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3675E4" w14:textId="2A729600" w:rsidR="00100DD1" w:rsidRPr="003769FB" w:rsidRDefault="00100DD1" w:rsidP="004D49D8">
      <w:pPr>
        <w:adjustRightInd w:val="0"/>
        <w:snapToGrid w:val="0"/>
        <w:spacing w:after="0"/>
        <w:rPr>
          <w:rFonts w:ascii="Book Antiqua" w:eastAsia="Times New Roman" w:hAnsi="Book Antiqua" w:cs="宋体"/>
          <w:b/>
          <w:color w:val="000000"/>
          <w:lang w:val="en-US"/>
        </w:rPr>
      </w:pPr>
      <w:bookmarkStart w:id="0" w:name="OLE_LINK545"/>
      <w:bookmarkStart w:id="1" w:name="OLE_LINK546"/>
      <w:r w:rsidRPr="003769FB">
        <w:rPr>
          <w:rFonts w:ascii="Book Antiqua" w:eastAsia="Times New Roman" w:hAnsi="Book Antiqua" w:cs="宋体"/>
          <w:b/>
          <w:color w:val="000000"/>
          <w:lang w:val="en-US"/>
        </w:rPr>
        <w:t xml:space="preserve">Name of </w:t>
      </w:r>
      <w:r w:rsidR="00DE724C">
        <w:rPr>
          <w:rFonts w:ascii="Book Antiqua" w:hAnsi="Book Antiqua" w:cs="宋体" w:hint="eastAsia"/>
          <w:b/>
          <w:color w:val="000000"/>
          <w:lang w:val="en-US" w:eastAsia="zh-CN"/>
        </w:rPr>
        <w:t>J</w:t>
      </w:r>
      <w:r w:rsidRPr="003769FB">
        <w:rPr>
          <w:rFonts w:ascii="Book Antiqua" w:eastAsia="Times New Roman" w:hAnsi="Book Antiqua" w:cs="宋体"/>
          <w:b/>
          <w:color w:val="000000"/>
          <w:lang w:val="en-US"/>
        </w:rPr>
        <w:t xml:space="preserve">ournal: </w:t>
      </w:r>
      <w:bookmarkStart w:id="2" w:name="OLE_LINK718"/>
      <w:bookmarkStart w:id="3" w:name="OLE_LINK719"/>
      <w:bookmarkStart w:id="4" w:name="OLE_LINK645"/>
      <w:bookmarkStart w:id="5" w:name="OLE_LINK661"/>
      <w:bookmarkStart w:id="6" w:name="OLE_LINK1068"/>
      <w:r w:rsidRPr="003769FB">
        <w:rPr>
          <w:rFonts w:ascii="Book Antiqua" w:eastAsia="Times New Roman" w:hAnsi="Book Antiqua" w:cs="宋体"/>
          <w:b/>
          <w:i/>
          <w:color w:val="000000"/>
          <w:lang w:val="en-US"/>
        </w:rPr>
        <w:t xml:space="preserve">World Journal of </w:t>
      </w:r>
      <w:bookmarkEnd w:id="2"/>
      <w:bookmarkEnd w:id="3"/>
      <w:bookmarkEnd w:id="4"/>
      <w:bookmarkEnd w:id="5"/>
      <w:bookmarkEnd w:id="6"/>
      <w:r w:rsidRPr="003769FB">
        <w:rPr>
          <w:rFonts w:ascii="Book Antiqua" w:eastAsia="Times New Roman" w:hAnsi="Book Antiqua" w:cs="宋体"/>
          <w:b/>
          <w:i/>
          <w:color w:val="000000"/>
          <w:lang w:val="en-US"/>
        </w:rPr>
        <w:t>Biological Chemistry</w:t>
      </w:r>
    </w:p>
    <w:p w14:paraId="655567D8" w14:textId="77777777" w:rsidR="00100DD1" w:rsidRPr="003769FB" w:rsidRDefault="00100DD1" w:rsidP="004D49D8">
      <w:pPr>
        <w:adjustRightInd w:val="0"/>
        <w:snapToGrid w:val="0"/>
        <w:spacing w:after="0"/>
        <w:rPr>
          <w:rFonts w:ascii="Book Antiqua" w:hAnsi="Book Antiqua" w:cs="Arial"/>
          <w:color w:val="000000"/>
          <w:lang w:val="en" w:eastAsia="zh-CN"/>
        </w:rPr>
      </w:pPr>
      <w:r w:rsidRPr="003769FB">
        <w:rPr>
          <w:rFonts w:ascii="Book Antiqua" w:hAnsi="Book Antiqua" w:cs="Arial"/>
          <w:b/>
          <w:color w:val="000000"/>
          <w:lang w:val="en"/>
        </w:rPr>
        <w:t xml:space="preserve">ESPS Manuscript NO: </w:t>
      </w:r>
      <w:r w:rsidRPr="003769FB">
        <w:rPr>
          <w:rFonts w:ascii="Book Antiqua" w:hAnsi="Book Antiqua" w:cs="Arial"/>
          <w:b/>
          <w:color w:val="000000"/>
          <w:lang w:val="en" w:eastAsia="zh-CN"/>
        </w:rPr>
        <w:t>22228</w:t>
      </w:r>
    </w:p>
    <w:p w14:paraId="187DC1C5" w14:textId="13794774" w:rsidR="00100DD1" w:rsidRPr="003769FB" w:rsidRDefault="00100DD1" w:rsidP="004D49D8">
      <w:pPr>
        <w:spacing w:after="0"/>
        <w:rPr>
          <w:rFonts w:ascii="Book Antiqua" w:hAnsi="Book Antiqua"/>
          <w:b/>
          <w:lang w:val="en-US" w:eastAsia="zh-CN"/>
        </w:rPr>
      </w:pPr>
      <w:r w:rsidRPr="003769FB">
        <w:rPr>
          <w:rFonts w:ascii="Book Antiqua" w:hAnsi="Book Antiqua"/>
          <w:b/>
          <w:lang w:val="en-US"/>
        </w:rPr>
        <w:t xml:space="preserve">Manuscript Type: </w:t>
      </w:r>
      <w:r w:rsidR="009B149D" w:rsidRPr="003769FB">
        <w:rPr>
          <w:rFonts w:ascii="Book Antiqua" w:hAnsi="Book Antiqua"/>
          <w:b/>
          <w:lang w:val="en-US" w:eastAsia="zh-CN"/>
        </w:rPr>
        <w:t>REVIEW</w:t>
      </w:r>
    </w:p>
    <w:p w14:paraId="2B7F5AC4" w14:textId="77777777" w:rsidR="00100DD1" w:rsidRPr="003769FB" w:rsidRDefault="00100DD1" w:rsidP="004D49D8">
      <w:pPr>
        <w:spacing w:after="0"/>
        <w:rPr>
          <w:rFonts w:ascii="Book Antiqua" w:hAnsi="Book Antiqua"/>
          <w:b/>
          <w:lang w:val="en-US" w:eastAsia="zh-CN"/>
        </w:rPr>
      </w:pPr>
    </w:p>
    <w:bookmarkEnd w:id="0"/>
    <w:bookmarkEnd w:id="1"/>
    <w:p w14:paraId="4FC9CD85" w14:textId="77777777" w:rsidR="00100DD1" w:rsidRPr="003769FB" w:rsidRDefault="00100DD1" w:rsidP="004D49D8">
      <w:pPr>
        <w:widowControl w:val="0"/>
        <w:spacing w:after="0"/>
        <w:contextualSpacing/>
        <w:rPr>
          <w:rFonts w:ascii="Book Antiqua" w:hAnsi="Book Antiqua"/>
          <w:b/>
          <w:szCs w:val="24"/>
          <w:lang w:val="en-US"/>
        </w:rPr>
      </w:pPr>
      <w:r w:rsidRPr="003769FB">
        <w:rPr>
          <w:rFonts w:ascii="Book Antiqua" w:hAnsi="Book Antiqua"/>
          <w:b/>
          <w:szCs w:val="24"/>
          <w:lang w:val="en-US"/>
        </w:rPr>
        <w:t>Complexity of vitamin E metabolism</w:t>
      </w:r>
    </w:p>
    <w:p w14:paraId="0BDE49A0" w14:textId="77777777" w:rsidR="00100DD1" w:rsidRPr="003769FB" w:rsidRDefault="00100DD1" w:rsidP="004D49D8">
      <w:pPr>
        <w:widowControl w:val="0"/>
        <w:spacing w:after="0"/>
        <w:rPr>
          <w:rFonts w:ascii="Book Antiqua" w:hAnsi="Book Antiqua"/>
          <w:b/>
          <w:szCs w:val="24"/>
          <w:lang w:val="en-US"/>
        </w:rPr>
      </w:pPr>
    </w:p>
    <w:p w14:paraId="69BB3E96" w14:textId="59C6A2B6" w:rsidR="00100DD1" w:rsidRPr="003769FB" w:rsidRDefault="00100DD1" w:rsidP="004D49D8">
      <w:pPr>
        <w:widowControl w:val="0"/>
        <w:spacing w:after="0"/>
        <w:rPr>
          <w:rFonts w:ascii="Book Antiqua" w:hAnsi="Book Antiqua"/>
          <w:szCs w:val="24"/>
        </w:rPr>
      </w:pPr>
      <w:r w:rsidRPr="003769FB">
        <w:rPr>
          <w:rFonts w:ascii="Book Antiqua" w:hAnsi="Book Antiqua"/>
          <w:szCs w:val="24"/>
          <w:lang w:val="en-US"/>
        </w:rPr>
        <w:t>Schmölz</w:t>
      </w:r>
      <w:r w:rsidR="00C17A77" w:rsidRPr="003769FB">
        <w:rPr>
          <w:rFonts w:ascii="Book Antiqua" w:hAnsi="Book Antiqua"/>
          <w:i/>
          <w:szCs w:val="24"/>
          <w:lang w:val="en-US"/>
        </w:rPr>
        <w:t xml:space="preserve"> et al</w:t>
      </w:r>
      <w:r w:rsidRPr="003769FB">
        <w:rPr>
          <w:rFonts w:ascii="Book Antiqua" w:hAnsi="Book Antiqua"/>
          <w:b/>
          <w:i/>
          <w:szCs w:val="24"/>
          <w:lang w:val="en-US"/>
        </w:rPr>
        <w:t xml:space="preserve"> </w:t>
      </w:r>
      <w:r w:rsidRPr="003769FB">
        <w:rPr>
          <w:rFonts w:ascii="Book Antiqua" w:hAnsi="Book Antiqua"/>
          <w:szCs w:val="24"/>
        </w:rPr>
        <w:t>Vitamin E metabolism</w:t>
      </w:r>
    </w:p>
    <w:p w14:paraId="4F5CFAED" w14:textId="77777777" w:rsidR="00100DD1" w:rsidRPr="003769FB" w:rsidRDefault="00100DD1" w:rsidP="004D49D8">
      <w:pPr>
        <w:widowControl w:val="0"/>
        <w:spacing w:after="0"/>
        <w:rPr>
          <w:rFonts w:ascii="Book Antiqua" w:hAnsi="Book Antiqua"/>
          <w:szCs w:val="24"/>
        </w:rPr>
      </w:pPr>
    </w:p>
    <w:p w14:paraId="3D13284B" w14:textId="77777777" w:rsidR="00100DD1" w:rsidRPr="003769FB" w:rsidRDefault="00100DD1" w:rsidP="004D49D8">
      <w:pPr>
        <w:widowControl w:val="0"/>
        <w:spacing w:after="0"/>
        <w:contextualSpacing/>
        <w:rPr>
          <w:rFonts w:ascii="Book Antiqua" w:hAnsi="Book Antiqua"/>
          <w:b/>
          <w:szCs w:val="24"/>
          <w:lang w:eastAsia="zh-CN"/>
        </w:rPr>
      </w:pPr>
      <w:r w:rsidRPr="003769FB">
        <w:rPr>
          <w:rFonts w:ascii="Book Antiqua" w:hAnsi="Book Antiqua"/>
          <w:b/>
          <w:szCs w:val="24"/>
        </w:rPr>
        <w:t>Lisa Schmölz, Marc Birringer, Stefan Lorkowski, Maria Wallert</w:t>
      </w:r>
    </w:p>
    <w:p w14:paraId="22FDA90D" w14:textId="77777777" w:rsidR="00100DD1" w:rsidRPr="003769FB" w:rsidRDefault="00100DD1" w:rsidP="004D49D8">
      <w:pPr>
        <w:widowControl w:val="0"/>
        <w:spacing w:after="0"/>
        <w:contextualSpacing/>
        <w:rPr>
          <w:rFonts w:ascii="Book Antiqua" w:hAnsi="Book Antiqua"/>
          <w:szCs w:val="24"/>
          <w:lang w:eastAsia="zh-CN"/>
        </w:rPr>
      </w:pPr>
    </w:p>
    <w:p w14:paraId="784B2F76" w14:textId="5BBBFFF8" w:rsidR="00100DD1" w:rsidRPr="003769FB" w:rsidRDefault="00100DD1" w:rsidP="004D49D8">
      <w:pPr>
        <w:widowControl w:val="0"/>
        <w:spacing w:after="0"/>
        <w:contextualSpacing/>
        <w:rPr>
          <w:rFonts w:ascii="Book Antiqua" w:hAnsi="Book Antiqua"/>
          <w:szCs w:val="24"/>
          <w:lang w:val="en-US" w:eastAsia="zh-CN"/>
        </w:rPr>
      </w:pPr>
      <w:r w:rsidRPr="003769FB">
        <w:rPr>
          <w:rFonts w:ascii="Book Antiqua" w:hAnsi="Book Antiqua"/>
          <w:b/>
          <w:szCs w:val="24"/>
          <w:lang w:val="en-US"/>
        </w:rPr>
        <w:t>Lisa Schmölz,</w:t>
      </w:r>
      <w:r w:rsidRPr="003769FB">
        <w:rPr>
          <w:rFonts w:ascii="Book Antiqua" w:hAnsi="Book Antiqua"/>
          <w:szCs w:val="24"/>
          <w:lang w:val="en-US"/>
        </w:rPr>
        <w:t xml:space="preserve"> </w:t>
      </w:r>
      <w:r w:rsidR="00C17A77" w:rsidRPr="003769FB">
        <w:rPr>
          <w:rFonts w:ascii="Book Antiqua" w:hAnsi="Book Antiqua"/>
          <w:b/>
          <w:szCs w:val="24"/>
          <w:lang w:val="en-US"/>
        </w:rPr>
        <w:t>Stefan Lorkowski, Maria Wallert,</w:t>
      </w:r>
      <w:r w:rsidR="00C17A77" w:rsidRPr="003769FB">
        <w:rPr>
          <w:rFonts w:ascii="Book Antiqua" w:hAnsi="Book Antiqua"/>
          <w:szCs w:val="24"/>
          <w:lang w:val="en-US"/>
        </w:rPr>
        <w:t xml:space="preserve"> </w:t>
      </w:r>
      <w:r w:rsidRPr="003769FB">
        <w:rPr>
          <w:rFonts w:ascii="Book Antiqua" w:hAnsi="Book Antiqua"/>
          <w:szCs w:val="24"/>
          <w:lang w:val="en-US"/>
        </w:rPr>
        <w:t xml:space="preserve">Department of Nutritional Biochemistry and Physiology, Institute of Nutrition, Friedrich Schiller University, Germany and Competence Center for Nutrition and Cardiovascular Health, Halle-Jena-Leipzig, </w:t>
      </w:r>
      <w:r w:rsidR="00C17A77" w:rsidRPr="003769FB">
        <w:rPr>
          <w:rFonts w:ascii="Book Antiqua" w:hAnsi="Book Antiqua"/>
          <w:szCs w:val="24"/>
          <w:lang w:val="en-US"/>
        </w:rPr>
        <w:t>07743</w:t>
      </w:r>
      <w:r w:rsidR="00C17A77" w:rsidRPr="003769FB">
        <w:rPr>
          <w:rFonts w:ascii="Book Antiqua" w:hAnsi="Book Antiqua" w:hint="eastAsia"/>
          <w:szCs w:val="24"/>
          <w:lang w:val="en-US" w:eastAsia="zh-CN"/>
        </w:rPr>
        <w:t xml:space="preserve"> </w:t>
      </w:r>
      <w:r w:rsidR="00C17A77" w:rsidRPr="003769FB">
        <w:rPr>
          <w:rFonts w:ascii="Book Antiqua" w:hAnsi="Book Antiqua"/>
          <w:szCs w:val="24"/>
          <w:lang w:val="en-US"/>
        </w:rPr>
        <w:t>Jena,</w:t>
      </w:r>
      <w:r w:rsidR="00C17A77" w:rsidRPr="003769FB">
        <w:rPr>
          <w:rFonts w:ascii="Book Antiqua" w:hAnsi="Book Antiqua" w:hint="eastAsia"/>
          <w:szCs w:val="24"/>
          <w:lang w:val="en-US" w:eastAsia="zh-CN"/>
        </w:rPr>
        <w:t xml:space="preserve"> </w:t>
      </w:r>
      <w:r w:rsidRPr="003769FB">
        <w:rPr>
          <w:rFonts w:ascii="Book Antiqua" w:hAnsi="Book Antiqua"/>
          <w:szCs w:val="24"/>
          <w:lang w:val="en-US"/>
        </w:rPr>
        <w:t>Germany</w:t>
      </w:r>
    </w:p>
    <w:p w14:paraId="7768B69A" w14:textId="77777777" w:rsidR="00100DD1" w:rsidRPr="003769FB" w:rsidRDefault="00100DD1" w:rsidP="004D49D8">
      <w:pPr>
        <w:widowControl w:val="0"/>
        <w:spacing w:after="0"/>
        <w:contextualSpacing/>
        <w:rPr>
          <w:rFonts w:ascii="Book Antiqua" w:hAnsi="Book Antiqua"/>
          <w:b/>
          <w:szCs w:val="24"/>
          <w:lang w:val="en-US"/>
        </w:rPr>
      </w:pPr>
    </w:p>
    <w:p w14:paraId="07323227" w14:textId="5094C54A" w:rsidR="00100DD1" w:rsidRPr="003769FB" w:rsidRDefault="00100DD1" w:rsidP="004D49D8">
      <w:pPr>
        <w:widowControl w:val="0"/>
        <w:spacing w:after="0"/>
        <w:contextualSpacing/>
        <w:rPr>
          <w:rFonts w:ascii="Book Antiqua" w:hAnsi="Book Antiqua"/>
          <w:szCs w:val="24"/>
          <w:lang w:val="en-US"/>
        </w:rPr>
      </w:pPr>
      <w:r w:rsidRPr="003769FB">
        <w:rPr>
          <w:rFonts w:ascii="Book Antiqua" w:hAnsi="Book Antiqua"/>
          <w:b/>
          <w:szCs w:val="24"/>
          <w:lang w:val="en-US"/>
        </w:rPr>
        <w:t>Marc Birringer,</w:t>
      </w:r>
      <w:r w:rsidRPr="003769FB">
        <w:rPr>
          <w:rFonts w:ascii="Book Antiqua" w:hAnsi="Book Antiqua"/>
          <w:szCs w:val="24"/>
          <w:lang w:val="en-US"/>
        </w:rPr>
        <w:t xml:space="preserve"> Department of Nutritional, Food and Consumer Studies, University of Applied Sciences, </w:t>
      </w:r>
      <w:r w:rsidR="00C17A77" w:rsidRPr="003769FB">
        <w:rPr>
          <w:rFonts w:ascii="Book Antiqua" w:hAnsi="Book Antiqua"/>
          <w:szCs w:val="24"/>
          <w:lang w:val="en-US"/>
        </w:rPr>
        <w:t>36037</w:t>
      </w:r>
      <w:r w:rsidR="00C17A77" w:rsidRPr="003769FB">
        <w:rPr>
          <w:rFonts w:ascii="Book Antiqua" w:hAnsi="Book Antiqua" w:hint="eastAsia"/>
          <w:szCs w:val="24"/>
          <w:lang w:val="en-US" w:eastAsia="zh-CN"/>
        </w:rPr>
        <w:t xml:space="preserve"> </w:t>
      </w:r>
      <w:r w:rsidRPr="003769FB">
        <w:rPr>
          <w:rFonts w:ascii="Book Antiqua" w:hAnsi="Book Antiqua"/>
          <w:szCs w:val="24"/>
          <w:lang w:val="en-US"/>
        </w:rPr>
        <w:t>Fulda, Germany</w:t>
      </w:r>
    </w:p>
    <w:p w14:paraId="261D218E" w14:textId="77777777" w:rsidR="00100DD1" w:rsidRPr="003769FB" w:rsidRDefault="00100DD1" w:rsidP="004D49D8">
      <w:pPr>
        <w:widowControl w:val="0"/>
        <w:spacing w:after="0"/>
        <w:contextualSpacing/>
        <w:rPr>
          <w:rFonts w:ascii="Book Antiqua" w:hAnsi="Book Antiqua"/>
          <w:szCs w:val="24"/>
          <w:lang w:val="en-US" w:eastAsia="zh-CN"/>
        </w:rPr>
      </w:pPr>
    </w:p>
    <w:p w14:paraId="469D10DD" w14:textId="5F90AF5F" w:rsidR="00100DD1" w:rsidRPr="003769FB" w:rsidRDefault="00100DD1" w:rsidP="004D49D8">
      <w:pPr>
        <w:widowControl w:val="0"/>
        <w:tabs>
          <w:tab w:val="left" w:pos="0"/>
        </w:tabs>
        <w:spacing w:after="0"/>
        <w:contextualSpacing/>
        <w:rPr>
          <w:rFonts w:ascii="Book Antiqua" w:hAnsi="Book Antiqua"/>
          <w:szCs w:val="24"/>
          <w:lang w:val="en-US"/>
        </w:rPr>
      </w:pPr>
      <w:bookmarkStart w:id="7" w:name="OLE_LINK231"/>
      <w:bookmarkStart w:id="8" w:name="OLE_LINK234"/>
      <w:bookmarkStart w:id="9" w:name="OLE_LINK342"/>
      <w:bookmarkStart w:id="10" w:name="OLE_LINK473"/>
      <w:r w:rsidRPr="003769FB">
        <w:rPr>
          <w:rFonts w:ascii="Book Antiqua" w:eastAsia="MS Mincho" w:hAnsi="Book Antiqua"/>
          <w:b/>
          <w:lang w:val="en-US" w:eastAsia="ja-JP"/>
        </w:rPr>
        <w:t xml:space="preserve">Author contributions: </w:t>
      </w:r>
      <w:bookmarkEnd w:id="7"/>
      <w:bookmarkEnd w:id="8"/>
      <w:bookmarkEnd w:id="9"/>
      <w:bookmarkEnd w:id="10"/>
      <w:r w:rsidRPr="003769FB">
        <w:rPr>
          <w:rFonts w:ascii="Book Antiqua" w:hAnsi="Book Antiqua"/>
          <w:szCs w:val="24"/>
          <w:lang w:val="en-US"/>
        </w:rPr>
        <w:t>Schmölz L, Birringer M, Lorkowski S and Wallert M drafted parts of the manuscript; Birringer M and Lorkowski S revised it critically</w:t>
      </w:r>
      <w:r w:rsidR="00CD6055" w:rsidRPr="003769FB">
        <w:rPr>
          <w:rFonts w:ascii="Book Antiqua" w:hAnsi="Book Antiqua" w:hint="eastAsia"/>
          <w:szCs w:val="24"/>
          <w:lang w:val="en-US" w:eastAsia="zh-CN"/>
        </w:rPr>
        <w:t>;</w:t>
      </w:r>
      <w:r w:rsidRPr="003769FB">
        <w:rPr>
          <w:rFonts w:ascii="Book Antiqua" w:hAnsi="Book Antiqua"/>
          <w:szCs w:val="24"/>
          <w:lang w:val="en-US"/>
        </w:rPr>
        <w:t xml:space="preserve"> Lorkowski S and Wallert M contributed equally.</w:t>
      </w:r>
    </w:p>
    <w:p w14:paraId="2D44072D" w14:textId="77777777" w:rsidR="00C17A77" w:rsidRPr="003769FB" w:rsidRDefault="00C17A77" w:rsidP="004D49D8">
      <w:pPr>
        <w:widowControl w:val="0"/>
        <w:spacing w:after="0"/>
        <w:rPr>
          <w:rFonts w:ascii="Book Antiqua" w:hAnsi="Book Antiqua"/>
          <w:szCs w:val="24"/>
          <w:lang w:val="en-US" w:eastAsia="zh-CN"/>
        </w:rPr>
      </w:pPr>
    </w:p>
    <w:p w14:paraId="51E64707" w14:textId="77777777" w:rsidR="00100DD1" w:rsidRPr="003769FB" w:rsidRDefault="00100DD1" w:rsidP="004D49D8">
      <w:pPr>
        <w:autoSpaceDE w:val="0"/>
        <w:autoSpaceDN w:val="0"/>
        <w:adjustRightInd w:val="0"/>
        <w:spacing w:after="0"/>
        <w:rPr>
          <w:rFonts w:ascii="Book Antiqua" w:hAnsi="Book Antiqua" w:cs="TimesNewRomanPS-BoldItalicMT"/>
          <w:bCs/>
          <w:iCs/>
          <w:color w:val="000000"/>
          <w:lang w:val="en-US" w:eastAsia="zh-CN"/>
        </w:rPr>
      </w:pPr>
      <w:bookmarkStart w:id="11" w:name="OLE_LINK526"/>
      <w:bookmarkStart w:id="12" w:name="OLE_LINK527"/>
      <w:r w:rsidRPr="003769FB">
        <w:rPr>
          <w:rFonts w:ascii="Book Antiqua" w:hAnsi="Book Antiqua" w:cs="TimesNewRomanPS-BoldItalicMT"/>
          <w:b/>
          <w:bCs/>
          <w:iCs/>
          <w:color w:val="000000"/>
          <w:lang w:val="en-US"/>
        </w:rPr>
        <w:t>Conflict-of-interest</w:t>
      </w:r>
      <w:r w:rsidRPr="003769FB">
        <w:rPr>
          <w:rFonts w:ascii="Book Antiqua" w:hAnsi="Book Antiqua"/>
          <w:b/>
          <w:bCs/>
          <w:iCs/>
          <w:lang w:val="en-US"/>
        </w:rPr>
        <w:t xml:space="preserve"> statement</w:t>
      </w:r>
      <w:r w:rsidRPr="003769FB">
        <w:rPr>
          <w:rFonts w:ascii="Book Antiqua" w:hAnsi="Book Antiqua" w:cs="TimesNewRomanPS-BoldItalicMT"/>
          <w:b/>
          <w:bCs/>
          <w:iCs/>
          <w:color w:val="000000"/>
          <w:lang w:val="en-US"/>
        </w:rPr>
        <w:t xml:space="preserve">: </w:t>
      </w:r>
      <w:r w:rsidRPr="003769FB">
        <w:rPr>
          <w:rFonts w:ascii="Book Antiqua" w:hAnsi="Book Antiqua" w:cs="TimesNewRomanPS-BoldItalicMT"/>
          <w:bCs/>
          <w:iCs/>
          <w:color w:val="000000"/>
          <w:lang w:val="en-US"/>
        </w:rPr>
        <w:t>Authors declare no conflict of interests for this article.</w:t>
      </w:r>
    </w:p>
    <w:p w14:paraId="38CE5A90" w14:textId="77777777" w:rsidR="00C17A77" w:rsidRPr="003769FB" w:rsidRDefault="00C17A77" w:rsidP="004D49D8">
      <w:pPr>
        <w:autoSpaceDE w:val="0"/>
        <w:autoSpaceDN w:val="0"/>
        <w:adjustRightInd w:val="0"/>
        <w:spacing w:after="0"/>
        <w:rPr>
          <w:rFonts w:ascii="Book Antiqua" w:hAnsi="Book Antiqua" w:cs="TimesNewRomanPS-BoldItalicMT"/>
          <w:b/>
          <w:bCs/>
          <w:iCs/>
          <w:color w:val="000000"/>
          <w:lang w:val="en-US" w:eastAsia="zh-CN"/>
        </w:rPr>
      </w:pPr>
    </w:p>
    <w:p w14:paraId="0A3FBAE7" w14:textId="77777777" w:rsidR="00100DD1" w:rsidRPr="003769FB" w:rsidRDefault="00100DD1" w:rsidP="004D49D8">
      <w:pPr>
        <w:spacing w:after="0"/>
        <w:rPr>
          <w:rStyle w:val="aa"/>
          <w:rFonts w:ascii="Book Antiqua" w:hAnsi="Book Antiqua"/>
          <w:lang w:val="en-US" w:eastAsia="zh-CN"/>
        </w:rPr>
      </w:pPr>
      <w:bookmarkStart w:id="13" w:name="OLE_LINK155"/>
      <w:bookmarkStart w:id="14" w:name="OLE_LINK183"/>
      <w:bookmarkEnd w:id="11"/>
      <w:bookmarkEnd w:id="12"/>
      <w:r w:rsidRPr="003769FB">
        <w:rPr>
          <w:rFonts w:ascii="Book Antiqua" w:hAnsi="Book Antiqua"/>
          <w:b/>
          <w:color w:val="000000"/>
          <w:lang w:val="en-US"/>
        </w:rPr>
        <w:t xml:space="preserve">Open-Access: </w:t>
      </w:r>
      <w:r w:rsidRPr="003769FB">
        <w:rPr>
          <w:rFonts w:ascii="Book Antiqua" w:hAnsi="Book Antiqua"/>
          <w:color w:val="000000"/>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3769FB">
          <w:rPr>
            <w:rStyle w:val="aa"/>
            <w:rFonts w:ascii="Book Antiqua" w:hAnsi="Book Antiqua"/>
            <w:color w:val="auto"/>
            <w:u w:val="none"/>
            <w:lang w:val="en-US"/>
          </w:rPr>
          <w:t>http://creativecommons.org/licenses/by-nc/4.0/</w:t>
        </w:r>
      </w:hyperlink>
    </w:p>
    <w:p w14:paraId="2A80E6F6" w14:textId="77777777" w:rsidR="00C17A77" w:rsidRPr="003769FB" w:rsidRDefault="00C17A77" w:rsidP="004D49D8">
      <w:pPr>
        <w:spacing w:after="0"/>
        <w:rPr>
          <w:rFonts w:ascii="Book Antiqua" w:hAnsi="Book Antiqua"/>
          <w:color w:val="000000"/>
          <w:lang w:val="en-US" w:eastAsia="zh-CN"/>
        </w:rPr>
      </w:pPr>
    </w:p>
    <w:p w14:paraId="49F1DDD9" w14:textId="103859E8" w:rsidR="00100DD1" w:rsidRPr="003769FB" w:rsidRDefault="00100DD1" w:rsidP="004D49D8">
      <w:pPr>
        <w:spacing w:after="0"/>
        <w:rPr>
          <w:rFonts w:ascii="Book Antiqua" w:hAnsi="Book Antiqua"/>
          <w:b/>
        </w:rPr>
      </w:pPr>
      <w:bookmarkStart w:id="15" w:name="OLE_LINK535"/>
      <w:bookmarkStart w:id="16" w:name="OLE_LINK536"/>
      <w:bookmarkEnd w:id="13"/>
      <w:bookmarkEnd w:id="14"/>
      <w:r w:rsidRPr="003769FB">
        <w:rPr>
          <w:rFonts w:ascii="Book Antiqua" w:hAnsi="Book Antiqua"/>
          <w:b/>
          <w:color w:val="000000"/>
          <w:lang w:val="en-US"/>
        </w:rPr>
        <w:lastRenderedPageBreak/>
        <w:t>Correspondence to:</w:t>
      </w:r>
      <w:bookmarkEnd w:id="15"/>
      <w:bookmarkEnd w:id="16"/>
      <w:r w:rsidRPr="003769FB">
        <w:rPr>
          <w:rFonts w:ascii="Book Antiqua" w:hAnsi="Book Antiqua"/>
          <w:b/>
          <w:color w:val="000000"/>
          <w:lang w:val="en-US" w:eastAsia="zh-CN"/>
        </w:rPr>
        <w:t xml:space="preserve"> </w:t>
      </w:r>
      <w:r w:rsidRPr="003769FB">
        <w:rPr>
          <w:rFonts w:ascii="Book Antiqua" w:hAnsi="Book Antiqua"/>
          <w:b/>
          <w:szCs w:val="24"/>
          <w:lang w:val="en-US"/>
        </w:rPr>
        <w:t>Stefan Lorkowski, PhD,</w:t>
      </w:r>
      <w:r w:rsidRPr="003769FB">
        <w:rPr>
          <w:rFonts w:ascii="Book Antiqua" w:hAnsi="Book Antiqua"/>
          <w:szCs w:val="24"/>
          <w:lang w:val="en-US"/>
        </w:rPr>
        <w:t xml:space="preserve"> Institute of Nutrition, Department of Nutritional Biochemistry and Physiology, Friedrich Schiller University Jena,</w:t>
      </w:r>
      <w:r w:rsidR="00C17A77" w:rsidRPr="003769FB">
        <w:rPr>
          <w:rFonts w:ascii="Book Antiqua" w:hAnsi="Book Antiqua"/>
          <w:szCs w:val="24"/>
          <w:lang w:val="en-US"/>
        </w:rPr>
        <w:t xml:space="preserve"> Germany and Competence Center for Nutrition and Cardiovascular Health,</w:t>
      </w:r>
      <w:r w:rsidRPr="003769FB">
        <w:rPr>
          <w:rFonts w:ascii="Book Antiqua" w:hAnsi="Book Antiqua"/>
          <w:szCs w:val="24"/>
          <w:lang w:val="en-US"/>
        </w:rPr>
        <w:t xml:space="preserve"> </w:t>
      </w:r>
      <w:r w:rsidR="00C17A77" w:rsidRPr="003769FB">
        <w:rPr>
          <w:rFonts w:ascii="Book Antiqua" w:hAnsi="Book Antiqua"/>
          <w:szCs w:val="24"/>
          <w:lang w:val="en-US"/>
        </w:rPr>
        <w:t>Halle-Jena-Leipzig,</w:t>
      </w:r>
      <w:r w:rsidR="00C17A77" w:rsidRPr="003769FB">
        <w:rPr>
          <w:rFonts w:ascii="Book Antiqua" w:hAnsi="Book Antiqua" w:hint="eastAsia"/>
          <w:szCs w:val="24"/>
          <w:lang w:val="en-US" w:eastAsia="zh-CN"/>
        </w:rPr>
        <w:t xml:space="preserve"> </w:t>
      </w:r>
      <w:r w:rsidRPr="003769FB">
        <w:rPr>
          <w:rFonts w:ascii="Book Antiqua" w:hAnsi="Book Antiqua"/>
          <w:szCs w:val="24"/>
          <w:lang w:val="en-US"/>
        </w:rPr>
        <w:t xml:space="preserve">Dornburger Straße 25, 07743 Jena, Germany. </w:t>
      </w:r>
      <w:hyperlink r:id="rId10" w:history="1">
        <w:r w:rsidRPr="003769FB">
          <w:rPr>
            <w:rStyle w:val="aa"/>
            <w:rFonts w:ascii="Book Antiqua" w:hAnsi="Book Antiqua"/>
            <w:color w:val="auto"/>
            <w:szCs w:val="24"/>
            <w:u w:val="none"/>
            <w:lang w:val="en-US"/>
          </w:rPr>
          <w:t>stefan.lorkowski@uni-jena.de</w:t>
        </w:r>
      </w:hyperlink>
    </w:p>
    <w:p w14:paraId="5ED8B4EF" w14:textId="63C5BC44" w:rsidR="00100DD1" w:rsidRPr="003769FB" w:rsidRDefault="00100DD1" w:rsidP="004D49D8">
      <w:pPr>
        <w:widowControl w:val="0"/>
        <w:tabs>
          <w:tab w:val="left" w:pos="1134"/>
        </w:tabs>
        <w:spacing w:after="0"/>
        <w:rPr>
          <w:rFonts w:ascii="Book Antiqua" w:hAnsi="Book Antiqua"/>
          <w:szCs w:val="24"/>
          <w:lang w:val="en-US"/>
        </w:rPr>
      </w:pPr>
      <w:r w:rsidRPr="003769FB">
        <w:rPr>
          <w:rFonts w:ascii="Book Antiqua" w:hAnsi="Book Antiqua"/>
          <w:b/>
          <w:szCs w:val="24"/>
          <w:lang w:val="en-US"/>
        </w:rPr>
        <w:t>Telephone:</w:t>
      </w:r>
      <w:r w:rsidRPr="003769FB">
        <w:rPr>
          <w:rFonts w:ascii="Book Antiqua" w:hAnsi="Book Antiqua"/>
          <w:szCs w:val="24"/>
          <w:lang w:val="en-US"/>
        </w:rPr>
        <w:t xml:space="preserve"> +49-3641-</w:t>
      </w:r>
      <w:r w:rsidR="00C17A77" w:rsidRPr="003769FB">
        <w:rPr>
          <w:rFonts w:ascii="Book Antiqua" w:hAnsi="Book Antiqua"/>
          <w:szCs w:val="24"/>
          <w:lang w:val="en-US"/>
        </w:rPr>
        <w:t>9</w:t>
      </w:r>
      <w:r w:rsidRPr="003769FB">
        <w:rPr>
          <w:rFonts w:ascii="Book Antiqua" w:hAnsi="Book Antiqua"/>
          <w:szCs w:val="24"/>
          <w:lang w:val="en-US"/>
        </w:rPr>
        <w:t>49710</w:t>
      </w:r>
    </w:p>
    <w:p w14:paraId="3AA20C44" w14:textId="754515F0" w:rsidR="00100DD1" w:rsidRPr="003769FB" w:rsidRDefault="00100DD1" w:rsidP="004D49D8">
      <w:pPr>
        <w:widowControl w:val="0"/>
        <w:tabs>
          <w:tab w:val="left" w:pos="1134"/>
        </w:tabs>
        <w:spacing w:after="0"/>
        <w:rPr>
          <w:rFonts w:ascii="Book Antiqua" w:hAnsi="Book Antiqua"/>
          <w:szCs w:val="24"/>
          <w:lang w:val="en-US"/>
        </w:rPr>
      </w:pPr>
      <w:r w:rsidRPr="003769FB">
        <w:rPr>
          <w:rFonts w:ascii="Book Antiqua" w:hAnsi="Book Antiqua"/>
          <w:b/>
          <w:szCs w:val="24"/>
          <w:lang w:val="en-US"/>
        </w:rPr>
        <w:t>Fax:</w:t>
      </w:r>
      <w:r w:rsidRPr="003769FB">
        <w:rPr>
          <w:rFonts w:ascii="Book Antiqua" w:hAnsi="Book Antiqua"/>
          <w:szCs w:val="24"/>
          <w:lang w:val="en-US"/>
        </w:rPr>
        <w:t xml:space="preserve"> +49-3641-</w:t>
      </w:r>
      <w:r w:rsidR="00C17A77" w:rsidRPr="003769FB">
        <w:rPr>
          <w:rFonts w:ascii="Book Antiqua" w:hAnsi="Book Antiqua"/>
          <w:szCs w:val="24"/>
          <w:lang w:val="en-US"/>
        </w:rPr>
        <w:t>9</w:t>
      </w:r>
      <w:r w:rsidRPr="003769FB">
        <w:rPr>
          <w:rFonts w:ascii="Book Antiqua" w:hAnsi="Book Antiqua"/>
          <w:szCs w:val="24"/>
          <w:lang w:val="en-US"/>
        </w:rPr>
        <w:t>49712</w:t>
      </w:r>
    </w:p>
    <w:p w14:paraId="666763FC" w14:textId="51B4FEDD" w:rsidR="008C5D25" w:rsidRPr="003769FB" w:rsidRDefault="008C5D25" w:rsidP="004D49D8">
      <w:pPr>
        <w:widowControl w:val="0"/>
        <w:tabs>
          <w:tab w:val="left" w:pos="1134"/>
        </w:tabs>
        <w:spacing w:after="0"/>
        <w:rPr>
          <w:rFonts w:ascii="Book Antiqua" w:hAnsi="Book Antiqua"/>
          <w:szCs w:val="24"/>
          <w:lang w:val="en-US" w:eastAsia="zh-CN"/>
        </w:rPr>
      </w:pPr>
    </w:p>
    <w:p w14:paraId="1773FBD6" w14:textId="0DE5EA0D" w:rsidR="00C17A77" w:rsidRPr="003769FB" w:rsidRDefault="00C17A77" w:rsidP="004D49D8">
      <w:pPr>
        <w:spacing w:after="0"/>
        <w:rPr>
          <w:rFonts w:ascii="Book Antiqua" w:hAnsi="Book Antiqua"/>
          <w:lang w:eastAsia="zh-CN"/>
        </w:rPr>
      </w:pPr>
      <w:bookmarkStart w:id="17" w:name="OLE_LINK476"/>
      <w:bookmarkStart w:id="18" w:name="OLE_LINK477"/>
      <w:bookmarkStart w:id="19" w:name="OLE_LINK117"/>
      <w:bookmarkStart w:id="20" w:name="OLE_LINK528"/>
      <w:bookmarkStart w:id="21" w:name="OLE_LINK557"/>
      <w:bookmarkStart w:id="22" w:name="OLE_LINK12"/>
      <w:bookmarkStart w:id="23" w:name="OLE_LINK212"/>
      <w:r w:rsidRPr="003769FB">
        <w:rPr>
          <w:rFonts w:ascii="Book Antiqua" w:hAnsi="Book Antiqua"/>
          <w:b/>
        </w:rPr>
        <w:t>Received:</w:t>
      </w:r>
      <w:r w:rsidRPr="003769FB">
        <w:rPr>
          <w:rFonts w:ascii="Book Antiqua" w:hAnsi="Book Antiqua" w:hint="eastAsia"/>
          <w:b/>
          <w:lang w:eastAsia="zh-CN"/>
        </w:rPr>
        <w:t xml:space="preserve"> </w:t>
      </w:r>
      <w:r w:rsidRPr="003769FB">
        <w:rPr>
          <w:rFonts w:ascii="Book Antiqua" w:hAnsi="Book Antiqua" w:hint="eastAsia"/>
          <w:lang w:eastAsia="zh-CN"/>
        </w:rPr>
        <w:t>August 24, 2015</w:t>
      </w:r>
    </w:p>
    <w:p w14:paraId="5790ED40" w14:textId="4B2E7146" w:rsidR="00C17A77" w:rsidRPr="003769FB" w:rsidRDefault="00C17A77" w:rsidP="004D49D8">
      <w:pPr>
        <w:spacing w:after="0"/>
        <w:rPr>
          <w:rFonts w:ascii="Book Antiqua" w:hAnsi="Book Antiqua"/>
          <w:lang w:eastAsia="zh-CN"/>
        </w:rPr>
      </w:pPr>
      <w:r w:rsidRPr="003769FB">
        <w:rPr>
          <w:rFonts w:ascii="Book Antiqua" w:hAnsi="Book Antiqua" w:hint="eastAsia"/>
          <w:b/>
        </w:rPr>
        <w:t>Peer-review started</w:t>
      </w:r>
      <w:r w:rsidRPr="003769FB">
        <w:rPr>
          <w:rFonts w:ascii="Book Antiqua" w:hAnsi="Book Antiqua"/>
          <w:b/>
        </w:rPr>
        <w:t>:</w:t>
      </w:r>
      <w:r w:rsidRPr="003769FB">
        <w:rPr>
          <w:rFonts w:ascii="Book Antiqua" w:hAnsi="Book Antiqua" w:hint="eastAsia"/>
          <w:b/>
          <w:lang w:eastAsia="zh-CN"/>
        </w:rPr>
        <w:t xml:space="preserve"> </w:t>
      </w:r>
      <w:r w:rsidRPr="003769FB">
        <w:rPr>
          <w:rFonts w:ascii="Book Antiqua" w:hAnsi="Book Antiqua" w:hint="eastAsia"/>
          <w:lang w:eastAsia="zh-CN"/>
        </w:rPr>
        <w:t>August 27, 2015</w:t>
      </w:r>
    </w:p>
    <w:p w14:paraId="6DEA860A" w14:textId="4FBC6697" w:rsidR="00C17A77" w:rsidRPr="003769FB" w:rsidRDefault="00C17A77" w:rsidP="004D49D8">
      <w:pPr>
        <w:spacing w:after="0"/>
        <w:rPr>
          <w:rFonts w:ascii="Book Antiqua" w:hAnsi="Book Antiqua"/>
          <w:lang w:eastAsia="zh-CN"/>
        </w:rPr>
      </w:pPr>
      <w:r w:rsidRPr="003769FB">
        <w:rPr>
          <w:rFonts w:ascii="Book Antiqua" w:hAnsi="Book Antiqua"/>
          <w:b/>
        </w:rPr>
        <w:t>First decision:</w:t>
      </w:r>
      <w:r w:rsidRPr="003769FB">
        <w:rPr>
          <w:rFonts w:ascii="Book Antiqua" w:hAnsi="Book Antiqua" w:hint="eastAsia"/>
          <w:b/>
          <w:lang w:eastAsia="zh-CN"/>
        </w:rPr>
        <w:t xml:space="preserve"> </w:t>
      </w:r>
      <w:r w:rsidRPr="003769FB">
        <w:rPr>
          <w:rFonts w:ascii="Book Antiqua" w:hAnsi="Book Antiqua" w:hint="eastAsia"/>
          <w:lang w:eastAsia="zh-CN"/>
        </w:rPr>
        <w:t>October 27, 2015</w:t>
      </w:r>
    </w:p>
    <w:p w14:paraId="59252D02" w14:textId="09B898BC" w:rsidR="00C17A77" w:rsidRPr="003769FB" w:rsidRDefault="00C17A77" w:rsidP="004D49D8">
      <w:pPr>
        <w:spacing w:after="0"/>
        <w:rPr>
          <w:rFonts w:ascii="Book Antiqua" w:hAnsi="Book Antiqua"/>
          <w:lang w:eastAsia="zh-CN"/>
        </w:rPr>
      </w:pPr>
      <w:r w:rsidRPr="003769FB">
        <w:rPr>
          <w:rFonts w:ascii="Book Antiqua" w:hAnsi="Book Antiqua"/>
          <w:b/>
        </w:rPr>
        <w:t>Revised:</w:t>
      </w:r>
      <w:r w:rsidRPr="003769FB">
        <w:rPr>
          <w:rFonts w:ascii="Book Antiqua" w:hAnsi="Book Antiqua" w:hint="eastAsia"/>
          <w:b/>
          <w:lang w:eastAsia="zh-CN"/>
        </w:rPr>
        <w:t xml:space="preserve"> </w:t>
      </w:r>
      <w:r w:rsidRPr="003769FB">
        <w:rPr>
          <w:rFonts w:ascii="Book Antiqua" w:hAnsi="Book Antiqua" w:hint="eastAsia"/>
          <w:lang w:eastAsia="zh-CN"/>
        </w:rPr>
        <w:t>November 25, 2015</w:t>
      </w:r>
    </w:p>
    <w:p w14:paraId="023C9DD7" w14:textId="70D6C8F1" w:rsidR="00C17A77" w:rsidRPr="003769FB" w:rsidRDefault="00C17A77" w:rsidP="004D49D8">
      <w:pPr>
        <w:spacing w:after="0"/>
        <w:rPr>
          <w:rFonts w:ascii="Book Antiqua" w:hAnsi="Book Antiqua"/>
          <w:b/>
        </w:rPr>
      </w:pPr>
      <w:r w:rsidRPr="003769FB">
        <w:rPr>
          <w:rFonts w:ascii="Book Antiqua" w:hAnsi="Book Antiqua"/>
          <w:b/>
        </w:rPr>
        <w:t>Accepted:</w:t>
      </w:r>
      <w:r w:rsidRPr="003769FB">
        <w:rPr>
          <w:rFonts w:ascii="Book Antiqua" w:hAnsi="Book Antiqua" w:hint="eastAsia"/>
          <w:b/>
        </w:rPr>
        <w:t xml:space="preserve">  </w:t>
      </w:r>
      <w:r w:rsidR="00F15E76" w:rsidRPr="00CA58C8">
        <w:rPr>
          <w:rFonts w:ascii="Book Antiqua" w:hAnsi="Book Antiqua"/>
          <w:color w:val="000000"/>
          <w:lang w:val="en-US"/>
        </w:rPr>
        <w:t>January 16, 2016</w:t>
      </w:r>
      <w:bookmarkStart w:id="24" w:name="_GoBack"/>
      <w:bookmarkEnd w:id="24"/>
    </w:p>
    <w:p w14:paraId="6A7FFB19" w14:textId="77777777" w:rsidR="00C17A77" w:rsidRPr="003769FB" w:rsidRDefault="00C17A77" w:rsidP="004D49D8">
      <w:pPr>
        <w:spacing w:after="0"/>
        <w:rPr>
          <w:rFonts w:ascii="Book Antiqua" w:hAnsi="Book Antiqua"/>
          <w:b/>
        </w:rPr>
      </w:pPr>
      <w:r w:rsidRPr="003769FB">
        <w:rPr>
          <w:rFonts w:ascii="Book Antiqua" w:hAnsi="Book Antiqua"/>
          <w:b/>
        </w:rPr>
        <w:t>Article in press:</w:t>
      </w:r>
    </w:p>
    <w:p w14:paraId="4AD0DE8D" w14:textId="77777777" w:rsidR="00C17A77" w:rsidRPr="003769FB" w:rsidRDefault="00C17A77" w:rsidP="004D49D8">
      <w:pPr>
        <w:spacing w:after="0"/>
        <w:rPr>
          <w:rFonts w:ascii="Book Antiqua" w:hAnsi="Book Antiqua"/>
          <w:b/>
        </w:rPr>
      </w:pPr>
      <w:r w:rsidRPr="003769FB">
        <w:rPr>
          <w:rFonts w:ascii="Book Antiqua" w:hAnsi="Book Antiqua"/>
          <w:b/>
        </w:rPr>
        <w:t>Published online:</w:t>
      </w:r>
    </w:p>
    <w:p w14:paraId="49F6AA5A" w14:textId="77777777" w:rsidR="00C17A77" w:rsidRPr="003769FB" w:rsidRDefault="00C17A77" w:rsidP="004D49D8">
      <w:pPr>
        <w:spacing w:after="0"/>
        <w:rPr>
          <w:rFonts w:ascii="Book Antiqua" w:hAnsi="Book Antiqua"/>
          <w:color w:val="000000"/>
        </w:rPr>
      </w:pPr>
    </w:p>
    <w:p w14:paraId="6BB8B226" w14:textId="020D27DA" w:rsidR="008C5D25" w:rsidRPr="003769FB" w:rsidRDefault="008C5D25" w:rsidP="004D49D8">
      <w:pPr>
        <w:spacing w:after="0"/>
        <w:rPr>
          <w:rFonts w:ascii="Book Antiqua" w:hAnsi="Book Antiqua"/>
          <w:b/>
          <w:lang w:eastAsia="zh-CN"/>
        </w:rPr>
      </w:pPr>
    </w:p>
    <w:bookmarkEnd w:id="17"/>
    <w:bookmarkEnd w:id="18"/>
    <w:bookmarkEnd w:id="19"/>
    <w:bookmarkEnd w:id="20"/>
    <w:bookmarkEnd w:id="21"/>
    <w:p w14:paraId="2797568A" w14:textId="77777777" w:rsidR="008C5D25" w:rsidRPr="003769FB" w:rsidRDefault="008C5D25" w:rsidP="004D49D8">
      <w:pPr>
        <w:spacing w:after="0"/>
        <w:rPr>
          <w:rFonts w:ascii="Book Antiqua" w:hAnsi="Book Antiqua"/>
          <w:color w:val="000000"/>
        </w:rPr>
      </w:pPr>
    </w:p>
    <w:bookmarkEnd w:id="22"/>
    <w:bookmarkEnd w:id="23"/>
    <w:p w14:paraId="73DFB3D6" w14:textId="77777777" w:rsidR="008C5D25" w:rsidRPr="003769FB" w:rsidRDefault="008C5D25" w:rsidP="004D49D8">
      <w:pPr>
        <w:spacing w:after="0"/>
        <w:rPr>
          <w:rFonts w:ascii="Book Antiqua" w:hAnsi="Book Antiqua"/>
          <w:color w:val="000000"/>
        </w:rPr>
      </w:pPr>
    </w:p>
    <w:p w14:paraId="5A3F387A" w14:textId="3C7DA4F3" w:rsidR="00C05FEA" w:rsidRPr="003769FB" w:rsidRDefault="00C05FEA" w:rsidP="004D49D8">
      <w:pPr>
        <w:widowControl w:val="0"/>
        <w:tabs>
          <w:tab w:val="left" w:pos="1134"/>
        </w:tabs>
        <w:spacing w:after="0"/>
        <w:rPr>
          <w:rFonts w:ascii="Book Antiqua" w:hAnsi="Book Antiqua"/>
          <w:szCs w:val="24"/>
          <w:lang w:val="en-US"/>
        </w:rPr>
      </w:pPr>
      <w:r w:rsidRPr="003769FB">
        <w:rPr>
          <w:rFonts w:ascii="Book Antiqua" w:hAnsi="Book Antiqua"/>
          <w:szCs w:val="24"/>
          <w:lang w:val="en-US"/>
        </w:rPr>
        <w:br w:type="page"/>
      </w:r>
    </w:p>
    <w:p w14:paraId="7A7577BB" w14:textId="6803126C" w:rsidR="004576E3" w:rsidRPr="003769FB" w:rsidRDefault="004576E3" w:rsidP="004D49D8">
      <w:pPr>
        <w:pStyle w:val="ad"/>
        <w:widowControl w:val="0"/>
        <w:spacing w:after="0" w:line="360" w:lineRule="auto"/>
        <w:rPr>
          <w:rFonts w:ascii="Book Antiqua" w:hAnsi="Book Antiqua"/>
          <w:szCs w:val="24"/>
          <w:lang w:val="en-US" w:eastAsia="zh-CN"/>
        </w:rPr>
      </w:pPr>
      <w:r w:rsidRPr="003769FB">
        <w:rPr>
          <w:rFonts w:ascii="Book Antiqua" w:hAnsi="Book Antiqua"/>
          <w:szCs w:val="24"/>
          <w:lang w:val="en-US"/>
        </w:rPr>
        <w:lastRenderedPageBreak/>
        <w:t>Abstract</w:t>
      </w:r>
    </w:p>
    <w:p w14:paraId="3A7F821C" w14:textId="77777777" w:rsidR="00C17A77" w:rsidRPr="003769FB" w:rsidRDefault="00266A48" w:rsidP="004D49D8">
      <w:pPr>
        <w:widowControl w:val="0"/>
        <w:spacing w:after="0"/>
        <w:rPr>
          <w:rFonts w:ascii="Book Antiqua" w:hAnsi="Book Antiqua"/>
          <w:color w:val="FF0000"/>
          <w:szCs w:val="24"/>
          <w:lang w:val="en-US" w:eastAsia="zh-CN"/>
        </w:rPr>
      </w:pPr>
      <w:r w:rsidRPr="003769FB">
        <w:rPr>
          <w:rFonts w:ascii="Book Antiqua" w:hAnsi="Book Antiqua"/>
          <w:szCs w:val="24"/>
          <w:lang w:val="en-US"/>
        </w:rPr>
        <w:t xml:space="preserve">Bioavailability of vitamin E is influenced by several </w:t>
      </w:r>
      <w:proofErr w:type="gramStart"/>
      <w:r w:rsidRPr="003769FB">
        <w:rPr>
          <w:rFonts w:ascii="Book Antiqua" w:hAnsi="Book Antiqua"/>
          <w:szCs w:val="24"/>
          <w:lang w:val="en-US"/>
        </w:rPr>
        <w:t>factors,</w:t>
      </w:r>
      <w:proofErr w:type="gramEnd"/>
      <w:r w:rsidRPr="003769FB">
        <w:rPr>
          <w:rFonts w:ascii="Book Antiqua" w:hAnsi="Book Antiqua"/>
          <w:szCs w:val="24"/>
          <w:lang w:val="en-US"/>
        </w:rPr>
        <w:t xml:space="preserve"> most are highlighted in this review. While gender, age and genetic constitution influence vitamin E bioavailability but cannot be modified, life-style and intake of vitamin E can be. Numerous factors must be taken into account however, </w:t>
      </w:r>
      <w:r w:rsidRPr="003769FB">
        <w:rPr>
          <w:rFonts w:ascii="Book Antiqua" w:hAnsi="Book Antiqua"/>
          <w:i/>
          <w:szCs w:val="24"/>
          <w:lang w:val="en-US"/>
        </w:rPr>
        <w:t>i</w:t>
      </w:r>
      <w:r w:rsidR="004358B5" w:rsidRPr="003769FB">
        <w:rPr>
          <w:rFonts w:ascii="Book Antiqua" w:hAnsi="Book Antiqua"/>
          <w:i/>
          <w:szCs w:val="24"/>
          <w:lang w:val="en-US"/>
        </w:rPr>
        <w:t>.</w:t>
      </w:r>
      <w:r w:rsidRPr="003769FB">
        <w:rPr>
          <w:rFonts w:ascii="Book Antiqua" w:hAnsi="Book Antiqua"/>
          <w:i/>
          <w:szCs w:val="24"/>
          <w:lang w:val="en-US"/>
        </w:rPr>
        <w:t>e</w:t>
      </w:r>
      <w:r w:rsidR="004358B5" w:rsidRPr="003769FB">
        <w:rPr>
          <w:rFonts w:ascii="Book Antiqua" w:hAnsi="Book Antiqua"/>
          <w:i/>
          <w:szCs w:val="24"/>
          <w:lang w:val="en-US"/>
        </w:rPr>
        <w:t>.</w:t>
      </w:r>
      <w:r w:rsidRPr="003769FB">
        <w:rPr>
          <w:rFonts w:ascii="Book Antiqua" w:hAnsi="Book Antiqua"/>
          <w:szCs w:val="24"/>
          <w:lang w:val="en-US"/>
        </w:rPr>
        <w:t xml:space="preserve"> when vitamin E is orally administrated, the food matrix may contain competing nutrients. The complex metabolic processes comprise intestinal absorption, vascular transport, hepatic sorting by intracellular binding proteins, </w:t>
      </w:r>
      <w:r w:rsidR="00097E5F" w:rsidRPr="003769FB">
        <w:rPr>
          <w:rFonts w:ascii="Book Antiqua" w:hAnsi="Book Antiqua"/>
          <w:szCs w:val="24"/>
          <w:lang w:val="en-US"/>
        </w:rPr>
        <w:t xml:space="preserve">such as </w:t>
      </w:r>
      <w:r w:rsidRPr="003769FB">
        <w:rPr>
          <w:rFonts w:ascii="Book Antiqua" w:hAnsi="Book Antiqua"/>
          <w:szCs w:val="24"/>
          <w:lang w:val="en-US"/>
        </w:rPr>
        <w:t xml:space="preserve">the significant α-tocopherol-transfer protein, and hepatic metabolism. The coordinated changes involved in the hepatic metabolism of vitamin E </w:t>
      </w:r>
      <w:r w:rsidR="00961280" w:rsidRPr="003769FB">
        <w:rPr>
          <w:rFonts w:ascii="Book Antiqua" w:hAnsi="Book Antiqua"/>
          <w:szCs w:val="24"/>
          <w:lang w:val="en-US"/>
        </w:rPr>
        <w:t>provide</w:t>
      </w:r>
      <w:r w:rsidRPr="003769FB">
        <w:rPr>
          <w:rFonts w:ascii="Book Antiqua" w:hAnsi="Book Antiqua"/>
          <w:szCs w:val="24"/>
          <w:lang w:val="en-US"/>
        </w:rPr>
        <w:t xml:space="preserve"> an effective physiological pathway to protect tissues against the excessive accumulation of, in par</w:t>
      </w:r>
      <w:r w:rsidR="00097E5F" w:rsidRPr="003769FB">
        <w:rPr>
          <w:rFonts w:ascii="Book Antiqua" w:hAnsi="Book Antiqua"/>
          <w:szCs w:val="24"/>
          <w:lang w:val="en-US"/>
        </w:rPr>
        <w:t>ticular, non-α-tocopherol forms. Metabolism of vitamin E</w:t>
      </w:r>
      <w:r w:rsidRPr="003769FB">
        <w:rPr>
          <w:rFonts w:ascii="Book Antiqua" w:hAnsi="Book Antiqua"/>
          <w:szCs w:val="24"/>
          <w:lang w:val="en-US"/>
        </w:rPr>
        <w:t xml:space="preserve"> begin</w:t>
      </w:r>
      <w:r w:rsidR="00097E5F" w:rsidRPr="003769FB">
        <w:rPr>
          <w:rFonts w:ascii="Book Antiqua" w:hAnsi="Book Antiqua"/>
          <w:szCs w:val="24"/>
          <w:lang w:val="en-US"/>
        </w:rPr>
        <w:t>s</w:t>
      </w:r>
      <w:r w:rsidRPr="003769FB">
        <w:rPr>
          <w:rFonts w:ascii="Book Antiqua" w:hAnsi="Book Antiqua"/>
          <w:szCs w:val="24"/>
          <w:lang w:val="en-US"/>
        </w:rPr>
        <w:t xml:space="preserve"> with one cycle of CYP4F2/CYP3A4-dependent ω-hydroxylation followed by five cycles of subsequent β-oxidation, </w:t>
      </w:r>
      <w:r w:rsidR="00097E5F" w:rsidRPr="003769FB">
        <w:rPr>
          <w:rFonts w:ascii="Book Antiqua" w:hAnsi="Book Antiqua"/>
          <w:szCs w:val="24"/>
          <w:lang w:val="en-US"/>
        </w:rPr>
        <w:t xml:space="preserve">and </w:t>
      </w:r>
      <w:r w:rsidRPr="003769FB">
        <w:rPr>
          <w:rFonts w:ascii="Book Antiqua" w:hAnsi="Book Antiqua"/>
          <w:szCs w:val="24"/>
          <w:lang w:val="en-US"/>
        </w:rPr>
        <w:t>form</w:t>
      </w:r>
      <w:r w:rsidR="00097E5F" w:rsidRPr="003769FB">
        <w:rPr>
          <w:rFonts w:ascii="Book Antiqua" w:hAnsi="Book Antiqua"/>
          <w:szCs w:val="24"/>
          <w:lang w:val="en-US"/>
        </w:rPr>
        <w:t>s</w:t>
      </w:r>
      <w:r w:rsidRPr="003769FB">
        <w:rPr>
          <w:rFonts w:ascii="Book Antiqua" w:hAnsi="Book Antiqua"/>
          <w:szCs w:val="24"/>
          <w:lang w:val="en-US"/>
        </w:rPr>
        <w:t xml:space="preserve"> the water-soluble end-product carboxyethylhydroxychroman. All known hepatic metabolites can be conjugated and are excreted, depending on the length of their side-chain, either via urine or feces. The physiological handling of vitamin E underlies kinetics which </w:t>
      </w:r>
      <w:r w:rsidR="00C17A77" w:rsidRPr="003769FB">
        <w:rPr>
          <w:rFonts w:ascii="Book Antiqua" w:hAnsi="Book Antiqua"/>
          <w:szCs w:val="24"/>
          <w:lang w:val="en-US"/>
        </w:rPr>
        <w:t>varies</w:t>
      </w:r>
      <w:r w:rsidRPr="003769FB">
        <w:rPr>
          <w:rFonts w:ascii="Book Antiqua" w:hAnsi="Book Antiqua"/>
          <w:szCs w:val="24"/>
          <w:lang w:val="en-US"/>
        </w:rPr>
        <w:t xml:space="preserve"> between the different vitamin E forms. Here, saturation of the side-chain and also substitution of the chromanol ring system are important. Most of the metabolic reactions and processes that are involved with vitamin E are also shared by other fat soluble vitamins. Influencing interactions with other nutrients such as vitamin K or pharmaceuticals are also covered by this review. All these processes modulate the formation of vitamin E metabolites and their concentrations in tissues and body fluids. Differences in metabolism might be responsible for the discrepancies that have been observed in studies performed </w:t>
      </w:r>
      <w:r w:rsidRPr="003769FB">
        <w:rPr>
          <w:rFonts w:ascii="Book Antiqua" w:hAnsi="Book Antiqua"/>
          <w:i/>
          <w:szCs w:val="24"/>
          <w:lang w:val="en-US"/>
        </w:rPr>
        <w:t>in vivo</w:t>
      </w:r>
      <w:r w:rsidRPr="003769FB">
        <w:rPr>
          <w:rFonts w:ascii="Book Antiqua" w:hAnsi="Book Antiqua"/>
          <w:szCs w:val="24"/>
          <w:lang w:val="en-US"/>
        </w:rPr>
        <w:t xml:space="preserve"> and </w:t>
      </w:r>
      <w:r w:rsidRPr="003769FB">
        <w:rPr>
          <w:rFonts w:ascii="Book Antiqua" w:hAnsi="Book Antiqua"/>
          <w:i/>
          <w:szCs w:val="24"/>
          <w:lang w:val="en-US"/>
        </w:rPr>
        <w:t>in vitro</w:t>
      </w:r>
      <w:r w:rsidRPr="003769FB">
        <w:rPr>
          <w:rFonts w:ascii="Book Antiqua" w:hAnsi="Book Antiqua"/>
          <w:szCs w:val="24"/>
          <w:lang w:val="en-US"/>
        </w:rPr>
        <w:t xml:space="preserve"> using vitamin E as a supplement or nutrient. To evaluate individual vitamin E status, the analytical procedures used for detecting and quantifying vitamin E and its metabolites are crucial. The latest methods in analytics are presented. </w:t>
      </w:r>
    </w:p>
    <w:p w14:paraId="041E354C" w14:textId="77777777" w:rsidR="00C17A77" w:rsidRPr="003769FB" w:rsidRDefault="00C17A77" w:rsidP="004D49D8">
      <w:pPr>
        <w:widowControl w:val="0"/>
        <w:spacing w:after="0"/>
        <w:rPr>
          <w:rFonts w:ascii="Book Antiqua" w:hAnsi="Book Antiqua"/>
          <w:color w:val="FF0000"/>
          <w:szCs w:val="24"/>
          <w:lang w:val="en-US" w:eastAsia="zh-CN"/>
        </w:rPr>
      </w:pPr>
    </w:p>
    <w:p w14:paraId="187B31ED" w14:textId="2E21E1EA" w:rsidR="004576E3" w:rsidRPr="003769FB" w:rsidRDefault="004576E3" w:rsidP="004D49D8">
      <w:pPr>
        <w:widowControl w:val="0"/>
        <w:spacing w:after="0"/>
        <w:rPr>
          <w:rFonts w:ascii="Book Antiqua" w:hAnsi="Book Antiqua"/>
          <w:szCs w:val="24"/>
          <w:lang w:val="en-US"/>
        </w:rPr>
      </w:pPr>
      <w:r w:rsidRPr="003769FB">
        <w:rPr>
          <w:rFonts w:ascii="Book Antiqua" w:hAnsi="Book Antiqua"/>
          <w:b/>
          <w:szCs w:val="24"/>
          <w:lang w:val="en-US"/>
        </w:rPr>
        <w:t>Key</w:t>
      </w:r>
      <w:r w:rsidR="00C17A77" w:rsidRPr="003769FB">
        <w:rPr>
          <w:rFonts w:ascii="Book Antiqua" w:hAnsi="Book Antiqua" w:hint="eastAsia"/>
          <w:b/>
          <w:szCs w:val="24"/>
          <w:lang w:val="en-US" w:eastAsia="zh-CN"/>
        </w:rPr>
        <w:t xml:space="preserve"> </w:t>
      </w:r>
      <w:r w:rsidRPr="003769FB">
        <w:rPr>
          <w:rFonts w:ascii="Book Antiqua" w:hAnsi="Book Antiqua"/>
          <w:b/>
          <w:szCs w:val="24"/>
          <w:lang w:val="en-US"/>
        </w:rPr>
        <w:t>words</w:t>
      </w:r>
      <w:r w:rsidRPr="003769FB">
        <w:rPr>
          <w:rFonts w:ascii="Book Antiqua" w:hAnsi="Book Antiqua"/>
          <w:szCs w:val="24"/>
          <w:lang w:val="en-US"/>
        </w:rPr>
        <w:t>:</w:t>
      </w:r>
      <w:r w:rsidR="008C5D25" w:rsidRPr="003769FB">
        <w:rPr>
          <w:rFonts w:ascii="Book Antiqua" w:hAnsi="Book Antiqua" w:hint="eastAsia"/>
          <w:szCs w:val="24"/>
          <w:lang w:val="en-US" w:eastAsia="zh-CN"/>
        </w:rPr>
        <w:t xml:space="preserve"> </w:t>
      </w:r>
      <w:r w:rsidRPr="003769FB">
        <w:rPr>
          <w:rFonts w:ascii="Book Antiqua" w:hAnsi="Book Antiqua"/>
          <w:szCs w:val="24"/>
          <w:lang w:val="en-US"/>
        </w:rPr>
        <w:t>Vitamin E metabolism</w:t>
      </w:r>
      <w:r w:rsidR="00C17A77" w:rsidRPr="003769FB">
        <w:rPr>
          <w:rFonts w:ascii="Book Antiqua" w:hAnsi="Book Antiqua" w:hint="eastAsia"/>
          <w:szCs w:val="24"/>
          <w:lang w:val="en-US" w:eastAsia="zh-CN"/>
        </w:rPr>
        <w:t>;</w:t>
      </w:r>
      <w:r w:rsidRPr="003769FB">
        <w:rPr>
          <w:rFonts w:ascii="Book Antiqua" w:hAnsi="Book Antiqua"/>
          <w:szCs w:val="24"/>
          <w:lang w:val="en-US"/>
        </w:rPr>
        <w:t xml:space="preserve"> </w:t>
      </w:r>
      <w:r w:rsidR="00C17A77" w:rsidRPr="003769FB">
        <w:rPr>
          <w:rFonts w:ascii="Book Antiqua" w:hAnsi="Book Antiqua"/>
          <w:szCs w:val="24"/>
          <w:lang w:val="en-US"/>
        </w:rPr>
        <w:t>Long</w:t>
      </w:r>
      <w:r w:rsidRPr="003769FB">
        <w:rPr>
          <w:rFonts w:ascii="Book Antiqua" w:hAnsi="Book Antiqua"/>
          <w:szCs w:val="24"/>
          <w:lang w:val="en-US"/>
        </w:rPr>
        <w:t>-chain metabolites of vitamin E</w:t>
      </w:r>
      <w:r w:rsidR="00C17A77" w:rsidRPr="003769FB">
        <w:rPr>
          <w:rFonts w:ascii="Book Antiqua" w:hAnsi="Book Antiqua" w:hint="eastAsia"/>
          <w:szCs w:val="24"/>
          <w:lang w:val="en-US" w:eastAsia="zh-CN"/>
        </w:rPr>
        <w:t>;</w:t>
      </w:r>
      <w:r w:rsidRPr="003769FB">
        <w:rPr>
          <w:rFonts w:ascii="Book Antiqua" w:hAnsi="Book Antiqua"/>
          <w:szCs w:val="24"/>
          <w:lang w:val="en-US"/>
        </w:rPr>
        <w:t xml:space="preserve"> </w:t>
      </w:r>
      <w:r w:rsidR="00C17A77" w:rsidRPr="003769FB">
        <w:rPr>
          <w:rFonts w:ascii="Book Antiqua" w:hAnsi="Book Antiqua"/>
          <w:szCs w:val="24"/>
          <w:lang w:val="en-US"/>
        </w:rPr>
        <w:t xml:space="preserve">Vitamin </w:t>
      </w:r>
      <w:r w:rsidRPr="003769FB">
        <w:rPr>
          <w:rFonts w:ascii="Book Antiqua" w:hAnsi="Book Antiqua"/>
          <w:szCs w:val="24"/>
          <w:lang w:val="en-US"/>
        </w:rPr>
        <w:t>E bioavailability</w:t>
      </w:r>
      <w:r w:rsidR="00C17A77" w:rsidRPr="003769FB">
        <w:rPr>
          <w:rFonts w:ascii="Book Antiqua" w:hAnsi="Book Antiqua" w:hint="eastAsia"/>
          <w:szCs w:val="24"/>
          <w:lang w:val="en-US" w:eastAsia="zh-CN"/>
        </w:rPr>
        <w:t>;</w:t>
      </w:r>
      <w:r w:rsidRPr="003769FB">
        <w:rPr>
          <w:rFonts w:ascii="Book Antiqua" w:hAnsi="Book Antiqua"/>
          <w:szCs w:val="24"/>
          <w:lang w:val="en-US"/>
        </w:rPr>
        <w:t xml:space="preserve"> </w:t>
      </w:r>
      <w:r w:rsidR="00C17A77" w:rsidRPr="003769FB">
        <w:rPr>
          <w:rFonts w:ascii="Book Antiqua" w:hAnsi="Book Antiqua"/>
          <w:szCs w:val="24"/>
          <w:lang w:val="en-US"/>
        </w:rPr>
        <w:t xml:space="preserve">Vitamin </w:t>
      </w:r>
      <w:r w:rsidRPr="003769FB">
        <w:rPr>
          <w:rFonts w:ascii="Book Antiqua" w:hAnsi="Book Antiqua"/>
          <w:szCs w:val="24"/>
          <w:lang w:val="en-US"/>
        </w:rPr>
        <w:t>E transport</w:t>
      </w:r>
    </w:p>
    <w:p w14:paraId="1663D83D" w14:textId="77777777" w:rsidR="00C17A77" w:rsidRPr="003769FB" w:rsidRDefault="00C17A77" w:rsidP="004D49D8">
      <w:pPr>
        <w:pStyle w:val="ad"/>
        <w:widowControl w:val="0"/>
        <w:spacing w:after="0" w:line="360" w:lineRule="auto"/>
        <w:rPr>
          <w:rFonts w:ascii="Book Antiqua" w:hAnsi="Book Antiqua"/>
          <w:szCs w:val="24"/>
          <w:lang w:val="en-US" w:eastAsia="zh-CN"/>
        </w:rPr>
      </w:pPr>
    </w:p>
    <w:p w14:paraId="5211CA71" w14:textId="347411D0" w:rsidR="008C5D25" w:rsidRPr="003769FB" w:rsidRDefault="008C5D25" w:rsidP="004D49D8">
      <w:pPr>
        <w:spacing w:after="0"/>
        <w:rPr>
          <w:rFonts w:ascii="Book Antiqua" w:hAnsi="Book Antiqua" w:cs="Arial"/>
          <w:lang w:val="en-US"/>
        </w:rPr>
      </w:pPr>
      <w:bookmarkStart w:id="25" w:name="OLE_LINK55"/>
      <w:bookmarkStart w:id="26" w:name="OLE_LINK56"/>
      <w:bookmarkStart w:id="27" w:name="OLE_LINK105"/>
      <w:bookmarkStart w:id="28" w:name="OLE_LINK116"/>
      <w:bookmarkStart w:id="29" w:name="OLE_LINK89"/>
      <w:proofErr w:type="gramStart"/>
      <w:r w:rsidRPr="003769FB">
        <w:rPr>
          <w:rFonts w:ascii="Book Antiqua" w:hAnsi="Book Antiqua"/>
          <w:b/>
          <w:lang w:val="en-US"/>
        </w:rPr>
        <w:t>©</w:t>
      </w:r>
      <w:bookmarkEnd w:id="25"/>
      <w:bookmarkEnd w:id="26"/>
      <w:r w:rsidRPr="003769FB">
        <w:rPr>
          <w:rFonts w:ascii="Book Antiqua" w:hAnsi="Book Antiqua"/>
          <w:b/>
          <w:lang w:val="en-US"/>
        </w:rPr>
        <w:t xml:space="preserve"> </w:t>
      </w:r>
      <w:r w:rsidRPr="003769FB">
        <w:rPr>
          <w:rFonts w:ascii="Book Antiqua" w:hAnsi="Book Antiqua" w:cs="Arial"/>
          <w:b/>
          <w:lang w:val="en-US"/>
        </w:rPr>
        <w:t>The Author(s) 201</w:t>
      </w:r>
      <w:r w:rsidR="007A288B">
        <w:rPr>
          <w:rFonts w:ascii="Book Antiqua" w:hAnsi="Book Antiqua" w:cs="Arial" w:hint="eastAsia"/>
          <w:b/>
          <w:lang w:val="en-US" w:eastAsia="zh-CN"/>
        </w:rPr>
        <w:t>6</w:t>
      </w:r>
      <w:r w:rsidRPr="003769FB">
        <w:rPr>
          <w:rFonts w:ascii="Book Antiqua" w:hAnsi="Book Antiqua" w:cs="Arial"/>
          <w:b/>
          <w:lang w:val="en-US"/>
        </w:rPr>
        <w:t>.</w:t>
      </w:r>
      <w:proofErr w:type="gramEnd"/>
      <w:r w:rsidRPr="003769FB">
        <w:rPr>
          <w:rFonts w:ascii="Book Antiqua" w:hAnsi="Book Antiqua" w:cs="Arial"/>
          <w:b/>
          <w:lang w:val="en-US"/>
        </w:rPr>
        <w:t xml:space="preserve"> </w:t>
      </w:r>
      <w:proofErr w:type="gramStart"/>
      <w:r w:rsidRPr="003769FB">
        <w:rPr>
          <w:rFonts w:ascii="Book Antiqua" w:hAnsi="Book Antiqua" w:cs="Arial"/>
          <w:lang w:val="en-US"/>
        </w:rPr>
        <w:t>Published by Baishideng Publishing Group Inc.</w:t>
      </w:r>
      <w:proofErr w:type="gramEnd"/>
      <w:r w:rsidRPr="003769FB">
        <w:rPr>
          <w:rFonts w:ascii="Book Antiqua" w:hAnsi="Book Antiqua" w:cs="Arial"/>
          <w:lang w:val="en-US"/>
        </w:rPr>
        <w:t xml:space="preserve"> All rights reserved.</w:t>
      </w:r>
    </w:p>
    <w:bookmarkEnd w:id="27"/>
    <w:bookmarkEnd w:id="28"/>
    <w:bookmarkEnd w:id="29"/>
    <w:p w14:paraId="49371C40" w14:textId="77777777" w:rsidR="004576E3" w:rsidRPr="003769FB" w:rsidRDefault="004576E3" w:rsidP="004D49D8">
      <w:pPr>
        <w:widowControl w:val="0"/>
        <w:spacing w:after="0"/>
        <w:rPr>
          <w:rFonts w:ascii="Book Antiqua" w:hAnsi="Book Antiqua"/>
          <w:szCs w:val="24"/>
          <w:lang w:val="en-US" w:eastAsia="zh-CN"/>
        </w:rPr>
      </w:pPr>
    </w:p>
    <w:p w14:paraId="2AB5921B" w14:textId="74309587" w:rsidR="00C17A77" w:rsidRPr="003769FB" w:rsidRDefault="00C17A77" w:rsidP="004D49D8">
      <w:pPr>
        <w:spacing w:after="0"/>
        <w:rPr>
          <w:rFonts w:ascii="Book Antiqua" w:hAnsi="Book Antiqua"/>
          <w:szCs w:val="24"/>
          <w:lang w:val="en-US"/>
        </w:rPr>
      </w:pPr>
      <w:r w:rsidRPr="003769FB">
        <w:rPr>
          <w:rFonts w:ascii="Book Antiqua" w:eastAsia="Times New Roman" w:hAnsi="Book Antiqua" w:cs="Arial Unicode MS"/>
          <w:b/>
          <w:lang w:val="en-US"/>
        </w:rPr>
        <w:t>Core tip:</w:t>
      </w:r>
      <w:r w:rsidRPr="003769FB">
        <w:rPr>
          <w:rFonts w:ascii="Book Antiqua" w:hAnsi="Book Antiqua"/>
          <w:szCs w:val="24"/>
          <w:lang w:val="en-US"/>
        </w:rPr>
        <w:t xml:space="preserve"> </w:t>
      </w:r>
      <w:r w:rsidRPr="003769FB">
        <w:rPr>
          <w:rFonts w:ascii="Book Antiqua" w:hAnsi="Book Antiqua" w:hint="eastAsia"/>
          <w:szCs w:val="24"/>
          <w:lang w:val="en-US" w:eastAsia="zh-CN"/>
        </w:rPr>
        <w:t xml:space="preserve"> </w:t>
      </w:r>
      <w:r w:rsidRPr="003769FB">
        <w:rPr>
          <w:rFonts w:ascii="Book Antiqua" w:hAnsi="Book Antiqua" w:cs="Arial Unicode MS"/>
          <w:lang w:val="en-US"/>
        </w:rPr>
        <w:t xml:space="preserve">Several factors influence vitamin E bioavailability. Gender, age and genetic constitution cannot be modified but life-style and vitamin E intake can be. Physiological handling of vitamin E involves intestinal absorption, vascular transport, hepatic sorting by intracellular binding proteins, and hepatic metabolism. These processes involve kinetics which </w:t>
      </w:r>
      <w:proofErr w:type="gramStart"/>
      <w:r w:rsidRPr="003769FB">
        <w:rPr>
          <w:rFonts w:ascii="Book Antiqua" w:hAnsi="Book Antiqua" w:cs="Arial Unicode MS"/>
          <w:lang w:val="en-US"/>
        </w:rPr>
        <w:t>vary</w:t>
      </w:r>
      <w:proofErr w:type="gramEnd"/>
      <w:r w:rsidRPr="003769FB">
        <w:rPr>
          <w:rFonts w:ascii="Book Antiqua" w:hAnsi="Book Antiqua" w:cs="Arial Unicode MS"/>
          <w:lang w:val="en-US"/>
        </w:rPr>
        <w:t xml:space="preserve"> between the different vitamin E forms. The coordinated metabolism of vitamin E is an effective physiological pathway to prevent excessive accumulation of non-</w:t>
      </w:r>
      <w:r w:rsidRPr="003769FB">
        <w:rPr>
          <w:rFonts w:ascii="Book Antiqua" w:hAnsi="Book Antiqua" w:cs="Arial Unicode MS"/>
        </w:rPr>
        <w:t>α</w:t>
      </w:r>
      <w:r w:rsidRPr="003769FB">
        <w:rPr>
          <w:rFonts w:ascii="Book Antiqua" w:hAnsi="Book Antiqua" w:cs="Arial Unicode MS"/>
          <w:lang w:val="en-US"/>
        </w:rPr>
        <w:t>-tocopherol forms. Interactions with other nutrients or pharmaceutics occur. To evaluate vitamin E status, analytical procedures to detect and quantify vitamin E and metabolites are crucial. Current state-of-the-art analytics are presented.</w:t>
      </w:r>
    </w:p>
    <w:p w14:paraId="1DC6AD72" w14:textId="77777777" w:rsidR="00C17A77" w:rsidRPr="003769FB" w:rsidRDefault="00C17A77" w:rsidP="004D49D8">
      <w:pPr>
        <w:widowControl w:val="0"/>
        <w:spacing w:after="0"/>
        <w:rPr>
          <w:rFonts w:ascii="Book Antiqua" w:hAnsi="Book Antiqua"/>
          <w:szCs w:val="24"/>
          <w:lang w:val="en-US" w:eastAsia="zh-CN"/>
        </w:rPr>
      </w:pPr>
    </w:p>
    <w:p w14:paraId="5A4D4D67" w14:textId="26E0234F" w:rsidR="00C17A77" w:rsidRPr="003769FB" w:rsidRDefault="00C17A77" w:rsidP="004D49D8">
      <w:pPr>
        <w:widowControl w:val="0"/>
        <w:spacing w:after="0"/>
        <w:contextualSpacing/>
        <w:rPr>
          <w:rFonts w:ascii="Book Antiqua" w:hAnsi="Book Antiqua"/>
          <w:szCs w:val="24"/>
          <w:lang w:eastAsia="zh-CN"/>
        </w:rPr>
      </w:pPr>
      <w:r w:rsidRPr="003769FB">
        <w:rPr>
          <w:rFonts w:ascii="Book Antiqua" w:hAnsi="Book Antiqua"/>
          <w:szCs w:val="24"/>
        </w:rPr>
        <w:t>Schmölz</w:t>
      </w:r>
      <w:r w:rsidRPr="003769FB">
        <w:rPr>
          <w:rFonts w:ascii="Book Antiqua" w:hAnsi="Book Antiqua" w:hint="eastAsia"/>
          <w:szCs w:val="24"/>
          <w:lang w:eastAsia="zh-CN"/>
        </w:rPr>
        <w:t xml:space="preserve"> L, </w:t>
      </w:r>
      <w:r w:rsidRPr="003769FB">
        <w:rPr>
          <w:rFonts w:ascii="Book Antiqua" w:hAnsi="Book Antiqua"/>
          <w:szCs w:val="24"/>
        </w:rPr>
        <w:t>Birringer</w:t>
      </w:r>
      <w:r w:rsidRPr="003769FB">
        <w:rPr>
          <w:rFonts w:ascii="Book Antiqua" w:hAnsi="Book Antiqua" w:hint="eastAsia"/>
          <w:szCs w:val="24"/>
          <w:lang w:eastAsia="zh-CN"/>
        </w:rPr>
        <w:t xml:space="preserve"> M, </w:t>
      </w:r>
      <w:r w:rsidRPr="003769FB">
        <w:rPr>
          <w:rFonts w:ascii="Book Antiqua" w:hAnsi="Book Antiqua"/>
          <w:szCs w:val="24"/>
        </w:rPr>
        <w:t>Lorkowski</w:t>
      </w:r>
      <w:r w:rsidRPr="003769FB">
        <w:rPr>
          <w:rFonts w:ascii="Book Antiqua" w:hAnsi="Book Antiqua" w:hint="eastAsia"/>
          <w:szCs w:val="24"/>
          <w:lang w:eastAsia="zh-CN"/>
        </w:rPr>
        <w:t xml:space="preserve"> S, </w:t>
      </w:r>
      <w:r w:rsidRPr="003769FB">
        <w:rPr>
          <w:rFonts w:ascii="Book Antiqua" w:hAnsi="Book Antiqua"/>
          <w:szCs w:val="24"/>
        </w:rPr>
        <w:t>Wallert</w:t>
      </w:r>
      <w:r w:rsidRPr="003769FB">
        <w:rPr>
          <w:rFonts w:ascii="Book Antiqua" w:hAnsi="Book Antiqua" w:hint="eastAsia"/>
          <w:szCs w:val="24"/>
          <w:lang w:eastAsia="zh-CN"/>
        </w:rPr>
        <w:t xml:space="preserve"> M. </w:t>
      </w:r>
      <w:r w:rsidRPr="003769FB">
        <w:rPr>
          <w:rFonts w:ascii="Book Antiqua" w:hAnsi="Book Antiqua"/>
          <w:szCs w:val="24"/>
          <w:lang w:eastAsia="zh-CN"/>
        </w:rPr>
        <w:t>Complexity of vitamin E metabolism</w:t>
      </w:r>
      <w:r w:rsidRPr="003769FB">
        <w:rPr>
          <w:rFonts w:ascii="Book Antiqua" w:hAnsi="Book Antiqua" w:hint="eastAsia"/>
          <w:szCs w:val="24"/>
          <w:lang w:eastAsia="zh-CN"/>
        </w:rPr>
        <w:t xml:space="preserve">. </w:t>
      </w:r>
      <w:r w:rsidRPr="003769FB">
        <w:rPr>
          <w:rFonts w:ascii="Book Antiqua" w:hAnsi="Book Antiqua"/>
          <w:i/>
          <w:szCs w:val="24"/>
          <w:lang w:eastAsia="zh-CN"/>
        </w:rPr>
        <w:t>World J Bio Chem</w:t>
      </w:r>
      <w:r w:rsidRPr="003769FB">
        <w:rPr>
          <w:rFonts w:ascii="Book Antiqua" w:hAnsi="Book Antiqua" w:hint="eastAsia"/>
          <w:i/>
          <w:szCs w:val="24"/>
          <w:lang w:eastAsia="zh-CN"/>
        </w:rPr>
        <w:t xml:space="preserve"> </w:t>
      </w:r>
      <w:r w:rsidRPr="003769FB">
        <w:rPr>
          <w:rFonts w:ascii="Book Antiqua" w:hAnsi="Book Antiqua" w:hint="eastAsia"/>
          <w:szCs w:val="24"/>
          <w:lang w:eastAsia="zh-CN"/>
        </w:rPr>
        <w:t>201</w:t>
      </w:r>
      <w:r w:rsidR="00E9692D">
        <w:rPr>
          <w:rFonts w:ascii="Book Antiqua" w:hAnsi="Book Antiqua" w:hint="eastAsia"/>
          <w:szCs w:val="24"/>
          <w:lang w:eastAsia="zh-CN"/>
        </w:rPr>
        <w:t>6</w:t>
      </w:r>
      <w:r w:rsidRPr="003769FB">
        <w:rPr>
          <w:rFonts w:ascii="Book Antiqua" w:hAnsi="Book Antiqua" w:hint="eastAsia"/>
          <w:szCs w:val="24"/>
          <w:lang w:eastAsia="zh-CN"/>
        </w:rPr>
        <w:t>; In press</w:t>
      </w:r>
    </w:p>
    <w:p w14:paraId="22FC5D7C" w14:textId="025C713D" w:rsidR="008C5D25" w:rsidRPr="003769FB" w:rsidRDefault="008C5D25" w:rsidP="004D49D8">
      <w:pPr>
        <w:spacing w:after="0" w:line="276" w:lineRule="auto"/>
        <w:rPr>
          <w:rFonts w:ascii="Book Antiqua" w:eastAsia="Times New Roman" w:hAnsi="Book Antiqua" w:cs="Arial Unicode MS"/>
          <w:b/>
          <w:lang w:val="en-US"/>
        </w:rPr>
      </w:pPr>
      <w:r w:rsidRPr="003769FB">
        <w:rPr>
          <w:rFonts w:ascii="Book Antiqua" w:hAnsi="Book Antiqua"/>
          <w:szCs w:val="24"/>
          <w:lang w:val="en-US"/>
        </w:rPr>
        <w:br w:type="page"/>
      </w:r>
    </w:p>
    <w:p w14:paraId="59CBBB9A" w14:textId="1040DA1E" w:rsidR="00C05FEA" w:rsidRPr="003769FB" w:rsidRDefault="00C05FEA" w:rsidP="004D49D8">
      <w:pPr>
        <w:pStyle w:val="ad"/>
        <w:widowControl w:val="0"/>
        <w:spacing w:after="0" w:line="360" w:lineRule="auto"/>
        <w:rPr>
          <w:rFonts w:ascii="Book Antiqua" w:hAnsi="Book Antiqua"/>
          <w:szCs w:val="24"/>
          <w:lang w:val="en-US"/>
        </w:rPr>
      </w:pPr>
      <w:r w:rsidRPr="003769FB">
        <w:rPr>
          <w:rFonts w:ascii="Book Antiqua" w:hAnsi="Book Antiqua"/>
          <w:szCs w:val="24"/>
          <w:lang w:val="en-US"/>
        </w:rPr>
        <w:lastRenderedPageBreak/>
        <w:t>INTRODUCTION</w:t>
      </w:r>
    </w:p>
    <w:p w14:paraId="77E8FB47" w14:textId="7081538C" w:rsidR="00C05FEA" w:rsidRPr="003769FB" w:rsidRDefault="009B03D1" w:rsidP="004D49D8">
      <w:pPr>
        <w:widowControl w:val="0"/>
        <w:spacing w:after="0"/>
        <w:rPr>
          <w:rFonts w:ascii="Book Antiqua" w:hAnsi="Book Antiqua"/>
          <w:szCs w:val="24"/>
          <w:lang w:val="en-US"/>
        </w:rPr>
      </w:pPr>
      <w:r w:rsidRPr="003769FB">
        <w:rPr>
          <w:rFonts w:ascii="Book Antiqua" w:hAnsi="Book Antiqua"/>
          <w:szCs w:val="18"/>
          <w:lang w:val="en-US"/>
        </w:rPr>
        <w:t xml:space="preserve">Vitamin E is recognized as being essential for human health, yet </w:t>
      </w:r>
      <w:r w:rsidRPr="003769FB">
        <w:rPr>
          <w:rFonts w:ascii="Book Antiqua" w:hAnsi="Book Antiqua"/>
          <w:iCs/>
          <w:szCs w:val="18"/>
          <w:lang w:val="en-US"/>
        </w:rPr>
        <w:t>fundamental questions</w:t>
      </w:r>
      <w:r w:rsidRPr="003769FB">
        <w:rPr>
          <w:rFonts w:ascii="Book Antiqua" w:hAnsi="Book Antiqua"/>
          <w:i/>
          <w:iCs/>
          <w:szCs w:val="18"/>
          <w:lang w:val="en-US"/>
        </w:rPr>
        <w:t xml:space="preserve"> </w:t>
      </w:r>
      <w:r w:rsidRPr="003769FB">
        <w:rPr>
          <w:rFonts w:ascii="Book Antiqua" w:hAnsi="Book Antiqua"/>
          <w:szCs w:val="18"/>
          <w:lang w:val="en-US"/>
        </w:rPr>
        <w:t>remain.</w:t>
      </w:r>
      <w:r w:rsidRPr="003769FB">
        <w:rPr>
          <w:rFonts w:ascii="Book Antiqua" w:hAnsi="Book Antiqua"/>
          <w:lang w:val="en-US"/>
        </w:rPr>
        <w:t xml:space="preserve"> </w:t>
      </w:r>
      <w:r w:rsidR="00C12177" w:rsidRPr="003769FB">
        <w:rPr>
          <w:rFonts w:ascii="Book Antiqua" w:hAnsi="Book Antiqua"/>
          <w:szCs w:val="24"/>
          <w:lang w:val="en-US"/>
        </w:rPr>
        <w:t>I</w:t>
      </w:r>
      <w:r w:rsidR="00C05FEA" w:rsidRPr="003769FB">
        <w:rPr>
          <w:rFonts w:ascii="Book Antiqua" w:hAnsi="Book Antiqua"/>
          <w:szCs w:val="24"/>
          <w:lang w:val="en-US"/>
        </w:rPr>
        <w:t>n the words of Eduardo Cardenas</w:t>
      </w:r>
      <w:r w:rsidR="00C05FEA" w:rsidRPr="003769FB">
        <w:rPr>
          <w:rFonts w:ascii="Book Antiqua" w:hAnsi="Book Antiqua"/>
          <w:szCs w:val="24"/>
          <w:lang w:val="en-US"/>
        </w:rPr>
        <w:fldChar w:fldCharType="begin"/>
      </w:r>
      <w:r w:rsidR="000C4E40" w:rsidRPr="003769FB">
        <w:rPr>
          <w:rFonts w:ascii="Book Antiqua" w:hAnsi="Book Antiqua"/>
          <w:szCs w:val="24"/>
          <w:lang w:val="en-US"/>
        </w:rPr>
        <w:instrText>ADDIN CITAVI.PLACEHOLDER 5afe5c2b-6f37-47bb-b65d-cee01f3f45d8 PFBsYWNlaG9sZGVyPg0KICA8QWRkSW5WZXJzaW9uPjUuMS4wLjA8L0FkZEluVmVyc2lvbj4NCiAgPElkPjVhZmU1YzJiLTZmMzctNDdiYi1iNjVkLWNlZTAxZjNmNDVkODwvSWQ+DQogIDxFbnRyaWVzPg0KICAgIDxFbnRyeT4NCiAgICAgIDxJZD5kYzk3ZDEyMC05YmVmLTQ3NTQtOTMwNS05Y2E5YmViMzNkZDg8L0lkPg0KICAgICAgPFJlZmVyZW5jZUlkPjI2ODhhZTE2LTVlZDItNDRjNS05YzgyLTdkN2EyMTM2NTc3Y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FdPC9UZXh0Pg0KICAgIDwvVGV4dFVuaXQ+DQogIDwvVGV4dFVuaXRzPg0KPC9QbGFjZWhvbGRlcj4=</w:instrText>
      </w:r>
      <w:r w:rsidR="00C05FEA" w:rsidRPr="003769FB">
        <w:rPr>
          <w:rFonts w:ascii="Book Antiqua" w:hAnsi="Book Antiqua"/>
          <w:szCs w:val="24"/>
          <w:lang w:val="en-US"/>
        </w:rPr>
        <w:fldChar w:fldCharType="separate"/>
      </w:r>
      <w:bookmarkStart w:id="30" w:name="_CTVP001b5f10bd3b55841d88b061d9825042d04"/>
      <w:r w:rsidR="00A23467" w:rsidRPr="003769FB">
        <w:rPr>
          <w:rFonts w:ascii="Book Antiqua" w:hAnsi="Book Antiqua"/>
          <w:szCs w:val="24"/>
          <w:vertAlign w:val="superscript"/>
          <w:lang w:val="en-US"/>
        </w:rPr>
        <w:t>[1]</w:t>
      </w:r>
      <w:bookmarkEnd w:id="30"/>
      <w:r w:rsidR="00C05FEA" w:rsidRPr="003769FB">
        <w:rPr>
          <w:rFonts w:ascii="Book Antiqua" w:hAnsi="Book Antiqua"/>
          <w:szCs w:val="24"/>
          <w:lang w:val="en-US"/>
        </w:rPr>
        <w:fldChar w:fldCharType="end"/>
      </w:r>
      <w:r w:rsidR="00C05FEA" w:rsidRPr="003769FB">
        <w:rPr>
          <w:rFonts w:ascii="Book Antiqua" w:hAnsi="Book Antiqua"/>
          <w:szCs w:val="24"/>
          <w:lang w:val="en-US"/>
        </w:rPr>
        <w:t xml:space="preserve">: </w:t>
      </w:r>
      <w:r w:rsidR="004D49D8" w:rsidRPr="003769FB">
        <w:rPr>
          <w:rFonts w:ascii="Book Antiqua" w:hAnsi="Book Antiqua"/>
          <w:szCs w:val="24"/>
          <w:lang w:val="en-US" w:eastAsia="zh-CN"/>
        </w:rPr>
        <w:t>“</w:t>
      </w:r>
      <w:r w:rsidR="00C05FEA" w:rsidRPr="003769FB">
        <w:rPr>
          <w:rFonts w:ascii="Book Antiqua" w:hAnsi="Book Antiqua"/>
          <w:szCs w:val="24"/>
          <w:lang w:val="en-US"/>
        </w:rPr>
        <w:t xml:space="preserve">This is a very exciting time in vitamin E research, yet it is evident that we are far away from making the final decision on the benefit </w:t>
      </w:r>
      <w:r w:rsidR="004D49D8" w:rsidRPr="003769FB">
        <w:rPr>
          <w:rFonts w:ascii="Book Antiqua" w:hAnsi="Book Antiqua"/>
          <w:i/>
          <w:szCs w:val="24"/>
          <w:lang w:val="en-US"/>
        </w:rPr>
        <w:t>vs</w:t>
      </w:r>
      <w:r w:rsidR="00C05FEA" w:rsidRPr="003769FB">
        <w:rPr>
          <w:rFonts w:ascii="Book Antiqua" w:hAnsi="Book Antiqua"/>
          <w:szCs w:val="24"/>
          <w:lang w:val="en-US"/>
        </w:rPr>
        <w:t xml:space="preserve"> risk for the potential use of vitamin E in human health</w:t>
      </w:r>
      <w:r w:rsidR="004D49D8" w:rsidRPr="003769FB">
        <w:rPr>
          <w:rFonts w:ascii="Book Antiqua" w:hAnsi="Book Antiqua"/>
          <w:szCs w:val="24"/>
          <w:lang w:val="en-US" w:eastAsia="zh-CN"/>
        </w:rPr>
        <w:t>”</w:t>
      </w:r>
      <w:r w:rsidR="00C05FEA" w:rsidRPr="003769FB">
        <w:rPr>
          <w:rFonts w:ascii="Book Antiqua" w:hAnsi="Book Antiqua"/>
          <w:szCs w:val="24"/>
          <w:lang w:val="en-US"/>
        </w:rPr>
        <w:t xml:space="preserve">. </w:t>
      </w:r>
      <w:r w:rsidR="00C12177" w:rsidRPr="003769FB">
        <w:rPr>
          <w:rFonts w:ascii="Book Antiqua" w:hAnsi="Book Antiqua"/>
          <w:szCs w:val="24"/>
          <w:lang w:val="en-US"/>
        </w:rPr>
        <w:t xml:space="preserve">Underlying </w:t>
      </w:r>
      <w:r w:rsidR="009E32AA" w:rsidRPr="003769FB">
        <w:rPr>
          <w:rFonts w:ascii="Book Antiqua" w:hAnsi="Book Antiqua"/>
          <w:szCs w:val="24"/>
          <w:lang w:val="en-US"/>
        </w:rPr>
        <w:t xml:space="preserve">this lack of </w:t>
      </w:r>
      <w:r w:rsidR="00C12177" w:rsidRPr="003769FB">
        <w:rPr>
          <w:rFonts w:ascii="Book Antiqua" w:hAnsi="Book Antiqua"/>
          <w:szCs w:val="24"/>
          <w:lang w:val="en-US"/>
        </w:rPr>
        <w:t>understanding</w:t>
      </w:r>
      <w:r w:rsidR="009E32AA" w:rsidRPr="003769FB">
        <w:rPr>
          <w:rFonts w:ascii="Book Antiqua" w:hAnsi="Book Antiqua"/>
          <w:szCs w:val="24"/>
          <w:lang w:val="en-US"/>
        </w:rPr>
        <w:t xml:space="preserve"> is the </w:t>
      </w:r>
      <w:r w:rsidR="00C12177" w:rsidRPr="003769FB">
        <w:rPr>
          <w:rFonts w:ascii="Book Antiqua" w:hAnsi="Book Antiqua"/>
          <w:szCs w:val="24"/>
          <w:lang w:val="en-US"/>
        </w:rPr>
        <w:t xml:space="preserve">immense </w:t>
      </w:r>
      <w:r w:rsidR="00C05FEA" w:rsidRPr="003769FB">
        <w:rPr>
          <w:rFonts w:ascii="Book Antiqua" w:hAnsi="Book Antiqua"/>
          <w:szCs w:val="24"/>
          <w:lang w:val="en-US"/>
        </w:rPr>
        <w:t xml:space="preserve">complexity </w:t>
      </w:r>
      <w:r w:rsidR="00C12177" w:rsidRPr="003769FB">
        <w:rPr>
          <w:rFonts w:ascii="Book Antiqua" w:hAnsi="Book Antiqua"/>
          <w:szCs w:val="24"/>
          <w:lang w:val="en-US"/>
        </w:rPr>
        <w:t xml:space="preserve">involved in </w:t>
      </w:r>
      <w:r w:rsidR="00C05FEA" w:rsidRPr="003769FB">
        <w:rPr>
          <w:rFonts w:ascii="Book Antiqua" w:hAnsi="Book Antiqua"/>
          <w:szCs w:val="24"/>
          <w:lang w:val="en-US"/>
        </w:rPr>
        <w:t xml:space="preserve">the metabolism of vitamin E. Despite many decades of research on vitamin E, </w:t>
      </w:r>
      <w:r w:rsidR="00C12177" w:rsidRPr="003769FB">
        <w:rPr>
          <w:rFonts w:ascii="Book Antiqua" w:hAnsi="Book Antiqua"/>
          <w:iCs/>
          <w:lang w:val="en-US"/>
        </w:rPr>
        <w:t>many</w:t>
      </w:r>
      <w:r w:rsidR="00C12177" w:rsidRPr="003769FB">
        <w:rPr>
          <w:rFonts w:ascii="Book Antiqua" w:hAnsi="Book Antiqua"/>
          <w:i/>
          <w:iCs/>
          <w:lang w:val="en-US"/>
        </w:rPr>
        <w:t xml:space="preserve"> </w:t>
      </w:r>
      <w:r w:rsidR="00C12177" w:rsidRPr="003769FB">
        <w:rPr>
          <w:rFonts w:ascii="Book Antiqua" w:hAnsi="Book Antiqua"/>
          <w:lang w:val="en-US"/>
        </w:rPr>
        <w:t>relevant processes remain</w:t>
      </w:r>
      <w:r w:rsidR="00C12177" w:rsidRPr="003769FB">
        <w:rPr>
          <w:rFonts w:ascii="Book Antiqua" w:hAnsi="Book Antiqua"/>
          <w:i/>
          <w:iCs/>
          <w:lang w:val="en-US"/>
        </w:rPr>
        <w:t xml:space="preserve"> </w:t>
      </w:r>
      <w:r w:rsidR="00C12177" w:rsidRPr="003769FB">
        <w:rPr>
          <w:rFonts w:ascii="Book Antiqua" w:hAnsi="Book Antiqua"/>
          <w:lang w:val="en-US"/>
        </w:rPr>
        <w:t>puzzling</w:t>
      </w:r>
      <w:r w:rsidR="00C05FEA" w:rsidRPr="003769FB">
        <w:rPr>
          <w:rFonts w:ascii="Book Antiqua" w:hAnsi="Book Antiqua"/>
          <w:szCs w:val="24"/>
          <w:lang w:val="en-US"/>
        </w:rPr>
        <w:t xml:space="preserve">. </w:t>
      </w:r>
      <w:r w:rsidR="00C12177" w:rsidRPr="003769FB">
        <w:rPr>
          <w:rFonts w:ascii="Book Antiqua" w:hAnsi="Book Antiqua"/>
          <w:lang w:val="en-US"/>
        </w:rPr>
        <w:t xml:space="preserve">In this review we will outline what is </w:t>
      </w:r>
      <w:r w:rsidR="00C12177" w:rsidRPr="003769FB">
        <w:rPr>
          <w:rFonts w:ascii="Book Antiqua" w:hAnsi="Book Antiqua"/>
          <w:iCs/>
          <w:lang w:val="en-US"/>
        </w:rPr>
        <w:t>known</w:t>
      </w:r>
      <w:r w:rsidR="00C12177" w:rsidRPr="003769FB">
        <w:rPr>
          <w:rFonts w:ascii="Book Antiqua" w:hAnsi="Book Antiqua"/>
          <w:lang w:val="en-US"/>
        </w:rPr>
        <w:t xml:space="preserve"> today including more uncertain claims about vitamin E, to deepen insight into the physiological mechanisms and its metabolism</w:t>
      </w:r>
      <w:r w:rsidR="00087217" w:rsidRPr="003769FB">
        <w:rPr>
          <w:rFonts w:ascii="Book Antiqua" w:hAnsi="Book Antiqua"/>
          <w:lang w:val="en-US"/>
        </w:rPr>
        <w:t>.</w:t>
      </w:r>
      <w:r w:rsidR="00C12177" w:rsidRPr="003769FB">
        <w:rPr>
          <w:rFonts w:ascii="Book Antiqua" w:hAnsi="Book Antiqua"/>
          <w:szCs w:val="24"/>
          <w:lang w:val="en-US"/>
        </w:rPr>
        <w:t xml:space="preserve"> </w:t>
      </w:r>
    </w:p>
    <w:p w14:paraId="3FFCC80E" w14:textId="296A3D53" w:rsidR="00C05FEA" w:rsidRPr="003769FB" w:rsidRDefault="00C05FEA" w:rsidP="004D49D8">
      <w:pPr>
        <w:widowControl w:val="0"/>
        <w:spacing w:after="0"/>
        <w:ind w:firstLineChars="150" w:firstLine="360"/>
        <w:rPr>
          <w:rFonts w:ascii="Book Antiqua" w:hAnsi="Book Antiqua"/>
          <w:szCs w:val="24"/>
          <w:lang w:val="en-US"/>
        </w:rPr>
      </w:pPr>
      <w:r w:rsidRPr="003769FB">
        <w:rPr>
          <w:rFonts w:ascii="Book Antiqua" w:hAnsi="Book Antiqua"/>
          <w:szCs w:val="24"/>
          <w:lang w:val="en-US"/>
        </w:rPr>
        <w:t>Evans and Bishop were the first in 1922 to descri</w:t>
      </w:r>
      <w:r w:rsidR="009E32AA" w:rsidRPr="003769FB">
        <w:rPr>
          <w:rFonts w:ascii="Book Antiqua" w:hAnsi="Book Antiqua"/>
          <w:szCs w:val="24"/>
          <w:lang w:val="en-US"/>
        </w:rPr>
        <w:t xml:space="preserve">be the relevance of vitamin E </w:t>
      </w:r>
      <w:r w:rsidR="00961280" w:rsidRPr="003769FB">
        <w:rPr>
          <w:rFonts w:ascii="Book Antiqua" w:hAnsi="Book Antiqua"/>
          <w:szCs w:val="24"/>
          <w:lang w:val="en-US"/>
        </w:rPr>
        <w:t>in</w:t>
      </w:r>
      <w:r w:rsidRPr="003769FB">
        <w:rPr>
          <w:rFonts w:ascii="Book Antiqua" w:hAnsi="Book Antiqua"/>
          <w:szCs w:val="24"/>
          <w:lang w:val="en-US"/>
        </w:rPr>
        <w:t xml:space="preserve"> the reproduction of rats and to characterize tocopherols (TOH) and tocotrienols (T3) including their α-, β-, γ- and δ-forms as vitamins</w:t>
      </w:r>
      <w:r w:rsidRPr="003769FB">
        <w:rPr>
          <w:rFonts w:ascii="Book Antiqua" w:hAnsi="Book Antiqua"/>
          <w:szCs w:val="24"/>
          <w:lang w:val="en-US"/>
        </w:rPr>
        <w:fldChar w:fldCharType="begin"/>
      </w:r>
      <w:r w:rsidRPr="003769FB">
        <w:rPr>
          <w:rFonts w:ascii="Book Antiqua" w:hAnsi="Book Antiqua"/>
          <w:szCs w:val="24"/>
          <w:lang w:val="en-US"/>
        </w:rPr>
        <w:instrText>ADDIN CITAVI.PLACEHOLDER 95bbf450-69f0-4fd6-bc2d-63fa74fcec10 PFBsYWNlaG9sZGVyPg0KICA8QWRkSW5WZXJzaW9uPjQuNC4wLjI4PC9BZGRJblZlcnNpb24+DQogIDxJZD45NWJiZjQ1MC02OWYwLTRmZDYtYmMyZC02M2ZhNzRmY2VjMTA8L0lkPg0KICA8RW50cmllcz4NCiAgICA8RW50cnk+DQogICAgICA8SWQ+Yjc4M2FkZWItNmU2My00YmVjLWJiZDgtMWJiNTVkOWJlMmVjPC9JZD4NCiAgICAgIDxSZWZlcmVuY2VJZD43ZDliZTk5Yy1hNDFmLTQ4MjQtYWMyZi1kYTBhODFlOGQwZjI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XTwvVGV4dD4NCiAgICA8L1RleHRVbml0Pg0KICA8L1RleHRVbml0cz4NCjwvUGxhY2Vob2xkZXI+</w:instrText>
      </w:r>
      <w:r w:rsidRPr="003769FB">
        <w:rPr>
          <w:rFonts w:ascii="Book Antiqua" w:hAnsi="Book Antiqua"/>
          <w:szCs w:val="24"/>
          <w:lang w:val="en-US"/>
        </w:rPr>
        <w:fldChar w:fldCharType="separate"/>
      </w:r>
      <w:bookmarkStart w:id="31" w:name="_CTVP00195bbf45069f04fd6bc2d63fa74fcec10"/>
      <w:r w:rsidR="00A23467" w:rsidRPr="003769FB">
        <w:rPr>
          <w:rFonts w:ascii="Book Antiqua" w:hAnsi="Book Antiqua"/>
          <w:szCs w:val="24"/>
          <w:vertAlign w:val="superscript"/>
          <w:lang w:val="en-US"/>
        </w:rPr>
        <w:t>[2]</w:t>
      </w:r>
      <w:bookmarkEnd w:id="31"/>
      <w:r w:rsidRPr="003769FB">
        <w:rPr>
          <w:rFonts w:ascii="Book Antiqua" w:hAnsi="Book Antiqua"/>
          <w:szCs w:val="24"/>
          <w:lang w:val="en-US"/>
        </w:rPr>
        <w:fldChar w:fldCharType="end"/>
      </w:r>
      <w:r w:rsidRPr="003769FB">
        <w:rPr>
          <w:rFonts w:ascii="Book Antiqua" w:hAnsi="Book Antiqua"/>
          <w:szCs w:val="24"/>
          <w:lang w:val="en-US"/>
        </w:rPr>
        <w:t>. Vitamin E belongs to the group of fat-soluble vitamins and occurs dominantly in oily plants; therefore, nuts, seeds and oils are good sources for vitamin E. Almonds, hazelnuts, germ oil</w:t>
      </w:r>
      <w:r w:rsidR="00EC29AB" w:rsidRPr="003769FB">
        <w:rPr>
          <w:rFonts w:ascii="Book Antiqua" w:hAnsi="Book Antiqua"/>
          <w:szCs w:val="24"/>
          <w:lang w:val="en-US"/>
        </w:rPr>
        <w:t xml:space="preserve"> and </w:t>
      </w:r>
      <w:r w:rsidRPr="003769FB">
        <w:rPr>
          <w:rFonts w:ascii="Book Antiqua" w:hAnsi="Book Antiqua"/>
          <w:szCs w:val="24"/>
          <w:lang w:val="en-US"/>
        </w:rPr>
        <w:t xml:space="preserve"> sunflower oil contain high amounts of α-TOH while walnut</w:t>
      </w:r>
      <w:r w:rsidR="00EC29AB" w:rsidRPr="003769FB">
        <w:rPr>
          <w:rFonts w:ascii="Book Antiqua" w:hAnsi="Book Antiqua"/>
          <w:szCs w:val="24"/>
          <w:lang w:val="en-US"/>
        </w:rPr>
        <w:t>s</w:t>
      </w:r>
      <w:r w:rsidRPr="003769FB">
        <w:rPr>
          <w:rFonts w:ascii="Book Antiqua" w:hAnsi="Book Antiqua"/>
          <w:szCs w:val="24"/>
          <w:lang w:val="en-US"/>
        </w:rPr>
        <w:t>, palm oil and soybean</w:t>
      </w:r>
      <w:r w:rsidR="00EC29AB" w:rsidRPr="003769FB">
        <w:rPr>
          <w:rFonts w:ascii="Book Antiqua" w:hAnsi="Book Antiqua"/>
          <w:szCs w:val="24"/>
          <w:lang w:val="en-US"/>
        </w:rPr>
        <w:t>s</w:t>
      </w:r>
      <w:r w:rsidRPr="003769FB">
        <w:rPr>
          <w:rFonts w:ascii="Book Antiqua" w:hAnsi="Book Antiqua"/>
          <w:szCs w:val="24"/>
          <w:lang w:val="en-US"/>
        </w:rPr>
        <w:t xml:space="preserve"> predominantly contain γ-TOH</w:t>
      </w:r>
      <w:r w:rsidRPr="003769FB">
        <w:rPr>
          <w:rFonts w:ascii="Book Antiqua" w:hAnsi="Book Antiqua"/>
          <w:szCs w:val="24"/>
          <w:lang w:val="en-US"/>
        </w:rPr>
        <w:fldChar w:fldCharType="begin"/>
      </w:r>
      <w:r w:rsidRPr="003769FB">
        <w:rPr>
          <w:rFonts w:ascii="Book Antiqua" w:hAnsi="Book Antiqua"/>
          <w:szCs w:val="24"/>
          <w:lang w:val="en-US"/>
        </w:rPr>
        <w:instrText>ADDIN CITAVI.PLACEHOLDER 1718e6b7-b841-43c5-ab47-2fe338193f3e PFBsYWNlaG9sZGVyPg0KICA8QWRkSW5WZXJzaW9uPjQuNC4wLjI4PC9BZGRJblZlcnNpb24+DQogIDxJZD4xNzE4ZTZiNy1iODQxLTQzYzUtYWI0Ny0yZmUzMzgxOTNmM2U8L0lkPg0KICA8RW50cmllcz4NCiAgICA8RW50cnk+DQogICAgICA8SWQ+ZTQ5NGQxMzAtNDZmMC00Yjc1LWEwZDAtMDU4Yzg1MzM3NjkzPC9JZD4NCiAgICAgIDxSZWZlcmVuY2VJZD4yNjg4YWUxNi01ZWQyLTQ0YzUtOWM4Mi03ZDdhMjEzNjU3N2I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V08L1RleHQ+DQogICAgPC9UZXh0VW5pdD4NCiAgPC9UZXh0VW5pdHM+DQo8L1BsYWNlaG9sZGVyPg==</w:instrText>
      </w:r>
      <w:r w:rsidRPr="003769FB">
        <w:rPr>
          <w:rFonts w:ascii="Book Antiqua" w:hAnsi="Book Antiqua"/>
          <w:szCs w:val="24"/>
          <w:lang w:val="en-US"/>
        </w:rPr>
        <w:fldChar w:fldCharType="separate"/>
      </w:r>
      <w:bookmarkStart w:id="32" w:name="_CTVP0011718e6b7b84143c5ab472fe338193f3e"/>
      <w:r w:rsidR="00A23467" w:rsidRPr="003769FB">
        <w:rPr>
          <w:rFonts w:ascii="Book Antiqua" w:hAnsi="Book Antiqua"/>
          <w:szCs w:val="24"/>
          <w:vertAlign w:val="superscript"/>
          <w:lang w:val="en-US"/>
        </w:rPr>
        <w:t>[1]</w:t>
      </w:r>
      <w:bookmarkEnd w:id="32"/>
      <w:r w:rsidRPr="003769FB">
        <w:rPr>
          <w:rFonts w:ascii="Book Antiqua" w:hAnsi="Book Antiqua"/>
          <w:szCs w:val="24"/>
          <w:lang w:val="en-US"/>
        </w:rPr>
        <w:fldChar w:fldCharType="end"/>
      </w:r>
      <w:r w:rsidRPr="003769FB">
        <w:rPr>
          <w:rFonts w:ascii="Book Antiqua" w:hAnsi="Book Antiqua"/>
          <w:szCs w:val="24"/>
          <w:lang w:val="en-US"/>
        </w:rPr>
        <w:t xml:space="preserve">. Tocotrienols are widely </w:t>
      </w:r>
      <w:r w:rsidR="009E32AA" w:rsidRPr="003769FB">
        <w:rPr>
          <w:rFonts w:ascii="Book Antiqua" w:hAnsi="Book Antiqua"/>
          <w:szCs w:val="24"/>
          <w:lang w:val="en-US"/>
        </w:rPr>
        <w:t>found in some cereals,</w:t>
      </w:r>
      <w:r w:rsidRPr="003769FB">
        <w:rPr>
          <w:rFonts w:ascii="Book Antiqua" w:hAnsi="Book Antiqua"/>
          <w:szCs w:val="24"/>
          <w:lang w:val="en-US"/>
        </w:rPr>
        <w:t xml:space="preserve"> palm oil and rice bran oil</w:t>
      </w:r>
      <w:r w:rsidRPr="003769FB">
        <w:rPr>
          <w:rFonts w:ascii="Book Antiqua" w:hAnsi="Book Antiqua"/>
          <w:szCs w:val="24"/>
          <w:lang w:val="en-US"/>
        </w:rPr>
        <w:fldChar w:fldCharType="begin"/>
      </w:r>
      <w:r w:rsidR="002D15CE" w:rsidRPr="003769FB">
        <w:rPr>
          <w:rFonts w:ascii="Book Antiqua" w:hAnsi="Book Antiqua"/>
          <w:szCs w:val="24"/>
          <w:lang w:val="en-US"/>
        </w:rPr>
        <w:instrText>ADDIN CITAVI.PLACEHOLDER 5ea68511-6012-4870-9914-e8a89df37e46 PFBsYWNlaG9sZGVyPg0KICA8QWRkSW5WZXJzaW9uPjQuNC4wLjI4PC9BZGRJblZlcnNpb24+DQogIDxJZD41ZWE2ODUxMS02MDEyLTQ4NzAtOTkxNC1lOGE4OWRmMzdlNDY8L0lkPg0KICA8RW50cmllcz4NCiAgICA8RW50cnk+DQogICAgICA8SWQ+OTU5YTQ1NWUtMDE5ZS00YTc5LWExNDEtODc5NTdkMTY2ODA1PC9JZD4NCiAgICAgIDxSZWZlcmVuY2VJZD41NmYwYzgzMy00N2YxLTRjM2MtYTE4NS04NjdlNDM3OTEzODI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108L1RleHQ+DQogICAgPC9UZXh0VW5pdD4NCiAgPC9UZXh0VW5pdHM+DQo8L1BsYWNlaG9sZGVyPg==</w:instrText>
      </w:r>
      <w:r w:rsidRPr="003769FB">
        <w:rPr>
          <w:rFonts w:ascii="Book Antiqua" w:hAnsi="Book Antiqua"/>
          <w:szCs w:val="24"/>
          <w:lang w:val="en-US"/>
        </w:rPr>
        <w:fldChar w:fldCharType="separate"/>
      </w:r>
      <w:bookmarkStart w:id="33" w:name="_CTVP0015ea68511601248709914e8a89df37e46"/>
      <w:r w:rsidR="00A23467" w:rsidRPr="003769FB">
        <w:rPr>
          <w:rFonts w:ascii="Book Antiqua" w:hAnsi="Book Antiqua"/>
          <w:szCs w:val="24"/>
          <w:vertAlign w:val="superscript"/>
          <w:lang w:val="en-US"/>
        </w:rPr>
        <w:t>[3]</w:t>
      </w:r>
      <w:bookmarkEnd w:id="33"/>
      <w:r w:rsidRPr="003769FB">
        <w:rPr>
          <w:rFonts w:ascii="Book Antiqua" w:hAnsi="Book Antiqua"/>
          <w:szCs w:val="24"/>
          <w:lang w:val="en-US"/>
        </w:rPr>
        <w:fldChar w:fldCharType="end"/>
      </w:r>
      <w:r w:rsidR="00EC29AB" w:rsidRPr="003769FB">
        <w:rPr>
          <w:rFonts w:ascii="Book Antiqua" w:hAnsi="Book Antiqua"/>
          <w:szCs w:val="24"/>
          <w:lang w:val="en-US"/>
        </w:rPr>
        <w:t>.</w:t>
      </w:r>
      <w:r w:rsidRPr="003769FB">
        <w:rPr>
          <w:rFonts w:ascii="Book Antiqua" w:hAnsi="Book Antiqua"/>
          <w:szCs w:val="24"/>
          <w:lang w:val="en-US"/>
        </w:rPr>
        <w:t xml:space="preserve"> </w:t>
      </w:r>
      <w:r w:rsidR="00EC29AB" w:rsidRPr="003769FB">
        <w:rPr>
          <w:rFonts w:ascii="Book Antiqua" w:hAnsi="Book Antiqua"/>
          <w:szCs w:val="24"/>
          <w:lang w:val="en-US"/>
        </w:rPr>
        <w:t>C</w:t>
      </w:r>
      <w:r w:rsidRPr="003769FB">
        <w:rPr>
          <w:rFonts w:ascii="Book Antiqua" w:hAnsi="Book Antiqua"/>
          <w:szCs w:val="24"/>
          <w:lang w:val="en-US"/>
        </w:rPr>
        <w:t xml:space="preserve">oconut oil, cocoa butter, soybeans, barley and wheat germ are </w:t>
      </w:r>
      <w:r w:rsidR="00EC29AB" w:rsidRPr="003769FB">
        <w:rPr>
          <w:rFonts w:ascii="Book Antiqua" w:hAnsi="Book Antiqua"/>
          <w:szCs w:val="24"/>
          <w:lang w:val="en-US"/>
        </w:rPr>
        <w:t xml:space="preserve">also </w:t>
      </w:r>
      <w:r w:rsidRPr="003769FB">
        <w:rPr>
          <w:rFonts w:ascii="Book Antiqua" w:hAnsi="Book Antiqua"/>
          <w:szCs w:val="24"/>
          <w:lang w:val="en-US"/>
        </w:rPr>
        <w:t>natural</w:t>
      </w:r>
      <w:r w:rsidR="00EC29AB" w:rsidRPr="003769FB">
        <w:rPr>
          <w:rFonts w:ascii="Book Antiqua" w:hAnsi="Book Antiqua"/>
          <w:szCs w:val="24"/>
          <w:lang w:val="en-US"/>
        </w:rPr>
        <w:t>ly</w:t>
      </w:r>
      <w:r w:rsidRPr="003769FB">
        <w:rPr>
          <w:rFonts w:ascii="Book Antiqua" w:hAnsi="Book Antiqua"/>
          <w:szCs w:val="24"/>
          <w:lang w:val="en-US"/>
        </w:rPr>
        <w:t xml:space="preserve"> </w:t>
      </w:r>
      <w:r w:rsidR="00EC29AB" w:rsidRPr="003769FB">
        <w:rPr>
          <w:rFonts w:ascii="Book Antiqua" w:hAnsi="Book Antiqua"/>
          <w:szCs w:val="24"/>
          <w:lang w:val="en-US"/>
        </w:rPr>
        <w:t xml:space="preserve">occurring </w:t>
      </w:r>
      <w:r w:rsidRPr="003769FB">
        <w:rPr>
          <w:rFonts w:ascii="Book Antiqua" w:hAnsi="Book Antiqua"/>
          <w:szCs w:val="24"/>
          <w:lang w:val="en-US"/>
        </w:rPr>
        <w:t xml:space="preserve">sources </w:t>
      </w:r>
      <w:r w:rsidR="00EC29AB" w:rsidRPr="003769FB">
        <w:rPr>
          <w:rFonts w:ascii="Book Antiqua" w:hAnsi="Book Antiqua"/>
          <w:szCs w:val="24"/>
          <w:lang w:val="en-US"/>
        </w:rPr>
        <w:t xml:space="preserve">of </w:t>
      </w:r>
      <w:r w:rsidRPr="003769FB">
        <w:rPr>
          <w:rFonts w:ascii="Book Antiqua" w:hAnsi="Book Antiqua"/>
          <w:szCs w:val="24"/>
          <w:lang w:val="en-US"/>
        </w:rPr>
        <w:t>T3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7fc2a1ba-b839-415a-b47a-d83ba30a3f6f PFBsYWNlaG9sZGVyPg0KICA8QWRkSW5WZXJzaW9uPjQuNC4wLjI4PC9BZGRJblZlcnNpb24+DQogIDxJZD43ZmMyYTFiYS1iODM5LTQxNWEtYjQ3YS1kODNiYTMwYTNmNmY8L0lkPg0KICA8RW50cmllcz4NCiAgICA8RW50cnk+DQogICAgICA8SWQ+MGJmYjgyNTUtZWU2Ny00YjEzLTlkMDktNDMxYjJhM2Q4OWU4PC9JZD4NCiAgICAgIDxSZWZlcmVuY2VJZD5mMWQyYzQ3ZC03MmExLTQ1ZTAtYTM4Yi1iNDg5NTI1NGQwYzY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0XTwvVGV4dD4NCiAgICA8L1RleHRVbml0Pg0KICA8L1RleHRVbml0cz4NCjwvUGxhY2Vob2xkZXI+</w:instrText>
      </w:r>
      <w:r w:rsidRPr="003769FB">
        <w:rPr>
          <w:rFonts w:ascii="Book Antiqua" w:hAnsi="Book Antiqua"/>
          <w:szCs w:val="24"/>
          <w:lang w:val="en-US"/>
        </w:rPr>
        <w:fldChar w:fldCharType="separate"/>
      </w:r>
      <w:bookmarkStart w:id="34" w:name="_CTVP0017fc2a1bab839415ab47ad83ba30a3f6f"/>
      <w:r w:rsidR="00A23467" w:rsidRPr="003769FB">
        <w:rPr>
          <w:rFonts w:ascii="Book Antiqua" w:hAnsi="Book Antiqua"/>
          <w:szCs w:val="24"/>
          <w:vertAlign w:val="superscript"/>
          <w:lang w:val="en-US"/>
        </w:rPr>
        <w:t>[4]</w:t>
      </w:r>
      <w:bookmarkEnd w:id="34"/>
      <w:r w:rsidRPr="003769FB">
        <w:rPr>
          <w:rFonts w:ascii="Book Antiqua" w:hAnsi="Book Antiqua"/>
          <w:szCs w:val="24"/>
          <w:lang w:val="en-US"/>
        </w:rPr>
        <w:fldChar w:fldCharType="end"/>
      </w:r>
      <w:r w:rsidRPr="003769FB">
        <w:rPr>
          <w:rFonts w:ascii="Book Antiqua" w:hAnsi="Book Antiqua"/>
          <w:szCs w:val="24"/>
          <w:lang w:val="en-US"/>
        </w:rPr>
        <w:t xml:space="preserve">, whereas vegetables and fruits – </w:t>
      </w:r>
      <w:r w:rsidR="00961280" w:rsidRPr="003769FB">
        <w:rPr>
          <w:rFonts w:ascii="Book Antiqua" w:hAnsi="Book Antiqua"/>
          <w:szCs w:val="24"/>
          <w:lang w:val="en-US"/>
        </w:rPr>
        <w:t xml:space="preserve">with the </w:t>
      </w:r>
      <w:r w:rsidRPr="003769FB">
        <w:rPr>
          <w:rFonts w:ascii="Book Antiqua" w:hAnsi="Book Antiqua"/>
          <w:szCs w:val="24"/>
          <w:lang w:val="en-US"/>
        </w:rPr>
        <w:t>except</w:t>
      </w:r>
      <w:r w:rsidR="00961280" w:rsidRPr="003769FB">
        <w:rPr>
          <w:rFonts w:ascii="Book Antiqua" w:hAnsi="Book Antiqua"/>
          <w:szCs w:val="24"/>
          <w:lang w:val="en-US"/>
        </w:rPr>
        <w:t>ion of</w:t>
      </w:r>
      <w:r w:rsidRPr="003769FB">
        <w:rPr>
          <w:rFonts w:ascii="Book Antiqua" w:hAnsi="Book Antiqua"/>
          <w:szCs w:val="24"/>
          <w:lang w:val="en-US"/>
        </w:rPr>
        <w:t xml:space="preserve"> dried apricots, some legumes, avocado and green olives – contain </w:t>
      </w:r>
      <w:r w:rsidR="00EC29AB" w:rsidRPr="003769FB">
        <w:rPr>
          <w:rFonts w:ascii="Book Antiqua" w:hAnsi="Book Antiqua"/>
          <w:szCs w:val="24"/>
          <w:lang w:val="en-US"/>
        </w:rPr>
        <w:t xml:space="preserve">lower levels </w:t>
      </w:r>
      <w:r w:rsidR="004C1AF6" w:rsidRPr="003769FB">
        <w:rPr>
          <w:rFonts w:ascii="Book Antiqua" w:hAnsi="Book Antiqua"/>
          <w:szCs w:val="24"/>
          <w:lang w:val="en-US"/>
        </w:rPr>
        <w:t xml:space="preserve">of </w:t>
      </w:r>
      <w:r w:rsidRPr="003769FB">
        <w:rPr>
          <w:rFonts w:ascii="Book Antiqua" w:hAnsi="Book Antiqua"/>
          <w:szCs w:val="24"/>
          <w:lang w:val="en-US"/>
        </w:rPr>
        <w:t xml:space="preserve">vitamin E </w:t>
      </w:r>
      <w:r w:rsidR="009E32AA" w:rsidRPr="003769FB">
        <w:rPr>
          <w:rFonts w:ascii="Book Antiqua" w:hAnsi="Book Antiqua"/>
          <w:szCs w:val="24"/>
          <w:lang w:val="en-US"/>
        </w:rPr>
        <w:t>form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b5357025-6be8-4107-bad6-66364c48814a PFBsYWNlaG9sZGVyPg0KICA8QWRkSW5WZXJzaW9uPjQuNC4wLjI4PC9BZGRJblZlcnNpb24+DQogIDxJZD5iNTM1NzAyNS02YmU4LTQxMDctYmFkNi02NjM2NGM0ODgxNGE8L0lkPg0KICA8RW50cmllcz4NCiAgICA8RW50cnk+DQogICAgICA8SWQ+NmUyMWIxZGMtZGQ0Ny00ZmRjLWJjNmEtNzEyMzI2MzMwY2QxPC9JZD4NCiAgICAgIDxSZWZlcmVuY2VJZD4wYTRhMmU3Zi0wYWE1LTRkMWUtYmIyZS1kMTJiNzViYTM0ZmI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1XTwvVGV4dD4NCiAgICA8L1RleHRVbml0Pg0KICA8L1RleHRVbml0cz4NCjwvUGxhY2Vob2xkZXI+</w:instrText>
      </w:r>
      <w:r w:rsidRPr="003769FB">
        <w:rPr>
          <w:rFonts w:ascii="Book Antiqua" w:hAnsi="Book Antiqua"/>
          <w:szCs w:val="24"/>
          <w:lang w:val="en-US"/>
        </w:rPr>
        <w:fldChar w:fldCharType="separate"/>
      </w:r>
      <w:bookmarkStart w:id="35" w:name="_CTVP001b53570256be84107bad666364c48814a"/>
      <w:r w:rsidR="00A23467" w:rsidRPr="003769FB">
        <w:rPr>
          <w:rFonts w:ascii="Book Antiqua" w:hAnsi="Book Antiqua"/>
          <w:szCs w:val="24"/>
          <w:vertAlign w:val="superscript"/>
          <w:lang w:val="en-US"/>
        </w:rPr>
        <w:t>[5]</w:t>
      </w:r>
      <w:bookmarkEnd w:id="35"/>
      <w:r w:rsidRPr="003769FB">
        <w:rPr>
          <w:rFonts w:ascii="Book Antiqua" w:hAnsi="Book Antiqua"/>
          <w:szCs w:val="24"/>
          <w:lang w:val="en-US"/>
        </w:rPr>
        <w:fldChar w:fldCharType="end"/>
      </w:r>
      <w:r w:rsidRPr="003769FB">
        <w:rPr>
          <w:rFonts w:ascii="Book Antiqua" w:hAnsi="Book Antiqua"/>
          <w:szCs w:val="24"/>
          <w:lang w:val="en-US"/>
        </w:rPr>
        <w:t xml:space="preserve">. The </w:t>
      </w:r>
      <w:r w:rsidR="00EC29AB" w:rsidRPr="003769FB">
        <w:rPr>
          <w:rFonts w:ascii="Book Antiqua" w:hAnsi="Book Antiqua"/>
          <w:szCs w:val="24"/>
          <w:lang w:val="en-US"/>
        </w:rPr>
        <w:t xml:space="preserve">concentration </w:t>
      </w:r>
      <w:r w:rsidRPr="003769FB">
        <w:rPr>
          <w:rFonts w:ascii="Book Antiqua" w:hAnsi="Book Antiqua"/>
          <w:szCs w:val="24"/>
          <w:lang w:val="en-US"/>
        </w:rPr>
        <w:t xml:space="preserve">of vitamin E </w:t>
      </w:r>
      <w:r w:rsidR="009E32AA" w:rsidRPr="003769FB">
        <w:rPr>
          <w:rFonts w:ascii="Book Antiqua" w:hAnsi="Book Antiqua"/>
          <w:szCs w:val="24"/>
          <w:lang w:val="en-US"/>
        </w:rPr>
        <w:t>forms</w:t>
      </w:r>
      <w:r w:rsidRPr="003769FB">
        <w:rPr>
          <w:rFonts w:ascii="Book Antiqua" w:hAnsi="Book Antiqua"/>
          <w:szCs w:val="24"/>
          <w:lang w:val="en-US"/>
        </w:rPr>
        <w:t xml:space="preserve"> contained in food depends on several factors, such as growing, harvesting and </w:t>
      </w:r>
      <w:r w:rsidR="00EC29AB" w:rsidRPr="003769FB">
        <w:rPr>
          <w:rFonts w:ascii="Book Antiqua" w:hAnsi="Book Antiqua"/>
          <w:szCs w:val="24"/>
          <w:lang w:val="en-US"/>
        </w:rPr>
        <w:t xml:space="preserve">any further processing </w:t>
      </w:r>
      <w:r w:rsidRPr="003769FB">
        <w:rPr>
          <w:rFonts w:ascii="Book Antiqua" w:hAnsi="Book Antiqua"/>
          <w:szCs w:val="24"/>
          <w:lang w:val="en-US"/>
        </w:rPr>
        <w:t>(refining or cooking)</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a0dee3c6-1f11-44af-bfd9-f33f5505f0a9 PFBsYWNlaG9sZGVyPg0KICA8QWRkSW5WZXJzaW9uPjQuNC4wLjI4PC9BZGRJblZlcnNpb24+DQogIDxJZD5hMGRlZTNjNi0xZjExLTQ0YWYtYmZkOS1mMzNmNTUwNWYwYTk8L0lkPg0KICA8RW50cmllcz4NCiAgICA8RW50cnk+DQogICAgICA8SWQ+N2ZiZTYxOTMtMDBjMy00ZWY3LTg4YmQtMTA5MWExNGNiYmU3PC9JZD4NCiAgICAgIDxSZWZlcmVuY2VJZD4wYTRhMmU3Zi0wYWE1LTRkMWUtYmIyZS1kMTJiNzViYTM0ZmI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UsNl08L1RleHQ+DQogICAgPC9UZXh0VW5pdD4NCiAgPC9UZXh0VW5pdHM+DQo8L1BsYWNlaG9sZGVyPg==</w:instrText>
      </w:r>
      <w:r w:rsidRPr="003769FB">
        <w:rPr>
          <w:rFonts w:ascii="Book Antiqua" w:hAnsi="Book Antiqua"/>
          <w:szCs w:val="24"/>
          <w:lang w:val="en-US"/>
        </w:rPr>
        <w:fldChar w:fldCharType="separate"/>
      </w:r>
      <w:bookmarkStart w:id="36" w:name="_CTVP001a0dee3c61f1144afbfd9f33f5505f0a9"/>
      <w:r w:rsidR="00A23467" w:rsidRPr="003769FB">
        <w:rPr>
          <w:rFonts w:ascii="Book Antiqua" w:hAnsi="Book Antiqua"/>
          <w:szCs w:val="24"/>
          <w:vertAlign w:val="superscript"/>
          <w:lang w:val="en-US"/>
        </w:rPr>
        <w:t>[5,6]</w:t>
      </w:r>
      <w:bookmarkEnd w:id="36"/>
      <w:r w:rsidRPr="003769FB">
        <w:rPr>
          <w:rFonts w:ascii="Book Antiqua" w:hAnsi="Book Antiqua"/>
          <w:szCs w:val="24"/>
          <w:lang w:val="en-US"/>
        </w:rPr>
        <w:fldChar w:fldCharType="end"/>
      </w:r>
      <w:r w:rsidRPr="003769FB">
        <w:rPr>
          <w:rFonts w:ascii="Book Antiqua" w:hAnsi="Book Antiqua"/>
          <w:szCs w:val="24"/>
          <w:lang w:val="en-US"/>
        </w:rPr>
        <w:t>.</w:t>
      </w:r>
    </w:p>
    <w:p w14:paraId="5F93A543" w14:textId="77777777" w:rsidR="004C31C6" w:rsidRPr="003769FB" w:rsidRDefault="004C31C6" w:rsidP="004D49D8">
      <w:pPr>
        <w:pStyle w:val="ad"/>
        <w:widowControl w:val="0"/>
        <w:spacing w:after="0" w:line="360" w:lineRule="auto"/>
        <w:rPr>
          <w:rFonts w:ascii="Book Antiqua" w:hAnsi="Book Antiqua"/>
          <w:szCs w:val="24"/>
          <w:lang w:val="en-US"/>
        </w:rPr>
      </w:pPr>
    </w:p>
    <w:p w14:paraId="3E37F5EC" w14:textId="77777777" w:rsidR="00C05FEA" w:rsidRPr="003769FB" w:rsidRDefault="00C05FEA" w:rsidP="004D49D8">
      <w:pPr>
        <w:pStyle w:val="ad"/>
        <w:widowControl w:val="0"/>
        <w:spacing w:after="0" w:line="360" w:lineRule="auto"/>
        <w:rPr>
          <w:rFonts w:ascii="Book Antiqua" w:hAnsi="Book Antiqua"/>
          <w:szCs w:val="24"/>
          <w:lang w:val="en-US"/>
        </w:rPr>
      </w:pPr>
      <w:r w:rsidRPr="003769FB">
        <w:rPr>
          <w:rFonts w:ascii="Book Antiqua" w:hAnsi="Book Antiqua"/>
          <w:szCs w:val="24"/>
          <w:lang w:val="en-US"/>
        </w:rPr>
        <w:t>BIOAVAILABILITY</w:t>
      </w:r>
    </w:p>
    <w:p w14:paraId="03E23EDF" w14:textId="018BB974" w:rsidR="00C05FEA" w:rsidRPr="003769FB" w:rsidRDefault="00EC29AB" w:rsidP="004D49D8">
      <w:pPr>
        <w:widowControl w:val="0"/>
        <w:spacing w:after="0"/>
        <w:rPr>
          <w:rFonts w:ascii="Book Antiqua" w:hAnsi="Book Antiqua"/>
          <w:szCs w:val="24"/>
          <w:lang w:val="en-US"/>
        </w:rPr>
      </w:pPr>
      <w:r w:rsidRPr="003769FB">
        <w:rPr>
          <w:rFonts w:ascii="Book Antiqua" w:hAnsi="Book Antiqua"/>
          <w:szCs w:val="24"/>
          <w:lang w:val="en-US"/>
        </w:rPr>
        <w:t>B</w:t>
      </w:r>
      <w:r w:rsidR="00C05FEA" w:rsidRPr="003769FB">
        <w:rPr>
          <w:rFonts w:ascii="Book Antiqua" w:hAnsi="Book Antiqua"/>
          <w:szCs w:val="24"/>
          <w:lang w:val="en-US"/>
        </w:rPr>
        <w:t xml:space="preserve">ioavailability of vitamin E </w:t>
      </w:r>
      <w:r w:rsidRPr="003769FB">
        <w:rPr>
          <w:rFonts w:ascii="Book Antiqua" w:hAnsi="Book Antiqua"/>
          <w:szCs w:val="24"/>
          <w:lang w:val="en-US"/>
        </w:rPr>
        <w:t xml:space="preserve">is influenced by numerous factors including </w:t>
      </w:r>
      <w:r w:rsidR="00C05FEA" w:rsidRPr="003769FB">
        <w:rPr>
          <w:rFonts w:ascii="Book Antiqua" w:hAnsi="Book Antiqua"/>
          <w:szCs w:val="24"/>
          <w:lang w:val="en-US"/>
        </w:rPr>
        <w:t>(</w:t>
      </w:r>
      <w:r w:rsidR="004D49D8" w:rsidRPr="003769FB">
        <w:rPr>
          <w:rFonts w:ascii="Book Antiqua" w:hAnsi="Book Antiqua" w:hint="eastAsia"/>
          <w:szCs w:val="24"/>
          <w:lang w:val="en-US" w:eastAsia="zh-CN"/>
        </w:rPr>
        <w:t>1</w:t>
      </w:r>
      <w:r w:rsidR="00C05FEA" w:rsidRPr="003769FB">
        <w:rPr>
          <w:rFonts w:ascii="Book Antiqua" w:hAnsi="Book Antiqua"/>
          <w:szCs w:val="24"/>
          <w:lang w:val="en-US"/>
        </w:rPr>
        <w:t>) the amount of vitamin E and intake of interfering nutrients, (</w:t>
      </w:r>
      <w:r w:rsidR="004D49D8" w:rsidRPr="003769FB">
        <w:rPr>
          <w:rFonts w:ascii="Book Antiqua" w:hAnsi="Book Antiqua" w:hint="eastAsia"/>
          <w:szCs w:val="24"/>
          <w:lang w:val="en-US" w:eastAsia="zh-CN"/>
        </w:rPr>
        <w:t>2</w:t>
      </w:r>
      <w:r w:rsidR="00C05FEA" w:rsidRPr="003769FB">
        <w:rPr>
          <w:rFonts w:ascii="Book Antiqua" w:hAnsi="Book Antiqua"/>
          <w:szCs w:val="24"/>
          <w:lang w:val="en-US"/>
        </w:rPr>
        <w:t xml:space="preserve">) proteins involved in vitamin E absorption and individual differences </w:t>
      </w:r>
      <w:r w:rsidR="00961280" w:rsidRPr="003769FB">
        <w:rPr>
          <w:rFonts w:ascii="Book Antiqua" w:hAnsi="Book Antiqua"/>
          <w:szCs w:val="24"/>
          <w:lang w:val="en-US"/>
        </w:rPr>
        <w:t>in</w:t>
      </w:r>
      <w:r w:rsidR="00C05FEA" w:rsidRPr="003769FB">
        <w:rPr>
          <w:rFonts w:ascii="Book Antiqua" w:hAnsi="Book Antiqua"/>
          <w:szCs w:val="24"/>
          <w:lang w:val="en-US"/>
        </w:rPr>
        <w:t xml:space="preserve"> the efficiency of vitamin E absorption, influenced by </w:t>
      </w:r>
      <w:r w:rsidR="009E32AA" w:rsidRPr="003769FB">
        <w:rPr>
          <w:rFonts w:ascii="Book Antiqua" w:hAnsi="Book Antiqua"/>
          <w:szCs w:val="24"/>
          <w:lang w:val="en-US"/>
        </w:rPr>
        <w:t xml:space="preserve">for example </w:t>
      </w:r>
      <w:r w:rsidR="00C05FEA" w:rsidRPr="003769FB">
        <w:rPr>
          <w:rFonts w:ascii="Book Antiqua" w:hAnsi="Book Antiqua"/>
          <w:szCs w:val="24"/>
          <w:lang w:val="en-US"/>
        </w:rPr>
        <w:t>diseases</w:t>
      </w:r>
      <w:r w:rsidR="004D49D8" w:rsidRPr="003769FB">
        <w:rPr>
          <w:rFonts w:ascii="Book Antiqua" w:hAnsi="Book Antiqua" w:hint="eastAsia"/>
          <w:szCs w:val="24"/>
          <w:lang w:val="en-US" w:eastAsia="zh-CN"/>
        </w:rPr>
        <w:t>;</w:t>
      </w:r>
      <w:r w:rsidR="00C05FEA" w:rsidRPr="003769FB">
        <w:rPr>
          <w:rFonts w:ascii="Book Antiqua" w:hAnsi="Book Antiqua"/>
          <w:szCs w:val="24"/>
          <w:lang w:val="en-US"/>
        </w:rPr>
        <w:t xml:space="preserve"> (</w:t>
      </w:r>
      <w:r w:rsidR="004D49D8" w:rsidRPr="003769FB">
        <w:rPr>
          <w:rFonts w:ascii="Book Antiqua" w:hAnsi="Book Antiqua" w:hint="eastAsia"/>
          <w:szCs w:val="24"/>
          <w:lang w:val="en-US" w:eastAsia="zh-CN"/>
        </w:rPr>
        <w:t>3</w:t>
      </w:r>
      <w:r w:rsidR="00C05FEA" w:rsidRPr="003769FB">
        <w:rPr>
          <w:rFonts w:ascii="Book Antiqua" w:hAnsi="Book Antiqua"/>
          <w:szCs w:val="24"/>
          <w:lang w:val="en-US"/>
        </w:rPr>
        <w:t>) vitamin E metabolism, as well as on (</w:t>
      </w:r>
      <w:r w:rsidR="004D49D8" w:rsidRPr="003769FB">
        <w:rPr>
          <w:rFonts w:ascii="Book Antiqua" w:hAnsi="Book Antiqua" w:hint="eastAsia"/>
          <w:szCs w:val="24"/>
          <w:lang w:val="en-US" w:eastAsia="zh-CN"/>
        </w:rPr>
        <w:t>4</w:t>
      </w:r>
      <w:r w:rsidR="00C05FEA" w:rsidRPr="003769FB">
        <w:rPr>
          <w:rFonts w:ascii="Book Antiqua" w:hAnsi="Book Antiqua"/>
          <w:szCs w:val="24"/>
          <w:lang w:val="en-US"/>
        </w:rPr>
        <w:t>) life-style factors</w:t>
      </w:r>
      <w:r w:rsidR="004D49D8" w:rsidRPr="003769FB">
        <w:rPr>
          <w:rFonts w:ascii="Book Antiqua" w:hAnsi="Book Antiqua" w:hint="eastAsia"/>
          <w:szCs w:val="24"/>
          <w:lang w:val="en-US" w:eastAsia="zh-CN"/>
        </w:rPr>
        <w:t>;</w:t>
      </w:r>
      <w:r w:rsidR="00C05FEA" w:rsidRPr="003769FB">
        <w:rPr>
          <w:rFonts w:ascii="Book Antiqua" w:hAnsi="Book Antiqua"/>
          <w:szCs w:val="24"/>
          <w:lang w:val="en-US"/>
        </w:rPr>
        <w:t xml:space="preserve"> (</w:t>
      </w:r>
      <w:r w:rsidR="004D49D8" w:rsidRPr="003769FB">
        <w:rPr>
          <w:rFonts w:ascii="Book Antiqua" w:hAnsi="Book Antiqua" w:hint="eastAsia"/>
          <w:szCs w:val="24"/>
          <w:lang w:val="en-US" w:eastAsia="zh-CN"/>
        </w:rPr>
        <w:t>5</w:t>
      </w:r>
      <w:r w:rsidR="00C05FEA" w:rsidRPr="003769FB">
        <w:rPr>
          <w:rFonts w:ascii="Book Antiqua" w:hAnsi="Book Antiqua"/>
          <w:szCs w:val="24"/>
          <w:lang w:val="en-US"/>
        </w:rPr>
        <w:t>) gender and (</w:t>
      </w:r>
      <w:r w:rsidR="004D49D8" w:rsidRPr="003769FB">
        <w:rPr>
          <w:rFonts w:ascii="Book Antiqua" w:hAnsi="Book Antiqua" w:hint="eastAsia"/>
          <w:szCs w:val="24"/>
          <w:lang w:val="en-US" w:eastAsia="zh-CN"/>
        </w:rPr>
        <w:t>6</w:t>
      </w:r>
      <w:r w:rsidR="00C05FEA" w:rsidRPr="003769FB">
        <w:rPr>
          <w:rFonts w:ascii="Book Antiqua" w:hAnsi="Book Antiqua"/>
          <w:szCs w:val="24"/>
          <w:lang w:val="en-US"/>
        </w:rPr>
        <w:t>) genetic polymorphisms. For an overview, see Figure 1.</w:t>
      </w:r>
    </w:p>
    <w:p w14:paraId="29FF3E1C" w14:textId="654454FD" w:rsidR="004576E3" w:rsidRPr="003769FB" w:rsidRDefault="00EC29AB" w:rsidP="004D49D8">
      <w:pPr>
        <w:widowControl w:val="0"/>
        <w:spacing w:after="0"/>
        <w:ind w:firstLineChars="250" w:firstLine="600"/>
        <w:rPr>
          <w:rFonts w:ascii="Book Antiqua" w:hAnsi="Book Antiqua"/>
          <w:szCs w:val="24"/>
          <w:lang w:val="en-US" w:eastAsia="zh-CN"/>
        </w:rPr>
      </w:pPr>
      <w:r w:rsidRPr="003769FB">
        <w:rPr>
          <w:rFonts w:ascii="Book Antiqua" w:hAnsi="Book Antiqua"/>
          <w:szCs w:val="24"/>
          <w:lang w:val="en-US"/>
        </w:rPr>
        <w:lastRenderedPageBreak/>
        <w:t>Some factors affecting bioavailablity cannot be influenced, such as gender, age or genetic disposition, whereas others depend on individual habits and can be summarized as life-style factors.</w:t>
      </w:r>
      <w:r w:rsidR="00C05FEA" w:rsidRPr="003769FB">
        <w:rPr>
          <w:rFonts w:ascii="Book Antiqua" w:hAnsi="Book Antiqua"/>
          <w:szCs w:val="24"/>
          <w:lang w:val="en-US"/>
        </w:rPr>
        <w:t xml:space="preserve"> Variations in the physiological handling of vitamin E can also change its distribution status in the body. While uptake of vitamin E can be actively modulated, for example by </w:t>
      </w:r>
      <w:r w:rsidR="00585716" w:rsidRPr="003769FB">
        <w:rPr>
          <w:rFonts w:ascii="Book Antiqua" w:hAnsi="Book Antiqua"/>
          <w:szCs w:val="24"/>
          <w:lang w:val="en-US"/>
        </w:rPr>
        <w:t>the total amount of vitamin E intake and competing nutritional factors</w:t>
      </w:r>
      <w:r w:rsidR="00C05FEA" w:rsidRPr="003769FB">
        <w:rPr>
          <w:rFonts w:ascii="Book Antiqua" w:hAnsi="Book Antiqua"/>
          <w:szCs w:val="24"/>
          <w:lang w:val="en-US"/>
        </w:rPr>
        <w:t xml:space="preserve">, absorption and transport </w:t>
      </w:r>
      <w:r w:rsidRPr="003769FB">
        <w:rPr>
          <w:rFonts w:ascii="Book Antiqua" w:hAnsi="Book Antiqua"/>
          <w:szCs w:val="24"/>
          <w:lang w:val="en-US"/>
        </w:rPr>
        <w:t xml:space="preserve">principally </w:t>
      </w:r>
      <w:r w:rsidR="00C05FEA" w:rsidRPr="003769FB">
        <w:rPr>
          <w:rFonts w:ascii="Book Antiqua" w:hAnsi="Book Antiqua"/>
          <w:szCs w:val="24"/>
          <w:lang w:val="en-US"/>
        </w:rPr>
        <w:t>depend on the state</w:t>
      </w:r>
      <w:r w:rsidRPr="003769FB">
        <w:rPr>
          <w:rFonts w:ascii="Book Antiqua" w:hAnsi="Book Antiqua"/>
          <w:szCs w:val="24"/>
          <w:lang w:val="en-US"/>
        </w:rPr>
        <w:t xml:space="preserve"> of health of the individual</w:t>
      </w:r>
      <w:r w:rsidR="00C05FEA" w:rsidRPr="003769FB">
        <w:rPr>
          <w:rFonts w:ascii="Book Antiqua" w:hAnsi="Book Antiqua"/>
          <w:szCs w:val="24"/>
          <w:lang w:val="en-US"/>
        </w:rPr>
        <w:t xml:space="preserve">. </w:t>
      </w:r>
      <w:r w:rsidR="00585716" w:rsidRPr="003769FB">
        <w:rPr>
          <w:rFonts w:ascii="Book Antiqua" w:hAnsi="Book Antiqua"/>
          <w:szCs w:val="24"/>
          <w:lang w:val="en-US"/>
        </w:rPr>
        <w:t>In contrast</w:t>
      </w:r>
      <w:r w:rsidR="00384A53" w:rsidRPr="003769FB">
        <w:rPr>
          <w:rFonts w:ascii="Book Antiqua" w:hAnsi="Book Antiqua"/>
          <w:szCs w:val="24"/>
          <w:lang w:val="en-US"/>
        </w:rPr>
        <w:t>,</w:t>
      </w:r>
      <w:r w:rsidR="00585716" w:rsidRPr="003769FB">
        <w:rPr>
          <w:rFonts w:ascii="Book Antiqua" w:hAnsi="Book Antiqua"/>
          <w:szCs w:val="24"/>
          <w:lang w:val="en-US"/>
        </w:rPr>
        <w:t xml:space="preserve"> regulation of vitamin E metabolism </w:t>
      </w:r>
      <w:r w:rsidR="00384A53" w:rsidRPr="003769FB">
        <w:rPr>
          <w:rFonts w:ascii="Book Antiqua" w:hAnsi="Book Antiqua"/>
          <w:szCs w:val="24"/>
          <w:lang w:val="en-US"/>
        </w:rPr>
        <w:t>is just partly influenced by exogen</w:t>
      </w:r>
      <w:r w:rsidR="004E56D1" w:rsidRPr="003769FB">
        <w:rPr>
          <w:rFonts w:ascii="Book Antiqua" w:hAnsi="Book Antiqua"/>
          <w:szCs w:val="24"/>
          <w:lang w:val="en-US"/>
        </w:rPr>
        <w:t>ous</w:t>
      </w:r>
      <w:r w:rsidR="00384A53" w:rsidRPr="003769FB">
        <w:rPr>
          <w:rFonts w:ascii="Book Antiqua" w:hAnsi="Book Antiqua"/>
          <w:szCs w:val="24"/>
          <w:lang w:val="en-US"/>
        </w:rPr>
        <w:t xml:space="preserve"> factors, such as interfering pharmaceuticals.</w:t>
      </w:r>
    </w:p>
    <w:p w14:paraId="2F70E89C" w14:textId="77777777" w:rsidR="00C17A77" w:rsidRPr="003769FB" w:rsidRDefault="00C17A77" w:rsidP="004D49D8">
      <w:pPr>
        <w:widowControl w:val="0"/>
        <w:spacing w:after="0"/>
        <w:ind w:firstLineChars="250" w:firstLine="600"/>
        <w:rPr>
          <w:rFonts w:ascii="Book Antiqua" w:hAnsi="Book Antiqua"/>
          <w:szCs w:val="24"/>
          <w:lang w:val="en-US" w:eastAsia="zh-CN"/>
        </w:rPr>
      </w:pPr>
    </w:p>
    <w:p w14:paraId="3FFE7F81" w14:textId="4D9B5622" w:rsidR="00C05FEA" w:rsidRPr="003769FB" w:rsidRDefault="004E56D1" w:rsidP="004D49D8">
      <w:pPr>
        <w:pStyle w:val="ad"/>
        <w:widowControl w:val="0"/>
        <w:spacing w:after="0" w:line="360" w:lineRule="auto"/>
        <w:rPr>
          <w:rFonts w:ascii="Book Antiqua" w:hAnsi="Book Antiqua"/>
          <w:i/>
          <w:szCs w:val="24"/>
          <w:lang w:val="en-US"/>
        </w:rPr>
      </w:pPr>
      <w:r w:rsidRPr="003769FB">
        <w:rPr>
          <w:rFonts w:ascii="Book Antiqua" w:hAnsi="Book Antiqua"/>
          <w:i/>
          <w:szCs w:val="24"/>
          <w:lang w:val="en-US"/>
        </w:rPr>
        <w:t>V</w:t>
      </w:r>
      <w:r w:rsidR="00C05FEA" w:rsidRPr="003769FB">
        <w:rPr>
          <w:rFonts w:ascii="Book Antiqua" w:hAnsi="Book Antiqua"/>
          <w:i/>
          <w:szCs w:val="24"/>
          <w:lang w:val="en-US"/>
        </w:rPr>
        <w:t>itamin E</w:t>
      </w:r>
      <w:r w:rsidRPr="003769FB">
        <w:rPr>
          <w:rFonts w:ascii="Book Antiqua" w:hAnsi="Book Antiqua"/>
          <w:i/>
          <w:szCs w:val="24"/>
          <w:lang w:val="en-US"/>
        </w:rPr>
        <w:t xml:space="preserve"> i</w:t>
      </w:r>
      <w:r w:rsidR="00C05FEA" w:rsidRPr="003769FB">
        <w:rPr>
          <w:rFonts w:ascii="Book Antiqua" w:hAnsi="Book Antiqua"/>
          <w:i/>
          <w:szCs w:val="24"/>
          <w:lang w:val="en-US"/>
        </w:rPr>
        <w:t>ntake</w:t>
      </w:r>
      <w:r w:rsidRPr="003769FB">
        <w:rPr>
          <w:rFonts w:ascii="Book Antiqua" w:hAnsi="Book Antiqua"/>
          <w:i/>
          <w:szCs w:val="24"/>
          <w:lang w:val="en-US"/>
        </w:rPr>
        <w:t>:</w:t>
      </w:r>
      <w:r w:rsidR="00C05FEA" w:rsidRPr="003769FB">
        <w:rPr>
          <w:rFonts w:ascii="Book Antiqua" w:hAnsi="Book Antiqua"/>
          <w:i/>
          <w:szCs w:val="24"/>
          <w:lang w:val="en-US"/>
        </w:rPr>
        <w:t xml:space="preserve"> recommendations</w:t>
      </w:r>
    </w:p>
    <w:p w14:paraId="216E4EB5" w14:textId="461A25D9" w:rsidR="00C05FEA" w:rsidRPr="003769FB" w:rsidRDefault="00C05FEA" w:rsidP="004D49D8">
      <w:pPr>
        <w:widowControl w:val="0"/>
        <w:spacing w:after="0"/>
        <w:rPr>
          <w:rFonts w:ascii="Book Antiqua" w:hAnsi="Book Antiqua"/>
          <w:szCs w:val="24"/>
          <w:lang w:val="en-US"/>
        </w:rPr>
      </w:pPr>
      <w:r w:rsidRPr="003769FB">
        <w:rPr>
          <w:rFonts w:ascii="Book Antiqua" w:hAnsi="Book Antiqua"/>
          <w:szCs w:val="24"/>
          <w:lang w:val="en-US"/>
        </w:rPr>
        <w:t xml:space="preserve">When </w:t>
      </w:r>
      <w:r w:rsidR="00FF623D" w:rsidRPr="003769FB">
        <w:rPr>
          <w:rFonts w:ascii="Book Antiqua" w:hAnsi="Book Antiqua"/>
          <w:szCs w:val="24"/>
          <w:lang w:val="en-US"/>
        </w:rPr>
        <w:t xml:space="preserve">considering </w:t>
      </w:r>
      <w:r w:rsidR="004E56D1" w:rsidRPr="003769FB">
        <w:rPr>
          <w:rFonts w:ascii="Book Antiqua" w:hAnsi="Book Antiqua"/>
          <w:szCs w:val="24"/>
          <w:lang w:val="en-US"/>
        </w:rPr>
        <w:t>dietary</w:t>
      </w:r>
      <w:r w:rsidRPr="003769FB">
        <w:rPr>
          <w:rFonts w:ascii="Book Antiqua" w:hAnsi="Book Antiqua"/>
          <w:szCs w:val="24"/>
          <w:lang w:val="en-US"/>
        </w:rPr>
        <w:t xml:space="preserve"> vitamin E, official intake recommendations</w:t>
      </w:r>
      <w:r w:rsidR="00FF623D" w:rsidRPr="003769FB">
        <w:rPr>
          <w:rFonts w:ascii="Book Antiqua" w:hAnsi="Book Antiqua"/>
          <w:szCs w:val="24"/>
          <w:lang w:val="en-US"/>
        </w:rPr>
        <w:t xml:space="preserve"> are provided by various boards and institutes, and </w:t>
      </w:r>
      <w:r w:rsidRPr="003769FB">
        <w:rPr>
          <w:rFonts w:ascii="Book Antiqua" w:hAnsi="Book Antiqua"/>
          <w:szCs w:val="24"/>
          <w:lang w:val="en-US"/>
        </w:rPr>
        <w:t xml:space="preserve"> are theoretically defined amounts of a nutrient providing an adequate intake for the major part of a healthy population</w:t>
      </w:r>
      <w:r w:rsidRPr="003769FB">
        <w:rPr>
          <w:rFonts w:ascii="Book Antiqua" w:hAnsi="Book Antiqua"/>
          <w:szCs w:val="24"/>
          <w:lang w:val="en-US"/>
        </w:rPr>
        <w:fldChar w:fldCharType="begin"/>
      </w:r>
      <w:r w:rsidR="000C4E40" w:rsidRPr="003769FB">
        <w:rPr>
          <w:rFonts w:ascii="Book Antiqua" w:hAnsi="Book Antiqua"/>
          <w:szCs w:val="24"/>
          <w:lang w:val="en-US"/>
        </w:rPr>
        <w:instrText>ADDIN CITAVI.PLACEHOLDER 973eca75-6709-408e-8680-508de02d0531 PFBsYWNlaG9sZGVyPg0KICA8QWRkSW5WZXJzaW9uPjUuMS4wLjA8L0FkZEluVmVyc2lvbj4NCiAgPElkPjk3M2VjYTc1LTY3MDktNDA4ZS04NjgwLTUwOGRlMDJkMDUzMTwvSWQ+DQogIDxFbnRyaWVzPg0KICAgIDxFbnRyeT4NCiAgICAgIDxJZD4xMWNjYTM2ZC02OGU3LTRlMzItODdjOS0wYmE3YTgzZTU0ZDk8L0lkPg0KICAgICAgPFJlZmVyZW5jZUlkPjU3YWM2ODNhLTRmMjktNDE3OC1iNGUyLTMwN2U4ZGE2YWRjZ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N108L1RleHQ+DQogICAgPC9UZXh0VW5pdD4NCiAgPC9UZXh0VW5pdHM+DQo8L1BsYWNlaG9sZGVyPg==</w:instrText>
      </w:r>
      <w:r w:rsidRPr="003769FB">
        <w:rPr>
          <w:rFonts w:ascii="Book Antiqua" w:hAnsi="Book Antiqua"/>
          <w:szCs w:val="24"/>
          <w:lang w:val="en-US"/>
        </w:rPr>
        <w:fldChar w:fldCharType="separate"/>
      </w:r>
      <w:bookmarkStart w:id="37" w:name="_CTVP001f17396e5805e41c38450e77ec3893373"/>
      <w:r w:rsidR="00A23467" w:rsidRPr="003769FB">
        <w:rPr>
          <w:rFonts w:ascii="Book Antiqua" w:hAnsi="Book Antiqua"/>
          <w:szCs w:val="24"/>
          <w:vertAlign w:val="superscript"/>
          <w:lang w:val="en-US"/>
        </w:rPr>
        <w:t>[7]</w:t>
      </w:r>
      <w:bookmarkEnd w:id="37"/>
      <w:r w:rsidRPr="003769FB">
        <w:rPr>
          <w:rFonts w:ascii="Book Antiqua" w:hAnsi="Book Antiqua"/>
          <w:szCs w:val="24"/>
          <w:lang w:val="en-US"/>
        </w:rPr>
        <w:fldChar w:fldCharType="end"/>
      </w:r>
      <w:r w:rsidRPr="003769FB">
        <w:rPr>
          <w:rFonts w:ascii="Book Antiqua" w:hAnsi="Book Antiqua"/>
          <w:szCs w:val="24"/>
          <w:lang w:val="en-US"/>
        </w:rPr>
        <w:t xml:space="preserve">. </w:t>
      </w:r>
      <w:r w:rsidR="00FF623D" w:rsidRPr="003769FB">
        <w:rPr>
          <w:rFonts w:ascii="Book Antiqua" w:hAnsi="Book Antiqua"/>
          <w:szCs w:val="24"/>
          <w:lang w:val="en-US"/>
        </w:rPr>
        <w:t xml:space="preserve">Here there exists </w:t>
      </w:r>
      <w:r w:rsidR="00961280" w:rsidRPr="003769FB">
        <w:rPr>
          <w:rFonts w:ascii="Book Antiqua" w:hAnsi="Book Antiqua"/>
          <w:szCs w:val="24"/>
          <w:lang w:val="en-US"/>
        </w:rPr>
        <w:t xml:space="preserve">a </w:t>
      </w:r>
      <w:r w:rsidR="00FF623D" w:rsidRPr="003769FB">
        <w:rPr>
          <w:rFonts w:ascii="Book Antiqua" w:hAnsi="Book Antiqua"/>
          <w:szCs w:val="24"/>
          <w:lang w:val="en-US"/>
        </w:rPr>
        <w:t>subtle difference in definitions describing levels of vitamin intake; w</w:t>
      </w:r>
      <w:r w:rsidRPr="003769FB">
        <w:rPr>
          <w:rFonts w:ascii="Book Antiqua" w:hAnsi="Book Antiqua"/>
          <w:szCs w:val="24"/>
          <w:lang w:val="en-US"/>
        </w:rPr>
        <w:t>hereas vitamin deficiency is caused by diseases or metabolic disorders, vitamin undersupply is characterized as an intake</w:t>
      </w:r>
      <w:r w:rsidR="00FF623D" w:rsidRPr="003769FB">
        <w:rPr>
          <w:rFonts w:ascii="Book Antiqua" w:hAnsi="Book Antiqua"/>
          <w:szCs w:val="24"/>
          <w:lang w:val="en-US"/>
        </w:rPr>
        <w:t xml:space="preserve"> issue</w:t>
      </w:r>
      <w:r w:rsidRPr="003769FB">
        <w:rPr>
          <w:rFonts w:ascii="Book Antiqua" w:hAnsi="Book Antiqua"/>
          <w:szCs w:val="24"/>
          <w:lang w:val="en-US"/>
        </w:rPr>
        <w:t xml:space="preserve"> which </w:t>
      </w:r>
      <w:r w:rsidR="00FF623D" w:rsidRPr="003769FB">
        <w:rPr>
          <w:rFonts w:ascii="Book Antiqua" w:hAnsi="Book Antiqua"/>
          <w:szCs w:val="24"/>
          <w:lang w:val="en-US"/>
        </w:rPr>
        <w:t xml:space="preserve">does </w:t>
      </w:r>
      <w:r w:rsidRPr="003769FB">
        <w:rPr>
          <w:rFonts w:ascii="Book Antiqua" w:hAnsi="Book Antiqua"/>
          <w:szCs w:val="24"/>
          <w:lang w:val="en-US"/>
        </w:rPr>
        <w:t>not achieve reference values</w:t>
      </w:r>
      <w:r w:rsidRPr="003769FB">
        <w:rPr>
          <w:rFonts w:ascii="Book Antiqua" w:hAnsi="Book Antiqua"/>
          <w:szCs w:val="24"/>
          <w:lang w:val="en-US"/>
        </w:rPr>
        <w:fldChar w:fldCharType="begin"/>
      </w:r>
      <w:r w:rsidRPr="003769FB">
        <w:rPr>
          <w:rFonts w:ascii="Book Antiqua" w:hAnsi="Book Antiqua"/>
          <w:szCs w:val="24"/>
          <w:lang w:val="en-US"/>
        </w:rPr>
        <w:instrText>ADDIN CITAVI.PLACEHOLDER 7b508280-ecaa-49bf-bb58-787c4c2ef24a PFBsYWNlaG9sZGVyPg0KICA8QWRkSW5WZXJzaW9uPjQuNC4wLjI4PC9BZGRJblZlcnNpb24+DQogIDxJZD43YjUwODI4MC1lY2FhLTQ5YmYtYmI1OC03ODdjNGMyZWYyNGE8L0lkPg0KICA8RW50cmllcz4NCiAgICA8RW50cnk+DQogICAgICA8SWQ+Mzk0N2NhNDYtYWQ4Ny00NWJlLWIwNmItZTA4OGJkZmM5OTVjPC9JZD4NCiAgICAgIDxSZWZlcmVuY2VJZD41N2FjNjgzYS00ZjI5LTQxNzgtYjRlMi0zMDdlOGRhNmFkY2U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ddPC9UZXh0Pg0KICAgIDwvVGV4dFVuaXQ+DQogIDwvVGV4dFVuaXRzPg0KPC9QbGFjZWhvbGRlcj4=</w:instrText>
      </w:r>
      <w:r w:rsidRPr="003769FB">
        <w:rPr>
          <w:rFonts w:ascii="Book Antiqua" w:hAnsi="Book Antiqua"/>
          <w:szCs w:val="24"/>
          <w:lang w:val="en-US"/>
        </w:rPr>
        <w:fldChar w:fldCharType="separate"/>
      </w:r>
      <w:bookmarkStart w:id="38" w:name="_CTVP0017b508280ecaa49bfbb58787c4c2ef24a"/>
      <w:r w:rsidR="00A23467" w:rsidRPr="003769FB">
        <w:rPr>
          <w:rFonts w:ascii="Book Antiqua" w:hAnsi="Book Antiqua"/>
          <w:szCs w:val="24"/>
          <w:vertAlign w:val="superscript"/>
          <w:lang w:val="en-US"/>
        </w:rPr>
        <w:t>[7]</w:t>
      </w:r>
      <w:bookmarkEnd w:id="38"/>
      <w:r w:rsidRPr="003769FB">
        <w:rPr>
          <w:rFonts w:ascii="Book Antiqua" w:hAnsi="Book Antiqua"/>
          <w:szCs w:val="24"/>
          <w:lang w:val="en-US"/>
        </w:rPr>
        <w:fldChar w:fldCharType="end"/>
      </w:r>
      <w:r w:rsidRPr="003769FB">
        <w:rPr>
          <w:rFonts w:ascii="Book Antiqua" w:hAnsi="Book Antiqua"/>
          <w:szCs w:val="24"/>
          <w:lang w:val="en-US"/>
        </w:rPr>
        <w:t xml:space="preserve">. </w:t>
      </w:r>
    </w:p>
    <w:p w14:paraId="1FCE3D3D" w14:textId="3AD9A154" w:rsidR="00C05FEA" w:rsidRPr="003769FB" w:rsidRDefault="00FF623D" w:rsidP="004D49D8">
      <w:pPr>
        <w:widowControl w:val="0"/>
        <w:spacing w:after="0"/>
        <w:ind w:firstLineChars="200" w:firstLine="480"/>
        <w:rPr>
          <w:rFonts w:ascii="Book Antiqua" w:hAnsi="Book Antiqua"/>
          <w:szCs w:val="24"/>
          <w:lang w:val="en-US"/>
        </w:rPr>
      </w:pPr>
      <w:r w:rsidRPr="003769FB">
        <w:rPr>
          <w:rFonts w:ascii="Book Antiqua" w:hAnsi="Book Antiqua"/>
          <w:szCs w:val="24"/>
          <w:lang w:val="en-US"/>
        </w:rPr>
        <w:t xml:space="preserve">As of today </w:t>
      </w:r>
      <w:r w:rsidR="00C05FEA" w:rsidRPr="003769FB">
        <w:rPr>
          <w:rFonts w:ascii="Book Antiqua" w:hAnsi="Book Antiqua"/>
          <w:szCs w:val="24"/>
          <w:lang w:val="en-US"/>
        </w:rPr>
        <w:t>there is no general</w:t>
      </w:r>
      <w:r w:rsidRPr="003769FB">
        <w:rPr>
          <w:rFonts w:ascii="Book Antiqua" w:hAnsi="Book Antiqua"/>
          <w:szCs w:val="24"/>
          <w:lang w:val="en-US"/>
        </w:rPr>
        <w:t>ly accepted</w:t>
      </w:r>
      <w:r w:rsidR="00C05FEA" w:rsidRPr="003769FB">
        <w:rPr>
          <w:rFonts w:ascii="Book Antiqua" w:hAnsi="Book Antiqua"/>
          <w:szCs w:val="24"/>
          <w:lang w:val="en-US"/>
        </w:rPr>
        <w:t xml:space="preserve"> recommendation defin</w:t>
      </w:r>
      <w:r w:rsidRPr="003769FB">
        <w:rPr>
          <w:rFonts w:ascii="Book Antiqua" w:hAnsi="Book Antiqua"/>
          <w:szCs w:val="24"/>
          <w:lang w:val="en-US"/>
        </w:rPr>
        <w:t>ing</w:t>
      </w:r>
      <w:r w:rsidR="00C05FEA" w:rsidRPr="003769FB">
        <w:rPr>
          <w:rFonts w:ascii="Book Antiqua" w:hAnsi="Book Antiqua"/>
          <w:szCs w:val="24"/>
          <w:lang w:val="en-US"/>
        </w:rPr>
        <w:t xml:space="preserve"> the value </w:t>
      </w:r>
      <w:r w:rsidRPr="003769FB">
        <w:rPr>
          <w:rFonts w:ascii="Book Antiqua" w:hAnsi="Book Antiqua"/>
          <w:szCs w:val="24"/>
          <w:lang w:val="en-US"/>
        </w:rPr>
        <w:t>for an</w:t>
      </w:r>
      <w:r w:rsidR="00C05FEA" w:rsidRPr="003769FB">
        <w:rPr>
          <w:rFonts w:ascii="Book Antiqua" w:hAnsi="Book Antiqua"/>
          <w:szCs w:val="24"/>
          <w:lang w:val="en-US"/>
        </w:rPr>
        <w:t xml:space="preserve"> adequate</w:t>
      </w:r>
      <w:r w:rsidRPr="003769FB">
        <w:rPr>
          <w:rFonts w:ascii="Book Antiqua" w:hAnsi="Book Antiqua"/>
          <w:szCs w:val="24"/>
          <w:lang w:val="en-US"/>
        </w:rPr>
        <w:t xml:space="preserve"> intake of</w:t>
      </w:r>
      <w:r w:rsidR="00C05FEA" w:rsidRPr="003769FB">
        <w:rPr>
          <w:rFonts w:ascii="Book Antiqua" w:hAnsi="Book Antiqua"/>
          <w:szCs w:val="24"/>
          <w:lang w:val="en-US"/>
        </w:rPr>
        <w:t xml:space="preserve"> vitamin E. This is due to different references </w:t>
      </w:r>
      <w:r w:rsidR="004E56D1" w:rsidRPr="003769FB">
        <w:rPr>
          <w:rFonts w:ascii="Book Antiqua" w:hAnsi="Book Antiqua"/>
          <w:szCs w:val="24"/>
          <w:lang w:val="en-US"/>
        </w:rPr>
        <w:t xml:space="preserve">used </w:t>
      </w:r>
      <w:r w:rsidRPr="003769FB">
        <w:rPr>
          <w:rFonts w:ascii="Book Antiqua" w:hAnsi="Book Antiqua"/>
          <w:szCs w:val="24"/>
          <w:lang w:val="en-US"/>
        </w:rPr>
        <w:t xml:space="preserve">to </w:t>
      </w:r>
      <w:r w:rsidR="004E56D1" w:rsidRPr="003769FB">
        <w:rPr>
          <w:rFonts w:ascii="Book Antiqua" w:hAnsi="Book Antiqua"/>
          <w:szCs w:val="24"/>
          <w:lang w:val="en-US"/>
        </w:rPr>
        <w:t>validat</w:t>
      </w:r>
      <w:r w:rsidRPr="003769FB">
        <w:rPr>
          <w:rFonts w:ascii="Book Antiqua" w:hAnsi="Book Antiqua"/>
          <w:szCs w:val="24"/>
          <w:lang w:val="en-US"/>
        </w:rPr>
        <w:t>e</w:t>
      </w:r>
      <w:r w:rsidR="004E56D1" w:rsidRPr="003769FB">
        <w:rPr>
          <w:rFonts w:ascii="Book Antiqua" w:hAnsi="Book Antiqua"/>
          <w:szCs w:val="24"/>
          <w:lang w:val="en-US"/>
        </w:rPr>
        <w:t xml:space="preserve"> the r</w:t>
      </w:r>
      <w:r w:rsidR="00C05FEA" w:rsidRPr="003769FB">
        <w:rPr>
          <w:rFonts w:ascii="Book Antiqua" w:hAnsi="Book Antiqua"/>
          <w:szCs w:val="24"/>
          <w:lang w:val="en-US"/>
        </w:rPr>
        <w:t xml:space="preserve">ecommended </w:t>
      </w:r>
      <w:r w:rsidR="004E56D1" w:rsidRPr="003769FB">
        <w:rPr>
          <w:rFonts w:ascii="Book Antiqua" w:hAnsi="Book Antiqua"/>
          <w:szCs w:val="24"/>
          <w:lang w:val="en-US"/>
        </w:rPr>
        <w:t>d</w:t>
      </w:r>
      <w:r w:rsidR="00C05FEA" w:rsidRPr="003769FB">
        <w:rPr>
          <w:rFonts w:ascii="Book Antiqua" w:hAnsi="Book Antiqua"/>
          <w:szCs w:val="24"/>
          <w:lang w:val="en-US"/>
        </w:rPr>
        <w:t xml:space="preserve">ietary </w:t>
      </w:r>
      <w:r w:rsidR="004E56D1" w:rsidRPr="003769FB">
        <w:rPr>
          <w:rFonts w:ascii="Book Antiqua" w:hAnsi="Book Antiqua"/>
          <w:szCs w:val="24"/>
          <w:lang w:val="en-US"/>
        </w:rPr>
        <w:t>a</w:t>
      </w:r>
      <w:r w:rsidR="00C05FEA" w:rsidRPr="003769FB">
        <w:rPr>
          <w:rFonts w:ascii="Book Antiqua" w:hAnsi="Book Antiqua"/>
          <w:szCs w:val="24"/>
          <w:lang w:val="en-US"/>
        </w:rPr>
        <w:t>llowance (RDA) for vitamin E</w:t>
      </w:r>
      <w:r w:rsidR="00961280" w:rsidRPr="003769FB">
        <w:rPr>
          <w:rFonts w:ascii="Book Antiqua" w:hAnsi="Book Antiqua"/>
          <w:szCs w:val="24"/>
          <w:lang w:val="en-US"/>
        </w:rPr>
        <w:t>,</w:t>
      </w:r>
      <w:r w:rsidR="00C05FEA" w:rsidRPr="003769FB">
        <w:rPr>
          <w:rFonts w:ascii="Book Antiqua" w:hAnsi="Book Antiqua"/>
          <w:szCs w:val="24"/>
          <w:lang w:val="en-US"/>
        </w:rPr>
        <w:t xml:space="preserve"> or α-TOH. Whereas </w:t>
      </w:r>
      <w:r w:rsidR="004E56D1" w:rsidRPr="003769FB">
        <w:rPr>
          <w:rFonts w:ascii="Book Antiqua" w:hAnsi="Book Antiqua"/>
          <w:szCs w:val="24"/>
          <w:lang w:val="en-US"/>
        </w:rPr>
        <w:t xml:space="preserve">in </w:t>
      </w:r>
      <w:r w:rsidR="00C05FEA" w:rsidRPr="003769FB">
        <w:rPr>
          <w:rFonts w:ascii="Book Antiqua" w:hAnsi="Book Antiqua"/>
          <w:szCs w:val="24"/>
          <w:lang w:val="en-US"/>
        </w:rPr>
        <w:t>the United States</w:t>
      </w:r>
      <w:r w:rsidR="004E56D1" w:rsidRPr="003769FB">
        <w:rPr>
          <w:rFonts w:ascii="Book Antiqua" w:hAnsi="Book Antiqua"/>
          <w:szCs w:val="24"/>
          <w:lang w:val="en-US"/>
        </w:rPr>
        <w:t xml:space="preserve"> the correlation of</w:t>
      </w:r>
      <w:r w:rsidR="00C05FEA" w:rsidRPr="003769FB">
        <w:rPr>
          <w:rFonts w:ascii="Book Antiqua" w:hAnsi="Book Antiqua"/>
          <w:szCs w:val="24"/>
          <w:lang w:val="en-US"/>
        </w:rPr>
        <w:t xml:space="preserve"> hydrogen peroxide-induced erythrocyte lysis and plasma α-TOH concentrations</w:t>
      </w:r>
      <w:r w:rsidR="004E56D1" w:rsidRPr="003769FB">
        <w:rPr>
          <w:rFonts w:ascii="Book Antiqua" w:hAnsi="Book Antiqua"/>
          <w:szCs w:val="24"/>
          <w:lang w:val="en-US"/>
        </w:rPr>
        <w:t xml:space="preserve"> is used</w:t>
      </w:r>
      <w:r w:rsidR="00C05FEA"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0b2cffa9-7535-4e27-9af9-b0bf39994680 PFBsYWNlaG9sZGVyPg0KICA8QWRkSW5WZXJzaW9uPjQuNC4wLjI4PC9BZGRJblZlcnNpb24+DQogIDxJZD4wYjJjZmZhOS03NTM1LTRlMjctOWFmOS1iMGJmMzk5OTQ2ODA8L0lkPg0KICA8RW50cmllcz4NCiAgICA8RW50cnk+DQogICAgICA8SWQ+NmE2OWM0MjctOTc4Ny00MjYyLTk4NjQtNDY0N2JjY2I4NzJkPC9JZD4NCiAgICAgIDxSZWZlcmVuY2VJZD42ODhjZjk4Mi1jNTZmLTRjNmQtODg0NC01YmIzZTlhNmFlYmQ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hdPC9UZXh0Pg0KICAgIDwvVGV4dFVuaXQ+DQogIDwvVGV4dFVuaXRzPg0KPC9QbGFjZWhvbGRlcj4=</w:instrText>
      </w:r>
      <w:r w:rsidR="00C05FEA" w:rsidRPr="003769FB">
        <w:rPr>
          <w:rFonts w:ascii="Book Antiqua" w:hAnsi="Book Antiqua"/>
          <w:szCs w:val="24"/>
          <w:lang w:val="en-US"/>
        </w:rPr>
        <w:fldChar w:fldCharType="separate"/>
      </w:r>
      <w:bookmarkStart w:id="39" w:name="_CTVP0010b2cffa975354e279af9b0bf39994680"/>
      <w:r w:rsidR="00A23467" w:rsidRPr="003769FB">
        <w:rPr>
          <w:rFonts w:ascii="Book Antiqua" w:hAnsi="Book Antiqua"/>
          <w:szCs w:val="24"/>
          <w:vertAlign w:val="superscript"/>
          <w:lang w:val="en-US"/>
        </w:rPr>
        <w:t>[8]</w:t>
      </w:r>
      <w:bookmarkEnd w:id="39"/>
      <w:r w:rsidR="00C05FEA" w:rsidRPr="003769FB">
        <w:rPr>
          <w:rFonts w:ascii="Book Antiqua" w:hAnsi="Book Antiqua"/>
          <w:szCs w:val="24"/>
          <w:lang w:val="en-US"/>
        </w:rPr>
        <w:fldChar w:fldCharType="end"/>
      </w:r>
      <w:r w:rsidR="00C05FEA" w:rsidRPr="003769FB">
        <w:rPr>
          <w:rFonts w:ascii="Book Antiqua" w:hAnsi="Book Antiqua"/>
          <w:szCs w:val="24"/>
          <w:lang w:val="en-US"/>
        </w:rPr>
        <w:t>, in Germany, Austria and Switzerland the RDA for vitamin E is based on the effects of vitamin E on the prevention of lipid peroxidation</w:t>
      </w:r>
      <w:r w:rsidR="00C05FEA"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bd4059e9-f053-4f80-88dd-e9a8a5361829 PFBsYWNlaG9sZGVyPg0KICA8QWRkSW5WZXJzaW9uPjQuNC4wLjI4PC9BZGRJblZlcnNpb24+DQogIDxJZD5iZDQwNTllOS1mMDUzLTRmODAtODhkZC1lOWE4YTUzNjE4Mjk8L0lkPg0KICA8RW50cmllcz4NCiAgICA8RW50cnk+DQogICAgICA8SWQ+Yjk0YTg2ZTUtZWJhMi00MGJkLWFlOTQtZTMzMjlmZTQ3ZWY3PC9JZD4NCiAgICAgIDxSZWZlcmVuY2VJZD40NDUwZTczNS1kNWMyLTQwNTMtYmJkMS0xMjIzNWViNmNhZmE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ldPC9UZXh0Pg0KICAgIDwvVGV4dFVuaXQ+DQogIDwvVGV4dFVuaXRzPg0KPC9QbGFjZWhvbGRlcj4=</w:instrText>
      </w:r>
      <w:r w:rsidR="00C05FEA" w:rsidRPr="003769FB">
        <w:rPr>
          <w:rFonts w:ascii="Book Antiqua" w:hAnsi="Book Antiqua"/>
          <w:szCs w:val="24"/>
          <w:lang w:val="en-US"/>
        </w:rPr>
        <w:fldChar w:fldCharType="separate"/>
      </w:r>
      <w:bookmarkStart w:id="40" w:name="_CTVP001bd4059e9f0534f8088dde9a8a5361829"/>
      <w:r w:rsidR="00A23467" w:rsidRPr="003769FB">
        <w:rPr>
          <w:rFonts w:ascii="Book Antiqua" w:hAnsi="Book Antiqua"/>
          <w:szCs w:val="24"/>
          <w:vertAlign w:val="superscript"/>
          <w:lang w:val="en-US"/>
        </w:rPr>
        <w:t>[9]</w:t>
      </w:r>
      <w:bookmarkEnd w:id="40"/>
      <w:r w:rsidR="00C05FEA" w:rsidRPr="003769FB">
        <w:rPr>
          <w:rFonts w:ascii="Book Antiqua" w:hAnsi="Book Antiqua"/>
          <w:szCs w:val="24"/>
          <w:lang w:val="en-US"/>
        </w:rPr>
        <w:fldChar w:fldCharType="end"/>
      </w:r>
      <w:r w:rsidR="00C05FEA" w:rsidRPr="003769FB">
        <w:rPr>
          <w:rFonts w:ascii="Book Antiqua" w:hAnsi="Book Antiqua"/>
          <w:szCs w:val="24"/>
          <w:lang w:val="en-US"/>
        </w:rPr>
        <w:t xml:space="preserve">. </w:t>
      </w:r>
      <w:r w:rsidR="004E56D1" w:rsidRPr="003769FB">
        <w:rPr>
          <w:rFonts w:ascii="Book Antiqua" w:hAnsi="Book Antiqua"/>
          <w:szCs w:val="24"/>
          <w:lang w:val="en-US"/>
        </w:rPr>
        <w:t>At present,</w:t>
      </w:r>
      <w:r w:rsidR="00C05FEA" w:rsidRPr="003769FB">
        <w:rPr>
          <w:rFonts w:ascii="Book Antiqua" w:hAnsi="Book Antiqua"/>
          <w:szCs w:val="24"/>
          <w:lang w:val="en-US"/>
        </w:rPr>
        <w:t xml:space="preserve"> the German Society of Nutrition (Deutsche Gesellschaft für Ernährung, DGE) recommends a daily vitamin E intake of 12 mg/d for women and 13-15 mg/d for men</w:t>
      </w:r>
      <w:r w:rsidR="004E56D1" w:rsidRPr="003769FB">
        <w:rPr>
          <w:rFonts w:ascii="Book Antiqua" w:hAnsi="Book Antiqua"/>
          <w:szCs w:val="24"/>
          <w:lang w:val="en-US"/>
        </w:rPr>
        <w:t xml:space="preserve">, </w:t>
      </w:r>
      <w:r w:rsidRPr="003769FB">
        <w:rPr>
          <w:rFonts w:ascii="Book Antiqua" w:hAnsi="Book Antiqua"/>
          <w:szCs w:val="24"/>
          <w:lang w:val="en-US"/>
        </w:rPr>
        <w:t>for</w:t>
      </w:r>
      <w:r w:rsidR="004E56D1" w:rsidRPr="003769FB">
        <w:rPr>
          <w:rFonts w:ascii="Book Antiqua" w:hAnsi="Book Antiqua"/>
          <w:szCs w:val="24"/>
          <w:lang w:val="en-US"/>
        </w:rPr>
        <w:t xml:space="preserve"> both</w:t>
      </w:r>
      <w:r w:rsidR="00C05FEA" w:rsidRPr="003769FB">
        <w:rPr>
          <w:rFonts w:ascii="Book Antiqua" w:hAnsi="Book Antiqua"/>
          <w:szCs w:val="24"/>
          <w:lang w:val="en-US"/>
        </w:rPr>
        <w:t xml:space="preserve"> adolescents and adults</w:t>
      </w:r>
      <w:r w:rsidR="004E56D1" w:rsidRPr="003769FB">
        <w:rPr>
          <w:rFonts w:ascii="Book Antiqua" w:hAnsi="Book Antiqua"/>
          <w:szCs w:val="24"/>
          <w:lang w:val="en-US"/>
        </w:rPr>
        <w:t>;</w:t>
      </w:r>
      <w:r w:rsidR="00C05FEA" w:rsidRPr="003769FB">
        <w:rPr>
          <w:rFonts w:ascii="Book Antiqua" w:hAnsi="Book Antiqua"/>
          <w:szCs w:val="24"/>
          <w:lang w:val="en-US"/>
        </w:rPr>
        <w:t xml:space="preserve"> </w:t>
      </w:r>
      <w:r w:rsidR="004E56D1" w:rsidRPr="003769FB">
        <w:rPr>
          <w:rFonts w:ascii="Book Antiqua" w:hAnsi="Book Antiqua"/>
          <w:szCs w:val="24"/>
          <w:lang w:val="en-US"/>
        </w:rPr>
        <w:t xml:space="preserve">intake </w:t>
      </w:r>
      <w:r w:rsidR="00C05FEA" w:rsidRPr="003769FB">
        <w:rPr>
          <w:rFonts w:ascii="Book Antiqua" w:hAnsi="Book Antiqua"/>
          <w:szCs w:val="24"/>
          <w:lang w:val="en-US"/>
        </w:rPr>
        <w:t xml:space="preserve">should be higher during pregnancy (13 mg/d) and breast-feeding (17 mg/d). The required amount of vitamin E increases with age for infants and children and decreases in the elderly independent </w:t>
      </w:r>
      <w:r w:rsidRPr="003769FB">
        <w:rPr>
          <w:rFonts w:ascii="Book Antiqua" w:hAnsi="Book Antiqua"/>
          <w:szCs w:val="24"/>
          <w:lang w:val="en-US"/>
        </w:rPr>
        <w:t>of gender</w:t>
      </w:r>
      <w:r w:rsidR="00C05FEA" w:rsidRPr="003769FB">
        <w:rPr>
          <w:rFonts w:ascii="Book Antiqua" w:hAnsi="Book Antiqua"/>
          <w:szCs w:val="24"/>
          <w:lang w:val="en-US"/>
        </w:rPr>
        <w:fldChar w:fldCharType="begin"/>
      </w:r>
      <w:r w:rsidR="00C05FEA" w:rsidRPr="003769FB">
        <w:rPr>
          <w:rFonts w:ascii="Book Antiqua" w:hAnsi="Book Antiqua"/>
          <w:szCs w:val="24"/>
          <w:lang w:val="en-US"/>
        </w:rPr>
        <w:instrText>ADDIN CITAVI.PLACEHOLDER e8c64438-b686-4b82-a07f-6487a9fb7cd0 PFBsYWNlaG9sZGVyPg0KICA8QWRkSW5WZXJzaW9uPjQuNC4wLjI4PC9BZGRJblZlcnNpb24+DQogIDxJZD5lOGM2NDQzOC1iNjg2LTRiODItYTA3Zi02NDg3YTlmYjdjZDA8L0lkPg0KICA8RW50cmllcz4NCiAgICA8RW50cnk+DQogICAgICA8SWQ+OWEzNDhhZWQtYjkyMi00MWIzLTkyM2MtNzM2MTUwMTQ2ZWI0PC9JZD4NCiAgICAgIDxSZWZlcmVuY2VJZD4zMGU3ZWIwOS0wNzlhLTQzYWMtYTA4Mi03ZmY1YTAzNTQ1Yjg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W50ZXJuZXREb2N1bWVudDwvUmVmZXJlbmNlVHlwZUlkPg0KICAgICAgICA8QWNjZXNzRGF0ZT4wOS4wNi4yMDE1PC9BY2Nlc3NEYXRlPg0KICAgICAgICA8SWQ+MzBlN2ViMDktMDc5YS00M2FjLWEwODItN2ZmNWEwMzU0NWI4PC9JZD4NCiAgICAgICAgPFNob3J0VGl0bGU+aHR0cHM6Ly93d3cuZGdlLmRlL3dpc3NlbnNjaGFmdC9yZWZlcmVuendlcnRlL3ZpdGFtaW4tZTwvU2hvcnRUaXRsZT4NCiAgICAgICAgPFRpdGxlPmh0dHBzOi8vd3d3LmRnZS5kZS93aXNzZW5zY2hhZnQvcmVmZXJlbnp3ZXJ0ZS92aXRhbWluLWUvPC9UaXRsZT4NCiAgICAgIDwvUmVmZXJlbmNlPg0KICAgIDwvRW50cnk+DQogIDwvRW50cmllcz4NCiAgPFRleHQ+WzEw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F08L1RleHQ+DQogICAgPC9UZXh0VW5pdD4NCiAgPC9UZXh0VW5pdHM+DQo8L1BsYWNlaG9sZGVyPg==</w:instrText>
      </w:r>
      <w:r w:rsidR="00C05FEA" w:rsidRPr="003769FB">
        <w:rPr>
          <w:rFonts w:ascii="Book Antiqua" w:hAnsi="Book Antiqua"/>
          <w:szCs w:val="24"/>
          <w:lang w:val="en-US"/>
        </w:rPr>
        <w:fldChar w:fldCharType="separate"/>
      </w:r>
      <w:bookmarkStart w:id="41" w:name="_CTVP001e8c64438b6864b82a07f6487a9fb7cd0"/>
      <w:r w:rsidR="00A23467" w:rsidRPr="003769FB">
        <w:rPr>
          <w:rFonts w:ascii="Book Antiqua" w:hAnsi="Book Antiqua"/>
          <w:szCs w:val="24"/>
          <w:vertAlign w:val="superscript"/>
          <w:lang w:val="en-US"/>
        </w:rPr>
        <w:t>[10]</w:t>
      </w:r>
      <w:bookmarkEnd w:id="41"/>
      <w:r w:rsidR="00C05FEA" w:rsidRPr="003769FB">
        <w:rPr>
          <w:rFonts w:ascii="Book Antiqua" w:hAnsi="Book Antiqua"/>
          <w:szCs w:val="24"/>
          <w:lang w:val="en-US"/>
        </w:rPr>
        <w:fldChar w:fldCharType="end"/>
      </w:r>
      <w:r w:rsidR="00C05FEA" w:rsidRPr="003769FB">
        <w:rPr>
          <w:rFonts w:ascii="Book Antiqua" w:hAnsi="Book Antiqua"/>
          <w:szCs w:val="24"/>
          <w:lang w:val="en-US"/>
        </w:rPr>
        <w:t xml:space="preserve">. Generally, the recommended intake of vitamin E </w:t>
      </w:r>
      <w:r w:rsidR="004E56D1" w:rsidRPr="003769FB">
        <w:rPr>
          <w:rFonts w:ascii="Book Antiqua" w:hAnsi="Book Antiqua"/>
          <w:szCs w:val="24"/>
          <w:lang w:val="en-US"/>
        </w:rPr>
        <w:t xml:space="preserve">should </w:t>
      </w:r>
      <w:r w:rsidR="00C05FEA" w:rsidRPr="003769FB">
        <w:rPr>
          <w:rFonts w:ascii="Book Antiqua" w:hAnsi="Book Antiqua"/>
          <w:szCs w:val="24"/>
          <w:lang w:val="en-US"/>
        </w:rPr>
        <w:t xml:space="preserve">correlate with the amount of polyunsaturated fatty acids (PUFAs) in food: 1 g of diene fatty acid or rather diene equivalent </w:t>
      </w:r>
      <w:r w:rsidRPr="003769FB">
        <w:rPr>
          <w:rFonts w:ascii="Book Antiqua" w:hAnsi="Book Antiqua"/>
          <w:szCs w:val="24"/>
          <w:lang w:val="en-US"/>
        </w:rPr>
        <w:t xml:space="preserve">requires </w:t>
      </w:r>
      <w:r w:rsidR="00C05FEA" w:rsidRPr="003769FB">
        <w:rPr>
          <w:rFonts w:ascii="Book Antiqua" w:hAnsi="Book Antiqua"/>
          <w:szCs w:val="24"/>
          <w:lang w:val="en-US"/>
        </w:rPr>
        <w:t xml:space="preserve">an intake </w:t>
      </w:r>
      <w:r w:rsidR="00C05FEA" w:rsidRPr="003769FB">
        <w:rPr>
          <w:rFonts w:ascii="Book Antiqua" w:hAnsi="Book Antiqua"/>
          <w:szCs w:val="24"/>
          <w:lang w:val="en-US"/>
        </w:rPr>
        <w:lastRenderedPageBreak/>
        <w:t xml:space="preserve">of 0.5 mg </w:t>
      </w:r>
      <w:r w:rsidR="00C05FEA" w:rsidRPr="003769FB">
        <w:rPr>
          <w:rFonts w:ascii="Book Antiqua" w:hAnsi="Book Antiqua"/>
          <w:i/>
          <w:szCs w:val="24"/>
          <w:lang w:val="en-US"/>
        </w:rPr>
        <w:t>RRR</w:t>
      </w:r>
      <w:r w:rsidR="00C05FEA" w:rsidRPr="003769FB">
        <w:rPr>
          <w:rFonts w:ascii="Book Antiqua" w:hAnsi="Book Antiqua"/>
          <w:szCs w:val="24"/>
          <w:lang w:val="en-US"/>
        </w:rPr>
        <w:t xml:space="preserve">-α-TOH. </w:t>
      </w:r>
    </w:p>
    <w:p w14:paraId="46100B93" w14:textId="0472D7BC" w:rsidR="00C05FEA" w:rsidRPr="003769FB" w:rsidRDefault="00C05FEA" w:rsidP="004D49D8">
      <w:pPr>
        <w:widowControl w:val="0"/>
        <w:spacing w:after="0"/>
        <w:ind w:firstLineChars="150" w:firstLine="360"/>
        <w:rPr>
          <w:rFonts w:ascii="Book Antiqua" w:hAnsi="Book Antiqua"/>
          <w:szCs w:val="24"/>
          <w:lang w:val="en-US"/>
        </w:rPr>
      </w:pPr>
      <w:r w:rsidRPr="003769FB">
        <w:rPr>
          <w:rFonts w:ascii="Book Antiqua" w:hAnsi="Book Antiqua"/>
          <w:szCs w:val="24"/>
          <w:lang w:val="en-US"/>
        </w:rPr>
        <w:t xml:space="preserve">Although several foods </w:t>
      </w:r>
      <w:r w:rsidR="00FF623D" w:rsidRPr="003769FB">
        <w:rPr>
          <w:rFonts w:ascii="Book Antiqua" w:hAnsi="Book Antiqua"/>
          <w:szCs w:val="24"/>
          <w:lang w:val="en-US"/>
        </w:rPr>
        <w:t xml:space="preserve">contain </w:t>
      </w:r>
      <w:r w:rsidRPr="003769FB">
        <w:rPr>
          <w:rFonts w:ascii="Book Antiqua" w:hAnsi="Book Antiqua"/>
          <w:szCs w:val="24"/>
          <w:lang w:val="en-US"/>
        </w:rPr>
        <w:t xml:space="preserve">naturally </w:t>
      </w:r>
      <w:r w:rsidR="00FF623D" w:rsidRPr="003769FB">
        <w:rPr>
          <w:rFonts w:ascii="Book Antiqua" w:hAnsi="Book Antiqua"/>
          <w:szCs w:val="24"/>
          <w:lang w:val="en-US"/>
        </w:rPr>
        <w:t xml:space="preserve">occurring sources of </w:t>
      </w:r>
      <w:r w:rsidRPr="003769FB">
        <w:rPr>
          <w:rFonts w:ascii="Book Antiqua" w:hAnsi="Book Antiqua"/>
          <w:szCs w:val="24"/>
          <w:lang w:val="en-US"/>
        </w:rPr>
        <w:t xml:space="preserve">vitamin E, </w:t>
      </w:r>
      <w:r w:rsidR="00FF623D" w:rsidRPr="003769FB">
        <w:rPr>
          <w:rFonts w:ascii="Book Antiqua" w:hAnsi="Book Antiqua"/>
          <w:szCs w:val="24"/>
          <w:lang w:val="en-US"/>
        </w:rPr>
        <w:t>it is frequently the case that the intake recommendations are not achieved</w:t>
      </w:r>
      <w:r w:rsidRPr="003769FB">
        <w:rPr>
          <w:rFonts w:ascii="Book Antiqua" w:hAnsi="Book Antiqua"/>
          <w:szCs w:val="24"/>
          <w:lang w:val="en-US"/>
        </w:rPr>
        <w:t xml:space="preserve">. In Germany infants and children up to </w:t>
      </w:r>
      <w:r w:rsidR="00FF623D" w:rsidRPr="003769FB">
        <w:rPr>
          <w:rFonts w:ascii="Book Antiqua" w:hAnsi="Book Antiqua"/>
          <w:szCs w:val="24"/>
          <w:lang w:val="en-US"/>
        </w:rPr>
        <w:t xml:space="preserve">age </w:t>
      </w:r>
      <w:r w:rsidR="00925431" w:rsidRPr="003769FB">
        <w:rPr>
          <w:rFonts w:ascii="Book Antiqua" w:hAnsi="Book Antiqua"/>
          <w:szCs w:val="24"/>
          <w:lang w:val="en-US"/>
        </w:rPr>
        <w:t>twelve</w:t>
      </w:r>
      <w:r w:rsidR="00FF623D" w:rsidRPr="003769FB">
        <w:rPr>
          <w:rFonts w:ascii="Book Antiqua" w:hAnsi="Book Antiqua"/>
          <w:szCs w:val="24"/>
          <w:lang w:val="en-US"/>
        </w:rPr>
        <w:t xml:space="preserve"> commonly do not reach the recommended levels of vitamin E intake</w:t>
      </w:r>
      <w:r w:rsidR="00FF623D" w:rsidRPr="003769FB">
        <w:rPr>
          <w:rFonts w:ascii="Book Antiqua" w:hAnsi="Book Antiqua"/>
          <w:szCs w:val="24"/>
          <w:lang w:val="en-US"/>
        </w:rPr>
        <w:fldChar w:fldCharType="begin"/>
      </w:r>
      <w:r w:rsidR="00FF623D" w:rsidRPr="003769FB">
        <w:rPr>
          <w:rFonts w:ascii="Book Antiqua" w:hAnsi="Book Antiqua"/>
          <w:szCs w:val="24"/>
          <w:lang w:val="en-US"/>
        </w:rPr>
        <w:instrText>ADDIN CITAVI.PLACEHOLDER 605c43ea-42db-44a8-b602-955ffc90c323 PFBsYWNlaG9sZGVyPg0KICA8QWRkSW5WZXJzaW9uPjQuNC4wLjI4PC9BZGRJblZlcnNpb24+DQogIDxJZD42MDVjNDNlYS00MmRiLTQ0YTgtYjYwMi05NTVmZmM5MGMzMjM8L0lkPg0KICA8RW50cmllcz4NCiAgICA8RW50cnk+DQogICAgICA8SWQ+NTg2NmE5ZDAtOTQ5NC00YzQwLThlYzctNmExNmIwZTYxNDlhPC9JZD4NCiAgICAgIDxSZWZlcmVuY2VJZD41N2FjNjgzYS00ZjI5LTQxNzgtYjRlMi0zMDdlOGRhNmFkY2U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ddPC9UZXh0Pg0KICAgIDwvVGV4dFVuaXQ+DQogIDwvVGV4dFVuaXRzPg0KPC9QbGFjZWhvbGRlcj4=</w:instrText>
      </w:r>
      <w:r w:rsidR="00FF623D" w:rsidRPr="003769FB">
        <w:rPr>
          <w:rFonts w:ascii="Book Antiqua" w:hAnsi="Book Antiqua"/>
          <w:szCs w:val="24"/>
          <w:lang w:val="en-US"/>
        </w:rPr>
        <w:fldChar w:fldCharType="separate"/>
      </w:r>
      <w:r w:rsidR="00FF623D" w:rsidRPr="003769FB">
        <w:rPr>
          <w:rFonts w:ascii="Book Antiqua" w:hAnsi="Book Antiqua"/>
          <w:szCs w:val="24"/>
          <w:vertAlign w:val="superscript"/>
          <w:lang w:val="en-US"/>
        </w:rPr>
        <w:t>[7]</w:t>
      </w:r>
      <w:r w:rsidR="00FF623D" w:rsidRPr="003769FB">
        <w:rPr>
          <w:rFonts w:ascii="Book Antiqua" w:hAnsi="Book Antiqua"/>
          <w:szCs w:val="24"/>
          <w:lang w:val="en-US"/>
        </w:rPr>
        <w:fldChar w:fldCharType="end"/>
      </w:r>
      <w:r w:rsidRPr="003769FB">
        <w:rPr>
          <w:rFonts w:ascii="Book Antiqua" w:hAnsi="Book Antiqua"/>
          <w:szCs w:val="24"/>
          <w:lang w:val="en-US"/>
        </w:rPr>
        <w:t xml:space="preserve">, as </w:t>
      </w:r>
      <w:r w:rsidR="00C74578" w:rsidRPr="003769FB">
        <w:rPr>
          <w:rFonts w:ascii="Book Antiqua" w:hAnsi="Book Antiqua"/>
          <w:szCs w:val="24"/>
          <w:lang w:val="en-US"/>
        </w:rPr>
        <w:t xml:space="preserve">shown in a number of studies including </w:t>
      </w:r>
      <w:r w:rsidRPr="003769FB">
        <w:rPr>
          <w:rFonts w:ascii="Book Antiqua" w:hAnsi="Book Antiqua"/>
          <w:szCs w:val="24"/>
          <w:lang w:val="en-US"/>
        </w:rPr>
        <w:t xml:space="preserve">the VELS </w:t>
      </w:r>
      <w:r w:rsidR="00C74578" w:rsidRPr="003769FB">
        <w:rPr>
          <w:rFonts w:ascii="Book Antiqua" w:hAnsi="Book Antiqua"/>
          <w:szCs w:val="24"/>
          <w:lang w:val="en-US"/>
        </w:rPr>
        <w:t>investigation</w:t>
      </w:r>
      <w:r w:rsidRPr="003769FB">
        <w:rPr>
          <w:rFonts w:ascii="Book Antiqua" w:hAnsi="Book Antiqua"/>
          <w:szCs w:val="24"/>
          <w:lang w:val="en-US"/>
        </w:rPr>
        <w:t xml:space="preserve"> (Verzehrsstudie zur Ermittlung der Lebensmittelaufnahme von Säuglingen und Kleinkindern; Food Consumption Survey of Babies and Infants) and the EsKiMo study (Ernährungsstudie als KiGGS-Modul, Nutritional Study as KiGGS modul), a follow-up of the KiGGS study (Kinder- und Jugendgesundheitssurvey; Children and Adolescence Health Survey)</w:t>
      </w:r>
      <w:r w:rsidR="00C74578" w:rsidRPr="003769FB">
        <w:rPr>
          <w:rFonts w:ascii="Book Antiqua" w:hAnsi="Book Antiqua"/>
          <w:szCs w:val="24"/>
          <w:lang w:val="en-US"/>
        </w:rPr>
        <w:t>.</w:t>
      </w:r>
      <w:r w:rsidRPr="003769FB">
        <w:rPr>
          <w:rFonts w:ascii="Book Antiqua" w:hAnsi="Book Antiqua"/>
          <w:szCs w:val="24"/>
          <w:lang w:val="en-US"/>
        </w:rPr>
        <w:t xml:space="preserve">  </w:t>
      </w:r>
      <w:r w:rsidR="00C74578" w:rsidRPr="003769FB">
        <w:rPr>
          <w:rFonts w:ascii="Book Antiqua" w:hAnsi="Book Antiqua"/>
          <w:szCs w:val="24"/>
          <w:lang w:val="en-US"/>
        </w:rPr>
        <w:t xml:space="preserve">In addition some studies show </w:t>
      </w:r>
      <w:r w:rsidR="00843911" w:rsidRPr="003769FB">
        <w:rPr>
          <w:rFonts w:ascii="Book Antiqua" w:hAnsi="Book Antiqua"/>
          <w:szCs w:val="24"/>
          <w:lang w:val="en-US"/>
        </w:rPr>
        <w:t xml:space="preserve">that </w:t>
      </w:r>
      <w:r w:rsidRPr="003769FB">
        <w:rPr>
          <w:rFonts w:ascii="Book Antiqua" w:hAnsi="Book Antiqua"/>
          <w:szCs w:val="24"/>
          <w:lang w:val="en-US"/>
        </w:rPr>
        <w:t>the elderly are often undersupplied with vitamin E</w:t>
      </w:r>
      <w:r w:rsidRPr="003769FB">
        <w:rPr>
          <w:rFonts w:ascii="Book Antiqua" w:hAnsi="Book Antiqua"/>
          <w:szCs w:val="24"/>
          <w:lang w:val="en-US"/>
        </w:rPr>
        <w:fldChar w:fldCharType="begin"/>
      </w:r>
      <w:r w:rsidR="003A2BE4" w:rsidRPr="003769FB">
        <w:rPr>
          <w:rFonts w:ascii="Book Antiqua" w:hAnsi="Book Antiqua"/>
          <w:szCs w:val="24"/>
          <w:lang w:val="en-US"/>
        </w:rPr>
        <w:instrText>ADDIN CITAVI.PLACEHOLDER b6c017cb-718a-4533-8e66-3736cc07ba18 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NywxMeKAkzEzXTwvVGV4dD4NCiAgICA8L1RleHRVbml0Pg0KICA8L1RleHRVbml0cz4NCjwvUGxhY2Vob2xkZXI+</w:instrText>
      </w:r>
      <w:r w:rsidRPr="003769FB">
        <w:rPr>
          <w:rFonts w:ascii="Book Antiqua" w:hAnsi="Book Antiqua"/>
          <w:szCs w:val="24"/>
          <w:lang w:val="en-US"/>
        </w:rPr>
        <w:fldChar w:fldCharType="separate"/>
      </w:r>
      <w:bookmarkStart w:id="42" w:name="_CTVP001b6c017cb718a45338e663736cc07ba18"/>
      <w:r w:rsidR="003A2BE4" w:rsidRPr="003769FB">
        <w:rPr>
          <w:rFonts w:ascii="Book Antiqua" w:hAnsi="Book Antiqua"/>
          <w:szCs w:val="24"/>
          <w:vertAlign w:val="superscript"/>
          <w:lang w:val="en-US"/>
        </w:rPr>
        <w:t>[7,11–13]</w:t>
      </w:r>
      <w:bookmarkEnd w:id="42"/>
      <w:r w:rsidRPr="003769FB">
        <w:rPr>
          <w:rFonts w:ascii="Book Antiqua" w:hAnsi="Book Antiqua"/>
          <w:szCs w:val="24"/>
          <w:lang w:val="en-US"/>
        </w:rPr>
        <w:fldChar w:fldCharType="end"/>
      </w:r>
      <w:r w:rsidRPr="003769FB">
        <w:rPr>
          <w:rFonts w:ascii="Book Antiqua" w:hAnsi="Book Antiqua"/>
          <w:szCs w:val="24"/>
          <w:lang w:val="en-US"/>
        </w:rPr>
        <w:t xml:space="preserve">. </w:t>
      </w:r>
      <w:r w:rsidR="00C74578" w:rsidRPr="003769FB">
        <w:rPr>
          <w:rFonts w:ascii="Book Antiqua" w:hAnsi="Book Antiqua"/>
          <w:szCs w:val="24"/>
          <w:lang w:val="en-US"/>
        </w:rPr>
        <w:t xml:space="preserve">Numerous research </w:t>
      </w:r>
      <w:r w:rsidRPr="003769FB">
        <w:rPr>
          <w:rFonts w:ascii="Book Antiqua" w:hAnsi="Book Antiqua"/>
          <w:szCs w:val="24"/>
          <w:lang w:val="en-US"/>
        </w:rPr>
        <w:t>groups analyz</w:t>
      </w:r>
      <w:r w:rsidR="00C74578" w:rsidRPr="003769FB">
        <w:rPr>
          <w:rFonts w:ascii="Book Antiqua" w:hAnsi="Book Antiqua"/>
          <w:szCs w:val="24"/>
          <w:lang w:val="en-US"/>
        </w:rPr>
        <w:t>ing</w:t>
      </w:r>
      <w:r w:rsidRPr="003769FB">
        <w:rPr>
          <w:rFonts w:ascii="Book Antiqua" w:hAnsi="Book Antiqua"/>
          <w:szCs w:val="24"/>
          <w:lang w:val="en-US"/>
        </w:rPr>
        <w:t xml:space="preserve"> compliance to the vit</w:t>
      </w:r>
      <w:r w:rsidR="004E56D1" w:rsidRPr="003769FB">
        <w:rPr>
          <w:rFonts w:ascii="Book Antiqua" w:hAnsi="Book Antiqua"/>
          <w:szCs w:val="24"/>
          <w:lang w:val="en-US"/>
        </w:rPr>
        <w:t>amin E intake recommendations in</w:t>
      </w:r>
      <w:r w:rsidRPr="003769FB">
        <w:rPr>
          <w:rFonts w:ascii="Book Antiqua" w:hAnsi="Book Antiqua"/>
          <w:szCs w:val="24"/>
          <w:lang w:val="en-US"/>
        </w:rPr>
        <w:t xml:space="preserve"> Americans </w:t>
      </w:r>
      <w:r w:rsidR="00C74578" w:rsidRPr="003769FB">
        <w:rPr>
          <w:rFonts w:ascii="Book Antiqua" w:hAnsi="Book Antiqua"/>
          <w:szCs w:val="24"/>
          <w:lang w:val="en-US"/>
        </w:rPr>
        <w:t xml:space="preserve">have </w:t>
      </w:r>
      <w:r w:rsidRPr="003769FB">
        <w:rPr>
          <w:rFonts w:ascii="Book Antiqua" w:hAnsi="Book Antiqua"/>
          <w:szCs w:val="24"/>
          <w:lang w:val="en-US"/>
        </w:rPr>
        <w:t>found that a significant number of individuals consume insufficient amounts</w:t>
      </w:r>
      <w:r w:rsidRPr="003769FB">
        <w:rPr>
          <w:rFonts w:ascii="Book Antiqua" w:hAnsi="Book Antiqua"/>
          <w:szCs w:val="24"/>
          <w:lang w:val="en-US"/>
        </w:rPr>
        <w:fldChar w:fldCharType="begin"/>
      </w:r>
      <w:r w:rsidR="003A2BE4" w:rsidRPr="003769FB">
        <w:rPr>
          <w:rFonts w:ascii="Book Antiqua" w:hAnsi="Book Antiqua"/>
          <w:szCs w:val="24"/>
          <w:lang w:val="en-US"/>
        </w:rPr>
        <w:instrText>ADDIN CITAVI.PLACEHOLDER e620a763-16f0-44db-8e37-6fad41d6a36e PFBsYWNlaG9sZGVyPg0KICA8QWRkSW5WZXJzaW9uPjUuMS4wLjA8L0FkZEluVmVyc2lvbj4NCiAgPElkPmU2MjBhNzYzLTE2ZjAtNDRkYi04ZTM3LTZmYWQ0MWQ2YTM2ZTwvSWQ+DQogIDxFbnRyaWVzPg0KICAgIDxFbnRyeT4NCiAgICAgIDxJZD4yMmU0MjUzZS00NWFjLTRjY2ItODQ0NS03NTdlMmRhZGQ0ZTM8L0lkPg0KICAgICAgPFJlZmVyZW5jZUlkPjZhYzU3ZmQxLTJkZDItNDFjMS1iYzY4LWQxZjJlNmY1ZjRmYT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TigJMxNl08L1RleHQ+DQogICAgPC9UZXh0VW5pdD4NCiAgPC9UZXh0VW5pdHM+DQo8L1BsYWNlaG9sZGVyPg==</w:instrText>
      </w:r>
      <w:r w:rsidRPr="003769FB">
        <w:rPr>
          <w:rFonts w:ascii="Book Antiqua" w:hAnsi="Book Antiqua"/>
          <w:szCs w:val="24"/>
          <w:lang w:val="en-US"/>
        </w:rPr>
        <w:fldChar w:fldCharType="separate"/>
      </w:r>
      <w:bookmarkStart w:id="43" w:name="_CTVP001e620a76316f044db8e376fad41d6a36e"/>
      <w:r w:rsidR="003A2BE4" w:rsidRPr="003769FB">
        <w:rPr>
          <w:rFonts w:ascii="Book Antiqua" w:hAnsi="Book Antiqua"/>
          <w:szCs w:val="24"/>
          <w:vertAlign w:val="superscript"/>
          <w:lang w:val="en-US"/>
        </w:rPr>
        <w:t>[14–16]</w:t>
      </w:r>
      <w:bookmarkEnd w:id="43"/>
      <w:r w:rsidRPr="003769FB">
        <w:rPr>
          <w:rFonts w:ascii="Book Antiqua" w:hAnsi="Book Antiqua"/>
          <w:szCs w:val="24"/>
          <w:lang w:val="en-US"/>
        </w:rPr>
        <w:fldChar w:fldCharType="end"/>
      </w:r>
      <w:r w:rsidRPr="003769FB">
        <w:rPr>
          <w:rFonts w:ascii="Book Antiqua" w:hAnsi="Book Antiqua"/>
          <w:szCs w:val="24"/>
          <w:lang w:val="en-US"/>
        </w:rPr>
        <w:t xml:space="preserve">. Dietary intake surveys </w:t>
      </w:r>
      <w:r w:rsidR="003A2BE4" w:rsidRPr="003769FB">
        <w:rPr>
          <w:rFonts w:ascii="Book Antiqua" w:hAnsi="Book Antiqua"/>
          <w:szCs w:val="24"/>
          <w:lang w:val="en-US"/>
        </w:rPr>
        <w:t xml:space="preserve">by </w:t>
      </w:r>
      <w:r w:rsidRPr="003769FB">
        <w:rPr>
          <w:rFonts w:ascii="Book Antiqua" w:hAnsi="Book Antiqua"/>
          <w:szCs w:val="24"/>
          <w:lang w:val="en-US"/>
        </w:rPr>
        <w:t xml:space="preserve">the </w:t>
      </w:r>
      <w:r w:rsidR="00C17A77" w:rsidRPr="003769FB">
        <w:rPr>
          <w:rFonts w:ascii="Book Antiqua" w:hAnsi="Book Antiqua"/>
          <w:szCs w:val="24"/>
          <w:lang w:val="en-US"/>
        </w:rPr>
        <w:t xml:space="preserve">United Kingdom </w:t>
      </w:r>
      <w:r w:rsidRPr="003769FB">
        <w:rPr>
          <w:rFonts w:ascii="Book Antiqua" w:hAnsi="Book Antiqua"/>
          <w:szCs w:val="24"/>
          <w:lang w:val="en-US"/>
        </w:rPr>
        <w:t xml:space="preserve">and the </w:t>
      </w:r>
      <w:r w:rsidR="00C17A77" w:rsidRPr="003769FB">
        <w:rPr>
          <w:rFonts w:ascii="Book Antiqua" w:hAnsi="Book Antiqua"/>
          <w:szCs w:val="24"/>
          <w:lang w:val="en-US"/>
        </w:rPr>
        <w:t xml:space="preserve">United States </w:t>
      </w:r>
      <w:r w:rsidRPr="003769FB">
        <w:rPr>
          <w:rFonts w:ascii="Book Antiqua" w:hAnsi="Book Antiqua"/>
          <w:szCs w:val="24"/>
          <w:lang w:val="en-US"/>
        </w:rPr>
        <w:t xml:space="preserve">National Health and Nutrition Examination Survey </w:t>
      </w:r>
      <w:r w:rsidR="003A2BE4" w:rsidRPr="003769FB">
        <w:rPr>
          <w:rFonts w:ascii="Book Antiqua" w:hAnsi="Book Antiqua"/>
          <w:szCs w:val="24"/>
          <w:lang w:val="en-US"/>
        </w:rPr>
        <w:t xml:space="preserve">have </w:t>
      </w:r>
      <w:r w:rsidRPr="003769FB">
        <w:rPr>
          <w:rFonts w:ascii="Book Antiqua" w:hAnsi="Book Antiqua"/>
          <w:szCs w:val="24"/>
          <w:lang w:val="en-US"/>
        </w:rPr>
        <w:t>revealed that at least 75 % of the population consume</w:t>
      </w:r>
      <w:r w:rsidR="003A2BE4" w:rsidRPr="003769FB">
        <w:rPr>
          <w:rFonts w:ascii="Book Antiqua" w:hAnsi="Book Antiqua"/>
          <w:szCs w:val="24"/>
          <w:lang w:val="en-US"/>
        </w:rPr>
        <w:t>s</w:t>
      </w:r>
      <w:r w:rsidRPr="003769FB">
        <w:rPr>
          <w:rFonts w:ascii="Book Antiqua" w:hAnsi="Book Antiqua"/>
          <w:szCs w:val="24"/>
          <w:lang w:val="en-US"/>
        </w:rPr>
        <w:t xml:space="preserve"> vitamin E far below recommended values</w:t>
      </w:r>
      <w:r w:rsidRPr="003769FB">
        <w:rPr>
          <w:rFonts w:ascii="Book Antiqua" w:hAnsi="Book Antiqua"/>
          <w:szCs w:val="24"/>
          <w:lang w:val="en-US"/>
        </w:rPr>
        <w:fldChar w:fldCharType="begin"/>
      </w:r>
      <w:r w:rsidR="003A2BE4" w:rsidRPr="003769FB">
        <w:rPr>
          <w:rFonts w:ascii="Book Antiqua" w:hAnsi="Book Antiqua"/>
          <w:szCs w:val="24"/>
          <w:lang w:val="en-US"/>
        </w:rPr>
        <w:instrText>ADDIN CITAVI.PLACEHOLDER 6e4d4254-fbb5-499d-a0b5-b9d6d8962e85 PFBsYWNlaG9sZGVyPg0KICA8QWRkSW5WZXJzaW9uPjUuMS4wLjA8L0FkZEluVmVyc2lvbj4NCiAgPElkPjZlNGQ0MjU0LWZiYjUtNDk5ZC1hMGI1LWI5ZDZkODk2MmU4NTwvSWQ+DQogIDxFbnRyaWVzPg0KICAgIDxFbnRyeT4NCiAgICAgIDxJZD42OGJiZDUxOS0wM2Y4LTQwYmYtYmUzNy04ZTFmZjY3YmUzOTA8L0lkPg0KICAgICAgPFJlZmVyZW5jZUlkPjJlMTA0YTgxLWQ5OTctNGYzYy05ZTU3LWNjMTlkMTgzYzNl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ddPC9UZXh0Pg0KICAgIDwvVGV4dFVuaXQ+DQogIDwvVGV4dFVuaXRzPg0KPC9QbGFjZWhvbGRlcj4=</w:instrText>
      </w:r>
      <w:r w:rsidRPr="003769FB">
        <w:rPr>
          <w:rFonts w:ascii="Book Antiqua" w:hAnsi="Book Antiqua"/>
          <w:szCs w:val="24"/>
          <w:lang w:val="en-US"/>
        </w:rPr>
        <w:fldChar w:fldCharType="separate"/>
      </w:r>
      <w:bookmarkStart w:id="44" w:name="_CTVP0016e4d4254fbb5499da0b5b9d6d8962e85"/>
      <w:r w:rsidR="003A2BE4" w:rsidRPr="003769FB">
        <w:rPr>
          <w:rFonts w:ascii="Book Antiqua" w:hAnsi="Book Antiqua"/>
          <w:szCs w:val="24"/>
          <w:vertAlign w:val="superscript"/>
          <w:lang w:val="en-US"/>
        </w:rPr>
        <w:t>[17]</w:t>
      </w:r>
      <w:bookmarkEnd w:id="44"/>
      <w:r w:rsidRPr="003769FB">
        <w:rPr>
          <w:rFonts w:ascii="Book Antiqua" w:hAnsi="Book Antiqua"/>
          <w:szCs w:val="24"/>
          <w:lang w:val="en-US"/>
        </w:rPr>
        <w:fldChar w:fldCharType="end"/>
      </w:r>
      <w:r w:rsidRPr="003769FB">
        <w:rPr>
          <w:rFonts w:ascii="Book Antiqua" w:hAnsi="Book Antiqua"/>
          <w:szCs w:val="24"/>
          <w:lang w:val="en-US"/>
        </w:rPr>
        <w:t xml:space="preserve">. Although the recommended amount of vitamin E is higher for men than for women, Dutch women </w:t>
      </w:r>
      <w:r w:rsidR="003A2BE4" w:rsidRPr="003769FB">
        <w:rPr>
          <w:rFonts w:ascii="Book Antiqua" w:hAnsi="Book Antiqua"/>
          <w:szCs w:val="24"/>
          <w:lang w:val="en-US"/>
        </w:rPr>
        <w:t xml:space="preserve">consume </w:t>
      </w:r>
      <w:r w:rsidRPr="003769FB">
        <w:rPr>
          <w:rFonts w:ascii="Book Antiqua" w:hAnsi="Book Antiqua"/>
          <w:szCs w:val="24"/>
          <w:lang w:val="en-US"/>
        </w:rPr>
        <w:t xml:space="preserve">less vitamin E </w:t>
      </w:r>
      <w:r w:rsidR="003A2BE4" w:rsidRPr="003769FB">
        <w:rPr>
          <w:rFonts w:ascii="Book Antiqua" w:hAnsi="Book Antiqua"/>
          <w:szCs w:val="24"/>
          <w:lang w:val="en-US"/>
        </w:rPr>
        <w:t xml:space="preserve">more often </w:t>
      </w:r>
      <w:r w:rsidRPr="003769FB">
        <w:rPr>
          <w:rFonts w:ascii="Book Antiqua" w:hAnsi="Book Antiqua"/>
          <w:szCs w:val="24"/>
          <w:lang w:val="en-US"/>
        </w:rPr>
        <w:t>compared to Dutch men</w:t>
      </w:r>
      <w:r w:rsidRPr="003769FB">
        <w:rPr>
          <w:rFonts w:ascii="Book Antiqua" w:hAnsi="Book Antiqua"/>
          <w:szCs w:val="24"/>
          <w:lang w:val="en-US"/>
        </w:rPr>
        <w:fldChar w:fldCharType="begin"/>
      </w:r>
      <w:r w:rsidR="003A2BE4" w:rsidRPr="003769FB">
        <w:rPr>
          <w:rFonts w:ascii="Book Antiqua" w:hAnsi="Book Antiqua"/>
          <w:szCs w:val="24"/>
          <w:lang w:val="en-US"/>
        </w:rPr>
        <w:instrText>ADDIN CITAVI.PLACEHOLDER 5b00bf16-9f72-435d-9de5-8d2125a6a529 PFBsYWNlaG9sZGVyPg0KICA8QWRkSW5WZXJzaW9uPjUuMS4wLjA8L0FkZEluVmVyc2lvbj4NCiAgPElkPjViMDBiZjE2LTlmNzItNDM1ZC05ZGU1LThkMjEyNWE2YTUyOTwvSWQ+DQogIDxFbnRyaWVzPg0KICAgIDxFbnRyeT4NCiAgICAgIDxJZD5mNDZkNTJiNC1kNzY5LTRjZDUtOGU2MS0zMTdkZmUwM2JhNzA8L0lkPg0KICAgICAgPFJlZmVyZW5jZUlkPjJlMTA0YTgxLWQ5OTctNGYzYy05ZTU3LWNjMTlkMTgzYzNl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ddPC9UZXh0Pg0KICAgIDwvVGV4dFVuaXQ+DQogIDwvVGV4dFVuaXRzPg0KPC9QbGFjZWhvbGRlcj4=</w:instrText>
      </w:r>
      <w:r w:rsidRPr="003769FB">
        <w:rPr>
          <w:rFonts w:ascii="Book Antiqua" w:hAnsi="Book Antiqua"/>
          <w:szCs w:val="24"/>
          <w:lang w:val="en-US"/>
        </w:rPr>
        <w:fldChar w:fldCharType="separate"/>
      </w:r>
      <w:bookmarkStart w:id="45" w:name="_CTVP0015b00bf169f72435d9de58d2125a6a529"/>
      <w:r w:rsidR="003A2BE4" w:rsidRPr="003769FB">
        <w:rPr>
          <w:rFonts w:ascii="Book Antiqua" w:hAnsi="Book Antiqua"/>
          <w:szCs w:val="24"/>
          <w:vertAlign w:val="superscript"/>
          <w:lang w:val="en-US"/>
        </w:rPr>
        <w:t>[17]</w:t>
      </w:r>
      <w:bookmarkEnd w:id="45"/>
      <w:r w:rsidRPr="003769FB">
        <w:rPr>
          <w:rFonts w:ascii="Book Antiqua" w:hAnsi="Book Antiqua"/>
          <w:szCs w:val="24"/>
          <w:lang w:val="en-US"/>
        </w:rPr>
        <w:fldChar w:fldCharType="end"/>
      </w:r>
      <w:r w:rsidRPr="003769FB">
        <w:rPr>
          <w:rFonts w:ascii="Book Antiqua" w:hAnsi="Book Antiqua"/>
          <w:szCs w:val="24"/>
          <w:lang w:val="en-US"/>
        </w:rPr>
        <w:t>. Data by Maret G. Traber</w:t>
      </w:r>
      <w:r w:rsidRPr="003769FB">
        <w:rPr>
          <w:rFonts w:ascii="Book Antiqua" w:hAnsi="Book Antiqua"/>
          <w:szCs w:val="24"/>
          <w:lang w:val="en-US"/>
        </w:rPr>
        <w:fldChar w:fldCharType="begin"/>
      </w:r>
      <w:r w:rsidR="003A2BE4" w:rsidRPr="003769FB">
        <w:rPr>
          <w:rFonts w:ascii="Book Antiqua" w:hAnsi="Book Antiqua"/>
          <w:szCs w:val="24"/>
          <w:lang w:val="en-US"/>
        </w:rPr>
        <w:instrText>ADDIN CITAVI.PLACEHOLDER 96fec6d8-1099-420e-81b0-6182f4be5a45 PFBsYWNlaG9sZGVyPg0KICA8QWRkSW5WZXJzaW9uPjUuMS4wLjA8L0FkZEluVmVyc2lvbj4NCiAgPElkPjk2ZmVjNmQ4LTEwOTktNDIwZS04MWIwLTYxODJmNGJlNWE0NTwvSWQ+DQogIDxFbnRyaWVzPg0KICAgIDxFbnRyeT4NCiAgICAgIDxJZD5jMzAxMTExYi1iMDc3LTQyYzctOGU2NS0zYWJiZjQ3NjI5ZTA8L0lkPg0KICAgICAgPFJlZmVyZW5jZUlkPmMzZTQ3OTNiLTViNjYtNGRhYS04MjFkLTM3MzA3YzIzN2Y5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OF08L1RleHQ+DQogICAgPC9UZXh0VW5pdD4NCiAgPC9UZXh0VW5pdHM+DQo8L1BsYWNlaG9sZGVyPg==</w:instrText>
      </w:r>
      <w:r w:rsidRPr="003769FB">
        <w:rPr>
          <w:rFonts w:ascii="Book Antiqua" w:hAnsi="Book Antiqua"/>
          <w:szCs w:val="24"/>
          <w:lang w:val="en-US"/>
        </w:rPr>
        <w:fldChar w:fldCharType="separate"/>
      </w:r>
      <w:bookmarkStart w:id="46" w:name="_CTVP00196fec6d81099420e81b06182f4be5a45"/>
      <w:r w:rsidR="003A2BE4" w:rsidRPr="003769FB">
        <w:rPr>
          <w:rFonts w:ascii="Book Antiqua" w:hAnsi="Book Antiqua"/>
          <w:szCs w:val="24"/>
          <w:vertAlign w:val="superscript"/>
          <w:lang w:val="en-US"/>
        </w:rPr>
        <w:t>[18]</w:t>
      </w:r>
      <w:bookmarkEnd w:id="46"/>
      <w:r w:rsidRPr="003769FB">
        <w:rPr>
          <w:rFonts w:ascii="Book Antiqua" w:hAnsi="Book Antiqua"/>
          <w:szCs w:val="24"/>
          <w:lang w:val="en-US"/>
        </w:rPr>
        <w:fldChar w:fldCharType="end"/>
      </w:r>
      <w:r w:rsidRPr="003769FB">
        <w:rPr>
          <w:rFonts w:ascii="Book Antiqua" w:hAnsi="Book Antiqua"/>
          <w:szCs w:val="24"/>
          <w:lang w:val="en-US"/>
        </w:rPr>
        <w:t xml:space="preserve"> published last year suggest</w:t>
      </w:r>
      <w:r w:rsidR="004E56D1" w:rsidRPr="003769FB">
        <w:rPr>
          <w:rFonts w:ascii="Book Antiqua" w:hAnsi="Book Antiqua"/>
          <w:szCs w:val="24"/>
          <w:lang w:val="en-US"/>
        </w:rPr>
        <w:t xml:space="preserve"> that more than </w:t>
      </w:r>
      <w:r w:rsidRPr="003769FB">
        <w:rPr>
          <w:rFonts w:ascii="Book Antiqua" w:hAnsi="Book Antiqua"/>
          <w:szCs w:val="24"/>
          <w:lang w:val="en-US"/>
        </w:rPr>
        <w:t>90 % of US Americans consume insufficient amounts of vitamin E.</w:t>
      </w:r>
    </w:p>
    <w:p w14:paraId="7098EC01" w14:textId="049856A1" w:rsidR="00C05FEA" w:rsidRPr="003769FB" w:rsidRDefault="00C05FEA" w:rsidP="004D49D8">
      <w:pPr>
        <w:widowControl w:val="0"/>
        <w:spacing w:after="0"/>
        <w:ind w:firstLineChars="150" w:firstLine="360"/>
        <w:rPr>
          <w:rFonts w:ascii="Book Antiqua" w:hAnsi="Book Antiqua"/>
          <w:szCs w:val="24"/>
          <w:lang w:val="en-US"/>
        </w:rPr>
      </w:pPr>
      <w:r w:rsidRPr="003769FB">
        <w:rPr>
          <w:rFonts w:ascii="Book Antiqua" w:hAnsi="Book Antiqua"/>
          <w:szCs w:val="24"/>
          <w:lang w:val="en-US"/>
        </w:rPr>
        <w:t>As vitamin E is primarily stored in adipose tissue (about 90 % of the body’s total vitamin E content</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4b02b316-bbf6-4c9c-94c1-1623eafe39d7 PFBsYWNlaG9sZGVyPg0KICA8QWRkSW5WZXJzaW9uPjQuNC4wLjI4PC9BZGRJblZlcnNpb24+DQogIDxJZD40YjAyYjMxNi1iYmY2LTRjOWMtOTRjMS0xNjIzZWFmZTM5ZDc8L0lkPg0KICA8RW50cmllcz4NCiAgICA8RW50cnk+DQogICAgICA8SWQ+NTE1ZDU1YTAtZmQzYy00ZmVlLWJhYTItYTA0YzI4MDlhYjQzPC9JZD4NCiAgICAgIDxSZWZlcmVuY2VJZD40MTZhNDY4ZC1kNGYxLTQ3YzctYjhjNy04YTY4YjJlYTgzMDc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E5XTwvVGV4dD4NCiAgICA8L1RleHRVbml0Pg0KICA8L1RleHRVbml0cz4NCjwvUGxhY2Vob2xkZXI+</w:instrText>
      </w:r>
      <w:r w:rsidRPr="003769FB">
        <w:rPr>
          <w:rFonts w:ascii="Book Antiqua" w:hAnsi="Book Antiqua"/>
          <w:szCs w:val="24"/>
          <w:lang w:val="en-US"/>
        </w:rPr>
        <w:fldChar w:fldCharType="separate"/>
      </w:r>
      <w:bookmarkStart w:id="47" w:name="_CTVP0014b02b316bbf64c9c94c11623eafe39d7"/>
      <w:r w:rsidR="00A23467" w:rsidRPr="003769FB">
        <w:rPr>
          <w:rFonts w:ascii="Book Antiqua" w:hAnsi="Book Antiqua"/>
          <w:szCs w:val="24"/>
          <w:vertAlign w:val="superscript"/>
          <w:lang w:val="en-US"/>
        </w:rPr>
        <w:t>[19]</w:t>
      </w:r>
      <w:bookmarkEnd w:id="47"/>
      <w:r w:rsidRPr="003769FB">
        <w:rPr>
          <w:rFonts w:ascii="Book Antiqua" w:hAnsi="Book Antiqua"/>
          <w:szCs w:val="24"/>
          <w:lang w:val="en-US"/>
        </w:rPr>
        <w:fldChar w:fldCharType="end"/>
      </w:r>
      <w:r w:rsidRPr="003769FB">
        <w:rPr>
          <w:rFonts w:ascii="Book Antiqua" w:hAnsi="Book Antiqua"/>
          <w:szCs w:val="24"/>
          <w:lang w:val="en-US"/>
        </w:rPr>
        <w:t xml:space="preserve">), vitamin E deficiency is almost unknown under </w:t>
      </w:r>
      <w:r w:rsidR="000C4E40" w:rsidRPr="003769FB">
        <w:rPr>
          <w:rFonts w:ascii="Book Antiqua" w:hAnsi="Book Antiqua"/>
          <w:szCs w:val="24"/>
          <w:lang w:val="en-US"/>
        </w:rPr>
        <w:t xml:space="preserve">normal </w:t>
      </w:r>
      <w:r w:rsidRPr="003769FB">
        <w:rPr>
          <w:rFonts w:ascii="Book Antiqua" w:hAnsi="Book Antiqua"/>
          <w:szCs w:val="24"/>
          <w:lang w:val="en-US"/>
        </w:rPr>
        <w:t>physiological condition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3eb0c8f1-5d17-4c3b-b08d-b0332ba4329c PFBsYWNlaG9sZGVyPg0KICA8QWRkSW5WZXJzaW9uPjQuNC4wLjI4PC9BZGRJblZlcnNpb24+DQogIDxJZD4zZWIwYzhmMS01ZDE3LTRjM2ItYjA4ZC1iMDMzMmJhNDMyOWM8L0lkPg0KICA8RW50cmllcz4NCiAgICA8RW50cnk+DQogICAgICA8SWQ+ZjgwOGIzOTMtOGY2Ny00YjMwLWIxNmEtOGIzZTAwYWJkNWIyPC9JZD4NCiAgICAgIDxSZWZlcmVuY2VJZD40MTZhNDY4ZC1kNGYxLTQ3YzctYjhjNy04YTY4YjJlYTgzMDc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E5XTwvVGV4dD4NCiAgICA8L1RleHRVbml0Pg0KICA8L1RleHRVbml0cz4NCjwvUGxhY2Vob2xkZXI+</w:instrText>
      </w:r>
      <w:r w:rsidRPr="003769FB">
        <w:rPr>
          <w:rFonts w:ascii="Book Antiqua" w:hAnsi="Book Antiqua"/>
          <w:szCs w:val="24"/>
          <w:lang w:val="en-US"/>
        </w:rPr>
        <w:fldChar w:fldCharType="separate"/>
      </w:r>
      <w:bookmarkStart w:id="48" w:name="_CTVP0013eb0c8f15d174c3bb08db0332ba4329c"/>
      <w:r w:rsidR="00A23467" w:rsidRPr="003769FB">
        <w:rPr>
          <w:rFonts w:ascii="Book Antiqua" w:hAnsi="Book Antiqua"/>
          <w:szCs w:val="24"/>
          <w:vertAlign w:val="superscript"/>
          <w:lang w:val="en-US"/>
        </w:rPr>
        <w:t>[19]</w:t>
      </w:r>
      <w:bookmarkEnd w:id="48"/>
      <w:r w:rsidRPr="003769FB">
        <w:rPr>
          <w:rFonts w:ascii="Book Antiqua" w:hAnsi="Book Antiqua"/>
          <w:szCs w:val="24"/>
          <w:lang w:val="en-US"/>
        </w:rPr>
        <w:fldChar w:fldCharType="end"/>
      </w:r>
      <w:r w:rsidRPr="003769FB">
        <w:rPr>
          <w:rFonts w:ascii="Book Antiqua" w:hAnsi="Book Antiqua"/>
          <w:szCs w:val="24"/>
          <w:lang w:val="en-US"/>
        </w:rPr>
        <w:t xml:space="preserve">. Symptoms of slight vitamin E undersupply become apparent </w:t>
      </w:r>
      <w:r w:rsidR="000C4E40" w:rsidRPr="003769FB">
        <w:rPr>
          <w:rFonts w:ascii="Book Antiqua" w:hAnsi="Book Antiqua"/>
          <w:szCs w:val="24"/>
          <w:lang w:val="en-US"/>
        </w:rPr>
        <w:t>after many years</w:t>
      </w:r>
      <w:r w:rsidRPr="003769FB">
        <w:rPr>
          <w:rFonts w:ascii="Book Antiqua" w:hAnsi="Book Antiqua"/>
          <w:szCs w:val="24"/>
          <w:lang w:val="en-US"/>
        </w:rPr>
        <w:t>, usually after decade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e5c9916b-ab45-4f58-becf-8f9b8edca480 PFBsYWNlaG9sZGVyPg0KICA8QWRkSW5WZXJzaW9uPjQuNC4wLjI4PC9BZGRJblZlcnNpb24+DQogIDxJZD5lNWM5OTE2Yi1hYjQ1LTRmNTgtYmVjZi04ZjliOGVkY2E0ODA8L0lkPg0KICA8RW50cmllcz4NCiAgICA8RW50cnk+DQogICAgICA8SWQ+YzhiMWViMjYtNWM0Zi00MTEwLWI4NTQtNGRkNDRhYzMyZGEzPC9JZD4NCiAgICAgIDxSZWZlcmVuY2VJZD40MTZhNDY4ZC1kNGYxLTQ3YzctYjhjNy04YTY4YjJlYTgzMDc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E5XTwvVGV4dD4NCiAgICA8L1RleHRVbml0Pg0KICA8L1RleHRVbml0cz4NCjwvUGxhY2Vob2xkZXI+</w:instrText>
      </w:r>
      <w:r w:rsidRPr="003769FB">
        <w:rPr>
          <w:rFonts w:ascii="Book Antiqua" w:hAnsi="Book Antiqua"/>
          <w:szCs w:val="24"/>
          <w:lang w:val="en-US"/>
        </w:rPr>
        <w:fldChar w:fldCharType="separate"/>
      </w:r>
      <w:bookmarkStart w:id="49" w:name="_CTVP001e5c9916bab454f58becf8f9b8edca480"/>
      <w:r w:rsidR="00A23467" w:rsidRPr="003769FB">
        <w:rPr>
          <w:rFonts w:ascii="Book Antiqua" w:hAnsi="Book Antiqua"/>
          <w:szCs w:val="24"/>
          <w:vertAlign w:val="superscript"/>
          <w:lang w:val="en-US"/>
        </w:rPr>
        <w:t>[19]</w:t>
      </w:r>
      <w:bookmarkEnd w:id="49"/>
      <w:r w:rsidRPr="003769FB">
        <w:rPr>
          <w:rFonts w:ascii="Book Antiqua" w:hAnsi="Book Antiqua"/>
          <w:szCs w:val="24"/>
          <w:lang w:val="en-US"/>
        </w:rPr>
        <w:fldChar w:fldCharType="end"/>
      </w:r>
      <w:r w:rsidRPr="003769FB">
        <w:rPr>
          <w:rFonts w:ascii="Book Antiqua" w:hAnsi="Book Antiqua"/>
          <w:szCs w:val="24"/>
          <w:lang w:val="en-US"/>
        </w:rPr>
        <w:t>, since vitamin E can be mobilized from adipose tissue for years</w:t>
      </w:r>
      <w:r w:rsidRPr="003769FB">
        <w:rPr>
          <w:rFonts w:ascii="Book Antiqua" w:hAnsi="Book Antiqua"/>
          <w:szCs w:val="24"/>
          <w:lang w:val="en-US"/>
        </w:rPr>
        <w:fldChar w:fldCharType="begin"/>
      </w:r>
      <w:r w:rsidR="002D15CE" w:rsidRPr="003769FB">
        <w:rPr>
          <w:rFonts w:ascii="Book Antiqua" w:hAnsi="Book Antiqua"/>
          <w:szCs w:val="24"/>
          <w:lang w:val="en-US"/>
        </w:rPr>
        <w:instrText>ADDIN CITAVI.PLACEHOLDER 8a7a45ef-eea7-4f71-82a4-79968c30a847 PFBsYWNlaG9sZGVyPg0KICA8QWRkSW5WZXJzaW9uPjQuNC4wLjI4PC9BZGRJblZlcnNpb24+DQogIDxJZD44YTdhNDVlZi1lZWE3LTRmNzEtODJhNC03OTk2OGMzMGE4NDc8L0lkPg0KICA8RW50cmllcz4NCiAgICA8RW50cnk+DQogICAgICA8SWQ+MzYzMzk3OGEtODlmOC00OWQyLTllZjctYjFmODY5MTUzOTAwPC9JZD4NCiAgICAgIDxSZWZlcmVuY2VJZD4zNTJmZGJkZi1iOGViLTQ1OTAtOGNiNS0xMDRjZjY0NzMwNTc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MF08L1RleHQ+DQogICAgPC9UZXh0VW5pdD4NCiAgPC9UZXh0VW5pdHM+DQo8L1BsYWNlaG9sZGVyPg==</w:instrText>
      </w:r>
      <w:r w:rsidRPr="003769FB">
        <w:rPr>
          <w:rFonts w:ascii="Book Antiqua" w:hAnsi="Book Antiqua"/>
          <w:szCs w:val="24"/>
          <w:lang w:val="en-US"/>
        </w:rPr>
        <w:fldChar w:fldCharType="separate"/>
      </w:r>
      <w:bookmarkStart w:id="50" w:name="_CTVP0018a7a45efeea74f7182a479968c30a847"/>
      <w:r w:rsidR="00A23467" w:rsidRPr="003769FB">
        <w:rPr>
          <w:rFonts w:ascii="Book Antiqua" w:hAnsi="Book Antiqua"/>
          <w:szCs w:val="24"/>
          <w:vertAlign w:val="superscript"/>
          <w:lang w:val="en-US"/>
        </w:rPr>
        <w:t>[20]</w:t>
      </w:r>
      <w:bookmarkEnd w:id="50"/>
      <w:r w:rsidRPr="003769FB">
        <w:rPr>
          <w:rFonts w:ascii="Book Antiqua" w:hAnsi="Book Antiqua"/>
          <w:szCs w:val="24"/>
          <w:lang w:val="en-US"/>
        </w:rPr>
        <w:fldChar w:fldCharType="end"/>
      </w:r>
      <w:r w:rsidRPr="003769FB">
        <w:rPr>
          <w:rFonts w:ascii="Book Antiqua" w:hAnsi="Book Antiqua"/>
          <w:szCs w:val="24"/>
          <w:lang w:val="en-US"/>
        </w:rPr>
        <w:t xml:space="preserve">. In contrast, serious vitamin E </w:t>
      </w:r>
      <w:r w:rsidR="00D87C7C" w:rsidRPr="003769FB">
        <w:rPr>
          <w:rFonts w:ascii="Book Antiqua" w:hAnsi="Book Antiqua"/>
          <w:szCs w:val="24"/>
          <w:lang w:val="en-US"/>
        </w:rPr>
        <w:t xml:space="preserve">deficiency </w:t>
      </w:r>
      <w:r w:rsidRPr="003769FB">
        <w:rPr>
          <w:rFonts w:ascii="Book Antiqua" w:hAnsi="Book Antiqua"/>
          <w:szCs w:val="24"/>
          <w:lang w:val="en-US"/>
        </w:rPr>
        <w:t>manifest</w:t>
      </w:r>
      <w:r w:rsidR="00D87C7C" w:rsidRPr="003769FB">
        <w:rPr>
          <w:rFonts w:ascii="Book Antiqua" w:hAnsi="Book Antiqua"/>
          <w:szCs w:val="24"/>
          <w:lang w:val="en-US"/>
        </w:rPr>
        <w:t>s</w:t>
      </w:r>
      <w:r w:rsidRPr="003769FB">
        <w:rPr>
          <w:rFonts w:ascii="Book Antiqua" w:hAnsi="Book Antiqua"/>
          <w:szCs w:val="24"/>
          <w:lang w:val="en-US"/>
        </w:rPr>
        <w:t xml:space="preserve"> in acute symptoms, such as neuropathy and myopathy, as vitamin E is essential for the development and maintenance of the central nervous system</w:t>
      </w:r>
      <w:r w:rsidRPr="003769FB">
        <w:rPr>
          <w:rFonts w:ascii="Book Antiqua" w:hAnsi="Book Antiqua"/>
          <w:szCs w:val="24"/>
          <w:lang w:val="en-US"/>
        </w:rPr>
        <w:fldChar w:fldCharType="begin"/>
      </w:r>
      <w:r w:rsidRPr="003769FB">
        <w:rPr>
          <w:rFonts w:ascii="Book Antiqua" w:hAnsi="Book Antiqua"/>
          <w:szCs w:val="24"/>
          <w:lang w:val="en-US"/>
        </w:rPr>
        <w:instrText>ADDIN CITAVI.PLACEHOLDER aee56555-f79f-4a65-80fc-e4e76e3fceb2 PFBsYWNlaG9sZGVyPg0KICA8QWRkSW5WZXJzaW9uPjQuNC4wLjI4PC9BZGRJblZlcnNpb24+DQogIDxJZD5hZWU1NjU1NS1mNzlmLTRhNjUtODBmYy1lNGU3NmUzZmNlYjI8L0lkPg0KICA8RW50cmllcz4NCiAgICA8RW50cnk+DQogICAgICA8SWQ+ZDBlNTY2ZmYtZGZlMy00ODIxLWIxZWEtNGFkZmZkZGQ0M2E0PC9JZD4NCiAgICAgIDxSZWZlcmVuY2VJZD4yYzA3NTA0ZC1lZDc0LTQ5NGUtOGRkZS1kOTVjNmM1YTA3OWU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FdPC9UZXh0Pg0KICAgIDwvVGV4dFVuaXQ+DQogIDwvVGV4dFVuaXRzPg0KPC9QbGFjZWhvbGRlcj4=</w:instrText>
      </w:r>
      <w:r w:rsidRPr="003769FB">
        <w:rPr>
          <w:rFonts w:ascii="Book Antiqua" w:hAnsi="Book Antiqua"/>
          <w:szCs w:val="24"/>
          <w:lang w:val="en-US"/>
        </w:rPr>
        <w:fldChar w:fldCharType="separate"/>
      </w:r>
      <w:bookmarkStart w:id="51" w:name="_CTVP001aee56555f79f4a6580fce4e76e3fceb2"/>
      <w:r w:rsidR="00A23467" w:rsidRPr="003769FB">
        <w:rPr>
          <w:rFonts w:ascii="Book Antiqua" w:hAnsi="Book Antiqua"/>
          <w:szCs w:val="24"/>
          <w:vertAlign w:val="superscript"/>
          <w:lang w:val="en-US"/>
        </w:rPr>
        <w:t>[21]</w:t>
      </w:r>
      <w:bookmarkEnd w:id="51"/>
      <w:r w:rsidRPr="003769FB">
        <w:rPr>
          <w:rFonts w:ascii="Book Antiqua" w:hAnsi="Book Antiqua"/>
          <w:szCs w:val="24"/>
          <w:lang w:val="en-US"/>
        </w:rPr>
        <w:fldChar w:fldCharType="end"/>
      </w:r>
      <w:r w:rsidRPr="003769FB">
        <w:rPr>
          <w:rFonts w:ascii="Book Antiqua" w:hAnsi="Book Antiqua"/>
          <w:szCs w:val="24"/>
          <w:lang w:val="en-US"/>
        </w:rPr>
        <w:t>. Ulatowski and Manor</w:t>
      </w:r>
      <w:r w:rsidRPr="003769FB">
        <w:rPr>
          <w:rFonts w:ascii="Book Antiqua" w:hAnsi="Book Antiqua"/>
          <w:szCs w:val="24"/>
          <w:lang w:val="en-US"/>
        </w:rPr>
        <w:fldChar w:fldCharType="begin"/>
      </w:r>
      <w:r w:rsidR="003A2BE4" w:rsidRPr="003769FB">
        <w:rPr>
          <w:rFonts w:ascii="Book Antiqua" w:hAnsi="Book Antiqua"/>
          <w:szCs w:val="24"/>
          <w:lang w:val="en-US"/>
        </w:rPr>
        <w:instrText>ADDIN CITAVI.PLACEHOLDER 9513915f-3a98-4255-a827-ca134550878f PFBsYWNlaG9sZGVyPg0KICA8QWRkSW5WZXJzaW9uPjUuMS4wLjA8L0FkZEluVmVyc2lvbj4NCiAgPElkPjk1MTM5MTVmLTNhOTgtNDI1NS1hODI3LWNhMTM0NTUwODc4ZjwvSWQ+DQogIDxFbnRyaWVzPg0KICAgIDxFbnRyeT4NCiAgICAgIDxJZD5hNGRhYjVmMC00YTY2LTQyMmItODk4Ny0yZjg3ZTNiODg0YzQ8L0lkPg0KICAgICAgPFJlZmVyZW5jZUlkPjA5MDIwMDc4LWUwNzYtNGM5OC1hMzY1LTM5ODIzM2FlNmJm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2XTwvVGV4dD4NCiAgICA8L1RleHRVbml0Pg0KICA8L1RleHRVbml0cz4NCjwvUGxhY2Vob2xkZXI+</w:instrText>
      </w:r>
      <w:r w:rsidRPr="003769FB">
        <w:rPr>
          <w:rFonts w:ascii="Book Antiqua" w:hAnsi="Book Antiqua"/>
          <w:szCs w:val="24"/>
          <w:lang w:val="en-US"/>
        </w:rPr>
        <w:fldChar w:fldCharType="separate"/>
      </w:r>
      <w:bookmarkStart w:id="52" w:name="_CTVP0019513915f3a984255a827ca134550878f"/>
      <w:r w:rsidR="003A2BE4" w:rsidRPr="003769FB">
        <w:rPr>
          <w:rFonts w:ascii="Book Antiqua" w:hAnsi="Book Antiqua"/>
          <w:szCs w:val="24"/>
          <w:vertAlign w:val="superscript"/>
          <w:lang w:val="en-US"/>
        </w:rPr>
        <w:t>[16]</w:t>
      </w:r>
      <w:bookmarkEnd w:id="52"/>
      <w:r w:rsidRPr="003769FB">
        <w:rPr>
          <w:rFonts w:ascii="Book Antiqua" w:hAnsi="Book Antiqua"/>
          <w:szCs w:val="24"/>
          <w:lang w:val="en-US"/>
        </w:rPr>
        <w:fldChar w:fldCharType="end"/>
      </w:r>
      <w:r w:rsidRPr="003769FB">
        <w:rPr>
          <w:rFonts w:ascii="Book Antiqua" w:hAnsi="Book Antiqua"/>
          <w:szCs w:val="24"/>
          <w:lang w:val="en-US"/>
        </w:rPr>
        <w:t xml:space="preserve"> categorized metabolic vitamin E deficiencies </w:t>
      </w:r>
      <w:r w:rsidR="000C4E40" w:rsidRPr="003769FB">
        <w:rPr>
          <w:rFonts w:ascii="Book Antiqua" w:hAnsi="Book Antiqua"/>
          <w:szCs w:val="24"/>
          <w:lang w:val="en-US"/>
        </w:rPr>
        <w:t>as (</w:t>
      </w:r>
      <w:r w:rsidR="00C17A77" w:rsidRPr="003769FB">
        <w:rPr>
          <w:rFonts w:ascii="Book Antiqua" w:hAnsi="Book Antiqua" w:hint="eastAsia"/>
          <w:szCs w:val="24"/>
          <w:lang w:val="en-US" w:eastAsia="zh-CN"/>
        </w:rPr>
        <w:t>1</w:t>
      </w:r>
      <w:r w:rsidR="000C4E40" w:rsidRPr="003769FB">
        <w:rPr>
          <w:rFonts w:ascii="Book Antiqua" w:hAnsi="Book Antiqua"/>
          <w:szCs w:val="24"/>
          <w:lang w:val="en-US"/>
        </w:rPr>
        <w:t xml:space="preserve">) a </w:t>
      </w:r>
      <w:r w:rsidRPr="003769FB">
        <w:rPr>
          <w:rFonts w:ascii="Book Antiqua" w:hAnsi="Book Antiqua"/>
          <w:szCs w:val="24"/>
          <w:lang w:val="en-US"/>
        </w:rPr>
        <w:t>primary deficienc</w:t>
      </w:r>
      <w:r w:rsidR="000C4E40" w:rsidRPr="003769FB">
        <w:rPr>
          <w:rFonts w:ascii="Book Antiqua" w:hAnsi="Book Antiqua"/>
          <w:szCs w:val="24"/>
          <w:lang w:val="en-US"/>
        </w:rPr>
        <w:t>y</w:t>
      </w:r>
      <w:r w:rsidRPr="003769FB">
        <w:rPr>
          <w:rFonts w:ascii="Book Antiqua" w:hAnsi="Book Antiqua"/>
          <w:szCs w:val="24"/>
          <w:lang w:val="en-US"/>
        </w:rPr>
        <w:t xml:space="preserve"> </w:t>
      </w:r>
      <w:r w:rsidR="000C4E40" w:rsidRPr="003769FB">
        <w:rPr>
          <w:rFonts w:ascii="Book Antiqua" w:hAnsi="Book Antiqua"/>
          <w:szCs w:val="24"/>
          <w:lang w:val="en-US"/>
        </w:rPr>
        <w:t xml:space="preserve">‘[…] </w:t>
      </w:r>
      <w:r w:rsidRPr="003769FB">
        <w:rPr>
          <w:rFonts w:ascii="Book Antiqua" w:hAnsi="Book Antiqua"/>
          <w:szCs w:val="24"/>
          <w:lang w:val="en-US"/>
        </w:rPr>
        <w:t>arising from specific alteration in vitamin E status’</w:t>
      </w:r>
      <w:r w:rsidR="00C17A77" w:rsidRPr="003769FB">
        <w:rPr>
          <w:rFonts w:ascii="Book Antiqua" w:hAnsi="Book Antiqua" w:hint="eastAsia"/>
          <w:szCs w:val="24"/>
          <w:lang w:val="en-US" w:eastAsia="zh-CN"/>
        </w:rPr>
        <w:t>;</w:t>
      </w:r>
      <w:r w:rsidRPr="003769FB">
        <w:rPr>
          <w:rFonts w:ascii="Book Antiqua" w:hAnsi="Book Antiqua"/>
          <w:szCs w:val="24"/>
          <w:lang w:val="en-US"/>
        </w:rPr>
        <w:t xml:space="preserve"> and </w:t>
      </w:r>
      <w:r w:rsidR="000C4E40" w:rsidRPr="003769FB">
        <w:rPr>
          <w:rFonts w:ascii="Book Antiqua" w:hAnsi="Book Antiqua"/>
          <w:szCs w:val="24"/>
          <w:lang w:val="en-US"/>
        </w:rPr>
        <w:t>(</w:t>
      </w:r>
      <w:r w:rsidR="00C17A77" w:rsidRPr="003769FB">
        <w:rPr>
          <w:rFonts w:ascii="Book Antiqua" w:hAnsi="Book Antiqua" w:hint="eastAsia"/>
          <w:szCs w:val="24"/>
          <w:lang w:val="en-US" w:eastAsia="zh-CN"/>
        </w:rPr>
        <w:t>2</w:t>
      </w:r>
      <w:r w:rsidR="000C4E40" w:rsidRPr="003769FB">
        <w:rPr>
          <w:rFonts w:ascii="Book Antiqua" w:hAnsi="Book Antiqua"/>
          <w:szCs w:val="24"/>
          <w:lang w:val="en-US"/>
        </w:rPr>
        <w:t xml:space="preserve">) a </w:t>
      </w:r>
      <w:r w:rsidRPr="003769FB">
        <w:rPr>
          <w:rFonts w:ascii="Book Antiqua" w:hAnsi="Book Antiqua"/>
          <w:szCs w:val="24"/>
          <w:lang w:val="en-US"/>
        </w:rPr>
        <w:t>secondary deficienc</w:t>
      </w:r>
      <w:r w:rsidR="000C4E40" w:rsidRPr="003769FB">
        <w:rPr>
          <w:rFonts w:ascii="Book Antiqua" w:hAnsi="Book Antiqua"/>
          <w:szCs w:val="24"/>
          <w:lang w:val="en-US"/>
        </w:rPr>
        <w:t>y</w:t>
      </w:r>
      <w:r w:rsidRPr="003769FB">
        <w:rPr>
          <w:rFonts w:ascii="Book Antiqua" w:hAnsi="Book Antiqua"/>
          <w:szCs w:val="24"/>
          <w:lang w:val="en-US"/>
        </w:rPr>
        <w:t xml:space="preserve">, ‘[…] in which low levels of vitamin E are secondary to other global perturbations such as disorders in lipid malabsorption or lipoprotein metabolism and transport’. </w:t>
      </w:r>
      <w:r w:rsidRPr="003769FB">
        <w:rPr>
          <w:rFonts w:ascii="Book Antiqua" w:hAnsi="Book Antiqua"/>
          <w:szCs w:val="24"/>
          <w:lang w:val="en-US"/>
        </w:rPr>
        <w:lastRenderedPageBreak/>
        <w:t>Next to dietary habits, hereditary disorders are known to cause primary and secondary vitamin E deficiencies or inadequate vitamin E bioavailability</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5df52e56-b28a-47f2-bbf4-846eb3dc60c8 PFBsYWNlaG9sZGVyPg0KICA8QWRkSW5WZXJzaW9uPjQuNC4wLjI4PC9BZGRJblZlcnNpb24+DQogIDxJZD41ZGY1MmU1Ni1iMjhhLTQ3ZjItYmJmNC04NDZlYjNkYzYwYzg8L0lkPg0KICA8RW50cmllcz4NCiAgICA8RW50cnk+DQogICAgICA8SWQ+NzUwODQxMGQtYmMwOS00OTEyLWFiM2QtNDZiNzgxMjRmMzVhPC9JZD4NCiAgICAgIDxSZWZlcmVuY2VJZD40MTZhNDY4ZC1kNGYxLTQ3YzctYjhjNy04YTY4YjJlYTgzMDc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E5XTwvVGV4dD4NCiAgICA8L1RleHRVbml0Pg0KICA8L1RleHRVbml0cz4NCjwvUGxhY2Vob2xkZXI+</w:instrText>
      </w:r>
      <w:r w:rsidRPr="003769FB">
        <w:rPr>
          <w:rFonts w:ascii="Book Antiqua" w:hAnsi="Book Antiqua"/>
          <w:szCs w:val="24"/>
          <w:lang w:val="en-US"/>
        </w:rPr>
        <w:fldChar w:fldCharType="separate"/>
      </w:r>
      <w:bookmarkStart w:id="53" w:name="_CTVP0015df52e56b28a47f2bbf4846eb3dc60c8"/>
      <w:r w:rsidR="00A23467" w:rsidRPr="003769FB">
        <w:rPr>
          <w:rFonts w:ascii="Book Antiqua" w:hAnsi="Book Antiqua"/>
          <w:szCs w:val="24"/>
          <w:vertAlign w:val="superscript"/>
          <w:lang w:val="en-US"/>
        </w:rPr>
        <w:t>[19]</w:t>
      </w:r>
      <w:bookmarkEnd w:id="53"/>
      <w:r w:rsidRPr="003769FB">
        <w:rPr>
          <w:rFonts w:ascii="Book Antiqua" w:hAnsi="Book Antiqua"/>
          <w:szCs w:val="24"/>
          <w:lang w:val="en-US"/>
        </w:rPr>
        <w:fldChar w:fldCharType="end"/>
      </w:r>
      <w:r w:rsidRPr="003769FB">
        <w:rPr>
          <w:rFonts w:ascii="Book Antiqua" w:hAnsi="Book Antiqua"/>
          <w:szCs w:val="24"/>
          <w:lang w:val="en-US"/>
        </w:rPr>
        <w:t>.</w:t>
      </w:r>
    </w:p>
    <w:p w14:paraId="35A2C7E4" w14:textId="3DCF667E" w:rsidR="00C05FEA" w:rsidRPr="003769FB" w:rsidRDefault="00161131" w:rsidP="004D49D8">
      <w:pPr>
        <w:widowControl w:val="0"/>
        <w:spacing w:after="0"/>
        <w:ind w:firstLineChars="150" w:firstLine="360"/>
        <w:rPr>
          <w:rFonts w:ascii="Book Antiqua" w:hAnsi="Book Antiqua"/>
          <w:szCs w:val="24"/>
          <w:lang w:val="en-US"/>
        </w:rPr>
      </w:pPr>
      <w:r w:rsidRPr="003769FB">
        <w:rPr>
          <w:rFonts w:ascii="Book Antiqua" w:hAnsi="Book Antiqua"/>
          <w:szCs w:val="24"/>
          <w:lang w:val="en-US"/>
        </w:rPr>
        <w:t>Because the official intake recommedations of vitamen E are so seldom met, along with the rare occurance of deficiency symptoms (apart from being caused by disease, addressed later), Maret G. Traber</w:t>
      </w:r>
      <w:r w:rsidRPr="003769FB">
        <w:rPr>
          <w:rFonts w:ascii="Book Antiqua" w:hAnsi="Book Antiqua"/>
          <w:szCs w:val="24"/>
          <w:lang w:val="en-US"/>
        </w:rPr>
        <w:fldChar w:fldCharType="begin"/>
      </w:r>
      <w:r w:rsidR="003A2BE4" w:rsidRPr="003769FB">
        <w:rPr>
          <w:rFonts w:ascii="Book Antiqua" w:hAnsi="Book Antiqua"/>
          <w:szCs w:val="24"/>
          <w:lang w:val="en-US"/>
        </w:rPr>
        <w:instrText>ADDIN CITAVI.PLACEHOLDER 7fe2005e-507f-40c4-aef2-c540daa38325 PFBsYWNlaG9sZGVyPg0KICA8QWRkSW5WZXJzaW9uPjUuMS4wLjA8L0FkZEluVmVyc2lvbj4NCiAgPElkPjdmZTIwMDVlLTUwN2YtNDBjNC1hZWYyLWM1NDBkYWEzODMyNTwvSWQ+DQogIDxFbnRyaWVzPg0KICAgIDxFbnRyeT4NCiAgICAgIDxJZD4wY2E4NDdlYi0zNDBmLTQzYzEtOTcwYS0wNjQxYjM1ZDVhNTg8L0lkPg0KICAgICAgPFJlZmVyZW5jZUlkPmMzZTQ3OTNiLTViNjYtNGRhYS04MjFkLTM3MzA3YzIzN2Y5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OF08L1RleHQ+DQogICAgPC9UZXh0VW5pdD4NCiAgPC9UZXh0VW5pdHM+DQo8L1BsYWNlaG9sZGVyPg==</w:instrText>
      </w:r>
      <w:r w:rsidRPr="003769FB">
        <w:rPr>
          <w:rFonts w:ascii="Book Antiqua" w:hAnsi="Book Antiqua"/>
          <w:szCs w:val="24"/>
          <w:lang w:val="en-US"/>
        </w:rPr>
        <w:fldChar w:fldCharType="separate"/>
      </w:r>
      <w:bookmarkStart w:id="54" w:name="_CTVP0017fe2005e507f40c4aef2c540daa38325"/>
      <w:r w:rsidR="003A2BE4" w:rsidRPr="003769FB">
        <w:rPr>
          <w:rFonts w:ascii="Book Antiqua" w:hAnsi="Book Antiqua"/>
          <w:szCs w:val="24"/>
          <w:vertAlign w:val="superscript"/>
          <w:lang w:val="en-US"/>
        </w:rPr>
        <w:t>[18]</w:t>
      </w:r>
      <w:bookmarkEnd w:id="54"/>
      <w:r w:rsidRPr="003769FB">
        <w:rPr>
          <w:rFonts w:ascii="Book Antiqua" w:hAnsi="Book Antiqua"/>
          <w:szCs w:val="24"/>
          <w:lang w:val="en-US"/>
        </w:rPr>
        <w:fldChar w:fldCharType="end"/>
      </w:r>
      <w:r w:rsidRPr="003769FB">
        <w:rPr>
          <w:rFonts w:ascii="Book Antiqua" w:hAnsi="Book Antiqua"/>
          <w:szCs w:val="24"/>
          <w:lang w:val="en-US"/>
        </w:rPr>
        <w:t xml:space="preserve"> recently questioned whether the recommended α-TOH intake is set too high and whether a diet low in dietary α-TOH intake has any biological significance. However as </w:t>
      </w:r>
      <w:r w:rsidR="00961280" w:rsidRPr="003769FB">
        <w:rPr>
          <w:rFonts w:ascii="Book Antiqua" w:hAnsi="Book Antiqua"/>
          <w:szCs w:val="24"/>
          <w:lang w:val="en-US"/>
        </w:rPr>
        <w:t>of</w:t>
      </w:r>
      <w:r w:rsidRPr="003769FB">
        <w:rPr>
          <w:rFonts w:ascii="Book Antiqua" w:hAnsi="Book Antiqua"/>
          <w:szCs w:val="24"/>
          <w:lang w:val="en-US"/>
        </w:rPr>
        <w:t xml:space="preserve"> now, </w:t>
      </w:r>
      <w:r w:rsidR="00C05FEA" w:rsidRPr="003769FB">
        <w:rPr>
          <w:rFonts w:ascii="Book Antiqua" w:hAnsi="Book Antiqua"/>
          <w:szCs w:val="24"/>
          <w:lang w:val="en-US"/>
        </w:rPr>
        <w:t>circulating α-TOH concentrations below 9 mmol/</w:t>
      </w:r>
      <w:r w:rsidR="00C17A77" w:rsidRPr="003769FB">
        <w:rPr>
          <w:rFonts w:ascii="Book Antiqua" w:hAnsi="Book Antiqua"/>
          <w:szCs w:val="24"/>
          <w:lang w:val="en-US"/>
        </w:rPr>
        <w:t>L</w:t>
      </w:r>
      <w:r w:rsidR="00C05FEA" w:rsidRPr="003769FB">
        <w:rPr>
          <w:rFonts w:ascii="Book Antiqua" w:hAnsi="Book Antiqua"/>
          <w:szCs w:val="24"/>
          <w:lang w:val="en-US"/>
        </w:rPr>
        <w:t xml:space="preserve"> </w:t>
      </w:r>
      <w:r w:rsidR="001C6417" w:rsidRPr="003769FB">
        <w:rPr>
          <w:rFonts w:ascii="Book Antiqua" w:hAnsi="Book Antiqua"/>
          <w:szCs w:val="24"/>
          <w:lang w:val="en-US"/>
        </w:rPr>
        <w:t xml:space="preserve">for men </w:t>
      </w:r>
      <w:r w:rsidR="00C05FEA" w:rsidRPr="003769FB">
        <w:rPr>
          <w:rFonts w:ascii="Book Antiqua" w:hAnsi="Book Antiqua"/>
          <w:szCs w:val="24"/>
          <w:lang w:val="en-US"/>
        </w:rPr>
        <w:t>or below 12 mmol/</w:t>
      </w:r>
      <w:r w:rsidR="00C17A77" w:rsidRPr="003769FB">
        <w:rPr>
          <w:rFonts w:ascii="Book Antiqua" w:hAnsi="Book Antiqua"/>
          <w:szCs w:val="24"/>
          <w:lang w:val="en-US"/>
        </w:rPr>
        <w:t>L</w:t>
      </w:r>
      <w:r w:rsidR="00C05FEA" w:rsidRPr="003769FB">
        <w:rPr>
          <w:rFonts w:ascii="Book Antiqua" w:hAnsi="Book Antiqua"/>
          <w:szCs w:val="24"/>
          <w:lang w:val="en-US"/>
        </w:rPr>
        <w:t xml:space="preserve"> </w:t>
      </w:r>
      <w:r w:rsidR="001C6417" w:rsidRPr="003769FB">
        <w:rPr>
          <w:rFonts w:ascii="Book Antiqua" w:hAnsi="Book Antiqua"/>
          <w:szCs w:val="24"/>
          <w:lang w:val="en-US"/>
        </w:rPr>
        <w:t xml:space="preserve">for women </w:t>
      </w:r>
      <w:r w:rsidR="009C7C3C" w:rsidRPr="003769FB">
        <w:rPr>
          <w:rFonts w:ascii="Book Antiqua" w:hAnsi="Book Antiqua"/>
          <w:szCs w:val="24"/>
          <w:lang w:val="en-US"/>
        </w:rPr>
        <w:t>are considered as deficient and</w:t>
      </w:r>
      <w:r w:rsidR="00C05FEA" w:rsidRPr="003769FB">
        <w:rPr>
          <w:rFonts w:ascii="Book Antiqua" w:hAnsi="Book Antiqua"/>
          <w:szCs w:val="24"/>
          <w:lang w:val="en-US"/>
        </w:rPr>
        <w:t xml:space="preserve"> </w:t>
      </w:r>
      <w:r w:rsidRPr="003769FB">
        <w:rPr>
          <w:rFonts w:ascii="Book Antiqua" w:hAnsi="Book Antiqua"/>
          <w:szCs w:val="24"/>
          <w:lang w:val="en-US"/>
        </w:rPr>
        <w:t xml:space="preserve">only </w:t>
      </w:r>
      <w:r w:rsidR="00C05FEA" w:rsidRPr="003769FB">
        <w:rPr>
          <w:rFonts w:ascii="Book Antiqua" w:hAnsi="Book Antiqua"/>
          <w:szCs w:val="24"/>
          <w:lang w:val="en-US"/>
        </w:rPr>
        <w:t>marginal for healthy adults, respectively</w:t>
      </w:r>
      <w:r w:rsidR="00C05FEA" w:rsidRPr="003769FB">
        <w:rPr>
          <w:rFonts w:ascii="Book Antiqua" w:hAnsi="Book Antiqua"/>
          <w:szCs w:val="24"/>
          <w:lang w:val="en-US"/>
        </w:rPr>
        <w:fldChar w:fldCharType="begin"/>
      </w:r>
      <w:r w:rsidR="003A2BE4" w:rsidRPr="003769FB">
        <w:rPr>
          <w:rFonts w:ascii="Book Antiqua" w:hAnsi="Book Antiqua"/>
          <w:szCs w:val="24"/>
          <w:lang w:val="en-US"/>
        </w:rPr>
        <w:instrText>ADDIN CITAVI.PLACEHOLDER 2a2d7778-1fdd-4818-92a2-2974392093e4 PFBsYWNlaG9sZGVyPg0KICA8QWRkSW5WZXJzaW9uPjUuMS4wLjA8L0FkZEluVmVyc2lvbj4NCiAgPElkPjJhMmQ3Nzc4LTFmZGQtNDgxOC05MmEyLTI5NzQzOTIwOTNlNDwvSWQ+DQogIDxFbnRyaWVzPg0KICAgIDxFbnRyeT4NCiAgICAgIDxJZD4xOWY2NjRjOC1mYzBiLTRhM2QtOWM4My1hMGI1MTY5MGY4Zjc8L0lkPg0KICAgICAgPFJlZmVyZW5jZUlkPmMzZTQ3OTNiLTViNjYtNGRhYS04MjFkLTM3MzA3YzIzN2Y5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OF08L1RleHQ+DQogICAgPC9UZXh0VW5pdD4NCiAgPC9UZXh0VW5pdHM+DQo8L1BsYWNlaG9sZGVyPg==</w:instrText>
      </w:r>
      <w:r w:rsidR="00C05FEA" w:rsidRPr="003769FB">
        <w:rPr>
          <w:rFonts w:ascii="Book Antiqua" w:hAnsi="Book Antiqua"/>
          <w:szCs w:val="24"/>
          <w:lang w:val="en-US"/>
        </w:rPr>
        <w:fldChar w:fldCharType="separate"/>
      </w:r>
      <w:bookmarkStart w:id="55" w:name="_CTVP0012a2d77781fdd481892a22974392093e4"/>
      <w:r w:rsidR="003A2BE4" w:rsidRPr="003769FB">
        <w:rPr>
          <w:rFonts w:ascii="Book Antiqua" w:hAnsi="Book Antiqua"/>
          <w:szCs w:val="24"/>
          <w:vertAlign w:val="superscript"/>
          <w:lang w:val="en-US"/>
        </w:rPr>
        <w:t>[18]</w:t>
      </w:r>
      <w:bookmarkEnd w:id="55"/>
      <w:r w:rsidR="00C05FEA" w:rsidRPr="003769FB">
        <w:rPr>
          <w:rFonts w:ascii="Book Antiqua" w:hAnsi="Book Antiqua"/>
          <w:szCs w:val="24"/>
          <w:lang w:val="en-US"/>
        </w:rPr>
        <w:fldChar w:fldCharType="end"/>
      </w:r>
      <w:r w:rsidR="00C05FEA" w:rsidRPr="003769FB">
        <w:rPr>
          <w:rFonts w:ascii="Book Antiqua" w:hAnsi="Book Antiqua"/>
          <w:szCs w:val="24"/>
          <w:lang w:val="en-US"/>
        </w:rPr>
        <w:t>.</w:t>
      </w:r>
    </w:p>
    <w:p w14:paraId="40DB5476" w14:textId="6D0DCCA2" w:rsidR="004576E3" w:rsidRPr="003769FB" w:rsidRDefault="00C05FEA" w:rsidP="004D49D8">
      <w:pPr>
        <w:widowControl w:val="0"/>
        <w:spacing w:after="0"/>
        <w:ind w:firstLineChars="200" w:firstLine="480"/>
        <w:rPr>
          <w:rFonts w:ascii="Book Antiqua" w:hAnsi="Book Antiqua"/>
          <w:szCs w:val="24"/>
          <w:lang w:val="en-US" w:eastAsia="zh-CN"/>
        </w:rPr>
      </w:pPr>
      <w:r w:rsidRPr="003769FB">
        <w:rPr>
          <w:rFonts w:ascii="Book Antiqua" w:hAnsi="Book Antiqua"/>
          <w:szCs w:val="24"/>
          <w:lang w:val="en-US"/>
        </w:rPr>
        <w:t>When supplements are used to maintain vitamin</w:t>
      </w:r>
      <w:r w:rsidR="004E56D1" w:rsidRPr="003769FB">
        <w:rPr>
          <w:rFonts w:ascii="Book Antiqua" w:hAnsi="Book Antiqua"/>
          <w:szCs w:val="24"/>
          <w:lang w:val="en-US"/>
        </w:rPr>
        <w:t xml:space="preserve"> E</w:t>
      </w:r>
      <w:r w:rsidRPr="003769FB">
        <w:rPr>
          <w:rFonts w:ascii="Book Antiqua" w:hAnsi="Book Antiqua"/>
          <w:szCs w:val="24"/>
          <w:lang w:val="en-US"/>
        </w:rPr>
        <w:t xml:space="preserve"> balance, </w:t>
      </w:r>
      <w:r w:rsidR="00161131" w:rsidRPr="003769FB">
        <w:rPr>
          <w:rFonts w:ascii="Book Antiqua" w:hAnsi="Book Antiqua"/>
          <w:szCs w:val="24"/>
          <w:lang w:val="en-US"/>
        </w:rPr>
        <w:t xml:space="preserve">either </w:t>
      </w:r>
      <w:r w:rsidRPr="003769FB">
        <w:rPr>
          <w:rFonts w:ascii="Book Antiqua" w:hAnsi="Book Antiqua"/>
          <w:szCs w:val="24"/>
          <w:lang w:val="en-US"/>
        </w:rPr>
        <w:t>self-medicated or by medical prescription</w:t>
      </w:r>
      <w:r w:rsidR="004E56D1" w:rsidRPr="003769FB">
        <w:rPr>
          <w:rFonts w:ascii="Book Antiqua" w:hAnsi="Book Antiqua"/>
          <w:szCs w:val="24"/>
          <w:lang w:val="en-US"/>
        </w:rPr>
        <w:t>, question</w:t>
      </w:r>
      <w:r w:rsidR="00161131" w:rsidRPr="003769FB">
        <w:rPr>
          <w:rFonts w:ascii="Book Antiqua" w:hAnsi="Book Antiqua"/>
          <w:szCs w:val="24"/>
          <w:lang w:val="en-US"/>
        </w:rPr>
        <w:t>s</w:t>
      </w:r>
      <w:r w:rsidR="004E56D1" w:rsidRPr="003769FB">
        <w:rPr>
          <w:rFonts w:ascii="Book Antiqua" w:hAnsi="Book Antiqua"/>
          <w:szCs w:val="24"/>
          <w:lang w:val="en-US"/>
        </w:rPr>
        <w:t xml:space="preserve"> </w:t>
      </w:r>
      <w:r w:rsidR="00161131" w:rsidRPr="003769FB">
        <w:rPr>
          <w:rFonts w:ascii="Book Antiqua" w:hAnsi="Book Antiqua"/>
          <w:szCs w:val="24"/>
          <w:lang w:val="en-US"/>
        </w:rPr>
        <w:t xml:space="preserve">of </w:t>
      </w:r>
      <w:r w:rsidR="004E56D1" w:rsidRPr="003769FB">
        <w:rPr>
          <w:rFonts w:ascii="Book Antiqua" w:hAnsi="Book Antiqua"/>
          <w:szCs w:val="24"/>
          <w:lang w:val="en-US"/>
        </w:rPr>
        <w:t>toxicity and</w:t>
      </w:r>
      <w:r w:rsidR="00161131" w:rsidRPr="003769FB">
        <w:rPr>
          <w:rFonts w:ascii="Book Antiqua" w:hAnsi="Book Antiqua"/>
          <w:szCs w:val="24"/>
          <w:lang w:val="en-US"/>
        </w:rPr>
        <w:t xml:space="preserve"> other</w:t>
      </w:r>
      <w:r w:rsidRPr="003769FB">
        <w:rPr>
          <w:rFonts w:ascii="Book Antiqua" w:hAnsi="Book Antiqua"/>
          <w:szCs w:val="24"/>
          <w:lang w:val="en-US"/>
        </w:rPr>
        <w:t xml:space="preserve"> safety </w:t>
      </w:r>
      <w:r w:rsidR="001C6417" w:rsidRPr="003769FB">
        <w:rPr>
          <w:rFonts w:ascii="Book Antiqua" w:hAnsi="Book Antiqua"/>
          <w:szCs w:val="24"/>
          <w:lang w:val="en-US"/>
        </w:rPr>
        <w:t xml:space="preserve">concerns </w:t>
      </w:r>
      <w:r w:rsidRPr="003769FB">
        <w:rPr>
          <w:rFonts w:ascii="Book Antiqua" w:hAnsi="Book Antiqua"/>
          <w:szCs w:val="24"/>
          <w:lang w:val="en-US"/>
        </w:rPr>
        <w:t>must be considered. Recent animal studies on reproduct</w:t>
      </w:r>
      <w:r w:rsidR="00161131" w:rsidRPr="003769FB">
        <w:rPr>
          <w:rFonts w:ascii="Book Antiqua" w:hAnsi="Book Antiqua"/>
          <w:szCs w:val="24"/>
          <w:lang w:val="en-US"/>
        </w:rPr>
        <w:t>ion</w:t>
      </w:r>
      <w:r w:rsidRPr="003769FB">
        <w:rPr>
          <w:rFonts w:ascii="Book Antiqua" w:hAnsi="Book Antiqua"/>
          <w:szCs w:val="24"/>
          <w:lang w:val="en-US"/>
        </w:rPr>
        <w:t xml:space="preserve"> or </w:t>
      </w:r>
      <w:r w:rsidR="00161131" w:rsidRPr="003769FB">
        <w:rPr>
          <w:rFonts w:ascii="Book Antiqua" w:hAnsi="Book Antiqua"/>
          <w:szCs w:val="24"/>
          <w:lang w:val="en-US"/>
        </w:rPr>
        <w:t xml:space="preserve">investigations on the </w:t>
      </w:r>
      <w:r w:rsidRPr="003769FB">
        <w:rPr>
          <w:rFonts w:ascii="Book Antiqua" w:hAnsi="Book Antiqua"/>
          <w:szCs w:val="24"/>
          <w:lang w:val="en-US"/>
        </w:rPr>
        <w:t xml:space="preserve">developmental toxic effects of natural or non-natural vitamin E components </w:t>
      </w:r>
      <w:r w:rsidR="00C12177" w:rsidRPr="003769FB">
        <w:rPr>
          <w:rFonts w:ascii="Book Antiqua" w:hAnsi="Book Antiqua"/>
          <w:szCs w:val="24"/>
          <w:lang w:val="en-US"/>
        </w:rPr>
        <w:t xml:space="preserve">have been </w:t>
      </w:r>
      <w:r w:rsidRPr="003769FB">
        <w:rPr>
          <w:rFonts w:ascii="Book Antiqua" w:hAnsi="Book Antiqua"/>
          <w:szCs w:val="24"/>
          <w:lang w:val="en-US"/>
        </w:rPr>
        <w:t>negative but anti-mutagenic activity has been shown</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df58c406-f254-4abe-b24f-29ebc6f36b2d PFBsYWNlaG9sZGVyPg0KICA8QWRkSW5WZXJzaW9uPjQuNC4wLjI4PC9BZGRJblZlcnNpb24+DQogIDxJZD5kZjU4YzQwNi1mMjU0LTRhYmUtYjI0Zi0yOWViYzZmMzZiMmQ8L0lkPg0KICA8RW50cmllcz4NCiAgICA8RW50cnk+DQogICAgICA8SWQ+MjJjZWExMjctY2ExMy00ZmI2LWI3ZDEtMzJlMGFlMGNjZjhlPC9JZD4NCiAgICAgIDxSZWZlcmVuY2VJZD5mZWU4N2Y3NC01Yjc3LTQ1YzQtOGVkNS1mYzY5OGRhM2M1MWE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yMl08L1RleHQ+DQogICAgPC9UZXh0VW5pdD4NCiAgPC9UZXh0VW5pdHM+DQo8L1BsYWNlaG9sZGVyPg==</w:instrText>
      </w:r>
      <w:r w:rsidRPr="003769FB">
        <w:rPr>
          <w:rFonts w:ascii="Book Antiqua" w:hAnsi="Book Antiqua"/>
          <w:szCs w:val="24"/>
          <w:lang w:val="en-US"/>
        </w:rPr>
        <w:fldChar w:fldCharType="separate"/>
      </w:r>
      <w:bookmarkStart w:id="56" w:name="_CTVP001df58c406f2544abeb24f29ebc6f36b2d"/>
      <w:r w:rsidR="00A23467" w:rsidRPr="003769FB">
        <w:rPr>
          <w:rFonts w:ascii="Book Antiqua" w:hAnsi="Book Antiqua"/>
          <w:szCs w:val="24"/>
          <w:vertAlign w:val="superscript"/>
          <w:lang w:val="en-US"/>
        </w:rPr>
        <w:t>[22]</w:t>
      </w:r>
      <w:bookmarkEnd w:id="56"/>
      <w:r w:rsidRPr="003769FB">
        <w:rPr>
          <w:rFonts w:ascii="Book Antiqua" w:hAnsi="Book Antiqua"/>
          <w:szCs w:val="24"/>
          <w:lang w:val="en-US"/>
        </w:rPr>
        <w:fldChar w:fldCharType="end"/>
      </w:r>
      <w:r w:rsidRPr="003769FB">
        <w:rPr>
          <w:rFonts w:ascii="Book Antiqua" w:hAnsi="Book Antiqua"/>
          <w:szCs w:val="24"/>
          <w:lang w:val="en-US"/>
        </w:rPr>
        <w:t>. Physiological vitamin E intake of 100 mg/d (150 IU/d) can be increased up to 300 mg/d (450 IU/d) without any complications</w:t>
      </w:r>
      <w:r w:rsidRPr="003769FB">
        <w:rPr>
          <w:rFonts w:ascii="Book Antiqua" w:hAnsi="Book Antiqua"/>
          <w:szCs w:val="24"/>
          <w:lang w:val="en-US"/>
        </w:rPr>
        <w:fldChar w:fldCharType="begin"/>
      </w:r>
      <w:r w:rsidRPr="003769FB">
        <w:rPr>
          <w:rFonts w:ascii="Book Antiqua" w:hAnsi="Book Antiqua"/>
          <w:szCs w:val="24"/>
          <w:lang w:val="en-US"/>
        </w:rPr>
        <w:instrText>ADDIN CITAVI.PLACEHOLDER 28785bcb-9e6c-4bae-bc9e-6402c7641058 PFBsYWNlaG9sZGVyPg0KICA8QWRkSW5WZXJzaW9uPjQuNC4wLjI4PC9BZGRJblZlcnNpb24+DQogIDxJZD4yODc4NWJjYi05ZTZjLTRiYWUtYmM5ZS02NDAyYzc2NDEwNTg8L0lkPg0KICA8RW50cmllcz4NCiAgICA8RW50cnk+DQogICAgICA8SWQ+NTAzMmQ5MWYtNjQ1Mi00YmYyLWFlYmMtY2UyMzZmY2NlOTUzPC9JZD4NCiAgICAgIDxSZWZlcmVuY2VJZD41OTI5ZmEwNS0yZGFjLTRjOGItOWU4Ny1kZGNmYmIyMmZlYTY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MsMjRdPC9UZXh0Pg0KICAgIDwvVGV4dFVuaXQ+DQogIDwvVGV4dFVuaXRzPg0KPC9QbGFjZWhvbGRlcj4=</w:instrText>
      </w:r>
      <w:r w:rsidRPr="003769FB">
        <w:rPr>
          <w:rFonts w:ascii="Book Antiqua" w:hAnsi="Book Antiqua"/>
          <w:szCs w:val="24"/>
          <w:lang w:val="en-US"/>
        </w:rPr>
        <w:fldChar w:fldCharType="separate"/>
      </w:r>
      <w:bookmarkStart w:id="57" w:name="_CTVP00128785bcb9e6c4baebc9e6402c7641058"/>
      <w:r w:rsidR="00A23467" w:rsidRPr="003769FB">
        <w:rPr>
          <w:rFonts w:ascii="Book Antiqua" w:hAnsi="Book Antiqua"/>
          <w:szCs w:val="24"/>
          <w:vertAlign w:val="superscript"/>
          <w:lang w:val="en-US"/>
        </w:rPr>
        <w:t>[23,24]</w:t>
      </w:r>
      <w:bookmarkEnd w:id="57"/>
      <w:r w:rsidRPr="003769FB">
        <w:rPr>
          <w:rFonts w:ascii="Book Antiqua" w:hAnsi="Book Antiqua"/>
          <w:szCs w:val="24"/>
          <w:lang w:val="en-US"/>
        </w:rPr>
        <w:fldChar w:fldCharType="end"/>
      </w:r>
      <w:r w:rsidRPr="003769FB">
        <w:rPr>
          <w:rFonts w:ascii="Book Antiqua" w:hAnsi="Book Antiqua"/>
          <w:szCs w:val="24"/>
          <w:lang w:val="en-US"/>
        </w:rPr>
        <w:t>. Even for short-term, high-dose administration of vitamin E no adverse effects have been described</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03ed12c2-9055-45e5-b214-282755b3c350 PFBsYWNlaG9sZGVyPg0KICA8QWRkSW5WZXJzaW9uPjQuNC4wLjI4PC9BZGRJblZlcnNpb24+DQogIDxJZD4wM2VkMTJjMi05MDU1LTQ1ZTUtYjIxNC0yODI3NTViM2MzNTA8L0lkPg0KICA8RW50cmllcz4NCiAgICA8RW50cnk+DQogICAgICA8SWQ+NDNkMWM3MTctNTlhZi00NmMzLWE1MzQtYzQ5YTEzYjA5M2RhPC9JZD4NCiAgICAgIDxSZWZlcmVuY2VJZD5mZWU4N2Y3NC01Yjc3LTQ1YzQtOGVkNS1mYzY5OGRhM2M1MWE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yMl08L1RleHQ+DQogICAgPC9UZXh0VW5pdD4NCiAgPC9UZXh0VW5pdHM+DQo8L1BsYWNlaG9sZGVyPg==</w:instrText>
      </w:r>
      <w:r w:rsidRPr="003769FB">
        <w:rPr>
          <w:rFonts w:ascii="Book Antiqua" w:hAnsi="Book Antiqua"/>
          <w:szCs w:val="24"/>
          <w:lang w:val="en-US"/>
        </w:rPr>
        <w:fldChar w:fldCharType="separate"/>
      </w:r>
      <w:bookmarkStart w:id="58" w:name="_CTVP00103ed12c2905545e5b214282755b3c350"/>
      <w:r w:rsidR="00A23467" w:rsidRPr="003769FB">
        <w:rPr>
          <w:rFonts w:ascii="Book Antiqua" w:hAnsi="Book Antiqua"/>
          <w:szCs w:val="24"/>
          <w:vertAlign w:val="superscript"/>
          <w:lang w:val="en-US"/>
        </w:rPr>
        <w:t>[22]</w:t>
      </w:r>
      <w:bookmarkEnd w:id="58"/>
      <w:r w:rsidRPr="003769FB">
        <w:rPr>
          <w:rFonts w:ascii="Book Antiqua" w:hAnsi="Book Antiqua"/>
          <w:szCs w:val="24"/>
          <w:lang w:val="en-US"/>
        </w:rPr>
        <w:fldChar w:fldCharType="end"/>
      </w:r>
      <w:r w:rsidRPr="003769FB">
        <w:rPr>
          <w:rFonts w:ascii="Book Antiqua" w:hAnsi="Book Antiqua"/>
          <w:szCs w:val="24"/>
          <w:lang w:val="en-US"/>
        </w:rPr>
        <w:t xml:space="preserve">. However, persistent high-dose supplementation has been shown to interfere with blood clotting and </w:t>
      </w:r>
      <w:r w:rsidR="00C12177" w:rsidRPr="003769FB">
        <w:rPr>
          <w:rFonts w:ascii="Book Antiqua" w:hAnsi="Book Antiqua"/>
          <w:szCs w:val="24"/>
          <w:lang w:val="en-US"/>
        </w:rPr>
        <w:t xml:space="preserve">has been </w:t>
      </w:r>
      <w:r w:rsidRPr="003769FB">
        <w:rPr>
          <w:rFonts w:ascii="Book Antiqua" w:hAnsi="Book Antiqua"/>
          <w:szCs w:val="24"/>
          <w:lang w:val="en-US"/>
        </w:rPr>
        <w:t xml:space="preserve"> associated with increase</w:t>
      </w:r>
      <w:r w:rsidR="001C6417" w:rsidRPr="003769FB">
        <w:rPr>
          <w:rFonts w:ascii="Book Antiqua" w:hAnsi="Book Antiqua"/>
          <w:szCs w:val="24"/>
          <w:lang w:val="en-US"/>
        </w:rPr>
        <w:t>d</w:t>
      </w:r>
      <w:r w:rsidRPr="003769FB">
        <w:rPr>
          <w:rFonts w:ascii="Book Antiqua" w:hAnsi="Book Antiqua"/>
          <w:szCs w:val="24"/>
          <w:lang w:val="en-US"/>
        </w:rPr>
        <w:t xml:space="preserve"> risk of hemorrhagic stroke in animal studie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b1a54f28-1d55-402a-9812-d9bbcbc80cc7 PFBsYWNlaG9sZGVyPg0KICA8QWRkSW5WZXJzaW9uPjQuNC4wLjI4PC9BZGRJblZlcnNpb24+DQogIDxJZD5iMWE1NGYyOC0xZDU1LTQwMmEtOTgxMi1kOWJiY2JjODBjYzc8L0lkPg0KICA8RW50cmllcz4NCiAgICA8RW50cnk+DQogICAgICA8SWQ+MzE3MjI2NmItMTg1Ny00MTQ1LThkOTMtN2M5YzQ0ZDY5NGVhPC9JZD4NCiAgICAgIDxSZWZlcmVuY2VJZD5mZWU4N2Y3NC01Yjc3LTQ1YzQtOGVkNS1mYzY5OGRhM2M1MWE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yMl08L1RleHQ+DQogICAgPC9UZXh0VW5pdD4NCiAgPC9UZXh0VW5pdHM+DQo8L1BsYWNlaG9sZGVyPg==</w:instrText>
      </w:r>
      <w:r w:rsidRPr="003769FB">
        <w:rPr>
          <w:rFonts w:ascii="Book Antiqua" w:hAnsi="Book Antiqua"/>
          <w:szCs w:val="24"/>
          <w:lang w:val="en-US"/>
        </w:rPr>
        <w:fldChar w:fldCharType="separate"/>
      </w:r>
      <w:bookmarkStart w:id="59" w:name="_CTVP001b1a54f281d55402a9812d9bbcbc80cc7"/>
      <w:r w:rsidR="00A23467" w:rsidRPr="003769FB">
        <w:rPr>
          <w:rFonts w:ascii="Book Antiqua" w:hAnsi="Book Antiqua"/>
          <w:szCs w:val="24"/>
          <w:vertAlign w:val="superscript"/>
          <w:lang w:val="en-US"/>
        </w:rPr>
        <w:t>[22]</w:t>
      </w:r>
      <w:bookmarkEnd w:id="59"/>
      <w:r w:rsidRPr="003769FB">
        <w:rPr>
          <w:rFonts w:ascii="Book Antiqua" w:hAnsi="Book Antiqua"/>
          <w:szCs w:val="24"/>
          <w:lang w:val="en-US"/>
        </w:rPr>
        <w:fldChar w:fldCharType="end"/>
      </w:r>
      <w:r w:rsidRPr="003769FB">
        <w:rPr>
          <w:rFonts w:ascii="Book Antiqua" w:hAnsi="Book Antiqua"/>
          <w:szCs w:val="24"/>
          <w:lang w:val="en-US"/>
        </w:rPr>
        <w:t>. In the past, TOH was considered to be a safe food additive</w:t>
      </w:r>
      <w:r w:rsidRPr="003769FB">
        <w:rPr>
          <w:rFonts w:ascii="Book Antiqua" w:hAnsi="Book Antiqua"/>
          <w:szCs w:val="24"/>
          <w:lang w:val="en-US"/>
        </w:rPr>
        <w:fldChar w:fldCharType="begin"/>
      </w:r>
      <w:r w:rsidRPr="003769FB">
        <w:rPr>
          <w:rFonts w:ascii="Book Antiqua" w:hAnsi="Book Antiqua"/>
          <w:szCs w:val="24"/>
          <w:lang w:val="en-US"/>
        </w:rPr>
        <w:instrText>ADDIN CITAVI.PLACEHOLDER 854c192a-c0f7-44b6-83cf-34d4d464cdbc PFBsYWNlaG9sZGVyPg0KICA8QWRkSW5WZXJzaW9uPjQuNC4wLjI4PC9BZGRJblZlcnNpb24+DQogIDxJZD44NTRjMTkyYS1jMGY3LTQ0YjYtODNjZi0zNGQ0ZDQ2NGNkYmM8L0lkPg0KICA8RW50cmllcz4NCiAgICA8RW50cnk+DQogICAgICA8SWQ+MmJmMmZmMzMtZTJhYy00OWJlLTljMjktYjlhMjUyNjhlMWI4PC9JZD4NCiAgICAgIDxSZWZlcmVuY2VJZD43Y2U3MjM4NS04YjY3LTRjYzEtOGMyOC1kN2JiZDBlOTQ0NWI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NV08L1RleHQ+DQogICAgPC9UZXh0VW5pdD4NCiAgPC9UZXh0VW5pdHM+DQo8L1BsYWNlaG9sZGVyPg==</w:instrText>
      </w:r>
      <w:r w:rsidRPr="003769FB">
        <w:rPr>
          <w:rFonts w:ascii="Book Antiqua" w:hAnsi="Book Antiqua"/>
          <w:szCs w:val="24"/>
          <w:lang w:val="en-US"/>
        </w:rPr>
        <w:fldChar w:fldCharType="separate"/>
      </w:r>
      <w:bookmarkStart w:id="60" w:name="_CTVP001854c192ac0f744b683cf34d4d464cdbc"/>
      <w:r w:rsidR="00A23467" w:rsidRPr="003769FB">
        <w:rPr>
          <w:rFonts w:ascii="Book Antiqua" w:hAnsi="Book Antiqua"/>
          <w:szCs w:val="24"/>
          <w:vertAlign w:val="superscript"/>
          <w:lang w:val="en-US"/>
        </w:rPr>
        <w:t>[25]</w:t>
      </w:r>
      <w:bookmarkEnd w:id="60"/>
      <w:r w:rsidRPr="003769FB">
        <w:rPr>
          <w:rFonts w:ascii="Book Antiqua" w:hAnsi="Book Antiqua"/>
          <w:szCs w:val="24"/>
          <w:lang w:val="en-US"/>
        </w:rPr>
        <w:fldChar w:fldCharType="end"/>
      </w:r>
      <w:r w:rsidRPr="003769FB">
        <w:rPr>
          <w:rFonts w:ascii="Book Antiqua" w:hAnsi="Book Antiqua"/>
          <w:szCs w:val="24"/>
          <w:lang w:val="en-US"/>
        </w:rPr>
        <w:t xml:space="preserve">. But, </w:t>
      </w:r>
      <w:r w:rsidR="0042144E" w:rsidRPr="003769FB">
        <w:rPr>
          <w:rFonts w:ascii="Book Antiqua" w:hAnsi="Book Antiqua"/>
          <w:szCs w:val="24"/>
          <w:lang w:val="en-US"/>
        </w:rPr>
        <w:t xml:space="preserve">Miller </w:t>
      </w:r>
      <w:r w:rsidR="003500AB" w:rsidRPr="003769FB">
        <w:rPr>
          <w:rFonts w:ascii="Book Antiqua" w:hAnsi="Book Antiqua"/>
          <w:i/>
          <w:szCs w:val="24"/>
          <w:lang w:val="en-US"/>
        </w:rPr>
        <w:t>et al</w:t>
      </w:r>
      <w:r w:rsidR="001E1ACA" w:rsidRPr="003769FB">
        <w:rPr>
          <w:rFonts w:ascii="Book Antiqua" w:hAnsi="Book Antiqua"/>
          <w:szCs w:val="24"/>
          <w:lang w:val="en-US"/>
        </w:rPr>
        <w:fldChar w:fldCharType="begin"/>
      </w:r>
      <w:r w:rsidR="001E1ACA" w:rsidRPr="003769FB">
        <w:rPr>
          <w:rFonts w:ascii="Book Antiqua" w:hAnsi="Book Antiqua"/>
          <w:szCs w:val="24"/>
          <w:lang w:val="en-US"/>
        </w:rPr>
        <w:instrText>ADDIN CITAVI.PLACEHOLDER 2eccdbe8-9f58-4bd4-9f9e-e34a351c30c7 PFBsYWNlaG9sZGVyPg0KICA8QWRkSW5WZXJzaW9uPjQuNC4wLjI4PC9BZGRJblZlcnNpb24+DQogIDxJZD4yZWNjZGJlOC05ZjU4LTRiZDQtOWY5ZS1lMzRhMzUxYzMwYzc8L0lkPg0KICA8RW50cmllcz4NCiAgICA8RW50cnk+DQogICAgICA8SWQ+ODE0NDI0ZTUtYTQ3YS00ZWNkLTgwNDQtYzJiNzgxZDMyNWQzPC9JZD4NCiAgICAgIDxSZWZlcmVuY2VJZD4zNjk1YTg5YS1kMzE2LTQ3ZGQtYWI3OC02OTgxYWNhZThhOTc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Nl08L1RleHQ+DQogICAgPC9UZXh0VW5pdD4NCiAgPC9UZXh0VW5pdHM+DQo8L1BsYWNlaG9sZGVyPg==</w:instrText>
      </w:r>
      <w:r w:rsidR="001E1ACA" w:rsidRPr="003769FB">
        <w:rPr>
          <w:rFonts w:ascii="Book Antiqua" w:hAnsi="Book Antiqua"/>
          <w:szCs w:val="24"/>
          <w:lang w:val="en-US"/>
        </w:rPr>
        <w:fldChar w:fldCharType="separate"/>
      </w:r>
      <w:bookmarkStart w:id="61" w:name="_CTVP0012eccdbe89f584bd49f9ee34a351c30c7"/>
      <w:r w:rsidR="00A23467" w:rsidRPr="003769FB">
        <w:rPr>
          <w:rFonts w:ascii="Book Antiqua" w:hAnsi="Book Antiqua"/>
          <w:szCs w:val="24"/>
          <w:vertAlign w:val="superscript"/>
          <w:lang w:val="en-US"/>
        </w:rPr>
        <w:t>[26]</w:t>
      </w:r>
      <w:bookmarkEnd w:id="61"/>
      <w:r w:rsidR="001E1ACA" w:rsidRPr="003769FB">
        <w:rPr>
          <w:rFonts w:ascii="Book Antiqua" w:hAnsi="Book Antiqua"/>
          <w:szCs w:val="24"/>
          <w:lang w:val="en-US"/>
        </w:rPr>
        <w:fldChar w:fldCharType="end"/>
      </w:r>
      <w:r w:rsidR="0042144E" w:rsidRPr="003769FB">
        <w:rPr>
          <w:rFonts w:ascii="Book Antiqua" w:hAnsi="Book Antiqua"/>
          <w:szCs w:val="24"/>
          <w:lang w:val="en-US"/>
        </w:rPr>
        <w:t xml:space="preserve"> </w:t>
      </w:r>
      <w:r w:rsidR="00165CCF" w:rsidRPr="003769FB">
        <w:rPr>
          <w:rFonts w:ascii="Book Antiqua" w:hAnsi="Book Antiqua"/>
          <w:szCs w:val="24"/>
          <w:lang w:val="en-US"/>
        </w:rPr>
        <w:t>reported</w:t>
      </w:r>
      <w:r w:rsidRPr="003769FB">
        <w:rPr>
          <w:rFonts w:ascii="Book Antiqua" w:hAnsi="Book Antiqua"/>
          <w:szCs w:val="24"/>
          <w:lang w:val="en-US"/>
        </w:rPr>
        <w:t xml:space="preserve"> an increase of total mortality after high-dose vitamin E intake </w:t>
      </w:r>
      <w:r w:rsidR="00165CCF" w:rsidRPr="003769FB">
        <w:rPr>
          <w:rFonts w:ascii="Book Antiqua" w:hAnsi="Book Antiqua"/>
          <w:szCs w:val="24"/>
          <w:lang w:val="en-US"/>
        </w:rPr>
        <w:t>for at least one year</w:t>
      </w:r>
      <w:r w:rsidRPr="003769FB">
        <w:rPr>
          <w:rFonts w:ascii="Book Antiqua" w:hAnsi="Book Antiqua"/>
          <w:szCs w:val="24"/>
          <w:lang w:val="en-US"/>
        </w:rPr>
        <w:t xml:space="preserve">. Since adverse effects, </w:t>
      </w:r>
      <w:r w:rsidR="004E56D1" w:rsidRPr="003769FB">
        <w:rPr>
          <w:rFonts w:ascii="Book Antiqua" w:hAnsi="Book Antiqua"/>
          <w:szCs w:val="24"/>
          <w:lang w:val="en-US"/>
        </w:rPr>
        <w:t>such as</w:t>
      </w:r>
      <w:r w:rsidRPr="003769FB">
        <w:rPr>
          <w:rFonts w:ascii="Book Antiqua" w:hAnsi="Book Antiqua"/>
          <w:szCs w:val="24"/>
          <w:lang w:val="en-US"/>
        </w:rPr>
        <w:t xml:space="preserve"> increased tendency to hemorrhage, </w:t>
      </w:r>
      <w:r w:rsidR="00C12177" w:rsidRPr="003769FB">
        <w:rPr>
          <w:rFonts w:ascii="Book Antiqua" w:hAnsi="Book Antiqua"/>
          <w:szCs w:val="24"/>
          <w:lang w:val="en-US"/>
        </w:rPr>
        <w:t xml:space="preserve">have been </w:t>
      </w:r>
      <w:r w:rsidRPr="003769FB">
        <w:rPr>
          <w:rFonts w:ascii="Book Antiqua" w:hAnsi="Book Antiqua"/>
          <w:szCs w:val="24"/>
          <w:lang w:val="en-US"/>
        </w:rPr>
        <w:t xml:space="preserve">observed at </w:t>
      </w:r>
      <w:r w:rsidR="004E56D1" w:rsidRPr="003769FB">
        <w:rPr>
          <w:rFonts w:ascii="Book Antiqua" w:hAnsi="Book Antiqua"/>
          <w:szCs w:val="24"/>
          <w:lang w:val="en-US"/>
        </w:rPr>
        <w:t>high vitamin E intake, the t</w:t>
      </w:r>
      <w:r w:rsidRPr="003769FB">
        <w:rPr>
          <w:rFonts w:ascii="Book Antiqua" w:hAnsi="Book Antiqua"/>
          <w:szCs w:val="24"/>
          <w:lang w:val="en-US"/>
        </w:rPr>
        <w:t xml:space="preserve">olerable </w:t>
      </w:r>
      <w:r w:rsidR="004E56D1" w:rsidRPr="003769FB">
        <w:rPr>
          <w:rFonts w:ascii="Book Antiqua" w:hAnsi="Book Antiqua"/>
          <w:szCs w:val="24"/>
          <w:lang w:val="en-US"/>
        </w:rPr>
        <w:t>u</w:t>
      </w:r>
      <w:r w:rsidRPr="003769FB">
        <w:rPr>
          <w:rFonts w:ascii="Book Antiqua" w:hAnsi="Book Antiqua"/>
          <w:szCs w:val="24"/>
          <w:lang w:val="en-US"/>
        </w:rPr>
        <w:t xml:space="preserve">pper </w:t>
      </w:r>
      <w:r w:rsidR="004E56D1" w:rsidRPr="003769FB">
        <w:rPr>
          <w:rFonts w:ascii="Book Antiqua" w:hAnsi="Book Antiqua"/>
          <w:szCs w:val="24"/>
          <w:lang w:val="en-US"/>
        </w:rPr>
        <w:t>i</w:t>
      </w:r>
      <w:r w:rsidRPr="003769FB">
        <w:rPr>
          <w:rFonts w:ascii="Book Antiqua" w:hAnsi="Book Antiqua"/>
          <w:szCs w:val="24"/>
          <w:lang w:val="en-US"/>
        </w:rPr>
        <w:t xml:space="preserve">ntake </w:t>
      </w:r>
      <w:r w:rsidR="004E56D1" w:rsidRPr="003769FB">
        <w:rPr>
          <w:rFonts w:ascii="Book Antiqua" w:hAnsi="Book Antiqua"/>
          <w:szCs w:val="24"/>
          <w:lang w:val="en-US"/>
        </w:rPr>
        <w:t>l</w:t>
      </w:r>
      <w:r w:rsidRPr="003769FB">
        <w:rPr>
          <w:rFonts w:ascii="Book Antiqua" w:hAnsi="Book Antiqua"/>
          <w:szCs w:val="24"/>
          <w:lang w:val="en-US"/>
        </w:rPr>
        <w:t>evel for adults was set at 1000 mg/d α-TOH</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6fc29f08-2655-4213-b51a-9c59348416be PFBsYWNlaG9sZGVyPg0KICA8QWRkSW5WZXJzaW9uPjQuNC4wLjI4PC9BZGRJblZlcnNpb24+DQogIDxJZD42ZmMyOWYwOC0yNjU1LTQyMTMtYjUxYS05YzU5MzQ4NDE2YmU8L0lkPg0KICA8RW50cmllcz4NCiAgICA8RW50cnk+DQogICAgICA8SWQ+NWRmNDcxYjgtMTIzMy00ZmQxLWFmMDMtMmFkMTM3OGQzMjA3PC9JZD4NCiAgICAgIDxSZWZlcmVuY2VJZD42ODhjZjk4Mi1jNTZmLTRjNmQtODg0NC01YmIzZTlhNmFlYmQ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hdPC9UZXh0Pg0KICAgIDwvVGV4dFVuaXQ+DQogIDwvVGV4dFVuaXRzPg0KPC9QbGFjZWhvbGRlcj4=</w:instrText>
      </w:r>
      <w:r w:rsidRPr="003769FB">
        <w:rPr>
          <w:rFonts w:ascii="Book Antiqua" w:hAnsi="Book Antiqua"/>
          <w:szCs w:val="24"/>
          <w:lang w:val="en-US"/>
        </w:rPr>
        <w:fldChar w:fldCharType="separate"/>
      </w:r>
      <w:bookmarkStart w:id="62" w:name="_CTVP0016fc29f0826554213b51a9c59348416be"/>
      <w:r w:rsidR="00A23467" w:rsidRPr="003769FB">
        <w:rPr>
          <w:rFonts w:ascii="Book Antiqua" w:hAnsi="Book Antiqua"/>
          <w:szCs w:val="24"/>
          <w:vertAlign w:val="superscript"/>
          <w:lang w:val="en-US"/>
        </w:rPr>
        <w:t>[8]</w:t>
      </w:r>
      <w:bookmarkEnd w:id="62"/>
      <w:r w:rsidRPr="003769FB">
        <w:rPr>
          <w:rFonts w:ascii="Book Antiqua" w:hAnsi="Book Antiqua"/>
          <w:szCs w:val="24"/>
          <w:lang w:val="en-US"/>
        </w:rPr>
        <w:fldChar w:fldCharType="end"/>
      </w:r>
      <w:r w:rsidRPr="003769FB">
        <w:rPr>
          <w:rFonts w:ascii="Book Antiqua" w:hAnsi="Book Antiqua"/>
          <w:szCs w:val="24"/>
          <w:lang w:val="en-US"/>
        </w:rPr>
        <w:t>.</w:t>
      </w:r>
    </w:p>
    <w:p w14:paraId="589BD380" w14:textId="77777777" w:rsidR="00C17A77" w:rsidRPr="003769FB" w:rsidRDefault="00C17A77" w:rsidP="004D49D8">
      <w:pPr>
        <w:widowControl w:val="0"/>
        <w:spacing w:after="0"/>
        <w:ind w:firstLineChars="200" w:firstLine="480"/>
        <w:rPr>
          <w:rFonts w:ascii="Book Antiqua" w:hAnsi="Book Antiqua"/>
          <w:szCs w:val="24"/>
          <w:lang w:val="en-US" w:eastAsia="zh-CN"/>
        </w:rPr>
      </w:pPr>
    </w:p>
    <w:p w14:paraId="39441C84" w14:textId="4E895DF1" w:rsidR="00C05FEA" w:rsidRPr="003769FB" w:rsidRDefault="00C05FEA" w:rsidP="004D49D8">
      <w:pPr>
        <w:pStyle w:val="ad"/>
        <w:widowControl w:val="0"/>
        <w:spacing w:after="0" w:line="360" w:lineRule="auto"/>
        <w:rPr>
          <w:rFonts w:ascii="Book Antiqua" w:hAnsi="Book Antiqua"/>
          <w:i/>
          <w:szCs w:val="24"/>
          <w:lang w:val="en-US"/>
        </w:rPr>
      </w:pPr>
      <w:r w:rsidRPr="003769FB">
        <w:rPr>
          <w:rFonts w:ascii="Book Antiqua" w:hAnsi="Book Antiqua"/>
          <w:i/>
          <w:szCs w:val="24"/>
          <w:lang w:val="en-US"/>
        </w:rPr>
        <w:t xml:space="preserve">Life-style and age influence </w:t>
      </w:r>
      <w:r w:rsidR="004E56D1" w:rsidRPr="003769FB">
        <w:rPr>
          <w:rFonts w:ascii="Book Antiqua" w:hAnsi="Book Antiqua"/>
          <w:i/>
          <w:szCs w:val="24"/>
          <w:lang w:val="en-US"/>
        </w:rPr>
        <w:t xml:space="preserve">the </w:t>
      </w:r>
      <w:r w:rsidRPr="003769FB">
        <w:rPr>
          <w:rFonts w:ascii="Book Antiqua" w:hAnsi="Book Antiqua"/>
          <w:i/>
          <w:szCs w:val="24"/>
          <w:lang w:val="en-US"/>
        </w:rPr>
        <w:t>bioavailability of vitamin E</w:t>
      </w:r>
    </w:p>
    <w:p w14:paraId="0506D224" w14:textId="027B2E83" w:rsidR="00C05FEA" w:rsidRPr="003769FB" w:rsidRDefault="00C05FEA" w:rsidP="004D49D8">
      <w:pPr>
        <w:widowControl w:val="0"/>
        <w:spacing w:after="0"/>
        <w:rPr>
          <w:rFonts w:ascii="Book Antiqua" w:hAnsi="Book Antiqua"/>
          <w:szCs w:val="24"/>
          <w:lang w:val="en-US"/>
        </w:rPr>
      </w:pPr>
      <w:r w:rsidRPr="003769FB">
        <w:rPr>
          <w:rFonts w:ascii="Book Antiqua" w:hAnsi="Book Antiqua"/>
          <w:szCs w:val="24"/>
          <w:lang w:val="en-US"/>
        </w:rPr>
        <w:t>Concentrations of serum nutrients such as vitamin E are influenced by age and lifestyle factors (</w:t>
      </w:r>
      <w:r w:rsidRPr="003769FB">
        <w:rPr>
          <w:rFonts w:ascii="Book Antiqua" w:hAnsi="Book Antiqua"/>
          <w:i/>
          <w:szCs w:val="24"/>
          <w:lang w:val="en-US"/>
        </w:rPr>
        <w:t>e.g.</w:t>
      </w:r>
      <w:r w:rsidRPr="003769FB">
        <w:rPr>
          <w:rFonts w:ascii="Book Antiqua" w:hAnsi="Book Antiqua"/>
          <w:szCs w:val="24"/>
          <w:lang w:val="en-US"/>
        </w:rPr>
        <w:t xml:space="preserve"> obesity, tobacco smoking, alcohol consumption)</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22591476-5cb7-4b5d-8621-4227483177f7 PFBsYWNlaG9sZGVyPg0KICA8QWRkSW5WZXJzaW9uPjQuNC4wLjI4PC9BZGRJblZlcnNpb24+DQogIDxJZD4yMjU5MTQ3Ni01Y2I3LTRiNWQtODYyMS00MjI3NDgzMTc3Zjc8L0lkPg0KICA8RW50cmllcz4NCiAgICA8RW50cnk+DQogICAgICA8SWQ+OWFkZDQzYWUtYWYzNS00ZTViLWJmMmYtOGJkOTA2OTE3ZTg0PC9JZD4NCiAgICAgIDxSZWZlcmVuY2VJZD5jZjgxZDcxYi04ZDIzLTRlM2EtOGNiZi1kZTk0ODk5MGFjZGM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MjddPC9UZXh0Pg0KICAgIDwvVGV4dFVuaXQ+DQogIDwvVGV4dFVuaXRzPg0KPC9QbGFjZWhvbGRlcj4=</w:instrText>
      </w:r>
      <w:r w:rsidRPr="003769FB">
        <w:rPr>
          <w:rFonts w:ascii="Book Antiqua" w:hAnsi="Book Antiqua"/>
          <w:szCs w:val="24"/>
          <w:lang w:val="en-US"/>
        </w:rPr>
        <w:fldChar w:fldCharType="separate"/>
      </w:r>
      <w:bookmarkStart w:id="63" w:name="_CTVP001225914765cb74b5d86214227483177f7"/>
      <w:r w:rsidR="00A23467" w:rsidRPr="003769FB">
        <w:rPr>
          <w:rFonts w:ascii="Book Antiqua" w:hAnsi="Book Antiqua"/>
          <w:szCs w:val="24"/>
          <w:vertAlign w:val="superscript"/>
          <w:lang w:val="en-US"/>
        </w:rPr>
        <w:t>[27]</w:t>
      </w:r>
      <w:bookmarkEnd w:id="63"/>
      <w:r w:rsidRPr="003769FB">
        <w:rPr>
          <w:rFonts w:ascii="Book Antiqua" w:hAnsi="Book Antiqua"/>
          <w:szCs w:val="24"/>
          <w:lang w:val="en-US"/>
        </w:rPr>
        <w:fldChar w:fldCharType="end"/>
      </w:r>
      <w:r w:rsidRPr="003769FB">
        <w:rPr>
          <w:rFonts w:ascii="Book Antiqua" w:hAnsi="Book Antiqua"/>
          <w:szCs w:val="24"/>
          <w:lang w:val="en-US"/>
        </w:rPr>
        <w:t xml:space="preserve">. Age-related differences or changes in vitamin E levels in serum and tissue have been discussed in numerous studies. Campbell </w:t>
      </w:r>
      <w:r w:rsidR="003500AB" w:rsidRPr="003769FB">
        <w:rPr>
          <w:rFonts w:ascii="Book Antiqua" w:hAnsi="Book Antiqua"/>
          <w:i/>
          <w:szCs w:val="24"/>
          <w:lang w:val="en-US"/>
        </w:rPr>
        <w:t>et al</w:t>
      </w:r>
      <w:r w:rsidRPr="003769FB">
        <w:rPr>
          <w:rFonts w:ascii="Book Antiqua" w:hAnsi="Book Antiqua"/>
          <w:szCs w:val="24"/>
          <w:lang w:val="en-US"/>
        </w:rPr>
        <w:fldChar w:fldCharType="begin"/>
      </w:r>
      <w:r w:rsidRPr="003769FB">
        <w:rPr>
          <w:rFonts w:ascii="Book Antiqua" w:hAnsi="Book Antiqua"/>
          <w:szCs w:val="24"/>
          <w:lang w:val="en-US"/>
        </w:rPr>
        <w:instrText>ADDIN CITAVI.PLACEHOLDER 9fc1439d-5d20-4097-9cd3-bf6d3679d9c8 PFBsYWNlaG9sZGVyPg0KICA8QWRkSW5WZXJzaW9uPjQuNC4wLjI4PC9BZGRJblZlcnNpb24+DQogIDxJZD45ZmMxNDM5ZC01ZDIwLTQwOTctOWNkMy1iZjZkMzY3OWQ5Yzg8L0lkPg0KICA8RW50cmllcz4NCiAgICA8RW50cnk+DQogICAgICA8SWQ+Y2IwNmVjZmUtOGFlNC00MWQ0LThiNzEtNjExMjYzMzk4YTNmPC9JZD4NCiAgICAgIDxSZWZlcmVuY2VJZD5iODIyY2UzZS1mYTZkLTRhODAtYTYzNy01Mjk0NWExN2UwMjc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4XTwvVGV4dD4NCiAgICA8L1RleHRVbml0Pg0KICA8L1RleHRVbml0cz4NCjwvUGxhY2Vob2xkZXI+</w:instrText>
      </w:r>
      <w:r w:rsidRPr="003769FB">
        <w:rPr>
          <w:rFonts w:ascii="Book Antiqua" w:hAnsi="Book Antiqua"/>
          <w:szCs w:val="24"/>
          <w:lang w:val="en-US"/>
        </w:rPr>
        <w:fldChar w:fldCharType="separate"/>
      </w:r>
      <w:bookmarkStart w:id="64" w:name="_CTVP0019fc1439d5d2040979cd3bf6d3679d9c8"/>
      <w:r w:rsidR="00A23467" w:rsidRPr="003769FB">
        <w:rPr>
          <w:rFonts w:ascii="Book Antiqua" w:hAnsi="Book Antiqua"/>
          <w:szCs w:val="24"/>
          <w:vertAlign w:val="superscript"/>
          <w:lang w:val="en-US"/>
        </w:rPr>
        <w:t>[28]</w:t>
      </w:r>
      <w:bookmarkEnd w:id="64"/>
      <w:r w:rsidRPr="003769FB">
        <w:rPr>
          <w:rFonts w:ascii="Book Antiqua" w:hAnsi="Book Antiqua"/>
          <w:szCs w:val="24"/>
          <w:lang w:val="en-US"/>
        </w:rPr>
        <w:fldChar w:fldCharType="end"/>
      </w:r>
      <w:r w:rsidRPr="003769FB">
        <w:rPr>
          <w:rFonts w:ascii="Book Antiqua" w:hAnsi="Book Antiqua"/>
          <w:szCs w:val="24"/>
          <w:lang w:val="en-US"/>
        </w:rPr>
        <w:t xml:space="preserve"> </w:t>
      </w:r>
      <w:r w:rsidR="004E56D1" w:rsidRPr="003769FB">
        <w:rPr>
          <w:rFonts w:ascii="Book Antiqua" w:hAnsi="Book Antiqua"/>
          <w:szCs w:val="24"/>
          <w:lang w:val="en-US"/>
        </w:rPr>
        <w:t>show</w:t>
      </w:r>
      <w:r w:rsidR="00C12177" w:rsidRPr="003769FB">
        <w:rPr>
          <w:rFonts w:ascii="Book Antiqua" w:hAnsi="Book Antiqua"/>
          <w:szCs w:val="24"/>
          <w:lang w:val="en-US"/>
        </w:rPr>
        <w:t>ed</w:t>
      </w:r>
      <w:r w:rsidRPr="003769FB">
        <w:rPr>
          <w:rFonts w:ascii="Book Antiqua" w:hAnsi="Book Antiqua"/>
          <w:szCs w:val="24"/>
          <w:lang w:val="en-US"/>
        </w:rPr>
        <w:t xml:space="preserve"> that vitamin E decreased after the age of 80 years and argued that this finding is possibly connected with reduced food intake </w:t>
      </w:r>
      <w:r w:rsidRPr="003769FB">
        <w:rPr>
          <w:rFonts w:ascii="Book Antiqua" w:hAnsi="Book Antiqua"/>
          <w:szCs w:val="24"/>
          <w:lang w:val="en-US"/>
        </w:rPr>
        <w:lastRenderedPageBreak/>
        <w:t xml:space="preserve">of elder people. In contrast, hepatic levels of vitamin E </w:t>
      </w:r>
      <w:r w:rsidR="00C12177" w:rsidRPr="003769FB">
        <w:rPr>
          <w:rFonts w:ascii="Book Antiqua" w:hAnsi="Book Antiqua"/>
          <w:szCs w:val="24"/>
          <w:lang w:val="en-US"/>
        </w:rPr>
        <w:t xml:space="preserve">have been </w:t>
      </w:r>
      <w:r w:rsidRPr="003769FB">
        <w:rPr>
          <w:rFonts w:ascii="Book Antiqua" w:hAnsi="Book Antiqua"/>
          <w:szCs w:val="24"/>
          <w:lang w:val="en-US"/>
        </w:rPr>
        <w:t xml:space="preserve">found to </w:t>
      </w:r>
      <w:r w:rsidR="00C12177" w:rsidRPr="003769FB">
        <w:rPr>
          <w:rFonts w:ascii="Book Antiqua" w:hAnsi="Book Antiqua"/>
          <w:szCs w:val="24"/>
          <w:lang w:val="en-US"/>
        </w:rPr>
        <w:t xml:space="preserve">not </w:t>
      </w:r>
      <w:r w:rsidRPr="003769FB">
        <w:rPr>
          <w:rFonts w:ascii="Book Antiqua" w:hAnsi="Book Antiqua"/>
          <w:szCs w:val="24"/>
          <w:lang w:val="en-US"/>
        </w:rPr>
        <w:t>be significantly affected by age</w:t>
      </w:r>
      <w:r w:rsidRPr="003769FB">
        <w:rPr>
          <w:rFonts w:ascii="Book Antiqua" w:hAnsi="Book Antiqua"/>
          <w:szCs w:val="24"/>
          <w:lang w:val="en-US"/>
        </w:rPr>
        <w:fldChar w:fldCharType="begin"/>
      </w:r>
      <w:r w:rsidRPr="003769FB">
        <w:rPr>
          <w:rFonts w:ascii="Book Antiqua" w:hAnsi="Book Antiqua"/>
          <w:szCs w:val="24"/>
          <w:lang w:val="en-US"/>
        </w:rPr>
        <w:instrText>ADDIN CITAVI.PLACEHOLDER cfc0e563-1834-4090-9067-9a0ce9796257 PFBsYWNlaG9sZGVyPg0KICA8QWRkSW5WZXJzaW9uPjQuNC4wLjI4PC9BZGRJblZlcnNpb24+DQogIDxJZD5jZmMwZTU2My0xODM0LTQwOTAtOTA2Ny05YTBjZTk3OTYyNTc8L0lkPg0KICA8RW50cmllcz4NCiAgICA8RW50cnk+DQogICAgICA8SWQ+MDJkMmY5NjQtYWVkYy00NGE3LWIwYmYtNDgxMDE2NTAwMjU5PC9JZD4NCiAgICAgIDxSZWZlcmVuY2VJZD45Y2RkMTI3ZS1kNGY3LTRlZTItOWExZS1mYzljZTA1OGI0NDc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5XTwvVGV4dD4NCiAgICA8L1RleHRVbml0Pg0KICA8L1RleHRVbml0cz4NCjwvUGxhY2Vob2xkZXI+</w:instrText>
      </w:r>
      <w:r w:rsidRPr="003769FB">
        <w:rPr>
          <w:rFonts w:ascii="Book Antiqua" w:hAnsi="Book Antiqua"/>
          <w:szCs w:val="24"/>
          <w:lang w:val="en-US"/>
        </w:rPr>
        <w:fldChar w:fldCharType="separate"/>
      </w:r>
      <w:bookmarkStart w:id="65" w:name="_CTVP001cfc0e5631834409090679a0ce9796257"/>
      <w:r w:rsidR="00A23467" w:rsidRPr="003769FB">
        <w:rPr>
          <w:rFonts w:ascii="Book Antiqua" w:hAnsi="Book Antiqua"/>
          <w:szCs w:val="24"/>
          <w:vertAlign w:val="superscript"/>
          <w:lang w:val="en-US"/>
        </w:rPr>
        <w:t>[29]</w:t>
      </w:r>
      <w:bookmarkEnd w:id="65"/>
      <w:r w:rsidRPr="003769FB">
        <w:rPr>
          <w:rFonts w:ascii="Book Antiqua" w:hAnsi="Book Antiqua"/>
          <w:szCs w:val="24"/>
          <w:lang w:val="en-US"/>
        </w:rPr>
        <w:fldChar w:fldCharType="end"/>
      </w:r>
      <w:r w:rsidRPr="003769FB">
        <w:rPr>
          <w:rFonts w:ascii="Book Antiqua" w:hAnsi="Book Antiqua"/>
          <w:szCs w:val="24"/>
          <w:lang w:val="en-US"/>
        </w:rPr>
        <w:t xml:space="preserve">. Other studies </w:t>
      </w:r>
      <w:r w:rsidR="00C12177" w:rsidRPr="003769FB">
        <w:rPr>
          <w:rFonts w:ascii="Book Antiqua" w:hAnsi="Book Antiqua"/>
          <w:szCs w:val="24"/>
          <w:lang w:val="en-US"/>
        </w:rPr>
        <w:t xml:space="preserve">have </w:t>
      </w:r>
      <w:r w:rsidRPr="003769FB">
        <w:rPr>
          <w:rFonts w:ascii="Book Antiqua" w:hAnsi="Book Antiqua"/>
          <w:szCs w:val="24"/>
          <w:lang w:val="en-US"/>
        </w:rPr>
        <w:t xml:space="preserve">reported enhanced serum concentrations of vitamin E in </w:t>
      </w:r>
      <w:r w:rsidRPr="003769FB">
        <w:rPr>
          <w:rStyle w:val="hps"/>
          <w:rFonts w:ascii="Book Antiqua" w:hAnsi="Book Antiqua"/>
          <w:szCs w:val="24"/>
          <w:lang w:val="en"/>
        </w:rPr>
        <w:t>the elderly</w:t>
      </w:r>
      <w:r w:rsidRPr="003769FB">
        <w:rPr>
          <w:rStyle w:val="shorttext"/>
          <w:rFonts w:ascii="Book Antiqua" w:hAnsi="Book Antiqua"/>
          <w:szCs w:val="24"/>
          <w:lang w:val="en"/>
        </w:rPr>
        <w:t xml:space="preserve"> </w:t>
      </w:r>
      <w:r w:rsidRPr="003769FB">
        <w:rPr>
          <w:rStyle w:val="hps"/>
          <w:rFonts w:ascii="Book Antiqua" w:hAnsi="Book Antiqua"/>
          <w:szCs w:val="24"/>
          <w:lang w:val="en"/>
        </w:rPr>
        <w:t>from 60 year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090a6b2b-2ba5-4913-84eb-d2c595bcbbba 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I3LDMwLDMxXTwvVGV4dD4NCiAgICA8L1RleHRVbml0Pg0KICA8L1RleHRVbml0cz4NCjwvUGxhY2Vob2xkZXI+</w:instrText>
      </w:r>
      <w:r w:rsidRPr="003769FB">
        <w:rPr>
          <w:rFonts w:ascii="Book Antiqua" w:hAnsi="Book Antiqua"/>
          <w:szCs w:val="24"/>
          <w:lang w:val="en-US"/>
        </w:rPr>
        <w:fldChar w:fldCharType="separate"/>
      </w:r>
      <w:bookmarkStart w:id="66" w:name="_CTVP001090a6b2b2ba5491384ebd2c595bcbbba"/>
      <w:r w:rsidR="00A23467" w:rsidRPr="003769FB">
        <w:rPr>
          <w:rFonts w:ascii="Book Antiqua" w:hAnsi="Book Antiqua"/>
          <w:szCs w:val="24"/>
          <w:vertAlign w:val="superscript"/>
          <w:lang w:val="en-US"/>
        </w:rPr>
        <w:t>[27,30,31]</w:t>
      </w:r>
      <w:bookmarkEnd w:id="66"/>
      <w:r w:rsidRPr="003769FB">
        <w:rPr>
          <w:rFonts w:ascii="Book Antiqua" w:hAnsi="Book Antiqua"/>
          <w:szCs w:val="24"/>
          <w:lang w:val="en-US"/>
        </w:rPr>
        <w:fldChar w:fldCharType="end"/>
      </w:r>
      <w:r w:rsidRPr="003769FB">
        <w:rPr>
          <w:rFonts w:ascii="Book Antiqua" w:hAnsi="Book Antiqua"/>
          <w:szCs w:val="24"/>
          <w:lang w:val="en-US"/>
        </w:rPr>
        <w:t xml:space="preserve">, which may be attributed to the age-dependent increases in serum </w:t>
      </w:r>
      <w:r w:rsidR="0042144E" w:rsidRPr="003769FB">
        <w:rPr>
          <w:rFonts w:ascii="Book Antiqua" w:hAnsi="Book Antiqua"/>
          <w:szCs w:val="24"/>
          <w:lang w:val="en-US"/>
        </w:rPr>
        <w:t>cholesterol</w:t>
      </w:r>
      <w:r w:rsidR="004E56D1" w:rsidRPr="003769FB">
        <w:rPr>
          <w:rFonts w:ascii="Book Antiqua" w:hAnsi="Book Antiqua"/>
          <w:szCs w:val="24"/>
          <w:lang w:val="en-US"/>
        </w:rPr>
        <w:t>/lipoprotein</w:t>
      </w:r>
      <w:r w:rsidR="0042144E" w:rsidRPr="003769FB">
        <w:rPr>
          <w:rFonts w:ascii="Book Antiqua" w:hAnsi="Book Antiqua"/>
          <w:szCs w:val="24"/>
          <w:lang w:val="en-US"/>
        </w:rPr>
        <w:t xml:space="preserve"> </w:t>
      </w:r>
      <w:r w:rsidRPr="003769FB">
        <w:rPr>
          <w:rFonts w:ascii="Book Antiqua" w:hAnsi="Book Antiqua"/>
          <w:szCs w:val="24"/>
          <w:lang w:val="en-US"/>
        </w:rPr>
        <w:t>concentrations</w:t>
      </w:r>
      <w:r w:rsidRPr="003769FB">
        <w:rPr>
          <w:rFonts w:ascii="Book Antiqua" w:hAnsi="Book Antiqua"/>
          <w:szCs w:val="24"/>
          <w:lang w:val="en-US"/>
        </w:rPr>
        <w:fldChar w:fldCharType="begin"/>
      </w:r>
      <w:r w:rsidRPr="003769FB">
        <w:rPr>
          <w:rFonts w:ascii="Book Antiqua" w:hAnsi="Book Antiqua"/>
          <w:szCs w:val="24"/>
          <w:lang w:val="en-US"/>
        </w:rPr>
        <w:instrText>ADDIN CITAVI.PLACEHOLDER 41411701-f1bd-4e28-8a02-8424382b399d PFBsYWNlaG9sZGVyPg0KICA8QWRkSW5WZXJzaW9uPjQuNC4wLjI4PC9BZGRJblZlcnNpb24+DQogIDxJZD40MTQxMTcwMS1mMWJkLTRlMjgtOGEwMi04NDI0MzgyYjM5OWQ8L0lkPg0KICA8RW50cmllcz4NCiAgICA8RW50cnk+DQogICAgICA8SWQ+YWIyZmNiNzItY2M4Yi00MWYzLTk2ZDMtNThlZDQzZGMzNzZkPC9JZD4NCiAgICAgIDxSZWZlcmVuY2VJZD5kMDRhMDc1Mi1iNDQ3LTRhNTAtYjhhOS00NzQwMjNmZDYwMGM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MwXTwvVGV4dD4NCiAgICA8L1RleHRVbml0Pg0KICA8L1RleHRVbml0cz4NCjwvUGxhY2Vob2xkZXI+</w:instrText>
      </w:r>
      <w:r w:rsidRPr="003769FB">
        <w:rPr>
          <w:rFonts w:ascii="Book Antiqua" w:hAnsi="Book Antiqua"/>
          <w:szCs w:val="24"/>
          <w:lang w:val="en-US"/>
        </w:rPr>
        <w:fldChar w:fldCharType="separate"/>
      </w:r>
      <w:bookmarkStart w:id="67" w:name="_CTVP00141411701f1bd4e288a028424382b399d"/>
      <w:r w:rsidR="00A23467" w:rsidRPr="003769FB">
        <w:rPr>
          <w:rFonts w:ascii="Book Antiqua" w:hAnsi="Book Antiqua"/>
          <w:szCs w:val="24"/>
          <w:vertAlign w:val="superscript"/>
          <w:lang w:val="en-US"/>
        </w:rPr>
        <w:t>[30]</w:t>
      </w:r>
      <w:bookmarkEnd w:id="67"/>
      <w:r w:rsidRPr="003769FB">
        <w:rPr>
          <w:rFonts w:ascii="Book Antiqua" w:hAnsi="Book Antiqua"/>
          <w:szCs w:val="24"/>
          <w:lang w:val="en-US"/>
        </w:rPr>
        <w:fldChar w:fldCharType="end"/>
      </w:r>
      <w:r w:rsidRPr="003769FB">
        <w:rPr>
          <w:rFonts w:ascii="Book Antiqua" w:hAnsi="Book Antiqua"/>
          <w:szCs w:val="24"/>
          <w:lang w:val="en-US"/>
        </w:rPr>
        <w:t>; this may be protective again</w:t>
      </w:r>
      <w:r w:rsidR="001C6417" w:rsidRPr="003769FB">
        <w:rPr>
          <w:rFonts w:ascii="Book Antiqua" w:hAnsi="Book Antiqua"/>
          <w:szCs w:val="24"/>
          <w:lang w:val="en-US"/>
        </w:rPr>
        <w:t xml:space="preserve">st increased lipid peroxidation </w:t>
      </w:r>
      <w:r w:rsidRPr="003769FB">
        <w:rPr>
          <w:rFonts w:ascii="Book Antiqua" w:hAnsi="Book Antiqua"/>
          <w:szCs w:val="24"/>
          <w:lang w:val="en-US"/>
        </w:rPr>
        <w:t>during aging</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dc334d78-f144-4813-a5dd-509c9a3ba277 PFBsYWNlaG9sZGVyPg0KICA8QWRkSW5WZXJzaW9uPjQuNC4wLjI4PC9BZGRJblZlcnNpb24+DQogIDxJZD5kYzMzNGQ3OC1mMTQ0LTQ4MTMtYTVkZC01MDljOWEzYmEyNzc8L0lkPg0KICA8RW50cmllcz4NCiAgICA8RW50cnk+DQogICAgICA8SWQ+OGM0OWJjODQtMTRmZi00ODc0LWE2ZmEtYjllNDdhZTEyY2QwPC9JZD4NCiAgICAgIDxSZWZlcmVuY2VJZD45Y2RkMTI3ZS1kNGY3LTRlZTItOWExZS1mYzljZTA1OGI0NDc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MjksMzJdPC9UZXh0Pg0KICAgIDwvVGV4dFVuaXQ+DQogIDwvVGV4dFVuaXRzPg0KPC9QbGFjZWhvbGRlcj4=</w:instrText>
      </w:r>
      <w:r w:rsidRPr="003769FB">
        <w:rPr>
          <w:rFonts w:ascii="Book Antiqua" w:hAnsi="Book Antiqua"/>
          <w:szCs w:val="24"/>
          <w:lang w:val="en-US"/>
        </w:rPr>
        <w:fldChar w:fldCharType="separate"/>
      </w:r>
      <w:bookmarkStart w:id="68" w:name="_CTVP001dc334d78f1444813a5dd509c9a3ba277"/>
      <w:r w:rsidR="00A23467" w:rsidRPr="003769FB">
        <w:rPr>
          <w:rFonts w:ascii="Book Antiqua" w:hAnsi="Book Antiqua"/>
          <w:szCs w:val="24"/>
          <w:vertAlign w:val="superscript"/>
          <w:lang w:val="en-US"/>
        </w:rPr>
        <w:t>[29,32]</w:t>
      </w:r>
      <w:bookmarkEnd w:id="68"/>
      <w:r w:rsidRPr="003769FB">
        <w:rPr>
          <w:rFonts w:ascii="Book Antiqua" w:hAnsi="Book Antiqua"/>
          <w:szCs w:val="24"/>
          <w:lang w:val="en-US"/>
        </w:rPr>
        <w:fldChar w:fldCharType="end"/>
      </w:r>
      <w:r w:rsidRPr="003769FB">
        <w:rPr>
          <w:rFonts w:ascii="Book Antiqua" w:hAnsi="Book Antiqua"/>
          <w:szCs w:val="24"/>
          <w:lang w:val="en-US"/>
        </w:rPr>
        <w:t xml:space="preserve">. Another explanation was given by Succari </w:t>
      </w:r>
      <w:r w:rsidR="003500AB" w:rsidRPr="003769FB">
        <w:rPr>
          <w:rFonts w:ascii="Book Antiqua" w:hAnsi="Book Antiqua"/>
          <w:i/>
          <w:szCs w:val="24"/>
          <w:lang w:val="en-US"/>
        </w:rPr>
        <w:t>et al</w:t>
      </w:r>
      <w:r w:rsidRPr="003769FB">
        <w:rPr>
          <w:rFonts w:ascii="Book Antiqua" w:hAnsi="Book Antiqua"/>
          <w:szCs w:val="24"/>
          <w:lang w:val="en-US"/>
        </w:rPr>
        <w:fldChar w:fldCharType="begin"/>
      </w:r>
      <w:r w:rsidRPr="003769FB">
        <w:rPr>
          <w:rFonts w:ascii="Book Antiqua" w:hAnsi="Book Antiqua"/>
          <w:szCs w:val="24"/>
          <w:lang w:val="en-US"/>
        </w:rPr>
        <w:instrText>ADDIN CITAVI.PLACEHOLDER ea717e91-96da-456c-a0bd-a2818948b7b7 PFBsYWNlaG9sZGVyPg0KICA8QWRkSW5WZXJzaW9uPjQuNC4wLjI4PC9BZGRJblZlcnNpb24+DQogIDxJZD5lYTcxN2U5MS05NmRhLTQ1NmMtYTBiZC1hMjgxODk0OGI3Yjc8L0lkPg0KICA8RW50cmllcz4NCiAgICA8RW50cnk+DQogICAgICA8SWQ+ZmZiNjQ1MTItMjM2YS00OGRkLWJlMzQtYWUxMTI1MTM4MjNlPC9JZD4NCiAgICAgIDxSZWZlcmVuY2VJZD5hOGNiOTExMy1mNzIxLTQyZDctOGNjZC1iNmFiM2FlYjNjODc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zMV08L1RleHQ+DQogICAgPC9UZXh0VW5pdD4NCiAgPC9UZXh0VW5pdHM+DQo8L1BsYWNlaG9sZGVyPg==</w:instrText>
      </w:r>
      <w:r w:rsidRPr="003769FB">
        <w:rPr>
          <w:rFonts w:ascii="Book Antiqua" w:hAnsi="Book Antiqua"/>
          <w:szCs w:val="24"/>
          <w:lang w:val="en-US"/>
        </w:rPr>
        <w:fldChar w:fldCharType="separate"/>
      </w:r>
      <w:bookmarkStart w:id="69" w:name="_CTVP001ea717e9196da456ca0bda2818948b7b7"/>
      <w:r w:rsidR="00A23467" w:rsidRPr="003769FB">
        <w:rPr>
          <w:rFonts w:ascii="Book Antiqua" w:hAnsi="Book Antiqua"/>
          <w:szCs w:val="24"/>
          <w:vertAlign w:val="superscript"/>
          <w:lang w:val="en-US"/>
        </w:rPr>
        <w:t>[31]</w:t>
      </w:r>
      <w:bookmarkEnd w:id="69"/>
      <w:r w:rsidRPr="003769FB">
        <w:rPr>
          <w:rFonts w:ascii="Book Antiqua" w:hAnsi="Book Antiqua"/>
          <w:szCs w:val="24"/>
          <w:lang w:val="en-US"/>
        </w:rPr>
        <w:fldChar w:fldCharType="end"/>
      </w:r>
      <w:r w:rsidRPr="003769FB">
        <w:rPr>
          <w:rFonts w:ascii="Book Antiqua" w:hAnsi="Book Antiqua"/>
          <w:szCs w:val="24"/>
          <w:lang w:val="en-US"/>
        </w:rPr>
        <w:t xml:space="preserve">, </w:t>
      </w:r>
      <w:r w:rsidR="00165CCF" w:rsidRPr="003769FB">
        <w:rPr>
          <w:rFonts w:ascii="Book Antiqua" w:hAnsi="Book Antiqua"/>
          <w:szCs w:val="24"/>
          <w:lang w:val="en-US"/>
        </w:rPr>
        <w:t xml:space="preserve">who </w:t>
      </w:r>
      <w:r w:rsidR="00C12177" w:rsidRPr="003769FB">
        <w:rPr>
          <w:rFonts w:ascii="Book Antiqua" w:hAnsi="Book Antiqua"/>
          <w:szCs w:val="24"/>
          <w:lang w:val="en-US"/>
        </w:rPr>
        <w:t xml:space="preserve">suggested that </w:t>
      </w:r>
      <w:r w:rsidRPr="003769FB">
        <w:rPr>
          <w:rFonts w:ascii="Book Antiqua" w:hAnsi="Book Antiqua"/>
          <w:szCs w:val="24"/>
          <w:lang w:val="en-US"/>
        </w:rPr>
        <w:t xml:space="preserve">life-style and age-associated changes </w:t>
      </w:r>
      <w:r w:rsidR="004E56D1" w:rsidRPr="003769FB">
        <w:rPr>
          <w:rFonts w:ascii="Book Antiqua" w:hAnsi="Book Antiqua"/>
          <w:szCs w:val="24"/>
          <w:lang w:val="en-US"/>
        </w:rPr>
        <w:t xml:space="preserve">independent of serum cholesterol/lipoprotein concentrations </w:t>
      </w:r>
      <w:r w:rsidR="00C12177" w:rsidRPr="003769FB">
        <w:rPr>
          <w:rFonts w:ascii="Book Antiqua" w:hAnsi="Book Antiqua"/>
          <w:szCs w:val="24"/>
          <w:lang w:val="en-US"/>
        </w:rPr>
        <w:t xml:space="preserve">are </w:t>
      </w:r>
      <w:r w:rsidRPr="003769FB">
        <w:rPr>
          <w:rFonts w:ascii="Book Antiqua" w:hAnsi="Book Antiqua"/>
          <w:szCs w:val="24"/>
          <w:lang w:val="en-US"/>
        </w:rPr>
        <w:t>responsible for the increased vitamin E levels in aged French women.</w:t>
      </w:r>
    </w:p>
    <w:p w14:paraId="71B86EEA" w14:textId="7A3C1CE2" w:rsidR="00C05FEA" w:rsidRPr="003769FB" w:rsidRDefault="00C12177" w:rsidP="004D49D8">
      <w:pPr>
        <w:widowControl w:val="0"/>
        <w:spacing w:after="0"/>
        <w:ind w:firstLineChars="150" w:firstLine="360"/>
        <w:rPr>
          <w:rFonts w:ascii="Book Antiqua" w:hAnsi="Book Antiqua"/>
          <w:szCs w:val="24"/>
          <w:lang w:val="en-US"/>
        </w:rPr>
      </w:pPr>
      <w:r w:rsidRPr="003769FB">
        <w:rPr>
          <w:rFonts w:ascii="Book Antiqua" w:hAnsi="Book Antiqua"/>
          <w:szCs w:val="24"/>
          <w:lang w:val="en-US"/>
        </w:rPr>
        <w:t>Numerous</w:t>
      </w:r>
      <w:r w:rsidR="00C05FEA" w:rsidRPr="003769FB">
        <w:rPr>
          <w:rFonts w:ascii="Book Antiqua" w:hAnsi="Book Antiqua"/>
          <w:szCs w:val="24"/>
          <w:lang w:val="en-US"/>
        </w:rPr>
        <w:t xml:space="preserve"> clinical trials </w:t>
      </w:r>
      <w:r w:rsidRPr="003769FB">
        <w:rPr>
          <w:rFonts w:ascii="Book Antiqua" w:hAnsi="Book Antiqua"/>
          <w:szCs w:val="24"/>
          <w:lang w:val="en-US"/>
        </w:rPr>
        <w:t xml:space="preserve">have demonstrated </w:t>
      </w:r>
      <w:r w:rsidR="00C05FEA" w:rsidRPr="003769FB">
        <w:rPr>
          <w:rFonts w:ascii="Book Antiqua" w:hAnsi="Book Antiqua"/>
          <w:szCs w:val="24"/>
          <w:lang w:val="en-US"/>
        </w:rPr>
        <w:t xml:space="preserve">a gender-independent inverse relationship between </w:t>
      </w:r>
      <w:r w:rsidRPr="003769FB">
        <w:rPr>
          <w:rFonts w:ascii="Book Antiqua" w:hAnsi="Book Antiqua"/>
          <w:szCs w:val="24"/>
          <w:lang w:val="en-US"/>
        </w:rPr>
        <w:t xml:space="preserve">human </w:t>
      </w:r>
      <w:r w:rsidR="00C05FEA" w:rsidRPr="003769FB">
        <w:rPr>
          <w:rFonts w:ascii="Book Antiqua" w:hAnsi="Book Antiqua"/>
          <w:szCs w:val="24"/>
          <w:lang w:val="en-US"/>
        </w:rPr>
        <w:t>obesity and serum</w:t>
      </w:r>
      <w:r w:rsidR="004E56D1" w:rsidRPr="003769FB">
        <w:rPr>
          <w:rFonts w:ascii="Book Antiqua" w:hAnsi="Book Antiqua"/>
          <w:szCs w:val="24"/>
          <w:lang w:val="en-US"/>
        </w:rPr>
        <w:t xml:space="preserve"> α-TOH</w:t>
      </w:r>
      <w:r w:rsidR="00C05FEA" w:rsidRPr="003769FB">
        <w:rPr>
          <w:rFonts w:ascii="Book Antiqua" w:hAnsi="Book Antiqua"/>
          <w:szCs w:val="24"/>
          <w:lang w:val="en-US"/>
        </w:rPr>
        <w:t xml:space="preserve"> concentrations</w:t>
      </w:r>
      <w:r w:rsidR="00C05FEA" w:rsidRPr="003769FB">
        <w:rPr>
          <w:rFonts w:ascii="Book Antiqua" w:hAnsi="Book Antiqua"/>
          <w:szCs w:val="24"/>
          <w:lang w:val="en-US"/>
        </w:rPr>
        <w:fldChar w:fldCharType="begin"/>
      </w:r>
      <w:r w:rsidR="00C05FEA" w:rsidRPr="003769FB">
        <w:rPr>
          <w:rFonts w:ascii="Book Antiqua" w:hAnsi="Book Antiqua"/>
          <w:szCs w:val="24"/>
          <w:lang w:val="en-US"/>
        </w:rPr>
        <w:instrText>ADDIN CITAVI.PLACEHOLDER a73d0f03-1077-4f11-b87a-e5a95826ed51 PFBsYWNlaG9sZGVyPg0KICA8QWRkSW5WZXJzaW9uPjQuNC4wLjI4PC9BZGRJblZlcnNpb24+DQogIDxJZD5hNzNkMGYwMy0xMDc3LTRmMTEtYjg3YS1lNWE5NTgyNmVkNTE8L0lkPg0KICA8RW50cmllcz4NCiAgICA8RW50cnk+DQogICAgICA8SWQ+ODYzNTA2MWItZDlmNy00NWM0LTlhMzYtYzc4MzAyZDFiYTU5PC9JZD4NCiAgICAgIDxSZWZlcmVuY2VJZD43MmRkZmNjYS01NDdmLTQ2ZmMtYjQxMi1lMDgyNzFmOTUxN2E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zMywzNF08L1RleHQ+DQogICAgPC9UZXh0VW5pdD4NCiAgPC9UZXh0VW5pdHM+DQo8L1BsYWNlaG9sZGVyPg==</w:instrText>
      </w:r>
      <w:r w:rsidR="00C05FEA" w:rsidRPr="003769FB">
        <w:rPr>
          <w:rFonts w:ascii="Book Antiqua" w:hAnsi="Book Antiqua"/>
          <w:szCs w:val="24"/>
          <w:lang w:val="en-US"/>
        </w:rPr>
        <w:fldChar w:fldCharType="separate"/>
      </w:r>
      <w:bookmarkStart w:id="70" w:name="_CTVP001a73d0f0310774f11b87ae5a95826ed51"/>
      <w:r w:rsidR="00A23467" w:rsidRPr="003769FB">
        <w:rPr>
          <w:rFonts w:ascii="Book Antiqua" w:hAnsi="Book Antiqua"/>
          <w:szCs w:val="24"/>
          <w:vertAlign w:val="superscript"/>
          <w:lang w:val="en-US"/>
        </w:rPr>
        <w:t>[33,34]</w:t>
      </w:r>
      <w:bookmarkEnd w:id="70"/>
      <w:r w:rsidR="00C05FEA" w:rsidRPr="003769FB">
        <w:rPr>
          <w:rFonts w:ascii="Book Antiqua" w:hAnsi="Book Antiqua"/>
          <w:szCs w:val="24"/>
          <w:lang w:val="en-US"/>
        </w:rPr>
        <w:fldChar w:fldCharType="end"/>
      </w:r>
      <w:r w:rsidR="00C05FEA" w:rsidRPr="003769FB">
        <w:rPr>
          <w:rFonts w:ascii="Book Antiqua" w:hAnsi="Book Antiqua"/>
          <w:szCs w:val="24"/>
          <w:lang w:val="en-US"/>
        </w:rPr>
        <w:t>. However, clear correlations between serum</w:t>
      </w:r>
      <w:r w:rsidR="004E56D1" w:rsidRPr="003769FB">
        <w:rPr>
          <w:rFonts w:ascii="Book Antiqua" w:hAnsi="Book Antiqua"/>
          <w:szCs w:val="24"/>
          <w:lang w:val="en-US"/>
        </w:rPr>
        <w:t xml:space="preserve"> α-TOH</w:t>
      </w:r>
      <w:r w:rsidR="00C05FEA" w:rsidRPr="003769FB">
        <w:rPr>
          <w:rFonts w:ascii="Book Antiqua" w:hAnsi="Book Antiqua"/>
          <w:szCs w:val="24"/>
          <w:lang w:val="en-US"/>
        </w:rPr>
        <w:t xml:space="preserve"> concentrations and general obesity (defined by body mass index (BMI) or body fat percentage) have not been shown, but other parameter</w:t>
      </w:r>
      <w:r w:rsidR="00961280" w:rsidRPr="003769FB">
        <w:rPr>
          <w:rFonts w:ascii="Book Antiqua" w:hAnsi="Book Antiqua"/>
          <w:szCs w:val="24"/>
          <w:lang w:val="en-US"/>
        </w:rPr>
        <w:t>s</w:t>
      </w:r>
      <w:r w:rsidR="00C05FEA" w:rsidRPr="003769FB">
        <w:rPr>
          <w:rFonts w:ascii="Book Antiqua" w:hAnsi="Book Antiqua"/>
          <w:szCs w:val="24"/>
          <w:lang w:val="en-US"/>
        </w:rPr>
        <w:t xml:space="preserve"> for obesity, such as waist circumference and waist-to-hip ratio, were positively associated with α-TOH serum concentration</w:t>
      </w:r>
      <w:r w:rsidR="00CD0C7C" w:rsidRPr="003769FB">
        <w:rPr>
          <w:rFonts w:ascii="Book Antiqua" w:hAnsi="Book Antiqua"/>
          <w:szCs w:val="24"/>
          <w:lang w:val="en-US"/>
        </w:rPr>
        <w:t>s</w:t>
      </w:r>
      <w:r w:rsidR="00C05FEA" w:rsidRPr="003769FB">
        <w:rPr>
          <w:rFonts w:ascii="Book Antiqua" w:hAnsi="Book Antiqua"/>
          <w:szCs w:val="24"/>
          <w:lang w:val="en-US"/>
        </w:rPr>
        <w:t xml:space="preserve"> in both men and women</w:t>
      </w:r>
      <w:r w:rsidR="00C05FEA"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cea86ec0-cf58-4a28-aae9-74022d8aa00f PFBsYWNlaG9sZGVyPg0KICA8QWRkSW5WZXJzaW9uPjQuNC4wLjI4PC9BZGRJblZlcnNpb24+DQogIDxJZD5jZWE4NmVjMC1jZjU4LTRhMjgtYWFlOS03NDAyMmQ4YWEwMGY8L0lkPg0KICA8RW50cmllcz4NCiAgICA8RW50cnk+DQogICAgICA8SWQ+ZmUwZjNkOTQtYjlmNS00MDlhLWJlZGEtNTZkYTA1NzUzYTYxPC9JZD4NCiAgICAgIDxSZWZlcmVuY2VJZD43ODM2NGI5MS02MTg4LTQwZmEtYTVmNS1kMGEwYmIyOGM4YmM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M14oCTMzddPC9UZXh0Pg0KICAgIDwvVGV4dFVuaXQ+DQogIDwvVGV4dFVuaXRzPg0KPC9QbGFjZWhvbGRlcj4=</w:instrText>
      </w:r>
      <w:r w:rsidR="00C05FEA" w:rsidRPr="003769FB">
        <w:rPr>
          <w:rFonts w:ascii="Book Antiqua" w:hAnsi="Book Antiqua"/>
          <w:szCs w:val="24"/>
          <w:lang w:val="en-US"/>
        </w:rPr>
        <w:fldChar w:fldCharType="separate"/>
      </w:r>
      <w:bookmarkStart w:id="71" w:name="_CTVP001cea86ec0cf584a28aae974022d8aa00f"/>
      <w:r w:rsidR="00A23467" w:rsidRPr="003769FB">
        <w:rPr>
          <w:rFonts w:ascii="Book Antiqua" w:hAnsi="Book Antiqua"/>
          <w:szCs w:val="24"/>
          <w:vertAlign w:val="superscript"/>
          <w:lang w:val="en-US"/>
        </w:rPr>
        <w:t>[35–37]</w:t>
      </w:r>
      <w:bookmarkEnd w:id="71"/>
      <w:r w:rsidR="00C05FEA" w:rsidRPr="003769FB">
        <w:rPr>
          <w:rFonts w:ascii="Book Antiqua" w:hAnsi="Book Antiqua"/>
          <w:szCs w:val="24"/>
          <w:lang w:val="en-US"/>
        </w:rPr>
        <w:fldChar w:fldCharType="end"/>
      </w:r>
      <w:r w:rsidR="00C05FEA" w:rsidRPr="003769FB">
        <w:rPr>
          <w:rFonts w:ascii="Book Antiqua" w:hAnsi="Book Antiqua"/>
          <w:szCs w:val="24"/>
          <w:lang w:val="en-US"/>
        </w:rPr>
        <w:t>. Indeed, Wallström</w:t>
      </w:r>
      <w:r w:rsidR="00C17A77" w:rsidRPr="003769FB">
        <w:rPr>
          <w:rFonts w:ascii="Book Antiqua" w:hAnsi="Book Antiqua"/>
          <w:i/>
          <w:szCs w:val="24"/>
          <w:lang w:val="en-US"/>
        </w:rPr>
        <w:t xml:space="preserve"> et al</w:t>
      </w:r>
      <w:r w:rsidR="00C05FEA" w:rsidRPr="003769FB">
        <w:rPr>
          <w:rFonts w:ascii="Book Antiqua" w:hAnsi="Book Antiqua"/>
          <w:szCs w:val="24"/>
          <w:lang w:val="en-US"/>
        </w:rPr>
        <w:fldChar w:fldCharType="begin"/>
      </w:r>
      <w:r w:rsidR="00C05FEA" w:rsidRPr="003769FB">
        <w:rPr>
          <w:rFonts w:ascii="Book Antiqua" w:hAnsi="Book Antiqua"/>
          <w:szCs w:val="24"/>
          <w:lang w:val="en-US"/>
        </w:rPr>
        <w:instrText>ADDIN CITAVI.PLACEHOLDER 7b4abaf2-9cee-4dcd-aa35-add38b175b8a PFBsYWNlaG9sZGVyPg0KICA8QWRkSW5WZXJzaW9uPjQuNC4wLjI4PC9BZGRJblZlcnNpb24+DQogIDxJZD43YjRhYmFmMi05Y2VlLTRkY2QtYWEzNS1hZGQzOGIxNzViOGE8L0lkPg0KICA8RW50cmllcz4NCiAgICA8RW50cnk+DQogICAgICA8SWQ+NDE4ZDg0NmEtYzc3YS00YTQzLWE0ZGEtNTU0Yzg0YjhiMjdlPC9JZD4NCiAgICAgIDxSZWZlcmVuY2VJZD43ODM2NGI5MS02MTg4LTQwZmEtYTVmNS1kMGEwYmIyOGM4YmM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M1XTwvVGV4dD4NCiAgICA8L1RleHRVbml0Pg0KICA8L1RleHRVbml0cz4NCjwvUGxhY2Vob2xkZXI+</w:instrText>
      </w:r>
      <w:r w:rsidR="00C05FEA" w:rsidRPr="003769FB">
        <w:rPr>
          <w:rFonts w:ascii="Book Antiqua" w:hAnsi="Book Antiqua"/>
          <w:szCs w:val="24"/>
          <w:lang w:val="en-US"/>
        </w:rPr>
        <w:fldChar w:fldCharType="separate"/>
      </w:r>
      <w:bookmarkStart w:id="72" w:name="_CTVP0017b4abaf29cee4dcdaa35add38b175b8a"/>
      <w:r w:rsidR="00A23467" w:rsidRPr="003769FB">
        <w:rPr>
          <w:rFonts w:ascii="Book Antiqua" w:hAnsi="Book Antiqua"/>
          <w:szCs w:val="24"/>
          <w:vertAlign w:val="superscript"/>
          <w:lang w:val="en-US"/>
        </w:rPr>
        <w:t>[35]</w:t>
      </w:r>
      <w:bookmarkEnd w:id="72"/>
      <w:r w:rsidR="00C05FEA" w:rsidRPr="003769FB">
        <w:rPr>
          <w:rFonts w:ascii="Book Antiqua" w:hAnsi="Book Antiqua"/>
          <w:szCs w:val="24"/>
          <w:lang w:val="en-US"/>
        </w:rPr>
        <w:fldChar w:fldCharType="end"/>
      </w:r>
      <w:r w:rsidR="00C05FEA" w:rsidRPr="003769FB">
        <w:rPr>
          <w:rFonts w:ascii="Book Antiqua" w:hAnsi="Book Antiqua"/>
          <w:szCs w:val="24"/>
          <w:lang w:val="en-US"/>
        </w:rPr>
        <w:t xml:space="preserve"> reported from the Malmö Diet and Cancer Study (MDCS)</w:t>
      </w:r>
      <w:r w:rsidR="001C6417" w:rsidRPr="003769FB">
        <w:rPr>
          <w:rFonts w:ascii="Book Antiqua" w:hAnsi="Book Antiqua"/>
          <w:szCs w:val="24"/>
          <w:lang w:val="en-US"/>
        </w:rPr>
        <w:t xml:space="preserve"> cohort</w:t>
      </w:r>
      <w:r w:rsidR="00C05FEA" w:rsidRPr="003769FB">
        <w:rPr>
          <w:rFonts w:ascii="Book Antiqua" w:hAnsi="Book Antiqua"/>
          <w:szCs w:val="24"/>
          <w:lang w:val="en-US"/>
        </w:rPr>
        <w:t xml:space="preserve"> that serum levels of α-TOH were associated with central adiposity after adjustment for body fat</w:t>
      </w:r>
      <w:r w:rsidR="00C05FEA" w:rsidRPr="003769FB">
        <w:rPr>
          <w:rFonts w:ascii="Book Antiqua" w:hAnsi="Book Antiqua"/>
          <w:szCs w:val="24"/>
          <w:lang w:val="en-US"/>
        </w:rPr>
        <w:fldChar w:fldCharType="begin"/>
      </w:r>
      <w:r w:rsidR="002D15CE" w:rsidRPr="003769FB">
        <w:rPr>
          <w:rFonts w:ascii="Book Antiqua" w:hAnsi="Book Antiqua"/>
          <w:szCs w:val="24"/>
          <w:lang w:val="en-US"/>
        </w:rPr>
        <w:instrText>ADDIN CITAVI.PLACEHOLDER 7c3ea6e2-cdff-4739-95c3-da65d567ce95 PFBsYWNlaG9sZGVyPg0KICA8QWRkSW5WZXJzaW9uPjQuNC4wLjI4PC9BZGRJblZlcnNpb24+DQogIDxJZD43YzNlYTZlMi1jZGZmLTQ3MzktOTVjMy1kYTY1ZDU2N2NlOTU8L0lkPg0KICA8RW50cmllcz4NCiAgICA8RW50cnk+DQogICAgICA8SWQ+NDE4ZDg0NmEtYzc3YS00YTQzLWE0ZGEtNTU0Yzg0YjhiMjdlPC9JZD4NCiAgICAgIDxSZWZlcmVuY2VJZD43ODM2NGI5MS02MTg4LTQwZmEtYTVmNS1kMGEwYmIyOGM4YmM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M1XTwvVGV4dD4NCiAgICA8L1RleHRVbml0Pg0KICA8L1RleHRVbml0cz4NCjwvUGxhY2Vob2xkZXI+</w:instrText>
      </w:r>
      <w:r w:rsidR="00C05FEA" w:rsidRPr="003769FB">
        <w:rPr>
          <w:rFonts w:ascii="Book Antiqua" w:hAnsi="Book Antiqua"/>
          <w:szCs w:val="24"/>
          <w:lang w:val="en-US"/>
        </w:rPr>
        <w:fldChar w:fldCharType="separate"/>
      </w:r>
      <w:bookmarkStart w:id="73" w:name="_CTVP0017c3ea6e2cdff473995c3da65d567ce95"/>
      <w:r w:rsidR="00A23467" w:rsidRPr="003769FB">
        <w:rPr>
          <w:rFonts w:ascii="Book Antiqua" w:hAnsi="Book Antiqua"/>
          <w:szCs w:val="24"/>
          <w:vertAlign w:val="superscript"/>
          <w:lang w:val="en-US"/>
        </w:rPr>
        <w:t>[35]</w:t>
      </w:r>
      <w:bookmarkEnd w:id="73"/>
      <w:r w:rsidR="00C05FEA" w:rsidRPr="003769FB">
        <w:rPr>
          <w:rFonts w:ascii="Book Antiqua" w:hAnsi="Book Antiqua"/>
          <w:szCs w:val="24"/>
          <w:lang w:val="en-US"/>
        </w:rPr>
        <w:fldChar w:fldCharType="end"/>
      </w:r>
      <w:r w:rsidR="00C05FEA" w:rsidRPr="003769FB">
        <w:rPr>
          <w:rFonts w:ascii="Book Antiqua" w:hAnsi="Book Antiqua"/>
          <w:szCs w:val="24"/>
          <w:lang w:val="en-US"/>
        </w:rPr>
        <w:t>. In contrast, Gunanti</w:t>
      </w:r>
      <w:r w:rsidR="00C17A77" w:rsidRPr="003769FB">
        <w:rPr>
          <w:rFonts w:ascii="Book Antiqua" w:hAnsi="Book Antiqua"/>
          <w:i/>
          <w:szCs w:val="24"/>
          <w:lang w:val="en-US"/>
        </w:rPr>
        <w:t xml:space="preserve"> et al</w:t>
      </w:r>
      <w:r w:rsidR="00C05FEA" w:rsidRPr="003769FB">
        <w:rPr>
          <w:rFonts w:ascii="Book Antiqua" w:hAnsi="Book Antiqua"/>
          <w:szCs w:val="24"/>
          <w:lang w:val="en-US"/>
        </w:rPr>
        <w:fldChar w:fldCharType="begin"/>
      </w:r>
      <w:r w:rsidR="00C05FEA" w:rsidRPr="003769FB">
        <w:rPr>
          <w:rFonts w:ascii="Book Antiqua" w:hAnsi="Book Antiqua"/>
          <w:szCs w:val="24"/>
          <w:lang w:val="en-US"/>
        </w:rPr>
        <w:instrText>ADDIN CITAVI.PLACEHOLDER feac0839-9ac8-4453-8525-28140670f82c PFBsYWNlaG9sZGVyPg0KICA8QWRkSW5WZXJzaW9uPjQuNC4wLjI4PC9BZGRJblZlcnNpb24+DQogIDxJZD5mZWFjMDgzOS05YWM4LTQ0NTMtODUyNS0yODE0MDY3MGY4MmM8L0lkPg0KICA8RW50cmllcz4NCiAgICA8RW50cnk+DQogICAgICA8SWQ+MDI0OWJjOGUtMjc4YS00OGFhLTkwM2YtNjgwMDk5MTQ3N2JmPC9JZD4NCiAgICAgIDxSZWZlcmVuY2VJZD4yNWQ1YTZmNC05ZjAzLTQzOTgtYWVlMy04ZWE5YzU3ZDk3NWU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zNF08L1RleHQ+DQogICAgPC9UZXh0VW5pdD4NCiAgPC9UZXh0VW5pdHM+DQo8L1BsYWNlaG9sZGVyPg==</w:instrText>
      </w:r>
      <w:r w:rsidR="00C05FEA" w:rsidRPr="003769FB">
        <w:rPr>
          <w:rFonts w:ascii="Book Antiqua" w:hAnsi="Book Antiqua"/>
          <w:szCs w:val="24"/>
          <w:lang w:val="en-US"/>
        </w:rPr>
        <w:fldChar w:fldCharType="separate"/>
      </w:r>
      <w:bookmarkStart w:id="74" w:name="_CTVP001feac08399ac84453852528140670f82c"/>
      <w:r w:rsidR="00A23467" w:rsidRPr="003769FB">
        <w:rPr>
          <w:rFonts w:ascii="Book Antiqua" w:hAnsi="Book Antiqua"/>
          <w:szCs w:val="24"/>
          <w:vertAlign w:val="superscript"/>
          <w:lang w:val="en-US"/>
        </w:rPr>
        <w:t>[34]</w:t>
      </w:r>
      <w:bookmarkEnd w:id="74"/>
      <w:r w:rsidR="00C05FEA" w:rsidRPr="003769FB">
        <w:rPr>
          <w:rFonts w:ascii="Book Antiqua" w:hAnsi="Book Antiqua"/>
          <w:szCs w:val="24"/>
          <w:lang w:val="en-US"/>
        </w:rPr>
        <w:fldChar w:fldCharType="end"/>
      </w:r>
      <w:r w:rsidR="00C05FEA" w:rsidRPr="003769FB">
        <w:rPr>
          <w:rFonts w:ascii="Book Antiqua" w:hAnsi="Book Antiqua"/>
          <w:szCs w:val="24"/>
          <w:lang w:val="en-US"/>
        </w:rPr>
        <w:t xml:space="preserve"> found inverse associations between BMI and serum </w:t>
      </w:r>
      <w:r w:rsidR="004E56D1" w:rsidRPr="003769FB">
        <w:rPr>
          <w:rFonts w:ascii="Book Antiqua" w:hAnsi="Book Antiqua"/>
          <w:szCs w:val="24"/>
          <w:lang w:val="en-US"/>
        </w:rPr>
        <w:t xml:space="preserve">α-TOH </w:t>
      </w:r>
      <w:r w:rsidR="00C05FEA" w:rsidRPr="003769FB">
        <w:rPr>
          <w:rFonts w:ascii="Book Antiqua" w:hAnsi="Book Antiqua"/>
          <w:szCs w:val="24"/>
          <w:lang w:val="en-US"/>
        </w:rPr>
        <w:t>concentrations adjusted for total cholesterol</w:t>
      </w:r>
      <w:r w:rsidR="00564BF1" w:rsidRPr="003769FB">
        <w:rPr>
          <w:rFonts w:ascii="Book Antiqua" w:hAnsi="Book Antiqua"/>
          <w:szCs w:val="24"/>
          <w:lang w:val="en-US"/>
        </w:rPr>
        <w:t xml:space="preserve">, </w:t>
      </w:r>
      <w:r w:rsidR="00564BF1" w:rsidRPr="003769FB">
        <w:rPr>
          <w:rFonts w:ascii="Book Antiqua" w:hAnsi="Book Antiqua"/>
          <w:i/>
          <w:szCs w:val="24"/>
          <w:lang w:val="en-US"/>
        </w:rPr>
        <w:t>i.e.</w:t>
      </w:r>
      <w:r w:rsidR="00564BF1" w:rsidRPr="003769FB">
        <w:rPr>
          <w:rFonts w:ascii="Book Antiqua" w:hAnsi="Book Antiqua"/>
          <w:szCs w:val="24"/>
          <w:lang w:val="en-US"/>
        </w:rPr>
        <w:t xml:space="preserve"> the α-TOH:total cholesterol</w:t>
      </w:r>
      <w:r w:rsidR="00C05FEA" w:rsidRPr="003769FB">
        <w:rPr>
          <w:rFonts w:ascii="Book Antiqua" w:hAnsi="Book Antiqua"/>
          <w:szCs w:val="24"/>
          <w:lang w:val="en-US"/>
        </w:rPr>
        <w:t xml:space="preserve"> ratio in Mexican-American children of the U.S. NHANES study. </w:t>
      </w:r>
      <w:r w:rsidRPr="003769FB">
        <w:rPr>
          <w:rFonts w:ascii="Book Antiqua" w:hAnsi="Book Antiqua"/>
          <w:szCs w:val="24"/>
          <w:lang w:val="en-US"/>
        </w:rPr>
        <w:t>In addition to the</w:t>
      </w:r>
      <w:r w:rsidR="00A94092" w:rsidRPr="003769FB">
        <w:rPr>
          <w:rFonts w:ascii="Book Antiqua" w:hAnsi="Book Antiqua"/>
          <w:szCs w:val="24"/>
          <w:lang w:val="en-US"/>
        </w:rPr>
        <w:t xml:space="preserve"> </w:t>
      </w:r>
      <w:r w:rsidR="00C05FEA" w:rsidRPr="003769FB">
        <w:rPr>
          <w:rFonts w:ascii="Book Antiqua" w:hAnsi="Book Antiqua"/>
          <w:szCs w:val="24"/>
          <w:lang w:val="en-US"/>
        </w:rPr>
        <w:t xml:space="preserve">association between BMI and α-TOH, BMI </w:t>
      </w:r>
      <w:r w:rsidRPr="003769FB">
        <w:rPr>
          <w:rFonts w:ascii="Book Antiqua" w:hAnsi="Book Antiqua"/>
          <w:szCs w:val="24"/>
          <w:lang w:val="en-US"/>
        </w:rPr>
        <w:t xml:space="preserve">has </w:t>
      </w:r>
      <w:r w:rsidR="00C05FEA" w:rsidRPr="003769FB">
        <w:rPr>
          <w:rFonts w:ascii="Book Antiqua" w:hAnsi="Book Antiqua"/>
          <w:szCs w:val="24"/>
          <w:lang w:val="en-US"/>
        </w:rPr>
        <w:t>also</w:t>
      </w:r>
      <w:r w:rsidRPr="003769FB">
        <w:rPr>
          <w:rFonts w:ascii="Book Antiqua" w:hAnsi="Book Antiqua"/>
          <w:szCs w:val="24"/>
          <w:lang w:val="en-US"/>
        </w:rPr>
        <w:t xml:space="preserve"> been</w:t>
      </w:r>
      <w:r w:rsidR="00C05FEA" w:rsidRPr="003769FB">
        <w:rPr>
          <w:rFonts w:ascii="Book Antiqua" w:hAnsi="Book Antiqua"/>
          <w:szCs w:val="24"/>
          <w:lang w:val="en-US"/>
        </w:rPr>
        <w:t xml:space="preserve"> positively associated with serum </w:t>
      </w:r>
      <w:r w:rsidR="004E56D1" w:rsidRPr="003769FB">
        <w:rPr>
          <w:rFonts w:ascii="Book Antiqua" w:hAnsi="Book Antiqua"/>
          <w:szCs w:val="24"/>
          <w:lang w:val="en-US"/>
        </w:rPr>
        <w:t xml:space="preserve">γ-TOH </w:t>
      </w:r>
      <w:r w:rsidR="00C05FEA" w:rsidRPr="003769FB">
        <w:rPr>
          <w:rFonts w:ascii="Book Antiqua" w:hAnsi="Book Antiqua"/>
          <w:szCs w:val="24"/>
          <w:lang w:val="en-US"/>
        </w:rPr>
        <w:t>concentrations</w:t>
      </w:r>
      <w:r w:rsidR="00C05FEA"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a904df0a-874e-40f0-97db-7333a895226a PFBsYWNlaG9sZGVyPg0KICA8QWRkSW5WZXJzaW9uPjQuNC4wLjI4PC9BZGRJblZlcnNpb24+DQogIDxJZD5hOTA0ZGYwYS04NzRlLTQwZjAtOTdkYi03MzMzYTg5NTIyNmE8L0lkPg0KICA8RW50cmllcz4NCiAgICA8RW50cnk+DQogICAgICA8SWQ+MjQzZGMwNTYtZmYwYy00NzM5LTkyZWYtNDZkMWUwNDM4NGY1PC9JZD4NCiAgICAgIDxSZWZlcmVuY2VJZD42Yzk4OTliZC05ZjY5LTRmNDEtODdhZC00Mzg0MWRjNjYwMzc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MzJdPC9UZXh0Pg0KICAgIDwvVGV4dFVuaXQ+DQogIDwvVGV4dFVuaXRzPg0KPC9QbGFjZWhvbGRlcj4=</w:instrText>
      </w:r>
      <w:r w:rsidR="00C05FEA" w:rsidRPr="003769FB">
        <w:rPr>
          <w:rFonts w:ascii="Book Antiqua" w:hAnsi="Book Antiqua"/>
          <w:szCs w:val="24"/>
          <w:lang w:val="en-US"/>
        </w:rPr>
        <w:fldChar w:fldCharType="separate"/>
      </w:r>
      <w:bookmarkStart w:id="75" w:name="_CTVP001a904df0a874e40f097db7333a895226a"/>
      <w:r w:rsidR="00A23467" w:rsidRPr="003769FB">
        <w:rPr>
          <w:rFonts w:ascii="Book Antiqua" w:hAnsi="Book Antiqua"/>
          <w:szCs w:val="24"/>
          <w:vertAlign w:val="superscript"/>
          <w:lang w:val="en-US"/>
        </w:rPr>
        <w:t>[32]</w:t>
      </w:r>
      <w:bookmarkEnd w:id="75"/>
      <w:r w:rsidR="00C05FEA" w:rsidRPr="003769FB">
        <w:rPr>
          <w:rFonts w:ascii="Book Antiqua" w:hAnsi="Book Antiqua"/>
          <w:szCs w:val="24"/>
          <w:lang w:val="en-US"/>
        </w:rPr>
        <w:fldChar w:fldCharType="end"/>
      </w:r>
      <w:r w:rsidR="00C05FEA" w:rsidRPr="003769FB">
        <w:rPr>
          <w:rFonts w:ascii="Book Antiqua" w:hAnsi="Book Antiqua"/>
          <w:szCs w:val="24"/>
          <w:lang w:val="en-US"/>
        </w:rPr>
        <w:t>.</w:t>
      </w:r>
    </w:p>
    <w:p w14:paraId="4B83FDEB" w14:textId="3264B55E" w:rsidR="00C05FEA" w:rsidRPr="003769FB" w:rsidRDefault="00C05FEA" w:rsidP="004D49D8">
      <w:pPr>
        <w:widowControl w:val="0"/>
        <w:spacing w:after="0"/>
        <w:ind w:firstLineChars="150" w:firstLine="360"/>
        <w:rPr>
          <w:rFonts w:ascii="Book Antiqua" w:hAnsi="Book Antiqua"/>
          <w:szCs w:val="24"/>
          <w:lang w:val="en-US"/>
        </w:rPr>
      </w:pPr>
      <w:r w:rsidRPr="003769FB">
        <w:rPr>
          <w:rFonts w:ascii="Book Antiqua" w:hAnsi="Book Antiqua"/>
          <w:szCs w:val="24"/>
          <w:lang w:val="en-US"/>
        </w:rPr>
        <w:t>It has been observed in several studies that smok</w:t>
      </w:r>
      <w:r w:rsidR="003A2BE4" w:rsidRPr="003769FB">
        <w:rPr>
          <w:rFonts w:ascii="Book Antiqua" w:hAnsi="Book Antiqua"/>
          <w:szCs w:val="24"/>
          <w:lang w:val="en-US"/>
        </w:rPr>
        <w:t>ing affects</w:t>
      </w:r>
      <w:r w:rsidRPr="003769FB">
        <w:rPr>
          <w:rFonts w:ascii="Book Antiqua" w:hAnsi="Book Antiqua"/>
          <w:szCs w:val="24"/>
          <w:lang w:val="en-US"/>
        </w:rPr>
        <w:t xml:space="preserve"> serum levels of antioxidants, such as vitamin E. For example, Al-Azemi </w:t>
      </w:r>
      <w:r w:rsidR="003500AB" w:rsidRPr="003769FB">
        <w:rPr>
          <w:rFonts w:ascii="Book Antiqua" w:hAnsi="Book Antiqua"/>
          <w:i/>
          <w:szCs w:val="24"/>
          <w:lang w:val="en-US"/>
        </w:rPr>
        <w:t>et al</w:t>
      </w:r>
      <w:r w:rsidRPr="003769FB">
        <w:rPr>
          <w:rFonts w:ascii="Book Antiqua" w:hAnsi="Book Antiqua"/>
          <w:szCs w:val="24"/>
          <w:lang w:val="en-US"/>
        </w:rPr>
        <w:fldChar w:fldCharType="begin"/>
      </w:r>
      <w:r w:rsidRPr="003769FB">
        <w:rPr>
          <w:rFonts w:ascii="Book Antiqua" w:hAnsi="Book Antiqua"/>
          <w:szCs w:val="24"/>
          <w:lang w:val="en-US"/>
        </w:rPr>
        <w:instrText>ADDIN CITAVI.PLACEHOLDER 2107fb8c-4d70-4b67-9e1a-d012a5e5ec78 PFBsYWNlaG9sZGVyPg0KICA8QWRkSW5WZXJzaW9uPjQuNC4wLjI4PC9BZGRJblZlcnNpb24+DQogIDxJZD4yMTA3ZmI4Yy00ZDcwLTRiNjctOWUxYS1kMDEyYTVlNWVjNzg8L0lkPg0KICA8RW50cmllcz4NCiAgICA8RW50cnk+DQogICAgICA8SWQ+YjNkMzllNjEtN2NmYS00ZjVhLTg1YzktNzQ4MTEwOTQ0ZGNhPC9JZD4NCiAgICAgIDxSZWZlcmVuY2VJZD43MmRkZmNjYS01NDdmLTQ2ZmMtYjQxMi1lMDgyNzFmOTUxN2E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MzXTwvVGV4dD4NCiAgICA8L1RleHRVbml0Pg0KICA8L1RleHRVbml0cz4NCjwvUGxhY2Vob2xkZXI+</w:instrText>
      </w:r>
      <w:r w:rsidRPr="003769FB">
        <w:rPr>
          <w:rFonts w:ascii="Book Antiqua" w:hAnsi="Book Antiqua"/>
          <w:szCs w:val="24"/>
          <w:lang w:val="en-US"/>
        </w:rPr>
        <w:fldChar w:fldCharType="separate"/>
      </w:r>
      <w:bookmarkStart w:id="76" w:name="_CTVP0012107fb8c4d704b679e1ad012a5e5ec78"/>
      <w:r w:rsidR="00A23467" w:rsidRPr="003769FB">
        <w:rPr>
          <w:rFonts w:ascii="Book Antiqua" w:hAnsi="Book Antiqua"/>
          <w:szCs w:val="24"/>
          <w:vertAlign w:val="superscript"/>
          <w:lang w:val="en-US"/>
        </w:rPr>
        <w:t>[33]</w:t>
      </w:r>
      <w:bookmarkEnd w:id="76"/>
      <w:r w:rsidRPr="003769FB">
        <w:rPr>
          <w:rFonts w:ascii="Book Antiqua" w:hAnsi="Book Antiqua"/>
          <w:szCs w:val="24"/>
          <w:lang w:val="en-US"/>
        </w:rPr>
        <w:fldChar w:fldCharType="end"/>
      </w:r>
      <w:r w:rsidRPr="003769FB">
        <w:rPr>
          <w:rFonts w:ascii="Book Antiqua" w:hAnsi="Book Antiqua"/>
          <w:szCs w:val="24"/>
          <w:lang w:val="en-US"/>
        </w:rPr>
        <w:t xml:space="preserve"> and Shah </w:t>
      </w:r>
      <w:r w:rsidR="003500AB" w:rsidRPr="003769FB">
        <w:rPr>
          <w:rFonts w:ascii="Book Antiqua" w:hAnsi="Book Antiqua"/>
          <w:i/>
          <w:szCs w:val="24"/>
          <w:lang w:val="en-US"/>
        </w:rPr>
        <w:t>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eaeba1b6-6e5c-496f-ac9e-02ad0bc12544 PFBsYWNlaG9sZGVyPg0KICA8QWRkSW5WZXJzaW9uPjQuNC4wLjI4PC9BZGRJblZlcnNpb24+DQogIDxJZD5lYWViYTFiNi02ZTVjLTQ5NmYtYWM5ZS0wMmFkMGJjMTI1NDQ8L0lkPg0KICA8RW50cmllcz4NCiAgICA8RW50cnk+DQogICAgICA8SWQ+YjA1N2JkYzktMGFmNy00NTIxLTljZTAtOGUzMTIzNzRmYzlkPC9JZD4NCiAgICAgIDxSZWZlcmVuY2VJZD4xN2U1NzZlNC0wYTRlLTQ2ZGYtODMzOS05Yjg3MjAwZGZjMWE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zOF08L1RleHQ+DQogICAgPC9UZXh0VW5pdD4NCiAgPC9UZXh0VW5pdHM+DQo8L1BsYWNlaG9sZGVyPg==</w:instrText>
      </w:r>
      <w:r w:rsidRPr="003769FB">
        <w:rPr>
          <w:rFonts w:ascii="Book Antiqua" w:hAnsi="Book Antiqua"/>
          <w:szCs w:val="24"/>
          <w:lang w:val="en-US"/>
        </w:rPr>
        <w:fldChar w:fldCharType="separate"/>
      </w:r>
      <w:bookmarkStart w:id="77" w:name="_CTVP001eaeba1b66e5c496fac9e02ad0bc12544"/>
      <w:r w:rsidR="00A23467" w:rsidRPr="003769FB">
        <w:rPr>
          <w:rFonts w:ascii="Book Antiqua" w:hAnsi="Book Antiqua"/>
          <w:szCs w:val="24"/>
          <w:vertAlign w:val="superscript"/>
          <w:lang w:val="en-US"/>
        </w:rPr>
        <w:t>[38]</w:t>
      </w:r>
      <w:bookmarkEnd w:id="77"/>
      <w:r w:rsidRPr="003769FB">
        <w:rPr>
          <w:rFonts w:ascii="Book Antiqua" w:hAnsi="Book Antiqua"/>
          <w:szCs w:val="24"/>
          <w:lang w:val="en-US"/>
        </w:rPr>
        <w:fldChar w:fldCharType="end"/>
      </w:r>
      <w:r w:rsidRPr="003769FB">
        <w:rPr>
          <w:rFonts w:ascii="Book Antiqua" w:hAnsi="Book Antiqua"/>
          <w:szCs w:val="24"/>
          <w:lang w:val="en-US"/>
        </w:rPr>
        <w:t xml:space="preserve"> observed that smokers had lower serum concentrations of α-TOH compared to non-smokers. These findings were </w:t>
      </w:r>
      <w:r w:rsidR="003A2BE4" w:rsidRPr="003769FB">
        <w:rPr>
          <w:rFonts w:ascii="Book Antiqua" w:hAnsi="Book Antiqua"/>
          <w:szCs w:val="24"/>
          <w:lang w:val="en-US"/>
        </w:rPr>
        <w:t xml:space="preserve">supported </w:t>
      </w:r>
      <w:r w:rsidRPr="003769FB">
        <w:rPr>
          <w:rFonts w:ascii="Book Antiqua" w:hAnsi="Book Antiqua"/>
          <w:szCs w:val="24"/>
          <w:lang w:val="en-US"/>
        </w:rPr>
        <w:t xml:space="preserve">by Miwa </w:t>
      </w:r>
      <w:r w:rsidR="003500AB" w:rsidRPr="003769FB">
        <w:rPr>
          <w:rFonts w:ascii="Book Antiqua" w:hAnsi="Book Antiqua"/>
          <w:i/>
          <w:szCs w:val="24"/>
          <w:lang w:val="en-US"/>
        </w:rPr>
        <w:t>et al</w:t>
      </w:r>
      <w:r w:rsidRPr="003769FB">
        <w:rPr>
          <w:rFonts w:ascii="Book Antiqua" w:hAnsi="Book Antiqua"/>
          <w:szCs w:val="24"/>
          <w:lang w:val="en-US"/>
        </w:rPr>
        <w:fldChar w:fldCharType="begin"/>
      </w:r>
      <w:r w:rsidRPr="003769FB">
        <w:rPr>
          <w:rFonts w:ascii="Book Antiqua" w:hAnsi="Book Antiqua"/>
          <w:szCs w:val="24"/>
          <w:lang w:val="en-US"/>
        </w:rPr>
        <w:instrText>ADDIN CITAVI.PLACEHOLDER 9dd9d805-b1dd-4965-a73e-4546c9f8fd0a PFBsYWNlaG9sZGVyPg0KICA8QWRkSW5WZXJzaW9uPjQuNC4wLjI4PC9BZGRJblZlcnNpb24+DQogIDxJZD45ZGQ5ZDgwNS1iMWRkLTQ5NjUtYTczZS00NTQ2YzlmOGZkMGE8L0lkPg0KICA8RW50cmllcz4NCiAgICA8RW50cnk+DQogICAgICA8SWQ+OGMwZDdiZWYtMWE2NC00OTdhLWI3MGUtNmMxMjlhNzVhYTRjPC9JZD4NCiAgICAgIDxSZWZlcmVuY2VJZD4xOTUzN2M1Yy1kY2YwLTRiNWQtYWJmNy04YmU4NDU1Y2VmNjQ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zldPC9UZXh0Pg0KICAgIDwvVGV4dFVuaXQ+DQogIDwvVGV4dFVuaXRzPg0KPC9QbGFjZWhvbGRlcj4=</w:instrText>
      </w:r>
      <w:r w:rsidRPr="003769FB">
        <w:rPr>
          <w:rFonts w:ascii="Book Antiqua" w:hAnsi="Book Antiqua"/>
          <w:szCs w:val="24"/>
          <w:lang w:val="en-US"/>
        </w:rPr>
        <w:fldChar w:fldCharType="separate"/>
      </w:r>
      <w:bookmarkStart w:id="78" w:name="_CTVP0019dd9d805b1dd4965a73e4546c9f8fd0a"/>
      <w:r w:rsidR="00A23467" w:rsidRPr="003769FB">
        <w:rPr>
          <w:rFonts w:ascii="Book Antiqua" w:hAnsi="Book Antiqua"/>
          <w:szCs w:val="24"/>
          <w:vertAlign w:val="superscript"/>
          <w:lang w:val="en-US"/>
        </w:rPr>
        <w:t>[39]</w:t>
      </w:r>
      <w:bookmarkEnd w:id="78"/>
      <w:r w:rsidRPr="003769FB">
        <w:rPr>
          <w:rFonts w:ascii="Book Antiqua" w:hAnsi="Book Antiqua"/>
          <w:szCs w:val="24"/>
          <w:lang w:val="en-US"/>
        </w:rPr>
        <w:fldChar w:fldCharType="end"/>
      </w:r>
      <w:r w:rsidRPr="003769FB">
        <w:rPr>
          <w:rFonts w:ascii="Book Antiqua" w:hAnsi="Book Antiqua"/>
          <w:szCs w:val="24"/>
          <w:lang w:val="en-US"/>
        </w:rPr>
        <w:t xml:space="preserve"> and Galan </w:t>
      </w:r>
      <w:r w:rsidR="003500AB" w:rsidRPr="003769FB">
        <w:rPr>
          <w:rFonts w:ascii="Book Antiqua" w:hAnsi="Book Antiqua"/>
          <w:i/>
          <w:szCs w:val="24"/>
          <w:lang w:val="en-US"/>
        </w:rPr>
        <w:t>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6af31dae-545e-4255-9f8e-3f326c93ef15 PFBsYWNlaG9sZGVyPg0KICA8QWRkSW5WZXJzaW9uPjQuNC4wLjI4PC9BZGRJblZlcnNpb24+DQogIDxJZD42YWYzMWRhZS01NDVlLTQyNTUtOWY4ZS0zZjMyNmM5M2VmMTU8L0lkPg0KICA8RW50cmllcz4NCiAgICA8RW50cnk+DQogICAgICA8SWQ+MzJjM2M1NWEtYmFmYy00YTJlLTkzYjctMmZjYTI4ZjkwMTczPC9JZD4NCiAgICAgIDxSZWZlcmVuY2VJZD5jZjgxZDcxYi04ZDIzLTRlM2EtOGNiZi1kZTk0ODk5MGFjZGM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MjddPC9UZXh0Pg0KICAgIDwvVGV4dFVuaXQ+DQogIDwvVGV4dFVuaXRzPg0KPC9QbGFjZWhvbGRlcj4=</w:instrText>
      </w:r>
      <w:r w:rsidRPr="003769FB">
        <w:rPr>
          <w:rFonts w:ascii="Book Antiqua" w:hAnsi="Book Antiqua"/>
          <w:szCs w:val="24"/>
          <w:lang w:val="en-US"/>
        </w:rPr>
        <w:fldChar w:fldCharType="separate"/>
      </w:r>
      <w:bookmarkStart w:id="79" w:name="_CTVP0016af31dae545e42559f8e3f326c93ef15"/>
      <w:r w:rsidR="00A23467" w:rsidRPr="003769FB">
        <w:rPr>
          <w:rFonts w:ascii="Book Antiqua" w:hAnsi="Book Antiqua"/>
          <w:szCs w:val="24"/>
          <w:vertAlign w:val="superscript"/>
          <w:lang w:val="en-US"/>
        </w:rPr>
        <w:t>[27]</w:t>
      </w:r>
      <w:bookmarkEnd w:id="79"/>
      <w:r w:rsidRPr="003769FB">
        <w:rPr>
          <w:rFonts w:ascii="Book Antiqua" w:hAnsi="Book Antiqua"/>
          <w:szCs w:val="24"/>
          <w:lang w:val="en-US"/>
        </w:rPr>
        <w:fldChar w:fldCharType="end"/>
      </w:r>
      <w:r w:rsidRPr="003769FB">
        <w:rPr>
          <w:rFonts w:ascii="Book Antiqua" w:hAnsi="Book Antiqua"/>
          <w:szCs w:val="24"/>
          <w:lang w:val="en-US"/>
        </w:rPr>
        <w:t xml:space="preserve"> analyzing the female participants of a Japanese study and the cohort of the SU.VI.MAX study, respectively. It is </w:t>
      </w:r>
      <w:r w:rsidR="003A2BE4" w:rsidRPr="003769FB">
        <w:rPr>
          <w:rFonts w:ascii="Book Antiqua" w:hAnsi="Book Antiqua"/>
          <w:szCs w:val="24"/>
          <w:lang w:val="en-US"/>
        </w:rPr>
        <w:t xml:space="preserve">suggested </w:t>
      </w:r>
      <w:r w:rsidRPr="003769FB">
        <w:rPr>
          <w:rFonts w:ascii="Book Antiqua" w:hAnsi="Book Antiqua"/>
          <w:szCs w:val="24"/>
          <w:lang w:val="en-US"/>
        </w:rPr>
        <w:t xml:space="preserve">that the </w:t>
      </w:r>
      <w:r w:rsidR="003A2BE4" w:rsidRPr="003769FB">
        <w:rPr>
          <w:rFonts w:ascii="Book Antiqua" w:hAnsi="Book Antiqua"/>
          <w:szCs w:val="24"/>
          <w:lang w:val="en-US"/>
        </w:rPr>
        <w:t xml:space="preserve">dietary </w:t>
      </w:r>
      <w:r w:rsidRPr="003769FB">
        <w:rPr>
          <w:rFonts w:ascii="Book Antiqua" w:hAnsi="Book Antiqua"/>
          <w:szCs w:val="24"/>
          <w:lang w:val="en-US"/>
        </w:rPr>
        <w:t>pattern</w:t>
      </w:r>
      <w:r w:rsidR="003A2BE4" w:rsidRPr="003769FB">
        <w:rPr>
          <w:rFonts w:ascii="Book Antiqua" w:hAnsi="Book Antiqua"/>
          <w:szCs w:val="24"/>
          <w:lang w:val="en-US"/>
        </w:rPr>
        <w:t>s</w:t>
      </w:r>
      <w:r w:rsidRPr="003769FB">
        <w:rPr>
          <w:rFonts w:ascii="Book Antiqua" w:hAnsi="Book Antiqua"/>
          <w:szCs w:val="24"/>
          <w:lang w:val="en-US"/>
        </w:rPr>
        <w:t xml:space="preserve"> of smokers differ from that of non-smokers </w:t>
      </w:r>
      <w:r w:rsidR="003A2BE4" w:rsidRPr="003769FB">
        <w:rPr>
          <w:rFonts w:ascii="Book Antiqua" w:hAnsi="Book Antiqua"/>
          <w:szCs w:val="24"/>
          <w:lang w:val="en-US"/>
        </w:rPr>
        <w:t xml:space="preserve">ultimately </w:t>
      </w:r>
      <w:r w:rsidRPr="003769FB">
        <w:rPr>
          <w:rFonts w:ascii="Book Antiqua" w:hAnsi="Book Antiqua"/>
          <w:szCs w:val="24"/>
          <w:lang w:val="en-US"/>
        </w:rPr>
        <w:t xml:space="preserve">leading to differences in vitamin E intake. Interestingly, others </w:t>
      </w:r>
      <w:r w:rsidR="003A2BE4" w:rsidRPr="003769FB">
        <w:rPr>
          <w:rFonts w:ascii="Book Antiqua" w:hAnsi="Book Antiqua"/>
          <w:szCs w:val="24"/>
          <w:lang w:val="en-US"/>
        </w:rPr>
        <w:t xml:space="preserve">have not </w:t>
      </w:r>
      <w:r w:rsidRPr="003769FB">
        <w:rPr>
          <w:rFonts w:ascii="Book Antiqua" w:hAnsi="Book Antiqua"/>
          <w:szCs w:val="24"/>
          <w:lang w:val="en-US"/>
        </w:rPr>
        <w:t>found differences in vitamin E plasma concentrations between smokers and non-smokers</w:t>
      </w:r>
      <w:r w:rsidRPr="003769FB">
        <w:rPr>
          <w:rFonts w:ascii="Book Antiqua" w:hAnsi="Book Antiqua"/>
          <w:szCs w:val="24"/>
          <w:lang w:val="en-US"/>
        </w:rPr>
        <w:fldChar w:fldCharType="begin"/>
      </w:r>
      <w:r w:rsidRPr="003769FB">
        <w:rPr>
          <w:rFonts w:ascii="Book Antiqua" w:hAnsi="Book Antiqua"/>
          <w:szCs w:val="24"/>
          <w:lang w:val="en-US"/>
        </w:rPr>
        <w:instrText>ADDIN CITAVI.PLACEHOLDER 859de25c-fe91-4157-856f-14be17b55a4a PFBsYWNlaG9sZGVyPg0KICA8QWRkSW5WZXJzaW9uPjQuNC4wLjI4PC9BZGRJblZlcnNpb24+DQogIDxJZD44NTlkZTI1Yy1mZTkxLTQxNTctODU2Zi0xNGJlMTdiNTVhNGE8L0lkPg0KICA8RW50cmllcz4NCiAgICA8RW50cnk+DQogICAgICA8SWQ+YzAzMjFjYTctMjNlYS00YWJlLWIxZjItNDIwZWM2ZGE0OWJkPC9JZD4NCiAgICAgIDxSZWZlcmVuY2VJZD5lZmJhMjk3Yi1lZjlhLTQxODAtODY5Yy0wMzA1YjI5Yjg3ZGE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0MCw0MV08L1RleHQ+DQogICAgPC9UZXh0VW5pdD4NCiAgPC9UZXh0VW5pdHM+DQo8L1BsYWNlaG9sZGVyPg==</w:instrText>
      </w:r>
      <w:r w:rsidRPr="003769FB">
        <w:rPr>
          <w:rFonts w:ascii="Book Antiqua" w:hAnsi="Book Antiqua"/>
          <w:szCs w:val="24"/>
          <w:lang w:val="en-US"/>
        </w:rPr>
        <w:fldChar w:fldCharType="separate"/>
      </w:r>
      <w:bookmarkStart w:id="80" w:name="_CTVP001859de25cfe914157856f14be17b55a4a"/>
      <w:r w:rsidR="00A23467" w:rsidRPr="003769FB">
        <w:rPr>
          <w:rFonts w:ascii="Book Antiqua" w:hAnsi="Book Antiqua"/>
          <w:szCs w:val="24"/>
          <w:vertAlign w:val="superscript"/>
          <w:lang w:val="en-US"/>
        </w:rPr>
        <w:t>[40,41]</w:t>
      </w:r>
      <w:bookmarkEnd w:id="80"/>
      <w:r w:rsidRPr="003769FB">
        <w:rPr>
          <w:rFonts w:ascii="Book Antiqua" w:hAnsi="Book Antiqua"/>
          <w:szCs w:val="24"/>
          <w:lang w:val="en-US"/>
        </w:rPr>
        <w:fldChar w:fldCharType="end"/>
      </w:r>
      <w:r w:rsidR="00C17A77" w:rsidRPr="003769FB">
        <w:rPr>
          <w:rFonts w:ascii="Book Antiqua" w:hAnsi="Book Antiqua"/>
          <w:szCs w:val="24"/>
          <w:lang w:val="en-US"/>
        </w:rPr>
        <w:t>.</w:t>
      </w:r>
      <w:r w:rsidR="00C17A77" w:rsidRPr="003769FB">
        <w:rPr>
          <w:rFonts w:ascii="Book Antiqua" w:hAnsi="Book Antiqua" w:hint="eastAsia"/>
          <w:szCs w:val="24"/>
          <w:lang w:val="en-US" w:eastAsia="zh-CN"/>
        </w:rPr>
        <w:t xml:space="preserve"> </w:t>
      </w:r>
      <w:r w:rsidRPr="003769FB">
        <w:rPr>
          <w:rFonts w:ascii="Book Antiqua" w:hAnsi="Book Antiqua"/>
          <w:szCs w:val="24"/>
          <w:lang w:val="en-US"/>
        </w:rPr>
        <w:t>Whereas Mezzetti and colleges</w:t>
      </w:r>
      <w:r w:rsidRPr="003769FB">
        <w:rPr>
          <w:rFonts w:ascii="Book Antiqua" w:hAnsi="Book Antiqua"/>
          <w:szCs w:val="24"/>
          <w:lang w:val="en-US"/>
        </w:rPr>
        <w:fldChar w:fldCharType="begin"/>
      </w:r>
      <w:r w:rsidR="001E1ACA" w:rsidRPr="003769FB">
        <w:rPr>
          <w:rFonts w:ascii="Book Antiqua" w:hAnsi="Book Antiqua"/>
          <w:szCs w:val="24"/>
          <w:lang w:val="en-US"/>
        </w:rPr>
        <w:instrText>ADDIN CITAVI.PLACEHOLDER ebccf5cd-ecf6-4cf8-8ba8-aa74ae0639f6 PFBsYWNlaG9sZGVyPg0KICA8QWRkSW5WZXJzaW9uPjQuNC4wLjI4PC9BZGRJblZlcnNpb24+DQogIDxJZD5lYmNjZjVjZC1lY2Y2LTRjZjgtOGJhOC1hYTc0YWUwNjM5ZjY8L0lkPg0KICA8RW50cmllcz4NCiAgICA8RW50cnk+DQogICAgICA8SWQ+OTg4ZmVmYWItNDVmNy00YWYzLThiYjctMDhiYjZkZDU0MGVhPC9JZD4NCiAgICAgIDxSZWZlcmVuY2VJZD41YzY2NDI1MC1lODU5LTRkMjYtYjIwYS02YTBkNTdkNTk0ZDk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0Ml08L1RleHQ+DQogICAgPC9UZXh0VW5pdD4NCiAgPC9UZXh0VW5pdHM+DQo8L1BsYWNlaG9sZGVyPg==</w:instrText>
      </w:r>
      <w:r w:rsidRPr="003769FB">
        <w:rPr>
          <w:rFonts w:ascii="Book Antiqua" w:hAnsi="Book Antiqua"/>
          <w:szCs w:val="24"/>
          <w:lang w:val="en-US"/>
        </w:rPr>
        <w:fldChar w:fldCharType="separate"/>
      </w:r>
      <w:bookmarkStart w:id="81" w:name="_CTVP001ebccf5cdecf64cf88ba8aa74ae0639f6"/>
      <w:r w:rsidR="00A23467" w:rsidRPr="003769FB">
        <w:rPr>
          <w:rFonts w:ascii="Book Antiqua" w:hAnsi="Book Antiqua"/>
          <w:szCs w:val="24"/>
          <w:vertAlign w:val="superscript"/>
          <w:lang w:val="en-US"/>
        </w:rPr>
        <w:t>[42]</w:t>
      </w:r>
      <w:bookmarkEnd w:id="81"/>
      <w:r w:rsidRPr="003769FB">
        <w:rPr>
          <w:rFonts w:ascii="Book Antiqua" w:hAnsi="Book Antiqua"/>
          <w:szCs w:val="24"/>
          <w:lang w:val="en-US"/>
        </w:rPr>
        <w:fldChar w:fldCharType="end"/>
      </w:r>
      <w:r w:rsidRPr="003769FB">
        <w:rPr>
          <w:rFonts w:ascii="Book Antiqua" w:hAnsi="Book Antiqua"/>
          <w:szCs w:val="24"/>
          <w:lang w:val="en-US"/>
        </w:rPr>
        <w:t xml:space="preserve"> observed no </w:t>
      </w:r>
      <w:r w:rsidRPr="003769FB">
        <w:rPr>
          <w:rFonts w:ascii="Book Antiqua" w:hAnsi="Book Antiqua"/>
          <w:szCs w:val="24"/>
          <w:lang w:val="en-US"/>
        </w:rPr>
        <w:lastRenderedPageBreak/>
        <w:t>differences in plasma vitamin E concentration</w:t>
      </w:r>
      <w:r w:rsidR="004E56D1" w:rsidRPr="003769FB">
        <w:rPr>
          <w:rFonts w:ascii="Book Antiqua" w:hAnsi="Book Antiqua"/>
          <w:szCs w:val="24"/>
          <w:lang w:val="en-US"/>
        </w:rPr>
        <w:t>s</w:t>
      </w:r>
      <w:r w:rsidRPr="003769FB">
        <w:rPr>
          <w:rFonts w:ascii="Book Antiqua" w:hAnsi="Book Antiqua"/>
          <w:szCs w:val="24"/>
          <w:lang w:val="en-US"/>
        </w:rPr>
        <w:t xml:space="preserve"> between the two groups, vitamin E arterial tissue content was significantly lower in the group of smokers compared to that of non-smokers. This observation </w:t>
      </w:r>
      <w:r w:rsidR="007069DE" w:rsidRPr="003769FB">
        <w:rPr>
          <w:rFonts w:ascii="Book Antiqua" w:hAnsi="Book Antiqua"/>
          <w:szCs w:val="24"/>
          <w:lang w:val="en-US"/>
        </w:rPr>
        <w:t>may indicate</w:t>
      </w:r>
      <w:r w:rsidRPr="003769FB">
        <w:rPr>
          <w:rFonts w:ascii="Book Antiqua" w:hAnsi="Book Antiqua"/>
          <w:szCs w:val="24"/>
          <w:lang w:val="en-US"/>
        </w:rPr>
        <w:t xml:space="preserve"> that vitamin E acts as a lipid-soluble antioxidant </w:t>
      </w:r>
      <w:r w:rsidR="00564BF1" w:rsidRPr="003769FB">
        <w:rPr>
          <w:rFonts w:ascii="Book Antiqua" w:hAnsi="Book Antiqua"/>
          <w:szCs w:val="24"/>
          <w:lang w:val="en-US"/>
        </w:rPr>
        <w:t>for the</w:t>
      </w:r>
      <w:r w:rsidRPr="003769FB">
        <w:rPr>
          <w:rFonts w:ascii="Book Antiqua" w:hAnsi="Book Antiqua"/>
          <w:szCs w:val="24"/>
          <w:lang w:val="en-US"/>
        </w:rPr>
        <w:t xml:space="preserve"> prevention of oxidative damage </w:t>
      </w:r>
      <w:r w:rsidR="00564BF1" w:rsidRPr="003769FB">
        <w:rPr>
          <w:rFonts w:ascii="Book Antiqua" w:hAnsi="Book Antiqua"/>
          <w:szCs w:val="24"/>
          <w:lang w:val="en-US"/>
        </w:rPr>
        <w:t>in</w:t>
      </w:r>
      <w:r w:rsidRPr="003769FB">
        <w:rPr>
          <w:rFonts w:ascii="Book Antiqua" w:hAnsi="Book Antiqua"/>
          <w:szCs w:val="24"/>
          <w:lang w:val="en-US"/>
        </w:rPr>
        <w:t xml:space="preserve"> the arterial wall. </w:t>
      </w:r>
      <w:r w:rsidR="007069DE" w:rsidRPr="003769FB">
        <w:rPr>
          <w:rFonts w:ascii="Book Antiqua" w:hAnsi="Book Antiqua"/>
          <w:szCs w:val="24"/>
          <w:lang w:val="en-US"/>
        </w:rPr>
        <w:t>I</w:t>
      </w:r>
      <w:r w:rsidRPr="003769FB">
        <w:rPr>
          <w:rFonts w:ascii="Book Antiqua" w:hAnsi="Book Antiqua"/>
          <w:szCs w:val="24"/>
          <w:lang w:val="en-US"/>
        </w:rPr>
        <w:t xml:space="preserve">ncreased serum concentrations of γ-TOH </w:t>
      </w:r>
      <w:r w:rsidR="007069DE" w:rsidRPr="003769FB">
        <w:rPr>
          <w:rFonts w:ascii="Book Antiqua" w:hAnsi="Book Antiqua"/>
          <w:szCs w:val="24"/>
          <w:lang w:val="en-US"/>
        </w:rPr>
        <w:t xml:space="preserve">have also been </w:t>
      </w:r>
      <w:r w:rsidRPr="003769FB">
        <w:rPr>
          <w:rFonts w:ascii="Book Antiqua" w:hAnsi="Book Antiqua"/>
          <w:szCs w:val="24"/>
          <w:lang w:val="en-US"/>
        </w:rPr>
        <w:t xml:space="preserve">found </w:t>
      </w:r>
      <w:r w:rsidR="007069DE" w:rsidRPr="003769FB">
        <w:rPr>
          <w:rFonts w:ascii="Book Antiqua" w:hAnsi="Book Antiqua"/>
          <w:szCs w:val="24"/>
          <w:lang w:val="en-US"/>
        </w:rPr>
        <w:t xml:space="preserve">both </w:t>
      </w:r>
      <w:r w:rsidRPr="003769FB">
        <w:rPr>
          <w:rFonts w:ascii="Book Antiqua" w:hAnsi="Book Antiqua"/>
          <w:szCs w:val="24"/>
          <w:lang w:val="en-US"/>
        </w:rPr>
        <w:t xml:space="preserve">in active and passive smokers by Dietrich </w:t>
      </w:r>
      <w:r w:rsidR="003500AB" w:rsidRPr="003769FB">
        <w:rPr>
          <w:rFonts w:ascii="Book Antiqua" w:hAnsi="Book Antiqua"/>
          <w:i/>
          <w:szCs w:val="24"/>
          <w:lang w:val="en-US"/>
        </w:rPr>
        <w:t>et al</w:t>
      </w:r>
      <w:r w:rsidRPr="003769FB">
        <w:rPr>
          <w:rFonts w:ascii="Book Antiqua" w:hAnsi="Book Antiqua"/>
          <w:szCs w:val="24"/>
          <w:lang w:val="en-US"/>
        </w:rPr>
        <w:fldChar w:fldCharType="begin"/>
      </w:r>
      <w:r w:rsidRPr="003769FB">
        <w:rPr>
          <w:rFonts w:ascii="Book Antiqua" w:hAnsi="Book Antiqua"/>
          <w:szCs w:val="24"/>
          <w:lang w:val="en-US"/>
        </w:rPr>
        <w:instrText>ADDIN CITAVI.PLACEHOLDER a67ef488-47a7-43f6-9cc6-e2c19da4899a PFBsYWNlaG9sZGVyPg0KICA8QWRkSW5WZXJzaW9uPjQuNC4wLjI4PC9BZGRJblZlcnNpb24+DQogIDxJZD5hNjdlZjQ4OC00N2E3LTQzZjYtOWNjNi1lMmMxOWRhNDg5OWE8L0lkPg0KICA8RW50cmllcz4NCiAgICA8RW50cnk+DQogICAgICA8SWQ+M2E2ODcwYTktY2QyNC00MmViLThlMjgtYzY1NzE3ZDk2MWNjPC9JZD4NCiAgICAgIDxSZWZlcmVuY2VJZD4yYjgwYjgwNi1hYmZmLTRhNDUtODJjOC05MmUyY2ZkNWU5OWE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0MV08L1RleHQ+DQogICAgPC9UZXh0VW5pdD4NCiAgPC9UZXh0VW5pdHM+DQo8L1BsYWNlaG9sZGVyPg==</w:instrText>
      </w:r>
      <w:r w:rsidRPr="003769FB">
        <w:rPr>
          <w:rFonts w:ascii="Book Antiqua" w:hAnsi="Book Antiqua"/>
          <w:szCs w:val="24"/>
          <w:lang w:val="en-US"/>
        </w:rPr>
        <w:fldChar w:fldCharType="separate"/>
      </w:r>
      <w:bookmarkStart w:id="82" w:name="_CTVP001a67ef48847a743f69cc6e2c19da4899a"/>
      <w:r w:rsidR="00A23467" w:rsidRPr="003769FB">
        <w:rPr>
          <w:rFonts w:ascii="Book Antiqua" w:hAnsi="Book Antiqua"/>
          <w:szCs w:val="24"/>
          <w:vertAlign w:val="superscript"/>
          <w:lang w:val="en-US"/>
        </w:rPr>
        <w:t>[41]</w:t>
      </w:r>
      <w:bookmarkEnd w:id="82"/>
      <w:r w:rsidRPr="003769FB">
        <w:rPr>
          <w:rFonts w:ascii="Book Antiqua" w:hAnsi="Book Antiqua"/>
          <w:szCs w:val="24"/>
          <w:lang w:val="en-US"/>
        </w:rPr>
        <w:fldChar w:fldCharType="end"/>
      </w:r>
      <w:r w:rsidRPr="003769FB">
        <w:rPr>
          <w:rFonts w:ascii="Book Antiqua" w:hAnsi="Book Antiqua"/>
          <w:szCs w:val="24"/>
          <w:lang w:val="en-US"/>
        </w:rPr>
        <w:t xml:space="preserve">. This finding suggests </w:t>
      </w:r>
      <w:r w:rsidR="004E56D1" w:rsidRPr="003769FB">
        <w:rPr>
          <w:rFonts w:ascii="Book Antiqua" w:hAnsi="Book Antiqua"/>
          <w:szCs w:val="24"/>
          <w:lang w:val="en-US"/>
        </w:rPr>
        <w:t xml:space="preserve">that excretion of non-α-TOH forms of vitamin E </w:t>
      </w:r>
      <w:r w:rsidRPr="003769FB">
        <w:rPr>
          <w:rFonts w:ascii="Book Antiqua" w:hAnsi="Book Antiqua"/>
          <w:szCs w:val="24"/>
          <w:lang w:val="en-US"/>
        </w:rPr>
        <w:t>may be decreased to mobilize additional anti-oxidative agents</w:t>
      </w:r>
      <w:r w:rsidR="00564BF1" w:rsidRPr="003769FB">
        <w:rPr>
          <w:rFonts w:ascii="Book Antiqua" w:hAnsi="Book Antiqua"/>
          <w:szCs w:val="24"/>
          <w:lang w:val="en-US"/>
        </w:rPr>
        <w:t>,</w:t>
      </w:r>
      <w:r w:rsidRPr="003769FB">
        <w:rPr>
          <w:rFonts w:ascii="Book Antiqua" w:hAnsi="Book Antiqua"/>
          <w:szCs w:val="24"/>
          <w:lang w:val="en-US"/>
        </w:rPr>
        <w:t xml:space="preserve"> such as γ-TOH</w:t>
      </w:r>
      <w:r w:rsidR="00564BF1" w:rsidRPr="003769FB">
        <w:rPr>
          <w:rFonts w:ascii="Book Antiqua" w:hAnsi="Book Antiqua"/>
          <w:szCs w:val="24"/>
          <w:lang w:val="en-US"/>
        </w:rPr>
        <w:t>,</w:t>
      </w:r>
      <w:r w:rsidRPr="003769FB">
        <w:rPr>
          <w:rFonts w:ascii="Book Antiqua" w:hAnsi="Book Antiqua"/>
          <w:szCs w:val="24"/>
          <w:lang w:val="en-US"/>
        </w:rPr>
        <w:t xml:space="preserve"> to increase the body’s anti-oxidative capacity. Chronic alcohol consumption also leads to decreased </w:t>
      </w:r>
      <w:r w:rsidR="004E56D1" w:rsidRPr="003769FB">
        <w:rPr>
          <w:rFonts w:ascii="Book Antiqua" w:hAnsi="Book Antiqua"/>
          <w:szCs w:val="24"/>
          <w:lang w:val="en-US"/>
        </w:rPr>
        <w:t xml:space="preserve">serum levels of </w:t>
      </w:r>
      <w:r w:rsidRPr="003769FB">
        <w:rPr>
          <w:rFonts w:ascii="Book Antiqua" w:hAnsi="Book Antiqua"/>
          <w:szCs w:val="24"/>
          <w:lang w:val="en-US"/>
        </w:rPr>
        <w:t>α-TOH, partly due to malnutrition</w:t>
      </w:r>
      <w:r w:rsidRPr="003769FB">
        <w:rPr>
          <w:rFonts w:ascii="Book Antiqua" w:hAnsi="Book Antiqua"/>
          <w:szCs w:val="24"/>
          <w:lang w:val="en-US"/>
        </w:rPr>
        <w:fldChar w:fldCharType="begin"/>
      </w:r>
      <w:r w:rsidR="001E1ACA" w:rsidRPr="003769FB">
        <w:rPr>
          <w:rFonts w:ascii="Book Antiqua" w:hAnsi="Book Antiqua"/>
          <w:szCs w:val="24"/>
          <w:lang w:val="en-US"/>
        </w:rPr>
        <w:instrText>ADDIN CITAVI.PLACEHOLDER 2c807f2a-b167-43e0-9bad-226366a5677c PFBsYWNlaG9sZGVyPg0KICA8QWRkSW5WZXJzaW9uPjQuNC4wLjI4PC9BZGRJblZlcnNpb24+DQogIDxJZD4yYzgwN2YyYS1iMTY3LTQzZTAtOWJhZC0yMjYzNjZhNTY3N2M8L0lkPg0KICA8RW50cmllcz4NCiAgICA8RW50cnk+DQogICAgICA8SWQ+ZjgzOGJiNmItZjQ4Yy00OTVlLWFlMjYtZGU4MDY0NWNkZDUyPC9JZD4NCiAgICAgIDxSZWZlcmVuY2VJZD5iNTRjZmNkYi1lMjk5LTQxYjItOWE0YS0wNDQwYWE3YmJlYzU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NDNdPC9UZXh0Pg0KICAgIDwvVGV4dFVuaXQ+DQogIDwvVGV4dFVuaXRzPg0KPC9QbGFjZWhvbGRlcj4=</w:instrText>
      </w:r>
      <w:r w:rsidRPr="003769FB">
        <w:rPr>
          <w:rFonts w:ascii="Book Antiqua" w:hAnsi="Book Antiqua"/>
          <w:szCs w:val="24"/>
          <w:lang w:val="en-US"/>
        </w:rPr>
        <w:fldChar w:fldCharType="separate"/>
      </w:r>
      <w:bookmarkStart w:id="83" w:name="_CTVP0012c807f2ab16743e09bad226366a5677c"/>
      <w:r w:rsidR="00A23467" w:rsidRPr="003769FB">
        <w:rPr>
          <w:rFonts w:ascii="Book Antiqua" w:hAnsi="Book Antiqua"/>
          <w:szCs w:val="24"/>
          <w:vertAlign w:val="superscript"/>
          <w:lang w:val="en-US"/>
        </w:rPr>
        <w:t>[43]</w:t>
      </w:r>
      <w:bookmarkEnd w:id="83"/>
      <w:r w:rsidRPr="003769FB">
        <w:rPr>
          <w:rFonts w:ascii="Book Antiqua" w:hAnsi="Book Antiqua"/>
          <w:szCs w:val="24"/>
          <w:lang w:val="en-US"/>
        </w:rPr>
        <w:fldChar w:fldCharType="end"/>
      </w:r>
      <w:r w:rsidRPr="003769FB">
        <w:rPr>
          <w:rFonts w:ascii="Book Antiqua" w:hAnsi="Book Antiqua"/>
          <w:szCs w:val="24"/>
          <w:lang w:val="en-US"/>
        </w:rPr>
        <w:t xml:space="preserve">. Animal studies </w:t>
      </w:r>
      <w:r w:rsidR="007069DE" w:rsidRPr="003769FB">
        <w:rPr>
          <w:rFonts w:ascii="Book Antiqua" w:hAnsi="Book Antiqua"/>
          <w:szCs w:val="24"/>
          <w:lang w:val="en-US"/>
        </w:rPr>
        <w:t xml:space="preserve">have </w:t>
      </w:r>
      <w:r w:rsidRPr="003769FB">
        <w:rPr>
          <w:rFonts w:ascii="Book Antiqua" w:hAnsi="Book Antiqua"/>
          <w:szCs w:val="24"/>
          <w:lang w:val="en-US"/>
        </w:rPr>
        <w:t>suggested that chronic administration of alcohol results in significant</w:t>
      </w:r>
      <w:r w:rsidR="007069DE" w:rsidRPr="003769FB">
        <w:rPr>
          <w:rFonts w:ascii="Book Antiqua" w:hAnsi="Book Antiqua"/>
          <w:szCs w:val="24"/>
          <w:lang w:val="en-US"/>
        </w:rPr>
        <w:t>ly</w:t>
      </w:r>
      <w:r w:rsidRPr="003769FB">
        <w:rPr>
          <w:rFonts w:ascii="Book Antiqua" w:hAnsi="Book Antiqua"/>
          <w:szCs w:val="24"/>
          <w:lang w:val="en-US"/>
        </w:rPr>
        <w:t xml:space="preserve"> lower hepatic α-TOH concentrations</w:t>
      </w:r>
      <w:r w:rsidR="00D875B4" w:rsidRPr="003769FB">
        <w:rPr>
          <w:rFonts w:ascii="Book Antiqua" w:hAnsi="Book Antiqua"/>
          <w:szCs w:val="24"/>
          <w:lang w:val="en-US"/>
        </w:rPr>
        <w:t>,</w:t>
      </w:r>
      <w:r w:rsidRPr="003769FB">
        <w:rPr>
          <w:rFonts w:ascii="Book Antiqua" w:hAnsi="Book Antiqua"/>
          <w:szCs w:val="24"/>
          <w:lang w:val="en-US"/>
        </w:rPr>
        <w:t xml:space="preserve"> pro</w:t>
      </w:r>
      <w:r w:rsidR="00D875B4" w:rsidRPr="003769FB">
        <w:rPr>
          <w:rFonts w:ascii="Book Antiqua" w:hAnsi="Book Antiqua"/>
          <w:szCs w:val="24"/>
          <w:lang w:val="en-US"/>
        </w:rPr>
        <w:t>b</w:t>
      </w:r>
      <w:r w:rsidRPr="003769FB">
        <w:rPr>
          <w:rFonts w:ascii="Book Antiqua" w:hAnsi="Book Antiqua"/>
          <w:szCs w:val="24"/>
          <w:lang w:val="en-US"/>
        </w:rPr>
        <w:t xml:space="preserve">ably due to decreased </w:t>
      </w:r>
      <w:r w:rsidR="00D875B4" w:rsidRPr="003769FB">
        <w:rPr>
          <w:rFonts w:ascii="Book Antiqua" w:hAnsi="Book Antiqua"/>
          <w:szCs w:val="24"/>
          <w:lang w:val="en-US"/>
        </w:rPr>
        <w:t xml:space="preserve">amounts of </w:t>
      </w:r>
      <w:r w:rsidRPr="003769FB">
        <w:rPr>
          <w:rFonts w:ascii="Book Antiqua" w:hAnsi="Book Antiqua"/>
          <w:szCs w:val="24"/>
          <w:lang w:val="en-US"/>
        </w:rPr>
        <w:t xml:space="preserve">α-TOH in </w:t>
      </w:r>
      <w:r w:rsidR="00D875B4" w:rsidRPr="003769FB">
        <w:rPr>
          <w:rFonts w:ascii="Book Antiqua" w:hAnsi="Book Antiqua"/>
          <w:szCs w:val="24"/>
          <w:lang w:val="en-US"/>
        </w:rPr>
        <w:t xml:space="preserve">the </w:t>
      </w:r>
      <w:r w:rsidRPr="003769FB">
        <w:rPr>
          <w:rFonts w:ascii="Book Antiqua" w:hAnsi="Book Antiqua"/>
          <w:szCs w:val="24"/>
          <w:lang w:val="en-US"/>
        </w:rPr>
        <w:t>mitochondria of hepatocytes</w:t>
      </w:r>
      <w:r w:rsidRPr="003769FB">
        <w:rPr>
          <w:rFonts w:ascii="Book Antiqua" w:hAnsi="Book Antiqua"/>
          <w:szCs w:val="24"/>
          <w:lang w:val="en-US"/>
        </w:rPr>
        <w:fldChar w:fldCharType="begin"/>
      </w:r>
      <w:r w:rsidR="001E1ACA" w:rsidRPr="003769FB">
        <w:rPr>
          <w:rFonts w:ascii="Book Antiqua" w:hAnsi="Book Antiqua"/>
          <w:szCs w:val="24"/>
          <w:lang w:val="en-US"/>
        </w:rPr>
        <w:instrText>ADDIN CITAVI.PLACEHOLDER c2477855-7f21-40b5-ae87-d0b00010378c PFBsYWNlaG9sZGVyPg0KICA8QWRkSW5WZXJzaW9uPjQuNC4wLjI4PC9BZGRJblZlcnNpb24+DQogIDxJZD5jMjQ3Nzg1NS03ZjIxLTQwYjUtYWU4Ny1kMGIwMDAxMDM3OGM8L0lkPg0KICA8RW50cmllcz4NCiAgICA8RW50cnk+DQogICAgICA8SWQ+NWExNTg1YzQtY2YwNy00NmVmLWJkMmQtMzNhOTE5M2E1N2VhPC9JZD4NCiAgICAgIDxSZWZlcmVuY2VJZD5iNTRjZmNkYi1lMjk5LTQxYjItOWE0YS0wNDQwYWE3YmJlYzU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0Myw0NF08L1RleHQ+DQogICAgPC9UZXh0VW5pdD4NCiAgPC9UZXh0VW5pdHM+DQo8L1BsYWNlaG9sZGVyPg==</w:instrText>
      </w:r>
      <w:r w:rsidRPr="003769FB">
        <w:rPr>
          <w:rFonts w:ascii="Book Antiqua" w:hAnsi="Book Antiqua"/>
          <w:szCs w:val="24"/>
          <w:lang w:val="en-US"/>
        </w:rPr>
        <w:fldChar w:fldCharType="separate"/>
      </w:r>
      <w:bookmarkStart w:id="84" w:name="_CTVP001c24778557f2140b5ae87d0b00010378c"/>
      <w:r w:rsidR="00A23467" w:rsidRPr="003769FB">
        <w:rPr>
          <w:rFonts w:ascii="Book Antiqua" w:hAnsi="Book Antiqua"/>
          <w:szCs w:val="24"/>
          <w:vertAlign w:val="superscript"/>
          <w:lang w:val="en-US"/>
        </w:rPr>
        <w:t>[43,44]</w:t>
      </w:r>
      <w:bookmarkEnd w:id="84"/>
      <w:r w:rsidRPr="003769FB">
        <w:rPr>
          <w:rFonts w:ascii="Book Antiqua" w:hAnsi="Book Antiqua"/>
          <w:szCs w:val="24"/>
          <w:lang w:val="en-US"/>
        </w:rPr>
        <w:fldChar w:fldCharType="end"/>
      </w:r>
      <w:r w:rsidR="004576E3" w:rsidRPr="003769FB">
        <w:rPr>
          <w:rFonts w:ascii="Book Antiqua" w:hAnsi="Book Antiqua"/>
          <w:szCs w:val="24"/>
          <w:lang w:val="en-US"/>
        </w:rPr>
        <w:t>.</w:t>
      </w:r>
    </w:p>
    <w:p w14:paraId="21B10467" w14:textId="77777777" w:rsidR="004576E3" w:rsidRPr="003769FB" w:rsidRDefault="004576E3" w:rsidP="004D49D8">
      <w:pPr>
        <w:widowControl w:val="0"/>
        <w:spacing w:after="0"/>
        <w:rPr>
          <w:rFonts w:ascii="Book Antiqua" w:hAnsi="Book Antiqua"/>
          <w:szCs w:val="24"/>
          <w:lang w:val="en-US"/>
        </w:rPr>
      </w:pPr>
    </w:p>
    <w:p w14:paraId="1F02A9B4" w14:textId="77777777" w:rsidR="00C05FEA" w:rsidRPr="003769FB" w:rsidRDefault="00C05FEA" w:rsidP="004D49D8">
      <w:pPr>
        <w:pStyle w:val="ad"/>
        <w:widowControl w:val="0"/>
        <w:spacing w:after="0" w:line="360" w:lineRule="auto"/>
        <w:rPr>
          <w:rFonts w:ascii="Book Antiqua" w:hAnsi="Book Antiqua"/>
          <w:szCs w:val="24"/>
          <w:lang w:val="en-US"/>
        </w:rPr>
      </w:pPr>
      <w:r w:rsidRPr="003769FB">
        <w:rPr>
          <w:rFonts w:ascii="Book Antiqua" w:hAnsi="Book Antiqua"/>
          <w:szCs w:val="24"/>
          <w:lang w:val="en-US"/>
        </w:rPr>
        <w:t>INTESTINAL ABSORPTION</w:t>
      </w:r>
    </w:p>
    <w:p w14:paraId="32F4B2BB" w14:textId="45ACEE39" w:rsidR="0071181A" w:rsidRPr="003769FB" w:rsidRDefault="00C05FEA" w:rsidP="004D49D8">
      <w:pPr>
        <w:widowControl w:val="0"/>
        <w:spacing w:after="0"/>
        <w:rPr>
          <w:rFonts w:ascii="Book Antiqua" w:hAnsi="Book Antiqua"/>
          <w:szCs w:val="24"/>
          <w:lang w:val="en-US"/>
        </w:rPr>
      </w:pPr>
      <w:r w:rsidRPr="003769FB">
        <w:rPr>
          <w:rFonts w:ascii="Book Antiqua" w:hAnsi="Book Antiqua"/>
          <w:szCs w:val="24"/>
          <w:lang w:val="en-US"/>
        </w:rPr>
        <w:t xml:space="preserve">When vitamin E is consumed, intestinal absorption is an important factor that limits vitamin E bioavailability. It is known that vitamin E, as a fat-soluble vitamin, follows </w:t>
      </w:r>
      <w:r w:rsidR="00A90DA6" w:rsidRPr="003769FB">
        <w:rPr>
          <w:rFonts w:ascii="Book Antiqua" w:hAnsi="Book Antiqua"/>
          <w:szCs w:val="24"/>
          <w:lang w:val="en-US"/>
        </w:rPr>
        <w:t xml:space="preserve">the </w:t>
      </w:r>
      <w:r w:rsidRPr="003769FB">
        <w:rPr>
          <w:rFonts w:ascii="Book Antiqua" w:hAnsi="Book Antiqua"/>
          <w:szCs w:val="24"/>
          <w:lang w:val="en-US"/>
        </w:rPr>
        <w:t>intestinal absorption, hepatic metabolism and cellular uptake processes of other lipophilic molecules and lipids</w:t>
      </w:r>
      <w:r w:rsidRPr="003769FB">
        <w:rPr>
          <w:rFonts w:ascii="Book Antiqua" w:hAnsi="Book Antiqua"/>
          <w:szCs w:val="24"/>
          <w:lang w:val="en-US"/>
        </w:rPr>
        <w:fldChar w:fldCharType="begin"/>
      </w:r>
      <w:r w:rsidRPr="003769FB">
        <w:rPr>
          <w:rFonts w:ascii="Book Antiqua" w:hAnsi="Book Antiqua"/>
          <w:szCs w:val="24"/>
          <w:lang w:val="en-US"/>
        </w:rPr>
        <w:instrText>ADDIN CITAVI.PLACEHOLDER d1da1fcc-2c42-48b5-8242-f62270867fec PFBsYWNlaG9sZGVyPg0KICA8QWRkSW5WZXJzaW9uPjQuNC4wLjI4PC9BZGRJblZlcnNpb24+DQogIDxJZD5kMWRhMWZjYy0yYzQyLTQ4YjUtODI0Mi1mNjIyNzA4NjdmZWM8L0lkPg0KICA8RW50cmllcz4NCiAgICA8RW50cnk+DQogICAgICA8SWQ+NWI4OTM1NTMtMzJhMy00MmVjLWI1N2EtNWUxMDcwMzViZTAxPC9JZD4NCiAgICAgIDxSZWZlcmVuY2VJZD41M2I0NGYyMi1jNGYwLTRiMDktYTE0Mi01YTg0ODllMWQ3OTE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NDVdPC9UZXh0Pg0KICAgIDwvVGV4dFVuaXQ+DQogIDwvVGV4dFVuaXRzPg0KPC9QbGFjZWhvbGRlcj4=</w:instrText>
      </w:r>
      <w:r w:rsidRPr="003769FB">
        <w:rPr>
          <w:rFonts w:ascii="Book Antiqua" w:hAnsi="Book Antiqua"/>
          <w:szCs w:val="24"/>
          <w:lang w:val="en-US"/>
        </w:rPr>
        <w:fldChar w:fldCharType="separate"/>
      </w:r>
      <w:bookmarkStart w:id="85" w:name="_CTVP001d1da1fcc2c4248b58242f62270867fec"/>
      <w:r w:rsidR="00A23467" w:rsidRPr="003769FB">
        <w:rPr>
          <w:rFonts w:ascii="Book Antiqua" w:hAnsi="Book Antiqua"/>
          <w:szCs w:val="24"/>
          <w:vertAlign w:val="superscript"/>
          <w:lang w:val="en-US"/>
        </w:rPr>
        <w:t>[45]</w:t>
      </w:r>
      <w:bookmarkEnd w:id="85"/>
      <w:r w:rsidRPr="003769FB">
        <w:rPr>
          <w:rFonts w:ascii="Book Antiqua" w:hAnsi="Book Antiqua"/>
          <w:szCs w:val="24"/>
          <w:lang w:val="en-US"/>
        </w:rPr>
        <w:fldChar w:fldCharType="end"/>
      </w:r>
      <w:r w:rsidRPr="003769FB">
        <w:rPr>
          <w:rFonts w:ascii="Book Antiqua" w:hAnsi="Book Antiqua"/>
          <w:szCs w:val="24"/>
          <w:lang w:val="en-US"/>
        </w:rPr>
        <w:t xml:space="preserve">. Therefore, intestinal absorption of vitamin E requires the presence of other lipid-rich foods. </w:t>
      </w:r>
    </w:p>
    <w:p w14:paraId="5B6EA794" w14:textId="54BBBE9A" w:rsidR="0071181A" w:rsidRPr="003769FB" w:rsidRDefault="0071181A" w:rsidP="004D49D8">
      <w:pPr>
        <w:widowControl w:val="0"/>
        <w:spacing w:after="0"/>
        <w:ind w:firstLineChars="200" w:firstLine="480"/>
        <w:rPr>
          <w:rStyle w:val="hps"/>
          <w:rFonts w:ascii="Book Antiqua" w:hAnsi="Book Antiqua"/>
          <w:szCs w:val="24"/>
          <w:lang w:val="en-US"/>
        </w:rPr>
      </w:pPr>
      <w:r w:rsidRPr="003769FB">
        <w:rPr>
          <w:rFonts w:ascii="Book Antiqua" w:hAnsi="Book Antiqua"/>
          <w:szCs w:val="24"/>
          <w:lang w:val="en-US"/>
        </w:rPr>
        <w:t>In the gastro-intestinal system t</w:t>
      </w:r>
      <w:r w:rsidR="00C05FEA" w:rsidRPr="003769FB">
        <w:rPr>
          <w:rFonts w:ascii="Book Antiqua" w:hAnsi="Book Antiqua"/>
          <w:szCs w:val="24"/>
          <w:lang w:val="en-US"/>
        </w:rPr>
        <w:t>he absorption</w:t>
      </w:r>
      <w:r w:rsidRPr="003769FB">
        <w:rPr>
          <w:rFonts w:ascii="Book Antiqua" w:hAnsi="Book Antiqua"/>
          <w:szCs w:val="24"/>
          <w:lang w:val="en-US"/>
        </w:rPr>
        <w:t xml:space="preserve"> rate of vitamin E varies inter</w:t>
      </w:r>
      <w:r w:rsidR="00C05FEA" w:rsidRPr="003769FB">
        <w:rPr>
          <w:rFonts w:ascii="Book Antiqua" w:hAnsi="Book Antiqua"/>
          <w:szCs w:val="24"/>
          <w:lang w:val="en-US"/>
        </w:rPr>
        <w:t>individually between 20</w:t>
      </w:r>
      <w:r w:rsidR="00C17A77" w:rsidRPr="003769FB">
        <w:rPr>
          <w:rFonts w:ascii="Book Antiqua" w:hAnsi="Book Antiqua" w:hint="eastAsia"/>
          <w:szCs w:val="24"/>
          <w:lang w:val="en-US" w:eastAsia="zh-CN"/>
        </w:rPr>
        <w:t>%</w:t>
      </w:r>
      <w:r w:rsidR="00C17A77" w:rsidRPr="003769FB">
        <w:rPr>
          <w:rFonts w:ascii="Book Antiqua" w:hAnsi="Book Antiqua"/>
          <w:szCs w:val="24"/>
          <w:lang w:val="en-US"/>
        </w:rPr>
        <w:t>-80</w:t>
      </w:r>
      <w:r w:rsidR="00C05FEA" w:rsidRPr="003769FB">
        <w:rPr>
          <w:rFonts w:ascii="Book Antiqua" w:hAnsi="Book Antiqua"/>
          <w:szCs w:val="24"/>
          <w:lang w:val="en-US"/>
        </w:rPr>
        <w:t>%</w:t>
      </w:r>
      <w:r w:rsidR="00C05FEA" w:rsidRPr="003769FB">
        <w:rPr>
          <w:rFonts w:ascii="Book Antiqua" w:hAnsi="Book Antiqua"/>
          <w:szCs w:val="24"/>
          <w:lang w:val="en-US"/>
        </w:rPr>
        <w:fldChar w:fldCharType="begin"/>
      </w:r>
      <w:r w:rsidR="001E1ACA" w:rsidRPr="003769FB">
        <w:rPr>
          <w:rFonts w:ascii="Book Antiqua" w:hAnsi="Book Antiqua"/>
          <w:szCs w:val="24"/>
          <w:lang w:val="en-US"/>
        </w:rPr>
        <w:instrText>ADDIN CITAVI.PLACEHOLDER 7ec5a7eb-405b-4738-adb1-1e20a4888254 PFBsYWNlaG9sZGVyPg0KICA8QWRkSW5WZXJzaW9uPjQuNC4wLjI4PC9BZGRJblZlcnNpb24+DQogIDxJZD43ZWM1YTdlYi00MDViLTQ3MzgtYWRiMS0xZTIwYTQ4ODgyNTQ8L0lkPg0KICA8RW50cmllcz4NCiAgICA8RW50cnk+DQogICAgICA8SWQ+NzlkOTlmNWItODEwMy00OTNiLWFhNTMtNjZkOTE3NTZiYTU3PC9JZD4NCiAgICAgIDxSZWZlcmVuY2VJZD5iNTRjZmNkYi1lMjk5LTQxYjItOWE0YS0wNDQwYWE3YmJlYzU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0Myw0NV08L1RleHQ+DQogICAgPC9UZXh0VW5pdD4NCiAgPC9UZXh0VW5pdHM+DQo8L1BsYWNlaG9sZGVyPg==</w:instrText>
      </w:r>
      <w:r w:rsidR="00C05FEA" w:rsidRPr="003769FB">
        <w:rPr>
          <w:rFonts w:ascii="Book Antiqua" w:hAnsi="Book Antiqua"/>
          <w:szCs w:val="24"/>
          <w:lang w:val="en-US"/>
        </w:rPr>
        <w:fldChar w:fldCharType="separate"/>
      </w:r>
      <w:bookmarkStart w:id="86" w:name="_CTVP0017ec5a7eb405b4738adb11e20a4888254"/>
      <w:r w:rsidR="00A23467" w:rsidRPr="003769FB">
        <w:rPr>
          <w:rFonts w:ascii="Book Antiqua" w:hAnsi="Book Antiqua"/>
          <w:szCs w:val="24"/>
          <w:vertAlign w:val="superscript"/>
          <w:lang w:val="en-US"/>
        </w:rPr>
        <w:t>[43,45]</w:t>
      </w:r>
      <w:bookmarkEnd w:id="86"/>
      <w:r w:rsidR="00C05FEA" w:rsidRPr="003769FB">
        <w:rPr>
          <w:rFonts w:ascii="Book Antiqua" w:hAnsi="Book Antiqua"/>
          <w:szCs w:val="24"/>
          <w:lang w:val="en-US"/>
        </w:rPr>
        <w:fldChar w:fldCharType="end"/>
      </w:r>
      <w:r w:rsidR="00C05FEA" w:rsidRPr="003769FB">
        <w:rPr>
          <w:rFonts w:ascii="Book Antiqua" w:hAnsi="Book Antiqua"/>
          <w:szCs w:val="24"/>
          <w:lang w:val="en-US"/>
        </w:rPr>
        <w:t>, and is lower than for other fat-soluble vitamins, such as vitamin A</w:t>
      </w:r>
      <w:r w:rsidR="00C05FEA"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20f02a22-af24-494c-bfca-197f773b699f PFBsYWNlaG9sZGVyPg0KICA8QWRkSW5WZXJzaW9uPjQuNC4wLjI4PC9BZGRJblZlcnNpb24+DQogIDxJZD4yMGYwMmEyMi1hZjI0LTQ5NGMtYmZjYS0xOTdmNzczYjY5OWY8L0lkPg0KICA8RW50cmllcz4NCiAgICA8RW50cnk+DQogICAgICA8SWQ+OGUzY2NmNmYtMWYzZS00NWM3LWFlYTQtYWM3YWUwNzQyNjg5PC9JZD4NCiAgICAgIDxSZWZlcmVuY2VJZD40NzI5Y2U4MC0xYjE1LTRmNjAtYWY1Yy03Y2IzNTgyN2E3NGE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0Nl08L1RleHQ+DQogICAgPC9UZXh0VW5pdD4NCiAgPC9UZXh0VW5pdHM+DQo8L1BsYWNlaG9sZGVyPg==</w:instrText>
      </w:r>
      <w:r w:rsidR="00C05FEA" w:rsidRPr="003769FB">
        <w:rPr>
          <w:rFonts w:ascii="Book Antiqua" w:hAnsi="Book Antiqua"/>
          <w:szCs w:val="24"/>
          <w:lang w:val="en-US"/>
        </w:rPr>
        <w:fldChar w:fldCharType="separate"/>
      </w:r>
      <w:bookmarkStart w:id="87" w:name="_CTVP00120f02a22af24494cbfca197f773b699f"/>
      <w:r w:rsidR="00A23467" w:rsidRPr="003769FB">
        <w:rPr>
          <w:rFonts w:ascii="Book Antiqua" w:hAnsi="Book Antiqua"/>
          <w:szCs w:val="24"/>
          <w:vertAlign w:val="superscript"/>
          <w:lang w:val="en-US"/>
        </w:rPr>
        <w:t>[46]</w:t>
      </w:r>
      <w:bookmarkEnd w:id="87"/>
      <w:r w:rsidR="00C05FEA" w:rsidRPr="003769FB">
        <w:rPr>
          <w:rFonts w:ascii="Book Antiqua" w:hAnsi="Book Antiqua"/>
          <w:szCs w:val="24"/>
          <w:lang w:val="en-US"/>
        </w:rPr>
        <w:fldChar w:fldCharType="end"/>
      </w:r>
      <w:r w:rsidR="00C05FEA" w:rsidRPr="003769FB">
        <w:rPr>
          <w:rFonts w:ascii="Book Antiqua" w:hAnsi="Book Antiqua"/>
          <w:szCs w:val="24"/>
          <w:lang w:val="en-US"/>
        </w:rPr>
        <w:t xml:space="preserve">. Reasons for individual differences in </w:t>
      </w:r>
      <w:r w:rsidR="00A90DA6" w:rsidRPr="003769FB">
        <w:rPr>
          <w:rFonts w:ascii="Book Antiqua" w:hAnsi="Book Antiqua"/>
          <w:szCs w:val="24"/>
          <w:lang w:val="en-US"/>
        </w:rPr>
        <w:t xml:space="preserve">the </w:t>
      </w:r>
      <w:r w:rsidR="00C05FEA" w:rsidRPr="003769FB">
        <w:rPr>
          <w:rFonts w:ascii="Book Antiqua" w:hAnsi="Book Antiqua"/>
          <w:szCs w:val="24"/>
          <w:lang w:val="en-US"/>
        </w:rPr>
        <w:t>absorption rate are diverse. Increased administration of α-TOH with parallel intake of additional food ingredients can decrease the absorption of α-TOH and non-α-TOH</w:t>
      </w:r>
      <w:r w:rsidR="00D875B4" w:rsidRPr="003769FB">
        <w:rPr>
          <w:rFonts w:ascii="Book Antiqua" w:hAnsi="Book Antiqua"/>
          <w:szCs w:val="24"/>
          <w:lang w:val="en-US"/>
        </w:rPr>
        <w:t xml:space="preserve"> forms of vitamin E</w:t>
      </w:r>
      <w:r w:rsidR="00C05FEA" w:rsidRPr="003769FB">
        <w:rPr>
          <w:rFonts w:ascii="Book Antiqua" w:hAnsi="Book Antiqua"/>
          <w:szCs w:val="24"/>
          <w:lang w:val="en-US"/>
        </w:rPr>
        <w:fldChar w:fldCharType="begin"/>
      </w:r>
      <w:r w:rsidR="00C05FEA" w:rsidRPr="003769FB">
        <w:rPr>
          <w:rFonts w:ascii="Book Antiqua" w:hAnsi="Book Antiqua"/>
          <w:szCs w:val="24"/>
          <w:lang w:val="en-US"/>
        </w:rPr>
        <w:instrText>ADDIN CITAVI.PLACEHOLDER c2d8736e-ea7c-4b4f-bf5e-32987c5fa811 PFBsYWNlaG9sZGVyPg0KICA8QWRkSW5WZXJzaW9uPjQuNC4wLjI4PC9BZGRJblZlcnNpb24+DQogIDxJZD5jMmQ4NzM2ZS1lYTdjLTRiNGYtYmY1ZS0zMjk4N2M1ZmE4MTE8L0lkPg0KICA8RW50cmllcz4NCiAgICA8RW50cnk+DQogICAgICA8SWQ+OGJlOGFkNGQtNzJlNi00N2ZiLTg4ODUtYjMxNGI3Y2MwYTRhPC9JZD4NCiAgICAgIDxSZWZlcmVuY2VJZD43YmFmZDZjZC0xYWI2LTQ5MGEtYWFkYS0zYTNkNmIzM2U4ZTk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0N108L1RleHQ+DQogICAgPC9UZXh0VW5pdD4NCiAgPC9UZXh0VW5pdHM+DQo8L1BsYWNlaG9sZGVyPg==</w:instrText>
      </w:r>
      <w:r w:rsidR="00C05FEA" w:rsidRPr="003769FB">
        <w:rPr>
          <w:rFonts w:ascii="Book Antiqua" w:hAnsi="Book Antiqua"/>
          <w:szCs w:val="24"/>
          <w:lang w:val="en-US"/>
        </w:rPr>
        <w:fldChar w:fldCharType="separate"/>
      </w:r>
      <w:bookmarkStart w:id="88" w:name="_CTVP001c2d8736eea7c4b4fbf5e32987c5fa811"/>
      <w:r w:rsidR="00A23467" w:rsidRPr="003769FB">
        <w:rPr>
          <w:rFonts w:ascii="Book Antiqua" w:hAnsi="Book Antiqua"/>
          <w:szCs w:val="24"/>
          <w:vertAlign w:val="superscript"/>
          <w:lang w:val="en-US"/>
        </w:rPr>
        <w:t>[47]</w:t>
      </w:r>
      <w:bookmarkEnd w:id="88"/>
      <w:r w:rsidR="00C05FEA" w:rsidRPr="003769FB">
        <w:rPr>
          <w:rFonts w:ascii="Book Antiqua" w:hAnsi="Book Antiqua"/>
          <w:szCs w:val="24"/>
          <w:lang w:val="en-US"/>
        </w:rPr>
        <w:fldChar w:fldCharType="end"/>
      </w:r>
      <w:r w:rsidR="00C05FEA" w:rsidRPr="003769FB">
        <w:rPr>
          <w:rFonts w:ascii="Book Antiqua" w:hAnsi="Book Antiqua"/>
          <w:szCs w:val="24"/>
          <w:lang w:val="en-US"/>
        </w:rPr>
        <w:t>. For example, retinoic acid</w:t>
      </w:r>
      <w:r w:rsidR="00C05FEA" w:rsidRPr="003769FB">
        <w:rPr>
          <w:rFonts w:ascii="Book Antiqua" w:hAnsi="Book Antiqua"/>
          <w:szCs w:val="24"/>
          <w:lang w:val="en-US"/>
        </w:rPr>
        <w:fldChar w:fldCharType="begin"/>
      </w:r>
      <w:r w:rsidR="00C05FEA" w:rsidRPr="003769FB">
        <w:rPr>
          <w:rFonts w:ascii="Book Antiqua" w:hAnsi="Book Antiqua"/>
          <w:szCs w:val="24"/>
          <w:lang w:val="en-US"/>
        </w:rPr>
        <w:instrText>ADDIN CITAVI.PLACEHOLDER 05721009-1120-42c0-9568-76688a5b6b05 PFBsYWNlaG9sZGVyPg0KICA8QWRkSW5WZXJzaW9uPjQuNC4wLjI4PC9BZGRJblZlcnNpb24+DQogIDxJZD4wNTcyMTAwOS0xMTIwLTQyYzAtOTU2OC03NjY4OGE1YjZiMDU8L0lkPg0KICA8RW50cmllcz4NCiAgICA8RW50cnk+DQogICAgICA8SWQ+ODg5NjYwNGQtYzZlNS00MGVmLTgzNjgtMWI2MDBlYTk4OTcxPC9JZD4NCiAgICAgIDxSZWZlcmVuY2VJZD43ZDAwYTVjMi0wM2ExLTQxZTYtYjJmMy1hZmY3MzViOGVhN2U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Q4XTwvVGV4dD4NCiAgICA8L1RleHRVbml0Pg0KICA8L1RleHRVbml0cz4NCjwvUGxhY2Vob2xkZXI+</w:instrText>
      </w:r>
      <w:r w:rsidR="00C05FEA" w:rsidRPr="003769FB">
        <w:rPr>
          <w:rFonts w:ascii="Book Antiqua" w:hAnsi="Book Antiqua"/>
          <w:szCs w:val="24"/>
          <w:lang w:val="en-US"/>
        </w:rPr>
        <w:fldChar w:fldCharType="separate"/>
      </w:r>
      <w:bookmarkStart w:id="89" w:name="_CTVP00105721009112042c0956876688a5b6b05"/>
      <w:r w:rsidR="00A23467" w:rsidRPr="003769FB">
        <w:rPr>
          <w:rFonts w:ascii="Book Antiqua" w:hAnsi="Book Antiqua"/>
          <w:szCs w:val="24"/>
          <w:vertAlign w:val="superscript"/>
          <w:lang w:val="en-US"/>
        </w:rPr>
        <w:t>[48]</w:t>
      </w:r>
      <w:bookmarkEnd w:id="89"/>
      <w:r w:rsidR="00C05FEA" w:rsidRPr="003769FB">
        <w:rPr>
          <w:rFonts w:ascii="Book Antiqua" w:hAnsi="Book Antiqua"/>
          <w:szCs w:val="24"/>
          <w:lang w:val="en-US"/>
        </w:rPr>
        <w:fldChar w:fldCharType="end"/>
      </w:r>
      <w:r w:rsidR="00C05FEA" w:rsidRPr="003769FB">
        <w:rPr>
          <w:rFonts w:ascii="Book Antiqua" w:hAnsi="Book Antiqua"/>
          <w:szCs w:val="24"/>
          <w:lang w:val="en-US"/>
        </w:rPr>
        <w:t>, plant sterols</w:t>
      </w:r>
      <w:r w:rsidR="00C05FEA" w:rsidRPr="003769FB">
        <w:rPr>
          <w:rFonts w:ascii="Book Antiqua" w:hAnsi="Book Antiqua"/>
          <w:szCs w:val="24"/>
          <w:lang w:val="en-US"/>
        </w:rPr>
        <w:fldChar w:fldCharType="begin"/>
      </w:r>
      <w:r w:rsidR="00C05FEA" w:rsidRPr="003769FB">
        <w:rPr>
          <w:rFonts w:ascii="Book Antiqua" w:hAnsi="Book Antiqua"/>
          <w:szCs w:val="24"/>
          <w:lang w:val="en-US"/>
        </w:rPr>
        <w:instrText>ADDIN CITAVI.PLACEHOLDER 8640a168-6ca4-4679-b39d-92fb43e8eb09 PFBsYWNlaG9sZGVyPg0KICA8QWRkSW5WZXJzaW9uPjQuNC4wLjI4PC9BZGRJblZlcnNpb24+DQogIDxJZD44NjQwYTE2OC02Y2E0LTQ2NzktYjM5ZC05MmZiNDNlOGViMDk8L0lkPg0KICA8RW50cmllcz4NCiAgICA8RW50cnk+DQogICAgICA8SWQ+YzUyZTZkNzYtZTY5NC00ZDM2LTk2NGYtZjQ5OGNhYjM1NmVlPC9JZD4NCiAgICAgIDxSZWZlcmVuY2VJZD4yYTg4YTE5Ni1mNTBmLTRkMjItYmQzYy01Nzk0ZWE4ODJjOTg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0OV08L1RleHQ+DQogICAgPC9UZXh0VW5pdD4NCiAgPC9UZXh0VW5pdHM+DQo8L1BsYWNlaG9sZGVyPg==</w:instrText>
      </w:r>
      <w:r w:rsidR="00C05FEA" w:rsidRPr="003769FB">
        <w:rPr>
          <w:rFonts w:ascii="Book Antiqua" w:hAnsi="Book Antiqua"/>
          <w:szCs w:val="24"/>
          <w:lang w:val="en-US"/>
        </w:rPr>
        <w:fldChar w:fldCharType="separate"/>
      </w:r>
      <w:bookmarkStart w:id="90" w:name="_CTVP0018640a1686ca44679b39d92fb43e8eb09"/>
      <w:r w:rsidR="00A23467" w:rsidRPr="003769FB">
        <w:rPr>
          <w:rFonts w:ascii="Book Antiqua" w:hAnsi="Book Antiqua"/>
          <w:szCs w:val="24"/>
          <w:vertAlign w:val="superscript"/>
          <w:lang w:val="en-US"/>
        </w:rPr>
        <w:t>[49]</w:t>
      </w:r>
      <w:bookmarkEnd w:id="90"/>
      <w:r w:rsidR="00C05FEA" w:rsidRPr="003769FB">
        <w:rPr>
          <w:rFonts w:ascii="Book Antiqua" w:hAnsi="Book Antiqua"/>
          <w:szCs w:val="24"/>
          <w:lang w:val="en-US"/>
        </w:rPr>
        <w:fldChar w:fldCharType="end"/>
      </w:r>
      <w:r w:rsidR="00C05FEA" w:rsidRPr="003769FB">
        <w:rPr>
          <w:rFonts w:ascii="Book Antiqua" w:hAnsi="Book Antiqua"/>
          <w:szCs w:val="24"/>
          <w:lang w:val="en-US"/>
        </w:rPr>
        <w:t>, eicosapentaenoic acid</w:t>
      </w:r>
      <w:r w:rsidR="00C05FEA" w:rsidRPr="003769FB">
        <w:rPr>
          <w:rFonts w:ascii="Book Antiqua" w:hAnsi="Book Antiqua"/>
          <w:szCs w:val="24"/>
          <w:lang w:val="en-US"/>
        </w:rPr>
        <w:fldChar w:fldCharType="begin"/>
      </w:r>
      <w:r w:rsidR="001E1ACA" w:rsidRPr="003769FB">
        <w:rPr>
          <w:rFonts w:ascii="Book Antiqua" w:hAnsi="Book Antiqua"/>
          <w:szCs w:val="24"/>
          <w:lang w:val="en-US"/>
        </w:rPr>
        <w:instrText>ADDIN CITAVI.PLACEHOLDER 8eacdca1-d97b-474f-a18d-f3b57c2309d5 PFBsYWNlaG9sZGVyPg0KICA8QWRkSW5WZXJzaW9uPjQuNC4wLjI4PC9BZGRJblZlcnNpb24+DQogIDxJZD44ZWFjZGNhMS1kOTdiLTQ3NGYtYTE4ZC1mM2I1N2MyMzA5ZDU8L0lkPg0KICA8RW50cmllcz4NCiAgICA8RW50cnk+DQogICAgICA8SWQ+YTUyM2I4NjgtZTQ2ZC00MDNhLWI1ZGEtNTJjMzBmYmM3NTkzPC9JZD4NCiAgICAgIDxSZWZlcmVuY2VJZD5iNTRjZmNkYi1lMjk5LTQxYjItOWE0YS0wNDQwYWE3YmJlYzU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NDNdPC9UZXh0Pg0KICAgIDwvVGV4dFVuaXQ+DQogIDwvVGV4dFVuaXRzPg0KPC9QbGFjZWhvbGRlcj4=</w:instrText>
      </w:r>
      <w:r w:rsidR="00C05FEA" w:rsidRPr="003769FB">
        <w:rPr>
          <w:rFonts w:ascii="Book Antiqua" w:hAnsi="Book Antiqua"/>
          <w:szCs w:val="24"/>
          <w:lang w:val="en-US"/>
        </w:rPr>
        <w:fldChar w:fldCharType="separate"/>
      </w:r>
      <w:bookmarkStart w:id="91" w:name="_CTVP0018eacdca1d97b474fa18df3b57c2309d5"/>
      <w:r w:rsidR="00A23467" w:rsidRPr="003769FB">
        <w:rPr>
          <w:rFonts w:ascii="Book Antiqua" w:hAnsi="Book Antiqua"/>
          <w:szCs w:val="24"/>
          <w:vertAlign w:val="superscript"/>
          <w:lang w:val="en-US"/>
        </w:rPr>
        <w:t>[43]</w:t>
      </w:r>
      <w:bookmarkEnd w:id="91"/>
      <w:r w:rsidR="00C05FEA" w:rsidRPr="003769FB">
        <w:rPr>
          <w:rFonts w:ascii="Book Antiqua" w:hAnsi="Book Antiqua"/>
          <w:szCs w:val="24"/>
          <w:lang w:val="en-US"/>
        </w:rPr>
        <w:fldChar w:fldCharType="end"/>
      </w:r>
      <w:r w:rsidR="00C05FEA" w:rsidRPr="003769FB">
        <w:rPr>
          <w:rFonts w:ascii="Book Antiqua" w:hAnsi="Book Antiqua"/>
          <w:szCs w:val="24"/>
          <w:lang w:val="en-US"/>
        </w:rPr>
        <w:t>, chronic alcohol consumption</w:t>
      </w:r>
      <w:r w:rsidR="00C05FEA" w:rsidRPr="003769FB">
        <w:rPr>
          <w:rFonts w:ascii="Book Antiqua" w:hAnsi="Book Antiqua"/>
          <w:szCs w:val="24"/>
          <w:lang w:val="en-US"/>
        </w:rPr>
        <w:fldChar w:fldCharType="begin"/>
      </w:r>
      <w:r w:rsidR="001E1ACA" w:rsidRPr="003769FB">
        <w:rPr>
          <w:rFonts w:ascii="Book Antiqua" w:hAnsi="Book Antiqua"/>
          <w:szCs w:val="24"/>
          <w:lang w:val="en-US"/>
        </w:rPr>
        <w:instrText>ADDIN CITAVI.PLACEHOLDER 76f15877-0122-4ad0-88ab-2bfa8697a50b PFBsYWNlaG9sZGVyPg0KICA8QWRkSW5WZXJzaW9uPjQuNC4wLjI4PC9BZGRJblZlcnNpb24+DQogIDxJZD43NmYxNTg3Ny0wMTIyLTRhZDAtODhhYi0yYmZhODY5N2E1MGI8L0lkPg0KICA8RW50cmllcz4NCiAgICA8RW50cnk+DQogICAgICA8SWQ+NWM3ZThmNDgtYTkyNS00ZWI2LWIzZWItNGI3MmQ2NjJhMjkzPC9JZD4NCiAgICAgIDxSZWZlcmVuY2VJZD5iNTRjZmNkYi1lMjk5LTQxYjItOWE0YS0wNDQwYWE3YmJlYzU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NDNdPC9UZXh0Pg0KICAgIDwvVGV4dFVuaXQ+DQogIDwvVGV4dFVuaXRzPg0KPC9QbGFjZWhvbGRlcj4=</w:instrText>
      </w:r>
      <w:r w:rsidR="00C05FEA" w:rsidRPr="003769FB">
        <w:rPr>
          <w:rFonts w:ascii="Book Antiqua" w:hAnsi="Book Antiqua"/>
          <w:szCs w:val="24"/>
          <w:lang w:val="en-US"/>
        </w:rPr>
        <w:fldChar w:fldCharType="separate"/>
      </w:r>
      <w:bookmarkStart w:id="92" w:name="_CTVP00176f1587701224ad088ab2bfa8697a50b"/>
      <w:r w:rsidR="00A23467" w:rsidRPr="003769FB">
        <w:rPr>
          <w:rFonts w:ascii="Book Antiqua" w:hAnsi="Book Antiqua"/>
          <w:szCs w:val="24"/>
          <w:vertAlign w:val="superscript"/>
          <w:lang w:val="en-US"/>
        </w:rPr>
        <w:t>[43]</w:t>
      </w:r>
      <w:bookmarkEnd w:id="92"/>
      <w:r w:rsidR="00C05FEA" w:rsidRPr="003769FB">
        <w:rPr>
          <w:rFonts w:ascii="Book Antiqua" w:hAnsi="Book Antiqua"/>
          <w:szCs w:val="24"/>
          <w:lang w:val="en-US"/>
        </w:rPr>
        <w:fldChar w:fldCharType="end"/>
      </w:r>
      <w:r w:rsidR="00C05FEA" w:rsidRPr="003769FB">
        <w:rPr>
          <w:rFonts w:ascii="Book Antiqua" w:hAnsi="Book Antiqua"/>
          <w:szCs w:val="24"/>
          <w:lang w:val="en-US"/>
        </w:rPr>
        <w:t>, and dietary fiber</w:t>
      </w:r>
      <w:r w:rsidR="00C05FEA" w:rsidRPr="003769FB">
        <w:rPr>
          <w:rFonts w:ascii="Book Antiqua" w:hAnsi="Book Antiqua"/>
          <w:szCs w:val="24"/>
          <w:lang w:val="en-US"/>
        </w:rPr>
        <w:fldChar w:fldCharType="begin"/>
      </w:r>
      <w:r w:rsidR="00C05FEA" w:rsidRPr="003769FB">
        <w:rPr>
          <w:rFonts w:ascii="Book Antiqua" w:hAnsi="Book Antiqua"/>
          <w:szCs w:val="24"/>
          <w:lang w:val="en-US"/>
        </w:rPr>
        <w:instrText>ADDIN CITAVI.PLACEHOLDER 8fff1a39-567e-49ae-a609-0403ba2cff02 PFBsYWNlaG9sZGVyPg0KICA8QWRkSW5WZXJzaW9uPjQuNC4wLjI4PC9BZGRJblZlcnNpb24+DQogIDxJZD44ZmZmMWEzOS01NjdlLTQ5YWUtYTYwOS0wNDAzYmEyY2ZmMDI8L0lkPg0KICA8RW50cmllcz4NCiAgICA8RW50cnk+DQogICAgICA8SWQ+MzIyYWU0YjEtMDAwMS00YmU3LTg3NmMtZDVjYzA1NGNmZDE1PC9JZD4NCiAgICAgIDxSZWZlcmVuY2VJZD4zMWI5OGE2Ny01OWRhLTRlNjgtOGJkZS05ZWZjNTU0Y2E5ZTA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NTBdPC9UZXh0Pg0KICAgIDwvVGV4dFVuaXQ+DQogIDwvVGV4dFVuaXRzPg0KPC9QbGFjZWhvbGRlcj4=</w:instrText>
      </w:r>
      <w:r w:rsidR="00C05FEA" w:rsidRPr="003769FB">
        <w:rPr>
          <w:rFonts w:ascii="Book Antiqua" w:hAnsi="Book Antiqua"/>
          <w:szCs w:val="24"/>
          <w:lang w:val="en-US"/>
        </w:rPr>
        <w:fldChar w:fldCharType="separate"/>
      </w:r>
      <w:bookmarkStart w:id="93" w:name="_CTVP0018fff1a39567e49aea6090403ba2cff02"/>
      <w:r w:rsidR="00A23467" w:rsidRPr="003769FB">
        <w:rPr>
          <w:rFonts w:ascii="Book Antiqua" w:hAnsi="Book Antiqua"/>
          <w:szCs w:val="24"/>
          <w:vertAlign w:val="superscript"/>
          <w:lang w:val="en-US"/>
        </w:rPr>
        <w:t>[50]</w:t>
      </w:r>
      <w:bookmarkEnd w:id="93"/>
      <w:r w:rsidR="00C05FEA" w:rsidRPr="003769FB">
        <w:rPr>
          <w:rFonts w:ascii="Book Antiqua" w:hAnsi="Book Antiqua"/>
          <w:szCs w:val="24"/>
          <w:lang w:val="en-US"/>
        </w:rPr>
        <w:fldChar w:fldCharType="end"/>
      </w:r>
      <w:r w:rsidR="00C05FEA" w:rsidRPr="003769FB">
        <w:rPr>
          <w:rFonts w:ascii="Book Antiqua" w:hAnsi="Book Antiqua"/>
          <w:szCs w:val="24"/>
          <w:lang w:val="en-US"/>
        </w:rPr>
        <w:t xml:space="preserve"> are natural food components known to compete with the absorption of vitamin E. How vitamin E is presented to the intestinal surface is </w:t>
      </w:r>
      <w:r w:rsidR="00C05FEA" w:rsidRPr="003769FB">
        <w:rPr>
          <w:rStyle w:val="hps"/>
          <w:rFonts w:ascii="Book Antiqua" w:hAnsi="Book Antiqua"/>
          <w:szCs w:val="24"/>
          <w:lang w:val="en-US"/>
        </w:rPr>
        <w:t xml:space="preserve">crucial for </w:t>
      </w:r>
      <w:r w:rsidR="00C05FEA" w:rsidRPr="003769FB">
        <w:rPr>
          <w:rFonts w:ascii="Book Antiqua" w:hAnsi="Book Antiqua"/>
          <w:szCs w:val="24"/>
          <w:lang w:val="en-US"/>
        </w:rPr>
        <w:t xml:space="preserve">its </w:t>
      </w:r>
      <w:r w:rsidR="00C05FEA" w:rsidRPr="003769FB">
        <w:rPr>
          <w:rStyle w:val="hps"/>
          <w:rFonts w:ascii="Book Antiqua" w:hAnsi="Book Antiqua"/>
          <w:szCs w:val="24"/>
          <w:lang w:val="en-US"/>
        </w:rPr>
        <w:t>absorption</w:t>
      </w:r>
      <w:r w:rsidR="00C05FEA"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91d823dd-f89a-4129-8f88-d3e7814e6f26 PFBsYWNlaG9sZGVyPg0KICA8QWRkSW5WZXJzaW9uPjQuNC4wLjI4PC9BZGRJblZlcnNpb24+DQogIDxJZD45MWQ4MjNkZC1mODlhLTQxMjktOGY4OC1kM2U3ODE0ZTZmMjY8L0lkPg0KICA8RW50cmllcz4NCiAgICA8RW50cnk+DQogICAgICA8SWQ+YTBmZTk4YWMtMmFiOC00YzQ4LTgyNzYtOWY2NmRhNWUwYzUzPC9JZD4NCiAgICAgIDxSZWZlcmVuY2VJZD40MTZhNDY4ZC1kNGYxLTQ3YzctYjhjNy04YTY4YjJlYTgzMDc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E5XTwvVGV4dD4NCiAgICA8L1RleHRVbml0Pg0KICA8L1RleHRVbml0cz4NCjwvUGxhY2Vob2xkZXI+</w:instrText>
      </w:r>
      <w:r w:rsidR="00C05FEA" w:rsidRPr="003769FB">
        <w:rPr>
          <w:rFonts w:ascii="Book Antiqua" w:hAnsi="Book Antiqua"/>
          <w:szCs w:val="24"/>
          <w:lang w:val="en-US"/>
        </w:rPr>
        <w:fldChar w:fldCharType="separate"/>
      </w:r>
      <w:bookmarkStart w:id="94" w:name="_CTVP00191d823ddf89a41298f88d3e7814e6f26"/>
      <w:r w:rsidR="00A23467" w:rsidRPr="003769FB">
        <w:rPr>
          <w:rFonts w:ascii="Book Antiqua" w:hAnsi="Book Antiqua"/>
          <w:szCs w:val="24"/>
          <w:vertAlign w:val="superscript"/>
          <w:lang w:val="en-US"/>
        </w:rPr>
        <w:t>[19]</w:t>
      </w:r>
      <w:bookmarkEnd w:id="94"/>
      <w:r w:rsidR="00C05FEA" w:rsidRPr="003769FB">
        <w:rPr>
          <w:rFonts w:ascii="Book Antiqua" w:hAnsi="Book Antiqua"/>
          <w:szCs w:val="24"/>
          <w:lang w:val="en-US"/>
        </w:rPr>
        <w:fldChar w:fldCharType="end"/>
      </w:r>
      <w:r w:rsidR="00C05FEA" w:rsidRPr="003769FB">
        <w:rPr>
          <w:rFonts w:ascii="Book Antiqua" w:hAnsi="Book Antiqua"/>
          <w:szCs w:val="24"/>
          <w:lang w:val="en-US"/>
        </w:rPr>
        <w:t xml:space="preserve">. </w:t>
      </w:r>
      <w:r w:rsidR="00564BF1" w:rsidRPr="003769FB">
        <w:rPr>
          <w:rFonts w:ascii="Book Antiqua" w:hAnsi="Book Antiqua"/>
          <w:szCs w:val="24"/>
          <w:lang w:val="en-US"/>
        </w:rPr>
        <w:t>In a</w:t>
      </w:r>
      <w:r w:rsidR="00C05FEA" w:rsidRPr="003769FB">
        <w:rPr>
          <w:rFonts w:ascii="Book Antiqua" w:hAnsi="Book Antiqua"/>
          <w:szCs w:val="24"/>
          <w:lang w:val="en-US"/>
        </w:rPr>
        <w:t>ddition</w:t>
      </w:r>
      <w:r w:rsidR="00564BF1" w:rsidRPr="003769FB">
        <w:rPr>
          <w:rFonts w:ascii="Book Antiqua" w:hAnsi="Book Antiqua"/>
          <w:szCs w:val="24"/>
          <w:lang w:val="en-US"/>
        </w:rPr>
        <w:t>,</w:t>
      </w:r>
      <w:r w:rsidR="00C05FEA" w:rsidRPr="003769FB">
        <w:rPr>
          <w:rFonts w:ascii="Book Antiqua" w:hAnsi="Book Antiqua"/>
          <w:szCs w:val="24"/>
          <w:lang w:val="en-US"/>
        </w:rPr>
        <w:t xml:space="preserve"> the supplied form of α-TOH, </w:t>
      </w:r>
      <w:r w:rsidR="00564BF1" w:rsidRPr="003769FB">
        <w:rPr>
          <w:rFonts w:ascii="Book Antiqua" w:hAnsi="Book Antiqua"/>
          <w:szCs w:val="24"/>
          <w:lang w:val="en-US"/>
        </w:rPr>
        <w:t xml:space="preserve">either </w:t>
      </w:r>
      <w:r w:rsidR="00C05FEA" w:rsidRPr="003769FB">
        <w:rPr>
          <w:rFonts w:ascii="Book Antiqua" w:hAnsi="Book Antiqua"/>
          <w:szCs w:val="24"/>
          <w:lang w:val="en-US"/>
        </w:rPr>
        <w:t>as</w:t>
      </w:r>
      <w:r w:rsidR="00A90DA6" w:rsidRPr="003769FB">
        <w:rPr>
          <w:rFonts w:ascii="Book Antiqua" w:hAnsi="Book Antiqua"/>
          <w:szCs w:val="24"/>
          <w:lang w:val="en-US"/>
        </w:rPr>
        <w:t xml:space="preserve"> a</w:t>
      </w:r>
      <w:r w:rsidR="00C05FEA" w:rsidRPr="003769FB">
        <w:rPr>
          <w:rFonts w:ascii="Book Antiqua" w:hAnsi="Book Antiqua"/>
          <w:szCs w:val="24"/>
          <w:lang w:val="en-US"/>
        </w:rPr>
        <w:t xml:space="preserve"> free molecule or</w:t>
      </w:r>
      <w:r w:rsidR="00564BF1" w:rsidRPr="003769FB">
        <w:rPr>
          <w:rFonts w:ascii="Book Antiqua" w:hAnsi="Book Antiqua"/>
          <w:szCs w:val="24"/>
          <w:lang w:val="en-US"/>
        </w:rPr>
        <w:t>,</w:t>
      </w:r>
      <w:r w:rsidR="00C05FEA" w:rsidRPr="003769FB">
        <w:rPr>
          <w:rFonts w:ascii="Book Antiqua" w:hAnsi="Book Antiqua"/>
          <w:szCs w:val="24"/>
          <w:lang w:val="en-US"/>
        </w:rPr>
        <w:t xml:space="preserve"> </w:t>
      </w:r>
      <w:r w:rsidR="00564BF1" w:rsidRPr="003769FB">
        <w:rPr>
          <w:rFonts w:ascii="Book Antiqua" w:hAnsi="Book Antiqua"/>
          <w:szCs w:val="24"/>
          <w:lang w:val="en-US"/>
        </w:rPr>
        <w:t>for example,</w:t>
      </w:r>
      <w:r w:rsidR="00C05FEA" w:rsidRPr="003769FB">
        <w:rPr>
          <w:rFonts w:ascii="Book Antiqua" w:hAnsi="Book Antiqua"/>
          <w:szCs w:val="24"/>
          <w:lang w:val="en-US"/>
        </w:rPr>
        <w:t xml:space="preserve"> as α-</w:t>
      </w:r>
      <w:r w:rsidR="00FB598F" w:rsidRPr="003769FB">
        <w:rPr>
          <w:rFonts w:ascii="Book Antiqua" w:hAnsi="Book Antiqua"/>
          <w:szCs w:val="24"/>
          <w:lang w:val="en-US"/>
        </w:rPr>
        <w:t>TOH</w:t>
      </w:r>
      <w:r w:rsidR="00C05FEA" w:rsidRPr="003769FB">
        <w:rPr>
          <w:rFonts w:ascii="Book Antiqua" w:hAnsi="Book Antiqua"/>
          <w:szCs w:val="24"/>
          <w:lang w:val="en-US"/>
        </w:rPr>
        <w:t xml:space="preserve"> acetate, a common food additive, is of particular importance for its bioavailability</w:t>
      </w:r>
      <w:r w:rsidR="00C05FEA" w:rsidRPr="003769FB">
        <w:rPr>
          <w:rFonts w:ascii="Book Antiqua" w:hAnsi="Book Antiqua"/>
          <w:szCs w:val="24"/>
          <w:lang w:val="en-US"/>
        </w:rPr>
        <w:fldChar w:fldCharType="begin"/>
      </w:r>
      <w:r w:rsidR="00C05FEA" w:rsidRPr="003769FB">
        <w:rPr>
          <w:rFonts w:ascii="Book Antiqua" w:hAnsi="Book Antiqua"/>
          <w:szCs w:val="24"/>
          <w:lang w:val="en-US"/>
        </w:rPr>
        <w:instrText>ADDIN CITAVI.PLACEHOLDER d2532cca-5b6b-4935-b0b5-b33618edb5ae PFBsYWNlaG9sZGVyPg0KICA8QWRkSW5WZXJzaW9uPjQuNC4wLjI4PC9BZGRJblZlcnNpb24+DQogIDxJZD5kMjUzMmNjYS01YjZiLTQ5MzUtYjBiNS1iMzM2MThlZGI1YWU8L0lkPg0KICA8RW50cmllcz4NCiAgICA8RW50cnk+DQogICAgICA8SWQ+NzU3MTc2NDAtMDI1MS00ZGU2LThiMDYtMTI2MjcwMjdmM2I0PC9JZD4NCiAgICAgIDxSZWZlcmVuY2VJZD4wYjU3NDU3NC1mZjliLTRmYmQtYmE2ZC0yZWFkYzA1MGMyYjA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1MV08L1RleHQ+DQogICAgPC9UZXh0VW5pdD4NCiAgPC9UZXh0VW5pdHM+DQo8L1BsYWNlaG9sZGVyPg==</w:instrText>
      </w:r>
      <w:r w:rsidR="00C05FEA" w:rsidRPr="003769FB">
        <w:rPr>
          <w:rFonts w:ascii="Book Antiqua" w:hAnsi="Book Antiqua"/>
          <w:szCs w:val="24"/>
          <w:lang w:val="en-US"/>
        </w:rPr>
        <w:fldChar w:fldCharType="separate"/>
      </w:r>
      <w:bookmarkStart w:id="95" w:name="_CTVP001d2532cca5b6b4935b0b5b33618edb5ae"/>
      <w:r w:rsidR="00A23467" w:rsidRPr="003769FB">
        <w:rPr>
          <w:rFonts w:ascii="Book Antiqua" w:hAnsi="Book Antiqua"/>
          <w:szCs w:val="24"/>
          <w:vertAlign w:val="superscript"/>
          <w:lang w:val="en-US"/>
        </w:rPr>
        <w:t>[51]</w:t>
      </w:r>
      <w:bookmarkEnd w:id="95"/>
      <w:r w:rsidR="00C05FEA" w:rsidRPr="003769FB">
        <w:rPr>
          <w:rFonts w:ascii="Book Antiqua" w:hAnsi="Book Antiqua"/>
          <w:szCs w:val="24"/>
          <w:lang w:val="en-US"/>
        </w:rPr>
        <w:fldChar w:fldCharType="end"/>
      </w:r>
      <w:r w:rsidR="00C05FEA" w:rsidRPr="003769FB">
        <w:rPr>
          <w:rStyle w:val="hps"/>
          <w:rFonts w:ascii="Book Antiqua" w:hAnsi="Book Antiqua"/>
          <w:szCs w:val="24"/>
          <w:lang w:val="en-US"/>
        </w:rPr>
        <w:t xml:space="preserve">. </w:t>
      </w:r>
    </w:p>
    <w:p w14:paraId="44352067" w14:textId="685636C2" w:rsidR="004576E3" w:rsidRPr="003769FB" w:rsidRDefault="00C05FEA" w:rsidP="004D49D8">
      <w:pPr>
        <w:widowControl w:val="0"/>
        <w:spacing w:after="0"/>
        <w:ind w:firstLineChars="150" w:firstLine="360"/>
        <w:rPr>
          <w:rFonts w:ascii="Book Antiqua" w:hAnsi="Book Antiqua"/>
          <w:szCs w:val="24"/>
          <w:lang w:val="en-US"/>
        </w:rPr>
      </w:pPr>
      <w:r w:rsidRPr="003769FB">
        <w:rPr>
          <w:rFonts w:ascii="Book Antiqua" w:hAnsi="Book Antiqua"/>
          <w:szCs w:val="24"/>
          <w:lang w:val="en-US"/>
        </w:rPr>
        <w:t xml:space="preserve">First, </w:t>
      </w:r>
      <w:r w:rsidR="00833C49" w:rsidRPr="003769FB">
        <w:rPr>
          <w:rFonts w:ascii="Book Antiqua" w:hAnsi="Book Antiqua" w:cs="NewCenturySchlbk-Roman"/>
          <w:szCs w:val="24"/>
          <w:lang w:val="en-US"/>
        </w:rPr>
        <w:t>triacylglycerols</w:t>
      </w:r>
      <w:r w:rsidR="00833C49" w:rsidRPr="003769FB" w:rsidDel="00833C49">
        <w:rPr>
          <w:rFonts w:ascii="Book Antiqua" w:hAnsi="Book Antiqua"/>
          <w:szCs w:val="24"/>
          <w:lang w:val="en-US"/>
        </w:rPr>
        <w:t xml:space="preserve"> </w:t>
      </w:r>
      <w:r w:rsidRPr="003769FB">
        <w:rPr>
          <w:rFonts w:ascii="Book Antiqua" w:hAnsi="Book Antiqua"/>
          <w:szCs w:val="24"/>
          <w:lang w:val="en-US"/>
        </w:rPr>
        <w:t xml:space="preserve">and esterified fat-soluble compounds are </w:t>
      </w:r>
      <w:r w:rsidR="004355C9" w:rsidRPr="003769FB">
        <w:rPr>
          <w:rFonts w:ascii="Book Antiqua" w:hAnsi="Book Antiqua"/>
          <w:szCs w:val="24"/>
          <w:lang w:val="en-US"/>
        </w:rPr>
        <w:t xml:space="preserve">partly </w:t>
      </w:r>
      <w:r w:rsidRPr="003769FB">
        <w:rPr>
          <w:rFonts w:ascii="Book Antiqua" w:hAnsi="Book Antiqua"/>
          <w:szCs w:val="24"/>
          <w:lang w:val="en-US"/>
        </w:rPr>
        <w:t xml:space="preserve">processed </w:t>
      </w:r>
      <w:r w:rsidRPr="003769FB">
        <w:rPr>
          <w:rFonts w:ascii="Book Antiqua" w:hAnsi="Book Antiqua"/>
          <w:szCs w:val="24"/>
          <w:lang w:val="en-US"/>
        </w:rPr>
        <w:lastRenderedPageBreak/>
        <w:t>enzymatically</w:t>
      </w:r>
      <w:r w:rsidR="003361FC" w:rsidRPr="003769FB">
        <w:rPr>
          <w:rFonts w:ascii="Book Antiqua" w:hAnsi="Book Antiqua"/>
          <w:szCs w:val="24"/>
          <w:lang w:val="en-US"/>
        </w:rPr>
        <w:t xml:space="preserve"> </w:t>
      </w:r>
      <w:r w:rsidRPr="003769FB">
        <w:rPr>
          <w:rFonts w:ascii="Book Antiqua" w:hAnsi="Book Antiqua"/>
          <w:szCs w:val="24"/>
          <w:lang w:val="en-US"/>
        </w:rPr>
        <w:t>in the stomach by</w:t>
      </w:r>
      <w:r w:rsidR="00F00D5A" w:rsidRPr="003769FB">
        <w:rPr>
          <w:rFonts w:ascii="Book Antiqua" w:hAnsi="Book Antiqua" w:cs="NewCenturySchlbk-Roman"/>
          <w:szCs w:val="24"/>
          <w:lang w:val="en-US"/>
        </w:rPr>
        <w:t xml:space="preserve"> gastric </w:t>
      </w:r>
      <w:r w:rsidR="00833C49" w:rsidRPr="003769FB">
        <w:rPr>
          <w:rFonts w:ascii="Book Antiqua" w:hAnsi="Book Antiqua" w:cs="NewCenturySchlbk-Roman"/>
          <w:szCs w:val="24"/>
          <w:lang w:val="en-US"/>
        </w:rPr>
        <w:t>lipase</w:t>
      </w:r>
      <w:r w:rsidR="007568F0" w:rsidRPr="003769FB">
        <w:rPr>
          <w:rFonts w:ascii="Book Antiqua" w:hAnsi="Book Antiqua" w:cs="NewCenturySchlbk-Roman"/>
          <w:szCs w:val="24"/>
          <w:lang w:val="en-US"/>
        </w:rPr>
        <w:fldChar w:fldCharType="begin"/>
      </w:r>
      <w:r w:rsidR="00CC6BF1" w:rsidRPr="003769FB">
        <w:rPr>
          <w:rFonts w:ascii="Book Antiqua" w:hAnsi="Book Antiqua" w:cs="NewCenturySchlbk-Roman"/>
          <w:szCs w:val="24"/>
          <w:lang w:val="en-US"/>
        </w:rPr>
        <w:instrText>ADDIN CITAVI.PLACEHOLDER 8bfdae8a-647c-4b59-83dc-ce3905d5f1ef PFBsYWNlaG9sZGVyPg0KICA8QWRkSW5WZXJzaW9uPjQuNC4wLjI4PC9BZGRJblZlcnNpb24+DQogIDxJZD44YmZkYWU4YS02NDdjLTRiNTktODNkYy1jZTM5MDVkNWYxZWY8L0lkPg0KICA8RW50cmllcz4NCiAgICA8RW50cnk+DQogICAgICA8SWQ+YzYxMzM0NTMtYjk3Mi00ZmFiLWIwNzUtMWZmZjYwZTFhYTUyPC9JZD4NCiAgICAgIDxSZWZlcmVuY2VJZD40NzI5Y2U4MC0xYjE1LTRmNjAtYWY1Yy03Y2IzNTgyN2E3NGE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0Nl08L1RleHQ+DQogICAgPC9UZXh0VW5pdD4NCiAgPC9UZXh0VW5pdHM+DQo8L1BsYWNlaG9sZGVyPg==</w:instrText>
      </w:r>
      <w:r w:rsidR="007568F0" w:rsidRPr="003769FB">
        <w:rPr>
          <w:rFonts w:ascii="Book Antiqua" w:hAnsi="Book Antiqua" w:cs="NewCenturySchlbk-Roman"/>
          <w:szCs w:val="24"/>
          <w:lang w:val="en-US"/>
        </w:rPr>
        <w:fldChar w:fldCharType="separate"/>
      </w:r>
      <w:bookmarkStart w:id="96" w:name="_CTVP0018bfdae8a647c4b5983dcce3905d5f1ef"/>
      <w:r w:rsidR="00A23467" w:rsidRPr="003769FB">
        <w:rPr>
          <w:rFonts w:ascii="Book Antiqua" w:hAnsi="Book Antiqua" w:cs="NewCenturySchlbk-Roman"/>
          <w:szCs w:val="24"/>
          <w:vertAlign w:val="superscript"/>
          <w:lang w:val="en-US"/>
        </w:rPr>
        <w:t>[46]</w:t>
      </w:r>
      <w:bookmarkEnd w:id="96"/>
      <w:r w:rsidR="007568F0" w:rsidRPr="003769FB">
        <w:rPr>
          <w:rFonts w:ascii="Book Antiqua" w:hAnsi="Book Antiqua" w:cs="NewCenturySchlbk-Roman"/>
          <w:szCs w:val="24"/>
          <w:lang w:val="en-US"/>
        </w:rPr>
        <w:fldChar w:fldCharType="end"/>
      </w:r>
      <w:r w:rsidR="004355C9" w:rsidRPr="003769FB">
        <w:rPr>
          <w:rFonts w:ascii="Book Antiqua" w:hAnsi="Book Antiqua" w:cs="NewCenturySchlbk-Roman"/>
          <w:szCs w:val="24"/>
          <w:lang w:val="en-US"/>
        </w:rPr>
        <w:t xml:space="preserve">. </w:t>
      </w:r>
      <w:r w:rsidR="00961280" w:rsidRPr="003769FB">
        <w:rPr>
          <w:rFonts w:ascii="Book Antiqua" w:hAnsi="Book Antiqua" w:cs="NewCenturySchlbk-Roman"/>
          <w:szCs w:val="24"/>
          <w:lang w:val="en-US"/>
        </w:rPr>
        <w:t>Digestive enzymes including p</w:t>
      </w:r>
      <w:r w:rsidR="00F00D5A" w:rsidRPr="003769FB">
        <w:rPr>
          <w:rFonts w:ascii="Book Antiqua" w:hAnsi="Book Antiqua" w:cs="NewCenturySchlbk-Roman"/>
          <w:szCs w:val="24"/>
          <w:lang w:val="en-US"/>
        </w:rPr>
        <w:t>ancreatic</w:t>
      </w:r>
      <w:r w:rsidRPr="003769FB">
        <w:rPr>
          <w:rFonts w:ascii="Book Antiqua" w:hAnsi="Book Antiqua"/>
          <w:szCs w:val="24"/>
          <w:lang w:val="en-US"/>
        </w:rPr>
        <w:t xml:space="preserve"> lipase</w:t>
      </w:r>
      <w:r w:rsidR="004355C9" w:rsidRPr="003769FB">
        <w:rPr>
          <w:rFonts w:ascii="Book Antiqua" w:hAnsi="Book Antiqua"/>
          <w:szCs w:val="24"/>
          <w:lang w:val="en-US"/>
        </w:rPr>
        <w:t xml:space="preserve">, </w:t>
      </w:r>
      <w:r w:rsidR="00722BFE" w:rsidRPr="003769FB">
        <w:rPr>
          <w:rFonts w:ascii="Book Antiqua" w:hAnsi="Book Antiqua"/>
          <w:szCs w:val="24"/>
          <w:lang w:val="en-US"/>
        </w:rPr>
        <w:t xml:space="preserve">carboxyl esterase and phospholipase A, </w:t>
      </w:r>
      <w:r w:rsidR="004355C9" w:rsidRPr="003769FB">
        <w:rPr>
          <w:rFonts w:ascii="Book Antiqua" w:hAnsi="Book Antiqua"/>
          <w:szCs w:val="24"/>
          <w:lang w:val="en-US"/>
        </w:rPr>
        <w:t xml:space="preserve">secreted into the intestinal lumen, continue </w:t>
      </w:r>
      <w:r w:rsidR="00A90DA6" w:rsidRPr="003769FB">
        <w:rPr>
          <w:rFonts w:ascii="Book Antiqua" w:hAnsi="Book Antiqua"/>
          <w:szCs w:val="24"/>
          <w:lang w:val="en-US"/>
        </w:rPr>
        <w:t xml:space="preserve">the </w:t>
      </w:r>
      <w:r w:rsidR="004355C9" w:rsidRPr="003769FB">
        <w:rPr>
          <w:rFonts w:ascii="Book Antiqua" w:hAnsi="Book Antiqua"/>
          <w:szCs w:val="24"/>
          <w:lang w:val="en-US"/>
        </w:rPr>
        <w:t xml:space="preserve">digestion of </w:t>
      </w:r>
      <w:r w:rsidR="00722BFE" w:rsidRPr="003769FB">
        <w:rPr>
          <w:rFonts w:ascii="Book Antiqua" w:hAnsi="Book Antiqua"/>
          <w:szCs w:val="24"/>
          <w:lang w:val="en-US"/>
        </w:rPr>
        <w:t xml:space="preserve">dietary </w:t>
      </w:r>
      <w:r w:rsidR="004355C9" w:rsidRPr="003769FB">
        <w:rPr>
          <w:rFonts w:ascii="Book Antiqua" w:hAnsi="Book Antiqua"/>
          <w:szCs w:val="24"/>
          <w:lang w:val="en-US"/>
        </w:rPr>
        <w:t>lipids</w:t>
      </w:r>
      <w:r w:rsidR="007568F0" w:rsidRPr="003769FB">
        <w:rPr>
          <w:rFonts w:ascii="Book Antiqua" w:hAnsi="Book Antiqua"/>
          <w:szCs w:val="24"/>
          <w:lang w:val="en-US"/>
        </w:rPr>
        <w:fldChar w:fldCharType="begin"/>
      </w:r>
      <w:r w:rsidR="002D15CE" w:rsidRPr="003769FB">
        <w:rPr>
          <w:rFonts w:ascii="Book Antiqua" w:hAnsi="Book Antiqua"/>
          <w:szCs w:val="24"/>
          <w:lang w:val="en-US"/>
        </w:rPr>
        <w:instrText>ADDIN CITAVI.PLACEHOLDER 7ace8362-3e0f-4135-9230-45dbef25d8dd PFBsYWNlaG9sZGVyPg0KICA8QWRkSW5WZXJzaW9uPjQuNC4wLjI4PC9BZGRJblZlcnNpb24+DQogIDxJZD43YWNlODM2Mi0zZTBmLTQxMzUtOTIzMC00NWRiZWYyNWQ4ZGQ8L0lkPg0KICA8RW50cmllcz4NCiAgICA8RW50cnk+DQogICAgICA8SWQ+NDYxNzM3ZjMtZmJjZi00MDY0LTk0ZmUtMTA2MmI4YTM3YjY5PC9JZD4NCiAgICAgIDxSZWZlcmVuY2VJZD5mM2M0MzRmNi03NWUyLTQzNDAtYjAyMi03ZThiNzRlNTNlMzQ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NTJdPC9UZXh0Pg0KICAgIDwvVGV4dFVuaXQ+DQogIDwvVGV4dFVuaXRzPg0KPC9QbGFjZWhvbGRlcj4=</w:instrText>
      </w:r>
      <w:r w:rsidR="007568F0" w:rsidRPr="003769FB">
        <w:rPr>
          <w:rFonts w:ascii="Book Antiqua" w:hAnsi="Book Antiqua"/>
          <w:szCs w:val="24"/>
          <w:lang w:val="en-US"/>
        </w:rPr>
        <w:fldChar w:fldCharType="separate"/>
      </w:r>
      <w:bookmarkStart w:id="97" w:name="_CTVP0017ace83623e0f4135923045dbef25d8dd"/>
      <w:r w:rsidR="00A23467" w:rsidRPr="003769FB">
        <w:rPr>
          <w:rFonts w:ascii="Book Antiqua" w:hAnsi="Book Antiqua"/>
          <w:szCs w:val="24"/>
          <w:vertAlign w:val="superscript"/>
          <w:lang w:val="en-US"/>
        </w:rPr>
        <w:t>[52]</w:t>
      </w:r>
      <w:bookmarkEnd w:id="97"/>
      <w:r w:rsidR="007568F0" w:rsidRPr="003769FB">
        <w:rPr>
          <w:rFonts w:ascii="Book Antiqua" w:hAnsi="Book Antiqua"/>
          <w:szCs w:val="24"/>
          <w:lang w:val="en-US"/>
        </w:rPr>
        <w:fldChar w:fldCharType="end"/>
      </w:r>
      <w:r w:rsidRPr="003769FB">
        <w:rPr>
          <w:rFonts w:ascii="Book Antiqua" w:hAnsi="Book Antiqua"/>
          <w:szCs w:val="24"/>
          <w:lang w:val="en-US"/>
        </w:rPr>
        <w:t>. As vitamin E in the human diet is mostly not esterified, the importance of the lipolytic degradation in the digestion system is likely limited</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2e8d08f8-12a4-4c9d-9245-2fbced064de1 PFBsYWNlaG9sZGVyPg0KICA8QWRkSW5WZXJzaW9uPjQuNC4wLjI4PC9BZGRJblZlcnNpb24+DQogIDxJZD4yZThkMDhmOC0xMmE0LTRjOWQtOTI0NS0yZmJjZWQwNjRkZTE8L0lkPg0KICA8RW50cmllcz4NCiAgICA8RW50cnk+DQogICAgICA8SWQ+N2IyODU0NDQtNWNiYy00NzgwLWEyOTQtMTU2OTQxNWE5OTgzPC9JZD4NCiAgICAgIDxSZWZlcmVuY2VJZD40NzI5Y2U4MC0xYjE1LTRmNjAtYWY1Yy03Y2IzNTgyN2E3NGE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0Nl08L1RleHQ+DQogICAgPC9UZXh0VW5pdD4NCiAgPC9UZXh0VW5pdHM+DQo8L1BsYWNlaG9sZGVyPg==</w:instrText>
      </w:r>
      <w:r w:rsidRPr="003769FB">
        <w:rPr>
          <w:rFonts w:ascii="Book Antiqua" w:hAnsi="Book Antiqua"/>
          <w:szCs w:val="24"/>
          <w:lang w:val="en-US"/>
        </w:rPr>
        <w:fldChar w:fldCharType="separate"/>
      </w:r>
      <w:bookmarkStart w:id="98" w:name="_CTVP0012e8d08f812a44c9d92452fbced064de1"/>
      <w:r w:rsidR="00A23467" w:rsidRPr="003769FB">
        <w:rPr>
          <w:rFonts w:ascii="Book Antiqua" w:hAnsi="Book Antiqua"/>
          <w:szCs w:val="24"/>
          <w:vertAlign w:val="superscript"/>
          <w:lang w:val="en-US"/>
        </w:rPr>
        <w:t>[46]</w:t>
      </w:r>
      <w:bookmarkEnd w:id="98"/>
      <w:r w:rsidRPr="003769FB">
        <w:rPr>
          <w:rFonts w:ascii="Book Antiqua" w:hAnsi="Book Antiqua"/>
          <w:szCs w:val="24"/>
          <w:lang w:val="en-US"/>
        </w:rPr>
        <w:fldChar w:fldCharType="end"/>
      </w:r>
      <w:r w:rsidR="003361FC" w:rsidRPr="003769FB">
        <w:rPr>
          <w:rFonts w:ascii="Book Antiqua" w:hAnsi="Book Antiqua"/>
          <w:szCs w:val="24"/>
          <w:lang w:val="en-US"/>
        </w:rPr>
        <w:t>, but</w:t>
      </w:r>
      <w:r w:rsidRPr="003769FB">
        <w:rPr>
          <w:rFonts w:ascii="Book Antiqua" w:hAnsi="Book Antiqua"/>
          <w:szCs w:val="24"/>
          <w:lang w:val="en-US"/>
        </w:rPr>
        <w:t xml:space="preserve"> </w:t>
      </w:r>
      <w:r w:rsidR="003361FC" w:rsidRPr="003769FB">
        <w:rPr>
          <w:rFonts w:ascii="Book Antiqua" w:hAnsi="Book Antiqua"/>
          <w:szCs w:val="24"/>
          <w:lang w:val="en-US"/>
        </w:rPr>
        <w:t>t</w:t>
      </w:r>
      <w:r w:rsidRPr="003769FB">
        <w:rPr>
          <w:rFonts w:ascii="Book Antiqua" w:hAnsi="Book Antiqua"/>
          <w:szCs w:val="24"/>
          <w:lang w:val="en-US"/>
        </w:rPr>
        <w:t xml:space="preserve">he need </w:t>
      </w:r>
      <w:r w:rsidR="00FF4BE1" w:rsidRPr="003769FB">
        <w:rPr>
          <w:rFonts w:ascii="Book Antiqua" w:hAnsi="Book Antiqua"/>
          <w:szCs w:val="24"/>
          <w:lang w:val="en-US"/>
        </w:rPr>
        <w:t>for</w:t>
      </w:r>
      <w:r w:rsidRPr="003769FB">
        <w:rPr>
          <w:rFonts w:ascii="Book Antiqua" w:hAnsi="Book Antiqua"/>
          <w:szCs w:val="24"/>
          <w:lang w:val="en-US"/>
        </w:rPr>
        <w:t xml:space="preserve"> gastric hydrolysis </w:t>
      </w:r>
      <w:r w:rsidR="00FF4BE1" w:rsidRPr="003769FB">
        <w:rPr>
          <w:rFonts w:ascii="Book Antiqua" w:hAnsi="Book Antiqua"/>
          <w:szCs w:val="24"/>
          <w:lang w:val="en-US"/>
        </w:rPr>
        <w:t>of</w:t>
      </w:r>
      <w:r w:rsidRPr="003769FB">
        <w:rPr>
          <w:rFonts w:ascii="Book Antiqua" w:hAnsi="Book Antiqua"/>
          <w:szCs w:val="24"/>
          <w:lang w:val="en-US"/>
        </w:rPr>
        <w:t xml:space="preserve"> the stabilized forms of vitamin E, such as α-</w:t>
      </w:r>
      <w:r w:rsidR="00FB598F" w:rsidRPr="003769FB">
        <w:rPr>
          <w:rFonts w:ascii="Book Antiqua" w:hAnsi="Book Antiqua"/>
          <w:szCs w:val="24"/>
          <w:lang w:val="en-US"/>
        </w:rPr>
        <w:t>TOH</w:t>
      </w:r>
      <w:r w:rsidRPr="003769FB">
        <w:rPr>
          <w:rFonts w:ascii="Book Antiqua" w:hAnsi="Book Antiqua"/>
          <w:szCs w:val="24"/>
          <w:lang w:val="en-US"/>
        </w:rPr>
        <w:t xml:space="preserve"> acetate, has not been studied in detail so far</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d856c5e1-e97a-45b0-8f6e-199433d4a1d0 PFBsYWNlaG9sZGVyPg0KICA8QWRkSW5WZXJzaW9uPjQuNC4wLjI4PC9BZGRJblZlcnNpb24+DQogIDxJZD5kODU2YzVlMS1lOTdhLTQ1YjAtOGY2ZS0xOTk0MzNkNGExZDA8L0lkPg0KICA8RW50cmllcz4NCiAgICA8RW50cnk+DQogICAgICA8SWQ+ZDAwZGYwYzAtNThmMS00MmViLWFkOTItZDk5NWQ5YmZjY2ZkPC9JZD4NCiAgICAgIDxSZWZlcmVuY2VJZD40NzI5Y2U4MC0xYjE1LTRmNjAtYWY1Yy03Y2IzNTgyN2E3NGE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0Nl08L1RleHQ+DQogICAgPC9UZXh0VW5pdD4NCiAgPC9UZXh0VW5pdHM+DQo8L1BsYWNlaG9sZGVyPg==</w:instrText>
      </w:r>
      <w:r w:rsidRPr="003769FB">
        <w:rPr>
          <w:rFonts w:ascii="Book Antiqua" w:hAnsi="Book Antiqua"/>
          <w:szCs w:val="24"/>
          <w:lang w:val="en-US"/>
        </w:rPr>
        <w:fldChar w:fldCharType="separate"/>
      </w:r>
      <w:bookmarkStart w:id="99" w:name="_CTVP001d856c5e1e97a45b08f6e199433d4a1d0"/>
      <w:r w:rsidR="00A23467" w:rsidRPr="003769FB">
        <w:rPr>
          <w:rFonts w:ascii="Book Antiqua" w:hAnsi="Book Antiqua"/>
          <w:szCs w:val="24"/>
          <w:vertAlign w:val="superscript"/>
          <w:lang w:val="en-US"/>
        </w:rPr>
        <w:t>[46]</w:t>
      </w:r>
      <w:bookmarkEnd w:id="99"/>
      <w:r w:rsidRPr="003769FB">
        <w:rPr>
          <w:rFonts w:ascii="Book Antiqua" w:hAnsi="Book Antiqua"/>
          <w:szCs w:val="24"/>
          <w:lang w:val="en-US"/>
        </w:rPr>
        <w:fldChar w:fldCharType="end"/>
      </w:r>
      <w:r w:rsidRPr="003769FB">
        <w:rPr>
          <w:rFonts w:ascii="Book Antiqua" w:hAnsi="Book Antiqua"/>
          <w:szCs w:val="24"/>
          <w:lang w:val="en-US"/>
        </w:rPr>
        <w:t>. The more stable α-</w:t>
      </w:r>
      <w:r w:rsidR="00FB598F" w:rsidRPr="003769FB">
        <w:rPr>
          <w:rFonts w:ascii="Book Antiqua" w:hAnsi="Book Antiqua"/>
          <w:szCs w:val="24"/>
          <w:lang w:val="en-US"/>
        </w:rPr>
        <w:t>TOH</w:t>
      </w:r>
      <w:r w:rsidRPr="003769FB">
        <w:rPr>
          <w:rFonts w:ascii="Book Antiqua" w:hAnsi="Book Antiqua"/>
          <w:szCs w:val="24"/>
          <w:lang w:val="en-US"/>
        </w:rPr>
        <w:t xml:space="preserve"> acetate, however, </w:t>
      </w:r>
      <w:r w:rsidR="003361FC" w:rsidRPr="003769FB">
        <w:rPr>
          <w:rFonts w:ascii="Book Antiqua" w:hAnsi="Book Antiqua"/>
          <w:szCs w:val="24"/>
          <w:lang w:val="en-US"/>
        </w:rPr>
        <w:t>requires</w:t>
      </w:r>
      <w:r w:rsidRPr="003769FB">
        <w:rPr>
          <w:rFonts w:ascii="Book Antiqua" w:hAnsi="Book Antiqua"/>
          <w:szCs w:val="24"/>
          <w:lang w:val="en-US"/>
        </w:rPr>
        <w:t xml:space="preserve"> further hydrolysis by the bile acid-dependent lipase in the pancreas or an intestinal mucosal esterase</w:t>
      </w:r>
      <w:r w:rsidRPr="003769FB">
        <w:rPr>
          <w:rFonts w:ascii="Book Antiqua" w:hAnsi="Book Antiqua"/>
          <w:szCs w:val="24"/>
          <w:lang w:val="en-US"/>
        </w:rPr>
        <w:fldChar w:fldCharType="begin"/>
      </w:r>
      <w:r w:rsidR="001E1ACA" w:rsidRPr="003769FB">
        <w:rPr>
          <w:rFonts w:ascii="Book Antiqua" w:hAnsi="Book Antiqua"/>
          <w:szCs w:val="24"/>
          <w:lang w:val="en-US"/>
        </w:rPr>
        <w:instrText>ADDIN CITAVI.PLACEHOLDER ab658328-9a2b-47d1-91ff-1aa599c009f7 PFBsYWNlaG9sZGVyPg0KICA8QWRkSW5WZXJzaW9uPjQuNC4wLjI4PC9BZGRJblZlcnNpb24+DQogIDxJZD5hYjY1ODMyOC05YTJiLTQ3ZDEtOTFmZi0xYWE1OTljMDA5Zjc8L0lkPg0KICA8RW50cmllcz4NCiAgICA8RW50cnk+DQogICAgICA8SWQ+ZjNkODU3ZDAtOGYwZi00MDc1LTgzNTgtYzFmMjgzZWYzMTk5PC9JZD4NCiAgICAgIDxSZWZlcmVuY2VJZD5iNTRjZmNkYi1lMjk5LTQxYjItOWE0YS0wNDQwYWE3YmJlYzU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NDNdPC9UZXh0Pg0KICAgIDwvVGV4dFVuaXQ+DQogIDwvVGV4dFVuaXRzPg0KPC9QbGFjZWhvbGRlcj4=</w:instrText>
      </w:r>
      <w:r w:rsidRPr="003769FB">
        <w:rPr>
          <w:rFonts w:ascii="Book Antiqua" w:hAnsi="Book Antiqua"/>
          <w:szCs w:val="24"/>
          <w:lang w:val="en-US"/>
        </w:rPr>
        <w:fldChar w:fldCharType="separate"/>
      </w:r>
      <w:bookmarkStart w:id="100" w:name="_CTVP001ab6583289a2b47d191ff1aa599c009f7"/>
      <w:r w:rsidR="00A23467" w:rsidRPr="003769FB">
        <w:rPr>
          <w:rFonts w:ascii="Book Antiqua" w:hAnsi="Book Antiqua"/>
          <w:szCs w:val="24"/>
          <w:vertAlign w:val="superscript"/>
          <w:lang w:val="en-US"/>
        </w:rPr>
        <w:t>[43]</w:t>
      </w:r>
      <w:bookmarkEnd w:id="100"/>
      <w:r w:rsidRPr="003769FB">
        <w:rPr>
          <w:rFonts w:ascii="Book Antiqua" w:hAnsi="Book Antiqua"/>
          <w:szCs w:val="24"/>
          <w:lang w:val="en-US"/>
        </w:rPr>
        <w:fldChar w:fldCharType="end"/>
      </w:r>
      <w:r w:rsidRPr="003769FB">
        <w:rPr>
          <w:rFonts w:ascii="Book Antiqua" w:hAnsi="Book Antiqua"/>
          <w:szCs w:val="24"/>
          <w:lang w:val="en-US"/>
        </w:rPr>
        <w:t xml:space="preserve">. Subsequent absorption of vitamin E in the duodenum is characterized by the transfer from emulsion fat globules to water-soluble multi- and unilamellar vesicles and mixed micelles comprised of phospholipids and bile </w:t>
      </w:r>
      <w:r w:rsidR="00D32FE4" w:rsidRPr="003769FB">
        <w:rPr>
          <w:rFonts w:ascii="Book Antiqua" w:hAnsi="Book Antiqua"/>
          <w:szCs w:val="24"/>
          <w:lang w:val="en-US"/>
        </w:rPr>
        <w:t>acids</w:t>
      </w:r>
      <w:r w:rsidRPr="003769FB">
        <w:rPr>
          <w:rFonts w:ascii="Book Antiqua" w:hAnsi="Book Antiqua"/>
          <w:szCs w:val="24"/>
          <w:lang w:val="en-US"/>
        </w:rPr>
        <w:t>. This is the fundamental step in the gastric digestion and uptake of lipids</w:t>
      </w:r>
      <w:r w:rsidR="0020415C" w:rsidRPr="003769FB">
        <w:rPr>
          <w:rFonts w:ascii="Book Antiqua" w:hAnsi="Book Antiqua"/>
          <w:szCs w:val="24"/>
          <w:lang w:val="en-US"/>
        </w:rPr>
        <w:t>,</w:t>
      </w:r>
      <w:r w:rsidRPr="003769FB">
        <w:rPr>
          <w:rFonts w:ascii="Book Antiqua" w:hAnsi="Book Antiqua"/>
          <w:szCs w:val="24"/>
          <w:lang w:val="en-US"/>
        </w:rPr>
        <w:t xml:space="preserve"> and</w:t>
      </w:r>
      <w:r w:rsidR="003361FC" w:rsidRPr="003769FB">
        <w:rPr>
          <w:rFonts w:ascii="Book Antiqua" w:hAnsi="Book Antiqua"/>
          <w:szCs w:val="24"/>
          <w:lang w:val="en-US"/>
        </w:rPr>
        <w:t xml:space="preserve"> also</w:t>
      </w:r>
      <w:r w:rsidR="00961280" w:rsidRPr="003769FB">
        <w:rPr>
          <w:rFonts w:ascii="Book Antiqua" w:hAnsi="Book Antiqua"/>
          <w:szCs w:val="24"/>
          <w:lang w:val="en-US"/>
        </w:rPr>
        <w:t xml:space="preserve"> a</w:t>
      </w:r>
      <w:r w:rsidRPr="003769FB">
        <w:rPr>
          <w:rFonts w:ascii="Book Antiqua" w:hAnsi="Book Antiqua"/>
          <w:szCs w:val="24"/>
          <w:lang w:val="en-US"/>
        </w:rPr>
        <w:t xml:space="preserve"> crucial </w:t>
      </w:r>
      <w:r w:rsidR="00961280" w:rsidRPr="003769FB">
        <w:rPr>
          <w:rFonts w:ascii="Book Antiqua" w:hAnsi="Book Antiqua"/>
          <w:szCs w:val="24"/>
          <w:lang w:val="en-US"/>
        </w:rPr>
        <w:t xml:space="preserve">phase </w:t>
      </w:r>
      <w:r w:rsidRPr="003769FB">
        <w:rPr>
          <w:rFonts w:ascii="Book Antiqua" w:hAnsi="Book Antiqua"/>
          <w:szCs w:val="24"/>
          <w:lang w:val="en-US"/>
        </w:rPr>
        <w:t xml:space="preserve">in the absorption of vitamin E (Figure 2). Since the </w:t>
      </w:r>
      <w:r w:rsidR="00D32FE4" w:rsidRPr="003769FB">
        <w:rPr>
          <w:rFonts w:ascii="Book Antiqua" w:hAnsi="Book Antiqua"/>
          <w:szCs w:val="24"/>
          <w:lang w:val="en-US"/>
        </w:rPr>
        <w:t>uptake</w:t>
      </w:r>
      <w:r w:rsidRPr="003769FB">
        <w:rPr>
          <w:rFonts w:ascii="Book Antiqua" w:hAnsi="Book Antiqua"/>
          <w:szCs w:val="24"/>
          <w:lang w:val="en-US"/>
        </w:rPr>
        <w:t xml:space="preserve"> of vitamin E </w:t>
      </w:r>
      <w:r w:rsidR="00D32FE4" w:rsidRPr="003769FB">
        <w:rPr>
          <w:rFonts w:ascii="Book Antiqua" w:hAnsi="Book Antiqua"/>
          <w:szCs w:val="24"/>
          <w:lang w:val="en-US"/>
        </w:rPr>
        <w:t>in</w:t>
      </w:r>
      <w:r w:rsidRPr="003769FB">
        <w:rPr>
          <w:rFonts w:ascii="Book Antiqua" w:hAnsi="Book Antiqua"/>
          <w:szCs w:val="24"/>
          <w:lang w:val="en-US"/>
        </w:rPr>
        <w:t xml:space="preserve">to enterocytes is less efficient compared to other types of lipids, this may explain the </w:t>
      </w:r>
      <w:r w:rsidR="003361FC" w:rsidRPr="003769FB">
        <w:rPr>
          <w:rFonts w:ascii="Book Antiqua" w:hAnsi="Book Antiqua"/>
          <w:szCs w:val="24"/>
          <w:lang w:val="en-US"/>
        </w:rPr>
        <w:t xml:space="preserve">relatively </w:t>
      </w:r>
      <w:r w:rsidRPr="003769FB">
        <w:rPr>
          <w:rFonts w:ascii="Book Antiqua" w:hAnsi="Book Antiqua"/>
          <w:szCs w:val="24"/>
          <w:lang w:val="en-US"/>
        </w:rPr>
        <w:t>low bioavailability of vitamin E</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b0d23b4e-0022-4139-a028-9d48a3e2b08d PFBsYWNlaG9sZGVyPg0KICA8QWRkSW5WZXJzaW9uPjQuNC4wLjI4PC9BZGRJblZlcnNpb24+DQogIDxJZD5iMGQyM2I0ZS0wMDIyLTQxMzktYTAyOC05ZDQ4YTNlMmIwOGQ8L0lkPg0KICA8RW50cmllcz4NCiAgICA8RW50cnk+DQogICAgICA8SWQ+NDU0MTczYzQtNGQxOC00OTQ1LThhMDUtMDI5ODVlYjlmMzI5PC9JZD4NCiAgICAgIDxSZWZlcmVuY2VJZD40NzI5Y2U4MC0xYjE1LTRmNjAtYWY1Yy03Y2IzNTgyN2E3NGE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0Nl08L1RleHQ+DQogICAgPC9UZXh0VW5pdD4NCiAgPC9UZXh0VW5pdHM+DQo8L1BsYWNlaG9sZGVyPg==</w:instrText>
      </w:r>
      <w:r w:rsidRPr="003769FB">
        <w:rPr>
          <w:rFonts w:ascii="Book Antiqua" w:hAnsi="Book Antiqua"/>
          <w:szCs w:val="24"/>
          <w:lang w:val="en-US"/>
        </w:rPr>
        <w:fldChar w:fldCharType="separate"/>
      </w:r>
      <w:bookmarkStart w:id="101" w:name="_CTVP001b0d23b4e00224139a0289d48a3e2b08d"/>
      <w:r w:rsidR="00A23467" w:rsidRPr="003769FB">
        <w:rPr>
          <w:rFonts w:ascii="Book Antiqua" w:hAnsi="Book Antiqua"/>
          <w:szCs w:val="24"/>
          <w:vertAlign w:val="superscript"/>
          <w:lang w:val="en-US"/>
        </w:rPr>
        <w:t>[46]</w:t>
      </w:r>
      <w:bookmarkEnd w:id="101"/>
      <w:r w:rsidRPr="003769FB">
        <w:rPr>
          <w:rFonts w:ascii="Book Antiqua" w:hAnsi="Book Antiqua"/>
          <w:szCs w:val="24"/>
          <w:lang w:val="en-US"/>
        </w:rPr>
        <w:fldChar w:fldCharType="end"/>
      </w:r>
      <w:r w:rsidRPr="003769FB">
        <w:rPr>
          <w:rFonts w:ascii="Book Antiqua" w:hAnsi="Book Antiqua"/>
          <w:szCs w:val="24"/>
          <w:lang w:val="en-US"/>
        </w:rPr>
        <w:t>.</w:t>
      </w:r>
      <w:r w:rsidR="00F044C5" w:rsidRPr="003769FB">
        <w:rPr>
          <w:rFonts w:ascii="Book Antiqua" w:hAnsi="Book Antiqua"/>
          <w:szCs w:val="24"/>
          <w:lang w:val="en-US"/>
        </w:rPr>
        <w:t xml:space="preserve"> As mentioned by Desmarchelier </w:t>
      </w:r>
      <w:r w:rsidR="003500AB" w:rsidRPr="003769FB">
        <w:rPr>
          <w:rFonts w:ascii="Book Antiqua" w:hAnsi="Book Antiqua"/>
          <w:i/>
          <w:szCs w:val="24"/>
          <w:lang w:val="en-US"/>
        </w:rPr>
        <w:t>et al</w:t>
      </w:r>
      <w:r w:rsidR="003361FC"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5f4f2c74-ea52-44ee-9257-fb1122c80ddf PFBsYWNlaG9sZGVyPg0KICA8QWRkSW5WZXJzaW9uPjQuNC4wLjI4PC9BZGRJblZlcnNpb24+DQogIDxJZD41ZjRmMmM3NC1lYTUyLTQ0ZWUtOTI1Ny1mYjExMjJjODBkZGY8L0lkPg0KICA8RW50cmllcz4NCiAgICA8RW50cnk+DQogICAgICA8SWQ+MTY0NmE1NDctOTA2NC00YWM1LThjMWEtMzNmZDdlZDhhNjI1PC9JZD4NCiAgICAgIDxSZWZlcmVuY2VJZD40NzlhM2FhNC0xNjI0LTRjYjctOTAxMC1hNGZiNThiNjU5NGI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NTNdPC9UZXh0Pg0KICAgIDwvVGV4dFVuaXQ+DQogIDwvVGV4dFVuaXRzPg0KPC9QbGFjZWhvbGRlcj4=</w:instrText>
      </w:r>
      <w:r w:rsidR="003361FC" w:rsidRPr="003769FB">
        <w:rPr>
          <w:rFonts w:ascii="Book Antiqua" w:hAnsi="Book Antiqua"/>
          <w:szCs w:val="24"/>
          <w:lang w:val="en-US"/>
        </w:rPr>
        <w:fldChar w:fldCharType="separate"/>
      </w:r>
      <w:bookmarkStart w:id="102" w:name="_CTVP0015f4f2c74ea5244ee9257fb1122c80ddf"/>
      <w:r w:rsidR="00A23467" w:rsidRPr="003769FB">
        <w:rPr>
          <w:rFonts w:ascii="Book Antiqua" w:hAnsi="Book Antiqua"/>
          <w:szCs w:val="24"/>
          <w:vertAlign w:val="superscript"/>
          <w:lang w:val="en-US"/>
        </w:rPr>
        <w:t>[53]</w:t>
      </w:r>
      <w:bookmarkEnd w:id="102"/>
      <w:r w:rsidR="003361FC" w:rsidRPr="003769FB">
        <w:rPr>
          <w:rFonts w:ascii="Book Antiqua" w:hAnsi="Book Antiqua"/>
          <w:szCs w:val="24"/>
          <w:lang w:val="en-US"/>
        </w:rPr>
        <w:fldChar w:fldCharType="end"/>
      </w:r>
      <w:r w:rsidR="00DB4338" w:rsidRPr="003769FB">
        <w:rPr>
          <w:rFonts w:ascii="Book Antiqua" w:hAnsi="Book Antiqua"/>
          <w:szCs w:val="24"/>
          <w:lang w:val="en-US"/>
        </w:rPr>
        <w:t xml:space="preserve">, </w:t>
      </w:r>
      <w:r w:rsidR="00F044C5" w:rsidRPr="003769FB">
        <w:rPr>
          <w:rFonts w:ascii="Book Antiqua" w:hAnsi="Book Antiqua"/>
          <w:szCs w:val="24"/>
          <w:lang w:val="en-US"/>
        </w:rPr>
        <w:t>α-</w:t>
      </w:r>
      <w:r w:rsidR="00FB598F" w:rsidRPr="003769FB">
        <w:rPr>
          <w:rFonts w:ascii="Book Antiqua" w:hAnsi="Book Antiqua"/>
          <w:szCs w:val="24"/>
          <w:lang w:val="en-US"/>
        </w:rPr>
        <w:t>TOH</w:t>
      </w:r>
      <w:r w:rsidR="00F044C5" w:rsidRPr="003769FB">
        <w:rPr>
          <w:rFonts w:ascii="Book Antiqua" w:hAnsi="Book Antiqua"/>
          <w:szCs w:val="24"/>
          <w:lang w:val="en-US"/>
        </w:rPr>
        <w:t xml:space="preserve"> acetate is </w:t>
      </w:r>
      <w:r w:rsidR="003361FC" w:rsidRPr="003769FB">
        <w:rPr>
          <w:rFonts w:ascii="Book Antiqua" w:hAnsi="Book Antiqua"/>
          <w:szCs w:val="24"/>
          <w:lang w:val="en-US"/>
        </w:rPr>
        <w:t>embedded</w:t>
      </w:r>
      <w:r w:rsidR="00F044C5" w:rsidRPr="003769FB">
        <w:rPr>
          <w:rFonts w:ascii="Book Antiqua" w:hAnsi="Book Antiqua"/>
          <w:szCs w:val="24"/>
          <w:lang w:val="en-US"/>
        </w:rPr>
        <w:t xml:space="preserve"> in matrices where its hydrolysis and its uptake by intestinal cells are markedly less efficient than in mixed micelles. </w:t>
      </w:r>
      <w:r w:rsidRPr="003769FB">
        <w:rPr>
          <w:rFonts w:ascii="Book Antiqua" w:hAnsi="Book Antiqua"/>
          <w:szCs w:val="24"/>
          <w:lang w:val="en-US"/>
        </w:rPr>
        <w:t xml:space="preserve">The intestinal cellular uptake of vitamin E from mixed micelles follows in principle two different pathways across enterocytes, as has been shown </w:t>
      </w:r>
      <w:r w:rsidRPr="003769FB">
        <w:rPr>
          <w:rFonts w:ascii="Book Antiqua" w:hAnsi="Book Antiqua"/>
          <w:i/>
          <w:szCs w:val="24"/>
          <w:lang w:val="en-US"/>
        </w:rPr>
        <w:t>in vitro</w:t>
      </w:r>
      <w:r w:rsidRPr="003769FB">
        <w:rPr>
          <w:rFonts w:ascii="Book Antiqua" w:hAnsi="Book Antiqua"/>
          <w:szCs w:val="24"/>
          <w:lang w:val="en-US"/>
        </w:rPr>
        <w:t xml:space="preserve"> and </w:t>
      </w:r>
      <w:r w:rsidRPr="003769FB">
        <w:rPr>
          <w:rFonts w:ascii="Book Antiqua" w:hAnsi="Book Antiqua"/>
          <w:i/>
          <w:szCs w:val="24"/>
          <w:lang w:val="en-US"/>
        </w:rPr>
        <w:t>in vivo</w:t>
      </w:r>
      <w:r w:rsidRPr="003769FB">
        <w:rPr>
          <w:rFonts w:ascii="Book Antiqua" w:hAnsi="Book Antiqua"/>
          <w:szCs w:val="24"/>
          <w:lang w:val="en-US"/>
        </w:rPr>
        <w:t>: (</w:t>
      </w:r>
      <w:r w:rsidR="00C17A77" w:rsidRPr="003769FB">
        <w:rPr>
          <w:rFonts w:ascii="Book Antiqua" w:hAnsi="Book Antiqua" w:hint="eastAsia"/>
          <w:szCs w:val="24"/>
          <w:lang w:val="en-US" w:eastAsia="zh-CN"/>
        </w:rPr>
        <w:t>1</w:t>
      </w:r>
      <w:r w:rsidRPr="003769FB">
        <w:rPr>
          <w:rFonts w:ascii="Book Antiqua" w:hAnsi="Book Antiqua"/>
          <w:szCs w:val="24"/>
          <w:lang w:val="en-US"/>
        </w:rPr>
        <w:t>) passive diffusion</w:t>
      </w:r>
      <w:r w:rsidR="004D49D8" w:rsidRPr="003769FB">
        <w:rPr>
          <w:rFonts w:ascii="Book Antiqua" w:hAnsi="Book Antiqua" w:hint="eastAsia"/>
          <w:szCs w:val="24"/>
          <w:lang w:val="en-US" w:eastAsia="zh-CN"/>
        </w:rPr>
        <w:t>;</w:t>
      </w:r>
      <w:r w:rsidRPr="003769FB">
        <w:rPr>
          <w:rFonts w:ascii="Book Antiqua" w:hAnsi="Book Antiqua"/>
          <w:szCs w:val="24"/>
          <w:lang w:val="en-US"/>
        </w:rPr>
        <w:t xml:space="preserve"> and (</w:t>
      </w:r>
      <w:r w:rsidR="00C17A77" w:rsidRPr="003769FB">
        <w:rPr>
          <w:rFonts w:ascii="Book Antiqua" w:hAnsi="Book Antiqua" w:hint="eastAsia"/>
          <w:szCs w:val="24"/>
          <w:lang w:val="en-US" w:eastAsia="zh-CN"/>
        </w:rPr>
        <w:t>2</w:t>
      </w:r>
      <w:r w:rsidRPr="003769FB">
        <w:rPr>
          <w:rFonts w:ascii="Book Antiqua" w:hAnsi="Book Antiqua"/>
          <w:szCs w:val="24"/>
          <w:lang w:val="en-US"/>
        </w:rPr>
        <w:t xml:space="preserve">) </w:t>
      </w:r>
      <w:r w:rsidR="00656CB8" w:rsidRPr="003769FB">
        <w:rPr>
          <w:rFonts w:ascii="Book Antiqua" w:hAnsi="Book Antiqua"/>
          <w:szCs w:val="24"/>
          <w:lang w:val="en-US"/>
        </w:rPr>
        <w:t>receptor-mediated</w:t>
      </w:r>
      <w:r w:rsidR="00540CBF" w:rsidRPr="003769FB">
        <w:rPr>
          <w:rFonts w:ascii="Book Antiqua" w:hAnsi="Book Antiqua"/>
          <w:szCs w:val="24"/>
          <w:lang w:val="en-US"/>
        </w:rPr>
        <w:t xml:space="preserve"> transport</w:t>
      </w:r>
      <w:r w:rsidR="00656CB8" w:rsidRPr="003769FB">
        <w:rPr>
          <w:rFonts w:ascii="Book Antiqua" w:hAnsi="Book Antiqua"/>
          <w:szCs w:val="24"/>
          <w:lang w:val="en-US"/>
        </w:rPr>
        <w:t xml:space="preserve">. Receptors facilitating </w:t>
      </w:r>
      <w:r w:rsidR="00256188" w:rsidRPr="003769FB">
        <w:rPr>
          <w:rFonts w:ascii="Book Antiqua" w:hAnsi="Book Antiqua"/>
          <w:szCs w:val="24"/>
          <w:lang w:val="en-US"/>
        </w:rPr>
        <w:t>α</w:t>
      </w:r>
      <w:r w:rsidR="00256188" w:rsidRPr="003769FB">
        <w:rPr>
          <w:rFonts w:ascii="Book Antiqua" w:hAnsi="Book Antiqua"/>
          <w:szCs w:val="24"/>
          <w:lang w:val="en-US"/>
        </w:rPr>
        <w:noBreakHyphen/>
        <w:t>TOH</w:t>
      </w:r>
      <w:r w:rsidR="00540CBF" w:rsidRPr="003769FB">
        <w:rPr>
          <w:rFonts w:ascii="Book Antiqua" w:hAnsi="Book Antiqua"/>
          <w:szCs w:val="24"/>
          <w:lang w:val="en-US"/>
        </w:rPr>
        <w:t xml:space="preserve"> transport </w:t>
      </w:r>
      <w:r w:rsidR="00256188" w:rsidRPr="003769FB">
        <w:rPr>
          <w:rFonts w:ascii="Book Antiqua" w:hAnsi="Book Antiqua"/>
          <w:szCs w:val="24"/>
          <w:lang w:val="en-US"/>
        </w:rPr>
        <w:t>across the enterocyte membrane</w:t>
      </w:r>
      <w:r w:rsidR="00DB4338" w:rsidRPr="003769FB">
        <w:rPr>
          <w:rFonts w:ascii="Book Antiqua" w:hAnsi="Book Antiqua"/>
          <w:szCs w:val="24"/>
          <w:lang w:val="en-US"/>
        </w:rPr>
        <w:t>,</w:t>
      </w:r>
      <w:r w:rsidR="00256188" w:rsidRPr="003769FB">
        <w:rPr>
          <w:rFonts w:ascii="Book Antiqua" w:hAnsi="Book Antiqua"/>
          <w:szCs w:val="24"/>
          <w:lang w:val="en-US"/>
        </w:rPr>
        <w:t xml:space="preserve"> similar to the intestinal uptake of cholesterol</w:t>
      </w:r>
      <w:r w:rsidR="00256188"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8664659a-0dca-4614-83d6-efd20c0bd0cb PFBsYWNlaG9sZGVyPg0KICA8QWRkSW5WZXJzaW9uPjQuNC4wLjI4PC9BZGRJblZlcnNpb24+DQogIDxJZD44NjY0NjU5YS0wZGNhLTQ2MTQtODNkNi1lZmQyMGMwYmQwY2I8L0lkPg0KICA8RW50cmllcz4NCiAgICA8RW50cnk+DQogICAgICA8SWQ+MjA0ZDNlZTctNDZjMC00MDFhLTk0MDgtMmUwNmMwOTVlNTU3PC9JZD4NCiAgICAgIDxSZWZlcmVuY2VJZD5iZGE5MjRmOC0xNWVmLTQxZDUtOGNjOC1kODQ3YmI4NjBlNDQ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1NF08L1RleHQ+DQogICAgPC9UZXh0VW5pdD4NCiAgPC9UZXh0VW5pdHM+DQo8L1BsYWNlaG9sZGVyPg==</w:instrText>
      </w:r>
      <w:r w:rsidR="00256188" w:rsidRPr="003769FB">
        <w:rPr>
          <w:rFonts w:ascii="Book Antiqua" w:hAnsi="Book Antiqua"/>
          <w:szCs w:val="24"/>
          <w:lang w:val="en-US"/>
        </w:rPr>
        <w:fldChar w:fldCharType="separate"/>
      </w:r>
      <w:bookmarkStart w:id="103" w:name="_CTVP0018664659a0dca461483d6efd20c0bd0cb"/>
      <w:r w:rsidR="00A23467" w:rsidRPr="003769FB">
        <w:rPr>
          <w:rFonts w:ascii="Book Antiqua" w:hAnsi="Book Antiqua"/>
          <w:szCs w:val="24"/>
          <w:vertAlign w:val="superscript"/>
          <w:lang w:val="en-US"/>
        </w:rPr>
        <w:t>[54]</w:t>
      </w:r>
      <w:bookmarkEnd w:id="103"/>
      <w:r w:rsidR="00256188" w:rsidRPr="003769FB">
        <w:rPr>
          <w:rFonts w:ascii="Book Antiqua" w:hAnsi="Book Antiqua"/>
          <w:szCs w:val="24"/>
          <w:lang w:val="en-US"/>
        </w:rPr>
        <w:fldChar w:fldCharType="end"/>
      </w:r>
      <w:r w:rsidR="00DB4338" w:rsidRPr="003769FB">
        <w:rPr>
          <w:rFonts w:ascii="Book Antiqua" w:hAnsi="Book Antiqua"/>
          <w:szCs w:val="24"/>
          <w:lang w:val="en-US"/>
        </w:rPr>
        <w:t xml:space="preserve">, </w:t>
      </w:r>
      <w:r w:rsidR="00256188" w:rsidRPr="003769FB">
        <w:rPr>
          <w:rFonts w:ascii="Book Antiqua" w:hAnsi="Book Antiqua"/>
          <w:szCs w:val="24"/>
          <w:lang w:val="en-US"/>
        </w:rPr>
        <w:t>are</w:t>
      </w:r>
      <w:r w:rsidR="00540CBF" w:rsidRPr="003769FB">
        <w:rPr>
          <w:rFonts w:ascii="Book Antiqua" w:hAnsi="Book Antiqua"/>
          <w:szCs w:val="24"/>
          <w:lang w:val="en-US"/>
        </w:rPr>
        <w:t xml:space="preserve"> the</w:t>
      </w:r>
      <w:r w:rsidR="00656CB8" w:rsidRPr="003769FB">
        <w:rPr>
          <w:rFonts w:ascii="Book Antiqua" w:hAnsi="Book Antiqua"/>
          <w:szCs w:val="24"/>
          <w:lang w:val="en-US"/>
        </w:rPr>
        <w:t xml:space="preserve"> </w:t>
      </w:r>
      <w:r w:rsidR="00BA1818" w:rsidRPr="003769FB">
        <w:rPr>
          <w:rFonts w:ascii="Book Antiqua" w:hAnsi="Book Antiqua"/>
          <w:szCs w:val="24"/>
          <w:lang w:val="en-US"/>
        </w:rPr>
        <w:t xml:space="preserve">class B type 1 </w:t>
      </w:r>
      <w:r w:rsidRPr="003769FB">
        <w:rPr>
          <w:rFonts w:ascii="Book Antiqua" w:hAnsi="Book Antiqua"/>
          <w:szCs w:val="24"/>
          <w:lang w:val="en-US"/>
        </w:rPr>
        <w:t>scavenger receptor class B type 1 (SR-B1)</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afabe7b4-c0f3-4b69-83db-fe46af72e0a3 PFBsYWNlaG9sZGVyPg0KICA8QWRkSW5WZXJzaW9uPjQuNC4wLjI4PC9BZGRJblZlcnNpb24+DQogIDxJZD5hZmFiZTdiNC1jMGYzLTRiNjktODNkYi1mZTQ2YWY3MmUwYTM8L0lkPg0KICA8RW50cmllcz4NCiAgICA8RW50cnk+DQogICAgICA8SWQ+OWJmN2Q0MmUtN2I4Mi00NWVjLWEyMjMtNzFiZDkzOGQ5ODczPC9JZD4NCiAgICAgIDxSZWZlcmVuY2VJZD4yYjU2MzFjYS0yNDA5LTQwYTUtOTU5OS00ZmM5MjA4ZWFiZTE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NTVdPC9UZXh0Pg0KICAgIDwvVGV4dFVuaXQ+DQogIDwvVGV4dFVuaXRzPg0KPC9QbGFjZWhvbGRlcj4=</w:instrText>
      </w:r>
      <w:r w:rsidRPr="003769FB">
        <w:rPr>
          <w:rFonts w:ascii="Book Antiqua" w:hAnsi="Book Antiqua"/>
          <w:szCs w:val="24"/>
          <w:lang w:val="en-US"/>
        </w:rPr>
        <w:fldChar w:fldCharType="separate"/>
      </w:r>
      <w:bookmarkStart w:id="104" w:name="_CTVP001afabe7b4c0f34b6983dbfe46af72e0a3"/>
      <w:r w:rsidR="00A23467" w:rsidRPr="003769FB">
        <w:rPr>
          <w:rFonts w:ascii="Book Antiqua" w:hAnsi="Book Antiqua"/>
          <w:szCs w:val="24"/>
          <w:vertAlign w:val="superscript"/>
          <w:lang w:val="en-US"/>
        </w:rPr>
        <w:t>[55]</w:t>
      </w:r>
      <w:bookmarkEnd w:id="104"/>
      <w:r w:rsidRPr="003769FB">
        <w:rPr>
          <w:rFonts w:ascii="Book Antiqua" w:hAnsi="Book Antiqua"/>
          <w:szCs w:val="24"/>
          <w:lang w:val="en-US"/>
        </w:rPr>
        <w:fldChar w:fldCharType="end"/>
      </w:r>
      <w:r w:rsidR="00540CBF" w:rsidRPr="003769FB">
        <w:rPr>
          <w:rFonts w:ascii="Book Antiqua" w:hAnsi="Book Antiqua"/>
          <w:szCs w:val="24"/>
          <w:lang w:val="en-US"/>
        </w:rPr>
        <w:t xml:space="preserve"> and</w:t>
      </w:r>
      <w:r w:rsidR="00D32FE4" w:rsidRPr="003769FB">
        <w:rPr>
          <w:rFonts w:ascii="Book Antiqua" w:hAnsi="Book Antiqua"/>
          <w:szCs w:val="24"/>
          <w:lang w:val="en-US"/>
        </w:rPr>
        <w:t xml:space="preserve"> </w:t>
      </w:r>
      <w:r w:rsidR="00540CBF" w:rsidRPr="003769FB">
        <w:rPr>
          <w:rFonts w:ascii="Book Antiqua" w:hAnsi="Book Antiqua"/>
          <w:szCs w:val="24"/>
          <w:lang w:val="en-US"/>
        </w:rPr>
        <w:t>the</w:t>
      </w:r>
      <w:r w:rsidRPr="003769FB">
        <w:rPr>
          <w:rFonts w:ascii="Book Antiqua" w:hAnsi="Book Antiqua"/>
          <w:szCs w:val="24"/>
          <w:lang w:val="en-US"/>
        </w:rPr>
        <w:t xml:space="preserve"> Niemann-Pick C1-like protein 1 (NPC1L1), an</w:t>
      </w:r>
      <w:r w:rsidRPr="003769FB">
        <w:rPr>
          <w:rFonts w:ascii="Book Antiqua" w:hAnsi="Book Antiqua" w:cs="HelveticaNeue-Roman"/>
          <w:szCs w:val="24"/>
          <w:lang w:val="en-US"/>
        </w:rPr>
        <w:t xml:space="preserve"> </w:t>
      </w:r>
      <w:r w:rsidRPr="003769FB">
        <w:rPr>
          <w:rFonts w:ascii="Book Antiqua" w:hAnsi="Book Antiqua" w:cs="NewCenturySchlbk-Roman"/>
          <w:szCs w:val="24"/>
          <w:lang w:val="en-US"/>
        </w:rPr>
        <w:t>apical membrane receptor of the small intestine</w:t>
      </w:r>
      <w:r w:rsidRPr="003769FB">
        <w:rPr>
          <w:rFonts w:ascii="Book Antiqua" w:hAnsi="Book Antiqua" w:cs="NewCenturySchlbk-Roman"/>
          <w:szCs w:val="24"/>
          <w:lang w:val="en-US"/>
        </w:rPr>
        <w:fldChar w:fldCharType="begin"/>
      </w:r>
      <w:r w:rsidR="00CC6BF1" w:rsidRPr="003769FB">
        <w:rPr>
          <w:rFonts w:ascii="Book Antiqua" w:hAnsi="Book Antiqua" w:cs="NewCenturySchlbk-Roman"/>
          <w:szCs w:val="24"/>
          <w:lang w:val="en-US"/>
        </w:rPr>
        <w:instrText>ADDIN CITAVI.PLACEHOLDER 7a3cac91-92c6-4e2d-a349-28577059c35a PFBsYWNlaG9sZGVyPg0KICA8QWRkSW5WZXJzaW9uPjQuNC4wLjI4PC9BZGRJblZlcnNpb24+DQogIDxJZD43YTNjYWM5MS05MmM2LTRlMmQtYTM0OS0yODU3NzA1OWMzNWE8L0lkPg0KICA8RW50cmllcz4NCiAgICA8RW50cnk+DQogICAgICA8SWQ+NmYzNGM0NjMtNTU1Yy00YTA1LTk0YTktMmY2NmRiMTM3MmZjPC9JZD4NCiAgICAgIDxSZWZlcmVuY2VJZD41NTJmOTEyMy1mMGEyLTRiMzUtOWExZC0zNWI1NmUyM2RiODE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NTZdPC9UZXh0Pg0KICAgIDwvVGV4dFVuaXQ+DQogIDwvVGV4dFVuaXRzPg0KPC9QbGFjZWhvbGRlcj4=</w:instrText>
      </w:r>
      <w:r w:rsidRPr="003769FB">
        <w:rPr>
          <w:rFonts w:ascii="Book Antiqua" w:hAnsi="Book Antiqua" w:cs="NewCenturySchlbk-Roman"/>
          <w:szCs w:val="24"/>
          <w:lang w:val="en-US"/>
        </w:rPr>
        <w:fldChar w:fldCharType="separate"/>
      </w:r>
      <w:bookmarkStart w:id="105" w:name="_CTVP0017a3cac9192c64e2da34928577059c35a"/>
      <w:r w:rsidR="00A23467" w:rsidRPr="003769FB">
        <w:rPr>
          <w:rFonts w:ascii="Book Antiqua" w:hAnsi="Book Antiqua" w:cs="NewCenturySchlbk-Roman"/>
          <w:szCs w:val="24"/>
          <w:vertAlign w:val="superscript"/>
          <w:lang w:val="en-US"/>
        </w:rPr>
        <w:t>[56]</w:t>
      </w:r>
      <w:bookmarkEnd w:id="105"/>
      <w:r w:rsidRPr="003769FB">
        <w:rPr>
          <w:rFonts w:ascii="Book Antiqua" w:hAnsi="Book Antiqua" w:cs="NewCenturySchlbk-Roman"/>
          <w:szCs w:val="24"/>
          <w:lang w:val="en-US"/>
        </w:rPr>
        <w:fldChar w:fldCharType="end"/>
      </w:r>
      <w:r w:rsidR="00D32FE4" w:rsidRPr="003769FB">
        <w:rPr>
          <w:rFonts w:ascii="Book Antiqua" w:hAnsi="Book Antiqua" w:cs="NewCenturySchlbk-Roman"/>
          <w:szCs w:val="24"/>
          <w:lang w:val="en-US"/>
        </w:rPr>
        <w:t xml:space="preserve">. </w:t>
      </w:r>
      <w:r w:rsidRPr="003769FB">
        <w:rPr>
          <w:rFonts w:ascii="Book Antiqua" w:hAnsi="Book Antiqua" w:cs="NewCenturySchlbk-Roman"/>
          <w:szCs w:val="24"/>
          <w:lang w:val="en-US"/>
        </w:rPr>
        <w:t xml:space="preserve">The </w:t>
      </w:r>
      <w:r w:rsidRPr="003769FB">
        <w:rPr>
          <w:rFonts w:ascii="Book Antiqua" w:hAnsi="Book Antiqua"/>
          <w:szCs w:val="24"/>
          <w:lang w:val="en-US"/>
        </w:rPr>
        <w:t>ATP-binding cassette (</w:t>
      </w:r>
      <w:r w:rsidRPr="003769FB">
        <w:rPr>
          <w:rFonts w:ascii="Book Antiqua" w:hAnsi="Book Antiqua" w:cs="HelveticaNeue-Roman"/>
          <w:szCs w:val="24"/>
          <w:lang w:val="en-US"/>
        </w:rPr>
        <w:t>ABC) transporters ABCG5/ABCG8</w:t>
      </w:r>
      <w:r w:rsidR="003361FC" w:rsidRPr="003769FB">
        <w:rPr>
          <w:rFonts w:ascii="Book Antiqua" w:hAnsi="Book Antiqua" w:cs="HelveticaNeue-Roman"/>
          <w:szCs w:val="24"/>
          <w:lang w:val="en-US"/>
        </w:rPr>
        <w:t>, at the luminal site,</w:t>
      </w:r>
      <w:r w:rsidRPr="003769FB">
        <w:rPr>
          <w:rFonts w:ascii="Book Antiqua" w:hAnsi="Book Antiqua" w:cs="HelveticaNeue-Roman"/>
          <w:szCs w:val="24"/>
          <w:lang w:val="en-US"/>
        </w:rPr>
        <w:t xml:space="preserve"> and ABCA1</w:t>
      </w:r>
      <w:r w:rsidR="003361FC" w:rsidRPr="003769FB">
        <w:rPr>
          <w:rFonts w:ascii="Book Antiqua" w:hAnsi="Book Antiqua" w:cs="HelveticaNeue-Roman"/>
          <w:szCs w:val="24"/>
          <w:lang w:val="en-US"/>
        </w:rPr>
        <w:t>, at the apical site,</w:t>
      </w:r>
      <w:r w:rsidRPr="003769FB">
        <w:rPr>
          <w:rFonts w:ascii="Book Antiqua" w:hAnsi="Book Antiqua" w:cs="HelveticaNeue-Roman"/>
          <w:szCs w:val="24"/>
          <w:lang w:val="en-US"/>
        </w:rPr>
        <w:t xml:space="preserve"> are responsible for steroid efflux into the intestinal lumen and transport into the lymph system, respectively</w:t>
      </w:r>
      <w:r w:rsidR="004576E3" w:rsidRPr="003769FB">
        <w:rPr>
          <w:rFonts w:ascii="Book Antiqua" w:hAnsi="Book Antiqua" w:cs="HelveticaNeue-Roman"/>
          <w:szCs w:val="24"/>
          <w:lang w:val="en-US"/>
        </w:rPr>
        <w:fldChar w:fldCharType="begin"/>
      </w:r>
      <w:r w:rsidR="00CC6BF1" w:rsidRPr="003769FB">
        <w:rPr>
          <w:rFonts w:ascii="Book Antiqua" w:hAnsi="Book Antiqua" w:cs="HelveticaNeue-Roman"/>
          <w:szCs w:val="24"/>
          <w:lang w:val="en-US"/>
        </w:rPr>
        <w:instrText>ADDIN CITAVI.PLACEHOLDER 2042fb92-f842-4c75-9ced-40736b786319 PFBsYWNlaG9sZGVyPg0KICA8QWRkSW5WZXJzaW9uPjQuNC4wLjI4PC9BZGRJblZlcnNpb24+DQogIDxJZD4yMDQyZmI5Mi1mODQyLTRjNzUtOWNlZC00MDczNmI3ODYzMTk8L0lkPg0KICA8RW50cmllcz4NCiAgICA8RW50cnk+DQogICAgICA8SWQ+OGVlMzc2NzEtNTVlZi00ZDUzLWE4NmEtYmIxYmQ3MzkzMTg1PC9JZD4NCiAgICAgIDxSZWZlcmVuY2VJZD41NjJhNWQ0My0xZmRjLTQ1YTMtOWNjZC05ZTZkNTRlMWQxMzc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NTcsNThdPC9UZXh0Pg0KICAgIDwvVGV4dFVuaXQ+DQogIDwvVGV4dFVuaXRzPg0KPC9QbGFjZWhvbGRlcj4=</w:instrText>
      </w:r>
      <w:r w:rsidR="004576E3" w:rsidRPr="003769FB">
        <w:rPr>
          <w:rFonts w:ascii="Book Antiqua" w:hAnsi="Book Antiqua" w:cs="HelveticaNeue-Roman"/>
          <w:szCs w:val="24"/>
          <w:lang w:val="en-US"/>
        </w:rPr>
        <w:fldChar w:fldCharType="separate"/>
      </w:r>
      <w:bookmarkStart w:id="106" w:name="_CTVP0012042fb92f8424c759ced40736b786319"/>
      <w:r w:rsidR="00A23467" w:rsidRPr="003769FB">
        <w:rPr>
          <w:rFonts w:ascii="Book Antiqua" w:hAnsi="Book Antiqua" w:cs="HelveticaNeue-Roman"/>
          <w:szCs w:val="24"/>
          <w:vertAlign w:val="superscript"/>
          <w:lang w:val="en-US"/>
        </w:rPr>
        <w:t>[57,58]</w:t>
      </w:r>
      <w:bookmarkEnd w:id="106"/>
      <w:r w:rsidR="004576E3" w:rsidRPr="003769FB">
        <w:rPr>
          <w:rFonts w:ascii="Book Antiqua" w:hAnsi="Book Antiqua" w:cs="HelveticaNeue-Roman"/>
          <w:szCs w:val="24"/>
          <w:lang w:val="en-US"/>
        </w:rPr>
        <w:fldChar w:fldCharType="end"/>
      </w:r>
      <w:r w:rsidRPr="003769FB">
        <w:rPr>
          <w:rFonts w:ascii="Book Antiqua" w:hAnsi="Book Antiqua" w:cs="HelveticaNeue-Roman"/>
          <w:szCs w:val="24"/>
          <w:lang w:val="en-US"/>
        </w:rPr>
        <w:t xml:space="preserve">. It has been shown in rats that vitamin E up-regulates these transporters, highlighting </w:t>
      </w:r>
      <w:r w:rsidRPr="003769FB">
        <w:rPr>
          <w:rStyle w:val="hps"/>
          <w:rFonts w:ascii="Book Antiqua" w:hAnsi="Book Antiqua"/>
          <w:szCs w:val="24"/>
          <w:lang w:val="en-US"/>
        </w:rPr>
        <w:t>the contribution of</w:t>
      </w:r>
      <w:r w:rsidRPr="003769FB">
        <w:rPr>
          <w:rFonts w:ascii="Book Antiqua" w:hAnsi="Book Antiqua"/>
          <w:szCs w:val="24"/>
          <w:lang w:val="en-US"/>
        </w:rPr>
        <w:t xml:space="preserve"> </w:t>
      </w:r>
      <w:r w:rsidRPr="003769FB">
        <w:rPr>
          <w:rStyle w:val="hps"/>
          <w:rFonts w:ascii="Book Antiqua" w:hAnsi="Book Antiqua"/>
          <w:szCs w:val="24"/>
          <w:lang w:val="en-US"/>
        </w:rPr>
        <w:t>vitamin</w:t>
      </w:r>
      <w:r w:rsidRPr="003769FB">
        <w:rPr>
          <w:rFonts w:ascii="Book Antiqua" w:hAnsi="Book Antiqua"/>
          <w:szCs w:val="24"/>
          <w:lang w:val="en-US"/>
        </w:rPr>
        <w:t xml:space="preserve"> </w:t>
      </w:r>
      <w:r w:rsidRPr="003769FB">
        <w:rPr>
          <w:rStyle w:val="hps"/>
          <w:rFonts w:ascii="Book Antiqua" w:hAnsi="Book Antiqua"/>
          <w:szCs w:val="24"/>
          <w:lang w:val="en-US"/>
        </w:rPr>
        <w:t>E to</w:t>
      </w:r>
      <w:r w:rsidRPr="003769FB">
        <w:rPr>
          <w:rFonts w:ascii="Book Antiqua" w:hAnsi="Book Antiqua"/>
          <w:szCs w:val="24"/>
          <w:lang w:val="en-US"/>
        </w:rPr>
        <w:t xml:space="preserve"> </w:t>
      </w:r>
      <w:r w:rsidRPr="003769FB">
        <w:rPr>
          <w:rStyle w:val="hps"/>
          <w:rFonts w:ascii="Book Antiqua" w:hAnsi="Book Antiqua"/>
          <w:szCs w:val="24"/>
          <w:lang w:val="en-US"/>
        </w:rPr>
        <w:t>cholesterol absorption and release</w:t>
      </w:r>
      <w:r w:rsidRPr="003769FB">
        <w:rPr>
          <w:rStyle w:val="hps"/>
          <w:rFonts w:ascii="Book Antiqua" w:hAnsi="Book Antiqua"/>
          <w:szCs w:val="24"/>
          <w:lang w:val="en-US"/>
        </w:rPr>
        <w:fldChar w:fldCharType="begin"/>
      </w:r>
      <w:r w:rsidR="00CC6BF1" w:rsidRPr="003769FB">
        <w:rPr>
          <w:rStyle w:val="hps"/>
          <w:rFonts w:ascii="Book Antiqua" w:hAnsi="Book Antiqua"/>
          <w:szCs w:val="24"/>
          <w:lang w:val="en-US"/>
        </w:rPr>
        <w:instrText>ADDIN CITAVI.PLACEHOLDER 81709a14-9e82-4137-b15d-804860fcb17e PFBsYWNlaG9sZGVyPg0KICA8QWRkSW5WZXJzaW9uPjQuNC4wLjI4PC9BZGRJblZlcnNpb24+DQogIDxJZD44MTcwOWExNC05ZTgyLTQxMzctYjE1ZC04MDQ4NjBmY2IxN2U8L0lkPg0KICA8RW50cmllcz4NCiAgICA8RW50cnk+DQogICAgICA8SWQ+MDMwYmM0ODgtMTI4MS00MmY0LTg1N2EtODcyNjRiMjc5NTM1PC9JZD4NCiAgICAgIDxSZWZlcmVuY2VJZD45Y2UyODkxOS1iNDdlLTQxMTYtYTQzMC1lMTAwODM3NDgxMDc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NTldPC9UZXh0Pg0KICAgIDwvVGV4dFVuaXQ+DQogIDwvVGV4dFVuaXRzPg0KPC9QbGFjZWhvbGRlcj4=</w:instrText>
      </w:r>
      <w:r w:rsidRPr="003769FB">
        <w:rPr>
          <w:rStyle w:val="hps"/>
          <w:rFonts w:ascii="Book Antiqua" w:hAnsi="Book Antiqua"/>
          <w:szCs w:val="24"/>
          <w:lang w:val="en-US"/>
        </w:rPr>
        <w:fldChar w:fldCharType="separate"/>
      </w:r>
      <w:bookmarkStart w:id="107" w:name="_CTVP00181709a149e824137b15d804860fcb17e"/>
      <w:r w:rsidR="00A23467" w:rsidRPr="003769FB">
        <w:rPr>
          <w:rStyle w:val="hps"/>
          <w:rFonts w:ascii="Book Antiqua" w:hAnsi="Book Antiqua"/>
          <w:szCs w:val="24"/>
          <w:vertAlign w:val="superscript"/>
          <w:lang w:val="en-US"/>
        </w:rPr>
        <w:t>[59]</w:t>
      </w:r>
      <w:bookmarkEnd w:id="107"/>
      <w:r w:rsidRPr="003769FB">
        <w:rPr>
          <w:rStyle w:val="hps"/>
          <w:rFonts w:ascii="Book Antiqua" w:hAnsi="Book Antiqua"/>
          <w:szCs w:val="24"/>
          <w:lang w:val="en-US"/>
        </w:rPr>
        <w:fldChar w:fldCharType="end"/>
      </w:r>
      <w:r w:rsidRPr="003769FB">
        <w:rPr>
          <w:rStyle w:val="hps"/>
          <w:rFonts w:ascii="Book Antiqua" w:hAnsi="Book Antiqua"/>
          <w:szCs w:val="24"/>
          <w:lang w:val="en-US"/>
        </w:rPr>
        <w:t>. Finally,</w:t>
      </w:r>
      <w:r w:rsidRPr="003769FB">
        <w:rPr>
          <w:rFonts w:ascii="Book Antiqua" w:hAnsi="Book Antiqua" w:cs="HelveticaNeue-Roman"/>
          <w:szCs w:val="24"/>
          <w:lang w:val="en-US"/>
        </w:rPr>
        <w:t xml:space="preserve"> ABCA1 is directly involved in the export of vitamin E from cells</w:t>
      </w:r>
      <w:r w:rsidRPr="003769FB">
        <w:rPr>
          <w:rFonts w:ascii="Book Antiqua" w:hAnsi="Book Antiqua" w:cs="HelveticaNeue-Roman"/>
          <w:szCs w:val="24"/>
          <w:lang w:val="en-US"/>
        </w:rPr>
        <w:fldChar w:fldCharType="begin"/>
      </w:r>
      <w:r w:rsidR="00CC6BF1" w:rsidRPr="003769FB">
        <w:rPr>
          <w:rFonts w:ascii="Book Antiqua" w:hAnsi="Book Antiqua" w:cs="HelveticaNeue-Roman"/>
          <w:szCs w:val="24"/>
          <w:lang w:val="en-US"/>
        </w:rPr>
        <w:instrText>ADDIN CITAVI.PLACEHOLDER cc40b1ed-e66f-4a54-9e9f-9c8c5d21b0f5 PFBsYWNlaG9sZGVyPg0KICA8QWRkSW5WZXJzaW9uPjQuNC4wLjI4PC9BZGRJblZlcnNpb24+DQogIDxJZD5jYzQwYjFlZC1lNjZmLTRhNTQtOWU5Zi05YzhjNWQyMWIwZjU8L0lkPg0KICA8RW50cmllcz4NCiAgICA8RW50cnk+DQogICAgICA8SWQ+NzMzN2Y5ZTctZDU5OS00N2JhLTg1ZGUtMDM2MDUzMDk5OGMyPC9JZD4NCiAgICAgIDxSZWZlcmVuY2VJZD44NzdjMzQ5YS00NWU0LTQ4ZDMtODJkZC03NzZjZWJkZTJmOTM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YwXTwvVGV4dD4NCiAgICA8L1RleHRVbml0Pg0KICA8L1RleHRVbml0cz4NCjwvUGxhY2Vob2xkZXI+</w:instrText>
      </w:r>
      <w:r w:rsidRPr="003769FB">
        <w:rPr>
          <w:rFonts w:ascii="Book Antiqua" w:hAnsi="Book Antiqua" w:cs="HelveticaNeue-Roman"/>
          <w:szCs w:val="24"/>
          <w:lang w:val="en-US"/>
        </w:rPr>
        <w:fldChar w:fldCharType="separate"/>
      </w:r>
      <w:bookmarkStart w:id="108" w:name="_CTVP001cc40b1ede66f4a549e9f9c8c5d21b0f5"/>
      <w:r w:rsidR="00A23467" w:rsidRPr="003769FB">
        <w:rPr>
          <w:rFonts w:ascii="Book Antiqua" w:hAnsi="Book Antiqua" w:cs="HelveticaNeue-Roman"/>
          <w:szCs w:val="24"/>
          <w:vertAlign w:val="superscript"/>
          <w:lang w:val="en-US"/>
        </w:rPr>
        <w:t>[60]</w:t>
      </w:r>
      <w:bookmarkEnd w:id="108"/>
      <w:r w:rsidRPr="003769FB">
        <w:rPr>
          <w:rFonts w:ascii="Book Antiqua" w:hAnsi="Book Antiqua" w:cs="HelveticaNeue-Roman"/>
          <w:szCs w:val="24"/>
          <w:lang w:val="en-US"/>
        </w:rPr>
        <w:fldChar w:fldCharType="end"/>
      </w:r>
      <w:r w:rsidRPr="003769FB">
        <w:rPr>
          <w:rFonts w:ascii="Book Antiqua" w:hAnsi="Book Antiqua" w:cs="HelveticaNeue-Roman"/>
          <w:szCs w:val="24"/>
          <w:lang w:val="en-US"/>
        </w:rPr>
        <w:t xml:space="preserve">. </w:t>
      </w:r>
      <w:r w:rsidR="00FF4BE1" w:rsidRPr="003769FB">
        <w:rPr>
          <w:rFonts w:ascii="Book Antiqua" w:hAnsi="Book Antiqua" w:cs="HelveticaNeue-Roman"/>
          <w:szCs w:val="24"/>
          <w:lang w:val="en-US"/>
        </w:rPr>
        <w:t>Presently</w:t>
      </w:r>
      <w:r w:rsidR="00DB4338" w:rsidRPr="003769FB">
        <w:rPr>
          <w:rFonts w:ascii="Book Antiqua" w:hAnsi="Book Antiqua" w:cs="HelveticaNeue-Roman"/>
          <w:szCs w:val="24"/>
          <w:lang w:val="en-US"/>
        </w:rPr>
        <w:t>,</w:t>
      </w:r>
      <w:r w:rsidR="00FF4BE1" w:rsidRPr="003769FB">
        <w:rPr>
          <w:rFonts w:ascii="Book Antiqua" w:hAnsi="Book Antiqua" w:cs="HelveticaNeue-Roman"/>
          <w:szCs w:val="24"/>
          <w:lang w:val="en-US"/>
        </w:rPr>
        <w:t xml:space="preserve"> an increased intestinal absorption of </w:t>
      </w:r>
      <w:r w:rsidR="00FF4BE1" w:rsidRPr="003769FB">
        <w:rPr>
          <w:rFonts w:ascii="Book Antiqua" w:hAnsi="Book Antiqua" w:cs="HelveticaNeue-Roman"/>
          <w:i/>
          <w:szCs w:val="24"/>
          <w:lang w:val="en-US"/>
        </w:rPr>
        <w:t>RRR</w:t>
      </w:r>
      <w:r w:rsidR="00FF4BE1" w:rsidRPr="003769FB">
        <w:rPr>
          <w:rFonts w:ascii="Book Antiqua" w:hAnsi="Book Antiqua" w:cs="HelveticaNeue-Roman"/>
          <w:szCs w:val="24"/>
          <w:lang w:val="en-US"/>
        </w:rPr>
        <w:t>-α-TOH as compared to other stereoisomers</w:t>
      </w:r>
      <w:r w:rsidR="00FF4BE1" w:rsidRPr="003769FB">
        <w:rPr>
          <w:rFonts w:ascii="Book Antiqua" w:hAnsi="Book Antiqua"/>
          <w:szCs w:val="24"/>
          <w:lang w:val="en-US"/>
        </w:rPr>
        <w:fldChar w:fldCharType="begin"/>
      </w:r>
      <w:r w:rsidR="00FF4BE1" w:rsidRPr="003769FB">
        <w:rPr>
          <w:rFonts w:ascii="Book Antiqua" w:hAnsi="Book Antiqua"/>
          <w:szCs w:val="24"/>
          <w:lang w:val="en-US"/>
        </w:rPr>
        <w:instrText>ADDIN CITAVI.PLACEHOLDER bc344051-9c15-4cb3-8ffd-eff658bdd89b PFBsYWNlaG9sZGVyPg0KICA8QWRkSW5WZXJzaW9uPjQuNC4wLjI4PC9BZGRJblZlcnNpb24+DQogIDxJZD5iYzM0NDA1MS05YzE1LTRjYjMtOGZmZC1lZmY2NThiZGQ4OWI8L0lkPg0KICA8RW50cmllcz4NCiAgICA8RW50cnk+DQogICAgICA8SWQ+ZjhjZjU3NzEtNGU0Mi00YTgzLThjNDAtZWZkMTVmYjMzMzNkPC9JZD4NCiAgICAgIDxSZWZlcmVuY2VJZD5lNTlmYzc0Mi0xZjlkLTQ5ZGQtYTNkMS1mMDA0ZWU0MDgwZmU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2MV08L1RleHQ+DQogICAgPC9UZXh0VW5pdD4NCiAgPC9UZXh0VW5pdHM+DQo8L1BsYWNlaG9sZGVyPg==</w:instrText>
      </w:r>
      <w:r w:rsidR="00FF4BE1" w:rsidRPr="003769FB">
        <w:rPr>
          <w:rFonts w:ascii="Book Antiqua" w:hAnsi="Book Antiqua"/>
          <w:szCs w:val="24"/>
          <w:lang w:val="en-US"/>
        </w:rPr>
        <w:fldChar w:fldCharType="separate"/>
      </w:r>
      <w:r w:rsidR="00FF4BE1" w:rsidRPr="003769FB">
        <w:rPr>
          <w:rFonts w:ascii="Book Antiqua" w:hAnsi="Book Antiqua"/>
          <w:szCs w:val="24"/>
          <w:vertAlign w:val="superscript"/>
          <w:lang w:val="en-US"/>
        </w:rPr>
        <w:t>[61]</w:t>
      </w:r>
      <w:r w:rsidR="00FF4BE1" w:rsidRPr="003769FB">
        <w:rPr>
          <w:rFonts w:ascii="Book Antiqua" w:hAnsi="Book Antiqua"/>
          <w:szCs w:val="24"/>
          <w:lang w:val="en-US"/>
        </w:rPr>
        <w:fldChar w:fldCharType="end"/>
      </w:r>
      <w:r w:rsidR="00FF4BE1" w:rsidRPr="003769FB">
        <w:rPr>
          <w:rFonts w:ascii="Book Antiqua" w:hAnsi="Book Antiqua" w:cs="HelveticaNeue-Roman"/>
          <w:szCs w:val="24"/>
          <w:lang w:val="en-US"/>
        </w:rPr>
        <w:t>, or other vitamin E forms such as γ-TOH</w:t>
      </w:r>
      <w:r w:rsidR="00FF4BE1" w:rsidRPr="003769FB">
        <w:rPr>
          <w:rFonts w:ascii="Book Antiqua" w:hAnsi="Book Antiqua"/>
          <w:szCs w:val="24"/>
          <w:lang w:val="en-US"/>
        </w:rPr>
        <w:fldChar w:fldCharType="begin"/>
      </w:r>
      <w:r w:rsidR="00FF4BE1" w:rsidRPr="003769FB">
        <w:rPr>
          <w:rFonts w:ascii="Book Antiqua" w:hAnsi="Book Antiqua"/>
          <w:szCs w:val="24"/>
          <w:lang w:val="en-US"/>
        </w:rPr>
        <w:instrText>ADDIN CITAVI.PLACEHOLDER ce025e75-9a94-459f-8795-22c28bd56604 PFBsYWNlaG9sZGVyPg0KICA8QWRkSW5WZXJzaW9uPjQuNC4wLjI4PC9BZGRJblZlcnNpb24+DQogIDxJZD5jZTAyNWU3NS05YTk0LTQ1OWYtODc5NS0yMmMyOGJkNTY2MDQ8L0lkPg0KICA8RW50cmllcz4NCiAgICA8RW50cnk+DQogICAgICA8SWQ+ZDFiMmNlYzctM2EzMC00MmYxLWE4OWYtMGQyZTY2MDMzNTdlPC9JZD4NCiAgICAgIDxSZWZlcmVuY2VJZD44NmMzOTBhOC03OTc2LTQ4M2ItOWEzMy00ZGJjMDVlMDQ4M2Y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NjJdPC9UZXh0Pg0KICAgIDwvVGV4dFVuaXQ+DQogIDwvVGV4dFVuaXRzPg0KPC9QbGFjZWhvbGRlcj4=</w:instrText>
      </w:r>
      <w:r w:rsidR="00FF4BE1" w:rsidRPr="003769FB">
        <w:rPr>
          <w:rFonts w:ascii="Book Antiqua" w:hAnsi="Book Antiqua"/>
          <w:szCs w:val="24"/>
          <w:lang w:val="en-US"/>
        </w:rPr>
        <w:fldChar w:fldCharType="separate"/>
      </w:r>
      <w:r w:rsidR="00FF4BE1" w:rsidRPr="003769FB">
        <w:rPr>
          <w:rFonts w:ascii="Book Antiqua" w:hAnsi="Book Antiqua"/>
          <w:szCs w:val="24"/>
          <w:vertAlign w:val="superscript"/>
          <w:lang w:val="en-US"/>
        </w:rPr>
        <w:t>[62]</w:t>
      </w:r>
      <w:r w:rsidR="00FF4BE1" w:rsidRPr="003769FB">
        <w:rPr>
          <w:rFonts w:ascii="Book Antiqua" w:hAnsi="Book Antiqua"/>
          <w:szCs w:val="24"/>
          <w:lang w:val="en-US"/>
        </w:rPr>
        <w:fldChar w:fldCharType="end"/>
      </w:r>
      <w:r w:rsidR="00FF4BE1" w:rsidRPr="003769FB">
        <w:rPr>
          <w:rFonts w:ascii="Book Antiqua" w:hAnsi="Book Antiqua" w:cs="HelveticaNeue-Roman"/>
          <w:szCs w:val="24"/>
          <w:lang w:val="en-US"/>
        </w:rPr>
        <w:t xml:space="preserve">, has not been uncovered. Thereby the efficiency in absorption, and of the integration </w:t>
      </w:r>
      <w:r w:rsidR="00FF4BE1" w:rsidRPr="003769FB">
        <w:rPr>
          <w:rFonts w:ascii="Book Antiqua" w:hAnsi="Book Antiqua" w:cs="HelveticaNeue-Roman"/>
          <w:szCs w:val="24"/>
          <w:lang w:val="en-US"/>
        </w:rPr>
        <w:lastRenderedPageBreak/>
        <w:t xml:space="preserve">of α-TOH or γ-TOH into chylomicrons, appears to be comparably equivalent. </w:t>
      </w:r>
    </w:p>
    <w:p w14:paraId="4528EA3B" w14:textId="77777777" w:rsidR="004576E3" w:rsidRPr="003769FB" w:rsidRDefault="004576E3" w:rsidP="004D49D8">
      <w:pPr>
        <w:widowControl w:val="0"/>
        <w:spacing w:after="0"/>
        <w:rPr>
          <w:rFonts w:ascii="Book Antiqua" w:hAnsi="Book Antiqua"/>
          <w:szCs w:val="24"/>
          <w:lang w:val="en-US"/>
        </w:rPr>
      </w:pPr>
    </w:p>
    <w:p w14:paraId="4DAEB8F7" w14:textId="77777777" w:rsidR="00C05FEA" w:rsidRPr="003769FB" w:rsidRDefault="00C05FEA" w:rsidP="004D49D8">
      <w:pPr>
        <w:pStyle w:val="ad"/>
        <w:widowControl w:val="0"/>
        <w:spacing w:after="0" w:line="360" w:lineRule="auto"/>
        <w:rPr>
          <w:rFonts w:ascii="Book Antiqua" w:hAnsi="Book Antiqua"/>
          <w:szCs w:val="24"/>
          <w:lang w:val="en-US"/>
        </w:rPr>
      </w:pPr>
      <w:r w:rsidRPr="003769FB">
        <w:rPr>
          <w:rFonts w:ascii="Book Antiqua" w:hAnsi="Book Antiqua"/>
          <w:szCs w:val="24"/>
          <w:lang w:val="en-US"/>
        </w:rPr>
        <w:t>VASCULAR TRANSPORT</w:t>
      </w:r>
    </w:p>
    <w:p w14:paraId="42FACC46" w14:textId="2F4CF45C" w:rsidR="00C05FEA" w:rsidRPr="003769FB" w:rsidRDefault="00FF4BE1" w:rsidP="004D49D8">
      <w:pPr>
        <w:widowControl w:val="0"/>
        <w:autoSpaceDE w:val="0"/>
        <w:autoSpaceDN w:val="0"/>
        <w:adjustRightInd w:val="0"/>
        <w:spacing w:after="0"/>
        <w:rPr>
          <w:rFonts w:ascii="Book Antiqua" w:hAnsi="Book Antiqua"/>
          <w:szCs w:val="24"/>
          <w:lang w:val="en-US"/>
        </w:rPr>
      </w:pPr>
      <w:r w:rsidRPr="003769FB">
        <w:rPr>
          <w:rFonts w:ascii="Book Antiqua" w:hAnsi="Book Antiqua"/>
          <w:szCs w:val="24"/>
          <w:lang w:val="en-US"/>
        </w:rPr>
        <w:t>N</w:t>
      </w:r>
      <w:r w:rsidR="00C05FEA" w:rsidRPr="003769FB">
        <w:rPr>
          <w:rFonts w:ascii="Book Antiqua" w:hAnsi="Book Antiqua"/>
          <w:szCs w:val="24"/>
          <w:lang w:val="en-US"/>
        </w:rPr>
        <w:t xml:space="preserve">o specific plasma transport protein for α-TOH has </w:t>
      </w:r>
      <w:r w:rsidRPr="003769FB">
        <w:rPr>
          <w:rFonts w:ascii="Book Antiqua" w:hAnsi="Book Antiqua"/>
          <w:szCs w:val="24"/>
          <w:lang w:val="en-US"/>
        </w:rPr>
        <w:t xml:space="preserve">yet </w:t>
      </w:r>
      <w:r w:rsidR="00C05FEA" w:rsidRPr="003769FB">
        <w:rPr>
          <w:rFonts w:ascii="Book Antiqua" w:hAnsi="Book Antiqua"/>
          <w:szCs w:val="24"/>
          <w:lang w:val="en-US"/>
        </w:rPr>
        <w:t>been described</w:t>
      </w:r>
      <w:r w:rsidR="00C05FEA"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6d784e9e-5440-4f35-ae63-cf716ac51b1a PFBsYWNlaG9sZGVyPg0KICA8QWRkSW5WZXJzaW9uPjQuNC4wLjI4PC9BZGRJblZlcnNpb24+DQogIDxJZD42ZDc4NGU5ZS01NDQwLTRmMzUtYWU2My1jZjcxNmFjNTFiMWE8L0lkPg0KICA8RW50cmllcz4NCiAgICA8RW50cnk+DQogICAgICA8SWQ+MWVkMmU3YTAtMTdjNC00MzdiLTk3ODktMDQ0YzVhMDg1NWU0PC9JZD4NCiAgICAgIDxSZWZlcmVuY2VJZD5iNTRjZmNkYi1lMjk5LTQxYjItOWE0YS0wNDQwYWE3YmJlYzU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QzLDYzXTwvVGV4dD4NCiAgICA8L1RleHRVbml0Pg0KICA8L1RleHRVbml0cz4NCjwvUGxhY2Vob2xkZXI+</w:instrText>
      </w:r>
      <w:r w:rsidR="00C05FEA" w:rsidRPr="003769FB">
        <w:rPr>
          <w:rFonts w:ascii="Book Antiqua" w:hAnsi="Book Antiqua"/>
          <w:szCs w:val="24"/>
          <w:lang w:val="en-US"/>
        </w:rPr>
        <w:fldChar w:fldCharType="separate"/>
      </w:r>
      <w:bookmarkStart w:id="109" w:name="_CTVP0016d784e9e54404f35ae63cf716ac51b1a"/>
      <w:r w:rsidR="00A23467" w:rsidRPr="003769FB">
        <w:rPr>
          <w:rFonts w:ascii="Book Antiqua" w:hAnsi="Book Antiqua"/>
          <w:szCs w:val="24"/>
          <w:vertAlign w:val="superscript"/>
          <w:lang w:val="en-US"/>
        </w:rPr>
        <w:t>[43,63]</w:t>
      </w:r>
      <w:bookmarkEnd w:id="109"/>
      <w:r w:rsidR="00C05FEA" w:rsidRPr="003769FB">
        <w:rPr>
          <w:rFonts w:ascii="Book Antiqua" w:hAnsi="Book Antiqua"/>
          <w:szCs w:val="24"/>
          <w:lang w:val="en-US"/>
        </w:rPr>
        <w:fldChar w:fldCharType="end"/>
      </w:r>
      <w:r w:rsidR="00C05FEA" w:rsidRPr="003769FB">
        <w:rPr>
          <w:rFonts w:ascii="Book Antiqua" w:hAnsi="Book Antiqua"/>
          <w:szCs w:val="24"/>
          <w:lang w:val="en-US"/>
        </w:rPr>
        <w:t>. The transport of vitamin E in blood circulation follows largely that of cholesterol within lipoprotein metabolism</w:t>
      </w:r>
      <w:r w:rsidR="00C05FEA"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b92e9a90-46f3-4cbd-99bb-108b8de71280 PFBsYWNlaG9sZGVyPg0KICA8QWRkSW5WZXJzaW9uPjQuNC4wLjI4PC9BZGRJblZlcnNpb24+DQogIDxJZD5iOTJlOWE5MC00NmYzLTRjYmQtOTliYi0xMDhiOGRlNzEyODA8L0lkPg0KICA8RW50cmllcz4NCiAgICA8RW50cnk+DQogICAgICA8SWQ+NWMxY2UyZDMtY2Q2Yi00MzMzLWEyNTEtYTQ0YjA5MDZiZTMyPC9JZD4NCiAgICAgIDxSZWZlcmVuY2VJZD5kZjk4OTFlMC04MWVhLTQ0NmEtOTNlYS1iNzAxMGEyODVkNzg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Lb2xsZWNrLCBTY2hsYW1lIGV0IGFsLiAxOTk5IOKAkyBIREwgaXMgdGhlIG1ham9yIHNvdXJjZTwvU2hvcnRUaXRsZT4NCiAgICAgICAgPFNvdXJjZU9mQmlibGlvZ3JhcGhpY0luZm9ybWF0aW9uPlB1Yk1lZDwvU291cmNlT2ZCaWJsaW9ncmFwaGljSW5mb3JtYXRpb24+DQogICAgICAgIDxUaXRsZT5IREwgaXMgdGhlIG1ham9yIHNvdXJjZSBvZiB2aXRhbWluIEUgZm9yIHR5cGUgSUkgcG5ldW1vY3l0ZXM8L1RpdGxlPg0KICAgICAgICA8Vm9sdW1lPjI3PC9Wb2x1bWU+DQogICAgICAgIDxZZWFyPjE5OTk8L1llYXI+DQogICAgICA8L1JlZmVyZW5jZT4NCiAgICA8L0VudHJ5Pg0KICA8L0VudHJpZXM+DQogIDxUZXh0Pls2N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2NF08L1RleHQ+DQogICAgPC9UZXh0VW5pdD4NCiAgPC9UZXh0VW5pdHM+DQo8L1BsYWNlaG9sZGVyPg==</w:instrText>
      </w:r>
      <w:r w:rsidR="00C05FEA" w:rsidRPr="003769FB">
        <w:rPr>
          <w:rFonts w:ascii="Book Antiqua" w:hAnsi="Book Antiqua"/>
          <w:szCs w:val="24"/>
          <w:lang w:val="en-US"/>
        </w:rPr>
        <w:fldChar w:fldCharType="separate"/>
      </w:r>
      <w:bookmarkStart w:id="110" w:name="_CTVP001b92e9a9046f34cbd99bb108b8de71280"/>
      <w:r w:rsidR="00A23467" w:rsidRPr="003769FB">
        <w:rPr>
          <w:rFonts w:ascii="Book Antiqua" w:hAnsi="Book Antiqua"/>
          <w:szCs w:val="24"/>
          <w:vertAlign w:val="superscript"/>
          <w:lang w:val="en-US"/>
        </w:rPr>
        <w:t>[64]</w:t>
      </w:r>
      <w:bookmarkEnd w:id="110"/>
      <w:r w:rsidR="00C05FEA" w:rsidRPr="003769FB">
        <w:rPr>
          <w:rFonts w:ascii="Book Antiqua" w:hAnsi="Book Antiqua"/>
          <w:szCs w:val="24"/>
          <w:lang w:val="en-US"/>
        </w:rPr>
        <w:fldChar w:fldCharType="end"/>
      </w:r>
      <w:r w:rsidR="00C05FEA" w:rsidRPr="003769FB">
        <w:rPr>
          <w:rFonts w:ascii="Book Antiqua" w:hAnsi="Book Antiqua"/>
          <w:szCs w:val="24"/>
          <w:lang w:val="en-US"/>
        </w:rPr>
        <w:t>. Lipoproteins serve as carriers for lipophilic molecules, such as cholesterol, triglycerides and vitamin E, to distribute them between the liver and different organs and tissues</w:t>
      </w:r>
      <w:r w:rsidR="00C05FEA" w:rsidRPr="003769FB">
        <w:rPr>
          <w:rFonts w:ascii="Book Antiqua" w:hAnsi="Book Antiqua"/>
          <w:szCs w:val="24"/>
          <w:lang w:val="en-US"/>
        </w:rPr>
        <w:fldChar w:fldCharType="begin"/>
      </w:r>
      <w:r w:rsidR="001E1ACA" w:rsidRPr="003769FB">
        <w:rPr>
          <w:rFonts w:ascii="Book Antiqua" w:hAnsi="Book Antiqua"/>
          <w:szCs w:val="24"/>
          <w:lang w:val="en-US"/>
        </w:rPr>
        <w:instrText>ADDIN CITAVI.PLACEHOLDER 41238d8d-4a26-43fe-9b8f-2ddcb59a3e67 PFBsYWNlaG9sZGVyPg0KICA8QWRkSW5WZXJzaW9uPjQuNC4wLjI4PC9BZGRJblZlcnNpb24+DQogIDxJZD40MTIzOGQ4ZC00YTI2LTQzZmUtOWI4Zi0yZGRjYjU5YTNlNjc8L0lkPg0KICA8RW50cmllcz4NCiAgICA8RW50cnk+DQogICAgICA8SWQ+ODliYWM1MGQtMTU3Yi00ODZjLWIwNzQtOGUyZmRjNzg1YzYxPC9JZD4NCiAgICAgIDxSZWZlcmVuY2VJZD5iNTRjZmNkYi1lMjk5LTQxYjItOWE0YS0wNDQwYWE3YmJlYzU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NDNdPC9UZXh0Pg0KICAgIDwvVGV4dFVuaXQ+DQogIDwvVGV4dFVuaXRzPg0KPC9QbGFjZWhvbGRlcj4=</w:instrText>
      </w:r>
      <w:r w:rsidR="00C05FEA" w:rsidRPr="003769FB">
        <w:rPr>
          <w:rFonts w:ascii="Book Antiqua" w:hAnsi="Book Antiqua"/>
          <w:szCs w:val="24"/>
          <w:lang w:val="en-US"/>
        </w:rPr>
        <w:fldChar w:fldCharType="separate"/>
      </w:r>
      <w:bookmarkStart w:id="111" w:name="_CTVP00141238d8d4a2643fe9b8f2ddcb59a3e67"/>
      <w:r w:rsidR="00A23467" w:rsidRPr="003769FB">
        <w:rPr>
          <w:rFonts w:ascii="Book Antiqua" w:hAnsi="Book Antiqua"/>
          <w:szCs w:val="24"/>
          <w:vertAlign w:val="superscript"/>
          <w:lang w:val="en-US"/>
        </w:rPr>
        <w:t>[43]</w:t>
      </w:r>
      <w:bookmarkEnd w:id="111"/>
      <w:r w:rsidR="00C05FEA" w:rsidRPr="003769FB">
        <w:rPr>
          <w:rFonts w:ascii="Book Antiqua" w:hAnsi="Book Antiqua"/>
          <w:szCs w:val="24"/>
          <w:lang w:val="en-US"/>
        </w:rPr>
        <w:fldChar w:fldCharType="end"/>
      </w:r>
      <w:r w:rsidR="00C05FEA" w:rsidRPr="003769FB">
        <w:rPr>
          <w:rFonts w:ascii="Book Antiqua" w:hAnsi="Book Antiqua"/>
          <w:szCs w:val="24"/>
          <w:lang w:val="en-US"/>
        </w:rPr>
        <w:t>. In principle, the transport of vitamin E is independent of the type of stereoisomer</w:t>
      </w:r>
      <w:r w:rsidR="00C05FEA"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8b4f4152-8b1c-42d8-85fc-135a9b89c547 PFBsYWNlaG9sZGVyPg0KICA8QWRkSW5WZXJzaW9uPjQuNC4wLjI4PC9BZGRJblZlcnNpb24+DQogIDxJZD44YjRmNDE1Mi04YjFjLTQyZDgtODVmYy0xMzVhOWI4OWM1NDc8L0lkPg0KICA8RW50cmllcz4NCiAgICA8RW50cnk+DQogICAgICA8SWQ+ZDQ5YjczYTQtNmVjZS00OWUwLTgzMmItM2NjMDBhMDE3MTE0PC9JZD4NCiAgICAgIDxSZWZlcmVuY2VJZD5iOTg3OTg4YS1jNzM5LTRhYjEtOGVmMC1lMmU3YmM3YWEyZDQ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2NSw2Nl08L1RleHQ+DQogICAgPC9UZXh0VW5pdD4NCiAgPC9UZXh0VW5pdHM+DQo8L1BsYWNlaG9sZGVyPg==</w:instrText>
      </w:r>
      <w:r w:rsidR="00C05FEA" w:rsidRPr="003769FB">
        <w:rPr>
          <w:rFonts w:ascii="Book Antiqua" w:hAnsi="Book Antiqua"/>
          <w:szCs w:val="24"/>
          <w:lang w:val="en-US"/>
        </w:rPr>
        <w:fldChar w:fldCharType="separate"/>
      </w:r>
      <w:bookmarkStart w:id="112" w:name="_CTVP0018b4f41528b1c42d885fc135a9b89c547"/>
      <w:r w:rsidR="00A23467" w:rsidRPr="003769FB">
        <w:rPr>
          <w:rFonts w:ascii="Book Antiqua" w:hAnsi="Book Antiqua"/>
          <w:szCs w:val="24"/>
          <w:vertAlign w:val="superscript"/>
          <w:lang w:val="en-US"/>
        </w:rPr>
        <w:t>[65,66]</w:t>
      </w:r>
      <w:bookmarkEnd w:id="112"/>
      <w:r w:rsidR="00C05FEA" w:rsidRPr="003769FB">
        <w:rPr>
          <w:rFonts w:ascii="Book Antiqua" w:hAnsi="Book Antiqua"/>
          <w:szCs w:val="24"/>
          <w:lang w:val="en-US"/>
        </w:rPr>
        <w:fldChar w:fldCharType="end"/>
      </w:r>
      <w:r w:rsidR="00C05FEA" w:rsidRPr="003769FB">
        <w:rPr>
          <w:rFonts w:ascii="Book Antiqua" w:hAnsi="Book Antiqua"/>
          <w:szCs w:val="24"/>
          <w:lang w:val="en-US"/>
        </w:rPr>
        <w:t xml:space="preserve">. Under </w:t>
      </w:r>
      <w:r w:rsidRPr="003769FB">
        <w:rPr>
          <w:rFonts w:ascii="Book Antiqua" w:hAnsi="Book Antiqua"/>
          <w:szCs w:val="24"/>
          <w:lang w:val="en-US"/>
        </w:rPr>
        <w:t xml:space="preserve">normal </w:t>
      </w:r>
      <w:r w:rsidR="00C05FEA" w:rsidRPr="003769FB">
        <w:rPr>
          <w:rFonts w:ascii="Book Antiqua" w:hAnsi="Book Antiqua"/>
          <w:szCs w:val="24"/>
          <w:lang w:val="en-US"/>
        </w:rPr>
        <w:t>physiological conditions, α-TOH is mostly transported via chylomicrons, very low density lipoprotein</w:t>
      </w:r>
      <w:r w:rsidRPr="003769FB">
        <w:rPr>
          <w:rFonts w:ascii="Book Antiqua" w:hAnsi="Book Antiqua"/>
          <w:szCs w:val="24"/>
          <w:lang w:val="en-US"/>
        </w:rPr>
        <w:t>s</w:t>
      </w:r>
      <w:r w:rsidR="00C05FEA" w:rsidRPr="003769FB">
        <w:rPr>
          <w:rFonts w:ascii="Book Antiqua" w:hAnsi="Book Antiqua"/>
          <w:szCs w:val="24"/>
          <w:lang w:val="en-US"/>
        </w:rPr>
        <w:t xml:space="preserve"> (VLDL) and high density lipoprotein</w:t>
      </w:r>
      <w:r w:rsidRPr="003769FB">
        <w:rPr>
          <w:rFonts w:ascii="Book Antiqua" w:hAnsi="Book Antiqua"/>
          <w:szCs w:val="24"/>
          <w:lang w:val="en-US"/>
        </w:rPr>
        <w:t>s</w:t>
      </w:r>
      <w:r w:rsidR="00C05FEA" w:rsidRPr="003769FB">
        <w:rPr>
          <w:rFonts w:ascii="Book Antiqua" w:hAnsi="Book Antiqua"/>
          <w:szCs w:val="24"/>
          <w:lang w:val="en-US"/>
        </w:rPr>
        <w:t xml:space="preserve"> (HDL), whereas under fasting conditions low density lipoprotein</w:t>
      </w:r>
      <w:r w:rsidRPr="003769FB">
        <w:rPr>
          <w:rFonts w:ascii="Book Antiqua" w:hAnsi="Book Antiqua"/>
          <w:szCs w:val="24"/>
          <w:lang w:val="en-US"/>
        </w:rPr>
        <w:t>s</w:t>
      </w:r>
      <w:r w:rsidR="00C05FEA" w:rsidRPr="003769FB">
        <w:rPr>
          <w:rFonts w:ascii="Book Antiqua" w:hAnsi="Book Antiqua"/>
          <w:szCs w:val="24"/>
          <w:lang w:val="en-US"/>
        </w:rPr>
        <w:t xml:space="preserve"> (LDL) take on this task</w:t>
      </w:r>
      <w:r w:rsidR="00C05FEA"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c80e4cd8-a899-419a-9563-c835aa325e40 PFBsYWNlaG9sZGVyPg0KICA8QWRkSW5WZXJzaW9uPjQuNC4wLjI4PC9BZGRJblZlcnNpb24+DQogIDxJZD5jODBlNGNkOC1hODk5LTQxOWEtOTU2My1jODM1YWEzMjVlNDA8L0lkPg0KICA8RW50cmllcz4NCiAgICA8RW50cnk+DQogICAgICA8SWQ+NDdiYzFiMTEtNDI5MC00Mzg2LWE4ZmYtMTNmNGI5MTI5ZWU2PC9JZD4NCiAgICAgIDxSZWZlcmVuY2VJZD5lNTE4NjIyZS1jMjU0LTQzZjQtOGY2Yy1hYTY5MjgyYmMzOTU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NjddPC9UZXh0Pg0KICAgIDwvVGV4dFVuaXQ+DQogIDwvVGV4dFVuaXRzPg0KPC9QbGFjZWhvbGRlcj4=</w:instrText>
      </w:r>
      <w:r w:rsidR="00C05FEA" w:rsidRPr="003769FB">
        <w:rPr>
          <w:rFonts w:ascii="Book Antiqua" w:hAnsi="Book Antiqua"/>
          <w:szCs w:val="24"/>
          <w:lang w:val="en-US"/>
        </w:rPr>
        <w:fldChar w:fldCharType="separate"/>
      </w:r>
      <w:bookmarkStart w:id="113" w:name="_CTVP001c80e4cd8a899419a9563c835aa325e40"/>
      <w:r w:rsidR="00A23467" w:rsidRPr="003769FB">
        <w:rPr>
          <w:rFonts w:ascii="Book Antiqua" w:hAnsi="Book Antiqua"/>
          <w:szCs w:val="24"/>
          <w:vertAlign w:val="superscript"/>
          <w:lang w:val="en-US"/>
        </w:rPr>
        <w:t>[67]</w:t>
      </w:r>
      <w:bookmarkEnd w:id="113"/>
      <w:r w:rsidR="00C05FEA" w:rsidRPr="003769FB">
        <w:rPr>
          <w:rFonts w:ascii="Book Antiqua" w:hAnsi="Book Antiqua"/>
          <w:szCs w:val="24"/>
          <w:lang w:val="en-US"/>
        </w:rPr>
        <w:fldChar w:fldCharType="end"/>
      </w:r>
      <w:r w:rsidR="00C05FEA" w:rsidRPr="003769FB">
        <w:rPr>
          <w:rFonts w:ascii="Book Antiqua" w:hAnsi="Book Antiqua"/>
          <w:szCs w:val="24"/>
          <w:lang w:val="en-US"/>
        </w:rPr>
        <w:t xml:space="preserve">. The distribution ratio of α-TOH between the different types of lipoproteins is </w:t>
      </w:r>
      <w:r w:rsidRPr="003769FB">
        <w:rPr>
          <w:rFonts w:ascii="Book Antiqua" w:hAnsi="Book Antiqua"/>
          <w:szCs w:val="24"/>
          <w:lang w:val="en-US"/>
        </w:rPr>
        <w:t xml:space="preserve">difficult </w:t>
      </w:r>
      <w:r w:rsidR="00C05FEA" w:rsidRPr="003769FB">
        <w:rPr>
          <w:rFonts w:ascii="Book Antiqua" w:hAnsi="Book Antiqua"/>
          <w:szCs w:val="24"/>
          <w:lang w:val="en-US"/>
        </w:rPr>
        <w:t xml:space="preserve">to define. </w:t>
      </w:r>
      <w:r w:rsidRPr="003769FB">
        <w:rPr>
          <w:rFonts w:ascii="Book Antiqua" w:hAnsi="Book Antiqua"/>
          <w:szCs w:val="24"/>
          <w:lang w:val="en-US"/>
        </w:rPr>
        <w:t xml:space="preserve">In a study on fasting normolipemic volunteers, Kostner </w:t>
      </w:r>
      <w:r w:rsidR="003500AB" w:rsidRPr="003769FB">
        <w:rPr>
          <w:rFonts w:ascii="Book Antiqua" w:hAnsi="Book Antiqua"/>
          <w:i/>
          <w:szCs w:val="24"/>
          <w:lang w:val="en-US"/>
        </w:rPr>
        <w:t>et al</w:t>
      </w:r>
      <w:r w:rsidRPr="003769FB">
        <w:rPr>
          <w:rFonts w:ascii="Book Antiqua" w:hAnsi="Book Antiqua"/>
          <w:szCs w:val="24"/>
          <w:lang w:val="en-US"/>
        </w:rPr>
        <w:fldChar w:fldCharType="begin"/>
      </w:r>
      <w:r w:rsidRPr="003769FB">
        <w:rPr>
          <w:rFonts w:ascii="Book Antiqua" w:hAnsi="Book Antiqua"/>
          <w:szCs w:val="24"/>
          <w:lang w:val="en-US"/>
        </w:rPr>
        <w:instrText>ADDIN CITAVI.PLACEHOLDER 46b0c174-48ca-4728-9d44-e48539cec7f9 PFBsYWNlaG9sZGVyPg0KICA8QWRkSW5WZXJzaW9uPjQuNC4wLjI4PC9BZGRJblZlcnNpb24+DQogIDxJZD40NmIwYzE3NC00OGNhLTQ3MjgtOWQ0NC1lNDg1MzljZWM3Zjk8L0lkPg0KICA8RW50cmllcz4NCiAgICA8RW50cnk+DQogICAgICA8SWQ+ZWNlNTg1ZDctMjU4My00NDIzLWEyNTYtZTM1OWUyYmE3Njg1PC9JZD4NCiAgICAgIDxSZWZlcmVuY2VJZD5kYmQzNDc5ZC05YzkwLTQxODMtYWEwOS0zMWIyNWNmNWIxZmE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2OF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68]</w:t>
      </w:r>
      <w:r w:rsidRPr="003769FB">
        <w:rPr>
          <w:rFonts w:ascii="Book Antiqua" w:hAnsi="Book Antiqua"/>
          <w:szCs w:val="24"/>
          <w:lang w:val="en-US"/>
        </w:rPr>
        <w:fldChar w:fldCharType="end"/>
      </w:r>
      <w:r w:rsidRPr="003769FB">
        <w:rPr>
          <w:rFonts w:ascii="Book Antiqua" w:hAnsi="Book Antiqua"/>
          <w:szCs w:val="24"/>
          <w:lang w:val="en-US"/>
        </w:rPr>
        <w:t xml:space="preserve"> found a ratio of 1.0 : 1.9 : 1.4 of α-TOH distribution between VLDL, LDL and HDL</w:t>
      </w:r>
      <w:r w:rsidR="00E030B6" w:rsidRPr="003769FB">
        <w:rPr>
          <w:rFonts w:ascii="Book Antiqua" w:hAnsi="Book Antiqua"/>
          <w:szCs w:val="24"/>
          <w:lang w:val="en-US"/>
        </w:rPr>
        <w:t>,</w:t>
      </w:r>
      <w:r w:rsidRPr="003769FB">
        <w:rPr>
          <w:rFonts w:ascii="Book Antiqua" w:hAnsi="Book Antiqua"/>
          <w:szCs w:val="24"/>
          <w:lang w:val="en-US"/>
        </w:rPr>
        <w:t xml:space="preserve"> respectively. </w:t>
      </w:r>
      <w:r w:rsidR="00C05FEA" w:rsidRPr="003769FB">
        <w:rPr>
          <w:rFonts w:ascii="Book Antiqua" w:hAnsi="Book Antiqua"/>
          <w:szCs w:val="24"/>
          <w:lang w:val="en-US"/>
        </w:rPr>
        <w:t>In contrast, Behrens</w:t>
      </w:r>
      <w:r w:rsidR="00C17A77" w:rsidRPr="003769FB">
        <w:rPr>
          <w:rFonts w:ascii="Book Antiqua" w:hAnsi="Book Antiqua"/>
          <w:i/>
          <w:szCs w:val="24"/>
          <w:lang w:val="en-US"/>
        </w:rPr>
        <w:t xml:space="preserve"> et al</w:t>
      </w:r>
      <w:r w:rsidR="00C05FEA"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41cbc46b-ffd0-4c99-92ca-148d76c804ea PFBsYWNlaG9sZGVyPg0KICA8QWRkSW5WZXJzaW9uPjQuNC4wLjI4PC9BZGRJblZlcnNpb24+DQogIDxJZD40MWNiYzQ2Yi1mZmQwLTRjOTktOTJjYS0xNDhkNzZjODA0ZWE8L0lkPg0KICA8RW50cmllcz4NCiAgICA8RW50cnk+DQogICAgICA8SWQ+MjkwNjZjZTMtOTg2OS00Y2NjLWJjZTAtNjc5YTEwZWUwMjVkPC9JZD4NCiAgICAgIDxSZWZlcmVuY2VJZD42NGFlZWVkZS03MmEzLTQ4MzMtYmI0Yy02MzUxMzFhYzVjYTQ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Y5XTwvVGV4dD4NCiAgICA8L1RleHRVbml0Pg0KICA8L1RleHRVbml0cz4NCjwvUGxhY2Vob2xkZXI+</w:instrText>
      </w:r>
      <w:r w:rsidR="00C05FEA" w:rsidRPr="003769FB">
        <w:rPr>
          <w:rFonts w:ascii="Book Antiqua" w:hAnsi="Book Antiqua"/>
          <w:szCs w:val="24"/>
          <w:lang w:val="en-US"/>
        </w:rPr>
        <w:fldChar w:fldCharType="separate"/>
      </w:r>
      <w:bookmarkStart w:id="114" w:name="_CTVP00141cbc46bffd04c9992ca148d76c804ea"/>
      <w:r w:rsidR="00A23467" w:rsidRPr="003769FB">
        <w:rPr>
          <w:rFonts w:ascii="Book Antiqua" w:hAnsi="Book Antiqua"/>
          <w:szCs w:val="24"/>
          <w:vertAlign w:val="superscript"/>
          <w:lang w:val="en-US"/>
        </w:rPr>
        <w:t>[69]</w:t>
      </w:r>
      <w:bookmarkEnd w:id="114"/>
      <w:r w:rsidR="00C05FEA" w:rsidRPr="003769FB">
        <w:rPr>
          <w:rFonts w:ascii="Book Antiqua" w:hAnsi="Book Antiqua"/>
          <w:szCs w:val="24"/>
          <w:lang w:val="en-US"/>
        </w:rPr>
        <w:fldChar w:fldCharType="end"/>
      </w:r>
      <w:r w:rsidR="00C05FEA" w:rsidRPr="003769FB">
        <w:rPr>
          <w:rFonts w:ascii="Book Antiqua" w:hAnsi="Book Antiqua"/>
          <w:szCs w:val="24"/>
          <w:lang w:val="en-US"/>
        </w:rPr>
        <w:t xml:space="preserve"> calculated a ratio of 1.0 : 9.4 : 8.4. </w:t>
      </w:r>
      <w:r w:rsidR="00C4301C" w:rsidRPr="003769FB">
        <w:rPr>
          <w:rFonts w:ascii="Book Antiqua" w:hAnsi="Book Antiqua"/>
          <w:szCs w:val="24"/>
          <w:lang w:val="en-US"/>
        </w:rPr>
        <w:t xml:space="preserve">These variations are </w:t>
      </w:r>
      <w:r w:rsidRPr="003769FB">
        <w:rPr>
          <w:rFonts w:ascii="Book Antiqua" w:hAnsi="Book Antiqua"/>
          <w:szCs w:val="24"/>
          <w:lang w:val="en-US"/>
        </w:rPr>
        <w:t xml:space="preserve">most likely </w:t>
      </w:r>
      <w:r w:rsidR="00C4301C" w:rsidRPr="003769FB">
        <w:rPr>
          <w:rFonts w:ascii="Book Antiqua" w:hAnsi="Book Antiqua"/>
          <w:szCs w:val="24"/>
          <w:lang w:val="en-US"/>
        </w:rPr>
        <w:t xml:space="preserve">due to individual differences in α-TOH distribution </w:t>
      </w:r>
      <w:r w:rsidRPr="003769FB">
        <w:rPr>
          <w:rFonts w:ascii="Book Antiqua" w:hAnsi="Book Antiqua"/>
          <w:szCs w:val="24"/>
          <w:lang w:val="en-US"/>
        </w:rPr>
        <w:t xml:space="preserve">in the </w:t>
      </w:r>
      <w:r w:rsidR="00C4301C" w:rsidRPr="003769FB">
        <w:rPr>
          <w:rFonts w:ascii="Book Antiqua" w:hAnsi="Book Antiqua"/>
          <w:szCs w:val="24"/>
          <w:lang w:val="en-US"/>
        </w:rPr>
        <w:t xml:space="preserve">lipoproteins caused by </w:t>
      </w:r>
      <w:r w:rsidRPr="003769FB">
        <w:rPr>
          <w:rFonts w:ascii="Book Antiqua" w:hAnsi="Book Antiqua"/>
          <w:szCs w:val="24"/>
          <w:lang w:val="en-US"/>
        </w:rPr>
        <w:t xml:space="preserve">differing </w:t>
      </w:r>
      <w:r w:rsidR="00C4301C" w:rsidRPr="003769FB">
        <w:rPr>
          <w:rFonts w:ascii="Book Antiqua" w:hAnsi="Book Antiqua"/>
          <w:szCs w:val="24"/>
          <w:lang w:val="en-US"/>
        </w:rPr>
        <w:t>dietary α-TOH intake, metabolic state</w:t>
      </w:r>
      <w:r w:rsidRPr="003769FB">
        <w:rPr>
          <w:rFonts w:ascii="Book Antiqua" w:hAnsi="Book Antiqua"/>
          <w:szCs w:val="24"/>
          <w:lang w:val="en-US"/>
        </w:rPr>
        <w:t>s</w:t>
      </w:r>
      <w:r w:rsidR="00C4301C"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dc4d892a-4238-4523-a11b-f4f0841f46a5 PFBsYWNlaG9sZGVyPg0KICA8QWRkSW5WZXJzaW9uPjQuNC4wLjI4PC9BZGRJblZlcnNpb24+DQogIDxJZD5kYzRkODkyYS00MjM4LTQ1MjMtYTExYi1mNGYwODQxZjQ2YTU8L0lkPg0KICA8RW50cmllcz4NCiAgICA8RW50cnk+DQogICAgICA8SWQ+MGQ5MTViN2ItMjZmZS00YTFjLTk5ZTEtODk4MGEwM2IzZjc3PC9JZD4NCiAgICAgIDxSZWZlcmVuY2VJZD5kYmQzNDc5ZC05YzkwLTQxODMtYWEwOS0zMWIyNWNmNWIxZmE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2OF08L1RleHQ+DQogICAgPC9UZXh0VW5pdD4NCiAgPC9UZXh0VW5pdHM+DQo8L1BsYWNlaG9sZGVyPg==</w:instrText>
      </w:r>
      <w:r w:rsidR="00C4301C" w:rsidRPr="003769FB">
        <w:rPr>
          <w:rFonts w:ascii="Book Antiqua" w:hAnsi="Book Antiqua"/>
          <w:szCs w:val="24"/>
          <w:lang w:val="en-US"/>
        </w:rPr>
        <w:fldChar w:fldCharType="separate"/>
      </w:r>
      <w:bookmarkStart w:id="115" w:name="_CTVP001dc4d892a42384523a11bf4f0841f46a5"/>
      <w:r w:rsidR="00A23467" w:rsidRPr="003769FB">
        <w:rPr>
          <w:rFonts w:ascii="Book Antiqua" w:hAnsi="Book Antiqua"/>
          <w:szCs w:val="24"/>
          <w:vertAlign w:val="superscript"/>
          <w:lang w:val="en-US"/>
        </w:rPr>
        <w:t>[68]</w:t>
      </w:r>
      <w:bookmarkEnd w:id="115"/>
      <w:r w:rsidR="00C4301C" w:rsidRPr="003769FB">
        <w:rPr>
          <w:rFonts w:ascii="Book Antiqua" w:hAnsi="Book Antiqua"/>
          <w:szCs w:val="24"/>
          <w:lang w:val="en-US"/>
        </w:rPr>
        <w:fldChar w:fldCharType="end"/>
      </w:r>
      <w:r w:rsidR="00C4301C" w:rsidRPr="003769FB">
        <w:rPr>
          <w:rFonts w:ascii="Book Antiqua" w:hAnsi="Book Antiqua"/>
          <w:szCs w:val="24"/>
          <w:lang w:val="en-US"/>
        </w:rPr>
        <w:t xml:space="preserve">, and other factors influencing bioavailability and </w:t>
      </w:r>
      <w:r w:rsidRPr="003769FB">
        <w:rPr>
          <w:rFonts w:ascii="Book Antiqua" w:hAnsi="Book Antiqua"/>
          <w:szCs w:val="24"/>
          <w:lang w:val="en-US"/>
        </w:rPr>
        <w:t xml:space="preserve">the </w:t>
      </w:r>
      <w:r w:rsidR="00C4301C" w:rsidRPr="003769FB">
        <w:rPr>
          <w:rFonts w:ascii="Book Antiqua" w:hAnsi="Book Antiqua"/>
          <w:szCs w:val="24"/>
          <w:lang w:val="en-US"/>
        </w:rPr>
        <w:t xml:space="preserve">status of vitamin E. </w:t>
      </w:r>
      <w:r w:rsidR="00D32FE4" w:rsidRPr="003769FB">
        <w:rPr>
          <w:rFonts w:ascii="Book Antiqua" w:hAnsi="Book Antiqua"/>
          <w:szCs w:val="24"/>
          <w:lang w:val="en-US"/>
        </w:rPr>
        <w:t>In a</w:t>
      </w:r>
      <w:r w:rsidR="00E70CA6" w:rsidRPr="003769FB">
        <w:rPr>
          <w:rFonts w:ascii="Book Antiqua" w:hAnsi="Book Antiqua"/>
          <w:szCs w:val="24"/>
          <w:lang w:val="en-US"/>
        </w:rPr>
        <w:t>ddition,</w:t>
      </w:r>
      <w:r w:rsidR="00C4301C" w:rsidRPr="003769FB">
        <w:rPr>
          <w:rFonts w:ascii="Book Antiqua" w:hAnsi="Book Antiqua"/>
          <w:szCs w:val="24"/>
          <w:lang w:val="en-US"/>
        </w:rPr>
        <w:t xml:space="preserve"> results obtained from human studies</w:t>
      </w:r>
      <w:r w:rsidR="00E70CA6" w:rsidRPr="003769FB">
        <w:rPr>
          <w:rFonts w:ascii="Book Antiqua" w:hAnsi="Book Antiqua"/>
          <w:szCs w:val="24"/>
          <w:lang w:val="en-US"/>
        </w:rPr>
        <w:t xml:space="preserve"> </w:t>
      </w:r>
      <w:r w:rsidR="00DF3FAE" w:rsidRPr="003769FB">
        <w:rPr>
          <w:rFonts w:ascii="Book Antiqua" w:hAnsi="Book Antiqua"/>
          <w:szCs w:val="24"/>
          <w:lang w:val="en-US"/>
        </w:rPr>
        <w:t xml:space="preserve">regarding the distribution of α-TOH to lipoproteins </w:t>
      </w:r>
      <w:r w:rsidR="00E70CA6" w:rsidRPr="003769FB">
        <w:rPr>
          <w:rFonts w:ascii="Book Antiqua" w:hAnsi="Book Antiqua"/>
          <w:szCs w:val="24"/>
          <w:lang w:val="en-US"/>
        </w:rPr>
        <w:t xml:space="preserve">differ from studies performed </w:t>
      </w:r>
      <w:r w:rsidRPr="003769FB">
        <w:rPr>
          <w:rFonts w:ascii="Book Antiqua" w:hAnsi="Book Antiqua"/>
          <w:szCs w:val="24"/>
          <w:lang w:val="en-US"/>
        </w:rPr>
        <w:t>o</w:t>
      </w:r>
      <w:r w:rsidR="00E70CA6" w:rsidRPr="003769FB">
        <w:rPr>
          <w:rFonts w:ascii="Book Antiqua" w:hAnsi="Book Antiqua"/>
          <w:szCs w:val="24"/>
          <w:lang w:val="en-US"/>
        </w:rPr>
        <w:t xml:space="preserve">n rodents. </w:t>
      </w:r>
      <w:r w:rsidR="00C05FEA" w:rsidRPr="003769FB">
        <w:rPr>
          <w:rFonts w:ascii="Book Antiqua" w:hAnsi="Book Antiqua"/>
          <w:szCs w:val="24"/>
          <w:lang w:val="en-US"/>
        </w:rPr>
        <w:t>As shown by Bjørneboe </w:t>
      </w:r>
      <w:r w:rsidR="003500AB" w:rsidRPr="003769FB">
        <w:rPr>
          <w:rFonts w:ascii="Book Antiqua" w:hAnsi="Book Antiqua"/>
          <w:i/>
          <w:szCs w:val="24"/>
          <w:lang w:val="en-US"/>
        </w:rPr>
        <w:t>et al</w:t>
      </w:r>
      <w:r w:rsidR="00C05FEA"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d7488683-4cb6-480e-b6cd-eaeca348b68c PFBsYWNlaG9sZGVyPg0KICA8QWRkSW5WZXJzaW9uPjQuNC4wLjI4PC9BZGRJblZlcnNpb24+DQogIDxJZD5kNzQ4ODY4My00Y2I2LTQ4MGUtYjZjZC1lYWVjYTM0OGI2OGM8L0lkPg0KICA8RW50cmllcz4NCiAgICA8RW50cnk+DQogICAgICA8SWQ+NWU1ZjY5YzItOGZhNS00YmEzLTg1NWQtOGNkYWI3YzA4ZTU4PC9JZD4NCiAgICAgIDxSZWZlcmVuY2VJZD5lNTE4NjIyZS1jMjU0LTQzZjQtOGY2Yy1hYTY5MjgyYmMzOTU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NjddPC9UZXh0Pg0KICAgIDwvVGV4dFVuaXQ+DQogIDwvVGV4dFVuaXRzPg0KPC9QbGFjZWhvbGRlcj4=</w:instrText>
      </w:r>
      <w:r w:rsidR="00C05FEA" w:rsidRPr="003769FB">
        <w:rPr>
          <w:rFonts w:ascii="Book Antiqua" w:hAnsi="Book Antiqua"/>
          <w:szCs w:val="24"/>
          <w:lang w:val="en-US"/>
        </w:rPr>
        <w:fldChar w:fldCharType="separate"/>
      </w:r>
      <w:bookmarkStart w:id="116" w:name="_CTVP001d74886834cb6480eb6cdeaeca348b68c"/>
      <w:r w:rsidR="00A23467" w:rsidRPr="003769FB">
        <w:rPr>
          <w:rFonts w:ascii="Book Antiqua" w:hAnsi="Book Antiqua"/>
          <w:szCs w:val="24"/>
          <w:vertAlign w:val="superscript"/>
          <w:lang w:val="en-US"/>
        </w:rPr>
        <w:t>[67]</w:t>
      </w:r>
      <w:bookmarkEnd w:id="116"/>
      <w:r w:rsidR="00C05FEA" w:rsidRPr="003769FB">
        <w:rPr>
          <w:rFonts w:ascii="Book Antiqua" w:hAnsi="Book Antiqua"/>
          <w:szCs w:val="24"/>
          <w:lang w:val="en-US"/>
        </w:rPr>
        <w:fldChar w:fldCharType="end"/>
      </w:r>
      <w:r w:rsidR="00E030B6" w:rsidRPr="003769FB">
        <w:rPr>
          <w:rFonts w:ascii="Book Antiqua" w:hAnsi="Book Antiqua"/>
          <w:szCs w:val="24"/>
          <w:lang w:val="en-US"/>
        </w:rPr>
        <w:t xml:space="preserve">, </w:t>
      </w:r>
      <w:r w:rsidR="00C05FEA" w:rsidRPr="003769FB">
        <w:rPr>
          <w:rFonts w:ascii="Book Antiqua" w:hAnsi="Book Antiqua"/>
          <w:szCs w:val="24"/>
          <w:lang w:val="en-US"/>
        </w:rPr>
        <w:t xml:space="preserve">under non-fasting conditions in rats 51 % of serum α-TOH were associated with chylomicrons and VLDL whereas 47 % were found within HDL. </w:t>
      </w:r>
      <w:r w:rsidR="00961280" w:rsidRPr="003769FB">
        <w:rPr>
          <w:rFonts w:ascii="Book Antiqua" w:hAnsi="Book Antiqua"/>
          <w:szCs w:val="24"/>
          <w:lang w:val="en-US"/>
        </w:rPr>
        <w:t>T</w:t>
      </w:r>
      <w:r w:rsidR="00DF3FAE" w:rsidRPr="003769FB">
        <w:rPr>
          <w:rFonts w:ascii="Book Antiqua" w:hAnsi="Book Antiqua"/>
          <w:szCs w:val="24"/>
          <w:lang w:val="en-US"/>
        </w:rPr>
        <w:t xml:space="preserve">hese differences across species </w:t>
      </w:r>
      <w:r w:rsidR="00D32FE4" w:rsidRPr="003769FB">
        <w:rPr>
          <w:rFonts w:ascii="Book Antiqua" w:hAnsi="Book Antiqua"/>
          <w:szCs w:val="24"/>
          <w:lang w:val="en-US"/>
        </w:rPr>
        <w:t>highlight</w:t>
      </w:r>
      <w:r w:rsidR="00DF3FAE" w:rsidRPr="003769FB">
        <w:rPr>
          <w:rFonts w:ascii="Book Antiqua" w:hAnsi="Book Antiqua"/>
          <w:szCs w:val="24"/>
          <w:lang w:val="en-US"/>
        </w:rPr>
        <w:t xml:space="preserve"> </w:t>
      </w:r>
      <w:r w:rsidR="00961280" w:rsidRPr="003769FB">
        <w:rPr>
          <w:rFonts w:ascii="Book Antiqua" w:hAnsi="Book Antiqua"/>
          <w:szCs w:val="24"/>
          <w:lang w:val="en-US"/>
        </w:rPr>
        <w:t xml:space="preserve">clearly </w:t>
      </w:r>
      <w:r w:rsidR="00DF3FAE" w:rsidRPr="003769FB">
        <w:rPr>
          <w:rFonts w:ascii="Book Antiqua" w:hAnsi="Book Antiqua"/>
          <w:szCs w:val="24"/>
          <w:lang w:val="en-US"/>
        </w:rPr>
        <w:t xml:space="preserve">the complexity of this topic. </w:t>
      </w:r>
    </w:p>
    <w:p w14:paraId="2A7B6C87" w14:textId="2DC3BCE2" w:rsidR="00C05FEA" w:rsidRPr="003769FB" w:rsidRDefault="003361FC" w:rsidP="004D49D8">
      <w:pPr>
        <w:widowControl w:val="0"/>
        <w:autoSpaceDE w:val="0"/>
        <w:autoSpaceDN w:val="0"/>
        <w:adjustRightInd w:val="0"/>
        <w:spacing w:after="0"/>
        <w:rPr>
          <w:rFonts w:ascii="Book Antiqua" w:hAnsi="Book Antiqua"/>
          <w:szCs w:val="24"/>
          <w:lang w:val="en-US"/>
        </w:rPr>
      </w:pPr>
      <w:r w:rsidRPr="003769FB">
        <w:rPr>
          <w:rFonts w:ascii="Book Antiqua" w:hAnsi="Book Antiqua"/>
          <w:szCs w:val="24"/>
          <w:lang w:val="en-US"/>
        </w:rPr>
        <w:t>The concentrations of vitamin E</w:t>
      </w:r>
      <w:r w:rsidR="00C05FEA" w:rsidRPr="003769FB">
        <w:rPr>
          <w:rFonts w:ascii="Book Antiqua" w:hAnsi="Book Antiqua"/>
          <w:szCs w:val="24"/>
          <w:lang w:val="en-US"/>
        </w:rPr>
        <w:t xml:space="preserve"> in chylomicrons are independent </w:t>
      </w:r>
      <w:r w:rsidR="00FF4BE1" w:rsidRPr="003769FB">
        <w:rPr>
          <w:rFonts w:ascii="Book Antiqua" w:hAnsi="Book Antiqua"/>
          <w:szCs w:val="24"/>
          <w:lang w:val="en-US"/>
        </w:rPr>
        <w:t xml:space="preserve">of </w:t>
      </w:r>
      <w:r w:rsidR="00C05FEA" w:rsidRPr="003769FB">
        <w:rPr>
          <w:rFonts w:ascii="Book Antiqua" w:hAnsi="Book Antiqua"/>
          <w:szCs w:val="24"/>
          <w:lang w:val="en-US"/>
        </w:rPr>
        <w:t xml:space="preserve">the vitamin E form or stereoisomers. Vitamin E is secreted via chylomicrons by enterocytes into the intestinal lymph system </w:t>
      </w:r>
      <w:r w:rsidR="00FF4BE1" w:rsidRPr="003769FB">
        <w:rPr>
          <w:rFonts w:ascii="Book Antiqua" w:hAnsi="Book Antiqua"/>
          <w:szCs w:val="24"/>
          <w:lang w:val="en-US"/>
        </w:rPr>
        <w:t xml:space="preserve">to begin </w:t>
      </w:r>
      <w:r w:rsidR="00C05FEA" w:rsidRPr="003769FB">
        <w:rPr>
          <w:rFonts w:ascii="Book Antiqua" w:hAnsi="Book Antiqua"/>
          <w:szCs w:val="24"/>
          <w:lang w:val="en-US"/>
        </w:rPr>
        <w:t>systemic circulation. The triglycerides in chylomicrons are subjected to hydrolysis by lipoprotein lipase (LPL)</w:t>
      </w:r>
      <w:r w:rsidR="00C05FEA"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5209c53a-1067-40f1-a0ed-c884b78d723f PFBsYWNlaG9sZGVyPg0KICA8QWRkSW5WZXJzaW9uPjQuNC4wLjI4PC9BZGRJblZlcnNpb24+DQogIDxJZD41MjA5YzUzYS0xMDY3LTQwZjEtYTBlZC1jODg0Yjc4ZDcyM2Y8L0lkPg0KICA8RW50cmllcz4NCiAgICA8RW50cnk+DQogICAgICA8SWQ+YTIzMjQwM2UtYzBjOC00ZThlLWJiY2MtMmM0N2MwZTk2NTAyPC9JZD4NCiAgICAgIDxSZWZlcmVuY2VJZD41NTJmOTEyMy1mMGEyLTRiMzUtOWExZC0zNWI1NmUyM2RiODE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1Niw3MF08L1RleHQ+DQogICAgPC9UZXh0VW5pdD4NCiAgPC9UZXh0VW5pdHM+DQo8L1BsYWNlaG9sZGVyPg==</w:instrText>
      </w:r>
      <w:r w:rsidR="00C05FEA" w:rsidRPr="003769FB">
        <w:rPr>
          <w:rFonts w:ascii="Book Antiqua" w:hAnsi="Book Antiqua"/>
          <w:szCs w:val="24"/>
          <w:lang w:val="en-US"/>
        </w:rPr>
        <w:fldChar w:fldCharType="separate"/>
      </w:r>
      <w:bookmarkStart w:id="117" w:name="_CTVP0015209c53a106740f1a0edc884b78d723f"/>
      <w:r w:rsidR="00A23467" w:rsidRPr="003769FB">
        <w:rPr>
          <w:rFonts w:ascii="Book Antiqua" w:hAnsi="Book Antiqua"/>
          <w:szCs w:val="24"/>
          <w:vertAlign w:val="superscript"/>
          <w:lang w:val="en-US"/>
        </w:rPr>
        <w:t>[56,70]</w:t>
      </w:r>
      <w:bookmarkEnd w:id="117"/>
      <w:r w:rsidR="00C05FEA" w:rsidRPr="003769FB">
        <w:rPr>
          <w:rFonts w:ascii="Book Antiqua" w:hAnsi="Book Antiqua"/>
          <w:szCs w:val="24"/>
          <w:lang w:val="en-US"/>
        </w:rPr>
        <w:fldChar w:fldCharType="end"/>
      </w:r>
      <w:r w:rsidR="00C05FEA" w:rsidRPr="003769FB">
        <w:rPr>
          <w:rFonts w:ascii="Book Antiqua" w:hAnsi="Book Antiqua"/>
          <w:szCs w:val="24"/>
          <w:lang w:val="en-US"/>
        </w:rPr>
        <w:t xml:space="preserve">. During lipolysis, vitamin E remains in the lipoprotein particle and </w:t>
      </w:r>
      <w:r w:rsidR="0020415C" w:rsidRPr="003769FB">
        <w:rPr>
          <w:rFonts w:ascii="Book Antiqua" w:hAnsi="Book Antiqua"/>
          <w:szCs w:val="24"/>
          <w:lang w:val="en-US"/>
        </w:rPr>
        <w:t xml:space="preserve">its </w:t>
      </w:r>
      <w:r w:rsidR="00C05FEA" w:rsidRPr="003769FB">
        <w:rPr>
          <w:rFonts w:ascii="Book Antiqua" w:hAnsi="Book Antiqua"/>
          <w:szCs w:val="24"/>
          <w:lang w:val="en-US"/>
        </w:rPr>
        <w:t>further transport through circulation occurs via chylomicron remnants. Vitamin E is then imported into the liver via LDL receptor-related protein</w:t>
      </w:r>
      <w:r w:rsidR="00394F65" w:rsidRPr="003769FB">
        <w:rPr>
          <w:rFonts w:ascii="Book Antiqua" w:hAnsi="Book Antiqua"/>
          <w:szCs w:val="24"/>
          <w:lang w:val="en-US"/>
        </w:rPr>
        <w:t>s</w:t>
      </w:r>
      <w:r w:rsidR="00C05FEA" w:rsidRPr="003769FB">
        <w:rPr>
          <w:rFonts w:ascii="Book Antiqua" w:hAnsi="Book Antiqua"/>
          <w:szCs w:val="24"/>
          <w:lang w:val="en-US"/>
        </w:rPr>
        <w:t xml:space="preserve"> (LRP)- and LDL receptor (LDLR)-mediated uptake of chylomicron remnants</w:t>
      </w:r>
      <w:r w:rsidR="00C05FEA"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cc76e015-8143-4205-b5ab-4913a151688e PFBsYWNlaG9sZGVyPg0KICA8QWRkSW5WZXJzaW9uPjQuNC4wLjI4PC9BZGRJblZlcnNpb24+DQogIDxJZD5jYzc2ZTAxNS04MTQzLTQyMDUtYjVhYi00OTEzYTE1MTY4OGU8L0lkPg0KICA8RW50cmllcz4NCiAgICA8RW50cnk+DQogICAgICA8SWQ+NGViODMwYzAtMjM5Mi00OGIzLWI0NDAtNjNlN2Q5NzRlNGY3PC9JZD4NCiAgICAgIDxSZWZlcmVuY2VJZD44NzdjMzQ5YS00NWU0LTQ4ZDMtODJkZC03NzZjZWJkZTJmOTM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NjAsNzFdPC9UZXh0Pg0KICAgIDwvVGV4dFVuaXQ+DQogIDwvVGV4dFVuaXRzPg0KPC9QbGFjZWhvbGRlcj4=</w:instrText>
      </w:r>
      <w:r w:rsidR="00C05FEA" w:rsidRPr="003769FB">
        <w:rPr>
          <w:rFonts w:ascii="Book Antiqua" w:hAnsi="Book Antiqua"/>
          <w:szCs w:val="24"/>
          <w:lang w:val="en-US"/>
        </w:rPr>
        <w:fldChar w:fldCharType="separate"/>
      </w:r>
      <w:bookmarkStart w:id="118" w:name="_CTVP001cc76e01581434205b5ab4913a151688e"/>
      <w:r w:rsidR="00A23467" w:rsidRPr="003769FB">
        <w:rPr>
          <w:rFonts w:ascii="Book Antiqua" w:hAnsi="Book Antiqua"/>
          <w:szCs w:val="24"/>
          <w:vertAlign w:val="superscript"/>
          <w:lang w:val="en-US"/>
        </w:rPr>
        <w:t>[60,71]</w:t>
      </w:r>
      <w:bookmarkEnd w:id="118"/>
      <w:r w:rsidR="00C05FEA" w:rsidRPr="003769FB">
        <w:rPr>
          <w:rFonts w:ascii="Book Antiqua" w:hAnsi="Book Antiqua"/>
          <w:szCs w:val="24"/>
          <w:lang w:val="en-US"/>
        </w:rPr>
        <w:fldChar w:fldCharType="end"/>
      </w:r>
      <w:r w:rsidR="00C05FEA" w:rsidRPr="003769FB">
        <w:rPr>
          <w:rFonts w:ascii="Book Antiqua" w:hAnsi="Book Antiqua"/>
          <w:szCs w:val="24"/>
          <w:lang w:val="en-US"/>
        </w:rPr>
        <w:t xml:space="preserve">. </w:t>
      </w:r>
    </w:p>
    <w:p w14:paraId="5BFF3B60" w14:textId="47DDCE5E" w:rsidR="00C05FEA" w:rsidRPr="003769FB" w:rsidRDefault="00C05FEA" w:rsidP="004D49D8">
      <w:pPr>
        <w:widowControl w:val="0"/>
        <w:autoSpaceDE w:val="0"/>
        <w:autoSpaceDN w:val="0"/>
        <w:adjustRightInd w:val="0"/>
        <w:spacing w:after="0"/>
        <w:ind w:firstLineChars="200" w:firstLine="480"/>
        <w:rPr>
          <w:rFonts w:ascii="Book Antiqua" w:hAnsi="Book Antiqua"/>
          <w:szCs w:val="24"/>
          <w:lang w:val="en-US"/>
        </w:rPr>
      </w:pPr>
      <w:r w:rsidRPr="003769FB">
        <w:rPr>
          <w:rFonts w:ascii="Book Antiqua" w:hAnsi="Book Antiqua"/>
          <w:szCs w:val="24"/>
          <w:lang w:val="en-US"/>
        </w:rPr>
        <w:lastRenderedPageBreak/>
        <w:t xml:space="preserve">In the liver, vitamin E undergoes several sorting </w:t>
      </w:r>
      <w:r w:rsidR="003361FC" w:rsidRPr="003769FB">
        <w:rPr>
          <w:rFonts w:ascii="Book Antiqua" w:hAnsi="Book Antiqua"/>
          <w:szCs w:val="24"/>
          <w:lang w:val="en-US"/>
        </w:rPr>
        <w:t>steps</w:t>
      </w:r>
      <w:r w:rsidRPr="003769FB">
        <w:rPr>
          <w:rFonts w:ascii="Book Antiqua" w:hAnsi="Book Antiqua"/>
          <w:szCs w:val="24"/>
          <w:lang w:val="en-US"/>
        </w:rPr>
        <w:t xml:space="preserve"> (see section </w:t>
      </w:r>
      <w:r w:rsidR="004C31C6" w:rsidRPr="003769FB">
        <w:rPr>
          <w:rFonts w:ascii="Book Antiqua" w:hAnsi="Book Antiqua"/>
          <w:szCs w:val="24"/>
          <w:lang w:val="en-US"/>
        </w:rPr>
        <w:t>“</w:t>
      </w:r>
      <w:r w:rsidRPr="003769FB">
        <w:rPr>
          <w:rFonts w:ascii="Book Antiqua" w:hAnsi="Book Antiqua"/>
          <w:szCs w:val="24"/>
          <w:lang w:val="en-US"/>
        </w:rPr>
        <w:t>α-TOH transfer protein (α-TTP</w:t>
      </w:r>
      <w:r w:rsidR="004C31C6" w:rsidRPr="003769FB">
        <w:rPr>
          <w:rFonts w:ascii="Book Antiqua" w:hAnsi="Book Antiqua"/>
          <w:szCs w:val="24"/>
          <w:lang w:val="en-US"/>
        </w:rPr>
        <w:t>)” in the following chapter “</w:t>
      </w:r>
      <w:r w:rsidRPr="003769FB">
        <w:rPr>
          <w:rFonts w:ascii="Book Antiqua" w:hAnsi="Book Antiqua"/>
          <w:szCs w:val="24"/>
          <w:lang w:val="en-US"/>
        </w:rPr>
        <w:t>Intracellular binding proteins”) or metabolic processes (see</w:t>
      </w:r>
      <w:r w:rsidR="00154ACA" w:rsidRPr="003769FB">
        <w:rPr>
          <w:rFonts w:ascii="Book Antiqua" w:hAnsi="Book Antiqua"/>
          <w:szCs w:val="24"/>
          <w:lang w:val="en-US"/>
        </w:rPr>
        <w:t xml:space="preserve"> </w:t>
      </w:r>
      <w:r w:rsidRPr="003769FB">
        <w:rPr>
          <w:rFonts w:ascii="Book Antiqua" w:hAnsi="Book Antiqua"/>
          <w:szCs w:val="24"/>
          <w:lang w:val="en-US"/>
        </w:rPr>
        <w:t xml:space="preserve">section </w:t>
      </w:r>
      <w:r w:rsidR="004C31C6" w:rsidRPr="003769FB">
        <w:rPr>
          <w:rFonts w:ascii="Book Antiqua" w:hAnsi="Book Antiqua"/>
          <w:szCs w:val="24"/>
          <w:lang w:val="en-US"/>
        </w:rPr>
        <w:t>“M</w:t>
      </w:r>
      <w:r w:rsidRPr="003769FB">
        <w:rPr>
          <w:rFonts w:ascii="Book Antiqua" w:hAnsi="Book Antiqua"/>
          <w:szCs w:val="24"/>
          <w:lang w:val="en-US"/>
        </w:rPr>
        <w:t>etabolism</w:t>
      </w:r>
      <w:r w:rsidR="004C31C6" w:rsidRPr="003769FB">
        <w:rPr>
          <w:rFonts w:ascii="Book Antiqua" w:hAnsi="Book Antiqua"/>
          <w:szCs w:val="24"/>
          <w:lang w:val="en-US"/>
        </w:rPr>
        <w:t xml:space="preserve"> of vitamin E”</w:t>
      </w:r>
      <w:r w:rsidRPr="003769FB">
        <w:rPr>
          <w:rFonts w:ascii="Book Antiqua" w:hAnsi="Book Antiqua"/>
          <w:szCs w:val="24"/>
          <w:lang w:val="en-US"/>
        </w:rPr>
        <w:t xml:space="preserve">). </w:t>
      </w:r>
      <w:r w:rsidR="00E030B6" w:rsidRPr="003769FB">
        <w:rPr>
          <w:rFonts w:ascii="Book Antiqua" w:hAnsi="Book Antiqua"/>
          <w:szCs w:val="24"/>
          <w:lang w:val="en-US"/>
        </w:rPr>
        <w:t>α</w:t>
      </w:r>
      <w:r w:rsidR="00CB36CA" w:rsidRPr="003769FB">
        <w:rPr>
          <w:rFonts w:ascii="Book Antiqua" w:hAnsi="Book Antiqua"/>
          <w:szCs w:val="24"/>
          <w:lang w:val="en-US"/>
        </w:rPr>
        <w:t>-</w:t>
      </w:r>
      <w:r w:rsidR="00394F65" w:rsidRPr="003769FB">
        <w:rPr>
          <w:rFonts w:ascii="Book Antiqua" w:hAnsi="Book Antiqua"/>
          <w:szCs w:val="24"/>
          <w:lang w:val="en-US"/>
        </w:rPr>
        <w:t>Tocopherol</w:t>
      </w:r>
      <w:r w:rsidRPr="003769FB">
        <w:rPr>
          <w:rFonts w:ascii="Book Antiqua" w:hAnsi="Book Antiqua"/>
          <w:szCs w:val="24"/>
          <w:lang w:val="en-US"/>
        </w:rPr>
        <w:t xml:space="preserve"> is the form of vitamin E that is almost exclusively secreted into circulation via VLDL. Whereas VLDL have the highest capacity to carry α-TOH, these particles represent the smallest fraction of lipoproteins involved in vitamin E transport in the circulation in the fast</w:t>
      </w:r>
      <w:r w:rsidR="00394F65" w:rsidRPr="003769FB">
        <w:rPr>
          <w:rFonts w:ascii="Book Antiqua" w:hAnsi="Book Antiqua"/>
          <w:szCs w:val="24"/>
          <w:lang w:val="en-US"/>
        </w:rPr>
        <w:t>ing</w:t>
      </w:r>
      <w:r w:rsidRPr="003769FB">
        <w:rPr>
          <w:rFonts w:ascii="Book Antiqua" w:hAnsi="Book Antiqua"/>
          <w:szCs w:val="24"/>
          <w:lang w:val="en-US"/>
        </w:rPr>
        <w:t xml:space="preserve"> state</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3e600877-4e95-49ab-9700-74d5d015953e PFBsYWNlaG9sZGVyPg0KICA8QWRkSW5WZXJzaW9uPjQuNC4wLjI4PC9BZGRJblZlcnNpb24+DQogIDxJZD4zZTYwMDg3Ny00ZTk1LTQ5YWItOTcwMC03NGQ1ZDAxNTk1M2U8L0lkPg0KICA8RW50cmllcz4NCiAgICA8RW50cnk+DQogICAgICA8SWQ+ZjRlYjQwYmQtMmQ0ZS00NWRiLWE5YjYtMzIxNDc1ZGVlYjMzPC9JZD4NCiAgICAgIDxSZWZlcmVuY2VJZD5lNTE4NjIyZS1jMjU0LTQzZjQtOGY2Yy1hYTY5MjgyYmMzOTU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NjddPC9UZXh0Pg0KICAgIDwvVGV4dFVuaXQ+DQogIDwvVGV4dFVuaXRzPg0KPC9QbGFjZWhvbGRlcj4=</w:instrText>
      </w:r>
      <w:r w:rsidRPr="003769FB">
        <w:rPr>
          <w:rFonts w:ascii="Book Antiqua" w:hAnsi="Book Antiqua"/>
          <w:szCs w:val="24"/>
          <w:lang w:val="en-US"/>
        </w:rPr>
        <w:fldChar w:fldCharType="separate"/>
      </w:r>
      <w:bookmarkStart w:id="119" w:name="_CTVP0013e6008774e9549ab970074d5d015953e"/>
      <w:r w:rsidR="00A23467" w:rsidRPr="003769FB">
        <w:rPr>
          <w:rFonts w:ascii="Book Antiqua" w:hAnsi="Book Antiqua"/>
          <w:szCs w:val="24"/>
          <w:vertAlign w:val="superscript"/>
          <w:lang w:val="en-US"/>
        </w:rPr>
        <w:t>[67]</w:t>
      </w:r>
      <w:bookmarkEnd w:id="119"/>
      <w:r w:rsidRPr="003769FB">
        <w:rPr>
          <w:rFonts w:ascii="Book Antiqua" w:hAnsi="Book Antiqua"/>
          <w:szCs w:val="24"/>
          <w:lang w:val="en-US"/>
        </w:rPr>
        <w:fldChar w:fldCharType="end"/>
      </w:r>
      <w:r w:rsidRPr="003769FB">
        <w:rPr>
          <w:rFonts w:ascii="Book Antiqua" w:hAnsi="Book Antiqua"/>
          <w:szCs w:val="24"/>
          <w:lang w:val="en-US"/>
        </w:rPr>
        <w:t xml:space="preserve">. Unfortunately, the mechanisms by which VLDL are enriched with α-TOH </w:t>
      </w:r>
      <w:r w:rsidR="003361FC" w:rsidRPr="003769FB">
        <w:rPr>
          <w:rFonts w:ascii="Book Antiqua" w:hAnsi="Book Antiqua"/>
          <w:szCs w:val="24"/>
          <w:lang w:val="en-US"/>
        </w:rPr>
        <w:t>are poorly understood</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7cf2eb12-c10d-4d30-a4ba-d48e8bb760eb PFBsYWNlaG9sZGVyPg0KICA8QWRkSW5WZXJzaW9uPjQuNC4wLjI4PC9BZGRJblZlcnNpb24+DQogIDxJZD43Y2YyZWIxMi1jMTBkLTRkMzAtYTRiYS1kNDhlOGJiNzYwZWI8L0lkPg0KICA8RW50cmllcz4NCiAgICA8RW50cnk+DQogICAgICA8SWQ+YzFlMzBmYWUtZWMwZi00Njk1LWIzN2UtZDhhZTgxYmNkOGUwPC9JZD4NCiAgICAgIDxSZWZlcmVuY2VJZD5mYzY3ZWQzZi0yNDI4LTQyMjUtYjBkYS01YjI0MGRiYjEwY2Q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cyXTwvVGV4dD4NCiAgICA8L1RleHRVbml0Pg0KICA8L1RleHRVbml0cz4NCjwvUGxhY2Vob2xkZXI+</w:instrText>
      </w:r>
      <w:r w:rsidRPr="003769FB">
        <w:rPr>
          <w:rFonts w:ascii="Book Antiqua" w:hAnsi="Book Antiqua"/>
          <w:szCs w:val="24"/>
          <w:lang w:val="en-US"/>
        </w:rPr>
        <w:fldChar w:fldCharType="separate"/>
      </w:r>
      <w:bookmarkStart w:id="120" w:name="_CTVP0017cf2eb12c10d4d30a4bad48e8bb760eb"/>
      <w:r w:rsidR="00A23467" w:rsidRPr="003769FB">
        <w:rPr>
          <w:rFonts w:ascii="Book Antiqua" w:hAnsi="Book Antiqua"/>
          <w:szCs w:val="24"/>
          <w:vertAlign w:val="superscript"/>
          <w:lang w:val="en-US"/>
        </w:rPr>
        <w:t>[72]</w:t>
      </w:r>
      <w:bookmarkEnd w:id="120"/>
      <w:r w:rsidRPr="003769FB">
        <w:rPr>
          <w:rFonts w:ascii="Book Antiqua" w:hAnsi="Book Antiqua"/>
          <w:szCs w:val="24"/>
          <w:lang w:val="en-US"/>
        </w:rPr>
        <w:fldChar w:fldCharType="end"/>
      </w:r>
      <w:r w:rsidRPr="003769FB">
        <w:rPr>
          <w:rFonts w:ascii="Book Antiqua" w:hAnsi="Book Antiqua"/>
          <w:szCs w:val="24"/>
          <w:lang w:val="en-US"/>
        </w:rPr>
        <w:t xml:space="preserve"> (for further details, see the section </w:t>
      </w:r>
      <w:r w:rsidR="00394F65" w:rsidRPr="003769FB">
        <w:rPr>
          <w:rFonts w:ascii="Book Antiqua" w:hAnsi="Book Antiqua"/>
          <w:szCs w:val="24"/>
          <w:lang w:val="en-US"/>
        </w:rPr>
        <w:t xml:space="preserve">on </w:t>
      </w:r>
      <w:r w:rsidRPr="003769FB">
        <w:rPr>
          <w:rFonts w:ascii="Book Antiqua" w:hAnsi="Book Antiqua"/>
          <w:szCs w:val="24"/>
          <w:lang w:val="en-US"/>
        </w:rPr>
        <w:t xml:space="preserve">α-TTP in “Intracellular binding proteins”). Alternatively, analogous mechanisms for α-TOH and free cholesterol have been discussed </w:t>
      </w:r>
      <w:r w:rsidR="00394F65" w:rsidRPr="003769FB">
        <w:rPr>
          <w:rFonts w:ascii="Book Antiqua" w:hAnsi="Book Antiqua"/>
          <w:szCs w:val="24"/>
          <w:lang w:val="en-US"/>
        </w:rPr>
        <w:t xml:space="preserve">to explain </w:t>
      </w:r>
      <w:r w:rsidRPr="003769FB">
        <w:rPr>
          <w:rFonts w:ascii="Book Antiqua" w:hAnsi="Book Antiqua"/>
          <w:szCs w:val="24"/>
          <w:lang w:val="en-US"/>
        </w:rPr>
        <w:t>the intracellular incorporation of α-TOH into nascent VLD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ce67d4e6-6ee8-4289-97a1-345908f670cb PFBsYWNlaG9sZGVyPg0KICA8QWRkSW5WZXJzaW9uPjQuNC4wLjI4PC9BZGRJblZlcnNpb24+DQogIDxJZD5jZTY3ZDRlNi02ZWU4LTQyODktOTdhMS0zNDU5MDhmNjcwY2I8L0lkPg0KICA8RW50cmllcz4NCiAgICA8RW50cnk+DQogICAgICA8SWQ+NzliZGYwMGQtMTE5Zi00NTZkLThiMmEtMGY4NmExMDY4OGVjPC9JZD4NCiAgICAgIDxSZWZlcmVuY2VJZD5mYzY3ZWQzZi0yNDI4LTQyMjUtYjBkYS01YjI0MGRiYjEwY2Q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cyXTwvVGV4dD4NCiAgICA8L1RleHRVbml0Pg0KICA8L1RleHRVbml0cz4NCjwvUGxhY2Vob2xkZXI+</w:instrText>
      </w:r>
      <w:r w:rsidRPr="003769FB">
        <w:rPr>
          <w:rFonts w:ascii="Book Antiqua" w:hAnsi="Book Antiqua"/>
          <w:szCs w:val="24"/>
          <w:lang w:val="en-US"/>
        </w:rPr>
        <w:fldChar w:fldCharType="separate"/>
      </w:r>
      <w:bookmarkStart w:id="121" w:name="_CTVP001ce67d4e66ee8428997a1345908f670cb"/>
      <w:r w:rsidR="00A23467" w:rsidRPr="003769FB">
        <w:rPr>
          <w:rFonts w:ascii="Book Antiqua" w:hAnsi="Book Antiqua"/>
          <w:szCs w:val="24"/>
          <w:vertAlign w:val="superscript"/>
          <w:lang w:val="en-US"/>
        </w:rPr>
        <w:t>[72]</w:t>
      </w:r>
      <w:bookmarkEnd w:id="121"/>
      <w:r w:rsidRPr="003769FB">
        <w:rPr>
          <w:rFonts w:ascii="Book Antiqua" w:hAnsi="Book Antiqua"/>
          <w:szCs w:val="24"/>
          <w:lang w:val="en-US"/>
        </w:rPr>
        <w:fldChar w:fldCharType="end"/>
      </w:r>
      <w:r w:rsidRPr="003769FB">
        <w:rPr>
          <w:rFonts w:ascii="Book Antiqua" w:hAnsi="Book Antiqua"/>
          <w:szCs w:val="24"/>
          <w:lang w:val="en-US"/>
        </w:rPr>
        <w:t>. In support of this hypothesis,</w:t>
      </w:r>
      <w:r w:rsidRPr="003769FB">
        <w:rPr>
          <w:rFonts w:ascii="Book Antiqua" w:hAnsi="Book Antiqua"/>
          <w:b/>
          <w:szCs w:val="24"/>
          <w:lang w:val="en-US"/>
        </w:rPr>
        <w:t xml:space="preserve"> </w:t>
      </w:r>
      <w:r w:rsidRPr="003769FB">
        <w:rPr>
          <w:rFonts w:ascii="Book Antiqua" w:hAnsi="Book Antiqua"/>
          <w:szCs w:val="24"/>
          <w:lang w:val="en-US"/>
        </w:rPr>
        <w:t xml:space="preserve">Bjornson </w:t>
      </w:r>
      <w:r w:rsidR="003500AB" w:rsidRPr="003769FB">
        <w:rPr>
          <w:rFonts w:ascii="Book Antiqua" w:hAnsi="Book Antiqua"/>
          <w:i/>
          <w:szCs w:val="24"/>
          <w:lang w:val="en-US"/>
        </w:rPr>
        <w:t>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eeff9e3d-86ec-4f2a-ade8-1c755e7e3f2b PFBsYWNlaG9sZGVyPg0KICA8QWRkSW5WZXJzaW9uPjQuNC4wLjI4PC9BZGRJblZlcnNpb24+DQogIDxJZD5lZWZmOWUzZC04NmVjLTRmMmEtYWRlOC0xYzc1NWU3ZTNmMmI8L0lkPg0KICA8RW50cmllcz4NCiAgICA8RW50cnk+DQogICAgICA8SWQ+MGUwYjk5N2EtNTYyNS00NWEyLWFlYmUtYjQ5ZjE1MTJlZDRkPC9JZD4NCiAgICAgIDxSZWZlcmVuY2VJZD4xNWRlODM3OC0wODk2LTQ4NmQtOTIyYy0xODdlNDlhYmE0YjU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czXTwvVGV4dD4NCiAgICA8L1RleHRVbml0Pg0KICA8L1RleHRVbml0cz4NCjwvUGxhY2Vob2xkZXI+</w:instrText>
      </w:r>
      <w:r w:rsidRPr="003769FB">
        <w:rPr>
          <w:rFonts w:ascii="Book Antiqua" w:hAnsi="Book Antiqua"/>
          <w:szCs w:val="24"/>
          <w:lang w:val="en-US"/>
        </w:rPr>
        <w:fldChar w:fldCharType="separate"/>
      </w:r>
      <w:bookmarkStart w:id="122" w:name="_CTVP001eeff9e3d86ec4f2aade81c755e7e3f2b"/>
      <w:r w:rsidR="00A23467" w:rsidRPr="003769FB">
        <w:rPr>
          <w:rFonts w:ascii="Book Antiqua" w:hAnsi="Book Antiqua"/>
          <w:szCs w:val="24"/>
          <w:vertAlign w:val="superscript"/>
          <w:lang w:val="en-US"/>
        </w:rPr>
        <w:t>[73]</w:t>
      </w:r>
      <w:bookmarkEnd w:id="122"/>
      <w:r w:rsidRPr="003769FB">
        <w:rPr>
          <w:rFonts w:ascii="Book Antiqua" w:hAnsi="Book Antiqua"/>
          <w:szCs w:val="24"/>
          <w:lang w:val="en-US"/>
        </w:rPr>
        <w:fldChar w:fldCharType="end"/>
      </w:r>
      <w:r w:rsidRPr="003769FB">
        <w:rPr>
          <w:rFonts w:ascii="Book Antiqua" w:hAnsi="Book Antiqua"/>
          <w:szCs w:val="24"/>
          <w:lang w:val="en-US"/>
        </w:rPr>
        <w:t xml:space="preserve"> found that α-TOH and unesterified cholesterol translocate spontaneously from cellular membranes to lipoproteins. Further, ABCA1 has been shown to enrich HDL with α-TOH, which can be then transfered spontaneously or via </w:t>
      </w:r>
      <w:r w:rsidR="00394F65" w:rsidRPr="003769FB">
        <w:rPr>
          <w:rFonts w:ascii="Book Antiqua" w:hAnsi="Book Antiqua"/>
          <w:szCs w:val="24"/>
          <w:lang w:val="en-US"/>
        </w:rPr>
        <w:t xml:space="preserve">the </w:t>
      </w:r>
      <w:r w:rsidRPr="003769FB">
        <w:rPr>
          <w:rFonts w:ascii="Book Antiqua" w:hAnsi="Book Antiqua"/>
          <w:szCs w:val="24"/>
          <w:lang w:val="en-US"/>
        </w:rPr>
        <w:t>plasma phospholipid transfer protein (PLTP)</w:t>
      </w:r>
      <w:r w:rsidRPr="003769FB">
        <w:rPr>
          <w:rFonts w:ascii="Book Antiqua" w:hAnsi="Book Antiqua"/>
          <w:b/>
          <w:szCs w:val="24"/>
          <w:lang w:val="en-US"/>
        </w:rPr>
        <w:t xml:space="preserve"> </w:t>
      </w:r>
      <w:r w:rsidRPr="003769FB">
        <w:rPr>
          <w:rFonts w:ascii="Book Antiqua" w:hAnsi="Book Antiqua"/>
          <w:szCs w:val="24"/>
          <w:lang w:val="en-US"/>
        </w:rPr>
        <w:t>to VLD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31e4d2f6-e31e-4c8b-99aa-6feb3e577a4b 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Y4LDc0LDc1XTwvVGV4dD4NCiAgICA8L1RleHRVbml0Pg0KICA8L1RleHRVbml0cz4NCjwvUGxhY2Vob2xkZXI+</w:instrText>
      </w:r>
      <w:r w:rsidRPr="003769FB">
        <w:rPr>
          <w:rFonts w:ascii="Book Antiqua" w:hAnsi="Book Antiqua"/>
          <w:szCs w:val="24"/>
          <w:lang w:val="en-US"/>
        </w:rPr>
        <w:fldChar w:fldCharType="separate"/>
      </w:r>
      <w:bookmarkStart w:id="123" w:name="_CTVP00131e4d2f6e31e4c8b99aa6feb3e577a4b"/>
      <w:r w:rsidR="00A23467" w:rsidRPr="003769FB">
        <w:rPr>
          <w:rFonts w:ascii="Book Antiqua" w:hAnsi="Book Antiqua"/>
          <w:szCs w:val="24"/>
          <w:vertAlign w:val="superscript"/>
          <w:lang w:val="en-US"/>
        </w:rPr>
        <w:t>[68,74,75]</w:t>
      </w:r>
      <w:bookmarkEnd w:id="123"/>
      <w:r w:rsidRPr="003769FB">
        <w:rPr>
          <w:rFonts w:ascii="Book Antiqua" w:hAnsi="Book Antiqua"/>
          <w:szCs w:val="24"/>
          <w:lang w:val="en-US"/>
        </w:rPr>
        <w:fldChar w:fldCharType="end"/>
      </w:r>
      <w:r w:rsidRPr="003769FB">
        <w:rPr>
          <w:rFonts w:ascii="Book Antiqua" w:hAnsi="Book Antiqua"/>
          <w:szCs w:val="24"/>
          <w:lang w:val="en-US"/>
        </w:rPr>
        <w:t>.</w:t>
      </w:r>
      <w:r w:rsidR="003361FC" w:rsidRPr="003769FB">
        <w:rPr>
          <w:rFonts w:ascii="Book Antiqua" w:hAnsi="Book Antiqua"/>
          <w:szCs w:val="24"/>
          <w:lang w:val="en-US"/>
        </w:rPr>
        <w:t xml:space="preserve"> A similar mechanism has been suggested for the transfer of α-TOH to HDL </w:t>
      </w:r>
      <w:r w:rsidR="003361FC" w:rsidRPr="003769FB">
        <w:rPr>
          <w:rFonts w:ascii="Book Antiqua" w:hAnsi="Book Antiqua"/>
          <w:i/>
          <w:szCs w:val="24"/>
          <w:lang w:val="en-US"/>
        </w:rPr>
        <w:t>via</w:t>
      </w:r>
      <w:r w:rsidR="003361FC" w:rsidRPr="003769FB">
        <w:rPr>
          <w:rFonts w:ascii="Book Antiqua" w:hAnsi="Book Antiqua"/>
          <w:szCs w:val="24"/>
          <w:lang w:val="en-US"/>
        </w:rPr>
        <w:t xml:space="preserve"> ABCA1</w:t>
      </w:r>
      <w:r w:rsidR="00F3412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90e1dba1-0519-4c18-93f8-d50025c0dd0d PFBsYWNlaG9sZGVyPg0KICA8QWRkSW5WZXJzaW9uPjQuNC4wLjI4PC9BZGRJblZlcnNpb24+DQogIDxJZD45MGUxZGJhMS0wNTE5LTRjMTgtOTNmOC1kNTAwMjVjMGRkMGQ8L0lkPg0KICA8RW50cmllcz4NCiAgICA8RW50cnk+DQogICAgICA8SWQ+NjI3NzdmMGMtNWNlYS00ZTZjLTgwOGItZDQ4OGY3ODZlZDNjPC9JZD4NCiAgICAgIDxSZWZlcmVuY2VJZD4wYTZkZjUyOS02NjA5LTQ4MmMtOTkyMC00YTdjZGNlOTI1MDE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NzVdPC9UZXh0Pg0KICAgIDwvVGV4dFVuaXQ+DQogIDwvVGV4dFVuaXRzPg0KPC9QbGFjZWhvbGRlcj4=</w:instrText>
      </w:r>
      <w:r w:rsidR="00F3412E" w:rsidRPr="003769FB">
        <w:rPr>
          <w:rFonts w:ascii="Book Antiqua" w:hAnsi="Book Antiqua"/>
          <w:szCs w:val="24"/>
          <w:lang w:val="en-US"/>
        </w:rPr>
        <w:fldChar w:fldCharType="separate"/>
      </w:r>
      <w:bookmarkStart w:id="124" w:name="_CTVP00190e1dba105194c1893f8d50025c0dd0d"/>
      <w:r w:rsidR="00F3412E" w:rsidRPr="003769FB">
        <w:rPr>
          <w:rFonts w:ascii="Book Antiqua" w:hAnsi="Book Antiqua"/>
          <w:szCs w:val="24"/>
          <w:vertAlign w:val="superscript"/>
          <w:lang w:val="en-US"/>
        </w:rPr>
        <w:t>[75]</w:t>
      </w:r>
      <w:bookmarkEnd w:id="124"/>
      <w:r w:rsidR="00F3412E" w:rsidRPr="003769FB">
        <w:rPr>
          <w:rFonts w:ascii="Book Antiqua" w:hAnsi="Book Antiqua"/>
          <w:szCs w:val="24"/>
          <w:lang w:val="en-US"/>
        </w:rPr>
        <w:fldChar w:fldCharType="end"/>
      </w:r>
      <w:r w:rsidR="003361FC" w:rsidRPr="003769FB">
        <w:rPr>
          <w:rFonts w:ascii="Book Antiqua" w:hAnsi="Book Antiqua"/>
          <w:szCs w:val="24"/>
          <w:lang w:val="en-US"/>
        </w:rPr>
        <w:t>.</w:t>
      </w:r>
    </w:p>
    <w:p w14:paraId="6995C4E3" w14:textId="6845B718" w:rsidR="00C05FEA" w:rsidRPr="003769FB" w:rsidRDefault="00C05FEA" w:rsidP="004D49D8">
      <w:pPr>
        <w:widowControl w:val="0"/>
        <w:autoSpaceDE w:val="0"/>
        <w:autoSpaceDN w:val="0"/>
        <w:adjustRightInd w:val="0"/>
        <w:spacing w:after="0"/>
        <w:ind w:firstLineChars="150" w:firstLine="360"/>
        <w:rPr>
          <w:rFonts w:ascii="Book Antiqua" w:hAnsi="Book Antiqua"/>
          <w:szCs w:val="24"/>
          <w:lang w:val="en-US"/>
        </w:rPr>
      </w:pPr>
      <w:r w:rsidRPr="003769FB">
        <w:rPr>
          <w:rFonts w:ascii="Book Antiqua" w:hAnsi="Book Antiqua"/>
          <w:szCs w:val="24"/>
          <w:lang w:val="en-US"/>
        </w:rPr>
        <w:t xml:space="preserve">Similar to chylomicrons, triglycerides in VLDL particles are enzymatically hydrolyzed by LPL resulting in the stepwise formation of LDL. </w:t>
      </w:r>
      <w:r w:rsidR="0030783B" w:rsidRPr="003769FB">
        <w:rPr>
          <w:rFonts w:ascii="Book Antiqua" w:hAnsi="Book Antiqua"/>
          <w:szCs w:val="24"/>
        </w:rPr>
        <w:t>Kono</w:t>
      </w:r>
      <w:r w:rsidR="00C17A77" w:rsidRPr="003769FB">
        <w:rPr>
          <w:rFonts w:ascii="Book Antiqua" w:hAnsi="Book Antiqua"/>
          <w:i/>
          <w:szCs w:val="24"/>
        </w:rPr>
        <w:t xml:space="preserve"> et al</w:t>
      </w:r>
      <w:r w:rsidR="0030783B" w:rsidRPr="003769FB">
        <w:rPr>
          <w:rFonts w:ascii="Book Antiqua" w:hAnsi="Book Antiqua"/>
          <w:szCs w:val="24"/>
          <w:lang w:val="en-US"/>
        </w:rPr>
        <w:fldChar w:fldCharType="begin"/>
      </w:r>
      <w:r w:rsidR="0030783B" w:rsidRPr="003769FB">
        <w:rPr>
          <w:rFonts w:ascii="Book Antiqua" w:hAnsi="Book Antiqua"/>
          <w:szCs w:val="24"/>
        </w:rPr>
        <w:instrText>ADDIN CITAVI.PLACEHOLDER f4367695-e158-415a-b96c-5c1991b45f72 PFBsYWNlaG9sZGVyPg0KICA8QWRkSW5WZXJzaW9uPjQuNC4wLjI4PC9BZGRJblZlcnNpb24+DQogIDxJZD5mNDM2NzY5NS1lMTU4LTQxNWEtYjk2Yy01YzE5OTFiNDVmNzI8L0lkPg0KICA8RW50cmllcz4NCiAgICA8RW50cnk+DQogICAgICA8SWQ+NTZhZWMzYWMtMjkwYS00NDcwLWEwODgtMDVmMzdiYTZmOGViPC9JZD4NCiAgICAgIDxSZWZlcmVuY2VJZD4zOGE5MzI5My0yYmE5LTQyM2UtOGU0NC01MDg4ZGNjZWIzM2U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c2XTwvVGV4dD4NCiAgICA8L1RleHRVbml0Pg0KICA8L1RleHRVbml0cz4NCjwvUGxhY2Vob2xkZXI+</w:instrText>
      </w:r>
      <w:r w:rsidR="0030783B" w:rsidRPr="003769FB">
        <w:rPr>
          <w:rFonts w:ascii="Book Antiqua" w:hAnsi="Book Antiqua"/>
          <w:szCs w:val="24"/>
          <w:lang w:val="en-US"/>
        </w:rPr>
        <w:fldChar w:fldCharType="separate"/>
      </w:r>
      <w:bookmarkStart w:id="125" w:name="_CTVP001f4367695e158415ab96c5c1991b45f72"/>
      <w:r w:rsidR="0030783B" w:rsidRPr="003769FB">
        <w:rPr>
          <w:rFonts w:ascii="Book Antiqua" w:hAnsi="Book Antiqua"/>
          <w:szCs w:val="24"/>
          <w:vertAlign w:val="superscript"/>
        </w:rPr>
        <w:t>[76]</w:t>
      </w:r>
      <w:bookmarkEnd w:id="125"/>
      <w:r w:rsidR="0030783B" w:rsidRPr="003769FB">
        <w:rPr>
          <w:rFonts w:ascii="Book Antiqua" w:hAnsi="Book Antiqua"/>
          <w:szCs w:val="24"/>
          <w:lang w:val="en-US"/>
        </w:rPr>
        <w:fldChar w:fldCharType="end"/>
      </w:r>
      <w:r w:rsidR="0030783B" w:rsidRPr="003769FB">
        <w:rPr>
          <w:rFonts w:ascii="Book Antiqua" w:hAnsi="Book Antiqua"/>
          <w:szCs w:val="24"/>
        </w:rPr>
        <w:t xml:space="preserve"> suggested recently that LDL particles carry the major portion of plasma </w:t>
      </w:r>
      <w:r w:rsidR="0030783B" w:rsidRPr="003769FB">
        <w:rPr>
          <w:rFonts w:ascii="Book Antiqua" w:hAnsi="Book Antiqua"/>
          <w:szCs w:val="24"/>
          <w:lang w:val="en-US"/>
        </w:rPr>
        <w:t>α</w:t>
      </w:r>
      <w:r w:rsidR="0030783B" w:rsidRPr="003769FB">
        <w:rPr>
          <w:rFonts w:ascii="Book Antiqua" w:hAnsi="Book Antiqua"/>
          <w:szCs w:val="24"/>
        </w:rPr>
        <w:t xml:space="preserve">-TOH and that LDL receptor-mediated endocytosis contributes significantly to the uptake of </w:t>
      </w:r>
      <w:r w:rsidR="0030783B" w:rsidRPr="003769FB">
        <w:rPr>
          <w:rFonts w:ascii="Book Antiqua" w:hAnsi="Book Antiqua"/>
          <w:szCs w:val="24"/>
          <w:lang w:val="en-US"/>
        </w:rPr>
        <w:t>α</w:t>
      </w:r>
      <w:r w:rsidR="0030783B" w:rsidRPr="003769FB">
        <w:rPr>
          <w:rFonts w:ascii="Book Antiqua" w:hAnsi="Book Antiqua"/>
          <w:szCs w:val="24"/>
        </w:rPr>
        <w:t>-TOH</w:t>
      </w:r>
      <w:r w:rsidR="0030783B" w:rsidRPr="003769FB" w:rsidDel="00065B32">
        <w:rPr>
          <w:rFonts w:ascii="Book Antiqua" w:hAnsi="Book Antiqua"/>
          <w:szCs w:val="24"/>
        </w:rPr>
        <w:t xml:space="preserve"> </w:t>
      </w:r>
      <w:r w:rsidR="0030783B" w:rsidRPr="003769FB">
        <w:rPr>
          <w:rFonts w:ascii="Book Antiqua" w:hAnsi="Book Antiqua"/>
          <w:szCs w:val="24"/>
        </w:rPr>
        <w:t xml:space="preserve">into </w:t>
      </w:r>
      <w:r w:rsidRPr="003769FB">
        <w:rPr>
          <w:rFonts w:ascii="Book Antiqua" w:hAnsi="Book Antiqua"/>
          <w:szCs w:val="24"/>
        </w:rPr>
        <w:t>cells</w:t>
      </w:r>
      <w:r w:rsidRPr="003769FB">
        <w:rPr>
          <w:rFonts w:ascii="Book Antiqua" w:hAnsi="Book Antiqua"/>
          <w:szCs w:val="24"/>
          <w:lang w:val="en-US"/>
        </w:rPr>
        <w:fldChar w:fldCharType="begin"/>
      </w:r>
      <w:r w:rsidR="00CC6BF1" w:rsidRPr="003769FB">
        <w:rPr>
          <w:rFonts w:ascii="Book Antiqua" w:hAnsi="Book Antiqua"/>
          <w:szCs w:val="24"/>
        </w:rPr>
        <w:instrText>ADDIN CITAVI.PLACEHOLDER 99512f83-c4f3-4dc0-a16f-318295922c1d PFBsYWNlaG9sZGVyPg0KICA8QWRkSW5WZXJzaW9uPjQuNC4wLjI4PC9BZGRJblZlcnNpb24+DQogIDxJZD45OTUxMmY4My1jNGYzLTRkYzAtYTE2Zi0zMTgyOTU5MjJjMWQ8L0lkPg0KICA8RW50cmllcz4NCiAgICA8RW50cnk+DQogICAgICA8SWQ+YTUyMmYwZGItY2NkYy00YzEyLTg2NTItYmQzOWUzN2IwZjIzPC9JZD4NCiAgICAgIDxSZWZlcmVuY2VJZD4zN2YzN2M0MC1lYTAzLTQ2YWUtYTc5Yi00MmRhOGY2ZjU1ODg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</w:instrText>
      </w:r>
      <w:r w:rsidR="00CC6BF1" w:rsidRPr="003769FB">
        <w:rPr>
          <w:rFonts w:ascii="Book Antiqua" w:hAnsi="Book Antiqua"/>
          <w:szCs w:val="24"/>
          <w:lang w:val="en-US"/>
        </w:rPr>
        <w:instrText>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NzddPC9UZXh0Pg0KICAgIDwvVGV4dFVuaXQ+DQogIDwvVGV4dFVuaXRzPg0KPC9QbGFjZWhvbGRlcj4=</w:instrText>
      </w:r>
      <w:r w:rsidRPr="003769FB">
        <w:rPr>
          <w:rFonts w:ascii="Book Antiqua" w:hAnsi="Book Antiqua"/>
          <w:szCs w:val="24"/>
          <w:lang w:val="en-US"/>
        </w:rPr>
        <w:fldChar w:fldCharType="separate"/>
      </w:r>
      <w:bookmarkStart w:id="126" w:name="_CTVP00199512f83c4f34dc0a16f318295922c1d"/>
      <w:r w:rsidR="00A23467" w:rsidRPr="003769FB">
        <w:rPr>
          <w:rFonts w:ascii="Book Antiqua" w:hAnsi="Book Antiqua"/>
          <w:szCs w:val="24"/>
          <w:vertAlign w:val="superscript"/>
          <w:lang w:val="en-US"/>
        </w:rPr>
        <w:t>[77]</w:t>
      </w:r>
      <w:bookmarkEnd w:id="126"/>
      <w:r w:rsidRPr="003769FB">
        <w:rPr>
          <w:rFonts w:ascii="Book Antiqua" w:hAnsi="Book Antiqua"/>
          <w:szCs w:val="24"/>
          <w:lang w:val="en-US"/>
        </w:rPr>
        <w:fldChar w:fldCharType="end"/>
      </w:r>
      <w:r w:rsidRPr="003769FB">
        <w:rPr>
          <w:rFonts w:ascii="Book Antiqua" w:hAnsi="Book Antiqua"/>
          <w:szCs w:val="24"/>
          <w:lang w:val="en-US"/>
        </w:rPr>
        <w:t xml:space="preserve">. </w:t>
      </w:r>
      <w:r w:rsidR="00394F65" w:rsidRPr="003769FB">
        <w:rPr>
          <w:rFonts w:ascii="Book Antiqua" w:hAnsi="Book Antiqua"/>
          <w:szCs w:val="24"/>
          <w:lang w:val="en-US"/>
        </w:rPr>
        <w:t>However</w:t>
      </w:r>
      <w:r w:rsidRPr="003769FB">
        <w:rPr>
          <w:rFonts w:ascii="Book Antiqua" w:hAnsi="Book Antiqua"/>
          <w:szCs w:val="24"/>
          <w:lang w:val="en-US"/>
        </w:rPr>
        <w:t xml:space="preserve">, studies performed </w:t>
      </w:r>
      <w:r w:rsidR="00394F65" w:rsidRPr="003769FB">
        <w:rPr>
          <w:rFonts w:ascii="Book Antiqua" w:hAnsi="Book Antiqua"/>
          <w:szCs w:val="24"/>
          <w:lang w:val="en-US"/>
        </w:rPr>
        <w:t>o</w:t>
      </w:r>
      <w:r w:rsidRPr="003769FB">
        <w:rPr>
          <w:rFonts w:ascii="Book Antiqua" w:hAnsi="Book Antiqua"/>
          <w:szCs w:val="24"/>
          <w:lang w:val="en-US"/>
        </w:rPr>
        <w:t>n apolipoprotein B (</w:t>
      </w:r>
      <w:r w:rsidRPr="003769FB">
        <w:rPr>
          <w:rFonts w:ascii="Book Antiqua" w:hAnsi="Book Antiqua"/>
          <w:i/>
          <w:szCs w:val="24"/>
          <w:lang w:val="en-US"/>
        </w:rPr>
        <w:t>Apob</w:t>
      </w:r>
      <w:r w:rsidRPr="003769FB">
        <w:rPr>
          <w:rFonts w:ascii="Book Antiqua" w:hAnsi="Book Antiqua"/>
          <w:szCs w:val="24"/>
          <w:lang w:val="en-US"/>
        </w:rPr>
        <w:t xml:space="preserve">)-knockout mice and heritable hyperlipidemic Watanabe rabbits lacking the LDL receptor showed discrepancies in </w:t>
      </w:r>
      <w:r w:rsidR="0030783B" w:rsidRPr="003769FB">
        <w:rPr>
          <w:rFonts w:ascii="Book Antiqua" w:hAnsi="Book Antiqua"/>
          <w:szCs w:val="24"/>
          <w:lang w:val="en-US"/>
        </w:rPr>
        <w:t xml:space="preserve"> </w:t>
      </w:r>
      <w:r w:rsidRPr="003769FB">
        <w:rPr>
          <w:rFonts w:ascii="Book Antiqua" w:hAnsi="Book Antiqua"/>
          <w:szCs w:val="24"/>
          <w:lang w:val="en-US"/>
        </w:rPr>
        <w:t>circulating α-TOH levels and tissue distribution, thus question</w:t>
      </w:r>
      <w:r w:rsidR="00394F65" w:rsidRPr="003769FB">
        <w:rPr>
          <w:rFonts w:ascii="Book Antiqua" w:hAnsi="Book Antiqua"/>
          <w:szCs w:val="24"/>
          <w:lang w:val="en-US"/>
        </w:rPr>
        <w:t>ing</w:t>
      </w:r>
      <w:r w:rsidRPr="003769FB">
        <w:rPr>
          <w:rFonts w:ascii="Book Antiqua" w:hAnsi="Book Antiqua"/>
          <w:szCs w:val="24"/>
          <w:lang w:val="en-US"/>
        </w:rPr>
        <w:t xml:space="preserve"> the importance of LDL for α-TOH transport</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83db99ab-5d72-4f51-970b-b7ff878e0424 PFBsYWNlaG9sZGVyPg0KICA8QWRkSW5WZXJzaW9uPjQuNC4wLjI4PC9BZGRJblZlcnNpb24+DQogIDxJZD44M2RiOTlhYi01ZDcyLTRmNTEtOTcwYi1iN2ZmODc4ZTA0MjQ8L0lkPg0KICA8RW50cmllcz4NCiAgICA8RW50cnk+DQogICAgICA8SWQ+YmMzZDFlYmYtNmY2Yy00YmI1LTkyMDMtYWU3N2E1ZTNiN2Q2PC9JZD4NCiAgICAgIDxSZWZlcmVuY2VJZD5kM2U4YjQ1MC0wMmI2LTQ1MWMtYThmYi04NmMwMWYzM2YyZGY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NzgsNzldPC9UZXh0Pg0KICAgIDwvVGV4dFVuaXQ+DQogIDwvVGV4dFVuaXRzPg0KPC9QbGFjZWhvbGRlcj4=</w:instrText>
      </w:r>
      <w:r w:rsidRPr="003769FB">
        <w:rPr>
          <w:rFonts w:ascii="Book Antiqua" w:hAnsi="Book Antiqua"/>
          <w:szCs w:val="24"/>
          <w:lang w:val="en-US"/>
        </w:rPr>
        <w:fldChar w:fldCharType="separate"/>
      </w:r>
      <w:bookmarkStart w:id="127" w:name="_CTVP00183db99ab5d724f51970bb7ff878e0424"/>
      <w:r w:rsidR="00A23467" w:rsidRPr="003769FB">
        <w:rPr>
          <w:rFonts w:ascii="Book Antiqua" w:hAnsi="Book Antiqua"/>
          <w:szCs w:val="24"/>
          <w:vertAlign w:val="superscript"/>
          <w:lang w:val="en-US"/>
        </w:rPr>
        <w:t>[78,79]</w:t>
      </w:r>
      <w:bookmarkEnd w:id="127"/>
      <w:r w:rsidRPr="003769FB">
        <w:rPr>
          <w:rFonts w:ascii="Book Antiqua" w:hAnsi="Book Antiqua"/>
          <w:szCs w:val="24"/>
          <w:lang w:val="en-US"/>
        </w:rPr>
        <w:fldChar w:fldCharType="end"/>
      </w:r>
      <w:r w:rsidRPr="003769FB">
        <w:rPr>
          <w:rFonts w:ascii="Book Antiqua" w:hAnsi="Book Antiqua"/>
          <w:szCs w:val="24"/>
          <w:lang w:val="en-US"/>
        </w:rPr>
        <w:t>. Cohn</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46c40f24-1167-467a-ac6a-bcd9d2a4aaa6 PFBsYWNlaG9sZGVyPg0KICA8QWRkSW5WZXJzaW9uPjQuNC4wLjI4PC9BZGRJblZlcnNpb24+DQogIDxJZD40NmM0MGYyNC0xMTY3LTQ2N2EtYWM2YS1iY2Q5ZDJhNGFhYTY8L0lkPg0KICA8RW50cmllcz4NCiAgICA8RW50cnk+DQogICAgICA8SWQ+YTU4NjIwNjctZWM3MC00ZjE3LWIyMzktMWExODg5NjExZjQ1PC9JZD4NCiAgICAgIDxSZWZlcmVuY2VJZD45ZjNkZGExYS00ZGE3LTQxZDktYjc5NS00MTRjNWMwZTNiYTk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NzldPC9UZXh0Pg0KICAgIDwvVGV4dFVuaXQ+DQogIDwvVGV4dFVuaXRzPg0KPC9QbGFjZWhvbGRlcj4=</w:instrText>
      </w:r>
      <w:r w:rsidRPr="003769FB">
        <w:rPr>
          <w:rFonts w:ascii="Book Antiqua" w:hAnsi="Book Antiqua"/>
          <w:szCs w:val="24"/>
          <w:lang w:val="en-US"/>
        </w:rPr>
        <w:fldChar w:fldCharType="separate"/>
      </w:r>
      <w:bookmarkStart w:id="128" w:name="_CTVP00146c40f241167467aac6abcd9d2a4aaa6"/>
      <w:r w:rsidR="00A23467" w:rsidRPr="003769FB">
        <w:rPr>
          <w:rFonts w:ascii="Book Antiqua" w:hAnsi="Book Antiqua"/>
          <w:szCs w:val="24"/>
          <w:vertAlign w:val="superscript"/>
          <w:lang w:val="en-US"/>
        </w:rPr>
        <w:t>[79]</w:t>
      </w:r>
      <w:bookmarkEnd w:id="128"/>
      <w:r w:rsidRPr="003769FB">
        <w:rPr>
          <w:rFonts w:ascii="Book Antiqua" w:hAnsi="Book Antiqua"/>
          <w:szCs w:val="24"/>
          <w:lang w:val="en-US"/>
        </w:rPr>
        <w:fldChar w:fldCharType="end"/>
      </w:r>
      <w:r w:rsidRPr="003769FB">
        <w:rPr>
          <w:rFonts w:ascii="Book Antiqua" w:hAnsi="Book Antiqua"/>
          <w:szCs w:val="24"/>
          <w:lang w:val="en-US"/>
        </w:rPr>
        <w:t xml:space="preserve"> </w:t>
      </w:r>
      <w:r w:rsidR="00394F65" w:rsidRPr="003769FB">
        <w:rPr>
          <w:rFonts w:ascii="Book Antiqua" w:hAnsi="Book Antiqua"/>
          <w:szCs w:val="24"/>
          <w:lang w:val="en-US"/>
        </w:rPr>
        <w:t xml:space="preserve">therefore </w:t>
      </w:r>
      <w:r w:rsidRPr="003769FB">
        <w:rPr>
          <w:rFonts w:ascii="Book Antiqua" w:hAnsi="Book Antiqua"/>
          <w:szCs w:val="24"/>
          <w:lang w:val="en-US"/>
        </w:rPr>
        <w:t xml:space="preserve">concluded that α-TOH </w:t>
      </w:r>
      <w:r w:rsidR="003361FC" w:rsidRPr="003769FB">
        <w:rPr>
          <w:rFonts w:ascii="Book Antiqua" w:hAnsi="Book Antiqua"/>
          <w:szCs w:val="24"/>
          <w:lang w:val="en-US"/>
        </w:rPr>
        <w:t xml:space="preserve">in LDL </w:t>
      </w:r>
      <w:r w:rsidRPr="003769FB">
        <w:rPr>
          <w:rFonts w:ascii="Book Antiqua" w:hAnsi="Book Antiqua"/>
          <w:szCs w:val="24"/>
          <w:lang w:val="en-US"/>
        </w:rPr>
        <w:t>can be taken up by tissues via LDL</w:t>
      </w:r>
      <w:r w:rsidR="003361FC" w:rsidRPr="003769FB">
        <w:rPr>
          <w:rFonts w:ascii="Book Antiqua" w:hAnsi="Book Antiqua"/>
          <w:szCs w:val="24"/>
          <w:lang w:val="en-US"/>
        </w:rPr>
        <w:t>R</w:t>
      </w:r>
      <w:r w:rsidRPr="003769FB">
        <w:rPr>
          <w:rFonts w:ascii="Book Antiqua" w:hAnsi="Book Antiqua"/>
          <w:szCs w:val="24"/>
          <w:lang w:val="en-US"/>
        </w:rPr>
        <w:t xml:space="preserve"> but</w:t>
      </w:r>
      <w:r w:rsidR="00394F65" w:rsidRPr="003769FB">
        <w:rPr>
          <w:rFonts w:ascii="Book Antiqua" w:hAnsi="Book Antiqua"/>
          <w:szCs w:val="24"/>
          <w:lang w:val="en-US"/>
        </w:rPr>
        <w:t xml:space="preserve"> is</w:t>
      </w:r>
      <w:r w:rsidRPr="003769FB">
        <w:rPr>
          <w:rFonts w:ascii="Book Antiqua" w:hAnsi="Book Antiqua"/>
          <w:szCs w:val="24"/>
          <w:lang w:val="en-US"/>
        </w:rPr>
        <w:t xml:space="preserve"> also independent of this lipoprotein</w:t>
      </w:r>
      <w:r w:rsidR="003361FC" w:rsidRPr="003769FB">
        <w:rPr>
          <w:rFonts w:ascii="Book Antiqua" w:hAnsi="Book Antiqua"/>
          <w:szCs w:val="24"/>
          <w:lang w:val="en-US"/>
        </w:rPr>
        <w:t xml:space="preserve"> receptor</w:t>
      </w:r>
      <w:r w:rsidRPr="003769FB">
        <w:rPr>
          <w:rFonts w:ascii="Book Antiqua" w:hAnsi="Book Antiqua"/>
          <w:szCs w:val="24"/>
          <w:lang w:val="en-US"/>
        </w:rPr>
        <w:t xml:space="preserve">. Uptake transporters and specific intracellular transport proteins involved in α-TOH trafficking are handled in more detail in </w:t>
      </w:r>
      <w:r w:rsidR="00394F65" w:rsidRPr="003769FB">
        <w:rPr>
          <w:rFonts w:ascii="Book Antiqua" w:hAnsi="Book Antiqua"/>
          <w:szCs w:val="24"/>
          <w:lang w:val="en-US"/>
        </w:rPr>
        <w:t xml:space="preserve">a </w:t>
      </w:r>
      <w:r w:rsidRPr="003769FB">
        <w:rPr>
          <w:rFonts w:ascii="Book Antiqua" w:hAnsi="Book Antiqua"/>
          <w:szCs w:val="24"/>
          <w:lang w:val="en-US"/>
        </w:rPr>
        <w:t>following section.</w:t>
      </w:r>
    </w:p>
    <w:p w14:paraId="31AF31B3" w14:textId="437A7A73" w:rsidR="00C05FEA" w:rsidRPr="003769FB" w:rsidRDefault="00CB36CA" w:rsidP="004D49D8">
      <w:pPr>
        <w:widowControl w:val="0"/>
        <w:autoSpaceDE w:val="0"/>
        <w:autoSpaceDN w:val="0"/>
        <w:adjustRightInd w:val="0"/>
        <w:spacing w:after="0"/>
        <w:ind w:firstLineChars="150" w:firstLine="360"/>
        <w:rPr>
          <w:rFonts w:ascii="Book Antiqua" w:hAnsi="Book Antiqua"/>
          <w:szCs w:val="24"/>
          <w:lang w:val="en-US"/>
        </w:rPr>
      </w:pPr>
      <w:r w:rsidRPr="003769FB">
        <w:rPr>
          <w:rFonts w:ascii="Book Antiqua" w:hAnsi="Book Antiqua"/>
          <w:szCs w:val="24"/>
          <w:lang w:val="en-US"/>
        </w:rPr>
        <w:t>H</w:t>
      </w:r>
      <w:r w:rsidR="006214E1" w:rsidRPr="003769FB">
        <w:rPr>
          <w:rFonts w:ascii="Book Antiqua" w:hAnsi="Book Antiqua"/>
          <w:szCs w:val="24"/>
          <w:lang w:val="en-US"/>
        </w:rPr>
        <w:t xml:space="preserve">igh-density </w:t>
      </w:r>
      <w:proofErr w:type="gramStart"/>
      <w:r w:rsidR="006214E1" w:rsidRPr="003769FB">
        <w:rPr>
          <w:rFonts w:ascii="Book Antiqua" w:hAnsi="Book Antiqua"/>
          <w:szCs w:val="24"/>
          <w:lang w:val="en-US"/>
        </w:rPr>
        <w:t>lipoproteins</w:t>
      </w:r>
      <w:r w:rsidRPr="003769FB">
        <w:rPr>
          <w:rFonts w:ascii="Book Antiqua" w:hAnsi="Book Antiqua"/>
          <w:szCs w:val="24"/>
          <w:lang w:val="en-US"/>
        </w:rPr>
        <w:t xml:space="preserve"> provides</w:t>
      </w:r>
      <w:proofErr w:type="gramEnd"/>
      <w:r w:rsidRPr="003769FB">
        <w:rPr>
          <w:rFonts w:ascii="Book Antiqua" w:hAnsi="Book Antiqua"/>
          <w:szCs w:val="24"/>
          <w:lang w:val="en-US"/>
        </w:rPr>
        <w:t xml:space="preserve"> the means for α-TOH to be secreted out of the extrahepatic tissues and enter into circulation to be transported back to the liver. </w:t>
      </w:r>
      <w:r w:rsidR="006214E1" w:rsidRPr="003769FB">
        <w:rPr>
          <w:rFonts w:ascii="Book Antiqua" w:hAnsi="Book Antiqua"/>
          <w:szCs w:val="24"/>
          <w:lang w:val="en-US"/>
        </w:rPr>
        <w:t xml:space="preserve">High-density lipoprotein </w:t>
      </w:r>
      <w:r w:rsidR="00C05FEA" w:rsidRPr="003769FB">
        <w:rPr>
          <w:rFonts w:ascii="Book Antiqua" w:hAnsi="Book Antiqua"/>
          <w:szCs w:val="24"/>
          <w:lang w:val="en-US"/>
        </w:rPr>
        <w:t xml:space="preserve">particles contain the lowest concentration of vitamin E per </w:t>
      </w:r>
      <w:r w:rsidR="00C05FEA" w:rsidRPr="003769FB">
        <w:rPr>
          <w:rFonts w:ascii="Book Antiqua" w:hAnsi="Book Antiqua"/>
          <w:szCs w:val="24"/>
          <w:lang w:val="en-US"/>
        </w:rPr>
        <w:lastRenderedPageBreak/>
        <w:t>particle but HDL is the most potent donor of vitamin E</w:t>
      </w:r>
      <w:r w:rsidR="003361FC" w:rsidRPr="003769FB">
        <w:rPr>
          <w:rFonts w:ascii="Book Antiqua" w:hAnsi="Book Antiqua"/>
          <w:szCs w:val="24"/>
          <w:lang w:val="en-US"/>
        </w:rPr>
        <w:t xml:space="preserve"> to several target tissues</w:t>
      </w:r>
      <w:r w:rsidR="00C05FEA"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09b8273b-2a24-4946-96b2-4d03e296629c 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Y0LDc0LDgwXTwvVGV4dD4NCiAgICA8L1RleHRVbml0Pg0KICA8L1RleHRVbml0cz4NCjwvUGxhY2Vob2xkZXI+</w:instrText>
      </w:r>
      <w:r w:rsidR="00C05FEA" w:rsidRPr="003769FB">
        <w:rPr>
          <w:rFonts w:ascii="Book Antiqua" w:hAnsi="Book Antiqua"/>
          <w:szCs w:val="24"/>
          <w:lang w:val="en-US"/>
        </w:rPr>
        <w:fldChar w:fldCharType="separate"/>
      </w:r>
      <w:bookmarkStart w:id="129" w:name="_CTVP00109b8273b2a24494696b24d03e296629c"/>
      <w:r w:rsidR="00A23467" w:rsidRPr="003769FB">
        <w:rPr>
          <w:rFonts w:ascii="Book Antiqua" w:hAnsi="Book Antiqua"/>
          <w:szCs w:val="24"/>
          <w:vertAlign w:val="superscript"/>
          <w:lang w:val="en-US"/>
        </w:rPr>
        <w:t>[64,74,80]</w:t>
      </w:r>
      <w:bookmarkEnd w:id="129"/>
      <w:r w:rsidR="00C05FEA" w:rsidRPr="003769FB">
        <w:rPr>
          <w:rFonts w:ascii="Book Antiqua" w:hAnsi="Book Antiqua"/>
          <w:szCs w:val="24"/>
          <w:lang w:val="en-US"/>
        </w:rPr>
        <w:fldChar w:fldCharType="end"/>
      </w:r>
      <w:r w:rsidR="00C05FEA" w:rsidRPr="003769FB">
        <w:rPr>
          <w:rFonts w:ascii="Book Antiqua" w:hAnsi="Book Antiqua"/>
          <w:szCs w:val="24"/>
          <w:lang w:val="en-US"/>
        </w:rPr>
        <w:t xml:space="preserve">, despite the larger amounts of LDL in plasma. One possible explanation for this observation was given by Clevidence </w:t>
      </w:r>
      <w:r w:rsidR="003500AB" w:rsidRPr="003769FB">
        <w:rPr>
          <w:rFonts w:ascii="Book Antiqua" w:hAnsi="Book Antiqua"/>
          <w:i/>
          <w:szCs w:val="24"/>
          <w:lang w:val="en-US"/>
        </w:rPr>
        <w:t>et al</w:t>
      </w:r>
      <w:r w:rsidR="00C05FEA"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746196d3-bb7b-4931-a8be-f72bc8dd5f30 PFBsYWNlaG9sZGVyPg0KICA8QWRkSW5WZXJzaW9uPjQuNC4wLjI4PC9BZGRJblZlcnNpb24+DQogIDxJZD43NDYxOTZkMy1iYjdiLTQ5MzEtYThiZS1mNzJiYzhkZDVmMzA8L0lkPg0KICA8RW50cmllcz4NCiAgICA8RW50cnk+DQogICAgICA8SWQ+YzE4OTc1YjEtZGQ4MS00N2RiLWJjOWQtOWVjNjY3YTEwODUzPC9JZD4NCiAgICAgIDxSZWZlcmVuY2VJZD40ZDg5YmJjMy00ODI3LTQyMjYtYWJmOS00MTY3MTdiY2RlMWY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ODFdPC9UZXh0Pg0KICAgIDwvVGV4dFVuaXQ+DQogIDwvVGV4dFVuaXRzPg0KPC9QbGFjZWhvbGRlcj4=</w:instrText>
      </w:r>
      <w:r w:rsidR="00C05FEA" w:rsidRPr="003769FB">
        <w:rPr>
          <w:rFonts w:ascii="Book Antiqua" w:hAnsi="Book Antiqua"/>
          <w:szCs w:val="24"/>
          <w:lang w:val="en-US"/>
        </w:rPr>
        <w:fldChar w:fldCharType="separate"/>
      </w:r>
      <w:bookmarkStart w:id="130" w:name="_CTVP001746196d3bb7b4931a8bef72bc8dd5f30"/>
      <w:r w:rsidR="00A23467" w:rsidRPr="003769FB">
        <w:rPr>
          <w:rFonts w:ascii="Book Antiqua" w:hAnsi="Book Antiqua"/>
          <w:szCs w:val="24"/>
          <w:vertAlign w:val="superscript"/>
          <w:lang w:val="en-US"/>
        </w:rPr>
        <w:t>[81]</w:t>
      </w:r>
      <w:bookmarkEnd w:id="130"/>
      <w:r w:rsidR="00C05FEA" w:rsidRPr="003769FB">
        <w:rPr>
          <w:rFonts w:ascii="Book Antiqua" w:hAnsi="Book Antiqua"/>
          <w:szCs w:val="24"/>
          <w:lang w:val="en-US"/>
        </w:rPr>
        <w:fldChar w:fldCharType="end"/>
      </w:r>
      <w:r w:rsidR="00C05FEA" w:rsidRPr="003769FB">
        <w:rPr>
          <w:rFonts w:ascii="Book Antiqua" w:hAnsi="Book Antiqua"/>
          <w:szCs w:val="24"/>
          <w:lang w:val="en-US"/>
        </w:rPr>
        <w:t>, who speculated that HDL contain more components f</w:t>
      </w:r>
      <w:r w:rsidR="00D379A8" w:rsidRPr="003769FB">
        <w:rPr>
          <w:rFonts w:ascii="Book Antiqua" w:hAnsi="Book Antiqua"/>
          <w:szCs w:val="24"/>
          <w:lang w:val="en-US"/>
        </w:rPr>
        <w:t>or binding α-TOH besides serum A</w:t>
      </w:r>
      <w:r w:rsidR="00C05FEA" w:rsidRPr="003769FB">
        <w:rPr>
          <w:rFonts w:ascii="Book Antiqua" w:hAnsi="Book Antiqua"/>
          <w:szCs w:val="24"/>
          <w:lang w:val="en-US"/>
        </w:rPr>
        <w:t>poAI</w:t>
      </w:r>
      <w:r w:rsidR="00C05FEA"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4d326853-59f2-4146-9370-ce3b649693dd PFBsYWNlaG9sZGVyPg0KICA8QWRkSW5WZXJzaW9uPjQuNC4wLjI4PC9BZGRJblZlcnNpb24+DQogIDxJZD40ZDMyNjg1My01OWYyLTQxNDYtOTM3MC1jZTNiNjQ5NjkzZGQ8L0lkPg0KICA8RW50cmllcz4NCiAgICA8RW50cnk+DQogICAgICA8SWQ+YjI4NWE4NGEtNDg5NC00YzcxLWI5YjItZDMxYTJhMmYyNThiPC9JZD4NCiAgICAgIDxSZWZlcmVuY2VJZD42NGFlZWVkZS03MmEzLTQ4MzMtYmI0Yy02MzUxMzFhYzVjYTQ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Y5XTwvVGV4dD4NCiAgICA8L1RleHRVbml0Pg0KICA8L1RleHRVbml0cz4NCjwvUGxhY2Vob2xkZXI+</w:instrText>
      </w:r>
      <w:r w:rsidR="00C05FEA" w:rsidRPr="003769FB">
        <w:rPr>
          <w:rFonts w:ascii="Book Antiqua" w:hAnsi="Book Antiqua"/>
          <w:szCs w:val="24"/>
          <w:lang w:val="en-US"/>
        </w:rPr>
        <w:fldChar w:fldCharType="separate"/>
      </w:r>
      <w:bookmarkStart w:id="131" w:name="_CTVP0014d32685359f241469370ce3b649693dd"/>
      <w:r w:rsidR="00A23467" w:rsidRPr="003769FB">
        <w:rPr>
          <w:rFonts w:ascii="Book Antiqua" w:hAnsi="Book Antiqua"/>
          <w:szCs w:val="24"/>
          <w:vertAlign w:val="superscript"/>
          <w:lang w:val="en-US"/>
        </w:rPr>
        <w:t>[69]</w:t>
      </w:r>
      <w:bookmarkEnd w:id="131"/>
      <w:r w:rsidR="00C05FEA" w:rsidRPr="003769FB">
        <w:rPr>
          <w:rFonts w:ascii="Book Antiqua" w:hAnsi="Book Antiqua"/>
          <w:szCs w:val="24"/>
          <w:lang w:val="en-US"/>
        </w:rPr>
        <w:fldChar w:fldCharType="end"/>
      </w:r>
      <w:r w:rsidR="009C7C3C" w:rsidRPr="003769FB">
        <w:rPr>
          <w:rFonts w:ascii="Book Antiqua" w:hAnsi="Book Antiqua"/>
          <w:szCs w:val="24"/>
          <w:lang w:val="en-US"/>
        </w:rPr>
        <w:t xml:space="preserve">. </w:t>
      </w:r>
      <w:r w:rsidR="00C05FEA" w:rsidRPr="003769FB">
        <w:rPr>
          <w:rFonts w:ascii="Book Antiqua" w:hAnsi="Book Antiqua"/>
          <w:szCs w:val="24"/>
          <w:lang w:val="en-US"/>
        </w:rPr>
        <w:t xml:space="preserve">The </w:t>
      </w:r>
      <w:r w:rsidR="00C05FEA" w:rsidRPr="003769FB">
        <w:rPr>
          <w:rFonts w:ascii="Book Antiqua" w:hAnsi="Book Antiqua"/>
          <w:i/>
          <w:szCs w:val="24"/>
          <w:lang w:val="en-US"/>
        </w:rPr>
        <w:t>in vivo</w:t>
      </w:r>
      <w:r w:rsidR="00C05FEA" w:rsidRPr="003769FB">
        <w:rPr>
          <w:rFonts w:ascii="Book Antiqua" w:hAnsi="Book Antiqua"/>
          <w:szCs w:val="24"/>
          <w:lang w:val="en-US"/>
        </w:rPr>
        <w:t xml:space="preserve"> importance of HDL in providing α-TOH to the central nervous system was </w:t>
      </w:r>
      <w:r w:rsidR="00761D79" w:rsidRPr="003769FB">
        <w:rPr>
          <w:rFonts w:ascii="Book Antiqua" w:hAnsi="Book Antiqua"/>
          <w:szCs w:val="24"/>
          <w:lang w:val="en-US"/>
        </w:rPr>
        <w:t xml:space="preserve">highlighted </w:t>
      </w:r>
      <w:r w:rsidR="00C05FEA" w:rsidRPr="003769FB">
        <w:rPr>
          <w:rFonts w:ascii="Book Antiqua" w:hAnsi="Book Antiqua"/>
          <w:szCs w:val="24"/>
          <w:lang w:val="en-US"/>
        </w:rPr>
        <w:t xml:space="preserve">by Goti </w:t>
      </w:r>
      <w:r w:rsidR="003500AB" w:rsidRPr="003769FB">
        <w:rPr>
          <w:rFonts w:ascii="Book Antiqua" w:hAnsi="Book Antiqua"/>
          <w:i/>
          <w:szCs w:val="24"/>
          <w:lang w:val="en-US"/>
        </w:rPr>
        <w:t>et al</w:t>
      </w:r>
      <w:r w:rsidR="00C05FEA"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12a68c70-fa62-4395-a2a4-7c5e0ce149b6 PFBsYWNlaG9sZGVyPg0KICA8QWRkSW5WZXJzaW9uPjQuNC4wLjI4PC9BZGRJblZlcnNpb24+DQogIDxJZD4xMmE2OGM3MC1mYTYyLTQzOTUtYTJhNC03YzVlMGNlMTQ5YjY8L0lkPg0KICA8RW50cmllcz4NCiAgICA8RW50cnk+DQogICAgICA8SWQ+ZWRhMTk3ZDUtODkzOC00MDQ1LTljZjktY2MzYTUzZjExYTM3PC9JZD4NCiAgICAgIDxSZWZlcmVuY2VJZD5hZmNkZmM3Zi1jNzUzLTRjNTEtODQzMy04Y2FlZmM3NzFiNGY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ODBdPC9UZXh0Pg0KICAgIDwvVGV4dFVuaXQ+DQogIDwvVGV4dFVuaXRzPg0KPC9QbGFjZWhvbGRlcj4=</w:instrText>
      </w:r>
      <w:r w:rsidR="00C05FEA" w:rsidRPr="003769FB">
        <w:rPr>
          <w:rFonts w:ascii="Book Antiqua" w:hAnsi="Book Antiqua"/>
          <w:szCs w:val="24"/>
          <w:lang w:val="en-US"/>
        </w:rPr>
        <w:fldChar w:fldCharType="separate"/>
      </w:r>
      <w:bookmarkStart w:id="132" w:name="_CTVP00112a68c70fa624395a2a47c5e0ce149b6"/>
      <w:r w:rsidR="00A23467" w:rsidRPr="003769FB">
        <w:rPr>
          <w:rFonts w:ascii="Book Antiqua" w:hAnsi="Book Antiqua"/>
          <w:szCs w:val="24"/>
          <w:vertAlign w:val="superscript"/>
          <w:lang w:val="en-US"/>
        </w:rPr>
        <w:t>[80]</w:t>
      </w:r>
      <w:bookmarkEnd w:id="132"/>
      <w:r w:rsidR="00C05FEA" w:rsidRPr="003769FB">
        <w:rPr>
          <w:rFonts w:ascii="Book Antiqua" w:hAnsi="Book Antiqua"/>
          <w:szCs w:val="24"/>
          <w:lang w:val="en-US"/>
        </w:rPr>
        <w:fldChar w:fldCharType="end"/>
      </w:r>
      <w:r w:rsidR="00C05FEA" w:rsidRPr="003769FB">
        <w:rPr>
          <w:rFonts w:ascii="Book Antiqua" w:hAnsi="Book Antiqua"/>
          <w:szCs w:val="24"/>
          <w:lang w:val="en-US"/>
        </w:rPr>
        <w:t xml:space="preserve">. In agreement with this finding, Kolleck </w:t>
      </w:r>
      <w:r w:rsidR="003500AB" w:rsidRPr="003769FB">
        <w:rPr>
          <w:rFonts w:ascii="Book Antiqua" w:hAnsi="Book Antiqua"/>
          <w:i/>
          <w:szCs w:val="24"/>
          <w:lang w:val="en-US"/>
        </w:rPr>
        <w:t>et al</w:t>
      </w:r>
      <w:r w:rsidR="00C05FEA"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b7a02497-b382-4aa4-ae8f-2f18b0600682 PFBsYWNlaG9sZGVyPg0KICA8QWRkSW5WZXJzaW9uPjQuNC4wLjI4PC9BZGRJblZlcnNpb24+DQogIDxJZD5iN2EwMjQ5Ny1iMzgyLTRhYTQtYWU4Zi0yZjE4YjA2MDA2ODI8L0lkPg0KICA8RW50cmllcz4NCiAgICA8RW50cnk+DQogICAgICA8SWQ+YWM1Y2RiMDEtNmExMC00ZGZlLWIwOGYtMDE1MjE0ZmI0NGYwPC9JZD4NCiAgICAgIDxSZWZlcmVuY2VJZD5kZjk4OTFlMC04MWVhLTQ0NmEtOTNlYS1iNzAxMGEyODVkNzg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Lb2xsZWNrLCBTY2hsYW1lIGV0IGFsLiAxOTk5IOKAkyBIREwgaXMgdGhlIG1ham9yIHNvdXJjZTwvU2hvcnRUaXRsZT4NCiAgICAgICAgPFNvdXJjZU9mQmlibGlvZ3JhcGhpY0luZm9ybWF0aW9uPlB1Yk1lZDwvU291cmNlT2ZCaWJsaW9ncmFwaGljSW5mb3JtYXRpb24+DQogICAgICAgIDxUaXRsZT5IREwgaXMgdGhlIG1ham9yIHNvdXJjZSBvZiB2aXRhbWluIEUgZm9yIHR5cGUgSUkgcG5ldW1vY3l0ZXM8L1RpdGxlPg0KICAgICAgICA8Vm9sdW1lPjI3PC9Wb2x1bWU+DQogICAgICAgIDxZZWFyPjE5OTk8L1llYXI+DQogICAgICA8L1JlZmVyZW5jZT4NCiAgICA8L0VudHJ5Pg0KICA8L0VudHJpZXM+DQogIDxUZXh0Pls2N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2NF08L1RleHQ+DQogICAgPC9UZXh0VW5pdD4NCiAgPC9UZXh0VW5pdHM+DQo8L1BsYWNlaG9sZGVyPg==</w:instrText>
      </w:r>
      <w:r w:rsidR="00C05FEA" w:rsidRPr="003769FB">
        <w:rPr>
          <w:rFonts w:ascii="Book Antiqua" w:hAnsi="Book Antiqua"/>
          <w:szCs w:val="24"/>
          <w:lang w:val="en-US"/>
        </w:rPr>
        <w:fldChar w:fldCharType="separate"/>
      </w:r>
      <w:bookmarkStart w:id="133" w:name="_CTVP001b7a02497b3824aa4ae8f2f18b0600682"/>
      <w:r w:rsidR="00A23467" w:rsidRPr="003769FB">
        <w:rPr>
          <w:rFonts w:ascii="Book Antiqua" w:hAnsi="Book Antiqua"/>
          <w:szCs w:val="24"/>
          <w:vertAlign w:val="superscript"/>
          <w:lang w:val="en-US"/>
        </w:rPr>
        <w:t>[64]</w:t>
      </w:r>
      <w:bookmarkEnd w:id="133"/>
      <w:r w:rsidR="00C05FEA" w:rsidRPr="003769FB">
        <w:rPr>
          <w:rFonts w:ascii="Book Antiqua" w:hAnsi="Book Antiqua"/>
          <w:szCs w:val="24"/>
          <w:lang w:val="en-US"/>
        </w:rPr>
        <w:fldChar w:fldCharType="end"/>
      </w:r>
      <w:r w:rsidR="00C05FEA" w:rsidRPr="003769FB">
        <w:rPr>
          <w:rFonts w:ascii="Book Antiqua" w:hAnsi="Book Antiqua"/>
          <w:szCs w:val="24"/>
          <w:lang w:val="en-US"/>
        </w:rPr>
        <w:t xml:space="preserve"> found that HDL might be the primary source of vitamin E for type II pneumocytes. Furthermore, it has been suggested that the supply </w:t>
      </w:r>
      <w:r w:rsidRPr="003769FB">
        <w:rPr>
          <w:rFonts w:ascii="Book Antiqua" w:hAnsi="Book Antiqua"/>
          <w:szCs w:val="24"/>
          <w:lang w:val="en-US"/>
        </w:rPr>
        <w:t xml:space="preserve">of </w:t>
      </w:r>
      <w:r w:rsidR="00C05FEA" w:rsidRPr="003769FB">
        <w:rPr>
          <w:rFonts w:ascii="Book Antiqua" w:hAnsi="Book Antiqua"/>
          <w:szCs w:val="24"/>
          <w:lang w:val="en-US"/>
        </w:rPr>
        <w:t xml:space="preserve"> vitamin E by HDL could be more important under pathophysiological conditions, such as oxidative stress, </w:t>
      </w:r>
      <w:r w:rsidRPr="003769FB">
        <w:rPr>
          <w:rFonts w:ascii="Book Antiqua" w:hAnsi="Book Antiqua"/>
          <w:szCs w:val="24"/>
          <w:lang w:val="en-US"/>
        </w:rPr>
        <w:t xml:space="preserve">most likely </w:t>
      </w:r>
      <w:r w:rsidR="00C05FEA" w:rsidRPr="003769FB">
        <w:rPr>
          <w:rFonts w:ascii="Book Antiqua" w:hAnsi="Book Antiqua"/>
          <w:szCs w:val="24"/>
          <w:lang w:val="en-US"/>
        </w:rPr>
        <w:t xml:space="preserve">independent from the </w:t>
      </w:r>
      <w:r w:rsidR="00DB0871" w:rsidRPr="003769FB">
        <w:rPr>
          <w:rFonts w:ascii="Book Antiqua" w:hAnsi="Book Antiqua"/>
          <w:szCs w:val="24"/>
          <w:lang w:val="en-US"/>
        </w:rPr>
        <w:t xml:space="preserve">HDL-mediated </w:t>
      </w:r>
      <w:r w:rsidR="00C05FEA" w:rsidRPr="003769FB">
        <w:rPr>
          <w:rFonts w:ascii="Book Antiqua" w:hAnsi="Book Antiqua"/>
          <w:szCs w:val="24"/>
          <w:lang w:val="en-US"/>
        </w:rPr>
        <w:t>uptake of cholesterol</w:t>
      </w:r>
      <w:r w:rsidR="00C05FEA"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e2dc94de-f18b-428c-aea5-409993fa8415 PFBsYWNlaG9sZGVyPg0KICA8QWRkSW5WZXJzaW9uPjQuNC4wLjI4PC9BZGRJblZlcnNpb24+DQogIDxJZD5lMmRjOTRkZS1mMThiLTQyOGMtYWVhNS00MDk5OTNmYTg0MTU8L0lkPg0KICA8RW50cmllcz4NCiAgICA8RW50cnk+DQogICAgICA8SWQ+NmE1ODRkYmItMTlkYi00N2RjLTk3NjMtMjVmNTcyNTdhOTBmPC9JZD4NCiAgICAgIDxSZWZlcmVuY2VJZD5kZjk4OTFlMC04MWVhLTQ0NmEtOTNlYS1iNzAxMGEyODVkNzg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Lb2xsZWNrLCBTY2hsYW1lIGV0IGFsLiAxOTk5IOKAkyBIREwgaXMgdGhlIG1ham9yIHNvdXJjZTwvU2hvcnRUaXRsZT4NCiAgICAgICAgPFNvdXJjZU9mQmlibGlvZ3JhcGhpY0luZm9ybWF0aW9uPlB1Yk1lZDwvU291cmNlT2ZCaWJsaW9ncmFwaGljSW5mb3JtYXRpb24+DQogICAgICAgIDxUaXRsZT5IREwgaXMgdGhlIG1ham9yIHNvdXJjZSBvZiB2aXRhbWluIEUgZm9yIHR5cGUgSUkgcG5ldW1vY3l0ZXM8L1RpdGxlPg0KICAgICAgICA8Vm9sdW1lPjI3PC9Wb2x1bWU+DQogICAgICAgIDxZZWFyPjE5OTk8L1llYXI+DQogICAgICA8L1JlZmVyZW5jZT4NCiAgICA8L0VudHJ5Pg0KICA8L0VudHJpZXM+DQogIDxUZXh0Pls2N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2NF08L1RleHQ+DQogICAgPC9UZXh0VW5pdD4NCiAgPC9UZXh0VW5pdHM+DQo8L1BsYWNlaG9sZGVyPg==</w:instrText>
      </w:r>
      <w:r w:rsidR="00C05FEA" w:rsidRPr="003769FB">
        <w:rPr>
          <w:rFonts w:ascii="Book Antiqua" w:hAnsi="Book Antiqua"/>
          <w:szCs w:val="24"/>
          <w:lang w:val="en-US"/>
        </w:rPr>
        <w:fldChar w:fldCharType="separate"/>
      </w:r>
      <w:bookmarkStart w:id="134" w:name="_CTVP001e2dc94def18b428caea5409993fa8415"/>
      <w:r w:rsidR="00A23467" w:rsidRPr="003769FB">
        <w:rPr>
          <w:rFonts w:ascii="Book Antiqua" w:hAnsi="Book Antiqua"/>
          <w:szCs w:val="24"/>
          <w:vertAlign w:val="superscript"/>
          <w:lang w:val="en-US"/>
        </w:rPr>
        <w:t>[64]</w:t>
      </w:r>
      <w:bookmarkEnd w:id="134"/>
      <w:r w:rsidR="00C05FEA" w:rsidRPr="003769FB">
        <w:rPr>
          <w:rFonts w:ascii="Book Antiqua" w:hAnsi="Book Antiqua"/>
          <w:szCs w:val="24"/>
          <w:lang w:val="en-US"/>
        </w:rPr>
        <w:fldChar w:fldCharType="end"/>
      </w:r>
      <w:r w:rsidR="00C05FEA" w:rsidRPr="003769FB">
        <w:rPr>
          <w:rFonts w:ascii="Book Antiqua" w:hAnsi="Book Antiqua"/>
          <w:szCs w:val="24"/>
          <w:lang w:val="en-US"/>
        </w:rPr>
        <w:t xml:space="preserve">. The HDL-interacting </w:t>
      </w:r>
      <w:r w:rsidR="00DB0871" w:rsidRPr="003769FB">
        <w:rPr>
          <w:rFonts w:ascii="Book Antiqua" w:hAnsi="Book Antiqua"/>
          <w:szCs w:val="24"/>
          <w:lang w:val="en-US"/>
        </w:rPr>
        <w:t>scavenger receptor SR-B1</w:t>
      </w:r>
      <w:r w:rsidR="00C05FEA" w:rsidRPr="003769FB">
        <w:rPr>
          <w:rFonts w:ascii="Book Antiqua" w:hAnsi="Book Antiqua"/>
          <w:szCs w:val="24"/>
          <w:lang w:val="en-US"/>
        </w:rPr>
        <w:t xml:space="preserve"> controls the uptake and accumulation of α-TOH in specific tissues</w:t>
      </w:r>
      <w:r w:rsidR="00C05FEA"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54497b9f-e31b-482f-b4a3-3b362b322a76 PFBsYWNlaG9sZGVyPg0KICA8QWRkSW5WZXJzaW9uPjQuNC4wLjI4PC9BZGRJblZlcnNpb24+DQogIDxJZD41NDQ5N2I5Zi1lMzFiLTQ4MmYtYjRhMy0zYjM2MmIzMjJhNzY8L0lkPg0KICA8RW50cmllcz4NCiAgICA8RW50cnk+DQogICAgICA8SWQ+YWIxNTkyMjktN2JlYi00NzgwLTk5YWEtZDZhMTRjNWE1ZTAwPC9JZD4NCiAgICAgIDxSZWZlcmVuY2VJZD5lZTkzNTlkNy03YTUzLTQyNjEtOTA5OS0wNmQzODc0ZTFkZDQ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gyXTwvVGV4dD4NCiAgICA8L1RleHRVbml0Pg0KICA8L1RleHRVbml0cz4NCjwvUGxhY2Vob2xkZXI+</w:instrText>
      </w:r>
      <w:r w:rsidR="00C05FEA" w:rsidRPr="003769FB">
        <w:rPr>
          <w:rFonts w:ascii="Book Antiqua" w:hAnsi="Book Antiqua"/>
          <w:szCs w:val="24"/>
          <w:lang w:val="en-US"/>
        </w:rPr>
        <w:fldChar w:fldCharType="separate"/>
      </w:r>
      <w:bookmarkStart w:id="135" w:name="_CTVP00154497b9fe31b482fb4a33b362b322a76"/>
      <w:r w:rsidR="00A23467" w:rsidRPr="003769FB">
        <w:rPr>
          <w:rFonts w:ascii="Book Antiqua" w:hAnsi="Book Antiqua"/>
          <w:szCs w:val="24"/>
          <w:vertAlign w:val="superscript"/>
          <w:lang w:val="en-US"/>
        </w:rPr>
        <w:t>[82]</w:t>
      </w:r>
      <w:bookmarkEnd w:id="135"/>
      <w:r w:rsidR="00C05FEA" w:rsidRPr="003769FB">
        <w:rPr>
          <w:rFonts w:ascii="Book Antiqua" w:hAnsi="Book Antiqua"/>
          <w:szCs w:val="24"/>
          <w:lang w:val="en-US"/>
        </w:rPr>
        <w:fldChar w:fldCharType="end"/>
      </w:r>
      <w:r w:rsidR="00C05FEA" w:rsidRPr="003769FB">
        <w:rPr>
          <w:rFonts w:ascii="Book Antiqua" w:hAnsi="Book Antiqua"/>
          <w:szCs w:val="24"/>
          <w:lang w:val="en-US"/>
        </w:rPr>
        <w:t xml:space="preserve">. </w:t>
      </w:r>
      <w:r w:rsidR="00C05FEA" w:rsidRPr="003769FB">
        <w:rPr>
          <w:rFonts w:ascii="Book Antiqua" w:hAnsi="Book Antiqua"/>
          <w:i/>
          <w:szCs w:val="24"/>
          <w:lang w:val="en-US"/>
        </w:rPr>
        <w:t>In vitro</w:t>
      </w:r>
      <w:r w:rsidR="00C05FEA" w:rsidRPr="003769FB">
        <w:rPr>
          <w:rFonts w:ascii="Book Antiqua" w:hAnsi="Book Antiqua"/>
          <w:szCs w:val="24"/>
          <w:lang w:val="en-US"/>
        </w:rPr>
        <w:t xml:space="preserve"> experiments using type II pneumocytes identified </w:t>
      </w:r>
      <w:r w:rsidR="00DB0871" w:rsidRPr="003769FB">
        <w:rPr>
          <w:rFonts w:ascii="Book Antiqua" w:hAnsi="Book Antiqua"/>
          <w:szCs w:val="24"/>
          <w:lang w:val="en-US"/>
        </w:rPr>
        <w:t>SR-B1</w:t>
      </w:r>
      <w:r w:rsidR="00C05FEA" w:rsidRPr="003769FB">
        <w:rPr>
          <w:rFonts w:ascii="Book Antiqua" w:hAnsi="Book Antiqua"/>
          <w:szCs w:val="24"/>
          <w:lang w:val="en-US"/>
        </w:rPr>
        <w:t xml:space="preserve"> as a potential α-TOH uptake promoter, whereas the role of SR-B</w:t>
      </w:r>
      <w:r w:rsidR="00DB0871" w:rsidRPr="003769FB">
        <w:rPr>
          <w:rFonts w:ascii="Book Antiqua" w:hAnsi="Book Antiqua"/>
          <w:szCs w:val="24"/>
          <w:lang w:val="en-US"/>
        </w:rPr>
        <w:t>2</w:t>
      </w:r>
      <w:r w:rsidR="00C05FEA" w:rsidRPr="003769FB">
        <w:rPr>
          <w:rFonts w:ascii="Book Antiqua" w:hAnsi="Book Antiqua"/>
          <w:szCs w:val="24"/>
          <w:lang w:val="en-US"/>
        </w:rPr>
        <w:t xml:space="preserve"> in this process is still speculative</w:t>
      </w:r>
      <w:r w:rsidR="00C05FEA"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0a93b777-7d93-4f44-9eab-f5260691cf33 PFBsYWNlaG9sZGVyPg0KICA8QWRkSW5WZXJzaW9uPjQuNC4wLjI4PC9BZGRJblZlcnNpb24+DQogIDxJZD4wYTkzYjc3Ny03ZDkzLTRmNDQtOWVhYi1mNTI2MDY5MWNmMzM8L0lkPg0KICA8RW50cmllcz4NCiAgICA8RW50cnk+DQogICAgICA8SWQ+MmEzOWIxNTAtNGJiOS00MWIzLTgwZWItODc5Yjk0NjBjZjlmPC9JZD4NCiAgICAgIDxSZWZlcmVuY2VJZD5kZjk4OTFlMC04MWVhLTQ0NmEtOTNlYS1iNzAxMGEyODVkNzg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Lb2xsZWNrLCBTY2hsYW1lIGV0IGFsLiAxOTk5IOKAkyBIREwgaXMgdGhlIG1ham9yIHNvdXJjZTwvU2hvcnRUaXRsZT4NCiAgICAgICAgPFNvdXJjZU9mQmlibGlvZ3JhcGhpY0luZm9ybWF0aW9uPlB1Yk1lZDwvU291cmNlT2ZCaWJsaW9ncmFwaGljSW5mb3JtYXRpb24+DQogICAgICAgIDxUaXRsZT5IREwgaXMgdGhlIG1ham9yIHNvdXJjZSBvZiB2aXRhbWluIEUgZm9yIHR5cGUgSUkgcG5ldW1vY3l0ZXM8L1RpdGxlPg0KICAgICAgICA8Vm9sdW1lPjI3PC9Wb2x1bWU+DQogICAgICAgIDxZZWFyPjE5OTk8L1llYXI+DQogICAgICA8L1JlZmVyZW5jZT4NCiAgICA8L0VudHJ5Pg0KICA8L0VudHJpZXM+DQogIDxUZXh0Pls2N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2NF08L1RleHQ+DQogICAgPC9UZXh0VW5pdD4NCiAgPC9UZXh0VW5pdHM+DQo8L1BsYWNlaG9sZGVyPg==</w:instrText>
      </w:r>
      <w:r w:rsidR="00C05FEA" w:rsidRPr="003769FB">
        <w:rPr>
          <w:rFonts w:ascii="Book Antiqua" w:hAnsi="Book Antiqua"/>
          <w:szCs w:val="24"/>
          <w:lang w:val="en-US"/>
        </w:rPr>
        <w:fldChar w:fldCharType="separate"/>
      </w:r>
      <w:bookmarkStart w:id="136" w:name="_CTVP0010a93b7777d934f449eabf5260691cf33"/>
      <w:r w:rsidR="00A23467" w:rsidRPr="003769FB">
        <w:rPr>
          <w:rFonts w:ascii="Book Antiqua" w:hAnsi="Book Antiqua"/>
          <w:szCs w:val="24"/>
          <w:vertAlign w:val="superscript"/>
          <w:lang w:val="en-US"/>
        </w:rPr>
        <w:t>[64]</w:t>
      </w:r>
      <w:bookmarkEnd w:id="136"/>
      <w:r w:rsidR="00C05FEA" w:rsidRPr="003769FB">
        <w:rPr>
          <w:rFonts w:ascii="Book Antiqua" w:hAnsi="Book Antiqua"/>
          <w:szCs w:val="24"/>
          <w:lang w:val="en-US"/>
        </w:rPr>
        <w:fldChar w:fldCharType="end"/>
      </w:r>
      <w:r w:rsidR="00C05FEA" w:rsidRPr="003769FB">
        <w:rPr>
          <w:rFonts w:ascii="Book Antiqua" w:hAnsi="Book Antiqua"/>
          <w:szCs w:val="24"/>
          <w:lang w:val="en-US"/>
        </w:rPr>
        <w:t xml:space="preserve">. </w:t>
      </w:r>
    </w:p>
    <w:p w14:paraId="291275D2" w14:textId="2BEA5830" w:rsidR="004576E3" w:rsidRPr="003769FB" w:rsidRDefault="00C05FEA" w:rsidP="004D49D8">
      <w:pPr>
        <w:widowControl w:val="0"/>
        <w:autoSpaceDE w:val="0"/>
        <w:autoSpaceDN w:val="0"/>
        <w:adjustRightInd w:val="0"/>
        <w:spacing w:after="0"/>
        <w:ind w:firstLineChars="200" w:firstLine="480"/>
        <w:rPr>
          <w:rFonts w:ascii="Book Antiqua" w:hAnsi="Book Antiqua"/>
          <w:szCs w:val="24"/>
          <w:lang w:val="en-US" w:eastAsia="zh-CN"/>
        </w:rPr>
      </w:pPr>
      <w:r w:rsidRPr="003769FB">
        <w:rPr>
          <w:rFonts w:ascii="Book Antiqua" w:hAnsi="Book Antiqua"/>
          <w:szCs w:val="24"/>
          <w:lang w:val="en-US"/>
        </w:rPr>
        <w:t>Vitamin</w:t>
      </w:r>
      <w:r w:rsidR="008D3FF9" w:rsidRPr="003769FB">
        <w:rPr>
          <w:rFonts w:ascii="Book Antiqua" w:hAnsi="Book Antiqua"/>
          <w:szCs w:val="24"/>
          <w:lang w:val="en-US"/>
        </w:rPr>
        <w:t xml:space="preserve"> </w:t>
      </w:r>
      <w:r w:rsidRPr="003769FB">
        <w:rPr>
          <w:rFonts w:ascii="Book Antiqua" w:hAnsi="Book Antiqua"/>
          <w:szCs w:val="24"/>
          <w:lang w:val="en-US"/>
        </w:rPr>
        <w:t>E or rather α-TOH has been shown to move actively between lipoproteins of different density classe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3547624f-f32b-4665-bea6-0a5cc3536f80 PFBsYWNlaG9sZGVyPg0KICA8QWRkSW5WZXJzaW9uPjQuNC4wLjI4PC9BZGRJblZlcnNpb24+DQogIDxJZD4zNTQ3NjI0Zi1mMzJiLTQ2NjUtYmVhNi0wYTVjYzM1MzZmODA8L0lkPg0KICA8RW50cmllcz4NCiAgICA8RW50cnk+DQogICAgICA8SWQ+NWYzZmU5ODQtZTkwNS00NmNhLWIzNTktMzFhMjAyOTcyM2FmPC9JZD4NCiAgICAgIDxSZWZlcmVuY2VJZD5lYTJlNGJiZi04YTQyLTQzM2ItODkxZS1mZTFjZDg4YWNiZDQ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3NF08L1RleHQ+DQogICAgPC9UZXh0VW5pdD4NCiAgPC9UZXh0VW5pdHM+DQo8L1BsYWNlaG9sZGVyPg==</w:instrText>
      </w:r>
      <w:r w:rsidRPr="003769FB">
        <w:rPr>
          <w:rFonts w:ascii="Book Antiqua" w:hAnsi="Book Antiqua"/>
          <w:szCs w:val="24"/>
          <w:lang w:val="en-US"/>
        </w:rPr>
        <w:fldChar w:fldCharType="separate"/>
      </w:r>
      <w:bookmarkStart w:id="137" w:name="_CTVP0013547624ff32b4665bea60a5cc3536f80"/>
      <w:r w:rsidR="00A23467" w:rsidRPr="003769FB">
        <w:rPr>
          <w:rFonts w:ascii="Book Antiqua" w:hAnsi="Book Antiqua"/>
          <w:szCs w:val="24"/>
          <w:vertAlign w:val="superscript"/>
          <w:lang w:val="en-US"/>
        </w:rPr>
        <w:t>[74]</w:t>
      </w:r>
      <w:bookmarkEnd w:id="137"/>
      <w:r w:rsidRPr="003769FB">
        <w:rPr>
          <w:rFonts w:ascii="Book Antiqua" w:hAnsi="Book Antiqua"/>
          <w:szCs w:val="24"/>
          <w:lang w:val="en-US"/>
        </w:rPr>
        <w:fldChar w:fldCharType="end"/>
      </w:r>
      <w:r w:rsidRPr="003769FB">
        <w:rPr>
          <w:rFonts w:ascii="Book Antiqua" w:hAnsi="Book Antiqua"/>
          <w:szCs w:val="24"/>
          <w:lang w:val="en-US"/>
        </w:rPr>
        <w:t>. As</w:t>
      </w:r>
      <w:r w:rsidR="00CB36CA" w:rsidRPr="003769FB">
        <w:rPr>
          <w:rFonts w:ascii="Book Antiqua" w:hAnsi="Book Antiqua"/>
          <w:szCs w:val="24"/>
          <w:lang w:val="en-US"/>
        </w:rPr>
        <w:t xml:space="preserve"> previously</w:t>
      </w:r>
      <w:r w:rsidRPr="003769FB">
        <w:rPr>
          <w:rFonts w:ascii="Book Antiqua" w:hAnsi="Book Antiqua"/>
          <w:szCs w:val="24"/>
          <w:lang w:val="en-US"/>
        </w:rPr>
        <w:t xml:space="preserve"> mentioned, triglycerides </w:t>
      </w:r>
      <w:r w:rsidR="00DB0871" w:rsidRPr="003769FB">
        <w:rPr>
          <w:rFonts w:ascii="Book Antiqua" w:hAnsi="Book Antiqua"/>
          <w:szCs w:val="24"/>
          <w:lang w:val="en-US"/>
        </w:rPr>
        <w:t>in</w:t>
      </w:r>
      <w:r w:rsidRPr="003769FB">
        <w:rPr>
          <w:rFonts w:ascii="Book Antiqua" w:hAnsi="Book Antiqua"/>
          <w:szCs w:val="24"/>
          <w:lang w:val="en-US"/>
        </w:rPr>
        <w:t xml:space="preserve"> lipoprotein</w:t>
      </w:r>
      <w:r w:rsidR="00DB0871" w:rsidRPr="003769FB">
        <w:rPr>
          <w:rFonts w:ascii="Book Antiqua" w:hAnsi="Book Antiqua"/>
          <w:szCs w:val="24"/>
          <w:lang w:val="en-US"/>
        </w:rPr>
        <w:t>s</w:t>
      </w:r>
      <w:r w:rsidRPr="003769FB">
        <w:rPr>
          <w:rFonts w:ascii="Book Antiqua" w:hAnsi="Book Antiqua"/>
          <w:szCs w:val="24"/>
          <w:lang w:val="en-US"/>
        </w:rPr>
        <w:t xml:space="preserve"> are catabolized via lipoprotein lipase</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a0a47adf-f7d0-473e-9476-32b9300aa1c2 PFBsYWNlaG9sZGVyPg0KICA8QWRkSW5WZXJzaW9uPjQuNC4wLjI4PC9BZGRJblZlcnNpb24+DQogIDxJZD5hMGE0N2FkZi1mN2QwLTQ3M2UtOTQ3Ni0zMmI5MzAwYWExYzI8L0lkPg0KICA8RW50cmllcz4NCiAgICA8RW50cnk+DQogICAgICA8SWQ+YTIzMjQwM2UtYzBjOC00ZThlLWJiY2MtMmM0N2MwZTk2NTAyPC9JZD4NCiAgICAgIDxSZWZlcmVuY2VJZD41NTJmOTEyMy1mMGEyLTRiMzUtOWExZC0zNWI1NmUyM2RiODE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1Niw3MF08L1RleHQ+DQogICAgPC9UZXh0VW5pdD4NCiAgPC9UZXh0VW5pdHM+DQo8L1BsYWNlaG9sZGVyPg==</w:instrText>
      </w:r>
      <w:r w:rsidRPr="003769FB">
        <w:rPr>
          <w:rFonts w:ascii="Book Antiqua" w:hAnsi="Book Antiqua"/>
          <w:szCs w:val="24"/>
          <w:lang w:val="en-US"/>
        </w:rPr>
        <w:fldChar w:fldCharType="separate"/>
      </w:r>
      <w:bookmarkStart w:id="138" w:name="_CTVP001a0a47adff7d0473e947632b9300aa1c2"/>
      <w:r w:rsidR="00A23467" w:rsidRPr="003769FB">
        <w:rPr>
          <w:rFonts w:ascii="Book Antiqua" w:hAnsi="Book Antiqua"/>
          <w:szCs w:val="24"/>
          <w:vertAlign w:val="superscript"/>
          <w:lang w:val="en-US"/>
        </w:rPr>
        <w:t>[56,70]</w:t>
      </w:r>
      <w:bookmarkEnd w:id="138"/>
      <w:r w:rsidRPr="003769FB">
        <w:rPr>
          <w:rFonts w:ascii="Book Antiqua" w:hAnsi="Book Antiqua"/>
          <w:szCs w:val="24"/>
          <w:lang w:val="en-US"/>
        </w:rPr>
        <w:fldChar w:fldCharType="end"/>
      </w:r>
      <w:r w:rsidRPr="003769FB">
        <w:rPr>
          <w:rFonts w:ascii="Book Antiqua" w:hAnsi="Book Antiqua"/>
          <w:szCs w:val="24"/>
          <w:lang w:val="en-US"/>
        </w:rPr>
        <w:t xml:space="preserve">. During this lipolysis step, vitamin E remains incorporated either in chylomicron remnants (in </w:t>
      </w:r>
      <w:r w:rsidR="00961280" w:rsidRPr="003769FB">
        <w:rPr>
          <w:rFonts w:ascii="Book Antiqua" w:hAnsi="Book Antiqua"/>
          <w:szCs w:val="24"/>
          <w:lang w:val="en-US"/>
        </w:rPr>
        <w:t xml:space="preserve">the </w:t>
      </w:r>
      <w:r w:rsidRPr="003769FB">
        <w:rPr>
          <w:rFonts w:ascii="Book Antiqua" w:hAnsi="Book Antiqua"/>
          <w:szCs w:val="24"/>
          <w:lang w:val="en-US"/>
        </w:rPr>
        <w:t xml:space="preserve">case of chylomicrons) or </w:t>
      </w:r>
      <w:r w:rsidR="00CB36CA" w:rsidRPr="003769FB">
        <w:rPr>
          <w:rFonts w:ascii="Book Antiqua" w:hAnsi="Book Antiqua"/>
          <w:szCs w:val="24"/>
          <w:lang w:val="en-US"/>
        </w:rPr>
        <w:t xml:space="preserve">in </w:t>
      </w:r>
      <w:r w:rsidRPr="003769FB">
        <w:rPr>
          <w:rFonts w:ascii="Book Antiqua" w:hAnsi="Book Antiqua"/>
          <w:szCs w:val="24"/>
          <w:lang w:val="en-US"/>
        </w:rPr>
        <w:t>LDL (in</w:t>
      </w:r>
      <w:r w:rsidR="00961280" w:rsidRPr="003769FB">
        <w:rPr>
          <w:rFonts w:ascii="Book Antiqua" w:hAnsi="Book Antiqua"/>
          <w:szCs w:val="24"/>
          <w:lang w:val="en-US"/>
        </w:rPr>
        <w:t xml:space="preserve"> the</w:t>
      </w:r>
      <w:r w:rsidRPr="003769FB">
        <w:rPr>
          <w:rFonts w:ascii="Book Antiqua" w:hAnsi="Book Antiqua"/>
          <w:szCs w:val="24"/>
          <w:lang w:val="en-US"/>
        </w:rPr>
        <w:t xml:space="preserve"> case of VLDL). Phospholipid transfer protein </w:t>
      </w:r>
      <w:r w:rsidR="00AE772B" w:rsidRPr="003769FB">
        <w:rPr>
          <w:rFonts w:ascii="Book Antiqua" w:hAnsi="Book Antiqua"/>
          <w:szCs w:val="24"/>
          <w:lang w:val="en-US"/>
        </w:rPr>
        <w:t xml:space="preserve">(PLTP) </w:t>
      </w:r>
      <w:r w:rsidRPr="003769FB">
        <w:rPr>
          <w:rFonts w:ascii="Book Antiqua" w:hAnsi="Book Antiqua"/>
          <w:szCs w:val="24"/>
          <w:lang w:val="en-US"/>
        </w:rPr>
        <w:t>mediates the transfers of α-TOH between different classes of lipoproteins and also the exchange of α-TOH</w:t>
      </w:r>
      <w:r w:rsidR="00D32FE4" w:rsidRPr="003769FB">
        <w:rPr>
          <w:rFonts w:ascii="Book Antiqua" w:hAnsi="Book Antiqua"/>
          <w:szCs w:val="24"/>
          <w:lang w:val="en-US"/>
        </w:rPr>
        <w:t xml:space="preserve"> between HDL and cell membrane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57673230-a445-4276-b2ef-294efb353314 PFBsYWNlaG9sZGVyPg0KICA8QWRkSW5WZXJzaW9uPjQuNC4wLjI4PC9BZGRJblZlcnNpb24+DQogIDxJZD41NzY3MzIzMC1hNDQ1LTQyNzYtYjJlZi0yOTRlZmIzNTMzMTQ8L0lkPg0KICA8RW50cmllcz4NCiAgICA8RW50cnk+DQogICAgICA8SWQ+Y2YyM2QwYmYtYjc5OC00NWYzLWE4MDYtMzAxMjE0ZjBjODIxPC9JZD4NCiAgICAgIDxSZWZlcmVuY2VJZD5kYmQzNDc5ZC05YzkwLTQxODMtYWEwOS0zMWIyNWNmNWIxZmE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2OF08L1RleHQ+DQogICAgPC9UZXh0VW5pdD4NCiAgPC9UZXh0VW5pdHM+DQo8L1BsYWNlaG9sZGVyPg==</w:instrText>
      </w:r>
      <w:r w:rsidRPr="003769FB">
        <w:rPr>
          <w:rFonts w:ascii="Book Antiqua" w:hAnsi="Book Antiqua"/>
          <w:szCs w:val="24"/>
          <w:lang w:val="en-US"/>
        </w:rPr>
        <w:fldChar w:fldCharType="separate"/>
      </w:r>
      <w:bookmarkStart w:id="139" w:name="_CTVP00157673230a4454276b2ef294efb353314"/>
      <w:r w:rsidR="00A23467" w:rsidRPr="003769FB">
        <w:rPr>
          <w:rFonts w:ascii="Book Antiqua" w:hAnsi="Book Antiqua"/>
          <w:szCs w:val="24"/>
          <w:vertAlign w:val="superscript"/>
          <w:lang w:val="en-US"/>
        </w:rPr>
        <w:t>[68]</w:t>
      </w:r>
      <w:bookmarkEnd w:id="139"/>
      <w:r w:rsidRPr="003769FB">
        <w:rPr>
          <w:rFonts w:ascii="Book Antiqua" w:hAnsi="Book Antiqua"/>
          <w:szCs w:val="24"/>
          <w:lang w:val="en-US"/>
        </w:rPr>
        <w:fldChar w:fldCharType="end"/>
      </w:r>
      <w:r w:rsidRPr="003769FB">
        <w:rPr>
          <w:rFonts w:ascii="Book Antiqua" w:hAnsi="Book Antiqua"/>
          <w:szCs w:val="24"/>
          <w:lang w:val="en-US"/>
        </w:rPr>
        <w:t xml:space="preserve">. Another member of the group of lipid transfer proteins, the cholesteryl ester transfer protein (CETP), has also been suggested </w:t>
      </w:r>
      <w:r w:rsidR="00CB36CA" w:rsidRPr="003769FB">
        <w:rPr>
          <w:rFonts w:ascii="Book Antiqua" w:hAnsi="Book Antiqua"/>
          <w:szCs w:val="24"/>
          <w:lang w:val="en-US"/>
        </w:rPr>
        <w:t>as having a role</w:t>
      </w:r>
      <w:r w:rsidRPr="003769FB">
        <w:rPr>
          <w:rFonts w:ascii="Book Antiqua" w:hAnsi="Book Antiqua"/>
          <w:szCs w:val="24"/>
          <w:lang w:val="en-US"/>
        </w:rPr>
        <w:t xml:space="preserve"> in vitamin E transport and metabolism</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539385f2-4d4b-47f6-9613-56d8406b3796 PFBsYWNlaG9sZGVyPg0KICA8QWRkSW5WZXJzaW9uPjQuNC4wLjI4PC9BZGRJblZlcnNpb24+DQogIDxJZD41MzkzODVmMi00ZDRiLTQ3ZjYtOTYxMy01NmQ4NDA2YjM3OTY8L0lkPg0KICA8RW50cmllcz4NCiAgICA8RW50cnk+DQogICAgICA8SWQ+NmY2OGIwZjUtYzhjNy00ZWE3LWIyODctOTM1YTdhODQwMzFmPC9JZD4NCiAgICAgIDxSZWZlcmVuY2VJZD44NzdjMzQ5YS00NWU0LTQ4ZDMtODJkZC03NzZjZWJkZTJmOTM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YwXTwvVGV4dD4NCiAgICA8L1RleHRVbml0Pg0KICA8L1RleHRVbml0cz4NCjwvUGxhY2Vob2xkZXI+</w:instrText>
      </w:r>
      <w:r w:rsidRPr="003769FB">
        <w:rPr>
          <w:rFonts w:ascii="Book Antiqua" w:hAnsi="Book Antiqua"/>
          <w:szCs w:val="24"/>
          <w:lang w:val="en-US"/>
        </w:rPr>
        <w:fldChar w:fldCharType="separate"/>
      </w:r>
      <w:bookmarkStart w:id="140" w:name="_CTVP001539385f24d4b47f6961356d8406b3796"/>
      <w:r w:rsidR="00A23467" w:rsidRPr="003769FB">
        <w:rPr>
          <w:rFonts w:ascii="Book Antiqua" w:hAnsi="Book Antiqua"/>
          <w:szCs w:val="24"/>
          <w:vertAlign w:val="superscript"/>
          <w:lang w:val="en-US"/>
        </w:rPr>
        <w:t>[60]</w:t>
      </w:r>
      <w:bookmarkEnd w:id="140"/>
      <w:r w:rsidRPr="003769FB">
        <w:rPr>
          <w:rFonts w:ascii="Book Antiqua" w:hAnsi="Book Antiqua"/>
          <w:szCs w:val="24"/>
          <w:lang w:val="en-US"/>
        </w:rPr>
        <w:fldChar w:fldCharType="end"/>
      </w:r>
      <w:r w:rsidR="00C17A77" w:rsidRPr="003769FB">
        <w:rPr>
          <w:rFonts w:ascii="Book Antiqua" w:hAnsi="Book Antiqua" w:hint="eastAsia"/>
          <w:szCs w:val="24"/>
          <w:lang w:val="en-US" w:eastAsia="zh-CN"/>
        </w:rPr>
        <w:t xml:space="preserve"> (</w:t>
      </w:r>
      <w:r w:rsidR="00C17A77" w:rsidRPr="003769FB">
        <w:rPr>
          <w:rFonts w:ascii="Book Antiqua" w:hAnsi="Book Antiqua"/>
          <w:szCs w:val="24"/>
          <w:lang w:val="en-US" w:eastAsia="zh-CN"/>
        </w:rPr>
        <w:t xml:space="preserve">Figure </w:t>
      </w:r>
      <w:r w:rsidR="00C17A77" w:rsidRPr="003769FB">
        <w:rPr>
          <w:rFonts w:ascii="Book Antiqua" w:hAnsi="Book Antiqua" w:hint="eastAsia"/>
          <w:szCs w:val="24"/>
          <w:lang w:val="en-US" w:eastAsia="zh-CN"/>
        </w:rPr>
        <w:t>2)</w:t>
      </w:r>
      <w:r w:rsidRPr="003769FB">
        <w:rPr>
          <w:rFonts w:ascii="Book Antiqua" w:hAnsi="Book Antiqua"/>
          <w:szCs w:val="24"/>
          <w:lang w:val="en-US"/>
        </w:rPr>
        <w:t xml:space="preserve">. </w:t>
      </w:r>
    </w:p>
    <w:p w14:paraId="3916CC15" w14:textId="7BA62B86" w:rsidR="004576E3" w:rsidRPr="003769FB" w:rsidRDefault="00C05FEA" w:rsidP="004D49D8">
      <w:pPr>
        <w:widowControl w:val="0"/>
        <w:autoSpaceDE w:val="0"/>
        <w:autoSpaceDN w:val="0"/>
        <w:adjustRightInd w:val="0"/>
        <w:spacing w:after="0"/>
        <w:ind w:firstLineChars="150" w:firstLine="360"/>
        <w:rPr>
          <w:rFonts w:ascii="Book Antiqua" w:hAnsi="Book Antiqua"/>
          <w:szCs w:val="24"/>
          <w:lang w:val="en-US" w:eastAsia="zh-CN"/>
        </w:rPr>
      </w:pPr>
      <w:r w:rsidRPr="003769FB">
        <w:rPr>
          <w:rFonts w:ascii="Book Antiqua" w:hAnsi="Book Antiqua"/>
          <w:szCs w:val="24"/>
          <w:lang w:val="en-US"/>
        </w:rPr>
        <w:t xml:space="preserve">The route of vitamin E after oral intake follows in general the </w:t>
      </w:r>
      <w:r w:rsidR="00CB36CA" w:rsidRPr="003769FB">
        <w:rPr>
          <w:rFonts w:ascii="Book Antiqua" w:hAnsi="Book Antiqua"/>
          <w:szCs w:val="24"/>
          <w:lang w:val="en-US"/>
        </w:rPr>
        <w:t>path</w:t>
      </w:r>
      <w:r w:rsidRPr="003769FB">
        <w:rPr>
          <w:rFonts w:ascii="Book Antiqua" w:hAnsi="Book Antiqua"/>
          <w:szCs w:val="24"/>
          <w:lang w:val="en-US"/>
        </w:rPr>
        <w:t>way of other lipids. Pancreatic and intestinal enzymatic digestion followed by the circulation and distribution to the liver and non-hepatic tissues is the same for all vitamin E forms. Discrimination between the different form</w:t>
      </w:r>
      <w:r w:rsidR="006B79DE" w:rsidRPr="003769FB">
        <w:rPr>
          <w:rFonts w:ascii="Book Antiqua" w:hAnsi="Book Antiqua"/>
          <w:szCs w:val="24"/>
          <w:lang w:val="en-US"/>
        </w:rPr>
        <w:t>s</w:t>
      </w:r>
      <w:r w:rsidRPr="003769FB">
        <w:rPr>
          <w:rFonts w:ascii="Book Antiqua" w:hAnsi="Book Antiqua"/>
          <w:szCs w:val="24"/>
          <w:lang w:val="en-US"/>
        </w:rPr>
        <w:t xml:space="preserve"> of vitamin E in favor of α-TOH occurs mainly in the liver by α-TTP, which protects α-TOH from excessive degradation and excretion. The figure was modified from</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b9f8d50d-0a01-4345-b5f5-24afc2ed415c PFBsYWNlaG9sZGVyPg0KICA8QWRkSW5WZXJzaW9uPjQuNC4wLjI4PC9BZGRJblZlcnNpb24+DQogIDxJZD5iOWY4ZDUwZC0wYTAxLTQzNDUtYjVmNS0yNGFmYzJlZDQxNWM8L0lkPg0KICA8RW50cmllcz4NCiAgICA8RW50cnk+DQogICAgICA8SWQ+ZGIyMzhiZDktZjZiOC00MmVmLTg5NjQtNzY4MWEwNzMzZDFiPC9JZD4NCiAgICAgIDxSZWZlcmVuY2VJZD5iNTRjZmNkYi1lMjk5LTQxYjItOWE0YS0wNDQwYWE3YmJlYzU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NDMsNDYsNTYsNjBdPC9UZXh0Pg0KICAgIDwvVGV4dFVuaXQ+DQogIDwvVGV4dFVuaXRzPg0KPC9QbGFjZWhvbGRlcj4=</w:instrText>
      </w:r>
      <w:r w:rsidRPr="003769FB">
        <w:rPr>
          <w:rFonts w:ascii="Book Antiqua" w:hAnsi="Book Antiqua"/>
          <w:szCs w:val="24"/>
          <w:lang w:val="en-US"/>
        </w:rPr>
        <w:fldChar w:fldCharType="separate"/>
      </w:r>
      <w:bookmarkStart w:id="141" w:name="_CTVP001b9f8d50d0a014345b5f524afc2ed415c"/>
      <w:r w:rsidR="00A23467" w:rsidRPr="003769FB">
        <w:rPr>
          <w:rFonts w:ascii="Book Antiqua" w:hAnsi="Book Antiqua"/>
          <w:szCs w:val="24"/>
          <w:vertAlign w:val="superscript"/>
          <w:lang w:val="en-US"/>
        </w:rPr>
        <w:t>[43,46,56,60]</w:t>
      </w:r>
      <w:bookmarkEnd w:id="141"/>
      <w:r w:rsidRPr="003769FB">
        <w:rPr>
          <w:rFonts w:ascii="Book Antiqua" w:hAnsi="Book Antiqua"/>
          <w:szCs w:val="24"/>
          <w:lang w:val="en-US"/>
        </w:rPr>
        <w:fldChar w:fldCharType="end"/>
      </w:r>
      <w:r w:rsidRPr="003769FB">
        <w:rPr>
          <w:rFonts w:ascii="Book Antiqua" w:hAnsi="Book Antiqua"/>
          <w:szCs w:val="24"/>
          <w:lang w:val="en-US"/>
        </w:rPr>
        <w:t>.</w:t>
      </w:r>
    </w:p>
    <w:p w14:paraId="58460526" w14:textId="77777777" w:rsidR="00C17A77" w:rsidRPr="003769FB" w:rsidRDefault="00C17A77" w:rsidP="004D49D8">
      <w:pPr>
        <w:widowControl w:val="0"/>
        <w:autoSpaceDE w:val="0"/>
        <w:autoSpaceDN w:val="0"/>
        <w:adjustRightInd w:val="0"/>
        <w:spacing w:after="0"/>
        <w:ind w:firstLineChars="150" w:firstLine="360"/>
        <w:rPr>
          <w:rFonts w:ascii="Book Antiqua" w:hAnsi="Book Antiqua"/>
          <w:szCs w:val="24"/>
          <w:lang w:val="en-US" w:eastAsia="zh-CN"/>
        </w:rPr>
      </w:pPr>
    </w:p>
    <w:p w14:paraId="3AA021FD" w14:textId="77777777" w:rsidR="00C05FEA" w:rsidRPr="003769FB" w:rsidRDefault="00C05FEA" w:rsidP="004D49D8">
      <w:pPr>
        <w:pStyle w:val="ad"/>
        <w:widowControl w:val="0"/>
        <w:spacing w:after="0" w:line="360" w:lineRule="auto"/>
        <w:rPr>
          <w:rFonts w:ascii="Book Antiqua" w:hAnsi="Book Antiqua"/>
          <w:i/>
          <w:szCs w:val="24"/>
          <w:lang w:val="en-US"/>
        </w:rPr>
      </w:pPr>
      <w:r w:rsidRPr="003769FB">
        <w:rPr>
          <w:rFonts w:ascii="Book Antiqua" w:hAnsi="Book Antiqua"/>
          <w:i/>
          <w:szCs w:val="24"/>
          <w:lang w:val="en-US"/>
        </w:rPr>
        <w:t>Deficiencies due to absorption and vascular transport disorders</w:t>
      </w:r>
    </w:p>
    <w:p w14:paraId="2C44B104" w14:textId="4A7A0679" w:rsidR="00C05FEA" w:rsidRPr="003769FB" w:rsidRDefault="00C05FEA" w:rsidP="004D49D8">
      <w:pPr>
        <w:widowControl w:val="0"/>
        <w:spacing w:after="0"/>
        <w:rPr>
          <w:rFonts w:ascii="Book Antiqua" w:hAnsi="Book Antiqua"/>
          <w:szCs w:val="24"/>
          <w:lang w:val="en-US"/>
        </w:rPr>
      </w:pPr>
      <w:r w:rsidRPr="003769FB">
        <w:rPr>
          <w:rFonts w:ascii="Book Antiqua" w:hAnsi="Book Antiqua"/>
          <w:szCs w:val="24"/>
          <w:lang w:val="en-US"/>
        </w:rPr>
        <w:lastRenderedPageBreak/>
        <w:t>As already outlined, Ulatowski and Manor</w:t>
      </w:r>
      <w:r w:rsidRPr="003769FB">
        <w:rPr>
          <w:rFonts w:ascii="Book Antiqua" w:hAnsi="Book Antiqua"/>
          <w:szCs w:val="24"/>
          <w:lang w:val="en-US"/>
        </w:rPr>
        <w:fldChar w:fldCharType="begin"/>
      </w:r>
      <w:r w:rsidR="003A2BE4" w:rsidRPr="003769FB">
        <w:rPr>
          <w:rFonts w:ascii="Book Antiqua" w:hAnsi="Book Antiqua"/>
          <w:szCs w:val="24"/>
          <w:lang w:val="en-US"/>
        </w:rPr>
        <w:instrText>ADDIN CITAVI.PLACEHOLDER 8a7db175-6f51-474a-88ea-ca6f45b0bf59 PFBsYWNlaG9sZGVyPg0KICA8QWRkSW5WZXJzaW9uPjUuMS4wLjA8L0FkZEluVmVyc2lvbj4NCiAgPElkPjhhN2RiMTc1LTZmNTEtNDc0YS04OGVhLWNhNmY0NWIwYmY1OTwvSWQ+DQogIDxFbnRyaWVzPg0KICAgIDxFbnRyeT4NCiAgICAgIDxJZD5hNGRhYjVmMC00YTY2LTQyMmItODk4Ny0yZjg3ZTNiODg0YzQ8L0lkPg0KICAgICAgPFJlZmVyZW5jZUlkPjA5MDIwMDc4LWUwNzYtNGM5OC1hMzY1LTM5ODIzM2FlNmJm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2XTwvVGV4dD4NCiAgICA8L1RleHRVbml0Pg0KICA8L1RleHRVbml0cz4NCjwvUGxhY2Vob2xkZXI+</w:instrText>
      </w:r>
      <w:r w:rsidRPr="003769FB">
        <w:rPr>
          <w:rFonts w:ascii="Book Antiqua" w:hAnsi="Book Antiqua"/>
          <w:szCs w:val="24"/>
          <w:lang w:val="en-US"/>
        </w:rPr>
        <w:fldChar w:fldCharType="separate"/>
      </w:r>
      <w:bookmarkStart w:id="142" w:name="_CTVP0018a7db1756f51474a88eaca6f45b0bf59"/>
      <w:r w:rsidR="003A2BE4" w:rsidRPr="003769FB">
        <w:rPr>
          <w:rFonts w:ascii="Book Antiqua" w:hAnsi="Book Antiqua"/>
          <w:szCs w:val="24"/>
          <w:vertAlign w:val="superscript"/>
          <w:lang w:val="en-US"/>
        </w:rPr>
        <w:t>[16]</w:t>
      </w:r>
      <w:bookmarkEnd w:id="142"/>
      <w:r w:rsidRPr="003769FB">
        <w:rPr>
          <w:rFonts w:ascii="Book Antiqua" w:hAnsi="Book Antiqua"/>
          <w:szCs w:val="24"/>
          <w:lang w:val="en-US"/>
        </w:rPr>
        <w:fldChar w:fldCharType="end"/>
      </w:r>
      <w:r w:rsidRPr="003769FB">
        <w:rPr>
          <w:rFonts w:ascii="Book Antiqua" w:hAnsi="Book Antiqua"/>
          <w:szCs w:val="24"/>
          <w:lang w:val="en-US"/>
        </w:rPr>
        <w:t xml:space="preserve"> categorized metabolic deficiencies of vitamin E in</w:t>
      </w:r>
      <w:r w:rsidR="00852F6D" w:rsidRPr="003769FB">
        <w:rPr>
          <w:rFonts w:ascii="Book Antiqua" w:hAnsi="Book Antiqua"/>
          <w:szCs w:val="24"/>
          <w:lang w:val="en-US"/>
        </w:rPr>
        <w:t>to</w:t>
      </w:r>
      <w:r w:rsidRPr="003769FB">
        <w:rPr>
          <w:rFonts w:ascii="Book Antiqua" w:hAnsi="Book Antiqua"/>
          <w:szCs w:val="24"/>
          <w:lang w:val="en-US"/>
        </w:rPr>
        <w:t xml:space="preserve"> primary and secondary deficiencies, where</w:t>
      </w:r>
      <w:r w:rsidR="00852F6D" w:rsidRPr="003769FB">
        <w:rPr>
          <w:rFonts w:ascii="Book Antiqua" w:hAnsi="Book Antiqua"/>
          <w:szCs w:val="24"/>
          <w:lang w:val="en-US"/>
        </w:rPr>
        <w:t xml:space="preserve"> the</w:t>
      </w:r>
      <w:r w:rsidRPr="003769FB">
        <w:rPr>
          <w:rFonts w:ascii="Book Antiqua" w:hAnsi="Book Antiqua"/>
          <w:szCs w:val="24"/>
          <w:lang w:val="en-US"/>
        </w:rPr>
        <w:t xml:space="preserve"> </w:t>
      </w:r>
      <w:r w:rsidR="00852F6D" w:rsidRPr="003769FB">
        <w:rPr>
          <w:rFonts w:ascii="Book Antiqua" w:hAnsi="Book Antiqua"/>
          <w:szCs w:val="24"/>
          <w:lang w:val="en-US"/>
        </w:rPr>
        <w:t xml:space="preserve">latter </w:t>
      </w:r>
      <w:r w:rsidRPr="003769FB">
        <w:rPr>
          <w:rFonts w:ascii="Book Antiqua" w:hAnsi="Book Antiqua"/>
          <w:szCs w:val="24"/>
          <w:lang w:val="en-US"/>
        </w:rPr>
        <w:t>include</w:t>
      </w:r>
      <w:r w:rsidR="00852F6D" w:rsidRPr="003769FB">
        <w:rPr>
          <w:rFonts w:ascii="Book Antiqua" w:hAnsi="Book Antiqua"/>
          <w:szCs w:val="24"/>
          <w:lang w:val="en-US"/>
        </w:rPr>
        <w:t>s</w:t>
      </w:r>
      <w:r w:rsidRPr="003769FB">
        <w:rPr>
          <w:rFonts w:ascii="Book Antiqua" w:hAnsi="Book Antiqua"/>
          <w:szCs w:val="24"/>
          <w:lang w:val="en-US"/>
        </w:rPr>
        <w:t xml:space="preserve"> disorders of lipid absorption and transport as well as </w:t>
      </w:r>
      <w:r w:rsidR="00852F6D" w:rsidRPr="003769FB">
        <w:rPr>
          <w:rFonts w:ascii="Book Antiqua" w:hAnsi="Book Antiqua"/>
          <w:szCs w:val="24"/>
          <w:lang w:val="en-US"/>
        </w:rPr>
        <w:t xml:space="preserve">impaired </w:t>
      </w:r>
      <w:r w:rsidRPr="003769FB">
        <w:rPr>
          <w:rFonts w:ascii="Book Antiqua" w:hAnsi="Book Antiqua"/>
          <w:szCs w:val="24"/>
          <w:lang w:val="en-US"/>
        </w:rPr>
        <w:t>lipoprotein metabolism, such as cholestatic liver disease, short bowl syndrome, Crohn’s disease, abetalipoproteinemia and Niemann-Pick disease type C as well as Tangier disease. Depending on the disease, the severity of vitamin E deficiency varie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99fa759c-d43a-453b-9c0d-7ead589c8eed PFBsYWNlaG9sZGVyPg0KICA8QWRkSW5WZXJzaW9uPjQuNC4wLjI4PC9BZGRJblZlcnNpb24+DQogIDxJZD45OWZhNzU5Yy1kNDNhLTQ1M2ItOWMwZC03ZWFkNTg5YzhlZWQ8L0lkPg0KICA8RW50cmllcz4NCiAgICA8RW50cnk+DQogICAgICA8SWQ+OWQ1ZDY2OWMtMjdjYS00ZDRhLWI1YTYtNGVhYTNjNjEyMjljPC9JZD4NCiAgICAgIDxSZWZlcmVuY2VJZD4yMWEwYWRhNC04NGM4LTRiZjEtOGY4MC0yMTAyNDllNjE5ZGQ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ODNdPC9UZXh0Pg0KICAgIDwvVGV4dFVuaXQ+DQogIDwvVGV4dFVuaXRzPg0KPC9QbGFjZWhvbGRlcj4=</w:instrText>
      </w:r>
      <w:r w:rsidRPr="003769FB">
        <w:rPr>
          <w:rFonts w:ascii="Book Antiqua" w:hAnsi="Book Antiqua"/>
          <w:szCs w:val="24"/>
          <w:lang w:val="en-US"/>
        </w:rPr>
        <w:fldChar w:fldCharType="separate"/>
      </w:r>
      <w:bookmarkStart w:id="143" w:name="_CTVP00199fa759cd43a453b9c0d7ead589c8eed"/>
      <w:r w:rsidR="00A23467" w:rsidRPr="003769FB">
        <w:rPr>
          <w:rFonts w:ascii="Book Antiqua" w:hAnsi="Book Antiqua"/>
          <w:szCs w:val="24"/>
          <w:vertAlign w:val="superscript"/>
          <w:lang w:val="en-US"/>
        </w:rPr>
        <w:t>[83]</w:t>
      </w:r>
      <w:bookmarkEnd w:id="143"/>
      <w:r w:rsidRPr="003769FB">
        <w:rPr>
          <w:rFonts w:ascii="Book Antiqua" w:hAnsi="Book Antiqua"/>
          <w:szCs w:val="24"/>
          <w:lang w:val="en-US"/>
        </w:rPr>
        <w:fldChar w:fldCharType="end"/>
      </w:r>
      <w:r w:rsidRPr="003769FB">
        <w:rPr>
          <w:rFonts w:ascii="Book Antiqua" w:hAnsi="Book Antiqua"/>
          <w:szCs w:val="24"/>
          <w:lang w:val="en-US"/>
        </w:rPr>
        <w:t xml:space="preserve">. The causes for fat malabsorption are diverse and usually result in vitamin E deficiency </w:t>
      </w:r>
      <w:r w:rsidR="00852F6D" w:rsidRPr="003769FB">
        <w:rPr>
          <w:rFonts w:ascii="Book Antiqua" w:hAnsi="Book Antiqua"/>
          <w:szCs w:val="24"/>
          <w:lang w:val="en-US"/>
        </w:rPr>
        <w:t xml:space="preserve">presenting </w:t>
      </w:r>
      <w:r w:rsidRPr="003769FB">
        <w:rPr>
          <w:rFonts w:ascii="Book Antiqua" w:hAnsi="Book Antiqua"/>
          <w:szCs w:val="24"/>
          <w:lang w:val="en-US"/>
        </w:rPr>
        <w:t>already in early childhood</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2aee28c7-076e-4a26-9616-465c48ecb601 PFBsYWNlaG9sZGVyPg0KICA8QWRkSW5WZXJzaW9uPjQuNC4wLjI4PC9BZGRJblZlcnNpb24+DQogIDxJZD4yYWVlMjhjNy0wNzZlLTRhMjYtOTYxNi00NjVjNDhlY2I2MDE8L0lkPg0KICA8RW50cmllcz4NCiAgICA8RW50cnk+DQogICAgICA8SWQ+NDNhNmEwZTMtNzA5Ny00MzU3LWJmNzctMTQ1OWE5NWRhMzkwPC9JZD4NCiAgICAgIDxSZWZlcmVuY2VJZD40MTZhNDY4ZC1kNGYxLTQ3YzctYjhjNy04YTY4YjJlYTgzMDc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E5XTwvVGV4dD4NCiAgICA8L1RleHRVbml0Pg0KICA8L1RleHRVbml0cz4NCjwvUGxhY2Vob2xkZXI+</w:instrText>
      </w:r>
      <w:r w:rsidRPr="003769FB">
        <w:rPr>
          <w:rFonts w:ascii="Book Antiqua" w:hAnsi="Book Antiqua"/>
          <w:szCs w:val="24"/>
          <w:lang w:val="en-US"/>
        </w:rPr>
        <w:fldChar w:fldCharType="separate"/>
      </w:r>
      <w:bookmarkStart w:id="144" w:name="_CTVP0012aee28c7076e4a269616465c48ecb601"/>
      <w:r w:rsidR="00A23467" w:rsidRPr="003769FB">
        <w:rPr>
          <w:rFonts w:ascii="Book Antiqua" w:hAnsi="Book Antiqua"/>
          <w:szCs w:val="24"/>
          <w:vertAlign w:val="superscript"/>
          <w:lang w:val="en-US"/>
        </w:rPr>
        <w:t>[19]</w:t>
      </w:r>
      <w:bookmarkEnd w:id="144"/>
      <w:r w:rsidRPr="003769FB">
        <w:rPr>
          <w:rFonts w:ascii="Book Antiqua" w:hAnsi="Book Antiqua"/>
          <w:szCs w:val="24"/>
          <w:lang w:val="en-US"/>
        </w:rPr>
        <w:fldChar w:fldCharType="end"/>
      </w:r>
      <w:r w:rsidR="006B79DE" w:rsidRPr="003769FB">
        <w:rPr>
          <w:rFonts w:ascii="Book Antiqua" w:hAnsi="Book Antiqua"/>
          <w:szCs w:val="24"/>
          <w:lang w:val="en-US"/>
        </w:rPr>
        <w:t>;</w:t>
      </w:r>
      <w:r w:rsidRPr="003769FB">
        <w:rPr>
          <w:rFonts w:ascii="Book Antiqua" w:hAnsi="Book Antiqua"/>
          <w:szCs w:val="24"/>
          <w:lang w:val="en-US"/>
        </w:rPr>
        <w:t xml:space="preserve"> </w:t>
      </w:r>
      <w:r w:rsidR="006B79DE" w:rsidRPr="003769FB">
        <w:rPr>
          <w:rFonts w:ascii="Book Antiqua" w:hAnsi="Book Antiqua"/>
          <w:szCs w:val="24"/>
          <w:lang w:val="en-US"/>
        </w:rPr>
        <w:t>t</w:t>
      </w:r>
      <w:r w:rsidRPr="003769FB">
        <w:rPr>
          <w:rFonts w:ascii="Book Antiqua" w:hAnsi="Book Antiqua"/>
          <w:szCs w:val="24"/>
          <w:lang w:val="en-US"/>
        </w:rPr>
        <w:t xml:space="preserve">hese include, </w:t>
      </w:r>
      <w:r w:rsidRPr="003769FB">
        <w:rPr>
          <w:rFonts w:ascii="Book Antiqua" w:hAnsi="Book Antiqua"/>
          <w:i/>
          <w:szCs w:val="24"/>
          <w:lang w:val="en-US"/>
        </w:rPr>
        <w:t>inter alia</w:t>
      </w:r>
      <w:r w:rsidRPr="003769FB">
        <w:rPr>
          <w:rFonts w:ascii="Book Antiqua" w:hAnsi="Book Antiqua"/>
          <w:szCs w:val="24"/>
          <w:lang w:val="en-US"/>
        </w:rPr>
        <w:t xml:space="preserve"> cholestatic liver diseases, cystic fibrosi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92506809-9fe0-47be-b73f-19aa4343534d PFBsYWNlaG9sZGVyPg0KICA8QWRkSW5WZXJzaW9uPjQuNC4wLjI4PC9BZGRJblZlcnNpb24+DQogIDxJZD45MjUwNjgwOS05ZmUwLTQ3YmUtYjczZi0xOWFhNDM0MzUzNGQ8L0lkPg0KICA8RW50cmllcz4NCiAgICA8RW50cnk+DQogICAgICA8SWQ+MjMzNWZmODUtNzM0OC00YmZiLWJmZDAtYzFmM2I3NDVhNjY4PC9JZD4NCiAgICAgIDxSZWZlcmVuY2VJZD44NWQyODc1ZS00MGJjLTRlMzQtODU0MS0yN2M3MDViNWQ4ZDk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ODRdPC9UZXh0Pg0KICAgIDwvVGV4dFVuaXQ+DQogIDwvVGV4dFVuaXRzPg0KPC9QbGFjZWhvbGRlcj4=</w:instrText>
      </w:r>
      <w:r w:rsidRPr="003769FB">
        <w:rPr>
          <w:rFonts w:ascii="Book Antiqua" w:hAnsi="Book Antiqua"/>
          <w:szCs w:val="24"/>
          <w:lang w:val="en-US"/>
        </w:rPr>
        <w:fldChar w:fldCharType="separate"/>
      </w:r>
      <w:bookmarkStart w:id="145" w:name="_CTVP001925068099fe047beb73f19aa4343534d"/>
      <w:r w:rsidR="00A23467" w:rsidRPr="003769FB">
        <w:rPr>
          <w:rFonts w:ascii="Book Antiqua" w:hAnsi="Book Antiqua"/>
          <w:szCs w:val="24"/>
          <w:vertAlign w:val="superscript"/>
          <w:lang w:val="en-US"/>
        </w:rPr>
        <w:t>[84]</w:t>
      </w:r>
      <w:bookmarkEnd w:id="145"/>
      <w:r w:rsidRPr="003769FB">
        <w:rPr>
          <w:rFonts w:ascii="Book Antiqua" w:hAnsi="Book Antiqua"/>
          <w:szCs w:val="24"/>
          <w:lang w:val="en-US"/>
        </w:rPr>
        <w:fldChar w:fldCharType="end"/>
      </w:r>
      <w:r w:rsidRPr="003769FB">
        <w:rPr>
          <w:rFonts w:ascii="Book Antiqua" w:hAnsi="Book Antiqua"/>
          <w:szCs w:val="24"/>
          <w:lang w:val="en-US"/>
        </w:rPr>
        <w:t xml:space="preserve">, Crohn’s disease, thrombosis, intestinal pseudoobstruction and chronic pancreatitis. The Marinesco-Sjögren syndrome and chylomicron retention disease, </w:t>
      </w:r>
      <w:r w:rsidR="0020415C" w:rsidRPr="003769FB">
        <w:rPr>
          <w:rFonts w:ascii="Book Antiqua" w:hAnsi="Book Antiqua"/>
          <w:szCs w:val="24"/>
          <w:lang w:val="en-US"/>
        </w:rPr>
        <w:t xml:space="preserve">also </w:t>
      </w:r>
      <w:r w:rsidRPr="003769FB">
        <w:rPr>
          <w:rFonts w:ascii="Book Antiqua" w:hAnsi="Book Antiqua"/>
          <w:szCs w:val="24"/>
          <w:lang w:val="en-US"/>
        </w:rPr>
        <w:t xml:space="preserve">known as Anderson’s disease, are further </w:t>
      </w:r>
      <w:r w:rsidR="006B79DE" w:rsidRPr="003769FB">
        <w:rPr>
          <w:rFonts w:ascii="Book Antiqua" w:hAnsi="Book Antiqua"/>
          <w:szCs w:val="24"/>
          <w:lang w:val="en-US"/>
        </w:rPr>
        <w:t xml:space="preserve">causes </w:t>
      </w:r>
      <w:r w:rsidR="00852F6D" w:rsidRPr="003769FB">
        <w:rPr>
          <w:rFonts w:ascii="Book Antiqua" w:hAnsi="Book Antiqua"/>
          <w:szCs w:val="24"/>
          <w:lang w:val="en-US"/>
        </w:rPr>
        <w:t>of</w:t>
      </w:r>
      <w:r w:rsidRPr="003769FB">
        <w:rPr>
          <w:rFonts w:ascii="Book Antiqua" w:hAnsi="Book Antiqua"/>
          <w:szCs w:val="24"/>
          <w:lang w:val="en-US"/>
        </w:rPr>
        <w:t xml:space="preserve"> severe vitamin E deficiency. The symptoms of Anderson’s disease are much milder compared to that of the Marinesco-Sjögren syndrome</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a745917a-7217-4a2c-bbd1-6e345b71e696 PFBsYWNlaG9sZGVyPg0KICA8QWRkSW5WZXJzaW9uPjQuNC4wLjI4PC9BZGRJblZlcnNpb24+DQogIDxJZD5hNzQ1OTE3YS03MjE3LTRhMmMtYmJkMS02ZTM0NWI3MWU2OTY8L0lkPg0KICA8RW50cmllcz4NCiAgICA8RW50cnk+DQogICAgICA8SWQ+YjE5ZjJiMzgtZjAyNS00N2M0LTk3NmUtMTkxYzQ2ZDk4MDUyPC9JZD4NCiAgICAgIDxSZWZlcmVuY2VJZD44N2UxZDMzMi1mYzdjLTQyZjktOTE3OC1hMDg4NGUyYzAwOTk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4NSw4Nl08L1RleHQ+DQogICAgPC9UZXh0VW5pdD4NCiAgPC9UZXh0VW5pdHM+DQo8L1BsYWNlaG9sZGVyPg==</w:instrText>
      </w:r>
      <w:r w:rsidRPr="003769FB">
        <w:rPr>
          <w:rFonts w:ascii="Book Antiqua" w:hAnsi="Book Antiqua"/>
          <w:szCs w:val="24"/>
          <w:lang w:val="en-US"/>
        </w:rPr>
        <w:fldChar w:fldCharType="separate"/>
      </w:r>
      <w:bookmarkStart w:id="146" w:name="_CTVP001a745917a72174a2cbbd16e345b71e696"/>
      <w:r w:rsidR="00A23467" w:rsidRPr="003769FB">
        <w:rPr>
          <w:rFonts w:ascii="Book Antiqua" w:hAnsi="Book Antiqua"/>
          <w:szCs w:val="24"/>
          <w:vertAlign w:val="superscript"/>
          <w:lang w:val="en-US"/>
        </w:rPr>
        <w:t>[85,86]</w:t>
      </w:r>
      <w:bookmarkEnd w:id="146"/>
      <w:r w:rsidRPr="003769FB">
        <w:rPr>
          <w:rFonts w:ascii="Book Antiqua" w:hAnsi="Book Antiqua"/>
          <w:szCs w:val="24"/>
          <w:lang w:val="en-US"/>
        </w:rPr>
        <w:fldChar w:fldCharType="end"/>
      </w:r>
      <w:r w:rsidRPr="003769FB">
        <w:rPr>
          <w:rFonts w:ascii="Book Antiqua" w:hAnsi="Book Antiqua"/>
          <w:szCs w:val="24"/>
          <w:lang w:val="en-US"/>
        </w:rPr>
        <w:t xml:space="preserve">. However, both diseases are caused by the inability of enterocytes to assemble or deliver chylomicrons </w:t>
      </w:r>
      <w:r w:rsidR="00B13746" w:rsidRPr="003769FB">
        <w:rPr>
          <w:rFonts w:ascii="Book Antiqua" w:hAnsi="Book Antiqua"/>
          <w:szCs w:val="24"/>
          <w:lang w:val="en-US"/>
        </w:rPr>
        <w:t>leading to</w:t>
      </w:r>
      <w:r w:rsidRPr="003769FB">
        <w:rPr>
          <w:rFonts w:ascii="Book Antiqua" w:hAnsi="Book Antiqua"/>
          <w:szCs w:val="24"/>
          <w:lang w:val="en-US"/>
        </w:rPr>
        <w:t xml:space="preserve"> disturbed intestinal fat transport. Abetalipoproteinemia is caused by mutations in the microsomal triglyceride transfer protein that result in impaired intestinal absorption of lipids and severe vitamin E deficiency.</w:t>
      </w:r>
      <w:r w:rsidR="001C6417" w:rsidRPr="003769FB">
        <w:rPr>
          <w:rFonts w:ascii="Book Antiqua" w:hAnsi="Book Antiqua"/>
          <w:szCs w:val="24"/>
          <w:lang w:val="en-US"/>
        </w:rPr>
        <w:t xml:space="preserve"> In addition</w:t>
      </w:r>
      <w:r w:rsidRPr="003769FB">
        <w:rPr>
          <w:rFonts w:ascii="Book Antiqua" w:hAnsi="Book Antiqua"/>
          <w:szCs w:val="24"/>
          <w:lang w:val="en-US"/>
        </w:rPr>
        <w:t>, the transport of vitamin E via VLDL to extrahepatic tissues is disturbed. Reduced levels of vitamin E are also found in patients with homozygous hypobetalipoproteinemia</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da0660ec-afae-4e87-962d-2794ca5cf90e PFBsYWNlaG9sZGVyPg0KICA8QWRkSW5WZXJzaW9uPjQuNC4wLjI4PC9BZGRJblZlcnNpb24+DQogIDxJZD5kYTA2NjBlYy1hZmFlLTRlODctOTYyZC0yNzk0Y2E1Y2Y5MGU8L0lkPg0KICA8RW50cmllcz4NCiAgICA8RW50cnk+DQogICAgICA8SWQ+ZDVhYWVjMGMtZGYzNS00Zjc2LWEzZmItZDhmMmQwYWE5M2FkPC9JZD4NCiAgICAgIDxSZWZlcmVuY2VJZD4yMWEwYWRhNC04NGM4LTRiZjEtOGY4MC0yMTAyNDllNjE5ZGQ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ODNdPC9UZXh0Pg0KICAgIDwvVGV4dFVuaXQ+DQogIDwvVGV4dFVuaXRzPg0KPC9QbGFjZWhvbGRlcj4=</w:instrText>
      </w:r>
      <w:r w:rsidRPr="003769FB">
        <w:rPr>
          <w:rFonts w:ascii="Book Antiqua" w:hAnsi="Book Antiqua"/>
          <w:szCs w:val="24"/>
          <w:lang w:val="en-US"/>
        </w:rPr>
        <w:fldChar w:fldCharType="separate"/>
      </w:r>
      <w:bookmarkStart w:id="147" w:name="_CTVP001da0660ecafae4e87962d2794ca5cf90e"/>
      <w:r w:rsidR="00A23467" w:rsidRPr="003769FB">
        <w:rPr>
          <w:rFonts w:ascii="Book Antiqua" w:hAnsi="Book Antiqua"/>
          <w:szCs w:val="24"/>
          <w:vertAlign w:val="superscript"/>
          <w:lang w:val="en-US"/>
        </w:rPr>
        <w:t>[83]</w:t>
      </w:r>
      <w:bookmarkEnd w:id="147"/>
      <w:r w:rsidRPr="003769FB">
        <w:rPr>
          <w:rFonts w:ascii="Book Antiqua" w:hAnsi="Book Antiqua"/>
          <w:szCs w:val="24"/>
          <w:lang w:val="en-US"/>
        </w:rPr>
        <w:fldChar w:fldCharType="end"/>
      </w:r>
      <w:r w:rsidR="006B79DE" w:rsidRPr="003769FB">
        <w:rPr>
          <w:rFonts w:ascii="Book Antiqua" w:hAnsi="Book Antiqua"/>
          <w:szCs w:val="24"/>
          <w:lang w:val="en-US"/>
        </w:rPr>
        <w:t>, which is</w:t>
      </w:r>
      <w:r w:rsidR="00D379A8" w:rsidRPr="003769FB">
        <w:rPr>
          <w:rFonts w:ascii="Book Antiqua" w:hAnsi="Book Antiqua"/>
          <w:szCs w:val="24"/>
          <w:lang w:val="en-US"/>
        </w:rPr>
        <w:t xml:space="preserve"> caused by </w:t>
      </w:r>
      <w:r w:rsidR="006B79DE" w:rsidRPr="003769FB">
        <w:rPr>
          <w:rFonts w:ascii="Book Antiqua" w:hAnsi="Book Antiqua"/>
          <w:szCs w:val="24"/>
          <w:lang w:val="en-US"/>
        </w:rPr>
        <w:t xml:space="preserve">mutations in the </w:t>
      </w:r>
      <w:r w:rsidR="006B79DE" w:rsidRPr="003769FB">
        <w:rPr>
          <w:rFonts w:ascii="Book Antiqua" w:hAnsi="Book Antiqua"/>
          <w:i/>
          <w:szCs w:val="24"/>
          <w:lang w:val="en-US"/>
        </w:rPr>
        <w:t>APOB</w:t>
      </w:r>
      <w:r w:rsidR="006B79DE" w:rsidRPr="003769FB">
        <w:rPr>
          <w:rFonts w:ascii="Book Antiqua" w:hAnsi="Book Antiqua"/>
          <w:szCs w:val="24"/>
          <w:lang w:val="en-US"/>
        </w:rPr>
        <w:t xml:space="preserve"> gene</w:t>
      </w:r>
      <w:r w:rsidRPr="003769FB">
        <w:rPr>
          <w:rFonts w:ascii="Book Antiqua" w:hAnsi="Book Antiqua"/>
          <w:szCs w:val="24"/>
          <w:lang w:val="en-US"/>
        </w:rPr>
        <w:t>.</w:t>
      </w:r>
    </w:p>
    <w:p w14:paraId="6247B294" w14:textId="3DA2CD71" w:rsidR="004576E3" w:rsidRPr="003769FB" w:rsidRDefault="00852F6D" w:rsidP="004D49D8">
      <w:pPr>
        <w:widowControl w:val="0"/>
        <w:spacing w:after="0"/>
        <w:ind w:firstLineChars="150" w:firstLine="360"/>
        <w:rPr>
          <w:rFonts w:ascii="Book Antiqua" w:hAnsi="Book Antiqua"/>
          <w:szCs w:val="24"/>
          <w:lang w:val="en-US" w:eastAsia="zh-CN"/>
        </w:rPr>
      </w:pPr>
      <w:r w:rsidRPr="003769FB">
        <w:rPr>
          <w:rFonts w:ascii="Book Antiqua" w:hAnsi="Book Antiqua"/>
          <w:szCs w:val="24"/>
          <w:lang w:val="en-US"/>
        </w:rPr>
        <w:t>Finding a cure for vitamin E deficiency has remained elusive.</w:t>
      </w:r>
      <w:r w:rsidR="00C05FEA" w:rsidRPr="003769FB">
        <w:rPr>
          <w:rFonts w:ascii="Book Antiqua" w:hAnsi="Book Antiqua"/>
          <w:szCs w:val="24"/>
          <w:lang w:val="en-US"/>
        </w:rPr>
        <w:t xml:space="preserve"> Administration of α-TOH in micellar form in moderate doses</w:t>
      </w:r>
      <w:r w:rsidR="00C05FEA" w:rsidRPr="003769FB">
        <w:rPr>
          <w:rFonts w:ascii="Book Antiqua" w:hAnsi="Book Antiqua"/>
          <w:szCs w:val="24"/>
          <w:lang w:val="en-US"/>
        </w:rPr>
        <w:fldChar w:fldCharType="begin"/>
      </w:r>
      <w:r w:rsidR="001E1ACA" w:rsidRPr="003769FB">
        <w:rPr>
          <w:rFonts w:ascii="Book Antiqua" w:hAnsi="Book Antiqua"/>
          <w:szCs w:val="24"/>
          <w:lang w:val="en-US"/>
        </w:rPr>
        <w:instrText>ADDIN CITAVI.PLACEHOLDER 7abf1516-adca-4004-b4db-c3cb829c7235 PFBsYWNlaG9sZGVyPg0KICA8QWRkSW5WZXJzaW9uPjQuNC4wLjI4PC9BZGRJblZlcnNpb24+DQogIDxJZD43YWJmMTUxNi1hZGNhLTQwMDQtYjRkYi1jM2NiODI5YzcyMzU8L0lkPg0KICA8RW50cmllcz4NCiAgICA8RW50cnk+DQogICAgICA8SWQ+OWFkNDQwOGItMjkwYi00N2RlLTgxZTEtMzlmOTEzZDMzMzM3PC9JZD4NCiAgICAgIDxSZWZlcmVuY2VJZD5iNTRjZmNkYi1lMjk5LTQxYjItOWE0YS0wNDQwYWE3YmJlYzU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NDNdPC9UZXh0Pg0KICAgIDwvVGV4dFVuaXQ+DQogIDwvVGV4dFVuaXRzPg0KPC9QbGFjZWhvbGRlcj4=</w:instrText>
      </w:r>
      <w:r w:rsidR="00C05FEA" w:rsidRPr="003769FB">
        <w:rPr>
          <w:rFonts w:ascii="Book Antiqua" w:hAnsi="Book Antiqua"/>
          <w:szCs w:val="24"/>
          <w:lang w:val="en-US"/>
        </w:rPr>
        <w:fldChar w:fldCharType="separate"/>
      </w:r>
      <w:bookmarkStart w:id="148" w:name="_CTVP0017abf1516adca4004b4dbc3cb829c7235"/>
      <w:r w:rsidR="00A23467" w:rsidRPr="003769FB">
        <w:rPr>
          <w:rFonts w:ascii="Book Antiqua" w:hAnsi="Book Antiqua"/>
          <w:szCs w:val="24"/>
          <w:vertAlign w:val="superscript"/>
          <w:lang w:val="en-US"/>
        </w:rPr>
        <w:t>[43]</w:t>
      </w:r>
      <w:bookmarkEnd w:id="148"/>
      <w:r w:rsidR="00C05FEA" w:rsidRPr="003769FB">
        <w:rPr>
          <w:rFonts w:ascii="Book Antiqua" w:hAnsi="Book Antiqua"/>
          <w:szCs w:val="24"/>
          <w:lang w:val="en-US"/>
        </w:rPr>
        <w:fldChar w:fldCharType="end"/>
      </w:r>
      <w:r w:rsidR="00C05FEA" w:rsidRPr="003769FB">
        <w:rPr>
          <w:rFonts w:ascii="Book Antiqua" w:hAnsi="Book Antiqua"/>
          <w:szCs w:val="24"/>
          <w:lang w:val="en-US"/>
        </w:rPr>
        <w:t xml:space="preserve"> and supplementation of vitamin E are recommended but should be performed without any interfering components, such as some food ingredients. </w:t>
      </w:r>
      <w:r w:rsidRPr="003769FB">
        <w:rPr>
          <w:rFonts w:ascii="Book Antiqua" w:hAnsi="Book Antiqua"/>
          <w:szCs w:val="24"/>
          <w:lang w:val="en-US"/>
        </w:rPr>
        <w:t>I</w:t>
      </w:r>
      <w:r w:rsidR="00C05FEA" w:rsidRPr="003769FB">
        <w:rPr>
          <w:rFonts w:ascii="Book Antiqua" w:hAnsi="Book Antiqua"/>
          <w:szCs w:val="24"/>
          <w:lang w:val="en-US"/>
        </w:rPr>
        <w:t xml:space="preserve">ntramuscular injection or oral uptake as water-soluble vitamin E ester </w:t>
      </w:r>
      <w:r w:rsidRPr="003769FB">
        <w:rPr>
          <w:rFonts w:ascii="Book Antiqua" w:hAnsi="Book Antiqua"/>
          <w:szCs w:val="24"/>
          <w:lang w:val="en-US"/>
        </w:rPr>
        <w:t xml:space="preserve">has </w:t>
      </w:r>
      <w:r w:rsidR="00C05FEA" w:rsidRPr="003769FB">
        <w:rPr>
          <w:rFonts w:ascii="Book Antiqua" w:hAnsi="Book Antiqua"/>
          <w:szCs w:val="24"/>
          <w:lang w:val="en-US"/>
        </w:rPr>
        <w:t xml:space="preserve">also </w:t>
      </w:r>
      <w:r w:rsidRPr="003769FB">
        <w:rPr>
          <w:rFonts w:ascii="Book Antiqua" w:hAnsi="Book Antiqua"/>
          <w:szCs w:val="24"/>
          <w:lang w:val="en-US"/>
        </w:rPr>
        <w:t xml:space="preserve">been </w:t>
      </w:r>
      <w:r w:rsidR="00C05FEA" w:rsidRPr="003769FB">
        <w:rPr>
          <w:rFonts w:ascii="Book Antiqua" w:hAnsi="Book Antiqua"/>
          <w:szCs w:val="24"/>
          <w:lang w:val="en-US"/>
        </w:rPr>
        <w:t>considered</w:t>
      </w:r>
      <w:r w:rsidR="00AE772B" w:rsidRPr="003769FB">
        <w:rPr>
          <w:rFonts w:ascii="Book Antiqua" w:hAnsi="Book Antiqua"/>
          <w:szCs w:val="24"/>
          <w:lang w:val="en-US"/>
        </w:rPr>
        <w:fldChar w:fldCharType="begin"/>
      </w:r>
      <w:r w:rsidR="00AE772B" w:rsidRPr="003769FB">
        <w:rPr>
          <w:rFonts w:ascii="Book Antiqua" w:hAnsi="Book Antiqua"/>
          <w:szCs w:val="24"/>
          <w:lang w:val="en-US"/>
        </w:rPr>
        <w:instrText>ADDIN CITAVI.PLACEHOLDER 0d5ea21a-b8fc-468e-84c9-ec2451bff4dd PFBsYWNlaG9sZGVyPg0KICA8QWRkSW5WZXJzaW9uPjQuNC4wLjI4PC9BZGRJblZlcnNpb24+DQogIDxJZD4wZDVlYTIxYS1iOGZjLTQ2OGUtODRjOS1lYzI0NTFiZmY0ZGQ8L0lkPg0KICA8RW50cmllcz4NCiAgICA8RW50cnk+DQogICAgICA8SWQ+NTMwMzJjNTgtZTQ1Yi00YjViLWEzOWMtNGQ0ZmFhYmNhMDM1PC9JZD4NCiAgICAgIDxSZWZlcmVuY2VJZD40MTZhNDY4ZC1kNGYxLTQ3YzctYjhjNy04YTY4YjJlYTgzMDc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E5XTwvVGV4dD4NCiAgICA8L1RleHRVbml0Pg0KICA8L1RleHRVbml0cz4NCjwvUGxhY2Vob2xkZXI+</w:instrText>
      </w:r>
      <w:r w:rsidR="00AE772B" w:rsidRPr="003769FB">
        <w:rPr>
          <w:rFonts w:ascii="Book Antiqua" w:hAnsi="Book Antiqua"/>
          <w:szCs w:val="24"/>
          <w:lang w:val="en-US"/>
        </w:rPr>
        <w:fldChar w:fldCharType="separate"/>
      </w:r>
      <w:bookmarkStart w:id="149" w:name="_CTVP0010d5ea21ab8fc468e84c9ec2451bff4dd"/>
      <w:r w:rsidR="00AE772B" w:rsidRPr="003769FB">
        <w:rPr>
          <w:rFonts w:ascii="Book Antiqua" w:hAnsi="Book Antiqua"/>
          <w:szCs w:val="24"/>
          <w:vertAlign w:val="superscript"/>
          <w:lang w:val="en-US"/>
        </w:rPr>
        <w:t>[19]</w:t>
      </w:r>
      <w:bookmarkEnd w:id="149"/>
      <w:r w:rsidR="00AE772B" w:rsidRPr="003769FB">
        <w:rPr>
          <w:rFonts w:ascii="Book Antiqua" w:hAnsi="Book Antiqua"/>
          <w:szCs w:val="24"/>
          <w:lang w:val="en-US"/>
        </w:rPr>
        <w:fldChar w:fldCharType="end"/>
      </w:r>
      <w:r w:rsidR="00C05FEA" w:rsidRPr="003769FB">
        <w:rPr>
          <w:rFonts w:ascii="Book Antiqua" w:hAnsi="Book Antiqua"/>
          <w:szCs w:val="24"/>
          <w:lang w:val="en-US"/>
        </w:rPr>
        <w:t>.</w:t>
      </w:r>
      <w:r w:rsidR="00184932" w:rsidRPr="003769FB">
        <w:rPr>
          <w:rFonts w:ascii="Book Antiqua" w:hAnsi="Book Antiqua"/>
          <w:szCs w:val="24"/>
          <w:lang w:val="en-US"/>
        </w:rPr>
        <w:t xml:space="preserve"> </w:t>
      </w:r>
    </w:p>
    <w:p w14:paraId="1140693C" w14:textId="77777777" w:rsidR="00C17A77" w:rsidRPr="003769FB" w:rsidRDefault="00C17A77" w:rsidP="004D49D8">
      <w:pPr>
        <w:widowControl w:val="0"/>
        <w:spacing w:after="0"/>
        <w:ind w:firstLineChars="150" w:firstLine="360"/>
        <w:rPr>
          <w:rFonts w:ascii="Book Antiqua" w:hAnsi="Book Antiqua"/>
          <w:szCs w:val="24"/>
          <w:lang w:val="en-US" w:eastAsia="zh-CN"/>
        </w:rPr>
      </w:pPr>
    </w:p>
    <w:p w14:paraId="739AC695" w14:textId="77777777" w:rsidR="004576E3" w:rsidRPr="003769FB" w:rsidRDefault="00C05FEA" w:rsidP="004D49D8">
      <w:pPr>
        <w:pStyle w:val="ad"/>
        <w:widowControl w:val="0"/>
        <w:spacing w:after="0" w:line="360" w:lineRule="auto"/>
        <w:rPr>
          <w:rFonts w:ascii="Book Antiqua" w:hAnsi="Book Antiqua"/>
          <w:i/>
          <w:szCs w:val="24"/>
          <w:lang w:val="en-US"/>
        </w:rPr>
      </w:pPr>
      <w:r w:rsidRPr="003769FB">
        <w:rPr>
          <w:rFonts w:ascii="Book Antiqua" w:hAnsi="Book Antiqua"/>
          <w:i/>
          <w:szCs w:val="24"/>
          <w:lang w:val="en-US"/>
        </w:rPr>
        <w:t>Afamin</w:t>
      </w:r>
    </w:p>
    <w:p w14:paraId="13C134C6" w14:textId="469F1668" w:rsidR="004576E3" w:rsidRPr="003769FB" w:rsidRDefault="00C05FEA" w:rsidP="004D49D8">
      <w:pPr>
        <w:widowControl w:val="0"/>
        <w:spacing w:after="0"/>
        <w:rPr>
          <w:rFonts w:ascii="Book Antiqua" w:eastAsia="Times New Roman" w:hAnsi="Book Antiqua"/>
          <w:szCs w:val="24"/>
          <w:lang w:val="en-US" w:eastAsia="de-DE"/>
        </w:rPr>
      </w:pPr>
      <w:r w:rsidRPr="003769FB">
        <w:rPr>
          <w:rFonts w:ascii="Book Antiqua" w:hAnsi="Book Antiqua"/>
          <w:szCs w:val="24"/>
          <w:lang w:val="en-US"/>
        </w:rPr>
        <w:t xml:space="preserve">As outlined above the vascular transport of vitamin E is </w:t>
      </w:r>
      <w:r w:rsidR="0020415C" w:rsidRPr="003769FB">
        <w:rPr>
          <w:rFonts w:ascii="Book Antiqua" w:hAnsi="Book Antiqua"/>
          <w:szCs w:val="24"/>
          <w:lang w:val="en-US"/>
        </w:rPr>
        <w:t xml:space="preserve">performed </w:t>
      </w:r>
      <w:r w:rsidRPr="003769FB">
        <w:rPr>
          <w:rFonts w:ascii="Book Antiqua" w:hAnsi="Book Antiqua"/>
          <w:szCs w:val="24"/>
          <w:lang w:val="en-US"/>
        </w:rPr>
        <w:t>by lipoproteins. However, in body fluids with low lipoprotein concentrations, such as follicular fluid</w:t>
      </w:r>
      <w:r w:rsidR="006B79DE" w:rsidRPr="003769FB">
        <w:rPr>
          <w:rFonts w:ascii="Book Antiqua" w:hAnsi="Book Antiqua"/>
          <w:szCs w:val="24"/>
          <w:lang w:val="en-US"/>
        </w:rPr>
        <w:t>s</w:t>
      </w:r>
      <w:r w:rsidRPr="003769FB">
        <w:rPr>
          <w:rFonts w:ascii="Book Antiqua" w:hAnsi="Book Antiqua"/>
          <w:szCs w:val="24"/>
          <w:lang w:val="en-US"/>
        </w:rPr>
        <w:t>, an alternative carrier protein for vitamin E, namely afamin, has been described</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597e6818-a0b5-4601-8666-24b18714fd1e PFBsYWNlaG9sZGVyPg0KICA8QWRkSW5WZXJzaW9uPjQuNC4wLjI4PC9BZGRJblZlcnNpb24+DQogIDxJZD41OTdlNjgxOC1hMGI1LTQ2MDEtODY2Ni0yNGIxODcxNGZkMWU8L0lkPg0KICA8RW50cmllcz4NCiAgICA8RW50cnk+DQogICAgICA8SWQ+ZGEyNWI5YWEtYmM1Ny00YmNjLWI2MDktMzdkZjE0OWU0YTIwPC9JZD4NCiAgICAgIDxSZWZlcmVuY2VJZD4xNGMyNDhlMi0xMjIxLTRiMWEtOWJiOC02NTU0MTkwMWIzNTc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g34oCTODldPC9UZXh0Pg0KICAgIDwvVGV4dFVuaXQ+DQogIDwvVGV4dFVuaXRzPg0KPC9QbGFjZWhvbGRlcj4=</w:instrText>
      </w:r>
      <w:r w:rsidRPr="003769FB">
        <w:rPr>
          <w:rFonts w:ascii="Book Antiqua" w:hAnsi="Book Antiqua"/>
          <w:szCs w:val="24"/>
          <w:lang w:val="en-US"/>
        </w:rPr>
        <w:fldChar w:fldCharType="separate"/>
      </w:r>
      <w:bookmarkStart w:id="150" w:name="_CTVP001597e6818a0b54601866624b18714fd1e"/>
      <w:r w:rsidR="00A23467" w:rsidRPr="003769FB">
        <w:rPr>
          <w:rFonts w:ascii="Book Antiqua" w:hAnsi="Book Antiqua"/>
          <w:szCs w:val="24"/>
          <w:vertAlign w:val="superscript"/>
          <w:lang w:val="en-US"/>
        </w:rPr>
        <w:t>[87–89]</w:t>
      </w:r>
      <w:bookmarkEnd w:id="150"/>
      <w:r w:rsidRPr="003769FB">
        <w:rPr>
          <w:rFonts w:ascii="Book Antiqua" w:hAnsi="Book Antiqua"/>
          <w:szCs w:val="24"/>
          <w:lang w:val="en-US"/>
        </w:rPr>
        <w:fldChar w:fldCharType="end"/>
      </w:r>
      <w:r w:rsidRPr="003769FB">
        <w:rPr>
          <w:rFonts w:ascii="Book Antiqua" w:hAnsi="Book Antiqua"/>
          <w:szCs w:val="24"/>
          <w:lang w:val="en-US"/>
        </w:rPr>
        <w:t xml:space="preserve">. Afamin is a liver-derived plasma glycoprotein and a member of the albumin protein </w:t>
      </w:r>
      <w:r w:rsidRPr="003769FB">
        <w:rPr>
          <w:rFonts w:ascii="Book Antiqua" w:hAnsi="Book Antiqua"/>
          <w:szCs w:val="24"/>
          <w:lang w:val="en-US"/>
        </w:rPr>
        <w:lastRenderedPageBreak/>
        <w:t>family</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d2b2483e-b812-4084-81fe-d3349e086236 PFBsYWNlaG9sZGVyPg0KICA8QWRkSW5WZXJzaW9uPjQuNC4wLjI4PC9BZGRJblZlcnNpb24+DQogIDxJZD5kMmIyNDgzZS1iODEyLTQwODQtODFmZS1kMzM0OWUwODYyMzY8L0lkPg0KICA8RW50cmllcz4NCiAgICA8RW50cnk+DQogICAgICA8SWQ+M2NjNWVhYmUtY2I0Zi00MTEyLWJmOGYtYWExMTJmZTllZGU5PC9JZD4NCiAgICAgIDxSZWZlcmVuY2VJZD40MmYxYjJjYy02Y2Y3LTQ3MjQtYTUxOC04NzE0NjkwMDk4OGY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5MOKAkzkyXTwvVGV4dD4NCiAgICA8L1RleHRVbml0Pg0KICA8L1RleHRVbml0cz4NCjwvUGxhY2Vob2xkZXI+</w:instrText>
      </w:r>
      <w:r w:rsidRPr="003769FB">
        <w:rPr>
          <w:rFonts w:ascii="Book Antiqua" w:hAnsi="Book Antiqua"/>
          <w:szCs w:val="24"/>
          <w:lang w:val="en-US"/>
        </w:rPr>
        <w:fldChar w:fldCharType="separate"/>
      </w:r>
      <w:bookmarkStart w:id="151" w:name="_CTVP001d2b2483eb812408481fed3349e086236"/>
      <w:r w:rsidR="00A23467" w:rsidRPr="003769FB">
        <w:rPr>
          <w:rFonts w:ascii="Book Antiqua" w:hAnsi="Book Antiqua"/>
          <w:szCs w:val="24"/>
          <w:vertAlign w:val="superscript"/>
          <w:lang w:val="en-US"/>
        </w:rPr>
        <w:t>[90–92]</w:t>
      </w:r>
      <w:bookmarkEnd w:id="151"/>
      <w:r w:rsidRPr="003769FB">
        <w:rPr>
          <w:rFonts w:ascii="Book Antiqua" w:hAnsi="Book Antiqua"/>
          <w:szCs w:val="24"/>
          <w:lang w:val="en-US"/>
        </w:rPr>
        <w:fldChar w:fldCharType="end"/>
      </w:r>
      <w:r w:rsidRPr="003769FB">
        <w:rPr>
          <w:rFonts w:ascii="Book Antiqua" w:hAnsi="Book Antiqua"/>
          <w:szCs w:val="24"/>
          <w:lang w:val="en-US"/>
        </w:rPr>
        <w:t>; therefore it is also called α-albumin</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8c06cda3-beb9-45cf-8ccc-f14bcaa04b50 PFBsYWNlaG9sZGVyPg0KICA8QWRkSW5WZXJzaW9uPjQuNC4wLjI4PC9BZGRJblZlcnNpb24+DQogIDxJZD44YzA2Y2RhMy1iZWI5LTQ1Y2YtOGNjYy1mMTRiY2FhMDRiNTA8L0lkPg0KICA8RW50cmllcz4NCiAgICA8RW50cnk+DQogICAgICA8SWQ+NWRiMmM2ZDUtMzRhNS00NWRiLWI1ZjgtOTUwODJjZTY2NmMxPC9JZD4NCiAgICAgIDxSZWZlcmVuY2VJZD42OGQ0MjM5NC1lYmI2LTQ0YjktYjRiNS0wNjU0YTk4N2FjMmU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kzXTwvVGV4dD4NCiAgICA8L1RleHRVbml0Pg0KICA8L1RleHRVbml0cz4NCjwvUGxhY2Vob2xkZXI+</w:instrText>
      </w:r>
      <w:r w:rsidRPr="003769FB">
        <w:rPr>
          <w:rFonts w:ascii="Book Antiqua" w:hAnsi="Book Antiqua"/>
          <w:szCs w:val="24"/>
          <w:lang w:val="en-US"/>
        </w:rPr>
        <w:fldChar w:fldCharType="separate"/>
      </w:r>
      <w:bookmarkStart w:id="152" w:name="_CTVP0018c06cda3beb945cf8cccf14bcaa04b50"/>
      <w:r w:rsidR="00A23467" w:rsidRPr="003769FB">
        <w:rPr>
          <w:rFonts w:ascii="Book Antiqua" w:hAnsi="Book Antiqua"/>
          <w:szCs w:val="24"/>
          <w:vertAlign w:val="superscript"/>
          <w:lang w:val="en-US"/>
        </w:rPr>
        <w:t>[93]</w:t>
      </w:r>
      <w:bookmarkEnd w:id="152"/>
      <w:r w:rsidRPr="003769FB">
        <w:rPr>
          <w:rFonts w:ascii="Book Antiqua" w:hAnsi="Book Antiqua"/>
          <w:szCs w:val="24"/>
          <w:lang w:val="en-US"/>
        </w:rPr>
        <w:fldChar w:fldCharType="end"/>
      </w:r>
      <w:r w:rsidR="006B79DE" w:rsidRPr="003769FB">
        <w:rPr>
          <w:rFonts w:ascii="Book Antiqua" w:hAnsi="Book Antiqua"/>
          <w:szCs w:val="24"/>
          <w:lang w:val="en-US"/>
        </w:rPr>
        <w:t>. Afamin is</w:t>
      </w:r>
      <w:r w:rsidRPr="003769FB">
        <w:rPr>
          <w:rStyle w:val="hps"/>
          <w:rFonts w:ascii="Book Antiqua" w:hAnsi="Book Antiqua"/>
          <w:szCs w:val="24"/>
          <w:lang w:val="en-US"/>
        </w:rPr>
        <w:t xml:space="preserve"> </w:t>
      </w:r>
      <w:r w:rsidRPr="003769FB">
        <w:rPr>
          <w:rFonts w:ascii="Book Antiqua" w:eastAsia="Times New Roman" w:hAnsi="Book Antiqua"/>
          <w:szCs w:val="24"/>
          <w:lang w:val="en-US" w:eastAsia="de-DE"/>
        </w:rPr>
        <w:t xml:space="preserve">partly </w:t>
      </w:r>
      <w:r w:rsidR="00F70EF0" w:rsidRPr="003769FB">
        <w:rPr>
          <w:rFonts w:ascii="Book Antiqua" w:eastAsia="Times New Roman" w:hAnsi="Book Antiqua"/>
          <w:szCs w:val="24"/>
          <w:lang w:val="en-US" w:eastAsia="de-DE"/>
        </w:rPr>
        <w:t xml:space="preserve">(13 %) </w:t>
      </w:r>
      <w:r w:rsidRPr="003769FB">
        <w:rPr>
          <w:rFonts w:ascii="Book Antiqua" w:eastAsia="Times New Roman" w:hAnsi="Book Antiqua"/>
          <w:szCs w:val="24"/>
          <w:lang w:val="en-US" w:eastAsia="de-DE"/>
        </w:rPr>
        <w:t>bound to plasma lipoproteins</w:t>
      </w:r>
      <w:r w:rsidRPr="003769FB">
        <w:rPr>
          <w:rFonts w:ascii="Book Antiqua" w:eastAsia="Times New Roman" w:hAnsi="Book Antiqua"/>
          <w:szCs w:val="24"/>
          <w:lang w:val="en-US" w:eastAsia="de-DE"/>
        </w:rPr>
        <w:fldChar w:fldCharType="begin"/>
      </w:r>
      <w:r w:rsidR="00CC6BF1" w:rsidRPr="003769FB">
        <w:rPr>
          <w:rFonts w:ascii="Book Antiqua" w:eastAsia="Times New Roman" w:hAnsi="Book Antiqua"/>
          <w:szCs w:val="24"/>
          <w:lang w:val="en-US" w:eastAsia="de-DE"/>
        </w:rPr>
        <w:instrText>ADDIN CITAVI.PLACEHOLDER c96c7bfb-3d86-4683-a9af-7a96e6af3655 PFBsYWNlaG9sZGVyPg0KICA8QWRkSW5WZXJzaW9uPjQuNC4wLjI4PC9BZGRJblZlcnNpb24+DQogIDxJZD5jOTZjN2JmYi0zZDg2LTQ2ODMtYTlhZi03YTk2ZTZhZjM2NTU8L0lkPg0KICA8RW50cmllcz4NCiAgICA8RW50cnk+DQogICAgICA8SWQ+ODdiMjU5NTItMjljNC00ZTFiLWE0YzMtMTJlYjkwMTRlOGMwPC9JZD4NCiAgICAgIDxSZWZlcmVuY2VJZD5lYzc4MTJmNC01MDg4LTQxZjAtOGYxMS00NDFmNThkZWMyMjY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4OF08L1RleHQ+DQogICAgPC9UZXh0VW5pdD4NCiAgPC9UZXh0VW5pdHM+DQo8L1BsYWNlaG9sZGVyPg==</w:instrText>
      </w:r>
      <w:r w:rsidRPr="003769FB">
        <w:rPr>
          <w:rFonts w:ascii="Book Antiqua" w:eastAsia="Times New Roman" w:hAnsi="Book Antiqua"/>
          <w:szCs w:val="24"/>
          <w:lang w:val="en-US" w:eastAsia="de-DE"/>
        </w:rPr>
        <w:fldChar w:fldCharType="separate"/>
      </w:r>
      <w:bookmarkStart w:id="153" w:name="_CTVP001c96c7bfb3d864683a9af7a96e6af3655"/>
      <w:r w:rsidR="00A23467" w:rsidRPr="003769FB">
        <w:rPr>
          <w:rFonts w:ascii="Book Antiqua" w:eastAsia="Times New Roman" w:hAnsi="Book Antiqua"/>
          <w:szCs w:val="24"/>
          <w:vertAlign w:val="superscript"/>
          <w:lang w:val="en-US" w:eastAsia="de-DE"/>
        </w:rPr>
        <w:t>[88]</w:t>
      </w:r>
      <w:bookmarkEnd w:id="153"/>
      <w:r w:rsidRPr="003769FB">
        <w:rPr>
          <w:rFonts w:ascii="Book Antiqua" w:eastAsia="Times New Roman" w:hAnsi="Book Antiqua"/>
          <w:szCs w:val="24"/>
          <w:lang w:val="en-US" w:eastAsia="de-DE"/>
        </w:rPr>
        <w:fldChar w:fldCharType="end"/>
      </w:r>
      <w:r w:rsidR="006B79DE" w:rsidRPr="003769FB">
        <w:rPr>
          <w:rFonts w:ascii="Book Antiqua" w:eastAsia="Times New Roman" w:hAnsi="Book Antiqua"/>
          <w:szCs w:val="24"/>
          <w:lang w:val="en-US" w:eastAsia="de-DE"/>
        </w:rPr>
        <w:t>, but circulates mostly in free form</w:t>
      </w:r>
      <w:r w:rsidRPr="003769FB">
        <w:rPr>
          <w:rFonts w:ascii="Book Antiqua" w:eastAsia="Times New Roman" w:hAnsi="Book Antiqua"/>
          <w:szCs w:val="24"/>
          <w:lang w:val="en-US" w:eastAsia="de-DE"/>
        </w:rPr>
        <w:t xml:space="preserve">. Since afamin </w:t>
      </w:r>
      <w:r w:rsidRPr="003769FB">
        <w:rPr>
          <w:rFonts w:ascii="Book Antiqua" w:hAnsi="Book Antiqua"/>
          <w:szCs w:val="24"/>
          <w:lang w:val="en-US"/>
        </w:rPr>
        <w:t>has 18 predicted binding sites for vitamin E and shows binding affinity for both α-TOH and γ-TOH, it has been suggested to be an alternative vitamin E transport</w:t>
      </w:r>
      <w:r w:rsidR="00852F6D" w:rsidRPr="003769FB">
        <w:rPr>
          <w:rFonts w:ascii="Book Antiqua" w:hAnsi="Book Antiqua"/>
          <w:szCs w:val="24"/>
          <w:lang w:val="en-US"/>
        </w:rPr>
        <w:t>er</w:t>
      </w:r>
      <w:r w:rsidRPr="003769FB">
        <w:rPr>
          <w:rFonts w:ascii="Book Antiqua" w:hAnsi="Book Antiqua"/>
          <w:szCs w:val="24"/>
          <w:lang w:val="en-US"/>
        </w:rPr>
        <w:t xml:space="preserve"> in body fluids under conditions where the lipoprotein system is not sufficient for vitamin E transport</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bf38cfe1-9830-4d58-b9b8-2012bff94cbb PFBsYWNlaG9sZGVyPg0KICA8QWRkSW5WZXJzaW9uPjQuNC4wLjI4PC9BZGRJblZlcnNpb24+DQogIDxJZD5iZjM4Y2ZlMS05ODMwLTRkNTgtYjliOC0yMDEyYmZmOTRjYmI8L0lkPg0KICA8RW50cmllcz4NCiAgICA8RW50cnk+DQogICAgICA8SWQ+MDA0NWFmNTktMGI3OC00N2IwLWFkZmUtNTY2NGY4NDc3ZGIxPC9JZD4NCiAgICAgIDxSZWZlcmVuY2VJZD4zN2I1OTJmOS0xNTZlLTQ5ZWEtYTBjNy03YjJjNTk4OTVlNzY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ODldPC9UZXh0Pg0KICAgIDwvVGV4dFVuaXQ+DQogIDwvVGV4dFVuaXRzPg0KPC9QbGFjZWhvbGRlcj4=</w:instrText>
      </w:r>
      <w:r w:rsidRPr="003769FB">
        <w:rPr>
          <w:rFonts w:ascii="Book Antiqua" w:hAnsi="Book Antiqua"/>
          <w:szCs w:val="24"/>
          <w:lang w:val="en-US"/>
        </w:rPr>
        <w:fldChar w:fldCharType="separate"/>
      </w:r>
      <w:bookmarkStart w:id="154" w:name="_CTVP001bf38cfe198304d58b9b82012bff94cbb"/>
      <w:r w:rsidR="00A23467" w:rsidRPr="003769FB">
        <w:rPr>
          <w:rFonts w:ascii="Book Antiqua" w:hAnsi="Book Antiqua"/>
          <w:szCs w:val="24"/>
          <w:vertAlign w:val="superscript"/>
          <w:lang w:val="en-US"/>
        </w:rPr>
        <w:t>[89]</w:t>
      </w:r>
      <w:bookmarkEnd w:id="154"/>
      <w:r w:rsidRPr="003769FB">
        <w:rPr>
          <w:rFonts w:ascii="Book Antiqua" w:hAnsi="Book Antiqua"/>
          <w:szCs w:val="24"/>
          <w:lang w:val="en-US"/>
        </w:rPr>
        <w:fldChar w:fldCharType="end"/>
      </w:r>
      <w:r w:rsidRPr="003769FB">
        <w:rPr>
          <w:rFonts w:ascii="Book Antiqua" w:hAnsi="Book Antiqua"/>
          <w:szCs w:val="24"/>
          <w:lang w:val="en-US"/>
        </w:rPr>
        <w:t>. Originally, vitamin E was discovered as a resorption-gestations factor in female rat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0a757d54-b8fd-4b7f-9159-93c066ffb0ea PFBsYWNlaG9sZGVyPg0KICA8QWRkSW5WZXJzaW9uPjQuNC4wLjI4PC9BZGRJblZlcnNpb24+DQogIDxJZD4wYTc1N2Q1NC1iOGZkLTRiN2YtOTE1OS05M2MwNjZmZmIwZWE8L0lkPg0KICA8RW50cmllcz4NCiAgICA8RW50cnk+DQogICAgICA8SWQ+Y2NlNzc0MGYtN2I4Ni00NWJhLWIxNGUtMjllYmVjMzdmMTc2PC9JZD4NCiAgICAgIDxSZWZlcmVuY2VJZD43ZDliZTk5Yy1hNDFmLTQ4MjQtYWMyZi1kYTBhODFlOGQwZjI8L1JlZmVyZW5jZUlkPg0KICAgICAgPFVzZU51bWJlcmluZ1R5cGVPZlBhcmVudERvY3VtZW50PnRydWU8L1VzZU51bWJlcmluZ1R5cGVPZlBhcmVudERvY3VtZW50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Miw5NF08L1RleHQ+DQogICAgPC9UZXh0VW5pdD4NCiAgPC9UZXh0VW5pdHM+DQo8L1BsYWNlaG9sZGVyPg==</w:instrText>
      </w:r>
      <w:r w:rsidRPr="003769FB">
        <w:rPr>
          <w:rFonts w:ascii="Book Antiqua" w:hAnsi="Book Antiqua"/>
          <w:szCs w:val="24"/>
          <w:lang w:val="en-US"/>
        </w:rPr>
        <w:fldChar w:fldCharType="separate"/>
      </w:r>
      <w:bookmarkStart w:id="155" w:name="_CTVP0010a757d54b8fd4b7f915993c066ffb0ea"/>
      <w:r w:rsidR="00A23467" w:rsidRPr="003769FB">
        <w:rPr>
          <w:rFonts w:ascii="Book Antiqua" w:hAnsi="Book Antiqua"/>
          <w:szCs w:val="24"/>
          <w:vertAlign w:val="superscript"/>
          <w:lang w:val="en-US"/>
        </w:rPr>
        <w:t>[2,94]</w:t>
      </w:r>
      <w:bookmarkEnd w:id="155"/>
      <w:r w:rsidRPr="003769FB">
        <w:rPr>
          <w:rFonts w:ascii="Book Antiqua" w:hAnsi="Book Antiqua"/>
          <w:szCs w:val="24"/>
          <w:lang w:val="en-US"/>
        </w:rPr>
        <w:fldChar w:fldCharType="end"/>
      </w:r>
      <w:r w:rsidRPr="003769FB">
        <w:rPr>
          <w:rFonts w:ascii="Book Antiqua" w:hAnsi="Book Antiqua"/>
          <w:szCs w:val="24"/>
          <w:lang w:val="en-US"/>
        </w:rPr>
        <w:t xml:space="preserve">. Afamin was </w:t>
      </w:r>
      <w:r w:rsidR="006B79DE" w:rsidRPr="003769FB">
        <w:rPr>
          <w:rFonts w:ascii="Book Antiqua" w:hAnsi="Book Antiqua"/>
          <w:szCs w:val="24"/>
          <w:lang w:val="en-US"/>
        </w:rPr>
        <w:t xml:space="preserve">therefore </w:t>
      </w:r>
      <w:r w:rsidRPr="003769FB">
        <w:rPr>
          <w:rFonts w:ascii="Book Antiqua" w:hAnsi="Book Antiqua"/>
          <w:szCs w:val="24"/>
          <w:lang w:val="en-US"/>
        </w:rPr>
        <w:t xml:space="preserve">suggested </w:t>
      </w:r>
      <w:r w:rsidR="00852F6D" w:rsidRPr="003769FB">
        <w:rPr>
          <w:rFonts w:ascii="Book Antiqua" w:hAnsi="Book Antiqua"/>
          <w:szCs w:val="24"/>
          <w:lang w:val="en-US"/>
        </w:rPr>
        <w:t xml:space="preserve">as playing </w:t>
      </w:r>
      <w:r w:rsidRPr="003769FB">
        <w:rPr>
          <w:rFonts w:ascii="Book Antiqua" w:hAnsi="Book Antiqua"/>
          <w:szCs w:val="24"/>
          <w:lang w:val="en-US"/>
        </w:rPr>
        <w:t>a role in female fertility</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18570f48-635a-4432-969d-01f6b1fc840d PFBsYWNlaG9sZGVyPg0KICA8QWRkSW5WZXJzaW9uPjQuNC4wLjI4PC9BZGRJblZlcnNpb24+DQogIDxJZD4xODU3MGY0OC02MzVhLTQ0MzItOTY5ZC0wMWY2YjFmYzg0MGQ8L0lkPg0KICA8RW50cmllcz4NCiAgICA8RW50cnk+DQogICAgICA8SWQ+N2JiNTFmZWYtYzNhNy00NmQ4LTg0MzYtNDFkNGE5MTM2ZmRiPC9JZD4NCiAgICAgIDxSZWZlcmVuY2VJZD4yNDE5Y2M2Ni1iNmY5LTQwMDUtODQyMy05N2Y1NWZjOGQxNzY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kyXTwvVGV4dD4NCiAgICA8L1RleHRVbml0Pg0KICA8L1RleHRVbml0cz4NCjwvUGxhY2Vob2xkZXI+</w:instrText>
      </w:r>
      <w:r w:rsidRPr="003769FB">
        <w:rPr>
          <w:rFonts w:ascii="Book Antiqua" w:hAnsi="Book Antiqua"/>
          <w:szCs w:val="24"/>
          <w:lang w:val="en-US"/>
        </w:rPr>
        <w:fldChar w:fldCharType="separate"/>
      </w:r>
      <w:bookmarkStart w:id="156" w:name="_CTVP00118570f48635a4432969d01f6b1fc840d"/>
      <w:r w:rsidR="00A23467" w:rsidRPr="003769FB">
        <w:rPr>
          <w:rFonts w:ascii="Book Antiqua" w:hAnsi="Book Antiqua"/>
          <w:szCs w:val="24"/>
          <w:vertAlign w:val="superscript"/>
          <w:lang w:val="en-US"/>
        </w:rPr>
        <w:t>[92]</w:t>
      </w:r>
      <w:bookmarkEnd w:id="156"/>
      <w:r w:rsidRPr="003769FB">
        <w:rPr>
          <w:rFonts w:ascii="Book Antiqua" w:hAnsi="Book Antiqua"/>
          <w:szCs w:val="24"/>
          <w:lang w:val="en-US"/>
        </w:rPr>
        <w:fldChar w:fldCharType="end"/>
      </w:r>
      <w:r w:rsidRPr="003769FB">
        <w:rPr>
          <w:rFonts w:ascii="Book Antiqua" w:hAnsi="Book Antiqua"/>
          <w:szCs w:val="24"/>
          <w:lang w:val="en-US"/>
        </w:rPr>
        <w:t xml:space="preserve">, and indeed it has been shown to bind vitamin E and </w:t>
      </w:r>
      <w:r w:rsidR="006B79DE" w:rsidRPr="003769FB">
        <w:rPr>
          <w:rFonts w:ascii="Book Antiqua" w:hAnsi="Book Antiqua"/>
          <w:szCs w:val="24"/>
          <w:lang w:val="en-US"/>
        </w:rPr>
        <w:t xml:space="preserve">to </w:t>
      </w:r>
      <w:r w:rsidRPr="003769FB">
        <w:rPr>
          <w:rFonts w:ascii="Book Antiqua" w:hAnsi="Book Antiqua"/>
          <w:szCs w:val="24"/>
          <w:lang w:val="en-US"/>
        </w:rPr>
        <w:t>increase in maternal serum during pregnancy</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47f00980-faa4-42b0-bc19-ccf8d6d45628 PFBsYWNlaG9sZGVyPg0KICA8QWRkSW5WZXJzaW9uPjQuNC4wLjI4PC9BZGRJblZlcnNpb24+DQogIDxJZD40N2YwMDk4MC1mYWE0LTQyYjAtYmMxOS1jY2Y4ZDZkNDU2Mjg8L0lkPg0KICA8RW50cmllcz4NCiAgICA8RW50cnk+DQogICAgICA8SWQ+NzhjNzg1ZjQtNGM5OS00NTEyLThjODktMDA5YjU0OGY1ZjQ4PC9JZD4NCiAgICAgIDxSZWZlcmVuY2VJZD4yNDE5Y2M2Ni1iNmY5LTQwMDUtODQyMy05N2Y1NWZjOGQxNzY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kyXTwvVGV4dD4NCiAgICA8L1RleHRVbml0Pg0KICA8L1RleHRVbml0cz4NCjwvUGxhY2Vob2xkZXI+</w:instrText>
      </w:r>
      <w:r w:rsidRPr="003769FB">
        <w:rPr>
          <w:rFonts w:ascii="Book Antiqua" w:hAnsi="Book Antiqua"/>
          <w:szCs w:val="24"/>
          <w:lang w:val="en-US"/>
        </w:rPr>
        <w:fldChar w:fldCharType="separate"/>
      </w:r>
      <w:bookmarkStart w:id="157" w:name="_CTVP00147f00980faa442b0bc19ccf8d6d45628"/>
      <w:r w:rsidR="00A23467" w:rsidRPr="003769FB">
        <w:rPr>
          <w:rFonts w:ascii="Book Antiqua" w:hAnsi="Book Antiqua"/>
          <w:szCs w:val="24"/>
          <w:vertAlign w:val="superscript"/>
          <w:lang w:val="en-US"/>
        </w:rPr>
        <w:t>[92]</w:t>
      </w:r>
      <w:bookmarkEnd w:id="157"/>
      <w:r w:rsidRPr="003769FB">
        <w:rPr>
          <w:rFonts w:ascii="Book Antiqua" w:hAnsi="Book Antiqua"/>
          <w:szCs w:val="24"/>
          <w:lang w:val="en-US"/>
        </w:rPr>
        <w:fldChar w:fldCharType="end"/>
      </w:r>
      <w:r w:rsidRPr="003769FB">
        <w:rPr>
          <w:rFonts w:ascii="Book Antiqua" w:hAnsi="Book Antiqua"/>
          <w:szCs w:val="24"/>
          <w:lang w:val="en-US"/>
        </w:rPr>
        <w:t xml:space="preserve">. </w:t>
      </w:r>
      <w:r w:rsidR="00852F6D" w:rsidRPr="003769FB">
        <w:rPr>
          <w:rFonts w:ascii="Book Antiqua" w:hAnsi="Book Antiqua"/>
          <w:szCs w:val="24"/>
          <w:lang w:val="en-US"/>
        </w:rPr>
        <w:t xml:space="preserve">Yet </w:t>
      </w:r>
      <w:r w:rsidRPr="003769FB">
        <w:rPr>
          <w:rFonts w:ascii="Book Antiqua" w:hAnsi="Book Antiqua"/>
          <w:szCs w:val="24"/>
          <w:lang w:val="en-US"/>
        </w:rPr>
        <w:t>the precise role of afamin in pregnancy or for infertility is still not known</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39d45417-f343-4858-b22d-531a66e1db83 PFBsYWNlaG9sZGVyPg0KICA8QWRkSW5WZXJzaW9uPjQuNC4wLjI4PC9BZGRJblZlcnNpb24+DQogIDxJZD4zOWQ0NTQxNy1mMzQzLTQ4NTgtYjIyZC01MzFhNjZlMWRiODM8L0lkPg0KICA8RW50cmllcz4NCiAgICA8RW50cnk+DQogICAgICA8SWQ+ZDc0MmU5YmYtMWIwMy00OWJhLWIxMjAtOTI4NTljYzk1ZTQ0PC9JZD4NCiAgICAgIDxSZWZlcmVuY2VJZD5kZmNlNzVmNy0yNjMwLTRiMzYtOTRlYS0yN2JiZjk0NTFhMGU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OTVdPC9UZXh0Pg0KICAgIDwvVGV4dFVuaXQ+DQogIDwvVGV4dFVuaXRzPg0KPC9QbGFjZWhvbGRlcj4=</w:instrText>
      </w:r>
      <w:r w:rsidRPr="003769FB">
        <w:rPr>
          <w:rFonts w:ascii="Book Antiqua" w:hAnsi="Book Antiqua"/>
          <w:szCs w:val="24"/>
          <w:lang w:val="en-US"/>
        </w:rPr>
        <w:fldChar w:fldCharType="separate"/>
      </w:r>
      <w:bookmarkStart w:id="158" w:name="_CTVP00139d45417f3434858b22d531a66e1db83"/>
      <w:r w:rsidR="00A23467" w:rsidRPr="003769FB">
        <w:rPr>
          <w:rFonts w:ascii="Book Antiqua" w:hAnsi="Book Antiqua"/>
          <w:szCs w:val="24"/>
          <w:vertAlign w:val="superscript"/>
          <w:lang w:val="en-US"/>
        </w:rPr>
        <w:t>[95]</w:t>
      </w:r>
      <w:bookmarkEnd w:id="158"/>
      <w:r w:rsidRPr="003769FB">
        <w:rPr>
          <w:rFonts w:ascii="Book Antiqua" w:hAnsi="Book Antiqua"/>
          <w:szCs w:val="24"/>
          <w:lang w:val="en-US"/>
        </w:rPr>
        <w:fldChar w:fldCharType="end"/>
      </w:r>
      <w:r w:rsidRPr="003769FB">
        <w:rPr>
          <w:rFonts w:ascii="Book Antiqua" w:hAnsi="Book Antiqua"/>
          <w:szCs w:val="24"/>
          <w:lang w:val="en-US"/>
        </w:rPr>
        <w:t xml:space="preserve">. On the one hand, afamin increases during pregnancy and decreases after childbirth to baseline levels, but on the other hand, a pilot study of Hubalek </w:t>
      </w:r>
      <w:r w:rsidR="003500AB" w:rsidRPr="003769FB">
        <w:rPr>
          <w:rFonts w:ascii="Book Antiqua" w:hAnsi="Book Antiqua"/>
          <w:i/>
          <w:szCs w:val="24"/>
          <w:lang w:val="en-US"/>
        </w:rPr>
        <w:t>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0dce0e58-2a68-41ed-83bc-dfddbebd1e32 PFBsYWNlaG9sZGVyPg0KICA8QWRkSW5WZXJzaW9uPjQuNC4wLjI4PC9BZGRJblZlcnNpb24+DQogIDxJZD4wZGNlMGU1OC0yYTY4LTQxZWQtODNiYy1kZmRkYmViZDFlMzI8L0lkPg0KICA8RW50cmllcz4NCiAgICA8RW50cnk+DQogICAgICA8SWQ+MzBiNmI1MGQtNWEzNS00ZDY3LThjNjQtYjk0YjIzMDI0NmZlPC9JZD4NCiAgICAgIDxSZWZlcmVuY2VJZD4yNDE5Y2M2Ni1iNmY5LTQwMDUtODQyMy05N2Y1NWZjOGQxNzY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kyXTwvVGV4dD4NCiAgICA8L1RleHRVbml0Pg0KICA8L1RleHRVbml0cz4NCjwvUGxhY2Vob2xkZXI+</w:instrText>
      </w:r>
      <w:r w:rsidRPr="003769FB">
        <w:rPr>
          <w:rFonts w:ascii="Book Antiqua" w:hAnsi="Book Antiqua"/>
          <w:szCs w:val="24"/>
          <w:lang w:val="en-US"/>
        </w:rPr>
        <w:fldChar w:fldCharType="separate"/>
      </w:r>
      <w:bookmarkStart w:id="159" w:name="_CTVP0010dce0e582a6841ed83bcdfddbebd1e32"/>
      <w:r w:rsidR="00A23467" w:rsidRPr="003769FB">
        <w:rPr>
          <w:rFonts w:ascii="Book Antiqua" w:hAnsi="Book Antiqua"/>
          <w:szCs w:val="24"/>
          <w:vertAlign w:val="superscript"/>
          <w:lang w:val="en-US"/>
        </w:rPr>
        <w:t>[92]</w:t>
      </w:r>
      <w:bookmarkEnd w:id="159"/>
      <w:r w:rsidRPr="003769FB">
        <w:rPr>
          <w:rFonts w:ascii="Book Antiqua" w:hAnsi="Book Antiqua"/>
          <w:szCs w:val="24"/>
          <w:lang w:val="en-US"/>
        </w:rPr>
        <w:fldChar w:fldCharType="end"/>
      </w:r>
      <w:r w:rsidRPr="003769FB">
        <w:rPr>
          <w:rFonts w:ascii="Book Antiqua" w:hAnsi="Book Antiqua"/>
          <w:szCs w:val="24"/>
          <w:lang w:val="en-US"/>
        </w:rPr>
        <w:t xml:space="preserve"> showed that women </w:t>
      </w:r>
      <w:r w:rsidRPr="003769FB">
        <w:rPr>
          <w:rStyle w:val="hps"/>
          <w:rFonts w:ascii="Book Antiqua" w:hAnsi="Book Antiqua"/>
          <w:szCs w:val="24"/>
          <w:lang w:val="en-US"/>
        </w:rPr>
        <w:t>suffering from</w:t>
      </w:r>
      <w:r w:rsidRPr="003769FB">
        <w:rPr>
          <w:rFonts w:ascii="Book Antiqua" w:hAnsi="Book Antiqua"/>
          <w:szCs w:val="24"/>
          <w:lang w:val="en-US"/>
        </w:rPr>
        <w:t xml:space="preserve"> pregnancy complications had significantly higher median afamin concentrations than women with uncomplicated pregnancy. </w:t>
      </w:r>
      <w:r w:rsidR="00852F6D" w:rsidRPr="003769FB">
        <w:rPr>
          <w:rFonts w:ascii="Book Antiqua" w:hAnsi="Book Antiqua"/>
          <w:szCs w:val="24"/>
          <w:lang w:val="en-US"/>
        </w:rPr>
        <w:t xml:space="preserve">In addition to being found in </w:t>
      </w:r>
      <w:r w:rsidRPr="003769FB">
        <w:rPr>
          <w:rFonts w:ascii="Book Antiqua" w:eastAsia="Times New Roman" w:hAnsi="Book Antiqua"/>
          <w:szCs w:val="24"/>
          <w:lang w:val="en-US" w:eastAsia="de-DE"/>
        </w:rPr>
        <w:t xml:space="preserve">follicular fluids, afamin has also been detected in other extravascular fluids, such as cerebrospinal fluids, </w:t>
      </w:r>
      <w:r w:rsidR="001A3206" w:rsidRPr="003769FB">
        <w:rPr>
          <w:rFonts w:ascii="Book Antiqua" w:eastAsia="Times New Roman" w:hAnsi="Book Antiqua"/>
          <w:szCs w:val="24"/>
          <w:lang w:val="en-US" w:eastAsia="de-DE"/>
        </w:rPr>
        <w:t>although the concentration is ten</w:t>
      </w:r>
      <w:r w:rsidRPr="003769FB">
        <w:rPr>
          <w:rFonts w:ascii="Book Antiqua" w:eastAsia="Times New Roman" w:hAnsi="Book Antiqua"/>
          <w:szCs w:val="24"/>
          <w:lang w:val="en-US" w:eastAsia="de-DE"/>
        </w:rPr>
        <w:t>fold lower than in follicular fluids</w:t>
      </w:r>
      <w:r w:rsidRPr="003769FB">
        <w:rPr>
          <w:rFonts w:ascii="Book Antiqua" w:eastAsia="Times New Roman" w:hAnsi="Book Antiqua"/>
          <w:szCs w:val="24"/>
          <w:lang w:val="en-US" w:eastAsia="de-DE"/>
        </w:rPr>
        <w:fldChar w:fldCharType="begin"/>
      </w:r>
      <w:r w:rsidR="00CC6BF1" w:rsidRPr="003769FB">
        <w:rPr>
          <w:rFonts w:ascii="Book Antiqua" w:eastAsia="Times New Roman" w:hAnsi="Book Antiqua"/>
          <w:szCs w:val="24"/>
          <w:lang w:val="en-US" w:eastAsia="de-DE"/>
        </w:rPr>
        <w:instrText>ADDIN CITAVI.PLACEHOLDER 5dd71076-5e6b-4f7d-bb7a-12722712c0ff PFBsYWNlaG9sZGVyPg0KICA8QWRkSW5WZXJzaW9uPjQuNC4wLjI4PC9BZGRJblZlcnNpb24+DQogIDxJZD41ZGQ3MTA3Ni01ZTZiLTRmN2QtYmI3YS0xMjcyMjcxMmMwZmY8L0lkPg0KICA8RW50cmllcz4NCiAgICA8RW50cnk+DQogICAgICA8SWQ+NDc5ZTRjZDYtOTJlOC00NmUyLWE5NjYtMGJjYTVkMmFiMGQyPC9JZD4NCiAgICAgIDxSZWZlcmVuY2VJZD5lYzc4MTJmNC01MDg4LTQxZjAtOGYxMS00NDFmNThkZWMyMjY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4OF08L1RleHQ+DQogICAgPC9UZXh0VW5pdD4NCiAgPC9UZXh0VW5pdHM+DQo8L1BsYWNlaG9sZGVyPg==</w:instrText>
      </w:r>
      <w:r w:rsidRPr="003769FB">
        <w:rPr>
          <w:rFonts w:ascii="Book Antiqua" w:eastAsia="Times New Roman" w:hAnsi="Book Antiqua"/>
          <w:szCs w:val="24"/>
          <w:lang w:val="en-US" w:eastAsia="de-DE"/>
        </w:rPr>
        <w:fldChar w:fldCharType="separate"/>
      </w:r>
      <w:bookmarkStart w:id="160" w:name="_CTVP0015dd710765e6b4f7dbb7a12722712c0ff"/>
      <w:r w:rsidR="00A23467" w:rsidRPr="003769FB">
        <w:rPr>
          <w:rFonts w:ascii="Book Antiqua" w:eastAsia="Times New Roman" w:hAnsi="Book Antiqua"/>
          <w:szCs w:val="24"/>
          <w:vertAlign w:val="superscript"/>
          <w:lang w:val="en-US" w:eastAsia="de-DE"/>
        </w:rPr>
        <w:t>[88]</w:t>
      </w:r>
      <w:bookmarkEnd w:id="160"/>
      <w:r w:rsidRPr="003769FB">
        <w:rPr>
          <w:rFonts w:ascii="Book Antiqua" w:eastAsia="Times New Roman" w:hAnsi="Book Antiqua"/>
          <w:szCs w:val="24"/>
          <w:lang w:val="en-US" w:eastAsia="de-DE"/>
        </w:rPr>
        <w:fldChar w:fldCharType="end"/>
      </w:r>
      <w:r w:rsidRPr="003769FB">
        <w:rPr>
          <w:rFonts w:ascii="Book Antiqua" w:eastAsia="Times New Roman" w:hAnsi="Book Antiqua"/>
          <w:szCs w:val="24"/>
          <w:lang w:val="en-US" w:eastAsia="de-DE"/>
        </w:rPr>
        <w:t xml:space="preserve">. Since vitamin E deficiency is </w:t>
      </w:r>
      <w:r w:rsidR="00852F6D" w:rsidRPr="003769FB">
        <w:rPr>
          <w:rFonts w:ascii="Book Antiqua" w:eastAsia="Times New Roman" w:hAnsi="Book Antiqua"/>
          <w:szCs w:val="24"/>
          <w:lang w:val="en-US" w:eastAsia="de-DE"/>
        </w:rPr>
        <w:t xml:space="preserve">also </w:t>
      </w:r>
      <w:r w:rsidRPr="003769FB">
        <w:rPr>
          <w:rFonts w:ascii="Book Antiqua" w:eastAsia="Times New Roman" w:hAnsi="Book Antiqua"/>
          <w:szCs w:val="24"/>
          <w:lang w:val="en-US" w:eastAsia="de-DE"/>
        </w:rPr>
        <w:t>known to cause cerebral complications</w:t>
      </w:r>
      <w:r w:rsidRPr="003769FB">
        <w:rPr>
          <w:rFonts w:ascii="Book Antiqua" w:eastAsia="Times New Roman" w:hAnsi="Book Antiqua"/>
          <w:szCs w:val="24"/>
          <w:lang w:val="en-US" w:eastAsia="de-DE"/>
        </w:rPr>
        <w:fldChar w:fldCharType="begin"/>
      </w:r>
      <w:r w:rsidR="00CC6BF1" w:rsidRPr="003769FB">
        <w:rPr>
          <w:rFonts w:ascii="Book Antiqua" w:eastAsia="Times New Roman" w:hAnsi="Book Antiqua"/>
          <w:szCs w:val="24"/>
          <w:lang w:val="en-US" w:eastAsia="de-DE"/>
        </w:rPr>
        <w:instrText>ADDIN CITAVI.PLACEHOLDER a3cb117c-9f6f-4132-821c-4c572fc6cf4d PFBsYWNlaG9sZGVyPg0KICA8QWRkSW5WZXJzaW9uPjQuNC4wLjI4PC9BZGRJblZlcnNpb24+DQogIDxJZD5hM2NiMTE3Yy05ZjZmLTQxMzItODIxYy00YzU3MmZjNmNmNGQ8L0lkPg0KICA8RW50cmllcz4NCiAgICA8RW50cnk+DQogICAgICA8SWQ+NzE1YzdjYzUtYjQ4ZC00N2M0LTg4NzQtZTkwMjNiNmU0NGI0PC9JZD4NCiAgICAgIDxSZWZlcmVuY2VJZD45MjYyODk4OS01NDA4LTQ5NzktOTRjOS1hYWIzNWNhZTBlNGQ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OTZdPC9UZXh0Pg0KICAgIDwvVGV4dFVuaXQ+DQogIDwvVGV4dFVuaXRzPg0KPC9QbGFjZWhvbGRlcj4=</w:instrText>
      </w:r>
      <w:r w:rsidRPr="003769FB">
        <w:rPr>
          <w:rFonts w:ascii="Book Antiqua" w:eastAsia="Times New Roman" w:hAnsi="Book Antiqua"/>
          <w:szCs w:val="24"/>
          <w:lang w:val="en-US" w:eastAsia="de-DE"/>
        </w:rPr>
        <w:fldChar w:fldCharType="separate"/>
      </w:r>
      <w:bookmarkStart w:id="161" w:name="_CTVP001a3cb117c9f6f4132821c4c572fc6cf4d"/>
      <w:r w:rsidR="00A23467" w:rsidRPr="003769FB">
        <w:rPr>
          <w:rFonts w:ascii="Book Antiqua" w:eastAsia="Times New Roman" w:hAnsi="Book Antiqua"/>
          <w:szCs w:val="24"/>
          <w:vertAlign w:val="superscript"/>
          <w:lang w:val="en-US" w:eastAsia="de-DE"/>
        </w:rPr>
        <w:t>[96]</w:t>
      </w:r>
      <w:bookmarkEnd w:id="161"/>
      <w:r w:rsidRPr="003769FB">
        <w:rPr>
          <w:rFonts w:ascii="Book Antiqua" w:eastAsia="Times New Roman" w:hAnsi="Book Antiqua"/>
          <w:szCs w:val="24"/>
          <w:lang w:val="en-US" w:eastAsia="de-DE"/>
        </w:rPr>
        <w:fldChar w:fldCharType="end"/>
      </w:r>
      <w:r w:rsidRPr="003769FB">
        <w:rPr>
          <w:rFonts w:ascii="Book Antiqua" w:eastAsia="Times New Roman" w:hAnsi="Book Antiqua"/>
          <w:szCs w:val="24"/>
          <w:lang w:val="en-US" w:eastAsia="de-DE"/>
        </w:rPr>
        <w:t>, the detection of afamin in cerebrospinal fluids may indicate a role of afamin in neuroprotection</w:t>
      </w:r>
      <w:r w:rsidRPr="003769FB">
        <w:rPr>
          <w:rFonts w:ascii="Book Antiqua" w:eastAsia="Times New Roman" w:hAnsi="Book Antiqua"/>
          <w:szCs w:val="24"/>
          <w:lang w:val="en-US" w:eastAsia="de-DE"/>
        </w:rPr>
        <w:fldChar w:fldCharType="begin"/>
      </w:r>
      <w:r w:rsidR="00CC6BF1" w:rsidRPr="003769FB">
        <w:rPr>
          <w:rFonts w:ascii="Book Antiqua" w:eastAsia="Times New Roman" w:hAnsi="Book Antiqua"/>
          <w:szCs w:val="24"/>
          <w:lang w:val="en-US" w:eastAsia="de-DE"/>
        </w:rPr>
        <w:instrText>ADDIN CITAVI.PLACEHOLDER 53d0ba04-adef-4e59-85bb-1abc8139e192 PFBsYWNlaG9sZGVyPg0KICA8QWRkSW5WZXJzaW9uPjQuNC4wLjI4PC9BZGRJblZlcnNpb24+DQogIDxJZD41M2QwYmEwNC1hZGVmLTRlNTktODViYi0xYWJjODEzOWUxOTI8L0lkPg0KICA8RW50cmllcz4NCiAgICA8RW50cnk+DQogICAgICA8SWQ+N2YxZjg4ZTAtMDc0ZS00MDBiLWI5MTgtMDkzNDcxNzNlOGZiPC9JZD4NCiAgICAgIDxSZWZlcmVuY2VJZD5lYzc4MTJmNC01MDg4LTQxZjAtOGYxMS00NDFmNThkZWMyMjY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4OF08L1RleHQ+DQogICAgPC9UZXh0VW5pdD4NCiAgPC9UZXh0VW5pdHM+DQo8L1BsYWNlaG9sZGVyPg==</w:instrText>
      </w:r>
      <w:r w:rsidRPr="003769FB">
        <w:rPr>
          <w:rFonts w:ascii="Book Antiqua" w:eastAsia="Times New Roman" w:hAnsi="Book Antiqua"/>
          <w:szCs w:val="24"/>
          <w:lang w:val="en-US" w:eastAsia="de-DE"/>
        </w:rPr>
        <w:fldChar w:fldCharType="separate"/>
      </w:r>
      <w:bookmarkStart w:id="162" w:name="_CTVP00153d0ba04adef4e5985bb1abc8139e192"/>
      <w:r w:rsidR="00A23467" w:rsidRPr="003769FB">
        <w:rPr>
          <w:rFonts w:ascii="Book Antiqua" w:eastAsia="Times New Roman" w:hAnsi="Book Antiqua"/>
          <w:szCs w:val="24"/>
          <w:vertAlign w:val="superscript"/>
          <w:lang w:val="en-US" w:eastAsia="de-DE"/>
        </w:rPr>
        <w:t>[88]</w:t>
      </w:r>
      <w:bookmarkEnd w:id="162"/>
      <w:r w:rsidRPr="003769FB">
        <w:rPr>
          <w:rFonts w:ascii="Book Antiqua" w:eastAsia="Times New Roman" w:hAnsi="Book Antiqua"/>
          <w:szCs w:val="24"/>
          <w:lang w:val="en-US" w:eastAsia="de-DE"/>
        </w:rPr>
        <w:fldChar w:fldCharType="end"/>
      </w:r>
      <w:r w:rsidRPr="003769FB">
        <w:rPr>
          <w:rFonts w:ascii="Book Antiqua" w:eastAsia="Times New Roman" w:hAnsi="Book Antiqua"/>
          <w:szCs w:val="24"/>
          <w:lang w:val="en-US" w:eastAsia="de-DE"/>
        </w:rPr>
        <w:t xml:space="preserve">. </w:t>
      </w:r>
      <w:r w:rsidR="00852F6D" w:rsidRPr="003769FB">
        <w:rPr>
          <w:rFonts w:ascii="Book Antiqua" w:hAnsi="Book Antiqua"/>
          <w:szCs w:val="24"/>
          <w:lang w:val="en-US"/>
        </w:rPr>
        <w:t xml:space="preserve">Supporting </w:t>
      </w:r>
      <w:r w:rsidR="00E739FD" w:rsidRPr="003769FB">
        <w:rPr>
          <w:rFonts w:ascii="Book Antiqua" w:hAnsi="Book Antiqua"/>
          <w:szCs w:val="24"/>
          <w:lang w:val="en-US"/>
        </w:rPr>
        <w:t>the suggestion that afamin plays a potential role in fertility and neuroprotection</w:t>
      </w:r>
      <w:r w:rsidRPr="003769FB">
        <w:rPr>
          <w:rStyle w:val="hps"/>
          <w:rFonts w:ascii="Book Antiqua" w:hAnsi="Book Antiqua"/>
          <w:szCs w:val="24"/>
          <w:lang w:val="en-US"/>
        </w:rPr>
        <w:t xml:space="preserve">, </w:t>
      </w:r>
      <w:r w:rsidR="00E739FD" w:rsidRPr="003769FB">
        <w:rPr>
          <w:rStyle w:val="hps"/>
          <w:rFonts w:ascii="Book Antiqua" w:hAnsi="Book Antiqua"/>
          <w:szCs w:val="24"/>
          <w:lang w:val="en-US"/>
        </w:rPr>
        <w:t>Jerkovic</w:t>
      </w:r>
      <w:r w:rsidR="00C17A77" w:rsidRPr="003769FB">
        <w:rPr>
          <w:rStyle w:val="hps"/>
          <w:rFonts w:ascii="Book Antiqua" w:hAnsi="Book Antiqua"/>
          <w:i/>
          <w:szCs w:val="24"/>
          <w:lang w:val="en-US"/>
        </w:rPr>
        <w:t xml:space="preserve"> et al</w:t>
      </w:r>
      <w:r w:rsidR="00E739FD" w:rsidRPr="003769FB">
        <w:rPr>
          <w:rFonts w:ascii="Book Antiqua" w:eastAsia="Times New Roman" w:hAnsi="Book Antiqua"/>
          <w:szCs w:val="24"/>
          <w:lang w:val="en-US" w:eastAsia="de-DE"/>
        </w:rPr>
        <w:fldChar w:fldCharType="begin"/>
      </w:r>
      <w:r w:rsidR="00CC6BF1" w:rsidRPr="003769FB">
        <w:rPr>
          <w:rFonts w:ascii="Book Antiqua" w:eastAsia="Times New Roman" w:hAnsi="Book Antiqua"/>
          <w:szCs w:val="24"/>
          <w:lang w:val="en-US" w:eastAsia="de-DE"/>
        </w:rPr>
        <w:instrText>ADDIN CITAVI.PLACEHOLDER 5bb0aadf-2607-4445-bc76-8936dae1824c PFBsYWNlaG9sZGVyPg0KICA8QWRkSW5WZXJzaW9uPjQuNC4wLjI4PC9BZGRJblZlcnNpb24+DQogIDxJZD41YmIwYWFkZi0yNjA3LTQ0NDUtYmM3Ni04OTM2ZGFlMTgyNGM8L0lkPg0KICA8RW50cmllcz4NCiAgICA8RW50cnk+DQogICAgICA8SWQ+YjRkMDhmYzQtZGEwOS00MWQ5LTk0N2ItMWI5YmQ5N2QyOGY5PC9JZD4NCiAgICAgIDxSZWZlcmVuY2VJZD5lYzc4MTJmNC01MDg4LTQxZjAtOGYxMS00NDFmNThkZWMyMjY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4OF08L1RleHQ+DQogICAgPC9UZXh0VW5pdD4NCiAgPC9UZXh0VW5pdHM+DQo8L1BsYWNlaG9sZGVyPg==</w:instrText>
      </w:r>
      <w:r w:rsidR="00E739FD" w:rsidRPr="003769FB">
        <w:rPr>
          <w:rFonts w:ascii="Book Antiqua" w:eastAsia="Times New Roman" w:hAnsi="Book Antiqua"/>
          <w:szCs w:val="24"/>
          <w:lang w:val="en-US" w:eastAsia="de-DE"/>
        </w:rPr>
        <w:fldChar w:fldCharType="separate"/>
      </w:r>
      <w:bookmarkStart w:id="163" w:name="_CTVP0015bb0aadf26074445bc768936dae1824c"/>
      <w:r w:rsidR="00A23467" w:rsidRPr="003769FB">
        <w:rPr>
          <w:rFonts w:ascii="Book Antiqua" w:eastAsia="Times New Roman" w:hAnsi="Book Antiqua"/>
          <w:szCs w:val="24"/>
          <w:vertAlign w:val="superscript"/>
          <w:lang w:val="en-US" w:eastAsia="de-DE"/>
        </w:rPr>
        <w:t>[88]</w:t>
      </w:r>
      <w:bookmarkEnd w:id="163"/>
      <w:r w:rsidR="00E739FD" w:rsidRPr="003769FB">
        <w:rPr>
          <w:rFonts w:ascii="Book Antiqua" w:eastAsia="Times New Roman" w:hAnsi="Book Antiqua"/>
          <w:szCs w:val="24"/>
          <w:lang w:val="en-US" w:eastAsia="de-DE"/>
        </w:rPr>
        <w:fldChar w:fldCharType="end"/>
      </w:r>
      <w:r w:rsidR="00E739FD" w:rsidRPr="003769FB">
        <w:rPr>
          <w:rStyle w:val="hps"/>
          <w:rFonts w:ascii="Book Antiqua" w:hAnsi="Book Antiqua"/>
          <w:szCs w:val="24"/>
          <w:lang w:val="en-US"/>
        </w:rPr>
        <w:t xml:space="preserve"> found significant correlations of </w:t>
      </w:r>
      <w:r w:rsidRPr="003769FB">
        <w:rPr>
          <w:rFonts w:ascii="Book Antiqua" w:eastAsia="Times New Roman" w:hAnsi="Book Antiqua"/>
          <w:szCs w:val="24"/>
          <w:lang w:val="en-US" w:eastAsia="de-DE"/>
        </w:rPr>
        <w:t>afamin and vitamin E concentrations in follicular and cerebrospinal fluids.</w:t>
      </w:r>
    </w:p>
    <w:p w14:paraId="7612401B" w14:textId="77777777" w:rsidR="004576E3" w:rsidRPr="003769FB" w:rsidRDefault="004576E3" w:rsidP="004D49D8">
      <w:pPr>
        <w:widowControl w:val="0"/>
        <w:spacing w:after="0"/>
        <w:rPr>
          <w:rFonts w:ascii="Book Antiqua" w:eastAsia="Times New Roman" w:hAnsi="Book Antiqua"/>
          <w:szCs w:val="24"/>
          <w:lang w:val="en-US" w:eastAsia="de-DE"/>
        </w:rPr>
      </w:pPr>
    </w:p>
    <w:p w14:paraId="35324425" w14:textId="77777777" w:rsidR="00C05FEA" w:rsidRPr="003769FB" w:rsidRDefault="00C05FEA" w:rsidP="004D49D8">
      <w:pPr>
        <w:pStyle w:val="ad"/>
        <w:widowControl w:val="0"/>
        <w:spacing w:after="0" w:line="360" w:lineRule="auto"/>
        <w:rPr>
          <w:rFonts w:ascii="Book Antiqua" w:hAnsi="Book Antiqua"/>
          <w:szCs w:val="24"/>
          <w:lang w:val="en-US"/>
        </w:rPr>
      </w:pPr>
      <w:r w:rsidRPr="003769FB">
        <w:rPr>
          <w:rFonts w:ascii="Book Antiqua" w:hAnsi="Book Antiqua"/>
          <w:szCs w:val="24"/>
          <w:lang w:val="en-US"/>
        </w:rPr>
        <w:t>INTRACELLULAR BINDING PROTEINS</w:t>
      </w:r>
    </w:p>
    <w:p w14:paraId="646D0E7D" w14:textId="08B77945" w:rsidR="00C05FEA" w:rsidRPr="003769FB" w:rsidRDefault="00C17A77" w:rsidP="004D49D8">
      <w:pPr>
        <w:pStyle w:val="ad"/>
        <w:widowControl w:val="0"/>
        <w:spacing w:after="0" w:line="360" w:lineRule="auto"/>
        <w:rPr>
          <w:rFonts w:ascii="Book Antiqua" w:hAnsi="Book Antiqua"/>
          <w:i/>
          <w:szCs w:val="24"/>
          <w:lang w:val="en-US" w:eastAsia="zh-CN"/>
        </w:rPr>
      </w:pPr>
      <w:r w:rsidRPr="003769FB">
        <w:rPr>
          <w:rFonts w:ascii="Book Antiqua" w:hAnsi="Book Antiqua"/>
          <w:i/>
          <w:szCs w:val="24"/>
          <w:lang w:val="en-US"/>
        </w:rPr>
        <w:t>α-Tocopherol transfer protein</w:t>
      </w:r>
    </w:p>
    <w:p w14:paraId="46D1C373" w14:textId="0BC9C14C" w:rsidR="00C05FEA" w:rsidRPr="003769FB" w:rsidRDefault="00C05FEA" w:rsidP="004D49D8">
      <w:pPr>
        <w:widowControl w:val="0"/>
        <w:spacing w:after="0"/>
        <w:rPr>
          <w:rFonts w:ascii="Book Antiqua" w:hAnsi="Book Antiqua"/>
          <w:szCs w:val="24"/>
          <w:lang w:val="en-US"/>
        </w:rPr>
      </w:pPr>
      <w:r w:rsidRPr="003769FB">
        <w:rPr>
          <w:rFonts w:ascii="Book Antiqua" w:hAnsi="Book Antiqua"/>
          <w:szCs w:val="24"/>
          <w:lang w:val="en-US"/>
        </w:rPr>
        <w:t xml:space="preserve">In contrast to the lipoprotein-mediated transport of vitamin E in the vascular system, cellular vitamin E is specifically bound to intracellular transport proteins, such as α-TTP in the liver where this protein </w:t>
      </w:r>
      <w:r w:rsidR="006B79DE" w:rsidRPr="003769FB">
        <w:rPr>
          <w:rFonts w:ascii="Book Antiqua" w:hAnsi="Book Antiqua"/>
          <w:szCs w:val="24"/>
          <w:lang w:val="en-US"/>
        </w:rPr>
        <w:t xml:space="preserve">is </w:t>
      </w:r>
      <w:r w:rsidRPr="003769FB">
        <w:rPr>
          <w:rFonts w:ascii="Book Antiqua" w:hAnsi="Book Antiqua"/>
          <w:szCs w:val="24"/>
          <w:lang w:val="en-US"/>
        </w:rPr>
        <w:t>highly expressed</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36d44649-7794-4ed0-9c82-a67a0b8b0f41 PFBsYWNlaG9sZGVyPg0KICA8QWRkSW5WZXJzaW9uPjQuNC4wLjI4PC9BZGRJblZlcnNpb24+DQogIDxJZD4zNmQ0NDY0OS03Nzk0LTRlZDAtOWM4Mi1hNjdhMGI4YjBmNDE8L0lkPg0KICA8RW50cmllcz4NCiAgICA8RW50cnk+DQogICAgICA8SWQ+YzA3YTJjMWUtZTg5Ny00MjFhLTg4Y2YtNmYxODZiZGZjMzQ2PC9JZD4NCiAgICAgIDxSZWZlcmVuY2VJZD5lODQ4YWQwMC0xYjAxLTRkMTUtYmM0ZC00Njc2ZDRjM2FhNzI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OTddPC9UZXh0Pg0KICAgIDwvVGV4dFVuaXQ+DQogIDwvVGV4dFVuaXRzPg0KPC9QbGFjZWhvbGRlcj4=</w:instrText>
      </w:r>
      <w:r w:rsidRPr="003769FB">
        <w:rPr>
          <w:rFonts w:ascii="Book Antiqua" w:hAnsi="Book Antiqua"/>
          <w:szCs w:val="24"/>
          <w:lang w:val="en-US"/>
        </w:rPr>
        <w:fldChar w:fldCharType="separate"/>
      </w:r>
      <w:bookmarkStart w:id="164" w:name="_CTVP00136d4464977944ed09c82a67a0b8b0f41"/>
      <w:r w:rsidR="00A23467" w:rsidRPr="003769FB">
        <w:rPr>
          <w:rFonts w:ascii="Book Antiqua" w:hAnsi="Book Antiqua"/>
          <w:szCs w:val="24"/>
          <w:vertAlign w:val="superscript"/>
          <w:lang w:val="en-US"/>
        </w:rPr>
        <w:t>[97]</w:t>
      </w:r>
      <w:bookmarkEnd w:id="164"/>
      <w:r w:rsidRPr="003769FB">
        <w:rPr>
          <w:rFonts w:ascii="Book Antiqua" w:hAnsi="Book Antiqua"/>
          <w:szCs w:val="24"/>
          <w:lang w:val="en-US"/>
        </w:rPr>
        <w:fldChar w:fldCharType="end"/>
      </w:r>
      <w:r w:rsidRPr="003769FB">
        <w:rPr>
          <w:rFonts w:ascii="Book Antiqua" w:hAnsi="Book Antiqua"/>
          <w:szCs w:val="24"/>
          <w:lang w:val="en-US"/>
        </w:rPr>
        <w:t>. As α-TTP is also</w:t>
      </w:r>
      <w:r w:rsidR="007568F0" w:rsidRPr="003769FB">
        <w:rPr>
          <w:rFonts w:ascii="Book Antiqua" w:hAnsi="Book Antiqua"/>
          <w:szCs w:val="24"/>
          <w:lang w:val="en-US"/>
        </w:rPr>
        <w:t xml:space="preserve"> </w:t>
      </w:r>
      <w:r w:rsidRPr="003769FB">
        <w:rPr>
          <w:rFonts w:ascii="Book Antiqua" w:hAnsi="Book Antiqua"/>
          <w:szCs w:val="24"/>
          <w:lang w:val="en-US"/>
        </w:rPr>
        <w:t xml:space="preserve">abundantly expressed in the placenta, the importance of α-TOH </w:t>
      </w:r>
      <w:r w:rsidR="0043194A" w:rsidRPr="003769FB">
        <w:rPr>
          <w:rFonts w:ascii="Book Antiqua" w:hAnsi="Book Antiqua"/>
          <w:szCs w:val="24"/>
          <w:lang w:val="en-US"/>
        </w:rPr>
        <w:t xml:space="preserve">in preventing </w:t>
      </w:r>
      <w:r w:rsidRPr="003769FB">
        <w:rPr>
          <w:rFonts w:ascii="Book Antiqua" w:hAnsi="Book Antiqua"/>
          <w:szCs w:val="24"/>
          <w:lang w:val="en-US"/>
        </w:rPr>
        <w:t>fetus resorption is evident</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8c5ce51d-9304-42b6-9334-a82e2fcb4306 PFBsYWNlaG9sZGVyPg0KICA8QWRkSW5WZXJzaW9uPjQuNC4wLjI4PC9BZGRJblZlcnNpb24+DQogIDxJZD44YzVjZTUxZC05MzA0LTQyYjYtOTMzNC1hODJlMmZjYjQzMDY8L0lkPg0KICA8RW50cmllcz4NCiAgICA8RW50cnk+DQogICAgICA8SWQ+NDQ5ZmI2OTEtM2M1Yy00YTEzLWIxZTEtMTg1NzBjOTNlOWM3PC9JZD4NCiAgICAgIDxSZWZlcmVuY2VJZD43NDgxMDM4OC05MjdhLTRmZDQtODE5Ni1mMWJhZDQwNzhhYmI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5OF08L1RleHQ+DQogICAgPC9UZXh0VW5pdD4NCiAgPC9UZXh0VW5pdHM+DQo8L1BsYWNlaG9sZGVyPg==</w:instrText>
      </w:r>
      <w:r w:rsidRPr="003769FB">
        <w:rPr>
          <w:rFonts w:ascii="Book Antiqua" w:hAnsi="Book Antiqua"/>
          <w:szCs w:val="24"/>
          <w:lang w:val="en-US"/>
        </w:rPr>
        <w:fldChar w:fldCharType="separate"/>
      </w:r>
      <w:bookmarkStart w:id="165" w:name="_CTVP0018c5ce51d930442b69334a82e2fcb4306"/>
      <w:r w:rsidR="00A23467" w:rsidRPr="003769FB">
        <w:rPr>
          <w:rFonts w:ascii="Book Antiqua" w:hAnsi="Book Antiqua"/>
          <w:szCs w:val="24"/>
          <w:vertAlign w:val="superscript"/>
          <w:lang w:val="en-US"/>
        </w:rPr>
        <w:t>[98]</w:t>
      </w:r>
      <w:bookmarkEnd w:id="165"/>
      <w:r w:rsidRPr="003769FB">
        <w:rPr>
          <w:rFonts w:ascii="Book Antiqua" w:hAnsi="Book Antiqua"/>
          <w:szCs w:val="24"/>
          <w:lang w:val="en-US"/>
        </w:rPr>
        <w:fldChar w:fldCharType="end"/>
      </w:r>
      <w:r w:rsidRPr="003769FB">
        <w:rPr>
          <w:rFonts w:ascii="Book Antiqua" w:hAnsi="Book Antiqua"/>
          <w:szCs w:val="24"/>
          <w:lang w:val="en-US"/>
        </w:rPr>
        <w:t>. Furthermore, α-TTP is also expressed in several other tissue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68ca2a57-caee-4afd-9615-ccdbe7f556a3 PFBsYWNlaG9sZGVyPg0KICA8QWRkSW5WZXJzaW9uPjQuNC4wLjI4PC9BZGRJblZlcnNpb24+DQogIDxJZD42OGNhMmE1Ny1jYWVlLTRhZmQtOTYxNS1jY2RiZTdmNTU2YTM8L0lkPg0KICA8RW50cmllcz4NCiAgICA8RW50cnk+DQogICAgICA8SWQ+MmE1Y2I4MTgtYTY1My00YmE4LWJkNDUtYjNlYWJhZjI0OTcwPC9JZD4NCiAgICAgIDxSZWZlcmVuY2VJZD4zOGE5MzI5My0yYmE5LTQyM2UtOGU0NC01MDg4ZGNjZWIzM2U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c2XTwvVGV4dD4NCiAgICA8L1RleHRVbml0Pg0KICA8L1RleHRVbml0cz4NCjwvUGxhY2Vob2xkZXI+</w:instrText>
      </w:r>
      <w:r w:rsidRPr="003769FB">
        <w:rPr>
          <w:rFonts w:ascii="Book Antiqua" w:hAnsi="Book Antiqua"/>
          <w:szCs w:val="24"/>
          <w:lang w:val="en-US"/>
        </w:rPr>
        <w:fldChar w:fldCharType="separate"/>
      </w:r>
      <w:bookmarkStart w:id="166" w:name="_CTVP00168ca2a57caee4afd9615ccdbe7f556a3"/>
      <w:r w:rsidR="00A23467" w:rsidRPr="003769FB">
        <w:rPr>
          <w:rFonts w:ascii="Book Antiqua" w:hAnsi="Book Antiqua"/>
          <w:szCs w:val="24"/>
          <w:vertAlign w:val="superscript"/>
          <w:lang w:val="en-US"/>
        </w:rPr>
        <w:t>[76]</w:t>
      </w:r>
      <w:bookmarkEnd w:id="166"/>
      <w:r w:rsidRPr="003769FB">
        <w:rPr>
          <w:rFonts w:ascii="Book Antiqua" w:hAnsi="Book Antiqua"/>
          <w:szCs w:val="24"/>
          <w:lang w:val="en-US"/>
        </w:rPr>
        <w:fldChar w:fldCharType="end"/>
      </w:r>
      <w:r w:rsidRPr="003769FB">
        <w:rPr>
          <w:rFonts w:ascii="Book Antiqua" w:hAnsi="Book Antiqua"/>
          <w:szCs w:val="24"/>
          <w:lang w:val="en-US"/>
        </w:rPr>
        <w:t>, such as rat brain</w:t>
      </w:r>
      <w:r w:rsidR="006B79DE" w:rsidRPr="003769FB">
        <w:rPr>
          <w:rFonts w:ascii="Book Antiqua" w:hAnsi="Book Antiqua"/>
          <w:szCs w:val="24"/>
          <w:lang w:val="en-US"/>
        </w:rPr>
        <w:t>,</w:t>
      </w:r>
      <w:r w:rsidRPr="003769FB">
        <w:rPr>
          <w:rFonts w:ascii="Book Antiqua" w:hAnsi="Book Antiqua"/>
          <w:szCs w:val="24"/>
          <w:lang w:val="en-US"/>
        </w:rPr>
        <w:t xml:space="preserve"> spleen, lung and kidney</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4c42356f-2a92-4847-9e63-41cc4260a7ed PFBsYWNlaG9sZGVyPg0KICA8QWRkSW5WZXJzaW9uPjQuNC4wLjI4PC9BZGRJblZlcnNpb24+DQogIDxJZD40YzQyMzU2Zi0yYTkyLTQ4NDctOWU2My00MWNjNDI2MGE3ZWQ8L0lkPg0KICA8RW50cmllcz4NCiAgICA8RW50cnk+DQogICAgICA8SWQ+OTY0YTJjYTgtNzhkNy00NjhlLTg3MTAtY2IzYzYxNWNkZTJjPC9JZD4NCiAgICAgIDxSZWZlcmVuY2VJZD4wZTAwNTcxMy05ZTE0LTRlMTgtOTZjZS1iNmZiMDFjNDUwOWE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k5XTwvVGV4dD4NCiAgICA8L1RleHRVbml0Pg0KICA8L1RleHRVbml0cz4NCjwvUGxhY2Vob2xkZXI+</w:instrText>
      </w:r>
      <w:r w:rsidRPr="003769FB">
        <w:rPr>
          <w:rFonts w:ascii="Book Antiqua" w:hAnsi="Book Antiqua"/>
          <w:szCs w:val="24"/>
          <w:lang w:val="en-US"/>
        </w:rPr>
        <w:fldChar w:fldCharType="separate"/>
      </w:r>
      <w:bookmarkStart w:id="167" w:name="_CTVP0014c42356f2a9248479e6341cc4260a7ed"/>
      <w:r w:rsidR="00A23467" w:rsidRPr="003769FB">
        <w:rPr>
          <w:rFonts w:ascii="Book Antiqua" w:hAnsi="Book Antiqua"/>
          <w:szCs w:val="24"/>
          <w:vertAlign w:val="superscript"/>
          <w:lang w:val="en-US"/>
        </w:rPr>
        <w:t>[99]</w:t>
      </w:r>
      <w:bookmarkEnd w:id="167"/>
      <w:r w:rsidRPr="003769FB">
        <w:rPr>
          <w:rFonts w:ascii="Book Antiqua" w:hAnsi="Book Antiqua"/>
          <w:szCs w:val="24"/>
          <w:lang w:val="en-US"/>
        </w:rPr>
        <w:fldChar w:fldCharType="end"/>
      </w:r>
      <w:r w:rsidRPr="003769FB">
        <w:rPr>
          <w:rFonts w:ascii="Book Antiqua" w:hAnsi="Book Antiqua"/>
          <w:szCs w:val="24"/>
          <w:lang w:val="en-US"/>
        </w:rPr>
        <w:t xml:space="preserve">, </w:t>
      </w:r>
      <w:r w:rsidR="0043194A" w:rsidRPr="003769FB">
        <w:rPr>
          <w:rFonts w:ascii="Book Antiqua" w:hAnsi="Book Antiqua"/>
          <w:szCs w:val="24"/>
          <w:lang w:val="en-US"/>
        </w:rPr>
        <w:t xml:space="preserve">the </w:t>
      </w:r>
      <w:r w:rsidRPr="003769FB">
        <w:rPr>
          <w:rFonts w:ascii="Book Antiqua" w:hAnsi="Book Antiqua"/>
          <w:szCs w:val="24"/>
          <w:lang w:val="en-US"/>
        </w:rPr>
        <w:t>pregnant mouse uteru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12d04f2e-3772-4ecf-a47f-40fb8c8628af PFBsYWNlaG9sZGVyPg0KICA8QWRkSW5WZXJzaW9uPjQuNC4wLjI4PC9BZGRJblZlcnNpb24+DQogIDxJZD4xMmQwNGYyZS0zNzcyLTRlY2YtYTQ3Zi00MGZiOGM4NjI4YWY8L0lkPg0KICA8RW50cmllcz4NCiAgICA8RW50cnk+DQogICAgICA8SWQ+YmEwODU3NWEtZjM4ZS00NmYzLWE0YTAtNzRjZDI0ZjQyODFmPC9JZD4NCiAgICAgIDxSZWZlcmVuY2VJZD41NTM4ZjcwMy0wZTIyLTQ2NzMtODk2OC1jYzQwYzc1ZWFkNG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MTAwXTwvVGV4dD4NCiAgICA8L1RleHRVbml0Pg0KICA8L1RleHRVbml0cz4NCjwvUGxhY2Vob2xkZXI+</w:instrText>
      </w:r>
      <w:r w:rsidRPr="003769FB">
        <w:rPr>
          <w:rFonts w:ascii="Book Antiqua" w:hAnsi="Book Antiqua"/>
          <w:szCs w:val="24"/>
          <w:lang w:val="en-US"/>
        </w:rPr>
        <w:fldChar w:fldCharType="separate"/>
      </w:r>
      <w:bookmarkStart w:id="168" w:name="_CTVP00112d04f2e37724ecfa47f40fb8c8628af"/>
      <w:r w:rsidR="00A23467" w:rsidRPr="003769FB">
        <w:rPr>
          <w:rFonts w:ascii="Book Antiqua" w:hAnsi="Book Antiqua"/>
          <w:szCs w:val="24"/>
          <w:vertAlign w:val="superscript"/>
          <w:lang w:val="en-US"/>
        </w:rPr>
        <w:t>[100]</w:t>
      </w:r>
      <w:bookmarkEnd w:id="168"/>
      <w:r w:rsidRPr="003769FB">
        <w:rPr>
          <w:rFonts w:ascii="Book Antiqua" w:hAnsi="Book Antiqua"/>
          <w:szCs w:val="24"/>
          <w:lang w:val="en-US"/>
        </w:rPr>
        <w:fldChar w:fldCharType="end"/>
      </w:r>
      <w:r w:rsidRPr="003769FB">
        <w:rPr>
          <w:rFonts w:ascii="Book Antiqua" w:hAnsi="Book Antiqua"/>
          <w:szCs w:val="24"/>
          <w:lang w:val="en-US"/>
        </w:rPr>
        <w:t>, retina</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b1749c41-2b1f-4d6b-898a-3a1990301cea PFBsYWNlaG9sZGVyPg0KICA8QWRkSW5WZXJzaW9uPjQuNC4wLjI4PC9BZGRJblZlcnNpb24+DQogIDxJZD5iMTc0OWM0MS0yYjFmLTRkNmItODk4YS0zYTE5OTAzMDFjZWE8L0lkPg0KICA8RW50cmllcz4NCiAgICA8RW50cnk+DQogICAgICA8SWQ+YzZjOWQyOWItMDY3ZS00NTZiLTkyODktNjlmZDVkOTA1MmU4PC9JZD4NCiAgICAgIDxSZWZlcmVuY2VJZD41ZmVhNjA0MC00MmNhLTQ3YzAtOTI5Ny1lZTIyZjM3ZTNiZjA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EwMV08L1RleHQ+DQogICAgPC9UZXh0VW5pdD4NCiAgPC9UZXh0VW5pdHM+DQo8L1BsYWNlaG9sZGVyPg==</w:instrText>
      </w:r>
      <w:r w:rsidRPr="003769FB">
        <w:rPr>
          <w:rFonts w:ascii="Book Antiqua" w:hAnsi="Book Antiqua"/>
          <w:szCs w:val="24"/>
          <w:lang w:val="en-US"/>
        </w:rPr>
        <w:fldChar w:fldCharType="separate"/>
      </w:r>
      <w:bookmarkStart w:id="169" w:name="_CTVP001b1749c412b1f4d6b898a3a1990301cea"/>
      <w:r w:rsidR="00A23467" w:rsidRPr="003769FB">
        <w:rPr>
          <w:rFonts w:ascii="Book Antiqua" w:hAnsi="Book Antiqua"/>
          <w:szCs w:val="24"/>
          <w:vertAlign w:val="superscript"/>
          <w:lang w:val="en-US"/>
        </w:rPr>
        <w:t>[101]</w:t>
      </w:r>
      <w:bookmarkEnd w:id="169"/>
      <w:r w:rsidRPr="003769FB">
        <w:rPr>
          <w:rFonts w:ascii="Book Antiqua" w:hAnsi="Book Antiqua"/>
          <w:szCs w:val="24"/>
          <w:lang w:val="en-US"/>
        </w:rPr>
        <w:fldChar w:fldCharType="end"/>
      </w:r>
      <w:r w:rsidR="006B79DE" w:rsidRPr="003769FB">
        <w:rPr>
          <w:rFonts w:ascii="Book Antiqua" w:hAnsi="Book Antiqua"/>
          <w:szCs w:val="24"/>
          <w:lang w:val="en-US"/>
        </w:rPr>
        <w:t xml:space="preserve"> and </w:t>
      </w:r>
      <w:r w:rsidRPr="003769FB">
        <w:rPr>
          <w:rFonts w:ascii="Book Antiqua" w:hAnsi="Book Antiqua"/>
          <w:szCs w:val="24"/>
          <w:lang w:val="en-US"/>
        </w:rPr>
        <w:t>central nervous system</w:t>
      </w:r>
      <w:r w:rsidRPr="003769FB">
        <w:rPr>
          <w:rFonts w:ascii="Book Antiqua" w:hAnsi="Book Antiqua"/>
          <w:szCs w:val="24"/>
          <w:lang w:val="en-US"/>
        </w:rPr>
        <w:fldChar w:fldCharType="begin"/>
      </w:r>
      <w:r w:rsidRPr="003769FB">
        <w:rPr>
          <w:rFonts w:ascii="Book Antiqua" w:hAnsi="Book Antiqua"/>
          <w:szCs w:val="24"/>
          <w:lang w:val="en-US"/>
        </w:rPr>
        <w:instrText>ADDIN CITAVI.PLACEHOLDER 4d6a5ba3-1dde-40bb-98cb-58aee692ddd5 PFBsYWNlaG9sZGVyPg0KICA8QWRkSW5WZXJzaW9uPjQuNC4wLjI4PC9BZGRJblZlcnNpb24+DQogIDxJZD40ZDZhNWJhMy0xZGRlLTQwYmItOThjYi01OGFlZTY5MmRkZDU8L0lkPg0KICA8RW50cmllcz4NCiAgICA8RW50cnk+DQogICAgICA8SWQ+N2YyYjg0YjYtYmM5My00YmUyLThlNzktNTJjZWUzYWRjMzkyPC9JZD4NCiAgICAgIDxSZWZlcmVuY2VJZD4yYzA3NTA0ZC1lZDc0LTQ5NGUtOGRkZS1kOTVjNmM1YTA3OWU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FdPC9UZXh0Pg0KICAgIDwvVGV4dFVuaXQ+DQogIDwvVGV4dFVuaXRzPg0KPC9QbGFjZWhvbGRlcj4=</w:instrText>
      </w:r>
      <w:r w:rsidRPr="003769FB">
        <w:rPr>
          <w:rFonts w:ascii="Book Antiqua" w:hAnsi="Book Antiqua"/>
          <w:szCs w:val="24"/>
          <w:lang w:val="en-US"/>
        </w:rPr>
        <w:fldChar w:fldCharType="separate"/>
      </w:r>
      <w:bookmarkStart w:id="170" w:name="_CTVP0014d6a5ba31dde40bb98cb58aee692ddd5"/>
      <w:r w:rsidR="00A23467" w:rsidRPr="003769FB">
        <w:rPr>
          <w:rFonts w:ascii="Book Antiqua" w:hAnsi="Book Antiqua"/>
          <w:szCs w:val="24"/>
          <w:vertAlign w:val="superscript"/>
          <w:lang w:val="en-US"/>
        </w:rPr>
        <w:t>[21]</w:t>
      </w:r>
      <w:bookmarkEnd w:id="170"/>
      <w:r w:rsidRPr="003769FB">
        <w:rPr>
          <w:rFonts w:ascii="Book Antiqua" w:hAnsi="Book Antiqua"/>
          <w:szCs w:val="24"/>
          <w:lang w:val="en-US"/>
        </w:rPr>
        <w:fldChar w:fldCharType="end"/>
      </w:r>
      <w:r w:rsidRPr="003769FB">
        <w:rPr>
          <w:rFonts w:ascii="Book Antiqua" w:hAnsi="Book Antiqua"/>
          <w:szCs w:val="24"/>
          <w:lang w:val="en-US"/>
        </w:rPr>
        <w:t xml:space="preserve">, suggesting an ubiquitous role for </w:t>
      </w:r>
      <w:r w:rsidRPr="003769FB">
        <w:rPr>
          <w:rFonts w:ascii="Book Antiqua" w:hAnsi="Book Antiqua"/>
          <w:szCs w:val="24"/>
          <w:lang w:val="en-US"/>
        </w:rPr>
        <w:lastRenderedPageBreak/>
        <w:t>α-TTP in intra-organ trafficking</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e982c4f7-7708-4b84-a7a3-b4a54e0aace8 PFBsYWNlaG9sZGVyPg0KICA8QWRkSW5WZXJzaW9uPjQuNC4wLjI4PC9BZGRJblZlcnNpb24+DQogIDxJZD5lOTgyYzRmNy03NzA4LTRiODQtYTdhMy1iNGE1NGUwYWFjZTg8L0lkPg0KICA8RW50cmllcz4NCiAgICA8RW50cnk+DQogICAgICA8SWQ+NTA5NzY5N2MtZDNmYS00MDQxLWI0MWYtZmVjMWFkZTFkOGJlPC9JZD4NCiAgICAgIDxSZWZlcmVuY2VJZD5jNWYxZmQ3Ni1mNWIyLTRmNDgtYjU0ZS04OTFkMzMwOTdkYWI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MTAyXTwvVGV4dD4NCiAgICA8L1RleHRVbml0Pg0KICA8L1RleHRVbml0cz4NCjwvUGxhY2Vob2xkZXI+</w:instrText>
      </w:r>
      <w:r w:rsidRPr="003769FB">
        <w:rPr>
          <w:rFonts w:ascii="Book Antiqua" w:hAnsi="Book Antiqua"/>
          <w:szCs w:val="24"/>
          <w:lang w:val="en-US"/>
        </w:rPr>
        <w:fldChar w:fldCharType="separate"/>
      </w:r>
      <w:bookmarkStart w:id="171" w:name="_CTVP001e982c4f777084b84a7a3b4a54e0aace8"/>
      <w:r w:rsidR="00A23467" w:rsidRPr="003769FB">
        <w:rPr>
          <w:rFonts w:ascii="Book Antiqua" w:hAnsi="Book Antiqua"/>
          <w:szCs w:val="24"/>
          <w:vertAlign w:val="superscript"/>
          <w:lang w:val="en-US"/>
        </w:rPr>
        <w:t>[102]</w:t>
      </w:r>
      <w:bookmarkEnd w:id="171"/>
      <w:r w:rsidRPr="003769FB">
        <w:rPr>
          <w:rFonts w:ascii="Book Antiqua" w:hAnsi="Book Antiqua"/>
          <w:szCs w:val="24"/>
          <w:lang w:val="en-US"/>
        </w:rPr>
        <w:fldChar w:fldCharType="end"/>
      </w:r>
      <w:r w:rsidRPr="003769FB">
        <w:rPr>
          <w:rFonts w:ascii="Book Antiqua" w:hAnsi="Book Antiqua"/>
          <w:szCs w:val="24"/>
          <w:lang w:val="en-US"/>
        </w:rPr>
        <w:t>.</w:t>
      </w:r>
    </w:p>
    <w:p w14:paraId="7843FE25" w14:textId="7D07FF35" w:rsidR="00C05FEA" w:rsidRPr="003769FB" w:rsidRDefault="00C05FEA" w:rsidP="004D49D8">
      <w:pPr>
        <w:widowControl w:val="0"/>
        <w:spacing w:after="0"/>
        <w:ind w:firstLineChars="150" w:firstLine="360"/>
        <w:rPr>
          <w:rFonts w:ascii="Book Antiqua" w:hAnsi="Book Antiqua"/>
          <w:szCs w:val="24"/>
          <w:lang w:val="en-US"/>
        </w:rPr>
      </w:pPr>
      <w:r w:rsidRPr="003769FB">
        <w:rPr>
          <w:rFonts w:ascii="Book Antiqua" w:hAnsi="Book Antiqua"/>
          <w:szCs w:val="24"/>
          <w:lang w:val="en-US"/>
        </w:rPr>
        <w:t>Hosomi and co-worker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b991dfcf-0a89-4736-a83f-f1700030cef4 PFBsYWNlaG9sZGVyPg0KICA8QWRkSW5WZXJzaW9uPjQuNC4wLjI4PC9BZGRJblZlcnNpb24+DQogIDxJZD5iOTkxZGZjZi0wYTg5LTQ3MzYtYTgzZi1mMTcwMDAzMGNlZjQ8L0lkPg0KICA8RW50cmllcz4NCiAgICA8RW50cnk+DQogICAgICA8SWQ+ODhiMDI3OWItYTk1YS00ZjczLWI2NTYtMDdkNDAwM2IyN2MwPC9JZD4NCiAgICAgIDxSZWZlcmVuY2VJZD41ODhkYjMxOC1lN2IzLTRmYTQtODAxNC0xZDUxNDcwMDY4YTA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EwM108L1RleHQ+DQogICAgPC9UZXh0VW5pdD4NCiAgPC9UZXh0VW5pdHM+DQo8L1BsYWNlaG9sZGVyPg==</w:instrText>
      </w:r>
      <w:r w:rsidRPr="003769FB">
        <w:rPr>
          <w:rFonts w:ascii="Book Antiqua" w:hAnsi="Book Antiqua"/>
          <w:szCs w:val="24"/>
          <w:lang w:val="en-US"/>
        </w:rPr>
        <w:fldChar w:fldCharType="separate"/>
      </w:r>
      <w:bookmarkStart w:id="172" w:name="_CTVP001b991dfcf0a894736a83ff1700030cef4"/>
      <w:r w:rsidR="00A23467" w:rsidRPr="003769FB">
        <w:rPr>
          <w:rFonts w:ascii="Book Antiqua" w:hAnsi="Book Antiqua"/>
          <w:szCs w:val="24"/>
          <w:vertAlign w:val="superscript"/>
          <w:lang w:val="en-US"/>
        </w:rPr>
        <w:t>[103]</w:t>
      </w:r>
      <w:bookmarkEnd w:id="172"/>
      <w:r w:rsidRPr="003769FB">
        <w:rPr>
          <w:rFonts w:ascii="Book Antiqua" w:hAnsi="Book Antiqua"/>
          <w:szCs w:val="24"/>
          <w:lang w:val="en-US"/>
        </w:rPr>
        <w:fldChar w:fldCharType="end"/>
      </w:r>
      <w:r w:rsidRPr="003769FB">
        <w:rPr>
          <w:rFonts w:ascii="Book Antiqua" w:hAnsi="Book Antiqua"/>
          <w:szCs w:val="24"/>
          <w:lang w:val="en-US"/>
        </w:rPr>
        <w:t xml:space="preserve"> estimated the relative affinities of α-TTP to the different vitamin E forms and stereoisomers starting from </w:t>
      </w:r>
      <w:r w:rsidRPr="003769FB">
        <w:rPr>
          <w:rFonts w:ascii="Book Antiqua" w:hAnsi="Book Antiqua"/>
          <w:i/>
          <w:szCs w:val="24"/>
          <w:lang w:val="en-US"/>
        </w:rPr>
        <w:t>RRR</w:t>
      </w:r>
      <w:r w:rsidR="00C17A77" w:rsidRPr="003769FB">
        <w:rPr>
          <w:rFonts w:ascii="Book Antiqua" w:hAnsi="Book Antiqua"/>
          <w:szCs w:val="24"/>
          <w:lang w:val="en-US"/>
        </w:rPr>
        <w:t>-α-TOH set to 100</w:t>
      </w:r>
      <w:r w:rsidRPr="003769FB">
        <w:rPr>
          <w:rFonts w:ascii="Book Antiqua" w:hAnsi="Book Antiqua"/>
          <w:szCs w:val="24"/>
          <w:lang w:val="en-US"/>
        </w:rPr>
        <w:t xml:space="preserve">%: β-TOH </w:t>
      </w:r>
      <w:r w:rsidR="006B79DE" w:rsidRPr="003769FB">
        <w:rPr>
          <w:rFonts w:ascii="Book Antiqua" w:hAnsi="Book Antiqua"/>
          <w:szCs w:val="24"/>
          <w:lang w:val="en-US"/>
        </w:rPr>
        <w:t>(</w:t>
      </w:r>
      <w:r w:rsidR="00C17A77" w:rsidRPr="003769FB">
        <w:rPr>
          <w:rFonts w:ascii="Book Antiqua" w:hAnsi="Book Antiqua"/>
          <w:szCs w:val="24"/>
          <w:lang w:val="en-US"/>
        </w:rPr>
        <w:t>38</w:t>
      </w:r>
      <w:r w:rsidRPr="003769FB">
        <w:rPr>
          <w:rFonts w:ascii="Book Antiqua" w:hAnsi="Book Antiqua"/>
          <w:szCs w:val="24"/>
          <w:lang w:val="en-US"/>
        </w:rPr>
        <w:t>%</w:t>
      </w:r>
      <w:r w:rsidR="006B79DE" w:rsidRPr="003769FB">
        <w:rPr>
          <w:rFonts w:ascii="Book Antiqua" w:hAnsi="Book Antiqua"/>
          <w:szCs w:val="24"/>
          <w:lang w:val="en-US"/>
        </w:rPr>
        <w:t>)</w:t>
      </w:r>
      <w:r w:rsidRPr="003769FB">
        <w:rPr>
          <w:rFonts w:ascii="Book Antiqua" w:hAnsi="Book Antiqua"/>
          <w:szCs w:val="24"/>
          <w:lang w:val="en-US"/>
        </w:rPr>
        <w:t>, α-</w:t>
      </w:r>
      <w:r w:rsidR="00FB598F" w:rsidRPr="003769FB">
        <w:rPr>
          <w:rFonts w:ascii="Book Antiqua" w:hAnsi="Book Antiqua"/>
          <w:szCs w:val="24"/>
          <w:lang w:val="en-US"/>
        </w:rPr>
        <w:t>T3</w:t>
      </w:r>
      <w:r w:rsidR="00C17A77" w:rsidRPr="003769FB">
        <w:rPr>
          <w:rFonts w:ascii="Book Antiqua" w:hAnsi="Book Antiqua"/>
          <w:szCs w:val="24"/>
          <w:lang w:val="en-US"/>
        </w:rPr>
        <w:t xml:space="preserve"> (12</w:t>
      </w:r>
      <w:r w:rsidRPr="003769FB">
        <w:rPr>
          <w:rFonts w:ascii="Book Antiqua" w:hAnsi="Book Antiqua"/>
          <w:szCs w:val="24"/>
          <w:lang w:val="en-US"/>
        </w:rPr>
        <w:t>%</w:t>
      </w:r>
      <w:r w:rsidR="006B79DE" w:rsidRPr="003769FB">
        <w:rPr>
          <w:rFonts w:ascii="Book Antiqua" w:hAnsi="Book Antiqua"/>
          <w:szCs w:val="24"/>
          <w:lang w:val="en-US"/>
        </w:rPr>
        <w:t>)</w:t>
      </w:r>
      <w:r w:rsidRPr="003769FB">
        <w:rPr>
          <w:rFonts w:ascii="Book Antiqua" w:hAnsi="Book Antiqua"/>
          <w:szCs w:val="24"/>
          <w:lang w:val="en-US"/>
        </w:rPr>
        <w:t xml:space="preserve">, </w:t>
      </w:r>
      <w:r w:rsidRPr="003769FB">
        <w:rPr>
          <w:rFonts w:ascii="Book Antiqua" w:hAnsi="Book Antiqua"/>
          <w:i/>
          <w:szCs w:val="24"/>
          <w:lang w:val="en-US"/>
        </w:rPr>
        <w:t>SRR</w:t>
      </w:r>
      <w:r w:rsidRPr="003769FB">
        <w:rPr>
          <w:rFonts w:ascii="Book Antiqua" w:hAnsi="Book Antiqua"/>
          <w:szCs w:val="24"/>
          <w:lang w:val="en-US"/>
        </w:rPr>
        <w:t xml:space="preserve">-α-TOH </w:t>
      </w:r>
      <w:r w:rsidR="006B79DE" w:rsidRPr="003769FB">
        <w:rPr>
          <w:rFonts w:ascii="Book Antiqua" w:hAnsi="Book Antiqua"/>
          <w:szCs w:val="24"/>
          <w:lang w:val="en-US"/>
        </w:rPr>
        <w:t>(</w:t>
      </w:r>
      <w:r w:rsidR="00C17A77" w:rsidRPr="003769FB">
        <w:rPr>
          <w:rFonts w:ascii="Book Antiqua" w:hAnsi="Book Antiqua"/>
          <w:szCs w:val="24"/>
          <w:lang w:val="en-US"/>
        </w:rPr>
        <w:t>11</w:t>
      </w:r>
      <w:r w:rsidRPr="003769FB">
        <w:rPr>
          <w:rFonts w:ascii="Book Antiqua" w:hAnsi="Book Antiqua"/>
          <w:szCs w:val="24"/>
          <w:lang w:val="en-US"/>
        </w:rPr>
        <w:t>%</w:t>
      </w:r>
      <w:r w:rsidR="006B79DE" w:rsidRPr="003769FB">
        <w:rPr>
          <w:rFonts w:ascii="Book Antiqua" w:hAnsi="Book Antiqua"/>
          <w:szCs w:val="24"/>
          <w:lang w:val="en-US"/>
        </w:rPr>
        <w:t>)</w:t>
      </w:r>
      <w:r w:rsidRPr="003769FB">
        <w:rPr>
          <w:rFonts w:ascii="Book Antiqua" w:hAnsi="Book Antiqua"/>
          <w:szCs w:val="24"/>
          <w:lang w:val="en-US"/>
        </w:rPr>
        <w:t xml:space="preserve">, γ-TOH and trolox </w:t>
      </w:r>
      <w:r w:rsidR="006B79DE" w:rsidRPr="003769FB">
        <w:rPr>
          <w:rFonts w:ascii="Book Antiqua" w:hAnsi="Book Antiqua"/>
          <w:szCs w:val="24"/>
          <w:lang w:val="en-US"/>
        </w:rPr>
        <w:t>(</w:t>
      </w:r>
      <w:r w:rsidR="00C17A77" w:rsidRPr="003769FB">
        <w:rPr>
          <w:rFonts w:ascii="Book Antiqua" w:hAnsi="Book Antiqua"/>
          <w:szCs w:val="24"/>
          <w:lang w:val="en-US"/>
        </w:rPr>
        <w:t>9</w:t>
      </w:r>
      <w:r w:rsidRPr="003769FB">
        <w:rPr>
          <w:rFonts w:ascii="Book Antiqua" w:hAnsi="Book Antiqua"/>
          <w:szCs w:val="24"/>
          <w:lang w:val="en-US"/>
        </w:rPr>
        <w:t>%</w:t>
      </w:r>
      <w:r w:rsidR="006B79DE" w:rsidRPr="003769FB">
        <w:rPr>
          <w:rFonts w:ascii="Book Antiqua" w:hAnsi="Book Antiqua"/>
          <w:szCs w:val="24"/>
          <w:lang w:val="en-US"/>
        </w:rPr>
        <w:t>)</w:t>
      </w:r>
      <w:r w:rsidRPr="003769FB">
        <w:rPr>
          <w:rFonts w:ascii="Book Antiqua" w:hAnsi="Book Antiqua"/>
          <w:szCs w:val="24"/>
          <w:lang w:val="en-US"/>
        </w:rPr>
        <w:t xml:space="preserve"> followed by δ-TOH, α-</w:t>
      </w:r>
      <w:r w:rsidR="00FB598F" w:rsidRPr="003769FB">
        <w:rPr>
          <w:rFonts w:ascii="Book Antiqua" w:hAnsi="Book Antiqua"/>
          <w:szCs w:val="24"/>
          <w:lang w:val="en-US"/>
        </w:rPr>
        <w:t>TOH</w:t>
      </w:r>
      <w:r w:rsidRPr="003769FB">
        <w:rPr>
          <w:rFonts w:ascii="Book Antiqua" w:hAnsi="Book Antiqua"/>
          <w:szCs w:val="24"/>
          <w:lang w:val="en-US"/>
        </w:rPr>
        <w:t xml:space="preserve"> acetate and α-TOH quinone with 2 %. Requirements for </w:t>
      </w:r>
      <w:r w:rsidR="0043194A" w:rsidRPr="003769FB">
        <w:rPr>
          <w:rFonts w:ascii="Book Antiqua" w:hAnsi="Book Antiqua"/>
          <w:szCs w:val="24"/>
          <w:lang w:val="en-US"/>
        </w:rPr>
        <w:t xml:space="preserve">the </w:t>
      </w:r>
      <w:r w:rsidRPr="003769FB">
        <w:rPr>
          <w:rFonts w:ascii="Book Antiqua" w:hAnsi="Book Antiqua"/>
          <w:szCs w:val="24"/>
          <w:lang w:val="en-US"/>
        </w:rPr>
        <w:t>binding of vitamin E forms and derivatives to α-TTP are: three methyl groups at the chromanol ring system (especially at position C5), one free hydroxyl group and the phythyl side-chain</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046766eb-bb33-4898-9016-bda14ad228e4 PFBsYWNlaG9sZGVyPg0KICA8QWRkSW5WZXJzaW9uPjQuNC4wLjI4PC9BZGRJblZlcnNpb24+DQogIDxJZD4wNDY3NjZlYi1iYjMzLTQ4OTgtOTAxNi1iZGExNGFkMjI4ZTQ8L0lkPg0KICA8RW50cmllcz4NCiAgICA8RW50cnk+DQogICAgICA8SWQ+NzYzNGNkM2EtYzEyZi00OWUzLTkzM2MtNWE5NGY5OGM2OGEzPC9JZD4NCiAgICAgIDxSZWZlcmVuY2VJZD41ODhkYjMxOC1lN2IzLTRmYTQtODAxNC0xZDUxNDcwMDY4YTA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EwM108L1RleHQ+DQogICAgPC9UZXh0VW5pdD4NCiAgPC9UZXh0VW5pdHM+DQo8L1BsYWNlaG9sZGVyPg==</w:instrText>
      </w:r>
      <w:r w:rsidRPr="003769FB">
        <w:rPr>
          <w:rFonts w:ascii="Book Antiqua" w:hAnsi="Book Antiqua"/>
          <w:szCs w:val="24"/>
          <w:lang w:val="en-US"/>
        </w:rPr>
        <w:fldChar w:fldCharType="separate"/>
      </w:r>
      <w:bookmarkStart w:id="173" w:name="_CTVP001046766ebbb3348989016bda14ad228e4"/>
      <w:r w:rsidR="00A23467" w:rsidRPr="003769FB">
        <w:rPr>
          <w:rFonts w:ascii="Book Antiqua" w:hAnsi="Book Antiqua"/>
          <w:szCs w:val="24"/>
          <w:vertAlign w:val="superscript"/>
          <w:lang w:val="en-US"/>
        </w:rPr>
        <w:t>[103]</w:t>
      </w:r>
      <w:bookmarkEnd w:id="173"/>
      <w:r w:rsidRPr="003769FB">
        <w:rPr>
          <w:rFonts w:ascii="Book Antiqua" w:hAnsi="Book Antiqua"/>
          <w:szCs w:val="24"/>
          <w:lang w:val="en-US"/>
        </w:rPr>
        <w:fldChar w:fldCharType="end"/>
      </w:r>
      <w:r w:rsidRPr="003769FB">
        <w:rPr>
          <w:rFonts w:ascii="Book Antiqua" w:hAnsi="Book Antiqua"/>
          <w:szCs w:val="24"/>
          <w:lang w:val="en-US"/>
        </w:rPr>
        <w:t>. As α-TOH fulfills all of these criteria best within the group of vitamin E forms, it binds efficiently to α-TTP into a deep cavity lined with hydrophobic residues</w:t>
      </w:r>
      <w:r w:rsidRPr="003769FB">
        <w:rPr>
          <w:rFonts w:ascii="Book Antiqua" w:hAnsi="Book Antiqua"/>
          <w:szCs w:val="24"/>
          <w:lang w:val="en-US"/>
        </w:rPr>
        <w:fldChar w:fldCharType="begin"/>
      </w:r>
      <w:r w:rsidR="003A2BE4" w:rsidRPr="003769FB">
        <w:rPr>
          <w:rFonts w:ascii="Book Antiqua" w:hAnsi="Book Antiqua"/>
          <w:szCs w:val="24"/>
          <w:lang w:val="en-US"/>
        </w:rPr>
        <w:instrText>ADDIN CITAVI.PLACEHOLDER 7cb0006a-00f8-41da-9248-ddce16e3cce5 PFBsYWNlaG9sZGVyPg0KICA8QWRkSW5WZXJzaW9uPjUuMS4wLjA8L0FkZEluVmVyc2lvbj4NCiAgPElkPjdjYjAwMDZhLTAwZjgtNDFkYS05MjQ4LWRkY2UxNmUzY2NlNTwvSWQ+DQogIDxFbnRyaWVzPg0KICAgIDxFbnRyeT4NCiAgICAgIDxJZD4xYjE5ZjVlMy0zNzIxLTQzY2EtYThiOS0zNjc5NTMzY2VlYzg8L0lkPg0KICAgICAgPFJlZmVyZW5jZUlkPjA5MDIwMDc4LWUwNzYtNGM5OC1hMzY1LTM5ODIzM2FlNmJm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2XTwvVGV4dD4NCiAgICA8L1RleHRVbml0Pg0KICA8L1RleHRVbml0cz4NCjwvUGxhY2Vob2xkZXI+</w:instrText>
      </w:r>
      <w:r w:rsidRPr="003769FB">
        <w:rPr>
          <w:rFonts w:ascii="Book Antiqua" w:hAnsi="Book Antiqua"/>
          <w:szCs w:val="24"/>
          <w:lang w:val="en-US"/>
        </w:rPr>
        <w:fldChar w:fldCharType="separate"/>
      </w:r>
      <w:bookmarkStart w:id="174" w:name="_CTVP0017cb0006a00f841da9248ddce16e3cce5"/>
      <w:r w:rsidR="003A2BE4" w:rsidRPr="003769FB">
        <w:rPr>
          <w:rFonts w:ascii="Book Antiqua" w:hAnsi="Book Antiqua"/>
          <w:szCs w:val="24"/>
          <w:vertAlign w:val="superscript"/>
          <w:lang w:val="en-US"/>
        </w:rPr>
        <w:t>[16]</w:t>
      </w:r>
      <w:bookmarkEnd w:id="174"/>
      <w:r w:rsidRPr="003769FB">
        <w:rPr>
          <w:rFonts w:ascii="Book Antiqua" w:hAnsi="Book Antiqua"/>
          <w:szCs w:val="24"/>
          <w:lang w:val="en-US"/>
        </w:rPr>
        <w:fldChar w:fldCharType="end"/>
      </w:r>
      <w:r w:rsidRPr="003769FB">
        <w:rPr>
          <w:rFonts w:ascii="Book Antiqua" w:hAnsi="Book Antiqua"/>
          <w:szCs w:val="24"/>
          <w:lang w:val="en-US"/>
        </w:rPr>
        <w:t>, while α-TTP does not readily bind</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f856ba90-126a-4dd4-bca5-2acc64027f00 PFBsYWNlaG9sZGVyPg0KICA8QWRkSW5WZXJzaW9uPjQuNC4wLjI4PC9BZGRJblZlcnNpb24+DQogIDxJZD5mODU2YmE5MC0xMjZhLTRkZDQtYmNhNS0yYWNjNjQwMjdmMDA8L0lkPg0KICA8RW50cmllcz4NCiAgICA8RW50cnk+DQogICAgICA8SWQ+NGJhN2UxM2QtODFhNy00ZDcyLTg4OGItNGEyZGQ4NTExYzdjPC9JZD4NCiAgICAgIDxSZWZlcmVuY2VJZD44MWY3MWNkZS01ZjhiLTRhZTgtODI4Yi1iNGFmODhmY2RkNj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xMDRdPC9UZXh0Pg0KICAgIDwvVGV4dFVuaXQ+DQogIDwvVGV4dFVuaXRzPg0KPC9QbGFjZWhvbGRlcj4=</w:instrText>
      </w:r>
      <w:r w:rsidRPr="003769FB">
        <w:rPr>
          <w:rFonts w:ascii="Book Antiqua" w:hAnsi="Book Antiqua"/>
          <w:szCs w:val="24"/>
          <w:lang w:val="en-US"/>
        </w:rPr>
        <w:fldChar w:fldCharType="separate"/>
      </w:r>
      <w:bookmarkStart w:id="175" w:name="_CTVP001f856ba90126a4dd4bca52acc64027f00"/>
      <w:r w:rsidR="00A23467" w:rsidRPr="003769FB">
        <w:rPr>
          <w:rFonts w:ascii="Book Antiqua" w:hAnsi="Book Antiqua"/>
          <w:szCs w:val="24"/>
          <w:vertAlign w:val="superscript"/>
          <w:lang w:val="en-US"/>
        </w:rPr>
        <w:t>[104]</w:t>
      </w:r>
      <w:bookmarkEnd w:id="175"/>
      <w:r w:rsidRPr="003769FB">
        <w:rPr>
          <w:rFonts w:ascii="Book Antiqua" w:hAnsi="Book Antiqua"/>
          <w:szCs w:val="24"/>
          <w:lang w:val="en-US"/>
        </w:rPr>
        <w:fldChar w:fldCharType="end"/>
      </w:r>
      <w:r w:rsidRPr="003769FB">
        <w:rPr>
          <w:rFonts w:ascii="Book Antiqua" w:hAnsi="Book Antiqua"/>
          <w:szCs w:val="24"/>
          <w:lang w:val="en-US"/>
        </w:rPr>
        <w:t xml:space="preserve"> </w:t>
      </w:r>
      <w:r w:rsidR="0043194A" w:rsidRPr="003769FB">
        <w:rPr>
          <w:rFonts w:ascii="Book Antiqua" w:hAnsi="Book Antiqua"/>
          <w:szCs w:val="24"/>
          <w:lang w:val="en-US"/>
        </w:rPr>
        <w:t xml:space="preserve">to </w:t>
      </w:r>
      <w:r w:rsidRPr="003769FB">
        <w:rPr>
          <w:rFonts w:ascii="Book Antiqua" w:hAnsi="Book Antiqua"/>
          <w:szCs w:val="24"/>
          <w:lang w:val="en-US"/>
        </w:rPr>
        <w:t>or transfer γ-TOH</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9f1da04b-1526-47e3-949f-44470605e6e2 PFBsYWNlaG9sZGVyPg0KICA8QWRkSW5WZXJzaW9uPjQuNC4wLjI4PC9BZGRJblZlcnNpb24+DQogIDxJZD45ZjFkYTA0Yi0xNTI2LTQ3ZTMtOTQ5Zi00NDQ3MDYwNWU2ZTI8L0lkPg0KICA8RW50cmllcz4NCiAgICA8RW50cnk+DQogICAgICA8SWQ+YjAxNjRiYjYtMjY3Yi00ZTk2LTljNTItNGRiNzRhODA4ZjFkPC9JZD4NCiAgICAgIDxSZWZlcmVuY2VJZD41ODhkYjMxOC1lN2IzLTRmYTQtODAxNC0xZDUxNDcwMDY4YTA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EwM108L1RleHQ+DQogICAgPC9UZXh0VW5pdD4NCiAgPC9UZXh0VW5pdHM+DQo8L1BsYWNlaG9sZGVyPg==</w:instrText>
      </w:r>
      <w:r w:rsidRPr="003769FB">
        <w:rPr>
          <w:rFonts w:ascii="Book Antiqua" w:hAnsi="Book Antiqua"/>
          <w:szCs w:val="24"/>
          <w:lang w:val="en-US"/>
        </w:rPr>
        <w:fldChar w:fldCharType="separate"/>
      </w:r>
      <w:bookmarkStart w:id="176" w:name="_CTVP0019f1da04b152647e3949f44470605e6e2"/>
      <w:r w:rsidR="00A23467" w:rsidRPr="003769FB">
        <w:rPr>
          <w:rFonts w:ascii="Book Antiqua" w:hAnsi="Book Antiqua"/>
          <w:szCs w:val="24"/>
          <w:vertAlign w:val="superscript"/>
          <w:lang w:val="en-US"/>
        </w:rPr>
        <w:t>[103]</w:t>
      </w:r>
      <w:bookmarkEnd w:id="176"/>
      <w:r w:rsidRPr="003769FB">
        <w:rPr>
          <w:rFonts w:ascii="Book Antiqua" w:hAnsi="Book Antiqua"/>
          <w:szCs w:val="24"/>
          <w:lang w:val="en-US"/>
        </w:rPr>
        <w:fldChar w:fldCharType="end"/>
      </w:r>
      <w:r w:rsidRPr="003769FB">
        <w:rPr>
          <w:rFonts w:ascii="Book Antiqua" w:hAnsi="Book Antiqua"/>
          <w:szCs w:val="24"/>
          <w:lang w:val="en-US"/>
        </w:rPr>
        <w:t xml:space="preserve">. Since the affinity of </w:t>
      </w:r>
      <w:r w:rsidR="00F53802" w:rsidRPr="003769FB">
        <w:rPr>
          <w:rFonts w:ascii="Book Antiqua" w:hAnsi="Book Antiqua"/>
          <w:szCs w:val="24"/>
          <w:lang w:val="en-US"/>
        </w:rPr>
        <w:t xml:space="preserve">different </w:t>
      </w:r>
      <w:r w:rsidRPr="003769FB">
        <w:rPr>
          <w:rFonts w:ascii="Book Antiqua" w:hAnsi="Book Antiqua"/>
          <w:szCs w:val="24"/>
          <w:lang w:val="en-US"/>
        </w:rPr>
        <w:t xml:space="preserve">vitamin E </w:t>
      </w:r>
      <w:r w:rsidR="00F53802" w:rsidRPr="003769FB">
        <w:rPr>
          <w:rFonts w:ascii="Book Antiqua" w:hAnsi="Book Antiqua"/>
          <w:szCs w:val="24"/>
          <w:lang w:val="en-US"/>
        </w:rPr>
        <w:t xml:space="preserve">forms </w:t>
      </w:r>
      <w:r w:rsidRPr="003769FB">
        <w:rPr>
          <w:rFonts w:ascii="Book Antiqua" w:hAnsi="Book Antiqua"/>
          <w:szCs w:val="24"/>
          <w:lang w:val="en-US"/>
        </w:rPr>
        <w:t>to α-TTP reflects the biological activity from rat resorption-gestations assay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c9440ffb-57d7-416d-bf50-e814cd6a079d PFBsYWNlaG9sZGVyPg0KICA8QWRkSW5WZXJzaW9uPjQuNC4wLjI4PC9BZGRJblZlcnNpb24+DQogIDxJZD5jOTQ0MGZmYi01N2Q3LTQxNmQtYmY1MC1lODE0Y2Q2YTA3OWQ8L0lkPg0KICA8RW50cmllcz4NCiAgICA8RW50cnk+DQogICAgICA8SWQ+ZjQxMDg5NDQtYzI3Ni00ZmMyLTgyYWItNDNhMTE3ZDAwODJiPC9JZD4NCiAgICAgIDxSZWZlcmVuY2VJZD4xYjczNDY2NS0yOWNmLTQ0ZTgtYmQ1Ni1jY2ZiMGE1ZjY4MDY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5NF08L1RleHQ+DQogICAgPC9UZXh0VW5pdD4NCiAgPC9UZXh0VW5pdHM+DQo8L1BsYWNlaG9sZGVyPg==</w:instrText>
      </w:r>
      <w:r w:rsidRPr="003769FB">
        <w:rPr>
          <w:rFonts w:ascii="Book Antiqua" w:hAnsi="Book Antiqua"/>
          <w:szCs w:val="24"/>
          <w:lang w:val="en-US"/>
        </w:rPr>
        <w:fldChar w:fldCharType="separate"/>
      </w:r>
      <w:bookmarkStart w:id="177" w:name="_CTVP001c9440ffb57d7416dbf50e814cd6a079d"/>
      <w:r w:rsidR="00A23467" w:rsidRPr="003769FB">
        <w:rPr>
          <w:rFonts w:ascii="Book Antiqua" w:hAnsi="Book Antiqua"/>
          <w:szCs w:val="24"/>
          <w:vertAlign w:val="superscript"/>
          <w:lang w:val="en-US"/>
        </w:rPr>
        <w:t>[94]</w:t>
      </w:r>
      <w:bookmarkEnd w:id="177"/>
      <w:r w:rsidRPr="003769FB">
        <w:rPr>
          <w:rFonts w:ascii="Book Antiqua" w:hAnsi="Book Antiqua"/>
          <w:szCs w:val="24"/>
          <w:lang w:val="en-US"/>
        </w:rPr>
        <w:fldChar w:fldCharType="end"/>
      </w:r>
      <w:r w:rsidRPr="003769FB">
        <w:rPr>
          <w:rFonts w:ascii="Book Antiqua" w:hAnsi="Book Antiqua"/>
          <w:szCs w:val="24"/>
          <w:lang w:val="en-US"/>
        </w:rPr>
        <w:t>, the hypothesis is supported that α-TTP is responsible for the discrimination of α-TOH. However, a current study from Grebenstein</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11b53b1d-49f7-425f-91f3-b48cbf993dcf PFBsYWNlaG9sZGVyPg0KICA8QWRkSW5WZXJzaW9uPjQuNC4wLjI4PC9BZGRJblZlcnNpb24+DQogIDxJZD4xMWI1M2IxZC00OWY3LTQyNWYtOTFmMy1iNDhjYmY5OTNkY2Y8L0lkPg0KICA8RW50cmllcz4NCiAgICA8RW50cnk+DQogICAgICA8SWQ+M2U2NjcyZjItOTk0Yi00OTUzLWFhMmEtMmU4YzdiMGZjY2RhPC9JZD4NCiAgICAgIDxSZWZlcmVuY2VJZD43NDgwODY3Ni0wY2VlLTQ1NDItYTMxNy0zNGVjZGUzYzRiNG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MTA1XTwvVGV4dD4NCiAgICA8L1RleHRVbml0Pg0KICA8L1RleHRVbml0cz4NCjwvUGxhY2Vob2xkZXI+</w:instrText>
      </w:r>
      <w:r w:rsidRPr="003769FB">
        <w:rPr>
          <w:rFonts w:ascii="Book Antiqua" w:hAnsi="Book Antiqua"/>
          <w:szCs w:val="24"/>
          <w:lang w:val="en-US"/>
        </w:rPr>
        <w:fldChar w:fldCharType="separate"/>
      </w:r>
      <w:bookmarkStart w:id="178" w:name="_CTVP00111b53b1d49f7425f91f3b48cbf993dcf"/>
      <w:r w:rsidR="00A23467" w:rsidRPr="003769FB">
        <w:rPr>
          <w:rFonts w:ascii="Book Antiqua" w:hAnsi="Book Antiqua"/>
          <w:szCs w:val="24"/>
          <w:vertAlign w:val="superscript"/>
          <w:lang w:val="en-US"/>
        </w:rPr>
        <w:t>[105]</w:t>
      </w:r>
      <w:bookmarkEnd w:id="178"/>
      <w:r w:rsidRPr="003769FB">
        <w:rPr>
          <w:rFonts w:ascii="Book Antiqua" w:hAnsi="Book Antiqua"/>
          <w:szCs w:val="24"/>
          <w:lang w:val="en-US"/>
        </w:rPr>
        <w:fldChar w:fldCharType="end"/>
      </w:r>
      <w:r w:rsidRPr="003769FB">
        <w:rPr>
          <w:rFonts w:ascii="Book Antiqua" w:hAnsi="Book Antiqua"/>
          <w:szCs w:val="24"/>
          <w:lang w:val="en-US"/>
        </w:rPr>
        <w:t xml:space="preserve"> raises the </w:t>
      </w:r>
      <w:r w:rsidR="005F2B02" w:rsidRPr="003769FB">
        <w:rPr>
          <w:rFonts w:ascii="Book Antiqua" w:hAnsi="Book Antiqua"/>
          <w:szCs w:val="24"/>
          <w:lang w:val="en-US"/>
        </w:rPr>
        <w:t xml:space="preserve">suggestion </w:t>
      </w:r>
      <w:r w:rsidRPr="003769FB">
        <w:rPr>
          <w:rFonts w:ascii="Book Antiqua" w:hAnsi="Book Antiqua"/>
          <w:szCs w:val="24"/>
          <w:lang w:val="en-US"/>
        </w:rPr>
        <w:t xml:space="preserve">that the metabolism of vitamin E, but not α-TTP, </w:t>
      </w:r>
      <w:r w:rsidR="00855F3D" w:rsidRPr="003769FB">
        <w:rPr>
          <w:rFonts w:ascii="Book Antiqua" w:hAnsi="Book Antiqua"/>
          <w:szCs w:val="24"/>
          <w:lang w:val="en-US"/>
        </w:rPr>
        <w:t xml:space="preserve">is responsible for </w:t>
      </w:r>
      <w:r w:rsidRPr="003769FB">
        <w:rPr>
          <w:rFonts w:ascii="Book Antiqua" w:hAnsi="Book Antiqua"/>
          <w:szCs w:val="24"/>
          <w:lang w:val="en-US"/>
        </w:rPr>
        <w:t>discriminat</w:t>
      </w:r>
      <w:r w:rsidR="00D2205B" w:rsidRPr="003769FB">
        <w:rPr>
          <w:rFonts w:ascii="Book Antiqua" w:hAnsi="Book Antiqua"/>
          <w:szCs w:val="24"/>
          <w:lang w:val="en-US"/>
        </w:rPr>
        <w:t>ion against</w:t>
      </w:r>
      <w:r w:rsidRPr="003769FB">
        <w:rPr>
          <w:rFonts w:ascii="Book Antiqua" w:hAnsi="Book Antiqua"/>
          <w:szCs w:val="24"/>
          <w:lang w:val="en-US"/>
        </w:rPr>
        <w:t xml:space="preserve"> mainly non-α-TOH </w:t>
      </w:r>
      <w:r w:rsidR="00F53802" w:rsidRPr="003769FB">
        <w:rPr>
          <w:rFonts w:ascii="Book Antiqua" w:hAnsi="Book Antiqua"/>
          <w:szCs w:val="24"/>
          <w:lang w:val="en-US"/>
        </w:rPr>
        <w:t>forms</w:t>
      </w:r>
      <w:r w:rsidRPr="003769FB">
        <w:rPr>
          <w:rFonts w:ascii="Book Antiqua" w:hAnsi="Book Antiqua"/>
          <w:szCs w:val="24"/>
          <w:lang w:val="en-US"/>
        </w:rPr>
        <w:t xml:space="preserve">, as α-TTP protects the side-chain of the different vitamin E forms from ω-hydroxylase-induced degradation. High levels of expression of α-TTP were found to lead to higher intracellular concentrations of γ-TOH </w:t>
      </w:r>
      <w:r w:rsidR="00F53802" w:rsidRPr="003769FB">
        <w:rPr>
          <w:rFonts w:ascii="Book Antiqua" w:hAnsi="Book Antiqua"/>
          <w:szCs w:val="24"/>
          <w:lang w:val="en-US"/>
        </w:rPr>
        <w:t xml:space="preserve">in combination </w:t>
      </w:r>
      <w:r w:rsidRPr="003769FB">
        <w:rPr>
          <w:rFonts w:ascii="Book Antiqua" w:hAnsi="Book Antiqua"/>
          <w:szCs w:val="24"/>
          <w:lang w:val="en-US"/>
        </w:rPr>
        <w:t>with a reduced production of γ-CEHC, which confirms the concept that binding to α-TTP protects from metabolic degradation</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4b670429-e92d-47d7-85bc-4b5537aa7c64 PFBsYWNlaG9sZGVyPg0KICA8QWRkSW5WZXJzaW9uPjQuNC4wLjI4PC9BZGRJblZlcnNpb24+DQogIDxJZD40YjY3MDQyOS1lOTJkLTQ3ZDctODViYy00YjU1MzdhYTdjNjQ8L0lkPg0KICA8RW50cmllcz4NCiAgICA8RW50cnk+DQogICAgICA8SWQ+ZDA5NWE2OTAtZDk3ZC00YjA2LWFhYjctYTk2Nzk3ZGI5MjBlPC9JZD4NCiAgICAgIDxSZWZlcmVuY2VJZD43NDgwODY3Ni0wY2VlLTQ1NDItYTMxNy0zNGVjZGUzYzRiNG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MTA1XTwvVGV4dD4NCiAgICA8L1RleHRVbml0Pg0KICA8L1RleHRVbml0cz4NCjwvUGxhY2Vob2xkZXI+</w:instrText>
      </w:r>
      <w:r w:rsidRPr="003769FB">
        <w:rPr>
          <w:rFonts w:ascii="Book Antiqua" w:hAnsi="Book Antiqua"/>
          <w:szCs w:val="24"/>
          <w:lang w:val="en-US"/>
        </w:rPr>
        <w:fldChar w:fldCharType="separate"/>
      </w:r>
      <w:bookmarkStart w:id="179" w:name="_CTVP0014b670429e92d47d785bc4b5537aa7c64"/>
      <w:r w:rsidR="00A23467" w:rsidRPr="003769FB">
        <w:rPr>
          <w:rFonts w:ascii="Book Antiqua" w:hAnsi="Book Antiqua"/>
          <w:szCs w:val="24"/>
          <w:vertAlign w:val="superscript"/>
          <w:lang w:val="en-US"/>
        </w:rPr>
        <w:t>[105]</w:t>
      </w:r>
      <w:bookmarkEnd w:id="179"/>
      <w:r w:rsidRPr="003769FB">
        <w:rPr>
          <w:rFonts w:ascii="Book Antiqua" w:hAnsi="Book Antiqua"/>
          <w:szCs w:val="24"/>
          <w:lang w:val="en-US"/>
        </w:rPr>
        <w:fldChar w:fldCharType="end"/>
      </w:r>
      <w:r w:rsidRPr="003769FB">
        <w:rPr>
          <w:rFonts w:ascii="Book Antiqua" w:hAnsi="Book Antiqua"/>
          <w:szCs w:val="24"/>
          <w:lang w:val="en-US"/>
        </w:rPr>
        <w:t xml:space="preserve">. </w:t>
      </w:r>
    </w:p>
    <w:p w14:paraId="6379DCCE" w14:textId="7119DF6A" w:rsidR="00C05FEA" w:rsidRPr="003769FB" w:rsidRDefault="00C05FEA" w:rsidP="004D49D8">
      <w:pPr>
        <w:widowControl w:val="0"/>
        <w:spacing w:after="0"/>
        <w:ind w:firstLineChars="150" w:firstLine="360"/>
        <w:rPr>
          <w:rFonts w:ascii="Book Antiqua" w:hAnsi="Book Antiqua"/>
          <w:szCs w:val="24"/>
          <w:lang w:val="en-US"/>
        </w:rPr>
      </w:pPr>
      <w:r w:rsidRPr="003769FB">
        <w:rPr>
          <w:rFonts w:ascii="Book Antiqua" w:hAnsi="Book Antiqua"/>
          <w:szCs w:val="24"/>
          <w:lang w:val="en-US"/>
        </w:rPr>
        <w:t>While α-TTP bind</w:t>
      </w:r>
      <w:r w:rsidR="00F53802" w:rsidRPr="003769FB">
        <w:rPr>
          <w:rFonts w:ascii="Book Antiqua" w:hAnsi="Book Antiqua"/>
          <w:szCs w:val="24"/>
          <w:lang w:val="en-US"/>
        </w:rPr>
        <w:t>s both</w:t>
      </w:r>
      <w:r w:rsidRPr="003769FB">
        <w:rPr>
          <w:rFonts w:ascii="Book Antiqua" w:hAnsi="Book Antiqua"/>
          <w:szCs w:val="24"/>
          <w:lang w:val="en-US"/>
        </w:rPr>
        <w:t xml:space="preserve"> TOHs and T3</w:t>
      </w:r>
      <w:r w:rsidR="00B60F6E" w:rsidRPr="003769FB">
        <w:rPr>
          <w:rFonts w:ascii="Book Antiqua" w:hAnsi="Book Antiqua"/>
          <w:szCs w:val="24"/>
          <w:lang w:val="en-US"/>
        </w:rPr>
        <w:t>s</w:t>
      </w:r>
      <w:r w:rsidRPr="003769FB">
        <w:rPr>
          <w:rFonts w:ascii="Book Antiqua" w:hAnsi="Book Antiqua"/>
          <w:szCs w:val="24"/>
          <w:lang w:val="en-US"/>
        </w:rPr>
        <w:t>, the binding affinity is modulated by the presence of α-TOH, leading to decreased binding of non-α-TOH forms and T3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bc8fc246-4ecc-4888-b893-948a81e3d7b4 PFBsYWNlaG9sZGVyPg0KICA8QWRkSW5WZXJzaW9uPjQuNC4wLjI4PC9BZGRJblZlcnNpb24+DQogIDxJZD5iYzhmYzI0Ni00ZWNjLTQ4ODgtYjg5My05NDhhODFlM2Q3YjQ8L0lkPg0KICA8RW50cmllcz4NCiAgICA8RW50cnk+DQogICAgICA8SWQ+Y2EwNmVmZTYtNTZmMC00MGRjLThmNzktMTdiMjI5MTIxZWExPC9JZD4NCiAgICAgIDxSZWZlcmVuY2VJZD45M2UzMDE1My04MGZjLTQ3ODUtODA2Ni0xNDcwNzE3ZGU4ZmM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MTA2XTwvVGV4dD4NCiAgICA8L1RleHRVbml0Pg0KICA8L1RleHRVbml0cz4NCjwvUGxhY2Vob2xkZXI+</w:instrText>
      </w:r>
      <w:r w:rsidRPr="003769FB">
        <w:rPr>
          <w:rFonts w:ascii="Book Antiqua" w:hAnsi="Book Antiqua"/>
          <w:szCs w:val="24"/>
          <w:lang w:val="en-US"/>
        </w:rPr>
        <w:fldChar w:fldCharType="separate"/>
      </w:r>
      <w:bookmarkStart w:id="180" w:name="_CTVP001bc8fc2464ecc4888b893948a81e3d7b4"/>
      <w:r w:rsidR="00A23467" w:rsidRPr="003769FB">
        <w:rPr>
          <w:rFonts w:ascii="Book Antiqua" w:hAnsi="Book Antiqua"/>
          <w:szCs w:val="24"/>
          <w:vertAlign w:val="superscript"/>
          <w:lang w:val="en-US"/>
        </w:rPr>
        <w:t>[106]</w:t>
      </w:r>
      <w:bookmarkEnd w:id="180"/>
      <w:r w:rsidRPr="003769FB">
        <w:rPr>
          <w:rFonts w:ascii="Book Antiqua" w:hAnsi="Book Antiqua"/>
          <w:szCs w:val="24"/>
          <w:lang w:val="en-US"/>
        </w:rPr>
        <w:fldChar w:fldCharType="end"/>
      </w:r>
      <w:r w:rsidR="00F53802" w:rsidRPr="003769FB">
        <w:rPr>
          <w:rFonts w:ascii="Book Antiqua" w:hAnsi="Book Antiqua"/>
          <w:szCs w:val="24"/>
          <w:lang w:val="en-US"/>
        </w:rPr>
        <w:t xml:space="preserve"> and, in turn, to improved metabolism of the non-α-TOH forms</w:t>
      </w:r>
      <w:r w:rsidRPr="003769FB">
        <w:rPr>
          <w:rFonts w:ascii="Book Antiqua" w:hAnsi="Book Antiqua"/>
          <w:szCs w:val="24"/>
          <w:lang w:val="en-US"/>
        </w:rPr>
        <w:t xml:space="preserve">. Several studies support the observation that α-TOH supplementation depletes plasma and tissue γ-TOH because of </w:t>
      </w:r>
      <w:r w:rsidR="00F53802" w:rsidRPr="003769FB">
        <w:rPr>
          <w:rFonts w:ascii="Book Antiqua" w:hAnsi="Book Antiqua"/>
          <w:szCs w:val="24"/>
          <w:lang w:val="en-US"/>
        </w:rPr>
        <w:t xml:space="preserve">the </w:t>
      </w:r>
      <w:r w:rsidRPr="003769FB">
        <w:rPr>
          <w:rFonts w:ascii="Book Antiqua" w:hAnsi="Book Antiqua"/>
          <w:szCs w:val="24"/>
          <w:lang w:val="en-US"/>
        </w:rPr>
        <w:t>enhanced metabolism of non-α-TOH form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579e8868-3c22-4563-a53a-506ce13ccb25 PFBsYWNlaG9sZGVyPg0KICA8QWRkSW5WZXJzaW9uPjQuNC4wLjI4PC9BZGRJblZlcnNpb24+DQogIDxJZD41NzllODg2OC0zYzIyLTQ1NjMtYTUzYS01MDZjZTEzY2NiMjU8L0lkPg0KICA8RW50cmllcz4NCiAgICA8RW50cnk+DQogICAgICA8SWQ+YjRhMjlhMWQtZDg2NC00OGU0LThlNmMtYTA5OTcyYmU4MjE0PC9JZD4NCiAgICAgIDxSZWZlcmVuY2VJZD5lNjY0MGFlMy04MTZkLTQ4MjgtYWVhYy0xOTdiMTNjNjU1OWY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xMDcsMTA4XTwvVGV4dD4NCiAgICA8L1RleHRVbml0Pg0KICA8L1RleHRVbml0cz4NCjwvUGxhY2Vob2xkZXI+</w:instrText>
      </w:r>
      <w:r w:rsidRPr="003769FB">
        <w:rPr>
          <w:rFonts w:ascii="Book Antiqua" w:hAnsi="Book Antiqua"/>
          <w:szCs w:val="24"/>
          <w:lang w:val="en-US"/>
        </w:rPr>
        <w:fldChar w:fldCharType="separate"/>
      </w:r>
      <w:bookmarkStart w:id="181" w:name="_CTVP001579e88683c224563a53a506ce13ccb25"/>
      <w:r w:rsidR="00A23467" w:rsidRPr="003769FB">
        <w:rPr>
          <w:rFonts w:ascii="Book Antiqua" w:hAnsi="Book Antiqua"/>
          <w:szCs w:val="24"/>
          <w:vertAlign w:val="superscript"/>
          <w:lang w:val="en-US"/>
        </w:rPr>
        <w:t>[107,108]</w:t>
      </w:r>
      <w:bookmarkEnd w:id="181"/>
      <w:r w:rsidRPr="003769FB">
        <w:rPr>
          <w:rFonts w:ascii="Book Antiqua" w:hAnsi="Book Antiqua"/>
          <w:szCs w:val="24"/>
          <w:lang w:val="en-US"/>
        </w:rPr>
        <w:fldChar w:fldCharType="end"/>
      </w:r>
      <w:r w:rsidRPr="003769FB">
        <w:rPr>
          <w:rFonts w:ascii="Book Antiqua" w:hAnsi="Book Antiqua"/>
          <w:szCs w:val="24"/>
          <w:lang w:val="en-US"/>
        </w:rPr>
        <w:t xml:space="preserve">. </w:t>
      </w:r>
    </w:p>
    <w:p w14:paraId="32579A22" w14:textId="75B6B0EB" w:rsidR="008D3FF9" w:rsidRPr="003769FB" w:rsidRDefault="00C05FEA" w:rsidP="004D49D8">
      <w:pPr>
        <w:widowControl w:val="0"/>
        <w:spacing w:after="0"/>
        <w:ind w:firstLineChars="150" w:firstLine="360"/>
        <w:rPr>
          <w:rFonts w:ascii="Book Antiqua" w:hAnsi="Book Antiqua"/>
          <w:szCs w:val="24"/>
          <w:lang w:val="en-US"/>
        </w:rPr>
      </w:pPr>
      <w:r w:rsidRPr="003769FB">
        <w:rPr>
          <w:rFonts w:ascii="Book Antiqua" w:hAnsi="Book Antiqua"/>
          <w:szCs w:val="24"/>
          <w:lang w:val="en-US"/>
        </w:rPr>
        <w:t>The main function of α-TTP is to maintain normal α-TOH concentrations in</w:t>
      </w:r>
      <w:r w:rsidR="005F2B02" w:rsidRPr="003769FB">
        <w:rPr>
          <w:rFonts w:ascii="Book Antiqua" w:hAnsi="Book Antiqua"/>
          <w:szCs w:val="24"/>
          <w:lang w:val="en-US"/>
        </w:rPr>
        <w:t xml:space="preserve"> the</w:t>
      </w:r>
      <w:r w:rsidRPr="003769FB">
        <w:rPr>
          <w:rFonts w:ascii="Book Antiqua" w:hAnsi="Book Antiqua"/>
          <w:szCs w:val="24"/>
          <w:lang w:val="en-US"/>
        </w:rPr>
        <w:t xml:space="preserve"> plasma and extrahepatic tissue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7237c40a-fe4b-44c4-8603-7c2b3463c540 PFBsYWNlaG9sZGVyPg0KICA8QWRkSW5WZXJzaW9uPjQuNC4wLjI4PC9BZGRJblZlcnNpb24+DQogIDxJZD43MjM3YzQwYS1mZTRiLTQ0YzQtODYwMy03YzJiMzQ2M2M1NDA8L0lkPg0KICA8RW50cmllcz4NCiAgICA8RW50cnk+DQogICAgICA8SWQ+YmYwMTYwZGMtM2E2Ni00OTc0LWIzMTItMjUzZDlkOTk0ZGIxPC9JZD4NCiAgICAgIDxSZWZlcmVuY2VJZD5mYzY3ZWQzZi0yNDI4LTQyMjUtYjBkYS01YjI0MGRiYjEwY2Q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cyXTwvVGV4dD4NCiAgICA8L1RleHRVbml0Pg0KICA8L1RleHRVbml0cz4NCjwvUGxhY2Vob2xkZXI+</w:instrText>
      </w:r>
      <w:r w:rsidRPr="003769FB">
        <w:rPr>
          <w:rFonts w:ascii="Book Antiqua" w:hAnsi="Book Antiqua"/>
          <w:szCs w:val="24"/>
          <w:lang w:val="en-US"/>
        </w:rPr>
        <w:fldChar w:fldCharType="separate"/>
      </w:r>
      <w:bookmarkStart w:id="182" w:name="_CTVP0017237c40afe4b44c486037c2b3463c540"/>
      <w:r w:rsidR="00A23467" w:rsidRPr="003769FB">
        <w:rPr>
          <w:rFonts w:ascii="Book Antiqua" w:hAnsi="Book Antiqua"/>
          <w:szCs w:val="24"/>
          <w:vertAlign w:val="superscript"/>
          <w:lang w:val="en-US"/>
        </w:rPr>
        <w:t>[72]</w:t>
      </w:r>
      <w:bookmarkEnd w:id="182"/>
      <w:r w:rsidRPr="003769FB">
        <w:rPr>
          <w:rFonts w:ascii="Book Antiqua" w:hAnsi="Book Antiqua"/>
          <w:szCs w:val="24"/>
          <w:lang w:val="en-US"/>
        </w:rPr>
        <w:fldChar w:fldCharType="end"/>
      </w:r>
      <w:r w:rsidRPr="003769FB">
        <w:rPr>
          <w:rFonts w:ascii="Book Antiqua" w:hAnsi="Book Antiqua"/>
          <w:szCs w:val="24"/>
          <w:lang w:val="en-US"/>
        </w:rPr>
        <w:t>. This function is ensured by facilitating the transport of α-TOH from the lysosome</w:t>
      </w:r>
      <w:r w:rsidR="005F2B02" w:rsidRPr="003769FB">
        <w:rPr>
          <w:rFonts w:ascii="Book Antiqua" w:hAnsi="Book Antiqua"/>
          <w:szCs w:val="24"/>
          <w:lang w:val="en-US"/>
        </w:rPr>
        <w:t>s</w:t>
      </w:r>
      <w:r w:rsidRPr="003769FB">
        <w:rPr>
          <w:rFonts w:ascii="Book Antiqua" w:hAnsi="Book Antiqua"/>
          <w:szCs w:val="24"/>
          <w:lang w:val="en-US"/>
        </w:rPr>
        <w:t xml:space="preserve"> to the plasma membrane</w:t>
      </w:r>
      <w:r w:rsidR="005F2B02" w:rsidRPr="003769FB">
        <w:rPr>
          <w:rFonts w:ascii="Book Antiqua" w:hAnsi="Book Antiqua"/>
          <w:szCs w:val="24"/>
          <w:lang w:val="en-US"/>
        </w:rPr>
        <w:t>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c3882d9a-6bbc-4684-8739-dedb48c14691 PFBsYWNlaG9sZGVyPg0KICA8QWRkSW5WZXJzaW9uPjQuNC4wLjI4PC9BZGRJblZlcnNpb24+DQogIDxJZD5jMzg4MmQ5YS02YmJjLTQ2ODQtODczOS1kZWRiNDhjMTQ2OTE8L0lkPg0KICA8RW50cmllcz4NCiAgICA8RW50cnk+DQogICAgICA8SWQ+ZDE0OGNmZjMtNWViYy00OTYyLWIxNGEtZjdjMmQ5ODNmN2I3PC9JZD4NCiAgICAgIDxSZWZlcmVuY2VJZD5hZDU0YTU3Zi1lNzE5LTQ4NDctOTM0ZS1kNTc4ZDcxNmFiZGM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xMDldPC9UZXh0Pg0KICAgIDwvVGV4dFVuaXQ+DQogIDwvVGV4dFVuaXRzPg0KPC9QbGFjZWhvbGRlcj4=</w:instrText>
      </w:r>
      <w:r w:rsidRPr="003769FB">
        <w:rPr>
          <w:rFonts w:ascii="Book Antiqua" w:hAnsi="Book Antiqua"/>
          <w:szCs w:val="24"/>
          <w:lang w:val="en-US"/>
        </w:rPr>
        <w:fldChar w:fldCharType="separate"/>
      </w:r>
      <w:bookmarkStart w:id="183" w:name="_CTVP001c3882d9a6bbc46848739dedb48c14691"/>
      <w:r w:rsidR="00A23467" w:rsidRPr="003769FB">
        <w:rPr>
          <w:rFonts w:ascii="Book Antiqua" w:hAnsi="Book Antiqua"/>
          <w:szCs w:val="24"/>
          <w:vertAlign w:val="superscript"/>
          <w:lang w:val="en-US"/>
        </w:rPr>
        <w:t>[109]</w:t>
      </w:r>
      <w:bookmarkEnd w:id="183"/>
      <w:r w:rsidRPr="003769FB">
        <w:rPr>
          <w:rFonts w:ascii="Book Antiqua" w:hAnsi="Book Antiqua"/>
          <w:szCs w:val="24"/>
          <w:lang w:val="en-US"/>
        </w:rPr>
        <w:fldChar w:fldCharType="end"/>
      </w:r>
      <w:r w:rsidRPr="003769FB">
        <w:rPr>
          <w:rFonts w:ascii="Book Antiqua" w:hAnsi="Book Antiqua"/>
          <w:szCs w:val="24"/>
          <w:lang w:val="en-US"/>
        </w:rPr>
        <w:t xml:space="preserve">, followed by </w:t>
      </w:r>
      <w:r w:rsidR="00F53802" w:rsidRPr="003769FB">
        <w:rPr>
          <w:rFonts w:ascii="Book Antiqua" w:hAnsi="Book Antiqua"/>
          <w:szCs w:val="24"/>
          <w:lang w:val="en-US"/>
        </w:rPr>
        <w:t xml:space="preserve">the </w:t>
      </w:r>
      <w:r w:rsidRPr="003769FB">
        <w:rPr>
          <w:rFonts w:ascii="Book Antiqua" w:hAnsi="Book Antiqua"/>
          <w:szCs w:val="24"/>
          <w:lang w:val="en-US"/>
        </w:rPr>
        <w:t>continuous export of α-TOH from the liver to the plasma</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a089f71e-d9ae-4f2f-b0d2-590481cf2d7c PFBsYWNlaG9sZGVyPg0KICA8QWRkSW5WZXJzaW9uPjQuNC4wLjI4PC9BZGRJblZlcnNpb24+DQogIDxJZD5hMDg5ZjcxZS1kOWFlLTRmMmYtYjBkMi01OTA0ODFjZjJkN2M8L0lkPg0KICA8RW50cmllcz4NCiAgICA8RW50cnk+DQogICAgICA8SWQ+MTdkYTMyMmEtOGJhZC00Y2QzLTg1MWEtODE4N2RlOGRmZDEwPC9JZD4NCiAgICAgIDxSZWZlcmVuY2VJZD43ODk4MTQxZS0zOTI1LTQyOTUtYTk2Mi02ODgzMDI5NDExYm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MTEwXTwvVGV4dD4NCiAgICA8L1RleHRVbml0Pg0KICA8L1RleHRVbml0cz4NCjwvUGxhY2Vob2xkZXI+</w:instrText>
      </w:r>
      <w:r w:rsidRPr="003769FB">
        <w:rPr>
          <w:rFonts w:ascii="Book Antiqua" w:hAnsi="Book Antiqua"/>
          <w:szCs w:val="24"/>
          <w:lang w:val="en-US"/>
        </w:rPr>
        <w:fldChar w:fldCharType="separate"/>
      </w:r>
      <w:bookmarkStart w:id="184" w:name="_CTVP001a089f71ed9ae4f2fb0d2590481cf2d7c"/>
      <w:r w:rsidR="00A23467" w:rsidRPr="003769FB">
        <w:rPr>
          <w:rFonts w:ascii="Book Antiqua" w:hAnsi="Book Antiqua"/>
          <w:szCs w:val="24"/>
          <w:vertAlign w:val="superscript"/>
          <w:lang w:val="en-US"/>
        </w:rPr>
        <w:t>[110]</w:t>
      </w:r>
      <w:bookmarkEnd w:id="184"/>
      <w:r w:rsidRPr="003769FB">
        <w:rPr>
          <w:rFonts w:ascii="Book Antiqua" w:hAnsi="Book Antiqua"/>
          <w:szCs w:val="24"/>
          <w:lang w:val="en-US"/>
        </w:rPr>
        <w:fldChar w:fldCharType="end"/>
      </w:r>
      <w:r w:rsidRPr="003769FB">
        <w:rPr>
          <w:rFonts w:ascii="Book Antiqua" w:hAnsi="Book Antiqua"/>
          <w:szCs w:val="24"/>
          <w:lang w:val="en-US"/>
        </w:rPr>
        <w:t xml:space="preserve">. </w:t>
      </w:r>
      <w:r w:rsidR="00F53802" w:rsidRPr="003769FB">
        <w:rPr>
          <w:rFonts w:ascii="Book Antiqua" w:hAnsi="Book Antiqua"/>
          <w:szCs w:val="24"/>
          <w:lang w:val="en-US"/>
        </w:rPr>
        <w:t>I</w:t>
      </w:r>
      <w:r w:rsidRPr="003769FB">
        <w:rPr>
          <w:rFonts w:ascii="Book Antiqua" w:hAnsi="Book Antiqua"/>
          <w:szCs w:val="24"/>
          <w:lang w:val="en-US"/>
        </w:rPr>
        <w:t>t is assumed that α-TTP</w:t>
      </w:r>
      <w:r w:rsidR="00F53802" w:rsidRPr="003769FB">
        <w:rPr>
          <w:rFonts w:ascii="Book Antiqua" w:hAnsi="Book Antiqua"/>
          <w:szCs w:val="24"/>
          <w:lang w:val="en-US"/>
        </w:rPr>
        <w:t xml:space="preserve"> </w:t>
      </w:r>
      <w:r w:rsidRPr="003769FB">
        <w:rPr>
          <w:rFonts w:ascii="Book Antiqua" w:hAnsi="Book Antiqua"/>
          <w:szCs w:val="24"/>
          <w:lang w:val="en-US"/>
        </w:rPr>
        <w:t>is required for the incorporation of α-TOH into VLDL particles</w:t>
      </w:r>
      <w:r w:rsidR="0020415C" w:rsidRPr="003769FB">
        <w:rPr>
          <w:rFonts w:ascii="Book Antiqua" w:hAnsi="Book Antiqua"/>
          <w:szCs w:val="24"/>
          <w:lang w:val="en-US"/>
        </w:rPr>
        <w:t>, but the underlying mechanisms are still not understood</w:t>
      </w:r>
      <w:r w:rsidR="0020415C" w:rsidRPr="003769FB">
        <w:rPr>
          <w:rFonts w:ascii="Book Antiqua" w:hAnsi="Book Antiqua"/>
          <w:szCs w:val="24"/>
          <w:lang w:val="en-US"/>
        </w:rPr>
        <w:fldChar w:fldCharType="begin"/>
      </w:r>
      <w:r w:rsidR="0020415C" w:rsidRPr="003769FB">
        <w:rPr>
          <w:rFonts w:ascii="Book Antiqua" w:hAnsi="Book Antiqua"/>
          <w:szCs w:val="24"/>
          <w:lang w:val="en-US"/>
        </w:rPr>
        <w:instrText>ADDIN CITAVI.PLACEHOLDER ea8e8660-f4bc-455a-ab03-1e0478b39750 PFBsYWNlaG9sZGVyPg0KICA8QWRkSW5WZXJzaW9uPjQuNC4wLjI4PC9BZGRJblZlcnNpb24+DQogIDxJZD5lYThlODY2MC1mNGJjLTQ1NWEtYWIwMy0xZTA0NzhiMzk3NTA8L0lkPg0KICA8RW50cmllcz4NCiAgICA8RW50cnk+DQogICAgICA8SWQ+MDg5ZWE4OGUtOTAzNC00YWY2LTg0ZGMtODEzMWNiOGFjZmE3PC9JZD4NCiAgICAgIDxSZWZlcmVuY2VJZD5mYzY3ZWQzZi0yNDI4LTQyMjUtYjBkYS01YjI0MGRiYjEwY2Q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cyXTwvVGV4dD4NCiAgICA8L1RleHRVbml0Pg0KICA8L1RleHRVbml0cz4NCjwvUGxhY2Vob2xkZXI+</w:instrText>
      </w:r>
      <w:r w:rsidR="0020415C" w:rsidRPr="003769FB">
        <w:rPr>
          <w:rFonts w:ascii="Book Antiqua" w:hAnsi="Book Antiqua"/>
          <w:szCs w:val="24"/>
          <w:lang w:val="en-US"/>
        </w:rPr>
        <w:fldChar w:fldCharType="separate"/>
      </w:r>
      <w:r w:rsidR="0020415C" w:rsidRPr="003769FB">
        <w:rPr>
          <w:rFonts w:ascii="Book Antiqua" w:hAnsi="Book Antiqua"/>
          <w:szCs w:val="24"/>
          <w:vertAlign w:val="superscript"/>
          <w:lang w:val="en-US"/>
        </w:rPr>
        <w:t>[72]</w:t>
      </w:r>
      <w:r w:rsidR="0020415C" w:rsidRPr="003769FB">
        <w:rPr>
          <w:rFonts w:ascii="Book Antiqua" w:hAnsi="Book Antiqua"/>
          <w:szCs w:val="24"/>
          <w:lang w:val="en-US"/>
        </w:rPr>
        <w:fldChar w:fldCharType="end"/>
      </w:r>
      <w:r w:rsidR="0020415C" w:rsidRPr="003769FB">
        <w:rPr>
          <w:rFonts w:ascii="Book Antiqua" w:hAnsi="Book Antiqua"/>
          <w:szCs w:val="24"/>
          <w:lang w:val="en-US"/>
        </w:rPr>
        <w:t>.</w:t>
      </w:r>
      <w:r w:rsidRPr="003769FB">
        <w:rPr>
          <w:rFonts w:ascii="Book Antiqua" w:hAnsi="Book Antiqua"/>
          <w:szCs w:val="24"/>
          <w:lang w:val="en-US"/>
        </w:rPr>
        <w:t xml:space="preserve"> </w:t>
      </w:r>
      <w:r w:rsidRPr="003769FB">
        <w:rPr>
          <w:rFonts w:ascii="Book Antiqua" w:hAnsi="Book Antiqua"/>
          <w:szCs w:val="24"/>
        </w:rPr>
        <w:t xml:space="preserve">Traber </w:t>
      </w:r>
      <w:r w:rsidR="003500AB" w:rsidRPr="003769FB">
        <w:rPr>
          <w:rFonts w:ascii="Book Antiqua" w:hAnsi="Book Antiqua"/>
          <w:i/>
          <w:szCs w:val="24"/>
        </w:rPr>
        <w:t>et al</w:t>
      </w:r>
      <w:r w:rsidRPr="003769FB">
        <w:rPr>
          <w:rFonts w:ascii="Book Antiqua" w:hAnsi="Book Antiqua"/>
          <w:szCs w:val="24"/>
          <w:lang w:val="en-US"/>
        </w:rPr>
        <w:fldChar w:fldCharType="begin"/>
      </w:r>
      <w:r w:rsidR="00CC6BF1" w:rsidRPr="003769FB">
        <w:rPr>
          <w:rFonts w:ascii="Book Antiqua" w:hAnsi="Book Antiqua"/>
          <w:szCs w:val="24"/>
        </w:rPr>
        <w:instrText>ADDIN CITAVI.PLACEHOLDER 2f9c3799-b47d-4864-a715-8539b4c510cc PFBsYWNlaG9sZGVyPg0KICA8QWRkSW5WZXJzaW9uPjQuNC4wLjI4PC9BZGRJblZlcnNpb24+DQogIDxJZD4yZjljMzc5OS1iNDdkLTQ4NjQtYTcxNS04NTM5YjRjNTEwY2M8L0lkPg0KICA8RW50cmllcz4NCiAgICA8RW50cnk+DQogICAgICA8SWQ+MzdiYzQxOGEtYzgzZS00NDhkLWI3N2YtODkyOTE3Zjg0MTkxPC9JZD4NCiAgICAgIDxSZWZlcmVuY2VJZD5mYzY3ZWQzZi0yNDI4LTQyMjUtYjBkYS01YjI0MGRiYjEwY2Q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</w:instrText>
      </w:r>
      <w:r w:rsidR="00CC6BF1" w:rsidRPr="003769FB">
        <w:rPr>
          <w:rFonts w:ascii="Book Antiqua" w:hAnsi="Book Antiqua"/>
          <w:szCs w:val="24"/>
          <w:lang w:val="en-US"/>
        </w:rPr>
        <w:instrText>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cyXTwvVGV4dD4NCiAgICA8L1RleHRVbml0Pg0KICA8L1RleHRVbml0cz4NCjwvUGxhY2Vob2xkZXI+</w:instrText>
      </w:r>
      <w:r w:rsidRPr="003769FB">
        <w:rPr>
          <w:rFonts w:ascii="Book Antiqua" w:hAnsi="Book Antiqua"/>
          <w:szCs w:val="24"/>
          <w:lang w:val="en-US"/>
        </w:rPr>
        <w:fldChar w:fldCharType="separate"/>
      </w:r>
      <w:bookmarkStart w:id="185" w:name="_CTVP0012f9c3799b47d4864a7158539b4c510cc"/>
      <w:r w:rsidR="00A23467" w:rsidRPr="003769FB">
        <w:rPr>
          <w:rFonts w:ascii="Book Antiqua" w:hAnsi="Book Antiqua"/>
          <w:szCs w:val="24"/>
          <w:vertAlign w:val="superscript"/>
          <w:lang w:val="en-US"/>
        </w:rPr>
        <w:t>[72]</w:t>
      </w:r>
      <w:bookmarkEnd w:id="185"/>
      <w:r w:rsidRPr="003769FB">
        <w:rPr>
          <w:rFonts w:ascii="Book Antiqua" w:hAnsi="Book Antiqua"/>
          <w:szCs w:val="24"/>
          <w:lang w:val="en-US"/>
        </w:rPr>
        <w:fldChar w:fldCharType="end"/>
      </w:r>
      <w:r w:rsidRPr="003769FB">
        <w:rPr>
          <w:rFonts w:ascii="Book Antiqua" w:hAnsi="Book Antiqua"/>
          <w:szCs w:val="24"/>
          <w:lang w:val="en-US"/>
        </w:rPr>
        <w:t xml:space="preserve"> </w:t>
      </w:r>
      <w:r w:rsidR="005F2B02" w:rsidRPr="003769FB">
        <w:rPr>
          <w:rFonts w:ascii="Book Antiqua" w:hAnsi="Book Antiqua"/>
          <w:szCs w:val="24"/>
          <w:lang w:val="en-US"/>
        </w:rPr>
        <w:t xml:space="preserve">have </w:t>
      </w:r>
      <w:r w:rsidRPr="003769FB">
        <w:rPr>
          <w:rFonts w:ascii="Book Antiqua" w:hAnsi="Book Antiqua"/>
          <w:szCs w:val="24"/>
          <w:lang w:val="en-US"/>
        </w:rPr>
        <w:t xml:space="preserve">systematically </w:t>
      </w:r>
      <w:r w:rsidR="00C55976" w:rsidRPr="003769FB">
        <w:rPr>
          <w:rFonts w:ascii="Book Antiqua" w:hAnsi="Book Antiqua"/>
          <w:szCs w:val="24"/>
          <w:lang w:val="en-US"/>
        </w:rPr>
        <w:lastRenderedPageBreak/>
        <w:t xml:space="preserve">reviewed </w:t>
      </w:r>
      <w:r w:rsidRPr="003769FB">
        <w:rPr>
          <w:rFonts w:ascii="Book Antiqua" w:hAnsi="Book Antiqua"/>
          <w:szCs w:val="24"/>
          <w:lang w:val="en-US"/>
        </w:rPr>
        <w:t>the enrichment of VLDL with α-TOH in the ribosomal endoplasmic reticulum, the Golgi apparatus</w:t>
      </w:r>
      <w:r w:rsidR="005F2B02" w:rsidRPr="003769FB">
        <w:rPr>
          <w:rFonts w:ascii="Book Antiqua" w:hAnsi="Book Antiqua"/>
          <w:szCs w:val="24"/>
          <w:lang w:val="en-US"/>
        </w:rPr>
        <w:t>,</w:t>
      </w:r>
      <w:r w:rsidRPr="003769FB">
        <w:rPr>
          <w:rFonts w:ascii="Book Antiqua" w:hAnsi="Book Antiqua"/>
          <w:szCs w:val="24"/>
          <w:lang w:val="en-US"/>
        </w:rPr>
        <w:t xml:space="preserve"> and the plasma membrane. It </w:t>
      </w:r>
      <w:r w:rsidR="00E77EFB" w:rsidRPr="003769FB">
        <w:rPr>
          <w:rFonts w:ascii="Book Antiqua" w:hAnsi="Book Antiqua"/>
          <w:szCs w:val="24"/>
          <w:lang w:val="en-US"/>
        </w:rPr>
        <w:t xml:space="preserve">is suggested </w:t>
      </w:r>
      <w:r w:rsidRPr="003769FB">
        <w:rPr>
          <w:rFonts w:ascii="Book Antiqua" w:hAnsi="Book Antiqua"/>
          <w:szCs w:val="24"/>
          <w:lang w:val="en-US"/>
        </w:rPr>
        <w:t>that α-TTP transfers α-TOH into nascent VLDL from the endosome, multi-vesicular bodies and lysosome</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05b28e09-dfcd-49e7-a208-a8bc03f1761c PFBsYWNlaG9sZGVyPg0KICA8QWRkSW5WZXJzaW9uPjQuNC4wLjI4PC9BZGRJblZlcnNpb24+DQogIDxJZD4wNWIyOGUwOS1kZmNkLTQ5ZTctYTIwOC1hOGJjMDNmMTc2MWM8L0lkPg0KICA8RW50cmllcz4NCiAgICA8RW50cnk+DQogICAgICA8SWQ+NDEwNTY4ZTMtNDViYi00OGQyLWE5YjktNzRmYzEyZTM2MjVmPC9JZD4NCiAgICAgIDxSZWZlcmVuY2VJZD5mYzY3ZWQzZi0yNDI4LTQyMjUtYjBkYS01YjI0MGRiYjEwY2Q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cyXTwvVGV4dD4NCiAgICA8L1RleHRVbml0Pg0KICA8L1RleHRVbml0cz4NCjwvUGxhY2Vob2xkZXI+</w:instrText>
      </w:r>
      <w:r w:rsidRPr="003769FB">
        <w:rPr>
          <w:rFonts w:ascii="Book Antiqua" w:hAnsi="Book Antiqua"/>
          <w:szCs w:val="24"/>
          <w:lang w:val="en-US"/>
        </w:rPr>
        <w:fldChar w:fldCharType="separate"/>
      </w:r>
      <w:bookmarkStart w:id="186" w:name="_CTVP00105b28e09dfcd49e7a208a8bc03f1761c"/>
      <w:r w:rsidR="00A23467" w:rsidRPr="003769FB">
        <w:rPr>
          <w:rFonts w:ascii="Book Antiqua" w:hAnsi="Book Antiqua"/>
          <w:szCs w:val="24"/>
          <w:vertAlign w:val="superscript"/>
          <w:lang w:val="en-US"/>
        </w:rPr>
        <w:t>[72]</w:t>
      </w:r>
      <w:bookmarkEnd w:id="186"/>
      <w:r w:rsidRPr="003769FB">
        <w:rPr>
          <w:rFonts w:ascii="Book Antiqua" w:hAnsi="Book Antiqua"/>
          <w:szCs w:val="24"/>
          <w:lang w:val="en-US"/>
        </w:rPr>
        <w:fldChar w:fldCharType="end"/>
      </w:r>
      <w:r w:rsidRPr="003769FB">
        <w:rPr>
          <w:rFonts w:ascii="Book Antiqua" w:hAnsi="Book Antiqua"/>
          <w:szCs w:val="24"/>
          <w:lang w:val="en-US"/>
        </w:rPr>
        <w:t>.</w:t>
      </w:r>
      <w:r w:rsidR="002C24CB" w:rsidRPr="003769FB">
        <w:rPr>
          <w:rFonts w:ascii="Book Antiqua" w:hAnsi="Book Antiqua"/>
          <w:szCs w:val="24"/>
          <w:lang w:val="en-US"/>
        </w:rPr>
        <w:t xml:space="preserve"> </w:t>
      </w:r>
      <w:r w:rsidR="009F49EF" w:rsidRPr="003769FB">
        <w:rPr>
          <w:rFonts w:ascii="Book Antiqua" w:hAnsi="Book Antiqua"/>
          <w:szCs w:val="24"/>
          <w:lang w:val="en-US"/>
        </w:rPr>
        <w:t>Further, Kono and Arai suggested that α-TTP translocates from the cytosol</w:t>
      </w:r>
      <w:r w:rsidR="008D3FF9" w:rsidRPr="003769FB">
        <w:rPr>
          <w:rFonts w:ascii="Book Antiqua" w:hAnsi="Book Antiqua"/>
          <w:szCs w:val="24"/>
          <w:lang w:val="en-US"/>
        </w:rPr>
        <w:t xml:space="preserve"> to late endosomes/lysosomes to</w:t>
      </w:r>
      <w:r w:rsidR="009F49EF" w:rsidRPr="003769FB">
        <w:rPr>
          <w:rFonts w:ascii="Book Antiqua" w:hAnsi="Book Antiqua"/>
          <w:szCs w:val="24"/>
          <w:lang w:val="en-US"/>
        </w:rPr>
        <w:t xml:space="preserve"> acquire </w:t>
      </w:r>
      <w:r w:rsidR="008D3FF9" w:rsidRPr="003769FB">
        <w:rPr>
          <w:rFonts w:ascii="Book Antiqua" w:hAnsi="Book Antiqua"/>
          <w:szCs w:val="24"/>
          <w:lang w:val="en-US"/>
        </w:rPr>
        <w:t>α-TOH,</w:t>
      </w:r>
      <w:r w:rsidR="00F53802" w:rsidRPr="003769FB">
        <w:rPr>
          <w:rFonts w:ascii="Book Antiqua" w:hAnsi="Book Antiqua"/>
          <w:szCs w:val="24"/>
          <w:lang w:val="en-US"/>
        </w:rPr>
        <w:t xml:space="preserve"> which has been</w:t>
      </w:r>
      <w:r w:rsidR="008D3FF9" w:rsidRPr="003769FB">
        <w:rPr>
          <w:rFonts w:ascii="Book Antiqua" w:hAnsi="Book Antiqua"/>
          <w:szCs w:val="24"/>
          <w:lang w:val="en-US"/>
        </w:rPr>
        <w:t xml:space="preserve"> taken up by </w:t>
      </w:r>
      <w:r w:rsidR="009F49EF" w:rsidRPr="003769FB">
        <w:rPr>
          <w:rFonts w:ascii="Book Antiqua" w:hAnsi="Book Antiqua"/>
          <w:szCs w:val="24"/>
          <w:lang w:val="en-US"/>
        </w:rPr>
        <w:t xml:space="preserve">endocytosis </w:t>
      </w:r>
      <w:r w:rsidR="008D3FF9" w:rsidRPr="003769FB">
        <w:rPr>
          <w:rFonts w:ascii="Book Antiqua" w:hAnsi="Book Antiqua"/>
          <w:szCs w:val="24"/>
          <w:lang w:val="en-US"/>
        </w:rPr>
        <w:t>or released from lipoproteins</w:t>
      </w:r>
      <w:r w:rsidR="009F49EF" w:rsidRPr="003769FB">
        <w:rPr>
          <w:rFonts w:ascii="Book Antiqua" w:hAnsi="Book Antiqua"/>
          <w:szCs w:val="24"/>
          <w:lang w:val="en-US"/>
        </w:rPr>
        <w:fldChar w:fldCharType="begin"/>
      </w:r>
      <w:r w:rsidR="00CC6BF1" w:rsidRPr="003769FB">
        <w:rPr>
          <w:rFonts w:ascii="Book Antiqua" w:hAnsi="Book Antiqua"/>
          <w:b/>
          <w:szCs w:val="24"/>
          <w:lang w:val="en-US"/>
        </w:rPr>
        <w:instrText>ADDIN CITAVI.PLACEHOLDER 0ba935e8-3719-4ac9-94a4-861231d31414 PFBsYWNlaG9sZGVyPg0KICA8QWRkSW5WZXJzaW9uPjQuNC4wLjI4PC9BZGRJblZlcnNpb24+DQogIDxJZD4wYmE5MzVlOC0zNzE5LTRhYzktOTRhNC04NjEyMzFkMzE0MTQ8L0lkPg0KICA8RW50cmllcz4NCiAgICA8RW50cnk+DQogICAgICA8SWQ+MjZhMTVmZDUtNjYxNy00Mzk3LThjZDMtZGVjZDZhYWNmM2NkPC9JZD4NCiAgICAgIDxSZWZlcmVuY2VJZD4zOGE5MzI5My0yYmE5LTQyM2UtOGU0NC01MDg4ZGNjZWIzM2U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c2XTwvVGV4dD4NCiAgICA8L1RleHRVbml0Pg0KICA8L1RleHRVbml0cz4NCjwvUGxhY2Vob2xkZXI+</w:instrText>
      </w:r>
      <w:r w:rsidR="009F49EF" w:rsidRPr="003769FB">
        <w:rPr>
          <w:rFonts w:ascii="Book Antiqua" w:hAnsi="Book Antiqua"/>
          <w:szCs w:val="24"/>
          <w:lang w:val="en-US"/>
        </w:rPr>
        <w:fldChar w:fldCharType="separate"/>
      </w:r>
      <w:bookmarkStart w:id="187" w:name="_CTVP0010ba935e837194ac994a4861231d31414"/>
      <w:r w:rsidR="00A23467" w:rsidRPr="003769FB">
        <w:rPr>
          <w:rFonts w:ascii="Book Antiqua" w:hAnsi="Book Antiqua"/>
          <w:szCs w:val="24"/>
          <w:vertAlign w:val="superscript"/>
          <w:lang w:val="en-US"/>
        </w:rPr>
        <w:t>[76]</w:t>
      </w:r>
      <w:bookmarkEnd w:id="187"/>
      <w:r w:rsidR="009F49EF" w:rsidRPr="003769FB">
        <w:rPr>
          <w:rFonts w:ascii="Book Antiqua" w:hAnsi="Book Antiqua"/>
          <w:szCs w:val="24"/>
          <w:lang w:val="en-US"/>
        </w:rPr>
        <w:fldChar w:fldCharType="end"/>
      </w:r>
      <w:r w:rsidR="009F49EF" w:rsidRPr="003769FB">
        <w:rPr>
          <w:rFonts w:ascii="Book Antiqua" w:hAnsi="Book Antiqua"/>
          <w:szCs w:val="24"/>
          <w:lang w:val="en-US"/>
        </w:rPr>
        <w:t xml:space="preserve">. </w:t>
      </w:r>
      <w:r w:rsidR="0020415C" w:rsidRPr="003769FB">
        <w:rPr>
          <w:rFonts w:ascii="Book Antiqua" w:hAnsi="Book Antiqua"/>
          <w:szCs w:val="24"/>
          <w:lang w:val="en-US"/>
        </w:rPr>
        <w:t>T</w:t>
      </w:r>
      <w:r w:rsidR="00CC6BF1" w:rsidRPr="003769FB">
        <w:rPr>
          <w:rFonts w:ascii="Book Antiqua" w:hAnsi="Book Antiqua"/>
          <w:szCs w:val="24"/>
          <w:lang w:val="en-US"/>
        </w:rPr>
        <w:t xml:space="preserve">he outer membrane of the endocytic vesicles </w:t>
      </w:r>
      <w:r w:rsidR="0020415C" w:rsidRPr="003769FB">
        <w:rPr>
          <w:rFonts w:ascii="Book Antiqua" w:hAnsi="Book Antiqua"/>
          <w:szCs w:val="24"/>
          <w:lang w:val="en-US"/>
        </w:rPr>
        <w:t xml:space="preserve">is enriched </w:t>
      </w:r>
      <w:r w:rsidR="00CC6BF1" w:rsidRPr="003769FB">
        <w:rPr>
          <w:rFonts w:ascii="Book Antiqua" w:hAnsi="Book Antiqua"/>
          <w:szCs w:val="24"/>
          <w:lang w:val="en-US"/>
        </w:rPr>
        <w:t xml:space="preserve">with both </w:t>
      </w:r>
      <w:r w:rsidR="00CC6BF1" w:rsidRPr="003769FB">
        <w:rPr>
          <w:rFonts w:ascii="Book Antiqua" w:hAnsi="Book Antiqua"/>
          <w:i/>
          <w:szCs w:val="24"/>
          <w:lang w:val="en-US"/>
        </w:rPr>
        <w:t>RRR</w:t>
      </w:r>
      <w:r w:rsidR="00CC6BF1" w:rsidRPr="003769FB">
        <w:rPr>
          <w:rFonts w:ascii="Book Antiqua" w:hAnsi="Book Antiqua"/>
          <w:szCs w:val="24"/>
          <w:lang w:val="en-US"/>
        </w:rPr>
        <w:t xml:space="preserve">-α-TOH and </w:t>
      </w:r>
      <w:r w:rsidR="00CC6BF1" w:rsidRPr="003769FB">
        <w:rPr>
          <w:rFonts w:ascii="Book Antiqua" w:hAnsi="Book Antiqua"/>
          <w:i/>
          <w:szCs w:val="24"/>
          <w:lang w:val="en-US"/>
        </w:rPr>
        <w:t>SRR</w:t>
      </w:r>
      <w:r w:rsidR="00CC6BF1" w:rsidRPr="003769FB">
        <w:rPr>
          <w:rFonts w:ascii="Book Antiqua" w:hAnsi="Book Antiqua"/>
          <w:szCs w:val="24"/>
          <w:lang w:val="en-US"/>
        </w:rPr>
        <w:t>-α-TOH</w:t>
      </w:r>
      <w:r w:rsidR="0020415C" w:rsidRPr="003769FB">
        <w:rPr>
          <w:rFonts w:ascii="Book Antiqua" w:hAnsi="Book Antiqua"/>
          <w:szCs w:val="24"/>
          <w:lang w:val="en-US"/>
        </w:rPr>
        <w:t xml:space="preserve"> by ABCA1</w:t>
      </w:r>
      <w:r w:rsidR="00CC6BF1" w:rsidRPr="003769FB">
        <w:rPr>
          <w:rFonts w:ascii="Book Antiqua" w:hAnsi="Book Antiqua"/>
          <w:szCs w:val="24"/>
          <w:lang w:val="en-US"/>
        </w:rPr>
        <w:t xml:space="preserve">, followed by the selective uptake of </w:t>
      </w:r>
      <w:r w:rsidR="00CC6BF1" w:rsidRPr="003769FB">
        <w:rPr>
          <w:rFonts w:ascii="Book Antiqua" w:hAnsi="Book Antiqua"/>
          <w:i/>
          <w:szCs w:val="24"/>
          <w:lang w:val="en-US"/>
        </w:rPr>
        <w:t>RRR</w:t>
      </w:r>
      <w:r w:rsidR="00CC6BF1" w:rsidRPr="003769FB">
        <w:rPr>
          <w:rFonts w:ascii="Book Antiqua" w:hAnsi="Book Antiqua"/>
          <w:szCs w:val="24"/>
          <w:lang w:val="en-US"/>
        </w:rPr>
        <w:t>-α-TOH via α-TTP</w:t>
      </w:r>
      <w:r w:rsidR="00CC6BF1"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d435f4ca-dfdc-4872-a301-025ff82e22c3 PFBsYWNlaG9sZGVyPg0KICA8QWRkSW5WZXJzaW9uPjQuNC4wLjI4PC9BZGRJblZlcnNpb24+DQogIDxJZD5kNDM1ZjRjYS1kZmRjLTQ4NzItYTMwMS0wMjVmZjgyZTIyYzM8L0lkPg0KICA8RW50cmllcz4NCiAgICA8RW50cnk+DQogICAgICA8SWQ+NjRmNTI1ODEtZmQ1Mi00ZGYxLWE3NGItZjliODFmMzUyODk5PC9JZD4NCiAgICAgIDxSZWZlcmVuY2VJZD5mYzY3ZWQzZi0yNDI4LTQyMjUtYjBkYS01YjI0MGRiYjEwY2Q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3Ml08L1RleHQ+DQogICAgPC9UZXh0VW5pdD4NCiAgPC9UZXh0VW5pdHM+DQo8L1BsYWNlaG9sZGVyPg==</w:instrText>
      </w:r>
      <w:r w:rsidR="00CC6BF1" w:rsidRPr="003769FB">
        <w:rPr>
          <w:rFonts w:ascii="Book Antiqua" w:hAnsi="Book Antiqua"/>
          <w:szCs w:val="24"/>
          <w:lang w:val="en-US"/>
        </w:rPr>
        <w:fldChar w:fldCharType="separate"/>
      </w:r>
      <w:r w:rsidR="00CC6BF1" w:rsidRPr="003769FB">
        <w:rPr>
          <w:rFonts w:ascii="Book Antiqua" w:hAnsi="Book Antiqua"/>
          <w:szCs w:val="24"/>
          <w:vertAlign w:val="superscript"/>
          <w:lang w:val="en-US"/>
        </w:rPr>
        <w:t>[72]</w:t>
      </w:r>
      <w:r w:rsidR="00CC6BF1" w:rsidRPr="003769FB">
        <w:rPr>
          <w:rFonts w:ascii="Book Antiqua" w:hAnsi="Book Antiqua"/>
          <w:szCs w:val="24"/>
          <w:lang w:val="en-US"/>
        </w:rPr>
        <w:fldChar w:fldCharType="end"/>
      </w:r>
      <w:r w:rsidR="00CC6BF1" w:rsidRPr="003769FB">
        <w:rPr>
          <w:rFonts w:ascii="Book Antiqua" w:hAnsi="Book Antiqua"/>
          <w:szCs w:val="24"/>
          <w:lang w:val="en-US"/>
        </w:rPr>
        <w:t xml:space="preserve">. Non-α-TOH forms are not protected against ω-hydroxylation after endocytosis and </w:t>
      </w:r>
      <w:r w:rsidR="005F2B02" w:rsidRPr="003769FB">
        <w:rPr>
          <w:rFonts w:ascii="Book Antiqua" w:hAnsi="Book Antiqua"/>
          <w:szCs w:val="24"/>
          <w:lang w:val="en-US"/>
        </w:rPr>
        <w:t xml:space="preserve">are </w:t>
      </w:r>
      <w:r w:rsidR="00CC6BF1" w:rsidRPr="003769FB">
        <w:rPr>
          <w:rFonts w:ascii="Book Antiqua" w:hAnsi="Book Antiqua"/>
          <w:szCs w:val="24"/>
          <w:lang w:val="en-US"/>
        </w:rPr>
        <w:t xml:space="preserve">further transported to the </w:t>
      </w:r>
      <w:r w:rsidR="006D6F5E" w:rsidRPr="003769FB">
        <w:rPr>
          <w:rFonts w:ascii="Book Antiqua" w:hAnsi="Book Antiqua"/>
          <w:szCs w:val="24"/>
          <w:lang w:val="en-US"/>
        </w:rPr>
        <w:t>endoplasmic reticulum</w:t>
      </w:r>
      <w:r w:rsidR="00CC6BF1" w:rsidRPr="003769FB">
        <w:rPr>
          <w:rFonts w:ascii="Book Antiqua" w:hAnsi="Book Antiqua"/>
          <w:szCs w:val="24"/>
          <w:lang w:val="en-US"/>
        </w:rPr>
        <w:t xml:space="preserve"> and the late endosomal compartment</w:t>
      </w:r>
      <w:r w:rsidR="00CC6BF1"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50286eb3-f43b-4340-8869-75c77346e44c PFBsYWNlaG9sZGVyPg0KICA8QWRkSW5WZXJzaW9uPjQuNC4wLjI4PC9BZGRJblZlcnNpb24+DQogIDxJZD41MDI4NmViMy1mNDNiLTQzNDAtODg2OS03NWM3NzM0NmU0NGM8L0lkPg0KICA8RW50cmllcz4NCiAgICA8RW50cnk+DQogICAgICA8SWQ+YjI1YzZkMTMtMTZlYS00ZTMwLWI1ODEtZTYzY2E0NWE3ZWU3PC9JZD4NCiAgICAgIDxSZWZlcmVuY2VJZD43NDgwODY3Ni0wY2VlLTQ1NDItYTMxNy0zNGVjZGUzYzRiNG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wNV08L1RleHQ+DQogICAgPC9UZXh0VW5pdD4NCiAgPC9UZXh0VW5pdHM+DQo8L1BsYWNlaG9sZGVyPg==</w:instrText>
      </w:r>
      <w:r w:rsidR="00CC6BF1" w:rsidRPr="003769FB">
        <w:rPr>
          <w:rFonts w:ascii="Book Antiqua" w:hAnsi="Book Antiqua"/>
          <w:szCs w:val="24"/>
          <w:lang w:val="en-US"/>
        </w:rPr>
        <w:fldChar w:fldCharType="separate"/>
      </w:r>
      <w:r w:rsidR="00CC6BF1" w:rsidRPr="003769FB">
        <w:rPr>
          <w:rFonts w:ascii="Book Antiqua" w:hAnsi="Book Antiqua"/>
          <w:szCs w:val="24"/>
          <w:vertAlign w:val="superscript"/>
          <w:lang w:val="en-US"/>
        </w:rPr>
        <w:t>[105]</w:t>
      </w:r>
      <w:r w:rsidR="00CC6BF1" w:rsidRPr="003769FB">
        <w:rPr>
          <w:rFonts w:ascii="Book Antiqua" w:hAnsi="Book Antiqua"/>
          <w:szCs w:val="24"/>
          <w:lang w:val="en-US"/>
        </w:rPr>
        <w:fldChar w:fldCharType="end"/>
      </w:r>
      <w:r w:rsidR="00CC6BF1" w:rsidRPr="003769FB">
        <w:rPr>
          <w:rFonts w:ascii="Book Antiqua" w:hAnsi="Book Antiqua"/>
          <w:szCs w:val="24"/>
          <w:lang w:val="en-US"/>
        </w:rPr>
        <w:t>.</w:t>
      </w:r>
      <w:r w:rsidR="006D6F5E" w:rsidRPr="003769FB">
        <w:rPr>
          <w:rFonts w:ascii="Book Antiqua" w:hAnsi="Book Antiqua"/>
          <w:szCs w:val="24"/>
          <w:lang w:val="en-US"/>
        </w:rPr>
        <w:t xml:space="preserve"> </w:t>
      </w:r>
      <w:r w:rsidR="005F2B02" w:rsidRPr="003769FB">
        <w:rPr>
          <w:rFonts w:ascii="Book Antiqua" w:hAnsi="Book Antiqua"/>
          <w:szCs w:val="24"/>
          <w:lang w:val="en-US"/>
        </w:rPr>
        <w:t>T</w:t>
      </w:r>
      <w:r w:rsidR="009F49EF" w:rsidRPr="003769FB">
        <w:rPr>
          <w:rFonts w:ascii="Book Antiqua" w:hAnsi="Book Antiqua"/>
          <w:szCs w:val="24"/>
          <w:lang w:val="en-US"/>
        </w:rPr>
        <w:t>he α-TTP/α-TOH complex move</w:t>
      </w:r>
      <w:r w:rsidR="008D3FF9" w:rsidRPr="003769FB">
        <w:rPr>
          <w:rFonts w:ascii="Book Antiqua" w:hAnsi="Book Antiqua"/>
          <w:szCs w:val="24"/>
          <w:lang w:val="en-US"/>
        </w:rPr>
        <w:t>s</w:t>
      </w:r>
      <w:r w:rsidR="009F49EF" w:rsidRPr="003769FB">
        <w:rPr>
          <w:rFonts w:ascii="Book Antiqua" w:hAnsi="Book Antiqua"/>
          <w:szCs w:val="24"/>
          <w:lang w:val="en-US"/>
        </w:rPr>
        <w:t xml:space="preserve"> to the plasma membrane </w:t>
      </w:r>
      <w:r w:rsidR="005F2B02" w:rsidRPr="003769FB">
        <w:rPr>
          <w:rFonts w:ascii="Book Antiqua" w:hAnsi="Book Antiqua"/>
          <w:szCs w:val="24"/>
          <w:lang w:val="en-US"/>
        </w:rPr>
        <w:t xml:space="preserve">where it is </w:t>
      </w:r>
      <w:r w:rsidR="008D3FF9" w:rsidRPr="003769FB">
        <w:rPr>
          <w:rFonts w:ascii="Book Antiqua" w:hAnsi="Book Antiqua"/>
          <w:szCs w:val="24"/>
          <w:lang w:val="en-US"/>
        </w:rPr>
        <w:t>targeted by</w:t>
      </w:r>
      <w:r w:rsidR="009F49EF" w:rsidRPr="003769FB">
        <w:rPr>
          <w:rFonts w:ascii="Book Antiqua" w:hAnsi="Book Antiqua"/>
          <w:szCs w:val="24"/>
          <w:lang w:val="en-US"/>
        </w:rPr>
        <w:t xml:space="preserve"> phosphatidylinositol bisphosphates (PIP2), </w:t>
      </w:r>
      <w:r w:rsidR="00F53802" w:rsidRPr="003769FB">
        <w:rPr>
          <w:rFonts w:ascii="Book Antiqua" w:hAnsi="Book Antiqua"/>
          <w:szCs w:val="24"/>
          <w:lang w:val="en-US"/>
        </w:rPr>
        <w:t xml:space="preserve">which are essential </w:t>
      </w:r>
      <w:r w:rsidR="009F49EF" w:rsidRPr="003769FB">
        <w:rPr>
          <w:rFonts w:ascii="Book Antiqua" w:hAnsi="Book Antiqua"/>
          <w:szCs w:val="24"/>
          <w:lang w:val="en-US"/>
        </w:rPr>
        <w:t>interaction partners of α-TTP</w:t>
      </w:r>
      <w:r w:rsidR="009F49EF"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4cad18c9-2e22-4b1e-b070-7ca9a4a57e9e PFBsYWNlaG9sZGVyPg0KICA8QWRkSW5WZXJzaW9uPjQuNC4wLjI4PC9BZGRJblZlcnNpb24+DQogIDxJZD40Y2FkMThjOS0yZTIyLTRiMWUtYjA3MC03Y2E5YTRhNTdlOWU8L0lkPg0KICA8RW50cmllcz4NCiAgICA8RW50cnk+DQogICAgICA8SWQ+MjZhMTVmZDUtNjYxNy00Mzk3LThjZDMtZGVjZDZhYWNmM2NkPC9JZD4NCiAgICAgIDxSZWZlcmVuY2VJZD4zOGE5MzI5My0yYmE5LTQyM2UtOGU0NC01MDg4ZGNjZWIzM2U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c2XTwvVGV4dD4NCiAgICA8L1RleHRVbml0Pg0KICA8L1RleHRVbml0cz4NCjwvUGxhY2Vob2xkZXI+</w:instrText>
      </w:r>
      <w:r w:rsidR="009F49EF" w:rsidRPr="003769FB">
        <w:rPr>
          <w:rFonts w:ascii="Book Antiqua" w:hAnsi="Book Antiqua"/>
          <w:szCs w:val="24"/>
          <w:lang w:val="en-US"/>
        </w:rPr>
        <w:fldChar w:fldCharType="separate"/>
      </w:r>
      <w:bookmarkStart w:id="188" w:name="_CTVP0014cad18c92e224b1eb0707ca9a4a57e9e"/>
      <w:r w:rsidR="00A23467" w:rsidRPr="003769FB">
        <w:rPr>
          <w:rFonts w:ascii="Book Antiqua" w:hAnsi="Book Antiqua"/>
          <w:szCs w:val="24"/>
          <w:vertAlign w:val="superscript"/>
          <w:lang w:val="en-US"/>
        </w:rPr>
        <w:t>[76]</w:t>
      </w:r>
      <w:bookmarkEnd w:id="188"/>
      <w:r w:rsidR="009F49EF" w:rsidRPr="003769FB">
        <w:rPr>
          <w:rFonts w:ascii="Book Antiqua" w:hAnsi="Book Antiqua"/>
          <w:szCs w:val="24"/>
          <w:lang w:val="en-US"/>
        </w:rPr>
        <w:fldChar w:fldCharType="end"/>
      </w:r>
      <w:r w:rsidR="009F49EF" w:rsidRPr="003769FB">
        <w:rPr>
          <w:rFonts w:ascii="Book Antiqua" w:hAnsi="Book Antiqua"/>
          <w:szCs w:val="24"/>
          <w:lang w:val="en-US"/>
        </w:rPr>
        <w:t xml:space="preserve">. </w:t>
      </w:r>
      <w:r w:rsidR="0020415C" w:rsidRPr="003769FB">
        <w:rPr>
          <w:rFonts w:ascii="Book Antiqua" w:hAnsi="Book Antiqua"/>
          <w:szCs w:val="24"/>
          <w:lang w:val="en-US"/>
        </w:rPr>
        <w:t>In this case, α-TTP has been shown to transfer α-TOH between membranes through direct protein-membrane interactions</w:t>
      </w:r>
      <w:r w:rsidR="0020415C" w:rsidRPr="003769FB">
        <w:rPr>
          <w:rFonts w:ascii="Book Antiqua" w:hAnsi="Book Antiqua"/>
          <w:szCs w:val="24"/>
          <w:lang w:val="en-US"/>
        </w:rPr>
        <w:fldChar w:fldCharType="begin"/>
      </w:r>
      <w:r w:rsidR="0020415C" w:rsidRPr="003769FB">
        <w:rPr>
          <w:rFonts w:ascii="Book Antiqua" w:hAnsi="Book Antiqua"/>
          <w:szCs w:val="24"/>
          <w:lang w:val="en-US"/>
        </w:rPr>
        <w:instrText>ADDIN CITAVI.PLACEHOLDER 5e8a9f7d-60d9-427c-bc39-6a3e480e8f29 PFBsYWNlaG9sZGVyPg0KICA8QWRkSW5WZXJzaW9uPjQuNC4wLjI4PC9BZGRJblZlcnNpb24+DQogIDxJZD41ZThhOWY3ZC02MGQ5LTQyN2MtYmMzOS02YTNlNDgwZThmMjk8L0lkPg0KICA8RW50cmllcz4NCiAgICA8RW50cnk+DQogICAgICA8SWQ+NWMxOTM1YTYtM2Q0NC00YTM5LThkOWMtMGFiODIzNDBhZWI1PC9JZD4NCiAgICAgIDxSZWZlcmVuY2VJZD4zNGI4NjI0My05OWNjLTQyYTQtYWQ1Yi03NjcxMDQxMDY3YzQ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xMTHigJMxMTNdPC9UZXh0Pg0KICAgIDwvVGV4dFVuaXQ+DQogIDwvVGV4dFVuaXRzPg0KPC9QbGFjZWhvbGRlcj4=</w:instrText>
      </w:r>
      <w:r w:rsidR="0020415C" w:rsidRPr="003769FB">
        <w:rPr>
          <w:rFonts w:ascii="Book Antiqua" w:hAnsi="Book Antiqua"/>
          <w:szCs w:val="24"/>
          <w:lang w:val="en-US"/>
        </w:rPr>
        <w:fldChar w:fldCharType="separate"/>
      </w:r>
      <w:r w:rsidR="0020415C" w:rsidRPr="003769FB">
        <w:rPr>
          <w:rFonts w:ascii="Book Antiqua" w:hAnsi="Book Antiqua"/>
          <w:szCs w:val="24"/>
          <w:vertAlign w:val="superscript"/>
          <w:lang w:val="en-US"/>
        </w:rPr>
        <w:t>[111–113]</w:t>
      </w:r>
      <w:r w:rsidR="0020415C" w:rsidRPr="003769FB">
        <w:rPr>
          <w:rFonts w:ascii="Book Antiqua" w:hAnsi="Book Antiqua"/>
          <w:szCs w:val="24"/>
          <w:lang w:val="en-US"/>
        </w:rPr>
        <w:fldChar w:fldCharType="end"/>
      </w:r>
      <w:r w:rsidR="0020415C" w:rsidRPr="003769FB">
        <w:rPr>
          <w:rFonts w:ascii="Book Antiqua" w:hAnsi="Book Antiqua"/>
          <w:szCs w:val="24"/>
          <w:lang w:val="en-US"/>
        </w:rPr>
        <w:t xml:space="preserve">. </w:t>
      </w:r>
      <w:r w:rsidR="009F49EF" w:rsidRPr="003769FB">
        <w:rPr>
          <w:rFonts w:ascii="Book Antiqua" w:hAnsi="Book Antiqua"/>
          <w:szCs w:val="24"/>
          <w:lang w:val="en-US"/>
        </w:rPr>
        <w:t xml:space="preserve">In brief, experiments with liposomes </w:t>
      </w:r>
      <w:r w:rsidR="005F2B02" w:rsidRPr="003769FB">
        <w:rPr>
          <w:rFonts w:ascii="Book Antiqua" w:hAnsi="Book Antiqua"/>
          <w:szCs w:val="24"/>
          <w:lang w:val="en-US"/>
        </w:rPr>
        <w:t xml:space="preserve">have </w:t>
      </w:r>
      <w:r w:rsidR="009F49EF" w:rsidRPr="003769FB">
        <w:rPr>
          <w:rFonts w:ascii="Book Antiqua" w:hAnsi="Book Antiqua"/>
          <w:szCs w:val="24"/>
          <w:lang w:val="en-US"/>
        </w:rPr>
        <w:t>revealed that α-TTP acts as an α-TOH/PIP2 exchanger</w:t>
      </w:r>
      <w:r w:rsidR="009F49EF" w:rsidRPr="003769FB">
        <w:rPr>
          <w:rFonts w:ascii="Book Antiqua" w:hAnsi="Book Antiqua"/>
          <w:szCs w:val="24"/>
          <w:lang w:val="en-US"/>
        </w:rPr>
        <w:fldChar w:fldCharType="begin"/>
      </w:r>
      <w:r w:rsidR="00CC6BF1" w:rsidRPr="003769FB">
        <w:rPr>
          <w:rFonts w:ascii="Book Antiqua" w:hAnsi="Book Antiqua"/>
          <w:b/>
          <w:szCs w:val="24"/>
          <w:lang w:val="en-US"/>
        </w:rPr>
        <w:instrText>ADDIN CITAVI.PLACEHOLDER 21b0d570-b9f2-422b-b115-ea8e8bf88f04 PFBsYWNlaG9sZGVyPg0KICA8QWRkSW5WZXJzaW9uPjQuNC4wLjI4PC9BZGRJblZlcnNpb24+DQogIDxJZD4yMWIwZDU3MC1iOWYyLTQyMmItYjExNS1lYThlOGJmODhmMDQ8L0lkPg0KICA8RW50cmllcz4NCiAgICA8RW50cnk+DQogICAgICA8SWQ+MjZhMTVmZDUtNjYxNy00Mzk3LThjZDMtZGVjZDZhYWNmM2NkPC9JZD4NCiAgICAgIDxSZWZlcmVuY2VJZD4zOGE5MzI5My0yYmE5LTQyM2UtOGU0NC01MDg4ZGNjZWIzM2U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c2XTwvVGV4dD4NCiAgICA8L1RleHRVbml0Pg0KICA8L1RleHRVbml0cz4NCjwvUGxhY2Vob2xkZXI+</w:instrText>
      </w:r>
      <w:r w:rsidR="009F49EF" w:rsidRPr="003769FB">
        <w:rPr>
          <w:rFonts w:ascii="Book Antiqua" w:hAnsi="Book Antiqua"/>
          <w:szCs w:val="24"/>
          <w:lang w:val="en-US"/>
        </w:rPr>
        <w:fldChar w:fldCharType="separate"/>
      </w:r>
      <w:bookmarkStart w:id="189" w:name="_CTVP00121b0d570b9f2422bb115ea8e8bf88f04"/>
      <w:r w:rsidR="00A23467" w:rsidRPr="003769FB">
        <w:rPr>
          <w:rFonts w:ascii="Book Antiqua" w:hAnsi="Book Antiqua"/>
          <w:szCs w:val="24"/>
          <w:vertAlign w:val="superscript"/>
          <w:lang w:val="en-US"/>
        </w:rPr>
        <w:t>[76]</w:t>
      </w:r>
      <w:bookmarkEnd w:id="189"/>
      <w:r w:rsidR="009F49EF" w:rsidRPr="003769FB">
        <w:rPr>
          <w:rFonts w:ascii="Book Antiqua" w:hAnsi="Book Antiqua"/>
          <w:szCs w:val="24"/>
          <w:lang w:val="en-US"/>
        </w:rPr>
        <w:fldChar w:fldCharType="end"/>
      </w:r>
      <w:r w:rsidR="009F49EF" w:rsidRPr="003769FB">
        <w:rPr>
          <w:rFonts w:ascii="Book Antiqua" w:hAnsi="Book Antiqua"/>
          <w:szCs w:val="24"/>
          <w:lang w:val="en-US"/>
        </w:rPr>
        <w:t xml:space="preserve">. </w:t>
      </w:r>
      <w:r w:rsidR="00C55976" w:rsidRPr="003769FB">
        <w:rPr>
          <w:rFonts w:ascii="Book Antiqua" w:hAnsi="Book Antiqua"/>
          <w:szCs w:val="24"/>
          <w:lang w:val="en-US"/>
        </w:rPr>
        <w:t xml:space="preserve">A flippase </w:t>
      </w:r>
      <w:r w:rsidR="005F2B02" w:rsidRPr="003769FB">
        <w:rPr>
          <w:rFonts w:ascii="Book Antiqua" w:hAnsi="Book Antiqua"/>
          <w:szCs w:val="24"/>
          <w:lang w:val="en-US"/>
        </w:rPr>
        <w:t xml:space="preserve">has been </w:t>
      </w:r>
      <w:r w:rsidR="00C55976" w:rsidRPr="003769FB">
        <w:rPr>
          <w:rFonts w:ascii="Book Antiqua" w:hAnsi="Book Antiqua"/>
          <w:szCs w:val="24"/>
          <w:lang w:val="en-US"/>
        </w:rPr>
        <w:t>suggested to be involved in the transfer of α-TOH to the outer leaflet of the plasma membrane</w:t>
      </w:r>
      <w:r w:rsidR="00CC6BF1"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aa53f69e-bd68-40c6-a003-9374886ad7d5 PFBsYWNlaG9sZGVyPg0KICA8QWRkSW5WZXJzaW9uPjQuNC4wLjI4PC9BZGRJblZlcnNpb24+DQogIDxJZD5hYTUzZjY5ZS1iZDY4LTQwYzYtYTAwMy05Mzc0ODg2YWQ3ZDU8L0lkPg0KICA8RW50cmllcz4NCiAgICA8RW50cnk+DQogICAgICA8SWQ+Y2ZiMDQwMWEtYzFhYS00NmM3LWIyZWQtODRjZTdhODY3ZTkzPC9JZD4NCiAgICAgIDxSZWZlcmVuY2VJZD5jOTE5ZTg5OC1kZjk1LTQzYmItOTJhMC1kMjkwMDY1ZDhhMWM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E0XTwvVGV4dD4NCiAgICA8L1RleHRVbml0Pg0KICA8L1RleHRVbml0cz4NCjwvUGxhY2Vob2xkZXI+</w:instrText>
      </w:r>
      <w:r w:rsidR="00CC6BF1" w:rsidRPr="003769FB">
        <w:rPr>
          <w:rFonts w:ascii="Book Antiqua" w:hAnsi="Book Antiqua"/>
          <w:szCs w:val="24"/>
          <w:lang w:val="en-US"/>
        </w:rPr>
        <w:fldChar w:fldCharType="separate"/>
      </w:r>
      <w:bookmarkStart w:id="190" w:name="_CTVP001aa53f69ebd6840c6a0039374886ad7d5"/>
      <w:r w:rsidR="00CC6BF1" w:rsidRPr="003769FB">
        <w:rPr>
          <w:rFonts w:ascii="Book Antiqua" w:hAnsi="Book Antiqua"/>
          <w:szCs w:val="24"/>
          <w:vertAlign w:val="superscript"/>
          <w:lang w:val="en-US"/>
        </w:rPr>
        <w:t>[114]</w:t>
      </w:r>
      <w:bookmarkEnd w:id="190"/>
      <w:r w:rsidR="00CC6BF1" w:rsidRPr="003769FB">
        <w:rPr>
          <w:rFonts w:ascii="Book Antiqua" w:hAnsi="Book Antiqua"/>
          <w:szCs w:val="24"/>
          <w:lang w:val="en-US"/>
        </w:rPr>
        <w:fldChar w:fldCharType="end"/>
      </w:r>
      <w:r w:rsidR="00C55976" w:rsidRPr="003769FB">
        <w:rPr>
          <w:rFonts w:ascii="Book Antiqua" w:hAnsi="Book Antiqua"/>
          <w:szCs w:val="24"/>
          <w:lang w:val="en-US"/>
        </w:rPr>
        <w:t xml:space="preserve">. </w:t>
      </w:r>
      <w:r w:rsidR="005F2B02" w:rsidRPr="003769FB">
        <w:rPr>
          <w:rFonts w:ascii="Book Antiqua" w:hAnsi="Book Antiqua"/>
          <w:szCs w:val="24"/>
          <w:lang w:val="en-US"/>
        </w:rPr>
        <w:t xml:space="preserve">Next </w:t>
      </w:r>
      <w:r w:rsidR="00C55976" w:rsidRPr="003769FB">
        <w:rPr>
          <w:rFonts w:ascii="Book Antiqua" w:hAnsi="Book Antiqua"/>
          <w:szCs w:val="24"/>
          <w:lang w:val="en-US"/>
        </w:rPr>
        <w:t>is the spontaneous transfer of α-TOH to nascent VLDL particles in the perisinusoidal space</w:t>
      </w:r>
      <w:r w:rsidR="00C55976"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04de82ae-64e7-4738-ae9b-5282dbf45b40 PFBsYWNlaG9sZGVyPg0KICA8QWRkSW5WZXJzaW9uPjQuNC4wLjI4PC9BZGRJblZlcnNpb24+DQogIDxJZD4wNGRlODJhZS02NGU3LTQ3MzgtYWU5Yi01MjgyZGJmNDViNDA8L0lkPg0KICA8RW50cmllcz4NCiAgICA8RW50cnk+DQogICAgICA8SWQ+MzYzZDcwMTUtYjlhOC00YmZhLTliNDQtM2FjYTk0NjE3Y2FjPC9JZD4NCiAgICAgIDxSZWZlcmVuY2VJZD5mYzY3ZWQzZi0yNDI4LTQyMjUtYjBkYS01YjI0MGRiYjEwY2Q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3Ml08L1RleHQ+DQogICAgPC9UZXh0VW5pdD4NCiAgPC9UZXh0VW5pdHM+DQo8L1BsYWNlaG9sZGVyPg==</w:instrText>
      </w:r>
      <w:r w:rsidR="00C55976" w:rsidRPr="003769FB">
        <w:rPr>
          <w:rFonts w:ascii="Book Antiqua" w:hAnsi="Book Antiqua"/>
          <w:szCs w:val="24"/>
          <w:lang w:val="en-US"/>
        </w:rPr>
        <w:fldChar w:fldCharType="separate"/>
      </w:r>
      <w:bookmarkStart w:id="191" w:name="_CTVP00104de82ae64e74738ae9b5282dbf45b40"/>
      <w:r w:rsidR="00CC6BF1" w:rsidRPr="003769FB">
        <w:rPr>
          <w:rFonts w:ascii="Book Antiqua" w:hAnsi="Book Antiqua"/>
          <w:szCs w:val="24"/>
          <w:vertAlign w:val="superscript"/>
          <w:lang w:val="en-US"/>
        </w:rPr>
        <w:t>[72]</w:t>
      </w:r>
      <w:bookmarkEnd w:id="191"/>
      <w:r w:rsidR="00C55976" w:rsidRPr="003769FB">
        <w:rPr>
          <w:rFonts w:ascii="Book Antiqua" w:hAnsi="Book Antiqua"/>
          <w:szCs w:val="24"/>
          <w:lang w:val="en-US"/>
        </w:rPr>
        <w:fldChar w:fldCharType="end"/>
      </w:r>
      <w:r w:rsidR="00C55976" w:rsidRPr="003769FB">
        <w:rPr>
          <w:rFonts w:ascii="Book Antiqua" w:hAnsi="Book Antiqua"/>
          <w:szCs w:val="24"/>
          <w:lang w:val="en-US"/>
        </w:rPr>
        <w:t xml:space="preserve">. </w:t>
      </w:r>
      <w:r w:rsidRPr="003769FB">
        <w:rPr>
          <w:rFonts w:ascii="Book Antiqua" w:hAnsi="Book Antiqua"/>
          <w:szCs w:val="24"/>
          <w:lang w:val="en-US"/>
        </w:rPr>
        <w:t xml:space="preserve">Interestingly, the effectiveness of the enrichment of nascent VLDL and pre-VLDL with the different stereoisomers </w:t>
      </w:r>
      <w:r w:rsidRPr="003769FB">
        <w:rPr>
          <w:rFonts w:ascii="Book Antiqua" w:hAnsi="Book Antiqua"/>
          <w:i/>
          <w:szCs w:val="24"/>
          <w:lang w:val="en-US"/>
        </w:rPr>
        <w:t>RRR</w:t>
      </w:r>
      <w:r w:rsidRPr="003769FB">
        <w:rPr>
          <w:rFonts w:ascii="Book Antiqua" w:hAnsi="Book Antiqua"/>
          <w:szCs w:val="24"/>
          <w:lang w:val="en-US"/>
        </w:rPr>
        <w:t xml:space="preserve">-α-TOH and </w:t>
      </w:r>
      <w:r w:rsidRPr="003769FB">
        <w:rPr>
          <w:rFonts w:ascii="Book Antiqua" w:hAnsi="Book Antiqua"/>
          <w:i/>
          <w:szCs w:val="24"/>
          <w:lang w:val="en-US"/>
        </w:rPr>
        <w:t>SRR</w:t>
      </w:r>
      <w:r w:rsidRPr="003769FB">
        <w:rPr>
          <w:rFonts w:ascii="Book Antiqua" w:hAnsi="Book Antiqua"/>
          <w:szCs w:val="24"/>
          <w:lang w:val="en-US"/>
        </w:rPr>
        <w:t xml:space="preserve">-α-TOH is </w:t>
      </w:r>
      <w:r w:rsidR="00F53802" w:rsidRPr="003769FB">
        <w:rPr>
          <w:rFonts w:ascii="Book Antiqua" w:hAnsi="Book Antiqua"/>
          <w:szCs w:val="24"/>
          <w:lang w:val="en-US"/>
        </w:rPr>
        <w:t>similar</w:t>
      </w:r>
      <w:r w:rsidRPr="003769FB">
        <w:rPr>
          <w:rFonts w:ascii="Book Antiqua" w:hAnsi="Book Antiqua"/>
          <w:szCs w:val="24"/>
          <w:lang w:val="en-US"/>
        </w:rPr>
        <w:t xml:space="preserve">, although α-TTP is known to be more specific for </w:t>
      </w:r>
      <w:r w:rsidRPr="003769FB">
        <w:rPr>
          <w:rFonts w:ascii="Book Antiqua" w:hAnsi="Book Antiqua"/>
          <w:i/>
          <w:szCs w:val="24"/>
          <w:lang w:val="en-US"/>
        </w:rPr>
        <w:t>RRR</w:t>
      </w:r>
      <w:r w:rsidRPr="003769FB">
        <w:rPr>
          <w:rFonts w:ascii="Book Antiqua" w:hAnsi="Book Antiqua"/>
          <w:szCs w:val="24"/>
          <w:lang w:val="en-US"/>
        </w:rPr>
        <w:t>-α-TOH</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551cce19-5254-454d-90c7-9680ca2fa003 PFBsYWNlaG9sZGVyPg0KICA8QWRkSW5WZXJzaW9uPjQuNC4wLjI4PC9BZGRJblZlcnNpb24+DQogIDxJZD41NTFjY2UxOS01MjU0LTQ1NGQtOTBjNy05NjgwY2EyZmEwMDM8L0lkPg0KICA8RW50cmllcz4NCiAgICA8RW50cnk+DQogICAgICA8SWQ+MDRiOTI3YWEtYTA0ZC00OTQxLTkzODMtZTc0NTVmZGM1NmI5PC9JZD4NCiAgICAgIDxSZWZlcmVuY2VJZD5mYzY3ZWQzZi0yNDI4LTQyMjUtYjBkYS01YjI0MGRiYjEwY2Q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cyXTwvVGV4dD4NCiAgICA8L1RleHRVbml0Pg0KICA8L1RleHRVbml0cz4NCjwvUGxhY2Vob2xkZXI+</w:instrText>
      </w:r>
      <w:r w:rsidRPr="003769FB">
        <w:rPr>
          <w:rFonts w:ascii="Book Antiqua" w:hAnsi="Book Antiqua"/>
          <w:szCs w:val="24"/>
          <w:lang w:val="en-US"/>
        </w:rPr>
        <w:fldChar w:fldCharType="separate"/>
      </w:r>
      <w:bookmarkStart w:id="192" w:name="_CTVP001551cce195254454d90c79680ca2fa003"/>
      <w:r w:rsidR="00A23467" w:rsidRPr="003769FB">
        <w:rPr>
          <w:rFonts w:ascii="Book Antiqua" w:hAnsi="Book Antiqua"/>
          <w:szCs w:val="24"/>
          <w:vertAlign w:val="superscript"/>
          <w:lang w:val="en-US"/>
        </w:rPr>
        <w:t>[72]</w:t>
      </w:r>
      <w:bookmarkEnd w:id="192"/>
      <w:r w:rsidRPr="003769FB">
        <w:rPr>
          <w:rFonts w:ascii="Book Antiqua" w:hAnsi="Book Antiqua"/>
          <w:szCs w:val="24"/>
          <w:lang w:val="en-US"/>
        </w:rPr>
        <w:fldChar w:fldCharType="end"/>
      </w:r>
      <w:r w:rsidRPr="003769FB">
        <w:rPr>
          <w:rFonts w:ascii="Book Antiqua" w:hAnsi="Book Antiqua"/>
          <w:szCs w:val="24"/>
          <w:lang w:val="en-US"/>
        </w:rPr>
        <w:t xml:space="preserve">. Hence, the enrichment of VLDL seems to be more complex. However, the Golgi apparatus is probably not involved in this process. As shown by Arita </w:t>
      </w:r>
      <w:r w:rsidR="003500AB" w:rsidRPr="003769FB">
        <w:rPr>
          <w:rFonts w:ascii="Book Antiqua" w:hAnsi="Book Antiqua"/>
          <w:i/>
          <w:szCs w:val="24"/>
          <w:lang w:val="en-US"/>
        </w:rPr>
        <w:t>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eb92b6c2-aac8-462d-99f4-fd55ef2a04e3 PFBsYWNlaG9sZGVyPg0KICA8QWRkSW5WZXJzaW9uPjQuNC4wLjI4PC9BZGRJblZlcnNpb24+DQogIDxJZD5lYjkyYjZjMi1hYWM4LTQ2MmQtOTlmNC1mZDU1ZWYyYTA0ZTM8L0lkPg0KICA8RW50cmllcz4NCiAgICA8RW50cnk+DQogICAgICA8SWQ+ZTNkOTVjMDUtNGVmZC00MWFkLWJhZDItNzU0YTY1NTU2MGQ3PC9JZD4NCiAgICAgIDxSZWZlcmVuY2VJZD5mMTg1NmEyMS01Y2Q5LTRmM2QtYWYyNi05NTRkYzFkMGJmY2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E1XTwvVGV4dD4NCiAgICA8L1RleHRVbml0Pg0KICA8L1RleHRVbml0cz4NCjwvUGxhY2Vob2xkZXI+</w:instrText>
      </w:r>
      <w:r w:rsidRPr="003769FB">
        <w:rPr>
          <w:rFonts w:ascii="Book Antiqua" w:hAnsi="Book Antiqua"/>
          <w:szCs w:val="24"/>
          <w:lang w:val="en-US"/>
        </w:rPr>
        <w:fldChar w:fldCharType="separate"/>
      </w:r>
      <w:bookmarkStart w:id="193" w:name="_CTVP001eb92b6c2aac8462d99f4fd55ef2a04e3"/>
      <w:r w:rsidR="00CC6BF1" w:rsidRPr="003769FB">
        <w:rPr>
          <w:rFonts w:ascii="Book Antiqua" w:hAnsi="Book Antiqua"/>
          <w:szCs w:val="24"/>
          <w:vertAlign w:val="superscript"/>
          <w:lang w:val="en-US"/>
        </w:rPr>
        <w:t>[115]</w:t>
      </w:r>
      <w:bookmarkEnd w:id="193"/>
      <w:r w:rsidRPr="003769FB">
        <w:rPr>
          <w:rFonts w:ascii="Book Antiqua" w:hAnsi="Book Antiqua"/>
          <w:szCs w:val="24"/>
          <w:lang w:val="en-US"/>
        </w:rPr>
        <w:fldChar w:fldCharType="end"/>
      </w:r>
      <w:r w:rsidRPr="003769FB">
        <w:rPr>
          <w:rFonts w:ascii="Book Antiqua" w:hAnsi="Book Antiqua"/>
          <w:szCs w:val="24"/>
          <w:lang w:val="en-US"/>
        </w:rPr>
        <w:t xml:space="preserve">, suppression of the </w:t>
      </w:r>
      <w:r w:rsidR="006D6F5E" w:rsidRPr="003769FB">
        <w:rPr>
          <w:rFonts w:ascii="Book Antiqua" w:hAnsi="Book Antiqua"/>
          <w:szCs w:val="24"/>
          <w:lang w:val="en-US"/>
        </w:rPr>
        <w:t>endoplasmic reticulum</w:t>
      </w:r>
      <w:r w:rsidRPr="003769FB">
        <w:rPr>
          <w:rFonts w:ascii="Book Antiqua" w:hAnsi="Book Antiqua"/>
          <w:szCs w:val="24"/>
          <w:lang w:val="en-US"/>
        </w:rPr>
        <w:t xml:space="preserve">/Golgi secretory pathway using brefeldin A did not affect the </w:t>
      </w:r>
      <w:r w:rsidR="00F53802" w:rsidRPr="003769FB">
        <w:rPr>
          <w:rFonts w:ascii="Book Antiqua" w:hAnsi="Book Antiqua"/>
          <w:szCs w:val="24"/>
          <w:lang w:val="en-US"/>
        </w:rPr>
        <w:t>release</w:t>
      </w:r>
      <w:r w:rsidRPr="003769FB">
        <w:rPr>
          <w:rFonts w:ascii="Book Antiqua" w:hAnsi="Book Antiqua"/>
          <w:szCs w:val="24"/>
          <w:lang w:val="en-US"/>
        </w:rPr>
        <w:t xml:space="preserve"> of α-TOH. These findings suggest that α-TOH can be secreted by the liver independently from VLDL, although post-secretory nascent VLDL </w:t>
      </w:r>
      <w:r w:rsidR="00961280" w:rsidRPr="003769FB">
        <w:rPr>
          <w:rFonts w:ascii="Book Antiqua" w:hAnsi="Book Antiqua"/>
          <w:lang w:val="en-US"/>
        </w:rPr>
        <w:t xml:space="preserve">has not yet been eliminated as a </w:t>
      </w:r>
      <w:r w:rsidR="00F53802" w:rsidRPr="003769FB">
        <w:rPr>
          <w:rFonts w:ascii="Book Antiqua" w:hAnsi="Book Antiqua"/>
          <w:szCs w:val="24"/>
          <w:lang w:val="en-US"/>
        </w:rPr>
        <w:t>physiologic</w:t>
      </w:r>
      <w:r w:rsidR="005F2B02" w:rsidRPr="003769FB">
        <w:rPr>
          <w:rFonts w:ascii="Book Antiqua" w:hAnsi="Book Antiqua"/>
          <w:szCs w:val="24"/>
          <w:lang w:val="en-US"/>
        </w:rPr>
        <w:t>al</w:t>
      </w:r>
      <w:r w:rsidR="00F53802" w:rsidRPr="003769FB">
        <w:rPr>
          <w:rFonts w:ascii="Book Antiqua" w:hAnsi="Book Antiqua"/>
          <w:szCs w:val="24"/>
          <w:lang w:val="en-US"/>
        </w:rPr>
        <w:t xml:space="preserve"> α-TOH acceptor</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d1281353-9505-434f-aa5c-4a020725e1cd PFBsYWNlaG9sZGVyPg0KICA8QWRkSW5WZXJzaW9uPjQuNC4wLjI4PC9BZGRJblZlcnNpb24+DQogIDxJZD5kMTI4MTM1My05NTA1LTQzNGYtYWE1Yy00YTAyMDcyNWUxY2Q8L0lkPg0KICA8RW50cmllcz4NCiAgICA8RW50cnk+DQogICAgICA8SWQ+OTc3MzNlODktODBmZS00NzJlLWFlZDgtYmY3YTZlMGNiOGExPC9JZD4NCiAgICAgIDxSZWZlcmVuY2VJZD5mYzY3ZWQzZi0yNDI4LTQyMjUtYjBkYS01YjI0MGRiYjEwY2Q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cyXTwvVGV4dD4NCiAgICA8L1RleHRVbml0Pg0KICA8L1RleHRVbml0cz4NCjwvUGxhY2Vob2xkZXI+</w:instrText>
      </w:r>
      <w:r w:rsidRPr="003769FB">
        <w:rPr>
          <w:rFonts w:ascii="Book Antiqua" w:hAnsi="Book Antiqua"/>
          <w:szCs w:val="24"/>
          <w:lang w:val="en-US"/>
        </w:rPr>
        <w:fldChar w:fldCharType="separate"/>
      </w:r>
      <w:bookmarkStart w:id="194" w:name="_CTVP001d12813539505434faa5c4a020725e1cd"/>
      <w:r w:rsidR="00A23467" w:rsidRPr="003769FB">
        <w:rPr>
          <w:rFonts w:ascii="Book Antiqua" w:hAnsi="Book Antiqua"/>
          <w:szCs w:val="24"/>
          <w:vertAlign w:val="superscript"/>
          <w:lang w:val="en-US"/>
        </w:rPr>
        <w:t>[72]</w:t>
      </w:r>
      <w:bookmarkEnd w:id="194"/>
      <w:r w:rsidRPr="003769FB">
        <w:rPr>
          <w:rFonts w:ascii="Book Antiqua" w:hAnsi="Book Antiqua"/>
          <w:szCs w:val="24"/>
          <w:lang w:val="en-US"/>
        </w:rPr>
        <w:fldChar w:fldCharType="end"/>
      </w:r>
      <w:r w:rsidRPr="003769FB">
        <w:rPr>
          <w:rFonts w:ascii="Book Antiqua" w:hAnsi="Book Antiqua"/>
          <w:szCs w:val="24"/>
          <w:lang w:val="en-US"/>
        </w:rPr>
        <w:t>.</w:t>
      </w:r>
      <w:r w:rsidR="002C24CB" w:rsidRPr="003769FB">
        <w:rPr>
          <w:rFonts w:ascii="Book Antiqua" w:hAnsi="Book Antiqua"/>
          <w:szCs w:val="24"/>
          <w:lang w:val="en-US"/>
        </w:rPr>
        <w:t xml:space="preserve"> </w:t>
      </w:r>
    </w:p>
    <w:p w14:paraId="65C0EA08" w14:textId="796069D7" w:rsidR="00C05FEA" w:rsidRPr="003769FB" w:rsidRDefault="00C05FEA" w:rsidP="004D49D8">
      <w:pPr>
        <w:widowControl w:val="0"/>
        <w:spacing w:after="0"/>
        <w:ind w:firstLineChars="150" w:firstLine="360"/>
        <w:rPr>
          <w:rFonts w:ascii="Book Antiqua" w:hAnsi="Book Antiqua"/>
          <w:szCs w:val="24"/>
        </w:rPr>
      </w:pPr>
      <w:r w:rsidRPr="003769FB">
        <w:rPr>
          <w:rFonts w:ascii="Book Antiqua" w:hAnsi="Book Antiqua"/>
          <w:szCs w:val="24"/>
          <w:lang w:val="en-US"/>
        </w:rPr>
        <w:t xml:space="preserve">Familial isolated vitamin E deficiency, which is also known as ataxia with isolated vitamin E deficiency (AVED), is categorized as a primary vitamin E deficiency. Symptoms of AVED are ataxia, dysarthria, reduced or absent tendon jerks, and impaired vibration sense. </w:t>
      </w:r>
      <w:r w:rsidR="00BA1818" w:rsidRPr="003769FB">
        <w:rPr>
          <w:rFonts w:ascii="Book Antiqua" w:hAnsi="Book Antiqua"/>
          <w:szCs w:val="24"/>
          <w:lang w:val="en-US"/>
        </w:rPr>
        <w:t xml:space="preserve">Ataxia with isolated vitamin E deficiency </w:t>
      </w:r>
      <w:r w:rsidRPr="003769FB">
        <w:rPr>
          <w:rFonts w:ascii="Book Antiqua" w:hAnsi="Book Antiqua"/>
          <w:szCs w:val="24"/>
          <w:lang w:val="en-US"/>
        </w:rPr>
        <w:t xml:space="preserve">is an autosomal recessive disorder caused by mutations in the </w:t>
      </w:r>
      <w:r w:rsidR="006D6F5E" w:rsidRPr="003769FB">
        <w:rPr>
          <w:rFonts w:ascii="Book Antiqua" w:hAnsi="Book Antiqua"/>
          <w:i/>
          <w:szCs w:val="24"/>
          <w:lang w:val="en-US"/>
        </w:rPr>
        <w:t>TTPA</w:t>
      </w:r>
      <w:r w:rsidRPr="003769FB">
        <w:rPr>
          <w:rFonts w:ascii="Book Antiqua" w:hAnsi="Book Antiqua"/>
          <w:szCs w:val="24"/>
          <w:lang w:val="en-US"/>
        </w:rPr>
        <w:t xml:space="preserve"> gene</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62dd1137-29a9-4a21-a112-95bb3c1b5dfd PFBsYWNlaG9sZGVyPg0KICA8QWRkSW5WZXJzaW9uPjQuNC4wLjI4PC9BZGRJblZlcnNpb24+DQogIDxJZD42MmRkMTEzNy0yOWE5LTRhMjEtYTExMi05NWJiM2MxYjVkZmQ8L0lkPg0KICA8RW50cmllcz4NCiAgICA8RW50cnk+DQogICAgICA8SWQ+M2U2MDZjYWEtYjVkOC00MmZiLWE3ZTUtZjg4ZmM1MDRkYTk0PC9JZD4NCiAgICAgIDxSZWZlcmVuY2VJZD4zOGE5MzI5My0yYmE5LTQyM2UtOGU0NC01MDg4ZGNjZWIzM2U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c2XTwvVGV4dD4NCiAgICA8L1RleHRVbml0Pg0KICA8L1RleHRVbml0cz4NCjwvUGxhY2Vob2xkZXI+</w:instrText>
      </w:r>
      <w:r w:rsidRPr="003769FB">
        <w:rPr>
          <w:rFonts w:ascii="Book Antiqua" w:hAnsi="Book Antiqua"/>
          <w:szCs w:val="24"/>
          <w:lang w:val="en-US"/>
        </w:rPr>
        <w:fldChar w:fldCharType="separate"/>
      </w:r>
      <w:bookmarkStart w:id="195" w:name="_CTVP00162dd113729a94a21a11295bb3c1b5dfd"/>
      <w:r w:rsidR="00A23467" w:rsidRPr="003769FB">
        <w:rPr>
          <w:rFonts w:ascii="Book Antiqua" w:hAnsi="Book Antiqua"/>
          <w:szCs w:val="24"/>
          <w:vertAlign w:val="superscript"/>
          <w:lang w:val="en-US"/>
        </w:rPr>
        <w:t>[76]</w:t>
      </w:r>
      <w:bookmarkEnd w:id="195"/>
      <w:r w:rsidRPr="003769FB">
        <w:rPr>
          <w:rFonts w:ascii="Book Antiqua" w:hAnsi="Book Antiqua"/>
          <w:szCs w:val="24"/>
          <w:lang w:val="en-US"/>
        </w:rPr>
        <w:fldChar w:fldCharType="end"/>
      </w:r>
      <w:r w:rsidRPr="003769FB">
        <w:rPr>
          <w:rFonts w:ascii="Book Antiqua" w:hAnsi="Book Antiqua"/>
          <w:szCs w:val="24"/>
          <w:lang w:val="en-US"/>
        </w:rPr>
        <w:t xml:space="preserve">, which result in </w:t>
      </w:r>
      <w:r w:rsidR="005F2B02" w:rsidRPr="003769FB">
        <w:rPr>
          <w:rFonts w:ascii="Book Antiqua" w:hAnsi="Book Antiqua"/>
          <w:szCs w:val="24"/>
          <w:lang w:val="en-US"/>
        </w:rPr>
        <w:t xml:space="preserve">the </w:t>
      </w:r>
      <w:r w:rsidRPr="003769FB">
        <w:rPr>
          <w:rFonts w:ascii="Book Antiqua" w:hAnsi="Book Antiqua"/>
          <w:szCs w:val="24"/>
          <w:lang w:val="en-US"/>
        </w:rPr>
        <w:lastRenderedPageBreak/>
        <w:t>inadequate distribution of vitamin E to peripheral tissue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d946d6d8-7995-4e44-9ec9-7dd5be5be769 PFBsYWNlaG9sZGVyPg0KICA8QWRkSW5WZXJzaW9uPjQuNC4wLjI4PC9BZGRJblZlcnNpb24+DQogIDxJZD5kOTQ2ZDZkOC03OTk1LTRlNDQtOWVjOS03ZGQ1YmU1YmU3Njk8L0lkPg0KICA8RW50cmllcz4NCiAgICA8RW50cnk+DQogICAgICA8SWQ+ODk2ZDM4ODItODBlZC00ZjIxLTk4MGQtMzUxZWQ3OGQ3YWIxPC9JZD4NCiAgICAgIDxSZWZlcmVuY2VJZD41ZTA3NzQ1MS1jZDVmLTQ3NTktYThkNi1hNzBhMmRjNGIxODk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TYsMTE3XTwvVGV4dD4NCiAgICA8L1RleHRVbml0Pg0KICA8L1RleHRVbml0cz4NCjwvUGxhY2Vob2xkZXI+</w:instrText>
      </w:r>
      <w:r w:rsidRPr="003769FB">
        <w:rPr>
          <w:rFonts w:ascii="Book Antiqua" w:hAnsi="Book Antiqua"/>
          <w:szCs w:val="24"/>
          <w:lang w:val="en-US"/>
        </w:rPr>
        <w:fldChar w:fldCharType="separate"/>
      </w:r>
      <w:bookmarkStart w:id="196" w:name="_CTVP001d946d6d879954e449ec97dd5be5be769"/>
      <w:r w:rsidR="00CC6BF1" w:rsidRPr="003769FB">
        <w:rPr>
          <w:rFonts w:ascii="Book Antiqua" w:hAnsi="Book Antiqua"/>
          <w:szCs w:val="24"/>
          <w:vertAlign w:val="superscript"/>
          <w:lang w:val="en-US"/>
        </w:rPr>
        <w:t>[116,117]</w:t>
      </w:r>
      <w:bookmarkEnd w:id="196"/>
      <w:r w:rsidRPr="003769FB">
        <w:rPr>
          <w:rFonts w:ascii="Book Antiqua" w:hAnsi="Book Antiqua"/>
          <w:szCs w:val="24"/>
          <w:lang w:val="en-US"/>
        </w:rPr>
        <w:fldChar w:fldCharType="end"/>
      </w:r>
      <w:r w:rsidRPr="003769FB">
        <w:rPr>
          <w:rFonts w:ascii="Book Antiqua" w:hAnsi="Book Antiqua"/>
          <w:szCs w:val="24"/>
          <w:lang w:val="en-US"/>
        </w:rPr>
        <w:t xml:space="preserve">. Many of the 20 different mutations </w:t>
      </w:r>
      <w:r w:rsidR="0020415C" w:rsidRPr="003769FB">
        <w:rPr>
          <w:rFonts w:ascii="Book Antiqua" w:hAnsi="Book Antiqua"/>
          <w:szCs w:val="24"/>
          <w:lang w:val="en-US"/>
        </w:rPr>
        <w:t xml:space="preserve">known to </w:t>
      </w:r>
      <w:r w:rsidRPr="003769FB">
        <w:rPr>
          <w:rFonts w:ascii="Book Antiqua" w:hAnsi="Book Antiqua"/>
          <w:szCs w:val="24"/>
          <w:lang w:val="en-US"/>
        </w:rPr>
        <w:t>underl</w:t>
      </w:r>
      <w:r w:rsidR="005F2B02" w:rsidRPr="003769FB">
        <w:rPr>
          <w:rFonts w:ascii="Book Antiqua" w:hAnsi="Book Antiqua"/>
          <w:szCs w:val="24"/>
          <w:lang w:val="en-US"/>
        </w:rPr>
        <w:t>ie</w:t>
      </w:r>
      <w:r w:rsidRPr="003769FB">
        <w:rPr>
          <w:rFonts w:ascii="Book Antiqua" w:hAnsi="Book Antiqua"/>
          <w:szCs w:val="24"/>
          <w:lang w:val="en-US"/>
        </w:rPr>
        <w:t xml:space="preserve"> AVED encode for truncated and therefore defective α-TTP protein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d492acce-a0b3-46e2-952c-28e27bb4f33c PFBsYWNlaG9sZGVyPg0KICA8QWRkSW5WZXJzaW9uPjQuNC4wLjI4PC9BZGRJblZlcnNpb24+DQogIDxJZD5kNDkyYWNjZS1hMGIzLTQ2ZTItOTUyYy0yOGUyN2JiNGYzM2M8L0lkPg0KICA8RW50cmllcz4NCiAgICA8RW50cnk+DQogICAgICA8SWQ+ZGQ4MjIxMjUtNTRhNS00MzllLWEyMDMtYjBkODM1ZjM0ZWU5PC9JZD4NCiAgICAgIDxSZWZlcmVuY2VJZD4zOGE5MzI5My0yYmE5LTQyM2UtOGU0NC01MDg4ZGNjZWIzM2U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c2XTwvVGV4dD4NCiAgICA8L1RleHRVbml0Pg0KICA8L1RleHRVbml0cz4NCjwvUGxhY2Vob2xkZXI+</w:instrText>
      </w:r>
      <w:r w:rsidRPr="003769FB">
        <w:rPr>
          <w:rFonts w:ascii="Book Antiqua" w:hAnsi="Book Antiqua"/>
          <w:szCs w:val="24"/>
          <w:lang w:val="en-US"/>
        </w:rPr>
        <w:fldChar w:fldCharType="separate"/>
      </w:r>
      <w:bookmarkStart w:id="197" w:name="_CTVP001d492accea0b346e2952c28e27bb4f33c"/>
      <w:r w:rsidR="00A23467" w:rsidRPr="003769FB">
        <w:rPr>
          <w:rFonts w:ascii="Book Antiqua" w:hAnsi="Book Antiqua"/>
          <w:szCs w:val="24"/>
          <w:vertAlign w:val="superscript"/>
          <w:lang w:val="en-US"/>
        </w:rPr>
        <w:t>[76]</w:t>
      </w:r>
      <w:bookmarkEnd w:id="197"/>
      <w:r w:rsidRPr="003769FB">
        <w:rPr>
          <w:rFonts w:ascii="Book Antiqua" w:hAnsi="Book Antiqua"/>
          <w:szCs w:val="24"/>
          <w:lang w:val="en-US"/>
        </w:rPr>
        <w:fldChar w:fldCharType="end"/>
      </w:r>
      <w:r w:rsidRPr="003769FB">
        <w:rPr>
          <w:rFonts w:ascii="Book Antiqua" w:hAnsi="Book Antiqua"/>
          <w:szCs w:val="24"/>
          <w:lang w:val="en-US"/>
        </w:rPr>
        <w:t xml:space="preserve">. While absorption and vascular transport of vitamin E is normal in these patients, the </w:t>
      </w:r>
      <w:r w:rsidR="00F53802" w:rsidRPr="003769FB">
        <w:rPr>
          <w:rFonts w:ascii="Book Antiqua" w:hAnsi="Book Antiqua"/>
          <w:szCs w:val="24"/>
          <w:lang w:val="en-US"/>
        </w:rPr>
        <w:t>release</w:t>
      </w:r>
      <w:r w:rsidRPr="003769FB">
        <w:rPr>
          <w:rFonts w:ascii="Book Antiqua" w:hAnsi="Book Antiqua"/>
          <w:szCs w:val="24"/>
          <w:lang w:val="en-US"/>
        </w:rPr>
        <w:t xml:space="preserve"> of α-TOH from the liver into circulation is disturbed</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0cefa094-d866-4361-93c7-e2eec88ed043 PFBsYWNlaG9sZGVyPg0KICA8QWRkSW5WZXJzaW9uPjQuNC4wLjI4PC9BZGRJblZlcnNpb24+DQogIDxJZD4wY2VmYTA5NC1kODY2LTQzNjEtOTNjNy1lMmVlYzg4ZWQwNDM8L0lkPg0KICA8RW50cmllcz4NCiAgICA8RW50cnk+DQogICAgICA8SWQ+YWEyMzQwYWUtZWYzNS00MDMxLTkzMWQtNjM4YWMwNTYzZTg4PC9JZD4NCiAgICAgIDxSZWZlcmVuY2VJZD44YzIzMWYyMy0wMDFjLTRkMmEtOWNmMS1hYmVkYTQwNTcwMm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E4XTwvVGV4dD4NCiAgICA8L1RleHRVbml0Pg0KICA8L1RleHRVbml0cz4NCjwvUGxhY2Vob2xkZXI+</w:instrText>
      </w:r>
      <w:r w:rsidRPr="003769FB">
        <w:rPr>
          <w:rFonts w:ascii="Book Antiqua" w:hAnsi="Book Antiqua"/>
          <w:szCs w:val="24"/>
          <w:lang w:val="en-US"/>
        </w:rPr>
        <w:fldChar w:fldCharType="separate"/>
      </w:r>
      <w:bookmarkStart w:id="198" w:name="_CTVP0010cefa094d866436193c7e2eec88ed043"/>
      <w:r w:rsidR="00CC6BF1" w:rsidRPr="003769FB">
        <w:rPr>
          <w:rFonts w:ascii="Book Antiqua" w:hAnsi="Book Antiqua"/>
          <w:szCs w:val="24"/>
          <w:vertAlign w:val="superscript"/>
          <w:lang w:val="en-US"/>
        </w:rPr>
        <w:t>[118]</w:t>
      </w:r>
      <w:bookmarkEnd w:id="198"/>
      <w:r w:rsidRPr="003769FB">
        <w:rPr>
          <w:rFonts w:ascii="Book Antiqua" w:hAnsi="Book Antiqua"/>
          <w:szCs w:val="24"/>
          <w:lang w:val="en-US"/>
        </w:rPr>
        <w:fldChar w:fldCharType="end"/>
      </w:r>
      <w:r w:rsidRPr="003769FB">
        <w:rPr>
          <w:rFonts w:ascii="Book Antiqua" w:hAnsi="Book Antiqua"/>
          <w:szCs w:val="24"/>
          <w:lang w:val="en-US"/>
        </w:rPr>
        <w:t>. Due to the dysfunctional α-TTP, AVED patients show impaired selectivity between α- and γ-TOH</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8dbabb25-ac82-40b6-bdbb-665c0a240d94 PFBsYWNlaG9sZGVyPg0KICA8QWRkSW5WZXJzaW9uPjQuNC4wLjI4PC9BZGRJblZlcnNpb24+DQogIDxJZD44ZGJhYmIyNS1hYzgyLTQwYjYtYmRiYi02NjVjMGEyNDBkOTQ8L0lkPg0KICA8RW50cmllcz4NCiAgICA8RW50cnk+DQogICAgICA8SWQ+NjdiOTE4ZGQtYmYzOC00NjBjLTlmZjAtZmVmZDNkZmE5ZDI2PC9JZD4NCiAgICAgIDxSZWZlcmVuY2VJZD45OWE0ODBlNi03YmMxLTRhMzItYmRmMC01MGZjZWU5NTYyODc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TldPC9UZXh0Pg0KICAgIDwvVGV4dFVuaXQ+DQogIDwvVGV4dFVuaXRzPg0KPC9QbGFjZWhvbGRlcj4=</w:instrText>
      </w:r>
      <w:r w:rsidRPr="003769FB">
        <w:rPr>
          <w:rFonts w:ascii="Book Antiqua" w:hAnsi="Book Antiqua"/>
          <w:szCs w:val="24"/>
          <w:lang w:val="en-US"/>
        </w:rPr>
        <w:fldChar w:fldCharType="separate"/>
      </w:r>
      <w:bookmarkStart w:id="199" w:name="_CTVP0018dbabb25ac8240b6bdbb665c0a240d94"/>
      <w:r w:rsidR="00CC6BF1" w:rsidRPr="003769FB">
        <w:rPr>
          <w:rFonts w:ascii="Book Antiqua" w:hAnsi="Book Antiqua"/>
          <w:szCs w:val="24"/>
          <w:vertAlign w:val="superscript"/>
          <w:lang w:val="en-US"/>
        </w:rPr>
        <w:t>[119]</w:t>
      </w:r>
      <w:bookmarkEnd w:id="199"/>
      <w:r w:rsidRPr="003769FB">
        <w:rPr>
          <w:rFonts w:ascii="Book Antiqua" w:hAnsi="Book Antiqua"/>
          <w:szCs w:val="24"/>
          <w:lang w:val="en-US"/>
        </w:rPr>
        <w:fldChar w:fldCharType="end"/>
      </w:r>
      <w:r w:rsidRPr="003769FB">
        <w:rPr>
          <w:rFonts w:ascii="Book Antiqua" w:hAnsi="Book Antiqua"/>
          <w:szCs w:val="24"/>
          <w:lang w:val="en-US"/>
        </w:rPr>
        <w:t xml:space="preserve"> and no differentiation between </w:t>
      </w:r>
      <w:r w:rsidRPr="003769FB">
        <w:rPr>
          <w:rFonts w:ascii="Book Antiqua" w:hAnsi="Book Antiqua"/>
          <w:i/>
          <w:szCs w:val="24"/>
          <w:lang w:val="en-US"/>
        </w:rPr>
        <w:t>RRR</w:t>
      </w:r>
      <w:r w:rsidRPr="003769FB">
        <w:rPr>
          <w:rFonts w:ascii="Book Antiqua" w:hAnsi="Book Antiqua"/>
          <w:szCs w:val="24"/>
          <w:lang w:val="en-US"/>
        </w:rPr>
        <w:t xml:space="preserve">- and </w:t>
      </w:r>
      <w:r w:rsidRPr="003769FB">
        <w:rPr>
          <w:rFonts w:ascii="Book Antiqua" w:hAnsi="Book Antiqua"/>
          <w:i/>
          <w:szCs w:val="24"/>
          <w:lang w:val="en-US"/>
        </w:rPr>
        <w:t>SRR</w:t>
      </w:r>
      <w:r w:rsidRPr="003769FB">
        <w:rPr>
          <w:rFonts w:ascii="Book Antiqua" w:hAnsi="Book Antiqua"/>
          <w:szCs w:val="24"/>
          <w:lang w:val="en-US"/>
        </w:rPr>
        <w:t>-α-TOH</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1e94707f-d942-4b68-b050-4bf7f16498ea PFBsYWNlaG9sZGVyPg0KICA8QWRkSW5WZXJzaW9uPjQuNC4wLjI4PC9BZGRJblZlcnNpb24+DQogIDxJZD4xZTk0NzA3Zi1kOTQyLTRiNjgtYjA1MC00YmY3ZjE2NDk4ZWE8L0lkPg0KICA8RW50cmllcz4NCiAgICA8RW50cnk+DQogICAgICA8SWQ+ZjQxMWU0OGItNzAxZi00NDQwLTg1ZGItZmY0Y2E2YjY0MjgyPC9JZD4NCiAgICAgIDxSZWZlcmVuY2VJZD5mYzY3ZWQzZi0yNDI4LTQyMjUtYjBkYS01YjI0MGRiYjEwY2Q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cyXTwvVGV4dD4NCiAgICA8L1RleHRVbml0Pg0KICA8L1RleHRVbml0cz4NCjwvUGxhY2Vob2xkZXI+</w:instrText>
      </w:r>
      <w:r w:rsidRPr="003769FB">
        <w:rPr>
          <w:rFonts w:ascii="Book Antiqua" w:hAnsi="Book Antiqua"/>
          <w:szCs w:val="24"/>
          <w:lang w:val="en-US"/>
        </w:rPr>
        <w:fldChar w:fldCharType="separate"/>
      </w:r>
      <w:bookmarkStart w:id="200" w:name="_CTVP0011e94707fd9424b68b0504bf7f16498ea"/>
      <w:r w:rsidR="00A23467" w:rsidRPr="003769FB">
        <w:rPr>
          <w:rFonts w:ascii="Book Antiqua" w:hAnsi="Book Antiqua"/>
          <w:szCs w:val="24"/>
          <w:vertAlign w:val="superscript"/>
          <w:lang w:val="en-US"/>
        </w:rPr>
        <w:t>[72]</w:t>
      </w:r>
      <w:bookmarkEnd w:id="200"/>
      <w:r w:rsidRPr="003769FB">
        <w:rPr>
          <w:rFonts w:ascii="Book Antiqua" w:hAnsi="Book Antiqua"/>
          <w:szCs w:val="24"/>
          <w:lang w:val="en-US"/>
        </w:rPr>
        <w:fldChar w:fldCharType="end"/>
      </w:r>
      <w:r w:rsidRPr="003769FB">
        <w:rPr>
          <w:rFonts w:ascii="Book Antiqua" w:hAnsi="Book Antiqua"/>
          <w:szCs w:val="24"/>
          <w:lang w:val="en-US"/>
        </w:rPr>
        <w:t>. As a consequence of the lack of α-TTP, lower α-TOH plasma concentrations are found in AVED patients, likely due to increased rates of metabolic degradation of α-TOH, measureable as significantly increased urinary excretion of α-CEHC, the end-product of vitamin E catabolism, compared to healthy individual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89d112c0-27d2-4032-bf49-196d4f94c69c PFBsYWNlaG9sZGVyPg0KICA8QWRkSW5WZXJzaW9uPjQuNC4wLjI4PC9BZGRJblZlcnNpb24+DQogIDxJZD44OWQxMTJjMC0yN2QyLTQwMzItYmY0OS0xOTZkNGY5NGM2OWM8L0lkPg0KICA8RW50cmllcz4NCiAgICA8RW50cnk+DQogICAgICA8SWQ+ZTdmY2QyMDktODc3YS00YzFhLWFlMDQtMDhmY2MxMjMzMWIyPC9JZD4NCiAgICAgIDxSZWZlcmVuY2VJZD41ZTA3NzQ1MS1jZDVmLTQ3NTktYThkNi1hNzBhMmRjNGIxODk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xNl08L1RleHQ+DQogICAgPC9UZXh0VW5pdD4NCiAgPC9UZXh0VW5pdHM+DQo8L1BsYWNlaG9sZGVyPg==</w:instrText>
      </w:r>
      <w:r w:rsidRPr="003769FB">
        <w:rPr>
          <w:rFonts w:ascii="Book Antiqua" w:hAnsi="Book Antiqua"/>
          <w:szCs w:val="24"/>
          <w:lang w:val="en-US"/>
        </w:rPr>
        <w:fldChar w:fldCharType="separate"/>
      </w:r>
      <w:bookmarkStart w:id="201" w:name="_CTVP00189d112c027d24032bf49196d4f94c69c"/>
      <w:r w:rsidR="00CC6BF1" w:rsidRPr="003769FB">
        <w:rPr>
          <w:rFonts w:ascii="Book Antiqua" w:hAnsi="Book Antiqua"/>
          <w:szCs w:val="24"/>
          <w:vertAlign w:val="superscript"/>
          <w:lang w:val="en-US"/>
        </w:rPr>
        <w:t>[116]</w:t>
      </w:r>
      <w:bookmarkEnd w:id="201"/>
      <w:r w:rsidRPr="003769FB">
        <w:rPr>
          <w:rFonts w:ascii="Book Antiqua" w:hAnsi="Book Antiqua"/>
          <w:szCs w:val="24"/>
          <w:lang w:val="en-US"/>
        </w:rPr>
        <w:fldChar w:fldCharType="end"/>
      </w:r>
      <w:r w:rsidRPr="003769FB">
        <w:rPr>
          <w:rFonts w:ascii="Book Antiqua" w:hAnsi="Book Antiqua"/>
          <w:szCs w:val="24"/>
          <w:lang w:val="en-US"/>
        </w:rPr>
        <w:t xml:space="preserve">. It was therefore concluded that the capacity of α-TTP </w:t>
      </w:r>
      <w:r w:rsidR="00D32FE4" w:rsidRPr="003769FB">
        <w:rPr>
          <w:rFonts w:ascii="Book Antiqua" w:hAnsi="Book Antiqua"/>
          <w:szCs w:val="24"/>
          <w:lang w:val="en-US"/>
        </w:rPr>
        <w:t xml:space="preserve">rather </w:t>
      </w:r>
      <w:r w:rsidRPr="003769FB">
        <w:rPr>
          <w:rFonts w:ascii="Book Antiqua" w:hAnsi="Book Antiqua"/>
          <w:szCs w:val="24"/>
          <w:lang w:val="en-US"/>
        </w:rPr>
        <w:t>than the plasma concentration of α-TOH regulates the rate of vitamin E degradation</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e60a8082-9219-43c0-9f0f-956aaa4a32a7 PFBsYWNlaG9sZGVyPg0KICA8QWRkSW5WZXJzaW9uPjQuNC4wLjI4PC9BZGRJblZlcnNpb24+DQogIDxJZD5lNjBhODA4Mi05MjE5LTQzYzAtOWYwZi05NTZhYWE0YTMyYTc8L0lkPg0KICA8RW50cmllcz4NCiAgICA8RW50cnk+DQogICAgICA8SWQ+ZjZiNDkxYjctOTc5YS00MzA1LWFjMDUtNDhlYmI1MGFhNjZiPC9JZD4NCiAgICAgIDxSZWZlcmVuY2VJZD42MTVkYWRmMy04MjMwLTRlYTgtOTUzYy05NzEzODc0NmRiOD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</w:instrText>
      </w:r>
      <w:r w:rsidR="00CC6BF1" w:rsidRPr="003769FB">
        <w:rPr>
          <w:rFonts w:ascii="Book Antiqua" w:hAnsi="Book Antiqua"/>
          <w:szCs w:val="24"/>
        </w:rPr>
        <w:instrText>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IwXTwvVGV4dD4NCiAgICA8L1RleHRVbml0Pg0KICA8L1RleHRVbml0cz4NCjwvUGxhY2Vob2xkZXI+</w:instrText>
      </w:r>
      <w:r w:rsidRPr="003769FB">
        <w:rPr>
          <w:rFonts w:ascii="Book Antiqua" w:hAnsi="Book Antiqua"/>
          <w:szCs w:val="24"/>
          <w:lang w:val="en-US"/>
        </w:rPr>
        <w:fldChar w:fldCharType="separate"/>
      </w:r>
      <w:bookmarkStart w:id="202" w:name="_CTVP001e60a8082921943c09f0f956aaa4a32a7"/>
      <w:r w:rsidR="00CC6BF1" w:rsidRPr="003769FB">
        <w:rPr>
          <w:rFonts w:ascii="Book Antiqua" w:hAnsi="Book Antiqua"/>
          <w:szCs w:val="24"/>
          <w:vertAlign w:val="superscript"/>
        </w:rPr>
        <w:t>[120]</w:t>
      </w:r>
      <w:bookmarkEnd w:id="202"/>
      <w:r w:rsidRPr="003769FB">
        <w:rPr>
          <w:rFonts w:ascii="Book Antiqua" w:hAnsi="Book Antiqua"/>
          <w:szCs w:val="24"/>
          <w:lang w:val="en-US"/>
        </w:rPr>
        <w:fldChar w:fldCharType="end"/>
      </w:r>
      <w:r w:rsidRPr="003769FB">
        <w:rPr>
          <w:rFonts w:ascii="Book Antiqua" w:hAnsi="Book Antiqua"/>
          <w:szCs w:val="24"/>
        </w:rPr>
        <w:t>.</w:t>
      </w:r>
    </w:p>
    <w:p w14:paraId="34DF3363" w14:textId="17566FD0" w:rsidR="004576E3" w:rsidRPr="003769FB" w:rsidRDefault="00C05FEA" w:rsidP="004D49D8">
      <w:pPr>
        <w:widowControl w:val="0"/>
        <w:spacing w:after="0"/>
        <w:ind w:firstLineChars="150" w:firstLine="360"/>
        <w:rPr>
          <w:rFonts w:ascii="Book Antiqua" w:hAnsi="Book Antiqua"/>
          <w:szCs w:val="24"/>
          <w:lang w:val="en-US" w:eastAsia="zh-CN"/>
        </w:rPr>
      </w:pPr>
      <w:r w:rsidRPr="003769FB">
        <w:rPr>
          <w:rFonts w:ascii="Book Antiqua" w:hAnsi="Book Antiqua"/>
          <w:szCs w:val="24"/>
        </w:rPr>
        <w:t xml:space="preserve">Kono </w:t>
      </w:r>
      <w:r w:rsidR="003500AB" w:rsidRPr="003769FB">
        <w:rPr>
          <w:rFonts w:ascii="Book Antiqua" w:hAnsi="Book Antiqua"/>
          <w:i/>
          <w:szCs w:val="24"/>
        </w:rPr>
        <w:t>et al</w:t>
      </w:r>
      <w:r w:rsidRPr="003769FB">
        <w:rPr>
          <w:rFonts w:ascii="Book Antiqua" w:hAnsi="Book Antiqua"/>
          <w:szCs w:val="24"/>
          <w:lang w:val="en-US"/>
        </w:rPr>
        <w:fldChar w:fldCharType="begin"/>
      </w:r>
      <w:r w:rsidR="00CC6BF1" w:rsidRPr="003769FB">
        <w:rPr>
          <w:rFonts w:ascii="Book Antiqua" w:hAnsi="Book Antiqua"/>
          <w:szCs w:val="24"/>
        </w:rPr>
        <w:instrText>ADDIN CITAVI.PLACEHOLDER 75883a2b-bd04-45a4-b356-c47b0b7a2daa PFBsYWNlaG9sZGVyPg0KICA8QWRkSW5WZXJzaW9uPjQuNC4wLjI4PC9BZGRJblZlcnNpb24+DQogIDxJZD43NTg4M2EyYi1iZDA0LTQ1YTQtYjM1Ni1jNDdiMGI3YTJkYWE8L0lkPg0KICA8RW50cmllcz4NCiAgICA8RW50cnk+DQogICAgICA8SWQ+MThhZWViYzctZjE5MC00OTJkLWIwZTAtYzc0ZmI3ZWEyYTczPC9JZD4NCiAgICAgIDxSZWZlcmVuY2VJZD4yYTlmZjYzYi0zM2MyLTQ0MjQtYjZiZi03YTdjY2NiYTI3ZD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IxXTwvVGV4dD4NCiAgICA8L1RleHRVbml0Pg0KICA8L1RleHRVbml0cz4NCjwvUGxhY2Vob2xkZXI+</w:instrText>
      </w:r>
      <w:r w:rsidRPr="003769FB">
        <w:rPr>
          <w:rFonts w:ascii="Book Antiqua" w:hAnsi="Book Antiqua"/>
          <w:szCs w:val="24"/>
          <w:lang w:val="en-US"/>
        </w:rPr>
        <w:fldChar w:fldCharType="separate"/>
      </w:r>
      <w:bookmarkStart w:id="203" w:name="_CTVP00175883a2bbd0445a4b356c47b0b7a2daa"/>
      <w:r w:rsidR="00CC6BF1" w:rsidRPr="003769FB">
        <w:rPr>
          <w:rFonts w:ascii="Book Antiqua" w:hAnsi="Book Antiqua"/>
          <w:szCs w:val="24"/>
          <w:vertAlign w:val="superscript"/>
        </w:rPr>
        <w:t>[</w:t>
      </w:r>
      <w:r w:rsidR="00F60A7B" w:rsidRPr="003769FB">
        <w:rPr>
          <w:rFonts w:ascii="Book Antiqua" w:hAnsi="Book Antiqua" w:hint="eastAsia"/>
          <w:szCs w:val="24"/>
          <w:vertAlign w:val="superscript"/>
          <w:lang w:eastAsia="zh-CN"/>
        </w:rPr>
        <w:t>76</w:t>
      </w:r>
      <w:r w:rsidR="00CC6BF1" w:rsidRPr="003769FB">
        <w:rPr>
          <w:rFonts w:ascii="Book Antiqua" w:hAnsi="Book Antiqua"/>
          <w:szCs w:val="24"/>
          <w:vertAlign w:val="superscript"/>
        </w:rPr>
        <w:t>]</w:t>
      </w:r>
      <w:bookmarkEnd w:id="203"/>
      <w:r w:rsidRPr="003769FB">
        <w:rPr>
          <w:rFonts w:ascii="Book Antiqua" w:hAnsi="Book Antiqua"/>
          <w:szCs w:val="24"/>
          <w:lang w:val="en-US"/>
        </w:rPr>
        <w:fldChar w:fldCharType="end"/>
      </w:r>
      <w:r w:rsidRPr="003769FB">
        <w:rPr>
          <w:rFonts w:ascii="Book Antiqua" w:hAnsi="Book Antiqua"/>
          <w:szCs w:val="24"/>
        </w:rPr>
        <w:t xml:space="preserve"> found in mice with different genetic </w:t>
      </w:r>
      <w:r w:rsidRPr="003769FB">
        <w:rPr>
          <w:rFonts w:ascii="Book Antiqua" w:hAnsi="Book Antiqua"/>
          <w:szCs w:val="24"/>
          <w:lang w:val="en-US"/>
        </w:rPr>
        <w:t>α</w:t>
      </w:r>
      <w:r w:rsidRPr="003769FB">
        <w:rPr>
          <w:rFonts w:ascii="Book Antiqua" w:hAnsi="Book Antiqua"/>
          <w:szCs w:val="24"/>
        </w:rPr>
        <w:t>-TTP</w:t>
      </w:r>
      <w:r w:rsidRPr="003769FB" w:rsidDel="00FA4A9F">
        <w:rPr>
          <w:rFonts w:ascii="Book Antiqua" w:hAnsi="Book Antiqua"/>
          <w:szCs w:val="24"/>
        </w:rPr>
        <w:t xml:space="preserve"> </w:t>
      </w:r>
      <w:r w:rsidRPr="003769FB">
        <w:rPr>
          <w:rFonts w:ascii="Book Antiqua" w:hAnsi="Book Antiqua"/>
          <w:szCs w:val="24"/>
        </w:rPr>
        <w:t>backgrounds</w:t>
      </w:r>
      <w:r w:rsidR="005F2B02" w:rsidRPr="003769FB">
        <w:rPr>
          <w:rFonts w:ascii="Book Antiqua" w:hAnsi="Book Antiqua"/>
          <w:szCs w:val="24"/>
        </w:rPr>
        <w:t>,</w:t>
      </w:r>
      <w:r w:rsidRPr="003769FB">
        <w:rPr>
          <w:rFonts w:ascii="Book Antiqua" w:hAnsi="Book Antiqua"/>
          <w:szCs w:val="24"/>
        </w:rPr>
        <w:t xml:space="preserve"> with respect to the </w:t>
      </w:r>
      <w:r w:rsidRPr="003769FB">
        <w:rPr>
          <w:rFonts w:ascii="Book Antiqua" w:hAnsi="Book Antiqua"/>
          <w:i/>
          <w:szCs w:val="24"/>
        </w:rPr>
        <w:t>Ttpa</w:t>
      </w:r>
      <w:r w:rsidRPr="003769FB">
        <w:rPr>
          <w:rFonts w:ascii="Book Antiqua" w:hAnsi="Book Antiqua"/>
          <w:szCs w:val="24"/>
        </w:rPr>
        <w:t xml:space="preserve"> gene encoding </w:t>
      </w:r>
      <w:r w:rsidRPr="003769FB">
        <w:rPr>
          <w:rFonts w:ascii="Book Antiqua" w:hAnsi="Book Antiqua"/>
          <w:szCs w:val="24"/>
          <w:lang w:val="en-US"/>
        </w:rPr>
        <w:t>α</w:t>
      </w:r>
      <w:r w:rsidRPr="003769FB">
        <w:rPr>
          <w:rFonts w:ascii="Book Antiqua" w:hAnsi="Book Antiqua"/>
          <w:szCs w:val="24"/>
        </w:rPr>
        <w:t xml:space="preserve">-TTP, such as </w:t>
      </w:r>
      <w:r w:rsidRPr="003769FB">
        <w:rPr>
          <w:rFonts w:ascii="Book Antiqua" w:hAnsi="Book Antiqua"/>
          <w:i/>
          <w:szCs w:val="24"/>
        </w:rPr>
        <w:t>Ttpa</w:t>
      </w:r>
      <w:r w:rsidRPr="003769FB">
        <w:rPr>
          <w:rFonts w:ascii="Book Antiqua" w:hAnsi="Book Antiqua"/>
          <w:szCs w:val="24"/>
          <w:vertAlign w:val="superscript"/>
        </w:rPr>
        <w:t>+/+</w:t>
      </w:r>
      <w:r w:rsidRPr="003769FB">
        <w:rPr>
          <w:rFonts w:ascii="Book Antiqua" w:hAnsi="Book Antiqua"/>
          <w:szCs w:val="24"/>
        </w:rPr>
        <w:t xml:space="preserve">, </w:t>
      </w:r>
      <w:r w:rsidRPr="003769FB">
        <w:rPr>
          <w:rFonts w:ascii="Book Antiqua" w:hAnsi="Book Antiqua"/>
          <w:i/>
          <w:szCs w:val="24"/>
        </w:rPr>
        <w:t>Ttpa</w:t>
      </w:r>
      <w:r w:rsidRPr="003769FB">
        <w:rPr>
          <w:rFonts w:ascii="Book Antiqua" w:hAnsi="Book Antiqua"/>
          <w:szCs w:val="24"/>
          <w:vertAlign w:val="superscript"/>
        </w:rPr>
        <w:t>+/-</w:t>
      </w:r>
      <w:r w:rsidRPr="003769FB">
        <w:rPr>
          <w:rFonts w:ascii="Book Antiqua" w:hAnsi="Book Antiqua"/>
          <w:szCs w:val="24"/>
        </w:rPr>
        <w:t xml:space="preserve"> and </w:t>
      </w:r>
      <w:r w:rsidRPr="003769FB">
        <w:rPr>
          <w:rFonts w:ascii="Book Antiqua" w:hAnsi="Book Antiqua"/>
          <w:i/>
          <w:szCs w:val="24"/>
        </w:rPr>
        <w:t>Ttpa</w:t>
      </w:r>
      <w:r w:rsidRPr="003769FB">
        <w:rPr>
          <w:rFonts w:ascii="Book Antiqua" w:hAnsi="Book Antiqua"/>
          <w:szCs w:val="24"/>
          <w:vertAlign w:val="superscript"/>
        </w:rPr>
        <w:t>-/-</w:t>
      </w:r>
      <w:r w:rsidR="00F53802" w:rsidRPr="003769FB">
        <w:rPr>
          <w:rFonts w:ascii="Book Antiqua" w:hAnsi="Book Antiqua"/>
          <w:szCs w:val="24"/>
        </w:rPr>
        <w:t>,</w:t>
      </w:r>
      <w:r w:rsidRPr="003769FB">
        <w:rPr>
          <w:rFonts w:ascii="Book Antiqua" w:hAnsi="Book Antiqua"/>
          <w:szCs w:val="24"/>
        </w:rPr>
        <w:t xml:space="preserve"> that </w:t>
      </w:r>
      <w:r w:rsidRPr="003769FB">
        <w:rPr>
          <w:rFonts w:ascii="Book Antiqua" w:hAnsi="Book Antiqua"/>
          <w:szCs w:val="24"/>
          <w:lang w:val="en-US"/>
        </w:rPr>
        <w:t>α</w:t>
      </w:r>
      <w:r w:rsidRPr="003769FB">
        <w:rPr>
          <w:rFonts w:ascii="Book Antiqua" w:hAnsi="Book Antiqua"/>
          <w:szCs w:val="24"/>
        </w:rPr>
        <w:t xml:space="preserve">-TOH plasma levels correlate with the number of functional </w:t>
      </w:r>
      <w:r w:rsidRPr="003769FB">
        <w:rPr>
          <w:rFonts w:ascii="Book Antiqua" w:hAnsi="Book Antiqua"/>
          <w:i/>
          <w:szCs w:val="24"/>
        </w:rPr>
        <w:t>Ttpa</w:t>
      </w:r>
      <w:r w:rsidRPr="003769FB">
        <w:rPr>
          <w:rFonts w:ascii="Book Antiqua" w:hAnsi="Book Antiqua"/>
          <w:szCs w:val="24"/>
        </w:rPr>
        <w:t xml:space="preserve"> alleles, which supports the aforementioned conclusion. </w:t>
      </w:r>
      <w:r w:rsidRPr="003769FB">
        <w:rPr>
          <w:rFonts w:ascii="Book Antiqua" w:hAnsi="Book Antiqua"/>
          <w:szCs w:val="24"/>
          <w:lang w:val="en-US"/>
        </w:rPr>
        <w:t>Similar</w:t>
      </w:r>
      <w:r w:rsidR="005F2B02" w:rsidRPr="003769FB">
        <w:rPr>
          <w:rFonts w:ascii="Book Antiqua" w:hAnsi="Book Antiqua"/>
          <w:szCs w:val="24"/>
          <w:lang w:val="en-US"/>
        </w:rPr>
        <w:t>ly</w:t>
      </w:r>
      <w:r w:rsidRPr="003769FB">
        <w:rPr>
          <w:rFonts w:ascii="Book Antiqua" w:hAnsi="Book Antiqua"/>
          <w:szCs w:val="24"/>
          <w:lang w:val="en-US"/>
        </w:rPr>
        <w:t xml:space="preserve"> to human AVED patients, </w:t>
      </w:r>
      <w:r w:rsidRPr="003769FB">
        <w:rPr>
          <w:rFonts w:ascii="Book Antiqua" w:hAnsi="Book Antiqua"/>
          <w:i/>
          <w:szCs w:val="24"/>
          <w:lang w:val="en-US"/>
        </w:rPr>
        <w:t>Ttpa</w:t>
      </w:r>
      <w:r w:rsidRPr="003769FB">
        <w:rPr>
          <w:rFonts w:ascii="Book Antiqua" w:hAnsi="Book Antiqua"/>
          <w:szCs w:val="24"/>
          <w:lang w:val="en-US"/>
        </w:rPr>
        <w:t xml:space="preserve"> knockout </w:t>
      </w:r>
      <w:r w:rsidR="00F53802" w:rsidRPr="003769FB">
        <w:rPr>
          <w:rFonts w:ascii="Book Antiqua" w:hAnsi="Book Antiqua"/>
          <w:szCs w:val="24"/>
          <w:lang w:val="en-US"/>
        </w:rPr>
        <w:t xml:space="preserve">mice </w:t>
      </w:r>
      <w:r w:rsidRPr="003769FB">
        <w:rPr>
          <w:rFonts w:ascii="Book Antiqua" w:hAnsi="Book Antiqua"/>
          <w:szCs w:val="24"/>
          <w:lang w:val="en-US"/>
        </w:rPr>
        <w:t>are ’characterized by vitamin E deficiency, oxidative stress, late-onset ataxia, and female infertility, all of which can be prevented by timely su</w:t>
      </w:r>
      <w:r w:rsidR="00C17A77" w:rsidRPr="003769FB">
        <w:rPr>
          <w:rFonts w:ascii="Book Antiqua" w:hAnsi="Book Antiqua"/>
          <w:szCs w:val="24"/>
          <w:lang w:val="en-US"/>
        </w:rPr>
        <w:t>pplementation with α-tocopherol</w:t>
      </w:r>
      <w:r w:rsidRPr="003769FB">
        <w:rPr>
          <w:rFonts w:ascii="Book Antiqua" w:hAnsi="Book Antiqua"/>
          <w:szCs w:val="24"/>
          <w:lang w:val="en-US"/>
        </w:rPr>
        <w:t>’</w:t>
      </w:r>
      <w:r w:rsidRPr="003769FB">
        <w:rPr>
          <w:rFonts w:ascii="Book Antiqua" w:hAnsi="Book Antiqua"/>
          <w:szCs w:val="24"/>
          <w:lang w:val="en-US"/>
        </w:rPr>
        <w:fldChar w:fldCharType="begin"/>
      </w:r>
      <w:r w:rsidR="003A2BE4" w:rsidRPr="003769FB">
        <w:rPr>
          <w:rFonts w:ascii="Book Antiqua" w:hAnsi="Book Antiqua"/>
          <w:szCs w:val="24"/>
          <w:lang w:val="en-US"/>
        </w:rPr>
        <w:instrText>ADDIN CITAVI.PLACEHOLDER 4c54fe10-6b5a-4e1c-9113-3e7776996556 PFBsYWNlaG9sZGVyPg0KICA8QWRkSW5WZXJzaW9uPjUuMS4wLjA8L0FkZEluVmVyc2lvbj4NCiAgPElkPjRjNTRmZTEwLTZiNWEtNGUxYy05MTEzLTNlNzc3Njk5NjU1NjwvSWQ+DQogIDxFbnRyaWVzPg0KICAgIDxFbnRyeT4NCiAgICAgIDxJZD4yN2Y2ZjZlZS0zZDJjLTRjZTAtOTE3ZS0yMDNmMDgyOGI3Mzg8L0lkPg0KICAgICAgPFJlZmVyZW5jZUlkPjA5MDIwMDc4LWUwNzYtNGM5OC1hMzY1LTM5ODIzM2FlNmJm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2XTwvVGV4dD4NCiAgICA8L1RleHRVbml0Pg0KICA8L1RleHRVbml0cz4NCjwvUGxhY2Vob2xkZXI+</w:instrText>
      </w:r>
      <w:r w:rsidRPr="003769FB">
        <w:rPr>
          <w:rFonts w:ascii="Book Antiqua" w:hAnsi="Book Antiqua"/>
          <w:szCs w:val="24"/>
          <w:lang w:val="en-US"/>
        </w:rPr>
        <w:fldChar w:fldCharType="separate"/>
      </w:r>
      <w:bookmarkStart w:id="204" w:name="_CTVP0014c54fe106b5a4e1c91133e7776996556"/>
      <w:r w:rsidR="003A2BE4" w:rsidRPr="003769FB">
        <w:rPr>
          <w:rFonts w:ascii="Book Antiqua" w:hAnsi="Book Antiqua"/>
          <w:szCs w:val="24"/>
          <w:vertAlign w:val="superscript"/>
          <w:lang w:val="en-US"/>
        </w:rPr>
        <w:t>[16]</w:t>
      </w:r>
      <w:bookmarkEnd w:id="204"/>
      <w:r w:rsidRPr="003769FB">
        <w:rPr>
          <w:rFonts w:ascii="Book Antiqua" w:hAnsi="Book Antiqua"/>
          <w:szCs w:val="24"/>
          <w:lang w:val="en-US"/>
        </w:rPr>
        <w:fldChar w:fldCharType="end"/>
      </w:r>
      <w:r w:rsidRPr="003769FB">
        <w:rPr>
          <w:rFonts w:ascii="Book Antiqua" w:hAnsi="Book Antiqua"/>
          <w:szCs w:val="24"/>
          <w:lang w:val="en-US"/>
        </w:rPr>
        <w:t xml:space="preserve">; the </w:t>
      </w:r>
      <w:r w:rsidRPr="003769FB">
        <w:rPr>
          <w:rFonts w:ascii="Book Antiqua" w:hAnsi="Book Antiqua"/>
          <w:i/>
          <w:szCs w:val="24"/>
          <w:lang w:val="en-US"/>
        </w:rPr>
        <w:t>Ttpa</w:t>
      </w:r>
      <w:r w:rsidRPr="003769FB">
        <w:rPr>
          <w:rFonts w:ascii="Book Antiqua" w:hAnsi="Book Antiqua"/>
          <w:szCs w:val="24"/>
          <w:lang w:val="en-US"/>
        </w:rPr>
        <w:t xml:space="preserve"> knockout mouse seems to be therefore a suitable animal model to study the role of α-TTP in vitamin E homeostasis. </w:t>
      </w:r>
    </w:p>
    <w:p w14:paraId="3C2BF273" w14:textId="77777777" w:rsidR="00C17A77" w:rsidRPr="003769FB" w:rsidRDefault="00C17A77" w:rsidP="004D49D8">
      <w:pPr>
        <w:widowControl w:val="0"/>
        <w:spacing w:after="0"/>
        <w:ind w:firstLineChars="150" w:firstLine="360"/>
        <w:rPr>
          <w:rFonts w:ascii="Book Antiqua" w:hAnsi="Book Antiqua"/>
          <w:szCs w:val="24"/>
          <w:lang w:val="en-US" w:eastAsia="zh-CN"/>
        </w:rPr>
      </w:pPr>
    </w:p>
    <w:p w14:paraId="71C327D1" w14:textId="77777777" w:rsidR="00C05FEA" w:rsidRPr="003769FB" w:rsidRDefault="00C05FEA" w:rsidP="004D49D8">
      <w:pPr>
        <w:pStyle w:val="ad"/>
        <w:widowControl w:val="0"/>
        <w:spacing w:after="0" w:line="360" w:lineRule="auto"/>
        <w:rPr>
          <w:rFonts w:ascii="Book Antiqua" w:hAnsi="Book Antiqua"/>
          <w:i/>
          <w:szCs w:val="24"/>
          <w:lang w:val="en-US"/>
        </w:rPr>
      </w:pPr>
      <w:r w:rsidRPr="003769FB">
        <w:rPr>
          <w:rFonts w:ascii="Book Antiqua" w:hAnsi="Book Antiqua"/>
          <w:i/>
          <w:szCs w:val="24"/>
          <w:lang w:val="en-US"/>
        </w:rPr>
        <w:t>Other binding proteins</w:t>
      </w:r>
    </w:p>
    <w:p w14:paraId="66DB685F" w14:textId="2CAD2187" w:rsidR="00A511AB" w:rsidRPr="003769FB" w:rsidRDefault="005F2B02" w:rsidP="004D49D8">
      <w:pPr>
        <w:pStyle w:val="a8"/>
        <w:widowControl w:val="0"/>
        <w:ind w:left="0"/>
        <w:rPr>
          <w:rFonts w:ascii="Book Antiqua" w:hAnsi="Book Antiqua"/>
          <w:szCs w:val="24"/>
          <w:lang w:val="en-US"/>
        </w:rPr>
      </w:pPr>
      <w:r w:rsidRPr="003769FB">
        <w:rPr>
          <w:rFonts w:ascii="Book Antiqua" w:hAnsi="Book Antiqua"/>
          <w:szCs w:val="24"/>
          <w:lang w:val="en-US"/>
        </w:rPr>
        <w:t>In addition</w:t>
      </w:r>
      <w:r w:rsidR="00C05FEA" w:rsidRPr="003769FB">
        <w:rPr>
          <w:rFonts w:ascii="Book Antiqua" w:hAnsi="Book Antiqua"/>
          <w:szCs w:val="24"/>
          <w:lang w:val="en-US"/>
        </w:rPr>
        <w:t xml:space="preserve"> to α-TTP, further intracellular α-TOH </w:t>
      </w:r>
      <w:r w:rsidR="00590EEC" w:rsidRPr="003769FB">
        <w:rPr>
          <w:rFonts w:ascii="Book Antiqua" w:hAnsi="Book Antiqua"/>
          <w:szCs w:val="24"/>
          <w:lang w:val="en-US"/>
        </w:rPr>
        <w:t xml:space="preserve">binding and transport </w:t>
      </w:r>
      <w:r w:rsidR="00C05FEA" w:rsidRPr="003769FB">
        <w:rPr>
          <w:rFonts w:ascii="Book Antiqua" w:hAnsi="Book Antiqua"/>
          <w:szCs w:val="24"/>
          <w:lang w:val="en-US"/>
        </w:rPr>
        <w:t>proteins are known, namely the tocopherol-</w:t>
      </w:r>
      <w:r w:rsidR="00A511AB" w:rsidRPr="003769FB">
        <w:rPr>
          <w:rFonts w:ascii="Book Antiqua" w:hAnsi="Book Antiqua"/>
          <w:szCs w:val="24"/>
          <w:lang w:val="en-US"/>
        </w:rPr>
        <w:t>associated protein</w:t>
      </w:r>
      <w:r w:rsidR="00AF35FB" w:rsidRPr="003769FB">
        <w:rPr>
          <w:rFonts w:ascii="Book Antiqua" w:hAnsi="Book Antiqua"/>
          <w:szCs w:val="24"/>
          <w:lang w:val="en-US"/>
        </w:rPr>
        <w:t xml:space="preserve"> (TAP)</w:t>
      </w:r>
      <w:r w:rsidR="00A511AB" w:rsidRPr="003769FB">
        <w:rPr>
          <w:rFonts w:ascii="Book Antiqua" w:hAnsi="Book Antiqua"/>
          <w:szCs w:val="24"/>
          <w:lang w:val="en-US"/>
        </w:rPr>
        <w:t xml:space="preserve"> </w:t>
      </w:r>
      <w:r w:rsidR="00C05FEA" w:rsidRPr="003769FB">
        <w:rPr>
          <w:rFonts w:ascii="Book Antiqua" w:hAnsi="Book Antiqua"/>
          <w:szCs w:val="24"/>
          <w:lang w:val="en-US"/>
        </w:rPr>
        <w:t xml:space="preserve">and the tocopherol-binding protein (TBP). </w:t>
      </w:r>
      <w:r w:rsidR="005C5B93" w:rsidRPr="003769FB">
        <w:rPr>
          <w:rFonts w:ascii="Book Antiqua" w:hAnsi="Book Antiqua"/>
          <w:szCs w:val="24"/>
          <w:lang w:val="en-US"/>
        </w:rPr>
        <w:t>In humans, three highly homologous TAP</w:t>
      </w:r>
      <w:r w:rsidR="005A741C" w:rsidRPr="003769FB">
        <w:rPr>
          <w:rFonts w:ascii="Book Antiqua" w:hAnsi="Book Antiqua"/>
          <w:szCs w:val="24"/>
          <w:lang w:val="en-US"/>
        </w:rPr>
        <w:t xml:space="preserve"> protein</w:t>
      </w:r>
      <w:r w:rsidR="005C5B93" w:rsidRPr="003769FB">
        <w:rPr>
          <w:rFonts w:ascii="Book Antiqua" w:hAnsi="Book Antiqua"/>
          <w:szCs w:val="24"/>
          <w:lang w:val="en-US"/>
        </w:rPr>
        <w:t>s, namely TAP1/</w:t>
      </w:r>
      <w:r w:rsidR="00AF35FB" w:rsidRPr="003769FB">
        <w:rPr>
          <w:rFonts w:ascii="Book Antiqua" w:hAnsi="Book Antiqua"/>
          <w:szCs w:val="24"/>
          <w:lang w:val="en-US"/>
        </w:rPr>
        <w:t>S</w:t>
      </w:r>
      <w:r w:rsidR="0048381B" w:rsidRPr="003769FB">
        <w:rPr>
          <w:rFonts w:ascii="Book Antiqua" w:hAnsi="Book Antiqua"/>
          <w:szCs w:val="24"/>
          <w:lang w:val="en-US"/>
        </w:rPr>
        <w:t>EC</w:t>
      </w:r>
      <w:r w:rsidR="00AF35FB" w:rsidRPr="003769FB">
        <w:rPr>
          <w:rFonts w:ascii="Book Antiqua" w:hAnsi="Book Antiqua"/>
          <w:szCs w:val="24"/>
          <w:lang w:val="en-US"/>
        </w:rPr>
        <w:t>14-like 2 protein (</w:t>
      </w:r>
      <w:r w:rsidR="005C5B93" w:rsidRPr="003769FB">
        <w:rPr>
          <w:rFonts w:ascii="Book Antiqua" w:hAnsi="Book Antiqua"/>
          <w:szCs w:val="24"/>
          <w:lang w:val="en-US"/>
        </w:rPr>
        <w:t>SEC14L2</w:t>
      </w:r>
      <w:r w:rsidR="0048381B" w:rsidRPr="003769FB">
        <w:rPr>
          <w:rFonts w:ascii="Book Antiqua" w:hAnsi="Book Antiqua"/>
          <w:szCs w:val="24"/>
          <w:lang w:val="en-US"/>
        </w:rPr>
        <w:t xml:space="preserve">; synonymously, </w:t>
      </w:r>
      <w:r w:rsidR="00AF35FB" w:rsidRPr="003769FB">
        <w:rPr>
          <w:rFonts w:ascii="Book Antiqua" w:hAnsi="Book Antiqua"/>
          <w:szCs w:val="24"/>
          <w:lang w:val="en-US"/>
        </w:rPr>
        <w:t>supernatant protein factor</w:t>
      </w:r>
      <w:r w:rsidR="0048381B" w:rsidRPr="003769FB">
        <w:rPr>
          <w:rFonts w:ascii="Book Antiqua" w:hAnsi="Book Antiqua"/>
          <w:szCs w:val="24"/>
          <w:lang w:val="en-US"/>
        </w:rPr>
        <w:t xml:space="preserve">, </w:t>
      </w:r>
      <w:r w:rsidR="00AF35FB" w:rsidRPr="003769FB">
        <w:rPr>
          <w:rFonts w:ascii="Book Antiqua" w:hAnsi="Book Antiqua"/>
          <w:szCs w:val="24"/>
          <w:lang w:val="en-US"/>
        </w:rPr>
        <w:t>SPF)</w:t>
      </w:r>
      <w:r w:rsidR="005C5B93" w:rsidRPr="003769FB">
        <w:rPr>
          <w:rFonts w:ascii="Book Antiqua" w:hAnsi="Book Antiqua"/>
          <w:szCs w:val="24"/>
          <w:lang w:val="en-US"/>
        </w:rPr>
        <w:t xml:space="preserve">, TAP2/SEC14L3 and TAP3/SEC14L4, have been </w:t>
      </w:r>
      <w:r w:rsidR="00590EEC" w:rsidRPr="003769FB">
        <w:rPr>
          <w:rFonts w:ascii="Book Antiqua" w:hAnsi="Book Antiqua"/>
          <w:szCs w:val="24"/>
          <w:lang w:val="en-US"/>
        </w:rPr>
        <w:t>described</w:t>
      </w:r>
      <w:r w:rsidR="00AF35FB"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4a33e503-f4f1-4347-bf46-87a28867c0fe PFBsYWNlaG9sZGVyPg0KICA8QWRkSW5WZXJzaW9uPjQuNC4wLjI4PC9BZGRJblZlcnNpb24+DQogIDxJZD40YTMzZTUwMy1mNGYxLTQzNDctYmY0Ni04N2EyODg2N2MwZmU8L0lkPg0KICA8RW50cmllcz4NCiAgICA8RW50cnk+DQogICAgICA8SWQ+ODU2ZmFmNjktNTAxZi00NWUyLTk3NmYtYjExNWFiOTU0N2ZiPC9JZD4NCiAgICAgIDxSZWZlcmVuY2VJZD4yM2YxZWE1ZS05Zjc5LTRlMzQtYjIwMi1lOTViMDIxY2NjMDM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jIsMTIzXTwvVGV4dD4NCiAgICA8L1RleHRVbml0Pg0KICA8L1RleHRVbml0cz4NCjwvUGxhY2Vob2xkZXI+</w:instrText>
      </w:r>
      <w:r w:rsidR="00AF35FB" w:rsidRPr="003769FB">
        <w:rPr>
          <w:rFonts w:ascii="Book Antiqua" w:hAnsi="Book Antiqua"/>
          <w:szCs w:val="24"/>
          <w:lang w:val="en-US"/>
        </w:rPr>
        <w:fldChar w:fldCharType="separate"/>
      </w:r>
      <w:bookmarkStart w:id="205" w:name="_CTVP0014a33e503f4f14347bf4687a28867c0fe"/>
      <w:r w:rsidR="00CC6BF1" w:rsidRPr="003769FB">
        <w:rPr>
          <w:rFonts w:ascii="Book Antiqua" w:hAnsi="Book Antiqua"/>
          <w:szCs w:val="24"/>
          <w:vertAlign w:val="superscript"/>
          <w:lang w:val="en-US"/>
        </w:rPr>
        <w:t>[</w:t>
      </w:r>
      <w:r w:rsidR="00F60A7B" w:rsidRPr="003769FB">
        <w:rPr>
          <w:rFonts w:ascii="Book Antiqua" w:eastAsiaTheme="minorEastAsia" w:hAnsi="Book Antiqua" w:hint="eastAsia"/>
          <w:szCs w:val="24"/>
          <w:vertAlign w:val="superscript"/>
          <w:lang w:val="en-US" w:eastAsia="zh-CN"/>
        </w:rPr>
        <w:t>121</w:t>
      </w:r>
      <w:r w:rsidR="00CC6BF1" w:rsidRPr="003769FB">
        <w:rPr>
          <w:rFonts w:ascii="Book Antiqua" w:hAnsi="Book Antiqua"/>
          <w:szCs w:val="24"/>
          <w:vertAlign w:val="superscript"/>
          <w:lang w:val="en-US"/>
        </w:rPr>
        <w:t>,</w:t>
      </w:r>
      <w:r w:rsidR="00F60A7B" w:rsidRPr="003769FB">
        <w:rPr>
          <w:rFonts w:ascii="Book Antiqua" w:eastAsiaTheme="minorEastAsia" w:hAnsi="Book Antiqua" w:hint="eastAsia"/>
          <w:szCs w:val="24"/>
          <w:vertAlign w:val="superscript"/>
          <w:lang w:val="en-US" w:eastAsia="zh-CN"/>
        </w:rPr>
        <w:t>122</w:t>
      </w:r>
      <w:r w:rsidR="00CC6BF1" w:rsidRPr="003769FB">
        <w:rPr>
          <w:rFonts w:ascii="Book Antiqua" w:hAnsi="Book Antiqua"/>
          <w:szCs w:val="24"/>
          <w:vertAlign w:val="superscript"/>
          <w:lang w:val="en-US"/>
        </w:rPr>
        <w:t>]</w:t>
      </w:r>
      <w:bookmarkEnd w:id="205"/>
      <w:r w:rsidR="00AF35FB" w:rsidRPr="003769FB">
        <w:rPr>
          <w:rFonts w:ascii="Book Antiqua" w:hAnsi="Book Antiqua"/>
          <w:szCs w:val="24"/>
          <w:lang w:val="en-US"/>
        </w:rPr>
        <w:fldChar w:fldCharType="end"/>
      </w:r>
      <w:r w:rsidR="005C5B93" w:rsidRPr="003769FB">
        <w:rPr>
          <w:rFonts w:ascii="Book Antiqua" w:hAnsi="Book Antiqua"/>
          <w:szCs w:val="24"/>
          <w:lang w:val="en-US"/>
        </w:rPr>
        <w:t xml:space="preserve">, but the contribution of TAP2 and TAP3 to the transport and metabolism of vitamin E has not yet been investigated. Tocopherol-associated protein </w:t>
      </w:r>
      <w:r w:rsidR="00AF35FB" w:rsidRPr="003769FB">
        <w:rPr>
          <w:rFonts w:ascii="Book Antiqua" w:hAnsi="Book Antiqua"/>
          <w:szCs w:val="24"/>
          <w:lang w:val="en-US"/>
        </w:rPr>
        <w:t xml:space="preserve">1 and α-TTP </w:t>
      </w:r>
      <w:r w:rsidR="005C5B93" w:rsidRPr="003769FB">
        <w:rPr>
          <w:rFonts w:ascii="Book Antiqua" w:hAnsi="Book Antiqua"/>
          <w:szCs w:val="24"/>
          <w:lang w:val="en-US"/>
        </w:rPr>
        <w:t>belong to a family of ligand</w:t>
      </w:r>
      <w:r w:rsidR="0048381B" w:rsidRPr="003769FB">
        <w:rPr>
          <w:rFonts w:ascii="Book Antiqua" w:hAnsi="Book Antiqua"/>
          <w:szCs w:val="24"/>
          <w:lang w:val="en-US"/>
        </w:rPr>
        <w:t>-</w:t>
      </w:r>
      <w:r w:rsidR="005C5B93" w:rsidRPr="003769FB">
        <w:rPr>
          <w:rFonts w:ascii="Book Antiqua" w:hAnsi="Book Antiqua"/>
          <w:szCs w:val="24"/>
          <w:lang w:val="en-US"/>
        </w:rPr>
        <w:t xml:space="preserve">binding proteins that have a </w:t>
      </w:r>
      <w:r w:rsidR="005C5B93" w:rsidRPr="003769FB">
        <w:rPr>
          <w:rStyle w:val="emphi"/>
          <w:rFonts w:ascii="Book Antiqua" w:hAnsi="Book Antiqua"/>
          <w:i/>
          <w:szCs w:val="24"/>
          <w:lang w:val="en-US"/>
        </w:rPr>
        <w:t>cis</w:t>
      </w:r>
      <w:r w:rsidR="005C5B93" w:rsidRPr="003769FB">
        <w:rPr>
          <w:rFonts w:ascii="Book Antiqua" w:hAnsi="Book Antiqua"/>
          <w:szCs w:val="24"/>
          <w:lang w:val="en-US"/>
        </w:rPr>
        <w:t>-retinal binding motif sequence, the so-</w:t>
      </w:r>
      <w:r w:rsidR="005C5B93" w:rsidRPr="003769FB">
        <w:rPr>
          <w:rFonts w:ascii="Book Antiqua" w:hAnsi="Book Antiqua"/>
          <w:szCs w:val="24"/>
          <w:lang w:val="en-US"/>
        </w:rPr>
        <w:lastRenderedPageBreak/>
        <w:t>called CRAL-TRIO domain. All members of this protein family bind α-TOH</w:t>
      </w:r>
      <w:r w:rsidR="0048381B" w:rsidRPr="003769FB">
        <w:rPr>
          <w:rFonts w:ascii="Book Antiqua" w:hAnsi="Book Antiqua"/>
          <w:szCs w:val="24"/>
          <w:lang w:val="en-US"/>
        </w:rPr>
        <w:t>,</w:t>
      </w:r>
      <w:r w:rsidR="005C5B93" w:rsidRPr="003769FB">
        <w:rPr>
          <w:rFonts w:ascii="Book Antiqua" w:hAnsi="Book Antiqua"/>
          <w:szCs w:val="24"/>
          <w:lang w:val="en-US"/>
        </w:rPr>
        <w:t xml:space="preserve"> but to a lesser extent than α-TTP, and the physiological relevance is unknown</w:t>
      </w:r>
      <w:r w:rsidR="005C5B93" w:rsidRPr="003769FB">
        <w:rPr>
          <w:rFonts w:ascii="Book Antiqua" w:hAnsi="Book Antiqua"/>
          <w:szCs w:val="24"/>
          <w:lang w:val="en-US"/>
        </w:rPr>
        <w:fldChar w:fldCharType="begin"/>
      </w:r>
      <w:r w:rsidR="005C5B93" w:rsidRPr="003769FB">
        <w:rPr>
          <w:rFonts w:ascii="Book Antiqua" w:hAnsi="Book Antiqua"/>
          <w:szCs w:val="24"/>
          <w:lang w:val="en-US"/>
        </w:rPr>
        <w:instrText>ADDIN CITAVI.PLACEHOLDER 37f50106-0e62-4aba-9791-71f3f8cfb5bc PFBsYWNlaG9sZGVyPg0KICA8QWRkSW5WZXJzaW9uPjQuNC4wLjI4PC9BZGRJblZlcnNpb24+DQogIDxJZD4zN2Y1MDEwNi0wZTYyLTRhYmEtOTc5MS03MWYzZjhjZmI1YmM8L0lkPg0KICA8RW50cmllcz4NCiAgICA8RW50cnk+DQogICAgICA8SWQ+NjlmODczNWMtZDQ1NC00OTBmLTljZDktN2NmZDdhNjA0ZDNjPC9JZD4NCiAgICAgIDxSZWZlcmVuY2VJZD40MTZhNDY4ZC1kNGYxLTQ3YzctYjhjNy04YTY4YjJlYTgzMDc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E5XTwvVGV4dD4NCiAgICA8L1RleHRVbml0Pg0KICA8L1RleHRVbml0cz4NCjwvUGxhY2Vob2xkZXI+</w:instrText>
      </w:r>
      <w:r w:rsidR="005C5B93" w:rsidRPr="003769FB">
        <w:rPr>
          <w:rFonts w:ascii="Book Antiqua" w:hAnsi="Book Antiqua"/>
          <w:szCs w:val="24"/>
          <w:lang w:val="en-US"/>
        </w:rPr>
        <w:fldChar w:fldCharType="separate"/>
      </w:r>
      <w:bookmarkStart w:id="206" w:name="_CTVP00137f501060e624aba979171f3f8cfb5bc"/>
      <w:r w:rsidR="005C5B93" w:rsidRPr="003769FB">
        <w:rPr>
          <w:rFonts w:ascii="Book Antiqua" w:hAnsi="Book Antiqua"/>
          <w:szCs w:val="24"/>
          <w:vertAlign w:val="superscript"/>
          <w:lang w:val="en-US"/>
        </w:rPr>
        <w:t>[19]</w:t>
      </w:r>
      <w:bookmarkEnd w:id="206"/>
      <w:r w:rsidR="005C5B93" w:rsidRPr="003769FB">
        <w:rPr>
          <w:rFonts w:ascii="Book Antiqua" w:hAnsi="Book Antiqua"/>
          <w:szCs w:val="24"/>
          <w:lang w:val="en-US"/>
        </w:rPr>
        <w:fldChar w:fldCharType="end"/>
      </w:r>
      <w:r w:rsidR="005C5B93" w:rsidRPr="003769FB">
        <w:rPr>
          <w:rFonts w:ascii="Book Antiqua" w:hAnsi="Book Antiqua"/>
          <w:szCs w:val="24"/>
          <w:lang w:val="en-US"/>
        </w:rPr>
        <w:t>.</w:t>
      </w:r>
      <w:r w:rsidR="00C05FEA" w:rsidRPr="003769FB">
        <w:rPr>
          <w:rFonts w:ascii="Book Antiqua" w:hAnsi="Book Antiqua"/>
          <w:szCs w:val="24"/>
          <w:lang w:val="en-US"/>
        </w:rPr>
        <w:t xml:space="preserve"> It has been suggested that TAP</w:t>
      </w:r>
      <w:r w:rsidR="00F53802" w:rsidRPr="003769FB">
        <w:rPr>
          <w:rFonts w:ascii="Book Antiqua" w:hAnsi="Book Antiqua"/>
          <w:szCs w:val="24"/>
          <w:lang w:val="en-US"/>
        </w:rPr>
        <w:t>1</w:t>
      </w:r>
      <w:r w:rsidR="00C05FEA" w:rsidRPr="003769FB">
        <w:rPr>
          <w:rFonts w:ascii="Book Antiqua" w:hAnsi="Book Antiqua"/>
          <w:szCs w:val="24"/>
          <w:lang w:val="en-US"/>
        </w:rPr>
        <w:t xml:space="preserve"> is involved in intracellular trafficking of α-TOH</w:t>
      </w:r>
      <w:r w:rsidR="00C05FEA"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23c23228-fefc-4cd1-a275-8192e1726c62 PFBsYWNlaG9sZGVyPg0KICA8QWRkSW5WZXJzaW9uPjQuNC4wLjI4PC9BZGRJblZlcnNpb24+DQogIDxJZD4yM2MyMzIyOC1mZWZjLTRjZDEtYTI3NS04MTkyZTE3MjZjNjI8L0lkPg0KICA8RW50cmllcz4NCiAgICA8RW50cnk+DQogICAgICA8SWQ+ZGNkNzA1YTItMDBkZS00NTcwLWExNjQtMWJlZDAwZGY4Y2VkPC9JZD4NCiAgICAgIDxSZWZlcmVuY2VJZD41NTJmOTEyMy1mMGEyLTRiMzUtOWExZC0zNWI1NmUyM2RiODE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NTYsMTI0XTwvVGV4dD4NCiAgICA8L1RleHRVbml0Pg0KICA8L1RleHRVbml0cz4NCjwvUGxhY2Vob2xkZXI+</w:instrText>
      </w:r>
      <w:r w:rsidR="00C05FEA" w:rsidRPr="003769FB">
        <w:rPr>
          <w:rFonts w:ascii="Book Antiqua" w:hAnsi="Book Antiqua"/>
          <w:szCs w:val="24"/>
          <w:lang w:val="en-US"/>
        </w:rPr>
        <w:fldChar w:fldCharType="separate"/>
      </w:r>
      <w:bookmarkStart w:id="207" w:name="_CTVP00123c23228fefc4cd1a2758192e1726c62"/>
      <w:r w:rsidR="00CC6BF1" w:rsidRPr="003769FB">
        <w:rPr>
          <w:rFonts w:ascii="Book Antiqua" w:hAnsi="Book Antiqua"/>
          <w:szCs w:val="24"/>
          <w:vertAlign w:val="superscript"/>
          <w:lang w:val="en-US"/>
        </w:rPr>
        <w:t>[56,</w:t>
      </w:r>
      <w:r w:rsidR="00F60A7B" w:rsidRPr="003769FB">
        <w:rPr>
          <w:rFonts w:ascii="Book Antiqua" w:eastAsiaTheme="minorEastAsia" w:hAnsi="Book Antiqua" w:hint="eastAsia"/>
          <w:szCs w:val="24"/>
          <w:vertAlign w:val="superscript"/>
          <w:lang w:val="en-US" w:eastAsia="zh-CN"/>
        </w:rPr>
        <w:t>123</w:t>
      </w:r>
      <w:r w:rsidR="00CC6BF1" w:rsidRPr="003769FB">
        <w:rPr>
          <w:rFonts w:ascii="Book Antiqua" w:hAnsi="Book Antiqua"/>
          <w:szCs w:val="24"/>
          <w:vertAlign w:val="superscript"/>
          <w:lang w:val="en-US"/>
        </w:rPr>
        <w:t>]</w:t>
      </w:r>
      <w:bookmarkEnd w:id="207"/>
      <w:r w:rsidR="00C05FEA" w:rsidRPr="003769FB">
        <w:rPr>
          <w:rFonts w:ascii="Book Antiqua" w:hAnsi="Book Antiqua"/>
          <w:szCs w:val="24"/>
          <w:lang w:val="en-US"/>
        </w:rPr>
        <w:fldChar w:fldCharType="end"/>
      </w:r>
      <w:r w:rsidR="0048381B" w:rsidRPr="003769FB">
        <w:rPr>
          <w:rFonts w:ascii="Book Antiqua" w:hAnsi="Book Antiqua"/>
          <w:szCs w:val="24"/>
          <w:lang w:val="en-US"/>
        </w:rPr>
        <w:t>; TAP1</w:t>
      </w:r>
      <w:r w:rsidR="00C05FEA" w:rsidRPr="003769FB">
        <w:rPr>
          <w:rFonts w:ascii="Book Antiqua" w:hAnsi="Book Antiqua"/>
          <w:szCs w:val="24"/>
          <w:lang w:val="en-US"/>
        </w:rPr>
        <w:t xml:space="preserve"> mediates anti-proliferative effects in </w:t>
      </w:r>
      <w:r w:rsidR="0048381B" w:rsidRPr="003769FB">
        <w:rPr>
          <w:rFonts w:ascii="Book Antiqua" w:hAnsi="Book Antiqua"/>
          <w:szCs w:val="24"/>
          <w:lang w:val="en-US"/>
        </w:rPr>
        <w:t xml:space="preserve">LNCaP and DU-145 </w:t>
      </w:r>
      <w:r w:rsidR="00C05FEA" w:rsidRPr="003769FB">
        <w:rPr>
          <w:rFonts w:ascii="Book Antiqua" w:hAnsi="Book Antiqua"/>
          <w:szCs w:val="24"/>
          <w:lang w:val="en-US"/>
        </w:rPr>
        <w:t>prostate cancer cell lines</w:t>
      </w:r>
      <w:r w:rsidR="00487BF2" w:rsidRPr="003769FB">
        <w:rPr>
          <w:rFonts w:ascii="Book Antiqua" w:hAnsi="Book Antiqua"/>
          <w:szCs w:val="24"/>
          <w:lang w:val="en-US"/>
        </w:rPr>
        <w:t xml:space="preserve"> </w:t>
      </w:r>
      <w:r w:rsidR="00C05FEA" w:rsidRPr="003769FB">
        <w:rPr>
          <w:rFonts w:ascii="Book Antiqua" w:hAnsi="Book Antiqua"/>
          <w:szCs w:val="24"/>
          <w:lang w:val="en-US"/>
        </w:rPr>
        <w:t xml:space="preserve">by promoting vitamin E uptake </w:t>
      </w:r>
      <w:r w:rsidR="00487BF2" w:rsidRPr="003769FB">
        <w:rPr>
          <w:rFonts w:ascii="Book Antiqua" w:hAnsi="Book Antiqua"/>
          <w:szCs w:val="24"/>
          <w:lang w:val="en-US"/>
        </w:rPr>
        <w:t xml:space="preserve">but also </w:t>
      </w:r>
      <w:r w:rsidR="00C05FEA" w:rsidRPr="003769FB">
        <w:rPr>
          <w:rFonts w:ascii="Book Antiqua" w:hAnsi="Book Antiqua"/>
          <w:szCs w:val="24"/>
          <w:lang w:val="en-US"/>
        </w:rPr>
        <w:t>by effects independent of α-TOH</w:t>
      </w:r>
      <w:r w:rsidR="00C05FEA"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2a050a7a-2ff6-4a17-a26e-ca86ec3ef422 PFBsYWNlaG9sZGVyPg0KICA8QWRkSW5WZXJzaW9uPjQuNC4wLjI4PC9BZGRJblZlcnNpb24+DQogIDxJZD4yYTA1MGE3YS0yZmY2LTRhMTctYTI2ZS1jYTg2ZWMzZWY0MjI8L0lkPg0KICA8RW50cmllcz4NCiAgICA8RW50cnk+DQogICAgICA8SWQ+ODRhMmJiZTctMDgyOC00M2NhLWFjZGQtMzMxYTc2ZWYxOTkwPC9JZD4NCiAgICAgIDxSZWZlcmVuY2VJZD4yNjg4YWUxNi01ZWQyLTQ0YzUtOWM4Mi03ZDdhMjEzNjU3N2I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SwxMjVdPC9UZXh0Pg0KICAgIDwvVGV4dFVuaXQ+DQogIDwvVGV4dFVuaXRzPg0KPC9QbGFjZWhvbGRlcj4=</w:instrText>
      </w:r>
      <w:r w:rsidR="00C05FEA" w:rsidRPr="003769FB">
        <w:rPr>
          <w:rFonts w:ascii="Book Antiqua" w:hAnsi="Book Antiqua"/>
          <w:szCs w:val="24"/>
          <w:lang w:val="en-US"/>
        </w:rPr>
        <w:fldChar w:fldCharType="separate"/>
      </w:r>
      <w:bookmarkStart w:id="208" w:name="_CTVP0012a050a7a2ff64a17a26eca86ec3ef422"/>
      <w:r w:rsidR="00CC6BF1" w:rsidRPr="003769FB">
        <w:rPr>
          <w:rFonts w:ascii="Book Antiqua" w:hAnsi="Book Antiqua"/>
          <w:szCs w:val="24"/>
          <w:vertAlign w:val="superscript"/>
          <w:lang w:val="en-US"/>
        </w:rPr>
        <w:t>[1,</w:t>
      </w:r>
      <w:r w:rsidR="00F60A7B" w:rsidRPr="003769FB">
        <w:rPr>
          <w:rFonts w:ascii="Book Antiqua" w:eastAsiaTheme="minorEastAsia" w:hAnsi="Book Antiqua" w:hint="eastAsia"/>
          <w:szCs w:val="24"/>
          <w:vertAlign w:val="superscript"/>
          <w:lang w:val="en-US" w:eastAsia="zh-CN"/>
        </w:rPr>
        <w:t>124</w:t>
      </w:r>
      <w:r w:rsidR="00CC6BF1" w:rsidRPr="003769FB">
        <w:rPr>
          <w:rFonts w:ascii="Book Antiqua" w:hAnsi="Book Antiqua"/>
          <w:szCs w:val="24"/>
          <w:vertAlign w:val="superscript"/>
          <w:lang w:val="en-US"/>
        </w:rPr>
        <w:t>]</w:t>
      </w:r>
      <w:bookmarkEnd w:id="208"/>
      <w:r w:rsidR="00C05FEA" w:rsidRPr="003769FB">
        <w:rPr>
          <w:rFonts w:ascii="Book Antiqua" w:hAnsi="Book Antiqua"/>
          <w:szCs w:val="24"/>
          <w:lang w:val="en-US"/>
        </w:rPr>
        <w:fldChar w:fldCharType="end"/>
      </w:r>
      <w:r w:rsidR="00C05FEA" w:rsidRPr="003769FB">
        <w:rPr>
          <w:rFonts w:ascii="Book Antiqua" w:hAnsi="Book Antiqua"/>
          <w:szCs w:val="24"/>
          <w:lang w:val="en-US"/>
        </w:rPr>
        <w:t xml:space="preserve">. </w:t>
      </w:r>
      <w:r w:rsidR="001D67F1" w:rsidRPr="003769FB">
        <w:rPr>
          <w:rFonts w:ascii="Book Antiqua" w:hAnsi="Book Antiqua"/>
          <w:szCs w:val="24"/>
          <w:lang w:val="en-US"/>
        </w:rPr>
        <w:t>Tocopherol-associated protein</w:t>
      </w:r>
      <w:r w:rsidR="00A511AB" w:rsidRPr="003769FB">
        <w:rPr>
          <w:rFonts w:ascii="Book Antiqua" w:hAnsi="Book Antiqua"/>
          <w:szCs w:val="24"/>
          <w:lang w:val="en-US"/>
        </w:rPr>
        <w:t xml:space="preserve"> 1</w:t>
      </w:r>
      <w:r w:rsidR="001D67F1" w:rsidRPr="003769FB">
        <w:rPr>
          <w:rFonts w:ascii="Book Antiqua" w:hAnsi="Book Antiqua"/>
          <w:szCs w:val="24"/>
          <w:lang w:val="en-US"/>
        </w:rPr>
        <w:t xml:space="preserve"> </w:t>
      </w:r>
      <w:r w:rsidR="00C05FEA" w:rsidRPr="003769FB">
        <w:rPr>
          <w:rFonts w:ascii="Book Antiqua" w:hAnsi="Book Antiqua"/>
          <w:szCs w:val="24"/>
          <w:lang w:val="en-US"/>
        </w:rPr>
        <w:t xml:space="preserve">is involved in cholesterol synthesis and forms complexes with </w:t>
      </w:r>
      <w:r w:rsidR="00C05FEA" w:rsidRPr="003769FB">
        <w:rPr>
          <w:rStyle w:val="emphi"/>
          <w:rFonts w:ascii="Book Antiqua" w:hAnsi="Book Antiqua"/>
          <w:i/>
          <w:szCs w:val="24"/>
          <w:lang w:val="en-US"/>
        </w:rPr>
        <w:t>RRR</w:t>
      </w:r>
      <w:r w:rsidR="00C05FEA" w:rsidRPr="003769FB">
        <w:rPr>
          <w:rFonts w:ascii="Book Antiqua" w:hAnsi="Book Antiqua"/>
          <w:szCs w:val="24"/>
          <w:lang w:val="en-US"/>
        </w:rPr>
        <w:t>-α-</w:t>
      </w:r>
      <w:r w:rsidR="00FB598F" w:rsidRPr="003769FB">
        <w:rPr>
          <w:rFonts w:ascii="Book Antiqua" w:hAnsi="Book Antiqua"/>
          <w:szCs w:val="24"/>
          <w:lang w:val="en-US"/>
        </w:rPr>
        <w:t>TOH</w:t>
      </w:r>
      <w:r w:rsidR="00C05FEA" w:rsidRPr="003769FB">
        <w:rPr>
          <w:rFonts w:ascii="Book Antiqua" w:hAnsi="Book Antiqua"/>
          <w:szCs w:val="24"/>
          <w:lang w:val="en-US"/>
        </w:rPr>
        <w:t xml:space="preserve"> quinone, the oxidation product of α-TOH; however, for </w:t>
      </w:r>
      <w:r w:rsidR="00EA572A" w:rsidRPr="003769FB">
        <w:rPr>
          <w:rFonts w:ascii="Book Antiqua" w:hAnsi="Book Antiqua"/>
          <w:szCs w:val="24"/>
          <w:lang w:val="en-US"/>
        </w:rPr>
        <w:t xml:space="preserve">a </w:t>
      </w:r>
      <w:r w:rsidR="00C05FEA" w:rsidRPr="003769FB">
        <w:rPr>
          <w:rFonts w:ascii="Book Antiqua" w:hAnsi="Book Antiqua"/>
          <w:szCs w:val="24"/>
          <w:lang w:val="en-US"/>
        </w:rPr>
        <w:t xml:space="preserve">better understanding </w:t>
      </w:r>
      <w:r w:rsidR="00EA572A" w:rsidRPr="003769FB">
        <w:rPr>
          <w:rFonts w:ascii="Book Antiqua" w:hAnsi="Book Antiqua"/>
          <w:szCs w:val="24"/>
          <w:lang w:val="en-US"/>
        </w:rPr>
        <w:t xml:space="preserve">of </w:t>
      </w:r>
      <w:r w:rsidR="00C05FEA" w:rsidRPr="003769FB">
        <w:rPr>
          <w:rFonts w:ascii="Book Antiqua" w:hAnsi="Book Antiqua"/>
          <w:szCs w:val="24"/>
          <w:lang w:val="en-US"/>
        </w:rPr>
        <w:t>the function of TAP</w:t>
      </w:r>
      <w:r w:rsidR="00A511AB" w:rsidRPr="003769FB">
        <w:rPr>
          <w:rFonts w:ascii="Book Antiqua" w:hAnsi="Book Antiqua"/>
          <w:szCs w:val="24"/>
          <w:lang w:val="en-US"/>
        </w:rPr>
        <w:t>1</w:t>
      </w:r>
      <w:r w:rsidR="00C05FEA" w:rsidRPr="003769FB">
        <w:rPr>
          <w:rFonts w:ascii="Book Antiqua" w:hAnsi="Book Antiqua"/>
          <w:szCs w:val="24"/>
          <w:lang w:val="en-US"/>
        </w:rPr>
        <w:t>, further studies are needed</w:t>
      </w:r>
      <w:r w:rsidR="00C05FEA"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470d3144-c7f8-495e-9570-f68af726cc15 PFBsYWNlaG9sZGVyPg0KICA8QWRkSW5WZXJzaW9uPjQuNC4wLjI4PC9BZGRJblZlcnNpb24+DQogIDxJZD40NzBkMzE0NC1jN2Y4LTQ5NWUtOTU3MC1mNjhhZjcyNmNjMTU8L0lkPg0KICA8RW50cmllcz4NCiAgICA8RW50cnk+DQogICAgICA8SWQ+NjQ5YmU0YTYtNDIwZS00MDMwLWIxNDctYTA3MGQ3ZWU3ZGY5PC9JZD4NCiAgICAgIDxSZWZlcmVuY2VJZD40MTZhNDY4ZC1kNGYxLTQ3YzctYjhjNy04YTY4YjJlYTgzMDc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OSwxMjZdPC9UZXh0Pg0KICAgIDwvVGV4dFVuaXQ+DQogIDwvVGV4dFVuaXRzPg0KPC9QbGFjZWhvbGRlcj4=</w:instrText>
      </w:r>
      <w:r w:rsidR="00C05FEA" w:rsidRPr="003769FB">
        <w:rPr>
          <w:rFonts w:ascii="Book Antiqua" w:hAnsi="Book Antiqua"/>
          <w:szCs w:val="24"/>
          <w:lang w:val="en-US"/>
        </w:rPr>
        <w:fldChar w:fldCharType="separate"/>
      </w:r>
      <w:bookmarkStart w:id="209" w:name="_CTVP001470d3144c7f8495e9570f68af726cc15"/>
      <w:r w:rsidR="00CC6BF1" w:rsidRPr="003769FB">
        <w:rPr>
          <w:rFonts w:ascii="Book Antiqua" w:hAnsi="Book Antiqua"/>
          <w:szCs w:val="24"/>
          <w:vertAlign w:val="superscript"/>
          <w:lang w:val="en-US"/>
        </w:rPr>
        <w:t>[19,</w:t>
      </w:r>
      <w:r w:rsidR="00F60A7B" w:rsidRPr="003769FB">
        <w:rPr>
          <w:rFonts w:ascii="Book Antiqua" w:eastAsiaTheme="minorEastAsia" w:hAnsi="Book Antiqua" w:hint="eastAsia"/>
          <w:szCs w:val="24"/>
          <w:vertAlign w:val="superscript"/>
          <w:lang w:val="en-US" w:eastAsia="zh-CN"/>
        </w:rPr>
        <w:t>125</w:t>
      </w:r>
      <w:r w:rsidR="00CC6BF1" w:rsidRPr="003769FB">
        <w:rPr>
          <w:rFonts w:ascii="Book Antiqua" w:hAnsi="Book Antiqua"/>
          <w:szCs w:val="24"/>
          <w:vertAlign w:val="superscript"/>
          <w:lang w:val="en-US"/>
        </w:rPr>
        <w:t>]</w:t>
      </w:r>
      <w:bookmarkEnd w:id="209"/>
      <w:r w:rsidR="00C05FEA" w:rsidRPr="003769FB">
        <w:rPr>
          <w:rFonts w:ascii="Book Antiqua" w:hAnsi="Book Antiqua"/>
          <w:szCs w:val="24"/>
          <w:lang w:val="en-US"/>
        </w:rPr>
        <w:fldChar w:fldCharType="end"/>
      </w:r>
      <w:r w:rsidR="00C05FEA" w:rsidRPr="003769FB">
        <w:rPr>
          <w:rFonts w:ascii="Book Antiqua" w:hAnsi="Book Antiqua"/>
          <w:szCs w:val="24"/>
          <w:lang w:val="en-US"/>
        </w:rPr>
        <w:t xml:space="preserve">. </w:t>
      </w:r>
    </w:p>
    <w:p w14:paraId="51FF54D0" w14:textId="5E77B652" w:rsidR="00C05FEA" w:rsidRPr="003769FB" w:rsidRDefault="00EA572A" w:rsidP="004D49D8">
      <w:pPr>
        <w:widowControl w:val="0"/>
        <w:spacing w:after="0"/>
        <w:ind w:firstLineChars="150" w:firstLine="360"/>
        <w:rPr>
          <w:rFonts w:ascii="Book Antiqua" w:hAnsi="Book Antiqua"/>
          <w:szCs w:val="24"/>
          <w:lang w:val="en-US"/>
        </w:rPr>
      </w:pPr>
      <w:r w:rsidRPr="003769FB">
        <w:rPr>
          <w:rFonts w:ascii="Book Antiqua" w:hAnsi="Book Antiqua"/>
          <w:szCs w:val="24"/>
          <w:lang w:val="en-US"/>
        </w:rPr>
        <w:t>In addition</w:t>
      </w:r>
      <w:r w:rsidR="00C05FEA" w:rsidRPr="003769FB">
        <w:rPr>
          <w:rFonts w:ascii="Book Antiqua" w:hAnsi="Book Antiqua"/>
          <w:szCs w:val="24"/>
          <w:lang w:val="en-US"/>
        </w:rPr>
        <w:t xml:space="preserve"> to </w:t>
      </w:r>
      <w:r w:rsidRPr="003769FB">
        <w:rPr>
          <w:rFonts w:ascii="Book Antiqua" w:hAnsi="Book Antiqua"/>
          <w:szCs w:val="24"/>
          <w:lang w:val="en-US"/>
        </w:rPr>
        <w:t xml:space="preserve">the </w:t>
      </w:r>
      <w:r w:rsidR="00C05FEA" w:rsidRPr="003769FB">
        <w:rPr>
          <w:rFonts w:ascii="Book Antiqua" w:hAnsi="Book Antiqua"/>
          <w:szCs w:val="24"/>
          <w:lang w:val="en-US"/>
        </w:rPr>
        <w:t xml:space="preserve">binding and transport proteins with affinity </w:t>
      </w:r>
      <w:r w:rsidR="00F53802" w:rsidRPr="003769FB">
        <w:rPr>
          <w:rFonts w:ascii="Book Antiqua" w:hAnsi="Book Antiqua"/>
          <w:szCs w:val="24"/>
          <w:lang w:val="en-US"/>
        </w:rPr>
        <w:t xml:space="preserve">and specificity </w:t>
      </w:r>
      <w:r w:rsidRPr="003769FB">
        <w:rPr>
          <w:rFonts w:ascii="Book Antiqua" w:hAnsi="Book Antiqua"/>
          <w:szCs w:val="24"/>
          <w:lang w:val="en-US"/>
        </w:rPr>
        <w:t>for</w:t>
      </w:r>
      <w:r w:rsidR="00C05FEA" w:rsidRPr="003769FB">
        <w:rPr>
          <w:rFonts w:ascii="Book Antiqua" w:hAnsi="Book Antiqua"/>
          <w:szCs w:val="24"/>
          <w:lang w:val="en-US"/>
        </w:rPr>
        <w:t xml:space="preserve"> α-TOH, the cytosolic protein sa</w:t>
      </w:r>
      <w:r w:rsidR="00C55122" w:rsidRPr="003769FB">
        <w:rPr>
          <w:rFonts w:ascii="Book Antiqua" w:hAnsi="Book Antiqua"/>
          <w:szCs w:val="24"/>
          <w:lang w:val="en-US"/>
        </w:rPr>
        <w:t xml:space="preserve">posin B has </w:t>
      </w:r>
      <w:r w:rsidR="00C05FEA" w:rsidRPr="003769FB">
        <w:rPr>
          <w:rFonts w:ascii="Book Antiqua" w:hAnsi="Book Antiqua"/>
          <w:szCs w:val="24"/>
          <w:lang w:val="en-US"/>
        </w:rPr>
        <w:t>a specific binding site for γ-TOH</w:t>
      </w:r>
      <w:r w:rsidR="00C05FEA"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a9d1b004-3d34-4d3d-b91b-4f23bd7219ea PFBsYWNlaG9sZGVyPg0KICA8QWRkSW5WZXJzaW9uPjQuNC4wLjI4PC9BZGRJblZlcnNpb24+DQogIDxJZD5hOWQxYjAwNC0zZDM0LTRkM2QtYjkxYi00ZjIzYmQ3MjE5ZWE8L0lkPg0KICA8RW50cmllcz4NCiAgICA8RW50cnk+DQogICAgICA8SWQ+MDRlYzFlZjItNGFlMC00ZDFmLTk4NDgtYjcwMTVkZGMwMzlmPC9JZD4NCiAgICAgIDxSZWZlcmVuY2VJZD43Nzc4Njg2Mi1kMWM1LTQ2NTgtOGUzYy1jZjRhMDM0YmJhMW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yN108L1RleHQ+DQogICAgPC9UZXh0VW5pdD4NCiAgPC9UZXh0VW5pdHM+DQo8L1BsYWNlaG9sZGVyPg==</w:instrText>
      </w:r>
      <w:r w:rsidR="00C05FEA" w:rsidRPr="003769FB">
        <w:rPr>
          <w:rFonts w:ascii="Book Antiqua" w:hAnsi="Book Antiqua"/>
          <w:szCs w:val="24"/>
          <w:lang w:val="en-US"/>
        </w:rPr>
        <w:fldChar w:fldCharType="separate"/>
      </w:r>
      <w:bookmarkStart w:id="210" w:name="_CTVP001a9d1b0043d344d3db91b4f23bd7219ea"/>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26</w:t>
      </w:r>
      <w:r w:rsidR="00CC6BF1" w:rsidRPr="003769FB">
        <w:rPr>
          <w:rFonts w:ascii="Book Antiqua" w:hAnsi="Book Antiqua"/>
          <w:szCs w:val="24"/>
          <w:vertAlign w:val="superscript"/>
          <w:lang w:val="en-US"/>
        </w:rPr>
        <w:t>]</w:t>
      </w:r>
      <w:bookmarkEnd w:id="210"/>
      <w:r w:rsidR="00C05FEA" w:rsidRPr="003769FB">
        <w:rPr>
          <w:rFonts w:ascii="Book Antiqua" w:hAnsi="Book Antiqua"/>
          <w:szCs w:val="24"/>
          <w:lang w:val="en-US"/>
        </w:rPr>
        <w:fldChar w:fldCharType="end"/>
      </w:r>
      <w:r w:rsidR="00173AB9" w:rsidRPr="003769FB">
        <w:rPr>
          <w:rFonts w:ascii="Book Antiqua" w:hAnsi="Book Antiqua"/>
          <w:szCs w:val="24"/>
          <w:lang w:val="en-US"/>
        </w:rPr>
        <w:t>.</w:t>
      </w:r>
      <w:r w:rsidR="00C05FEA" w:rsidRPr="003769FB">
        <w:rPr>
          <w:rFonts w:ascii="Book Antiqua" w:hAnsi="Book Antiqua"/>
          <w:szCs w:val="24"/>
          <w:lang w:val="en-US"/>
        </w:rPr>
        <w:t xml:space="preserve"> </w:t>
      </w:r>
      <w:r w:rsidR="00173AB9" w:rsidRPr="003769FB">
        <w:rPr>
          <w:rFonts w:ascii="Book Antiqua" w:hAnsi="Book Antiqua"/>
          <w:szCs w:val="24"/>
          <w:lang w:val="en-US"/>
        </w:rPr>
        <w:t xml:space="preserve">Saposin B </w:t>
      </w:r>
      <w:r w:rsidR="00C05FEA" w:rsidRPr="003769FB">
        <w:rPr>
          <w:rFonts w:ascii="Book Antiqua" w:hAnsi="Book Antiqua"/>
          <w:szCs w:val="24"/>
          <w:lang w:val="en-US"/>
        </w:rPr>
        <w:t>bind</w:t>
      </w:r>
      <w:r w:rsidR="00173AB9" w:rsidRPr="003769FB">
        <w:rPr>
          <w:rFonts w:ascii="Book Antiqua" w:hAnsi="Book Antiqua"/>
          <w:szCs w:val="24"/>
          <w:lang w:val="en-US"/>
        </w:rPr>
        <w:t>s</w:t>
      </w:r>
      <w:r w:rsidR="00C05FEA" w:rsidRPr="003769FB">
        <w:rPr>
          <w:rFonts w:ascii="Book Antiqua" w:hAnsi="Book Antiqua"/>
          <w:szCs w:val="24"/>
          <w:lang w:val="en-US"/>
        </w:rPr>
        <w:t xml:space="preserve"> γ-TOH more effectively than α-TOH when these vitamin E forms are competing for binding to saposin B </w:t>
      </w:r>
      <w:r w:rsidR="00C05FEA" w:rsidRPr="003769FB">
        <w:rPr>
          <w:rFonts w:ascii="Book Antiqua" w:hAnsi="Book Antiqua"/>
          <w:i/>
          <w:szCs w:val="24"/>
          <w:lang w:val="en-US"/>
        </w:rPr>
        <w:t>in vitro</w:t>
      </w:r>
      <w:r w:rsidR="00C05FEA"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055cd3aa-149b-4bd6-aa01-85ef0c7cf828 PFBsYWNlaG9sZGVyPg0KICA8QWRkSW5WZXJzaW9uPjQuNC4wLjI4PC9BZGRJblZlcnNpb24+DQogIDxJZD4wNTVjZDNhYS0xNDliLTRiZDYtYWEwMS04NWVmMGM3Y2Y4Mjg8L0lkPg0KICA8RW50cmllcz4NCiAgICA8RW50cnk+DQogICAgICA8SWQ+ODEyNTY3OWYtNzkwMC00ZWEwLWEwMTUtZGM0NmQzYjAzNGYzPC9JZD4NCiAgICAgIDxSZWZlcmVuY2VJZD43Nzc4Njg2Mi1kMWM1LTQ2NTgtOGUzYy1jZjRhMDM0YmJhMW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yN108L1RleHQ+DQogICAgPC9UZXh0VW5pdD4NCiAgPC9UZXh0VW5pdHM+DQo8L1BsYWNlaG9sZGVyPg==</w:instrText>
      </w:r>
      <w:r w:rsidR="00C05FEA" w:rsidRPr="003769FB">
        <w:rPr>
          <w:rFonts w:ascii="Book Antiqua" w:hAnsi="Book Antiqua"/>
          <w:szCs w:val="24"/>
          <w:lang w:val="en-US"/>
        </w:rPr>
        <w:fldChar w:fldCharType="separate"/>
      </w:r>
      <w:bookmarkStart w:id="211" w:name="_CTVP001055cd3aa149b4bd6aa0185ef0c7cf828"/>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26</w:t>
      </w:r>
      <w:r w:rsidR="00CC6BF1" w:rsidRPr="003769FB">
        <w:rPr>
          <w:rFonts w:ascii="Book Antiqua" w:hAnsi="Book Antiqua"/>
          <w:szCs w:val="24"/>
          <w:vertAlign w:val="superscript"/>
          <w:lang w:val="en-US"/>
        </w:rPr>
        <w:t>]</w:t>
      </w:r>
      <w:bookmarkEnd w:id="211"/>
      <w:r w:rsidR="00C05FEA" w:rsidRPr="003769FB">
        <w:rPr>
          <w:rFonts w:ascii="Book Antiqua" w:hAnsi="Book Antiqua"/>
          <w:szCs w:val="24"/>
          <w:lang w:val="en-US"/>
        </w:rPr>
        <w:fldChar w:fldCharType="end"/>
      </w:r>
      <w:r w:rsidR="00C05FEA" w:rsidRPr="003769FB">
        <w:rPr>
          <w:rFonts w:ascii="Book Antiqua" w:hAnsi="Book Antiqua"/>
          <w:szCs w:val="24"/>
          <w:lang w:val="en-US"/>
        </w:rPr>
        <w:t xml:space="preserve">. However, </w:t>
      </w:r>
      <w:r w:rsidR="00C05FEA" w:rsidRPr="003769FB">
        <w:rPr>
          <w:rFonts w:ascii="Book Antiqua" w:hAnsi="Book Antiqua"/>
          <w:i/>
          <w:szCs w:val="24"/>
          <w:lang w:val="en-US"/>
        </w:rPr>
        <w:t>in vivo</w:t>
      </w:r>
      <w:r w:rsidR="00C05FEA" w:rsidRPr="003769FB">
        <w:rPr>
          <w:rFonts w:ascii="Book Antiqua" w:hAnsi="Book Antiqua"/>
          <w:szCs w:val="24"/>
          <w:lang w:val="en-US"/>
        </w:rPr>
        <w:t xml:space="preserve"> </w:t>
      </w:r>
      <w:r w:rsidR="006214E1" w:rsidRPr="003769FB">
        <w:rPr>
          <w:rFonts w:ascii="Book Antiqua" w:hAnsi="Book Antiqua"/>
          <w:szCs w:val="24"/>
          <w:lang w:val="en-US"/>
        </w:rPr>
        <w:t>the concentration of α-TOH is ten</w:t>
      </w:r>
      <w:r w:rsidR="00C05FEA" w:rsidRPr="003769FB">
        <w:rPr>
          <w:rFonts w:ascii="Book Antiqua" w:hAnsi="Book Antiqua"/>
          <w:szCs w:val="24"/>
          <w:lang w:val="en-US"/>
        </w:rPr>
        <w:t xml:space="preserve">fold higher than of γ-TOH, leading to </w:t>
      </w:r>
      <w:r w:rsidRPr="003769FB">
        <w:rPr>
          <w:rFonts w:ascii="Book Antiqua" w:hAnsi="Book Antiqua"/>
          <w:szCs w:val="24"/>
          <w:lang w:val="en-US"/>
        </w:rPr>
        <w:t xml:space="preserve">widely differing conditions which characterize the </w:t>
      </w:r>
      <w:r w:rsidRPr="003769FB">
        <w:rPr>
          <w:rFonts w:ascii="Book Antiqua" w:hAnsi="Book Antiqua"/>
          <w:i/>
          <w:szCs w:val="24"/>
          <w:lang w:val="en-US"/>
        </w:rPr>
        <w:t>in vitro</w:t>
      </w:r>
      <w:r w:rsidRPr="003769FB">
        <w:rPr>
          <w:rFonts w:ascii="Book Antiqua" w:hAnsi="Book Antiqua"/>
          <w:szCs w:val="24"/>
          <w:lang w:val="en-US"/>
        </w:rPr>
        <w:t xml:space="preserve"> binding affinity studies in which a ratio of γ-TOH to α-TOH of 1:5 was used</w:t>
      </w:r>
      <w:r w:rsidR="00C05FEA" w:rsidRPr="003769FB">
        <w:rPr>
          <w:rFonts w:ascii="Book Antiqua" w:hAnsi="Book Antiqua"/>
          <w:szCs w:val="24"/>
          <w:lang w:val="en-US"/>
        </w:rPr>
        <w:t>.</w:t>
      </w:r>
    </w:p>
    <w:p w14:paraId="4B6580DC" w14:textId="77777777" w:rsidR="00184932" w:rsidRPr="003769FB" w:rsidRDefault="00184932" w:rsidP="004D49D8">
      <w:pPr>
        <w:pStyle w:val="ad"/>
        <w:widowControl w:val="0"/>
        <w:spacing w:after="0" w:line="360" w:lineRule="auto"/>
        <w:rPr>
          <w:rFonts w:ascii="Book Antiqua" w:hAnsi="Book Antiqua"/>
          <w:szCs w:val="24"/>
          <w:lang w:val="en-US"/>
        </w:rPr>
      </w:pPr>
    </w:p>
    <w:p w14:paraId="100D54D6" w14:textId="77777777" w:rsidR="002D15CE" w:rsidRPr="003769FB" w:rsidRDefault="002D15CE" w:rsidP="004D49D8">
      <w:pPr>
        <w:pStyle w:val="ad"/>
        <w:widowControl w:val="0"/>
        <w:spacing w:after="0" w:line="360" w:lineRule="auto"/>
        <w:rPr>
          <w:rFonts w:ascii="Book Antiqua" w:hAnsi="Book Antiqua"/>
          <w:szCs w:val="24"/>
          <w:lang w:val="en-US"/>
        </w:rPr>
      </w:pPr>
      <w:r w:rsidRPr="003769FB">
        <w:rPr>
          <w:rFonts w:ascii="Book Antiqua" w:hAnsi="Book Antiqua"/>
          <w:szCs w:val="24"/>
          <w:lang w:val="en-US"/>
        </w:rPr>
        <w:t>METABOLISM OF VITAMIN E</w:t>
      </w:r>
    </w:p>
    <w:p w14:paraId="6A7C5235" w14:textId="77777777" w:rsidR="002D15CE" w:rsidRPr="003769FB" w:rsidRDefault="002D15CE" w:rsidP="004D49D8">
      <w:pPr>
        <w:pStyle w:val="ad"/>
        <w:widowControl w:val="0"/>
        <w:spacing w:after="0" w:line="360" w:lineRule="auto"/>
        <w:rPr>
          <w:rFonts w:ascii="Book Antiqua" w:hAnsi="Book Antiqua"/>
          <w:i/>
          <w:szCs w:val="24"/>
          <w:lang w:val="en-US"/>
        </w:rPr>
      </w:pPr>
      <w:r w:rsidRPr="003769FB">
        <w:rPr>
          <w:rFonts w:ascii="Book Antiqua" w:hAnsi="Book Antiqua"/>
          <w:i/>
          <w:szCs w:val="24"/>
          <w:lang w:val="en-US"/>
        </w:rPr>
        <w:t>Simon products</w:t>
      </w:r>
    </w:p>
    <w:p w14:paraId="3E6AAB7F" w14:textId="225E6EE0" w:rsidR="002D15CE" w:rsidRPr="003769FB" w:rsidRDefault="00EA572A" w:rsidP="004D49D8">
      <w:pPr>
        <w:widowControl w:val="0"/>
        <w:spacing w:after="0"/>
        <w:rPr>
          <w:rFonts w:ascii="Book Antiqua" w:hAnsi="Book Antiqua"/>
          <w:szCs w:val="24"/>
          <w:lang w:val="en-US" w:eastAsia="zh-CN"/>
        </w:rPr>
      </w:pPr>
      <w:r w:rsidRPr="003769FB">
        <w:rPr>
          <w:rFonts w:ascii="Book Antiqua" w:hAnsi="Book Antiqua"/>
          <w:szCs w:val="24"/>
          <w:lang w:val="en-US"/>
        </w:rPr>
        <w:t>Many decades ago</w:t>
      </w:r>
      <w:r w:rsidR="002D15CE" w:rsidRPr="003769FB">
        <w:rPr>
          <w:rFonts w:ascii="Book Antiqua" w:hAnsi="Book Antiqua"/>
          <w:szCs w:val="24"/>
          <w:lang w:val="en-US"/>
        </w:rPr>
        <w:t xml:space="preserve"> </w:t>
      </w:r>
      <w:r w:rsidRPr="003769FB">
        <w:rPr>
          <w:rFonts w:ascii="Book Antiqua" w:hAnsi="Book Antiqua"/>
          <w:szCs w:val="24"/>
          <w:lang w:val="en-US"/>
        </w:rPr>
        <w:t xml:space="preserve">it was thought  that the </w:t>
      </w:r>
      <w:r w:rsidR="002D15CE" w:rsidRPr="003769FB">
        <w:rPr>
          <w:rFonts w:ascii="Book Antiqua" w:hAnsi="Book Antiqua"/>
          <w:szCs w:val="24"/>
          <w:lang w:val="en-US"/>
        </w:rPr>
        <w:t xml:space="preserve">metabolism of vitamin E was initiated by a radical attack on the chroman structure resulting in </w:t>
      </w:r>
      <w:r w:rsidRPr="003769FB">
        <w:rPr>
          <w:rFonts w:ascii="Book Antiqua" w:hAnsi="Book Antiqua"/>
          <w:szCs w:val="24"/>
          <w:lang w:val="en-US"/>
        </w:rPr>
        <w:t xml:space="preserve">a </w:t>
      </w:r>
      <w:r w:rsidR="002D15CE" w:rsidRPr="003769FB">
        <w:rPr>
          <w:rFonts w:ascii="Book Antiqua" w:hAnsi="Book Antiqua"/>
          <w:szCs w:val="24"/>
          <w:lang w:val="en-US"/>
        </w:rPr>
        <w:t xml:space="preserve">ring opening and </w:t>
      </w:r>
      <w:r w:rsidRPr="003769FB">
        <w:rPr>
          <w:rFonts w:ascii="Book Antiqua" w:hAnsi="Book Antiqua"/>
          <w:szCs w:val="24"/>
          <w:lang w:val="en-US"/>
        </w:rPr>
        <w:t xml:space="preserve">the </w:t>
      </w:r>
      <w:r w:rsidR="002D15CE" w:rsidRPr="003769FB">
        <w:rPr>
          <w:rFonts w:ascii="Book Antiqua" w:hAnsi="Book Antiqua"/>
          <w:szCs w:val="24"/>
          <w:lang w:val="en-US"/>
        </w:rPr>
        <w:t xml:space="preserve">building thereby </w:t>
      </w:r>
      <w:r w:rsidR="00961280" w:rsidRPr="003769FB">
        <w:rPr>
          <w:rFonts w:ascii="Book Antiqua" w:hAnsi="Book Antiqua"/>
          <w:szCs w:val="24"/>
          <w:lang w:val="en-US"/>
        </w:rPr>
        <w:t xml:space="preserve">of </w:t>
      </w:r>
      <w:r w:rsidR="00FB598F" w:rsidRPr="003769FB">
        <w:rPr>
          <w:rFonts w:ascii="Book Antiqua" w:hAnsi="Book Antiqua"/>
          <w:szCs w:val="24"/>
          <w:lang w:val="en-US"/>
        </w:rPr>
        <w:t xml:space="preserve">TOH </w:t>
      </w:r>
      <w:r w:rsidR="002D15CE" w:rsidRPr="003769FB">
        <w:rPr>
          <w:rFonts w:ascii="Book Antiqua" w:hAnsi="Book Antiqua"/>
          <w:szCs w:val="24"/>
          <w:lang w:val="en-US"/>
        </w:rPr>
        <w:t>quinone</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8527ac1f-74f7-4ca2-8b9d-aa253647cc2d PFBsYWNlaG9sZGVyPg0KICA8QWRkSW5WZXJzaW9uPjQuNC4wLjI4PC9BZGRJblZlcnNpb24+DQogIDxJZD44NTI3YWMxZi03NGY3LTRjYTItOGI5ZC1hYTI1MzY0N2NjMmQ8L0lkPg0KICA8RW50cmllcz4NCiAgICA8RW50cnk+DQogICAgICA8SWQ+MDk3ZWE0ZmMtYmI4Mi00MDVkLTgyOTEtN2M1MDBiYzRmYTI3PC9JZD4NCiAgICAgIDxSZWZlcmVuY2VJZD45MGUyM2RkMS02MTRlLTQxOTUtYjNjMS1mNzE2YmVkZTRhMz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yOF08L1RleHQ+DQogICAgPC9UZXh0VW5pdD4NCiAgPC9UZXh0VW5pdHM+DQo8L1BsYWNlaG9sZGVyPg==</w:instrText>
      </w:r>
      <w:r w:rsidR="002D15CE" w:rsidRPr="003769FB">
        <w:rPr>
          <w:rFonts w:ascii="Book Antiqua" w:hAnsi="Book Antiqua"/>
          <w:szCs w:val="24"/>
          <w:lang w:val="en-US"/>
        </w:rPr>
        <w:fldChar w:fldCharType="separate"/>
      </w:r>
      <w:bookmarkStart w:id="212" w:name="_CTVP0018527ac1f74f74ca28b9daa253647cc2d"/>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27</w:t>
      </w:r>
      <w:r w:rsidR="00CC6BF1" w:rsidRPr="003769FB">
        <w:rPr>
          <w:rFonts w:ascii="Book Antiqua" w:hAnsi="Book Antiqua"/>
          <w:szCs w:val="24"/>
          <w:vertAlign w:val="superscript"/>
          <w:lang w:val="en-US"/>
        </w:rPr>
        <w:t>]</w:t>
      </w:r>
      <w:bookmarkEnd w:id="212"/>
      <w:r w:rsidR="002D15CE" w:rsidRPr="003769FB">
        <w:rPr>
          <w:rFonts w:ascii="Book Antiqua" w:hAnsi="Book Antiqua"/>
          <w:szCs w:val="24"/>
          <w:lang w:val="en-US"/>
        </w:rPr>
        <w:fldChar w:fldCharType="end"/>
      </w:r>
      <w:r w:rsidR="002D15CE" w:rsidRPr="003769FB">
        <w:rPr>
          <w:rFonts w:ascii="Book Antiqua" w:hAnsi="Book Antiqua"/>
          <w:szCs w:val="24"/>
          <w:lang w:val="en-US"/>
        </w:rPr>
        <w:t xml:space="preserve">. Subsequent side-chain degradation </w:t>
      </w:r>
      <w:r w:rsidRPr="003769FB">
        <w:rPr>
          <w:rFonts w:ascii="Book Antiqua" w:hAnsi="Book Antiqua"/>
          <w:szCs w:val="24"/>
          <w:lang w:val="en-US"/>
        </w:rPr>
        <w:t>w</w:t>
      </w:r>
      <w:r w:rsidR="002D15CE" w:rsidRPr="003769FB">
        <w:rPr>
          <w:rFonts w:ascii="Book Antiqua" w:hAnsi="Book Antiqua"/>
          <w:szCs w:val="24"/>
          <w:lang w:val="en-US"/>
        </w:rPr>
        <w:t>ould lead to α-tocopheronic acid and its lactone, α-tocopheronelactone (α-TL), the so</w:t>
      </w:r>
      <w:r w:rsidRPr="003769FB">
        <w:rPr>
          <w:rFonts w:ascii="Book Antiqua" w:hAnsi="Book Antiqua"/>
          <w:szCs w:val="24"/>
          <w:lang w:val="en-US"/>
        </w:rPr>
        <w:t>-</w:t>
      </w:r>
      <w:r w:rsidR="002D15CE" w:rsidRPr="003769FB">
        <w:rPr>
          <w:rFonts w:ascii="Book Antiqua" w:hAnsi="Book Antiqua"/>
          <w:szCs w:val="24"/>
          <w:lang w:val="en-US"/>
        </w:rPr>
        <w:t xml:space="preserve">called Simon metabolites </w:t>
      </w:r>
      <w:r w:rsidR="006214E1" w:rsidRPr="003769FB">
        <w:rPr>
          <w:rFonts w:ascii="Book Antiqua" w:hAnsi="Book Antiqua"/>
          <w:szCs w:val="24"/>
          <w:lang w:val="en-US"/>
        </w:rPr>
        <w:t>described</w:t>
      </w:r>
      <w:r w:rsidR="002D15CE" w:rsidRPr="003769FB">
        <w:rPr>
          <w:rFonts w:ascii="Book Antiqua" w:hAnsi="Book Antiqua"/>
          <w:szCs w:val="24"/>
          <w:lang w:val="en-US"/>
        </w:rPr>
        <w:t xml:space="preserve"> in conjugated and non-conjugated forms in urine of mice and humans</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4d832dff-f38a-4619-9f47-6a1bd7ec7c79 PFBsYWNlaG9sZGVyPg0KICA8QWRkSW5WZXJzaW9uPjQuNC4wLjI4PC9BZGRJblZlcnNpb24+DQogIDxJZD40ZDgzMmRmZi1mMzhhLTQ2MTktOWY0Ny02YTFiZDdlYzdjNzk8L0lkPg0KICA8RW50cmllcz4NCiAgICA8RW50cnk+DQogICAgICA8SWQ+NzRjODU4ZjQtNTAwMi00OTk1LWJiNzMtYzUxZmJkNGU0MjA4PC9JZD4NCiAgICAgIDxSZWZlcmVuY2VJZD42MTVkYWRmMy04MjMwLTRlYTgtOTUzYy05NzEzODc0NmRiOD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IwLDEyOeKAkzEzMV08L1RleHQ+DQogICAgPC9UZXh0VW5pdD4NCiAgPC9UZXh0VW5pdHM+DQo8L1BsYWNlaG9sZGVyPg==</w:instrText>
      </w:r>
      <w:r w:rsidR="002D15CE" w:rsidRPr="003769FB">
        <w:rPr>
          <w:rFonts w:ascii="Book Antiqua" w:hAnsi="Book Antiqua"/>
          <w:szCs w:val="24"/>
          <w:lang w:val="en-US"/>
        </w:rPr>
        <w:fldChar w:fldCharType="separate"/>
      </w:r>
      <w:bookmarkStart w:id="213" w:name="_CTVP0014d832dfff38a46199f476a1bd7ec7c79"/>
      <w:r w:rsidR="00CC6BF1" w:rsidRPr="003769FB">
        <w:rPr>
          <w:rFonts w:ascii="Book Antiqua" w:hAnsi="Book Antiqua"/>
          <w:szCs w:val="24"/>
          <w:vertAlign w:val="superscript"/>
          <w:lang w:val="en-US"/>
        </w:rPr>
        <w:t>[120,</w:t>
      </w:r>
      <w:r w:rsidR="00F60A7B" w:rsidRPr="003769FB">
        <w:rPr>
          <w:rFonts w:ascii="Book Antiqua" w:hAnsi="Book Antiqua" w:hint="eastAsia"/>
          <w:szCs w:val="24"/>
          <w:vertAlign w:val="superscript"/>
          <w:lang w:val="en-US" w:eastAsia="zh-CN"/>
        </w:rPr>
        <w:t>128</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0</w:t>
      </w:r>
      <w:r w:rsidR="00CC6BF1" w:rsidRPr="003769FB">
        <w:rPr>
          <w:rFonts w:ascii="Book Antiqua" w:hAnsi="Book Antiqua"/>
          <w:szCs w:val="24"/>
          <w:vertAlign w:val="superscript"/>
          <w:lang w:val="en-US"/>
        </w:rPr>
        <w:t>]</w:t>
      </w:r>
      <w:bookmarkEnd w:id="213"/>
      <w:r w:rsidR="002D15CE" w:rsidRPr="003769FB">
        <w:rPr>
          <w:rFonts w:ascii="Book Antiqua" w:hAnsi="Book Antiqua"/>
          <w:szCs w:val="24"/>
          <w:lang w:val="en-US"/>
        </w:rPr>
        <w:fldChar w:fldCharType="end"/>
      </w:r>
      <w:r w:rsidR="002D15CE" w:rsidRPr="003769FB">
        <w:rPr>
          <w:rFonts w:ascii="Book Antiqua" w:hAnsi="Book Antiqua"/>
          <w:szCs w:val="24"/>
          <w:lang w:val="en-US"/>
        </w:rPr>
        <w:t xml:space="preserve">. This pathway has </w:t>
      </w:r>
      <w:r w:rsidRPr="003769FB">
        <w:rPr>
          <w:rFonts w:ascii="Book Antiqua" w:hAnsi="Book Antiqua"/>
          <w:szCs w:val="24"/>
          <w:lang w:val="en-US"/>
        </w:rPr>
        <w:t xml:space="preserve">since </w:t>
      </w:r>
      <w:r w:rsidR="002D15CE" w:rsidRPr="003769FB">
        <w:rPr>
          <w:rFonts w:ascii="Book Antiqua" w:hAnsi="Book Antiqua"/>
          <w:szCs w:val="24"/>
          <w:lang w:val="en-US"/>
        </w:rPr>
        <w:t xml:space="preserve">been questioned </w:t>
      </w:r>
      <w:r w:rsidRPr="003769FB">
        <w:rPr>
          <w:rFonts w:ascii="Book Antiqua" w:hAnsi="Book Antiqua"/>
          <w:szCs w:val="24"/>
          <w:lang w:val="en-US"/>
        </w:rPr>
        <w:t>because</w:t>
      </w:r>
      <w:r w:rsidR="002D15CE" w:rsidRPr="003769FB">
        <w:rPr>
          <w:rFonts w:ascii="Book Antiqua" w:hAnsi="Book Antiqua"/>
          <w:szCs w:val="24"/>
          <w:lang w:val="en-US"/>
        </w:rPr>
        <w:t xml:space="preserve"> (i) urinary </w:t>
      </w:r>
      <w:r w:rsidR="00FB598F" w:rsidRPr="003769FB">
        <w:rPr>
          <w:rFonts w:ascii="Book Antiqua" w:hAnsi="Book Antiqua"/>
          <w:szCs w:val="24"/>
          <w:lang w:val="en-US"/>
        </w:rPr>
        <w:t>TOH</w:t>
      </w:r>
      <w:r w:rsidR="002D15CE" w:rsidRPr="003769FB">
        <w:rPr>
          <w:rFonts w:ascii="Book Antiqua" w:hAnsi="Book Antiqua"/>
          <w:szCs w:val="24"/>
          <w:lang w:val="en-US"/>
        </w:rPr>
        <w:t xml:space="preserve"> metabolites with an intact chroman ring system, the carboxyethylhydroxychroman</w:t>
      </w:r>
      <w:r w:rsidR="00B07FEC" w:rsidRPr="003769FB">
        <w:rPr>
          <w:rFonts w:ascii="Book Antiqua" w:hAnsi="Book Antiqua"/>
          <w:szCs w:val="24"/>
          <w:lang w:val="en-US"/>
        </w:rPr>
        <w:t>ol</w:t>
      </w:r>
      <w:r w:rsidR="002D15CE" w:rsidRPr="003769FB">
        <w:rPr>
          <w:rFonts w:ascii="Book Antiqua" w:hAnsi="Book Antiqua"/>
          <w:szCs w:val="24"/>
          <w:lang w:val="en-US"/>
        </w:rPr>
        <w:t>s (CEHC), have been discovered</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4791e5c9-6de8-4b95-b9d9-0339d2f6d09a PFBsYWNlaG9sZGVyPg0KICA8QWRkSW5WZXJzaW9uPjQuNC4wLjI4PC9BZGRJblZlcnNpb24+DQogIDxJZD40NzkxZTVjOS02ZGU4LTRiOTUtYjlkOS0wMzM5ZDJmNmQwOWE8L0lkPg0KICA8RW50cmllcz4NCiAgICA8RW50cnk+DQogICAgICA8SWQ+MjQwYjcyOTUtYzE1OC00NTFlLTgyYTctOTEwODJmNThmNjgwPC9JZD4NCiAgICAgIDxSZWZlcmVuY2VJZD5mZmI0ODI0Yy00ZWE1LTRhNDAtOTgwNC1mZTBkNmE4N2FlMGQ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My4oCTMTM0XTwvVGV4dD4NCiAgICA8L1RleHRVbml0Pg0KICA8L1RleHRVbml0cz4NCjwvUGxhY2Vob2xkZXI+</w:instrText>
      </w:r>
      <w:r w:rsidR="002D15CE" w:rsidRPr="003769FB">
        <w:rPr>
          <w:rFonts w:ascii="Book Antiqua" w:hAnsi="Book Antiqua"/>
          <w:szCs w:val="24"/>
          <w:lang w:val="en-US"/>
        </w:rPr>
        <w:fldChar w:fldCharType="separate"/>
      </w:r>
      <w:bookmarkStart w:id="214" w:name="_CTVP0014791e5c96de84b95b9d90339d2f6d09a"/>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1</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3</w:t>
      </w:r>
      <w:r w:rsidR="00CC6BF1" w:rsidRPr="003769FB">
        <w:rPr>
          <w:rFonts w:ascii="Book Antiqua" w:hAnsi="Book Antiqua"/>
          <w:szCs w:val="24"/>
          <w:vertAlign w:val="superscript"/>
          <w:lang w:val="en-US"/>
        </w:rPr>
        <w:t>]</w:t>
      </w:r>
      <w:bookmarkEnd w:id="214"/>
      <w:r w:rsidR="002D15CE" w:rsidRPr="003769FB">
        <w:rPr>
          <w:rFonts w:ascii="Book Antiqua" w:hAnsi="Book Antiqua"/>
          <w:szCs w:val="24"/>
          <w:lang w:val="en-US"/>
        </w:rPr>
        <w:fldChar w:fldCharType="end"/>
      </w:r>
      <w:r w:rsidR="002D15CE" w:rsidRPr="003769FB">
        <w:rPr>
          <w:rFonts w:ascii="Book Antiqua" w:hAnsi="Book Antiqua"/>
          <w:szCs w:val="24"/>
          <w:lang w:val="en-US"/>
        </w:rPr>
        <w:t xml:space="preserve"> and (ii) an almost complete conversion of α-CEHC to α-TL is possible at least </w:t>
      </w:r>
      <w:r w:rsidR="002D15CE" w:rsidRPr="003769FB">
        <w:rPr>
          <w:rFonts w:ascii="Book Antiqua" w:hAnsi="Book Antiqua"/>
          <w:i/>
          <w:szCs w:val="24"/>
          <w:lang w:val="en-US"/>
        </w:rPr>
        <w:t>in vitro</w:t>
      </w:r>
      <w:r w:rsidR="002D15CE" w:rsidRPr="003769FB">
        <w:rPr>
          <w:rFonts w:ascii="Book Antiqua" w:hAnsi="Book Antiqua"/>
          <w:szCs w:val="24"/>
          <w:lang w:val="en-US"/>
        </w:rPr>
        <w:t xml:space="preserve"> by bubbling oxygen through a solution of 70 mM α-CEHC in 0.1 M HCl for 24 h at room temperature</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2136a635-9e62-471a-8871-919600cd8878 PFBsYWNlaG9sZGVyPg0KICA8QWRkSW5WZXJzaW9uPjQuNC4wLjI4PC9BZGRJblZlcnNpb24+DQogIDxJZD4yMTM2YTYzNS05ZTYyLTQ3MWEtODg3MS05MTk2MDBjZDg4Nzg8L0lkPg0KICA8RW50cmllcz4NCiAgICA8RW50cnk+DQogICAgICA8SWQ+ZTdiNzA1NmMtMDdjZC00NDk5LTgyMmQtYzhmZTczZjJhNzlkPC9JZD4NCiAgICAgIDxSZWZlcmVuY2VJZD44NDlkNzc1OS0zYzQ3LTRhNDctYjk3ZC0yZTYyYjI2M2FlMTI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MsMTM1XTwvVGV4dD4NCiAgICA8L1RleHRVbml0Pg0KICA8L1RleHRVbml0cz4NCjwvUGxhY2Vob2xkZXI+</w:instrText>
      </w:r>
      <w:r w:rsidR="002D15CE" w:rsidRPr="003769FB">
        <w:rPr>
          <w:rFonts w:ascii="Book Antiqua" w:hAnsi="Book Antiqua"/>
          <w:szCs w:val="24"/>
          <w:lang w:val="en-US"/>
        </w:rPr>
        <w:fldChar w:fldCharType="separate"/>
      </w:r>
      <w:bookmarkStart w:id="215" w:name="_CTVP0012136a6359e62471a8871919600cd8878"/>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2</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4</w:t>
      </w:r>
      <w:r w:rsidR="00CC6BF1" w:rsidRPr="003769FB">
        <w:rPr>
          <w:rFonts w:ascii="Book Antiqua" w:hAnsi="Book Antiqua"/>
          <w:szCs w:val="24"/>
          <w:vertAlign w:val="superscript"/>
          <w:lang w:val="en-US"/>
        </w:rPr>
        <w:t>]</w:t>
      </w:r>
      <w:bookmarkEnd w:id="215"/>
      <w:r w:rsidR="002D15CE" w:rsidRPr="003769FB">
        <w:rPr>
          <w:rFonts w:ascii="Book Antiqua" w:hAnsi="Book Antiqua"/>
          <w:szCs w:val="24"/>
          <w:lang w:val="en-US"/>
        </w:rPr>
        <w:fldChar w:fldCharType="end"/>
      </w:r>
      <w:r w:rsidR="002D15CE" w:rsidRPr="003769FB">
        <w:rPr>
          <w:rFonts w:ascii="Book Antiqua" w:hAnsi="Book Antiqua"/>
          <w:szCs w:val="24"/>
          <w:lang w:val="en-US"/>
        </w:rPr>
        <w:t>. In contrast, a recent study by Sharma</w:t>
      </w:r>
      <w:r w:rsidR="00C17A77" w:rsidRPr="003769FB">
        <w:rPr>
          <w:rFonts w:ascii="Book Antiqua" w:hAnsi="Book Antiqua"/>
          <w:i/>
          <w:szCs w:val="24"/>
          <w:lang w:val="en-US"/>
        </w:rPr>
        <w:t xml:space="preserve"> et al</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271cac5a-efdb-4fd7-8750-318458a6f7c8 PFBsYWNlaG9sZGVyPg0KICA8QWRkSW5WZXJzaW9uPjQuNC4wLjI4PC9BZGRJblZlcnNpb24+DQogIDxJZD4yNzFjYWM1YS1lZmRiLTRmZDctODc1MC0zMTg0NThhNmY3Yzg8L0lkPg0KICA8RW50cmllcz4NCiAgICA8RW50cnk+DQogICAgICA8SWQ+NzQ5ZTQ0ZDktNTM0NC00NzQ4LWE2MWUtYTk2MGU3MDU1YWIxPC9JZD4NCiAgICAgIDxSZWZlcmVuY2VJZD5hY2FlMGIwYy1kZjIyLTQ2MGEtYWNlZi1jMmNhMDkxY2Y3NTc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zNl08L1RleHQ+DQogICAgPC9UZXh0VW5pdD4NCiAgPC9UZXh0VW5pdHM+DQo8L1BsYWNlaG9sZGVyPg==</w:instrText>
      </w:r>
      <w:r w:rsidR="002D15CE" w:rsidRPr="003769FB">
        <w:rPr>
          <w:rFonts w:ascii="Book Antiqua" w:hAnsi="Book Antiqua"/>
          <w:szCs w:val="24"/>
          <w:lang w:val="en-US"/>
        </w:rPr>
        <w:fldChar w:fldCharType="separate"/>
      </w:r>
      <w:bookmarkStart w:id="216" w:name="_CTVP001271cac5aefdb4fd78750318458a6f7c8"/>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5</w:t>
      </w:r>
      <w:r w:rsidR="00CC6BF1" w:rsidRPr="003769FB">
        <w:rPr>
          <w:rFonts w:ascii="Book Antiqua" w:hAnsi="Book Antiqua"/>
          <w:szCs w:val="24"/>
          <w:vertAlign w:val="superscript"/>
          <w:lang w:val="en-US"/>
        </w:rPr>
        <w:t>]</w:t>
      </w:r>
      <w:bookmarkEnd w:id="216"/>
      <w:r w:rsidR="002D15CE" w:rsidRPr="003769FB">
        <w:rPr>
          <w:rFonts w:ascii="Book Antiqua" w:hAnsi="Book Antiqua"/>
          <w:szCs w:val="24"/>
          <w:lang w:val="en-US"/>
        </w:rPr>
        <w:fldChar w:fldCharType="end"/>
      </w:r>
      <w:r w:rsidR="002D15CE" w:rsidRPr="003769FB">
        <w:rPr>
          <w:rFonts w:ascii="Book Antiqua" w:hAnsi="Book Antiqua"/>
          <w:szCs w:val="24"/>
          <w:lang w:val="en-US"/>
        </w:rPr>
        <w:t xml:space="preserve"> provided evidence that conjugates of α-TL are indeed </w:t>
      </w:r>
      <w:r w:rsidR="002D15CE" w:rsidRPr="003769FB">
        <w:rPr>
          <w:rFonts w:ascii="Book Antiqua" w:hAnsi="Book Antiqua" w:cs="Calibri"/>
          <w:szCs w:val="24"/>
          <w:lang w:val="en-US"/>
        </w:rPr>
        <w:t>real metabolites and not methodological artefacts. In addition,</w:t>
      </w:r>
      <w:r w:rsidR="00173AB9" w:rsidRPr="003769FB">
        <w:rPr>
          <w:rFonts w:ascii="Book Antiqua" w:hAnsi="Book Antiqua" w:cs="Calibri"/>
          <w:szCs w:val="24"/>
          <w:lang w:val="en-US"/>
        </w:rPr>
        <w:t xml:space="preserve"> the study</w:t>
      </w:r>
      <w:r w:rsidR="002D15CE" w:rsidRPr="003769FB">
        <w:rPr>
          <w:rFonts w:ascii="Book Antiqua" w:hAnsi="Book Antiqua" w:cs="Calibri"/>
          <w:szCs w:val="24"/>
          <w:lang w:val="en-US"/>
        </w:rPr>
        <w:t xml:space="preserve"> </w:t>
      </w:r>
      <w:r w:rsidR="00173AB9" w:rsidRPr="003769FB">
        <w:rPr>
          <w:rFonts w:ascii="Book Antiqua" w:hAnsi="Book Antiqua" w:cs="Calibri"/>
          <w:szCs w:val="24"/>
          <w:lang w:val="en-US"/>
        </w:rPr>
        <w:t xml:space="preserve">characterized </w:t>
      </w:r>
      <w:r w:rsidR="002D15CE" w:rsidRPr="003769FB">
        <w:rPr>
          <w:rFonts w:ascii="Book Antiqua" w:hAnsi="Book Antiqua"/>
          <w:szCs w:val="24"/>
          <w:lang w:val="en-US"/>
        </w:rPr>
        <w:t xml:space="preserve">α-TL as a biomarker of oxidative stress in </w:t>
      </w:r>
      <w:r w:rsidR="002D15CE" w:rsidRPr="003769FB">
        <w:rPr>
          <w:rFonts w:ascii="Book Antiqua" w:hAnsi="Book Antiqua"/>
          <w:szCs w:val="24"/>
          <w:lang w:val="en-US"/>
        </w:rPr>
        <w:lastRenderedPageBreak/>
        <w:t xml:space="preserve">children with type 1 diabetes, as the mean concentrations of the glucuronides and sulfate conjugates of α-TL were all significantly increased in </w:t>
      </w:r>
      <w:r w:rsidR="00961280" w:rsidRPr="003769FB">
        <w:rPr>
          <w:rFonts w:ascii="Book Antiqua" w:hAnsi="Book Antiqua"/>
          <w:szCs w:val="24"/>
          <w:lang w:val="en-US"/>
        </w:rPr>
        <w:t xml:space="preserve">these </w:t>
      </w:r>
      <w:r w:rsidR="002D15CE" w:rsidRPr="003769FB">
        <w:rPr>
          <w:rFonts w:ascii="Book Antiqua" w:hAnsi="Book Antiqua"/>
          <w:szCs w:val="24"/>
          <w:lang w:val="en-US"/>
        </w:rPr>
        <w:t>children</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830a8a93-a434-4a0a-814a-a87420c8e825 PFBsYWNlaG9sZGVyPg0KICA8QWRkSW5WZXJzaW9uPjQuNC4wLjI4PC9BZGRJblZlcnNpb24+DQogIDxJZD44MzBhOGE5My1hNDM0LTRhMGEtODE0YS1hODc0MjBjOGU4MjU8L0lkPg0KICA8RW50cmllcz4NCiAgICA8RW50cnk+DQogICAgICA8SWQ+NzQ5ZTQ0ZDktNTM0NC00NzQ4LWE2MWUtYTk2MGU3MDU1YWIxPC9JZD4NCiAgICAgIDxSZWZlcmVuY2VJZD5hY2FlMGIwYy1kZjIyLTQ2MGEtYWNlZi1jMmNhMDkxY2Y3NTc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zNl08L1RleHQ+DQogICAgPC9UZXh0VW5pdD4NCiAgPC9UZXh0VW5pdHM+DQo8L1BsYWNlaG9sZGVyPg==</w:instrText>
      </w:r>
      <w:r w:rsidR="002D15CE" w:rsidRPr="003769FB">
        <w:rPr>
          <w:rFonts w:ascii="Book Antiqua" w:hAnsi="Book Antiqua"/>
          <w:szCs w:val="24"/>
          <w:lang w:val="en-US"/>
        </w:rPr>
        <w:fldChar w:fldCharType="separate"/>
      </w:r>
      <w:bookmarkStart w:id="217" w:name="_CTVP001830a8a93a4344a0a814aa87420c8e825"/>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5</w:t>
      </w:r>
      <w:r w:rsidR="00CC6BF1" w:rsidRPr="003769FB">
        <w:rPr>
          <w:rFonts w:ascii="Book Antiqua" w:hAnsi="Book Antiqua"/>
          <w:szCs w:val="24"/>
          <w:vertAlign w:val="superscript"/>
          <w:lang w:val="en-US"/>
        </w:rPr>
        <w:t>]</w:t>
      </w:r>
      <w:bookmarkEnd w:id="217"/>
      <w:r w:rsidR="002D15CE" w:rsidRPr="003769FB">
        <w:rPr>
          <w:rFonts w:ascii="Book Antiqua" w:hAnsi="Book Antiqua"/>
          <w:szCs w:val="24"/>
          <w:lang w:val="en-US"/>
        </w:rPr>
        <w:fldChar w:fldCharType="end"/>
      </w:r>
      <w:r w:rsidR="002D15CE" w:rsidRPr="003769FB">
        <w:rPr>
          <w:rFonts w:ascii="Book Antiqua" w:hAnsi="Book Antiqua"/>
          <w:szCs w:val="24"/>
          <w:lang w:val="en-US"/>
        </w:rPr>
        <w:t>. Further research is required to answer the question</w:t>
      </w:r>
      <w:r w:rsidRPr="003769FB">
        <w:rPr>
          <w:rFonts w:ascii="Book Antiqua" w:hAnsi="Book Antiqua"/>
          <w:szCs w:val="24"/>
          <w:lang w:val="en-US"/>
        </w:rPr>
        <w:t xml:space="preserve"> of</w:t>
      </w:r>
      <w:r w:rsidR="002D15CE" w:rsidRPr="003769FB">
        <w:rPr>
          <w:rFonts w:ascii="Book Antiqua" w:hAnsi="Book Antiqua"/>
          <w:szCs w:val="24"/>
          <w:lang w:val="en-US"/>
        </w:rPr>
        <w:t xml:space="preserve"> whether α-TL is a </w:t>
      </w:r>
      <w:r w:rsidRPr="003769FB">
        <w:rPr>
          <w:rFonts w:ascii="Book Antiqua" w:hAnsi="Book Antiqua"/>
          <w:szCs w:val="24"/>
          <w:lang w:val="en-US"/>
        </w:rPr>
        <w:t xml:space="preserve">definite </w:t>
      </w:r>
      <w:r w:rsidR="002D15CE" w:rsidRPr="003769FB">
        <w:rPr>
          <w:rFonts w:ascii="Book Antiqua" w:hAnsi="Book Antiqua"/>
          <w:szCs w:val="24"/>
          <w:lang w:val="en-US"/>
        </w:rPr>
        <w:t>marker or an analytical artefact.</w:t>
      </w:r>
    </w:p>
    <w:p w14:paraId="2CF44EB4" w14:textId="77777777" w:rsidR="00C17A77" w:rsidRPr="003769FB" w:rsidRDefault="00C17A77" w:rsidP="004D49D8">
      <w:pPr>
        <w:widowControl w:val="0"/>
        <w:spacing w:after="0"/>
        <w:rPr>
          <w:rFonts w:ascii="Book Antiqua" w:hAnsi="Book Antiqua"/>
          <w:szCs w:val="24"/>
          <w:lang w:val="en-US" w:eastAsia="zh-CN"/>
        </w:rPr>
      </w:pPr>
    </w:p>
    <w:p w14:paraId="1D4204B9" w14:textId="77777777" w:rsidR="002D15CE" w:rsidRPr="003769FB" w:rsidRDefault="002D15CE" w:rsidP="004D49D8">
      <w:pPr>
        <w:pStyle w:val="ad"/>
        <w:widowControl w:val="0"/>
        <w:spacing w:after="0" w:line="360" w:lineRule="auto"/>
        <w:rPr>
          <w:rFonts w:ascii="Book Antiqua" w:hAnsi="Book Antiqua"/>
          <w:i/>
          <w:szCs w:val="24"/>
          <w:lang w:val="en-US"/>
        </w:rPr>
      </w:pPr>
      <w:r w:rsidRPr="003769FB">
        <w:rPr>
          <w:rFonts w:ascii="Book Antiqua" w:hAnsi="Book Antiqua"/>
          <w:i/>
          <w:szCs w:val="24"/>
          <w:lang w:val="en-US"/>
        </w:rPr>
        <w:t>Hepatic metabolism of vitamin E</w:t>
      </w:r>
    </w:p>
    <w:p w14:paraId="08BC0208" w14:textId="00B1B881" w:rsidR="002D15CE" w:rsidRPr="003769FB" w:rsidRDefault="00EA572A" w:rsidP="004D49D8">
      <w:pPr>
        <w:widowControl w:val="0"/>
        <w:spacing w:after="0"/>
        <w:rPr>
          <w:rFonts w:ascii="Book Antiqua" w:hAnsi="Book Antiqua"/>
          <w:szCs w:val="24"/>
          <w:lang w:val="en-US" w:eastAsia="zh-CN"/>
        </w:rPr>
      </w:pPr>
      <w:r w:rsidRPr="003769FB">
        <w:rPr>
          <w:rFonts w:ascii="Book Antiqua" w:hAnsi="Book Antiqua"/>
          <w:szCs w:val="24"/>
          <w:lang w:val="en-US"/>
        </w:rPr>
        <w:t>Degradation processes in the hepatic m</w:t>
      </w:r>
      <w:r w:rsidR="002D15CE" w:rsidRPr="003769FB">
        <w:rPr>
          <w:rFonts w:ascii="Book Antiqua" w:hAnsi="Book Antiqua"/>
          <w:szCs w:val="24"/>
          <w:lang w:val="en-US"/>
        </w:rPr>
        <w:t xml:space="preserve">etabolism of vitamin E </w:t>
      </w:r>
      <w:r w:rsidRPr="003769FB">
        <w:rPr>
          <w:rFonts w:ascii="Book Antiqua" w:hAnsi="Book Antiqua"/>
          <w:szCs w:val="24"/>
          <w:lang w:val="en-US"/>
        </w:rPr>
        <w:t xml:space="preserve">remain poorly </w:t>
      </w:r>
      <w:r w:rsidR="002D15CE" w:rsidRPr="003769FB">
        <w:rPr>
          <w:rFonts w:ascii="Book Antiqua" w:hAnsi="Book Antiqua"/>
          <w:szCs w:val="24"/>
          <w:lang w:val="en-US"/>
        </w:rPr>
        <w:t xml:space="preserve">understood. </w:t>
      </w:r>
      <w:r w:rsidR="00DF30E3" w:rsidRPr="003769FB">
        <w:rPr>
          <w:rFonts w:ascii="Book Antiqua" w:hAnsi="Book Antiqua"/>
          <w:szCs w:val="24"/>
          <w:lang w:val="en-US"/>
        </w:rPr>
        <w:t xml:space="preserve">Initial mechanisms are generally accepted, </w:t>
      </w:r>
      <w:r w:rsidR="00DF30E3" w:rsidRPr="003769FB">
        <w:rPr>
          <w:rFonts w:ascii="Book Antiqua" w:hAnsi="Book Antiqua"/>
          <w:i/>
          <w:szCs w:val="24"/>
          <w:lang w:val="en-US"/>
        </w:rPr>
        <w:t>i</w:t>
      </w:r>
      <w:r w:rsidR="00DB4F2F" w:rsidRPr="003769FB">
        <w:rPr>
          <w:rFonts w:ascii="Book Antiqua" w:hAnsi="Book Antiqua"/>
          <w:i/>
          <w:szCs w:val="24"/>
          <w:lang w:val="en-US"/>
        </w:rPr>
        <w:t>.</w:t>
      </w:r>
      <w:r w:rsidR="00DF30E3" w:rsidRPr="003769FB">
        <w:rPr>
          <w:rFonts w:ascii="Book Antiqua" w:hAnsi="Book Antiqua"/>
          <w:i/>
          <w:szCs w:val="24"/>
          <w:lang w:val="en-US"/>
        </w:rPr>
        <w:t>e</w:t>
      </w:r>
      <w:r w:rsidR="00DB4F2F" w:rsidRPr="003769FB">
        <w:rPr>
          <w:rFonts w:ascii="Book Antiqua" w:hAnsi="Book Antiqua"/>
          <w:i/>
          <w:szCs w:val="24"/>
          <w:lang w:val="en-US"/>
        </w:rPr>
        <w:t>.</w:t>
      </w:r>
      <w:r w:rsidR="00DF30E3" w:rsidRPr="003769FB">
        <w:rPr>
          <w:rFonts w:ascii="Book Antiqua" w:hAnsi="Book Antiqua"/>
          <w:szCs w:val="24"/>
          <w:lang w:val="en-US"/>
        </w:rPr>
        <w:t xml:space="preserve"> all</w:t>
      </w:r>
      <w:r w:rsidR="002D15CE" w:rsidRPr="003769FB">
        <w:rPr>
          <w:rFonts w:ascii="Book Antiqua" w:hAnsi="Book Antiqua"/>
          <w:szCs w:val="24"/>
          <w:lang w:val="en-US"/>
        </w:rPr>
        <w:t xml:space="preserve"> vitamers are degraded to vitamer-specific physiological metabolites with an intact chromanol ring (therefore the nomenclature as α-</w:t>
      </w:r>
      <w:r w:rsidR="00C41E56" w:rsidRPr="003769FB">
        <w:rPr>
          <w:rFonts w:ascii="Book Antiqua" w:hAnsi="Book Antiqua"/>
          <w:szCs w:val="24"/>
          <w:lang w:val="en-US"/>
        </w:rPr>
        <w:t>, β-</w:t>
      </w:r>
      <w:r w:rsidR="002D15CE" w:rsidRPr="003769FB">
        <w:rPr>
          <w:rFonts w:ascii="Book Antiqua" w:hAnsi="Book Antiqua"/>
          <w:szCs w:val="24"/>
          <w:lang w:val="en-US"/>
        </w:rPr>
        <w:t xml:space="preserve">, γ- and δ-metabolites is used), </w:t>
      </w:r>
      <w:r w:rsidR="00DF30E3" w:rsidRPr="003769FB">
        <w:rPr>
          <w:rFonts w:ascii="Book Antiqua" w:hAnsi="Book Antiqua"/>
          <w:szCs w:val="24"/>
          <w:lang w:val="en-US"/>
        </w:rPr>
        <w:t xml:space="preserve">leading to changes in </w:t>
      </w:r>
      <w:r w:rsidR="002D15CE" w:rsidRPr="003769FB">
        <w:rPr>
          <w:rFonts w:ascii="Book Antiqua" w:hAnsi="Book Antiqua"/>
          <w:szCs w:val="24"/>
          <w:lang w:val="en-US"/>
        </w:rPr>
        <w:t xml:space="preserve">the side-chain. The metabolites have been found in different tissues and body fluids conjugated </w:t>
      </w:r>
      <w:r w:rsidR="00DF30E3" w:rsidRPr="003769FB">
        <w:rPr>
          <w:rFonts w:ascii="Book Antiqua" w:hAnsi="Book Antiqua"/>
          <w:szCs w:val="24"/>
          <w:lang w:val="en-US"/>
        </w:rPr>
        <w:t>similarly to</w:t>
      </w:r>
      <w:r w:rsidR="002D15CE" w:rsidRPr="003769FB">
        <w:rPr>
          <w:rFonts w:ascii="Book Antiqua" w:hAnsi="Book Antiqua"/>
          <w:szCs w:val="24"/>
          <w:lang w:val="en-US"/>
        </w:rPr>
        <w:t xml:space="preserve"> xenobiotics </w:t>
      </w:r>
      <w:r w:rsidR="00173AB9" w:rsidRPr="003769FB">
        <w:rPr>
          <w:rFonts w:ascii="Book Antiqua" w:hAnsi="Book Antiqua"/>
          <w:szCs w:val="24"/>
          <w:lang w:val="en-US"/>
        </w:rPr>
        <w:t xml:space="preserve">and in </w:t>
      </w:r>
      <w:r w:rsidR="002D15CE" w:rsidRPr="003769FB">
        <w:rPr>
          <w:rFonts w:ascii="Book Antiqua" w:hAnsi="Book Antiqua"/>
          <w:szCs w:val="24"/>
          <w:lang w:val="en-US"/>
        </w:rPr>
        <w:t>non-conjugated</w:t>
      </w:r>
      <w:r w:rsidR="00173AB9" w:rsidRPr="003769FB">
        <w:rPr>
          <w:rFonts w:ascii="Book Antiqua" w:hAnsi="Book Antiqua"/>
          <w:szCs w:val="24"/>
          <w:lang w:val="en-US"/>
        </w:rPr>
        <w:t xml:space="preserve"> form</w:t>
      </w:r>
      <w:r w:rsidR="002D15CE" w:rsidRPr="003769FB">
        <w:rPr>
          <w:rFonts w:ascii="Book Antiqua" w:hAnsi="Book Antiqua"/>
          <w:szCs w:val="24"/>
          <w:lang w:val="en-US"/>
        </w:rPr>
        <w:t>. For a detailed overview, see Figure 3.</w:t>
      </w:r>
    </w:p>
    <w:p w14:paraId="24303AA0" w14:textId="44044EFA" w:rsidR="002D15CE" w:rsidRPr="003769FB" w:rsidRDefault="00DF30E3" w:rsidP="004D49D8">
      <w:pPr>
        <w:widowControl w:val="0"/>
        <w:spacing w:after="0"/>
        <w:ind w:firstLineChars="150" w:firstLine="360"/>
        <w:rPr>
          <w:rFonts w:ascii="Book Antiqua" w:hAnsi="Book Antiqua"/>
          <w:szCs w:val="24"/>
          <w:lang w:val="en-US" w:eastAsia="zh-CN"/>
        </w:rPr>
      </w:pPr>
      <w:r w:rsidRPr="003769FB">
        <w:rPr>
          <w:rFonts w:ascii="Book Antiqua" w:hAnsi="Book Antiqua"/>
          <w:szCs w:val="24"/>
          <w:lang w:val="en-US"/>
        </w:rPr>
        <w:t>The m</w:t>
      </w:r>
      <w:r w:rsidR="002D15CE" w:rsidRPr="003769FB">
        <w:rPr>
          <w:rFonts w:ascii="Book Antiqua" w:hAnsi="Book Antiqua"/>
          <w:szCs w:val="24"/>
          <w:lang w:val="en-US"/>
        </w:rPr>
        <w:t xml:space="preserve">etabolism of vitamin E starts with one </w:t>
      </w:r>
      <w:r w:rsidR="00C41E56" w:rsidRPr="003769FB">
        <w:rPr>
          <w:rFonts w:ascii="Book Antiqua" w:hAnsi="Book Antiqua"/>
          <w:szCs w:val="24"/>
          <w:lang w:val="en-US"/>
        </w:rPr>
        <w:t xml:space="preserve">cycle </w:t>
      </w:r>
      <w:r w:rsidR="002D15CE" w:rsidRPr="003769FB">
        <w:rPr>
          <w:rFonts w:ascii="Book Antiqua" w:hAnsi="Book Antiqua"/>
          <w:szCs w:val="24"/>
          <w:lang w:val="en-US"/>
        </w:rPr>
        <w:t xml:space="preserve">of ω-hydroxylation followed by five </w:t>
      </w:r>
      <w:r w:rsidR="00C41E56" w:rsidRPr="003769FB">
        <w:rPr>
          <w:rFonts w:ascii="Book Antiqua" w:hAnsi="Book Antiqua"/>
          <w:szCs w:val="24"/>
          <w:lang w:val="en-US"/>
        </w:rPr>
        <w:t xml:space="preserve">cycles </w:t>
      </w:r>
      <w:r w:rsidR="002D15CE" w:rsidRPr="003769FB">
        <w:rPr>
          <w:rFonts w:ascii="Book Antiqua" w:hAnsi="Book Antiqua"/>
          <w:szCs w:val="24"/>
          <w:lang w:val="en-US"/>
        </w:rPr>
        <w:t>of β-oxidation. The principal catabolic pathway is independent of the saturation of the side-chain</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3f5c943a-7b21-4259-bf5d-41588dc0bc4a PFBsYWNlaG9sZGVyPg0KICA8QWRkSW5WZXJzaW9uPjQuNC4wLjI4PC9BZGRJblZlcnNpb24+DQogIDxJZD4zZjVjOTQzYS03YjIxLTQyNTktYmY1ZC00MTU4OGRjMGJjNGE8L0lkPg0KICA8RW50cmllcz4NCiAgICA8RW50cnk+DQogICAgICA8SWQ+YjJmMDEyMWQtM2M0ZS00MTRjLWE3YTgtZjJhYTI4NzEwNzhm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zNywxMzhdPC9UZXh0Pg0KICAgIDwvVGV4dFVuaXQ+DQogIDwvVGV4dFVuaXRzPg0KPC9QbGFjZWhvbGRlcj4=</w:instrText>
      </w:r>
      <w:r w:rsidR="002D15CE" w:rsidRPr="003769FB">
        <w:rPr>
          <w:rFonts w:ascii="Book Antiqua" w:hAnsi="Book Antiqua"/>
          <w:szCs w:val="24"/>
          <w:lang w:val="en-US"/>
        </w:rPr>
        <w:fldChar w:fldCharType="separate"/>
      </w:r>
      <w:bookmarkStart w:id="218" w:name="_CTVP0013f5c943a7b214259bf5d41588dc0bc4a"/>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6</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7</w:t>
      </w:r>
      <w:r w:rsidR="00CC6BF1" w:rsidRPr="003769FB">
        <w:rPr>
          <w:rFonts w:ascii="Book Antiqua" w:hAnsi="Book Antiqua"/>
          <w:szCs w:val="24"/>
          <w:vertAlign w:val="superscript"/>
          <w:lang w:val="en-US"/>
        </w:rPr>
        <w:t>]</w:t>
      </w:r>
      <w:bookmarkEnd w:id="218"/>
      <w:r w:rsidR="002D15CE" w:rsidRPr="003769FB">
        <w:rPr>
          <w:rFonts w:ascii="Book Antiqua" w:hAnsi="Book Antiqua"/>
          <w:szCs w:val="24"/>
          <w:lang w:val="en-US"/>
        </w:rPr>
        <w:fldChar w:fldCharType="end"/>
      </w:r>
      <w:r w:rsidR="002D15CE" w:rsidRPr="003769FB">
        <w:rPr>
          <w:rFonts w:ascii="Book Antiqua" w:hAnsi="Book Antiqua"/>
          <w:szCs w:val="24"/>
          <w:lang w:val="en-US"/>
        </w:rPr>
        <w:t xml:space="preserve"> or the substitution of the chromanol ring system</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8b82f1fb-8567-4199-934d-3e61c322bd9b PFBsYWNlaG9sZGVyPg0KICA8QWRkSW5WZXJzaW9uPjQuNC4wLjI4PC9BZGRJblZlcnNpb24+DQogIDxJZD44YjgyZjFmYi04NTY3LTQxOTktOTM0ZC0zZTYxYzMyMmJkOWI8L0lkPg0KICA8RW50cmllcz4NCiAgICA8RW50cnk+DQogICAgICA8SWQ+ZjFkOWEzOTItNDlhMy00NGRlLTgwYzUtZmIzODMyOWNiYmQ1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PC9FbnRyaWVzPg0KICA8VGV4dD5bMTM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ddPC9UZXh0Pg0KICAgIDwvVGV4dFVuaXQ+DQogIDwvVGV4dFVuaXRzPg0KPC9QbGFjZWhvbGRlcj4=</w:instrText>
      </w:r>
      <w:r w:rsidR="002D15CE" w:rsidRPr="003769FB">
        <w:rPr>
          <w:rFonts w:ascii="Book Antiqua" w:hAnsi="Book Antiqua"/>
          <w:szCs w:val="24"/>
          <w:lang w:val="en-US"/>
        </w:rPr>
        <w:fldChar w:fldCharType="separate"/>
      </w:r>
      <w:bookmarkStart w:id="219" w:name="_CTVP0018b82f1fb85674199934d3e61c322bd9b"/>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8</w:t>
      </w:r>
      <w:r w:rsidR="00CC6BF1" w:rsidRPr="003769FB">
        <w:rPr>
          <w:rFonts w:ascii="Book Antiqua" w:hAnsi="Book Antiqua"/>
          <w:szCs w:val="24"/>
          <w:vertAlign w:val="superscript"/>
          <w:lang w:val="en-US"/>
        </w:rPr>
        <w:t>]</w:t>
      </w:r>
      <w:bookmarkEnd w:id="219"/>
      <w:r w:rsidR="002D15CE" w:rsidRPr="003769FB">
        <w:rPr>
          <w:rFonts w:ascii="Book Antiqua" w:hAnsi="Book Antiqua"/>
          <w:szCs w:val="24"/>
          <w:lang w:val="en-US"/>
        </w:rPr>
        <w:fldChar w:fldCharType="end"/>
      </w:r>
      <w:r w:rsidR="002D15CE" w:rsidRPr="003769FB">
        <w:rPr>
          <w:rFonts w:ascii="Book Antiqua" w:hAnsi="Book Antiqua"/>
          <w:szCs w:val="24"/>
          <w:lang w:val="en-US"/>
        </w:rPr>
        <w:t>, whereas the rate of metabolic degradation is modulated mostly by these two factors</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b7a185b2-ba82-4a3f-8441-1c4e218c8aa9 PFBsYWNlaG9sZGVyPg0KICA8QWRkSW5WZXJzaW9uPjQuNC4wLjI4PC9BZGRJblZlcnNpb24+DQogIDxJZD5iN2ExODViMi1iYTgyLTRhM2YtODQ0MS0xYzRlMjE4YzhhYTk8L0lkPg0KICA8RW50cmllcz4NCiAgICA8RW50cnk+DQogICAgICA8SWQ+ODVlYzgyZTMtNWZkNy00OTZkLWJhN2EtZGI2MzNkOGYzOGI3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PC9FbnRyaWVzPg0KICA8VGV4dD5bMTM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ddPC9UZXh0Pg0KICAgIDwvVGV4dFVuaXQ+DQogIDwvVGV4dFVuaXRzPg0KPC9QbGFjZWhvbGRlcj4=</w:instrText>
      </w:r>
      <w:r w:rsidR="002D15CE" w:rsidRPr="003769FB">
        <w:rPr>
          <w:rFonts w:ascii="Book Antiqua" w:hAnsi="Book Antiqua"/>
          <w:szCs w:val="24"/>
          <w:lang w:val="en-US"/>
        </w:rPr>
        <w:fldChar w:fldCharType="separate"/>
      </w:r>
      <w:bookmarkStart w:id="220" w:name="_CTVP001b7a185b2ba824a3f84411c4e218c8aa9"/>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6</w:t>
      </w:r>
      <w:r w:rsidR="00CC6BF1" w:rsidRPr="003769FB">
        <w:rPr>
          <w:rFonts w:ascii="Book Antiqua" w:hAnsi="Book Antiqua"/>
          <w:szCs w:val="24"/>
          <w:vertAlign w:val="superscript"/>
          <w:lang w:val="en-US"/>
        </w:rPr>
        <w:t>]</w:t>
      </w:r>
      <w:bookmarkEnd w:id="220"/>
      <w:r w:rsidR="002D15CE" w:rsidRPr="003769FB">
        <w:rPr>
          <w:rFonts w:ascii="Book Antiqua" w:hAnsi="Book Antiqua"/>
          <w:szCs w:val="24"/>
          <w:lang w:val="en-US"/>
        </w:rPr>
        <w:fldChar w:fldCharType="end"/>
      </w:r>
      <w:r w:rsidR="002D15CE" w:rsidRPr="003769FB">
        <w:rPr>
          <w:rFonts w:ascii="Book Antiqua" w:hAnsi="Book Antiqua"/>
          <w:szCs w:val="24"/>
          <w:lang w:val="en-US"/>
        </w:rPr>
        <w:t xml:space="preserve"> (for further details, see</w:t>
      </w:r>
      <w:r w:rsidR="00154ACA" w:rsidRPr="003769FB">
        <w:rPr>
          <w:rFonts w:ascii="Book Antiqua" w:hAnsi="Book Antiqua"/>
          <w:szCs w:val="24"/>
          <w:lang w:val="en-US"/>
        </w:rPr>
        <w:t xml:space="preserve"> the</w:t>
      </w:r>
      <w:r w:rsidR="002D15CE" w:rsidRPr="003769FB">
        <w:rPr>
          <w:rFonts w:ascii="Book Antiqua" w:hAnsi="Book Antiqua"/>
          <w:szCs w:val="24"/>
          <w:lang w:val="en-US"/>
        </w:rPr>
        <w:t xml:space="preserve"> sections</w:t>
      </w:r>
      <w:r w:rsidRPr="003769FB">
        <w:rPr>
          <w:rFonts w:ascii="Book Antiqua" w:hAnsi="Book Antiqua"/>
          <w:szCs w:val="24"/>
          <w:lang w:val="en-US"/>
        </w:rPr>
        <w:t xml:space="preserve"> on</w:t>
      </w:r>
      <w:r w:rsidR="002D15CE" w:rsidRPr="003769FB">
        <w:rPr>
          <w:rFonts w:ascii="Book Antiqua" w:hAnsi="Book Antiqua"/>
          <w:szCs w:val="24"/>
          <w:lang w:val="en-US"/>
        </w:rPr>
        <w:t xml:space="preserve"> α-TTP in chapter “Intracellular binding proteins” as well as CYP4F2 and kinetics in chapter “Metabolism of vitamin E”). While the intracellular compartmentation of the different reaction step</w:t>
      </w:r>
      <w:r w:rsidR="00C41E56" w:rsidRPr="003769FB">
        <w:rPr>
          <w:rFonts w:ascii="Book Antiqua" w:hAnsi="Book Antiqua"/>
          <w:szCs w:val="24"/>
          <w:lang w:val="en-US"/>
        </w:rPr>
        <w:t>s</w:t>
      </w:r>
      <w:r w:rsidR="002D15CE" w:rsidRPr="003769FB">
        <w:rPr>
          <w:rFonts w:ascii="Book Antiqua" w:hAnsi="Book Antiqua"/>
          <w:szCs w:val="24"/>
          <w:lang w:val="en-US"/>
        </w:rPr>
        <w:t xml:space="preserve"> is known for </w:t>
      </w:r>
      <w:r w:rsidR="00FB598F" w:rsidRPr="003769FB">
        <w:rPr>
          <w:rFonts w:ascii="Book Antiqua" w:hAnsi="Book Antiqua"/>
          <w:szCs w:val="24"/>
          <w:lang w:val="en-US"/>
        </w:rPr>
        <w:t>TOH</w:t>
      </w:r>
      <w:r w:rsidR="002D15CE" w:rsidRPr="003769FB">
        <w:rPr>
          <w:rFonts w:ascii="Book Antiqua" w:hAnsi="Book Antiqua"/>
          <w:szCs w:val="24"/>
          <w:lang w:val="en-US"/>
        </w:rPr>
        <w:t>s</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611e7ee9-edb3-4edf-9760-8672cc8ee683 PFBsYWNlaG9sZGVyPg0KICA8QWRkSW5WZXJzaW9uPjQuNC4wLjI4PC9BZGRJblZlcnNpb24+DQogIDxJZD42MTFlN2VlOS1lZGIzLTRlZGYtOTc2MC04NjcyY2M4ZWU2ODM8L0lkPg0KICA8RW50cmllcz4NCiAgICA8RW50cnk+DQogICAgICA8SWQ+ZTY1N2I0ODctZjY3ZS00YTkyLThjZDYtY2RmMzAwMTNlYmI2PC9JZD4NCiAgICAgIDxSZWZlcmVuY2VJZD41OThmMWJiMi0wM2M3LTRhOGMtYjliOC01NmMzMDBkYWE2Z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zOV08L1RleHQ+DQogICAgPC9UZXh0VW5pdD4NCiAgPC9UZXh0VW5pdHM+DQo8L1BsYWNlaG9sZGVyPg==</w:instrText>
      </w:r>
      <w:r w:rsidR="002D15CE" w:rsidRPr="003769FB">
        <w:rPr>
          <w:rFonts w:ascii="Book Antiqua" w:hAnsi="Book Antiqua"/>
          <w:szCs w:val="24"/>
          <w:lang w:val="en-US"/>
        </w:rPr>
        <w:fldChar w:fldCharType="separate"/>
      </w:r>
      <w:bookmarkStart w:id="221" w:name="_CTVP001611e7ee9edb34edf97608672cc8ee683"/>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8</w:t>
      </w:r>
      <w:r w:rsidR="00CC6BF1" w:rsidRPr="003769FB">
        <w:rPr>
          <w:rFonts w:ascii="Book Antiqua" w:hAnsi="Book Antiqua"/>
          <w:szCs w:val="24"/>
          <w:vertAlign w:val="superscript"/>
          <w:lang w:val="en-US"/>
        </w:rPr>
        <w:t>]</w:t>
      </w:r>
      <w:bookmarkEnd w:id="221"/>
      <w:r w:rsidR="002D15CE" w:rsidRPr="003769FB">
        <w:rPr>
          <w:rFonts w:ascii="Book Antiqua" w:hAnsi="Book Antiqua"/>
          <w:szCs w:val="24"/>
          <w:lang w:val="en-US"/>
        </w:rPr>
        <w:fldChar w:fldCharType="end"/>
      </w:r>
      <w:r w:rsidR="002D15CE" w:rsidRPr="003769FB">
        <w:rPr>
          <w:rFonts w:ascii="Book Antiqua" w:hAnsi="Book Antiqua"/>
          <w:szCs w:val="24"/>
          <w:lang w:val="en-US"/>
        </w:rPr>
        <w:t xml:space="preserve">, it remains unresolved for </w:t>
      </w:r>
      <w:r w:rsidR="00FB598F" w:rsidRPr="003769FB">
        <w:rPr>
          <w:rFonts w:ascii="Book Antiqua" w:hAnsi="Book Antiqua"/>
          <w:szCs w:val="24"/>
          <w:lang w:val="en-US"/>
        </w:rPr>
        <w:t>T3</w:t>
      </w:r>
      <w:r w:rsidR="002D15CE" w:rsidRPr="003769FB">
        <w:rPr>
          <w:rFonts w:ascii="Book Antiqua" w:hAnsi="Book Antiqua"/>
          <w:szCs w:val="24"/>
          <w:lang w:val="en-US"/>
        </w:rPr>
        <w:t xml:space="preserve">s. The same applies to the structures and arrows marked in grey; they reflect molecules or </w:t>
      </w:r>
      <w:r w:rsidR="00D110DD" w:rsidRPr="003769FB">
        <w:rPr>
          <w:rFonts w:ascii="Book Antiqua" w:hAnsi="Book Antiqua"/>
          <w:szCs w:val="24"/>
          <w:lang w:val="en-US"/>
        </w:rPr>
        <w:t>principle</w:t>
      </w:r>
      <w:r w:rsidR="002D15CE" w:rsidRPr="003769FB">
        <w:rPr>
          <w:rFonts w:ascii="Book Antiqua" w:hAnsi="Book Antiqua"/>
          <w:szCs w:val="24"/>
          <w:lang w:val="en-US"/>
        </w:rPr>
        <w:t xml:space="preserve"> steps which fit into the general concept </w:t>
      </w:r>
      <w:r w:rsidR="0020415C" w:rsidRPr="003769FB">
        <w:rPr>
          <w:rFonts w:ascii="Book Antiqua" w:hAnsi="Book Antiqua"/>
          <w:szCs w:val="24"/>
          <w:lang w:val="en-US"/>
        </w:rPr>
        <w:t xml:space="preserve">so far </w:t>
      </w:r>
      <w:r w:rsidR="002D15CE" w:rsidRPr="003769FB">
        <w:rPr>
          <w:rFonts w:ascii="Book Antiqua" w:hAnsi="Book Antiqua"/>
          <w:szCs w:val="24"/>
          <w:lang w:val="en-US"/>
        </w:rPr>
        <w:t>but need further experimental confirmation</w:t>
      </w:r>
      <w:r w:rsidR="00173AB9" w:rsidRPr="003769FB">
        <w:rPr>
          <w:rFonts w:ascii="Book Antiqua" w:hAnsi="Book Antiqua"/>
          <w:szCs w:val="24"/>
          <w:lang w:val="en-US"/>
        </w:rPr>
        <w:t xml:space="preserve"> and molecular characterization</w:t>
      </w:r>
      <w:r w:rsidR="002D15CE" w:rsidRPr="003769FB">
        <w:rPr>
          <w:rFonts w:ascii="Book Antiqua" w:hAnsi="Book Antiqua"/>
          <w:szCs w:val="24"/>
          <w:lang w:val="en-US"/>
        </w:rPr>
        <w:t>.</w:t>
      </w:r>
    </w:p>
    <w:p w14:paraId="5DA99C46" w14:textId="77777777" w:rsidR="00C17A77" w:rsidRPr="003769FB" w:rsidRDefault="00C17A77" w:rsidP="00F15E76">
      <w:pPr>
        <w:widowControl w:val="0"/>
        <w:spacing w:after="0"/>
        <w:ind w:firstLineChars="150" w:firstLine="361"/>
        <w:rPr>
          <w:rFonts w:ascii="Book Antiqua" w:hAnsi="Book Antiqua"/>
          <w:b/>
          <w:szCs w:val="24"/>
          <w:lang w:val="en-US" w:eastAsia="zh-CN"/>
        </w:rPr>
      </w:pPr>
    </w:p>
    <w:p w14:paraId="6945C13F" w14:textId="77777777" w:rsidR="002D15CE" w:rsidRPr="003769FB" w:rsidRDefault="002D15CE" w:rsidP="004D49D8">
      <w:pPr>
        <w:pStyle w:val="ad"/>
        <w:widowControl w:val="0"/>
        <w:spacing w:after="0" w:line="360" w:lineRule="auto"/>
        <w:rPr>
          <w:rFonts w:ascii="Book Antiqua" w:hAnsi="Book Antiqua"/>
          <w:i/>
          <w:szCs w:val="24"/>
          <w:lang w:val="en-US"/>
        </w:rPr>
      </w:pPr>
      <w:r w:rsidRPr="003769FB">
        <w:rPr>
          <w:rFonts w:ascii="Book Antiqua" w:hAnsi="Book Antiqua"/>
          <w:i/>
          <w:szCs w:val="24"/>
          <w:lang w:val="en-US"/>
        </w:rPr>
        <w:t>Metabolism of tocopherols</w:t>
      </w:r>
    </w:p>
    <w:p w14:paraId="341385C6" w14:textId="552C2CCF" w:rsidR="002D15CE" w:rsidRPr="003769FB" w:rsidRDefault="00173AB9" w:rsidP="004D49D8">
      <w:pPr>
        <w:widowControl w:val="0"/>
        <w:spacing w:after="0"/>
        <w:rPr>
          <w:rFonts w:ascii="Book Antiqua" w:hAnsi="Book Antiqua"/>
          <w:szCs w:val="24"/>
          <w:lang w:val="en-US"/>
        </w:rPr>
      </w:pPr>
      <w:r w:rsidRPr="003769FB">
        <w:rPr>
          <w:rFonts w:ascii="Book Antiqua" w:hAnsi="Book Antiqua"/>
          <w:szCs w:val="24"/>
          <w:lang w:val="en-US"/>
        </w:rPr>
        <w:t>H</w:t>
      </w:r>
      <w:r w:rsidR="002D15CE" w:rsidRPr="003769FB">
        <w:rPr>
          <w:rFonts w:ascii="Book Antiqua" w:hAnsi="Book Antiqua"/>
          <w:szCs w:val="24"/>
          <w:lang w:val="en-US"/>
        </w:rPr>
        <w:t xml:space="preserve">epatic metabolism of </w:t>
      </w:r>
      <w:r w:rsidRPr="003769FB">
        <w:rPr>
          <w:rFonts w:ascii="Book Antiqua" w:hAnsi="Book Antiqua"/>
          <w:szCs w:val="24"/>
          <w:lang w:val="en-US"/>
        </w:rPr>
        <w:t xml:space="preserve">TOH </w:t>
      </w:r>
      <w:r w:rsidR="002D15CE" w:rsidRPr="003769FB">
        <w:rPr>
          <w:rFonts w:ascii="Book Antiqua" w:hAnsi="Book Antiqua"/>
          <w:szCs w:val="24"/>
          <w:lang w:val="en-US"/>
        </w:rPr>
        <w:t>is initiated by CYP4F2/CYP3A4 (for details, see</w:t>
      </w:r>
      <w:r w:rsidR="00154ACA" w:rsidRPr="003769FB">
        <w:rPr>
          <w:rFonts w:ascii="Book Antiqua" w:hAnsi="Book Antiqua"/>
          <w:szCs w:val="24"/>
          <w:lang w:val="en-US"/>
        </w:rPr>
        <w:t xml:space="preserve"> the</w:t>
      </w:r>
      <w:r w:rsidR="002D15CE" w:rsidRPr="003769FB">
        <w:rPr>
          <w:rFonts w:ascii="Book Antiqua" w:hAnsi="Book Antiqua"/>
          <w:szCs w:val="24"/>
          <w:lang w:val="en-US"/>
        </w:rPr>
        <w:t xml:space="preserve"> sections </w:t>
      </w:r>
      <w:r w:rsidR="00DF30E3" w:rsidRPr="003769FB">
        <w:rPr>
          <w:rFonts w:ascii="Book Antiqua" w:hAnsi="Book Antiqua"/>
          <w:szCs w:val="24"/>
          <w:lang w:val="en-US"/>
        </w:rPr>
        <w:t>on</w:t>
      </w:r>
      <w:r w:rsidR="002D15CE" w:rsidRPr="003769FB">
        <w:rPr>
          <w:rFonts w:ascii="Book Antiqua" w:hAnsi="Book Antiqua"/>
          <w:szCs w:val="24"/>
          <w:lang w:val="en-US"/>
        </w:rPr>
        <w:t xml:space="preserve"> CYP3A4 and CYP4F2 in chapter “Metabolism of vitamin E”) dependent ω-hydroxylation of the aliphatic side-chain, forming 13’-hydroxychromanol (13’-OH), which can be analyzed using GC-MS (γ-, δ-13’-OH</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5f759d6a-e75f-4ecd-9820-508bce8619ba PFBsYWNlaG9sZGVyPg0KICA8QWRkSW5WZXJzaW9uPjQuNC4wLjI4PC9BZGRJblZlcnNpb24+DQogIDxJZD41Zjc1OWQ2YS1lNzVmLTRlY2QtOTgyMC01MDhiY2U4NjE5YmE8L0lkPg0KICA8RW50cmllcz4NCiAgICA8RW50cnk+DQogICAgICA8SWQ+MTk4OGNjYTAtMzJhZS00YTdkLTgxNjctNmNlYTM0OTM5MTQwPC9JZD4NCiAgICAgIDxSZWZlcmVuY2VJZD43ODFmYzUxOS1lMWU5LTRkNTctODBiNC1jNjM1YThjZmI4YmY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QwLDE0MV08L1RleHQ+DQogICAgPC9UZXh0VW5pdD4NCiAgPC9UZXh0VW5pdHM+DQo8L1BsYWNlaG9sZGVyPg==</w:instrText>
      </w:r>
      <w:r w:rsidR="002D15CE" w:rsidRPr="003769FB">
        <w:rPr>
          <w:rFonts w:ascii="Book Antiqua" w:hAnsi="Book Antiqua"/>
          <w:szCs w:val="24"/>
          <w:lang w:val="en-US"/>
        </w:rPr>
        <w:fldChar w:fldCharType="separate"/>
      </w:r>
      <w:bookmarkStart w:id="222" w:name="_CTVP0015f759d6ae75f4ecd9820508bce8619ba"/>
      <w:r w:rsidR="00CC6BF1" w:rsidRPr="003769FB">
        <w:rPr>
          <w:rFonts w:ascii="Book Antiqua" w:hAnsi="Book Antiqua"/>
          <w:szCs w:val="24"/>
          <w:vertAlign w:val="superscript"/>
          <w:lang w:val="en-US"/>
        </w:rPr>
        <w:t>[140,141]</w:t>
      </w:r>
      <w:bookmarkEnd w:id="222"/>
      <w:r w:rsidR="002D15CE" w:rsidRPr="003769FB">
        <w:rPr>
          <w:rFonts w:ascii="Book Antiqua" w:hAnsi="Book Antiqua"/>
          <w:szCs w:val="24"/>
          <w:lang w:val="en-US"/>
        </w:rPr>
        <w:fldChar w:fldCharType="end"/>
      </w:r>
      <w:r w:rsidR="002D15CE" w:rsidRPr="003769FB">
        <w:rPr>
          <w:rFonts w:ascii="Book Antiqua" w:hAnsi="Book Antiqua"/>
          <w:szCs w:val="24"/>
          <w:lang w:val="en-US"/>
        </w:rPr>
        <w:t xml:space="preserve">). </w:t>
      </w:r>
      <w:r w:rsidRPr="003769FB">
        <w:rPr>
          <w:rFonts w:ascii="Book Antiqua" w:hAnsi="Book Antiqua"/>
          <w:szCs w:val="24"/>
          <w:lang w:val="en-US"/>
        </w:rPr>
        <w:t>Next,</w:t>
      </w:r>
      <w:r w:rsidR="002D15CE" w:rsidRPr="003769FB">
        <w:rPr>
          <w:rFonts w:ascii="Book Antiqua" w:hAnsi="Book Antiqua"/>
          <w:szCs w:val="24"/>
          <w:lang w:val="en-US"/>
        </w:rPr>
        <w:t xml:space="preserve"> ω-oxidation leads to 13‘-carboxychromanol (13‘-COOH), which can be detected via LC-ESI-MS (γ-</w:t>
      </w:r>
      <w:r w:rsidR="004E7787" w:rsidRPr="003769FB">
        <w:rPr>
          <w:rFonts w:ascii="Book Antiqua" w:hAnsi="Book Antiqua"/>
          <w:szCs w:val="24"/>
          <w:lang w:val="en-US"/>
        </w:rPr>
        <w:t>,</w:t>
      </w:r>
      <w:r w:rsidR="002D15CE" w:rsidRPr="003769FB">
        <w:rPr>
          <w:rFonts w:ascii="Book Antiqua" w:hAnsi="Book Antiqua"/>
          <w:szCs w:val="24"/>
          <w:lang w:val="en-US"/>
        </w:rPr>
        <w:t xml:space="preserve"> δ-13’-</w:t>
      </w:r>
      <w:r w:rsidR="002D15CE" w:rsidRPr="003769FB">
        <w:rPr>
          <w:rFonts w:ascii="Book Antiqua" w:hAnsi="Book Antiqua"/>
          <w:szCs w:val="24"/>
          <w:lang w:val="en-US"/>
        </w:rPr>
        <w:lastRenderedPageBreak/>
        <w:t>COOH</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6ccb17c4-bf67-480a-ae21-e9d8739428ff PFBsYWNlaG9sZGVyPg0KICA8QWRkSW5WZXJzaW9uPjQuNC4wLjI4PC9BZGRJblZlcnNpb24+DQogIDxJZD42Y2NiMTdjNC1iZjY3LTQ4MGEtYWUyMS1lOWQ4NzM5NDI4ZmY8L0lkPg0KICA8RW50cmllcz4NCiAgICA8RW50cnk+DQogICAgICA8SWQ+MTBkZWY0YjMtMDZmOS00MTc0LWFkYjYtZjI3ZGJlNjc0NzA1PC9JZD4NCiAgICAgIDxSZWZlcmVuY2VJZD43ODFmYzUxOS1lMWU5LTRkNTctODBiNC1jNjM1YThjZmI4YmY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DAsMTM3XTwvVGV4dD4NCiAgICA8L1RleHRVbml0Pg0KICA8L1RleHRVbml0cz4NCjwvUGxhY2Vob2xkZXI+</w:instrText>
      </w:r>
      <w:r w:rsidR="002D15CE" w:rsidRPr="003769FB">
        <w:rPr>
          <w:rFonts w:ascii="Book Antiqua" w:hAnsi="Book Antiqua"/>
          <w:szCs w:val="24"/>
          <w:lang w:val="en-US"/>
        </w:rPr>
        <w:fldChar w:fldCharType="separate"/>
      </w:r>
      <w:bookmarkStart w:id="223" w:name="_CTVP0016ccb17c4bf67480aae21e9d8739428ff"/>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9</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6</w:t>
      </w:r>
      <w:r w:rsidR="00CC6BF1" w:rsidRPr="003769FB">
        <w:rPr>
          <w:rFonts w:ascii="Book Antiqua" w:hAnsi="Book Antiqua"/>
          <w:szCs w:val="24"/>
          <w:vertAlign w:val="superscript"/>
          <w:lang w:val="en-US"/>
        </w:rPr>
        <w:t>]</w:t>
      </w:r>
      <w:bookmarkEnd w:id="223"/>
      <w:r w:rsidR="002D15CE" w:rsidRPr="003769FB">
        <w:rPr>
          <w:rFonts w:ascii="Book Antiqua" w:hAnsi="Book Antiqua"/>
          <w:szCs w:val="24"/>
          <w:lang w:val="en-US"/>
        </w:rPr>
        <w:fldChar w:fldCharType="end"/>
      </w:r>
      <w:r w:rsidR="002D15CE" w:rsidRPr="003769FB">
        <w:rPr>
          <w:rFonts w:ascii="Book Antiqua" w:hAnsi="Book Antiqua"/>
          <w:szCs w:val="24"/>
          <w:lang w:val="en-US"/>
        </w:rPr>
        <w:t>), HPLC-FD or HPLC-ECD (γ-, δ-13’-COOH</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51634830-fcac-471c-ab24-e2908dd5a999 PFBsYWNlaG9sZGVyPg0KICA8QWRkSW5WZXJzaW9uPjQuNC4wLjI4PC9BZGRJblZlcnNpb24+DQogIDxJZD41MTYzNDgzMC1mY2FjLTQ3MWMtYWIyNC1lMjkwOGRkNWE5OTk8L0lkPg0KICA8RW50cmllcz4NCiAgICA8RW50cnk+DQogICAgICA8SWQ+Nzc5MDBmZjEtN2U3ZS00MGNlLThlZmQtMDZjMDIwNGU4ZjVl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zNywxNDJdPC9UZXh0Pg0KICAgIDwvVGV4dFVuaXQ+DQogIDwvVGV4dFVuaXRzPg0KPC9QbGFjZWhvbGRlcj4=</w:instrText>
      </w:r>
      <w:r w:rsidR="002D15CE" w:rsidRPr="003769FB">
        <w:rPr>
          <w:rFonts w:ascii="Book Antiqua" w:hAnsi="Book Antiqua"/>
          <w:szCs w:val="24"/>
          <w:lang w:val="en-US"/>
        </w:rPr>
        <w:fldChar w:fldCharType="separate"/>
      </w:r>
      <w:bookmarkStart w:id="224" w:name="_CTVP00151634830fcac471cab24e2908dd5a999"/>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6</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41</w:t>
      </w:r>
      <w:r w:rsidR="00CC6BF1" w:rsidRPr="003769FB">
        <w:rPr>
          <w:rFonts w:ascii="Book Antiqua" w:hAnsi="Book Antiqua"/>
          <w:szCs w:val="24"/>
          <w:vertAlign w:val="superscript"/>
          <w:lang w:val="en-US"/>
        </w:rPr>
        <w:t>]</w:t>
      </w:r>
      <w:bookmarkEnd w:id="224"/>
      <w:r w:rsidR="002D15CE" w:rsidRPr="003769FB">
        <w:rPr>
          <w:rFonts w:ascii="Book Antiqua" w:hAnsi="Book Antiqua"/>
          <w:szCs w:val="24"/>
          <w:lang w:val="en-US"/>
        </w:rPr>
        <w:fldChar w:fldCharType="end"/>
      </w:r>
      <w:r w:rsidR="002D15CE" w:rsidRPr="003769FB">
        <w:rPr>
          <w:rFonts w:ascii="Book Antiqua" w:hAnsi="Book Antiqua"/>
          <w:szCs w:val="24"/>
          <w:lang w:val="en-US"/>
        </w:rPr>
        <w:t>) or GC-MS (γ-13‘-COOH</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88fadc9a-a5c7-4dc1-aa24-31ef2e03bdd1 PFBsYWNlaG9sZGVyPg0KICA8QWRkSW5WZXJzaW9uPjQuNC4wLjI4PC9BZGRJblZlcnNpb24+DQogIDxJZD44OGZhZGM5YS1hNWM3LTRkYzEtYWEyNC0zMWVmMmUwM2JkZDE8L0lkPg0KICA8RW50cmllcz4NCiAgICA8RW50cnk+DQogICAgICA8SWQ+YWU3Njc0NWItODQxOC00YjhjLWE3NGMtZjQ0YWMyYTIxMzEyPC9JZD4NCiAgICAgIDxSZWZlcmVuY2VJZD4xM2JlNjY3OS1lOTM3LTQ4NzctYjg2YS1lMGRiMjUxMTc3MG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QxXTwvVGV4dD4NCiAgICA8L1RleHRVbml0Pg0KICA8L1RleHRVbml0cz4NCjwvUGxhY2Vob2xkZXI+</w:instrText>
      </w:r>
      <w:r w:rsidR="002D15CE" w:rsidRPr="003769FB">
        <w:rPr>
          <w:rFonts w:ascii="Book Antiqua" w:hAnsi="Book Antiqua"/>
          <w:szCs w:val="24"/>
          <w:lang w:val="en-US"/>
        </w:rPr>
        <w:fldChar w:fldCharType="separate"/>
      </w:r>
      <w:bookmarkStart w:id="225" w:name="_CTVP00188fadc9aa5c74dc1aa2431ef2e03bdd1"/>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40</w:t>
      </w:r>
      <w:r w:rsidR="00CC6BF1" w:rsidRPr="003769FB">
        <w:rPr>
          <w:rFonts w:ascii="Book Antiqua" w:hAnsi="Book Antiqua"/>
          <w:szCs w:val="24"/>
          <w:vertAlign w:val="superscript"/>
          <w:lang w:val="en-US"/>
        </w:rPr>
        <w:t>]</w:t>
      </w:r>
      <w:bookmarkEnd w:id="225"/>
      <w:r w:rsidR="002D15CE" w:rsidRPr="003769FB">
        <w:rPr>
          <w:rFonts w:ascii="Book Antiqua" w:hAnsi="Book Antiqua"/>
          <w:szCs w:val="24"/>
          <w:lang w:val="en-US"/>
        </w:rPr>
        <w:fldChar w:fldCharType="end"/>
      </w:r>
      <w:r w:rsidR="002D15CE" w:rsidRPr="003769FB">
        <w:rPr>
          <w:rFonts w:ascii="Book Antiqua" w:hAnsi="Book Antiqua"/>
          <w:szCs w:val="24"/>
          <w:lang w:val="en-US"/>
        </w:rPr>
        <w:t xml:space="preserve">). An overview </w:t>
      </w:r>
      <w:r w:rsidR="00DF30E3" w:rsidRPr="003769FB">
        <w:rPr>
          <w:rFonts w:ascii="Book Antiqua" w:hAnsi="Book Antiqua"/>
          <w:szCs w:val="24"/>
          <w:lang w:val="en-US"/>
        </w:rPr>
        <w:t>of</w:t>
      </w:r>
      <w:r w:rsidR="002D15CE" w:rsidRPr="003769FB">
        <w:rPr>
          <w:rFonts w:ascii="Book Antiqua" w:hAnsi="Book Antiqua"/>
          <w:szCs w:val="24"/>
          <w:lang w:val="en-US"/>
        </w:rPr>
        <w:t xml:space="preserve"> all metabolites of TOH, analytical methods and iden</w:t>
      </w:r>
      <w:r w:rsidRPr="003769FB">
        <w:rPr>
          <w:rFonts w:ascii="Book Antiqua" w:hAnsi="Book Antiqua"/>
          <w:szCs w:val="24"/>
          <w:lang w:val="en-US"/>
        </w:rPr>
        <w:t>tified matrices is provided in T</w:t>
      </w:r>
      <w:r w:rsidR="002D15CE" w:rsidRPr="003769FB">
        <w:rPr>
          <w:rFonts w:ascii="Book Antiqua" w:hAnsi="Book Antiqua"/>
          <w:szCs w:val="24"/>
          <w:lang w:val="en-US"/>
        </w:rPr>
        <w:t>able 1. Subsequent β-oxidation steps shorten the side-chain</w:t>
      </w:r>
      <w:r w:rsidRPr="003769FB">
        <w:rPr>
          <w:rFonts w:ascii="Book Antiqua" w:hAnsi="Book Antiqua"/>
          <w:szCs w:val="24"/>
          <w:lang w:val="en-US"/>
        </w:rPr>
        <w:t>,</w:t>
      </w:r>
      <w:r w:rsidR="002D15CE" w:rsidRPr="003769FB">
        <w:rPr>
          <w:rFonts w:ascii="Book Antiqua" w:hAnsi="Book Antiqua"/>
          <w:szCs w:val="24"/>
          <w:lang w:val="en-US"/>
        </w:rPr>
        <w:t xml:space="preserve"> thus forming carboxydimethyldecylhydroxychroman</w:t>
      </w:r>
      <w:r w:rsidR="00B07FEC" w:rsidRPr="003769FB">
        <w:rPr>
          <w:rFonts w:ascii="Book Antiqua" w:hAnsi="Book Antiqua"/>
          <w:szCs w:val="24"/>
          <w:lang w:val="en-US"/>
        </w:rPr>
        <w:t>ol</w:t>
      </w:r>
      <w:r w:rsidR="002D15CE" w:rsidRPr="003769FB">
        <w:rPr>
          <w:rFonts w:ascii="Book Antiqua" w:hAnsi="Book Antiqua"/>
          <w:szCs w:val="24"/>
          <w:lang w:val="en-US"/>
        </w:rPr>
        <w:t xml:space="preserve"> (CDMDHC, 11’-COOH) followed by carboxymethyloctylhydroxychroman</w:t>
      </w:r>
      <w:r w:rsidR="00B07FEC" w:rsidRPr="003769FB">
        <w:rPr>
          <w:rFonts w:ascii="Book Antiqua" w:hAnsi="Book Antiqua"/>
          <w:szCs w:val="24"/>
          <w:lang w:val="en-US"/>
        </w:rPr>
        <w:t>ol</w:t>
      </w:r>
      <w:r w:rsidR="002D15CE" w:rsidRPr="003769FB">
        <w:rPr>
          <w:rFonts w:ascii="Book Antiqua" w:hAnsi="Book Antiqua"/>
          <w:szCs w:val="24"/>
          <w:lang w:val="en-US"/>
        </w:rPr>
        <w:t xml:space="preserve"> (CDMOHC, 9’-COOH), both of which can be analyzed by LC-ESI-MS (γ-, δ-11’-COOH and γ-, δ-9’-COOH</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db20a607-089c-41e8-be88-37d65c63ce19 PFBsYWNlaG9sZGVyPg0KICA8QWRkSW5WZXJzaW9uPjQuNC4wLjI4PC9BZGRJblZlcnNpb24+DQogIDxJZD5kYjIwYTYwNy0wODljLTQxZTgtYmU4OC0zN2Q2NWM2M2NlMTk8L0lkPg0KICA8RW50cmllcz4NCiAgICA8RW50cnk+DQogICAgICA8SWQ+NGEwMWMwM2YtY2ZiYy00MWE5LWE4MjgtNDZiMzY5MTdiOWE3PC9JZD4NCiAgICAgIDxSZWZlcmVuY2VJZD43ODFmYzUxOS1lMWU5LTRkNTctODBiNC1jNjM1YThjZmI4YmY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0MCwxMzcsMTQyXTwvVGV4dD4NCiAgICA8L1RleHRVbml0Pg0KICA8L1RleHRVbml0cz4NCjwvUGxhY2Vob2xkZXI+</w:instrText>
      </w:r>
      <w:r w:rsidR="002D15CE" w:rsidRPr="003769FB">
        <w:rPr>
          <w:rFonts w:ascii="Book Antiqua" w:hAnsi="Book Antiqua"/>
          <w:szCs w:val="24"/>
          <w:lang w:val="en-US"/>
        </w:rPr>
        <w:fldChar w:fldCharType="separate"/>
      </w:r>
      <w:bookmarkStart w:id="226" w:name="_CTVP001db20a607089c41e8be8837d65c63ce19"/>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9</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6</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41</w:t>
      </w:r>
      <w:r w:rsidR="00CC6BF1" w:rsidRPr="003769FB">
        <w:rPr>
          <w:rFonts w:ascii="Book Antiqua" w:hAnsi="Book Antiqua"/>
          <w:szCs w:val="24"/>
          <w:vertAlign w:val="superscript"/>
          <w:lang w:val="en-US"/>
        </w:rPr>
        <w:t>]</w:t>
      </w:r>
      <w:bookmarkEnd w:id="226"/>
      <w:r w:rsidR="002D15CE" w:rsidRPr="003769FB">
        <w:rPr>
          <w:rFonts w:ascii="Book Antiqua" w:hAnsi="Book Antiqua"/>
          <w:szCs w:val="24"/>
          <w:lang w:val="en-US"/>
        </w:rPr>
        <w:fldChar w:fldCharType="end"/>
      </w:r>
      <w:r w:rsidR="002D15CE" w:rsidRPr="003769FB">
        <w:rPr>
          <w:rFonts w:ascii="Book Antiqua" w:hAnsi="Book Antiqua"/>
          <w:szCs w:val="24"/>
          <w:lang w:val="en-US"/>
        </w:rPr>
        <w:t>), HPLC-FD or HPLC-ECD (γ-, δ-11’-COOH and γ-, δ-9’-COOH</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ebf2b9c4-ea32-4a7f-b13d-c7315314abef PFBsYWNlaG9sZGVyPg0KICA8QWRkSW5WZXJzaW9uPjQuNC4wLjI4PC9BZGRJblZlcnNpb24+DQogIDxJZD5lYmYyYjljNC1lYTMyLTRhN2YtYjEzZC1jNzMxNTMxNGFiZWY8L0lkPg0KICA8RW50cmllcz4NCiAgICA8RW50cnk+DQogICAgICA8SWQ+OWViMGYxNmMtNzYzYS00ZTdiLWJmNWYtNThkMDFmNDViMzdm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zNywxNDJdPC9UZXh0Pg0KICAgIDwvVGV4dFVuaXQ+DQogIDwvVGV4dFVuaXRzPg0KPC9QbGFjZWhvbGRlcj4=</w:instrText>
      </w:r>
      <w:r w:rsidR="002D15CE" w:rsidRPr="003769FB">
        <w:rPr>
          <w:rFonts w:ascii="Book Antiqua" w:hAnsi="Book Antiqua"/>
          <w:szCs w:val="24"/>
          <w:lang w:val="en-US"/>
        </w:rPr>
        <w:fldChar w:fldCharType="separate"/>
      </w:r>
      <w:bookmarkStart w:id="227" w:name="_CTVP001ebf2b9c4ea324a7fb13dc7315314abef"/>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6</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41</w:t>
      </w:r>
      <w:r w:rsidR="00CC6BF1" w:rsidRPr="003769FB">
        <w:rPr>
          <w:rFonts w:ascii="Book Antiqua" w:hAnsi="Book Antiqua"/>
          <w:szCs w:val="24"/>
          <w:vertAlign w:val="superscript"/>
          <w:lang w:val="en-US"/>
        </w:rPr>
        <w:t>]</w:t>
      </w:r>
      <w:bookmarkEnd w:id="227"/>
      <w:r w:rsidR="002D15CE" w:rsidRPr="003769FB">
        <w:rPr>
          <w:rFonts w:ascii="Book Antiqua" w:hAnsi="Book Antiqua"/>
          <w:szCs w:val="24"/>
          <w:lang w:val="en-US"/>
        </w:rPr>
        <w:fldChar w:fldCharType="end"/>
      </w:r>
      <w:r w:rsidR="002D15CE" w:rsidRPr="003769FB">
        <w:rPr>
          <w:rFonts w:ascii="Book Antiqua" w:hAnsi="Book Antiqua"/>
          <w:szCs w:val="24"/>
          <w:lang w:val="en-US"/>
        </w:rPr>
        <w:t>) or GC-MS (γ-11‘-COOH and γ-9‘-COOH</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1e20a44f-e013-49c4-9dea-7e223c1d6bbc PFBsYWNlaG9sZGVyPg0KICA8QWRkSW5WZXJzaW9uPjQuNC4wLjI4PC9BZGRJblZlcnNpb24+DQogIDxJZD4xZTIwYTQ0Zi1lMDEzLTQ5YzQtOWRlYS03ZTIyM2MxZDZiYmM8L0lkPg0KICA8RW50cmllcz4NCiAgICA8RW50cnk+DQogICAgICA8SWQ+ZDE3NTM2MWMtNzExMC00NDRhLTkzYjEtN2ZmMzk0NGU2ZWM5PC9JZD4NCiAgICAgIDxSZWZlcmVuY2VJZD4xM2JlNjY3OS1lOTM3LTQ4NzctYjg2YS1lMGRiMjUxMTc3MG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QxXTwvVGV4dD4NCiAgICA8L1RleHRVbml0Pg0KICA8L1RleHRVbml0cz4NCjwvUGxhY2Vob2xkZXI+</w:instrText>
      </w:r>
      <w:r w:rsidR="002D15CE" w:rsidRPr="003769FB">
        <w:rPr>
          <w:rFonts w:ascii="Book Antiqua" w:hAnsi="Book Antiqua"/>
          <w:szCs w:val="24"/>
          <w:lang w:val="en-US"/>
        </w:rPr>
        <w:fldChar w:fldCharType="separate"/>
      </w:r>
      <w:bookmarkStart w:id="228" w:name="_CTVP0011e20a44fe01349c49dea7e223c1d6bbc"/>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40</w:t>
      </w:r>
      <w:r w:rsidR="00CC6BF1" w:rsidRPr="003769FB">
        <w:rPr>
          <w:rFonts w:ascii="Book Antiqua" w:hAnsi="Book Antiqua"/>
          <w:szCs w:val="24"/>
          <w:vertAlign w:val="superscript"/>
          <w:lang w:val="en-US"/>
        </w:rPr>
        <w:t>]</w:t>
      </w:r>
      <w:bookmarkEnd w:id="228"/>
      <w:r w:rsidR="002D15CE" w:rsidRPr="003769FB">
        <w:rPr>
          <w:rFonts w:ascii="Book Antiqua" w:hAnsi="Book Antiqua"/>
          <w:szCs w:val="24"/>
          <w:lang w:val="en-US"/>
        </w:rPr>
        <w:fldChar w:fldCharType="end"/>
      </w:r>
      <w:r w:rsidR="002D15CE" w:rsidRPr="003769FB">
        <w:rPr>
          <w:rFonts w:ascii="Book Antiqua" w:hAnsi="Book Antiqua"/>
          <w:szCs w:val="24"/>
          <w:lang w:val="en-US"/>
        </w:rPr>
        <w:t xml:space="preserve">). These metabolites with a side-chain length </w:t>
      </w:r>
      <w:r w:rsidRPr="003769FB">
        <w:rPr>
          <w:rFonts w:ascii="Book Antiqua" w:hAnsi="Book Antiqua"/>
          <w:szCs w:val="24"/>
          <w:lang w:val="en-US"/>
        </w:rPr>
        <w:t xml:space="preserve">of </w:t>
      </w:r>
      <w:r w:rsidR="002D15CE" w:rsidRPr="003769FB">
        <w:rPr>
          <w:rFonts w:ascii="Book Antiqua" w:hAnsi="Book Antiqua"/>
          <w:szCs w:val="24"/>
          <w:lang w:val="en-US"/>
        </w:rPr>
        <w:t xml:space="preserve">between 13 to 9 carbon units can be summarized as long-chain metabolites (LCM) of vitamin E. According to their </w:t>
      </w:r>
      <w:r w:rsidRPr="003769FB">
        <w:rPr>
          <w:rFonts w:ascii="Book Antiqua" w:hAnsi="Book Antiqua"/>
          <w:szCs w:val="24"/>
          <w:lang w:val="en-US"/>
        </w:rPr>
        <w:t>hydrophobicity</w:t>
      </w:r>
      <w:r w:rsidR="002D15CE" w:rsidRPr="003769FB">
        <w:rPr>
          <w:rFonts w:ascii="Book Antiqua" w:hAnsi="Book Antiqua"/>
          <w:szCs w:val="24"/>
          <w:lang w:val="en-US"/>
        </w:rPr>
        <w:t xml:space="preserve">, the LCMs are not excreted into urine and </w:t>
      </w:r>
      <w:r w:rsidR="00DF30E3" w:rsidRPr="003769FB">
        <w:rPr>
          <w:rFonts w:ascii="Book Antiqua" w:hAnsi="Book Antiqua"/>
          <w:szCs w:val="24"/>
          <w:lang w:val="en-US"/>
        </w:rPr>
        <w:t>have been</w:t>
      </w:r>
      <w:r w:rsidR="002D15CE" w:rsidRPr="003769FB">
        <w:rPr>
          <w:rFonts w:ascii="Book Antiqua" w:hAnsi="Book Antiqua"/>
          <w:szCs w:val="24"/>
          <w:lang w:val="en-US"/>
        </w:rPr>
        <w:t xml:space="preserve"> found in human and rat liver microsomes (α-, γ-13’-OH, and α-, γ-13’-COOH</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2bec2767-9763-4c0a-9418-65ba47576cfe PFBsYWNlaG9sZGVyPg0KICA8QWRkSW5WZXJzaW9uPjQuNC4wLjI4PC9BZGRJblZlcnNpb24+DQogIDxJZD4yYmVjMjc2Ny05NzYzLTRjMGEtOTQxOC02NWJhNDc1NzZjZmU8L0lkPg0KICA8RW50cmllcz4NCiAgICA8RW50cnk+DQogICAgICA8SWQ+NGQ4NWY3MmMtMzA5Ni00ZTc0LWFiYzctZDYxNjFhM2UzZDZjPC9JZD4NCiAgICAgIDxSZWZlcmVuY2VJZD43ODFmYzUxOS1lMWU5LTRkNTctODBiNC1jNjM1YThjZmI4YmY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QwLDE0MV08L1RleHQ+DQogICAgPC9UZXh0VW5pdD4NCiAgPC9UZXh0VW5pdHM+DQo8L1BsYWNlaG9sZGVyPg==</w:instrText>
      </w:r>
      <w:r w:rsidR="002D15CE" w:rsidRPr="003769FB">
        <w:rPr>
          <w:rFonts w:ascii="Book Antiqua" w:hAnsi="Book Antiqua"/>
          <w:szCs w:val="24"/>
          <w:lang w:val="en-US"/>
        </w:rPr>
        <w:fldChar w:fldCharType="separate"/>
      </w:r>
      <w:bookmarkStart w:id="229" w:name="_CTVP0012bec276797634c0a941865ba47576cfe"/>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9</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40</w:t>
      </w:r>
      <w:r w:rsidR="00CC6BF1" w:rsidRPr="003769FB">
        <w:rPr>
          <w:rFonts w:ascii="Book Antiqua" w:hAnsi="Book Antiqua"/>
          <w:szCs w:val="24"/>
          <w:vertAlign w:val="superscript"/>
          <w:lang w:val="en-US"/>
        </w:rPr>
        <w:t>]</w:t>
      </w:r>
      <w:bookmarkEnd w:id="229"/>
      <w:r w:rsidR="002D15CE" w:rsidRPr="003769FB">
        <w:rPr>
          <w:rFonts w:ascii="Book Antiqua" w:hAnsi="Book Antiqua"/>
          <w:szCs w:val="24"/>
          <w:lang w:val="en-US"/>
        </w:rPr>
        <w:fldChar w:fldCharType="end"/>
      </w:r>
      <w:r w:rsidR="002D15CE" w:rsidRPr="003769FB">
        <w:rPr>
          <w:rFonts w:ascii="Book Antiqua" w:hAnsi="Book Antiqua"/>
          <w:szCs w:val="24"/>
          <w:lang w:val="en-US"/>
        </w:rPr>
        <w:t>), murine serum (γ-, δ-11’-COOH</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cc8e6a04-9347-4532-879c-8a5898e859ec PFBsYWNlaG9sZGVyPg0KICA8QWRkSW5WZXJzaW9uPjQuNC4wLjI4PC9BZGRJblZlcnNpb24+DQogIDxJZD5jYzhlNmEwNC05MzQ3LTQ1MzItODc5Yy04YTU4OThlODU5ZWM8L0lkPg0KICA8RW50cmllcz4NCiAgICA8RW50cnk+DQogICAgICA8SWQ+YjdjZjRmOTctNjRlNi00NDA4LWI3NDktNjM1Mzc2MGI5Njg5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PC9FbnRyaWVzPg0KICA8VGV4dD5bMTM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ddPC9UZXh0Pg0KICAgIDwvVGV4dFVuaXQ+DQogIDwvVGV4dFVuaXRzPg0KPC9QbGFjZWhvbGRlcj4=</w:instrText>
      </w:r>
      <w:r w:rsidR="002D15CE" w:rsidRPr="003769FB">
        <w:rPr>
          <w:rFonts w:ascii="Book Antiqua" w:hAnsi="Book Antiqua"/>
          <w:szCs w:val="24"/>
          <w:lang w:val="en-US"/>
        </w:rPr>
        <w:fldChar w:fldCharType="separate"/>
      </w:r>
      <w:bookmarkStart w:id="230" w:name="_CTVP001cc8e6a0493474532879c8a5898e859ec"/>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6</w:t>
      </w:r>
      <w:r w:rsidR="00CC6BF1" w:rsidRPr="003769FB">
        <w:rPr>
          <w:rFonts w:ascii="Book Antiqua" w:hAnsi="Book Antiqua"/>
          <w:szCs w:val="24"/>
          <w:vertAlign w:val="superscript"/>
          <w:lang w:val="en-US"/>
        </w:rPr>
        <w:t>]</w:t>
      </w:r>
      <w:bookmarkEnd w:id="230"/>
      <w:r w:rsidR="002D15CE" w:rsidRPr="003769FB">
        <w:rPr>
          <w:rFonts w:ascii="Book Antiqua" w:hAnsi="Book Antiqua"/>
          <w:szCs w:val="24"/>
          <w:lang w:val="en-US"/>
        </w:rPr>
        <w:fldChar w:fldCharType="end"/>
      </w:r>
      <w:r w:rsidR="002D15CE" w:rsidRPr="003769FB">
        <w:rPr>
          <w:rFonts w:ascii="Book Antiqua" w:hAnsi="Book Antiqua"/>
          <w:szCs w:val="24"/>
          <w:lang w:val="en-US"/>
        </w:rPr>
        <w:t>), as well as human serum (α-13’-COOH</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f5ea17e0-c446-410d-bb7a-cda7308804f5 PFBsYWNlaG9sZGVyPg0KICA8QWRkSW5WZXJzaW9uPjQuNC4wLjI4PC9BZGRJblZlcnNpb24+DQogIDxJZD5mNWVhMTdlMC1jNDQ2LTQxMGQtYmI3YS1jZGE3MzA4ODA0ZjU8L0lkPg0KICA8RW50cmllcz4NCiAgICA8RW50cnk+DQogICAgICA8SWQ+ODVjMTc0ZDAtNjVhNC00MDYwLTkwNTMtNzRjZWJhNTMxOWY1PC9JZD4NCiAgICAgIDxSZWZlcmVuY2VJZD5mOGI4YjkwYi01NjE4LTQ2MjAtODFmYy0wMzBhZTA2M2YzNDc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0M108L1RleHQ+DQogICAgPC9UZXh0VW5pdD4NCiAgPC9UZXh0VW5pdHM+DQo8L1BsYWNlaG9sZGVyPg==</w:instrText>
      </w:r>
      <w:r w:rsidR="002D15CE" w:rsidRPr="003769FB">
        <w:rPr>
          <w:rFonts w:ascii="Book Antiqua" w:hAnsi="Book Antiqua"/>
          <w:szCs w:val="24"/>
          <w:lang w:val="en-US"/>
        </w:rPr>
        <w:fldChar w:fldCharType="separate"/>
      </w:r>
      <w:bookmarkStart w:id="231" w:name="_CTVP001f5ea17e0c446410dbb7acda7308804f5"/>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42</w:t>
      </w:r>
      <w:r w:rsidR="00CC6BF1" w:rsidRPr="003769FB">
        <w:rPr>
          <w:rFonts w:ascii="Book Antiqua" w:hAnsi="Book Antiqua"/>
          <w:szCs w:val="24"/>
          <w:vertAlign w:val="superscript"/>
          <w:lang w:val="en-US"/>
        </w:rPr>
        <w:t>]</w:t>
      </w:r>
      <w:bookmarkEnd w:id="231"/>
      <w:r w:rsidR="002D15CE" w:rsidRPr="003769FB">
        <w:rPr>
          <w:rFonts w:ascii="Book Antiqua" w:hAnsi="Book Antiqua"/>
          <w:szCs w:val="24"/>
          <w:lang w:val="en-US"/>
        </w:rPr>
        <w:fldChar w:fldCharType="end"/>
      </w:r>
      <w:r w:rsidR="002D15CE" w:rsidRPr="003769FB">
        <w:rPr>
          <w:rFonts w:ascii="Book Antiqua" w:hAnsi="Book Antiqua"/>
          <w:szCs w:val="24"/>
          <w:lang w:val="en-US"/>
        </w:rPr>
        <w:t>), in human and mice feces (α-13’-COOH; γ-, δ-11’-COOH; γ-, δ-9’-COOH</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404adcde-e10f-4789-bf6c-5cf039a8f20a PFBsYWNlaG9sZGVyPg0KICA8QWRkSW5WZXJzaW9uPjQuNC4wLjI4PC9BZGRJblZlcnNpb24+DQogIDxJZD40MDRhZGNkZS1lMTBmLTQ3ODktYmY2Yy01Y2YwMzlhOGYyMGE8L0lkPg0KICA8RW50cmllcz4NCiAgICA8RW50cnk+DQogICAgICA8SWQ+YjdjZjRmOTctNjRlNi00NDA4LWI3NDktNjM1Mzc2MGI5Njg5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PC9FbnRyaWVzPg0KICA8VGV4dD5bMTM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ddPC9UZXh0Pg0KICAgIDwvVGV4dFVuaXQ+DQogIDwvVGV4dFVuaXRzPg0KPC9QbGFjZWhvbGRlcj4=</w:instrText>
      </w:r>
      <w:r w:rsidR="002D15CE" w:rsidRPr="003769FB">
        <w:rPr>
          <w:rFonts w:ascii="Book Antiqua" w:hAnsi="Book Antiqua"/>
          <w:szCs w:val="24"/>
          <w:lang w:val="en-US"/>
        </w:rPr>
        <w:fldChar w:fldCharType="separate"/>
      </w:r>
      <w:bookmarkStart w:id="232" w:name="_CTVP001404adcdee10f4789bf6c5cf039a8f20a"/>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6</w:t>
      </w:r>
      <w:r w:rsidR="00CC6BF1" w:rsidRPr="003769FB">
        <w:rPr>
          <w:rFonts w:ascii="Book Antiqua" w:hAnsi="Book Antiqua"/>
          <w:szCs w:val="24"/>
          <w:vertAlign w:val="superscript"/>
          <w:lang w:val="en-US"/>
        </w:rPr>
        <w:t>]</w:t>
      </w:r>
      <w:bookmarkEnd w:id="232"/>
      <w:r w:rsidR="002D15CE" w:rsidRPr="003769FB">
        <w:rPr>
          <w:rFonts w:ascii="Book Antiqua" w:hAnsi="Book Antiqua"/>
          <w:szCs w:val="24"/>
          <w:lang w:val="en-US"/>
        </w:rPr>
        <w:fldChar w:fldCharType="end"/>
      </w:r>
      <w:r w:rsidR="002D15CE" w:rsidRPr="003769FB">
        <w:rPr>
          <w:rFonts w:ascii="Book Antiqua" w:hAnsi="Book Antiqua"/>
          <w:szCs w:val="24"/>
          <w:lang w:val="en-US"/>
        </w:rPr>
        <w:t xml:space="preserve">), and </w:t>
      </w:r>
      <w:r w:rsidR="002D15CE" w:rsidRPr="003769FB">
        <w:rPr>
          <w:rFonts w:ascii="Book Antiqua" w:hAnsi="Book Antiqua"/>
          <w:i/>
          <w:szCs w:val="24"/>
          <w:lang w:val="en-US"/>
        </w:rPr>
        <w:t>in vitro</w:t>
      </w:r>
      <w:r w:rsidR="002D15CE" w:rsidRPr="003769FB">
        <w:rPr>
          <w:rFonts w:ascii="Book Antiqua" w:hAnsi="Book Antiqua"/>
          <w:szCs w:val="24"/>
          <w:lang w:val="en-US"/>
        </w:rPr>
        <w:t xml:space="preserve"> in cell culture </w:t>
      </w:r>
      <w:r w:rsidRPr="003769FB">
        <w:rPr>
          <w:rFonts w:ascii="Book Antiqua" w:hAnsi="Book Antiqua"/>
          <w:szCs w:val="24"/>
          <w:lang w:val="en-US"/>
        </w:rPr>
        <w:t>supernatants</w:t>
      </w:r>
      <w:r w:rsidR="002D15CE" w:rsidRPr="003769FB">
        <w:rPr>
          <w:rFonts w:ascii="Book Antiqua" w:hAnsi="Book Antiqua"/>
          <w:szCs w:val="24"/>
          <w:lang w:val="en-US"/>
        </w:rPr>
        <w:t xml:space="preserve"> of human lung epithelial A549 cells (γ-, δ-13’-OH and γ-, δ-13’-COOH</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71c79df2-fd28-4f0b-9dbe-8314dd0f565c PFBsYWNlaG9sZGVyPg0KICA8QWRkSW5WZXJzaW9uPjQuNC4wLjI4PC9BZGRJblZlcnNpb24+DQogIDxJZD43MWM3OWRmMi1mZDI4LTRmMGItOWRiZS04MzE0ZGQwZjU2NWM8L0lkPg0KICA8RW50cmllcz4NCiAgICA8RW50cnk+DQogICAgICA8SWQ+NGQ4NWY3MmMtMzA5Ni00ZTc0LWFiYzctZDYxNjFhM2UzZDZjPC9JZD4NCiAgICAgIDxSZWZlcmVuY2VJZD43ODFmYzUxOS1lMWU5LTRkNTctODBiNC1jNjM1YThjZmI4Ym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0MF08L1RleHQ+DQogICAgPC9UZXh0VW5pdD4NCiAgPC9UZXh0VW5pdHM+DQo8L1BsYWNlaG9sZGVyPg==</w:instrText>
      </w:r>
      <w:r w:rsidR="002D15CE" w:rsidRPr="003769FB">
        <w:rPr>
          <w:rFonts w:ascii="Book Antiqua" w:hAnsi="Book Antiqua"/>
          <w:szCs w:val="24"/>
          <w:lang w:val="en-US"/>
        </w:rPr>
        <w:fldChar w:fldCharType="separate"/>
      </w:r>
      <w:bookmarkStart w:id="233" w:name="_CTVP00171c79df2fd284f0b9dbe8314dd0f565c"/>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9</w:t>
      </w:r>
      <w:r w:rsidR="00CC6BF1" w:rsidRPr="003769FB">
        <w:rPr>
          <w:rFonts w:ascii="Book Antiqua" w:hAnsi="Book Antiqua"/>
          <w:szCs w:val="24"/>
          <w:vertAlign w:val="superscript"/>
          <w:lang w:val="en-US"/>
        </w:rPr>
        <w:t>]</w:t>
      </w:r>
      <w:bookmarkEnd w:id="233"/>
      <w:r w:rsidR="002D15CE" w:rsidRPr="003769FB">
        <w:rPr>
          <w:rFonts w:ascii="Book Antiqua" w:hAnsi="Book Antiqua"/>
          <w:szCs w:val="24"/>
          <w:lang w:val="en-US"/>
        </w:rPr>
        <w:fldChar w:fldCharType="end"/>
      </w:r>
      <w:r w:rsidR="002D15CE" w:rsidRPr="003769FB">
        <w:rPr>
          <w:rFonts w:ascii="Book Antiqua" w:hAnsi="Book Antiqua"/>
          <w:szCs w:val="24"/>
          <w:lang w:val="en-US"/>
        </w:rPr>
        <w:t>), as well as in HepG2 cells (γ-, δ-13’-OH; γ-, δ-13’-COOH; γ-11’-COOH; γ-9’-COOH</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0ecc21c4-f3fc-4278-ab31-d4778acdbf29 PFBsYWNlaG9sZGVyPg0KICA8QWRkSW5WZXJzaW9uPjQuNC4wLjI4PC9BZGRJblZlcnNpb24+DQogIDxJZD4wZWNjMjFjNC1mM2ZjLTQyNzgtYWIzMS1kNDc3OGFjZGJmMjk8L0lkPg0KICA8RW50cmllcz4NCiAgICA8RW50cnk+DQogICAgICA8SWQ+ZDQ0ZmYxM2ItMmRkZS00Yjk2LTg0NTYtYWUzOTdmMzA4ZmFhPC9JZD4NCiAgICAgIDxSZWZlcmVuY2VJZD4xM2JlNjY3OS1lOTM3LTQ4NzctYjg2YS1lMGRiMjUxMTc3MGU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DEsMTQ0XTwvVGV4dD4NCiAgICA8L1RleHRVbml0Pg0KICA8L1RleHRVbml0cz4NCjwvUGxhY2Vob2xkZXI+</w:instrText>
      </w:r>
      <w:r w:rsidR="002D15CE" w:rsidRPr="003769FB">
        <w:rPr>
          <w:rFonts w:ascii="Book Antiqua" w:hAnsi="Book Antiqua"/>
          <w:szCs w:val="24"/>
          <w:lang w:val="en-US"/>
        </w:rPr>
        <w:fldChar w:fldCharType="separate"/>
      </w:r>
      <w:bookmarkStart w:id="234" w:name="_CTVP0010ecc21c4f3fc4278ab31d4778acdbf29"/>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40</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43</w:t>
      </w:r>
      <w:r w:rsidR="00CC6BF1" w:rsidRPr="003769FB">
        <w:rPr>
          <w:rFonts w:ascii="Book Antiqua" w:hAnsi="Book Antiqua"/>
          <w:szCs w:val="24"/>
          <w:vertAlign w:val="superscript"/>
          <w:lang w:val="en-US"/>
        </w:rPr>
        <w:t>]</w:t>
      </w:r>
      <w:bookmarkEnd w:id="234"/>
      <w:r w:rsidR="002D15CE" w:rsidRPr="003769FB">
        <w:rPr>
          <w:rFonts w:ascii="Book Antiqua" w:hAnsi="Book Antiqua"/>
          <w:szCs w:val="24"/>
          <w:lang w:val="en-US"/>
        </w:rPr>
        <w:fldChar w:fldCharType="end"/>
      </w:r>
      <w:r w:rsidR="002D15CE" w:rsidRPr="003769FB">
        <w:rPr>
          <w:rFonts w:ascii="Book Antiqua" w:hAnsi="Book Antiqua"/>
          <w:szCs w:val="24"/>
          <w:lang w:val="en-US"/>
        </w:rPr>
        <w:t xml:space="preserve">). </w:t>
      </w:r>
    </w:p>
    <w:p w14:paraId="6BFFC861" w14:textId="2255E0C6" w:rsidR="002D15CE" w:rsidRPr="003769FB" w:rsidRDefault="002D15CE" w:rsidP="004D49D8">
      <w:pPr>
        <w:widowControl w:val="0"/>
        <w:spacing w:after="0"/>
        <w:ind w:firstLineChars="200" w:firstLine="480"/>
        <w:rPr>
          <w:rFonts w:ascii="Book Antiqua" w:hAnsi="Book Antiqua"/>
          <w:szCs w:val="24"/>
          <w:lang w:val="en-US"/>
        </w:rPr>
      </w:pPr>
      <w:r w:rsidRPr="003769FB">
        <w:rPr>
          <w:rFonts w:ascii="Book Antiqua" w:hAnsi="Book Antiqua"/>
          <w:szCs w:val="24"/>
          <w:lang w:val="en-US"/>
        </w:rPr>
        <w:t>Intermediate-chain metabolites (ICM) are the products of two further β-oxidation steps. Carboxymethylhexylhydroxychroman</w:t>
      </w:r>
      <w:r w:rsidR="00B07FEC" w:rsidRPr="003769FB">
        <w:rPr>
          <w:rFonts w:ascii="Book Antiqua" w:hAnsi="Book Antiqua"/>
          <w:szCs w:val="24"/>
          <w:lang w:val="en-US"/>
        </w:rPr>
        <w:t>ol</w:t>
      </w:r>
      <w:r w:rsidRPr="003769FB">
        <w:rPr>
          <w:rFonts w:ascii="Book Antiqua" w:hAnsi="Book Antiqua"/>
          <w:szCs w:val="24"/>
          <w:lang w:val="en-US"/>
        </w:rPr>
        <w:t xml:space="preserve"> (CDMHHC, 7’-COOH) and carboxymethylbutylhydroxychroman</w:t>
      </w:r>
      <w:r w:rsidR="00B07FEC" w:rsidRPr="003769FB">
        <w:rPr>
          <w:rFonts w:ascii="Book Antiqua" w:hAnsi="Book Antiqua"/>
          <w:szCs w:val="24"/>
          <w:lang w:val="en-US"/>
        </w:rPr>
        <w:t>ol</w:t>
      </w:r>
      <w:r w:rsidRPr="003769FB">
        <w:rPr>
          <w:rFonts w:ascii="Book Antiqua" w:hAnsi="Book Antiqua"/>
          <w:szCs w:val="24"/>
          <w:lang w:val="en-US"/>
        </w:rPr>
        <w:t xml:space="preserve"> (CMBHC, 5’-COOH) have been detected via GC-MS (γ-7’-COOH and α-, γ-5’-COOH</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a1052522-60d2-48b0-bdc1-660aae15c3a7 PFBsYWNlaG9sZGVyPg0KICA8QWRkSW5WZXJzaW9uPjQuNC4wLjI4PC9BZGRJblZlcnNpb24+DQogIDxJZD5hMTA1MjUyMi02MGQyLTQ4YjAtYmRjMS02NjBhYWUxNWMzYTc8L0lkPg0KICA8RW50cmllcz4NCiAgICA8RW50cnk+DQogICAgICA8SWQ+MmE3ODVjNGUtZTlkYy00MzQwLTg5ZjEtYzkxOTRlNDBjY2FiPC9JZD4NCiAgICAgIDxSZWZlcmVuY2VJZD5jNDQ2N2M3OC1jNWQyLTRlZWQtYTliMS1kM2RmM2M0MjUwY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M1LDE0MSwxNDUsMTM4XTwvVGV4dD4NCiAgICA8L1RleHRVbml0Pg0KICA8L1RleHRVbml0cz4NCjwvUGxhY2Vob2xkZXI+</w:instrText>
      </w:r>
      <w:r w:rsidRPr="003769FB">
        <w:rPr>
          <w:rFonts w:ascii="Book Antiqua" w:hAnsi="Book Antiqua"/>
          <w:szCs w:val="24"/>
          <w:lang w:val="en-US"/>
        </w:rPr>
        <w:fldChar w:fldCharType="separate"/>
      </w:r>
      <w:bookmarkStart w:id="235" w:name="_CTVP001a105252260d248b0bdc1660aae15c3a7"/>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4</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40</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44</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7</w:t>
      </w:r>
      <w:r w:rsidR="00CC6BF1" w:rsidRPr="003769FB">
        <w:rPr>
          <w:rFonts w:ascii="Book Antiqua" w:hAnsi="Book Antiqua"/>
          <w:szCs w:val="24"/>
          <w:vertAlign w:val="superscript"/>
          <w:lang w:val="en-US"/>
        </w:rPr>
        <w:t>]</w:t>
      </w:r>
      <w:bookmarkEnd w:id="235"/>
      <w:r w:rsidRPr="003769FB">
        <w:rPr>
          <w:rFonts w:ascii="Book Antiqua" w:hAnsi="Book Antiqua"/>
          <w:szCs w:val="24"/>
          <w:lang w:val="en-US"/>
        </w:rPr>
        <w:fldChar w:fldCharType="end"/>
      </w:r>
      <w:r w:rsidRPr="003769FB">
        <w:rPr>
          <w:rFonts w:ascii="Book Antiqua" w:hAnsi="Book Antiqua"/>
          <w:szCs w:val="24"/>
          <w:lang w:val="en-US"/>
        </w:rPr>
        <w:t>), HPLC-ECD (γ-, δ-7‘-COOH and α-, γ-, δ-5‘-COOH</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06b53f29-2210-4473-a5b6-4e891fe0da7a PFBsYWNlaG9sZGVyPg0KICA8QWRkSW5WZXJzaW9uPjQuNC4wLjI4PC9BZGRJblZlcnNpb24+DQogIDxJZD4wNmI1M2YyOS0yMjEwLTQ0NzMtYTViNi00ZTg5MWZlMGRhN2E8L0lkPg0KICA8RW50cmllcz4NCiAgICA8RW50cnk+DQogICAgICA8SWQ+M2Q3YTM3MTMtYjAwZS00NzY5LTkxNWItYTZmNDk5M2FiNzc1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zNywxMzhdPC9UZXh0Pg0KICAgIDwvVGV4dFVuaXQ+DQogIDwvVGV4dFVuaXRzPg0KPC9QbGFjZWhvbGRlcj4=</w:instrText>
      </w:r>
      <w:r w:rsidRPr="003769FB">
        <w:rPr>
          <w:rFonts w:ascii="Book Antiqua" w:hAnsi="Book Antiqua"/>
          <w:szCs w:val="24"/>
          <w:lang w:val="en-US"/>
        </w:rPr>
        <w:fldChar w:fldCharType="separate"/>
      </w:r>
      <w:bookmarkStart w:id="236" w:name="_CTVP00106b53f2922104473a5b64e891fe0da7a"/>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6</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7</w:t>
      </w:r>
      <w:r w:rsidR="00CC6BF1" w:rsidRPr="003769FB">
        <w:rPr>
          <w:rFonts w:ascii="Book Antiqua" w:hAnsi="Book Antiqua"/>
          <w:szCs w:val="24"/>
          <w:vertAlign w:val="superscript"/>
          <w:lang w:val="en-US"/>
        </w:rPr>
        <w:t>]</w:t>
      </w:r>
      <w:bookmarkEnd w:id="236"/>
      <w:r w:rsidRPr="003769FB">
        <w:rPr>
          <w:rFonts w:ascii="Book Antiqua" w:hAnsi="Book Antiqua"/>
          <w:szCs w:val="24"/>
          <w:lang w:val="en-US"/>
        </w:rPr>
        <w:fldChar w:fldCharType="end"/>
      </w:r>
      <w:r w:rsidRPr="003769FB">
        <w:rPr>
          <w:rFonts w:ascii="Book Antiqua" w:hAnsi="Book Antiqua"/>
          <w:szCs w:val="24"/>
          <w:lang w:val="en-US"/>
        </w:rPr>
        <w:t>), and LC-ESI-MS (γ-, δ-7‘-COOH and α-, γ-, δ-5‘-COOH</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ef23c3f7-fd45-4c25-9149-a602015dc094 PFBsYWNlaG9sZGVyPg0KICA8QWRkSW5WZXJzaW9uPjQuNC4wLjI4PC9BZGRJblZlcnNpb24+DQogIDxJZD5lZjIzYzNmNy1mZDQ1LTRjMjUtOTE0OS1hNjAyMDE1ZGMwOTQ8L0lkPg0KICA8RW50cmllcz4NCiAgICA8RW50cnk+DQogICAgICA8SWQ+ZWRkMzZhNDMtMjU1MS00YTM3LWI4MWEtYzJjM2I1MjIzZDFl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PC9FbnRyaWVzPg0KICA8VGV4dD5bMTM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ddPC9UZXh0Pg0KICAgIDwvVGV4dFVuaXQ+DQogIDwvVGV4dFVuaXRzPg0KPC9QbGFjZWhvbGRlcj4=</w:instrText>
      </w:r>
      <w:r w:rsidRPr="003769FB">
        <w:rPr>
          <w:rFonts w:ascii="Book Antiqua" w:hAnsi="Book Antiqua"/>
          <w:szCs w:val="24"/>
          <w:lang w:val="en-US"/>
        </w:rPr>
        <w:fldChar w:fldCharType="separate"/>
      </w:r>
      <w:bookmarkStart w:id="237" w:name="_CTVP001ef23c3f7fd454c259149a602015dc094"/>
      <w:r w:rsidR="00CC6BF1"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36</w:t>
      </w:r>
      <w:r w:rsidR="00CC6BF1" w:rsidRPr="003769FB">
        <w:rPr>
          <w:rFonts w:ascii="Book Antiqua" w:hAnsi="Book Antiqua"/>
          <w:szCs w:val="24"/>
          <w:vertAlign w:val="superscript"/>
          <w:lang w:val="en-US"/>
        </w:rPr>
        <w:t>]</w:t>
      </w:r>
      <w:bookmarkEnd w:id="237"/>
      <w:r w:rsidRPr="003769FB">
        <w:rPr>
          <w:rFonts w:ascii="Book Antiqua" w:hAnsi="Book Antiqua"/>
          <w:szCs w:val="24"/>
          <w:lang w:val="en-US"/>
        </w:rPr>
        <w:fldChar w:fldCharType="end"/>
      </w:r>
      <w:r w:rsidRPr="003769FB">
        <w:rPr>
          <w:rFonts w:ascii="Book Antiqua" w:hAnsi="Book Antiqua"/>
          <w:szCs w:val="24"/>
          <w:lang w:val="en-US"/>
        </w:rPr>
        <w:t>) in murine liver (γ-, δ-5’-COOH</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0847942e-3870-441c-99d9-31bbf9552dba PFBsYWNlaG9sZGVyPg0KICA8QWRkSW5WZXJzaW9uPjQuNC4wLjI4PC9BZGRJblZlcnNpb24+DQogIDxJZD4wODQ3OTQyZS0zODcwLTQ0MWMtOTlkOS0zMWJiZjk1NTJkYmE8L0lkPg0KICA8RW50cmllcz4NCiAgICA8RW50cnk+DQogICAgICA8SWQ+ZWRkMzZhNDMtMjU1MS00YTM3LWI4MWEtYzJjM2I1MjIzZDFl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PC9FbnRyaWVzPg0KICA8VGV4dD5bMTM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ddPC9UZXh0Pg0KICAgIDwvVGV4dFVuaXQ+DQogIDwvVGV4dFVuaXRzPg0KPC9QbGFjZWhvbGRlcj4=</w:instrText>
      </w:r>
      <w:r w:rsidRPr="003769FB">
        <w:rPr>
          <w:rFonts w:ascii="Book Antiqua" w:hAnsi="Book Antiqua"/>
          <w:szCs w:val="24"/>
          <w:lang w:val="en-US"/>
        </w:rPr>
        <w:fldChar w:fldCharType="separate"/>
      </w:r>
      <w:bookmarkStart w:id="238" w:name="_CTVP0010847942e3870441c99d931bbf9552dba"/>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6</w:t>
      </w:r>
      <w:r w:rsidR="00CC6BF1" w:rsidRPr="003769FB">
        <w:rPr>
          <w:rFonts w:ascii="Book Antiqua" w:hAnsi="Book Antiqua"/>
          <w:szCs w:val="24"/>
          <w:vertAlign w:val="superscript"/>
          <w:lang w:val="en-US"/>
        </w:rPr>
        <w:t>]</w:t>
      </w:r>
      <w:bookmarkEnd w:id="238"/>
      <w:r w:rsidRPr="003769FB">
        <w:rPr>
          <w:rFonts w:ascii="Book Antiqua" w:hAnsi="Book Antiqua"/>
          <w:szCs w:val="24"/>
          <w:lang w:val="en-US"/>
        </w:rPr>
        <w:fldChar w:fldCharType="end"/>
      </w:r>
      <w:r w:rsidRPr="003769FB">
        <w:rPr>
          <w:rFonts w:ascii="Book Antiqua" w:hAnsi="Book Antiqua"/>
          <w:szCs w:val="24"/>
          <w:lang w:val="en-US"/>
        </w:rPr>
        <w:t>), in murine serum (γ-, δ-5’-COOH</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86080afb-2511-4577-b61a-49e3ac55fc3d PFBsYWNlaG9sZGVyPg0KICA8QWRkSW5WZXJzaW9uPjQuNC4wLjI4PC9BZGRJblZlcnNpb24+DQogIDxJZD44NjA4MGFmYi0yNTExLTQ1NzctYjYxYS00OWUzYWM1NWZjM2Q8L0lkPg0KICA8RW50cmllcz4NCiAgICA8RW50cnk+DQogICAgICA8SWQ+ZWRkMzZhNDMtMjU1MS00YTM3LWI4MWEtYzJjM2I1MjIzZDFl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PC9FbnRyaWVzPg0KICA8VGV4dD5bMTM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ddPC9UZXh0Pg0KICAgIDwvVGV4dFVuaXQ+DQogIDwvVGV4dFVuaXRzPg0KPC9QbGFjZWhvbGRlcj4=</w:instrText>
      </w:r>
      <w:r w:rsidRPr="003769FB">
        <w:rPr>
          <w:rFonts w:ascii="Book Antiqua" w:hAnsi="Book Antiqua"/>
          <w:szCs w:val="24"/>
          <w:lang w:val="en-US"/>
        </w:rPr>
        <w:fldChar w:fldCharType="separate"/>
      </w:r>
      <w:bookmarkStart w:id="239" w:name="_CTVP00186080afb25114577b61a49e3ac55fc3d"/>
      <w:r w:rsidR="00CC6BF1"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36</w:t>
      </w:r>
      <w:r w:rsidR="00CC6BF1" w:rsidRPr="003769FB">
        <w:rPr>
          <w:rFonts w:ascii="Book Antiqua" w:hAnsi="Book Antiqua"/>
          <w:szCs w:val="24"/>
          <w:vertAlign w:val="superscript"/>
          <w:lang w:val="en-US"/>
        </w:rPr>
        <w:t>]</w:t>
      </w:r>
      <w:bookmarkEnd w:id="239"/>
      <w:r w:rsidRPr="003769FB">
        <w:rPr>
          <w:rFonts w:ascii="Book Antiqua" w:hAnsi="Book Antiqua"/>
          <w:szCs w:val="24"/>
          <w:lang w:val="en-US"/>
        </w:rPr>
        <w:fldChar w:fldCharType="end"/>
      </w:r>
      <w:r w:rsidRPr="003769FB">
        <w:rPr>
          <w:rFonts w:ascii="Book Antiqua" w:hAnsi="Book Antiqua"/>
          <w:szCs w:val="24"/>
          <w:lang w:val="en-US"/>
        </w:rPr>
        <w:t xml:space="preserve">), as well as </w:t>
      </w:r>
      <w:r w:rsidR="00DF30E3" w:rsidRPr="003769FB">
        <w:rPr>
          <w:rFonts w:ascii="Book Antiqua" w:hAnsi="Book Antiqua"/>
          <w:szCs w:val="24"/>
          <w:lang w:val="en-US"/>
        </w:rPr>
        <w:t xml:space="preserve">in </w:t>
      </w:r>
      <w:r w:rsidRPr="003769FB">
        <w:rPr>
          <w:rFonts w:ascii="Book Antiqua" w:hAnsi="Book Antiqua"/>
          <w:szCs w:val="24"/>
          <w:lang w:val="en-US"/>
        </w:rPr>
        <w:t>human serum or plasma (α-, γ-5’-COOH</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2b85f11a-0cf3-490f-8b66-0f29fdc5f0f1 PFBsYWNlaG9sZGVyPg0KICA8QWRkSW5WZXJzaW9uPjQuNC4wLjI4PC9BZGRJblZlcnNpb24+DQogIDxJZD4yYjg1ZjExYS0wY2YzLTQ5MGYtOGI2Ni0wZjI5ZmRjNWYwZjE8L0lkPg0KICA8RW50cmllcz4NCiAgICA8RW50cnk+DQogICAgICA8SWQ+ZWRkMzZhNDMtMjU1MS00YTM3LWI4MWEtYzJjM2I1MjIzZDFl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csMTE2XTwvVGV4dD4NCiAgICA8L1RleHRVbml0Pg0KICA8L1RleHRVbml0cz4NCjwvUGxhY2Vob2xkZXI+</w:instrText>
      </w:r>
      <w:r w:rsidRPr="003769FB">
        <w:rPr>
          <w:rFonts w:ascii="Book Antiqua" w:hAnsi="Book Antiqua"/>
          <w:szCs w:val="24"/>
          <w:lang w:val="en-US"/>
        </w:rPr>
        <w:fldChar w:fldCharType="separate"/>
      </w:r>
      <w:bookmarkStart w:id="240" w:name="_CTVP0012b85f11a0cf3490f8b660f29fdc5f0f1"/>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6</w:t>
      </w:r>
      <w:r w:rsidR="00CC6BF1" w:rsidRPr="003769FB">
        <w:rPr>
          <w:rFonts w:ascii="Book Antiqua" w:hAnsi="Book Antiqua"/>
          <w:szCs w:val="24"/>
          <w:vertAlign w:val="superscript"/>
          <w:lang w:val="en-US"/>
        </w:rPr>
        <w:t>,116]</w:t>
      </w:r>
      <w:bookmarkEnd w:id="240"/>
      <w:r w:rsidRPr="003769FB">
        <w:rPr>
          <w:rFonts w:ascii="Book Antiqua" w:hAnsi="Book Antiqua"/>
          <w:szCs w:val="24"/>
          <w:lang w:val="en-US"/>
        </w:rPr>
        <w:fldChar w:fldCharType="end"/>
      </w:r>
      <w:r w:rsidRPr="003769FB">
        <w:rPr>
          <w:rFonts w:ascii="Book Antiqua" w:hAnsi="Book Antiqua"/>
          <w:szCs w:val="24"/>
          <w:lang w:val="en-US"/>
        </w:rPr>
        <w:t>), in murine and human feces (γ-, δ-7’-COOH; α-, γ-, δ-5’-COOH</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83eee457-1a80-42eb-b030-b6ca7d077f76 PFBsYWNlaG9sZGVyPg0KICA8QWRkSW5WZXJzaW9uPjQuNC4wLjI4PC9BZGRJblZlcnNpb24+DQogIDxJZD44M2VlZTQ1Ny0xYTgwLTQyZWItYjAzMC1iNmNhN2QwNzdmNzY8L0lkPg0KICA8RW50cmllcz4NCiAgICA8RW50cnk+DQogICAgICA8SWQ+ZWRkMzZhNDMtMjU1MS00YTM3LWI4MWEtYzJjM2I1MjIzZDFl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PC9FbnRyaWVzPg0KICA8VGV4dD5bMTM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ddPC9UZXh0Pg0KICAgIDwvVGV4dFVuaXQ+DQogIDwvVGV4dFVuaXRzPg0KPC9QbGFjZWhvbGRlcj4=</w:instrText>
      </w:r>
      <w:r w:rsidRPr="003769FB">
        <w:rPr>
          <w:rFonts w:ascii="Book Antiqua" w:hAnsi="Book Antiqua"/>
          <w:szCs w:val="24"/>
          <w:lang w:val="en-US"/>
        </w:rPr>
        <w:fldChar w:fldCharType="separate"/>
      </w:r>
      <w:bookmarkStart w:id="241" w:name="_CTVP00183eee4571a8042ebb030b6ca7d077f76"/>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6</w:t>
      </w:r>
      <w:r w:rsidR="00CC6BF1" w:rsidRPr="003769FB">
        <w:rPr>
          <w:rFonts w:ascii="Book Antiqua" w:hAnsi="Book Antiqua"/>
          <w:szCs w:val="24"/>
          <w:vertAlign w:val="superscript"/>
          <w:lang w:val="en-US"/>
        </w:rPr>
        <w:t>]</w:t>
      </w:r>
      <w:bookmarkEnd w:id="241"/>
      <w:r w:rsidRPr="003769FB">
        <w:rPr>
          <w:rFonts w:ascii="Book Antiqua" w:hAnsi="Book Antiqua"/>
          <w:szCs w:val="24"/>
          <w:lang w:val="en-US"/>
        </w:rPr>
        <w:fldChar w:fldCharType="end"/>
      </w:r>
      <w:r w:rsidRPr="003769FB">
        <w:rPr>
          <w:rFonts w:ascii="Book Antiqua" w:hAnsi="Book Antiqua"/>
          <w:szCs w:val="24"/>
          <w:lang w:val="en-US"/>
        </w:rPr>
        <w:t>), and in murine urine (γ-, δ-5’-COOH</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5ab3a455-ad9a-46ea-b88b-2a3bbcbca286 PFBsYWNlaG9sZGVyPg0KICA8QWRkSW5WZXJzaW9uPjQuNC4wLjI4PC9BZGRJblZlcnNpb24+DQogIDxJZD41YWIzYTQ1NS1hZDlhLTQ2ZWEtYjg4Yi0yYTNiYmNiY2EyODY8L0lkPg0KICA8RW50cmllcz4NCiAgICA8RW50cnk+DQogICAgICA8SWQ+ZWRkMzZhNDMtMjU1MS00YTM3LWI4MWEtYzJjM2I1MjIzZDFl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PC9FbnRyaWVzPg0KICA8VGV4dD5bMTM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ddPC9UZXh0Pg0KICAgIDwvVGV4dFVuaXQ+DQogIDwvVGV4dFVuaXRzPg0KPC9QbGFjZWhvbGRlcj4=</w:instrText>
      </w:r>
      <w:r w:rsidRPr="003769FB">
        <w:rPr>
          <w:rFonts w:ascii="Book Antiqua" w:hAnsi="Book Antiqua"/>
          <w:szCs w:val="24"/>
          <w:lang w:val="en-US"/>
        </w:rPr>
        <w:fldChar w:fldCharType="separate"/>
      </w:r>
      <w:bookmarkStart w:id="242" w:name="_CTVP0015ab3a455ad9a46eab88b2a3bbcbca286"/>
      <w:r w:rsidR="00CC6BF1"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36</w:t>
      </w:r>
      <w:r w:rsidR="00CC6BF1" w:rsidRPr="003769FB">
        <w:rPr>
          <w:rFonts w:ascii="Book Antiqua" w:hAnsi="Book Antiqua"/>
          <w:szCs w:val="24"/>
          <w:vertAlign w:val="superscript"/>
          <w:lang w:val="en-US"/>
        </w:rPr>
        <w:t>]</w:t>
      </w:r>
      <w:bookmarkEnd w:id="242"/>
      <w:r w:rsidRPr="003769FB">
        <w:rPr>
          <w:rFonts w:ascii="Book Antiqua" w:hAnsi="Book Antiqua"/>
          <w:szCs w:val="24"/>
          <w:lang w:val="en-US"/>
        </w:rPr>
        <w:fldChar w:fldCharType="end"/>
      </w:r>
      <w:r w:rsidRPr="003769FB">
        <w:rPr>
          <w:rFonts w:ascii="Book Antiqua" w:hAnsi="Book Antiqua"/>
          <w:szCs w:val="24"/>
          <w:lang w:val="en-US"/>
        </w:rPr>
        <w:t>), as well as in human urine (α-, γ-, δ-5’-COOH</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a1b94018-43a5-4604-ae72-6442a6fba4f0 PFBsYWNlaG9sZGVyPg0KICA8QWRkSW5WZXJzaW9uPjQuNC4wLjI4PC9BZGRJblZlcnNpb24+DQogIDxJZD5hMWI5NDAxOC00M2E1LTQ2MDQtYWU3Mi02NDQyYTZmYmE0ZjA8L0lkPg0KICA8RW50cmllcz4NCiAgICA8RW50cnk+DQogICAgICA8SWQ+ODM4Y2I5YzEtMTBkMC00YmZlLThhZDQtNjg5ZWQ5NWY4NTU4PC9JZD4NCiAgICAgIDxSZWZlcmVuY2VJZD5jNDQ2N2M3OC1jNWQyLTRlZWQtYTliMS1kM2RmM2M0MjUwYmM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UsMTM3LDE0NV08L1RleHQ+DQogICAgPC9UZXh0VW5pdD4NCiAgPC9UZXh0VW5pdHM+DQo8L1BsYWNlaG9sZGVyPg==</w:instrText>
      </w:r>
      <w:r w:rsidRPr="003769FB">
        <w:rPr>
          <w:rFonts w:ascii="Book Antiqua" w:hAnsi="Book Antiqua"/>
          <w:szCs w:val="24"/>
          <w:lang w:val="en-US"/>
        </w:rPr>
        <w:fldChar w:fldCharType="separate"/>
      </w:r>
      <w:bookmarkStart w:id="243" w:name="_CTVP001a1b9401843a54604ae726442a6fba4f0"/>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4</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6</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44</w:t>
      </w:r>
      <w:r w:rsidR="00CC6BF1" w:rsidRPr="003769FB">
        <w:rPr>
          <w:rFonts w:ascii="Book Antiqua" w:hAnsi="Book Antiqua"/>
          <w:szCs w:val="24"/>
          <w:vertAlign w:val="superscript"/>
          <w:lang w:val="en-US"/>
        </w:rPr>
        <w:t>]</w:t>
      </w:r>
      <w:bookmarkEnd w:id="243"/>
      <w:r w:rsidRPr="003769FB">
        <w:rPr>
          <w:rFonts w:ascii="Book Antiqua" w:hAnsi="Book Antiqua"/>
          <w:szCs w:val="24"/>
          <w:lang w:val="en-US"/>
        </w:rPr>
        <w:fldChar w:fldCharType="end"/>
      </w:r>
      <w:r w:rsidRPr="003769FB">
        <w:rPr>
          <w:rFonts w:ascii="Book Antiqua" w:hAnsi="Book Antiqua"/>
          <w:szCs w:val="24"/>
          <w:lang w:val="en-US"/>
        </w:rPr>
        <w:t xml:space="preserve">). The ICMs </w:t>
      </w:r>
      <w:r w:rsidR="00DF30E3" w:rsidRPr="003769FB">
        <w:rPr>
          <w:rFonts w:ascii="Book Antiqua" w:hAnsi="Book Antiqua"/>
          <w:szCs w:val="24"/>
          <w:lang w:val="en-US"/>
        </w:rPr>
        <w:t xml:space="preserve">have </w:t>
      </w:r>
      <w:r w:rsidRPr="003769FB">
        <w:rPr>
          <w:rFonts w:ascii="Book Antiqua" w:hAnsi="Book Antiqua"/>
          <w:szCs w:val="24"/>
          <w:lang w:val="en-US"/>
        </w:rPr>
        <w:t xml:space="preserve">also </w:t>
      </w:r>
      <w:r w:rsidR="00DF30E3" w:rsidRPr="003769FB">
        <w:rPr>
          <w:rFonts w:ascii="Book Antiqua" w:hAnsi="Book Antiqua"/>
          <w:szCs w:val="24"/>
          <w:lang w:val="en-US"/>
        </w:rPr>
        <w:t xml:space="preserve">been </w:t>
      </w:r>
      <w:r w:rsidRPr="003769FB">
        <w:rPr>
          <w:rFonts w:ascii="Book Antiqua" w:hAnsi="Book Antiqua"/>
          <w:szCs w:val="24"/>
          <w:lang w:val="en-US"/>
        </w:rPr>
        <w:t>found in cultured HepG2 cells (α-, γ-7’-COOH and α</w:t>
      </w:r>
      <w:r w:rsidRPr="003769FB">
        <w:rPr>
          <w:rFonts w:ascii="Book Antiqua" w:hAnsi="Book Antiqua" w:cs="Calibri"/>
          <w:szCs w:val="24"/>
          <w:lang w:val="en-US"/>
        </w:rPr>
        <w:t xml:space="preserve">-, </w:t>
      </w:r>
      <w:r w:rsidRPr="003769FB">
        <w:rPr>
          <w:rFonts w:ascii="Book Antiqua" w:hAnsi="Book Antiqua"/>
          <w:szCs w:val="24"/>
          <w:lang w:val="en-US"/>
        </w:rPr>
        <w:t>γ-5’-COOH</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061f4392-9050-4a1d-af3f-0ceceb6bfbd9 PFBsYWNlaG9sZGVyPg0KICA8QWRkSW5WZXJzaW9uPjQuNC4wLjI4PC9BZGRJblZlcnNpb24+DQogIDxJZD4wNjFmNDM5Mi05MDUwLTRhMWQtYWYzZi0wY2VjZWI2YmZiZDk8L0lkPg0KICA8RW50cmllcz4NCiAgICA8RW50cnk+DQogICAgICA8SWQ+YmMzNzc2ZmQtOGI3YS00YmYwLWE1NjUtMjEyNWJhNDIxM2MzPC9JZD4NCiAgICAgIDxSZWZlcmVuY2VJZD42MTVkYWRmMy04MjMwLTRlYTgtOTUzYy05NzEzODc0NmRiOD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jAsMTQxLDE0NV08L1RleHQ+DQogICAgPC9UZXh0VW5pdD4NCiAgPC9UZXh0VW5pdHM+DQo8L1BsYWNlaG9sZGVyPg==</w:instrText>
      </w:r>
      <w:r w:rsidRPr="003769FB">
        <w:rPr>
          <w:rFonts w:ascii="Book Antiqua" w:hAnsi="Book Antiqua"/>
          <w:szCs w:val="24"/>
          <w:lang w:val="en-US"/>
        </w:rPr>
        <w:fldChar w:fldCharType="separate"/>
      </w:r>
      <w:bookmarkStart w:id="244" w:name="_CTVP001061f439290504a1daf3f0ceceb6bfbd9"/>
      <w:r w:rsidR="00CC6BF1" w:rsidRPr="003769FB">
        <w:rPr>
          <w:rFonts w:ascii="Book Antiqua" w:hAnsi="Book Antiqua"/>
          <w:szCs w:val="24"/>
          <w:vertAlign w:val="superscript"/>
          <w:lang w:val="en-US"/>
        </w:rPr>
        <w:t>[120,</w:t>
      </w:r>
      <w:r w:rsidR="00F60A7B" w:rsidRPr="003769FB">
        <w:rPr>
          <w:rFonts w:ascii="Book Antiqua" w:hAnsi="Book Antiqua" w:hint="eastAsia"/>
          <w:szCs w:val="24"/>
          <w:vertAlign w:val="superscript"/>
          <w:lang w:val="en-US" w:eastAsia="zh-CN"/>
        </w:rPr>
        <w:t>140</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44</w:t>
      </w:r>
      <w:r w:rsidR="00CC6BF1" w:rsidRPr="003769FB">
        <w:rPr>
          <w:rFonts w:ascii="Book Antiqua" w:hAnsi="Book Antiqua"/>
          <w:szCs w:val="24"/>
          <w:vertAlign w:val="superscript"/>
          <w:lang w:val="en-US"/>
        </w:rPr>
        <w:t>]</w:t>
      </w:r>
      <w:bookmarkEnd w:id="244"/>
      <w:r w:rsidRPr="003769FB">
        <w:rPr>
          <w:rFonts w:ascii="Book Antiqua" w:hAnsi="Book Antiqua"/>
          <w:szCs w:val="24"/>
          <w:lang w:val="en-US"/>
        </w:rPr>
        <w:fldChar w:fldCharType="end"/>
      </w:r>
      <w:r w:rsidRPr="003769FB">
        <w:rPr>
          <w:rFonts w:ascii="Book Antiqua" w:hAnsi="Book Antiqua"/>
          <w:szCs w:val="24"/>
          <w:lang w:val="en-US"/>
        </w:rPr>
        <w:t xml:space="preserve">). </w:t>
      </w:r>
    </w:p>
    <w:p w14:paraId="4EB72E11" w14:textId="6053DBCB" w:rsidR="002D15CE" w:rsidRPr="003769FB" w:rsidRDefault="002D15CE" w:rsidP="004D49D8">
      <w:pPr>
        <w:widowControl w:val="0"/>
        <w:spacing w:after="0"/>
        <w:ind w:firstLineChars="150" w:firstLine="360"/>
        <w:rPr>
          <w:rFonts w:ascii="Book Antiqua" w:hAnsi="Book Antiqua"/>
          <w:szCs w:val="24"/>
          <w:lang w:val="en-US"/>
        </w:rPr>
      </w:pPr>
      <w:r w:rsidRPr="003769FB">
        <w:rPr>
          <w:rFonts w:ascii="Book Antiqua" w:hAnsi="Book Antiqua"/>
          <w:szCs w:val="24"/>
          <w:lang w:val="en-US"/>
        </w:rPr>
        <w:t>The catabolic end-products</w:t>
      </w:r>
      <w:r w:rsidR="00173AB9" w:rsidRPr="003769FB">
        <w:rPr>
          <w:rFonts w:ascii="Book Antiqua" w:hAnsi="Book Antiqua"/>
          <w:szCs w:val="24"/>
          <w:lang w:val="en-US"/>
        </w:rPr>
        <w:t xml:space="preserve"> of vitamin E metabolism</w:t>
      </w:r>
      <w:r w:rsidRPr="003769FB">
        <w:rPr>
          <w:rFonts w:ascii="Book Antiqua" w:hAnsi="Book Antiqua"/>
          <w:szCs w:val="24"/>
          <w:lang w:val="en-US"/>
        </w:rPr>
        <w:t xml:space="preserve"> are the carboxyethylhydroxychroman</w:t>
      </w:r>
      <w:r w:rsidR="00B07FEC" w:rsidRPr="003769FB">
        <w:rPr>
          <w:rFonts w:ascii="Book Antiqua" w:hAnsi="Book Antiqua"/>
          <w:szCs w:val="24"/>
          <w:lang w:val="en-US"/>
        </w:rPr>
        <w:t>ol</w:t>
      </w:r>
      <w:r w:rsidRPr="003769FB">
        <w:rPr>
          <w:rFonts w:ascii="Book Antiqua" w:hAnsi="Book Antiqua"/>
          <w:szCs w:val="24"/>
          <w:lang w:val="en-US"/>
        </w:rPr>
        <w:t xml:space="preserve">s (CEHC, sometimes also referred to 3’-COOH or short-chain metabolites, SCM), which were </w:t>
      </w:r>
      <w:r w:rsidR="00DF30E3" w:rsidRPr="003769FB">
        <w:rPr>
          <w:rFonts w:ascii="Book Antiqua" w:hAnsi="Book Antiqua"/>
          <w:szCs w:val="24"/>
          <w:lang w:val="en-US"/>
        </w:rPr>
        <w:t xml:space="preserve">an early focus of </w:t>
      </w:r>
      <w:r w:rsidRPr="003769FB">
        <w:rPr>
          <w:rFonts w:ascii="Book Antiqua" w:hAnsi="Book Antiqua"/>
          <w:szCs w:val="24"/>
          <w:lang w:val="en-US"/>
        </w:rPr>
        <w:t>research on vitamin E metabolism</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ced37ab9-174f-43c7-8548-ac5bf3aab1b6 PFBsYWNlaG9sZGVyPg0KICA8QWRkSW5WZXJzaW9uPjQuNC4wLjI4PC9BZGRJblZlcnNpb24+DQogIDxJZD5jZWQzN2FiOS0xNzRmLTQzYzctODU0OC1hYzViZjNhYWIxYjY8L0lkPg0KICA8RW50cmllcz4NCiAgICA8RW50cnk+DQogICAgICA8SWQ+ZmQ2ZjFlZTEtMDhjZS00NDVkLWFiYjYtODY0YTk1ZGQ2YTQ2PC9JZD4NCiAgICAgIDxSZWZlcmVuY2VJZD4yMDVmODRhNC1mOWIxLTRmZDctYWQwZi0wODk3MGU5ZGIyODM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Q2LDE0N108L1RleHQ+DQogICAgPC9UZXh0VW5pdD4NCiAgPC9UZXh0VW5pdHM+DQo8L1BsYWNlaG9sZGVyPg==</w:instrText>
      </w:r>
      <w:r w:rsidRPr="003769FB">
        <w:rPr>
          <w:rFonts w:ascii="Book Antiqua" w:hAnsi="Book Antiqua"/>
          <w:szCs w:val="24"/>
          <w:lang w:val="en-US"/>
        </w:rPr>
        <w:fldChar w:fldCharType="separate"/>
      </w:r>
      <w:bookmarkStart w:id="245" w:name="_CTVP001ced37ab9174f43c78548ac5bf3aab1b6"/>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45</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46</w:t>
      </w:r>
      <w:r w:rsidR="00CC6BF1" w:rsidRPr="003769FB">
        <w:rPr>
          <w:rFonts w:ascii="Book Antiqua" w:hAnsi="Book Antiqua"/>
          <w:szCs w:val="24"/>
          <w:vertAlign w:val="superscript"/>
          <w:lang w:val="en-US"/>
        </w:rPr>
        <w:t>]</w:t>
      </w:r>
      <w:bookmarkEnd w:id="245"/>
      <w:r w:rsidRPr="003769FB">
        <w:rPr>
          <w:rFonts w:ascii="Book Antiqua" w:hAnsi="Book Antiqua"/>
          <w:szCs w:val="24"/>
          <w:lang w:val="en-US"/>
        </w:rPr>
        <w:fldChar w:fldCharType="end"/>
      </w:r>
      <w:r w:rsidRPr="003769FB">
        <w:rPr>
          <w:rFonts w:ascii="Book Antiqua" w:hAnsi="Book Antiqua"/>
          <w:szCs w:val="24"/>
          <w:lang w:val="en-US"/>
        </w:rPr>
        <w:t xml:space="preserve">. In the </w:t>
      </w:r>
      <w:r w:rsidR="00DF30E3" w:rsidRPr="003769FB">
        <w:rPr>
          <w:rFonts w:ascii="Book Antiqua" w:hAnsi="Book Antiqua"/>
          <w:szCs w:val="24"/>
          <w:lang w:val="en-US"/>
        </w:rPr>
        <w:t xml:space="preserve">1980s and 90s </w:t>
      </w:r>
      <w:r w:rsidRPr="003769FB">
        <w:rPr>
          <w:rFonts w:ascii="Book Antiqua" w:hAnsi="Book Antiqua"/>
          <w:szCs w:val="24"/>
          <w:lang w:val="en-US"/>
        </w:rPr>
        <w:t>different CEHCs were identified as the first known metabolites of vitamin E degradation: α-CEHC</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f6f56c30-095c-4be7-bbdc-31f63def068f PFBsYWNlaG9sZGVyPg0KICA8QWRkSW5WZXJzaW9uPjQuNC4wLjI4PC9BZGRJblZlcnNpb24+DQogIDxJZD5mNmY1NmMzMC0wOTVjLTRiZTctYmJkYy0zMWY2M2RlZjA2OGY8L0lkPg0KICA8RW50cmllcz4NCiAgICA8RW50cnk+DQogICAgICA8SWQ+YWY0MTc0OTMtNTAwYS00MDk1LTk0ZGUtYzVkZWVjNWZiN2MxPC9JZD4NCiAgICAgIDxSZWZlcmVuY2VJZD44NDlkNzc1OS0zYzQ3LTRhNDctYjk3ZC0yZTYyYjI2M2FlMTI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zMywxNDddPC9UZXh0Pg0KICAgIDwvVGV4dFVuaXQ+DQogIDwvVGV4dFVuaXRzPg0KPC9QbGFjZWhvbGRlcj4=</w:instrText>
      </w:r>
      <w:r w:rsidRPr="003769FB">
        <w:rPr>
          <w:rFonts w:ascii="Book Antiqua" w:hAnsi="Book Antiqua"/>
          <w:szCs w:val="24"/>
          <w:lang w:val="en-US"/>
        </w:rPr>
        <w:fldChar w:fldCharType="separate"/>
      </w:r>
      <w:bookmarkStart w:id="246" w:name="_CTVP001f6f56c30095c4be7bbdc31f63def068f"/>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2</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46</w:t>
      </w:r>
      <w:r w:rsidR="00CC6BF1" w:rsidRPr="003769FB">
        <w:rPr>
          <w:rFonts w:ascii="Book Antiqua" w:hAnsi="Book Antiqua"/>
          <w:szCs w:val="24"/>
          <w:vertAlign w:val="superscript"/>
          <w:lang w:val="en-US"/>
        </w:rPr>
        <w:t>]</w:t>
      </w:r>
      <w:bookmarkEnd w:id="246"/>
      <w:r w:rsidRPr="003769FB">
        <w:rPr>
          <w:rFonts w:ascii="Book Antiqua" w:hAnsi="Book Antiqua"/>
          <w:szCs w:val="24"/>
          <w:lang w:val="en-US"/>
        </w:rPr>
        <w:fldChar w:fldCharType="end"/>
      </w:r>
      <w:r w:rsidRPr="003769FB">
        <w:rPr>
          <w:rFonts w:ascii="Book Antiqua" w:hAnsi="Book Antiqua"/>
          <w:szCs w:val="24"/>
          <w:lang w:val="en-US"/>
        </w:rPr>
        <w:t>, γ-CEHC</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ef640189-62b8-4744-ba87-60a732c80e92 PFBsYWNlaG9sZGVyPg0KICA8QWRkSW5WZXJzaW9uPjQuNC4wLjI4PC9BZGRJblZlcnNpb24+DQogIDxJZD5lZjY0MDE4OS02MmI4LTQ3NDQtYmE4Ny02MGE3MzJjODBlOTI8L0lkPg0KICA8RW50cmllcz4NCiAgICA8RW50cnk+DQogICAgICA8SWQ+OWI1MGVmY2MtOTI1MC00YmI3LWI3ZTYtOTNhMDZiYTdhYzYzPC9JZD4NCiAgICAgIDxSZWZlcmVuY2VJZD5jODQzMzljYi05YTMzLTRkNDMtOWJmYy0xNTUzYjhhYWI2Nm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Q4XTwvVGV4dD4NCiAgICA8L1RleHRVbml0Pg0KICA8L1RleHRVbml0cz4NCjwvUGxhY2Vob2xkZXI+</w:instrText>
      </w:r>
      <w:r w:rsidRPr="003769FB">
        <w:rPr>
          <w:rFonts w:ascii="Book Antiqua" w:hAnsi="Book Antiqua"/>
          <w:szCs w:val="24"/>
          <w:lang w:val="en-US"/>
        </w:rPr>
        <w:fldChar w:fldCharType="separate"/>
      </w:r>
      <w:bookmarkStart w:id="247" w:name="_CTVP001ef64018962b84744ba8760a732c80e92"/>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47</w:t>
      </w:r>
      <w:r w:rsidR="00CC6BF1" w:rsidRPr="003769FB">
        <w:rPr>
          <w:rFonts w:ascii="Book Antiqua" w:hAnsi="Book Antiqua"/>
          <w:szCs w:val="24"/>
          <w:vertAlign w:val="superscript"/>
          <w:lang w:val="en-US"/>
        </w:rPr>
        <w:t>]</w:t>
      </w:r>
      <w:bookmarkEnd w:id="247"/>
      <w:r w:rsidRPr="003769FB">
        <w:rPr>
          <w:rFonts w:ascii="Book Antiqua" w:hAnsi="Book Antiqua"/>
          <w:szCs w:val="24"/>
          <w:lang w:val="en-US"/>
        </w:rPr>
        <w:fldChar w:fldCharType="end"/>
      </w:r>
      <w:r w:rsidRPr="003769FB">
        <w:rPr>
          <w:rFonts w:ascii="Book Antiqua" w:hAnsi="Book Antiqua"/>
          <w:szCs w:val="24"/>
          <w:lang w:val="en-US"/>
        </w:rPr>
        <w:t xml:space="preserve"> and δ-</w:t>
      </w:r>
      <w:r w:rsidRPr="003769FB">
        <w:rPr>
          <w:rFonts w:ascii="Book Antiqua" w:hAnsi="Book Antiqua"/>
          <w:szCs w:val="24"/>
          <w:lang w:val="en-US"/>
        </w:rPr>
        <w:lastRenderedPageBreak/>
        <w:t>CEHC</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66d21c23-91f3-4580-9bb5-2ececfd9bc6b PFBsYWNlaG9sZGVyPg0KICA8QWRkSW5WZXJzaW9uPjQuNC4wLjI4PC9BZGRJblZlcnNpb24+DQogIDxJZD42NmQyMWMyMy05MWYzLTQ1ODAtOWJiNS0yZWNlY2ZkOWJjNmI8L0lkPg0KICA8RW50cmllcz4NCiAgICA8RW50cnk+DQogICAgICA8SWQ+YTM0ZmRmZWUtZDk4OS00ZGRjLTg2NWMtZWI5ZDkwYTg1MmVhPC9JZD4NCiAgICAgIDxSZWZlcmVuY2VJZD5mZmI0ODI0Yy00ZWE1LTRhNDAtOTgwNC1mZTBkNmE4N2FlMG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Q2hpa3UsIEhhbWFtdXJhIGV0IGFsLiAxOTg0IOKAkyBOb3ZlbCB1cmluYXJ5IG1ldGFib2xpdGUgb2YgZC1kZWx0YS10b2NvcGhlcm9sPC9TaG9ydFRpdGxlPg0KICAgICAgICA8U291cmNlT2ZCaWJsaW9ncmFwaGljSW5mb3JtYXRpb24+UHViTWVkPC9Tb3VyY2VPZkJpYmxpb2dyYXBoaWNJbmZvcm1hdGlvbj4NCiAgICAgICAgPFRpdGxlPk5vdmVsIHVyaW5hcnkgbWV0YWJvbGl0ZSBvZiBkLWRlbHRhLXRvY29waGVyb2wgaW4gcmF0czwvVGl0bGU+DQogICAgICAgIDxWb2x1bWU+MjU8L1ZvbHVtZT4NCiAgICAgICAgPFllYXI+MTk4NDwvWWVhcj4NCiAgICAgIDwvUmVmZXJlbmNlPg0KICAgIDwvRW50cnk+DQogIDwvRW50cmllcz4NCiAgPFRleHQ+WzEzM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MyXTwvVGV4dD4NCiAgICA8L1RleHRVbml0Pg0KICA8L1RleHRVbml0cz4NCjwvUGxhY2Vob2xkZXI+</w:instrText>
      </w:r>
      <w:r w:rsidRPr="003769FB">
        <w:rPr>
          <w:rFonts w:ascii="Book Antiqua" w:hAnsi="Book Antiqua"/>
          <w:szCs w:val="24"/>
          <w:lang w:val="en-US"/>
        </w:rPr>
        <w:fldChar w:fldCharType="separate"/>
      </w:r>
      <w:bookmarkStart w:id="248" w:name="_CTVP00166d21c2391f345809bb52ececfd9bc6b"/>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1</w:t>
      </w:r>
      <w:r w:rsidR="00CC6BF1" w:rsidRPr="003769FB">
        <w:rPr>
          <w:rFonts w:ascii="Book Antiqua" w:hAnsi="Book Antiqua"/>
          <w:szCs w:val="24"/>
          <w:vertAlign w:val="superscript"/>
          <w:lang w:val="en-US"/>
        </w:rPr>
        <w:t>]</w:t>
      </w:r>
      <w:bookmarkEnd w:id="248"/>
      <w:r w:rsidRPr="003769FB">
        <w:rPr>
          <w:rFonts w:ascii="Book Antiqua" w:hAnsi="Book Antiqua"/>
          <w:szCs w:val="24"/>
          <w:lang w:val="en-US"/>
        </w:rPr>
        <w:fldChar w:fldCharType="end"/>
      </w:r>
      <w:r w:rsidRPr="003769FB">
        <w:rPr>
          <w:rFonts w:ascii="Book Antiqua" w:hAnsi="Book Antiqua"/>
          <w:szCs w:val="24"/>
          <w:lang w:val="en-US"/>
        </w:rPr>
        <w:t>. Shortly after</w:t>
      </w:r>
      <w:r w:rsidR="00173AB9" w:rsidRPr="003769FB">
        <w:rPr>
          <w:rFonts w:ascii="Book Antiqua" w:hAnsi="Book Antiqua"/>
          <w:szCs w:val="24"/>
          <w:lang w:val="en-US"/>
        </w:rPr>
        <w:t xml:space="preserve"> the</w:t>
      </w:r>
      <w:r w:rsidRPr="003769FB">
        <w:rPr>
          <w:rFonts w:ascii="Book Antiqua" w:hAnsi="Book Antiqua"/>
          <w:szCs w:val="24"/>
          <w:lang w:val="en-US"/>
        </w:rPr>
        <w:t xml:space="preserve"> discovery of the SCMs, it was shown that not only γ-TOH metabolism </w:t>
      </w:r>
      <w:r w:rsidR="004E7787" w:rsidRPr="003769FB">
        <w:rPr>
          <w:rFonts w:ascii="Book Antiqua" w:hAnsi="Book Antiqua"/>
          <w:szCs w:val="24"/>
          <w:lang w:val="en-US"/>
        </w:rPr>
        <w:t xml:space="preserve">but also the degradation of γ-T3 </w:t>
      </w:r>
      <w:r w:rsidRPr="003769FB">
        <w:rPr>
          <w:rFonts w:ascii="Book Antiqua" w:hAnsi="Book Antiqua"/>
          <w:szCs w:val="24"/>
          <w:lang w:val="en-US"/>
        </w:rPr>
        <w:t xml:space="preserve">results in γ-CEHC </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5899f8b0-f5be-4b8e-abf8-6ffdac0ce672 PFBsYWNlaG9sZGVyPg0KICA8QWRkSW5WZXJzaW9uPjQuNC4wLjI4PC9BZGRJblZlcnNpb24+DQogIDxJZD41ODk5ZjhiMC1mNWJlLTRiOGUtYWJmOC02ZmZkYWMwY2U2NzI8L0lkPg0KICA8RW50cmllcz4NCiAgICA8RW50cnk+DQogICAgICA8SWQ+OWYyYzlkMWEtZTVhZi00NDU3LWI2ODAtMzBhYzYwOWI4MGFiPC9JZD4NCiAgICAgIDxSZWZlcmVuY2VJZD5lYTNlOGE1YS0xZWEyLTRkNTktOWViNy1hYzIxNjk1YzdjZGM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DldPC9UZXh0Pg0KICAgIDwvVGV4dFVuaXQ+DQogIDwvVGV4dFVuaXRzPg0KPC9QbGFjZWhvbGRlcj4=</w:instrText>
      </w:r>
      <w:r w:rsidRPr="003769FB">
        <w:rPr>
          <w:rFonts w:ascii="Book Antiqua" w:hAnsi="Book Antiqua"/>
          <w:szCs w:val="24"/>
          <w:lang w:val="en-US"/>
        </w:rPr>
        <w:fldChar w:fldCharType="separate"/>
      </w:r>
      <w:bookmarkStart w:id="249" w:name="_CTVP0015899f8b0f5be4b8eabf86ffdac0ce672"/>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48</w:t>
      </w:r>
      <w:r w:rsidR="00CC6BF1" w:rsidRPr="003769FB">
        <w:rPr>
          <w:rFonts w:ascii="Book Antiqua" w:hAnsi="Book Antiqua"/>
          <w:szCs w:val="24"/>
          <w:vertAlign w:val="superscript"/>
          <w:lang w:val="en-US"/>
        </w:rPr>
        <w:t>]</w:t>
      </w:r>
      <w:bookmarkEnd w:id="249"/>
      <w:r w:rsidRPr="003769FB">
        <w:rPr>
          <w:rFonts w:ascii="Book Antiqua" w:hAnsi="Book Antiqua"/>
          <w:szCs w:val="24"/>
          <w:lang w:val="en-US"/>
        </w:rPr>
        <w:fldChar w:fldCharType="end"/>
      </w:r>
      <w:r w:rsidRPr="003769FB">
        <w:rPr>
          <w:rFonts w:ascii="Book Antiqua" w:hAnsi="Book Antiqua"/>
          <w:szCs w:val="24"/>
          <w:lang w:val="en-US"/>
        </w:rPr>
        <w:t>. Meanwhile, this has been confirmed for all T3s and their corresponding CEHC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bea3b86d-8979-4007-8395-c7ec989cc13e PFBsYWNlaG9sZGVyPg0KICA8QWRkSW5WZXJzaW9uPjQuNC4wLjI4PC9BZGRJblZlcnNpb24+DQogIDxJZD5iZWEzYjg2ZC04OTc5LTQwMDctODM5NS1jN2VjOTg5Y2MxM2U8L0lkPg0KICA8RW50cmllcz4NCiAgICA8RW50cnk+DQogICAgICA8SWQ+YWZhODkxYzktMTg0Ni00OTU5LTgwNTgtYWNlNmNhOGQ0NWQy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PC9FbnRyaWVzPg0KICA8VGV4dD5bMTM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ddPC9UZXh0Pg0KICAgIDwvVGV4dFVuaXQ+DQogIDwvVGV4dFVuaXRzPg0KPC9QbGFjZWhvbGRlcj4=</w:instrText>
      </w:r>
      <w:r w:rsidRPr="003769FB">
        <w:rPr>
          <w:rFonts w:ascii="Book Antiqua" w:hAnsi="Book Antiqua"/>
          <w:szCs w:val="24"/>
          <w:lang w:val="en-US"/>
        </w:rPr>
        <w:fldChar w:fldCharType="separate"/>
      </w:r>
      <w:bookmarkStart w:id="250" w:name="_CTVP001bea3b86d897940078395c7ec989cc13e"/>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6</w:t>
      </w:r>
      <w:r w:rsidR="00CC6BF1" w:rsidRPr="003769FB">
        <w:rPr>
          <w:rFonts w:ascii="Book Antiqua" w:hAnsi="Book Antiqua"/>
          <w:szCs w:val="24"/>
          <w:vertAlign w:val="superscript"/>
          <w:lang w:val="en-US"/>
        </w:rPr>
        <w:t>]</w:t>
      </w:r>
      <w:bookmarkEnd w:id="250"/>
      <w:r w:rsidRPr="003769FB">
        <w:rPr>
          <w:rFonts w:ascii="Book Antiqua" w:hAnsi="Book Antiqua"/>
          <w:szCs w:val="24"/>
          <w:lang w:val="en-US"/>
        </w:rPr>
        <w:fldChar w:fldCharType="end"/>
      </w:r>
      <w:r w:rsidRPr="003769FB">
        <w:rPr>
          <w:rFonts w:ascii="Book Antiqua" w:hAnsi="Book Antiqua"/>
          <w:szCs w:val="24"/>
          <w:lang w:val="en-US"/>
        </w:rPr>
        <w:t>. Many different analytical procedures and detection methods for the SCMs have been described: LC-ESI-MS (α-, γ-, δ-CEHC</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eaae434a-c334-4a0d-805f-7da26ea036d8 PFBsYWNlaG9sZGVyPg0KICA8QWRkSW5WZXJzaW9uPjQuNC4wLjI4PC9BZGRJblZlcnNpb24+DQogIDxJZD5lYWFlNDM0YS1jMzM0LTRhMGQtODA1Zi03ZGEyNmVhMDM2ZDg8L0lkPg0KICA8RW50cmllcz4NCiAgICA8RW50cnk+DQogICAgICA8SWQ+MDU4ZTYzMjUtNTJkOC00MmNhLTg3ODktOTE5YzNkNGVmNjZkPC9JZD4NCiAgICAgIDxSZWZlcmVuY2VJZD43ODFmYzUxOS1lMWU5LTRkNTctODBiNC1jNjM1YThjZmI4YmY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0MCwxMzcsMTQyXTwvVGV4dD4NCiAgICA8L1RleHRVbml0Pg0KICA8L1RleHRVbml0cz4NCjwvUGxhY2Vob2xkZXI+</w:instrText>
      </w:r>
      <w:r w:rsidRPr="003769FB">
        <w:rPr>
          <w:rFonts w:ascii="Book Antiqua" w:hAnsi="Book Antiqua"/>
          <w:szCs w:val="24"/>
          <w:lang w:val="en-US"/>
        </w:rPr>
        <w:fldChar w:fldCharType="separate"/>
      </w:r>
      <w:bookmarkStart w:id="251" w:name="_CTVP001eaae434ac3344a0d805f7da26ea036d8"/>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9</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6</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41</w:t>
      </w:r>
      <w:r w:rsidR="00CC6BF1" w:rsidRPr="003769FB">
        <w:rPr>
          <w:rFonts w:ascii="Book Antiqua" w:hAnsi="Book Antiqua"/>
          <w:szCs w:val="24"/>
          <w:vertAlign w:val="superscript"/>
          <w:lang w:val="en-US"/>
        </w:rPr>
        <w:t>]</w:t>
      </w:r>
      <w:bookmarkEnd w:id="251"/>
      <w:r w:rsidRPr="003769FB">
        <w:rPr>
          <w:rFonts w:ascii="Book Antiqua" w:hAnsi="Book Antiqua"/>
          <w:szCs w:val="24"/>
          <w:lang w:val="en-US"/>
        </w:rPr>
        <w:fldChar w:fldCharType="end"/>
      </w:r>
      <w:r w:rsidRPr="003769FB">
        <w:rPr>
          <w:rFonts w:ascii="Book Antiqua" w:hAnsi="Book Antiqua"/>
          <w:szCs w:val="24"/>
          <w:lang w:val="en-US"/>
        </w:rPr>
        <w:t>), HPLC-ECD (α-, γ-CEHC</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318bae11-a473-4f3f-86ba-5ea5d9c42fa6 PFBsYWNlaG9sZGVyPg0KICA8QWRkSW5WZXJzaW9uPjQuNC4wLjI4PC9BZGRJblZlcnNpb24+DQogIDxJZD4zMThiYWUxMS1hNDczLTRmM2YtODZiYS01ZWE1ZDljNDJmYTY8L0lkPg0KICA8RW50cmllcz4NCiAgICA8RW50cnk+DQogICAgICA8SWQ+NmFjYjBiZmItZThmNi00MmYzLThiOWQtMjliOGFhZjk2YTRk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M3LDEzOCwxNTDigJMxNTNdPC9UZXh0Pg0KICAgIDwvVGV4dFVuaXQ+DQogIDwvVGV4dFVuaXRzPg0KPC9QbGFjZWhvbGRlcj4=</w:instrText>
      </w:r>
      <w:r w:rsidRPr="003769FB">
        <w:rPr>
          <w:rFonts w:ascii="Book Antiqua" w:hAnsi="Book Antiqua"/>
          <w:szCs w:val="24"/>
          <w:lang w:val="en-US"/>
        </w:rPr>
        <w:fldChar w:fldCharType="separate"/>
      </w:r>
      <w:bookmarkStart w:id="252" w:name="_CTVP001318bae11a4734f3f86ba5ea5d9c42fa6"/>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6</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7</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49</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52</w:t>
      </w:r>
      <w:r w:rsidR="00CC6BF1" w:rsidRPr="003769FB">
        <w:rPr>
          <w:rFonts w:ascii="Book Antiqua" w:hAnsi="Book Antiqua"/>
          <w:szCs w:val="24"/>
          <w:vertAlign w:val="superscript"/>
          <w:lang w:val="en-US"/>
        </w:rPr>
        <w:t>]</w:t>
      </w:r>
      <w:bookmarkEnd w:id="252"/>
      <w:r w:rsidRPr="003769FB">
        <w:rPr>
          <w:rFonts w:ascii="Book Antiqua" w:hAnsi="Book Antiqua"/>
          <w:szCs w:val="24"/>
          <w:lang w:val="en-US"/>
        </w:rPr>
        <w:fldChar w:fldCharType="end"/>
      </w:r>
      <w:r w:rsidRPr="003769FB">
        <w:rPr>
          <w:rFonts w:ascii="Book Antiqua" w:hAnsi="Book Antiqua"/>
          <w:szCs w:val="24"/>
          <w:lang w:val="en-US"/>
        </w:rPr>
        <w:t xml:space="preserve">), </w:t>
      </w:r>
      <w:r w:rsidR="00173AB9" w:rsidRPr="003769FB">
        <w:rPr>
          <w:rFonts w:ascii="Book Antiqua" w:hAnsi="Book Antiqua"/>
          <w:szCs w:val="24"/>
          <w:lang w:val="en-US"/>
        </w:rPr>
        <w:t>and</w:t>
      </w:r>
      <w:r w:rsidRPr="003769FB">
        <w:rPr>
          <w:rFonts w:ascii="Book Antiqua" w:hAnsi="Book Antiqua"/>
          <w:szCs w:val="24"/>
          <w:lang w:val="en-US"/>
        </w:rPr>
        <w:t xml:space="preserve"> GC-MS (α-, γ-, δ-CEHC</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1a35dbc7-f282-46b9-bc62-16c6d44ea509 PFBsYWNlaG9sZGVyPg0KICA8QWRkSW5WZXJzaW9uPjQuNC4wLjI4PC9BZGRJblZlcnNpb24+DQogIDxJZD4xYTM1ZGJjNy1mMjgyLTQ2YjktYmM2Mi0xNmM2ZDQ0ZWE1MDk8L0lkPg0KICA8RW50cmllcz4NCiAgICA8RW50cnk+DQogICAgICA8SWQ+NGMyYjlkN2MtZWEyOS00NzJhLTg2OGUtNTU3NzZmZTUyNmMzPC9JZD4NCiAgICAgIDxSZWZlcmVuY2VJZD5jNDQ2N2M3OC1jNWQyLTRlZWQtYTliMS1kM2RmM2M0MjUwY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M1LDE0NSwxMzgsMTU0XTwvVGV4dD4NCiAgICA8L1RleHRVbml0Pg0KICA8L1RleHRVbml0cz4NCjwvUGxhY2Vob2xkZXI+</w:instrText>
      </w:r>
      <w:r w:rsidRPr="003769FB">
        <w:rPr>
          <w:rFonts w:ascii="Book Antiqua" w:hAnsi="Book Antiqua"/>
          <w:szCs w:val="24"/>
          <w:lang w:val="en-US"/>
        </w:rPr>
        <w:fldChar w:fldCharType="separate"/>
      </w:r>
      <w:bookmarkStart w:id="253" w:name="_CTVP0011a35dbc7f28246b9bc6216c6d44ea509"/>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4</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44</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7</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53</w:t>
      </w:r>
      <w:r w:rsidR="00CC6BF1" w:rsidRPr="003769FB">
        <w:rPr>
          <w:rFonts w:ascii="Book Antiqua" w:hAnsi="Book Antiqua"/>
          <w:szCs w:val="24"/>
          <w:vertAlign w:val="superscript"/>
          <w:lang w:val="en-US"/>
        </w:rPr>
        <w:t>]</w:t>
      </w:r>
      <w:bookmarkEnd w:id="253"/>
      <w:r w:rsidRPr="003769FB">
        <w:rPr>
          <w:rFonts w:ascii="Book Antiqua" w:hAnsi="Book Antiqua"/>
          <w:szCs w:val="24"/>
          <w:lang w:val="en-US"/>
        </w:rPr>
        <w:fldChar w:fldCharType="end"/>
      </w:r>
      <w:r w:rsidRPr="003769FB">
        <w:rPr>
          <w:rFonts w:ascii="Book Antiqua" w:hAnsi="Book Antiqua"/>
          <w:szCs w:val="24"/>
          <w:lang w:val="en-US"/>
        </w:rPr>
        <w:t>). Usually, trolox or</w:t>
      </w:r>
      <w:r w:rsidR="00173AB9" w:rsidRPr="003769FB">
        <w:rPr>
          <w:rFonts w:ascii="Book Antiqua" w:hAnsi="Book Antiqua"/>
          <w:szCs w:val="24"/>
          <w:lang w:val="en-US"/>
        </w:rPr>
        <w:t xml:space="preserve"> 1-naphthol are</w:t>
      </w:r>
      <w:r w:rsidRPr="003769FB">
        <w:rPr>
          <w:rFonts w:ascii="Book Antiqua" w:hAnsi="Book Antiqua"/>
          <w:szCs w:val="24"/>
          <w:lang w:val="en-US"/>
        </w:rPr>
        <w:t xml:space="preserve"> used as internal standard</w:t>
      </w:r>
      <w:r w:rsidR="00173AB9" w:rsidRPr="003769FB">
        <w:rPr>
          <w:rFonts w:ascii="Book Antiqua" w:hAnsi="Book Antiqua"/>
          <w:szCs w:val="24"/>
          <w:lang w:val="en-US"/>
        </w:rPr>
        <w:t>s for the analysis of SCM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b36f23ef-1822-4447-9906-52cea65d2de1 PFBsYWNlaG9sZGVyPg0KICA8QWRkSW5WZXJzaW9uPjQuNC4wLjI4PC9BZGRJblZlcnNpb24+DQogIDxJZD5iMzZmMjNlZi0xODIyLTQ0NDctOTkwNi01MmNlYTY1ZDJkZTE8L0lkPg0KICA8RW50cmllcz4NCiAgICA8RW50cnk+DQogICAgICA8SWQ+MjQzZmYwZDEtYzFhMi00ODQwLTg2NzItY2JkZjUzYzMyYTJhPC9JZD4NCiAgICAgIDxSZWZlcmVuY2VJZD44NmY4YmNlYy01MmEyLTQyYmMtYTI2Yy1mOGFhN2Q3YjQxOTI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UxLDE1MiwxNTVdPC9UZXh0Pg0KICAgIDwvVGV4dFVuaXQ+DQogIDwvVGV4dFVuaXRzPg0KPC9QbGFjZWhvbGRlcj4=</w:instrText>
      </w:r>
      <w:r w:rsidRPr="003769FB">
        <w:rPr>
          <w:rFonts w:ascii="Book Antiqua" w:hAnsi="Book Antiqua"/>
          <w:szCs w:val="24"/>
          <w:lang w:val="en-US"/>
        </w:rPr>
        <w:fldChar w:fldCharType="separate"/>
      </w:r>
      <w:bookmarkStart w:id="254" w:name="_CTVP001b36f23ef18224447990652cea65d2de1"/>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50</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51</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54</w:t>
      </w:r>
      <w:r w:rsidR="00CC6BF1" w:rsidRPr="003769FB">
        <w:rPr>
          <w:rFonts w:ascii="Book Antiqua" w:hAnsi="Book Antiqua"/>
          <w:szCs w:val="24"/>
          <w:vertAlign w:val="superscript"/>
          <w:lang w:val="en-US"/>
        </w:rPr>
        <w:t>]</w:t>
      </w:r>
      <w:bookmarkEnd w:id="254"/>
      <w:r w:rsidRPr="003769FB">
        <w:rPr>
          <w:rFonts w:ascii="Book Antiqua" w:hAnsi="Book Antiqua"/>
          <w:szCs w:val="24"/>
          <w:lang w:val="en-US"/>
        </w:rPr>
        <w:fldChar w:fldCharType="end"/>
      </w:r>
      <w:r w:rsidRPr="003769FB">
        <w:rPr>
          <w:rFonts w:ascii="Book Antiqua" w:hAnsi="Book Antiqua"/>
          <w:szCs w:val="24"/>
          <w:lang w:val="en-US"/>
        </w:rPr>
        <w:t xml:space="preserve">. The CEHCs </w:t>
      </w:r>
      <w:r w:rsidR="00DF30E3" w:rsidRPr="003769FB">
        <w:rPr>
          <w:rFonts w:ascii="Book Antiqua" w:hAnsi="Book Antiqua"/>
          <w:szCs w:val="24"/>
          <w:lang w:val="en-US"/>
        </w:rPr>
        <w:t>have been</w:t>
      </w:r>
      <w:r w:rsidRPr="003769FB">
        <w:rPr>
          <w:rFonts w:ascii="Book Antiqua" w:hAnsi="Book Antiqua"/>
          <w:szCs w:val="24"/>
          <w:lang w:val="en-US"/>
        </w:rPr>
        <w:t xml:space="preserve"> analyzed in rat and murine liver (α-, γ-, δ-CEHC</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e2d27aa5-4d8a-4008-80e7-07f02ee14d2a PFBsYWNlaG9sZGVyPg0KICA8QWRkSW5WZXJzaW9uPjQuNC4wLjI4PC9BZGRJblZlcnNpb24+DQogIDxJZD5lMmQyN2FhNS00ZDhhLTQwMDgtODBlNy0wN2YwMmVlMTRkMmE8L0lkPg0KICA8RW50cmllcz4NCiAgICA8RW50cnk+DQogICAgICA8SWQ+YWNlYjdjNTAtNjE1OS00YjZmLTg3MGUtNzA0YzFlMjJhNjM0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zNywxNTVdPC9UZXh0Pg0KICAgIDwvVGV4dFVuaXQ+DQogIDwvVGV4dFVuaXRzPg0KPC9QbGFjZWhvbGRlcj4=</w:instrText>
      </w:r>
      <w:r w:rsidRPr="003769FB">
        <w:rPr>
          <w:rFonts w:ascii="Book Antiqua" w:hAnsi="Book Antiqua"/>
          <w:szCs w:val="24"/>
          <w:lang w:val="en-US"/>
        </w:rPr>
        <w:fldChar w:fldCharType="separate"/>
      </w:r>
      <w:bookmarkStart w:id="255" w:name="_CTVP001e2d27aa54d8a400880e707f02ee14d2a"/>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6</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54</w:t>
      </w:r>
      <w:r w:rsidR="00CC6BF1" w:rsidRPr="003769FB">
        <w:rPr>
          <w:rFonts w:ascii="Book Antiqua" w:hAnsi="Book Antiqua"/>
          <w:szCs w:val="24"/>
          <w:vertAlign w:val="superscript"/>
          <w:lang w:val="en-US"/>
        </w:rPr>
        <w:t>]</w:t>
      </w:r>
      <w:bookmarkEnd w:id="255"/>
      <w:r w:rsidRPr="003769FB">
        <w:rPr>
          <w:rFonts w:ascii="Book Antiqua" w:hAnsi="Book Antiqua"/>
          <w:szCs w:val="24"/>
          <w:lang w:val="en-US"/>
        </w:rPr>
        <w:fldChar w:fldCharType="end"/>
      </w:r>
      <w:r w:rsidRPr="003769FB">
        <w:rPr>
          <w:rFonts w:ascii="Book Antiqua" w:hAnsi="Book Antiqua"/>
          <w:szCs w:val="24"/>
          <w:lang w:val="en-US"/>
        </w:rPr>
        <w:t xml:space="preserve">), in rat plasma </w:t>
      </w:r>
      <w:r w:rsidR="00DF30E3" w:rsidRPr="003769FB">
        <w:rPr>
          <w:rFonts w:ascii="Book Antiqua" w:hAnsi="Book Antiqua"/>
          <w:szCs w:val="24"/>
          <w:lang w:val="en-US"/>
        </w:rPr>
        <w:t xml:space="preserve">and </w:t>
      </w:r>
      <w:r w:rsidR="004E7787" w:rsidRPr="003769FB">
        <w:rPr>
          <w:rFonts w:ascii="Book Antiqua" w:hAnsi="Book Antiqua"/>
          <w:szCs w:val="24"/>
          <w:lang w:val="en-US"/>
        </w:rPr>
        <w:t xml:space="preserve">in </w:t>
      </w:r>
      <w:r w:rsidRPr="003769FB">
        <w:rPr>
          <w:rFonts w:ascii="Book Antiqua" w:hAnsi="Book Antiqua"/>
          <w:szCs w:val="24"/>
          <w:lang w:val="en-US"/>
        </w:rPr>
        <w:t>mice serum (γ-, δ-CEHC</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087f496f-8052-4334-aef1-ad9969ee71fd PFBsYWNlaG9sZGVyPg0KICA8QWRkSW5WZXJzaW9uPjQuNC4wLjI4PC9BZGRJblZlcnNpb24+DQogIDxJZD4wODdmNDk2Zi04MDUyLTQzMzQtYWVmMS1hZDk5NjllZTcxZmQ8L0lkPg0KICA8RW50cmllcz4NCiAgICA8RW50cnk+DQogICAgICA8SWQ+NzkxYTVhNzMtNGU5OC00NzlkLWFiNjMtNDE3Mjc4NTI0OTAy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zNywxNDJdPC9UZXh0Pg0KICAgIDwvVGV4dFVuaXQ+DQogIDwvVGV4dFVuaXRzPg0KPC9QbGFjZWhvbGRlcj4=</w:instrText>
      </w:r>
      <w:r w:rsidRPr="003769FB">
        <w:rPr>
          <w:rFonts w:ascii="Book Antiqua" w:hAnsi="Book Antiqua"/>
          <w:szCs w:val="24"/>
          <w:lang w:val="en-US"/>
        </w:rPr>
        <w:fldChar w:fldCharType="separate"/>
      </w:r>
      <w:bookmarkStart w:id="256" w:name="_CTVP001087f496f80524334aef1ad9969ee71fd"/>
      <w:r w:rsidR="00CC6BF1" w:rsidRPr="003769FB">
        <w:rPr>
          <w:rFonts w:ascii="Book Antiqua" w:hAnsi="Book Antiqua"/>
          <w:szCs w:val="24"/>
          <w:vertAlign w:val="superscript"/>
          <w:lang w:val="en-US"/>
        </w:rPr>
        <w:t>[137,142]</w:t>
      </w:r>
      <w:bookmarkEnd w:id="256"/>
      <w:r w:rsidRPr="003769FB">
        <w:rPr>
          <w:rFonts w:ascii="Book Antiqua" w:hAnsi="Book Antiqua"/>
          <w:szCs w:val="24"/>
          <w:lang w:val="en-US"/>
        </w:rPr>
        <w:fldChar w:fldCharType="end"/>
      </w:r>
      <w:r w:rsidRPr="003769FB">
        <w:rPr>
          <w:rFonts w:ascii="Book Antiqua" w:hAnsi="Book Antiqua"/>
          <w:szCs w:val="24"/>
          <w:lang w:val="en-US"/>
        </w:rPr>
        <w:t xml:space="preserve">), as well as </w:t>
      </w:r>
      <w:r w:rsidR="00DF30E3" w:rsidRPr="003769FB">
        <w:rPr>
          <w:rFonts w:ascii="Book Antiqua" w:hAnsi="Book Antiqua"/>
          <w:szCs w:val="24"/>
          <w:lang w:val="en-US"/>
        </w:rPr>
        <w:t xml:space="preserve">in </w:t>
      </w:r>
      <w:r w:rsidRPr="003769FB">
        <w:rPr>
          <w:rFonts w:ascii="Book Antiqua" w:hAnsi="Book Antiqua"/>
          <w:szCs w:val="24"/>
          <w:lang w:val="en-US"/>
        </w:rPr>
        <w:t xml:space="preserve">human plasma </w:t>
      </w:r>
      <w:r w:rsidR="00DF30E3" w:rsidRPr="003769FB">
        <w:rPr>
          <w:rFonts w:ascii="Book Antiqua" w:hAnsi="Book Antiqua"/>
          <w:szCs w:val="24"/>
          <w:lang w:val="en-US"/>
        </w:rPr>
        <w:t>and</w:t>
      </w:r>
      <w:r w:rsidRPr="003769FB">
        <w:rPr>
          <w:rFonts w:ascii="Book Antiqua" w:hAnsi="Book Antiqua"/>
          <w:szCs w:val="24"/>
          <w:lang w:val="en-US"/>
        </w:rPr>
        <w:t xml:space="preserve"> serum (α-, γ-, δ-CEHC</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e3e7319f-ee32-40fd-bb77-603a4fcbef27 PFBsYWNlaG9sZGVyPg0KICA8QWRkSW5WZXJzaW9uPjQuNC4wLjI4PC9BZGRJblZlcnNpb24+DQogIDxJZD5lM2U3MzE5Zi1lZTMyLTQwZmQtYmI3Ny02MDNhNGZjYmVmMjc8L0lkPg0KICA8RW50cmllcz4NCiAgICA8RW50cnk+DQogICAgICA8SWQ+ZDQwOTZmMjgtOTRhMC00NDVkLTk3MzItNjNhOTgyM2E1ZmEwPC9JZD4NCiAgICAgIDxSZWZlcmVuY2VJZD4xM2JlNjY3OS1lOTM3LTQ4NzctYjg2YS1lMGRiMjUxMTc3MGU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DEsMTM3LDE1MSwxNTMsMTU2XTwvVGV4dD4NCiAgICA8L1RleHRVbml0Pg0KICA8L1RleHRVbml0cz4NCjwvUGxhY2Vob2xkZXI+</w:instrText>
      </w:r>
      <w:r w:rsidRPr="003769FB">
        <w:rPr>
          <w:rFonts w:ascii="Book Antiqua" w:hAnsi="Book Antiqua"/>
          <w:szCs w:val="24"/>
          <w:lang w:val="en-US"/>
        </w:rPr>
        <w:fldChar w:fldCharType="separate"/>
      </w:r>
      <w:bookmarkStart w:id="257" w:name="_CTVP001e3e7319fee3240fdbb77603a4fcbef27"/>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40</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6</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50</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52</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55</w:t>
      </w:r>
      <w:r w:rsidR="00CC6BF1" w:rsidRPr="003769FB">
        <w:rPr>
          <w:rFonts w:ascii="Book Antiqua" w:hAnsi="Book Antiqua"/>
          <w:szCs w:val="24"/>
          <w:vertAlign w:val="superscript"/>
          <w:lang w:val="en-US"/>
        </w:rPr>
        <w:t>]</w:t>
      </w:r>
      <w:bookmarkEnd w:id="257"/>
      <w:r w:rsidRPr="003769FB">
        <w:rPr>
          <w:rFonts w:ascii="Book Antiqua" w:hAnsi="Book Antiqua"/>
          <w:szCs w:val="24"/>
          <w:lang w:val="en-US"/>
        </w:rPr>
        <w:fldChar w:fldCharType="end"/>
      </w:r>
      <w:r w:rsidRPr="003769FB">
        <w:rPr>
          <w:rFonts w:ascii="Book Antiqua" w:hAnsi="Book Antiqua"/>
          <w:szCs w:val="24"/>
          <w:lang w:val="en-US"/>
        </w:rPr>
        <w:t xml:space="preserve">), in human and </w:t>
      </w:r>
      <w:r w:rsidR="00173AB9" w:rsidRPr="003769FB">
        <w:rPr>
          <w:rFonts w:ascii="Book Antiqua" w:hAnsi="Book Antiqua"/>
          <w:szCs w:val="24"/>
          <w:lang w:val="en-US"/>
        </w:rPr>
        <w:t xml:space="preserve">mouse </w:t>
      </w:r>
      <w:r w:rsidRPr="003769FB">
        <w:rPr>
          <w:rFonts w:ascii="Book Antiqua" w:hAnsi="Book Antiqua"/>
          <w:szCs w:val="24"/>
          <w:lang w:val="en-US"/>
        </w:rPr>
        <w:t>urine (α-, γ-, δ-CEHC</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817be1ab-e751-426c-a570-cdde4b9bfc1e PFBsYWNlaG9sZGVyPg0KICA8QWRkSW5WZXJzaW9uPjQuNC4wLjI4PC9BZGRJblZlcnNpb24+DQogIDxJZD44MTdiZTFhYi1lNzUxLTQyNmMtYTU3MC1jZGRlNGI5YmZjMWU8L0lkPg0KICA8RW50cmllcz4NCiAgICA8RW50cnk+DQogICAgICA8SWQ+MTk4OTQzY2ItYTU4YS00ZjBkLWFkYzEtZGFjOGZmOWYxZjQxPC9JZD4NCiAgICAgIDxSZWZlcmVuY2VJZD5jNDQ2N2M3OC1jNWQyLTRlZWQtYTliMS1kM2RmM2M0MjUwYm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XigJMxMzcsMTQ1LDE1MiwxNTYsMTU3XTwvVGV4dD4NCiAgICA8L1RleHRVbml0Pg0KICA8L1RleHRVbml0cz4NCjwvUGxhY2Vob2xkZXI+</w:instrText>
      </w:r>
      <w:r w:rsidRPr="003769FB">
        <w:rPr>
          <w:rFonts w:ascii="Book Antiqua" w:hAnsi="Book Antiqua"/>
          <w:szCs w:val="24"/>
          <w:lang w:val="en-US"/>
        </w:rPr>
        <w:fldChar w:fldCharType="separate"/>
      </w:r>
      <w:bookmarkStart w:id="258" w:name="_CTVP001817be1abe751426ca570cdde4b9bfc1e"/>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4</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6</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44</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51</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55</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56</w:t>
      </w:r>
      <w:r w:rsidR="00CC6BF1" w:rsidRPr="003769FB">
        <w:rPr>
          <w:rFonts w:ascii="Book Antiqua" w:hAnsi="Book Antiqua"/>
          <w:szCs w:val="24"/>
          <w:vertAlign w:val="superscript"/>
          <w:lang w:val="en-US"/>
        </w:rPr>
        <w:t>]</w:t>
      </w:r>
      <w:bookmarkEnd w:id="258"/>
      <w:r w:rsidRPr="003769FB">
        <w:rPr>
          <w:rFonts w:ascii="Book Antiqua" w:hAnsi="Book Antiqua"/>
          <w:szCs w:val="24"/>
          <w:lang w:val="en-US"/>
        </w:rPr>
        <w:fldChar w:fldCharType="end"/>
      </w:r>
      <w:r w:rsidRPr="003769FB">
        <w:rPr>
          <w:rFonts w:ascii="Book Antiqua" w:hAnsi="Book Antiqua"/>
          <w:szCs w:val="24"/>
          <w:lang w:val="en-US"/>
        </w:rPr>
        <w:t xml:space="preserve">) and in human and </w:t>
      </w:r>
      <w:r w:rsidR="00173AB9" w:rsidRPr="003769FB">
        <w:rPr>
          <w:rFonts w:ascii="Book Antiqua" w:hAnsi="Book Antiqua"/>
          <w:szCs w:val="24"/>
          <w:lang w:val="en-US"/>
        </w:rPr>
        <w:t>mouse</w:t>
      </w:r>
      <w:r w:rsidRPr="003769FB">
        <w:rPr>
          <w:rFonts w:ascii="Book Antiqua" w:hAnsi="Book Antiqua"/>
          <w:szCs w:val="24"/>
          <w:lang w:val="en-US"/>
        </w:rPr>
        <w:t xml:space="preserve"> feces (α-, γ-, δ-CEHC</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26868dda-5442-493d-8032-536dbb873151 PFBsYWNlaG9sZGVyPg0KICA8QWRkSW5WZXJzaW9uPjQuNC4wLjI4PC9BZGRJblZlcnNpb24+DQogIDxJZD4yNjg2OGRkYS01NDQyLTQ5M2QtODAzMi01MzZkYmI4NzMxNTE8L0lkPg0KICA8RW50cmllcz4NCiAgICA8RW50cnk+DQogICAgICA8SWQ+NzBmMjk2YTAtZGY1OC00YmVjLWE5MWItYTEyYjYxNDg2NzU2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PC9FbnRyaWVzPg0KICA8VGV4dD5bMTM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ddPC9UZXh0Pg0KICAgIDwvVGV4dFVuaXQ+DQogIDwvVGV4dFVuaXRzPg0KPC9QbGFjZWhvbGRlcj4=</w:instrText>
      </w:r>
      <w:r w:rsidRPr="003769FB">
        <w:rPr>
          <w:rFonts w:ascii="Book Antiqua" w:hAnsi="Book Antiqua"/>
          <w:szCs w:val="24"/>
          <w:lang w:val="en-US"/>
        </w:rPr>
        <w:fldChar w:fldCharType="separate"/>
      </w:r>
      <w:bookmarkStart w:id="259" w:name="_CTVP00126868dda5442493d8032536dbb873151"/>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6</w:t>
      </w:r>
      <w:r w:rsidR="00CC6BF1" w:rsidRPr="003769FB">
        <w:rPr>
          <w:rFonts w:ascii="Book Antiqua" w:hAnsi="Book Antiqua"/>
          <w:szCs w:val="24"/>
          <w:vertAlign w:val="superscript"/>
          <w:lang w:val="en-US"/>
        </w:rPr>
        <w:t>]</w:t>
      </w:r>
      <w:bookmarkEnd w:id="259"/>
      <w:r w:rsidRPr="003769FB">
        <w:rPr>
          <w:rFonts w:ascii="Book Antiqua" w:hAnsi="Book Antiqua"/>
          <w:szCs w:val="24"/>
          <w:lang w:val="en-US"/>
        </w:rPr>
        <w:fldChar w:fldCharType="end"/>
      </w:r>
      <w:r w:rsidRPr="003769FB">
        <w:rPr>
          <w:rFonts w:ascii="Book Antiqua" w:hAnsi="Book Antiqua"/>
          <w:szCs w:val="24"/>
          <w:lang w:val="en-US"/>
        </w:rPr>
        <w:t xml:space="preserve">) as well as </w:t>
      </w:r>
      <w:r w:rsidR="00DF30E3" w:rsidRPr="003769FB">
        <w:rPr>
          <w:rFonts w:ascii="Book Antiqua" w:hAnsi="Book Antiqua"/>
          <w:szCs w:val="24"/>
          <w:lang w:val="en-US"/>
        </w:rPr>
        <w:t xml:space="preserve">in </w:t>
      </w:r>
      <w:r w:rsidRPr="003769FB">
        <w:rPr>
          <w:rFonts w:ascii="Book Antiqua" w:hAnsi="Book Antiqua"/>
          <w:szCs w:val="24"/>
          <w:lang w:val="en-US"/>
        </w:rPr>
        <w:t>rat bile (α-, γ-CEHC</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1baac99f-69fd-4bd1-b50f-d800155d4bd6 PFBsYWNlaG9sZGVyPg0KICA8QWRkSW5WZXJzaW9uPjQuNC4wLjI4PC9BZGRJblZlcnNpb24+DQogIDxJZD4xYmFhYzk5Zi02OWZkLTRiZDEtYjUwZi1kODAwMTU1ZDRiZDY8L0lkPg0KICA8RW50cmllcz4NCiAgICA8RW50cnk+DQogICAgICA8SWQ+MmUwZjlmYTktOWFhNC00MTJlLTg0Y2ItMmIzNTJiNjkzNTkwPC9JZD4NCiAgICAgIDxSZWZlcmVuY2VJZD5lODBhYmZkMy1iZDJiLTQ0MjItOGRlZi01YzhhNTM2OGJlNG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UwXTwvVGV4dD4NCiAgICA8L1RleHRVbml0Pg0KICA8L1RleHRVbml0cz4NCjwvUGxhY2Vob2xkZXI+</w:instrText>
      </w:r>
      <w:r w:rsidRPr="003769FB">
        <w:rPr>
          <w:rFonts w:ascii="Book Antiqua" w:hAnsi="Book Antiqua"/>
          <w:szCs w:val="24"/>
          <w:lang w:val="en-US"/>
        </w:rPr>
        <w:fldChar w:fldCharType="separate"/>
      </w:r>
      <w:bookmarkStart w:id="260" w:name="_CTVP0011baac99f69fd4bd1b50fd800155d4bd6"/>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49</w:t>
      </w:r>
      <w:r w:rsidR="00CC6BF1" w:rsidRPr="003769FB">
        <w:rPr>
          <w:rFonts w:ascii="Book Antiqua" w:hAnsi="Book Antiqua"/>
          <w:szCs w:val="24"/>
          <w:vertAlign w:val="superscript"/>
          <w:lang w:val="en-US"/>
        </w:rPr>
        <w:t>]</w:t>
      </w:r>
      <w:bookmarkEnd w:id="260"/>
      <w:r w:rsidRPr="003769FB">
        <w:rPr>
          <w:rFonts w:ascii="Book Antiqua" w:hAnsi="Book Antiqua"/>
          <w:szCs w:val="24"/>
          <w:lang w:val="en-US"/>
        </w:rPr>
        <w:fldChar w:fldCharType="end"/>
      </w:r>
      <w:r w:rsidRPr="003769FB">
        <w:rPr>
          <w:rFonts w:ascii="Book Antiqua" w:hAnsi="Book Antiqua"/>
          <w:szCs w:val="24"/>
          <w:lang w:val="en-US"/>
        </w:rPr>
        <w:t xml:space="preserve">) and </w:t>
      </w:r>
      <w:r w:rsidRPr="003769FB">
        <w:rPr>
          <w:rFonts w:ascii="Book Antiqua" w:hAnsi="Book Antiqua"/>
          <w:i/>
          <w:szCs w:val="24"/>
          <w:lang w:val="en-US"/>
        </w:rPr>
        <w:t>in vitro</w:t>
      </w:r>
      <w:r w:rsidRPr="003769FB">
        <w:rPr>
          <w:rFonts w:ascii="Book Antiqua" w:hAnsi="Book Antiqua"/>
          <w:szCs w:val="24"/>
          <w:lang w:val="en-US"/>
        </w:rPr>
        <w:t xml:space="preserve"> in A549 and HepG2 cells (γ-CEHC</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05cb4a35-d439-464f-8a6c-47ccb281b9d8 PFBsYWNlaG9sZGVyPg0KICA8QWRkSW5WZXJzaW9uPjQuNC4wLjI4PC9BZGRJblZlcnNpb24+DQogIDxJZD4wNWNiNGEzNS1kNDM5LTQ2NGYtOGE2Yy00N2NjYjI4MWI5ZDg8L0lkPg0KICA8RW50cmllcz4NCiAgICA8RW50cnk+DQogICAgICA8SWQ+Y2NhOWFhZjEtOTFhZC00YTViLWIyNTItNDMwMDRjZThhNzZkPC9JZD4NCiAgICAgIDxSZWZlcmVuY2VJZD4xM2JlNjY3OS1lOTM3LTQ4NzctYjg2YS1lMGRiMjUxMTc3MGU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DEsMTQyLDE0NSwxMzhdPC9UZXh0Pg0KICAgIDwvVGV4dFVuaXQ+DQogIDwvVGV4dFVuaXRzPg0KPC9QbGFjZWhvbGRlcj4=</w:instrText>
      </w:r>
      <w:r w:rsidRPr="003769FB">
        <w:rPr>
          <w:rFonts w:ascii="Book Antiqua" w:hAnsi="Book Antiqua"/>
          <w:szCs w:val="24"/>
          <w:lang w:val="en-US"/>
        </w:rPr>
        <w:fldChar w:fldCharType="separate"/>
      </w:r>
      <w:bookmarkStart w:id="261" w:name="_CTVP00105cb4a35d439464f8a6c47ccb281b9d8"/>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40</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41</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44</w:t>
      </w:r>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7</w:t>
      </w:r>
      <w:r w:rsidR="00CC6BF1" w:rsidRPr="003769FB">
        <w:rPr>
          <w:rFonts w:ascii="Book Antiqua" w:hAnsi="Book Antiqua"/>
          <w:szCs w:val="24"/>
          <w:vertAlign w:val="superscript"/>
          <w:lang w:val="en-US"/>
        </w:rPr>
        <w:t>]</w:t>
      </w:r>
      <w:bookmarkEnd w:id="261"/>
      <w:r w:rsidRPr="003769FB">
        <w:rPr>
          <w:rFonts w:ascii="Book Antiqua" w:hAnsi="Book Antiqua"/>
          <w:szCs w:val="24"/>
          <w:lang w:val="en-US"/>
        </w:rPr>
        <w:fldChar w:fldCharType="end"/>
      </w:r>
      <w:r w:rsidRPr="003769FB">
        <w:rPr>
          <w:rFonts w:ascii="Book Antiqua" w:hAnsi="Book Antiqua"/>
          <w:szCs w:val="24"/>
          <w:lang w:val="en-US"/>
        </w:rPr>
        <w:t xml:space="preserve">). </w:t>
      </w:r>
    </w:p>
    <w:p w14:paraId="646F33B1" w14:textId="58AA4D1E" w:rsidR="002D15CE" w:rsidRPr="003769FB" w:rsidRDefault="002D15CE" w:rsidP="004D49D8">
      <w:pPr>
        <w:widowControl w:val="0"/>
        <w:spacing w:after="0"/>
        <w:ind w:firstLineChars="150" w:firstLine="360"/>
        <w:rPr>
          <w:rFonts w:ascii="Book Antiqua" w:hAnsi="Book Antiqua"/>
          <w:szCs w:val="24"/>
          <w:lang w:val="en-US" w:eastAsia="zh-CN"/>
        </w:rPr>
      </w:pPr>
      <w:r w:rsidRPr="003769FB">
        <w:rPr>
          <w:rFonts w:ascii="Book Antiqua" w:hAnsi="Book Antiqua"/>
          <w:szCs w:val="24"/>
          <w:lang w:val="en-US"/>
        </w:rPr>
        <w:t>Recently, two new metabolites, namely 1</w:t>
      </w:r>
      <w:r w:rsidR="00173AB9" w:rsidRPr="003769FB">
        <w:rPr>
          <w:rFonts w:ascii="Book Antiqua" w:hAnsi="Book Antiqua"/>
          <w:szCs w:val="24"/>
          <w:lang w:val="en-US"/>
        </w:rPr>
        <w:t>2’-hydroxychromanol (12’-OH: γ- and</w:t>
      </w:r>
      <w:r w:rsidRPr="003769FB">
        <w:rPr>
          <w:rFonts w:ascii="Book Antiqua" w:hAnsi="Book Antiqua"/>
          <w:szCs w:val="24"/>
          <w:lang w:val="en-US"/>
        </w:rPr>
        <w:t xml:space="preserve"> δ-12’-OH) and 1</w:t>
      </w:r>
      <w:r w:rsidR="00173AB9" w:rsidRPr="003769FB">
        <w:rPr>
          <w:rFonts w:ascii="Book Antiqua" w:hAnsi="Book Antiqua"/>
          <w:szCs w:val="24"/>
          <w:lang w:val="en-US"/>
        </w:rPr>
        <w:t>1’-hydroxychromanol (11’-OH: γ- and</w:t>
      </w:r>
      <w:r w:rsidRPr="003769FB">
        <w:rPr>
          <w:rFonts w:ascii="Book Antiqua" w:hAnsi="Book Antiqua"/>
          <w:szCs w:val="24"/>
          <w:lang w:val="en-US"/>
        </w:rPr>
        <w:t xml:space="preserve"> δ-11’-OH) </w:t>
      </w:r>
      <w:r w:rsidR="00DF30E3" w:rsidRPr="003769FB">
        <w:rPr>
          <w:rFonts w:ascii="Book Antiqua" w:hAnsi="Book Antiqua"/>
          <w:szCs w:val="24"/>
          <w:lang w:val="en-US"/>
        </w:rPr>
        <w:t xml:space="preserve">have been </w:t>
      </w:r>
      <w:r w:rsidRPr="003769FB">
        <w:rPr>
          <w:rFonts w:ascii="Book Antiqua" w:hAnsi="Book Antiqua"/>
          <w:szCs w:val="24"/>
          <w:lang w:val="en-US"/>
        </w:rPr>
        <w:t>identified using GC-MS in fecal pellets of mice fed a diet rich in γ-TOH</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c5a29731-5812-4f86-8513-1d5443163fa6 PFBsYWNlaG9sZGVyPg0KICA8QWRkSW5WZXJzaW9uPjQuNC4wLjI4PC9BZGRJblZlcnNpb24+DQogIDxJZD5jNWEyOTczMS01ODEyLTRmODYtODUxMy0xZDU0NDMxNjNmYTY8L0lkPg0KICA8RW50cmllcz4NCiAgICA8RW50cnk+DQogICAgICA8SWQ+M2VjNWUxNjAtM2Q0OC00Y2UxLTk5ZTAtY2M5MzI3YTJhMGE4PC9JZD4NCiAgICAgIDxSZWZlcmVuY2VJZD5mYmI4MjEyOS1iOTQyLTQ2OGYtYjE3YS0yMGFlMDk3M2U2N2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ThdPC9UZXh0Pg0KICAgIDwvVGV4dFVuaXQ+DQogIDwvVGV4dFVuaXRzPg0KPC9QbGFjZWhvbGRlcj4=</w:instrText>
      </w:r>
      <w:r w:rsidRPr="003769FB">
        <w:rPr>
          <w:rFonts w:ascii="Book Antiqua" w:hAnsi="Book Antiqua"/>
          <w:szCs w:val="24"/>
          <w:lang w:val="en-US"/>
        </w:rPr>
        <w:fldChar w:fldCharType="separate"/>
      </w:r>
      <w:bookmarkStart w:id="262" w:name="_CTVP001c5a2973158124f8685131d5443163fa6"/>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57</w:t>
      </w:r>
      <w:r w:rsidR="00CC6BF1" w:rsidRPr="003769FB">
        <w:rPr>
          <w:rFonts w:ascii="Book Antiqua" w:hAnsi="Book Antiqua"/>
          <w:szCs w:val="24"/>
          <w:vertAlign w:val="superscript"/>
          <w:lang w:val="en-US"/>
        </w:rPr>
        <w:t>]</w:t>
      </w:r>
      <w:bookmarkEnd w:id="262"/>
      <w:r w:rsidRPr="003769FB">
        <w:rPr>
          <w:rFonts w:ascii="Book Antiqua" w:hAnsi="Book Antiqua"/>
          <w:szCs w:val="24"/>
          <w:lang w:val="en-US"/>
        </w:rPr>
        <w:fldChar w:fldCharType="end"/>
      </w:r>
      <w:r w:rsidRPr="003769FB">
        <w:rPr>
          <w:rFonts w:ascii="Book Antiqua" w:hAnsi="Book Antiqua"/>
          <w:szCs w:val="24"/>
          <w:lang w:val="en-US"/>
        </w:rPr>
        <w:t>. These products provide evidence for ω-1 and ω-2 hydroxylation activity and</w:t>
      </w:r>
      <w:r w:rsidR="00DF30E3" w:rsidRPr="003769FB">
        <w:rPr>
          <w:rFonts w:ascii="Book Antiqua" w:hAnsi="Book Antiqua"/>
          <w:szCs w:val="24"/>
          <w:lang w:val="en-US"/>
        </w:rPr>
        <w:t xml:space="preserve"> that</w:t>
      </w:r>
      <w:r w:rsidRPr="003769FB">
        <w:rPr>
          <w:rFonts w:ascii="Book Antiqua" w:hAnsi="Book Antiqua"/>
          <w:szCs w:val="24"/>
          <w:lang w:val="en-US"/>
        </w:rPr>
        <w:t xml:space="preserve"> 12’-OH </w:t>
      </w:r>
      <w:r w:rsidR="00DF30E3" w:rsidRPr="003769FB">
        <w:rPr>
          <w:rFonts w:ascii="Book Antiqua" w:hAnsi="Book Antiqua"/>
          <w:szCs w:val="24"/>
          <w:lang w:val="en-US"/>
        </w:rPr>
        <w:t xml:space="preserve">is not able to </w:t>
      </w:r>
      <w:r w:rsidRPr="003769FB">
        <w:rPr>
          <w:rFonts w:ascii="Book Antiqua" w:hAnsi="Book Antiqua"/>
          <w:szCs w:val="24"/>
          <w:lang w:val="en-US"/>
        </w:rPr>
        <w:t>undergo oxidation followed by side-chain truncation. The</w:t>
      </w:r>
      <w:r w:rsidR="00173AB9" w:rsidRPr="003769FB">
        <w:rPr>
          <w:rFonts w:ascii="Book Antiqua" w:hAnsi="Book Antiqua"/>
          <w:szCs w:val="24"/>
          <w:lang w:val="en-US"/>
        </w:rPr>
        <w:t>se metabolites</w:t>
      </w:r>
      <w:r w:rsidRPr="003769FB">
        <w:rPr>
          <w:rFonts w:ascii="Book Antiqua" w:hAnsi="Book Antiqua"/>
          <w:szCs w:val="24"/>
          <w:lang w:val="en-US"/>
        </w:rPr>
        <w:t xml:space="preserve"> are therefore excreted via bile and </w:t>
      </w:r>
      <w:r w:rsidR="00DF30E3" w:rsidRPr="003769FB">
        <w:rPr>
          <w:rFonts w:ascii="Book Antiqua" w:hAnsi="Book Antiqua"/>
          <w:szCs w:val="24"/>
          <w:lang w:val="en-US"/>
        </w:rPr>
        <w:t xml:space="preserve">are </w:t>
      </w:r>
      <w:r w:rsidRPr="003769FB">
        <w:rPr>
          <w:rFonts w:ascii="Book Antiqua" w:hAnsi="Book Antiqua"/>
          <w:szCs w:val="24"/>
          <w:lang w:val="en-US"/>
        </w:rPr>
        <w:t xml:space="preserve">found in </w:t>
      </w:r>
      <w:r w:rsidR="00DF30E3" w:rsidRPr="003769FB">
        <w:rPr>
          <w:rFonts w:ascii="Book Antiqua" w:hAnsi="Book Antiqua"/>
          <w:szCs w:val="24"/>
          <w:lang w:val="en-US"/>
        </w:rPr>
        <w:t xml:space="preserve">the </w:t>
      </w:r>
      <w:r w:rsidRPr="003769FB">
        <w:rPr>
          <w:rFonts w:ascii="Book Antiqua" w:hAnsi="Book Antiqua"/>
          <w:szCs w:val="24"/>
          <w:lang w:val="en-US"/>
        </w:rPr>
        <w:t>feces of mice and human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de498218-0f04-4c09-acd6-cc87b88359af PFBsYWNlaG9sZGVyPg0KICA8QWRkSW5WZXJzaW9uPjQuNC4wLjI4PC9BZGRJblZlcnNpb24+DQogIDxJZD5kZTQ5ODIxOC0wZjA0LTRjMDktYWNkNi1jYzg3Yjg4MzU5YWY8L0lkPg0KICA8RW50cmllcz4NCiAgICA8RW50cnk+DQogICAgICA8SWQ+M2VjNWUxNjAtM2Q0OC00Y2UxLTk5ZTAtY2M5MzI3YTJhMGE4PC9JZD4NCiAgICAgIDxSZWZlcmVuY2VJZD5mYmI4MjEyOS1iOTQyLTQ2OGYtYjE3YS0yMGFlMDk3M2U2N2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ThdPC9UZXh0Pg0KICAgIDwvVGV4dFVuaXQ+DQogIDwvVGV4dFVuaXRzPg0KPC9QbGFjZWhvbGRlcj4=</w:instrText>
      </w:r>
      <w:r w:rsidRPr="003769FB">
        <w:rPr>
          <w:rFonts w:ascii="Book Antiqua" w:hAnsi="Book Antiqua"/>
          <w:szCs w:val="24"/>
          <w:lang w:val="en-US"/>
        </w:rPr>
        <w:fldChar w:fldCharType="separate"/>
      </w:r>
      <w:bookmarkStart w:id="263" w:name="_CTVP001de4982180f044c09acd6cc87b88359af"/>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57</w:t>
      </w:r>
      <w:r w:rsidR="00CC6BF1" w:rsidRPr="003769FB">
        <w:rPr>
          <w:rFonts w:ascii="Book Antiqua" w:hAnsi="Book Antiqua"/>
          <w:szCs w:val="24"/>
          <w:vertAlign w:val="superscript"/>
          <w:lang w:val="en-US"/>
        </w:rPr>
        <w:t>]</w:t>
      </w:r>
      <w:bookmarkEnd w:id="263"/>
      <w:r w:rsidRPr="003769FB">
        <w:rPr>
          <w:rFonts w:ascii="Book Antiqua" w:hAnsi="Book Antiqua"/>
          <w:szCs w:val="24"/>
          <w:lang w:val="en-US"/>
        </w:rPr>
        <w:fldChar w:fldCharType="end"/>
      </w:r>
      <w:r w:rsidRPr="003769FB">
        <w:rPr>
          <w:rFonts w:ascii="Book Antiqua" w:hAnsi="Book Antiqua"/>
          <w:szCs w:val="24"/>
          <w:lang w:val="en-US"/>
        </w:rPr>
        <w:t>.</w:t>
      </w:r>
    </w:p>
    <w:p w14:paraId="52A73577" w14:textId="77777777" w:rsidR="002D15CE" w:rsidRPr="003769FB" w:rsidRDefault="002D15CE" w:rsidP="004D49D8">
      <w:pPr>
        <w:pStyle w:val="ad"/>
        <w:widowControl w:val="0"/>
        <w:spacing w:after="0" w:line="360" w:lineRule="auto"/>
        <w:rPr>
          <w:rFonts w:ascii="Book Antiqua" w:hAnsi="Book Antiqua"/>
          <w:szCs w:val="24"/>
          <w:lang w:val="en-US"/>
        </w:rPr>
      </w:pPr>
    </w:p>
    <w:p w14:paraId="73BAE7C0" w14:textId="77777777" w:rsidR="002D15CE" w:rsidRPr="003769FB" w:rsidRDefault="002D15CE" w:rsidP="004D49D8">
      <w:pPr>
        <w:pStyle w:val="ad"/>
        <w:widowControl w:val="0"/>
        <w:spacing w:after="0" w:line="360" w:lineRule="auto"/>
        <w:rPr>
          <w:rFonts w:ascii="Book Antiqua" w:hAnsi="Book Antiqua"/>
          <w:i/>
          <w:szCs w:val="24"/>
          <w:lang w:val="en-US"/>
        </w:rPr>
      </w:pPr>
      <w:r w:rsidRPr="003769FB">
        <w:rPr>
          <w:rFonts w:ascii="Book Antiqua" w:hAnsi="Book Antiqua"/>
          <w:i/>
          <w:szCs w:val="24"/>
          <w:lang w:val="en-US"/>
        </w:rPr>
        <w:t xml:space="preserve">Metabolism of tocotrienols </w:t>
      </w:r>
    </w:p>
    <w:p w14:paraId="6459A290" w14:textId="66213428" w:rsidR="002D15CE" w:rsidRPr="003769FB" w:rsidRDefault="002D15CE" w:rsidP="004D49D8">
      <w:pPr>
        <w:widowControl w:val="0"/>
        <w:tabs>
          <w:tab w:val="left" w:pos="2410"/>
        </w:tabs>
        <w:spacing w:after="0"/>
        <w:rPr>
          <w:rFonts w:ascii="Book Antiqua" w:hAnsi="Book Antiqua"/>
          <w:szCs w:val="24"/>
          <w:lang w:val="en-US" w:eastAsia="zh-CN"/>
        </w:rPr>
      </w:pPr>
      <w:r w:rsidRPr="003769FB">
        <w:rPr>
          <w:rFonts w:ascii="Book Antiqua" w:hAnsi="Book Antiqua"/>
          <w:szCs w:val="24"/>
          <w:lang w:val="en-US"/>
        </w:rPr>
        <w:t xml:space="preserve">The metabolism of </w:t>
      </w:r>
      <w:r w:rsidR="00173AB9" w:rsidRPr="003769FB">
        <w:rPr>
          <w:rFonts w:ascii="Book Antiqua" w:hAnsi="Book Antiqua"/>
          <w:szCs w:val="24"/>
          <w:lang w:val="en-US"/>
        </w:rPr>
        <w:t>T3</w:t>
      </w:r>
      <w:r w:rsidRPr="003769FB">
        <w:rPr>
          <w:rFonts w:ascii="Book Antiqua" w:hAnsi="Book Antiqua"/>
          <w:szCs w:val="24"/>
          <w:lang w:val="en-US"/>
        </w:rPr>
        <w:t>s was first analyzed by Birringer</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d4d4617f-610c-45d7-aea4-b0d0f50a8e38 PFBsYWNlaG9sZGVyPg0KICA8QWRkSW5WZXJzaW9uPjQuNC4wLjI4PC9BZGRJblZlcnNpb24+DQogIDxJZD5kNGQ0NjE3Zi02MTBjLTQ1ZDctYWVhNC1iMGQwZjUwYThlMzg8L0lkPg0KICA8RW50cmllcz4NCiAgICA8RW50cnk+DQogICAgICA8SWQ+MzFjNDk0ODItZmYxNS00MTMwLWE3OGMtYTJkNTdiZWFkOTE4PC9JZD4NCiAgICAgIDxSZWZlcmVuY2VJZD45ZDg4YmYwYS0xMDFmLTRmZTktODY0Zi05NGU2MmNhZmVkNjk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M4XTwvVGV4dD4NCiAgICA8L1RleHRVbml0Pg0KICA8L1RleHRVbml0cz4NCjwvUGxhY2Vob2xkZXI+</w:instrText>
      </w:r>
      <w:r w:rsidRPr="003769FB">
        <w:rPr>
          <w:rFonts w:ascii="Book Antiqua" w:hAnsi="Book Antiqua"/>
          <w:szCs w:val="24"/>
          <w:lang w:val="en-US"/>
        </w:rPr>
        <w:fldChar w:fldCharType="separate"/>
      </w:r>
      <w:bookmarkStart w:id="264" w:name="_CTVP001d4d4617f610c45d7aea4b0d0f50a8e38"/>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7</w:t>
      </w:r>
      <w:r w:rsidR="00CC6BF1" w:rsidRPr="003769FB">
        <w:rPr>
          <w:rFonts w:ascii="Book Antiqua" w:hAnsi="Book Antiqua"/>
          <w:szCs w:val="24"/>
          <w:vertAlign w:val="superscript"/>
          <w:lang w:val="en-US"/>
        </w:rPr>
        <w:t>]</w:t>
      </w:r>
      <w:bookmarkEnd w:id="264"/>
      <w:r w:rsidRPr="003769FB">
        <w:rPr>
          <w:rFonts w:ascii="Book Antiqua" w:hAnsi="Book Antiqua"/>
          <w:szCs w:val="24"/>
          <w:lang w:val="en-US"/>
        </w:rPr>
        <w:fldChar w:fldCharType="end"/>
      </w:r>
      <w:r w:rsidRPr="003769FB">
        <w:rPr>
          <w:rFonts w:ascii="Book Antiqua" w:hAnsi="Book Antiqua"/>
          <w:szCs w:val="24"/>
          <w:lang w:val="en-US"/>
        </w:rPr>
        <w:t xml:space="preserve"> in HepG2 cells; it is in principal comparable to </w:t>
      </w:r>
      <w:r w:rsidR="00173AB9" w:rsidRPr="003769FB">
        <w:rPr>
          <w:rFonts w:ascii="Book Antiqua" w:hAnsi="Book Antiqua"/>
          <w:szCs w:val="24"/>
          <w:lang w:val="en-US"/>
        </w:rPr>
        <w:t xml:space="preserve">the </w:t>
      </w:r>
      <w:r w:rsidRPr="003769FB">
        <w:rPr>
          <w:rFonts w:ascii="Book Antiqua" w:hAnsi="Book Antiqua"/>
          <w:szCs w:val="24"/>
          <w:lang w:val="en-US"/>
        </w:rPr>
        <w:t xml:space="preserve">metabolism of </w:t>
      </w:r>
      <w:r w:rsidR="00173AB9" w:rsidRPr="003769FB">
        <w:rPr>
          <w:rFonts w:ascii="Book Antiqua" w:hAnsi="Book Antiqua"/>
          <w:szCs w:val="24"/>
          <w:lang w:val="en-US"/>
        </w:rPr>
        <w:t xml:space="preserve">TOHs </w:t>
      </w:r>
      <w:r w:rsidRPr="003769FB">
        <w:rPr>
          <w:rFonts w:ascii="Book Antiqua" w:hAnsi="Book Antiqua"/>
          <w:szCs w:val="24"/>
          <w:lang w:val="en-US"/>
        </w:rPr>
        <w:t>starting with a</w:t>
      </w:r>
      <w:r w:rsidR="00173AB9" w:rsidRPr="003769FB">
        <w:rPr>
          <w:rFonts w:ascii="Book Antiqua" w:hAnsi="Book Antiqua"/>
          <w:szCs w:val="24"/>
          <w:lang w:val="en-US"/>
        </w:rPr>
        <w:t>n</w:t>
      </w:r>
      <w:r w:rsidRPr="003769FB">
        <w:rPr>
          <w:rFonts w:ascii="Book Antiqua" w:hAnsi="Book Antiqua"/>
          <w:szCs w:val="24"/>
          <w:lang w:val="en-US"/>
        </w:rPr>
        <w:t xml:space="preserve"> ω-hydroxylation followed by five </w:t>
      </w:r>
      <w:r w:rsidR="004320D9" w:rsidRPr="003769FB">
        <w:rPr>
          <w:rFonts w:ascii="Book Antiqua" w:hAnsi="Book Antiqua"/>
          <w:szCs w:val="24"/>
          <w:lang w:val="en-US"/>
        </w:rPr>
        <w:t xml:space="preserve">cycles </w:t>
      </w:r>
      <w:r w:rsidRPr="003769FB">
        <w:rPr>
          <w:rFonts w:ascii="Book Antiqua" w:hAnsi="Book Antiqua"/>
          <w:szCs w:val="24"/>
          <w:lang w:val="en-US"/>
        </w:rPr>
        <w:t xml:space="preserve">of β-oxidation and resulting in the end-product CEHC. Meanwhile almost all expected metabolites </w:t>
      </w:r>
      <w:r w:rsidR="0023173D" w:rsidRPr="003769FB">
        <w:rPr>
          <w:rFonts w:ascii="Book Antiqua" w:hAnsi="Book Antiqua"/>
          <w:szCs w:val="24"/>
          <w:lang w:val="en-US"/>
        </w:rPr>
        <w:t xml:space="preserve">have been </w:t>
      </w:r>
      <w:r w:rsidRPr="003769FB">
        <w:rPr>
          <w:rFonts w:ascii="Book Antiqua" w:hAnsi="Book Antiqua"/>
          <w:szCs w:val="24"/>
          <w:lang w:val="en-US"/>
        </w:rPr>
        <w:t xml:space="preserve">found in mouse and human samples after supplementation with their </w:t>
      </w:r>
      <w:r w:rsidR="00173AB9" w:rsidRPr="003769FB">
        <w:rPr>
          <w:rFonts w:ascii="Book Antiqua" w:hAnsi="Book Antiqua"/>
          <w:szCs w:val="24"/>
          <w:lang w:val="en-US"/>
        </w:rPr>
        <w:t xml:space="preserve">respective </w:t>
      </w:r>
      <w:r w:rsidRPr="003769FB">
        <w:rPr>
          <w:rFonts w:ascii="Book Antiqua" w:hAnsi="Book Antiqua"/>
          <w:szCs w:val="24"/>
          <w:lang w:val="en-US"/>
        </w:rPr>
        <w:t>metabolic precursors</w:t>
      </w:r>
      <w:r w:rsidR="00173AB9" w:rsidRPr="003769FB">
        <w:rPr>
          <w:rFonts w:ascii="Book Antiqua" w:hAnsi="Book Antiqua"/>
          <w:szCs w:val="24"/>
          <w:lang w:val="en-US"/>
        </w:rPr>
        <w:t>,</w:t>
      </w:r>
      <w:r w:rsidRPr="003769FB">
        <w:rPr>
          <w:rFonts w:ascii="Book Antiqua" w:hAnsi="Book Antiqua"/>
          <w:szCs w:val="24"/>
          <w:lang w:val="en-US"/>
        </w:rPr>
        <w:t xml:space="preserve"> TOHs and T3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ae4de586-9cc4-47bb-bb99-d722afd1b21b PFBsYWNlaG9sZGVyPg0KICA8QWRkSW5WZXJzaW9uPjQuNC4wLjI4PC9BZGRJblZlcnNpb24+DQogIDxJZD5hZTRkZTU4Ni05Y2M0LTQ3YmItYmI5OS1kNzIyYWZkMWIyMWI8L0lkPg0KICA8RW50cmllcz4NCiAgICA8RW50cnk+DQogICAgICA8SWQ+NTVlYWE3YWQtYzUzZS00Y2ExLWE0NjgtZTgzNzA3Mjc1ZWVm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PC9FbnRyaWVzPg0KICA8VGV4dD5bMTM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ddPC9UZXh0Pg0KICAgIDwvVGV4dFVuaXQ+DQogIDwvVGV4dFVuaXRzPg0KPC9QbGFjZWhvbGRlcj4=</w:instrText>
      </w:r>
      <w:r w:rsidRPr="003769FB">
        <w:rPr>
          <w:rFonts w:ascii="Book Antiqua" w:hAnsi="Book Antiqua"/>
          <w:szCs w:val="24"/>
          <w:lang w:val="en-US"/>
        </w:rPr>
        <w:fldChar w:fldCharType="separate"/>
      </w:r>
      <w:bookmarkStart w:id="265" w:name="_CTVP001ae4de5869cc447bbbb99d722afd1b21b"/>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6</w:t>
      </w:r>
      <w:r w:rsidR="00CC6BF1" w:rsidRPr="003769FB">
        <w:rPr>
          <w:rFonts w:ascii="Book Antiqua" w:hAnsi="Book Antiqua"/>
          <w:szCs w:val="24"/>
          <w:vertAlign w:val="superscript"/>
          <w:lang w:val="en-US"/>
        </w:rPr>
        <w:t>]</w:t>
      </w:r>
      <w:bookmarkEnd w:id="265"/>
      <w:r w:rsidRPr="003769FB">
        <w:rPr>
          <w:rFonts w:ascii="Book Antiqua" w:hAnsi="Book Antiqua"/>
          <w:szCs w:val="24"/>
          <w:lang w:val="en-US"/>
        </w:rPr>
        <w:fldChar w:fldCharType="end"/>
      </w:r>
      <w:r w:rsidRPr="003769FB">
        <w:rPr>
          <w:rFonts w:ascii="Book Antiqua" w:hAnsi="Book Antiqua"/>
          <w:szCs w:val="24"/>
          <w:lang w:val="en-US"/>
        </w:rPr>
        <w:t xml:space="preserve">. </w:t>
      </w:r>
      <w:r w:rsidR="0023173D" w:rsidRPr="003769FB">
        <w:rPr>
          <w:rFonts w:ascii="Book Antiqua" w:hAnsi="Book Antiqua"/>
          <w:szCs w:val="24"/>
          <w:lang w:val="en-US"/>
        </w:rPr>
        <w:t>T</w:t>
      </w:r>
      <w:r w:rsidRPr="003769FB">
        <w:rPr>
          <w:rFonts w:ascii="Book Antiqua" w:hAnsi="Book Antiqua"/>
          <w:szCs w:val="24"/>
          <w:lang w:val="en-US"/>
        </w:rPr>
        <w:t xml:space="preserve">he </w:t>
      </w:r>
      <w:r w:rsidR="00D35364" w:rsidRPr="003769FB">
        <w:rPr>
          <w:rFonts w:ascii="Book Antiqua" w:hAnsi="Book Antiqua"/>
          <w:szCs w:val="24"/>
          <w:lang w:val="en-US"/>
        </w:rPr>
        <w:t xml:space="preserve">corresponding </w:t>
      </w:r>
      <w:r w:rsidRPr="003769FB">
        <w:rPr>
          <w:rFonts w:ascii="Book Antiqua" w:hAnsi="Book Antiqua"/>
          <w:szCs w:val="24"/>
          <w:lang w:val="en-US"/>
        </w:rPr>
        <w:t xml:space="preserve">metabolites </w:t>
      </w:r>
      <w:r w:rsidR="00E77EFB" w:rsidRPr="003769FB">
        <w:rPr>
          <w:rFonts w:ascii="Book Antiqua" w:hAnsi="Book Antiqua"/>
          <w:szCs w:val="24"/>
          <w:lang w:val="en-US"/>
        </w:rPr>
        <w:t xml:space="preserve">were found: </w:t>
      </w:r>
      <w:r w:rsidRPr="003769FB">
        <w:rPr>
          <w:rFonts w:ascii="Book Antiqua" w:hAnsi="Book Antiqua"/>
          <w:szCs w:val="24"/>
          <w:lang w:val="en-US"/>
        </w:rPr>
        <w:t>carboxytrienol</w:t>
      </w:r>
      <w:r w:rsidR="00E77EFB" w:rsidRPr="003769FB">
        <w:rPr>
          <w:rFonts w:ascii="Book Antiqua" w:hAnsi="Book Antiqua"/>
          <w:szCs w:val="24"/>
          <w:lang w:val="en-US"/>
        </w:rPr>
        <w:t xml:space="preserve"> (13’)</w:t>
      </w:r>
      <w:r w:rsidRPr="003769FB">
        <w:rPr>
          <w:rFonts w:ascii="Book Antiqua" w:hAnsi="Book Antiqua"/>
          <w:szCs w:val="24"/>
          <w:lang w:val="en-US"/>
        </w:rPr>
        <w:t>, carboxydimethyldecadienylhydroxychroman</w:t>
      </w:r>
      <w:r w:rsidR="004320D9" w:rsidRPr="003769FB">
        <w:rPr>
          <w:rFonts w:ascii="Book Antiqua" w:hAnsi="Book Antiqua"/>
          <w:szCs w:val="24"/>
          <w:lang w:val="en-US"/>
        </w:rPr>
        <w:t>ol</w:t>
      </w:r>
      <w:r w:rsidRPr="003769FB">
        <w:rPr>
          <w:rFonts w:ascii="Book Antiqua" w:hAnsi="Book Antiqua"/>
          <w:szCs w:val="24"/>
          <w:lang w:val="en-US"/>
        </w:rPr>
        <w:t xml:space="preserve"> (</w:t>
      </w:r>
      <w:proofErr w:type="gramStart"/>
      <w:r w:rsidRPr="003769FB">
        <w:rPr>
          <w:rFonts w:ascii="Book Antiqua" w:hAnsi="Book Antiqua"/>
          <w:szCs w:val="24"/>
          <w:lang w:val="en-US"/>
        </w:rPr>
        <w:t>CDMD(</w:t>
      </w:r>
      <w:proofErr w:type="gramEnd"/>
      <w:r w:rsidRPr="003769FB">
        <w:rPr>
          <w:rFonts w:ascii="Book Antiqua" w:hAnsi="Book Antiqua"/>
          <w:szCs w:val="24"/>
          <w:lang w:val="en-US"/>
        </w:rPr>
        <w:t>en)</w:t>
      </w:r>
      <w:r w:rsidRPr="003769FB">
        <w:rPr>
          <w:rFonts w:ascii="Book Antiqua" w:hAnsi="Book Antiqua"/>
          <w:szCs w:val="24"/>
          <w:vertAlign w:val="subscript"/>
          <w:lang w:val="en-US"/>
        </w:rPr>
        <w:t>2</w:t>
      </w:r>
      <w:r w:rsidRPr="003769FB">
        <w:rPr>
          <w:rFonts w:ascii="Book Antiqua" w:hAnsi="Book Antiqua"/>
          <w:szCs w:val="24"/>
          <w:lang w:val="en-US"/>
        </w:rPr>
        <w:t>HC</w:t>
      </w:r>
      <w:r w:rsidR="00D35364" w:rsidRPr="003769FB">
        <w:rPr>
          <w:rFonts w:ascii="Book Antiqua" w:hAnsi="Book Antiqua"/>
          <w:szCs w:val="24"/>
          <w:lang w:val="en-US"/>
        </w:rPr>
        <w:t>; 11’</w:t>
      </w:r>
      <w:r w:rsidRPr="003769FB">
        <w:rPr>
          <w:rFonts w:ascii="Book Antiqua" w:hAnsi="Book Antiqua"/>
          <w:szCs w:val="24"/>
          <w:lang w:val="en-US"/>
        </w:rPr>
        <w:t>), carbodimethyloctenylhydroxychroman</w:t>
      </w:r>
      <w:r w:rsidR="004320D9" w:rsidRPr="003769FB">
        <w:rPr>
          <w:rFonts w:ascii="Book Antiqua" w:hAnsi="Book Antiqua"/>
          <w:szCs w:val="24"/>
          <w:lang w:val="en-US"/>
        </w:rPr>
        <w:t>ol</w:t>
      </w:r>
      <w:r w:rsidRPr="003769FB">
        <w:rPr>
          <w:rFonts w:ascii="Book Antiqua" w:hAnsi="Book Antiqua"/>
          <w:szCs w:val="24"/>
          <w:lang w:val="en-US"/>
        </w:rPr>
        <w:t xml:space="preserve"> (CDMOenHC</w:t>
      </w:r>
      <w:r w:rsidR="00D35364" w:rsidRPr="003769FB">
        <w:rPr>
          <w:rFonts w:ascii="Book Antiqua" w:hAnsi="Book Antiqua"/>
          <w:szCs w:val="24"/>
          <w:lang w:val="en-US"/>
        </w:rPr>
        <w:t>; 9’</w:t>
      </w:r>
      <w:r w:rsidRPr="003769FB">
        <w:rPr>
          <w:rFonts w:ascii="Book Antiqua" w:hAnsi="Book Antiqua"/>
          <w:szCs w:val="24"/>
          <w:lang w:val="en-US"/>
        </w:rPr>
        <w:t>), as well as carboxydimethyloctadienylhydroxychroman</w:t>
      </w:r>
      <w:r w:rsidR="004320D9" w:rsidRPr="003769FB">
        <w:rPr>
          <w:rFonts w:ascii="Book Antiqua" w:hAnsi="Book Antiqua"/>
          <w:szCs w:val="24"/>
          <w:lang w:val="en-US"/>
        </w:rPr>
        <w:t>ol</w:t>
      </w:r>
      <w:r w:rsidRPr="003769FB">
        <w:rPr>
          <w:rFonts w:ascii="Book Antiqua" w:hAnsi="Book Antiqua"/>
          <w:szCs w:val="24"/>
          <w:lang w:val="en-US"/>
        </w:rPr>
        <w:t>s (CDMO(en)</w:t>
      </w:r>
      <w:r w:rsidRPr="003769FB">
        <w:rPr>
          <w:rFonts w:ascii="Book Antiqua" w:hAnsi="Book Antiqua"/>
          <w:szCs w:val="24"/>
          <w:vertAlign w:val="subscript"/>
          <w:lang w:val="en-US"/>
        </w:rPr>
        <w:t>2</w:t>
      </w:r>
      <w:r w:rsidRPr="003769FB">
        <w:rPr>
          <w:rFonts w:ascii="Book Antiqua" w:hAnsi="Book Antiqua"/>
          <w:szCs w:val="24"/>
          <w:lang w:val="en-US"/>
        </w:rPr>
        <w:t>HC</w:t>
      </w:r>
      <w:r w:rsidR="00D35364" w:rsidRPr="003769FB">
        <w:rPr>
          <w:rFonts w:ascii="Book Antiqua" w:hAnsi="Book Antiqua"/>
          <w:szCs w:val="24"/>
          <w:lang w:val="en-US"/>
        </w:rPr>
        <w:t>; 9’</w:t>
      </w:r>
      <w:r w:rsidRPr="003769FB">
        <w:rPr>
          <w:rFonts w:ascii="Book Antiqua" w:hAnsi="Book Antiqua"/>
          <w:szCs w:val="24"/>
          <w:lang w:val="en-US"/>
        </w:rPr>
        <w:t>), carboxymethylhexenylhydroxychroman</w:t>
      </w:r>
      <w:r w:rsidR="004320D9" w:rsidRPr="003769FB">
        <w:rPr>
          <w:rFonts w:ascii="Book Antiqua" w:hAnsi="Book Antiqua"/>
          <w:szCs w:val="24"/>
          <w:lang w:val="en-US"/>
        </w:rPr>
        <w:t>ol</w:t>
      </w:r>
      <w:r w:rsidRPr="003769FB">
        <w:rPr>
          <w:rFonts w:ascii="Book Antiqua" w:hAnsi="Book Antiqua"/>
          <w:szCs w:val="24"/>
          <w:lang w:val="en-US"/>
        </w:rPr>
        <w:t xml:space="preserve"> (CMHenHC</w:t>
      </w:r>
      <w:r w:rsidR="00D35364" w:rsidRPr="003769FB">
        <w:rPr>
          <w:rFonts w:ascii="Book Antiqua" w:hAnsi="Book Antiqua"/>
          <w:szCs w:val="24"/>
          <w:lang w:val="en-US"/>
        </w:rPr>
        <w:t>; 7’</w:t>
      </w:r>
      <w:r w:rsidRPr="003769FB">
        <w:rPr>
          <w:rFonts w:ascii="Book Antiqua" w:hAnsi="Book Antiqua"/>
          <w:szCs w:val="24"/>
          <w:lang w:val="en-US"/>
        </w:rPr>
        <w:t>), and carboxymethylbutadienylhydroxychroman</w:t>
      </w:r>
      <w:r w:rsidR="004320D9" w:rsidRPr="003769FB">
        <w:rPr>
          <w:rFonts w:ascii="Book Antiqua" w:hAnsi="Book Antiqua"/>
          <w:szCs w:val="24"/>
          <w:lang w:val="en-US"/>
        </w:rPr>
        <w:t>ol</w:t>
      </w:r>
      <w:r w:rsidRPr="003769FB">
        <w:rPr>
          <w:rFonts w:ascii="Book Antiqua" w:hAnsi="Book Antiqua"/>
          <w:szCs w:val="24"/>
          <w:lang w:val="en-US"/>
        </w:rPr>
        <w:t xml:space="preserve"> (CMBenHC</w:t>
      </w:r>
      <w:r w:rsidR="00D35364" w:rsidRPr="003769FB">
        <w:rPr>
          <w:rFonts w:ascii="Book Antiqua" w:hAnsi="Book Antiqua"/>
          <w:szCs w:val="24"/>
          <w:lang w:val="en-US"/>
        </w:rPr>
        <w:t>; 5’</w:t>
      </w:r>
      <w:r w:rsidRPr="003769FB">
        <w:rPr>
          <w:rFonts w:ascii="Book Antiqua" w:hAnsi="Book Antiqua"/>
          <w:szCs w:val="24"/>
          <w:lang w:val="en-US"/>
        </w:rPr>
        <w:t xml:space="preserve">). This leads to the </w:t>
      </w:r>
      <w:r w:rsidRPr="003769FB">
        <w:rPr>
          <w:rFonts w:ascii="Book Antiqua" w:hAnsi="Book Antiqua"/>
          <w:szCs w:val="24"/>
          <w:lang w:val="en-US"/>
        </w:rPr>
        <w:lastRenderedPageBreak/>
        <w:t xml:space="preserve">conclusion that the side-chain of T3s is saturated before shortening. We speculate that auxiliary enzymes also needed for the degradation of unsaturated fatty acids, </w:t>
      </w:r>
      <w:r w:rsidRPr="003769FB">
        <w:rPr>
          <w:rFonts w:ascii="Book Antiqua" w:hAnsi="Book Antiqua"/>
          <w:i/>
          <w:szCs w:val="24"/>
          <w:lang w:val="en-US"/>
        </w:rPr>
        <w:t>e.g.</w:t>
      </w:r>
      <w:r w:rsidRPr="003769FB">
        <w:rPr>
          <w:rFonts w:ascii="Book Antiqua" w:hAnsi="Book Antiqua"/>
          <w:szCs w:val="24"/>
          <w:lang w:val="en-US"/>
        </w:rPr>
        <w:t xml:space="preserve"> 2,4-dienoyl-CoA reductase and 3,2-enoyl-CoA isomerase, are </w:t>
      </w:r>
      <w:r w:rsidR="003D50C3" w:rsidRPr="003769FB">
        <w:rPr>
          <w:rFonts w:ascii="Book Antiqua" w:hAnsi="Book Antiqua"/>
          <w:szCs w:val="24"/>
          <w:lang w:val="en-US"/>
        </w:rPr>
        <w:t xml:space="preserve">therefore required </w:t>
      </w:r>
      <w:r w:rsidRPr="003769FB">
        <w:rPr>
          <w:rFonts w:ascii="Book Antiqua" w:hAnsi="Book Antiqua"/>
          <w:szCs w:val="24"/>
          <w:lang w:val="en-US"/>
        </w:rPr>
        <w:t xml:space="preserve">for the saturation of the double bonds in the side chain of T3 metabolites, as </w:t>
      </w:r>
      <w:r w:rsidR="0023173D" w:rsidRPr="003769FB">
        <w:rPr>
          <w:rFonts w:ascii="Book Antiqua" w:hAnsi="Book Antiqua"/>
          <w:szCs w:val="24"/>
          <w:lang w:val="en-US"/>
        </w:rPr>
        <w:t xml:space="preserve">was </w:t>
      </w:r>
      <w:r w:rsidRPr="003769FB">
        <w:rPr>
          <w:rFonts w:ascii="Book Antiqua" w:hAnsi="Book Antiqua"/>
          <w:szCs w:val="24"/>
          <w:lang w:val="en-US"/>
        </w:rPr>
        <w:t xml:space="preserve">originally suggested by Birringer </w:t>
      </w:r>
      <w:r w:rsidR="003500AB" w:rsidRPr="003769FB">
        <w:rPr>
          <w:rFonts w:ascii="Book Antiqua" w:hAnsi="Book Antiqua"/>
          <w:i/>
          <w:szCs w:val="24"/>
          <w:lang w:val="en-US"/>
        </w:rPr>
        <w:t>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827988ea-9404-4ee2-a96e-4a5c6c9e6f00 PFBsYWNlaG9sZGVyPg0KICA8QWRkSW5WZXJzaW9uPjQuNC4wLjI4PC9BZGRJblZlcnNpb24+DQogIDxJZD44Mjc5ODhlYS05NDA0LTRlZTItYTk2ZS00YTVjNmM5ZTZmMDA8L0lkPg0KICA8RW50cmllcz4NCiAgICA8RW50cnk+DQogICAgICA8SWQ+MzFjNDk0ODItZmYxNS00MTMwLWE3OGMtYTJkNTdiZWFkOTE4PC9JZD4NCiAgICAgIDxSZWZlcmVuY2VJZD45ZDg4YmYwYS0xMDFmLTRmZTktODY0Zi05NGU2MmNhZmVkNjk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M4XTwvVGV4dD4NCiAgICA8L1RleHRVbml0Pg0KICA8L1RleHRVbml0cz4NCjwvUGxhY2Vob2xkZXI+</w:instrText>
      </w:r>
      <w:r w:rsidRPr="003769FB">
        <w:rPr>
          <w:rFonts w:ascii="Book Antiqua" w:hAnsi="Book Antiqua"/>
          <w:szCs w:val="24"/>
          <w:lang w:val="en-US"/>
        </w:rPr>
        <w:fldChar w:fldCharType="separate"/>
      </w:r>
      <w:bookmarkStart w:id="266" w:name="_CTVP001827988ea94044ee2a96e4a5c6c9e6f00"/>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7</w:t>
      </w:r>
      <w:r w:rsidR="00CC6BF1" w:rsidRPr="003769FB">
        <w:rPr>
          <w:rFonts w:ascii="Book Antiqua" w:hAnsi="Book Antiqua"/>
          <w:szCs w:val="24"/>
          <w:vertAlign w:val="superscript"/>
          <w:lang w:val="en-US"/>
        </w:rPr>
        <w:t>]</w:t>
      </w:r>
      <w:bookmarkEnd w:id="266"/>
      <w:r w:rsidRPr="003769FB">
        <w:rPr>
          <w:rFonts w:ascii="Book Antiqua" w:hAnsi="Book Antiqua"/>
          <w:szCs w:val="24"/>
          <w:lang w:val="en-US"/>
        </w:rPr>
        <w:fldChar w:fldCharType="end"/>
      </w:r>
      <w:r w:rsidRPr="003769FB">
        <w:rPr>
          <w:rFonts w:ascii="Book Antiqua" w:hAnsi="Book Antiqua"/>
          <w:szCs w:val="24"/>
          <w:lang w:val="en-US"/>
        </w:rPr>
        <w:t xml:space="preserve">. </w:t>
      </w:r>
    </w:p>
    <w:p w14:paraId="70BBB266" w14:textId="77777777" w:rsidR="00C17A77" w:rsidRPr="003769FB" w:rsidRDefault="00C17A77" w:rsidP="004D49D8">
      <w:pPr>
        <w:widowControl w:val="0"/>
        <w:tabs>
          <w:tab w:val="left" w:pos="2410"/>
        </w:tabs>
        <w:spacing w:after="0"/>
        <w:rPr>
          <w:rFonts w:ascii="Book Antiqua" w:hAnsi="Book Antiqua"/>
          <w:szCs w:val="24"/>
          <w:lang w:val="en-US" w:eastAsia="zh-CN"/>
        </w:rPr>
      </w:pPr>
    </w:p>
    <w:p w14:paraId="5DBE6B37" w14:textId="77777777" w:rsidR="002D15CE" w:rsidRPr="003769FB" w:rsidRDefault="002D15CE" w:rsidP="004D49D8">
      <w:pPr>
        <w:pStyle w:val="ad"/>
        <w:widowControl w:val="0"/>
        <w:spacing w:after="0" w:line="360" w:lineRule="auto"/>
        <w:rPr>
          <w:rFonts w:ascii="Book Antiqua" w:hAnsi="Book Antiqua"/>
          <w:i/>
          <w:szCs w:val="24"/>
          <w:lang w:val="en-US"/>
        </w:rPr>
      </w:pPr>
      <w:r w:rsidRPr="003769FB">
        <w:rPr>
          <w:rFonts w:ascii="Book Antiqua" w:hAnsi="Book Antiqua"/>
          <w:i/>
          <w:szCs w:val="24"/>
          <w:lang w:val="en-US"/>
        </w:rPr>
        <w:t>Intracellular compartmentation of vitamin E metabolism</w:t>
      </w:r>
    </w:p>
    <w:p w14:paraId="6D241550" w14:textId="17FB6B4D" w:rsidR="002D15CE" w:rsidRPr="003769FB" w:rsidRDefault="002D15CE" w:rsidP="004D49D8">
      <w:pPr>
        <w:widowControl w:val="0"/>
        <w:spacing w:after="0"/>
        <w:rPr>
          <w:rFonts w:ascii="Book Antiqua" w:hAnsi="Book Antiqua"/>
          <w:szCs w:val="24"/>
          <w:lang w:val="en-US" w:eastAsia="zh-CN"/>
        </w:rPr>
      </w:pPr>
      <w:r w:rsidRPr="003769FB">
        <w:rPr>
          <w:rFonts w:ascii="Book Antiqua" w:hAnsi="Book Antiqua"/>
          <w:szCs w:val="24"/>
          <w:lang w:val="en-US"/>
        </w:rPr>
        <w:t>Mustacich</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9136c82f-da80-4aa2-b6b9-c1c4a948e2eb PFBsYWNlaG9sZGVyPg0KICA8QWRkSW5WZXJzaW9uPjQuNC4wLjI4PC9BZGRJblZlcnNpb24+DQogIDxJZD45MTM2YzgyZi1kYTgwLTRhYTItYjZiOS1jMWM0YTk0OGUyZWI8L0lkPg0KICA8RW50cmllcz4NCiAgICA8RW50cnk+DQogICAgICA8SWQ+ZmVkMWRlZDEtYTE1NS00NThlLTgzMmEtNjljZTZjY2M0ZjA3PC9JZD4NCiAgICAgIDxSZWZlcmVuY2VJZD41OThmMWJiMi0wM2M3LTRhOGMtYjliOC01NmMzMDBkYWE2Z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zOV08L1RleHQ+DQogICAgPC9UZXh0VW5pdD4NCiAgPC9UZXh0VW5pdHM+DQo8L1BsYWNlaG9sZGVyPg==</w:instrText>
      </w:r>
      <w:r w:rsidRPr="003769FB">
        <w:rPr>
          <w:rFonts w:ascii="Book Antiqua" w:hAnsi="Book Antiqua"/>
          <w:szCs w:val="24"/>
          <w:lang w:val="en-US"/>
        </w:rPr>
        <w:fldChar w:fldCharType="separate"/>
      </w:r>
      <w:bookmarkStart w:id="267" w:name="_CTVP0019136c82fda804aa2b6b9c1c4a948e2eb"/>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8</w:t>
      </w:r>
      <w:r w:rsidR="00CC6BF1" w:rsidRPr="003769FB">
        <w:rPr>
          <w:rFonts w:ascii="Book Antiqua" w:hAnsi="Book Antiqua"/>
          <w:szCs w:val="24"/>
          <w:vertAlign w:val="superscript"/>
          <w:lang w:val="en-US"/>
        </w:rPr>
        <w:t>]</w:t>
      </w:r>
      <w:bookmarkEnd w:id="267"/>
      <w:r w:rsidRPr="003769FB">
        <w:rPr>
          <w:rFonts w:ascii="Book Antiqua" w:hAnsi="Book Antiqua"/>
          <w:szCs w:val="24"/>
          <w:lang w:val="en-US"/>
        </w:rPr>
        <w:fldChar w:fldCharType="end"/>
      </w:r>
      <w:r w:rsidRPr="003769FB">
        <w:rPr>
          <w:rFonts w:ascii="Book Antiqua" w:hAnsi="Book Antiqua"/>
          <w:szCs w:val="24"/>
          <w:lang w:val="en-US"/>
        </w:rPr>
        <w:t xml:space="preserve"> were the first </w:t>
      </w:r>
      <w:r w:rsidR="0023173D" w:rsidRPr="003769FB">
        <w:rPr>
          <w:rFonts w:ascii="Book Antiqua" w:hAnsi="Book Antiqua"/>
          <w:szCs w:val="24"/>
          <w:lang w:val="en-US"/>
        </w:rPr>
        <w:t xml:space="preserve">to </w:t>
      </w:r>
      <w:r w:rsidRPr="003769FB">
        <w:rPr>
          <w:rFonts w:ascii="Book Antiqua" w:hAnsi="Book Antiqua"/>
          <w:szCs w:val="24"/>
          <w:lang w:val="en-US"/>
        </w:rPr>
        <w:t>identif</w:t>
      </w:r>
      <w:r w:rsidR="0023173D" w:rsidRPr="003769FB">
        <w:rPr>
          <w:rFonts w:ascii="Book Antiqua" w:hAnsi="Book Antiqua"/>
          <w:szCs w:val="24"/>
          <w:lang w:val="en-US"/>
        </w:rPr>
        <w:t>y</w:t>
      </w:r>
      <w:r w:rsidRPr="003769FB">
        <w:rPr>
          <w:rFonts w:ascii="Book Antiqua" w:hAnsi="Book Antiqua"/>
          <w:szCs w:val="24"/>
          <w:lang w:val="en-US"/>
        </w:rPr>
        <w:t xml:space="preserve"> the intracellular compartmentation of vitamin E metabolism. Based on their work, the ω-hydroxylation </w:t>
      </w:r>
      <w:r w:rsidR="003D50C3" w:rsidRPr="003769FB">
        <w:rPr>
          <w:rFonts w:ascii="Book Antiqua" w:hAnsi="Book Antiqua"/>
          <w:szCs w:val="24"/>
          <w:lang w:val="en-US"/>
        </w:rPr>
        <w:t xml:space="preserve">catalyzed by alcohol dehydrogenase </w:t>
      </w:r>
      <w:r w:rsidRPr="003769FB">
        <w:rPr>
          <w:rFonts w:ascii="Book Antiqua" w:hAnsi="Book Antiqua"/>
          <w:szCs w:val="24"/>
          <w:lang w:val="en-US"/>
        </w:rPr>
        <w:t>(resulting in 13’</w:t>
      </w:r>
      <w:r w:rsidR="003D50C3" w:rsidRPr="003769FB">
        <w:rPr>
          <w:rFonts w:ascii="Book Antiqua" w:hAnsi="Book Antiqua"/>
          <w:szCs w:val="24"/>
          <w:lang w:val="en-US"/>
        </w:rPr>
        <w:t>-OH) and the following reaction</w:t>
      </w:r>
      <w:r w:rsidRPr="003769FB">
        <w:rPr>
          <w:rFonts w:ascii="Book Antiqua" w:hAnsi="Book Antiqua"/>
          <w:szCs w:val="24"/>
          <w:lang w:val="en-US"/>
        </w:rPr>
        <w:t xml:space="preserve"> </w:t>
      </w:r>
      <w:r w:rsidR="003D50C3" w:rsidRPr="003769FB">
        <w:rPr>
          <w:rFonts w:ascii="Book Antiqua" w:hAnsi="Book Antiqua"/>
          <w:szCs w:val="24"/>
          <w:lang w:val="en-US"/>
        </w:rPr>
        <w:t xml:space="preserve">catalyzed by </w:t>
      </w:r>
      <w:r w:rsidRPr="003769FB">
        <w:rPr>
          <w:rFonts w:ascii="Book Antiqua" w:hAnsi="Book Antiqua"/>
          <w:szCs w:val="24"/>
          <w:lang w:val="en-US"/>
        </w:rPr>
        <w:t xml:space="preserve">aldehyde dehydrogenase (forming 13’-COOH), take place </w:t>
      </w:r>
      <w:r w:rsidR="003D50C3" w:rsidRPr="003769FB">
        <w:rPr>
          <w:rFonts w:ascii="Book Antiqua" w:hAnsi="Book Antiqua"/>
          <w:szCs w:val="24"/>
          <w:lang w:val="en-US"/>
        </w:rPr>
        <w:t xml:space="preserve">at </w:t>
      </w:r>
      <w:r w:rsidRPr="003769FB">
        <w:rPr>
          <w:rFonts w:ascii="Book Antiqua" w:hAnsi="Book Antiqua"/>
          <w:szCs w:val="24"/>
          <w:lang w:val="en-US"/>
        </w:rPr>
        <w:t xml:space="preserve">the endoplasmic reticulum. The carboxylated side-chain of </w:t>
      </w:r>
      <w:r w:rsidR="00FB598F" w:rsidRPr="003769FB">
        <w:rPr>
          <w:rFonts w:ascii="Book Antiqua" w:hAnsi="Book Antiqua"/>
          <w:szCs w:val="24"/>
          <w:lang w:val="en-US"/>
        </w:rPr>
        <w:t>TOH</w:t>
      </w:r>
      <w:r w:rsidRPr="003769FB">
        <w:rPr>
          <w:rFonts w:ascii="Book Antiqua" w:hAnsi="Book Antiqua"/>
          <w:szCs w:val="24"/>
          <w:lang w:val="en-US"/>
        </w:rPr>
        <w:t xml:space="preserve">s </w:t>
      </w:r>
      <w:r w:rsidR="00016A60" w:rsidRPr="003769FB">
        <w:rPr>
          <w:rFonts w:ascii="Book Antiqua" w:hAnsi="Book Antiqua"/>
          <w:szCs w:val="24"/>
          <w:lang w:val="en-US"/>
        </w:rPr>
        <w:t xml:space="preserve">are similar in structure to </w:t>
      </w:r>
      <w:r w:rsidRPr="003769FB">
        <w:rPr>
          <w:rFonts w:ascii="Book Antiqua" w:hAnsi="Book Antiqua"/>
          <w:szCs w:val="24"/>
          <w:lang w:val="en-US"/>
        </w:rPr>
        <w:t xml:space="preserve">2-methyl branched-chain fatty acids, which are subsequently </w:t>
      </w:r>
      <w:r w:rsidR="008B5265" w:rsidRPr="003769FB">
        <w:rPr>
          <w:rFonts w:ascii="Book Antiqua" w:hAnsi="Book Antiqua"/>
          <w:szCs w:val="24"/>
          <w:lang w:val="en-US"/>
        </w:rPr>
        <w:t xml:space="preserve">β-oxidized in peroxisomes </w:t>
      </w:r>
      <w:r w:rsidR="0023173D" w:rsidRPr="003769FB">
        <w:rPr>
          <w:rFonts w:ascii="Book Antiqua" w:hAnsi="Book Antiqua"/>
          <w:szCs w:val="24"/>
          <w:lang w:val="en-US"/>
        </w:rPr>
        <w:t>by</w:t>
      </w:r>
      <w:r w:rsidRPr="003769FB">
        <w:rPr>
          <w:rFonts w:ascii="Book Antiqua" w:hAnsi="Book Antiqua"/>
          <w:szCs w:val="24"/>
          <w:lang w:val="en-US"/>
        </w:rPr>
        <w:t xml:space="preserve"> their activation to an acyl-CoA ester</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6e817b47-a113-4afe-89b5-43351d4126eb PFBsYWNlaG9sZGVyPg0KICA8QWRkSW5WZXJzaW9uPjQuNC4wLjI4PC9BZGRJblZlcnNpb24+DQogIDxJZD42ZTgxN2I0Ny1hMTEzLTRhZmUtODliNS00MzM1MWQ0MTI2ZWI8L0lkPg0KICA8RW50cmllcz4NCiAgICA8RW50cnk+DQogICAgICA8SWQ+NWUwN2MyY2ItMTM3MS00YjBjLWFiMWMtNDY5ZGQ5ZTg5YmMwPC9JZD4NCiAgICAgIDxSZWZlcmVuY2VJZD41OThmMWJiMi0wM2M3LTRhOGMtYjliOC01NmMzMDBkYWE2Z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zOV08L1RleHQ+DQogICAgPC9UZXh0VW5pdD4NCiAgPC9UZXh0VW5pdHM+DQo8L1BsYWNlaG9sZGVyPg==</w:instrText>
      </w:r>
      <w:r w:rsidRPr="003769FB">
        <w:rPr>
          <w:rFonts w:ascii="Book Antiqua" w:hAnsi="Book Antiqua"/>
          <w:szCs w:val="24"/>
          <w:lang w:val="en-US"/>
        </w:rPr>
        <w:fldChar w:fldCharType="separate"/>
      </w:r>
      <w:bookmarkStart w:id="268" w:name="_CTVP0016e817b47a1134afe89b543351d4126eb"/>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8</w:t>
      </w:r>
      <w:r w:rsidR="00CC6BF1" w:rsidRPr="003769FB">
        <w:rPr>
          <w:rFonts w:ascii="Book Antiqua" w:hAnsi="Book Antiqua"/>
          <w:szCs w:val="24"/>
          <w:vertAlign w:val="superscript"/>
          <w:lang w:val="en-US"/>
        </w:rPr>
        <w:t>]</w:t>
      </w:r>
      <w:bookmarkEnd w:id="268"/>
      <w:r w:rsidRPr="003769FB">
        <w:rPr>
          <w:rFonts w:ascii="Book Antiqua" w:hAnsi="Book Antiqua"/>
          <w:szCs w:val="24"/>
          <w:lang w:val="en-US"/>
        </w:rPr>
        <w:fldChar w:fldCharType="end"/>
      </w:r>
      <w:r w:rsidRPr="003769FB">
        <w:rPr>
          <w:rFonts w:ascii="Book Antiqua" w:hAnsi="Book Antiqua"/>
          <w:szCs w:val="24"/>
          <w:lang w:val="en-US"/>
        </w:rPr>
        <w:t xml:space="preserve">. This pattern seems to </w:t>
      </w:r>
      <w:r w:rsidR="0023173D" w:rsidRPr="003769FB">
        <w:rPr>
          <w:rFonts w:ascii="Book Antiqua" w:hAnsi="Book Antiqua"/>
          <w:szCs w:val="24"/>
          <w:lang w:val="en-US"/>
        </w:rPr>
        <w:t xml:space="preserve">also characterize </w:t>
      </w:r>
      <w:r w:rsidR="006319DB" w:rsidRPr="003769FB">
        <w:rPr>
          <w:rFonts w:ascii="Book Antiqua" w:hAnsi="Book Antiqua"/>
          <w:szCs w:val="24"/>
          <w:lang w:val="en-US"/>
        </w:rPr>
        <w:t xml:space="preserve">degradation of </w:t>
      </w:r>
      <w:r w:rsidRPr="003769FB">
        <w:rPr>
          <w:rFonts w:ascii="Book Antiqua" w:hAnsi="Book Antiqua"/>
          <w:szCs w:val="24"/>
          <w:lang w:val="en-US"/>
        </w:rPr>
        <w:t>LCMs as two cycles of peroxisomal β-oxidation (resulting in 11’-COOH and 9’-COOH) with separation of propionyl-CoA or acetyl-CoA were suggested for TOH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1de4b86a-bdc1-41c8-bba7-32dbc19d8be8 PFBsYWNlaG9sZGVyPg0KICA8QWRkSW5WZXJzaW9uPjQuNC4wLjI4PC9BZGRJblZlcnNpb24+DQogIDxJZD4xZGU0Yjg2YS1iZGMxLTQxYzgtYmJhNy0zMmRiYzE5ZDhiZTg8L0lkPg0KICA8RW50cmllcz4NCiAgICA8RW50cnk+DQogICAgICA8SWQ+NWUwN2MyY2ItMTM3MS00YjBjLWFiMWMtNDY5ZGQ5ZTg5YmMwPC9JZD4NCiAgICAgIDxSZWZlcmVuY2VJZD41OThmMWJiMi0wM2M3LTRhOGMtYjliOC01NmMzMDBkYWE2Z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zOV08L1RleHQ+DQogICAgPC9UZXh0VW5pdD4NCiAgPC9UZXh0VW5pdHM+DQo8L1BsYWNlaG9sZGVyPg==</w:instrText>
      </w:r>
      <w:r w:rsidRPr="003769FB">
        <w:rPr>
          <w:rFonts w:ascii="Book Antiqua" w:hAnsi="Book Antiqua"/>
          <w:szCs w:val="24"/>
          <w:lang w:val="en-US"/>
        </w:rPr>
        <w:fldChar w:fldCharType="separate"/>
      </w:r>
      <w:bookmarkStart w:id="269" w:name="_CTVP0011de4b86abdc141c8bba732dbc19d8be8"/>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8</w:t>
      </w:r>
      <w:r w:rsidR="00CC6BF1" w:rsidRPr="003769FB">
        <w:rPr>
          <w:rFonts w:ascii="Book Antiqua" w:hAnsi="Book Antiqua"/>
          <w:szCs w:val="24"/>
          <w:vertAlign w:val="superscript"/>
          <w:lang w:val="en-US"/>
        </w:rPr>
        <w:t>]</w:t>
      </w:r>
      <w:bookmarkEnd w:id="269"/>
      <w:r w:rsidRPr="003769FB">
        <w:rPr>
          <w:rFonts w:ascii="Book Antiqua" w:hAnsi="Book Antiqua"/>
          <w:szCs w:val="24"/>
          <w:lang w:val="en-US"/>
        </w:rPr>
        <w:fldChar w:fldCharType="end"/>
      </w:r>
      <w:r w:rsidRPr="003769FB">
        <w:rPr>
          <w:rFonts w:ascii="Book Antiqua" w:hAnsi="Book Antiqua"/>
          <w:szCs w:val="24"/>
          <w:lang w:val="en-US"/>
        </w:rPr>
        <w:t>. Cho</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1e5fbb3e-e2e8-497f-bfb6-1195c3dc9eb8 PFBsYWNlaG9sZGVyPg0KICA8QWRkSW5WZXJzaW9uPjQuNC4wLjI4PC9BZGRJblZlcnNpb24+DQogIDxJZD4xZTVmYmIzZS1lMmU4LTQ5N2YtYmZiNi0xMTk1YzNkYzllYjg8L0lkPg0KICA8RW50cmllcz4NCiAgICA8RW50cnk+DQogICAgICA8SWQ+NWZiYzZjY2UtYTBjMC00YTNhLTg2NWQtNzA3MWQ3ZDBiNzY5PC9JZD4NCiAgICAgIDxSZWZlcmVuY2VJZD5mYTNmZTRhOC0wMjkyLTQ2OGMtOGYwZi1hMjQwNjk1MmE0NGM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TddPC9UZXh0Pg0KICAgIDwvVGV4dFVuaXQ+DQogIDwvVGV4dFVuaXRzPg0KPC9QbGFjZWhvbGRlcj4=</w:instrText>
      </w:r>
      <w:r w:rsidRPr="003769FB">
        <w:rPr>
          <w:rFonts w:ascii="Book Antiqua" w:hAnsi="Book Antiqua"/>
          <w:szCs w:val="24"/>
          <w:lang w:val="en-US"/>
        </w:rPr>
        <w:fldChar w:fldCharType="separate"/>
      </w:r>
      <w:bookmarkStart w:id="270" w:name="_CTVP0011e5fbb3ee2e8497fbfb61195c3dc9eb8"/>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56</w:t>
      </w:r>
      <w:r w:rsidR="00CC6BF1" w:rsidRPr="003769FB">
        <w:rPr>
          <w:rFonts w:ascii="Book Antiqua" w:hAnsi="Book Antiqua"/>
          <w:szCs w:val="24"/>
          <w:vertAlign w:val="superscript"/>
          <w:lang w:val="en-US"/>
        </w:rPr>
        <w:t>]</w:t>
      </w:r>
      <w:bookmarkEnd w:id="270"/>
      <w:r w:rsidRPr="003769FB">
        <w:rPr>
          <w:rFonts w:ascii="Book Antiqua" w:hAnsi="Book Antiqua"/>
          <w:szCs w:val="24"/>
          <w:lang w:val="en-US"/>
        </w:rPr>
        <w:fldChar w:fldCharType="end"/>
      </w:r>
      <w:r w:rsidRPr="003769FB">
        <w:rPr>
          <w:rFonts w:ascii="Book Antiqua" w:hAnsi="Book Antiqua"/>
          <w:szCs w:val="24"/>
          <w:lang w:val="en-US"/>
        </w:rPr>
        <w:t xml:space="preserve"> noted that the sterol carrier protein-x (SCP-x) is involved in peroxisomal oxidation of branched-chain lipids, serves as a peroxisomal 3-ketoacyl-CoA thiolase</w:t>
      </w:r>
      <w:r w:rsidR="00961280" w:rsidRPr="003769FB">
        <w:rPr>
          <w:rFonts w:ascii="Book Antiqua" w:hAnsi="Book Antiqua"/>
          <w:szCs w:val="24"/>
          <w:lang w:val="en-US"/>
        </w:rPr>
        <w:t>,</w:t>
      </w:r>
      <w:r w:rsidRPr="003769FB">
        <w:rPr>
          <w:rFonts w:ascii="Book Antiqua" w:hAnsi="Book Antiqua"/>
          <w:szCs w:val="24"/>
          <w:lang w:val="en-US"/>
        </w:rPr>
        <w:t xml:space="preserve"> and shows reduced expression in response to pregnane X receptor (PXR) activation (for further details on PXR and vitamin E interactions, see </w:t>
      </w:r>
      <w:r w:rsidR="003D50C3" w:rsidRPr="003769FB">
        <w:rPr>
          <w:rFonts w:ascii="Book Antiqua" w:hAnsi="Book Antiqua"/>
          <w:szCs w:val="24"/>
          <w:lang w:val="en-US"/>
        </w:rPr>
        <w:t xml:space="preserve">the </w:t>
      </w:r>
      <w:r w:rsidRPr="003769FB">
        <w:rPr>
          <w:rFonts w:ascii="Book Antiqua" w:hAnsi="Book Antiqua"/>
          <w:szCs w:val="24"/>
          <w:lang w:val="en-US"/>
        </w:rPr>
        <w:t xml:space="preserve">section </w:t>
      </w:r>
      <w:r w:rsidR="0023173D" w:rsidRPr="003769FB">
        <w:rPr>
          <w:rFonts w:ascii="Book Antiqua" w:hAnsi="Book Antiqua"/>
          <w:szCs w:val="24"/>
          <w:lang w:val="en-US"/>
        </w:rPr>
        <w:t xml:space="preserve">on </w:t>
      </w:r>
      <w:r w:rsidRPr="003769FB">
        <w:rPr>
          <w:rFonts w:ascii="Book Antiqua" w:hAnsi="Book Antiqua"/>
          <w:szCs w:val="24"/>
          <w:lang w:val="en-US"/>
        </w:rPr>
        <w:t xml:space="preserve">CYP3A4 in chapter “Metabolism of vitamin E”). Based on their data the authors suggested that </w:t>
      </w:r>
      <w:r w:rsidR="003D50C3" w:rsidRPr="003769FB">
        <w:rPr>
          <w:rFonts w:ascii="Book Antiqua" w:hAnsi="Book Antiqua"/>
          <w:szCs w:val="24"/>
          <w:lang w:val="en-US"/>
        </w:rPr>
        <w:t>SCP-x</w:t>
      </w:r>
      <w:r w:rsidRPr="003769FB">
        <w:rPr>
          <w:rFonts w:ascii="Book Antiqua" w:hAnsi="Book Antiqua"/>
          <w:szCs w:val="24"/>
          <w:lang w:val="en-US"/>
        </w:rPr>
        <w:t xml:space="preserve"> is involved in the formation of vitamin E metabolites. </w:t>
      </w:r>
      <w:r w:rsidR="0023173D" w:rsidRPr="003769FB">
        <w:rPr>
          <w:rFonts w:ascii="Book Antiqua" w:hAnsi="Book Antiqua"/>
          <w:szCs w:val="24"/>
          <w:lang w:val="en-US"/>
        </w:rPr>
        <w:t>It</w:t>
      </w:r>
      <w:r w:rsidRPr="003769FB">
        <w:rPr>
          <w:rFonts w:ascii="Book Antiqua" w:hAnsi="Book Antiqua"/>
          <w:szCs w:val="24"/>
          <w:lang w:val="en-US"/>
        </w:rPr>
        <w:t xml:space="preserve"> is not known </w:t>
      </w:r>
      <w:r w:rsidR="0023173D" w:rsidRPr="003769FB">
        <w:rPr>
          <w:rFonts w:ascii="Book Antiqua" w:hAnsi="Book Antiqua"/>
          <w:szCs w:val="24"/>
          <w:lang w:val="en-US"/>
        </w:rPr>
        <w:t xml:space="preserve">yet </w:t>
      </w:r>
      <w:r w:rsidRPr="003769FB">
        <w:rPr>
          <w:rFonts w:ascii="Book Antiqua" w:hAnsi="Book Antiqua"/>
          <w:szCs w:val="24"/>
          <w:lang w:val="en-US"/>
        </w:rPr>
        <w:t>whether LCMs are transported into peroxisomes as ’free’</w:t>
      </w:r>
      <w:r w:rsidR="003D50C3" w:rsidRPr="003769FB">
        <w:rPr>
          <w:rFonts w:ascii="Book Antiqua" w:hAnsi="Book Antiqua"/>
          <w:szCs w:val="24"/>
          <w:lang w:val="en-US"/>
        </w:rPr>
        <w:t xml:space="preserve"> molecules or as CoA </w:t>
      </w:r>
      <w:r w:rsidRPr="003769FB">
        <w:rPr>
          <w:rFonts w:ascii="Book Antiqua" w:hAnsi="Book Antiqua"/>
          <w:szCs w:val="24"/>
          <w:lang w:val="en-US"/>
        </w:rPr>
        <w:t>esters</w:t>
      </w:r>
      <w:r w:rsidR="0023173D" w:rsidRPr="003769FB">
        <w:rPr>
          <w:rFonts w:ascii="Book Antiqua" w:hAnsi="Book Antiqua"/>
          <w:szCs w:val="24"/>
          <w:lang w:val="en-US"/>
        </w:rPr>
        <w:t>,</w:t>
      </w:r>
      <w:r w:rsidRPr="003769FB">
        <w:rPr>
          <w:rFonts w:ascii="Book Antiqua" w:hAnsi="Book Antiqua"/>
          <w:szCs w:val="24"/>
          <w:lang w:val="en-US"/>
        </w:rPr>
        <w:t xml:space="preserve"> as </w:t>
      </w:r>
      <w:r w:rsidR="0023173D" w:rsidRPr="003769FB">
        <w:rPr>
          <w:rFonts w:ascii="Book Antiqua" w:hAnsi="Book Antiqua"/>
          <w:szCs w:val="24"/>
          <w:lang w:val="en-US"/>
        </w:rPr>
        <w:t xml:space="preserve">it </w:t>
      </w:r>
      <w:r w:rsidRPr="003769FB">
        <w:rPr>
          <w:rFonts w:ascii="Book Antiqua" w:hAnsi="Book Antiqua"/>
          <w:szCs w:val="24"/>
          <w:lang w:val="en-US"/>
        </w:rPr>
        <w:t>is known for long-chain, very long-chain or branched-chain fatty acid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0781460b-0b2d-4bcd-8e2c-259ae76dfd5d PFBsYWNlaG9sZGVyPg0KICA8QWRkSW5WZXJzaW9uPjQuNC4wLjI4PC9BZGRJblZlcnNpb24+DQogIDxJZD4wNzgxNDYwYi0wYjJkLTRiY2QtOGUyYy0yNTlhZTc2ZGZkNWQ8L0lkPg0KICA8RW50cmllcz4NCiAgICA8RW50cnk+DQogICAgICA8SWQ+ZTA4YmFhZjEtNTk4OS00ZTgxLTk0N2YtNTA0YWJiNDhkMWVkPC9JZD4NCiAgICAgIDxSZWZlcmVuY2VJZD5lODUzYzA1Zi1hZTYzLTQyNDctYmZlOC05ODllMmUwYzBkY2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TldPC9UZXh0Pg0KICAgIDwvVGV4dFVuaXQ+DQogIDwvVGV4dFVuaXRzPg0KPC9QbGFjZWhvbGRlcj4=</w:instrText>
      </w:r>
      <w:r w:rsidRPr="003769FB">
        <w:rPr>
          <w:rFonts w:ascii="Book Antiqua" w:hAnsi="Book Antiqua"/>
          <w:szCs w:val="24"/>
          <w:lang w:val="en-US"/>
        </w:rPr>
        <w:fldChar w:fldCharType="separate"/>
      </w:r>
      <w:bookmarkStart w:id="271" w:name="_CTVP0010781460b0b2d4bcd8e2c259ae76dfd5d"/>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58</w:t>
      </w:r>
      <w:r w:rsidR="00CC6BF1" w:rsidRPr="003769FB">
        <w:rPr>
          <w:rFonts w:ascii="Book Antiqua" w:hAnsi="Book Antiqua"/>
          <w:szCs w:val="24"/>
          <w:vertAlign w:val="superscript"/>
          <w:lang w:val="en-US"/>
        </w:rPr>
        <w:t>]</w:t>
      </w:r>
      <w:bookmarkEnd w:id="271"/>
      <w:r w:rsidRPr="003769FB">
        <w:rPr>
          <w:rFonts w:ascii="Book Antiqua" w:hAnsi="Book Antiqua"/>
          <w:szCs w:val="24"/>
          <w:lang w:val="en-US"/>
        </w:rPr>
        <w:fldChar w:fldCharType="end"/>
      </w:r>
      <w:r w:rsidRPr="003769FB">
        <w:rPr>
          <w:rFonts w:ascii="Book Antiqua" w:hAnsi="Book Antiqua"/>
          <w:szCs w:val="24"/>
          <w:lang w:val="en-US"/>
        </w:rPr>
        <w:t xml:space="preserve">. Based on knowledge </w:t>
      </w:r>
      <w:r w:rsidR="0023173D" w:rsidRPr="003769FB">
        <w:rPr>
          <w:rFonts w:ascii="Book Antiqua" w:hAnsi="Book Antiqua"/>
          <w:szCs w:val="24"/>
          <w:lang w:val="en-US"/>
        </w:rPr>
        <w:t xml:space="preserve">of </w:t>
      </w:r>
      <w:r w:rsidR="003D50C3" w:rsidRPr="003769FB">
        <w:rPr>
          <w:rFonts w:ascii="Book Antiqua" w:hAnsi="Book Antiqua"/>
          <w:szCs w:val="24"/>
          <w:lang w:val="en-US"/>
        </w:rPr>
        <w:t>the</w:t>
      </w:r>
      <w:r w:rsidRPr="003769FB">
        <w:rPr>
          <w:rFonts w:ascii="Book Antiqua" w:hAnsi="Book Antiqua"/>
          <w:szCs w:val="24"/>
          <w:lang w:val="en-US"/>
        </w:rPr>
        <w:t xml:space="preserve"> transport of very long-chain acyl-CoA into the peroxisomes </w:t>
      </w:r>
      <w:r w:rsidRPr="003769FB">
        <w:rPr>
          <w:rFonts w:ascii="Book Antiqua" w:hAnsi="Book Antiqua"/>
          <w:i/>
          <w:szCs w:val="24"/>
          <w:lang w:val="en-US"/>
        </w:rPr>
        <w:t>via</w:t>
      </w:r>
      <w:r w:rsidRPr="003769FB">
        <w:rPr>
          <w:rFonts w:ascii="Book Antiqua" w:hAnsi="Book Antiqua"/>
          <w:szCs w:val="24"/>
          <w:lang w:val="en-US"/>
        </w:rPr>
        <w:t xml:space="preserve"> ABCD</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c2892c9c-96cb-4e9d-a8f9-f196ae34d0fc PFBsYWNlaG9sZGVyPg0KICA8QWRkSW5WZXJzaW9uPjQuNC4wLjI4PC9BZGRJblZlcnNpb24+DQogIDxJZD5jMjg5MmM5Yy05NmNiLTRlOWQtYThmOS1mMTk2YWUzNGQwZmM8L0lkPg0KICA8RW50cmllcz4NCiAgICA8RW50cnk+DQogICAgICA8SWQ+Y2I2NjIwMmQtMjBmYy00ZTE0LWJiNTAtZjFlMDU0NTQ3OWFiPC9JZD4NCiAgICAgIDxSZWZlcmVuY2VJZD5kYzg4N2YzNS0yMGFjLTQzZDktYTIwZS05ZDA2ZWFhYjM4MTI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jBdPC9UZXh0Pg0KICAgIDwvVGV4dFVuaXQ+DQogIDwvVGV4dFVuaXRzPg0KPC9QbGFjZWhvbGRlcj4=</w:instrText>
      </w:r>
      <w:r w:rsidRPr="003769FB">
        <w:rPr>
          <w:rFonts w:ascii="Book Antiqua" w:hAnsi="Book Antiqua"/>
          <w:szCs w:val="24"/>
          <w:lang w:val="en-US"/>
        </w:rPr>
        <w:fldChar w:fldCharType="separate"/>
      </w:r>
      <w:bookmarkStart w:id="272" w:name="_CTVP001c2892c9c96cb4e9da8f9f196ae34d0fc"/>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59</w:t>
      </w:r>
      <w:r w:rsidR="00CC6BF1" w:rsidRPr="003769FB">
        <w:rPr>
          <w:rFonts w:ascii="Book Antiqua" w:hAnsi="Book Antiqua"/>
          <w:szCs w:val="24"/>
          <w:vertAlign w:val="superscript"/>
          <w:lang w:val="en-US"/>
        </w:rPr>
        <w:t>]</w:t>
      </w:r>
      <w:bookmarkEnd w:id="272"/>
      <w:r w:rsidRPr="003769FB">
        <w:rPr>
          <w:rFonts w:ascii="Book Antiqua" w:hAnsi="Book Antiqua"/>
          <w:szCs w:val="24"/>
          <w:lang w:val="en-US"/>
        </w:rPr>
        <w:fldChar w:fldCharType="end"/>
      </w:r>
      <w:r w:rsidRPr="003769FB">
        <w:rPr>
          <w:rFonts w:ascii="Book Antiqua" w:hAnsi="Book Antiqua"/>
          <w:szCs w:val="24"/>
          <w:lang w:val="en-US"/>
        </w:rPr>
        <w:t xml:space="preserve">, an involvement of related proteins </w:t>
      </w:r>
      <w:r w:rsidR="003D50C3" w:rsidRPr="003769FB">
        <w:rPr>
          <w:rFonts w:ascii="Book Antiqua" w:hAnsi="Book Antiqua"/>
          <w:szCs w:val="24"/>
          <w:lang w:val="en-US"/>
        </w:rPr>
        <w:t xml:space="preserve">for the </w:t>
      </w:r>
      <w:r w:rsidRPr="003769FB">
        <w:rPr>
          <w:rFonts w:ascii="Book Antiqua" w:hAnsi="Book Antiqua"/>
          <w:szCs w:val="24"/>
          <w:lang w:val="en-US"/>
        </w:rPr>
        <w:t xml:space="preserve">import </w:t>
      </w:r>
      <w:r w:rsidR="003D50C3" w:rsidRPr="003769FB">
        <w:rPr>
          <w:rFonts w:ascii="Book Antiqua" w:hAnsi="Book Antiqua"/>
          <w:szCs w:val="24"/>
          <w:lang w:val="en-US"/>
        </w:rPr>
        <w:t xml:space="preserve">of </w:t>
      </w:r>
      <w:r w:rsidRPr="003769FB">
        <w:rPr>
          <w:rFonts w:ascii="Book Antiqua" w:hAnsi="Book Antiqua"/>
          <w:szCs w:val="24"/>
          <w:lang w:val="en-US"/>
        </w:rPr>
        <w:t>vitamin E metabolites could be possible. As the last degradation steps are located in the mitochondria</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f04b7f27-af2e-4507-aaba-6a9f3bf550ba PFBsYWNlaG9sZGVyPg0KICA8QWRkSW5WZXJzaW9uPjQuNC4wLjI4PC9BZGRJblZlcnNpb24+DQogIDxJZD5mMDRiN2YyNy1hZjJlLTQ1MDctYWFiYS02YTlmM2JmNTUwYmE8L0lkPg0KICA8RW50cmllcz4NCiAgICA8RW50cnk+DQogICAgICA8SWQ+NWUwN2MyY2ItMTM3MS00YjBjLWFiMWMtNDY5ZGQ5ZTg5YmMwPC9JZD4NCiAgICAgIDxSZWZlcmVuY2VJZD41OThmMWJiMi0wM2M3LTRhOGMtYjliOC01NmMzMDBkYWE2Z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zOV08L1RleHQ+DQogICAgPC9UZXh0VW5pdD4NCiAgPC9UZXh0VW5pdHM+DQo8L1BsYWNlaG9sZGVyPg==</w:instrText>
      </w:r>
      <w:r w:rsidRPr="003769FB">
        <w:rPr>
          <w:rFonts w:ascii="Book Antiqua" w:hAnsi="Book Antiqua"/>
          <w:szCs w:val="24"/>
          <w:lang w:val="en-US"/>
        </w:rPr>
        <w:fldChar w:fldCharType="separate"/>
      </w:r>
      <w:bookmarkStart w:id="273" w:name="_CTVP001f04b7f27af2e4507aaba6a9f3bf550ba"/>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8</w:t>
      </w:r>
      <w:r w:rsidR="00CC6BF1" w:rsidRPr="003769FB">
        <w:rPr>
          <w:rFonts w:ascii="Book Antiqua" w:hAnsi="Book Antiqua"/>
          <w:szCs w:val="24"/>
          <w:vertAlign w:val="superscript"/>
          <w:lang w:val="en-US"/>
        </w:rPr>
        <w:t>]</w:t>
      </w:r>
      <w:bookmarkEnd w:id="273"/>
      <w:r w:rsidRPr="003769FB">
        <w:rPr>
          <w:rFonts w:ascii="Book Antiqua" w:hAnsi="Book Antiqua"/>
          <w:szCs w:val="24"/>
          <w:lang w:val="en-US"/>
        </w:rPr>
        <w:fldChar w:fldCharType="end"/>
      </w:r>
      <w:r w:rsidR="0023173D" w:rsidRPr="003769FB">
        <w:rPr>
          <w:rFonts w:ascii="Book Antiqua" w:hAnsi="Book Antiqua"/>
          <w:szCs w:val="24"/>
          <w:lang w:val="en-US"/>
        </w:rPr>
        <w:t>,</w:t>
      </w:r>
      <w:r w:rsidRPr="003769FB">
        <w:rPr>
          <w:rFonts w:ascii="Book Antiqua" w:hAnsi="Book Antiqua"/>
          <w:szCs w:val="24"/>
          <w:lang w:val="en-US"/>
        </w:rPr>
        <w:t xml:space="preserve"> the transport </w:t>
      </w:r>
      <w:r w:rsidR="0023173D" w:rsidRPr="003769FB">
        <w:rPr>
          <w:rFonts w:ascii="Book Antiqua" w:hAnsi="Book Antiqua"/>
          <w:szCs w:val="24"/>
          <w:lang w:val="en-US"/>
        </w:rPr>
        <w:t xml:space="preserve">mechanisms </w:t>
      </w:r>
      <w:r w:rsidRPr="003769FB">
        <w:rPr>
          <w:rFonts w:ascii="Book Antiqua" w:hAnsi="Book Antiqua"/>
          <w:szCs w:val="24"/>
          <w:lang w:val="en-US"/>
        </w:rPr>
        <w:t xml:space="preserve">out of peroxisomes and the subsequent import into mitochondria </w:t>
      </w:r>
      <w:r w:rsidR="0023173D" w:rsidRPr="003769FB">
        <w:rPr>
          <w:rFonts w:ascii="Book Antiqua" w:hAnsi="Book Antiqua"/>
          <w:szCs w:val="24"/>
          <w:lang w:val="en-US"/>
        </w:rPr>
        <w:t xml:space="preserve">also </w:t>
      </w:r>
      <w:r w:rsidRPr="003769FB">
        <w:rPr>
          <w:rFonts w:ascii="Book Antiqua" w:hAnsi="Book Antiqua"/>
          <w:szCs w:val="24"/>
          <w:lang w:val="en-US"/>
        </w:rPr>
        <w:t xml:space="preserve">needs to be unraveled. The import into mitochondria might occur through carnithin-acyl-transferases, as </w:t>
      </w:r>
      <w:r w:rsidR="0020415C" w:rsidRPr="003769FB">
        <w:rPr>
          <w:rFonts w:ascii="Book Antiqua" w:hAnsi="Book Antiqua"/>
          <w:szCs w:val="24"/>
          <w:lang w:val="en-US"/>
        </w:rPr>
        <w:t xml:space="preserve">reported </w:t>
      </w:r>
      <w:r w:rsidRPr="003769FB">
        <w:rPr>
          <w:rFonts w:ascii="Book Antiqua" w:hAnsi="Book Antiqua"/>
          <w:szCs w:val="24"/>
          <w:lang w:val="en-US"/>
        </w:rPr>
        <w:t>for metabolites of vitamin K</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cf167af2-7ca4-42a4-8399-d1e76eca7226 PFBsYWNlaG9sZGVyPg0KICA8QWRkSW5WZXJzaW9uPjQuNC4wLjI4PC9BZGRJblZlcnNpb24+DQogIDxJZD5jZjE2N2FmMi03Y2E0LTQyYTQtODM5OS1kMWU3NmVjYTcyMjY8L0lkPg0KICA8RW50cmllcz4NCiAgICA8RW50cnk+DQogICAgICA8SWQ+MmMzMDI1YTktZGZmNy00OGRkLTgzODYtMmIyYTQ2YTYyYmU3PC9JZD4NCiAgICAgIDxSZWZlcmVuY2VJZD42OTI0NWY0MC04MGExLTQwYzYtODA2Yy05NWYyYjIwZjIxNG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2MV08L1RleHQ+DQogICAgPC9UZXh0VW5pdD4NCiAgPC9UZXh0VW5pdHM+DQo8L1BsYWNlaG9sZGVyPg==</w:instrText>
      </w:r>
      <w:r w:rsidRPr="003769FB">
        <w:rPr>
          <w:rFonts w:ascii="Book Antiqua" w:hAnsi="Book Antiqua"/>
          <w:szCs w:val="24"/>
          <w:lang w:val="en-US"/>
        </w:rPr>
        <w:fldChar w:fldCharType="separate"/>
      </w:r>
      <w:bookmarkStart w:id="274" w:name="_CTVP001cf167af27ca442a48399d1e76eca7226"/>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60</w:t>
      </w:r>
      <w:r w:rsidR="00CC6BF1" w:rsidRPr="003769FB">
        <w:rPr>
          <w:rFonts w:ascii="Book Antiqua" w:hAnsi="Book Antiqua"/>
          <w:szCs w:val="24"/>
          <w:vertAlign w:val="superscript"/>
          <w:lang w:val="en-US"/>
        </w:rPr>
        <w:t>]</w:t>
      </w:r>
      <w:bookmarkEnd w:id="274"/>
      <w:r w:rsidRPr="003769FB">
        <w:rPr>
          <w:rFonts w:ascii="Book Antiqua" w:hAnsi="Book Antiqua"/>
          <w:szCs w:val="24"/>
          <w:lang w:val="en-US"/>
        </w:rPr>
        <w:fldChar w:fldCharType="end"/>
      </w:r>
      <w:r w:rsidRPr="003769FB">
        <w:rPr>
          <w:rFonts w:ascii="Book Antiqua" w:hAnsi="Book Antiqua"/>
          <w:szCs w:val="24"/>
          <w:lang w:val="en-US"/>
        </w:rPr>
        <w:t>. Grebenstein</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4559f563-6ad0-4363-bc72-5baf8c808a46 PFBsYWNlaG9sZGVyPg0KICA8QWRkSW5WZXJzaW9uPjQuNC4wLjI4PC9BZGRJblZlcnNpb24+DQogIDxJZD40NTU5ZjU2My02YWQwLTQzNjMtYmM3Mi01YmFmOGM4MDhhNDY8L0lkPg0KICA8RW50cmllcz4NCiAgICA8RW50cnk+DQogICAgICA8SWQ+MzQwNDI5ZGYtNTJlOC00ZDBhLTg2OGYtZWUzYTMxMmMzMDA3PC9JZD4NCiAgICAgIDxSZWZlcmVuY2VJZD43NDgwODY3Ni0wY2VlLTQ1NDItYTMxNy0zNGVjZGUzYzRiNG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MTA1XTwvVGV4dD4NCiAgICA8L1RleHRVbml0Pg0KICA8L1RleHRVbml0cz4NCjwvUGxhY2Vob2xkZXI+</w:instrText>
      </w:r>
      <w:r w:rsidRPr="003769FB">
        <w:rPr>
          <w:rFonts w:ascii="Book Antiqua" w:hAnsi="Book Antiqua"/>
          <w:szCs w:val="24"/>
          <w:lang w:val="en-US"/>
        </w:rPr>
        <w:fldChar w:fldCharType="separate"/>
      </w:r>
      <w:bookmarkStart w:id="275" w:name="_CTVP0014559f5636ad04363bc725baf8c808a46"/>
      <w:r w:rsidR="00A23467"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04</w:t>
      </w:r>
      <w:r w:rsidR="00A23467" w:rsidRPr="003769FB">
        <w:rPr>
          <w:rFonts w:ascii="Book Antiqua" w:hAnsi="Book Antiqua"/>
          <w:szCs w:val="24"/>
          <w:vertAlign w:val="superscript"/>
          <w:lang w:val="en-US"/>
        </w:rPr>
        <w:t>]</w:t>
      </w:r>
      <w:bookmarkEnd w:id="275"/>
      <w:r w:rsidRPr="003769FB">
        <w:rPr>
          <w:rFonts w:ascii="Book Antiqua" w:hAnsi="Book Antiqua"/>
          <w:szCs w:val="24"/>
          <w:lang w:val="en-US"/>
        </w:rPr>
        <w:fldChar w:fldCharType="end"/>
      </w:r>
      <w:r w:rsidRPr="003769FB">
        <w:rPr>
          <w:rFonts w:ascii="Book Antiqua" w:hAnsi="Book Antiqua"/>
          <w:szCs w:val="24"/>
          <w:lang w:val="en-US"/>
        </w:rPr>
        <w:t xml:space="preserve"> </w:t>
      </w:r>
      <w:r w:rsidR="0023173D" w:rsidRPr="003769FB">
        <w:rPr>
          <w:rFonts w:ascii="Book Antiqua" w:hAnsi="Book Antiqua"/>
          <w:szCs w:val="24"/>
          <w:lang w:val="en-US"/>
        </w:rPr>
        <w:lastRenderedPageBreak/>
        <w:t xml:space="preserve">suggested that </w:t>
      </w:r>
      <w:r w:rsidRPr="003769FB">
        <w:rPr>
          <w:rFonts w:ascii="Book Antiqua" w:hAnsi="Book Antiqua"/>
          <w:szCs w:val="24"/>
          <w:lang w:val="en-US"/>
        </w:rPr>
        <w:t>the LCMs are possible ligands for α-TTP and/or other hepatic TOH binding proteins. However, the importance of these proteins for the transfer of LCMs to mitochondria needs to be investigated</w:t>
      </w:r>
      <w:r w:rsidR="0023173D" w:rsidRPr="003769FB">
        <w:rPr>
          <w:rFonts w:ascii="Book Antiqua" w:hAnsi="Book Antiqua"/>
          <w:szCs w:val="24"/>
          <w:lang w:val="en-US"/>
        </w:rPr>
        <w:t xml:space="preserve"> further</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61534f76-09a3-43b7-81f6-d1dbb88b4619 PFBsYWNlaG9sZGVyPg0KICA8QWRkSW5WZXJzaW9uPjQuNC4wLjI4PC9BZGRJblZlcnNpb24+DQogIDxJZD42MTUzNGY3Ni0wOWEzLTQzYjctODFmNi1kMWRiYjg4YjQ2MTk8L0lkPg0KICA8RW50cmllcz4NCiAgICA8RW50cnk+DQogICAgICA8SWQ+OWU1ZmM0M2YtN2JlZS00MWQwLTgwMTUtMjYzM2I5ODY1NmEyPC9JZD4NCiAgICAgIDxSZWZlcmVuY2VJZD43NDgwODY3Ni0wY2VlLTQ1NDItYTMxNy0zNGVjZGUzYzRiNG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MTA1XTwvVGV4dD4NCiAgICA8L1RleHRVbml0Pg0KICA8L1RleHRVbml0cz4NCjwvUGxhY2Vob2xkZXI+</w:instrText>
      </w:r>
      <w:r w:rsidRPr="003769FB">
        <w:rPr>
          <w:rFonts w:ascii="Book Antiqua" w:hAnsi="Book Antiqua"/>
          <w:szCs w:val="24"/>
          <w:lang w:val="en-US"/>
        </w:rPr>
        <w:fldChar w:fldCharType="separate"/>
      </w:r>
      <w:bookmarkStart w:id="276" w:name="_CTVP00161534f7609a343b781f6d1dbb88b4619"/>
      <w:r w:rsidR="00A23467"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04</w:t>
      </w:r>
      <w:r w:rsidR="00A23467" w:rsidRPr="003769FB">
        <w:rPr>
          <w:rFonts w:ascii="Book Antiqua" w:hAnsi="Book Antiqua"/>
          <w:szCs w:val="24"/>
          <w:vertAlign w:val="superscript"/>
          <w:lang w:val="en-US"/>
        </w:rPr>
        <w:t>]</w:t>
      </w:r>
      <w:bookmarkEnd w:id="276"/>
      <w:r w:rsidRPr="003769FB">
        <w:rPr>
          <w:rFonts w:ascii="Book Antiqua" w:hAnsi="Book Antiqua"/>
          <w:szCs w:val="24"/>
          <w:lang w:val="en-US"/>
        </w:rPr>
        <w:fldChar w:fldCharType="end"/>
      </w:r>
      <w:r w:rsidRPr="003769FB">
        <w:rPr>
          <w:rFonts w:ascii="Book Antiqua" w:hAnsi="Book Antiqua"/>
          <w:szCs w:val="24"/>
          <w:lang w:val="en-US"/>
        </w:rPr>
        <w:t>. The mitochondrial production of ICMs and SCMs (three β-oxidation steps) is indicated by the analysis of CEHCs solely in mitochondria but not in peroxisome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80a2c81a-3005-41d4-bbf7-483f87824838 PFBsYWNlaG9sZGVyPg0KICA8QWRkSW5WZXJzaW9uPjQuNC4wLjI4PC9BZGRJblZlcnNpb24+DQogIDxJZD44MGEyYzgxYS0zMDA1LTQxZDQtYmJmNy00ODNmODc4MjQ4Mzg8L0lkPg0KICA8RW50cmllcz4NCiAgICA8RW50cnk+DQogICAgICA8SWQ+NWUwN2MyY2ItMTM3MS00YjBjLWFiMWMtNDY5ZGQ5ZTg5YmMwPC9JZD4NCiAgICAgIDxSZWZlcmVuY2VJZD41OThmMWJiMi0wM2M3LTRhOGMtYjliOC01NmMzMDBkYWE2Z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zOV08L1RleHQ+DQogICAgPC9UZXh0VW5pdD4NCiAgPC9UZXh0VW5pdHM+DQo8L1BsYWNlaG9sZGVyPg==</w:instrText>
      </w:r>
      <w:r w:rsidRPr="003769FB">
        <w:rPr>
          <w:rFonts w:ascii="Book Antiqua" w:hAnsi="Book Antiqua"/>
          <w:szCs w:val="24"/>
          <w:lang w:val="en-US"/>
        </w:rPr>
        <w:fldChar w:fldCharType="separate"/>
      </w:r>
      <w:bookmarkStart w:id="277" w:name="_CTVP00180a2c81a300541d4bbf7483f87824838"/>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8</w:t>
      </w:r>
      <w:r w:rsidR="00CC6BF1" w:rsidRPr="003769FB">
        <w:rPr>
          <w:rFonts w:ascii="Book Antiqua" w:hAnsi="Book Antiqua"/>
          <w:szCs w:val="24"/>
          <w:vertAlign w:val="superscript"/>
          <w:lang w:val="en-US"/>
        </w:rPr>
        <w:t>]</w:t>
      </w:r>
      <w:bookmarkEnd w:id="277"/>
      <w:r w:rsidRPr="003769FB">
        <w:rPr>
          <w:rFonts w:ascii="Book Antiqua" w:hAnsi="Book Antiqua"/>
          <w:szCs w:val="24"/>
          <w:lang w:val="en-US"/>
        </w:rPr>
        <w:fldChar w:fldCharType="end"/>
      </w:r>
      <w:r w:rsidRPr="003769FB">
        <w:rPr>
          <w:rFonts w:ascii="Book Antiqua" w:hAnsi="Book Antiqua"/>
          <w:szCs w:val="24"/>
          <w:lang w:val="en-US"/>
        </w:rPr>
        <w:t>. It was emphasized by Mustacich</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15c13d50-c86b-475c-b003-65ed000b4175 PFBsYWNlaG9sZGVyPg0KICA8QWRkSW5WZXJzaW9uPjQuNC4wLjI4PC9BZGRJblZlcnNpb24+DQogIDxJZD4xNWMxM2Q1MC1jODZiLTQ3NWMtYjAwMy02NWVkMDAwYjQxNzU8L0lkPg0KICA8RW50cmllcz4NCiAgICA8RW50cnk+DQogICAgICA8SWQ+ZmVkMWRlZDEtYTE1NS00NThlLTgzMmEtNjljZTZjY2M0ZjA3PC9JZD4NCiAgICAgIDxSZWZlcmVuY2VJZD41OThmMWJiMi0wM2M3LTRhOGMtYjliOC01NmMzMDBkYWE2Z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zOV08L1RleHQ+DQogICAgPC9UZXh0VW5pdD4NCiAgPC9UZXh0VW5pdHM+DQo8L1BsYWNlaG9sZGVyPg==</w:instrText>
      </w:r>
      <w:r w:rsidRPr="003769FB">
        <w:rPr>
          <w:rFonts w:ascii="Book Antiqua" w:hAnsi="Book Antiqua"/>
          <w:szCs w:val="24"/>
          <w:lang w:val="en-US"/>
        </w:rPr>
        <w:fldChar w:fldCharType="separate"/>
      </w:r>
      <w:bookmarkStart w:id="278" w:name="_CTVP00115c13d50c86b475cb00365ed000b4175"/>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38</w:t>
      </w:r>
      <w:r w:rsidR="00CC6BF1" w:rsidRPr="003769FB">
        <w:rPr>
          <w:rFonts w:ascii="Book Antiqua" w:hAnsi="Book Antiqua"/>
          <w:szCs w:val="24"/>
          <w:vertAlign w:val="superscript"/>
          <w:lang w:val="en-US"/>
        </w:rPr>
        <w:t>]</w:t>
      </w:r>
      <w:bookmarkEnd w:id="278"/>
      <w:r w:rsidRPr="003769FB">
        <w:rPr>
          <w:rFonts w:ascii="Book Antiqua" w:hAnsi="Book Antiqua"/>
          <w:szCs w:val="24"/>
          <w:lang w:val="en-US"/>
        </w:rPr>
        <w:fldChar w:fldCharType="end"/>
      </w:r>
      <w:r w:rsidRPr="003769FB">
        <w:rPr>
          <w:rFonts w:ascii="Book Antiqua" w:hAnsi="Book Antiqua"/>
          <w:szCs w:val="24"/>
          <w:lang w:val="en-US"/>
        </w:rPr>
        <w:t xml:space="preserve"> that these data do not exclude a model of exclusive mitochondrial β-oxidation.</w:t>
      </w:r>
    </w:p>
    <w:p w14:paraId="2158BD8B" w14:textId="77777777" w:rsidR="00C17A77" w:rsidRPr="003769FB" w:rsidRDefault="00C17A77" w:rsidP="004D49D8">
      <w:pPr>
        <w:widowControl w:val="0"/>
        <w:spacing w:after="0"/>
        <w:rPr>
          <w:rFonts w:ascii="Book Antiqua" w:hAnsi="Book Antiqua"/>
          <w:b/>
          <w:szCs w:val="24"/>
          <w:lang w:val="en-US" w:eastAsia="zh-CN"/>
        </w:rPr>
      </w:pPr>
    </w:p>
    <w:p w14:paraId="1C529354" w14:textId="77777777" w:rsidR="002D15CE" w:rsidRPr="003769FB" w:rsidRDefault="002D15CE" w:rsidP="004D49D8">
      <w:pPr>
        <w:pStyle w:val="ad"/>
        <w:widowControl w:val="0"/>
        <w:spacing w:after="0" w:line="360" w:lineRule="auto"/>
        <w:rPr>
          <w:rFonts w:ascii="Book Antiqua" w:hAnsi="Book Antiqua"/>
          <w:i/>
          <w:szCs w:val="24"/>
          <w:lang w:val="en-US"/>
        </w:rPr>
      </w:pPr>
      <w:r w:rsidRPr="003769FB">
        <w:rPr>
          <w:rFonts w:ascii="Book Antiqua" w:hAnsi="Book Antiqua"/>
          <w:i/>
          <w:szCs w:val="24"/>
          <w:lang w:val="en-US"/>
        </w:rPr>
        <w:t>Enzymatic degradation of vitamin E</w:t>
      </w:r>
    </w:p>
    <w:p w14:paraId="26EABB55" w14:textId="53B0B5D4" w:rsidR="002D15CE" w:rsidRPr="003769FB" w:rsidRDefault="002D15CE" w:rsidP="004D49D8">
      <w:pPr>
        <w:widowControl w:val="0"/>
        <w:spacing w:after="0"/>
        <w:rPr>
          <w:rFonts w:ascii="Book Antiqua" w:hAnsi="Book Antiqua"/>
          <w:szCs w:val="24"/>
          <w:lang w:val="en-US" w:eastAsia="zh-CN"/>
        </w:rPr>
      </w:pPr>
      <w:r w:rsidRPr="003769FB">
        <w:rPr>
          <w:rFonts w:ascii="Book Antiqua" w:hAnsi="Book Antiqua"/>
          <w:szCs w:val="24"/>
          <w:lang w:val="en-US"/>
        </w:rPr>
        <w:t xml:space="preserve">As mentioned above, catabolism of TOHs and T3s </w:t>
      </w:r>
      <w:r w:rsidR="0023173D" w:rsidRPr="003769FB">
        <w:rPr>
          <w:rFonts w:ascii="Book Antiqua" w:hAnsi="Book Antiqua"/>
          <w:szCs w:val="24"/>
          <w:lang w:val="en-US"/>
        </w:rPr>
        <w:t xml:space="preserve">begins </w:t>
      </w:r>
      <w:r w:rsidRPr="003769FB">
        <w:rPr>
          <w:rFonts w:ascii="Book Antiqua" w:hAnsi="Book Antiqua"/>
          <w:szCs w:val="24"/>
          <w:lang w:val="en-US"/>
        </w:rPr>
        <w:t xml:space="preserve">with </w:t>
      </w:r>
      <w:proofErr w:type="gramStart"/>
      <w:r w:rsidRPr="003769FB">
        <w:rPr>
          <w:rFonts w:ascii="Book Antiqua" w:hAnsi="Book Antiqua"/>
          <w:szCs w:val="24"/>
          <w:lang w:val="en-US"/>
        </w:rPr>
        <w:t>an</w:t>
      </w:r>
      <w:proofErr w:type="gramEnd"/>
      <w:r w:rsidRPr="003769FB">
        <w:rPr>
          <w:rFonts w:ascii="Book Antiqua" w:hAnsi="Book Antiqua"/>
          <w:szCs w:val="24"/>
          <w:lang w:val="en-US"/>
        </w:rPr>
        <w:t xml:space="preserve"> ω-hydroxylation of the side-chain which is catalyzed by cytochrome P450 (CYP) enzymes, namely CYP4F2 or CYP3A4. This oxidation is the rate-limiting step in vitamin E metabolism</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dc5cf91a-18ef-431b-864f-bd3d1eb909b9 PFBsYWNlaG9sZGVyPg0KICA8QWRkSW5WZXJzaW9uPjQuNC4wLjI4PC9BZGRJblZlcnNpb24+DQogIDxJZD5kYzVjZjkxYS0xOGVmLTQzMWItODY0Zi1iZDNkMWViOTA5Yjk8L0lkPg0KICA8RW50cmllcz4NCiAgICA8RW50cnk+DQogICAgICA8SWQ+OWY4OGRjMTEtZmUzMS00YzE5LThiYTMtMGUxNzYwYmJlMWM0PC9JZD4NCiAgICAgIDxSZWZlcmVuY2VJZD5jZGUyZjUxOS02ODVhLTQ3NTMtYTY1MC0xOTUxMTMyZTBhMD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jJdPC9UZXh0Pg0KICAgIDwvVGV4dFVuaXQ+DQogIDwvVGV4dFVuaXRzPg0KPC9QbGFjZWhvbGRlcj4=</w:instrText>
      </w:r>
      <w:r w:rsidRPr="003769FB">
        <w:rPr>
          <w:rFonts w:ascii="Book Antiqua" w:hAnsi="Book Antiqua"/>
          <w:szCs w:val="24"/>
          <w:lang w:val="en-US"/>
        </w:rPr>
        <w:fldChar w:fldCharType="separate"/>
      </w:r>
      <w:bookmarkStart w:id="279" w:name="_CTVP001dc5cf91a18ef431b864fbd3d1eb909b9"/>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61</w:t>
      </w:r>
      <w:r w:rsidR="00CC6BF1" w:rsidRPr="003769FB">
        <w:rPr>
          <w:rFonts w:ascii="Book Antiqua" w:hAnsi="Book Antiqua"/>
          <w:szCs w:val="24"/>
          <w:vertAlign w:val="superscript"/>
          <w:lang w:val="en-US"/>
        </w:rPr>
        <w:t>]</w:t>
      </w:r>
      <w:bookmarkEnd w:id="279"/>
      <w:r w:rsidRPr="003769FB">
        <w:rPr>
          <w:rFonts w:ascii="Book Antiqua" w:hAnsi="Book Antiqua"/>
          <w:szCs w:val="24"/>
          <w:lang w:val="en-US"/>
        </w:rPr>
        <w:fldChar w:fldCharType="end"/>
      </w:r>
      <w:r w:rsidRPr="003769FB">
        <w:rPr>
          <w:rFonts w:ascii="Book Antiqua" w:hAnsi="Book Antiqua"/>
          <w:szCs w:val="24"/>
          <w:lang w:val="en-US"/>
        </w:rPr>
        <w:t xml:space="preserve">. Cytochrome P450 enzymes are heme-thiolate proteins that differ in substrate selectivity but catalyse monooxygenation reactions </w:t>
      </w:r>
      <w:r w:rsidRPr="003769FB">
        <w:rPr>
          <w:rFonts w:ascii="Book Antiqua" w:hAnsi="Book Antiqua"/>
          <w:i/>
          <w:szCs w:val="24"/>
          <w:lang w:val="en-US"/>
        </w:rPr>
        <w:t>via</w:t>
      </w:r>
      <w:r w:rsidRPr="003769FB">
        <w:rPr>
          <w:rFonts w:ascii="Book Antiqua" w:hAnsi="Book Antiqua"/>
          <w:szCs w:val="24"/>
          <w:lang w:val="en-US"/>
        </w:rPr>
        <w:t xml:space="preserve"> activation of molecular oxygen</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bad62ea0-faf5-43d9-bbc4-bb9a4d2d97b5 PFBsYWNlaG9sZGVyPg0KICA8QWRkSW5WZXJzaW9uPjQuNC4wLjI4PC9BZGRJblZlcnNpb24+DQogIDxJZD5iYWQ2MmVhMC1mYWY1LTQzZDktYmJjNC1iYjlhNGQyZDk3YjU8L0lkPg0KICA8RW50cmllcz4NCiAgICA8RW50cnk+DQogICAgICA8SWQ+NzdmOWFkOTctZmFkZS00MWUwLTk0YjgtMmYwOTU5ZWE5NTY1PC9JZD4NCiAgICAgIDxSZWZlcmVuY2VJZD41ODU5ZTNiMC1hZDNhLTQ2YjgtYjRkOS0zMTAzNWNjNDU4NDM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jNdPC9UZXh0Pg0KICAgIDwvVGV4dFVuaXQ+DQogIDwvVGV4dFVuaXRzPg0KPC9QbGFjZWhvbGRlcj4=</w:instrText>
      </w:r>
      <w:r w:rsidRPr="003769FB">
        <w:rPr>
          <w:rFonts w:ascii="Book Antiqua" w:hAnsi="Book Antiqua"/>
          <w:szCs w:val="24"/>
          <w:lang w:val="en-US"/>
        </w:rPr>
        <w:fldChar w:fldCharType="separate"/>
      </w:r>
      <w:bookmarkStart w:id="280" w:name="_CTVP001bad62ea0faf543d9bbc4bb9a4d2d97b5"/>
      <w:r w:rsidR="00CC6BF1" w:rsidRPr="003769FB">
        <w:rPr>
          <w:rFonts w:ascii="Book Antiqua" w:hAnsi="Book Antiqua"/>
          <w:szCs w:val="24"/>
          <w:vertAlign w:val="superscript"/>
          <w:lang w:val="en-US"/>
        </w:rPr>
        <w:t>[</w:t>
      </w:r>
      <w:r w:rsidR="00F60A7B" w:rsidRPr="003769FB">
        <w:rPr>
          <w:rFonts w:ascii="Book Antiqua" w:hAnsi="Book Antiqua" w:hint="eastAsia"/>
          <w:szCs w:val="24"/>
          <w:vertAlign w:val="superscript"/>
          <w:lang w:val="en-US" w:eastAsia="zh-CN"/>
        </w:rPr>
        <w:t>162</w:t>
      </w:r>
      <w:r w:rsidR="00CC6BF1" w:rsidRPr="003769FB">
        <w:rPr>
          <w:rFonts w:ascii="Book Antiqua" w:hAnsi="Book Antiqua"/>
          <w:szCs w:val="24"/>
          <w:vertAlign w:val="superscript"/>
          <w:lang w:val="en-US"/>
        </w:rPr>
        <w:t>]</w:t>
      </w:r>
      <w:bookmarkEnd w:id="280"/>
      <w:r w:rsidRPr="003769FB">
        <w:rPr>
          <w:rFonts w:ascii="Book Antiqua" w:hAnsi="Book Antiqua"/>
          <w:szCs w:val="24"/>
          <w:lang w:val="en-US"/>
        </w:rPr>
        <w:fldChar w:fldCharType="end"/>
      </w:r>
      <w:r w:rsidRPr="003769FB">
        <w:rPr>
          <w:rFonts w:ascii="Book Antiqua" w:hAnsi="Book Antiqua"/>
          <w:szCs w:val="24"/>
          <w:lang w:val="en-US"/>
        </w:rPr>
        <w:t xml:space="preserve">. </w:t>
      </w:r>
      <w:r w:rsidR="0071181A" w:rsidRPr="003769FB">
        <w:rPr>
          <w:rFonts w:ascii="Book Antiqua" w:hAnsi="Book Antiqua"/>
          <w:szCs w:val="24"/>
          <w:lang w:val="en-US"/>
        </w:rPr>
        <w:t xml:space="preserve">In the following sections, we provide an overview </w:t>
      </w:r>
      <w:r w:rsidR="00A44732" w:rsidRPr="003769FB">
        <w:rPr>
          <w:rFonts w:ascii="Book Antiqua" w:hAnsi="Book Antiqua"/>
          <w:szCs w:val="24"/>
          <w:lang w:val="en-US"/>
        </w:rPr>
        <w:t xml:space="preserve">of </w:t>
      </w:r>
      <w:r w:rsidR="0071181A" w:rsidRPr="003769FB">
        <w:rPr>
          <w:rFonts w:ascii="Book Antiqua" w:hAnsi="Book Antiqua"/>
          <w:szCs w:val="24"/>
          <w:lang w:val="en-US"/>
        </w:rPr>
        <w:t>the two cytochrome P450 enzymes known to be involved in vitamin E metabolism.</w:t>
      </w:r>
    </w:p>
    <w:p w14:paraId="646C389D" w14:textId="77777777" w:rsidR="00C17A77" w:rsidRPr="003769FB" w:rsidRDefault="00C17A77" w:rsidP="004D49D8">
      <w:pPr>
        <w:widowControl w:val="0"/>
        <w:spacing w:after="0"/>
        <w:rPr>
          <w:rFonts w:ascii="Book Antiqua" w:hAnsi="Book Antiqua"/>
          <w:szCs w:val="24"/>
          <w:lang w:val="en-US" w:eastAsia="zh-CN"/>
        </w:rPr>
      </w:pPr>
    </w:p>
    <w:p w14:paraId="1E3C1F38" w14:textId="55F291D4" w:rsidR="002D15CE" w:rsidRPr="003769FB" w:rsidRDefault="002D15CE" w:rsidP="004D49D8">
      <w:pPr>
        <w:pStyle w:val="ad"/>
        <w:widowControl w:val="0"/>
        <w:spacing w:after="0" w:line="360" w:lineRule="auto"/>
        <w:rPr>
          <w:rFonts w:ascii="Book Antiqua" w:hAnsi="Book Antiqua"/>
          <w:b w:val="0"/>
          <w:szCs w:val="24"/>
          <w:lang w:val="en-US" w:eastAsia="zh-CN"/>
        </w:rPr>
      </w:pPr>
      <w:r w:rsidRPr="003769FB">
        <w:rPr>
          <w:rFonts w:ascii="Book Antiqua" w:hAnsi="Book Antiqua"/>
          <w:szCs w:val="24"/>
          <w:lang w:val="en-US"/>
        </w:rPr>
        <w:t>CYP3A4</w:t>
      </w:r>
      <w:r w:rsidR="00C17A77" w:rsidRPr="003769FB">
        <w:rPr>
          <w:rFonts w:ascii="Book Antiqua" w:hAnsi="Book Antiqua" w:hint="eastAsia"/>
          <w:szCs w:val="24"/>
          <w:lang w:val="en-US" w:eastAsia="zh-CN"/>
        </w:rPr>
        <w:t xml:space="preserve">: </w:t>
      </w:r>
      <w:r w:rsidRPr="003769FB">
        <w:rPr>
          <w:rFonts w:ascii="Book Antiqua" w:hAnsi="Book Antiqua"/>
          <w:b w:val="0"/>
          <w:szCs w:val="24"/>
          <w:lang w:val="en-US"/>
        </w:rPr>
        <w:t xml:space="preserve">The enzyme CYP3A4 is the most important cytochrome P450 enzyme in humans, as the majority of administrated drugs </w:t>
      </w:r>
      <w:r w:rsidR="00A44732" w:rsidRPr="003769FB">
        <w:rPr>
          <w:rFonts w:ascii="Book Antiqua" w:hAnsi="Book Antiqua"/>
          <w:b w:val="0"/>
          <w:szCs w:val="24"/>
          <w:lang w:val="en-US"/>
        </w:rPr>
        <w:t>are</w:t>
      </w:r>
      <w:r w:rsidRPr="003769FB">
        <w:rPr>
          <w:rFonts w:ascii="Book Antiqua" w:hAnsi="Book Antiqua"/>
          <w:b w:val="0"/>
          <w:szCs w:val="24"/>
          <w:lang w:val="en-US"/>
        </w:rPr>
        <w:t xml:space="preserve"> metabolized via CYP3A4 due to its wide range of substrates</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f562c526-01f5-4246-97bc-59f6a6ac661f PFBsYWNlaG9sZGVyPg0KICA8QWRkSW5WZXJzaW9uPjQuNC4wLjI4PC9BZGRJblZlcnNpb24+DQogIDxJZD5mNTYyYzUyNi0wMWY1LTQyNDYtOTdiYy01OWY2YTZhYzY2MWY8L0lkPg0KICA8RW50cmllcz4NCiAgICA8RW50cnk+DQogICAgICA8SWQ+NzdmOWFkOTctZmFkZS00MWUwLTk0YjgtMmYwOTU5ZWE5NTY1PC9JZD4NCiAgICAgIDxSZWZlcmVuY2VJZD41ODU5ZTNiMC1hZDNhLTQ2YjgtYjRkOS0zMTAzNWNjNDU4NDM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jNdPC9UZXh0Pg0KICAgIDwvVGV4dFVuaXQ+DQogIDwvVGV4dFVuaXRzPg0KPC9QbGFjZWhvbGRlcj4=</w:instrText>
      </w:r>
      <w:r w:rsidRPr="003769FB">
        <w:rPr>
          <w:rFonts w:ascii="Book Antiqua" w:hAnsi="Book Antiqua"/>
          <w:b w:val="0"/>
          <w:szCs w:val="24"/>
          <w:lang w:val="en-US"/>
        </w:rPr>
        <w:fldChar w:fldCharType="separate"/>
      </w:r>
      <w:bookmarkStart w:id="281" w:name="_CTVP001f562c52601f5424697bc59f6a6ac661f"/>
      <w:r w:rsidR="00CC6BF1" w:rsidRPr="003769FB">
        <w:rPr>
          <w:rFonts w:ascii="Book Antiqua" w:hAnsi="Book Antiqua"/>
          <w:b w:val="0"/>
          <w:szCs w:val="24"/>
          <w:vertAlign w:val="superscript"/>
          <w:lang w:val="en-US"/>
        </w:rPr>
        <w:t>[</w:t>
      </w:r>
      <w:r w:rsidR="00F60A7B" w:rsidRPr="003769FB">
        <w:rPr>
          <w:rFonts w:ascii="Book Antiqua" w:hAnsi="Book Antiqua" w:hint="eastAsia"/>
          <w:b w:val="0"/>
          <w:szCs w:val="24"/>
          <w:vertAlign w:val="superscript"/>
          <w:lang w:val="en-US" w:eastAsia="zh-CN"/>
        </w:rPr>
        <w:t>162</w:t>
      </w:r>
      <w:r w:rsidR="00CC6BF1" w:rsidRPr="003769FB">
        <w:rPr>
          <w:rFonts w:ascii="Book Antiqua" w:hAnsi="Book Antiqua"/>
          <w:b w:val="0"/>
          <w:szCs w:val="24"/>
          <w:vertAlign w:val="superscript"/>
          <w:lang w:val="en-US"/>
        </w:rPr>
        <w:t>]</w:t>
      </w:r>
      <w:bookmarkEnd w:id="281"/>
      <w:r w:rsidRPr="003769FB">
        <w:rPr>
          <w:rFonts w:ascii="Book Antiqua" w:hAnsi="Book Antiqua"/>
          <w:b w:val="0"/>
          <w:szCs w:val="24"/>
          <w:lang w:val="en-US"/>
        </w:rPr>
        <w:fldChar w:fldCharType="end"/>
      </w:r>
      <w:r w:rsidRPr="003769FB">
        <w:rPr>
          <w:rFonts w:ascii="Book Antiqua" w:hAnsi="Book Antiqua"/>
          <w:b w:val="0"/>
          <w:szCs w:val="24"/>
          <w:lang w:val="en-US"/>
        </w:rPr>
        <w:t xml:space="preserve">. </w:t>
      </w:r>
      <w:r w:rsidR="00A44732" w:rsidRPr="003769FB">
        <w:rPr>
          <w:rFonts w:ascii="Book Antiqua" w:hAnsi="Book Antiqua"/>
          <w:b w:val="0"/>
          <w:szCs w:val="24"/>
          <w:lang w:val="en-US"/>
        </w:rPr>
        <w:t>The f</w:t>
      </w:r>
      <w:r w:rsidRPr="003769FB">
        <w:rPr>
          <w:rFonts w:ascii="Book Antiqua" w:hAnsi="Book Antiqua"/>
          <w:b w:val="0"/>
          <w:szCs w:val="24"/>
          <w:lang w:val="en-US"/>
        </w:rPr>
        <w:t>irst evidence for the involvement of CYP3A4 in vitamin E metabolism was provided by Parker</w:t>
      </w:r>
      <w:r w:rsidR="00C17A77" w:rsidRPr="003769FB">
        <w:rPr>
          <w:rFonts w:ascii="Book Antiqua" w:hAnsi="Book Antiqua"/>
          <w:b w:val="0"/>
          <w:i/>
          <w:szCs w:val="24"/>
          <w:lang w:val="en-US"/>
        </w:rPr>
        <w:t xml:space="preserve"> et al</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b6307d48-a57b-4a20-b540-0d393402cc69 PFBsYWNlaG9sZGVyPg0KICA8QWRkSW5WZXJzaW9uPjQuNC4wLjI4PC9BZGRJblZlcnNpb24+DQogIDxJZD5iNjMwN2Q0OC1hNTdiLTRhMjAtYjU0MC0wZDM5MzQwMmNjNjk8L0lkPg0KICA8RW50cmllcz4NCiAgICA8RW50cnk+DQogICAgICA8SWQ+MmIxYzc4YjQtYjhiZS00OWZlLTkzNGUtZTJlNTQwODhmMjY1PC9JZD4NCiAgICAgIDxSZWZlcmVuY2VJZD4wZjlkMTRlZC1jNzIxLTRmOTEtYjM0MC02Y2U2NzEwOWQ1NDI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Y0XTwvVGV4dD4NCiAgICA8L1RleHRVbml0Pg0KICA8L1RleHRVbml0cz4NCjwvUGxhY2Vob2xkZXI+</w:instrText>
      </w:r>
      <w:r w:rsidRPr="003769FB">
        <w:rPr>
          <w:rFonts w:ascii="Book Antiqua" w:hAnsi="Book Antiqua"/>
          <w:b w:val="0"/>
          <w:szCs w:val="24"/>
          <w:lang w:val="en-US"/>
        </w:rPr>
        <w:fldChar w:fldCharType="separate"/>
      </w:r>
      <w:bookmarkStart w:id="282" w:name="_CTVP001b6307d48a57b4a20b5400d393402cc69"/>
      <w:r w:rsidR="00CC6BF1" w:rsidRPr="003769FB">
        <w:rPr>
          <w:rFonts w:ascii="Book Antiqua" w:hAnsi="Book Antiqua"/>
          <w:b w:val="0"/>
          <w:szCs w:val="24"/>
          <w:vertAlign w:val="superscript"/>
          <w:lang w:val="en-US"/>
        </w:rPr>
        <w:t>[</w:t>
      </w:r>
      <w:r w:rsidR="00F60A7B" w:rsidRPr="003769FB">
        <w:rPr>
          <w:rFonts w:ascii="Book Antiqua" w:hAnsi="Book Antiqua" w:hint="eastAsia"/>
          <w:b w:val="0"/>
          <w:szCs w:val="24"/>
          <w:vertAlign w:val="superscript"/>
          <w:lang w:val="en-US" w:eastAsia="zh-CN"/>
        </w:rPr>
        <w:t>163</w:t>
      </w:r>
      <w:r w:rsidR="00CC6BF1" w:rsidRPr="003769FB">
        <w:rPr>
          <w:rFonts w:ascii="Book Antiqua" w:hAnsi="Book Antiqua"/>
          <w:b w:val="0"/>
          <w:szCs w:val="24"/>
          <w:vertAlign w:val="superscript"/>
          <w:lang w:val="en-US"/>
        </w:rPr>
        <w:t>]</w:t>
      </w:r>
      <w:bookmarkEnd w:id="282"/>
      <w:r w:rsidRPr="003769FB">
        <w:rPr>
          <w:rFonts w:ascii="Book Antiqua" w:hAnsi="Book Antiqua"/>
          <w:b w:val="0"/>
          <w:szCs w:val="24"/>
          <w:lang w:val="en-US"/>
        </w:rPr>
        <w:fldChar w:fldCharType="end"/>
      </w:r>
      <w:r w:rsidRPr="003769FB">
        <w:rPr>
          <w:rFonts w:ascii="Book Antiqua" w:hAnsi="Book Antiqua"/>
          <w:b w:val="0"/>
          <w:szCs w:val="24"/>
          <w:lang w:val="en-US"/>
        </w:rPr>
        <w:t xml:space="preserve">. Ketoconazole, an inhibitor of CYP3A4, blocked the metabolism of </w:t>
      </w:r>
      <w:r w:rsidR="00FB598F" w:rsidRPr="003769FB">
        <w:rPr>
          <w:rFonts w:ascii="Book Antiqua" w:hAnsi="Book Antiqua"/>
          <w:b w:val="0"/>
          <w:szCs w:val="24"/>
          <w:lang w:val="en-US"/>
        </w:rPr>
        <w:t>TOH</w:t>
      </w:r>
      <w:r w:rsidRPr="003769FB">
        <w:rPr>
          <w:rFonts w:ascii="Book Antiqua" w:hAnsi="Book Antiqua"/>
          <w:b w:val="0"/>
          <w:szCs w:val="24"/>
          <w:lang w:val="en-US"/>
        </w:rPr>
        <w:t>s (α- and γ-TOH in primary rat hepatocytes or γ- and δ-TOH in HepG2/C3A (25 µ</w:t>
      </w:r>
      <w:r w:rsidR="002F3C11" w:rsidRPr="003769FB">
        <w:rPr>
          <w:rFonts w:ascii="Book Antiqua" w:hAnsi="Book Antiqua" w:hint="eastAsia"/>
          <w:b w:val="0"/>
          <w:szCs w:val="24"/>
          <w:lang w:val="en-US" w:eastAsia="zh-CN"/>
        </w:rPr>
        <w:t>mol/L</w:t>
      </w:r>
      <w:r w:rsidRPr="003769FB">
        <w:rPr>
          <w:rFonts w:ascii="Book Antiqua" w:hAnsi="Book Antiqua"/>
          <w:b w:val="0"/>
          <w:szCs w:val="24"/>
          <w:lang w:val="en-US"/>
        </w:rPr>
        <w:t xml:space="preserve"> each)) to their corresp</w:t>
      </w:r>
      <w:r w:rsidR="002F3C11" w:rsidRPr="003769FB">
        <w:rPr>
          <w:rFonts w:ascii="Book Antiqua" w:hAnsi="Book Antiqua"/>
          <w:b w:val="0"/>
          <w:szCs w:val="24"/>
          <w:lang w:val="en-US"/>
        </w:rPr>
        <w:t>onding SCMs by approximately 90</w:t>
      </w:r>
      <w:r w:rsidR="00D63E49" w:rsidRPr="003769FB">
        <w:rPr>
          <w:rFonts w:ascii="Book Antiqua" w:hAnsi="Book Antiqua"/>
          <w:b w:val="0"/>
          <w:szCs w:val="24"/>
          <w:lang w:val="en-US"/>
        </w:rPr>
        <w:t xml:space="preserve">% </w:t>
      </w:r>
      <w:r w:rsidRPr="003769FB">
        <w:rPr>
          <w:rFonts w:ascii="Book Antiqua" w:hAnsi="Book Antiqua"/>
          <w:b w:val="0"/>
          <w:szCs w:val="24"/>
          <w:lang w:val="en-US"/>
        </w:rPr>
        <w:t>after incubation with 1 m</w:t>
      </w:r>
      <w:r w:rsidR="002F3C11" w:rsidRPr="003769FB">
        <w:rPr>
          <w:rFonts w:ascii="Book Antiqua" w:hAnsi="Book Antiqua" w:hint="eastAsia"/>
          <w:b w:val="0"/>
          <w:szCs w:val="24"/>
          <w:lang w:val="en-US" w:eastAsia="zh-CN"/>
        </w:rPr>
        <w:t>mol/L</w:t>
      </w:r>
      <w:r w:rsidRPr="003769FB">
        <w:rPr>
          <w:rFonts w:ascii="Book Antiqua" w:hAnsi="Book Antiqua"/>
          <w:b w:val="0"/>
          <w:szCs w:val="24"/>
          <w:lang w:val="en-US"/>
        </w:rPr>
        <w:t xml:space="preserve"> or 0.25 m</w:t>
      </w:r>
      <w:r w:rsidR="002F3C11" w:rsidRPr="003769FB">
        <w:rPr>
          <w:rFonts w:ascii="Book Antiqua" w:hAnsi="Book Antiqua" w:hint="eastAsia"/>
          <w:b w:val="0"/>
          <w:szCs w:val="24"/>
          <w:lang w:val="en-US" w:eastAsia="zh-CN"/>
        </w:rPr>
        <w:t>mol/L</w:t>
      </w:r>
      <w:r w:rsidRPr="003769FB">
        <w:rPr>
          <w:rFonts w:ascii="Book Antiqua" w:hAnsi="Book Antiqua"/>
          <w:b w:val="0"/>
          <w:szCs w:val="24"/>
          <w:lang w:val="en-US"/>
        </w:rPr>
        <w:t xml:space="preserve"> for 48 h</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d5ece9e9-2b9c-4f81-b38a-6b80de4e84f3 PFBsYWNlaG9sZGVyPg0KICA8QWRkSW5WZXJzaW9uPjQuNC4wLjI4PC9BZGRJblZlcnNpb24+DQogIDxJZD5kNWVjZTllOS0yYjljLTRmODEtYjM4YS02YjgwZGU0ZTg0ZjM8L0lkPg0KICA8RW50cmllcz4NCiAgICA8RW50cnk+DQogICAgICA8SWQ+MmIxYzc4YjQtYjhiZS00OWZlLTkzNGUtZTJlNTQwODhmMjY1PC9JZD4NCiAgICAgIDxSZWZlcmVuY2VJZD4wZjlkMTRlZC1jNzIxLTRmOTEtYjM0MC02Y2U2NzEwOWQ1NDI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Y0XTwvVGV4dD4NCiAgICA8L1RleHRVbml0Pg0KICA8L1RleHRVbml0cz4NCjwvUGxhY2Vob2xkZXI+</w:instrText>
      </w:r>
      <w:r w:rsidRPr="003769FB">
        <w:rPr>
          <w:rFonts w:ascii="Book Antiqua" w:hAnsi="Book Antiqua"/>
          <w:b w:val="0"/>
          <w:szCs w:val="24"/>
          <w:lang w:val="en-US"/>
        </w:rPr>
        <w:fldChar w:fldCharType="separate"/>
      </w:r>
      <w:bookmarkStart w:id="283" w:name="_CTVP001d5ece9e92b9c4f81b38a6b80de4e84f3"/>
      <w:r w:rsidR="00CC6BF1" w:rsidRPr="003769FB">
        <w:rPr>
          <w:rFonts w:ascii="Book Antiqua" w:hAnsi="Book Antiqua"/>
          <w:b w:val="0"/>
          <w:szCs w:val="24"/>
          <w:vertAlign w:val="superscript"/>
          <w:lang w:val="en-US"/>
        </w:rPr>
        <w:t>[</w:t>
      </w:r>
      <w:r w:rsidR="00F60A7B" w:rsidRPr="003769FB">
        <w:rPr>
          <w:rFonts w:ascii="Book Antiqua" w:hAnsi="Book Antiqua" w:hint="eastAsia"/>
          <w:b w:val="0"/>
          <w:szCs w:val="24"/>
          <w:vertAlign w:val="superscript"/>
          <w:lang w:val="en-US" w:eastAsia="zh-CN"/>
        </w:rPr>
        <w:t>163</w:t>
      </w:r>
      <w:r w:rsidR="00CC6BF1" w:rsidRPr="003769FB">
        <w:rPr>
          <w:rFonts w:ascii="Book Antiqua" w:hAnsi="Book Antiqua"/>
          <w:b w:val="0"/>
          <w:szCs w:val="24"/>
          <w:vertAlign w:val="superscript"/>
          <w:lang w:val="en-US"/>
        </w:rPr>
        <w:t>]</w:t>
      </w:r>
      <w:bookmarkEnd w:id="283"/>
      <w:r w:rsidRPr="003769FB">
        <w:rPr>
          <w:rFonts w:ascii="Book Antiqua" w:hAnsi="Book Antiqua"/>
          <w:b w:val="0"/>
          <w:szCs w:val="24"/>
          <w:lang w:val="en-US"/>
        </w:rPr>
        <w:fldChar w:fldCharType="end"/>
      </w:r>
      <w:r w:rsidRPr="003769FB">
        <w:rPr>
          <w:rFonts w:ascii="Book Antiqua" w:hAnsi="Book Antiqua"/>
          <w:b w:val="0"/>
          <w:szCs w:val="24"/>
          <w:lang w:val="en-US"/>
        </w:rPr>
        <w:t>. Similar effects were seen for γ-TOH when 1 m</w:t>
      </w:r>
      <w:r w:rsidR="002F3C11" w:rsidRPr="003769FB">
        <w:rPr>
          <w:rFonts w:ascii="Book Antiqua" w:hAnsi="Book Antiqua" w:hint="eastAsia"/>
          <w:b w:val="0"/>
          <w:szCs w:val="24"/>
          <w:lang w:val="en-US" w:eastAsia="zh-CN"/>
        </w:rPr>
        <w:t>mol/L</w:t>
      </w:r>
      <w:r w:rsidRPr="003769FB">
        <w:rPr>
          <w:rFonts w:ascii="Book Antiqua" w:hAnsi="Book Antiqua"/>
          <w:b w:val="0"/>
          <w:szCs w:val="24"/>
          <w:lang w:val="en-US"/>
        </w:rPr>
        <w:t xml:space="preserve"> sesamin was used, a major sesame seed lignin and natural inhibitor of CYP3A4</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baa727b8-cf11-44fa-85b3-0c0ecad23278 PFBsYWNlaG9sZGVyPg0KICA8QWRkSW5WZXJzaW9uPjQuNC4wLjI4PC9BZGRJblZlcnNpb24+DQogIDxJZD5iYWE3MjdiOC1jZjExLTQ0ZmEtODViMy0wYzBlY2FkMjMyNzg8L0lkPg0KICA8RW50cmllcz4NCiAgICA8RW50cnk+DQogICAgICA8SWQ+MmIxYzc4YjQtYjhiZS00OWZlLTkzNGUtZTJlNTQwODhmMjY1PC9JZD4NCiAgICAgIDxSZWZlcmVuY2VJZD4wZjlkMTRlZC1jNzIxLTRmOTEtYjM0MC02Y2U2NzEwOWQ1NDI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Y0XTwvVGV4dD4NCiAgICA8L1RleHRVbml0Pg0KICA8L1RleHRVbml0cz4NCjwvUGxhY2Vob2xkZXI+</w:instrText>
      </w:r>
      <w:r w:rsidRPr="003769FB">
        <w:rPr>
          <w:rFonts w:ascii="Book Antiqua" w:hAnsi="Book Antiqua"/>
          <w:b w:val="0"/>
          <w:szCs w:val="24"/>
          <w:lang w:val="en-US"/>
        </w:rPr>
        <w:fldChar w:fldCharType="separate"/>
      </w:r>
      <w:bookmarkStart w:id="284" w:name="_CTVP001baa727b8cf1144fa85b30c0ecad23278"/>
      <w:r w:rsidR="00CC6BF1" w:rsidRPr="003769FB">
        <w:rPr>
          <w:rFonts w:ascii="Book Antiqua" w:hAnsi="Book Antiqua"/>
          <w:b w:val="0"/>
          <w:szCs w:val="24"/>
          <w:vertAlign w:val="superscript"/>
          <w:lang w:val="en-US"/>
        </w:rPr>
        <w:t>[</w:t>
      </w:r>
      <w:r w:rsidR="00F60A7B" w:rsidRPr="003769FB">
        <w:rPr>
          <w:rFonts w:ascii="Book Antiqua" w:hAnsi="Book Antiqua" w:hint="eastAsia"/>
          <w:b w:val="0"/>
          <w:szCs w:val="24"/>
          <w:vertAlign w:val="superscript"/>
          <w:lang w:val="en-US" w:eastAsia="zh-CN"/>
        </w:rPr>
        <w:t>163</w:t>
      </w:r>
      <w:r w:rsidR="00CC6BF1" w:rsidRPr="003769FB">
        <w:rPr>
          <w:rFonts w:ascii="Book Antiqua" w:hAnsi="Book Antiqua"/>
          <w:b w:val="0"/>
          <w:szCs w:val="24"/>
          <w:vertAlign w:val="superscript"/>
          <w:lang w:val="en-US"/>
        </w:rPr>
        <w:t>]</w:t>
      </w:r>
      <w:bookmarkEnd w:id="284"/>
      <w:r w:rsidRPr="003769FB">
        <w:rPr>
          <w:rFonts w:ascii="Book Antiqua" w:hAnsi="Book Antiqua"/>
          <w:b w:val="0"/>
          <w:szCs w:val="24"/>
          <w:lang w:val="en-US"/>
        </w:rPr>
        <w:fldChar w:fldCharType="end"/>
      </w:r>
      <w:r w:rsidRPr="003769FB">
        <w:rPr>
          <w:rFonts w:ascii="Book Antiqua" w:hAnsi="Book Antiqua"/>
          <w:b w:val="0"/>
          <w:szCs w:val="24"/>
          <w:lang w:val="en-US"/>
        </w:rPr>
        <w:t xml:space="preserve">. When 50 mg/kg body weight of ketoconazole were applied by oral gavage to rats </w:t>
      </w:r>
      <w:r w:rsidR="00A44732" w:rsidRPr="003769FB">
        <w:rPr>
          <w:rFonts w:ascii="Book Antiqua" w:hAnsi="Book Antiqua"/>
          <w:b w:val="0"/>
          <w:szCs w:val="24"/>
          <w:lang w:val="en-US"/>
        </w:rPr>
        <w:t>simultaneously with</w:t>
      </w:r>
      <w:r w:rsidR="00A9329D" w:rsidRPr="003769FB">
        <w:rPr>
          <w:rFonts w:ascii="Book Antiqua" w:hAnsi="Book Antiqua"/>
          <w:b w:val="0"/>
          <w:szCs w:val="24"/>
          <w:lang w:val="en-US"/>
        </w:rPr>
        <w:t xml:space="preserve"> </w:t>
      </w:r>
      <w:r w:rsidRPr="003769FB">
        <w:rPr>
          <w:rFonts w:ascii="Book Antiqua" w:hAnsi="Book Antiqua"/>
          <w:b w:val="0"/>
          <w:szCs w:val="24"/>
          <w:lang w:val="en-US"/>
        </w:rPr>
        <w:t>a mixture of 10 mg/kg body weight of α-TOH, 10 mg/kg body weight of γ-TOH or 29.5 mg/kg body weight of T3 the catabolism of the vitamin E forms to their respective SCMs and excretion via urine was clearly reduced compared to</w:t>
      </w:r>
      <w:r w:rsidR="00DB4F2F" w:rsidRPr="003769FB">
        <w:rPr>
          <w:rFonts w:ascii="Book Antiqua" w:hAnsi="Book Antiqua"/>
          <w:b w:val="0"/>
          <w:szCs w:val="24"/>
          <w:lang w:val="en-US"/>
        </w:rPr>
        <w:t xml:space="preserve"> the</w:t>
      </w:r>
      <w:r w:rsidRPr="003769FB">
        <w:rPr>
          <w:rFonts w:ascii="Book Antiqua" w:hAnsi="Book Antiqua"/>
          <w:b w:val="0"/>
          <w:szCs w:val="24"/>
          <w:lang w:val="en-US"/>
        </w:rPr>
        <w:t xml:space="preserve"> controls</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4fe398c6-6cbe-4d1a-a8fc-afff286fb2f9 PFBsYWNlaG9sZGVyPg0KICA8QWRkSW5WZXJzaW9uPjQuNC4wLjI4PC9BZGRJblZlcnNpb24+DQogIDxJZD40ZmUzOThjNi02Y2JlLTRkMWEtYThmYy1hZmZmMjg2ZmIyZjk8L0lkPg0KICA8RW50cmllcz4NCiAgICA8RW50cnk+DQogICAgICA8SWQ+OGFiYzEwNzgtZTE0Ni00ZWQ2LWE3YzctNWVkNTgxOGQ2OGYyPC9JZD4NCiAgICAgIDxSZWZlcmVuY2VJZD44NjQ4MTE4NS00MTFmLTQ3NDctODdmMi1lZjZlODUwYmVlM2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Y1XTwvVGV4dD4NCiAgICA8L1RleHRVbml0Pg0KICA8L1RleHRVbml0cz4NCjwvUGxhY2Vob2xkZXI+</w:instrText>
      </w:r>
      <w:r w:rsidRPr="003769FB">
        <w:rPr>
          <w:rFonts w:ascii="Book Antiqua" w:hAnsi="Book Antiqua"/>
          <w:b w:val="0"/>
          <w:szCs w:val="24"/>
          <w:lang w:val="en-US"/>
        </w:rPr>
        <w:fldChar w:fldCharType="separate"/>
      </w:r>
      <w:bookmarkStart w:id="285" w:name="_CTVP0014fe398c66cbe4d1aa8fcafff286fb2f9"/>
      <w:r w:rsidR="00CC6BF1" w:rsidRPr="003769FB">
        <w:rPr>
          <w:rFonts w:ascii="Book Antiqua" w:hAnsi="Book Antiqua"/>
          <w:b w:val="0"/>
          <w:szCs w:val="24"/>
          <w:vertAlign w:val="superscript"/>
          <w:lang w:val="en-US"/>
        </w:rPr>
        <w:t>[</w:t>
      </w:r>
      <w:r w:rsidR="00F60A7B" w:rsidRPr="003769FB">
        <w:rPr>
          <w:rFonts w:ascii="Book Antiqua" w:hAnsi="Book Antiqua" w:hint="eastAsia"/>
          <w:b w:val="0"/>
          <w:szCs w:val="24"/>
          <w:vertAlign w:val="superscript"/>
          <w:lang w:val="en-US" w:eastAsia="zh-CN"/>
        </w:rPr>
        <w:t>164</w:t>
      </w:r>
      <w:r w:rsidR="00CC6BF1" w:rsidRPr="003769FB">
        <w:rPr>
          <w:rFonts w:ascii="Book Antiqua" w:hAnsi="Book Antiqua"/>
          <w:b w:val="0"/>
          <w:szCs w:val="24"/>
          <w:vertAlign w:val="superscript"/>
          <w:lang w:val="en-US"/>
        </w:rPr>
        <w:t>]</w:t>
      </w:r>
      <w:bookmarkEnd w:id="285"/>
      <w:r w:rsidRPr="003769FB">
        <w:rPr>
          <w:rFonts w:ascii="Book Antiqua" w:hAnsi="Book Antiqua"/>
          <w:b w:val="0"/>
          <w:szCs w:val="24"/>
          <w:lang w:val="en-US"/>
        </w:rPr>
        <w:fldChar w:fldCharType="end"/>
      </w:r>
      <w:r w:rsidRPr="003769FB">
        <w:rPr>
          <w:rFonts w:ascii="Book Antiqua" w:hAnsi="Book Antiqua"/>
          <w:b w:val="0"/>
          <w:szCs w:val="24"/>
          <w:lang w:val="en-US"/>
        </w:rPr>
        <w:t>. Using 50 µ</w:t>
      </w:r>
      <w:r w:rsidR="008D2107" w:rsidRPr="003769FB">
        <w:rPr>
          <w:rFonts w:ascii="Book Antiqua" w:hAnsi="Book Antiqua" w:hint="eastAsia"/>
          <w:b w:val="0"/>
          <w:szCs w:val="24"/>
          <w:lang w:val="en-US" w:eastAsia="zh-CN"/>
        </w:rPr>
        <w:t>mol/L</w:t>
      </w:r>
      <w:r w:rsidRPr="003769FB">
        <w:rPr>
          <w:rFonts w:ascii="Book Antiqua" w:hAnsi="Book Antiqua"/>
          <w:b w:val="0"/>
          <w:szCs w:val="24"/>
          <w:lang w:val="en-US"/>
        </w:rPr>
        <w:t xml:space="preserve"> rifampicin, an inducer of CYP3A4 activity, Birringer</w:t>
      </w:r>
      <w:r w:rsidR="00C17A77" w:rsidRPr="003769FB">
        <w:rPr>
          <w:rFonts w:ascii="Book Antiqua" w:hAnsi="Book Antiqua"/>
          <w:b w:val="0"/>
          <w:i/>
          <w:szCs w:val="24"/>
          <w:lang w:val="en-US"/>
        </w:rPr>
        <w:t xml:space="preserve"> et al</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c5451d10-8b10-4b5b-8785-cfc95cc1d9b9 PFBsYWNlaG9sZGVyPg0KICA8QWRkSW5WZXJzaW9uPjQuNC4wLjI4PC9BZGRJblZlcnNpb24+DQogIDxJZD5jNTQ1MWQxMC04YjEwLTRiNWItODc4NS1jZmM5NWNjMWQ5Yjk8L0lkPg0KICA8RW50cmllcz4NCiAgICA8RW50cnk+DQogICAgICA8SWQ+MGI3NDg0ZTgtYzFkMS00NWM4LWJjMGYtNmMxODYwNmNmY2U3PC9JZD4NCiAgICAgIDxSZWZlcmVuY2VJZD42MTVkYWRmMy04MjMwLTRlYTgtOTUzYy05NzEzODc0NmRiOD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IwXTwvVGV4dD4NCiAgICA8L1RleHRVbml0Pg0KICA8L1RleHRVbml0cz4NCjwvUGxhY2Vob2xkZXI+</w:instrText>
      </w:r>
      <w:r w:rsidRPr="003769FB">
        <w:rPr>
          <w:rFonts w:ascii="Book Antiqua" w:hAnsi="Book Antiqua"/>
          <w:b w:val="0"/>
          <w:szCs w:val="24"/>
          <w:lang w:val="en-US"/>
        </w:rPr>
        <w:fldChar w:fldCharType="separate"/>
      </w:r>
      <w:bookmarkStart w:id="286" w:name="_CTVP001c5451d108b104b5b8785cfc95cc1d9b9"/>
      <w:r w:rsidR="00CC6BF1" w:rsidRPr="003769FB">
        <w:rPr>
          <w:rFonts w:ascii="Book Antiqua" w:hAnsi="Book Antiqua"/>
          <w:b w:val="0"/>
          <w:szCs w:val="24"/>
          <w:vertAlign w:val="superscript"/>
          <w:lang w:val="en-US"/>
        </w:rPr>
        <w:t>[120]</w:t>
      </w:r>
      <w:bookmarkEnd w:id="286"/>
      <w:r w:rsidRPr="003769FB">
        <w:rPr>
          <w:rFonts w:ascii="Book Antiqua" w:hAnsi="Book Antiqua"/>
          <w:b w:val="0"/>
          <w:szCs w:val="24"/>
          <w:lang w:val="en-US"/>
        </w:rPr>
        <w:fldChar w:fldCharType="end"/>
      </w:r>
      <w:r w:rsidRPr="003769FB">
        <w:rPr>
          <w:rFonts w:ascii="Book Antiqua" w:hAnsi="Book Antiqua"/>
          <w:b w:val="0"/>
          <w:szCs w:val="24"/>
          <w:lang w:val="en-US"/>
        </w:rPr>
        <w:t xml:space="preserve"> demonstrated an up to </w:t>
      </w:r>
      <w:r w:rsidR="006319DB" w:rsidRPr="003769FB">
        <w:rPr>
          <w:rFonts w:ascii="Book Antiqua" w:hAnsi="Book Antiqua"/>
          <w:b w:val="0"/>
          <w:szCs w:val="24"/>
          <w:lang w:val="en-US"/>
        </w:rPr>
        <w:t>five</w:t>
      </w:r>
      <w:r w:rsidRPr="003769FB">
        <w:rPr>
          <w:rFonts w:ascii="Book Antiqua" w:hAnsi="Book Antiqua"/>
          <w:b w:val="0"/>
          <w:szCs w:val="24"/>
          <w:lang w:val="en-US"/>
        </w:rPr>
        <w:t xml:space="preserve">fold increase in </w:t>
      </w:r>
      <w:r w:rsidRPr="003769FB">
        <w:rPr>
          <w:rFonts w:ascii="Book Antiqua" w:hAnsi="Book Antiqua"/>
          <w:b w:val="0"/>
          <w:i/>
          <w:szCs w:val="24"/>
          <w:lang w:val="en-US"/>
        </w:rPr>
        <w:t>all-rac</w:t>
      </w:r>
      <w:r w:rsidRPr="003769FB">
        <w:rPr>
          <w:rFonts w:ascii="Book Antiqua" w:hAnsi="Book Antiqua"/>
          <w:b w:val="0"/>
          <w:szCs w:val="24"/>
          <w:lang w:val="en-US"/>
        </w:rPr>
        <w:t xml:space="preserve">-α-TOH degradation in HepG2 </w:t>
      </w:r>
      <w:r w:rsidRPr="003769FB">
        <w:rPr>
          <w:rFonts w:ascii="Book Antiqua" w:hAnsi="Book Antiqua"/>
          <w:b w:val="0"/>
          <w:szCs w:val="24"/>
          <w:lang w:val="en-US"/>
        </w:rPr>
        <w:lastRenderedPageBreak/>
        <w:t>cells. It should be noted that preconditioning of the cells with 100 µ</w:t>
      </w:r>
      <w:r w:rsidR="002F3C11" w:rsidRPr="003769FB">
        <w:rPr>
          <w:rFonts w:ascii="Book Antiqua" w:hAnsi="Book Antiqua" w:hint="eastAsia"/>
          <w:b w:val="0"/>
          <w:szCs w:val="24"/>
          <w:lang w:val="en-US" w:eastAsia="zh-CN"/>
        </w:rPr>
        <w:t>mol/L</w:t>
      </w:r>
      <w:r w:rsidRPr="003769FB">
        <w:rPr>
          <w:rFonts w:ascii="Book Antiqua" w:hAnsi="Book Antiqua"/>
          <w:b w:val="0"/>
          <w:szCs w:val="24"/>
          <w:lang w:val="en-US"/>
        </w:rPr>
        <w:t xml:space="preserve"> α-TOH for </w:t>
      </w:r>
      <w:r w:rsidR="00D63E49" w:rsidRPr="003769FB">
        <w:rPr>
          <w:rFonts w:ascii="Book Antiqua" w:hAnsi="Book Antiqua"/>
          <w:b w:val="0"/>
          <w:szCs w:val="24"/>
          <w:lang w:val="en-US"/>
        </w:rPr>
        <w:t>10 d</w:t>
      </w:r>
      <w:r w:rsidRPr="003769FB">
        <w:rPr>
          <w:rFonts w:ascii="Book Antiqua" w:hAnsi="Book Antiqua"/>
          <w:b w:val="0"/>
          <w:szCs w:val="24"/>
          <w:lang w:val="en-US"/>
        </w:rPr>
        <w:t xml:space="preserve"> was necessary, as the standard cell culture medium is deficient for α-TOH</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9c016f6a-9fd5-431f-bdf6-faf3f9fc4bd8 PFBsYWNlaG9sZGVyPg0KICA8QWRkSW5WZXJzaW9uPjQuNC4wLjI4PC9BZGRJblZlcnNpb24+DQogIDxJZD45YzAxNmY2YS05ZmQ1LTQzMWYtYmRmNi1mYWYzZjlmYzRiZDg8L0lkPg0KICA8RW50cmllcz4NCiAgICA8RW50cnk+DQogICAgICA8SWQ+MGI3NDg0ZTgtYzFkMS00NWM4LWJjMGYtNmMxODYwNmNmY2U3PC9JZD4NCiAgICAgIDxSZWZlcmVuY2VJZD42MTVkYWRmMy04MjMwLTRlYTgtOTUzYy05NzEzODc0NmRiOD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IwXTwvVGV4dD4NCiAgICA8L1RleHRVbml0Pg0KICA8L1RleHRVbml0cz4NCjwvUGxhY2Vob2xkZXI+</w:instrText>
      </w:r>
      <w:r w:rsidRPr="003769FB">
        <w:rPr>
          <w:rFonts w:ascii="Book Antiqua" w:hAnsi="Book Antiqua"/>
          <w:b w:val="0"/>
          <w:szCs w:val="24"/>
          <w:lang w:val="en-US"/>
        </w:rPr>
        <w:fldChar w:fldCharType="separate"/>
      </w:r>
      <w:bookmarkStart w:id="287" w:name="_CTVP0019c016f6a9fd5431fbdf6faf3f9fc4bd8"/>
      <w:r w:rsidR="00CC6BF1" w:rsidRPr="003769FB">
        <w:rPr>
          <w:rFonts w:ascii="Book Antiqua" w:hAnsi="Book Antiqua"/>
          <w:b w:val="0"/>
          <w:szCs w:val="24"/>
          <w:vertAlign w:val="superscript"/>
          <w:lang w:val="en-US"/>
        </w:rPr>
        <w:t>[120]</w:t>
      </w:r>
      <w:bookmarkEnd w:id="287"/>
      <w:r w:rsidRPr="003769FB">
        <w:rPr>
          <w:rFonts w:ascii="Book Antiqua" w:hAnsi="Book Antiqua"/>
          <w:b w:val="0"/>
          <w:szCs w:val="24"/>
          <w:lang w:val="en-US"/>
        </w:rPr>
        <w:fldChar w:fldCharType="end"/>
      </w:r>
      <w:r w:rsidRPr="003769FB">
        <w:rPr>
          <w:rFonts w:ascii="Book Antiqua" w:hAnsi="Book Antiqua"/>
          <w:b w:val="0"/>
          <w:szCs w:val="24"/>
          <w:lang w:val="en-US"/>
        </w:rPr>
        <w:t>. This might be the reason why Parker and Swanson</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021749b9-46af-44b5-ad08-a9b01bf96894 PFBsYWNlaG9sZGVyPg0KICA8QWRkSW5WZXJzaW9uPjQuNC4wLjI4PC9BZGRJblZlcnNpb24+DQogIDxJZD4wMjE3NDliOS00NmFmLTQ0YjUtYWQwOC1hOWIwMWJmOTY4OTQ8L0lkPg0KICA8RW50cmllcz4NCiAgICA8RW50cnk+DQogICAgICA8SWQ+ZWFmMDAzOTQtZGJlNS00ZjQyLWFkOGQtZGIyODE4MGEzZTkyPC9JZD4NCiAgICAgIDxSZWZlcmVuY2VJZD4wZjlkMTRlZC1jNzIxLTRmOTEtYjM0MC02Y2U2NzEwOWQ1NDI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Y0XTwvVGV4dD4NCiAgICA8L1RleHRVbml0Pg0KICA8L1RleHRVbml0cz4NCjwvUGxhY2Vob2xkZXI+</w:instrText>
      </w:r>
      <w:r w:rsidRPr="003769FB">
        <w:rPr>
          <w:rFonts w:ascii="Book Antiqua" w:hAnsi="Book Antiqua"/>
          <w:b w:val="0"/>
          <w:szCs w:val="24"/>
          <w:lang w:val="en-US"/>
        </w:rPr>
        <w:fldChar w:fldCharType="separate"/>
      </w:r>
      <w:bookmarkStart w:id="288" w:name="_CTVP001021749b946af44b5ad08a9b01bf96894"/>
      <w:r w:rsidR="00CC6BF1" w:rsidRPr="003769FB">
        <w:rPr>
          <w:rFonts w:ascii="Book Antiqua" w:hAnsi="Book Antiqua"/>
          <w:b w:val="0"/>
          <w:szCs w:val="24"/>
          <w:vertAlign w:val="superscript"/>
          <w:lang w:val="en-US"/>
        </w:rPr>
        <w:t>[</w:t>
      </w:r>
      <w:r w:rsidR="00E52E51" w:rsidRPr="003769FB">
        <w:rPr>
          <w:rFonts w:ascii="Book Antiqua" w:hAnsi="Book Antiqua" w:hint="eastAsia"/>
          <w:b w:val="0"/>
          <w:szCs w:val="24"/>
          <w:vertAlign w:val="superscript"/>
          <w:lang w:val="en-US" w:eastAsia="zh-CN"/>
        </w:rPr>
        <w:t>163</w:t>
      </w:r>
      <w:r w:rsidR="00CC6BF1" w:rsidRPr="003769FB">
        <w:rPr>
          <w:rFonts w:ascii="Book Antiqua" w:hAnsi="Book Antiqua"/>
          <w:b w:val="0"/>
          <w:szCs w:val="24"/>
          <w:vertAlign w:val="superscript"/>
          <w:lang w:val="en-US"/>
        </w:rPr>
        <w:t>]</w:t>
      </w:r>
      <w:bookmarkEnd w:id="288"/>
      <w:r w:rsidRPr="003769FB">
        <w:rPr>
          <w:rFonts w:ascii="Book Antiqua" w:hAnsi="Book Antiqua"/>
          <w:b w:val="0"/>
          <w:szCs w:val="24"/>
          <w:lang w:val="en-US"/>
        </w:rPr>
        <w:fldChar w:fldCharType="end"/>
      </w:r>
      <w:r w:rsidRPr="003769FB">
        <w:rPr>
          <w:rFonts w:ascii="Book Antiqua" w:hAnsi="Book Antiqua"/>
          <w:b w:val="0"/>
          <w:szCs w:val="24"/>
          <w:lang w:val="en-US"/>
        </w:rPr>
        <w:t xml:space="preserve"> were not able to detect α-TOH metabolism in HepG2 cells, as they did not </w:t>
      </w:r>
      <w:r w:rsidR="00DB4F2F" w:rsidRPr="003769FB">
        <w:rPr>
          <w:rFonts w:ascii="Book Antiqua" w:hAnsi="Book Antiqua"/>
          <w:b w:val="0"/>
          <w:szCs w:val="24"/>
          <w:lang w:val="en-US"/>
        </w:rPr>
        <w:t>perform</w:t>
      </w:r>
      <w:r w:rsidRPr="003769FB">
        <w:rPr>
          <w:rFonts w:ascii="Book Antiqua" w:hAnsi="Book Antiqua"/>
          <w:b w:val="0"/>
          <w:szCs w:val="24"/>
          <w:lang w:val="en-US"/>
        </w:rPr>
        <w:t xml:space="preserve"> a preconditioning and instead incubated the cells only for 24 </w:t>
      </w:r>
      <w:r w:rsidR="00D63E49" w:rsidRPr="003769FB">
        <w:rPr>
          <w:rFonts w:ascii="Book Antiqua" w:hAnsi="Book Antiqua"/>
          <w:b w:val="0"/>
          <w:szCs w:val="24"/>
          <w:lang w:val="en-US"/>
        </w:rPr>
        <w:t xml:space="preserve">h </w:t>
      </w:r>
      <w:r w:rsidRPr="003769FB">
        <w:rPr>
          <w:rFonts w:ascii="Book Antiqua" w:hAnsi="Book Antiqua"/>
          <w:b w:val="0"/>
          <w:szCs w:val="24"/>
          <w:lang w:val="en-US"/>
        </w:rPr>
        <w:t>to 48 h with 0.25 µ</w:t>
      </w:r>
      <w:r w:rsidR="002F3C11" w:rsidRPr="003769FB">
        <w:rPr>
          <w:rFonts w:ascii="Book Antiqua" w:hAnsi="Book Antiqua" w:hint="eastAsia"/>
          <w:b w:val="0"/>
          <w:szCs w:val="24"/>
          <w:lang w:val="en-US" w:eastAsia="zh-CN"/>
        </w:rPr>
        <w:t>mol/L</w:t>
      </w:r>
      <w:r w:rsidRPr="003769FB">
        <w:rPr>
          <w:rFonts w:ascii="Book Antiqua" w:hAnsi="Book Antiqua"/>
          <w:b w:val="0"/>
          <w:szCs w:val="24"/>
          <w:lang w:val="en-US"/>
        </w:rPr>
        <w:t xml:space="preserve"> or 0.5 µ</w:t>
      </w:r>
      <w:r w:rsidR="002F3C11" w:rsidRPr="003769FB">
        <w:rPr>
          <w:rFonts w:ascii="Book Antiqua" w:hAnsi="Book Antiqua" w:hint="eastAsia"/>
          <w:b w:val="0"/>
          <w:szCs w:val="24"/>
          <w:lang w:val="en-US" w:eastAsia="zh-CN"/>
        </w:rPr>
        <w:t>mol/L</w:t>
      </w:r>
      <w:r w:rsidRPr="003769FB">
        <w:rPr>
          <w:rFonts w:ascii="Book Antiqua" w:hAnsi="Book Antiqua"/>
          <w:b w:val="0"/>
          <w:szCs w:val="24"/>
          <w:lang w:val="en-US"/>
        </w:rPr>
        <w:t xml:space="preserve"> α-TOH. Further evidence is given by the α-TOH-dependent regulation of CYP3A4</w:t>
      </w:r>
      <w:r w:rsidR="00DD2D83" w:rsidRPr="003769FB">
        <w:rPr>
          <w:rFonts w:ascii="Book Antiqua" w:hAnsi="Book Antiqua"/>
          <w:b w:val="0"/>
          <w:szCs w:val="24"/>
          <w:lang w:val="en-US"/>
        </w:rPr>
        <w:t xml:space="preserve"> </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cf545ea4-43f3-488a-acc3-7027e1c00c71 PFBsYWNlaG9sZGVyPg0KICA8QWRkSW5WZXJzaW9uPjQuNC4wLjI4PC9BZGRJblZlcnNpb24+DQogIDxJZD5jZjU0NWVhNC00M2YzLTQ4OGEtYWNjMy03MDI3ZTFjMDBjNzE8L0lkPg0KICA8RW50cmllcz4NCiAgICA8RW50cnk+DQogICAgICA8SWQ+ODJlMWM4NzktYzI2NS00ZDAzLWJlMGMtZDY0ZDZkNzQ4MjkwPC9JZD4NCiAgICAgIDxSZWZlcmVuY2VJZD4zZDllMzcwNi1kNzczLTQwYjAtOTRkNC04ZmJjMDNkNmQ5NDk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jZdPC9UZXh0Pg0KICAgIDwvVGV4dFVuaXQ+DQogIDwvVGV4dFVuaXRzPg0KPC9QbGFjZWhvbGRlcj4=</w:instrText>
      </w:r>
      <w:r w:rsidRPr="003769FB">
        <w:rPr>
          <w:rFonts w:ascii="Book Antiqua" w:hAnsi="Book Antiqua"/>
          <w:b w:val="0"/>
          <w:szCs w:val="24"/>
          <w:lang w:val="en-US"/>
        </w:rPr>
        <w:fldChar w:fldCharType="separate"/>
      </w:r>
      <w:bookmarkStart w:id="289" w:name="_CTVP001cf545ea443f3488aacc37027e1c00c71"/>
      <w:r w:rsidR="00CC6BF1" w:rsidRPr="003769FB">
        <w:rPr>
          <w:rFonts w:ascii="Book Antiqua" w:hAnsi="Book Antiqua"/>
          <w:b w:val="0"/>
          <w:szCs w:val="24"/>
          <w:vertAlign w:val="superscript"/>
          <w:lang w:val="en-US"/>
        </w:rPr>
        <w:t>[</w:t>
      </w:r>
      <w:r w:rsidR="00E52E51" w:rsidRPr="003769FB">
        <w:rPr>
          <w:rFonts w:ascii="Book Antiqua" w:hAnsi="Book Antiqua" w:hint="eastAsia"/>
          <w:b w:val="0"/>
          <w:szCs w:val="24"/>
          <w:vertAlign w:val="superscript"/>
          <w:lang w:val="en-US" w:eastAsia="zh-CN"/>
        </w:rPr>
        <w:t>165</w:t>
      </w:r>
      <w:r w:rsidR="00CC6BF1" w:rsidRPr="003769FB">
        <w:rPr>
          <w:rFonts w:ascii="Book Antiqua" w:hAnsi="Book Antiqua"/>
          <w:b w:val="0"/>
          <w:szCs w:val="24"/>
          <w:vertAlign w:val="superscript"/>
          <w:lang w:val="en-US"/>
        </w:rPr>
        <w:t>]</w:t>
      </w:r>
      <w:bookmarkEnd w:id="289"/>
      <w:r w:rsidRPr="003769FB">
        <w:rPr>
          <w:rFonts w:ascii="Book Antiqua" w:hAnsi="Book Antiqua"/>
          <w:b w:val="0"/>
          <w:szCs w:val="24"/>
          <w:lang w:val="en-US"/>
        </w:rPr>
        <w:fldChar w:fldCharType="end"/>
      </w:r>
      <w:r w:rsidRPr="003769FB">
        <w:rPr>
          <w:rFonts w:ascii="Book Antiqua" w:hAnsi="Book Antiqua"/>
          <w:b w:val="0"/>
          <w:szCs w:val="24"/>
          <w:lang w:val="en-US"/>
        </w:rPr>
        <w:t xml:space="preserve">. Feeding mice with 200 mg/d of α-TOH for </w:t>
      </w:r>
      <w:r w:rsidR="0020415C" w:rsidRPr="003769FB">
        <w:rPr>
          <w:rFonts w:ascii="Book Antiqua" w:hAnsi="Book Antiqua"/>
          <w:b w:val="0"/>
          <w:szCs w:val="24"/>
          <w:lang w:val="en-US"/>
        </w:rPr>
        <w:t>nine</w:t>
      </w:r>
      <w:r w:rsidRPr="003769FB">
        <w:rPr>
          <w:rFonts w:ascii="Book Antiqua" w:hAnsi="Book Antiqua"/>
          <w:b w:val="0"/>
          <w:szCs w:val="24"/>
          <w:lang w:val="en-US"/>
        </w:rPr>
        <w:t xml:space="preserve"> months resulted in 1.7- fold higher Cyp3a11 (</w:t>
      </w:r>
      <w:r w:rsidRPr="003769FB">
        <w:rPr>
          <w:rFonts w:ascii="Book Antiqua" w:hAnsi="Book Antiqua"/>
          <w:b w:val="0"/>
          <w:i/>
          <w:szCs w:val="24"/>
          <w:lang w:val="en-US"/>
        </w:rPr>
        <w:t>i.e.</w:t>
      </w:r>
      <w:r w:rsidRPr="003769FB">
        <w:rPr>
          <w:rFonts w:ascii="Book Antiqua" w:hAnsi="Book Antiqua"/>
          <w:b w:val="0"/>
          <w:szCs w:val="24"/>
          <w:lang w:val="en-US"/>
        </w:rPr>
        <w:t xml:space="preserve"> the murine orthologue of human CYP3A4) mRNA expression levels </w:t>
      </w:r>
      <w:r w:rsidR="00DB4F2F" w:rsidRPr="003769FB">
        <w:rPr>
          <w:rFonts w:ascii="Book Antiqua" w:hAnsi="Book Antiqua"/>
          <w:b w:val="0"/>
          <w:szCs w:val="24"/>
          <w:lang w:val="en-US"/>
        </w:rPr>
        <w:t xml:space="preserve">compared to </w:t>
      </w:r>
      <w:r w:rsidRPr="003769FB">
        <w:rPr>
          <w:rFonts w:ascii="Book Antiqua" w:hAnsi="Book Antiqua"/>
          <w:b w:val="0"/>
          <w:szCs w:val="24"/>
          <w:lang w:val="en-US"/>
        </w:rPr>
        <w:t>after three months, while γ-T3 did not in</w:t>
      </w:r>
      <w:r w:rsidR="00335192" w:rsidRPr="003769FB">
        <w:rPr>
          <w:rFonts w:ascii="Book Antiqua" w:hAnsi="Book Antiqua"/>
          <w:b w:val="0"/>
          <w:szCs w:val="24"/>
          <w:lang w:val="en-US"/>
        </w:rPr>
        <w:t>crease</w:t>
      </w:r>
      <w:r w:rsidRPr="003769FB">
        <w:rPr>
          <w:rFonts w:ascii="Book Antiqua" w:hAnsi="Book Antiqua"/>
          <w:b w:val="0"/>
          <w:szCs w:val="24"/>
          <w:lang w:val="en-US"/>
        </w:rPr>
        <w:t xml:space="preserve"> Cyp3a11 mRNA levels</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c947a3af-dc87-4b26-91f4-44e187cef018 PFBsYWNlaG9sZGVyPg0KICA8QWRkSW5WZXJzaW9uPjQuNC4wLjI4PC9BZGRJblZlcnNpb24+DQogIDxJZD5jOTQ3YTNhZi1kYzg3LTRiMjYtOTFmNC00NGUxODdjZWYwMTg8L0lkPg0KICA8RW50cmllcz4NCiAgICA8RW50cnk+DQogICAgICA8SWQ+MDg4YWQ0MmQtZDYwOS00MmZjLWEwMTktODY1MGQ0OWVhMGI1PC9JZD4NCiAgICAgIDxSZWZlcmVuY2VJZD5iYmMyNDI4YS0yYjY0LTRhMTMtOWY2NS02ZmUxNDJkYWEwMz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2N108L1RleHQ+DQogICAgPC9UZXh0VW5pdD4NCiAgPC9UZXh0VW5pdHM+DQo8L1BsYWNlaG9sZGVyPg==</w:instrText>
      </w:r>
      <w:r w:rsidRPr="003769FB">
        <w:rPr>
          <w:rFonts w:ascii="Book Antiqua" w:hAnsi="Book Antiqua"/>
          <w:b w:val="0"/>
          <w:szCs w:val="24"/>
          <w:lang w:val="en-US"/>
        </w:rPr>
        <w:fldChar w:fldCharType="separate"/>
      </w:r>
      <w:bookmarkStart w:id="290" w:name="_CTVP001c947a3afdc874b2691f444e187cef018"/>
      <w:r w:rsidR="00CC6BF1" w:rsidRPr="003769FB">
        <w:rPr>
          <w:rFonts w:ascii="Book Antiqua" w:hAnsi="Book Antiqua"/>
          <w:b w:val="0"/>
          <w:szCs w:val="24"/>
          <w:vertAlign w:val="superscript"/>
          <w:lang w:val="en-US"/>
        </w:rPr>
        <w:t>[</w:t>
      </w:r>
      <w:r w:rsidR="00E52E51" w:rsidRPr="003769FB">
        <w:rPr>
          <w:rFonts w:ascii="Book Antiqua" w:hAnsi="Book Antiqua" w:hint="eastAsia"/>
          <w:b w:val="0"/>
          <w:szCs w:val="24"/>
          <w:vertAlign w:val="superscript"/>
          <w:lang w:val="en-US" w:eastAsia="zh-CN"/>
        </w:rPr>
        <w:t>166</w:t>
      </w:r>
      <w:r w:rsidR="00CC6BF1" w:rsidRPr="003769FB">
        <w:rPr>
          <w:rFonts w:ascii="Book Antiqua" w:hAnsi="Book Antiqua"/>
          <w:b w:val="0"/>
          <w:szCs w:val="24"/>
          <w:vertAlign w:val="superscript"/>
          <w:lang w:val="en-US"/>
        </w:rPr>
        <w:t>]</w:t>
      </w:r>
      <w:bookmarkEnd w:id="290"/>
      <w:r w:rsidRPr="003769FB">
        <w:rPr>
          <w:rFonts w:ascii="Book Antiqua" w:hAnsi="Book Antiqua"/>
          <w:b w:val="0"/>
          <w:szCs w:val="24"/>
          <w:lang w:val="en-US"/>
        </w:rPr>
        <w:fldChar w:fldCharType="end"/>
      </w:r>
      <w:r w:rsidRPr="003769FB">
        <w:rPr>
          <w:rFonts w:ascii="Book Antiqua" w:hAnsi="Book Antiqua"/>
          <w:b w:val="0"/>
          <w:szCs w:val="24"/>
          <w:lang w:val="en-US"/>
        </w:rPr>
        <w:t xml:space="preserve">. Similar effects on Cyp3a protein levels were observed when 10 mg/100 g body weight of α-TOH was injected subcutaneously </w:t>
      </w:r>
      <w:r w:rsidR="00DB4F2F" w:rsidRPr="003769FB">
        <w:rPr>
          <w:rFonts w:ascii="Book Antiqua" w:hAnsi="Book Antiqua"/>
          <w:b w:val="0"/>
          <w:szCs w:val="24"/>
          <w:lang w:val="en-US"/>
        </w:rPr>
        <w:t>in</w:t>
      </w:r>
      <w:r w:rsidRPr="003769FB">
        <w:rPr>
          <w:rFonts w:ascii="Book Antiqua" w:hAnsi="Book Antiqua"/>
          <w:b w:val="0"/>
          <w:szCs w:val="24"/>
          <w:lang w:val="en-US"/>
        </w:rPr>
        <w:t>to rats</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82edb5a1-3534-4514-a159-f5596870d75c PFBsYWNlaG9sZGVyPg0KICA8QWRkSW5WZXJzaW9uPjQuNC4wLjI4PC9BZGRJblZlcnNpb24+DQogIDxJZD44MmVkYjVhMS0zNTM0LTQ1MTQtYTE1OS1mNTU5Njg3MGQ3NWM8L0lkPg0KICA8RW50cmllcz4NCiAgICA8RW50cnk+DQogICAgICA8SWQ+ZTVhZTkyMjAtODFiNC00NjVkLWE5MzktOTdlZTk0MzU4MzEyPC9JZD4NCiAgICAgIDxSZWZlcmVuY2VJZD5lMmY1NDBlYy04MDg0LTRkMGMtYmM4MS0xNzc0N2U0Yjg5YT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jhdPC9UZXh0Pg0KICAgIDwvVGV4dFVuaXQ+DQogIDwvVGV4dFVuaXRzPg0KPC9QbGFjZWhvbGRlcj4=</w:instrText>
      </w:r>
      <w:r w:rsidRPr="003769FB">
        <w:rPr>
          <w:rFonts w:ascii="Book Antiqua" w:hAnsi="Book Antiqua"/>
          <w:b w:val="0"/>
          <w:szCs w:val="24"/>
          <w:lang w:val="en-US"/>
        </w:rPr>
        <w:fldChar w:fldCharType="separate"/>
      </w:r>
      <w:bookmarkStart w:id="291" w:name="_CTVP00182edb5a135344514a159f5596870d75c"/>
      <w:r w:rsidR="00CC6BF1" w:rsidRPr="003769FB">
        <w:rPr>
          <w:rFonts w:ascii="Book Antiqua" w:hAnsi="Book Antiqua"/>
          <w:b w:val="0"/>
          <w:szCs w:val="24"/>
          <w:vertAlign w:val="superscript"/>
          <w:lang w:val="en-US"/>
        </w:rPr>
        <w:t>[</w:t>
      </w:r>
      <w:r w:rsidR="00E52E51" w:rsidRPr="003769FB">
        <w:rPr>
          <w:rFonts w:ascii="Book Antiqua" w:hAnsi="Book Antiqua" w:hint="eastAsia"/>
          <w:b w:val="0"/>
          <w:szCs w:val="24"/>
          <w:vertAlign w:val="superscript"/>
          <w:lang w:val="en-US" w:eastAsia="zh-CN"/>
        </w:rPr>
        <w:t>167</w:t>
      </w:r>
      <w:r w:rsidR="00CC6BF1" w:rsidRPr="003769FB">
        <w:rPr>
          <w:rFonts w:ascii="Book Antiqua" w:hAnsi="Book Antiqua"/>
          <w:b w:val="0"/>
          <w:szCs w:val="24"/>
          <w:vertAlign w:val="superscript"/>
          <w:lang w:val="en-US"/>
        </w:rPr>
        <w:t>]</w:t>
      </w:r>
      <w:bookmarkEnd w:id="291"/>
      <w:r w:rsidRPr="003769FB">
        <w:rPr>
          <w:rFonts w:ascii="Book Antiqua" w:hAnsi="Book Antiqua"/>
          <w:b w:val="0"/>
          <w:szCs w:val="24"/>
          <w:lang w:val="en-US"/>
        </w:rPr>
        <w:fldChar w:fldCharType="end"/>
      </w:r>
      <w:r w:rsidRPr="003769FB">
        <w:rPr>
          <w:rFonts w:ascii="Book Antiqua" w:hAnsi="Book Antiqua"/>
          <w:b w:val="0"/>
          <w:szCs w:val="24"/>
          <w:lang w:val="en-US"/>
        </w:rPr>
        <w:t>. Traber</w:t>
      </w:r>
      <w:r w:rsidR="00C17A77" w:rsidRPr="003769FB">
        <w:rPr>
          <w:rFonts w:ascii="Book Antiqua" w:hAnsi="Book Antiqua"/>
          <w:b w:val="0"/>
          <w:i/>
          <w:szCs w:val="24"/>
          <w:lang w:val="en-US"/>
        </w:rPr>
        <w:t xml:space="preserve"> et al</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a7d1dfa0-5043-46e5-baf3-95db5b957a0c PFBsYWNlaG9sZGVyPg0KICA8QWRkSW5WZXJzaW9uPjQuNC4wLjI4PC9BZGRJblZlcnNpb24+DQogIDxJZD5hN2QxZGZhMC01MDQzLTQ2ZTUtYmFmMy05NWRiNWI5NTdhMGM8L0lkPg0KICA8RW50cmllcz4NCiAgICA8RW50cnk+DQogICAgICA8SWQ+ODJlMWM4NzktYzI2NS00ZDAzLWJlMGMtZDY0ZDZkNzQ4MjkwPC9JZD4NCiAgICAgIDxSZWZlcmVuY2VJZD4zZDllMzcwNi1kNzczLTQwYjAtOTRkNC04ZmJjMDNkNmQ5NDk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jZdPC9UZXh0Pg0KICAgIDwvVGV4dFVuaXQ+DQogIDwvVGV4dFVuaXRzPg0KPC9QbGFjZWhvbGRlcj4=</w:instrText>
      </w:r>
      <w:r w:rsidRPr="003769FB">
        <w:rPr>
          <w:rFonts w:ascii="Book Antiqua" w:hAnsi="Book Antiqua"/>
          <w:b w:val="0"/>
          <w:szCs w:val="24"/>
          <w:lang w:val="en-US"/>
        </w:rPr>
        <w:fldChar w:fldCharType="separate"/>
      </w:r>
      <w:bookmarkStart w:id="292" w:name="_CTVP001a7d1dfa0504346e5baf395db5b957a0c"/>
      <w:r w:rsidR="00CC6BF1" w:rsidRPr="003769FB">
        <w:rPr>
          <w:rFonts w:ascii="Book Antiqua" w:hAnsi="Book Antiqua"/>
          <w:b w:val="0"/>
          <w:szCs w:val="24"/>
          <w:vertAlign w:val="superscript"/>
          <w:lang w:val="en-US"/>
        </w:rPr>
        <w:t>[</w:t>
      </w:r>
      <w:r w:rsidR="00E52E51" w:rsidRPr="003769FB">
        <w:rPr>
          <w:rFonts w:ascii="Book Antiqua" w:hAnsi="Book Antiqua" w:hint="eastAsia"/>
          <w:b w:val="0"/>
          <w:szCs w:val="24"/>
          <w:vertAlign w:val="superscript"/>
          <w:lang w:val="en-US" w:eastAsia="zh-CN"/>
        </w:rPr>
        <w:t>165</w:t>
      </w:r>
      <w:r w:rsidR="00CC6BF1" w:rsidRPr="003769FB">
        <w:rPr>
          <w:rFonts w:ascii="Book Antiqua" w:hAnsi="Book Antiqua"/>
          <w:b w:val="0"/>
          <w:szCs w:val="24"/>
          <w:vertAlign w:val="superscript"/>
          <w:lang w:val="en-US"/>
        </w:rPr>
        <w:t>]</w:t>
      </w:r>
      <w:bookmarkEnd w:id="292"/>
      <w:r w:rsidRPr="003769FB">
        <w:rPr>
          <w:rFonts w:ascii="Book Antiqua" w:hAnsi="Book Antiqua"/>
          <w:b w:val="0"/>
          <w:szCs w:val="24"/>
          <w:lang w:val="en-US"/>
        </w:rPr>
        <w:fldChar w:fldCharType="end"/>
      </w:r>
      <w:r w:rsidRPr="003769FB">
        <w:rPr>
          <w:rFonts w:ascii="Book Antiqua" w:hAnsi="Book Antiqua"/>
          <w:b w:val="0"/>
          <w:szCs w:val="24"/>
          <w:lang w:val="en-US"/>
        </w:rPr>
        <w:t xml:space="preserve"> showed that C57BL/6 mice receiving a diet sufficiently enriched with α-TOH (31 mg α-TOH </w:t>
      </w:r>
      <w:r w:rsidR="00BA1818" w:rsidRPr="003769FB">
        <w:rPr>
          <w:rFonts w:ascii="Book Antiqua" w:hAnsi="Book Antiqua"/>
          <w:b w:val="0"/>
          <w:szCs w:val="24"/>
          <w:lang w:val="en-US"/>
        </w:rPr>
        <w:t>per</w:t>
      </w:r>
      <w:r w:rsidR="00D63E49" w:rsidRPr="003769FB">
        <w:rPr>
          <w:rFonts w:ascii="Book Antiqua" w:hAnsi="Book Antiqua"/>
          <w:b w:val="0"/>
          <w:szCs w:val="24"/>
          <w:lang w:val="en-US"/>
        </w:rPr>
        <w:t xml:space="preserve"> </w:t>
      </w:r>
      <w:r w:rsidRPr="003769FB">
        <w:rPr>
          <w:rFonts w:ascii="Book Antiqua" w:hAnsi="Book Antiqua"/>
          <w:b w:val="0"/>
          <w:szCs w:val="24"/>
          <w:lang w:val="en-US"/>
        </w:rPr>
        <w:t>kg diet) for five weeks have increased hepatic Cyp3a levels compared to mice fed an α-TOH-deficient diet with less than &lt;</w:t>
      </w:r>
      <w:r w:rsidR="002F3C11" w:rsidRPr="003769FB">
        <w:rPr>
          <w:rFonts w:ascii="Book Antiqua" w:hAnsi="Book Antiqua" w:hint="eastAsia"/>
          <w:b w:val="0"/>
          <w:szCs w:val="24"/>
          <w:lang w:val="en-US" w:eastAsia="zh-CN"/>
        </w:rPr>
        <w:t xml:space="preserve"> </w:t>
      </w:r>
      <w:r w:rsidRPr="003769FB">
        <w:rPr>
          <w:rFonts w:ascii="Book Antiqua" w:hAnsi="Book Antiqua"/>
          <w:b w:val="0"/>
          <w:szCs w:val="24"/>
          <w:lang w:val="en-US"/>
        </w:rPr>
        <w:t xml:space="preserve">2 mg α-TOH per kg diet. </w:t>
      </w:r>
    </w:p>
    <w:p w14:paraId="03865C8C" w14:textId="02C5DF13" w:rsidR="002D15CE" w:rsidRPr="003769FB" w:rsidRDefault="002D15CE" w:rsidP="004D49D8">
      <w:pPr>
        <w:widowControl w:val="0"/>
        <w:spacing w:after="0"/>
        <w:ind w:firstLineChars="150" w:firstLine="360"/>
        <w:rPr>
          <w:rFonts w:ascii="Book Antiqua" w:hAnsi="Book Antiqua"/>
          <w:szCs w:val="24"/>
          <w:lang w:val="en-US"/>
        </w:rPr>
      </w:pPr>
      <w:r w:rsidRPr="003769FB">
        <w:rPr>
          <w:rFonts w:ascii="Book Antiqua" w:hAnsi="Book Antiqua"/>
          <w:szCs w:val="24"/>
          <w:lang w:val="en-US"/>
        </w:rPr>
        <w:t>Several cytochrome P450 enzymes, including CYP3A4, are regulated by structurally diverse xenobiotics via PXR, a nuclear receptor that regulates the expression of metabolic enzymes and transporters involved in the metabolism of xenobiotics and endobiotic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d91f828c-a054-4859-bffe-1e3e16a0250c PFBsYWNlaG9sZGVyPg0KICA8QWRkSW5WZXJzaW9uPjQuNC4wLjI4PC9BZGRJblZlcnNpb24+DQogIDxJZD5kOTFmODI4Yy1hMDU0LTQ4NTktYmZmZS0xZTNlMTZhMDI1MGM8L0lkPg0KICA8RW50cmllcz4NCiAgICA8RW50cnk+DQogICAgICA8SWQ+NjhjMjQyYzYtMDU5OC00MzM4LTk5YjQtZjNhMTg1NjA3NDRiPC9JZD4NCiAgICAgIDxSZWZlcmVuY2VJZD5mYTNmZTRhOC0wMjkyLTQ2OGMtOGYwZi1hMjQwNjk1MmE0NGM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1NywxNjldPC9UZXh0Pg0KICAgIDwvVGV4dFVuaXQ+DQogIDwvVGV4dFVuaXRzPg0KPC9QbGFjZWhvbGRlcj4=</w:instrText>
      </w:r>
      <w:r w:rsidRPr="003769FB">
        <w:rPr>
          <w:rFonts w:ascii="Book Antiqua" w:hAnsi="Book Antiqua"/>
          <w:szCs w:val="24"/>
          <w:lang w:val="en-US"/>
        </w:rPr>
        <w:fldChar w:fldCharType="separate"/>
      </w:r>
      <w:bookmarkStart w:id="293" w:name="_CTVP001d91f828ca0544859bffe1e3e16a0250c"/>
      <w:r w:rsidR="00CC6BF1" w:rsidRPr="003769FB">
        <w:rPr>
          <w:rFonts w:ascii="Book Antiqua" w:hAnsi="Book Antiqua"/>
          <w:szCs w:val="24"/>
          <w:vertAlign w:val="superscript"/>
          <w:lang w:val="en-US"/>
        </w:rPr>
        <w:t>[</w:t>
      </w:r>
      <w:r w:rsidR="00E52E51" w:rsidRPr="003769FB">
        <w:rPr>
          <w:rFonts w:ascii="Book Antiqua" w:hAnsi="Book Antiqua" w:hint="eastAsia"/>
          <w:szCs w:val="24"/>
          <w:vertAlign w:val="superscript"/>
          <w:lang w:val="en-US" w:eastAsia="zh-CN"/>
        </w:rPr>
        <w:t>156</w:t>
      </w:r>
      <w:r w:rsidR="00CC6BF1" w:rsidRPr="003769FB">
        <w:rPr>
          <w:rFonts w:ascii="Book Antiqua" w:hAnsi="Book Antiqua"/>
          <w:szCs w:val="24"/>
          <w:vertAlign w:val="superscript"/>
          <w:lang w:val="en-US"/>
        </w:rPr>
        <w:t>,</w:t>
      </w:r>
      <w:r w:rsidR="00E52E51" w:rsidRPr="003769FB">
        <w:rPr>
          <w:rFonts w:ascii="Book Antiqua" w:hAnsi="Book Antiqua" w:hint="eastAsia"/>
          <w:szCs w:val="24"/>
          <w:vertAlign w:val="superscript"/>
          <w:lang w:val="en-US" w:eastAsia="zh-CN"/>
        </w:rPr>
        <w:t>168</w:t>
      </w:r>
      <w:r w:rsidR="00CC6BF1" w:rsidRPr="003769FB">
        <w:rPr>
          <w:rFonts w:ascii="Book Antiqua" w:hAnsi="Book Antiqua"/>
          <w:szCs w:val="24"/>
          <w:vertAlign w:val="superscript"/>
          <w:lang w:val="en-US"/>
        </w:rPr>
        <w:t>]</w:t>
      </w:r>
      <w:bookmarkEnd w:id="293"/>
      <w:r w:rsidRPr="003769FB">
        <w:rPr>
          <w:rFonts w:ascii="Book Antiqua" w:hAnsi="Book Antiqua"/>
          <w:szCs w:val="24"/>
          <w:lang w:val="en-US"/>
        </w:rPr>
        <w:fldChar w:fldCharType="end"/>
      </w:r>
      <w:r w:rsidRPr="003769FB">
        <w:rPr>
          <w:rFonts w:ascii="Book Antiqua" w:hAnsi="Book Antiqua"/>
          <w:szCs w:val="24"/>
          <w:lang w:val="en-US"/>
        </w:rPr>
        <w:t>. Landes</w:t>
      </w:r>
      <w:r w:rsidR="00C17A77" w:rsidRPr="003769FB">
        <w:rPr>
          <w:rFonts w:ascii="Book Antiqua" w:hAnsi="Book Antiqua"/>
          <w:i/>
          <w:szCs w:val="24"/>
          <w:lang w:val="en-US"/>
        </w:rPr>
        <w:t xml:space="preserve"> et al</w:t>
      </w:r>
      <w:r w:rsidR="00DD2D83"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9a77e424-f6bb-4218-b3cd-51ba5e07453d PFBsYWNlaG9sZGVyPg0KICA8QWRkSW5WZXJzaW9uPjQuNC4wLjI4PC9BZGRJblZlcnNpb24+DQogIDxJZD45YTc3ZTQyNC1mNmJiLTQyMTgtYjNjZC01MWJhNWUwNzQ1M2Q8L0lkPg0KICA8RW50cmllcz4NCiAgICA8RW50cnk+DQogICAgICA8SWQ+NjJhN2UxMDktZTI3MS00NDNhLTllMjgtMGY4YWQ3OTc1NzFkPC9JZD4NCiAgICAgIDxSZWZlcmVuY2VJZD4yZDc4ZmZkNS1mOGE1LTQwMGMtOTI2My02OTkwY2FmZTE1MmM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zBdPC9UZXh0Pg0KICAgIDwvVGV4dFVuaXQ+DQogIDwvVGV4dFVuaXRzPg0KPC9QbGFjZWhvbGRlcj4=</w:instrText>
      </w:r>
      <w:r w:rsidR="00DD2D83" w:rsidRPr="003769FB">
        <w:rPr>
          <w:rFonts w:ascii="Book Antiqua" w:hAnsi="Book Antiqua"/>
          <w:szCs w:val="24"/>
          <w:lang w:val="en-US"/>
        </w:rPr>
        <w:fldChar w:fldCharType="separate"/>
      </w:r>
      <w:bookmarkStart w:id="294" w:name="_CTVP0019a77e424f6bb4218b3cd51ba5e07453d"/>
      <w:r w:rsidR="00CC6BF1" w:rsidRPr="003769FB">
        <w:rPr>
          <w:rFonts w:ascii="Book Antiqua" w:hAnsi="Book Antiqua"/>
          <w:szCs w:val="24"/>
          <w:vertAlign w:val="superscript"/>
          <w:lang w:val="en-US"/>
        </w:rPr>
        <w:t>[</w:t>
      </w:r>
      <w:r w:rsidR="00E52E51" w:rsidRPr="003769FB">
        <w:rPr>
          <w:rFonts w:ascii="Book Antiqua" w:hAnsi="Book Antiqua" w:hint="eastAsia"/>
          <w:szCs w:val="24"/>
          <w:vertAlign w:val="superscript"/>
          <w:lang w:val="en-US" w:eastAsia="zh-CN"/>
        </w:rPr>
        <w:t>169</w:t>
      </w:r>
      <w:r w:rsidR="00CC6BF1" w:rsidRPr="003769FB">
        <w:rPr>
          <w:rFonts w:ascii="Book Antiqua" w:hAnsi="Book Antiqua"/>
          <w:szCs w:val="24"/>
          <w:vertAlign w:val="superscript"/>
          <w:lang w:val="en-US"/>
        </w:rPr>
        <w:t>]</w:t>
      </w:r>
      <w:bookmarkEnd w:id="294"/>
      <w:r w:rsidR="00DD2D83" w:rsidRPr="003769FB">
        <w:rPr>
          <w:rFonts w:ascii="Book Antiqua" w:hAnsi="Book Antiqua"/>
          <w:szCs w:val="24"/>
          <w:lang w:val="en-US"/>
        </w:rPr>
        <w:fldChar w:fldCharType="end"/>
      </w:r>
      <w:r w:rsidR="0020415C" w:rsidRPr="003769FB">
        <w:rPr>
          <w:rFonts w:ascii="Book Antiqua" w:hAnsi="Book Antiqua"/>
          <w:szCs w:val="24"/>
          <w:lang w:val="en-US"/>
        </w:rPr>
        <w:t xml:space="preserve"> </w:t>
      </w:r>
      <w:r w:rsidRPr="003769FB">
        <w:rPr>
          <w:rFonts w:ascii="Book Antiqua" w:hAnsi="Book Antiqua"/>
          <w:szCs w:val="24"/>
          <w:lang w:val="en-US"/>
        </w:rPr>
        <w:t>showed that vitamin E act</w:t>
      </w:r>
      <w:r w:rsidR="00DD2D83" w:rsidRPr="003769FB">
        <w:rPr>
          <w:rFonts w:ascii="Book Antiqua" w:hAnsi="Book Antiqua"/>
          <w:szCs w:val="24"/>
          <w:lang w:val="en-US"/>
        </w:rPr>
        <w:t>s</w:t>
      </w:r>
      <w:r w:rsidRPr="003769FB">
        <w:rPr>
          <w:rFonts w:ascii="Book Antiqua" w:hAnsi="Book Antiqua"/>
          <w:szCs w:val="24"/>
          <w:lang w:val="en-US"/>
        </w:rPr>
        <w:t xml:space="preserve"> as an agonist of PXR. Thereby, the inductive effect of vitamin E on chloramphenicol acetyl transferase activity was dependent on the vitamin E form in the following order: γ-T3 ≈ α-T3 &gt; rifampicin &gt; δ-TOH &gt; </w:t>
      </w:r>
      <w:r w:rsidRPr="003769FB">
        <w:rPr>
          <w:rFonts w:ascii="Book Antiqua" w:hAnsi="Book Antiqua"/>
          <w:i/>
          <w:szCs w:val="24"/>
          <w:lang w:val="en-US"/>
        </w:rPr>
        <w:t>RRR</w:t>
      </w:r>
      <w:r w:rsidRPr="003769FB">
        <w:rPr>
          <w:rFonts w:ascii="Book Antiqua" w:hAnsi="Book Antiqua"/>
          <w:szCs w:val="24"/>
          <w:lang w:val="en-US"/>
        </w:rPr>
        <w:t>-α-TOH ≥ γ-TOH. The treatment of HepG2 cells with γ-T3 led to an up-regulation of CYP3A4</w:t>
      </w:r>
      <w:r w:rsidR="00DD2D83" w:rsidRPr="003769FB">
        <w:rPr>
          <w:rFonts w:ascii="Book Antiqua" w:hAnsi="Book Antiqua"/>
          <w:szCs w:val="24"/>
          <w:lang w:val="en-US"/>
        </w:rPr>
        <w:t xml:space="preserve"> and CYP3A5 mRNA levels</w:t>
      </w:r>
      <w:r w:rsidR="00DD2D83"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983e7429-04b6-4c08-adbc-2f99820d55d3 PFBsYWNlaG9sZGVyPg0KICA8QWRkSW5WZXJzaW9uPjQuNC4wLjI4PC9BZGRJblZlcnNpb24+DQogIDxJZD45ODNlNzQyOS0wNGI2LTRjMDgtYWRiYy0yZjk5ODIwZDU1ZDM8L0lkPg0KICA8RW50cmllcz4NCiAgICA8RW50cnk+DQogICAgICA8SWQ+OTNhYzgxMDAtOGFjZC00ODY2LTg3ZTktMjE5OTU4NWY1YWI2PC9JZD4NCiAgICAgIDxSZWZlcmVuY2VJZD4yZDc4ZmZkNS1mOGE1LTQwMGMtOTI2My02OTkwY2FmZTE1MmM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zBdPC9UZXh0Pg0KICAgIDwvVGV4dFVuaXQ+DQogIDwvVGV4dFVuaXRzPg0KPC9QbGFjZWhvbGRlcj4=</w:instrText>
      </w:r>
      <w:r w:rsidR="00DD2D83" w:rsidRPr="003769FB">
        <w:rPr>
          <w:rFonts w:ascii="Book Antiqua" w:hAnsi="Book Antiqua"/>
          <w:szCs w:val="24"/>
          <w:lang w:val="en-US"/>
        </w:rPr>
        <w:fldChar w:fldCharType="separate"/>
      </w:r>
      <w:bookmarkStart w:id="295" w:name="_CTVP001983e742904b64c08adbc2f99820d55d3"/>
      <w:r w:rsidR="00CC6BF1" w:rsidRPr="003769FB">
        <w:rPr>
          <w:rFonts w:ascii="Book Antiqua" w:hAnsi="Book Antiqua"/>
          <w:szCs w:val="24"/>
          <w:vertAlign w:val="superscript"/>
          <w:lang w:val="en-US"/>
        </w:rPr>
        <w:t>[</w:t>
      </w:r>
      <w:r w:rsidR="00E52E51" w:rsidRPr="003769FB">
        <w:rPr>
          <w:rFonts w:ascii="Book Antiqua" w:hAnsi="Book Antiqua" w:hint="eastAsia"/>
          <w:szCs w:val="24"/>
          <w:vertAlign w:val="superscript"/>
          <w:lang w:val="en-US" w:eastAsia="zh-CN"/>
        </w:rPr>
        <w:t>169</w:t>
      </w:r>
      <w:r w:rsidR="00CC6BF1" w:rsidRPr="003769FB">
        <w:rPr>
          <w:rFonts w:ascii="Book Antiqua" w:hAnsi="Book Antiqua"/>
          <w:szCs w:val="24"/>
          <w:vertAlign w:val="superscript"/>
          <w:lang w:val="en-US"/>
        </w:rPr>
        <w:t>]</w:t>
      </w:r>
      <w:bookmarkEnd w:id="295"/>
      <w:r w:rsidR="00DD2D83" w:rsidRPr="003769FB">
        <w:rPr>
          <w:rFonts w:ascii="Book Antiqua" w:hAnsi="Book Antiqua"/>
          <w:szCs w:val="24"/>
          <w:lang w:val="en-US"/>
        </w:rPr>
        <w:fldChar w:fldCharType="end"/>
      </w:r>
      <w:r w:rsidR="0020415C" w:rsidRPr="003769FB">
        <w:rPr>
          <w:rFonts w:ascii="Book Antiqua" w:hAnsi="Book Antiqua"/>
          <w:szCs w:val="24"/>
          <w:lang w:val="en-US"/>
        </w:rPr>
        <w:t xml:space="preserve"> </w:t>
      </w:r>
      <w:r w:rsidRPr="003769FB">
        <w:rPr>
          <w:rFonts w:ascii="Book Antiqua" w:hAnsi="Book Antiqua"/>
          <w:szCs w:val="24"/>
          <w:lang w:val="en-US"/>
        </w:rPr>
        <w:t xml:space="preserve">and a dose-dependent activation of chloramphenicol acetyl transferase at 1 </w:t>
      </w:r>
      <w:r w:rsidR="00D63E49" w:rsidRPr="003769FB">
        <w:rPr>
          <w:rFonts w:ascii="Book Antiqua" w:hAnsi="Book Antiqua"/>
          <w:szCs w:val="24"/>
          <w:lang w:val="en-US"/>
        </w:rPr>
        <w:t xml:space="preserve">µM </w:t>
      </w:r>
      <w:r w:rsidR="00BA1818" w:rsidRPr="003769FB">
        <w:rPr>
          <w:rFonts w:ascii="Book Antiqua" w:hAnsi="Book Antiqua"/>
          <w:szCs w:val="24"/>
          <w:lang w:val="en-US"/>
        </w:rPr>
        <w:t>to</w:t>
      </w:r>
      <w:r w:rsidRPr="003769FB">
        <w:rPr>
          <w:rFonts w:ascii="Book Antiqua" w:hAnsi="Book Antiqua"/>
          <w:szCs w:val="24"/>
          <w:lang w:val="en-US"/>
        </w:rPr>
        <w:t xml:space="preserve"> 10 µM, concentrations which can be reached also in human plasma</w:t>
      </w:r>
      <w:r w:rsidRPr="003769FB">
        <w:rPr>
          <w:rFonts w:ascii="Book Antiqua" w:hAnsi="Book Antiqua"/>
          <w:szCs w:val="24"/>
          <w:lang w:val="en-US"/>
        </w:rPr>
        <w:fldChar w:fldCharType="begin"/>
      </w:r>
      <w:r w:rsidRPr="003769FB">
        <w:rPr>
          <w:rFonts w:ascii="Book Antiqua" w:hAnsi="Book Antiqua"/>
          <w:szCs w:val="24"/>
          <w:lang w:val="en-US"/>
        </w:rPr>
        <w:instrText>ADDIN CITAVI.PLACEHOLDER a264d0be-a80e-484e-bbff-6923350b9593 PFBsYWNlaG9sZGVyPg0KICA8QWRkSW5WZXJzaW9uPjQuNC4wLjI4PC9BZGRJblZlcnNpb24+DQogIDxJZD5hMjY0ZDBiZS1hODBlLTQ4NGUtYmJmZi02OTIzMzUwYjk1OTM8L0lkPg0KICA8RW50cmllcz4NCiAgICA8RW50cnk+DQogICAgICA8SWQ+YzFjYzM4MjUtMTIwMy00MzgxLTgwYjQtYTFlYzUwNmIwNDkyPC9JZD4NCiAgICAgIDxSZWZlcmVuY2VJZD41OTI5ZmEwNS0yZGFjLTRjOGItOWU4Ny1kZGNmYmIyMmZlYTY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NdPC9UZXh0Pg0KICAgIDwvVGV4dFVuaXQ+DQogIDwvVGV4dFVuaXRzPg0KPC9QbGFjZWhvbGRlcj4=</w:instrText>
      </w:r>
      <w:r w:rsidRPr="003769FB">
        <w:rPr>
          <w:rFonts w:ascii="Book Antiqua" w:hAnsi="Book Antiqua"/>
          <w:szCs w:val="24"/>
          <w:lang w:val="en-US"/>
        </w:rPr>
        <w:fldChar w:fldCharType="separate"/>
      </w:r>
      <w:bookmarkStart w:id="296" w:name="_CTVP001a264d0bea80e484ebbff6923350b9593"/>
      <w:r w:rsidR="00A23467" w:rsidRPr="003769FB">
        <w:rPr>
          <w:rFonts w:ascii="Book Antiqua" w:hAnsi="Book Antiqua"/>
          <w:szCs w:val="24"/>
          <w:vertAlign w:val="superscript"/>
          <w:lang w:val="en-US"/>
        </w:rPr>
        <w:t>[23]</w:t>
      </w:r>
      <w:bookmarkEnd w:id="296"/>
      <w:r w:rsidRPr="003769FB">
        <w:rPr>
          <w:rFonts w:ascii="Book Antiqua" w:hAnsi="Book Antiqua"/>
          <w:szCs w:val="24"/>
          <w:lang w:val="en-US"/>
        </w:rPr>
        <w:fldChar w:fldCharType="end"/>
      </w:r>
      <w:r w:rsidRPr="003769FB">
        <w:rPr>
          <w:rFonts w:ascii="Book Antiqua" w:hAnsi="Book Antiqua"/>
          <w:szCs w:val="24"/>
          <w:lang w:val="en-US"/>
        </w:rPr>
        <w:t>. These striking contrary effects of γ-T3, up-regulation of CYP3A</w:t>
      </w:r>
      <w:r w:rsidR="00DD2D83" w:rsidRPr="003769FB">
        <w:rPr>
          <w:rFonts w:ascii="Book Antiqua" w:hAnsi="Book Antiqua"/>
          <w:szCs w:val="24"/>
          <w:lang w:val="en-US"/>
        </w:rPr>
        <w:t>4</w:t>
      </w:r>
      <w:r w:rsidRPr="003769FB">
        <w:rPr>
          <w:rFonts w:ascii="Book Antiqua" w:hAnsi="Book Antiqua"/>
          <w:szCs w:val="24"/>
          <w:lang w:val="en-US"/>
        </w:rPr>
        <w:t xml:space="preserve"> expression </w:t>
      </w:r>
      <w:r w:rsidRPr="003769FB">
        <w:rPr>
          <w:rFonts w:ascii="Book Antiqua" w:hAnsi="Book Antiqua"/>
          <w:i/>
          <w:szCs w:val="24"/>
          <w:lang w:val="en-US"/>
        </w:rPr>
        <w:t>in vitro</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852ae828-9811-400a-89bf-4b0d02a208aa PFBsYWNlaG9sZGVyPg0KICA8QWRkSW5WZXJzaW9uPjQuNC4wLjI4PC9BZGRJblZlcnNpb24+DQogIDxJZD44NTJhZTgyOC05ODExLTQwMGEtODliZi00YjBkMDJhMjA4YWE8L0lkPg0KICA8RW50cmllcz4NCiAgICA8RW50cnk+DQogICAgICA8SWQ+YTFjNzY5MzYtODM5YS00NDg3LWJmMDUtYmUwZGJiMzI2YjViPC9JZD4NCiAgICAgIDxSZWZlcmVuY2VJZD4zZjc5NDFjOS0wMTM3LTRjNmEtYWZiMi1mMTZjOWU4OWI4YzI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Y5XTwvVGV4dD4NCiAgICA8L1RleHRVbml0Pg0KICA8L1RleHRVbml0cz4NCjwvUGxhY2Vob2xkZXI+</w:instrText>
      </w:r>
      <w:r w:rsidRPr="003769FB">
        <w:rPr>
          <w:rFonts w:ascii="Book Antiqua" w:hAnsi="Book Antiqua"/>
          <w:szCs w:val="24"/>
          <w:lang w:val="en-US"/>
        </w:rPr>
        <w:fldChar w:fldCharType="separate"/>
      </w:r>
      <w:bookmarkStart w:id="297" w:name="_CTVP001852ae8289811400a89bf4b0d02a208aa"/>
      <w:r w:rsidR="00CC6BF1" w:rsidRPr="003769FB">
        <w:rPr>
          <w:rFonts w:ascii="Book Antiqua" w:hAnsi="Book Antiqua"/>
          <w:szCs w:val="24"/>
          <w:vertAlign w:val="superscript"/>
          <w:lang w:val="en-US"/>
        </w:rPr>
        <w:t>[</w:t>
      </w:r>
      <w:r w:rsidR="00E52E51" w:rsidRPr="003769FB">
        <w:rPr>
          <w:rFonts w:ascii="Book Antiqua" w:hAnsi="Book Antiqua" w:hint="eastAsia"/>
          <w:szCs w:val="24"/>
          <w:vertAlign w:val="superscript"/>
          <w:lang w:val="en-US" w:eastAsia="zh-CN"/>
        </w:rPr>
        <w:t>168</w:t>
      </w:r>
      <w:r w:rsidR="00CC6BF1" w:rsidRPr="003769FB">
        <w:rPr>
          <w:rFonts w:ascii="Book Antiqua" w:hAnsi="Book Antiqua"/>
          <w:szCs w:val="24"/>
          <w:vertAlign w:val="superscript"/>
          <w:lang w:val="en-US"/>
        </w:rPr>
        <w:t>]</w:t>
      </w:r>
      <w:bookmarkEnd w:id="297"/>
      <w:r w:rsidRPr="003769FB">
        <w:rPr>
          <w:rFonts w:ascii="Book Antiqua" w:hAnsi="Book Antiqua"/>
          <w:szCs w:val="24"/>
          <w:lang w:val="en-US"/>
        </w:rPr>
        <w:fldChar w:fldCharType="end"/>
      </w:r>
      <w:r w:rsidRPr="003769FB">
        <w:rPr>
          <w:rFonts w:ascii="Book Antiqua" w:hAnsi="Book Antiqua"/>
          <w:szCs w:val="24"/>
          <w:lang w:val="en-US"/>
        </w:rPr>
        <w:t xml:space="preserve"> and no effect</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09ffea99-3761-4c8f-b76e-27dc92c23952 PFBsYWNlaG9sZGVyPg0KICA8QWRkSW5WZXJzaW9uPjQuNC4wLjI4PC9BZGRJblZlcnNpb24+DQogIDxJZD4wOWZmZWE5OS0zNzYxLTRjOGYtYjc2ZS0yN2RjOTJjMjM5NTI8L0lkPg0KICA8RW50cmllcz4NCiAgICA8RW50cnk+DQogICAgICA8SWQ+MDg4YWQ0MmQtZDYwOS00MmZjLWEwMTktODY1MGQ0OWVhMGI1PC9JZD4NCiAgICAgIDxSZWZlcmVuY2VJZD5iYmMyNDI4YS0yYjY0LTRhMTMtOWY2NS02ZmUxNDJkYWEwMz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2N108L1RleHQ+DQogICAgPC9UZXh0VW5pdD4NCiAgPC9UZXh0VW5pdHM+DQo8L1BsYWNlaG9sZGVyPg==</w:instrText>
      </w:r>
      <w:r w:rsidRPr="003769FB">
        <w:rPr>
          <w:rFonts w:ascii="Book Antiqua" w:hAnsi="Book Antiqua"/>
          <w:szCs w:val="24"/>
          <w:lang w:val="en-US"/>
        </w:rPr>
        <w:fldChar w:fldCharType="separate"/>
      </w:r>
      <w:bookmarkStart w:id="298" w:name="_CTVP00109ffea9937614c8fb76e27dc92c23952"/>
      <w:r w:rsidR="00CC6BF1" w:rsidRPr="003769FB">
        <w:rPr>
          <w:rFonts w:ascii="Book Antiqua" w:hAnsi="Book Antiqua"/>
          <w:szCs w:val="24"/>
          <w:vertAlign w:val="superscript"/>
          <w:lang w:val="en-US"/>
        </w:rPr>
        <w:t>[</w:t>
      </w:r>
      <w:r w:rsidR="00E52E51" w:rsidRPr="003769FB">
        <w:rPr>
          <w:rFonts w:ascii="Book Antiqua" w:hAnsi="Book Antiqua" w:hint="eastAsia"/>
          <w:szCs w:val="24"/>
          <w:vertAlign w:val="superscript"/>
          <w:lang w:val="en-US" w:eastAsia="zh-CN"/>
        </w:rPr>
        <w:t>168</w:t>
      </w:r>
      <w:r w:rsidR="00CC6BF1" w:rsidRPr="003769FB">
        <w:rPr>
          <w:rFonts w:ascii="Book Antiqua" w:hAnsi="Book Antiqua"/>
          <w:szCs w:val="24"/>
          <w:vertAlign w:val="superscript"/>
          <w:lang w:val="en-US"/>
        </w:rPr>
        <w:t>]</w:t>
      </w:r>
      <w:bookmarkEnd w:id="298"/>
      <w:r w:rsidRPr="003769FB">
        <w:rPr>
          <w:rFonts w:ascii="Book Antiqua" w:hAnsi="Book Antiqua"/>
          <w:szCs w:val="24"/>
          <w:lang w:val="en-US"/>
        </w:rPr>
        <w:fldChar w:fldCharType="end"/>
      </w:r>
      <w:r w:rsidRPr="003769FB">
        <w:rPr>
          <w:rFonts w:ascii="Book Antiqua" w:hAnsi="Book Antiqua"/>
          <w:szCs w:val="24"/>
          <w:lang w:val="en-US"/>
        </w:rPr>
        <w:t xml:space="preserve"> or even a reduction</w:t>
      </w:r>
      <w:r w:rsidR="00DD2D83" w:rsidRPr="003769FB">
        <w:rPr>
          <w:rFonts w:ascii="Book Antiqua" w:hAnsi="Book Antiqua"/>
          <w:szCs w:val="24"/>
          <w:lang w:val="en-US"/>
        </w:rPr>
        <w:t xml:space="preserve"> of Cyp3a</w:t>
      </w:r>
      <w:r w:rsidRPr="003769FB">
        <w:rPr>
          <w:rFonts w:ascii="Book Antiqua" w:hAnsi="Book Antiqua"/>
          <w:szCs w:val="24"/>
          <w:lang w:val="en-US"/>
        </w:rPr>
        <w:t xml:space="preserve"> expression</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1da0b960-aba3-4f9f-81b0-a7a8d0d3358b PFBsYWNlaG9sZGVyPg0KICA8QWRkSW5WZXJzaW9uPjQuNC4wLjI4PC9BZGRJblZlcnNpb24+DQogIDxJZD4xZGEwYjk2MC1hYmEzLTRmOWYtODFiMC1hN2E4ZDBkMzM1OGI8L0lkPg0KICA8RW50cmllcz4NCiAgICA8RW50cnk+DQogICAgICA8SWQ+ODJlMWM4NzktYzI2NS00ZDAzLWJlMGMtZDY0ZDZkNzQ4MjkwPC9JZD4NCiAgICAgIDxSZWZlcmVuY2VJZD4zZDllMzcwNi1kNzczLTQwYjAtOTRkNC04ZmJjMDNkNmQ5NDk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jZdPC9UZXh0Pg0KICAgIDwvVGV4dFVuaXQ+DQogIDwvVGV4dFVuaXRzPg0KPC9QbGFjZWhvbGRlcj4=</w:instrText>
      </w:r>
      <w:r w:rsidRPr="003769FB">
        <w:rPr>
          <w:rFonts w:ascii="Book Antiqua" w:hAnsi="Book Antiqua"/>
          <w:szCs w:val="24"/>
          <w:lang w:val="en-US"/>
        </w:rPr>
        <w:fldChar w:fldCharType="separate"/>
      </w:r>
      <w:bookmarkStart w:id="299" w:name="_CTVP0011da0b960aba34f9f81b0a7a8d0d3358b"/>
      <w:r w:rsidR="00CC6BF1" w:rsidRPr="003769FB">
        <w:rPr>
          <w:rFonts w:ascii="Book Antiqua" w:hAnsi="Book Antiqua"/>
          <w:szCs w:val="24"/>
          <w:vertAlign w:val="superscript"/>
          <w:lang w:val="en-US"/>
        </w:rPr>
        <w:t>[</w:t>
      </w:r>
      <w:r w:rsidR="00E52E51" w:rsidRPr="003769FB">
        <w:rPr>
          <w:rFonts w:ascii="Book Antiqua" w:hAnsi="Book Antiqua" w:hint="eastAsia"/>
          <w:szCs w:val="24"/>
          <w:vertAlign w:val="superscript"/>
          <w:lang w:val="en-US" w:eastAsia="zh-CN"/>
        </w:rPr>
        <w:t>165</w:t>
      </w:r>
      <w:r w:rsidR="00CC6BF1" w:rsidRPr="003769FB">
        <w:rPr>
          <w:rFonts w:ascii="Book Antiqua" w:hAnsi="Book Antiqua"/>
          <w:szCs w:val="24"/>
          <w:vertAlign w:val="superscript"/>
          <w:lang w:val="en-US"/>
        </w:rPr>
        <w:t>]</w:t>
      </w:r>
      <w:bookmarkEnd w:id="299"/>
      <w:r w:rsidRPr="003769FB">
        <w:rPr>
          <w:rFonts w:ascii="Book Antiqua" w:hAnsi="Book Antiqua"/>
          <w:szCs w:val="24"/>
          <w:lang w:val="en-US"/>
        </w:rPr>
        <w:fldChar w:fldCharType="end"/>
      </w:r>
      <w:r w:rsidRPr="003769FB">
        <w:rPr>
          <w:rFonts w:ascii="Book Antiqua" w:hAnsi="Book Antiqua"/>
          <w:szCs w:val="24"/>
          <w:lang w:val="en-US"/>
        </w:rPr>
        <w:t xml:space="preserve"> </w:t>
      </w:r>
      <w:r w:rsidRPr="003769FB">
        <w:rPr>
          <w:rFonts w:ascii="Book Antiqua" w:hAnsi="Book Antiqua"/>
          <w:i/>
          <w:szCs w:val="24"/>
          <w:lang w:val="en-US"/>
        </w:rPr>
        <w:t>in vivo</w:t>
      </w:r>
      <w:r w:rsidRPr="003769FB">
        <w:rPr>
          <w:rFonts w:ascii="Book Antiqua" w:hAnsi="Book Antiqua"/>
          <w:szCs w:val="24"/>
          <w:lang w:val="en-US"/>
        </w:rPr>
        <w:t xml:space="preserve"> might be explained by different availabilities of the individual vitamin E forms at the si</w:t>
      </w:r>
      <w:r w:rsidR="00DB4F2F" w:rsidRPr="003769FB">
        <w:rPr>
          <w:rFonts w:ascii="Book Antiqua" w:hAnsi="Book Antiqua"/>
          <w:szCs w:val="24"/>
          <w:lang w:val="en-US"/>
        </w:rPr>
        <w:t>t</w:t>
      </w:r>
      <w:r w:rsidRPr="003769FB">
        <w:rPr>
          <w:rFonts w:ascii="Book Antiqua" w:hAnsi="Book Antiqua"/>
          <w:szCs w:val="24"/>
          <w:lang w:val="en-US"/>
        </w:rPr>
        <w:t xml:space="preserve">e of action. Whereas the substance </w:t>
      </w:r>
      <w:r w:rsidRPr="003769FB">
        <w:rPr>
          <w:rFonts w:ascii="Book Antiqua" w:hAnsi="Book Antiqua"/>
          <w:i/>
          <w:szCs w:val="24"/>
          <w:lang w:val="en-US"/>
        </w:rPr>
        <w:t>in vitro</w:t>
      </w:r>
      <w:r w:rsidRPr="003769FB">
        <w:rPr>
          <w:rFonts w:ascii="Book Antiqua" w:hAnsi="Book Antiqua"/>
          <w:szCs w:val="24"/>
          <w:lang w:val="en-US"/>
        </w:rPr>
        <w:t xml:space="preserve"> is applied onto the cells directly, all physiological processes of vitamin E handling, especially α-TTP dependent sorting of non-α-TOH forms in combination with the high metabolic degradation and elimination rates for γ-T3</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bd7fd6d2-2d63-4e67-8dda-c685cadea748 PFBsYWNlaG9sZGVyPg0KICA8QWRkSW5WZXJzaW9uPjQuNC4wLjI4PC9BZGRJblZlcnNpb24+DQogIDxJZD5iZDdmZDZkMi0yZDYzLTRlNjctOGRkYS1jNjg1Y2FkZWE3NDg8L0lkPg0KICA8RW50cmllcz4NCiAgICA8RW50cnk+DQogICAgICA8SWQ+N2M4NWQxNTMtYzE2ZS00M2ExLTlmMzgtYzQxNzJlMGY2NzRiPC9JZD4NCiAgICAgIDxSZWZlcmVuY2VJZD5iYmMyNDI4YS0yYjY0LTRhMTMtOWY2NS02ZmUxNDJkYWEwMz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2N108L1RleHQ+DQogICAgPC9UZXh0VW5pdD4NCiAgPC9UZXh0VW5pdHM+DQo8L1BsYWNlaG9sZGVyPg==</w:instrText>
      </w:r>
      <w:r w:rsidRPr="003769FB">
        <w:rPr>
          <w:rFonts w:ascii="Book Antiqua" w:hAnsi="Book Antiqua"/>
          <w:szCs w:val="24"/>
          <w:lang w:val="en-US"/>
        </w:rPr>
        <w:fldChar w:fldCharType="separate"/>
      </w:r>
      <w:bookmarkStart w:id="300" w:name="_CTVP001bd7fd6d22d634e678ddac685cadea748"/>
      <w:r w:rsidR="00CC6BF1" w:rsidRPr="003769FB">
        <w:rPr>
          <w:rFonts w:ascii="Book Antiqua" w:hAnsi="Book Antiqua"/>
          <w:szCs w:val="24"/>
          <w:vertAlign w:val="superscript"/>
          <w:lang w:val="en-US"/>
        </w:rPr>
        <w:t>[</w:t>
      </w:r>
      <w:r w:rsidR="00E52E51" w:rsidRPr="003769FB">
        <w:rPr>
          <w:rFonts w:ascii="Book Antiqua" w:hAnsi="Book Antiqua" w:hint="eastAsia"/>
          <w:szCs w:val="24"/>
          <w:vertAlign w:val="superscript"/>
          <w:lang w:val="en-US" w:eastAsia="zh-CN"/>
        </w:rPr>
        <w:t>166</w:t>
      </w:r>
      <w:r w:rsidR="00CC6BF1" w:rsidRPr="003769FB">
        <w:rPr>
          <w:rFonts w:ascii="Book Antiqua" w:hAnsi="Book Antiqua"/>
          <w:szCs w:val="24"/>
          <w:vertAlign w:val="superscript"/>
          <w:lang w:val="en-US"/>
        </w:rPr>
        <w:t>]</w:t>
      </w:r>
      <w:bookmarkEnd w:id="300"/>
      <w:r w:rsidRPr="003769FB">
        <w:rPr>
          <w:rFonts w:ascii="Book Antiqua" w:hAnsi="Book Antiqua"/>
          <w:szCs w:val="24"/>
          <w:lang w:val="en-US"/>
        </w:rPr>
        <w:fldChar w:fldCharType="end"/>
      </w:r>
      <w:r w:rsidRPr="003769FB">
        <w:rPr>
          <w:rFonts w:ascii="Book Antiqua" w:hAnsi="Book Antiqua"/>
          <w:szCs w:val="24"/>
          <w:lang w:val="en-US"/>
        </w:rPr>
        <w:t xml:space="preserve">, may interfere </w:t>
      </w:r>
      <w:r w:rsidRPr="003769FB">
        <w:rPr>
          <w:rFonts w:ascii="Book Antiqua" w:hAnsi="Book Antiqua"/>
          <w:i/>
          <w:szCs w:val="24"/>
          <w:lang w:val="en-US"/>
        </w:rPr>
        <w:t>in vivo</w:t>
      </w:r>
      <w:r w:rsidRPr="003769FB">
        <w:rPr>
          <w:rFonts w:ascii="Book Antiqua" w:hAnsi="Book Antiqua"/>
          <w:szCs w:val="24"/>
          <w:lang w:val="en-US"/>
        </w:rPr>
        <w:t>, thus resulting in contradictory effects.</w:t>
      </w:r>
    </w:p>
    <w:p w14:paraId="549918FC" w14:textId="6301087B" w:rsidR="002D15CE" w:rsidRPr="003769FB" w:rsidRDefault="002D15CE" w:rsidP="004D49D8">
      <w:pPr>
        <w:widowControl w:val="0"/>
        <w:spacing w:after="0"/>
        <w:ind w:firstLineChars="150" w:firstLine="360"/>
        <w:rPr>
          <w:rFonts w:ascii="Book Antiqua" w:hAnsi="Book Antiqua"/>
          <w:szCs w:val="24"/>
          <w:lang w:val="en-US"/>
        </w:rPr>
      </w:pPr>
      <w:r w:rsidRPr="003769FB">
        <w:rPr>
          <w:rFonts w:ascii="Book Antiqua" w:hAnsi="Book Antiqua"/>
          <w:szCs w:val="24"/>
          <w:lang w:val="en-US"/>
        </w:rPr>
        <w:lastRenderedPageBreak/>
        <w:t>However, the induction of Cyp3a11, the mouse homologue of human CYP3A4, by α-TOH and the involvement of PXR was confirmed in wild-type mice by Johnson</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e260b7b1-07ec-4e75-9b25-4ebc2fc7bd58 PFBsYWNlaG9sZGVyPg0KICA8QWRkSW5WZXJzaW9uPjQuNC4wLjI4PC9BZGRJblZlcnNpb24+DQogIDxJZD5lMjYwYjdiMS0wN2VjLTRlNzUtOWIyNS00ZWJjMmZjN2JkNTg8L0lkPg0KICA8RW50cmllcz4NCiAgICA8RW50cnk+DQogICAgICA8SWQ+Y2RkMjMwODUtZDU5Yy00MzQ5LWIwZmQtYmYxMGMxOWU0ZjhmPC9JZD4NCiAgICAgIDxSZWZlcmVuY2VJZD5hZjE1MGMzNy1hOWVjLTQ5OGYtOTEwOS01Njk4NmQxM2QxMz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zFdPC9UZXh0Pg0KICAgIDwvVGV4dFVuaXQ+DQogIDwvVGV4dFVuaXRzPg0KPC9QbGFjZWhvbGRlcj4=</w:instrText>
      </w:r>
      <w:r w:rsidRPr="003769FB">
        <w:rPr>
          <w:rFonts w:ascii="Book Antiqua" w:hAnsi="Book Antiqua"/>
          <w:szCs w:val="24"/>
          <w:lang w:val="en-US"/>
        </w:rPr>
        <w:fldChar w:fldCharType="separate"/>
      </w:r>
      <w:bookmarkStart w:id="301" w:name="_CTVP001e260b7b107ec4e759b254ebc2fc7bd58"/>
      <w:r w:rsidR="00CC6BF1" w:rsidRPr="003769FB">
        <w:rPr>
          <w:rFonts w:ascii="Book Antiqua" w:hAnsi="Book Antiqua"/>
          <w:szCs w:val="24"/>
          <w:vertAlign w:val="superscript"/>
          <w:lang w:val="en-US"/>
        </w:rPr>
        <w:t>[</w:t>
      </w:r>
      <w:r w:rsidR="00E52E51" w:rsidRPr="003769FB">
        <w:rPr>
          <w:rFonts w:ascii="Book Antiqua" w:hAnsi="Book Antiqua" w:hint="eastAsia"/>
          <w:szCs w:val="24"/>
          <w:vertAlign w:val="superscript"/>
          <w:lang w:val="en-US" w:eastAsia="zh-CN"/>
        </w:rPr>
        <w:t>170</w:t>
      </w:r>
      <w:r w:rsidR="00CC6BF1" w:rsidRPr="003769FB">
        <w:rPr>
          <w:rFonts w:ascii="Book Antiqua" w:hAnsi="Book Antiqua"/>
          <w:szCs w:val="24"/>
          <w:vertAlign w:val="superscript"/>
          <w:lang w:val="en-US"/>
        </w:rPr>
        <w:t>]</w:t>
      </w:r>
      <w:bookmarkEnd w:id="301"/>
      <w:r w:rsidRPr="003769FB">
        <w:rPr>
          <w:rFonts w:ascii="Book Antiqua" w:hAnsi="Book Antiqua"/>
          <w:szCs w:val="24"/>
          <w:lang w:val="en-US"/>
        </w:rPr>
        <w:fldChar w:fldCharType="end"/>
      </w:r>
      <w:r w:rsidR="00335192" w:rsidRPr="003769FB">
        <w:rPr>
          <w:rFonts w:ascii="Book Antiqua" w:hAnsi="Book Antiqua"/>
          <w:szCs w:val="24"/>
          <w:lang w:val="en-US"/>
        </w:rPr>
        <w:t>.</w:t>
      </w:r>
      <w:r w:rsidRPr="003769FB">
        <w:rPr>
          <w:rFonts w:ascii="Book Antiqua" w:hAnsi="Book Antiqua"/>
          <w:szCs w:val="24"/>
          <w:lang w:val="en-US"/>
        </w:rPr>
        <w:t xml:space="preserve"> In this study, mice kept vitamin E</w:t>
      </w:r>
      <w:r w:rsidR="00412AFA" w:rsidRPr="003769FB">
        <w:rPr>
          <w:rFonts w:ascii="Book Antiqua" w:hAnsi="Book Antiqua"/>
          <w:szCs w:val="24"/>
          <w:lang w:val="en-US"/>
        </w:rPr>
        <w:t>-</w:t>
      </w:r>
      <w:r w:rsidRPr="003769FB">
        <w:rPr>
          <w:rFonts w:ascii="Book Antiqua" w:hAnsi="Book Antiqua"/>
          <w:szCs w:val="24"/>
          <w:lang w:val="en-US"/>
        </w:rPr>
        <w:t xml:space="preserve">deficient were fed daily for two weeks with 500 mg/kg </w:t>
      </w:r>
      <w:r w:rsidRPr="003769FB">
        <w:rPr>
          <w:rFonts w:ascii="Book Antiqua" w:hAnsi="Book Antiqua"/>
          <w:i/>
          <w:szCs w:val="24"/>
          <w:lang w:val="en-US"/>
        </w:rPr>
        <w:t>DL</w:t>
      </w:r>
      <w:r w:rsidRPr="003769FB">
        <w:rPr>
          <w:rFonts w:ascii="Book Antiqua" w:hAnsi="Book Antiqua"/>
          <w:szCs w:val="24"/>
          <w:lang w:val="en-US"/>
        </w:rPr>
        <w:t>-α-</w:t>
      </w:r>
      <w:r w:rsidR="00FB598F" w:rsidRPr="003769FB">
        <w:rPr>
          <w:rFonts w:ascii="Book Antiqua" w:hAnsi="Book Antiqua"/>
          <w:szCs w:val="24"/>
          <w:lang w:val="en-US"/>
        </w:rPr>
        <w:t>TOH</w:t>
      </w:r>
      <w:r w:rsidRPr="003769FB">
        <w:rPr>
          <w:rFonts w:ascii="Book Antiqua" w:hAnsi="Book Antiqua"/>
          <w:szCs w:val="24"/>
          <w:lang w:val="en-US"/>
        </w:rPr>
        <w:t xml:space="preserve"> acetate, which is equivalent to a typical supplementation with 400 - 600 mg/d α-TOH </w:t>
      </w:r>
      <w:r w:rsidR="00DB4F2F" w:rsidRPr="003769FB">
        <w:rPr>
          <w:rFonts w:ascii="Book Antiqua" w:hAnsi="Book Antiqua"/>
          <w:szCs w:val="24"/>
          <w:lang w:val="en-US"/>
        </w:rPr>
        <w:t>for</w:t>
      </w:r>
      <w:r w:rsidRPr="003769FB">
        <w:rPr>
          <w:rFonts w:ascii="Book Antiqua" w:hAnsi="Book Antiqua"/>
          <w:szCs w:val="24"/>
          <w:lang w:val="en-US"/>
        </w:rPr>
        <w:t xml:space="preserve"> a 70 kg human. Expression of Cyp3a11 was induced in wild-type mice, but remained unchanged in Pxr-null mice and in humanized PXR mice as well, while dosing with known murine and human PXR-specific agonists up-regulated expression of Cyp3a11 in both the wild-type and the humanized PXR mice</w:t>
      </w:r>
      <w:r w:rsidR="00DD2D83" w:rsidRPr="003769FB">
        <w:rPr>
          <w:rFonts w:ascii="Book Antiqua" w:hAnsi="Book Antiqua"/>
          <w:szCs w:val="24"/>
          <w:lang w:val="en-US"/>
        </w:rPr>
        <w:t>, but not the Pxr</w:t>
      </w:r>
      <w:r w:rsidR="00993526" w:rsidRPr="003769FB">
        <w:rPr>
          <w:rFonts w:ascii="Book Antiqua" w:hAnsi="Book Antiqua"/>
          <w:szCs w:val="24"/>
          <w:lang w:val="en-US"/>
        </w:rPr>
        <w:t>-</w:t>
      </w:r>
      <w:r w:rsidR="00DD2D83" w:rsidRPr="003769FB">
        <w:rPr>
          <w:rFonts w:ascii="Book Antiqua" w:hAnsi="Book Antiqua"/>
          <w:szCs w:val="24"/>
          <w:lang w:val="en-US"/>
        </w:rPr>
        <w:t>deficient mice</w:t>
      </w:r>
      <w:r w:rsidRPr="003769FB">
        <w:rPr>
          <w:rFonts w:ascii="Book Antiqua" w:hAnsi="Book Antiqua"/>
          <w:szCs w:val="24"/>
          <w:lang w:val="en-US"/>
        </w:rPr>
        <w:t>. This led to the conclusion that α-TOH is a partial agonist of mouse Pxr and that Pxr is required for the induction of Cyp3a</w:t>
      </w:r>
      <w:r w:rsidR="00DD2D83" w:rsidRPr="003769FB">
        <w:rPr>
          <w:rFonts w:ascii="Book Antiqua" w:hAnsi="Book Antiqua"/>
          <w:szCs w:val="24"/>
          <w:lang w:val="en-US"/>
        </w:rPr>
        <w:t>11</w:t>
      </w:r>
      <w:r w:rsidRPr="003769FB">
        <w:rPr>
          <w:rFonts w:ascii="Book Antiqua" w:hAnsi="Book Antiqua"/>
          <w:szCs w:val="24"/>
          <w:lang w:val="en-US"/>
        </w:rPr>
        <w:t xml:space="preserve"> by α-TOH in mice</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6fd0e50e-56fc-4584-bda8-954f248a13e7 PFBsYWNlaG9sZGVyPg0KICA8QWRkSW5WZXJzaW9uPjQuNC4wLjI4PC9BZGRJblZlcnNpb24+DQogIDxJZD42ZmQwZTUwZS01NmZjLTQ1ODQtYmRhOC05NTRmMjQ4YTEzZTc8L0lkPg0KICA8RW50cmllcz4NCiAgICA8RW50cnk+DQogICAgICA8SWQ+OGRjYjI5ZWMtN2E2MS00YTg5LTlhNDQtNTcyNTFiYTRmZTEwPC9JZD4NCiAgICAgIDxSZWZlcmVuY2VJZD5hZjE1MGMzNy1hOWVjLTQ5OGYtOTEwOS01Njk4NmQxM2QxMz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zFdPC9UZXh0Pg0KICAgIDwvVGV4dFVuaXQ+DQogIDwvVGV4dFVuaXRzPg0KPC9QbGFjZWhvbGRlcj4=</w:instrText>
      </w:r>
      <w:r w:rsidRPr="003769FB">
        <w:rPr>
          <w:rFonts w:ascii="Book Antiqua" w:hAnsi="Book Antiqua"/>
          <w:szCs w:val="24"/>
          <w:lang w:val="en-US"/>
        </w:rPr>
        <w:fldChar w:fldCharType="separate"/>
      </w:r>
      <w:bookmarkStart w:id="302" w:name="_CTVP0016fd0e50e56fc4584bda8954f248a13e7"/>
      <w:r w:rsidR="00CC6BF1" w:rsidRPr="003769FB">
        <w:rPr>
          <w:rFonts w:ascii="Book Antiqua" w:hAnsi="Book Antiqua"/>
          <w:szCs w:val="24"/>
          <w:vertAlign w:val="superscript"/>
          <w:lang w:val="en-US"/>
        </w:rPr>
        <w:t>[</w:t>
      </w:r>
      <w:r w:rsidR="00E52E51" w:rsidRPr="003769FB">
        <w:rPr>
          <w:rFonts w:ascii="Book Antiqua" w:hAnsi="Book Antiqua" w:hint="eastAsia"/>
          <w:szCs w:val="24"/>
          <w:vertAlign w:val="superscript"/>
          <w:lang w:val="en-US" w:eastAsia="zh-CN"/>
        </w:rPr>
        <w:t>170</w:t>
      </w:r>
      <w:r w:rsidR="00CC6BF1" w:rsidRPr="003769FB">
        <w:rPr>
          <w:rFonts w:ascii="Book Antiqua" w:hAnsi="Book Antiqua"/>
          <w:szCs w:val="24"/>
          <w:vertAlign w:val="superscript"/>
          <w:lang w:val="en-US"/>
        </w:rPr>
        <w:t>]</w:t>
      </w:r>
      <w:bookmarkEnd w:id="302"/>
      <w:r w:rsidRPr="003769FB">
        <w:rPr>
          <w:rFonts w:ascii="Book Antiqua" w:hAnsi="Book Antiqua"/>
          <w:szCs w:val="24"/>
          <w:lang w:val="en-US"/>
        </w:rPr>
        <w:fldChar w:fldCharType="end"/>
      </w:r>
      <w:r w:rsidRPr="003769FB">
        <w:rPr>
          <w:rFonts w:ascii="Book Antiqua" w:hAnsi="Book Antiqua"/>
          <w:szCs w:val="24"/>
          <w:lang w:val="en-US"/>
        </w:rPr>
        <w:t>.</w:t>
      </w:r>
    </w:p>
    <w:p w14:paraId="1060693F" w14:textId="3C897504" w:rsidR="002D15CE" w:rsidRPr="003769FB" w:rsidRDefault="002D15CE" w:rsidP="004D49D8">
      <w:pPr>
        <w:widowControl w:val="0"/>
        <w:spacing w:after="0"/>
        <w:ind w:firstLineChars="150" w:firstLine="360"/>
        <w:rPr>
          <w:rFonts w:ascii="Book Antiqua" w:hAnsi="Book Antiqua"/>
          <w:szCs w:val="24"/>
          <w:lang w:val="en-US" w:eastAsia="zh-CN"/>
        </w:rPr>
      </w:pPr>
      <w:r w:rsidRPr="003769FB">
        <w:rPr>
          <w:rFonts w:ascii="Book Antiqua" w:hAnsi="Book Antiqua"/>
          <w:szCs w:val="24"/>
          <w:lang w:val="en-US"/>
        </w:rPr>
        <w:t xml:space="preserve">Apart from these, there are further contradictory findings. </w:t>
      </w:r>
      <w:r w:rsidRPr="003769FB">
        <w:rPr>
          <w:rFonts w:ascii="Book Antiqua" w:hAnsi="Book Antiqua"/>
          <w:szCs w:val="24"/>
        </w:rPr>
        <w:t>Parker</w:t>
      </w:r>
      <w:r w:rsidR="00C17A77" w:rsidRPr="003769FB">
        <w:rPr>
          <w:rFonts w:ascii="Book Antiqua" w:hAnsi="Book Antiqua"/>
          <w:i/>
          <w:szCs w:val="24"/>
        </w:rPr>
        <w:t xml:space="preserve"> et al</w:t>
      </w:r>
      <w:r w:rsidRPr="003769FB">
        <w:rPr>
          <w:rFonts w:ascii="Book Antiqua" w:hAnsi="Book Antiqua"/>
          <w:szCs w:val="24"/>
          <w:lang w:val="en-US"/>
        </w:rPr>
        <w:fldChar w:fldCharType="begin"/>
      </w:r>
      <w:r w:rsidR="00CC6BF1" w:rsidRPr="003769FB">
        <w:rPr>
          <w:rFonts w:ascii="Book Antiqua" w:hAnsi="Book Antiqua"/>
          <w:szCs w:val="24"/>
        </w:rPr>
        <w:instrText>ADDIN CITAVI.PLACEHOLDER 6c0c5dcb-398c-4ef5-90c4-352ee9250399 PFBsYWNlaG9sZGVyPg0KICA8QWRkSW5WZXJzaW9uPjQuNC4wLjI4PC9BZGRJblZlcnNpb24+DQogIDxJZD42YzBjNWRjYi0zOThjLTRlZjUtOTBjNC0zNTJlZTkyNTAzOTk8L0lkPg0KICA8RW50cmllcz4NCiAgICA8RW50cnk+DQogICAgICA8SWQ+ZGQyOWM5MDUtYzcyNC00MTRlLTg1NjYtNDYyOWYxMzAwZmQzPC9JZD4NCiAgICAgIDxSZWZlcmVuY2VJZD4wOTEyNzMwOS1lY2I0LTQwYjgtOWM2Zi05NjgxMmJmNDMwMT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</w:instrText>
      </w:r>
      <w:r w:rsidR="00CC6BF1" w:rsidRPr="003769FB">
        <w:rPr>
          <w:rFonts w:ascii="Book Antiqua" w:hAnsi="Book Antiqua"/>
          <w:szCs w:val="24"/>
          <w:lang w:val="en-US"/>
        </w:rPr>
        <w:instrText>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3Ml08L1RleHQ+DQogICAgPC9UZXh0VW5pdD4NCiAgPC9UZXh0VW5pdHM+DQo8L1BsYWNlaG9sZGVyPg==</w:instrText>
      </w:r>
      <w:r w:rsidRPr="003769FB">
        <w:rPr>
          <w:rFonts w:ascii="Book Antiqua" w:hAnsi="Book Antiqua"/>
          <w:szCs w:val="24"/>
          <w:lang w:val="en-US"/>
        </w:rPr>
        <w:fldChar w:fldCharType="separate"/>
      </w:r>
      <w:bookmarkStart w:id="303" w:name="_CTVP0016c0c5dcb398c4ef590c4352ee9250399"/>
      <w:r w:rsidR="00CC6BF1" w:rsidRPr="003769FB">
        <w:rPr>
          <w:rFonts w:ascii="Book Antiqua" w:hAnsi="Book Antiqua"/>
          <w:szCs w:val="24"/>
          <w:vertAlign w:val="superscript"/>
          <w:lang w:val="en-US"/>
        </w:rPr>
        <w:t>[</w:t>
      </w:r>
      <w:r w:rsidR="00E52E51" w:rsidRPr="003769FB">
        <w:rPr>
          <w:rFonts w:ascii="Book Antiqua" w:hAnsi="Book Antiqua" w:hint="eastAsia"/>
          <w:szCs w:val="24"/>
          <w:vertAlign w:val="superscript"/>
          <w:lang w:val="en-US" w:eastAsia="zh-CN"/>
        </w:rPr>
        <w:t>171</w:t>
      </w:r>
      <w:r w:rsidR="00CC6BF1" w:rsidRPr="003769FB">
        <w:rPr>
          <w:rFonts w:ascii="Book Antiqua" w:hAnsi="Book Antiqua"/>
          <w:szCs w:val="24"/>
          <w:vertAlign w:val="superscript"/>
          <w:lang w:val="en-US"/>
        </w:rPr>
        <w:t>]</w:t>
      </w:r>
      <w:bookmarkEnd w:id="303"/>
      <w:r w:rsidRPr="003769FB">
        <w:rPr>
          <w:rFonts w:ascii="Book Antiqua" w:hAnsi="Book Antiqua"/>
          <w:szCs w:val="24"/>
          <w:lang w:val="en-US"/>
        </w:rPr>
        <w:fldChar w:fldCharType="end"/>
      </w:r>
      <w:r w:rsidRPr="003769FB">
        <w:rPr>
          <w:rFonts w:ascii="Book Antiqua" w:hAnsi="Book Antiqua"/>
          <w:szCs w:val="24"/>
          <w:lang w:val="en-US"/>
        </w:rPr>
        <w:t xml:space="preserve"> emphasized that the hypothesis of involvement of CYP3A4 in</w:t>
      </w:r>
      <w:r w:rsidR="00DB4F2F" w:rsidRPr="003769FB">
        <w:rPr>
          <w:rFonts w:ascii="Book Antiqua" w:hAnsi="Book Antiqua"/>
          <w:szCs w:val="24"/>
          <w:lang w:val="en-US"/>
        </w:rPr>
        <w:t xml:space="preserve"> the</w:t>
      </w:r>
      <w:r w:rsidRPr="003769FB">
        <w:rPr>
          <w:rFonts w:ascii="Book Antiqua" w:hAnsi="Book Antiqua"/>
          <w:szCs w:val="24"/>
          <w:lang w:val="en-US"/>
        </w:rPr>
        <w:t xml:space="preserve"> metabolism of vitamin E is only based on the assumption of ketoconazole specificity, which proved incorrect</w:t>
      </w:r>
      <w:r w:rsidRPr="003769FB">
        <w:rPr>
          <w:rFonts w:ascii="Book Antiqua" w:hAnsi="Book Antiqua"/>
          <w:szCs w:val="24"/>
        </w:rPr>
        <w:fldChar w:fldCharType="begin"/>
      </w:r>
      <w:r w:rsidR="00CC6BF1" w:rsidRPr="003769FB">
        <w:rPr>
          <w:rFonts w:ascii="Book Antiqua" w:hAnsi="Book Antiqua"/>
          <w:szCs w:val="24"/>
          <w:lang w:val="en-US"/>
        </w:rPr>
        <w:instrText>ADDIN CITAVI.PLACEHOLDER c37d3c1b-4721-4c48-8de9-d96852c783d6 PFBsYWNlaG9sZGVyPg0KICA8QWRkSW5WZXJzaW9uPjQuNC4wLjI4PC9BZGRJblZlcnNpb24+DQogIDxJZD5jMzdkM2MxYi00NzIxLTRjNDgtOGRlOS1kOTY4NTJjNzgzZDY8L0lkPg0KICA8RW50cmllcz4NCiAgICA8RW50cnk+DQogICAgICA8SWQ+Y2ExZDRhNWEtYTc0ZS00YjZlLWFjMjQtNTU4ZDMwZDU2MTUzPC9JZD4NCiAgICAgIDxSZWZlcmVuY2VJZD5lN2NkOWYwOS00YTAzLTQ2NDQtOTFiNi04YWUzMzk3NTU3Mzc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</w:instrText>
      </w:r>
      <w:r w:rsidR="00CC6BF1" w:rsidRPr="003769FB">
        <w:rPr>
          <w:rFonts w:ascii="Book Antiqua" w:hAnsi="Book Antiqua"/>
          <w:szCs w:val="24"/>
        </w:rPr>
        <w:instrText>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</w:instrText>
      </w:r>
      <w:r w:rsidR="00CC6BF1" w:rsidRPr="003769FB">
        <w:rPr>
          <w:rFonts w:ascii="Book Antiqua" w:hAnsi="Book Antiqua"/>
          <w:szCs w:val="24"/>
          <w:lang w:val="en-US"/>
        </w:rPr>
        <w:instrText>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czXTwvVGV4dD4NCiAgICA8L1RleHRVbml0Pg0KICA8L1RleHRVbml0cz4NCjwvUGxhY2Vob2xkZXI+</w:instrText>
      </w:r>
      <w:r w:rsidRPr="003769FB">
        <w:rPr>
          <w:rFonts w:ascii="Book Antiqua" w:hAnsi="Book Antiqua"/>
          <w:szCs w:val="24"/>
        </w:rPr>
        <w:fldChar w:fldCharType="separate"/>
      </w:r>
      <w:bookmarkStart w:id="304" w:name="_CTVP001c37d3c1b47214c488de9d96852c783d6"/>
      <w:r w:rsidR="00CC6BF1" w:rsidRPr="003769FB">
        <w:rPr>
          <w:rFonts w:ascii="Book Antiqua" w:hAnsi="Book Antiqua"/>
          <w:szCs w:val="24"/>
          <w:vertAlign w:val="superscript"/>
          <w:lang w:val="en-US"/>
        </w:rPr>
        <w:t>[</w:t>
      </w:r>
      <w:r w:rsidR="00E52E51" w:rsidRPr="003769FB">
        <w:rPr>
          <w:rFonts w:ascii="Book Antiqua" w:hAnsi="Book Antiqua" w:hint="eastAsia"/>
          <w:szCs w:val="24"/>
          <w:vertAlign w:val="superscript"/>
          <w:lang w:val="en-US" w:eastAsia="zh-CN"/>
        </w:rPr>
        <w:t>172</w:t>
      </w:r>
      <w:r w:rsidR="00CC6BF1" w:rsidRPr="003769FB">
        <w:rPr>
          <w:rFonts w:ascii="Book Antiqua" w:hAnsi="Book Antiqua"/>
          <w:szCs w:val="24"/>
          <w:vertAlign w:val="superscript"/>
          <w:lang w:val="en-US"/>
        </w:rPr>
        <w:t>]</w:t>
      </w:r>
      <w:bookmarkEnd w:id="304"/>
      <w:r w:rsidRPr="003769FB">
        <w:rPr>
          <w:rFonts w:ascii="Book Antiqua" w:hAnsi="Book Antiqua"/>
          <w:szCs w:val="24"/>
        </w:rPr>
        <w:fldChar w:fldCharType="end"/>
      </w:r>
      <w:r w:rsidRPr="003769FB">
        <w:rPr>
          <w:rFonts w:ascii="Book Antiqua" w:hAnsi="Book Antiqua"/>
          <w:szCs w:val="24"/>
          <w:lang w:val="en-US"/>
        </w:rPr>
        <w:t xml:space="preserve">. Testing recombinant human CYP3A4 in insect cell </w:t>
      </w:r>
      <w:r w:rsidR="00DD2D83" w:rsidRPr="003769FB">
        <w:rPr>
          <w:rFonts w:ascii="Book Antiqua" w:hAnsi="Book Antiqua"/>
          <w:szCs w:val="24"/>
          <w:lang w:val="en-US"/>
        </w:rPr>
        <w:t xml:space="preserve">derived </w:t>
      </w:r>
      <w:r w:rsidRPr="003769FB">
        <w:rPr>
          <w:rFonts w:ascii="Book Antiqua" w:hAnsi="Book Antiqua"/>
          <w:szCs w:val="24"/>
          <w:lang w:val="en-US"/>
        </w:rPr>
        <w:t>microsomes revealed no activity towards α- or γ-TOH</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461e8bcf-1377-4b31-9670-e290ee46ceb6 PFBsYWNlaG9sZGVyPg0KICA8QWRkSW5WZXJzaW9uPjQuNC4wLjI4PC9BZGRJblZlcnNpb24+DQogIDxJZD40NjFlOGJjZi0xMzc3LTRiMzEtOTY3MC1lMjkwZWU0NmNlYjY8L0lkPg0KICA8RW50cmllcz4NCiAgICA8RW50cnk+DQogICAgICA8SWQ+ZjJhNzIwOGEtZWRjMi00YTlkLTk5ODUtNjI2YjhjNDA5ODNlPC9JZD4NCiAgICAgIDxSZWZlcmVuY2VJZD4xM2JlNjY3OS1lOTM3LTQ4NzctYjg2YS1lMGRiMjUxMTc3MG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QxXTwvVGV4dD4NCiAgICA8L1RleHRVbml0Pg0KICA8L1RleHRVbml0cz4NCjwvUGxhY2Vob2xkZXI+</w:instrText>
      </w:r>
      <w:r w:rsidRPr="003769FB">
        <w:rPr>
          <w:rFonts w:ascii="Book Antiqua" w:hAnsi="Book Antiqua"/>
          <w:szCs w:val="24"/>
          <w:lang w:val="en-US"/>
        </w:rPr>
        <w:fldChar w:fldCharType="separate"/>
      </w:r>
      <w:bookmarkStart w:id="305" w:name="_CTVP001461e8bcf13774b319670e290ee46ceb6"/>
      <w:r w:rsidR="00CC6BF1" w:rsidRPr="003769FB">
        <w:rPr>
          <w:rFonts w:ascii="Book Antiqua" w:hAnsi="Book Antiqua"/>
          <w:szCs w:val="24"/>
          <w:vertAlign w:val="superscript"/>
          <w:lang w:val="en-US"/>
        </w:rPr>
        <w:t>[141]</w:t>
      </w:r>
      <w:bookmarkEnd w:id="305"/>
      <w:r w:rsidRPr="003769FB">
        <w:rPr>
          <w:rFonts w:ascii="Book Antiqua" w:hAnsi="Book Antiqua"/>
          <w:szCs w:val="24"/>
          <w:lang w:val="en-US"/>
        </w:rPr>
        <w:fldChar w:fldCharType="end"/>
      </w:r>
      <w:r w:rsidRPr="003769FB">
        <w:rPr>
          <w:rFonts w:ascii="Book Antiqua" w:hAnsi="Book Antiqua"/>
          <w:szCs w:val="24"/>
          <w:lang w:val="en-US"/>
        </w:rPr>
        <w:t>, whereas a systematic screening of other cytochrome P450 enzymes showed tocopherol-ω-hydroxylase activity only for CYP4F2</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89df9299-fb1b-4bb8-8d0e-acc9ed271860 PFBsYWNlaG9sZGVyPg0KICA8QWRkSW5WZXJzaW9uPjQuNC4wLjI4PC9BZGRJblZlcnNpb24+DQogIDxJZD44OWRmOTI5OS1mYjFiLTRiYjgtOGQwZS1hY2M5ZWQyNzE4NjA8L0lkPg0KICA8RW50cmllcz4NCiAgICA8RW50cnk+DQogICAgICA8SWQ+ZGQyOWM5MDUtYzcyNC00MTRlLTg1NjYtNDYyOWYxMzAwZmQzPC9JZD4NCiAgICAgIDxSZWZlcmVuY2VJZD4wOTEyNzMwOS1lY2I0LTQwYjgtOWM2Zi05NjgxMmJmNDMwMT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3Ml08L1RleHQ+DQogICAgPC9UZXh0VW5pdD4NCiAgPC9UZXh0VW5pdHM+DQo8L1BsYWNlaG9sZGVyPg==</w:instrText>
      </w:r>
      <w:r w:rsidRPr="003769FB">
        <w:rPr>
          <w:rFonts w:ascii="Book Antiqua" w:hAnsi="Book Antiqua"/>
          <w:szCs w:val="24"/>
          <w:lang w:val="en-US"/>
        </w:rPr>
        <w:fldChar w:fldCharType="separate"/>
      </w:r>
      <w:bookmarkStart w:id="306" w:name="_CTVP00189df9299fb1b4bb88d0eacc9ed271860"/>
      <w:r w:rsidR="00CC6BF1" w:rsidRPr="003769FB">
        <w:rPr>
          <w:rFonts w:ascii="Book Antiqua" w:hAnsi="Book Antiqua"/>
          <w:szCs w:val="24"/>
          <w:vertAlign w:val="superscript"/>
          <w:lang w:val="en-US"/>
        </w:rPr>
        <w:t>[</w:t>
      </w:r>
      <w:r w:rsidR="00E52E51" w:rsidRPr="003769FB">
        <w:rPr>
          <w:rFonts w:ascii="Book Antiqua" w:hAnsi="Book Antiqua" w:hint="eastAsia"/>
          <w:szCs w:val="24"/>
          <w:vertAlign w:val="superscript"/>
          <w:lang w:val="en-US" w:eastAsia="zh-CN"/>
        </w:rPr>
        <w:t>171</w:t>
      </w:r>
      <w:r w:rsidR="00CC6BF1" w:rsidRPr="003769FB">
        <w:rPr>
          <w:rFonts w:ascii="Book Antiqua" w:hAnsi="Book Antiqua"/>
          <w:szCs w:val="24"/>
          <w:vertAlign w:val="superscript"/>
          <w:lang w:val="en-US"/>
        </w:rPr>
        <w:t>]</w:t>
      </w:r>
      <w:bookmarkEnd w:id="306"/>
      <w:r w:rsidRPr="003769FB">
        <w:rPr>
          <w:rFonts w:ascii="Book Antiqua" w:hAnsi="Book Antiqua"/>
          <w:szCs w:val="24"/>
          <w:lang w:val="en-US"/>
        </w:rPr>
        <w:fldChar w:fldCharType="end"/>
      </w:r>
      <w:r w:rsidRPr="003769FB">
        <w:rPr>
          <w:rFonts w:ascii="Book Antiqua" w:hAnsi="Book Antiqua"/>
          <w:szCs w:val="24"/>
          <w:lang w:val="en-US"/>
        </w:rPr>
        <w:t xml:space="preserve"> (for further details, see </w:t>
      </w:r>
      <w:r w:rsidR="00DD2D83" w:rsidRPr="003769FB">
        <w:rPr>
          <w:rFonts w:ascii="Book Antiqua" w:hAnsi="Book Antiqua"/>
          <w:szCs w:val="24"/>
          <w:lang w:val="en-US"/>
        </w:rPr>
        <w:t xml:space="preserve">the </w:t>
      </w:r>
      <w:r w:rsidRPr="003769FB">
        <w:rPr>
          <w:rFonts w:ascii="Book Antiqua" w:hAnsi="Book Antiqua"/>
          <w:szCs w:val="24"/>
          <w:lang w:val="en-US"/>
        </w:rPr>
        <w:t xml:space="preserve">section </w:t>
      </w:r>
      <w:r w:rsidR="00DB4F2F" w:rsidRPr="003769FB">
        <w:rPr>
          <w:rFonts w:ascii="Book Antiqua" w:hAnsi="Book Antiqua"/>
          <w:szCs w:val="24"/>
          <w:lang w:val="en-US"/>
        </w:rPr>
        <w:t xml:space="preserve">on </w:t>
      </w:r>
      <w:r w:rsidRPr="003769FB">
        <w:rPr>
          <w:rFonts w:ascii="Book Antiqua" w:hAnsi="Book Antiqua"/>
          <w:szCs w:val="24"/>
          <w:lang w:val="en-US"/>
        </w:rPr>
        <w:t>CYP4F2 in chapter “Metabolism of vitamin E”). In addition, Birringer</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af390627-f405-40a3-b00e-eaabda1d7a6c PFBsYWNlaG9sZGVyPg0KICA8QWRkSW5WZXJzaW9uPjQuNC4wLjI4PC9BZGRJblZlcnNpb24+DQogIDxJZD5hZjM5MDYyNy1mNDA1LTQwYTMtYjAwZS1lYWFiZGExZDdhNmM8L0lkPg0KICA8RW50cmllcz4NCiAgICA8RW50cnk+DQogICAgICA8SWQ+Y2IzY2IxY2QtZjA3OC00ZDEzLTlhMWQtZWYyYWJhNjc3NzU4PC9JZD4NCiAgICAgIDxSZWZlcmVuY2VJZD42MTVkYWRmMy04MjMwLTRlYTgtOTUzYy05NzEzODc0NmRiOD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IwXTwvVGV4dD4NCiAgICA8L1RleHRVbml0Pg0KICA8L1RleHRVbml0cz4NCjwvUGxhY2Vob2xkZXI+</w:instrText>
      </w:r>
      <w:r w:rsidRPr="003769FB">
        <w:rPr>
          <w:rFonts w:ascii="Book Antiqua" w:hAnsi="Book Antiqua"/>
          <w:szCs w:val="24"/>
          <w:lang w:val="en-US"/>
        </w:rPr>
        <w:fldChar w:fldCharType="separate"/>
      </w:r>
      <w:bookmarkStart w:id="307" w:name="_CTVP001af390627f40540a3b00eeaabda1d7a6c"/>
      <w:r w:rsidR="00CC6BF1" w:rsidRPr="003769FB">
        <w:rPr>
          <w:rFonts w:ascii="Book Antiqua" w:hAnsi="Book Antiqua"/>
          <w:szCs w:val="24"/>
          <w:vertAlign w:val="superscript"/>
          <w:lang w:val="en-US"/>
        </w:rPr>
        <w:t>[120]</w:t>
      </w:r>
      <w:bookmarkEnd w:id="307"/>
      <w:r w:rsidRPr="003769FB">
        <w:rPr>
          <w:rFonts w:ascii="Book Antiqua" w:hAnsi="Book Antiqua"/>
          <w:szCs w:val="24"/>
          <w:lang w:val="en-US"/>
        </w:rPr>
        <w:fldChar w:fldCharType="end"/>
      </w:r>
      <w:r w:rsidRPr="003769FB">
        <w:rPr>
          <w:rFonts w:ascii="Book Antiqua" w:hAnsi="Book Antiqua"/>
          <w:szCs w:val="24"/>
          <w:lang w:val="en-US"/>
        </w:rPr>
        <w:t xml:space="preserve"> showed that production of γ-CEHC from γ-TOH was not affected by rifampicin in HepG2 cells, leading to the conclusion that either CYP3A4 may not degrade all vitamin E forms to the same extent or other cytochrome P450 enzymes may be involved in γ-TOH metabolism. Furthermore, Schuetz</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2adeeb43-0df0-4efe-8cf8-8831efe80ea8 PFBsYWNlaG9sZGVyPg0KICA8QWRkSW5WZXJzaW9uPjQuNC4wLjI4PC9BZGRJblZlcnNpb24+DQogIDxJZD4yYWRlZWI0My0wZGYwLTRlZmUtOGNmOC04ODMxZWZlODBlYTg8L0lkPg0KICA8RW50cmllcz4NCiAgICA8RW50cnk+DQogICAgICA8SWQ+ZmMyNTc3YjQtNGZkMi00OTNiLWI1ZWYtYmJmYjQ3MjQ0YTY5PC9JZD4NCiAgICAgIDxSZWZlcmVuY2VJZD4xNGUwMDI0MC0wMWY3LTRkMDctOGY3Mi0yNmZhNDg4NTdiNTc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3NF08L1RleHQ+DQogICAgPC9UZXh0VW5pdD4NCiAgPC9UZXh0VW5pdHM+DQo8L1BsYWNlaG9sZGVyPg==</w:instrText>
      </w:r>
      <w:r w:rsidRPr="003769FB">
        <w:rPr>
          <w:rFonts w:ascii="Book Antiqua" w:hAnsi="Book Antiqua"/>
          <w:szCs w:val="24"/>
          <w:lang w:val="en-US"/>
        </w:rPr>
        <w:fldChar w:fldCharType="separate"/>
      </w:r>
      <w:bookmarkStart w:id="308" w:name="_CTVP0012adeeb430df04efe8cf88831efe80ea8"/>
      <w:r w:rsidR="00CC6BF1" w:rsidRPr="003769FB">
        <w:rPr>
          <w:rFonts w:ascii="Book Antiqua" w:hAnsi="Book Antiqua"/>
          <w:szCs w:val="24"/>
          <w:vertAlign w:val="superscript"/>
          <w:lang w:val="en-US"/>
        </w:rPr>
        <w:t>[</w:t>
      </w:r>
      <w:r w:rsidR="00E52E51" w:rsidRPr="003769FB">
        <w:rPr>
          <w:rFonts w:ascii="Book Antiqua" w:hAnsi="Book Antiqua" w:hint="eastAsia"/>
          <w:szCs w:val="24"/>
          <w:vertAlign w:val="superscript"/>
          <w:lang w:val="en-US" w:eastAsia="zh-CN"/>
        </w:rPr>
        <w:t>173</w:t>
      </w:r>
      <w:r w:rsidR="00CC6BF1" w:rsidRPr="003769FB">
        <w:rPr>
          <w:rFonts w:ascii="Book Antiqua" w:hAnsi="Book Antiqua"/>
          <w:szCs w:val="24"/>
          <w:vertAlign w:val="superscript"/>
          <w:lang w:val="en-US"/>
        </w:rPr>
        <w:t>]</w:t>
      </w:r>
      <w:bookmarkEnd w:id="308"/>
      <w:r w:rsidRPr="003769FB">
        <w:rPr>
          <w:rFonts w:ascii="Book Antiqua" w:hAnsi="Book Antiqua"/>
          <w:szCs w:val="24"/>
          <w:lang w:val="en-US"/>
        </w:rPr>
        <w:fldChar w:fldCharType="end"/>
      </w:r>
      <w:r w:rsidRPr="003769FB">
        <w:rPr>
          <w:rFonts w:ascii="Book Antiqua" w:hAnsi="Book Antiqua"/>
          <w:szCs w:val="24"/>
          <w:lang w:val="en-US"/>
        </w:rPr>
        <w:t xml:space="preserve"> reported in 1993 that HepG2 cells do not express CYP3A4 but CYP3A7. </w:t>
      </w:r>
      <w:r w:rsidR="00DD2D83" w:rsidRPr="003769FB">
        <w:rPr>
          <w:rFonts w:ascii="Book Antiqua" w:hAnsi="Book Antiqua"/>
          <w:szCs w:val="24"/>
          <w:lang w:val="en-US"/>
        </w:rPr>
        <w:t xml:space="preserve">With respect to </w:t>
      </w:r>
      <w:r w:rsidRPr="003769FB">
        <w:rPr>
          <w:rFonts w:ascii="Book Antiqua" w:hAnsi="Book Antiqua"/>
          <w:szCs w:val="24"/>
          <w:lang w:val="en-US"/>
        </w:rPr>
        <w:t xml:space="preserve">PXR, more discrepancies </w:t>
      </w:r>
      <w:r w:rsidR="00DD2D83" w:rsidRPr="003769FB">
        <w:rPr>
          <w:rFonts w:ascii="Book Antiqua" w:hAnsi="Book Antiqua"/>
          <w:szCs w:val="24"/>
          <w:lang w:val="en-US"/>
        </w:rPr>
        <w:t>have been reported</w:t>
      </w:r>
      <w:r w:rsidRPr="003769FB">
        <w:rPr>
          <w:rFonts w:ascii="Book Antiqua" w:hAnsi="Book Antiqua"/>
          <w:szCs w:val="24"/>
          <w:lang w:val="en-US"/>
        </w:rPr>
        <w:t>. Cho</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79c872f2-030d-4cab-ab81-2891ac8b538a PFBsYWNlaG9sZGVyPg0KICA8QWRkSW5WZXJzaW9uPjQuNC4wLjI4PC9BZGRJblZlcnNpb24+DQogIDxJZD43OWM4NzJmMi0wMzBkLTRjYWItYWI4MS0yODkxYWM4YjUzOGE8L0lkPg0KICA8RW50cmllcz4NCiAgICA8RW50cnk+DQogICAgICA8SWQ+ZTlhOGRmZTItNGQyZC00M2IwLThmYzMtYWRkYTQwMTA2ZDAxPC9JZD4NCiAgICAgIDxSZWZlcmVuY2VJZD5mYTNmZTRhOC0wMjkyLTQ2OGMtOGYwZi1hMjQwNjk1MmE0NGM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TddPC9UZXh0Pg0KICAgIDwvVGV4dFVuaXQ+DQogIDwvVGV4dFVuaXRzPg0KPC9QbGFjZWhvbGRlcj4=</w:instrText>
      </w:r>
      <w:r w:rsidRPr="003769FB">
        <w:rPr>
          <w:rFonts w:ascii="Book Antiqua" w:hAnsi="Book Antiqua"/>
          <w:szCs w:val="24"/>
          <w:lang w:val="en-US"/>
        </w:rPr>
        <w:fldChar w:fldCharType="separate"/>
      </w:r>
      <w:bookmarkStart w:id="309" w:name="_CTVP00179c872f2030d4cabab812891ac8b538a"/>
      <w:r w:rsidR="00CC6BF1" w:rsidRPr="003769FB">
        <w:rPr>
          <w:rFonts w:ascii="Book Antiqua" w:hAnsi="Book Antiqua"/>
          <w:szCs w:val="24"/>
          <w:vertAlign w:val="superscript"/>
          <w:lang w:val="en-US"/>
        </w:rPr>
        <w:t>[</w:t>
      </w:r>
      <w:r w:rsidR="00E52E51" w:rsidRPr="003769FB">
        <w:rPr>
          <w:rFonts w:ascii="Book Antiqua" w:hAnsi="Book Antiqua" w:hint="eastAsia"/>
          <w:szCs w:val="24"/>
          <w:vertAlign w:val="superscript"/>
          <w:lang w:val="en-US" w:eastAsia="zh-CN"/>
        </w:rPr>
        <w:t>156</w:t>
      </w:r>
      <w:r w:rsidR="00CC6BF1" w:rsidRPr="003769FB">
        <w:rPr>
          <w:rFonts w:ascii="Book Antiqua" w:hAnsi="Book Antiqua"/>
          <w:szCs w:val="24"/>
          <w:vertAlign w:val="superscript"/>
          <w:lang w:val="en-US"/>
        </w:rPr>
        <w:t>]</w:t>
      </w:r>
      <w:bookmarkEnd w:id="309"/>
      <w:r w:rsidRPr="003769FB">
        <w:rPr>
          <w:rFonts w:ascii="Book Antiqua" w:hAnsi="Book Antiqua"/>
          <w:szCs w:val="24"/>
          <w:lang w:val="en-US"/>
        </w:rPr>
        <w:fldChar w:fldCharType="end"/>
      </w:r>
      <w:r w:rsidRPr="003769FB">
        <w:rPr>
          <w:rFonts w:ascii="Book Antiqua" w:hAnsi="Book Antiqua"/>
          <w:szCs w:val="24"/>
          <w:lang w:val="en-US"/>
        </w:rPr>
        <w:t xml:space="preserve"> used </w:t>
      </w:r>
      <w:r w:rsidRPr="003769FB">
        <w:rPr>
          <w:rFonts w:ascii="Book Antiqua" w:hAnsi="Book Antiqua"/>
          <w:i/>
          <w:szCs w:val="24"/>
          <w:lang w:val="en-US"/>
        </w:rPr>
        <w:t>Pxr</w:t>
      </w:r>
      <w:r w:rsidRPr="003769FB">
        <w:rPr>
          <w:rFonts w:ascii="Book Antiqua" w:hAnsi="Book Antiqua"/>
          <w:szCs w:val="24"/>
          <w:lang w:val="en-US"/>
        </w:rPr>
        <w:t xml:space="preserve">-deficient </w:t>
      </w:r>
      <w:r w:rsidRPr="003769FB">
        <w:rPr>
          <w:rFonts w:ascii="Book Antiqua" w:hAnsi="Book Antiqua"/>
          <w:i/>
          <w:szCs w:val="24"/>
          <w:lang w:val="en-US"/>
        </w:rPr>
        <w:t>vs</w:t>
      </w:r>
      <w:r w:rsidR="00E52E51" w:rsidRPr="003769FB">
        <w:rPr>
          <w:rFonts w:ascii="Book Antiqua" w:hAnsi="Book Antiqua" w:hint="eastAsia"/>
          <w:szCs w:val="24"/>
          <w:lang w:val="en-US" w:eastAsia="zh-CN"/>
        </w:rPr>
        <w:t xml:space="preserve"> </w:t>
      </w:r>
      <w:r w:rsidRPr="003769FB">
        <w:rPr>
          <w:rFonts w:ascii="Book Antiqua" w:hAnsi="Book Antiqua"/>
          <w:szCs w:val="24"/>
          <w:lang w:val="en-US"/>
        </w:rPr>
        <w:t xml:space="preserve">wild-type mice both </w:t>
      </w:r>
      <w:r w:rsidR="009649FA" w:rsidRPr="003769FB">
        <w:rPr>
          <w:rFonts w:ascii="Book Antiqua" w:hAnsi="Book Antiqua"/>
          <w:szCs w:val="24"/>
          <w:lang w:val="en-US"/>
        </w:rPr>
        <w:t xml:space="preserve">treated </w:t>
      </w:r>
      <w:r w:rsidRPr="003769FB">
        <w:rPr>
          <w:rFonts w:ascii="Book Antiqua" w:hAnsi="Book Antiqua"/>
          <w:szCs w:val="24"/>
          <w:lang w:val="en-US"/>
        </w:rPr>
        <w:t>with and without pregnenolone 16α-carbonitrile (an activator of rodent Pxr) to analyze the impact of Pxr on vitamin E degradation. The study revealed</w:t>
      </w:r>
      <w:r w:rsidR="009649FA" w:rsidRPr="003769FB">
        <w:rPr>
          <w:rFonts w:ascii="Book Antiqua" w:hAnsi="Book Antiqua"/>
          <w:szCs w:val="24"/>
          <w:lang w:val="en-US"/>
        </w:rPr>
        <w:t xml:space="preserve"> that </w:t>
      </w:r>
      <w:r w:rsidRPr="003769FB">
        <w:rPr>
          <w:rFonts w:ascii="Book Antiqua" w:hAnsi="Book Antiqua"/>
          <w:szCs w:val="24"/>
          <w:lang w:val="en-US"/>
        </w:rPr>
        <w:t xml:space="preserve">urinary excretion of α-CEHC glucuronide was significantly decreased </w:t>
      </w:r>
      <w:r w:rsidR="00961280" w:rsidRPr="003769FB">
        <w:rPr>
          <w:rFonts w:ascii="Book Antiqua" w:hAnsi="Book Antiqua"/>
          <w:szCs w:val="24"/>
          <w:lang w:val="en-US"/>
        </w:rPr>
        <w:t xml:space="preserve">down </w:t>
      </w:r>
      <w:r w:rsidRPr="003769FB">
        <w:rPr>
          <w:rFonts w:ascii="Book Antiqua" w:hAnsi="Book Antiqua"/>
          <w:szCs w:val="24"/>
          <w:lang w:val="en-US"/>
        </w:rPr>
        <w:t xml:space="preserve">to 16 % and γ-CEHC glucoside was attenuated </w:t>
      </w:r>
      <w:r w:rsidR="00961280" w:rsidRPr="003769FB">
        <w:rPr>
          <w:rFonts w:ascii="Book Antiqua" w:hAnsi="Book Antiqua"/>
          <w:szCs w:val="24"/>
          <w:lang w:val="en-US"/>
        </w:rPr>
        <w:t xml:space="preserve">down </w:t>
      </w:r>
      <w:r w:rsidRPr="003769FB">
        <w:rPr>
          <w:rFonts w:ascii="Book Antiqua" w:hAnsi="Book Antiqua"/>
          <w:szCs w:val="24"/>
          <w:lang w:val="en-US"/>
        </w:rPr>
        <w:t xml:space="preserve">to 40% in pregnenolone 16α-carbonitrile-treated wild-type mice compared with control wild-type mice, while urinary excretion of both metabolites were unaffected in </w:t>
      </w:r>
      <w:r w:rsidR="00DB4F2F" w:rsidRPr="003769FB">
        <w:rPr>
          <w:rFonts w:ascii="Book Antiqua" w:hAnsi="Book Antiqua"/>
          <w:szCs w:val="24"/>
          <w:lang w:val="en-US"/>
        </w:rPr>
        <w:t xml:space="preserve">the </w:t>
      </w:r>
      <w:r w:rsidRPr="003769FB">
        <w:rPr>
          <w:rFonts w:ascii="Book Antiqua" w:hAnsi="Book Antiqua"/>
          <w:i/>
          <w:szCs w:val="24"/>
          <w:lang w:val="en-US"/>
        </w:rPr>
        <w:t>Pxr-</w:t>
      </w:r>
      <w:r w:rsidRPr="003769FB">
        <w:rPr>
          <w:rFonts w:ascii="Book Antiqua" w:hAnsi="Book Antiqua"/>
          <w:szCs w:val="24"/>
          <w:lang w:val="en-US"/>
        </w:rPr>
        <w:t>null mice. Johnson</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09643435-61b9-46d6-bdcf-3f1c7168520b PFBsYWNlaG9sZGVyPg0KICA8QWRkSW5WZXJzaW9uPjQuNC4wLjI4PC9BZGRJblZlcnNpb24+DQogIDxJZD4wOTY0MzQzNS02MWI5LTQ2ZDYtYmRjZi0zZjFjNzE2ODUyMGI8L0lkPg0KICA8RW50cmllcz4NCiAgICA8RW50cnk+DQogICAgICA8SWQ+MTM5NzY0NzEtNGVjNy00Njc4LTlmYzUtYTBkZjY1OTkzNzNjPC9JZD4NCiAgICAgIDxSZWZlcmVuY2VJZD5hZjE1MGMzNy1hOWVjLTQ5OGYtOTEwOS01Njk4NmQxM2QxMz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zFdPC9UZXh0Pg0KICAgIDwvVGV4dFVuaXQ+DQogIDwvVGV4dFVuaXRzPg0KPC9QbGFjZWhvbGRlcj4=</w:instrText>
      </w:r>
      <w:r w:rsidRPr="003769FB">
        <w:rPr>
          <w:rFonts w:ascii="Book Antiqua" w:hAnsi="Book Antiqua"/>
          <w:szCs w:val="24"/>
          <w:lang w:val="en-US"/>
        </w:rPr>
        <w:fldChar w:fldCharType="separate"/>
      </w:r>
      <w:bookmarkStart w:id="310" w:name="_CTVP0010964343561b946d6bdcf3f1c7168520b"/>
      <w:r w:rsidR="00CC6BF1" w:rsidRPr="003769FB">
        <w:rPr>
          <w:rFonts w:ascii="Book Antiqua" w:hAnsi="Book Antiqua"/>
          <w:szCs w:val="24"/>
          <w:vertAlign w:val="superscript"/>
          <w:lang w:val="en-US"/>
        </w:rPr>
        <w:t>[</w:t>
      </w:r>
      <w:r w:rsidR="00E52E51" w:rsidRPr="003769FB">
        <w:rPr>
          <w:rFonts w:ascii="Book Antiqua" w:hAnsi="Book Antiqua" w:hint="eastAsia"/>
          <w:szCs w:val="24"/>
          <w:vertAlign w:val="superscript"/>
          <w:lang w:val="en-US" w:eastAsia="zh-CN"/>
        </w:rPr>
        <w:t>170</w:t>
      </w:r>
      <w:r w:rsidR="00CC6BF1" w:rsidRPr="003769FB">
        <w:rPr>
          <w:rFonts w:ascii="Book Antiqua" w:hAnsi="Book Antiqua"/>
          <w:szCs w:val="24"/>
          <w:vertAlign w:val="superscript"/>
          <w:lang w:val="en-US"/>
        </w:rPr>
        <w:t>]</w:t>
      </w:r>
      <w:bookmarkEnd w:id="310"/>
      <w:r w:rsidRPr="003769FB">
        <w:rPr>
          <w:rFonts w:ascii="Book Antiqua" w:hAnsi="Book Antiqua"/>
          <w:szCs w:val="24"/>
          <w:lang w:val="en-US"/>
        </w:rPr>
        <w:fldChar w:fldCharType="end"/>
      </w:r>
      <w:r w:rsidRPr="003769FB">
        <w:rPr>
          <w:rFonts w:ascii="Book Antiqua" w:hAnsi="Book Antiqua"/>
          <w:szCs w:val="24"/>
          <w:lang w:val="en-US"/>
        </w:rPr>
        <w:t xml:space="preserve"> suggested that these findings are the result of a down-</w:t>
      </w:r>
      <w:r w:rsidRPr="003769FB">
        <w:rPr>
          <w:rFonts w:ascii="Book Antiqua" w:hAnsi="Book Antiqua"/>
          <w:szCs w:val="24"/>
          <w:lang w:val="en-US"/>
        </w:rPr>
        <w:lastRenderedPageBreak/>
        <w:t xml:space="preserve">regulation of β-oxidation by pregnenolone 16α-carbonitrile. To sum up, the role of CYP3A4 in the metabolism of vitamin E remains unclear. </w:t>
      </w:r>
    </w:p>
    <w:p w14:paraId="33D10007" w14:textId="77777777" w:rsidR="002F3C11" w:rsidRPr="003769FB" w:rsidRDefault="002F3C11" w:rsidP="004D49D8">
      <w:pPr>
        <w:widowControl w:val="0"/>
        <w:spacing w:after="0"/>
        <w:ind w:firstLineChars="150" w:firstLine="360"/>
        <w:rPr>
          <w:rFonts w:ascii="Book Antiqua" w:hAnsi="Book Antiqua"/>
          <w:szCs w:val="24"/>
          <w:lang w:val="en-US" w:eastAsia="zh-CN"/>
        </w:rPr>
      </w:pPr>
    </w:p>
    <w:p w14:paraId="1B424BA2" w14:textId="2CAA83E0" w:rsidR="002D15CE" w:rsidRPr="003769FB" w:rsidRDefault="002D15CE" w:rsidP="004D49D8">
      <w:pPr>
        <w:pStyle w:val="ad"/>
        <w:widowControl w:val="0"/>
        <w:spacing w:after="0" w:line="360" w:lineRule="auto"/>
        <w:rPr>
          <w:rFonts w:ascii="Book Antiqua" w:hAnsi="Book Antiqua"/>
          <w:b w:val="0"/>
          <w:szCs w:val="24"/>
          <w:lang w:val="en-US" w:eastAsia="zh-CN"/>
        </w:rPr>
      </w:pPr>
      <w:r w:rsidRPr="003769FB">
        <w:rPr>
          <w:rFonts w:ascii="Book Antiqua" w:hAnsi="Book Antiqua"/>
          <w:szCs w:val="24"/>
          <w:lang w:val="en-US"/>
        </w:rPr>
        <w:t>CYP4F2</w:t>
      </w:r>
      <w:r w:rsidR="002F3C11" w:rsidRPr="003769FB">
        <w:rPr>
          <w:rFonts w:ascii="Book Antiqua" w:hAnsi="Book Antiqua" w:hint="eastAsia"/>
          <w:szCs w:val="24"/>
          <w:lang w:val="en-US" w:eastAsia="zh-CN"/>
        </w:rPr>
        <w:t xml:space="preserve">: </w:t>
      </w:r>
      <w:r w:rsidRPr="003769FB">
        <w:rPr>
          <w:rFonts w:ascii="Book Antiqua" w:hAnsi="Book Antiqua"/>
          <w:b w:val="0"/>
          <w:szCs w:val="24"/>
          <w:lang w:val="en-US"/>
        </w:rPr>
        <w:t xml:space="preserve">The CYP4 </w:t>
      </w:r>
      <w:r w:rsidR="000A1436" w:rsidRPr="003769FB">
        <w:rPr>
          <w:rFonts w:ascii="Book Antiqua" w:hAnsi="Book Antiqua"/>
          <w:b w:val="0"/>
          <w:szCs w:val="24"/>
          <w:lang w:val="en-US"/>
        </w:rPr>
        <w:t>sub</w:t>
      </w:r>
      <w:r w:rsidRPr="003769FB">
        <w:rPr>
          <w:rFonts w:ascii="Book Antiqua" w:hAnsi="Book Antiqua"/>
          <w:b w:val="0"/>
          <w:szCs w:val="24"/>
          <w:lang w:val="en-US"/>
        </w:rPr>
        <w:t>family of cytochrome P450 enzymes catalyzes the ω-hydro</w:t>
      </w:r>
      <w:r w:rsidR="000A1436" w:rsidRPr="003769FB">
        <w:rPr>
          <w:rFonts w:ascii="Book Antiqua" w:hAnsi="Book Antiqua"/>
          <w:b w:val="0"/>
          <w:szCs w:val="24"/>
          <w:lang w:val="en-US"/>
        </w:rPr>
        <w:t>xylation of saturated, branched-</w:t>
      </w:r>
      <w:r w:rsidRPr="003769FB">
        <w:rPr>
          <w:rFonts w:ascii="Book Antiqua" w:hAnsi="Book Antiqua"/>
          <w:b w:val="0"/>
          <w:szCs w:val="24"/>
          <w:lang w:val="en-US"/>
        </w:rPr>
        <w:t xml:space="preserve">chain </w:t>
      </w:r>
      <w:r w:rsidR="000A1436" w:rsidRPr="003769FB">
        <w:rPr>
          <w:rFonts w:ascii="Book Antiqua" w:hAnsi="Book Antiqua"/>
          <w:b w:val="0"/>
          <w:szCs w:val="24"/>
          <w:lang w:val="en-US"/>
        </w:rPr>
        <w:t xml:space="preserve">fatty acids as well as </w:t>
      </w:r>
      <w:r w:rsidRPr="003769FB">
        <w:rPr>
          <w:rFonts w:ascii="Book Antiqua" w:hAnsi="Book Antiqua"/>
          <w:b w:val="0"/>
          <w:szCs w:val="24"/>
          <w:lang w:val="en-US"/>
        </w:rPr>
        <w:t>unsaturated fatty acids, whereas members of the CYP4F subfamily metabolize long-chain and very long-chain fatty acids</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319f29ac-9bb4-4376-af4a-ea9bcc3b1ef9 PFBsYWNlaG9sZGVyPg0KICA8QWRkSW5WZXJzaW9uPjQuNC4wLjI4PC9BZGRJblZlcnNpb24+DQogIDxJZD4zMTlmMjlhYy05YmI0LTQzNzYtYWY0YS1lYTliY2MzYjFlZjk8L0lkPg0KICA8RW50cmllcz4NCiAgICA8RW50cnk+DQogICAgICA8SWQ+ZGQzM2U4ODAtMGJiOC00NTg3LTg2N2ItOGExZTFhMTdmZmY5PC9JZD4NCiAgICAgIDxSZWZlcmVuY2VJZD5lODUzYzA1Zi1hZTYzLTQyNDctYmZlOC05ODllMmUwYzBkY2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TldPC9UZXh0Pg0KICAgIDwvVGV4dFVuaXQ+DQogIDwvVGV4dFVuaXRzPg0KPC9QbGFjZWhvbGRlcj4=</w:instrText>
      </w:r>
      <w:r w:rsidRPr="003769FB">
        <w:rPr>
          <w:rFonts w:ascii="Book Antiqua" w:hAnsi="Book Antiqua"/>
          <w:b w:val="0"/>
          <w:szCs w:val="24"/>
          <w:lang w:val="en-US"/>
        </w:rPr>
        <w:fldChar w:fldCharType="separate"/>
      </w:r>
      <w:bookmarkStart w:id="311" w:name="_CTVP001319f29ac9bb44376af4aea9bcc3b1ef9"/>
      <w:r w:rsidR="00CC6BF1" w:rsidRPr="003769FB">
        <w:rPr>
          <w:rFonts w:ascii="Book Antiqua" w:hAnsi="Book Antiqua"/>
          <w:b w:val="0"/>
          <w:szCs w:val="24"/>
          <w:vertAlign w:val="superscript"/>
          <w:lang w:val="en-US"/>
        </w:rPr>
        <w:t>[</w:t>
      </w:r>
      <w:r w:rsidR="00FA10EB" w:rsidRPr="003769FB">
        <w:rPr>
          <w:rFonts w:ascii="Book Antiqua" w:hAnsi="Book Antiqua" w:hint="eastAsia"/>
          <w:b w:val="0"/>
          <w:szCs w:val="24"/>
          <w:vertAlign w:val="superscript"/>
          <w:lang w:val="en-US" w:eastAsia="zh-CN"/>
        </w:rPr>
        <w:t>158</w:t>
      </w:r>
      <w:r w:rsidR="00CC6BF1" w:rsidRPr="003769FB">
        <w:rPr>
          <w:rFonts w:ascii="Book Antiqua" w:hAnsi="Book Antiqua"/>
          <w:b w:val="0"/>
          <w:szCs w:val="24"/>
          <w:vertAlign w:val="superscript"/>
          <w:lang w:val="en-US"/>
        </w:rPr>
        <w:t>]</w:t>
      </w:r>
      <w:bookmarkEnd w:id="311"/>
      <w:r w:rsidRPr="003769FB">
        <w:rPr>
          <w:rFonts w:ascii="Book Antiqua" w:hAnsi="Book Antiqua"/>
          <w:b w:val="0"/>
          <w:szCs w:val="24"/>
          <w:lang w:val="en-US"/>
        </w:rPr>
        <w:fldChar w:fldCharType="end"/>
      </w:r>
      <w:r w:rsidRPr="003769FB">
        <w:rPr>
          <w:rFonts w:ascii="Book Antiqua" w:hAnsi="Book Antiqua"/>
          <w:b w:val="0"/>
          <w:szCs w:val="24"/>
          <w:lang w:val="en-US"/>
        </w:rPr>
        <w:t>. As mentioned above, Sontag and Parker</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42e5cecb-4c42-4000-9944-086808a2b691 PFBsYWNlaG9sZGVyPg0KICA8QWRkSW5WZXJzaW9uPjQuNC4wLjI4PC9BZGRJblZlcnNpb24+DQogIDxJZD40MmU1Y2VjYi00YzQyLTQwMDAtOTk0NC0wODY4MDhhMmI2OTE8L0lkPg0KICA8RW50cmllcz4NCiAgICA8RW50cnk+DQogICAgICA8SWQ+NmIzMDY1NTctZGMwZi00ZmM1LWE2ZDctYjU0NjkwMTFiNTk5PC9JZD4NCiAgICAgIDxSZWZlcmVuY2VJZD4xM2JlNjY3OS1lOTM3LTQ4NzctYjg2YS1lMGRiMjUxMTc3MG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QxXTwvVGV4dD4NCiAgICA8L1RleHRVbml0Pg0KICA8L1RleHRVbml0cz4NCjwvUGxhY2Vob2xkZXI+</w:instrText>
      </w:r>
      <w:r w:rsidRPr="003769FB">
        <w:rPr>
          <w:rFonts w:ascii="Book Antiqua" w:hAnsi="Book Antiqua"/>
          <w:b w:val="0"/>
          <w:szCs w:val="24"/>
          <w:lang w:val="en-US"/>
        </w:rPr>
        <w:fldChar w:fldCharType="separate"/>
      </w:r>
      <w:bookmarkStart w:id="312" w:name="_CTVP00142e5cecb4c4240009944086808a2b691"/>
      <w:r w:rsidR="00CC6BF1" w:rsidRPr="003769FB">
        <w:rPr>
          <w:rFonts w:ascii="Book Antiqua" w:hAnsi="Book Antiqua"/>
          <w:b w:val="0"/>
          <w:szCs w:val="24"/>
          <w:vertAlign w:val="superscript"/>
          <w:lang w:val="en-US"/>
        </w:rPr>
        <w:t>[</w:t>
      </w:r>
      <w:r w:rsidR="00FA10EB" w:rsidRPr="003769FB">
        <w:rPr>
          <w:rFonts w:ascii="Book Antiqua" w:hAnsi="Book Antiqua" w:hint="eastAsia"/>
          <w:b w:val="0"/>
          <w:szCs w:val="24"/>
          <w:vertAlign w:val="superscript"/>
          <w:lang w:val="en-US" w:eastAsia="zh-CN"/>
        </w:rPr>
        <w:t>140</w:t>
      </w:r>
      <w:r w:rsidR="00CC6BF1" w:rsidRPr="003769FB">
        <w:rPr>
          <w:rFonts w:ascii="Book Antiqua" w:hAnsi="Book Antiqua"/>
          <w:b w:val="0"/>
          <w:szCs w:val="24"/>
          <w:vertAlign w:val="superscript"/>
          <w:lang w:val="en-US"/>
        </w:rPr>
        <w:t>]</w:t>
      </w:r>
      <w:bookmarkEnd w:id="312"/>
      <w:r w:rsidRPr="003769FB">
        <w:rPr>
          <w:rFonts w:ascii="Book Antiqua" w:hAnsi="Book Antiqua"/>
          <w:b w:val="0"/>
          <w:szCs w:val="24"/>
          <w:lang w:val="en-US"/>
        </w:rPr>
        <w:fldChar w:fldCharType="end"/>
      </w:r>
      <w:r w:rsidRPr="003769FB">
        <w:rPr>
          <w:rFonts w:ascii="Book Antiqua" w:hAnsi="Book Antiqua"/>
          <w:b w:val="0"/>
          <w:szCs w:val="24"/>
          <w:lang w:val="en-US"/>
        </w:rPr>
        <w:t xml:space="preserve"> </w:t>
      </w:r>
      <w:r w:rsidR="000A1436" w:rsidRPr="003769FB">
        <w:rPr>
          <w:rFonts w:ascii="Book Antiqua" w:hAnsi="Book Antiqua"/>
          <w:b w:val="0"/>
          <w:szCs w:val="24"/>
          <w:lang w:val="en-US"/>
        </w:rPr>
        <w:t xml:space="preserve">reported </w:t>
      </w:r>
      <w:r w:rsidRPr="003769FB">
        <w:rPr>
          <w:rFonts w:ascii="Book Antiqua" w:hAnsi="Book Antiqua"/>
          <w:b w:val="0"/>
          <w:szCs w:val="24"/>
          <w:lang w:val="en-US"/>
        </w:rPr>
        <w:t xml:space="preserve">the involvement of CYP4F2 in vitamin E metabolism using reporter-gene assays combined with a systematical screening of cytochrome P450 enzymes in this </w:t>
      </w:r>
      <w:r w:rsidR="000A1436" w:rsidRPr="003769FB">
        <w:rPr>
          <w:rFonts w:ascii="Book Antiqua" w:hAnsi="Book Antiqua"/>
          <w:b w:val="0"/>
          <w:szCs w:val="24"/>
          <w:lang w:val="en-US"/>
        </w:rPr>
        <w:t>context</w:t>
      </w:r>
      <w:r w:rsidRPr="003769FB">
        <w:rPr>
          <w:rFonts w:ascii="Book Antiqua" w:hAnsi="Book Antiqua"/>
          <w:b w:val="0"/>
          <w:szCs w:val="24"/>
          <w:lang w:val="en-US"/>
        </w:rPr>
        <w:t xml:space="preserve">. Among the cytochrome P450 enzymes tested, only CYP4F2 exhibited tocopherol-ω-hydroxylase activity, which was </w:t>
      </w:r>
      <w:r w:rsidR="000A1436" w:rsidRPr="003769FB">
        <w:rPr>
          <w:rFonts w:ascii="Book Antiqua" w:hAnsi="Book Antiqua"/>
          <w:b w:val="0"/>
          <w:szCs w:val="24"/>
          <w:lang w:val="en-US"/>
        </w:rPr>
        <w:t>higher</w:t>
      </w:r>
      <w:r w:rsidRPr="003769FB">
        <w:rPr>
          <w:rFonts w:ascii="Book Antiqua" w:hAnsi="Book Antiqua"/>
          <w:b w:val="0"/>
          <w:szCs w:val="24"/>
          <w:lang w:val="en-US"/>
        </w:rPr>
        <w:t xml:space="preserve"> for γ-TOH than for α-TOH. In a subsequent study, Sontag and Parker</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13bd687d-a3df-4465-a41b-9fa21c570888 PFBsYWNlaG9sZGVyPg0KICA8QWRkSW5WZXJzaW9uPjQuNC4wLjI4PC9BZGRJblZlcnNpb24+DQogIDxJZD4xM2JkNjg3ZC1hM2RmLTQ0NjUtYTQxYi05ZmEyMWM1NzA4ODg8L0lkPg0KICA8RW50cmllcz4NCiAgICA8RW50cnk+DQogICAgICA8SWQ+ZDM5MmU1NmItNjRjOS00ZGZiLWIyZjItMjkyNjRlYmI5YmQ5PC9JZD4NCiAgICAgIDxSZWZlcmVuY2VJZD40ZmNmZTQyZi00ZjcyLTRlNzktOWZjMi1mZjUyODE4OWIxM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xMDhdPC9UZXh0Pg0KICAgIDwvVGV4dFVuaXQ+DQogIDwvVGV4dFVuaXRzPg0KPC9QbGFjZWhvbGRlcj4=</w:instrText>
      </w:r>
      <w:r w:rsidRPr="003769FB">
        <w:rPr>
          <w:rFonts w:ascii="Book Antiqua" w:hAnsi="Book Antiqua"/>
          <w:b w:val="0"/>
          <w:szCs w:val="24"/>
          <w:lang w:val="en-US"/>
        </w:rPr>
        <w:fldChar w:fldCharType="separate"/>
      </w:r>
      <w:bookmarkStart w:id="313" w:name="_CTVP00113bd687da3df4465a41b9fa21c570888"/>
      <w:r w:rsidR="00A23467" w:rsidRPr="003769FB">
        <w:rPr>
          <w:rFonts w:ascii="Book Antiqua" w:hAnsi="Book Antiqua"/>
          <w:b w:val="0"/>
          <w:szCs w:val="24"/>
          <w:vertAlign w:val="superscript"/>
          <w:lang w:val="en-US"/>
        </w:rPr>
        <w:t>[108]</w:t>
      </w:r>
      <w:bookmarkEnd w:id="313"/>
      <w:r w:rsidRPr="003769FB">
        <w:rPr>
          <w:rFonts w:ascii="Book Antiqua" w:hAnsi="Book Antiqua"/>
          <w:b w:val="0"/>
          <w:szCs w:val="24"/>
          <w:lang w:val="en-US"/>
        </w:rPr>
        <w:fldChar w:fldCharType="end"/>
      </w:r>
      <w:r w:rsidRPr="003769FB">
        <w:rPr>
          <w:rFonts w:ascii="Book Antiqua" w:hAnsi="Book Antiqua"/>
          <w:b w:val="0"/>
          <w:szCs w:val="24"/>
          <w:lang w:val="en-US"/>
        </w:rPr>
        <w:t xml:space="preserve"> characterized the substrate specificity of CYP4F2. According to this study, the unsubstituted carbon at position </w:t>
      </w:r>
      <w:r w:rsidR="00993526" w:rsidRPr="003769FB">
        <w:rPr>
          <w:rFonts w:ascii="Book Antiqua" w:hAnsi="Book Antiqua"/>
          <w:b w:val="0"/>
          <w:szCs w:val="24"/>
          <w:lang w:val="en-US"/>
        </w:rPr>
        <w:t>C</w:t>
      </w:r>
      <w:r w:rsidRPr="003769FB">
        <w:rPr>
          <w:rFonts w:ascii="Book Antiqua" w:hAnsi="Book Antiqua"/>
          <w:b w:val="0"/>
          <w:szCs w:val="24"/>
          <w:lang w:val="en-US"/>
        </w:rPr>
        <w:t xml:space="preserve">5 of the chromanol ring system induces activity of CYP4F2, so that γ- and δ-TOH are metabolized </w:t>
      </w:r>
      <w:r w:rsidR="00B6740C" w:rsidRPr="003769FB">
        <w:rPr>
          <w:rFonts w:ascii="Book Antiqua" w:hAnsi="Book Antiqua"/>
          <w:b w:val="0"/>
          <w:szCs w:val="24"/>
          <w:lang w:val="en-US"/>
        </w:rPr>
        <w:t xml:space="preserve">more efficiently </w:t>
      </w:r>
      <w:r w:rsidRPr="003769FB">
        <w:rPr>
          <w:rFonts w:ascii="Book Antiqua" w:hAnsi="Book Antiqua"/>
          <w:b w:val="0"/>
          <w:szCs w:val="24"/>
          <w:lang w:val="en-US"/>
        </w:rPr>
        <w:t>than α-TOH, which in turn stimulates the metabolism of other vitamin E forms. The authors found higher V</w:t>
      </w:r>
      <w:r w:rsidRPr="003769FB">
        <w:rPr>
          <w:rFonts w:ascii="Book Antiqua" w:hAnsi="Book Antiqua"/>
          <w:b w:val="0"/>
          <w:szCs w:val="24"/>
          <w:vertAlign w:val="subscript"/>
          <w:lang w:val="en-US"/>
        </w:rPr>
        <w:t>max</w:t>
      </w:r>
      <w:r w:rsidRPr="003769FB">
        <w:rPr>
          <w:rFonts w:ascii="Book Antiqua" w:hAnsi="Book Antiqua"/>
          <w:b w:val="0"/>
          <w:szCs w:val="24"/>
          <w:lang w:val="en-US"/>
        </w:rPr>
        <w:t xml:space="preserve"> values for T3s than for their corresponding TOHs, suggesting that CYP4F2 contributes to the preferential physiological retention of α-TOH compared to other vitamin E forms. This finding </w:t>
      </w:r>
      <w:r w:rsidR="00B6740C" w:rsidRPr="003769FB">
        <w:rPr>
          <w:rFonts w:ascii="Book Antiqua" w:hAnsi="Book Antiqua"/>
          <w:b w:val="0"/>
          <w:szCs w:val="24"/>
          <w:lang w:val="en-US"/>
        </w:rPr>
        <w:t xml:space="preserve">supports </w:t>
      </w:r>
      <w:r w:rsidRPr="003769FB">
        <w:rPr>
          <w:rFonts w:ascii="Book Antiqua" w:hAnsi="Book Antiqua"/>
          <w:b w:val="0"/>
          <w:szCs w:val="24"/>
          <w:lang w:val="en-US"/>
        </w:rPr>
        <w:t>the central role of this pathway in modulating the vitamin E biopotencies of TOH</w:t>
      </w:r>
      <w:r w:rsidR="000A1436" w:rsidRPr="003769FB">
        <w:rPr>
          <w:rFonts w:ascii="Book Antiqua" w:hAnsi="Book Antiqua"/>
          <w:b w:val="0"/>
          <w:szCs w:val="24"/>
          <w:lang w:val="en-US"/>
        </w:rPr>
        <w:t>s</w:t>
      </w:r>
      <w:r w:rsidRPr="003769FB">
        <w:rPr>
          <w:rFonts w:ascii="Book Antiqua" w:hAnsi="Book Antiqua"/>
          <w:b w:val="0"/>
          <w:szCs w:val="24"/>
          <w:lang w:val="en-US"/>
        </w:rPr>
        <w:t xml:space="preserve"> and T3</w:t>
      </w:r>
      <w:r w:rsidR="000A1436" w:rsidRPr="003769FB">
        <w:rPr>
          <w:rFonts w:ascii="Book Antiqua" w:hAnsi="Book Antiqua"/>
          <w:b w:val="0"/>
          <w:szCs w:val="24"/>
          <w:lang w:val="en-US"/>
        </w:rPr>
        <w:t>s</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d64e3f17-7e91-419d-829d-80d4c8412b37 PFBsYWNlaG9sZGVyPg0KICA8QWRkSW5WZXJzaW9uPjQuNC4wLjI4PC9BZGRJblZlcnNpb24+DQogIDxJZD5kNjRlM2YxNy03ZTkxLTQxOWQtODI5ZC04MGQ0Yzg0MTJiMzc8L0lkPg0KICA8RW50cmllcz4NCiAgICA8RW50cnk+DQogICAgICA8SWQ+NmIzMDY1NTctZGMwZi00ZmM1LWE2ZDctYjU0NjkwMTFiNTk5PC9JZD4NCiAgICAgIDxSZWZlcmVuY2VJZD4xM2JlNjY3OS1lOTM3LTQ4NzctYjg2YS1lMGRiMjUxMTc3MGU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DEsMTA4XTwvVGV4dD4NCiAgICA8L1RleHRVbml0Pg0KICA8L1RleHRVbml0cz4NCjwvUGxhY2Vob2xkZXI+</w:instrText>
      </w:r>
      <w:r w:rsidRPr="003769FB">
        <w:rPr>
          <w:rFonts w:ascii="Book Antiqua" w:hAnsi="Book Antiqua"/>
          <w:b w:val="0"/>
          <w:szCs w:val="24"/>
          <w:lang w:val="en-US"/>
        </w:rPr>
        <w:fldChar w:fldCharType="separate"/>
      </w:r>
      <w:bookmarkStart w:id="314" w:name="_CTVP001d64e3f177e91419d829d80d4c8412b37"/>
      <w:r w:rsidR="00CC6BF1" w:rsidRPr="003769FB">
        <w:rPr>
          <w:rFonts w:ascii="Book Antiqua" w:hAnsi="Book Antiqua"/>
          <w:b w:val="0"/>
          <w:szCs w:val="24"/>
          <w:vertAlign w:val="superscript"/>
          <w:lang w:val="en-US"/>
        </w:rPr>
        <w:t>[141,108]</w:t>
      </w:r>
      <w:bookmarkEnd w:id="314"/>
      <w:r w:rsidRPr="003769FB">
        <w:rPr>
          <w:rFonts w:ascii="Book Antiqua" w:hAnsi="Book Antiqua"/>
          <w:b w:val="0"/>
          <w:szCs w:val="24"/>
          <w:lang w:val="en-US"/>
        </w:rPr>
        <w:fldChar w:fldCharType="end"/>
      </w:r>
      <w:r w:rsidRPr="003769FB">
        <w:rPr>
          <w:rFonts w:ascii="Book Antiqua" w:hAnsi="Book Antiqua"/>
          <w:b w:val="0"/>
          <w:szCs w:val="24"/>
          <w:lang w:val="en-US"/>
        </w:rPr>
        <w:t>. Bardowell</w:t>
      </w:r>
      <w:r w:rsidR="00C17A77" w:rsidRPr="003769FB">
        <w:rPr>
          <w:rFonts w:ascii="Book Antiqua" w:hAnsi="Book Antiqua"/>
          <w:b w:val="0"/>
          <w:i/>
          <w:szCs w:val="24"/>
          <w:lang w:val="en-US"/>
        </w:rPr>
        <w:t xml:space="preserve"> et al</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85d61a21-b6f0-494f-a848-3bc1c1e2c053 PFBsYWNlaG9sZGVyPg0KICA8QWRkSW5WZXJzaW9uPjQuNC4wLjI4PC9BZGRJblZlcnNpb24+DQogIDxJZD44NWQ2MWEyMS1iNmYwLTQ5NGYtYTg0OC0zYmMxYzFlMmMwNTM8L0lkPg0KICA8RW50cmllcz4NCiAgICA8RW50cnk+DQogICAgICA8SWQ+M2FlZDQ2NGYtMTk3MC00NDRhLTkzMDAtY2ZlMDM2MzcyNGE1PC9JZD4NCiAgICAgIDxSZWZlcmVuY2VJZD5jZGUyZjUxOS02ODVhLTQ3NTMtYTY1MC0xOTUxMTMyZTBhMD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jJdPC9UZXh0Pg0KICAgIDwvVGV4dFVuaXQ+DQogIDwvVGV4dFVuaXRzPg0KPC9QbGFjZWhvbGRlcj4=</w:instrText>
      </w:r>
      <w:r w:rsidRPr="003769FB">
        <w:rPr>
          <w:rFonts w:ascii="Book Antiqua" w:hAnsi="Book Antiqua"/>
          <w:b w:val="0"/>
          <w:szCs w:val="24"/>
          <w:lang w:val="en-US"/>
        </w:rPr>
        <w:fldChar w:fldCharType="separate"/>
      </w:r>
      <w:bookmarkStart w:id="315" w:name="_CTVP00185d61a21b6f0494fa8483bc1c1e2c053"/>
      <w:r w:rsidR="00CC6BF1" w:rsidRPr="003769FB">
        <w:rPr>
          <w:rFonts w:ascii="Book Antiqua" w:hAnsi="Book Antiqua"/>
          <w:b w:val="0"/>
          <w:szCs w:val="24"/>
          <w:vertAlign w:val="superscript"/>
          <w:lang w:val="en-US"/>
        </w:rPr>
        <w:t>[</w:t>
      </w:r>
      <w:r w:rsidR="00FA10EB" w:rsidRPr="003769FB">
        <w:rPr>
          <w:rFonts w:ascii="Book Antiqua" w:hAnsi="Book Antiqua" w:hint="eastAsia"/>
          <w:b w:val="0"/>
          <w:szCs w:val="24"/>
          <w:vertAlign w:val="superscript"/>
          <w:lang w:val="en-US" w:eastAsia="zh-CN"/>
        </w:rPr>
        <w:t>161</w:t>
      </w:r>
      <w:r w:rsidR="00CC6BF1" w:rsidRPr="003769FB">
        <w:rPr>
          <w:rFonts w:ascii="Book Antiqua" w:hAnsi="Book Antiqua"/>
          <w:b w:val="0"/>
          <w:szCs w:val="24"/>
          <w:vertAlign w:val="superscript"/>
          <w:lang w:val="en-US"/>
        </w:rPr>
        <w:t>]</w:t>
      </w:r>
      <w:bookmarkEnd w:id="315"/>
      <w:r w:rsidRPr="003769FB">
        <w:rPr>
          <w:rFonts w:ascii="Book Antiqua" w:hAnsi="Book Antiqua"/>
          <w:b w:val="0"/>
          <w:szCs w:val="24"/>
          <w:lang w:val="en-US"/>
        </w:rPr>
        <w:fldChar w:fldCharType="end"/>
      </w:r>
      <w:r w:rsidRPr="003769FB">
        <w:rPr>
          <w:rFonts w:ascii="Book Antiqua" w:hAnsi="Book Antiqua"/>
          <w:b w:val="0"/>
          <w:szCs w:val="24"/>
          <w:lang w:val="en-US"/>
        </w:rPr>
        <w:t xml:space="preserve"> identified Cyp4f14 as the murine orthologue of human CYP4F2 and analyzed vitamin E homeostasis in Cyp4f14 knockout mice. Cyp4f14</w:t>
      </w:r>
      <w:r w:rsidR="000A1436" w:rsidRPr="003769FB">
        <w:rPr>
          <w:rFonts w:ascii="Book Antiqua" w:hAnsi="Book Antiqua"/>
          <w:b w:val="0"/>
          <w:szCs w:val="24"/>
          <w:lang w:val="en-US"/>
        </w:rPr>
        <w:t>-</w:t>
      </w:r>
      <w:r w:rsidRPr="003769FB">
        <w:rPr>
          <w:rFonts w:ascii="Book Antiqua" w:hAnsi="Book Antiqua"/>
          <w:b w:val="0"/>
          <w:szCs w:val="24"/>
          <w:lang w:val="en-US"/>
        </w:rPr>
        <w:t xml:space="preserve">deficient mice had higher tissue concentrations of non-α-TOH forms, such as γ-TOH in plasma and tissues and δ-TOH in fat tissue, whereas tissue and plasma levels of α-TOH remained unchanged (except </w:t>
      </w:r>
      <w:r w:rsidR="00B6740C" w:rsidRPr="003769FB">
        <w:rPr>
          <w:rFonts w:ascii="Book Antiqua" w:hAnsi="Book Antiqua"/>
          <w:b w:val="0"/>
          <w:szCs w:val="24"/>
          <w:lang w:val="en-US"/>
        </w:rPr>
        <w:t xml:space="preserve">for </w:t>
      </w:r>
      <w:r w:rsidRPr="003769FB">
        <w:rPr>
          <w:rFonts w:ascii="Book Antiqua" w:hAnsi="Book Antiqua"/>
          <w:b w:val="0"/>
          <w:szCs w:val="24"/>
          <w:lang w:val="en-US"/>
        </w:rPr>
        <w:t>lower concentrations in heart tissue). In line with these finding</w:t>
      </w:r>
      <w:r w:rsidR="000A1436" w:rsidRPr="003769FB">
        <w:rPr>
          <w:rFonts w:ascii="Book Antiqua" w:hAnsi="Book Antiqua"/>
          <w:b w:val="0"/>
          <w:szCs w:val="24"/>
          <w:lang w:val="en-US"/>
        </w:rPr>
        <w:t>s</w:t>
      </w:r>
      <w:r w:rsidRPr="003769FB">
        <w:rPr>
          <w:rFonts w:ascii="Book Antiqua" w:hAnsi="Book Antiqua"/>
          <w:b w:val="0"/>
          <w:szCs w:val="24"/>
          <w:lang w:val="en-US"/>
        </w:rPr>
        <w:t>, reduced elimination of γ-, δ-, and α-TOH metabolites via urine and feces</w:t>
      </w:r>
      <w:r w:rsidR="00B6740C" w:rsidRPr="003769FB">
        <w:rPr>
          <w:rFonts w:ascii="Book Antiqua" w:hAnsi="Book Antiqua"/>
          <w:b w:val="0"/>
          <w:szCs w:val="24"/>
          <w:lang w:val="en-US"/>
        </w:rPr>
        <w:t xml:space="preserve"> was found,</w:t>
      </w:r>
      <w:r w:rsidRPr="003769FB">
        <w:rPr>
          <w:rFonts w:ascii="Book Antiqua" w:hAnsi="Book Antiqua"/>
          <w:b w:val="0"/>
          <w:szCs w:val="24"/>
          <w:lang w:val="en-US"/>
        </w:rPr>
        <w:t xml:space="preserve"> but increased fec</w:t>
      </w:r>
      <w:r w:rsidR="009C4B2F" w:rsidRPr="003769FB">
        <w:rPr>
          <w:rFonts w:ascii="Book Antiqua" w:hAnsi="Book Antiqua"/>
          <w:b w:val="0"/>
          <w:szCs w:val="24"/>
          <w:lang w:val="en-US"/>
        </w:rPr>
        <w:t>al excretion of γ- and δ-TOH</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99a3e31a-4e80-44e9-931a-cf3be6a502e1 PFBsYWNlaG9sZGVyPg0KICA8QWRkSW5WZXJzaW9uPjQuNC4wLjI4PC9BZGRJblZlcnNpb24+DQogIDxJZD45OWEzZTMxYS00ZTgwLTQ0ZTktOTMxYS1jZjNiZTZhNTAyZTE8L0lkPg0KICA8RW50cmllcz4NCiAgICA8RW50cnk+DQogICAgICA8SWQ+MTIxMGJkYTctMDI1Ny00MmRmLTgxMTEtM2VkYWRlNmM4NzlhPC9JZD4NCiAgICAgIDxSZWZlcmVuY2VJZD5jZGUyZjUxOS02ODVhLTQ3NTMtYTY1MC0xOTUxMTMyZTBhMD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jJdPC9UZXh0Pg0KICAgIDwvVGV4dFVuaXQ+DQogIDwvVGV4dFVuaXRzPg0KPC9QbGFjZWhvbGRlcj4=</w:instrText>
      </w:r>
      <w:r w:rsidRPr="003769FB">
        <w:rPr>
          <w:rFonts w:ascii="Book Antiqua" w:hAnsi="Book Antiqua"/>
          <w:b w:val="0"/>
          <w:szCs w:val="24"/>
          <w:lang w:val="en-US"/>
        </w:rPr>
        <w:fldChar w:fldCharType="separate"/>
      </w:r>
      <w:bookmarkStart w:id="316" w:name="_CTVP00199a3e31a4e8044e9931acf3be6a502e1"/>
      <w:r w:rsidR="00CC6BF1" w:rsidRPr="003769FB">
        <w:rPr>
          <w:rFonts w:ascii="Book Antiqua" w:hAnsi="Book Antiqua"/>
          <w:b w:val="0"/>
          <w:szCs w:val="24"/>
          <w:vertAlign w:val="superscript"/>
          <w:lang w:val="en-US"/>
        </w:rPr>
        <w:t>[</w:t>
      </w:r>
      <w:r w:rsidR="00FA10EB" w:rsidRPr="003769FB">
        <w:rPr>
          <w:rFonts w:ascii="Book Antiqua" w:hAnsi="Book Antiqua" w:hint="eastAsia"/>
          <w:b w:val="0"/>
          <w:szCs w:val="24"/>
          <w:vertAlign w:val="superscript"/>
          <w:lang w:val="en-US" w:eastAsia="zh-CN"/>
        </w:rPr>
        <w:t>161</w:t>
      </w:r>
      <w:r w:rsidR="00CC6BF1" w:rsidRPr="003769FB">
        <w:rPr>
          <w:rFonts w:ascii="Book Antiqua" w:hAnsi="Book Antiqua"/>
          <w:b w:val="0"/>
          <w:szCs w:val="24"/>
          <w:vertAlign w:val="superscript"/>
          <w:lang w:val="en-US"/>
        </w:rPr>
        <w:t>]</w:t>
      </w:r>
      <w:bookmarkEnd w:id="316"/>
      <w:r w:rsidRPr="003769FB">
        <w:rPr>
          <w:rFonts w:ascii="Book Antiqua" w:hAnsi="Book Antiqua"/>
          <w:b w:val="0"/>
          <w:szCs w:val="24"/>
          <w:lang w:val="en-US"/>
        </w:rPr>
        <w:fldChar w:fldCharType="end"/>
      </w:r>
      <w:bookmarkStart w:id="317" w:name="_CTVFORMATTIME_635689377263226983"/>
      <w:bookmarkEnd w:id="317"/>
      <w:r w:rsidRPr="003769FB">
        <w:rPr>
          <w:rFonts w:ascii="Book Antiqua" w:hAnsi="Book Antiqua"/>
          <w:b w:val="0"/>
          <w:szCs w:val="24"/>
          <w:lang w:val="en-US"/>
        </w:rPr>
        <w:t>. Due to the reduction of vitamin E metabolism instead of a complete abolishment, Bardowell</w:t>
      </w:r>
      <w:r w:rsidR="00C17A77" w:rsidRPr="003769FB">
        <w:rPr>
          <w:rFonts w:ascii="Book Antiqua" w:hAnsi="Book Antiqua"/>
          <w:b w:val="0"/>
          <w:i/>
          <w:szCs w:val="24"/>
          <w:lang w:val="en-US"/>
        </w:rPr>
        <w:t xml:space="preserve"> et al</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9cf1cafc-983a-4dab-94b9-4fafe22efea1 PFBsYWNlaG9sZGVyPg0KICA8QWRkSW5WZXJzaW9uPjQuNC4wLjI4PC9BZGRJblZlcnNpb24+DQogIDxJZD45Y2YxY2FmYy05ODNhLTRkYWItOTRiOS00ZmFmZTIyZWZlYTE8L0lkPg0KICA8RW50cmllcz4NCiAgICA8RW50cnk+DQogICAgICA8SWQ+N2Q5OTU3MWItZTI5ZC00NTc3LTkzM2ItZTk4ODliNTVlYWJiPC9JZD4NCiAgICAgIDxSZWZlcmVuY2VJZD5jZGUyZjUxOS02ODVhLTQ3NTMtYTY1MC0xOTUxMTMyZTBhMD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jJdPC9UZXh0Pg0KICAgIDwvVGV4dFVuaXQ+DQogIDwvVGV4dFVuaXRzPg0KPC9QbGFjZWhvbGRlcj4=</w:instrText>
      </w:r>
      <w:r w:rsidRPr="003769FB">
        <w:rPr>
          <w:rFonts w:ascii="Book Antiqua" w:hAnsi="Book Antiqua"/>
          <w:b w:val="0"/>
          <w:szCs w:val="24"/>
          <w:lang w:val="en-US"/>
        </w:rPr>
        <w:fldChar w:fldCharType="separate"/>
      </w:r>
      <w:bookmarkStart w:id="318" w:name="_CTVP0019cf1cafc983a4dab94b94fafe22efea1"/>
      <w:r w:rsidR="00CC6BF1" w:rsidRPr="003769FB">
        <w:rPr>
          <w:rFonts w:ascii="Book Antiqua" w:hAnsi="Book Antiqua"/>
          <w:b w:val="0"/>
          <w:szCs w:val="24"/>
          <w:vertAlign w:val="superscript"/>
          <w:lang w:val="en-US"/>
        </w:rPr>
        <w:t>[</w:t>
      </w:r>
      <w:r w:rsidR="00FA10EB" w:rsidRPr="003769FB">
        <w:rPr>
          <w:rFonts w:ascii="Book Antiqua" w:hAnsi="Book Antiqua" w:hint="eastAsia"/>
          <w:b w:val="0"/>
          <w:szCs w:val="24"/>
          <w:vertAlign w:val="superscript"/>
          <w:lang w:val="en-US" w:eastAsia="zh-CN"/>
        </w:rPr>
        <w:t>161</w:t>
      </w:r>
      <w:r w:rsidR="00CC6BF1" w:rsidRPr="003769FB">
        <w:rPr>
          <w:rFonts w:ascii="Book Antiqua" w:hAnsi="Book Antiqua"/>
          <w:b w:val="0"/>
          <w:szCs w:val="24"/>
          <w:vertAlign w:val="superscript"/>
          <w:lang w:val="en-US"/>
        </w:rPr>
        <w:t>]</w:t>
      </w:r>
      <w:bookmarkEnd w:id="318"/>
      <w:r w:rsidRPr="003769FB">
        <w:rPr>
          <w:rFonts w:ascii="Book Antiqua" w:hAnsi="Book Antiqua"/>
          <w:b w:val="0"/>
          <w:szCs w:val="24"/>
          <w:lang w:val="en-US"/>
        </w:rPr>
        <w:fldChar w:fldCharType="end"/>
      </w:r>
      <w:r w:rsidRPr="003769FB">
        <w:rPr>
          <w:rFonts w:ascii="Book Antiqua" w:hAnsi="Book Antiqua"/>
          <w:b w:val="0"/>
          <w:szCs w:val="24"/>
          <w:lang w:val="en-US"/>
        </w:rPr>
        <w:t xml:space="preserve"> suggested the involvement of other enzymes in murine vitamin E catabolism. </w:t>
      </w:r>
    </w:p>
    <w:p w14:paraId="595C4444" w14:textId="18CBE8BE" w:rsidR="002D15CE" w:rsidRPr="003769FB" w:rsidRDefault="002D15CE" w:rsidP="004D49D8">
      <w:pPr>
        <w:widowControl w:val="0"/>
        <w:spacing w:after="0"/>
        <w:ind w:firstLineChars="150" w:firstLine="360"/>
        <w:rPr>
          <w:rFonts w:ascii="Book Antiqua" w:hAnsi="Book Antiqua"/>
          <w:szCs w:val="24"/>
          <w:lang w:val="en-US" w:eastAsia="zh-CN"/>
        </w:rPr>
      </w:pPr>
      <w:r w:rsidRPr="003769FB">
        <w:rPr>
          <w:rFonts w:ascii="Book Antiqua" w:hAnsi="Book Antiqua"/>
          <w:szCs w:val="24"/>
          <w:lang w:val="en-US"/>
        </w:rPr>
        <w:t>While expression of CYP3A4 is regulated by α-TOH, CYP4F2 levels are not influenced by α-TOH as reported by Mustacich</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f17cd8f8-30dd-4c10-8664-669aba4e0c9a PFBsYWNlaG9sZGVyPg0KICA8QWRkSW5WZXJzaW9uPjQuNC4wLjI4PC9BZGRJblZlcnNpb24+DQogIDxJZD5mMTdjZDhmOC0zMGRkLTRjMTAtODY2NC02NjlhYmE0ZTBjOWE8L0lkPg0KICA8RW50cmllcz4NCiAgICA8RW50cnk+DQogICAgICA8SWQ+ZDViMDRjMjgtYzkwMi00MDc0LTk1ZTQtNTliZGE3NWFiNGQ3PC9JZD4NCiAgICAgIDxSZWZlcmVuY2VJZD5lMmY1NDBlYy04MDg0LTRkMGMtYmM4MS0xNzc0N2U0Yjg5YT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jhdPC9UZXh0Pg0KICAgIDwvVGV4dFVuaXQ+DQogIDwvVGV4dFVuaXRzPg0KPC9QbGFjZWhvbGRlcj4=</w:instrText>
      </w:r>
      <w:r w:rsidRPr="003769FB">
        <w:rPr>
          <w:rFonts w:ascii="Book Antiqua" w:hAnsi="Book Antiqua"/>
          <w:szCs w:val="24"/>
          <w:lang w:val="en-US"/>
        </w:rPr>
        <w:fldChar w:fldCharType="separate"/>
      </w:r>
      <w:bookmarkStart w:id="319" w:name="_CTVP001f17cd8f830dd4c108664669aba4e0c9a"/>
      <w:r w:rsidR="00CC6BF1" w:rsidRPr="003769FB">
        <w:rPr>
          <w:rFonts w:ascii="Book Antiqua" w:hAnsi="Book Antiqua"/>
          <w:szCs w:val="24"/>
          <w:vertAlign w:val="superscript"/>
          <w:lang w:val="en-US"/>
        </w:rPr>
        <w:t>[</w:t>
      </w:r>
      <w:r w:rsidR="00FA10EB" w:rsidRPr="003769FB">
        <w:rPr>
          <w:rFonts w:ascii="Book Antiqua" w:hAnsi="Book Antiqua" w:hint="eastAsia"/>
          <w:szCs w:val="24"/>
          <w:vertAlign w:val="superscript"/>
          <w:lang w:val="en-US" w:eastAsia="zh-CN"/>
        </w:rPr>
        <w:t>167</w:t>
      </w:r>
      <w:r w:rsidR="00CC6BF1" w:rsidRPr="003769FB">
        <w:rPr>
          <w:rFonts w:ascii="Book Antiqua" w:hAnsi="Book Antiqua"/>
          <w:szCs w:val="24"/>
          <w:vertAlign w:val="superscript"/>
          <w:lang w:val="en-US"/>
        </w:rPr>
        <w:t>]</w:t>
      </w:r>
      <w:bookmarkEnd w:id="319"/>
      <w:r w:rsidRPr="003769FB">
        <w:rPr>
          <w:rFonts w:ascii="Book Antiqua" w:hAnsi="Book Antiqua"/>
          <w:szCs w:val="24"/>
          <w:lang w:val="en-US"/>
        </w:rPr>
        <w:fldChar w:fldCharType="end"/>
      </w:r>
      <w:r w:rsidRPr="003769FB">
        <w:rPr>
          <w:rFonts w:ascii="Book Antiqua" w:hAnsi="Book Antiqua"/>
          <w:szCs w:val="24"/>
          <w:lang w:val="en-US"/>
        </w:rPr>
        <w:t xml:space="preserve"> in rats that were injected subcutaneously daily with 10 mg/100 g body weig</w:t>
      </w:r>
      <w:r w:rsidR="00B6740C" w:rsidRPr="003769FB">
        <w:rPr>
          <w:rFonts w:ascii="Book Antiqua" w:hAnsi="Book Antiqua"/>
          <w:szCs w:val="24"/>
          <w:lang w:val="en-US"/>
        </w:rPr>
        <w:t>h</w:t>
      </w:r>
      <w:r w:rsidRPr="003769FB">
        <w:rPr>
          <w:rFonts w:ascii="Book Antiqua" w:hAnsi="Book Antiqua"/>
          <w:szCs w:val="24"/>
          <w:lang w:val="en-US"/>
        </w:rPr>
        <w:t xml:space="preserve">t α-TOH for up to 18 </w:t>
      </w:r>
      <w:r w:rsidR="002F3C11" w:rsidRPr="003769FB">
        <w:rPr>
          <w:rFonts w:ascii="Book Antiqua" w:hAnsi="Book Antiqua" w:hint="eastAsia"/>
          <w:szCs w:val="24"/>
          <w:lang w:val="en-US" w:eastAsia="zh-CN"/>
        </w:rPr>
        <w:t>d</w:t>
      </w:r>
      <w:r w:rsidRPr="003769FB">
        <w:rPr>
          <w:rFonts w:ascii="Book Antiqua" w:hAnsi="Book Antiqua"/>
          <w:szCs w:val="24"/>
          <w:lang w:val="en-US"/>
        </w:rPr>
        <w:t xml:space="preserve">. In these </w:t>
      </w:r>
      <w:r w:rsidRPr="003769FB">
        <w:rPr>
          <w:rFonts w:ascii="Book Antiqua" w:hAnsi="Book Antiqua"/>
          <w:szCs w:val="24"/>
          <w:lang w:val="en-US"/>
        </w:rPr>
        <w:lastRenderedPageBreak/>
        <w:t>rats, protein levels of Cyp3a, Cyp2b, and Cyp2c were increased. Johnson</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52d328a0-26a9-44d7-9a5c-a4718c6441f5 PFBsYWNlaG9sZGVyPg0KICA8QWRkSW5WZXJzaW9uPjQuNC4wLjI4PC9BZGRJblZlcnNpb24+DQogIDxJZD41MmQzMjhhMC0yNmE5LTQ0ZDctOWE1Yy1hNDcxOGM2NDQxZjU8L0lkPg0KICA8RW50cmllcz4NCiAgICA8RW50cnk+DQogICAgICA8SWQ+MWNmNDNmZDQtMjMzOC00NzVkLTg4MzgtYzNhNDU5ODY2ODE5PC9JZD4NCiAgICAgIDxSZWZlcmVuY2VJZD5hZjE1MGMzNy1hOWVjLTQ5OGYtOTEwOS01Njk4NmQxM2QxMz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zFdPC9UZXh0Pg0KICAgIDwvVGV4dFVuaXQ+DQogIDwvVGV4dFVuaXRzPg0KPC9QbGFjZWhvbGRlcj4=</w:instrText>
      </w:r>
      <w:r w:rsidRPr="003769FB">
        <w:rPr>
          <w:rFonts w:ascii="Book Antiqua" w:hAnsi="Book Antiqua"/>
          <w:szCs w:val="24"/>
          <w:lang w:val="en-US"/>
        </w:rPr>
        <w:fldChar w:fldCharType="separate"/>
      </w:r>
      <w:bookmarkStart w:id="320" w:name="_CTVP00152d328a026a944d79a5ca4718c6441f5"/>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70</w:t>
      </w:r>
      <w:r w:rsidR="00CC6BF1" w:rsidRPr="003769FB">
        <w:rPr>
          <w:rFonts w:ascii="Book Antiqua" w:hAnsi="Book Antiqua"/>
          <w:szCs w:val="24"/>
          <w:vertAlign w:val="superscript"/>
          <w:lang w:val="en-US"/>
        </w:rPr>
        <w:t>]</w:t>
      </w:r>
      <w:bookmarkEnd w:id="320"/>
      <w:r w:rsidRPr="003769FB">
        <w:rPr>
          <w:rFonts w:ascii="Book Antiqua" w:hAnsi="Book Antiqua"/>
          <w:szCs w:val="24"/>
          <w:lang w:val="en-US"/>
        </w:rPr>
        <w:fldChar w:fldCharType="end"/>
      </w:r>
      <w:r w:rsidRPr="003769FB">
        <w:rPr>
          <w:rFonts w:ascii="Book Antiqua" w:hAnsi="Book Antiqua"/>
          <w:szCs w:val="24"/>
          <w:lang w:val="en-US"/>
        </w:rPr>
        <w:t xml:space="preserve"> found that only the mouse orthologue of CYP4F2, Cyp4f13, but not Cyp4f14 was upregulated by α-TOH in wild-type mice, while in </w:t>
      </w:r>
      <w:r w:rsidRPr="003769FB">
        <w:rPr>
          <w:rFonts w:ascii="Book Antiqua" w:hAnsi="Book Antiqua"/>
          <w:i/>
          <w:szCs w:val="24"/>
          <w:lang w:val="en-US"/>
        </w:rPr>
        <w:t>Pxr</w:t>
      </w:r>
      <w:r w:rsidRPr="003769FB">
        <w:rPr>
          <w:rFonts w:ascii="Book Antiqua" w:hAnsi="Book Antiqua"/>
          <w:szCs w:val="24"/>
          <w:lang w:val="en-US"/>
        </w:rPr>
        <w:t>-null or humanized PXR mice no influence</w:t>
      </w:r>
      <w:r w:rsidR="000A1436" w:rsidRPr="003769FB">
        <w:rPr>
          <w:rFonts w:ascii="Book Antiqua" w:hAnsi="Book Antiqua"/>
          <w:szCs w:val="24"/>
          <w:lang w:val="en-US"/>
        </w:rPr>
        <w:t xml:space="preserve"> </w:t>
      </w:r>
      <w:r w:rsidR="00B6740C" w:rsidRPr="003769FB">
        <w:rPr>
          <w:rFonts w:ascii="Book Antiqua" w:hAnsi="Book Antiqua"/>
          <w:szCs w:val="24"/>
          <w:lang w:val="en-US"/>
        </w:rPr>
        <w:t>on</w:t>
      </w:r>
      <w:r w:rsidRPr="003769FB">
        <w:rPr>
          <w:rFonts w:ascii="Book Antiqua" w:hAnsi="Book Antiqua"/>
          <w:szCs w:val="24"/>
          <w:lang w:val="en-US"/>
        </w:rPr>
        <w:t xml:space="preserve"> the expression of Cyp4f13 and Cyp4f14 was observed. In </w:t>
      </w:r>
      <w:r w:rsidRPr="003769FB">
        <w:rPr>
          <w:rFonts w:ascii="Book Antiqua" w:hAnsi="Book Antiqua"/>
          <w:i/>
          <w:szCs w:val="24"/>
          <w:lang w:val="en-US"/>
        </w:rPr>
        <w:t>Ttpa</w:t>
      </w:r>
      <w:r w:rsidRPr="003769FB">
        <w:rPr>
          <w:rFonts w:ascii="Book Antiqua" w:hAnsi="Book Antiqua"/>
          <w:szCs w:val="24"/>
          <w:vertAlign w:val="superscript"/>
          <w:lang w:val="en-US"/>
        </w:rPr>
        <w:t>-/-</w:t>
      </w:r>
      <w:r w:rsidRPr="003769FB">
        <w:rPr>
          <w:rFonts w:ascii="Book Antiqua" w:hAnsi="Book Antiqua"/>
          <w:szCs w:val="24"/>
          <w:lang w:val="en-US"/>
        </w:rPr>
        <w:t xml:space="preserve"> and wild-type mice, Traber</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18db729f-0c62-4ddf-aa0e-1d773be0d081 PFBsYWNlaG9sZGVyPg0KICA8QWRkSW5WZXJzaW9uPjQuNC4wLjI4PC9BZGRJblZlcnNpb24+DQogIDxJZD4xOGRiNzI5Zi0wYzYyLTRkZGYtYWEwZS0xZDc3M2JlMGQwODE8L0lkPg0KICA8RW50cmllcz4NCiAgICA8RW50cnk+DQogICAgICA8SWQ+MDUzYTBlOTAtMzNmMC00ZTM2LTk0ZTYtMTU3ZDE5ZmMxNjJhPC9JZD4NCiAgICAgIDxSZWZlcmVuY2VJZD4zZDllMzcwNi1kNzczLTQwYjAtOTRkNC04ZmJjMDNkNmQ5NDk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jZdPC9UZXh0Pg0KICAgIDwvVGV4dFVuaXQ+DQogIDwvVGV4dFVuaXRzPg0KPC9QbGFjZWhvbGRlcj4=</w:instrText>
      </w:r>
      <w:r w:rsidRPr="003769FB">
        <w:rPr>
          <w:rFonts w:ascii="Book Antiqua" w:hAnsi="Book Antiqua"/>
          <w:szCs w:val="24"/>
          <w:lang w:val="en-US"/>
        </w:rPr>
        <w:fldChar w:fldCharType="separate"/>
      </w:r>
      <w:bookmarkStart w:id="321" w:name="_CTVP00118db729f0c624ddfaa0e1d773be0d081"/>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65</w:t>
      </w:r>
      <w:r w:rsidR="00CC6BF1" w:rsidRPr="003769FB">
        <w:rPr>
          <w:rFonts w:ascii="Book Antiqua" w:hAnsi="Book Antiqua"/>
          <w:szCs w:val="24"/>
          <w:vertAlign w:val="superscript"/>
          <w:lang w:val="en-US"/>
        </w:rPr>
        <w:t>]</w:t>
      </w:r>
      <w:bookmarkEnd w:id="321"/>
      <w:r w:rsidRPr="003769FB">
        <w:rPr>
          <w:rFonts w:ascii="Book Antiqua" w:hAnsi="Book Antiqua"/>
          <w:szCs w:val="24"/>
          <w:lang w:val="en-US"/>
        </w:rPr>
        <w:fldChar w:fldCharType="end"/>
      </w:r>
      <w:r w:rsidRPr="003769FB">
        <w:rPr>
          <w:rFonts w:ascii="Book Antiqua" w:hAnsi="Book Antiqua"/>
          <w:szCs w:val="24"/>
          <w:lang w:val="en-US"/>
        </w:rPr>
        <w:t xml:space="preserve"> revealed no influence of γ-TOH on the expression of </w:t>
      </w:r>
      <w:r w:rsidR="00B6740C" w:rsidRPr="003769FB">
        <w:rPr>
          <w:rFonts w:ascii="Book Antiqua" w:hAnsi="Book Antiqua"/>
          <w:szCs w:val="24"/>
          <w:lang w:val="en-US"/>
        </w:rPr>
        <w:t xml:space="preserve">the </w:t>
      </w:r>
      <w:r w:rsidRPr="003769FB">
        <w:rPr>
          <w:rFonts w:ascii="Book Antiqua" w:hAnsi="Book Antiqua"/>
          <w:szCs w:val="24"/>
          <w:lang w:val="en-US"/>
        </w:rPr>
        <w:t>Cyp4f</w:t>
      </w:r>
      <w:r w:rsidR="000A1436" w:rsidRPr="003769FB">
        <w:rPr>
          <w:rFonts w:ascii="Book Antiqua" w:hAnsi="Book Antiqua"/>
          <w:szCs w:val="24"/>
          <w:lang w:val="en-US"/>
        </w:rPr>
        <w:t>13</w:t>
      </w:r>
      <w:r w:rsidRPr="003769FB">
        <w:rPr>
          <w:rFonts w:ascii="Book Antiqua" w:hAnsi="Book Antiqua"/>
          <w:szCs w:val="24"/>
          <w:lang w:val="en-US"/>
        </w:rPr>
        <w:t xml:space="preserve"> protein. However, a synthetic inhibitor of CYP4F2/Cyp4f13, namely (R)-2-(9-(1H-imidazol-1-yl)nonyl)-2,5,7,8-tetramethylchroman-6-ol, decreased formation of γ-CEHC from γ-TOH in HepG2 cells in culture</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3eeade92-1b1e-42cb-80ab-343d088b14ba PFBsYWNlaG9sZGVyPg0KICA8QWRkSW5WZXJzaW9uPjQuNC4wLjI4PC9BZGRJblZlcnNpb24+DQogIDxJZD4zZWVhZGU5Mi0xYjFlLTQyY2ItODBhYi0zNDNkMDg4YjE0YmE8L0lkPg0KICA8RW50cmllcz4NCiAgICA8RW50cnk+DQogICAgICA8SWQ+MWNlMzM3NDQtZGNlYi00NTcxLTgyODQtMWUxMmZlOWM1NTU4PC9JZD4NCiAgICAgIDxSZWZlcmVuY2VJZD5mNTkzMmE3Ni01MmM5LTQ5YWItOTRkZi1lOTkwZjM0YmY2OWI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3NV08L1RleHQ+DQogICAgPC9UZXh0VW5pdD4NCiAgPC9UZXh0VW5pdHM+DQo8L1BsYWNlaG9sZGVyPg==</w:instrText>
      </w:r>
      <w:r w:rsidRPr="003769FB">
        <w:rPr>
          <w:rFonts w:ascii="Book Antiqua" w:hAnsi="Book Antiqua"/>
          <w:szCs w:val="24"/>
          <w:lang w:val="en-US"/>
        </w:rPr>
        <w:fldChar w:fldCharType="separate"/>
      </w:r>
      <w:bookmarkStart w:id="322" w:name="_CTVP0013eeade921b1e42cb80ab343d088b14ba"/>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74</w:t>
      </w:r>
      <w:r w:rsidR="00CC6BF1" w:rsidRPr="003769FB">
        <w:rPr>
          <w:rFonts w:ascii="Book Antiqua" w:hAnsi="Book Antiqua"/>
          <w:szCs w:val="24"/>
          <w:vertAlign w:val="superscript"/>
          <w:lang w:val="en-US"/>
        </w:rPr>
        <w:t>]</w:t>
      </w:r>
      <w:bookmarkEnd w:id="322"/>
      <w:r w:rsidRPr="003769FB">
        <w:rPr>
          <w:rFonts w:ascii="Book Antiqua" w:hAnsi="Book Antiqua"/>
          <w:szCs w:val="24"/>
          <w:lang w:val="en-US"/>
        </w:rPr>
        <w:fldChar w:fldCharType="end"/>
      </w:r>
      <w:r w:rsidRPr="003769FB">
        <w:rPr>
          <w:rFonts w:ascii="Book Antiqua" w:hAnsi="Book Antiqua"/>
          <w:szCs w:val="24"/>
          <w:lang w:val="en-US"/>
        </w:rPr>
        <w:t xml:space="preserve">. The stable expression of CYP4F2 </w:t>
      </w:r>
      <w:r w:rsidRPr="003769FB">
        <w:rPr>
          <w:rFonts w:ascii="Book Antiqua" w:hAnsi="Book Antiqua"/>
          <w:i/>
          <w:szCs w:val="24"/>
          <w:lang w:val="en-US"/>
        </w:rPr>
        <w:t>in vivo</w:t>
      </w:r>
      <w:r w:rsidRPr="003769FB">
        <w:rPr>
          <w:rFonts w:ascii="Book Antiqua" w:hAnsi="Book Antiqua"/>
          <w:szCs w:val="24"/>
          <w:lang w:val="en-US"/>
        </w:rPr>
        <w:t xml:space="preserve"> regardless of elevated vitamin E intake or availability, as indicated by higher concentrations of the metabolites, </w:t>
      </w:r>
      <w:r w:rsidR="00B6740C" w:rsidRPr="003769FB">
        <w:rPr>
          <w:rFonts w:ascii="Book Antiqua" w:hAnsi="Book Antiqua"/>
          <w:szCs w:val="24"/>
          <w:lang w:val="en-US"/>
        </w:rPr>
        <w:t xml:space="preserve">calls into question the suggestion </w:t>
      </w:r>
      <w:r w:rsidRPr="003769FB">
        <w:rPr>
          <w:rFonts w:ascii="Book Antiqua" w:hAnsi="Book Antiqua"/>
          <w:szCs w:val="24"/>
          <w:lang w:val="en-US"/>
        </w:rPr>
        <w:t>that CYP4F2 alone is responsible for the initial step of vitamin E degradation. Taken together,</w:t>
      </w:r>
      <w:r w:rsidR="00132885" w:rsidRPr="003769FB">
        <w:rPr>
          <w:rFonts w:ascii="Book Antiqua" w:hAnsi="Book Antiqua"/>
          <w:szCs w:val="24"/>
          <w:lang w:val="en-US"/>
        </w:rPr>
        <w:t xml:space="preserve"> the evidence for</w:t>
      </w:r>
      <w:r w:rsidRPr="003769FB">
        <w:rPr>
          <w:rFonts w:ascii="Book Antiqua" w:hAnsi="Book Antiqua"/>
          <w:szCs w:val="24"/>
          <w:lang w:val="en-US"/>
        </w:rPr>
        <w:t xml:space="preserve"> the involvement of CYP4F2 in vitamin E metabolism is convincing, but the participation of other cytochrome P450 enzymes such as CYP3A4 cannot be excluded yet.</w:t>
      </w:r>
    </w:p>
    <w:p w14:paraId="2FC257DB" w14:textId="77777777" w:rsidR="002F3C11" w:rsidRPr="003769FB" w:rsidRDefault="002F3C11" w:rsidP="004D49D8">
      <w:pPr>
        <w:widowControl w:val="0"/>
        <w:spacing w:after="0"/>
        <w:rPr>
          <w:rFonts w:ascii="Book Antiqua" w:hAnsi="Book Antiqua"/>
          <w:szCs w:val="24"/>
          <w:lang w:val="en-US" w:eastAsia="zh-CN"/>
        </w:rPr>
      </w:pPr>
    </w:p>
    <w:p w14:paraId="6364F7DD" w14:textId="2553C3D0" w:rsidR="002D15CE" w:rsidRPr="003769FB" w:rsidRDefault="002D15CE" w:rsidP="004D49D8">
      <w:pPr>
        <w:pStyle w:val="ad"/>
        <w:widowControl w:val="0"/>
        <w:spacing w:after="0" w:line="360" w:lineRule="auto"/>
        <w:rPr>
          <w:rFonts w:ascii="Book Antiqua" w:hAnsi="Book Antiqua"/>
          <w:b w:val="0"/>
          <w:szCs w:val="24"/>
          <w:lang w:val="en-US" w:eastAsia="zh-CN"/>
        </w:rPr>
      </w:pPr>
      <w:r w:rsidRPr="003769FB">
        <w:rPr>
          <w:rFonts w:ascii="Book Antiqua" w:hAnsi="Book Antiqua"/>
          <w:szCs w:val="24"/>
          <w:lang w:val="en-US"/>
        </w:rPr>
        <w:t>Conjugation of metabolites</w:t>
      </w:r>
      <w:r w:rsidR="002F3C11" w:rsidRPr="003769FB">
        <w:rPr>
          <w:rFonts w:ascii="Book Antiqua" w:hAnsi="Book Antiqua" w:hint="eastAsia"/>
          <w:szCs w:val="24"/>
          <w:lang w:val="en-US" w:eastAsia="zh-CN"/>
        </w:rPr>
        <w:t xml:space="preserve">: </w:t>
      </w:r>
      <w:r w:rsidRPr="003769FB">
        <w:rPr>
          <w:rFonts w:ascii="Book Antiqua" w:hAnsi="Book Antiqua"/>
          <w:b w:val="0"/>
          <w:szCs w:val="24"/>
          <w:lang w:val="en-US"/>
        </w:rPr>
        <w:t xml:space="preserve">Non-α-TOH forms of vitamin E are preferentially handled in the human body as xenobiotics involving phase I enzymes, and further degradation steps seem to </w:t>
      </w:r>
      <w:r w:rsidR="00B6740C" w:rsidRPr="003769FB">
        <w:rPr>
          <w:rFonts w:ascii="Book Antiqua" w:hAnsi="Book Antiqua"/>
          <w:b w:val="0"/>
          <w:szCs w:val="24"/>
          <w:lang w:val="en-US"/>
        </w:rPr>
        <w:t xml:space="preserve">also </w:t>
      </w:r>
      <w:r w:rsidRPr="003769FB">
        <w:rPr>
          <w:rFonts w:ascii="Book Antiqua" w:hAnsi="Book Antiqua"/>
          <w:b w:val="0"/>
          <w:szCs w:val="24"/>
          <w:lang w:val="en-US"/>
        </w:rPr>
        <w:t xml:space="preserve">follow the track of xenobiotic metabolism, as vitamin E degradation products are found as sulfate and </w:t>
      </w:r>
      <w:r w:rsidRPr="003769FB">
        <w:rPr>
          <w:rFonts w:ascii="Book Antiqua" w:hAnsi="Book Antiqua" w:cs="Calibri"/>
          <w:b w:val="0"/>
          <w:szCs w:val="24"/>
          <w:lang w:val="en-US"/>
        </w:rPr>
        <w:t>glucuronide</w:t>
      </w:r>
      <w:r w:rsidRPr="003769FB">
        <w:rPr>
          <w:rFonts w:ascii="Book Antiqua" w:hAnsi="Book Antiqua"/>
          <w:b w:val="0"/>
          <w:szCs w:val="24"/>
          <w:lang w:val="en-US"/>
        </w:rPr>
        <w:t xml:space="preserve"> conjugates. </w:t>
      </w:r>
      <w:r w:rsidR="00132885" w:rsidRPr="003769FB">
        <w:rPr>
          <w:rFonts w:ascii="Book Antiqua" w:hAnsi="Book Antiqua"/>
          <w:b w:val="0"/>
          <w:szCs w:val="24"/>
          <w:lang w:val="en-US"/>
        </w:rPr>
        <w:t xml:space="preserve">See </w:t>
      </w:r>
      <w:r w:rsidRPr="003769FB">
        <w:rPr>
          <w:rFonts w:ascii="Book Antiqua" w:hAnsi="Book Antiqua"/>
          <w:b w:val="0"/>
          <w:szCs w:val="24"/>
          <w:lang w:val="en-US"/>
        </w:rPr>
        <w:t xml:space="preserve">Table 2 </w:t>
      </w:r>
      <w:r w:rsidR="00132885" w:rsidRPr="003769FB">
        <w:rPr>
          <w:rFonts w:ascii="Book Antiqua" w:hAnsi="Book Antiqua"/>
          <w:b w:val="0"/>
          <w:szCs w:val="24"/>
          <w:lang w:val="en-US"/>
        </w:rPr>
        <w:t xml:space="preserve">for </w:t>
      </w:r>
      <w:r w:rsidRPr="003769FB">
        <w:rPr>
          <w:rFonts w:ascii="Book Antiqua" w:hAnsi="Book Antiqua"/>
          <w:b w:val="0"/>
          <w:szCs w:val="24"/>
          <w:lang w:val="en-US"/>
        </w:rPr>
        <w:t xml:space="preserve">an overview </w:t>
      </w:r>
      <w:r w:rsidR="00961280" w:rsidRPr="003769FB">
        <w:rPr>
          <w:rFonts w:ascii="Book Antiqua" w:hAnsi="Book Antiqua"/>
          <w:b w:val="0"/>
          <w:szCs w:val="24"/>
          <w:lang w:val="en-US"/>
        </w:rPr>
        <w:t>on</w:t>
      </w:r>
      <w:r w:rsidRPr="003769FB">
        <w:rPr>
          <w:rFonts w:ascii="Book Antiqua" w:hAnsi="Book Antiqua"/>
          <w:b w:val="0"/>
          <w:szCs w:val="24"/>
          <w:lang w:val="en-US"/>
        </w:rPr>
        <w:t xml:space="preserve"> the conjugates of vitamin E metabolites</w:t>
      </w:r>
      <w:r w:rsidR="00132885" w:rsidRPr="003769FB">
        <w:rPr>
          <w:rFonts w:ascii="Book Antiqua" w:hAnsi="Book Antiqua"/>
          <w:b w:val="0"/>
          <w:szCs w:val="24"/>
          <w:lang w:val="en-US"/>
        </w:rPr>
        <w:t xml:space="preserve"> identified </w:t>
      </w:r>
      <w:r w:rsidR="00961280" w:rsidRPr="003769FB">
        <w:rPr>
          <w:rFonts w:ascii="Book Antiqua" w:hAnsi="Book Antiqua"/>
          <w:b w:val="0"/>
          <w:szCs w:val="24"/>
          <w:lang w:val="en-US"/>
        </w:rPr>
        <w:t>thus</w:t>
      </w:r>
      <w:r w:rsidR="00132885" w:rsidRPr="003769FB">
        <w:rPr>
          <w:rFonts w:ascii="Book Antiqua" w:hAnsi="Book Antiqua"/>
          <w:b w:val="0"/>
          <w:szCs w:val="24"/>
          <w:lang w:val="en-US"/>
        </w:rPr>
        <w:t xml:space="preserve"> far</w:t>
      </w:r>
      <w:r w:rsidRPr="003769FB">
        <w:rPr>
          <w:rFonts w:ascii="Book Antiqua" w:hAnsi="Book Antiqua"/>
          <w:b w:val="0"/>
          <w:szCs w:val="24"/>
          <w:lang w:val="en-US"/>
        </w:rPr>
        <w:t>.</w:t>
      </w:r>
    </w:p>
    <w:p w14:paraId="2BEABC27" w14:textId="059AB133" w:rsidR="002D15CE" w:rsidRPr="003769FB" w:rsidRDefault="002D15CE" w:rsidP="004D49D8">
      <w:pPr>
        <w:widowControl w:val="0"/>
        <w:spacing w:after="0"/>
        <w:ind w:firstLineChars="150" w:firstLine="360"/>
        <w:rPr>
          <w:rFonts w:ascii="Book Antiqua" w:hAnsi="Book Antiqua"/>
          <w:szCs w:val="24"/>
          <w:lang w:val="en-US"/>
        </w:rPr>
      </w:pPr>
      <w:r w:rsidRPr="003769FB">
        <w:rPr>
          <w:rFonts w:ascii="Book Antiqua" w:hAnsi="Book Antiqua"/>
          <w:szCs w:val="24"/>
          <w:lang w:val="en-US"/>
        </w:rPr>
        <w:t xml:space="preserve">Sulfates are thought to be the main conjugation products of the LCMs (γ- and δ-LCMs: 13’-COOH, 11’-COOH and 9’-COOH in rats and </w:t>
      </w:r>
      <w:r w:rsidRPr="003769FB">
        <w:rPr>
          <w:rFonts w:ascii="Book Antiqua" w:hAnsi="Book Antiqua"/>
          <w:i/>
          <w:szCs w:val="24"/>
          <w:lang w:val="en-US"/>
        </w:rPr>
        <w:t>in vitro</w:t>
      </w:r>
      <w:r w:rsidRPr="003769FB">
        <w:rPr>
          <w:rFonts w:ascii="Book Antiqua" w:hAnsi="Book Antiqua"/>
          <w:szCs w:val="24"/>
          <w:lang w:val="en-US"/>
        </w:rPr>
        <w:t>)</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35faf48a-5ec5-4d3e-aab4-63846565fe88 PFBsYWNlaG9sZGVyPg0KICA8QWRkSW5WZXJzaW9uPjQuNC4wLjI4PC9BZGRJblZlcnNpb24+DQogIDxJZD4zNWZhZjQ4YS01ZWM1LTRkM2UtYWFiNC02Mzg0NjU2NWZlODg8L0lkPg0KICA8RW50cmllcz4NCiAgICA8RW50cnk+DQogICAgICA8SWQ+Mjg0YmYwZTgtNmZjMS00MDFmLWExZDktNDYwNmZlNmNhNGJiPC9JZD4NCiAgICAgIDxSZWZlcmVuY2VJZD43ODFmYzUxOS1lMWU5LTRkNTctODBiNC1jNjM1YThjZmI4YmY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QwLDE0Ml08L1RleHQ+DQogICAgPC9UZXh0VW5pdD4NCiAgPC9UZXh0VW5pdHM+DQo8L1BsYWNlaG9sZGVyPg==</w:instrText>
      </w:r>
      <w:r w:rsidRPr="003769FB">
        <w:rPr>
          <w:rFonts w:ascii="Book Antiqua" w:hAnsi="Book Antiqua"/>
          <w:szCs w:val="24"/>
          <w:lang w:val="en-US"/>
        </w:rPr>
        <w:fldChar w:fldCharType="separate"/>
      </w:r>
      <w:bookmarkStart w:id="323" w:name="_CTVP00135faf48a5ec54d3eaab463846565fe88"/>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39</w:t>
      </w:r>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41</w:t>
      </w:r>
      <w:r w:rsidR="00CC6BF1" w:rsidRPr="003769FB">
        <w:rPr>
          <w:rFonts w:ascii="Book Antiqua" w:hAnsi="Book Antiqua"/>
          <w:szCs w:val="24"/>
          <w:vertAlign w:val="superscript"/>
          <w:lang w:val="en-US"/>
        </w:rPr>
        <w:t>]</w:t>
      </w:r>
      <w:bookmarkEnd w:id="323"/>
      <w:r w:rsidRPr="003769FB">
        <w:rPr>
          <w:rFonts w:ascii="Book Antiqua" w:hAnsi="Book Antiqua"/>
          <w:szCs w:val="24"/>
          <w:lang w:val="en-US"/>
        </w:rPr>
        <w:fldChar w:fldCharType="end"/>
      </w:r>
      <w:r w:rsidRPr="003769FB">
        <w:rPr>
          <w:rFonts w:ascii="Book Antiqua" w:hAnsi="Book Antiqua"/>
          <w:szCs w:val="24"/>
          <w:lang w:val="en-US"/>
        </w:rPr>
        <w:t xml:space="preserve">, as an unknown peak occurring only after supplementation with γ-TOH in rats </w:t>
      </w:r>
      <w:r w:rsidR="00132885" w:rsidRPr="003769FB">
        <w:rPr>
          <w:rFonts w:ascii="Book Antiqua" w:hAnsi="Book Antiqua"/>
          <w:szCs w:val="24"/>
          <w:lang w:val="en-US"/>
        </w:rPr>
        <w:t>had</w:t>
      </w:r>
      <w:r w:rsidRPr="003769FB">
        <w:rPr>
          <w:rFonts w:ascii="Book Antiqua" w:hAnsi="Book Antiqua"/>
          <w:szCs w:val="24"/>
          <w:lang w:val="en-US"/>
        </w:rPr>
        <w:t xml:space="preserve"> the theoretical weight of sulfated γ-CEHC. In agreement with this finding, the peak</w:t>
      </w:r>
      <w:r w:rsidR="00132885" w:rsidRPr="003769FB">
        <w:rPr>
          <w:rFonts w:ascii="Book Antiqua" w:hAnsi="Book Antiqua"/>
          <w:szCs w:val="24"/>
          <w:lang w:val="en-US"/>
        </w:rPr>
        <w:t xml:space="preserve"> increased</w:t>
      </w:r>
      <w:r w:rsidRPr="003769FB">
        <w:rPr>
          <w:rFonts w:ascii="Book Antiqua" w:hAnsi="Book Antiqua"/>
          <w:szCs w:val="24"/>
          <w:lang w:val="en-US"/>
        </w:rPr>
        <w:t xml:space="preserve"> after treatment with sulfatase</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addd2871-84d1-4ddf-8d45-6655995f1886 PFBsYWNlaG9sZGVyPg0KICA8QWRkSW5WZXJzaW9uPjQuNC4wLjI4PC9BZGRJblZlcnNpb24+DQogIDxJZD5hZGRkMjg3MS04NGQxLTRkZGYtOGQ0NS02NjU1OTk1ZjE4ODY8L0lkPg0KICA8RW50cmllcz4NCiAgICA8RW50cnk+DQogICAgICA8SWQ+NzNlMDVhYWItN2EwYS00ZTNhLTkyYjUtNDU0YjE5NWIwMTRjPC9JZD4NCiAgICAgIDxSZWZlcmVuY2VJZD43ODFmYzUxOS1lMWU5LTRkNTctODBiNC1jNjM1YThjZmI4Ym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0MF08L1RleHQ+DQogICAgPC9UZXh0VW5pdD4NCiAgPC9UZXh0VW5pdHM+DQo8L1BsYWNlaG9sZGVyPg==</w:instrText>
      </w:r>
      <w:r w:rsidRPr="003769FB">
        <w:rPr>
          <w:rFonts w:ascii="Book Antiqua" w:hAnsi="Book Antiqua"/>
          <w:szCs w:val="24"/>
          <w:lang w:val="en-US"/>
        </w:rPr>
        <w:fldChar w:fldCharType="separate"/>
      </w:r>
      <w:bookmarkStart w:id="324" w:name="_CTVP001addd287184d14ddf8d456655995f1886"/>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39</w:t>
      </w:r>
      <w:r w:rsidR="00CC6BF1" w:rsidRPr="003769FB">
        <w:rPr>
          <w:rFonts w:ascii="Book Antiqua" w:hAnsi="Book Antiqua"/>
          <w:szCs w:val="24"/>
          <w:vertAlign w:val="superscript"/>
          <w:lang w:val="en-US"/>
        </w:rPr>
        <w:t>]</w:t>
      </w:r>
      <w:bookmarkEnd w:id="324"/>
      <w:r w:rsidRPr="003769FB">
        <w:rPr>
          <w:rFonts w:ascii="Book Antiqua" w:hAnsi="Book Antiqua"/>
          <w:szCs w:val="24"/>
          <w:lang w:val="en-US"/>
        </w:rPr>
        <w:fldChar w:fldCharType="end"/>
      </w:r>
      <w:r w:rsidRPr="003769FB">
        <w:rPr>
          <w:rFonts w:ascii="Book Antiqua" w:hAnsi="Book Antiqua"/>
          <w:szCs w:val="24"/>
          <w:lang w:val="en-US"/>
        </w:rPr>
        <w:t xml:space="preserve"> or</w:t>
      </w:r>
      <w:r w:rsidR="00132885" w:rsidRPr="003769FB">
        <w:rPr>
          <w:rFonts w:ascii="Book Antiqua" w:hAnsi="Book Antiqua"/>
          <w:szCs w:val="24"/>
          <w:lang w:val="en-US"/>
        </w:rPr>
        <w:t xml:space="preserve"> a combination</w:t>
      </w:r>
      <w:r w:rsidRPr="003769FB">
        <w:rPr>
          <w:rFonts w:ascii="Book Antiqua" w:hAnsi="Book Antiqua"/>
          <w:szCs w:val="24"/>
          <w:lang w:val="en-US"/>
        </w:rPr>
        <w:t xml:space="preserve"> </w:t>
      </w:r>
      <w:r w:rsidR="00132885" w:rsidRPr="003769FB">
        <w:rPr>
          <w:rFonts w:ascii="Book Antiqua" w:hAnsi="Book Antiqua"/>
          <w:szCs w:val="24"/>
          <w:lang w:val="en-US"/>
        </w:rPr>
        <w:t xml:space="preserve">of </w:t>
      </w:r>
      <w:r w:rsidRPr="003769FB">
        <w:rPr>
          <w:rFonts w:ascii="Book Antiqua" w:hAnsi="Book Antiqua"/>
          <w:szCs w:val="24"/>
          <w:lang w:val="en-US"/>
        </w:rPr>
        <w:t>β-glucuronidase and sulfatase</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b4b955a2-1c6d-426a-8e4d-24eeb6ce41c4 PFBsYWNlaG9sZGVyPg0KICA8QWRkSW5WZXJzaW9uPjQuNC4wLjI4PC9BZGRJblZlcnNpb24+DQogIDxJZD5iNGI5NTVhMi0xYzZkLTQyNmEtOGU0ZC0yNGVlYjZjZTQxYzQ8L0lkPg0KICA8RW50cmllcz4NCiAgICA8RW50cnk+DQogICAgICA8SWQ+ZDdhNGM0OWYtYzU3ZC00ZTBmLTliMjctYTE0NmRmODM5NWNjPC9JZD4NCiAgICAgIDxSZWZlcmVuY2VJZD42M2EyMzU2My0yOTA4LTQxYTktYTg3ZS00ZjIxOThiY2E5ZjM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QyXTwvVGV4dD4NCiAgICA8L1RleHRVbml0Pg0KICA8L1RleHRVbml0cz4NCjwvUGxhY2Vob2xkZXI+</w:instrText>
      </w:r>
      <w:r w:rsidRPr="003769FB">
        <w:rPr>
          <w:rFonts w:ascii="Book Antiqua" w:hAnsi="Book Antiqua"/>
          <w:szCs w:val="24"/>
          <w:lang w:val="en-US"/>
        </w:rPr>
        <w:fldChar w:fldCharType="separate"/>
      </w:r>
      <w:bookmarkStart w:id="325" w:name="_CTVP001b4b955a21c6d426a8e4d24eeb6ce41c4"/>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41</w:t>
      </w:r>
      <w:r w:rsidR="00CC6BF1" w:rsidRPr="003769FB">
        <w:rPr>
          <w:rFonts w:ascii="Book Antiqua" w:hAnsi="Book Antiqua"/>
          <w:szCs w:val="24"/>
          <w:vertAlign w:val="superscript"/>
          <w:lang w:val="en-US"/>
        </w:rPr>
        <w:t>]</w:t>
      </w:r>
      <w:bookmarkEnd w:id="325"/>
      <w:r w:rsidRPr="003769FB">
        <w:rPr>
          <w:rFonts w:ascii="Book Antiqua" w:hAnsi="Book Antiqua"/>
          <w:szCs w:val="24"/>
          <w:lang w:val="en-US"/>
        </w:rPr>
        <w:fldChar w:fldCharType="end"/>
      </w:r>
      <w:r w:rsidRPr="003769FB">
        <w:rPr>
          <w:rFonts w:ascii="Book Antiqua" w:hAnsi="Book Antiqua"/>
          <w:szCs w:val="24"/>
          <w:lang w:val="en-US"/>
        </w:rPr>
        <w:t>. As the LCMs were found in both conjugated and non-conjugated form in cell culture medium of human A549 cells, it was suggested that conjugation and subsequent β-oxidation are parallel processes. This was confirmed in studies by Hashiguchi</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39366e77-d337-4733-9ffa-aa0c898da65a PFBsYWNlaG9sZGVyPg0KICA8QWRkSW5WZXJzaW9uPjQuNC4wLjI4PC9BZGRJblZlcnNpb24+DQogIDxJZD4zOTM2NmU3Ny1kMzM3LTQ3MzMtOWZmYS1hYTBjODk4ZGE2NWE8L0lkPg0KICA8RW50cmllcz4NCiAgICA8RW50cnk+DQogICAgICA8SWQ+NzJlZWIxNTQtMWEzYS00NTE4LWExNzktOGZkZDMwMjM0MmY3PC9JZD4NCiAgICAgIDxSZWZlcmVuY2VJZD45MmM0ZjNhMy1kYzc3LTQ0NTAtYWY0NC01OTZlZGQwMzY0MTg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zZdPC9UZXh0Pg0KICAgIDwvVGV4dFVuaXQ+DQogIDwvVGV4dFVuaXRzPg0KPC9QbGFjZWhvbGRlcj4=</w:instrText>
      </w:r>
      <w:r w:rsidRPr="003769FB">
        <w:rPr>
          <w:rFonts w:ascii="Book Antiqua" w:hAnsi="Book Antiqua"/>
          <w:szCs w:val="24"/>
          <w:lang w:val="en-US"/>
        </w:rPr>
        <w:fldChar w:fldCharType="separate"/>
      </w:r>
      <w:bookmarkStart w:id="326" w:name="_CTVP00139366e77d33747339ffaaa0c898da65a"/>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75</w:t>
      </w:r>
      <w:r w:rsidR="00CC6BF1" w:rsidRPr="003769FB">
        <w:rPr>
          <w:rFonts w:ascii="Book Antiqua" w:hAnsi="Book Antiqua"/>
          <w:szCs w:val="24"/>
          <w:vertAlign w:val="superscript"/>
          <w:lang w:val="en-US"/>
        </w:rPr>
        <w:t>]</w:t>
      </w:r>
      <w:bookmarkEnd w:id="326"/>
      <w:r w:rsidRPr="003769FB">
        <w:rPr>
          <w:rFonts w:ascii="Book Antiqua" w:hAnsi="Book Antiqua"/>
          <w:szCs w:val="24"/>
          <w:lang w:val="en-US"/>
        </w:rPr>
        <w:fldChar w:fldCharType="end"/>
      </w:r>
      <w:r w:rsidRPr="003769FB">
        <w:rPr>
          <w:rFonts w:ascii="Book Antiqua" w:hAnsi="Book Antiqua"/>
          <w:szCs w:val="24"/>
          <w:lang w:val="en-US"/>
        </w:rPr>
        <w:t xml:space="preserve">. </w:t>
      </w:r>
      <w:r w:rsidR="00FB502A" w:rsidRPr="003769FB">
        <w:rPr>
          <w:rFonts w:ascii="Book Antiqua" w:hAnsi="Book Antiqua"/>
          <w:szCs w:val="24"/>
          <w:lang w:val="en-US"/>
        </w:rPr>
        <w:t>α</w:t>
      </w:r>
      <w:r w:rsidR="00BA4494" w:rsidRPr="003769FB">
        <w:rPr>
          <w:rFonts w:ascii="Book Antiqua" w:hAnsi="Book Antiqua"/>
          <w:szCs w:val="24"/>
          <w:lang w:val="en-US"/>
        </w:rPr>
        <w:t xml:space="preserve">-5’-COOH </w:t>
      </w:r>
      <w:r w:rsidRPr="003769FB">
        <w:rPr>
          <w:rFonts w:ascii="Book Antiqua" w:hAnsi="Book Antiqua" w:cs="Calibri"/>
          <w:szCs w:val="24"/>
          <w:lang w:val="en-US"/>
        </w:rPr>
        <w:t>ether glucuronides</w:t>
      </w:r>
      <w:r w:rsidRPr="003769FB">
        <w:rPr>
          <w:rFonts w:ascii="Book Antiqua" w:hAnsi="Book Antiqua" w:cs="Calibri"/>
          <w:szCs w:val="24"/>
          <w:lang w:val="en-US"/>
        </w:rPr>
        <w:fldChar w:fldCharType="begin"/>
      </w:r>
      <w:r w:rsidR="00CC6BF1" w:rsidRPr="003769FB">
        <w:rPr>
          <w:rFonts w:ascii="Book Antiqua" w:hAnsi="Book Antiqua" w:cs="Calibri"/>
          <w:szCs w:val="24"/>
          <w:lang w:val="en-US"/>
        </w:rPr>
        <w:instrText>ADDIN CITAVI.PLACEHOLDER 0132b92b-8c56-42af-9b45-6fac1feea64f PFBsYWNlaG9sZGVyPg0KICA8QWRkSW5WZXJzaW9uPjQuNC4wLjI4PC9BZGRJblZlcnNpb24+DQogIDxJZD4wMTMyYjkyYi04YzU2LTQyYWYtOWI0NS02ZmFjMWZlZWE2NGY8L0lkPg0KICA8RW50cmllcz4NCiAgICA8RW50cnk+DQogICAgICA8SWQ+ODYxNzY1YzktNjY5Zi00MGQ1LTljNDYtZjgzNzU4ZGY0NjE4PC9JZD4NCiAgICAgIDxSZWZlcmVuY2VJZD4zMDRlZWRhNy03OGU3LTQyNGUtYTkyYi01ZGE0NTJmZGRjODk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3N108L1RleHQ+DQogICAgPC9UZXh0VW5pdD4NCiAgPC9UZXh0VW5pdHM+DQo8L1BsYWNlaG9sZGVyPg==</w:instrText>
      </w:r>
      <w:r w:rsidRPr="003769FB">
        <w:rPr>
          <w:rFonts w:ascii="Book Antiqua" w:hAnsi="Book Antiqua" w:cs="Calibri"/>
          <w:szCs w:val="24"/>
          <w:lang w:val="en-US"/>
        </w:rPr>
        <w:fldChar w:fldCharType="separate"/>
      </w:r>
      <w:bookmarkStart w:id="327" w:name="_CTVP0010132b92b8c5642af9b456fac1feea64f"/>
      <w:r w:rsidR="00CC6BF1" w:rsidRPr="003769FB">
        <w:rPr>
          <w:rFonts w:ascii="Book Antiqua" w:hAnsi="Book Antiqua" w:cs="Calibri"/>
          <w:szCs w:val="24"/>
          <w:vertAlign w:val="superscript"/>
          <w:lang w:val="en-US"/>
        </w:rPr>
        <w:t>[</w:t>
      </w:r>
      <w:r w:rsidR="000E37C7" w:rsidRPr="003769FB">
        <w:rPr>
          <w:rFonts w:ascii="Book Antiqua" w:hAnsi="Book Antiqua" w:cs="Calibri" w:hint="eastAsia"/>
          <w:szCs w:val="24"/>
          <w:vertAlign w:val="superscript"/>
          <w:lang w:val="en-US" w:eastAsia="zh-CN"/>
        </w:rPr>
        <w:t>176</w:t>
      </w:r>
      <w:r w:rsidR="00CC6BF1" w:rsidRPr="003769FB">
        <w:rPr>
          <w:rFonts w:ascii="Book Antiqua" w:hAnsi="Book Antiqua" w:cs="Calibri"/>
          <w:szCs w:val="24"/>
          <w:vertAlign w:val="superscript"/>
          <w:lang w:val="en-US"/>
        </w:rPr>
        <w:t>]</w:t>
      </w:r>
      <w:bookmarkEnd w:id="327"/>
      <w:r w:rsidRPr="003769FB">
        <w:rPr>
          <w:rFonts w:ascii="Book Antiqua" w:hAnsi="Book Antiqua" w:cs="Calibri"/>
          <w:szCs w:val="24"/>
          <w:lang w:val="en-US"/>
        </w:rPr>
        <w:fldChar w:fldCharType="end"/>
      </w:r>
      <w:r w:rsidRPr="003769FB">
        <w:rPr>
          <w:rFonts w:ascii="Book Antiqua" w:hAnsi="Book Antiqua"/>
          <w:szCs w:val="24"/>
          <w:lang w:val="en-US"/>
        </w:rPr>
        <w:t xml:space="preserve"> </w:t>
      </w:r>
      <w:r w:rsidRPr="003769FB">
        <w:rPr>
          <w:rFonts w:ascii="Book Antiqua" w:hAnsi="Book Antiqua" w:cs="Calibri"/>
          <w:szCs w:val="24"/>
          <w:lang w:val="en-US"/>
        </w:rPr>
        <w:t>in urine of</w:t>
      </w:r>
      <w:r w:rsidR="00B6740C" w:rsidRPr="003769FB">
        <w:rPr>
          <w:rFonts w:ascii="Book Antiqua" w:hAnsi="Book Antiqua" w:cs="Calibri"/>
          <w:szCs w:val="24"/>
          <w:lang w:val="en-US"/>
        </w:rPr>
        <w:t xml:space="preserve"> both</w:t>
      </w:r>
      <w:r w:rsidRPr="003769FB">
        <w:rPr>
          <w:rFonts w:ascii="Book Antiqua" w:hAnsi="Book Antiqua" w:cs="Calibri"/>
          <w:szCs w:val="24"/>
          <w:lang w:val="en-US"/>
        </w:rPr>
        <w:t xml:space="preserve"> humans and mice as well as α-5’-COOH sulfate in human urine</w:t>
      </w:r>
      <w:r w:rsidRPr="003769FB">
        <w:rPr>
          <w:rFonts w:ascii="Book Antiqua" w:hAnsi="Book Antiqua" w:cs="Calibri"/>
          <w:szCs w:val="24"/>
          <w:lang w:val="en-US"/>
        </w:rPr>
        <w:fldChar w:fldCharType="begin"/>
      </w:r>
      <w:r w:rsidR="00CC6BF1" w:rsidRPr="003769FB">
        <w:rPr>
          <w:rFonts w:ascii="Book Antiqua" w:hAnsi="Book Antiqua" w:cs="Calibri"/>
          <w:szCs w:val="24"/>
          <w:lang w:val="en-US"/>
        </w:rPr>
        <w:instrText>ADDIN CITAVI.PLACEHOLDER a8fac93e-64c3-4a26-9241-742b2393d455 PFBsYWNlaG9sZGVyPg0KICA8QWRkSW5WZXJzaW9uPjQuNC4wLjI4PC9BZGRJblZlcnNpb24+DQogIDxJZD5hOGZhYzkzZS02NGMzLTRhMjYtOTI0MS03NDJiMjM5M2Q0NTU8L0lkPg0KICA8RW50cmllcz4NCiAgICA8RW50cnk+DQogICAgICA8SWQ+NjkyNzk3NDUtYjRmNC00YzQ1LWJlYWEtODRmNzA2ZTk3ZGUyPC9JZD4NCiAgICAgIDxSZWZlcmVuY2VJZD5jMjM0NGZiYS05ZjY1LTQ2MzgtYTdhZS1jZDY3MGZjODMwZmM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c4XTwvVGV4dD4NCiAgICA8L1RleHRVbml0Pg0KICA8L1RleHRVbml0cz4NCjwvUGxhY2Vob2xkZXI+</w:instrText>
      </w:r>
      <w:r w:rsidRPr="003769FB">
        <w:rPr>
          <w:rFonts w:ascii="Book Antiqua" w:hAnsi="Book Antiqua" w:cs="Calibri"/>
          <w:szCs w:val="24"/>
          <w:lang w:val="en-US"/>
        </w:rPr>
        <w:fldChar w:fldCharType="separate"/>
      </w:r>
      <w:bookmarkStart w:id="328" w:name="_CTVP001a8fac93e64c34a269241742b2393d455"/>
      <w:r w:rsidR="00CC6BF1" w:rsidRPr="003769FB">
        <w:rPr>
          <w:rFonts w:ascii="Book Antiqua" w:hAnsi="Book Antiqua" w:cs="Calibri"/>
          <w:szCs w:val="24"/>
          <w:vertAlign w:val="superscript"/>
          <w:lang w:val="en-US"/>
        </w:rPr>
        <w:t>[</w:t>
      </w:r>
      <w:r w:rsidR="000E37C7" w:rsidRPr="003769FB">
        <w:rPr>
          <w:rFonts w:ascii="Book Antiqua" w:hAnsi="Book Antiqua" w:cs="Calibri" w:hint="eastAsia"/>
          <w:szCs w:val="24"/>
          <w:vertAlign w:val="superscript"/>
          <w:lang w:val="en-US" w:eastAsia="zh-CN"/>
        </w:rPr>
        <w:t>177</w:t>
      </w:r>
      <w:r w:rsidR="00CC6BF1" w:rsidRPr="003769FB">
        <w:rPr>
          <w:rFonts w:ascii="Book Antiqua" w:hAnsi="Book Antiqua" w:cs="Calibri"/>
          <w:szCs w:val="24"/>
          <w:vertAlign w:val="superscript"/>
          <w:lang w:val="en-US"/>
        </w:rPr>
        <w:t>]</w:t>
      </w:r>
      <w:bookmarkEnd w:id="328"/>
      <w:r w:rsidRPr="003769FB">
        <w:rPr>
          <w:rFonts w:ascii="Book Antiqua" w:hAnsi="Book Antiqua" w:cs="Calibri"/>
          <w:szCs w:val="24"/>
          <w:lang w:val="en-US"/>
        </w:rPr>
        <w:fldChar w:fldCharType="end"/>
      </w:r>
      <w:r w:rsidR="00BA4494" w:rsidRPr="003769FB">
        <w:rPr>
          <w:rFonts w:ascii="Book Antiqua" w:hAnsi="Book Antiqua" w:cs="Calibri"/>
          <w:szCs w:val="24"/>
          <w:lang w:val="en-US"/>
        </w:rPr>
        <w:t xml:space="preserve"> are k</w:t>
      </w:r>
      <w:r w:rsidR="00BA4494" w:rsidRPr="003769FB">
        <w:rPr>
          <w:rFonts w:ascii="Book Antiqua" w:hAnsi="Book Antiqua"/>
          <w:szCs w:val="24"/>
          <w:lang w:val="en-US"/>
        </w:rPr>
        <w:t>nown conjugates of ICMs</w:t>
      </w:r>
      <w:r w:rsidRPr="003769FB">
        <w:rPr>
          <w:rFonts w:ascii="Book Antiqua" w:hAnsi="Book Antiqua" w:cs="Calibri"/>
          <w:szCs w:val="24"/>
          <w:lang w:val="en-US"/>
        </w:rPr>
        <w:t>. More is known about t</w:t>
      </w:r>
      <w:r w:rsidRPr="003769FB">
        <w:rPr>
          <w:rFonts w:ascii="Book Antiqua" w:hAnsi="Book Antiqua"/>
          <w:szCs w:val="24"/>
          <w:lang w:val="en-US"/>
        </w:rPr>
        <w:t xml:space="preserve">he conjugates of the SCMs. In humans, the majority of CEHCs </w:t>
      </w:r>
      <w:r w:rsidR="00B6740C" w:rsidRPr="003769FB">
        <w:rPr>
          <w:rFonts w:ascii="Book Antiqua" w:hAnsi="Book Antiqua"/>
          <w:szCs w:val="24"/>
          <w:lang w:val="en-US"/>
        </w:rPr>
        <w:lastRenderedPageBreak/>
        <w:t>are</w:t>
      </w:r>
      <w:r w:rsidRPr="003769FB">
        <w:rPr>
          <w:rFonts w:ascii="Book Antiqua" w:hAnsi="Book Antiqua"/>
          <w:szCs w:val="24"/>
          <w:lang w:val="en-US"/>
        </w:rPr>
        <w:t xml:space="preserve"> excreted </w:t>
      </w:r>
      <w:r w:rsidRPr="003769FB">
        <w:rPr>
          <w:rFonts w:ascii="Book Antiqua" w:hAnsi="Book Antiqua"/>
          <w:i/>
          <w:szCs w:val="24"/>
          <w:lang w:val="en-US"/>
        </w:rPr>
        <w:t>via</w:t>
      </w:r>
      <w:r w:rsidRPr="003769FB">
        <w:rPr>
          <w:rFonts w:ascii="Book Antiqua" w:hAnsi="Book Antiqua"/>
          <w:szCs w:val="24"/>
          <w:lang w:val="en-US"/>
        </w:rPr>
        <w:t xml:space="preserve"> urine as glucuronide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525e33fb-c530-41bb-be21-6ff5b85a8dfd PFBsYWNlaG9sZGVyPg0KICA8QWRkSW5WZXJzaW9uPjQuNC4wLjI4PC9BZGRJblZlcnNpb24+DQogIDxJZD41MjVlMzNmYi1jNTMwLTQxYmItYmUyMS02ZmY1Yjg1YThkZmQ8L0lkPg0KICA8RW50cmllcz4NCiAgICA8RW50cnk+DQogICAgICA8SWQ+NzA0ZTg3YTMtMDQyNy00YjFlLWE2OWEtZTk4MGI3MzAwNTI2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M3LDE0OCwxNTMsMTU2XTwvVGV4dD4NCiAgICA8L1RleHRVbml0Pg0KICA8L1RleHRVbml0cz4NCjwvUGxhY2Vob2xkZXI+</w:instrText>
      </w:r>
      <w:r w:rsidRPr="003769FB">
        <w:rPr>
          <w:rFonts w:ascii="Book Antiqua" w:hAnsi="Book Antiqua"/>
          <w:szCs w:val="24"/>
          <w:lang w:val="en-US"/>
        </w:rPr>
        <w:fldChar w:fldCharType="separate"/>
      </w:r>
      <w:bookmarkStart w:id="329" w:name="_CTVP001525e33fbc53041bbbe216ff5b85a8dfd"/>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36</w:t>
      </w:r>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47</w:t>
      </w:r>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52</w:t>
      </w:r>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55</w:t>
      </w:r>
      <w:r w:rsidR="00CC6BF1" w:rsidRPr="003769FB">
        <w:rPr>
          <w:rFonts w:ascii="Book Antiqua" w:hAnsi="Book Antiqua"/>
          <w:szCs w:val="24"/>
          <w:vertAlign w:val="superscript"/>
          <w:lang w:val="en-US"/>
        </w:rPr>
        <w:t>]</w:t>
      </w:r>
      <w:bookmarkEnd w:id="329"/>
      <w:r w:rsidRPr="003769FB">
        <w:rPr>
          <w:rFonts w:ascii="Book Antiqua" w:hAnsi="Book Antiqua"/>
          <w:szCs w:val="24"/>
          <w:lang w:val="en-US"/>
        </w:rPr>
        <w:fldChar w:fldCharType="end"/>
      </w:r>
      <w:r w:rsidRPr="003769FB">
        <w:rPr>
          <w:rFonts w:ascii="Book Antiqua" w:hAnsi="Book Antiqua"/>
          <w:szCs w:val="24"/>
          <w:lang w:val="en-US"/>
        </w:rPr>
        <w:t>, whereas sulfates were found only in trace</w:t>
      </w:r>
      <w:r w:rsidR="00BA4494" w:rsidRPr="003769FB">
        <w:rPr>
          <w:rFonts w:ascii="Book Antiqua" w:hAnsi="Book Antiqua"/>
          <w:szCs w:val="24"/>
          <w:lang w:val="en-US"/>
        </w:rPr>
        <w:t xml:space="preserve"> amount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044e64ee-379e-4660-90ac-b54ea37f8da0 PFBsYWNlaG9sZGVyPg0KICA8QWRkSW5WZXJzaW9uPjQuNC4wLjI4PC9BZGRJblZlcnNpb24+DQogIDxJZD4wNDRlNjRlZS0zNzllLTQ2NjAtOTBhYy1iNTRlYTM3ZjhkYTA8L0lkPg0KICA8RW50cmllcz4NCiAgICA8RW50cnk+DQogICAgICA8SWQ+ZWQ4OTliOTktNjUwYS00Y2I4LWJkN2UtNTBmMWUzZTgyNGQ4PC9JZD4NCiAgICAgIDxSZWZlcmVuY2VJZD5jMjM0NGZiYS05ZjY1LTQ2MzgtYTdhZS1jZDY3MGZjODMwZmM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c4XTwvVGV4dD4NCiAgICA8L1RleHRVbml0Pg0KICA8L1RleHRVbml0cz4NCjwvUGxhY2Vob2xkZXI+</w:instrText>
      </w:r>
      <w:r w:rsidRPr="003769FB">
        <w:rPr>
          <w:rFonts w:ascii="Book Antiqua" w:hAnsi="Book Antiqua"/>
          <w:szCs w:val="24"/>
          <w:lang w:val="en-US"/>
        </w:rPr>
        <w:fldChar w:fldCharType="separate"/>
      </w:r>
      <w:bookmarkStart w:id="330" w:name="_CTVP001044e64ee379e466090acb54ea37f8da0"/>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77</w:t>
      </w:r>
      <w:r w:rsidR="00CC6BF1" w:rsidRPr="003769FB">
        <w:rPr>
          <w:rFonts w:ascii="Book Antiqua" w:hAnsi="Book Antiqua"/>
          <w:szCs w:val="24"/>
          <w:vertAlign w:val="superscript"/>
          <w:lang w:val="en-US"/>
        </w:rPr>
        <w:t>]</w:t>
      </w:r>
      <w:bookmarkEnd w:id="330"/>
      <w:r w:rsidRPr="003769FB">
        <w:rPr>
          <w:rFonts w:ascii="Book Antiqua" w:hAnsi="Book Antiqua"/>
          <w:szCs w:val="24"/>
          <w:lang w:val="en-US"/>
        </w:rPr>
        <w:fldChar w:fldCharType="end"/>
      </w:r>
      <w:r w:rsidRPr="003769FB">
        <w:rPr>
          <w:rFonts w:ascii="Book Antiqua" w:hAnsi="Book Antiqua"/>
          <w:szCs w:val="24"/>
          <w:lang w:val="en-US"/>
        </w:rPr>
        <w:t xml:space="preserve"> or in significant amount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77050430-d1de-48f4-8e26-2105cedeb9a5 PFBsYWNlaG9sZGVyPg0KICA8QWRkSW5WZXJzaW9uPjQuNC4wLjI4PC9BZGRJblZlcnNpb24+DQogIDxJZD43NzA1MDQzMC1kMWRlLTQ4ZjQtOGUyNi0yMTA1Y2VkZWI5YTU8L0lkPg0KICA8RW50cmllcz4NCiAgICA8RW50cnk+DQogICAgICA8SWQ+YTYwOWVlMzUtOWY0My00MTQxLWExNmEtMjg4MDFlYTI5ZTNiPC9JZD4NCiAgICAgIDxSZWZlcmVuY2VJZD5hY2FlMGIwYy1kZjIyLTQ2MGEtYWNlZi1jMmNhMDkxY2Y3NTc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YsMTM3LDE3N108L1RleHQ+DQogICAgPC9UZXh0VW5pdD4NCiAgPC9UZXh0VW5pdHM+DQo8L1BsYWNlaG9sZGVyPg==</w:instrText>
      </w:r>
      <w:r w:rsidRPr="003769FB">
        <w:rPr>
          <w:rFonts w:ascii="Book Antiqua" w:hAnsi="Book Antiqua"/>
          <w:szCs w:val="24"/>
          <w:lang w:val="en-US"/>
        </w:rPr>
        <w:fldChar w:fldCharType="separate"/>
      </w:r>
      <w:bookmarkStart w:id="331" w:name="_CTVP00177050430d1de48f48e262105cedeb9a5"/>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35</w:t>
      </w:r>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36</w:t>
      </w:r>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76</w:t>
      </w:r>
      <w:r w:rsidR="00CC6BF1" w:rsidRPr="003769FB">
        <w:rPr>
          <w:rFonts w:ascii="Book Antiqua" w:hAnsi="Book Antiqua"/>
          <w:szCs w:val="24"/>
          <w:vertAlign w:val="superscript"/>
          <w:lang w:val="en-US"/>
        </w:rPr>
        <w:t>]</w:t>
      </w:r>
      <w:bookmarkEnd w:id="331"/>
      <w:r w:rsidRPr="003769FB">
        <w:rPr>
          <w:rFonts w:ascii="Book Antiqua" w:hAnsi="Book Antiqua"/>
          <w:szCs w:val="24"/>
          <w:lang w:val="en-US"/>
        </w:rPr>
        <w:fldChar w:fldCharType="end"/>
      </w:r>
      <w:r w:rsidRPr="003769FB">
        <w:rPr>
          <w:rFonts w:ascii="Book Antiqua" w:hAnsi="Book Antiqua"/>
          <w:szCs w:val="24"/>
          <w:lang w:val="en-US"/>
        </w:rPr>
        <w:t>. In addition, other conjugates are known for α-CEHC, such as taurine, glycine or glycine glucuronide conjugate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34e6bf79-cde5-4fcd-8698-fc1beffe17a0 PFBsYWNlaG9sZGVyPg0KICA8QWRkSW5WZXJzaW9uPjQuNC4wLjI4PC9BZGRJblZlcnNpb24+DQogIDxJZD4zNGU2YmY3OS1jZGU1LTRmY2QtODY5OC1mYzFiZWZmZTE3YTA8L0lkPg0KICA8RW50cmllcz4NCiAgICA8RW50cnk+DQogICAgICA8SWQ+YmE1ZTc4ZjAtYTBmYi00ZjhhLWE5NjktZGZjM2FkZjdjNDY1PC9JZD4NCiAgICAgIDxSZWZlcmVuY2VJZD4zMDRlZWRhNy03OGU3LTQyNGUtYTkyYi01ZGE0NTJmZGRjODk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3N108L1RleHQ+DQogICAgPC9UZXh0VW5pdD4NCiAgPC9UZXh0VW5pdHM+DQo8L1BsYWNlaG9sZGVyPg==</w:instrText>
      </w:r>
      <w:r w:rsidRPr="003769FB">
        <w:rPr>
          <w:rFonts w:ascii="Book Antiqua" w:hAnsi="Book Antiqua"/>
          <w:szCs w:val="24"/>
          <w:lang w:val="en-US"/>
        </w:rPr>
        <w:fldChar w:fldCharType="separate"/>
      </w:r>
      <w:bookmarkStart w:id="332" w:name="_CTVP00134e6bf79cde54fcd8698fc1beffe17a0"/>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76</w:t>
      </w:r>
      <w:r w:rsidR="00CC6BF1" w:rsidRPr="003769FB">
        <w:rPr>
          <w:rFonts w:ascii="Book Antiqua" w:hAnsi="Book Antiqua"/>
          <w:szCs w:val="24"/>
          <w:vertAlign w:val="superscript"/>
          <w:lang w:val="en-US"/>
        </w:rPr>
        <w:t>]</w:t>
      </w:r>
      <w:bookmarkEnd w:id="332"/>
      <w:r w:rsidRPr="003769FB">
        <w:rPr>
          <w:rFonts w:ascii="Book Antiqua" w:hAnsi="Book Antiqua"/>
          <w:szCs w:val="24"/>
          <w:lang w:val="en-US"/>
        </w:rPr>
        <w:fldChar w:fldCharType="end"/>
      </w:r>
      <w:r w:rsidRPr="003769FB">
        <w:rPr>
          <w:rFonts w:ascii="Book Antiqua" w:hAnsi="Book Antiqua"/>
          <w:szCs w:val="24"/>
          <w:lang w:val="en-US"/>
        </w:rPr>
        <w:t>. In mice, glucuronides and sulfates of α-, γ-, δ-CEHC have been found</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fd55cfe9-6d94-441e-aac8-029e5fe2a2cf PFBsYWNlaG9sZGVyPg0KICA8QWRkSW5WZXJzaW9uPjQuNC4wLjI4PC9BZGRJblZlcnNpb24+DQogIDxJZD5mZDU1Y2ZlOS02ZDk0LTQ0MWUtYWFjOC0wMjllNWZlMmEyY2Y8L0lkPg0KICA8RW50cmllcz4NCiAgICA8RW50cnk+DQogICAgICA8SWQ+NmJkOTI4YjgtMjkxYy00MDRkLWExZjMtZDRkOTAzODczMWRkPC9JZD4NCiAgICAgIDxSZWZlcmVuY2VJZD5mYTNmZTRhOC0wMjkyLTQ2OGMtOGYwZi1hMjQwNjk1MmE0NGM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U3LDE3NywxMzddPC9UZXh0Pg0KICAgIDwvVGV4dFVuaXQ+DQogIDwvVGV4dFVuaXRzPg0KPC9QbGFjZWhvbGRlcj4=</w:instrText>
      </w:r>
      <w:r w:rsidRPr="003769FB">
        <w:rPr>
          <w:rFonts w:ascii="Book Antiqua" w:hAnsi="Book Antiqua"/>
          <w:szCs w:val="24"/>
          <w:lang w:val="en-US"/>
        </w:rPr>
        <w:fldChar w:fldCharType="separate"/>
      </w:r>
      <w:bookmarkStart w:id="333" w:name="_CTVP001fd55cfe96d94441eaac8029e5fe2a2cf"/>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56</w:t>
      </w:r>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76</w:t>
      </w:r>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36</w:t>
      </w:r>
      <w:r w:rsidR="00CC6BF1" w:rsidRPr="003769FB">
        <w:rPr>
          <w:rFonts w:ascii="Book Antiqua" w:hAnsi="Book Antiqua"/>
          <w:szCs w:val="24"/>
          <w:vertAlign w:val="superscript"/>
          <w:lang w:val="en-US"/>
        </w:rPr>
        <w:t>]</w:t>
      </w:r>
      <w:bookmarkEnd w:id="333"/>
      <w:r w:rsidRPr="003769FB">
        <w:rPr>
          <w:rFonts w:ascii="Book Antiqua" w:hAnsi="Book Antiqua"/>
          <w:szCs w:val="24"/>
          <w:lang w:val="en-US"/>
        </w:rPr>
        <w:fldChar w:fldCharType="end"/>
      </w:r>
      <w:r w:rsidRPr="003769FB">
        <w:rPr>
          <w:rFonts w:ascii="Book Antiqua" w:hAnsi="Book Antiqua"/>
          <w:szCs w:val="24"/>
          <w:lang w:val="en-US"/>
        </w:rPr>
        <w:t>. While glucoside conjugates of γ-CEHC</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c2e2812c-b073-4ed1-8240-a2a0c6e4b7b5 PFBsYWNlaG9sZGVyPg0KICA8QWRkSW5WZXJzaW9uPjQuNC4wLjI4PC9BZGRJblZlcnNpb24+DQogIDxJZD5jMmUyODEyYy1iMDczLTRlZDEtODI0MC1hMmEwYzZlNGI3YjU8L0lkPg0KICA8RW50cmllcz4NCiAgICA8RW50cnk+DQogICAgICA8SWQ+ZWI2YjNmNmItMDA1Zi00YTMzLWI2YjMtYjNhYTk3MzI5ZDczPC9JZD4NCiAgICAgIDxSZWZlcmVuY2VJZD5mYTNmZTRhOC0wMjkyLTQ2OGMtOGYwZi1hMjQwNjk1MmE0NGM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TddPC9UZXh0Pg0KICAgIDwvVGV4dFVuaXQ+DQogIDwvVGV4dFVuaXRzPg0KPC9QbGFjZWhvbGRlcj4=</w:instrText>
      </w:r>
      <w:r w:rsidRPr="003769FB">
        <w:rPr>
          <w:rFonts w:ascii="Book Antiqua" w:hAnsi="Book Antiqua"/>
          <w:szCs w:val="24"/>
          <w:lang w:val="en-US"/>
        </w:rPr>
        <w:fldChar w:fldCharType="separate"/>
      </w:r>
      <w:bookmarkStart w:id="334" w:name="_CTVP001c2e2812cb0734ed18240a2a0c6e4b7b5"/>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56</w:t>
      </w:r>
      <w:r w:rsidR="00CC6BF1" w:rsidRPr="003769FB">
        <w:rPr>
          <w:rFonts w:ascii="Book Antiqua" w:hAnsi="Book Antiqua"/>
          <w:szCs w:val="24"/>
          <w:vertAlign w:val="superscript"/>
          <w:lang w:val="en-US"/>
        </w:rPr>
        <w:t>]</w:t>
      </w:r>
      <w:bookmarkEnd w:id="334"/>
      <w:r w:rsidRPr="003769FB">
        <w:rPr>
          <w:rFonts w:ascii="Book Antiqua" w:hAnsi="Book Antiqua"/>
          <w:szCs w:val="24"/>
          <w:lang w:val="en-US"/>
        </w:rPr>
        <w:fldChar w:fldCharType="end"/>
      </w:r>
      <w:r w:rsidRPr="003769FB">
        <w:rPr>
          <w:rFonts w:ascii="Book Antiqua" w:hAnsi="Book Antiqua"/>
          <w:szCs w:val="24"/>
          <w:lang w:val="en-US"/>
        </w:rPr>
        <w:t xml:space="preserve"> and α-CEHC glutamine</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7b086478-a997-4996-814a-b1119c503d4c PFBsYWNlaG9sZGVyPg0KICA8QWRkSW5WZXJzaW9uPjQuNC4wLjI4PC9BZGRJblZlcnNpb24+DQogIDxJZD43YjA4NjQ3OC1hOTk3LTQ5OTYtODE0YS1iMTExOWM1MDNkNGM8L0lkPg0KICA8RW50cmllcz4NCiAgICA8RW50cnk+DQogICAgICA8SWQ+NGZkNWZiM2YtMDMzMC00M2JmLWI3OWUtZGY0ZDM1MjA2OWQxPC9JZD4NCiAgICAgIDxSZWZlcmVuY2VJZD4zMDRlZWRhNy03OGU3LTQyNGUtYTkyYi01ZGE0NTJmZGRjODk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3N108L1RleHQ+DQogICAgPC9UZXh0VW5pdD4NCiAgPC9UZXh0VW5pdHM+DQo8L1BsYWNlaG9sZGVyPg==</w:instrText>
      </w:r>
      <w:r w:rsidRPr="003769FB">
        <w:rPr>
          <w:rFonts w:ascii="Book Antiqua" w:hAnsi="Book Antiqua"/>
          <w:szCs w:val="24"/>
          <w:lang w:val="en-US"/>
        </w:rPr>
        <w:fldChar w:fldCharType="separate"/>
      </w:r>
      <w:bookmarkStart w:id="335" w:name="_CTVP0017b086478a9974996814ab1119c503d4c"/>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76</w:t>
      </w:r>
      <w:r w:rsidR="00CC6BF1" w:rsidRPr="003769FB">
        <w:rPr>
          <w:rFonts w:ascii="Book Antiqua" w:hAnsi="Book Antiqua"/>
          <w:szCs w:val="24"/>
          <w:vertAlign w:val="superscript"/>
          <w:lang w:val="en-US"/>
        </w:rPr>
        <w:t>]</w:t>
      </w:r>
      <w:bookmarkEnd w:id="335"/>
      <w:r w:rsidRPr="003769FB">
        <w:rPr>
          <w:rFonts w:ascii="Book Antiqua" w:hAnsi="Book Antiqua"/>
          <w:szCs w:val="24"/>
          <w:lang w:val="en-US"/>
        </w:rPr>
        <w:fldChar w:fldCharType="end"/>
      </w:r>
      <w:r w:rsidRPr="003769FB">
        <w:rPr>
          <w:rFonts w:ascii="Book Antiqua" w:hAnsi="Book Antiqua"/>
          <w:szCs w:val="24"/>
          <w:lang w:val="en-US"/>
        </w:rPr>
        <w:t xml:space="preserve"> </w:t>
      </w:r>
      <w:r w:rsidR="00BA4494" w:rsidRPr="003769FB">
        <w:rPr>
          <w:rFonts w:ascii="Book Antiqua" w:hAnsi="Book Antiqua"/>
          <w:szCs w:val="24"/>
          <w:lang w:val="en-US"/>
        </w:rPr>
        <w:t xml:space="preserve">have been only found </w:t>
      </w:r>
      <w:r w:rsidRPr="003769FB">
        <w:rPr>
          <w:rFonts w:ascii="Book Antiqua" w:hAnsi="Book Antiqua"/>
          <w:szCs w:val="24"/>
          <w:lang w:val="en-US"/>
        </w:rPr>
        <w:t>in mice, taurine, glycine or glycine glucuronides conjugates were found in murine urine as</w:t>
      </w:r>
      <w:r w:rsidR="00132885" w:rsidRPr="003769FB">
        <w:rPr>
          <w:rFonts w:ascii="Book Antiqua" w:hAnsi="Book Antiqua"/>
          <w:szCs w:val="24"/>
          <w:lang w:val="en-US"/>
        </w:rPr>
        <w:t xml:space="preserve"> well as</w:t>
      </w:r>
      <w:r w:rsidRPr="003769FB">
        <w:rPr>
          <w:rFonts w:ascii="Book Antiqua" w:hAnsi="Book Antiqua"/>
          <w:szCs w:val="24"/>
          <w:lang w:val="en-US"/>
        </w:rPr>
        <w:t xml:space="preserve"> in </w:t>
      </w:r>
      <w:r w:rsidR="00132885" w:rsidRPr="003769FB">
        <w:rPr>
          <w:rFonts w:ascii="Book Antiqua" w:hAnsi="Book Antiqua"/>
          <w:szCs w:val="24"/>
          <w:lang w:val="en-US"/>
        </w:rPr>
        <w:t xml:space="preserve">urine of </w:t>
      </w:r>
      <w:r w:rsidRPr="003769FB">
        <w:rPr>
          <w:rFonts w:ascii="Book Antiqua" w:hAnsi="Book Antiqua"/>
          <w:szCs w:val="24"/>
          <w:lang w:val="en-US"/>
        </w:rPr>
        <w:t>human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64dd8ab0-a65b-4120-a4db-752c5d0248d5 PFBsYWNlaG9sZGVyPg0KICA8QWRkSW5WZXJzaW9uPjQuNC4wLjI4PC9BZGRJblZlcnNpb24+DQogIDxJZD42NGRkOGFiMC1hNjViLTQxMjAtYTRkYi03NTJjNWQwMjQ4ZDU8L0lkPg0KICA8RW50cmllcz4NCiAgICA8RW50cnk+DQogICAgICA8SWQ+ZjM0ZGQxMzUtYmEzNy00MDEwLThhNzktY2U5Y2ExYmY4ZWRhPC9JZD4NCiAgICAgIDxSZWZlcmVuY2VJZD4zMDRlZWRhNy03OGU3LTQyNGUtYTkyYi01ZGE0NTJmZGRjODk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3N108L1RleHQ+DQogICAgPC9UZXh0VW5pdD4NCiAgPC9UZXh0VW5pdHM+DQo8L1BsYWNlaG9sZGVyPg==</w:instrText>
      </w:r>
      <w:r w:rsidRPr="003769FB">
        <w:rPr>
          <w:rFonts w:ascii="Book Antiqua" w:hAnsi="Book Antiqua"/>
          <w:szCs w:val="24"/>
          <w:lang w:val="en-US"/>
        </w:rPr>
        <w:fldChar w:fldCharType="separate"/>
      </w:r>
      <w:bookmarkStart w:id="336" w:name="_CTVP00164dd8ab0a65b4120a4db752c5d0248d5"/>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76</w:t>
      </w:r>
      <w:r w:rsidR="00CC6BF1" w:rsidRPr="003769FB">
        <w:rPr>
          <w:rFonts w:ascii="Book Antiqua" w:hAnsi="Book Antiqua"/>
          <w:szCs w:val="24"/>
          <w:vertAlign w:val="superscript"/>
          <w:lang w:val="en-US"/>
        </w:rPr>
        <w:t>]</w:t>
      </w:r>
      <w:bookmarkEnd w:id="336"/>
      <w:r w:rsidRPr="003769FB">
        <w:rPr>
          <w:rFonts w:ascii="Book Antiqua" w:hAnsi="Book Antiqua"/>
          <w:szCs w:val="24"/>
          <w:lang w:val="en-US"/>
        </w:rPr>
        <w:fldChar w:fldCharType="end"/>
      </w:r>
      <w:r w:rsidRPr="003769FB">
        <w:rPr>
          <w:rFonts w:ascii="Book Antiqua" w:hAnsi="Book Antiqua"/>
          <w:szCs w:val="24"/>
          <w:lang w:val="en-US"/>
        </w:rPr>
        <w:t xml:space="preserve">. The glucoside conjugate of γ-CEHC was </w:t>
      </w:r>
      <w:r w:rsidR="00BA4494" w:rsidRPr="003769FB">
        <w:rPr>
          <w:rFonts w:ascii="Book Antiqua" w:hAnsi="Book Antiqua"/>
          <w:szCs w:val="24"/>
          <w:lang w:val="en-US"/>
        </w:rPr>
        <w:t xml:space="preserve">found </w:t>
      </w:r>
      <w:r w:rsidRPr="003769FB">
        <w:rPr>
          <w:rFonts w:ascii="Book Antiqua" w:hAnsi="Book Antiqua"/>
          <w:szCs w:val="24"/>
          <w:lang w:val="en-US"/>
        </w:rPr>
        <w:t>by Cho</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542e2369-ba2f-4890-b75b-d49f360041b9 PFBsYWNlaG9sZGVyPg0KICA8QWRkSW5WZXJzaW9uPjQuNC4wLjI4PC9BZGRJblZlcnNpb24+DQogIDxJZD41NDJlMjM2OS1iYTJmLTQ4OTAtYjc1Yi1kNDlmMzYwMDQxYjk8L0lkPg0KICA8RW50cmllcz4NCiAgICA8RW50cnk+DQogICAgICA8SWQ+MWQ5NWU1NjgtMTBlZC00ZjRiLTk2ZDEtMTMzODQxOGViNzdmPC9JZD4NCiAgICAgIDxSZWZlcmVuY2VJZD5mYTNmZTRhOC0wMjkyLTQ2OGMtOGYwZi1hMjQwNjk1MmE0NGM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TddPC9UZXh0Pg0KICAgIDwvVGV4dFVuaXQ+DQogIDwvVGV4dFVuaXRzPg0KPC9QbGFjZWhvbGRlcj4=</w:instrText>
      </w:r>
      <w:r w:rsidRPr="003769FB">
        <w:rPr>
          <w:rFonts w:ascii="Book Antiqua" w:hAnsi="Book Antiqua"/>
          <w:szCs w:val="24"/>
          <w:lang w:val="en-US"/>
        </w:rPr>
        <w:fldChar w:fldCharType="separate"/>
      </w:r>
      <w:bookmarkStart w:id="337" w:name="_CTVP001542e2369ba2f4890b75bd49f360041b9"/>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56</w:t>
      </w:r>
      <w:r w:rsidR="00CC6BF1" w:rsidRPr="003769FB">
        <w:rPr>
          <w:rFonts w:ascii="Book Antiqua" w:hAnsi="Book Antiqua"/>
          <w:szCs w:val="24"/>
          <w:vertAlign w:val="superscript"/>
          <w:lang w:val="en-US"/>
        </w:rPr>
        <w:t>]</w:t>
      </w:r>
      <w:bookmarkEnd w:id="337"/>
      <w:r w:rsidRPr="003769FB">
        <w:rPr>
          <w:rFonts w:ascii="Book Antiqua" w:hAnsi="Book Antiqua"/>
          <w:szCs w:val="24"/>
          <w:lang w:val="en-US"/>
        </w:rPr>
        <w:fldChar w:fldCharType="end"/>
      </w:r>
      <w:r w:rsidRPr="003769FB">
        <w:rPr>
          <w:rFonts w:ascii="Book Antiqua" w:hAnsi="Book Antiqua"/>
          <w:szCs w:val="24"/>
          <w:lang w:val="en-US"/>
        </w:rPr>
        <w:t xml:space="preserve"> and appeared to be the main conjugat</w:t>
      </w:r>
      <w:r w:rsidR="00B6740C" w:rsidRPr="003769FB">
        <w:rPr>
          <w:rFonts w:ascii="Book Antiqua" w:hAnsi="Book Antiqua"/>
          <w:szCs w:val="24"/>
          <w:lang w:val="en-US"/>
        </w:rPr>
        <w:t>ed</w:t>
      </w:r>
      <w:r w:rsidRPr="003769FB">
        <w:rPr>
          <w:rFonts w:ascii="Book Antiqua" w:hAnsi="Book Antiqua"/>
          <w:szCs w:val="24"/>
          <w:lang w:val="en-US"/>
        </w:rPr>
        <w:t xml:space="preserve"> form of γ-CEHC in mice. A comparative experiment revealed that β-glucuronidase treatment hydrolyzed not only glucuronide conjugates but also glucose-conjugated metabolites; it </w:t>
      </w:r>
      <w:r w:rsidR="00132885" w:rsidRPr="003769FB">
        <w:rPr>
          <w:rFonts w:ascii="Book Antiqua" w:hAnsi="Book Antiqua"/>
          <w:szCs w:val="24"/>
          <w:lang w:val="en-US"/>
        </w:rPr>
        <w:t xml:space="preserve">has been </w:t>
      </w:r>
      <w:r w:rsidRPr="003769FB">
        <w:rPr>
          <w:rFonts w:ascii="Book Antiqua" w:hAnsi="Book Antiqua"/>
          <w:szCs w:val="24"/>
          <w:lang w:val="en-US"/>
        </w:rPr>
        <w:t>therefore suggested that glucosides originally contained in the samples were not detectable when β-glucuronidase treatment was applied</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c9da8640-d84c-4e27-81ae-2891e610ffc5 PFBsYWNlaG9sZGVyPg0KICA8QWRkSW5WZXJzaW9uPjQuNC4wLjI4PC9BZGRJblZlcnNpb24+DQogIDxJZD5jOWRhODY0MC1kODRjLTRlMjctODFhZS0yODkxZTYxMGZmYzU8L0lkPg0KICA8RW50cmllcz4NCiAgICA8RW50cnk+DQogICAgICA8SWQ+MWQ5NWU1NjgtMTBlZC00ZjRiLTk2ZDEtMTMzODQxOGViNzdmPC9JZD4NCiAgICAgIDxSZWZlcmVuY2VJZD5mYTNmZTRhOC0wMjkyLTQ2OGMtOGYwZi1hMjQwNjk1MmE0NGM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TddPC9UZXh0Pg0KICAgIDwvVGV4dFVuaXQ+DQogIDwvVGV4dFVuaXRzPg0KPC9QbGFjZWhvbGRlcj4=</w:instrText>
      </w:r>
      <w:r w:rsidRPr="003769FB">
        <w:rPr>
          <w:rFonts w:ascii="Book Antiqua" w:hAnsi="Book Antiqua"/>
          <w:szCs w:val="24"/>
          <w:lang w:val="en-US"/>
        </w:rPr>
        <w:fldChar w:fldCharType="separate"/>
      </w:r>
      <w:bookmarkStart w:id="338" w:name="_CTVP001c9da8640d84c4e2781ae2891e610ffc5"/>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56</w:t>
      </w:r>
      <w:r w:rsidR="00CC6BF1" w:rsidRPr="003769FB">
        <w:rPr>
          <w:rFonts w:ascii="Book Antiqua" w:hAnsi="Book Antiqua"/>
          <w:szCs w:val="24"/>
          <w:vertAlign w:val="superscript"/>
          <w:lang w:val="en-US"/>
        </w:rPr>
        <w:t>]</w:t>
      </w:r>
      <w:bookmarkEnd w:id="338"/>
      <w:r w:rsidRPr="003769FB">
        <w:rPr>
          <w:rFonts w:ascii="Book Antiqua" w:hAnsi="Book Antiqua"/>
          <w:szCs w:val="24"/>
          <w:lang w:val="en-US"/>
        </w:rPr>
        <w:fldChar w:fldCharType="end"/>
      </w:r>
      <w:r w:rsidRPr="003769FB">
        <w:rPr>
          <w:rFonts w:ascii="Book Antiqua" w:hAnsi="Book Antiqua"/>
          <w:szCs w:val="24"/>
          <w:lang w:val="en-US"/>
        </w:rPr>
        <w:t>. As this procedure is common in vitamin E metabolite analysis, it is possible that glucosides remained mostly undetected. Tanabe</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6e13ada5-eca7-4078-9a0e-44ac59274580 PFBsYWNlaG9sZGVyPg0KICA8QWRkSW5WZXJzaW9uPjQuNC4wLjI4PC9BZGRJblZlcnNpb24+DQogIDxJZD42ZTEzYWRhNS1lY2E3LTQwNzgtOWEwZS00NGFjNTkyNzQ1ODA8L0lkPg0KICA8RW50cmllcz4NCiAgICA8RW50cnk+DQogICAgICA8SWQ+OWQ2MTFkMDEtNTM4OS00MDA4LWE3MjYtNjU0Y2VlY2Q0MTdhPC9JZD4NCiAgICAgIDxSZWZlcmVuY2VJZD4wY2I0MDE1Yy1hMjQwLTQyZGMtOGIwMS0yNDBiYjNjNTgwMjg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3OV08L1RleHQ+DQogICAgPC9UZXh0VW5pdD4NCiAgPC9UZXh0VW5pdHM+DQo8L1BsYWNlaG9sZGVyPg==</w:instrText>
      </w:r>
      <w:r w:rsidRPr="003769FB">
        <w:rPr>
          <w:rFonts w:ascii="Book Antiqua" w:hAnsi="Book Antiqua"/>
          <w:szCs w:val="24"/>
          <w:lang w:val="en-US"/>
        </w:rPr>
        <w:fldChar w:fldCharType="separate"/>
      </w:r>
      <w:bookmarkStart w:id="339" w:name="_CTVP0016e13ada5eca740789a0e44ac59274580"/>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78</w:t>
      </w:r>
      <w:r w:rsidR="00CC6BF1" w:rsidRPr="003769FB">
        <w:rPr>
          <w:rFonts w:ascii="Book Antiqua" w:hAnsi="Book Antiqua"/>
          <w:szCs w:val="24"/>
          <w:vertAlign w:val="superscript"/>
          <w:lang w:val="en-US"/>
        </w:rPr>
        <w:t>]</w:t>
      </w:r>
      <w:bookmarkEnd w:id="339"/>
      <w:r w:rsidRPr="003769FB">
        <w:rPr>
          <w:rFonts w:ascii="Book Antiqua" w:hAnsi="Book Antiqua"/>
          <w:szCs w:val="24"/>
          <w:lang w:val="en-US"/>
        </w:rPr>
        <w:fldChar w:fldCharType="end"/>
      </w:r>
      <w:r w:rsidRPr="003769FB">
        <w:rPr>
          <w:rFonts w:ascii="Book Antiqua" w:hAnsi="Book Antiqua"/>
          <w:szCs w:val="24"/>
          <w:lang w:val="en-US"/>
        </w:rPr>
        <w:t xml:space="preserve"> found sulfated γ-CEHC to be the main excretion product in rats, when γ-CEHC was applied; a conjugation product with the expected weight of sulfated γ-CEHC was detected </w:t>
      </w:r>
      <w:r w:rsidR="00132885" w:rsidRPr="003769FB">
        <w:rPr>
          <w:rFonts w:ascii="Book Antiqua" w:hAnsi="Book Antiqua"/>
          <w:szCs w:val="24"/>
          <w:lang w:val="en-US"/>
        </w:rPr>
        <w:t xml:space="preserve">and </w:t>
      </w:r>
      <w:r w:rsidRPr="003769FB">
        <w:rPr>
          <w:rFonts w:ascii="Book Antiqua" w:hAnsi="Book Antiqua"/>
          <w:szCs w:val="24"/>
          <w:lang w:val="en-US"/>
        </w:rPr>
        <w:t>was al</w:t>
      </w:r>
      <w:r w:rsidR="00FB502A" w:rsidRPr="003769FB">
        <w:rPr>
          <w:rFonts w:ascii="Book Antiqua" w:hAnsi="Book Antiqua"/>
          <w:szCs w:val="24"/>
          <w:lang w:val="en-US"/>
        </w:rPr>
        <w:t>so sensitive to β-glucuronidase</w:t>
      </w:r>
      <w:r w:rsidRPr="003769FB">
        <w:rPr>
          <w:rFonts w:ascii="Book Antiqua" w:hAnsi="Book Antiqua"/>
          <w:szCs w:val="24"/>
          <w:lang w:val="en-US"/>
        </w:rPr>
        <w:t xml:space="preserve">sulfatase treatment. This finding was confirmed by others, </w:t>
      </w:r>
      <w:r w:rsidR="00B6740C" w:rsidRPr="003769FB">
        <w:rPr>
          <w:rFonts w:ascii="Book Antiqua" w:hAnsi="Book Antiqua"/>
          <w:szCs w:val="24"/>
          <w:lang w:val="en-US"/>
        </w:rPr>
        <w:t>when</w:t>
      </w:r>
      <w:r w:rsidRPr="003769FB">
        <w:rPr>
          <w:rFonts w:ascii="Book Antiqua" w:hAnsi="Book Antiqua"/>
          <w:szCs w:val="24"/>
          <w:lang w:val="en-US"/>
        </w:rPr>
        <w:t xml:space="preserve"> sulfated γ-CEHC in rat urine or plasma</w:t>
      </w:r>
      <w:r w:rsidR="00B6740C" w:rsidRPr="003769FB">
        <w:rPr>
          <w:rFonts w:ascii="Book Antiqua" w:hAnsi="Book Antiqua"/>
          <w:szCs w:val="24"/>
          <w:lang w:val="en-US"/>
        </w:rPr>
        <w:t xml:space="preserve"> was found</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9d78c488-f89f-4b45-89dd-4bf2b705f3ff PFBsYWNlaG9sZGVyPg0KICA8QWRkSW5WZXJzaW9uPjQuNC4wLjI4PC9BZGRJblZlcnNpb24+DQogIDxJZD45ZDc4YzQ4OC1mODlmLTRiNDUtODlkZC00YmYyYjcwNWYzZmY8L0lkPg0KICA8RW50cmllcz4NCiAgICA8RW50cnk+DQogICAgICA8SWQ+ZmZmMmIzZjQtZTNiNy00YTMwLWFhYzYtYzkzNGEzN2NiM2RmPC9JZD4NCiAgICAgIDxSZWZlcmVuY2VJZD43ODFmYzUxOS1lMWU5LTRkNTctODBiNC1jNjM1YThjZmI4YmY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QwLDE0MiwxODBdPC9UZXh0Pg0KICAgIDwvVGV4dFVuaXQ+DQogIDwvVGV4dFVuaXRzPg0KPC9QbGFjZWhvbGRlcj4=</w:instrText>
      </w:r>
      <w:r w:rsidRPr="003769FB">
        <w:rPr>
          <w:rFonts w:ascii="Book Antiqua" w:hAnsi="Book Antiqua"/>
          <w:szCs w:val="24"/>
          <w:lang w:val="en-US"/>
        </w:rPr>
        <w:fldChar w:fldCharType="separate"/>
      </w:r>
      <w:bookmarkStart w:id="340" w:name="_CTVP0019d78c488f89f4b4589dd4bf2b705f3ff"/>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39</w:t>
      </w:r>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41</w:t>
      </w:r>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79</w:t>
      </w:r>
      <w:r w:rsidR="00CC6BF1" w:rsidRPr="003769FB">
        <w:rPr>
          <w:rFonts w:ascii="Book Antiqua" w:hAnsi="Book Antiqua"/>
          <w:szCs w:val="24"/>
          <w:vertAlign w:val="superscript"/>
          <w:lang w:val="en-US"/>
        </w:rPr>
        <w:t>]</w:t>
      </w:r>
      <w:bookmarkEnd w:id="340"/>
      <w:r w:rsidRPr="003769FB">
        <w:rPr>
          <w:rFonts w:ascii="Book Antiqua" w:hAnsi="Book Antiqua"/>
          <w:szCs w:val="24"/>
          <w:lang w:val="en-US"/>
        </w:rPr>
        <w:fldChar w:fldCharType="end"/>
      </w:r>
      <w:r w:rsidRPr="003769FB">
        <w:rPr>
          <w:rFonts w:ascii="Book Antiqua" w:hAnsi="Book Antiqua"/>
          <w:szCs w:val="24"/>
          <w:lang w:val="en-US"/>
        </w:rPr>
        <w:t xml:space="preserve">. </w:t>
      </w:r>
    </w:p>
    <w:p w14:paraId="6740E01C" w14:textId="5842C93D" w:rsidR="002D15CE" w:rsidRPr="003769FB" w:rsidRDefault="002D15CE" w:rsidP="004D49D8">
      <w:pPr>
        <w:widowControl w:val="0"/>
        <w:spacing w:after="0"/>
        <w:ind w:firstLineChars="150" w:firstLine="360"/>
        <w:rPr>
          <w:rFonts w:ascii="Book Antiqua" w:hAnsi="Book Antiqua" w:cs="Calibri"/>
          <w:szCs w:val="24"/>
          <w:lang w:val="en-US"/>
        </w:rPr>
      </w:pPr>
      <w:r w:rsidRPr="003769FB">
        <w:rPr>
          <w:rFonts w:ascii="Book Antiqua" w:hAnsi="Book Antiqua"/>
          <w:szCs w:val="24"/>
          <w:lang w:val="en-US"/>
        </w:rPr>
        <w:t xml:space="preserve">To address the ratio of conjugated </w:t>
      </w:r>
      <w:r w:rsidR="00BA4494" w:rsidRPr="003769FB">
        <w:rPr>
          <w:rFonts w:ascii="Book Antiqua" w:hAnsi="Book Antiqua"/>
          <w:szCs w:val="24"/>
          <w:lang w:val="en-US"/>
        </w:rPr>
        <w:t>to</w:t>
      </w:r>
      <w:r w:rsidRPr="003769FB">
        <w:rPr>
          <w:rFonts w:ascii="Book Antiqua" w:hAnsi="Book Antiqua"/>
          <w:szCs w:val="24"/>
          <w:lang w:val="en-US"/>
        </w:rPr>
        <w:t xml:space="preserve"> non-conjugated metabolites in different body fluids, parallel analyses with </w:t>
      </w:r>
      <w:r w:rsidR="00B6740C" w:rsidRPr="003769FB">
        <w:rPr>
          <w:rFonts w:ascii="Book Antiqua" w:hAnsi="Book Antiqua"/>
          <w:szCs w:val="24"/>
          <w:lang w:val="en-US"/>
        </w:rPr>
        <w:t xml:space="preserve">or </w:t>
      </w:r>
      <w:r w:rsidRPr="003769FB">
        <w:rPr>
          <w:rFonts w:ascii="Book Antiqua" w:hAnsi="Book Antiqua"/>
          <w:szCs w:val="24"/>
          <w:lang w:val="en-US"/>
        </w:rPr>
        <w:t>without enzymatic hydrolysis w</w:t>
      </w:r>
      <w:r w:rsidR="00BA4494" w:rsidRPr="003769FB">
        <w:rPr>
          <w:rFonts w:ascii="Book Antiqua" w:hAnsi="Book Antiqua"/>
          <w:szCs w:val="24"/>
          <w:lang w:val="en-US"/>
        </w:rPr>
        <w:t>ere</w:t>
      </w:r>
      <w:r w:rsidRPr="003769FB">
        <w:rPr>
          <w:rFonts w:ascii="Book Antiqua" w:hAnsi="Book Antiqua"/>
          <w:szCs w:val="24"/>
          <w:lang w:val="en-US"/>
        </w:rPr>
        <w:t xml:space="preserve"> </w:t>
      </w:r>
      <w:r w:rsidR="00132885" w:rsidRPr="003769FB">
        <w:rPr>
          <w:rFonts w:ascii="Book Antiqua" w:hAnsi="Book Antiqua"/>
          <w:szCs w:val="24"/>
          <w:lang w:val="en-US"/>
        </w:rPr>
        <w:t>used</w:t>
      </w:r>
      <w:r w:rsidRPr="003769FB">
        <w:rPr>
          <w:rFonts w:ascii="Book Antiqua" w:hAnsi="Book Antiqua"/>
          <w:szCs w:val="24"/>
          <w:lang w:val="en-US"/>
        </w:rPr>
        <w:t xml:space="preserve">. </w:t>
      </w:r>
      <w:r w:rsidR="00BA4494" w:rsidRPr="003769FB">
        <w:rPr>
          <w:rFonts w:ascii="Book Antiqua" w:hAnsi="Book Antiqua"/>
          <w:szCs w:val="24"/>
          <w:lang w:val="en-US"/>
        </w:rPr>
        <w:t xml:space="preserve">Most </w:t>
      </w:r>
      <w:r w:rsidRPr="003769FB">
        <w:rPr>
          <w:rFonts w:ascii="Book Antiqua" w:hAnsi="Book Antiqua"/>
          <w:szCs w:val="24"/>
          <w:lang w:val="en-US"/>
        </w:rPr>
        <w:t xml:space="preserve">CEHCs in urine </w:t>
      </w:r>
      <w:r w:rsidR="00BA4494" w:rsidRPr="003769FB">
        <w:rPr>
          <w:rFonts w:ascii="Book Antiqua" w:hAnsi="Book Antiqua"/>
          <w:szCs w:val="24"/>
          <w:lang w:val="en-US"/>
        </w:rPr>
        <w:t>are</w:t>
      </w:r>
      <w:r w:rsidRPr="003769FB">
        <w:rPr>
          <w:rFonts w:ascii="Book Antiqua" w:hAnsi="Book Antiqua"/>
          <w:szCs w:val="24"/>
          <w:lang w:val="en-US"/>
        </w:rPr>
        <w:t xml:space="preserve"> conjugated, as several groups </w:t>
      </w:r>
      <w:r w:rsidR="00BA4494" w:rsidRPr="003769FB">
        <w:rPr>
          <w:rFonts w:ascii="Book Antiqua" w:hAnsi="Book Antiqua"/>
          <w:szCs w:val="24"/>
          <w:lang w:val="en-US"/>
        </w:rPr>
        <w:t xml:space="preserve">have </w:t>
      </w:r>
      <w:r w:rsidRPr="003769FB">
        <w:rPr>
          <w:rFonts w:ascii="Book Antiqua" w:hAnsi="Book Antiqua"/>
          <w:szCs w:val="24"/>
          <w:lang w:val="en-US"/>
        </w:rPr>
        <w:t>reported. Zhao</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1daa65a6-c8d7-4bc1-aabc-f91513e9767d PFBsYWNlaG9sZGVyPg0KICA8QWRkSW5WZXJzaW9uPjQuNC4wLjI4PC9BZGRJblZlcnNpb24+DQogIDxJZD4xZGFhNjVhNi1jOGQ3LTRiYzEtYWFiYy1mOTE1MTNlOTc2N2Q8L0lkPg0KICA8RW50cmllcz4NCiAgICA8RW50cnk+DQogICAgICA8SWQ+YjZiMzVkZWItZDBhZC00NDFhLWJmY2MtYzhlMjY1Yjg5YTcx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PC9FbnRyaWVzPg0KICA8VGV4dD5bMTM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ddPC9UZXh0Pg0KICAgIDwvVGV4dFVuaXQ+DQogIDwvVGV4dFVuaXRzPg0KPC9QbGFjZWhvbGRlcj4=</w:instrText>
      </w:r>
      <w:r w:rsidRPr="003769FB">
        <w:rPr>
          <w:rFonts w:ascii="Book Antiqua" w:hAnsi="Book Antiqua"/>
          <w:szCs w:val="24"/>
          <w:lang w:val="en-US"/>
        </w:rPr>
        <w:fldChar w:fldCharType="separate"/>
      </w:r>
      <w:bookmarkStart w:id="341" w:name="_CTVP0011daa65a6c8d74bc1aabcf91513e9767d"/>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36</w:t>
      </w:r>
      <w:r w:rsidR="00CC6BF1" w:rsidRPr="003769FB">
        <w:rPr>
          <w:rFonts w:ascii="Book Antiqua" w:hAnsi="Book Antiqua"/>
          <w:szCs w:val="24"/>
          <w:vertAlign w:val="superscript"/>
          <w:lang w:val="en-US"/>
        </w:rPr>
        <w:t>]</w:t>
      </w:r>
      <w:bookmarkEnd w:id="341"/>
      <w:r w:rsidRPr="003769FB">
        <w:rPr>
          <w:rFonts w:ascii="Book Antiqua" w:hAnsi="Book Antiqua"/>
          <w:szCs w:val="24"/>
          <w:lang w:val="en-US"/>
        </w:rPr>
        <w:fldChar w:fldCharType="end"/>
      </w:r>
      <w:r w:rsidRPr="003769FB">
        <w:rPr>
          <w:rFonts w:ascii="Book Antiqua" w:hAnsi="Book Antiqua"/>
          <w:szCs w:val="24"/>
          <w:lang w:val="en-US"/>
        </w:rPr>
        <w:t xml:space="preserve"> found a </w:t>
      </w:r>
      <w:r w:rsidR="00C84E7F" w:rsidRPr="003769FB">
        <w:rPr>
          <w:rFonts w:ascii="Book Antiqua" w:hAnsi="Book Antiqua"/>
          <w:szCs w:val="24"/>
          <w:lang w:val="en-US"/>
        </w:rPr>
        <w:t>six</w:t>
      </w:r>
      <w:r w:rsidRPr="003769FB">
        <w:rPr>
          <w:rFonts w:ascii="Book Antiqua" w:hAnsi="Book Antiqua"/>
          <w:szCs w:val="24"/>
          <w:lang w:val="en-US"/>
        </w:rPr>
        <w:t xml:space="preserve">- to </w:t>
      </w:r>
      <w:r w:rsidR="00C84E7F" w:rsidRPr="003769FB">
        <w:rPr>
          <w:rFonts w:ascii="Book Antiqua" w:hAnsi="Book Antiqua"/>
          <w:szCs w:val="24"/>
          <w:lang w:val="en-US"/>
        </w:rPr>
        <w:t>ten</w:t>
      </w:r>
      <w:r w:rsidRPr="003769FB">
        <w:rPr>
          <w:rFonts w:ascii="Book Antiqua" w:hAnsi="Book Antiqua"/>
          <w:szCs w:val="24"/>
          <w:lang w:val="en-US"/>
        </w:rPr>
        <w:t>fold increase of free CEHC in mouse urine after treatment with β-glucuronidase and sulfatase. Freiser and Jiang</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fb8c6a57-a189-4ffa-afbb-9eeeff64b0a1 PFBsYWNlaG9sZGVyPg0KICA8QWRkSW5WZXJzaW9uPjQuNC4wLjI4PC9BZGRJblZlcnNpb24+DQogIDxJZD5mYjhjNmE1Ny1hMTg5LTRmZmEtYWZiYi05ZWVlZmY2NGIwYTE8L0lkPg0KICA8RW50cmllcz4NCiAgICA8RW50cnk+DQogICAgICA8SWQ+NWJjNmNjNDUtNzc3YS00YTlhLTg3Y2QtMjI0YzdlYzc4NjQzPC9JZD4NCiAgICAgIDxSZWZlcmVuY2VJZD42M2EyMzU2My0yOTA4LTQxYTktYTg3ZS00ZjIxOThiY2E5ZjM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QyXTwvVGV4dD4NCiAgICA8L1RleHRVbml0Pg0KICA8L1RleHRVbml0cz4NCjwvUGxhY2Vob2xkZXI+</w:instrText>
      </w:r>
      <w:r w:rsidRPr="003769FB">
        <w:rPr>
          <w:rFonts w:ascii="Book Antiqua" w:hAnsi="Book Antiqua"/>
          <w:szCs w:val="24"/>
          <w:lang w:val="en-US"/>
        </w:rPr>
        <w:fldChar w:fldCharType="separate"/>
      </w:r>
      <w:bookmarkStart w:id="342" w:name="_CTVP001fb8c6a57a1894ffaafbb9eeeff64b0a1"/>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41</w:t>
      </w:r>
      <w:r w:rsidR="00CC6BF1" w:rsidRPr="003769FB">
        <w:rPr>
          <w:rFonts w:ascii="Book Antiqua" w:hAnsi="Book Antiqua"/>
          <w:szCs w:val="24"/>
          <w:vertAlign w:val="superscript"/>
          <w:lang w:val="en-US"/>
        </w:rPr>
        <w:t>]</w:t>
      </w:r>
      <w:bookmarkEnd w:id="342"/>
      <w:r w:rsidRPr="003769FB">
        <w:rPr>
          <w:rFonts w:ascii="Book Antiqua" w:hAnsi="Book Antiqua"/>
          <w:szCs w:val="24"/>
          <w:lang w:val="en-US"/>
        </w:rPr>
        <w:fldChar w:fldCharType="end"/>
      </w:r>
      <w:r w:rsidRPr="003769FB">
        <w:rPr>
          <w:rFonts w:ascii="Book Antiqua" w:hAnsi="Book Antiqua"/>
          <w:szCs w:val="24"/>
          <w:lang w:val="en-US"/>
        </w:rPr>
        <w:t xml:space="preserve"> suggested that between </w:t>
      </w:r>
      <w:r w:rsidR="002F3C11" w:rsidRPr="003769FB">
        <w:rPr>
          <w:rFonts w:ascii="Book Antiqua" w:hAnsi="Book Antiqua" w:cs="Calibri"/>
          <w:szCs w:val="24"/>
          <w:lang w:val="en-US"/>
        </w:rPr>
        <w:t>88</w:t>
      </w:r>
      <w:r w:rsidRPr="003769FB">
        <w:rPr>
          <w:rFonts w:ascii="Book Antiqua" w:hAnsi="Book Antiqua" w:cs="Calibri"/>
          <w:szCs w:val="24"/>
          <w:lang w:val="en-US"/>
        </w:rPr>
        <w:t xml:space="preserve">% </w:t>
      </w:r>
      <w:r w:rsidR="00BA4494" w:rsidRPr="003769FB">
        <w:rPr>
          <w:rFonts w:ascii="Book Antiqua" w:hAnsi="Book Antiqua" w:cs="Calibri"/>
          <w:szCs w:val="24"/>
          <w:lang w:val="en-US"/>
        </w:rPr>
        <w:t xml:space="preserve">to </w:t>
      </w:r>
      <w:r w:rsidR="002F3C11" w:rsidRPr="003769FB">
        <w:rPr>
          <w:rFonts w:ascii="Book Antiqua" w:hAnsi="Book Antiqua" w:cs="Calibri"/>
          <w:szCs w:val="24"/>
          <w:lang w:val="en-US"/>
        </w:rPr>
        <w:t>98</w:t>
      </w:r>
      <w:r w:rsidRPr="003769FB">
        <w:rPr>
          <w:rFonts w:ascii="Book Antiqua" w:hAnsi="Book Antiqua" w:cs="Calibri"/>
          <w:szCs w:val="24"/>
          <w:lang w:val="en-US"/>
        </w:rPr>
        <w:t xml:space="preserve">% of γ-CEHC is conjugated in </w:t>
      </w:r>
      <w:r w:rsidR="00B6740C" w:rsidRPr="003769FB">
        <w:rPr>
          <w:rFonts w:ascii="Book Antiqua" w:hAnsi="Book Antiqua" w:cs="Calibri"/>
          <w:szCs w:val="24"/>
          <w:lang w:val="en-US"/>
        </w:rPr>
        <w:t xml:space="preserve">the </w:t>
      </w:r>
      <w:r w:rsidRPr="003769FB">
        <w:rPr>
          <w:rFonts w:ascii="Book Antiqua" w:hAnsi="Book Antiqua" w:cs="Calibri"/>
          <w:szCs w:val="24"/>
          <w:lang w:val="en-US"/>
        </w:rPr>
        <w:t>plasma of rats, and Leonard</w:t>
      </w:r>
      <w:r w:rsidR="00C17A77" w:rsidRPr="003769FB">
        <w:rPr>
          <w:rFonts w:ascii="Book Antiqua" w:hAnsi="Book Antiqua" w:cs="Calibri"/>
          <w:i/>
          <w:szCs w:val="24"/>
          <w:lang w:val="en-US"/>
        </w:rPr>
        <w:t xml:space="preserve"> et al</w:t>
      </w:r>
      <w:r w:rsidRPr="003769FB">
        <w:rPr>
          <w:rFonts w:ascii="Book Antiqua" w:hAnsi="Book Antiqua" w:cs="Calibri"/>
          <w:szCs w:val="24"/>
          <w:lang w:val="en-US"/>
        </w:rPr>
        <w:fldChar w:fldCharType="begin"/>
      </w:r>
      <w:r w:rsidR="00CC6BF1" w:rsidRPr="003769FB">
        <w:rPr>
          <w:rFonts w:ascii="Book Antiqua" w:hAnsi="Book Antiqua" w:cs="Calibri"/>
          <w:szCs w:val="24"/>
          <w:lang w:val="en-US"/>
        </w:rPr>
        <w:instrText>ADDIN CITAVI.PLACEHOLDER c2d0f7fd-1058-41cb-8717-9ae195ac5d0f PFBsYWNlaG9sZGVyPg0KICA8QWRkSW5WZXJzaW9uPjQuNC4wLjI4PC9BZGRJblZlcnNpb24+DQogIDxJZD5jMmQwZjdmZC0xMDU4LTQxY2ItODcxNy05YWUxOTVhYzVkMGY8L0lkPg0KICA8RW50cmllcz4NCiAgICA8RW50cnk+DQogICAgICA8SWQ+ODllYTg3OTktYzM5MS00NzU4LWFkZGYtZTRiMzg4ZGUzZGQ1PC9JZD4NCiAgICAgIDxSZWZlcmVuY2VJZD42MjlhMDIyMy1lNzQ1LTQzNjAtOTgyNS03OGE5ZmRiZmNmN2I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U1XTwvVGV4dD4NCiAgICA8L1RleHRVbml0Pg0KICA8L1RleHRVbml0cz4NCjwvUGxhY2Vob2xkZXI+</w:instrText>
      </w:r>
      <w:r w:rsidRPr="003769FB">
        <w:rPr>
          <w:rFonts w:ascii="Book Antiqua" w:hAnsi="Book Antiqua" w:cs="Calibri"/>
          <w:szCs w:val="24"/>
          <w:lang w:val="en-US"/>
        </w:rPr>
        <w:fldChar w:fldCharType="separate"/>
      </w:r>
      <w:bookmarkStart w:id="343" w:name="_CTVP001c2d0f7fd105841cb87179ae195ac5d0f"/>
      <w:r w:rsidR="00CC6BF1" w:rsidRPr="003769FB">
        <w:rPr>
          <w:rFonts w:ascii="Book Antiqua" w:hAnsi="Book Antiqua" w:cs="Calibri"/>
          <w:szCs w:val="24"/>
          <w:vertAlign w:val="superscript"/>
          <w:lang w:val="en-US"/>
        </w:rPr>
        <w:t>[</w:t>
      </w:r>
      <w:r w:rsidR="000E37C7" w:rsidRPr="003769FB">
        <w:rPr>
          <w:rFonts w:ascii="Book Antiqua" w:hAnsi="Book Antiqua" w:cs="Calibri" w:hint="eastAsia"/>
          <w:szCs w:val="24"/>
          <w:vertAlign w:val="superscript"/>
          <w:lang w:val="en-US" w:eastAsia="zh-CN"/>
        </w:rPr>
        <w:t>154</w:t>
      </w:r>
      <w:r w:rsidR="00CC6BF1" w:rsidRPr="003769FB">
        <w:rPr>
          <w:rFonts w:ascii="Book Antiqua" w:hAnsi="Book Antiqua" w:cs="Calibri"/>
          <w:szCs w:val="24"/>
          <w:vertAlign w:val="superscript"/>
          <w:lang w:val="en-US"/>
        </w:rPr>
        <w:t>]</w:t>
      </w:r>
      <w:bookmarkEnd w:id="343"/>
      <w:r w:rsidRPr="003769FB">
        <w:rPr>
          <w:rFonts w:ascii="Book Antiqua" w:hAnsi="Book Antiqua" w:cs="Calibri"/>
          <w:szCs w:val="24"/>
          <w:lang w:val="en-US"/>
        </w:rPr>
        <w:fldChar w:fldCharType="end"/>
      </w:r>
      <w:r w:rsidRPr="003769FB">
        <w:rPr>
          <w:rFonts w:ascii="Book Antiqua" w:hAnsi="Book Antiqua" w:cs="Calibri"/>
          <w:szCs w:val="24"/>
          <w:lang w:val="en-US"/>
        </w:rPr>
        <w:t xml:space="preserve"> found that</w:t>
      </w:r>
      <w:r w:rsidR="00B6740C" w:rsidRPr="003769FB">
        <w:rPr>
          <w:rFonts w:ascii="Book Antiqua" w:hAnsi="Book Antiqua" w:cs="Calibri"/>
          <w:szCs w:val="24"/>
          <w:lang w:val="en-US"/>
        </w:rPr>
        <w:t xml:space="preserve"> between</w:t>
      </w:r>
      <w:r w:rsidR="002F3C11" w:rsidRPr="003769FB">
        <w:rPr>
          <w:rFonts w:ascii="Book Antiqua" w:hAnsi="Book Antiqua" w:cs="Calibri"/>
          <w:szCs w:val="24"/>
          <w:lang w:val="en-US"/>
        </w:rPr>
        <w:t xml:space="preserve"> 30</w:t>
      </w:r>
      <w:r w:rsidRPr="003769FB">
        <w:rPr>
          <w:rFonts w:ascii="Book Antiqua" w:hAnsi="Book Antiqua" w:cs="Calibri"/>
          <w:szCs w:val="24"/>
          <w:lang w:val="en-US"/>
        </w:rPr>
        <w:t xml:space="preserve">% </w:t>
      </w:r>
      <w:r w:rsidR="00BA4494" w:rsidRPr="003769FB">
        <w:rPr>
          <w:rFonts w:ascii="Book Antiqua" w:hAnsi="Book Antiqua" w:cs="Calibri"/>
          <w:szCs w:val="24"/>
          <w:lang w:val="en-US"/>
        </w:rPr>
        <w:t>to</w:t>
      </w:r>
      <w:r w:rsidR="00783257" w:rsidRPr="003769FB">
        <w:rPr>
          <w:rFonts w:ascii="Book Antiqua" w:hAnsi="Book Antiqua" w:cs="Calibri"/>
          <w:szCs w:val="24"/>
          <w:lang w:val="en-US"/>
        </w:rPr>
        <w:t xml:space="preserve"> </w:t>
      </w:r>
      <w:r w:rsidR="002F3C11" w:rsidRPr="003769FB">
        <w:rPr>
          <w:rFonts w:ascii="Book Antiqua" w:hAnsi="Book Antiqua" w:cs="Calibri"/>
          <w:szCs w:val="24"/>
          <w:lang w:val="en-US"/>
        </w:rPr>
        <w:t xml:space="preserve"> 40</w:t>
      </w:r>
      <w:r w:rsidRPr="003769FB">
        <w:rPr>
          <w:rFonts w:ascii="Book Antiqua" w:hAnsi="Book Antiqua" w:cs="Calibri"/>
          <w:szCs w:val="24"/>
          <w:lang w:val="en-US"/>
        </w:rPr>
        <w:t>% of the tested α- and γ-CEHCs are conjugated in the liver. Lodge</w:t>
      </w:r>
      <w:r w:rsidR="00C17A77" w:rsidRPr="003769FB">
        <w:rPr>
          <w:rFonts w:ascii="Book Antiqua" w:hAnsi="Book Antiqua" w:cs="Calibri"/>
          <w:i/>
          <w:szCs w:val="24"/>
          <w:lang w:val="en-US"/>
        </w:rPr>
        <w:t xml:space="preserve"> et al</w:t>
      </w:r>
      <w:r w:rsidRPr="003769FB">
        <w:rPr>
          <w:rFonts w:ascii="Book Antiqua" w:hAnsi="Book Antiqua" w:cs="Calibri"/>
          <w:szCs w:val="24"/>
          <w:lang w:val="en-US"/>
        </w:rPr>
        <w:fldChar w:fldCharType="begin"/>
      </w:r>
      <w:r w:rsidR="00CC6BF1" w:rsidRPr="003769FB">
        <w:rPr>
          <w:rFonts w:ascii="Book Antiqua" w:hAnsi="Book Antiqua" w:cs="Calibri"/>
          <w:szCs w:val="24"/>
          <w:lang w:val="en-US"/>
        </w:rPr>
        <w:instrText>ADDIN CITAVI.PLACEHOLDER 480842b0-1f5e-46eb-8ae9-11c45733bf7b PFBsYWNlaG9sZGVyPg0KICA8QWRkSW5WZXJzaW9uPjQuNC4wLjI4PC9BZGRJblZlcnNpb24+DQogIDxJZD40ODA4NDJiMC0xZjVlLTQ2ZWItOGFlOS0xMWM0NTczM2JmN2I8L0lkPg0KICA8RW50cmllcz4NCiAgICA8RW50cnk+DQogICAgICA8SWQ+ZGJjNjgyYTQtZDQwZC00ODk3LTk1MGItN2FmMTg4NTZhMWQwPC9JZD4NCiAgICAgIDxSZWZlcmVuY2VJZD42NjY3ODRkMC1hMTVmLTRkOGMtODQ5ZS00Mzg3Yzk3ZDYyZDk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UyXTwvVGV4dD4NCiAgICA8L1RleHRVbml0Pg0KICA8L1RleHRVbml0cz4NCjwvUGxhY2Vob2xkZXI+</w:instrText>
      </w:r>
      <w:r w:rsidRPr="003769FB">
        <w:rPr>
          <w:rFonts w:ascii="Book Antiqua" w:hAnsi="Book Antiqua" w:cs="Calibri"/>
          <w:szCs w:val="24"/>
          <w:lang w:val="en-US"/>
        </w:rPr>
        <w:fldChar w:fldCharType="separate"/>
      </w:r>
      <w:bookmarkStart w:id="344" w:name="_CTVP001480842b01f5e46eb8ae911c45733bf7b"/>
      <w:r w:rsidR="00CC6BF1" w:rsidRPr="003769FB">
        <w:rPr>
          <w:rFonts w:ascii="Book Antiqua" w:hAnsi="Book Antiqua" w:cs="Calibri"/>
          <w:szCs w:val="24"/>
          <w:vertAlign w:val="superscript"/>
          <w:lang w:val="en-US"/>
        </w:rPr>
        <w:t>[</w:t>
      </w:r>
      <w:r w:rsidR="000E37C7" w:rsidRPr="003769FB">
        <w:rPr>
          <w:rFonts w:ascii="Book Antiqua" w:hAnsi="Book Antiqua" w:cs="Calibri" w:hint="eastAsia"/>
          <w:szCs w:val="24"/>
          <w:vertAlign w:val="superscript"/>
          <w:lang w:val="en-US" w:eastAsia="zh-CN"/>
        </w:rPr>
        <w:t>151</w:t>
      </w:r>
      <w:r w:rsidR="00CC6BF1" w:rsidRPr="003769FB">
        <w:rPr>
          <w:rFonts w:ascii="Book Antiqua" w:hAnsi="Book Antiqua" w:cs="Calibri"/>
          <w:szCs w:val="24"/>
          <w:vertAlign w:val="superscript"/>
          <w:lang w:val="en-US"/>
        </w:rPr>
        <w:t>]</w:t>
      </w:r>
      <w:bookmarkEnd w:id="344"/>
      <w:r w:rsidRPr="003769FB">
        <w:rPr>
          <w:rFonts w:ascii="Book Antiqua" w:hAnsi="Book Antiqua" w:cs="Calibri"/>
          <w:szCs w:val="24"/>
          <w:lang w:val="en-US"/>
        </w:rPr>
        <w:fldChar w:fldCharType="end"/>
      </w:r>
      <w:r w:rsidRPr="003769FB">
        <w:rPr>
          <w:rFonts w:ascii="Book Antiqua" w:hAnsi="Book Antiqua" w:cs="Calibri"/>
          <w:szCs w:val="24"/>
          <w:lang w:val="en-US"/>
        </w:rPr>
        <w:t xml:space="preserve"> </w:t>
      </w:r>
      <w:r w:rsidR="00783257" w:rsidRPr="003769FB">
        <w:rPr>
          <w:rFonts w:ascii="Book Antiqua" w:hAnsi="Book Antiqua" w:cs="Calibri"/>
          <w:szCs w:val="24"/>
          <w:lang w:val="en-US"/>
        </w:rPr>
        <w:t xml:space="preserve">suggested </w:t>
      </w:r>
      <w:r w:rsidRPr="003769FB">
        <w:rPr>
          <w:rFonts w:ascii="Book Antiqua" w:hAnsi="Book Antiqua" w:cs="Calibri"/>
          <w:szCs w:val="24"/>
          <w:lang w:val="en-US"/>
        </w:rPr>
        <w:t>analy</w:t>
      </w:r>
      <w:r w:rsidR="00783257" w:rsidRPr="003769FB">
        <w:rPr>
          <w:rFonts w:ascii="Book Antiqua" w:hAnsi="Book Antiqua" w:cs="Calibri"/>
          <w:szCs w:val="24"/>
          <w:lang w:val="en-US"/>
        </w:rPr>
        <w:t>sis</w:t>
      </w:r>
      <w:r w:rsidRPr="003769FB">
        <w:rPr>
          <w:rFonts w:ascii="Book Antiqua" w:hAnsi="Book Antiqua" w:cs="Calibri"/>
          <w:szCs w:val="24"/>
          <w:lang w:val="en-US"/>
        </w:rPr>
        <w:t xml:space="preserve"> </w:t>
      </w:r>
      <w:r w:rsidR="00783257" w:rsidRPr="003769FB">
        <w:rPr>
          <w:rFonts w:ascii="Book Antiqua" w:hAnsi="Book Antiqua" w:cs="Calibri"/>
          <w:szCs w:val="24"/>
          <w:lang w:val="en-US"/>
        </w:rPr>
        <w:t xml:space="preserve">of </w:t>
      </w:r>
      <w:r w:rsidRPr="003769FB">
        <w:rPr>
          <w:rFonts w:ascii="Book Antiqua" w:hAnsi="Book Antiqua" w:cs="Calibri"/>
          <w:szCs w:val="24"/>
          <w:lang w:val="en-US"/>
        </w:rPr>
        <w:t xml:space="preserve">the portion of non-conjugated SCMs, as </w:t>
      </w:r>
      <w:r w:rsidRPr="003769FB">
        <w:rPr>
          <w:rFonts w:ascii="Book Antiqua" w:hAnsi="Book Antiqua"/>
          <w:szCs w:val="24"/>
          <w:lang w:val="en-US"/>
        </w:rPr>
        <w:t xml:space="preserve">γ-CEHC </w:t>
      </w:r>
      <w:r w:rsidR="00783257" w:rsidRPr="003769FB">
        <w:rPr>
          <w:rFonts w:ascii="Book Antiqua" w:hAnsi="Book Antiqua"/>
          <w:szCs w:val="24"/>
          <w:lang w:val="en-US"/>
        </w:rPr>
        <w:t xml:space="preserve">was </w:t>
      </w:r>
      <w:r w:rsidRPr="003769FB">
        <w:rPr>
          <w:rFonts w:ascii="Book Antiqua" w:hAnsi="Book Antiqua"/>
          <w:szCs w:val="24"/>
          <w:lang w:val="en-US"/>
        </w:rPr>
        <w:t>shown to be a powerful natriuretic factor in human urine</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a1f86507-6431-4a6c-b36d-e353d04ffbef PFBsYWNlaG9sZGVyPg0KICA8QWRkSW5WZXJzaW9uPjQuNC4wLjI4PC9BZGRJblZlcnNpb24+DQogIDxJZD5hMWY4NjUwNy02NDMxLTRhNmMtYjM2ZC1lMzUzZDA0ZmZiZWY8L0lkPg0KICA8RW50cmllcz4NCiAgICA8RW50cnk+DQogICAgICA8SWQ+ZWU0YWE1MjEtNTg3ZC00MjIxLWExZDktNDg4ZGNmN2YwZDA3PC9JZD4NCiAgICAgIDxSZWZlcmVuY2VJZD42ZDM3YzhmYS04MDgxLTQwMzAtYTVlNy04MmZhYjA1MDJjYW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RdPC9UZXh0Pg0KICAgIDwvVGV4dFVuaXQ+DQogIDwvVGV4dFVuaXRzPg0KPC9QbGFjZWhvbGRlcj4=</w:instrText>
      </w:r>
      <w:r w:rsidRPr="003769FB">
        <w:rPr>
          <w:rFonts w:ascii="Book Antiqua" w:hAnsi="Book Antiqua"/>
          <w:szCs w:val="24"/>
          <w:lang w:val="en-US"/>
        </w:rPr>
        <w:fldChar w:fldCharType="separate"/>
      </w:r>
      <w:bookmarkStart w:id="345" w:name="_CTVP001a1f8650764314a6cb36de353d04ffbef"/>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33</w:t>
      </w:r>
      <w:r w:rsidR="00CC6BF1" w:rsidRPr="003769FB">
        <w:rPr>
          <w:rFonts w:ascii="Book Antiqua" w:hAnsi="Book Antiqua"/>
          <w:szCs w:val="24"/>
          <w:vertAlign w:val="superscript"/>
          <w:lang w:val="en-US"/>
        </w:rPr>
        <w:t>]</w:t>
      </w:r>
      <w:bookmarkEnd w:id="345"/>
      <w:r w:rsidRPr="003769FB">
        <w:rPr>
          <w:rFonts w:ascii="Book Antiqua" w:hAnsi="Book Antiqua"/>
          <w:szCs w:val="24"/>
          <w:lang w:val="en-US"/>
        </w:rPr>
        <w:fldChar w:fldCharType="end"/>
      </w:r>
      <w:r w:rsidRPr="003769FB">
        <w:rPr>
          <w:rFonts w:ascii="Book Antiqua" w:hAnsi="Book Antiqua"/>
          <w:szCs w:val="24"/>
          <w:lang w:val="en-US"/>
        </w:rPr>
        <w:t>.</w:t>
      </w:r>
    </w:p>
    <w:p w14:paraId="3EE27800" w14:textId="22B48695" w:rsidR="002D15CE" w:rsidRPr="003769FB" w:rsidRDefault="002D15CE" w:rsidP="004D49D8">
      <w:pPr>
        <w:widowControl w:val="0"/>
        <w:spacing w:after="0"/>
        <w:ind w:firstLineChars="150" w:firstLine="360"/>
        <w:rPr>
          <w:rFonts w:ascii="Book Antiqua" w:hAnsi="Book Antiqua"/>
          <w:szCs w:val="24"/>
          <w:lang w:val="en-US"/>
        </w:rPr>
      </w:pPr>
      <w:r w:rsidRPr="003769FB">
        <w:rPr>
          <w:rFonts w:ascii="Book Antiqua" w:hAnsi="Book Antiqua" w:cs="Calibri"/>
          <w:szCs w:val="24"/>
          <w:lang w:val="en-US"/>
        </w:rPr>
        <w:t xml:space="preserve">The conjugates of vitamin E metabolites identified so far indicate an involvement of phase II enzymes, mainly </w:t>
      </w:r>
      <w:r w:rsidRPr="003769FB">
        <w:rPr>
          <w:rFonts w:ascii="Book Antiqua" w:hAnsi="Book Antiqua"/>
          <w:szCs w:val="24"/>
          <w:lang w:val="en-US"/>
        </w:rPr>
        <w:t xml:space="preserve">UDP glucuronosyltransferases (UGT) and sulfotransferases (SULT). UDP glucuronosyltransferase enzymes are involved in </w:t>
      </w:r>
      <w:r w:rsidR="00132885" w:rsidRPr="003769FB">
        <w:rPr>
          <w:rFonts w:ascii="Book Antiqua" w:hAnsi="Book Antiqua"/>
          <w:szCs w:val="24"/>
          <w:lang w:val="en-US"/>
        </w:rPr>
        <w:t xml:space="preserve">the </w:t>
      </w:r>
      <w:r w:rsidRPr="003769FB">
        <w:rPr>
          <w:rFonts w:ascii="Book Antiqua" w:hAnsi="Book Antiqua"/>
          <w:szCs w:val="24"/>
          <w:lang w:val="en-US"/>
        </w:rPr>
        <w:lastRenderedPageBreak/>
        <w:t>conjugation of CEHCs with glucuronic acid or glucose</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dfa4e818-dca6-4fb4-b618-6a6fff815448 PFBsYWNlaG9sZGVyPg0KICA8QWRkSW5WZXJzaW9uPjQuNC4wLjI4PC9BZGRJblZlcnNpb24+DQogIDxJZD5kZmE0ZTgxOC1kY2E2LTRmYjQtYjYxOC02YTZmZmY4MTU0NDg8L0lkPg0KICA8RW50cmllcz4NCiAgICA8RW50cnk+DQogICAgICA8SWQ+MzhmNGQyNzktNGQwZS00MjRhLThhYzYtYWRkNTU3OWRiMjU3PC9JZD4NCiAgICAgIDxSZWZlcmVuY2VJZD5mYTNmZTRhOC0wMjkyLTQ2OGMtOGYwZi1hMjQwNjk1MmE0NGM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TddPC9UZXh0Pg0KICAgIDwvVGV4dFVuaXQ+DQogIDwvVGV4dFVuaXRzPg0KPC9QbGFjZWhvbGRlcj4=</w:instrText>
      </w:r>
      <w:r w:rsidRPr="003769FB">
        <w:rPr>
          <w:rFonts w:ascii="Book Antiqua" w:hAnsi="Book Antiqua"/>
          <w:szCs w:val="24"/>
          <w:lang w:val="en-US"/>
        </w:rPr>
        <w:fldChar w:fldCharType="separate"/>
      </w:r>
      <w:bookmarkStart w:id="346" w:name="_CTVP001dfa4e818dca64fb4b6186a6fff815448"/>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56</w:t>
      </w:r>
      <w:r w:rsidR="00CC6BF1" w:rsidRPr="003769FB">
        <w:rPr>
          <w:rFonts w:ascii="Book Antiqua" w:hAnsi="Book Antiqua"/>
          <w:szCs w:val="24"/>
          <w:vertAlign w:val="superscript"/>
          <w:lang w:val="en-US"/>
        </w:rPr>
        <w:t>]</w:t>
      </w:r>
      <w:bookmarkEnd w:id="346"/>
      <w:r w:rsidRPr="003769FB">
        <w:rPr>
          <w:rFonts w:ascii="Book Antiqua" w:hAnsi="Book Antiqua"/>
          <w:szCs w:val="24"/>
          <w:lang w:val="en-US"/>
        </w:rPr>
        <w:fldChar w:fldCharType="end"/>
      </w:r>
      <w:r w:rsidRPr="003769FB">
        <w:rPr>
          <w:rFonts w:ascii="Book Antiqua" w:hAnsi="Book Antiqua"/>
          <w:szCs w:val="24"/>
          <w:lang w:val="en-US"/>
        </w:rPr>
        <w:t>, whereas sulfotransferases catalyze the transformation to su</w:t>
      </w:r>
      <w:r w:rsidR="00783257" w:rsidRPr="003769FB">
        <w:rPr>
          <w:rFonts w:ascii="Book Antiqua" w:hAnsi="Book Antiqua"/>
          <w:szCs w:val="24"/>
          <w:lang w:val="en-US"/>
        </w:rPr>
        <w:t>l</w:t>
      </w:r>
      <w:r w:rsidRPr="003769FB">
        <w:rPr>
          <w:rFonts w:ascii="Book Antiqua" w:hAnsi="Book Antiqua"/>
          <w:szCs w:val="24"/>
          <w:lang w:val="en-US"/>
        </w:rPr>
        <w:t xml:space="preserve">fate conjugates. Interestingly, the different vitamin E forms have no effect on the expression of phase II enzymes, as </w:t>
      </w:r>
      <w:r w:rsidRPr="003769FB">
        <w:rPr>
          <w:rFonts w:ascii="Book Antiqua" w:hAnsi="Book Antiqua"/>
          <w:i/>
          <w:szCs w:val="24"/>
          <w:lang w:val="en-US"/>
        </w:rPr>
        <w:t xml:space="preserve">in vitro </w:t>
      </w:r>
      <w:r w:rsidRPr="003769FB">
        <w:rPr>
          <w:rFonts w:ascii="Book Antiqua" w:hAnsi="Book Antiqua"/>
          <w:szCs w:val="24"/>
          <w:lang w:val="en-US"/>
        </w:rPr>
        <w:t xml:space="preserve">none of the eight vitamin E forms </w:t>
      </w:r>
      <w:r w:rsidR="00783257" w:rsidRPr="003769FB">
        <w:rPr>
          <w:rFonts w:ascii="Book Antiqua" w:hAnsi="Book Antiqua"/>
          <w:szCs w:val="24"/>
          <w:lang w:val="en-US"/>
        </w:rPr>
        <w:t xml:space="preserve">showed an </w:t>
      </w:r>
      <w:r w:rsidRPr="003769FB">
        <w:rPr>
          <w:rFonts w:ascii="Book Antiqua" w:hAnsi="Book Antiqua"/>
          <w:szCs w:val="24"/>
          <w:lang w:val="en-US"/>
        </w:rPr>
        <w:t>altered expression of UGT1A1 mRNA in human primary hepatocyte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0f6374e2-9010-44bb-bd1f-296e744fadcb PFBsYWNlaG9sZGVyPg0KICA8QWRkSW5WZXJzaW9uPjQuNC4wLjI4PC9BZGRJblZlcnNpb24+DQogIDxJZD4wZjYzNzRlMi05MDEwLTQ0YmItYmQxZi0yOTZlNzQ0ZmFkY2I8L0lkPg0KICA8RW50cmllcz4NCiAgICA8RW50cnk+DQogICAgICA8SWQ+NGM5NTBlNDMtM2ViMy00MDA5LThhNjQtYjFmOWUxNzkyNmQ5PC9JZD4NCiAgICAgIDxSZWZlcmVuY2VJZD43NzVlNmE5MS04MzFhLTQ2NTUtYjI3Mi1jZWY1MzUzN2U3Mzg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ODFdPC9UZXh0Pg0KICAgIDwvVGV4dFVuaXQ+DQogIDwvVGV4dFVuaXRzPg0KPC9QbGFjZWhvbGRlcj4=</w:instrText>
      </w:r>
      <w:r w:rsidRPr="003769FB">
        <w:rPr>
          <w:rFonts w:ascii="Book Antiqua" w:hAnsi="Book Antiqua"/>
          <w:szCs w:val="24"/>
          <w:lang w:val="en-US"/>
        </w:rPr>
        <w:fldChar w:fldCharType="separate"/>
      </w:r>
      <w:bookmarkStart w:id="347" w:name="_CTVP0010f6374e2901044bbbd1f296e744fadcb"/>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80</w:t>
      </w:r>
      <w:r w:rsidR="00CC6BF1" w:rsidRPr="003769FB">
        <w:rPr>
          <w:rFonts w:ascii="Book Antiqua" w:hAnsi="Book Antiqua"/>
          <w:szCs w:val="24"/>
          <w:vertAlign w:val="superscript"/>
          <w:lang w:val="en-US"/>
        </w:rPr>
        <w:t>]</w:t>
      </w:r>
      <w:bookmarkEnd w:id="347"/>
      <w:r w:rsidRPr="003769FB">
        <w:rPr>
          <w:rFonts w:ascii="Book Antiqua" w:hAnsi="Book Antiqua"/>
          <w:szCs w:val="24"/>
          <w:lang w:val="en-US"/>
        </w:rPr>
        <w:fldChar w:fldCharType="end"/>
      </w:r>
      <w:r w:rsidRPr="003769FB">
        <w:rPr>
          <w:rFonts w:ascii="Book Antiqua" w:hAnsi="Book Antiqua"/>
          <w:szCs w:val="24"/>
          <w:lang w:val="en-US"/>
        </w:rPr>
        <w:t>. Furthermore, the major</w:t>
      </w:r>
      <w:r w:rsidR="00BA4494" w:rsidRPr="003769FB">
        <w:rPr>
          <w:rFonts w:ascii="Book Antiqua" w:hAnsi="Book Antiqua"/>
          <w:szCs w:val="24"/>
          <w:lang w:val="en-US"/>
        </w:rPr>
        <w:t>ity of</w:t>
      </w:r>
      <w:r w:rsidRPr="003769FB">
        <w:rPr>
          <w:rFonts w:ascii="Book Antiqua" w:hAnsi="Book Antiqua"/>
          <w:szCs w:val="24"/>
          <w:lang w:val="en-US"/>
        </w:rPr>
        <w:t xml:space="preserve"> UGT isoforms were not regulated in mice fed α-TOH deficient or enriched diet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5a542dcd-657d-4118-b450-7c2fb76b9487 PFBsYWNlaG9sZGVyPg0KICA8QWRkSW5WZXJzaW9uPjQuNC4wLjI4PC9BZGRJblZlcnNpb24+DQogIDxJZD41YTU0MmRjZC02NTdkLTQxMTgtYjQ1MC03YzJmYjc2Yjk0ODc8L0lkPg0KICA8RW50cmllcz4NCiAgICA8RW50cnk+DQogICAgICA8SWQ+ZTRjZGJhMWQtZjVkZi00NGZiLWJiYjYtNzdiYjhmYzNjNTliPC9JZD4NCiAgICAgIDxSZWZlcmVuY2VJZD5hZjE1MGMzNy1hOWVjLTQ5OGYtOTEwOS01Njk4NmQxM2QxMz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zFdPC9UZXh0Pg0KICAgIDwvVGV4dFVuaXQ+DQogIDwvVGV4dFVuaXRzPg0KPC9QbGFjZWhvbGRlcj4=</w:instrText>
      </w:r>
      <w:r w:rsidRPr="003769FB">
        <w:rPr>
          <w:rFonts w:ascii="Book Antiqua" w:hAnsi="Book Antiqua"/>
          <w:szCs w:val="24"/>
          <w:lang w:val="en-US"/>
        </w:rPr>
        <w:fldChar w:fldCharType="separate"/>
      </w:r>
      <w:bookmarkStart w:id="348" w:name="_CTVP0015a542dcd657d4118b4507c2fb76b9487"/>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70</w:t>
      </w:r>
      <w:r w:rsidR="00CC6BF1" w:rsidRPr="003769FB">
        <w:rPr>
          <w:rFonts w:ascii="Book Antiqua" w:hAnsi="Book Antiqua"/>
          <w:szCs w:val="24"/>
          <w:vertAlign w:val="superscript"/>
          <w:lang w:val="en-US"/>
        </w:rPr>
        <w:t>]</w:t>
      </w:r>
      <w:bookmarkEnd w:id="348"/>
      <w:r w:rsidRPr="003769FB">
        <w:rPr>
          <w:rFonts w:ascii="Book Antiqua" w:hAnsi="Book Antiqua"/>
          <w:szCs w:val="24"/>
          <w:lang w:val="en-US"/>
        </w:rPr>
        <w:fldChar w:fldCharType="end"/>
      </w:r>
      <w:r w:rsidRPr="003769FB">
        <w:rPr>
          <w:rFonts w:ascii="Book Antiqua" w:hAnsi="Book Antiqua"/>
          <w:szCs w:val="24"/>
          <w:lang w:val="en-US"/>
        </w:rPr>
        <w:t>, and hepatic UGT activity was not influenced by feeding rats daily with 200 mg/kg body weight α-TOH for two weeks. It is of note that expression of UGT1A1 mRNA was in</w:t>
      </w:r>
      <w:r w:rsidR="00BA4494" w:rsidRPr="003769FB">
        <w:rPr>
          <w:rFonts w:ascii="Book Antiqua" w:hAnsi="Book Antiqua"/>
          <w:szCs w:val="24"/>
          <w:lang w:val="en-US"/>
        </w:rPr>
        <w:t>creased</w:t>
      </w:r>
      <w:r w:rsidRPr="003769FB">
        <w:rPr>
          <w:rFonts w:ascii="Book Antiqua" w:hAnsi="Book Antiqua"/>
          <w:szCs w:val="24"/>
          <w:lang w:val="en-US"/>
        </w:rPr>
        <w:t xml:space="preserve"> 1.7-fold after treatment of wild-type mice with </w:t>
      </w:r>
      <w:r w:rsidR="00132885" w:rsidRPr="003769FB">
        <w:rPr>
          <w:rFonts w:ascii="Book Antiqua" w:hAnsi="Book Antiqua"/>
          <w:szCs w:val="24"/>
          <w:lang w:val="en-US"/>
        </w:rPr>
        <w:t xml:space="preserve">the PXR agonist </w:t>
      </w:r>
      <w:r w:rsidRPr="003769FB">
        <w:rPr>
          <w:rFonts w:ascii="Book Antiqua" w:hAnsi="Book Antiqua"/>
          <w:szCs w:val="24"/>
          <w:lang w:val="en-US"/>
        </w:rPr>
        <w:t xml:space="preserve">pregnenolone 16α-carbonitrile compared to </w:t>
      </w:r>
      <w:r w:rsidR="00132885" w:rsidRPr="003769FB">
        <w:rPr>
          <w:rFonts w:ascii="Book Antiqua" w:hAnsi="Book Antiqua"/>
          <w:szCs w:val="24"/>
          <w:lang w:val="en-US"/>
        </w:rPr>
        <w:t xml:space="preserve">untreated </w:t>
      </w:r>
      <w:r w:rsidRPr="003769FB">
        <w:rPr>
          <w:rFonts w:ascii="Book Antiqua" w:hAnsi="Book Antiqua"/>
          <w:szCs w:val="24"/>
          <w:lang w:val="en-US"/>
        </w:rPr>
        <w:t>control mice</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d60aa212-16a6-4a5f-9685-9fa64862bf49 PFBsYWNlaG9sZGVyPg0KICA8QWRkSW5WZXJzaW9uPjQuNC4wLjI4PC9BZGRJblZlcnNpb24+DQogIDxJZD5kNjBhYTIxMi0xNmE2LTRhNWYtOTY4NS05ZmE2NDg2MmJmNDk8L0lkPg0KICA8RW50cmllcz4NCiAgICA8RW50cnk+DQogICAgICA8SWQ+YzUxMDhlNWItMDA2OC00YTk4LTg1NzAtNDY2ZGZmZjRjYzAxPC9JZD4NCiAgICAgIDxSZWZlcmVuY2VJZD5mYTNmZTRhOC0wMjkyLTQ2OGMtOGYwZi1hMjQwNjk1MmE0NGM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TddPC9UZXh0Pg0KICAgIDwvVGV4dFVuaXQ+DQogIDwvVGV4dFVuaXRzPg0KPC9QbGFjZWhvbGRlcj4=</w:instrText>
      </w:r>
      <w:r w:rsidRPr="003769FB">
        <w:rPr>
          <w:rFonts w:ascii="Book Antiqua" w:hAnsi="Book Antiqua"/>
          <w:szCs w:val="24"/>
          <w:lang w:val="en-US"/>
        </w:rPr>
        <w:fldChar w:fldCharType="separate"/>
      </w:r>
      <w:bookmarkStart w:id="349" w:name="_CTVP001d60aa21216a64a5f96859fa64862bf49"/>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56</w:t>
      </w:r>
      <w:r w:rsidR="00CC6BF1" w:rsidRPr="003769FB">
        <w:rPr>
          <w:rFonts w:ascii="Book Antiqua" w:hAnsi="Book Antiqua"/>
          <w:szCs w:val="24"/>
          <w:vertAlign w:val="superscript"/>
          <w:lang w:val="en-US"/>
        </w:rPr>
        <w:t>]</w:t>
      </w:r>
      <w:bookmarkEnd w:id="349"/>
      <w:r w:rsidRPr="003769FB">
        <w:rPr>
          <w:rFonts w:ascii="Book Antiqua" w:hAnsi="Book Antiqua"/>
          <w:szCs w:val="24"/>
          <w:lang w:val="en-US"/>
        </w:rPr>
        <w:fldChar w:fldCharType="end"/>
      </w:r>
      <w:r w:rsidR="00132885" w:rsidRPr="003769FB">
        <w:rPr>
          <w:rFonts w:ascii="Book Antiqua" w:hAnsi="Book Antiqua"/>
          <w:szCs w:val="24"/>
          <w:lang w:val="en-US"/>
        </w:rPr>
        <w:t>. As UGTs are regulated via PXR</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3363a04e-3630-49e2-a8da-37c3aea209e5 PFBsYWNlaG9sZGVyPg0KICA8QWRkSW5WZXJzaW9uPjQuNC4wLjI4PC9BZGRJblZlcnNpb24+DQogIDxJZD4zMzYzYTA0ZS0zNjMwLTQ5ZTItYThkYS0zN2MzYWVhMjA5ZTU8L0lkPg0KICA8RW50cmllcz4NCiAgICA8RW50cnk+DQogICAgICA8SWQ+ZDA2M2NkMjMtOGQxNy00NmExLWIyMDAtNDBiZjhkOThmYmE0PC9JZD4NCiAgICAgIDxSZWZlcmVuY2VJZD4xNTU2OGExNC02ZTQ3LTQyZjEtODcxOS01ZTlmNTRiMmUzMTk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4MiwxODNdPC9UZXh0Pg0KICAgIDwvVGV4dFVuaXQ+DQogIDwvVGV4dFVuaXRzPg0KPC9QbGFjZWhvbGRlcj4=</w:instrText>
      </w:r>
      <w:r w:rsidRPr="003769FB">
        <w:rPr>
          <w:rFonts w:ascii="Book Antiqua" w:hAnsi="Book Antiqua"/>
          <w:szCs w:val="24"/>
          <w:lang w:val="en-US"/>
        </w:rPr>
        <w:fldChar w:fldCharType="separate"/>
      </w:r>
      <w:bookmarkStart w:id="350" w:name="_CTVP0013363a04e363049e2a8da37c3aea209e5"/>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81</w:t>
      </w:r>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82</w:t>
      </w:r>
      <w:r w:rsidR="00CC6BF1" w:rsidRPr="003769FB">
        <w:rPr>
          <w:rFonts w:ascii="Book Antiqua" w:hAnsi="Book Antiqua"/>
          <w:szCs w:val="24"/>
          <w:vertAlign w:val="superscript"/>
          <w:lang w:val="en-US"/>
        </w:rPr>
        <w:t>]</w:t>
      </w:r>
      <w:bookmarkEnd w:id="350"/>
      <w:r w:rsidRPr="003769FB">
        <w:rPr>
          <w:rFonts w:ascii="Book Antiqua" w:hAnsi="Book Antiqua"/>
          <w:szCs w:val="24"/>
          <w:lang w:val="en-US"/>
        </w:rPr>
        <w:fldChar w:fldCharType="end"/>
      </w:r>
      <w:r w:rsidRPr="003769FB">
        <w:rPr>
          <w:rFonts w:ascii="Book Antiqua" w:hAnsi="Book Antiqua"/>
          <w:szCs w:val="24"/>
          <w:lang w:val="en-US"/>
        </w:rPr>
        <w:t>, the effect of pregnenolone 16α-carbonitrile is in line with the latter finding, while the lack of UGT activation by α-TOH was unexpected. In a comparative screening of 14 members of the SULT enzyme family, Hashiguchi</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605fc5e3-4bb6-47e9-bcfd-6a75e733b323 PFBsYWNlaG9sZGVyPg0KICA8QWRkSW5WZXJzaW9uPjQuNC4wLjI4PC9BZGRJblZlcnNpb24+DQogIDxJZD42MDVmYzVlMy00YmI2LTQ3ZTktYmNmZC02YTc1ZTczM2IzMjM8L0lkPg0KICA8RW50cmllcz4NCiAgICA8RW50cnk+DQogICAgICA8SWQ+NjgzOTcwNzYtMjNiZS00MGM2LTg3Y2UtN2M0N2FhZjhmM2JmPC9JZD4NCiAgICAgIDxSZWZlcmVuY2VJZD45MmM0ZjNhMy1kYzc3LTQ0NTAtYWY0NC01OTZlZGQwMzY0MTg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zZdPC9UZXh0Pg0KICAgIDwvVGV4dFVuaXQ+DQogIDwvVGV4dFVuaXRzPg0KPC9QbGFjZWhvbGRlcj4=</w:instrText>
      </w:r>
      <w:r w:rsidRPr="003769FB">
        <w:rPr>
          <w:rFonts w:ascii="Book Antiqua" w:hAnsi="Book Antiqua"/>
          <w:szCs w:val="24"/>
          <w:lang w:val="en-US"/>
        </w:rPr>
        <w:fldChar w:fldCharType="separate"/>
      </w:r>
      <w:bookmarkStart w:id="351" w:name="_CTVP001605fc5e34bb647e9bcfd6a75e733b323"/>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75</w:t>
      </w:r>
      <w:r w:rsidR="00CC6BF1" w:rsidRPr="003769FB">
        <w:rPr>
          <w:rFonts w:ascii="Book Antiqua" w:hAnsi="Book Antiqua"/>
          <w:szCs w:val="24"/>
          <w:vertAlign w:val="superscript"/>
          <w:lang w:val="en-US"/>
        </w:rPr>
        <w:t>]</w:t>
      </w:r>
      <w:bookmarkEnd w:id="351"/>
      <w:r w:rsidRPr="003769FB">
        <w:rPr>
          <w:rFonts w:ascii="Book Antiqua" w:hAnsi="Book Antiqua"/>
          <w:szCs w:val="24"/>
          <w:lang w:val="en-US"/>
        </w:rPr>
        <w:fldChar w:fldCharType="end"/>
      </w:r>
      <w:r w:rsidRPr="003769FB">
        <w:rPr>
          <w:rFonts w:ascii="Book Antiqua" w:hAnsi="Book Antiqua"/>
          <w:szCs w:val="24"/>
          <w:lang w:val="en-US"/>
        </w:rPr>
        <w:t xml:space="preserve"> found evidence for the involvement of SULT1 enzymes in vitamin E metabolism. </w:t>
      </w:r>
      <w:r w:rsidR="00BA1818" w:rsidRPr="003769FB">
        <w:rPr>
          <w:rFonts w:ascii="Book Antiqua" w:hAnsi="Book Antiqua"/>
          <w:szCs w:val="24"/>
          <w:lang w:val="en-US"/>
        </w:rPr>
        <w:t xml:space="preserve">Sulfotransferase 1 </w:t>
      </w:r>
      <w:r w:rsidRPr="003769FB">
        <w:rPr>
          <w:rFonts w:ascii="Book Antiqua" w:hAnsi="Book Antiqua"/>
          <w:szCs w:val="24"/>
          <w:lang w:val="en-US"/>
        </w:rPr>
        <w:t xml:space="preserve">showed </w:t>
      </w:r>
      <w:r w:rsidR="00BA4494" w:rsidRPr="003769FB">
        <w:rPr>
          <w:rFonts w:ascii="Book Antiqua" w:hAnsi="Book Antiqua"/>
          <w:szCs w:val="24"/>
          <w:lang w:val="en-US"/>
        </w:rPr>
        <w:t xml:space="preserve">a stronger </w:t>
      </w:r>
      <w:r w:rsidRPr="003769FB">
        <w:rPr>
          <w:rFonts w:ascii="Book Antiqua" w:hAnsi="Book Antiqua"/>
          <w:szCs w:val="24"/>
          <w:lang w:val="en-US"/>
        </w:rPr>
        <w:t>preference for γ-TOH than for α-TOH and for γ-CEHC over all other CEHCs. Contradictory results were obtained in mice</w:t>
      </w:r>
      <w:r w:rsidRPr="003769FB">
        <w:rPr>
          <w:rFonts w:ascii="Book Antiqua" w:hAnsi="Book Antiqua"/>
          <w:i/>
          <w:szCs w:val="24"/>
          <w:lang w:val="en-US"/>
        </w:rPr>
        <w:t xml:space="preserve"> </w:t>
      </w:r>
      <w:r w:rsidRPr="003769FB">
        <w:rPr>
          <w:rFonts w:ascii="Book Antiqua" w:hAnsi="Book Antiqua"/>
          <w:szCs w:val="24"/>
          <w:lang w:val="en-US"/>
        </w:rPr>
        <w:t>where</w:t>
      </w:r>
      <w:r w:rsidRPr="003769FB">
        <w:rPr>
          <w:rFonts w:ascii="Book Antiqua" w:hAnsi="Book Antiqua"/>
          <w:i/>
          <w:szCs w:val="24"/>
          <w:lang w:val="en-US"/>
        </w:rPr>
        <w:t xml:space="preserve"> </w:t>
      </w:r>
      <w:r w:rsidRPr="003769FB">
        <w:rPr>
          <w:rFonts w:ascii="Book Antiqua" w:hAnsi="Book Antiqua"/>
          <w:szCs w:val="24"/>
          <w:lang w:val="en-US"/>
        </w:rPr>
        <w:t xml:space="preserve">expression of </w:t>
      </w:r>
      <w:r w:rsidRPr="003769FB">
        <w:rPr>
          <w:rFonts w:ascii="Book Antiqua" w:eastAsia="Calibri" w:hAnsi="Book Antiqua" w:cs="Times New Roman"/>
          <w:szCs w:val="24"/>
          <w:lang w:val="en-US"/>
        </w:rPr>
        <w:t>Sult2a mRNA was in</w:t>
      </w:r>
      <w:r w:rsidR="00BA4494" w:rsidRPr="003769FB">
        <w:rPr>
          <w:rFonts w:ascii="Book Antiqua" w:eastAsia="Calibri" w:hAnsi="Book Antiqua" w:cs="Times New Roman"/>
          <w:szCs w:val="24"/>
          <w:lang w:val="en-US"/>
        </w:rPr>
        <w:t>creased</w:t>
      </w:r>
      <w:r w:rsidRPr="003769FB">
        <w:rPr>
          <w:rFonts w:ascii="Book Antiqua" w:eastAsia="Calibri" w:hAnsi="Book Antiqua" w:cs="Times New Roman"/>
          <w:szCs w:val="24"/>
          <w:lang w:val="en-US"/>
        </w:rPr>
        <w:t xml:space="preserve"> 10.8-fold by α-TOH compared to </w:t>
      </w:r>
      <w:r w:rsidR="00783257" w:rsidRPr="003769FB">
        <w:rPr>
          <w:rFonts w:ascii="Book Antiqua" w:eastAsia="Calibri" w:hAnsi="Book Antiqua" w:cs="Times New Roman"/>
          <w:szCs w:val="24"/>
          <w:lang w:val="en-US"/>
        </w:rPr>
        <w:t xml:space="preserve">the </w:t>
      </w:r>
      <w:r w:rsidRPr="003769FB">
        <w:rPr>
          <w:rFonts w:ascii="Book Antiqua" w:eastAsia="Calibri" w:hAnsi="Book Antiqua" w:cs="Times New Roman"/>
          <w:szCs w:val="24"/>
          <w:lang w:val="en-US"/>
        </w:rPr>
        <w:t>control mice</w:t>
      </w:r>
      <w:r w:rsidRPr="003769FB">
        <w:rPr>
          <w:rFonts w:ascii="Book Antiqua" w:eastAsia="Calibri" w:hAnsi="Book Antiqua" w:cs="Times New Roman"/>
          <w:szCs w:val="24"/>
          <w:lang w:val="en-US"/>
        </w:rPr>
        <w:fldChar w:fldCharType="begin"/>
      </w:r>
      <w:r w:rsidR="00CC6BF1" w:rsidRPr="003769FB">
        <w:rPr>
          <w:rFonts w:ascii="Book Antiqua" w:eastAsia="Calibri" w:hAnsi="Book Antiqua" w:cs="Times New Roman"/>
          <w:szCs w:val="24"/>
          <w:lang w:val="en-US"/>
        </w:rPr>
        <w:instrText>ADDIN CITAVI.PLACEHOLDER 1e1a3f3d-e1bf-4d67-b556-9a36680be2c8 PFBsYWNlaG9sZGVyPg0KICA8QWRkSW5WZXJzaW9uPjQuNC4wLjI4PC9BZGRJblZlcnNpb24+DQogIDxJZD4xZTFhM2YzZC1lMWJmLTRkNjctYjU1Ni05YTM2NjgwYmUyYzg8L0lkPg0KICA8RW50cmllcz4NCiAgICA8RW50cnk+DQogICAgICA8SWQ+MjlmMzk4ZTMtYzYyZS00YzE1LWE4MjMtMDkzZDU5YTUzNmQ5PC9JZD4NCiAgICAgIDxSZWZlcmVuY2VJZD43ODljM2RiNS1kMDdlLTRlMjUtOTI4Zi0zOTdlZDk3ZGMwMT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ODRdPC9UZXh0Pg0KICAgIDwvVGV4dFVuaXQ+DQogIDwvVGV4dFVuaXRzPg0KPC9QbGFjZWhvbGRlcj4=</w:instrText>
      </w:r>
      <w:r w:rsidRPr="003769FB">
        <w:rPr>
          <w:rFonts w:ascii="Book Antiqua" w:eastAsia="Calibri" w:hAnsi="Book Antiqua" w:cs="Times New Roman"/>
          <w:szCs w:val="24"/>
          <w:lang w:val="en-US"/>
        </w:rPr>
        <w:fldChar w:fldCharType="separate"/>
      </w:r>
      <w:bookmarkStart w:id="352" w:name="_CTVP0011e1a3f3de1bf4d67b5569a36680be2c8"/>
      <w:r w:rsidR="00CC6BF1" w:rsidRPr="003769FB">
        <w:rPr>
          <w:rFonts w:ascii="Book Antiqua" w:eastAsia="Calibri" w:hAnsi="Book Antiqua" w:cs="Times New Roman"/>
          <w:szCs w:val="24"/>
          <w:vertAlign w:val="superscript"/>
          <w:lang w:val="en-US"/>
        </w:rPr>
        <w:t>[</w:t>
      </w:r>
      <w:r w:rsidR="000E37C7" w:rsidRPr="003769FB">
        <w:rPr>
          <w:rFonts w:ascii="Book Antiqua" w:hAnsi="Book Antiqua" w:cs="Times New Roman" w:hint="eastAsia"/>
          <w:szCs w:val="24"/>
          <w:vertAlign w:val="superscript"/>
          <w:lang w:val="en-US" w:eastAsia="zh-CN"/>
        </w:rPr>
        <w:t>183</w:t>
      </w:r>
      <w:r w:rsidR="00CC6BF1" w:rsidRPr="003769FB">
        <w:rPr>
          <w:rFonts w:ascii="Book Antiqua" w:eastAsia="Calibri" w:hAnsi="Book Antiqua" w:cs="Times New Roman"/>
          <w:szCs w:val="24"/>
          <w:vertAlign w:val="superscript"/>
          <w:lang w:val="en-US"/>
        </w:rPr>
        <w:t>]</w:t>
      </w:r>
      <w:bookmarkEnd w:id="352"/>
      <w:r w:rsidRPr="003769FB">
        <w:rPr>
          <w:rFonts w:ascii="Book Antiqua" w:eastAsia="Calibri" w:hAnsi="Book Antiqua" w:cs="Times New Roman"/>
          <w:szCs w:val="24"/>
          <w:lang w:val="en-US"/>
        </w:rPr>
        <w:fldChar w:fldCharType="end"/>
      </w:r>
      <w:r w:rsidRPr="003769FB">
        <w:rPr>
          <w:rFonts w:ascii="Book Antiqua" w:eastAsia="Calibri" w:hAnsi="Book Antiqua" w:cs="Times New Roman"/>
          <w:szCs w:val="24"/>
          <w:lang w:val="en-US"/>
        </w:rPr>
        <w:t>. Mustacich</w:t>
      </w:r>
      <w:r w:rsidR="00C17A77" w:rsidRPr="003769FB">
        <w:rPr>
          <w:rFonts w:ascii="Book Antiqua" w:eastAsia="Calibri" w:hAnsi="Book Antiqua" w:cs="Times New Roman"/>
          <w:i/>
          <w:szCs w:val="24"/>
          <w:lang w:val="en-US"/>
        </w:rPr>
        <w:t xml:space="preserve"> et al</w:t>
      </w:r>
      <w:r w:rsidRPr="003769FB">
        <w:rPr>
          <w:rFonts w:ascii="Book Antiqua" w:eastAsia="Calibri" w:hAnsi="Book Antiqua" w:cs="Times New Roman"/>
          <w:szCs w:val="24"/>
          <w:lang w:val="en-US"/>
        </w:rPr>
        <w:fldChar w:fldCharType="begin"/>
      </w:r>
      <w:r w:rsidR="00CC6BF1" w:rsidRPr="003769FB">
        <w:rPr>
          <w:rFonts w:ascii="Book Antiqua" w:eastAsia="Calibri" w:hAnsi="Book Antiqua" w:cs="Times New Roman"/>
          <w:szCs w:val="24"/>
          <w:lang w:val="en-US"/>
        </w:rPr>
        <w:instrText>ADDIN CITAVI.PLACEHOLDER 3d30573a-e201-4663-827e-4c9085d04d3b PFBsYWNlaG9sZGVyPg0KICA8QWRkSW5WZXJzaW9uPjQuNC4wLjI4PC9BZGRJblZlcnNpb24+DQogIDxJZD4zZDMwNTczYS1lMjAxLTQ2NjMtODI3ZS00YzkwODVkMDRkM2I8L0lkPg0KICA8RW50cmllcz4NCiAgICA8RW50cnk+DQogICAgICA8SWQ+NmJmNGIwOTMtMTc0MS00NDk1LTlmZjUtZDFhYWVhMTQ5M2E0PC9JZD4NCiAgICAgIDxSZWZlcmVuY2VJZD41OThmMWJiMi0wM2M3LTRhOGMtYjliOC01NmMzMDBkYWE2Z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zOV08L1RleHQ+DQogICAgPC9UZXh0VW5pdD4NCiAgPC9UZXh0VW5pdHM+DQo8L1BsYWNlaG9sZGVyPg==</w:instrText>
      </w:r>
      <w:r w:rsidRPr="003769FB">
        <w:rPr>
          <w:rFonts w:ascii="Book Antiqua" w:eastAsia="Calibri" w:hAnsi="Book Antiqua" w:cs="Times New Roman"/>
          <w:szCs w:val="24"/>
          <w:lang w:val="en-US"/>
        </w:rPr>
        <w:fldChar w:fldCharType="separate"/>
      </w:r>
      <w:bookmarkStart w:id="353" w:name="_CTVP0013d30573ae2014663827e4c9085d04d3b"/>
      <w:r w:rsidR="00CC6BF1" w:rsidRPr="003769FB">
        <w:rPr>
          <w:rFonts w:ascii="Book Antiqua" w:eastAsia="Calibri" w:hAnsi="Book Antiqua" w:cs="Times New Roman"/>
          <w:szCs w:val="24"/>
          <w:vertAlign w:val="superscript"/>
          <w:lang w:val="en-US"/>
        </w:rPr>
        <w:t>[</w:t>
      </w:r>
      <w:r w:rsidR="000E37C7" w:rsidRPr="003769FB">
        <w:rPr>
          <w:rFonts w:ascii="Book Antiqua" w:hAnsi="Book Antiqua" w:cs="Times New Roman" w:hint="eastAsia"/>
          <w:szCs w:val="24"/>
          <w:vertAlign w:val="superscript"/>
          <w:lang w:val="en-US" w:eastAsia="zh-CN"/>
        </w:rPr>
        <w:t>138</w:t>
      </w:r>
      <w:r w:rsidR="00CC6BF1" w:rsidRPr="003769FB">
        <w:rPr>
          <w:rFonts w:ascii="Book Antiqua" w:eastAsia="Calibri" w:hAnsi="Book Antiqua" w:cs="Times New Roman"/>
          <w:szCs w:val="24"/>
          <w:vertAlign w:val="superscript"/>
          <w:lang w:val="en-US"/>
        </w:rPr>
        <w:t>]</w:t>
      </w:r>
      <w:bookmarkEnd w:id="353"/>
      <w:r w:rsidRPr="003769FB">
        <w:rPr>
          <w:rFonts w:ascii="Book Antiqua" w:eastAsia="Calibri" w:hAnsi="Book Antiqua" w:cs="Times New Roman"/>
          <w:szCs w:val="24"/>
          <w:lang w:val="en-US"/>
        </w:rPr>
        <w:fldChar w:fldCharType="end"/>
      </w:r>
      <w:r w:rsidRPr="003769FB">
        <w:rPr>
          <w:rFonts w:ascii="Book Antiqua" w:eastAsia="Calibri" w:hAnsi="Book Antiqua" w:cs="Times New Roman"/>
          <w:szCs w:val="24"/>
          <w:lang w:val="en-US"/>
        </w:rPr>
        <w:t xml:space="preserve"> noted that the presence of sulfated metabolites is </w:t>
      </w:r>
      <w:r w:rsidR="00783257" w:rsidRPr="003769FB">
        <w:rPr>
          <w:rFonts w:ascii="Book Antiqua" w:eastAsia="Calibri" w:hAnsi="Book Antiqua" w:cs="Times New Roman"/>
          <w:szCs w:val="24"/>
          <w:lang w:val="en-US"/>
        </w:rPr>
        <w:t>difficult to clarify</w:t>
      </w:r>
      <w:r w:rsidRPr="003769FB">
        <w:rPr>
          <w:rFonts w:ascii="Book Antiqua" w:eastAsia="Calibri" w:hAnsi="Book Antiqua" w:cs="Times New Roman"/>
          <w:szCs w:val="24"/>
          <w:lang w:val="en-US"/>
        </w:rPr>
        <w:t xml:space="preserve"> with respect to the exclusive peroxisomal degradation of vitamin E and the cytosolic localization of phase II enzymes. However, when metabolites are generated in peroxisomes and mitochondria, they </w:t>
      </w:r>
      <w:r w:rsidR="00783257" w:rsidRPr="003769FB">
        <w:rPr>
          <w:rFonts w:ascii="Book Antiqua" w:eastAsia="Calibri" w:hAnsi="Book Antiqua" w:cs="Times New Roman"/>
          <w:szCs w:val="24"/>
          <w:lang w:val="en-US"/>
        </w:rPr>
        <w:t xml:space="preserve">must </w:t>
      </w:r>
      <w:r w:rsidRPr="003769FB">
        <w:rPr>
          <w:rFonts w:ascii="Book Antiqua" w:eastAsia="Calibri" w:hAnsi="Book Antiqua" w:cs="Times New Roman"/>
          <w:szCs w:val="24"/>
          <w:lang w:val="en-US"/>
        </w:rPr>
        <w:t>be transported through the cytoplasm and can be subjected as substrates to the cytosolic SULTs</w:t>
      </w:r>
      <w:r w:rsidRPr="003769FB">
        <w:rPr>
          <w:rFonts w:ascii="Book Antiqua" w:eastAsia="Calibri" w:hAnsi="Book Antiqua" w:cs="Times New Roman"/>
          <w:szCs w:val="24"/>
          <w:lang w:val="en-US"/>
        </w:rPr>
        <w:fldChar w:fldCharType="begin"/>
      </w:r>
      <w:r w:rsidR="00CC6BF1" w:rsidRPr="003769FB">
        <w:rPr>
          <w:rFonts w:ascii="Book Antiqua" w:eastAsia="Calibri" w:hAnsi="Book Antiqua" w:cs="Times New Roman"/>
          <w:szCs w:val="24"/>
          <w:lang w:val="en-US"/>
        </w:rPr>
        <w:instrText>ADDIN CITAVI.PLACEHOLDER f84b751c-4d6b-4900-b92f-4d2eb720b233 PFBsYWNlaG9sZGVyPg0KICA8QWRkSW5WZXJzaW9uPjQuNC4wLjI4PC9BZGRJblZlcnNpb24+DQogIDxJZD5mODRiNzUxYy00ZDZiLTQ5MDAtYjkyZi00ZDJlYjcyMGIyMzM8L0lkPg0KICA8RW50cmllcz4NCiAgICA8RW50cnk+DQogICAgICA8SWQ+ODdhM2RkNzgtZDBiZS00MjI1LTgyYTEtNmVmMWQwYzBhNzlhPC9JZD4NCiAgICAgIDxSZWZlcmVuY2VJZD41OThmMWJiMi0wM2M3LTRhOGMtYjliOC01NmMzMDBkYWE2Z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zOV08L1RleHQ+DQogICAgPC9UZXh0VW5pdD4NCiAgPC9UZXh0VW5pdHM+DQo8L1BsYWNlaG9sZGVyPg==</w:instrText>
      </w:r>
      <w:r w:rsidRPr="003769FB">
        <w:rPr>
          <w:rFonts w:ascii="Book Antiqua" w:eastAsia="Calibri" w:hAnsi="Book Antiqua" w:cs="Times New Roman"/>
          <w:szCs w:val="24"/>
          <w:lang w:val="en-US"/>
        </w:rPr>
        <w:fldChar w:fldCharType="separate"/>
      </w:r>
      <w:bookmarkStart w:id="354" w:name="_CTVP001f84b751c4d6b4900b92f4d2eb720b233"/>
      <w:r w:rsidR="00CC6BF1" w:rsidRPr="003769FB">
        <w:rPr>
          <w:rFonts w:ascii="Book Antiqua" w:eastAsia="Calibri" w:hAnsi="Book Antiqua" w:cs="Times New Roman"/>
          <w:szCs w:val="24"/>
          <w:vertAlign w:val="superscript"/>
          <w:lang w:val="en-US"/>
        </w:rPr>
        <w:t>[</w:t>
      </w:r>
      <w:r w:rsidR="000E37C7" w:rsidRPr="003769FB">
        <w:rPr>
          <w:rFonts w:ascii="Book Antiqua" w:hAnsi="Book Antiqua" w:cs="Times New Roman" w:hint="eastAsia"/>
          <w:szCs w:val="24"/>
          <w:vertAlign w:val="superscript"/>
          <w:lang w:val="en-US" w:eastAsia="zh-CN"/>
        </w:rPr>
        <w:t>138</w:t>
      </w:r>
      <w:r w:rsidR="00CC6BF1" w:rsidRPr="003769FB">
        <w:rPr>
          <w:rFonts w:ascii="Book Antiqua" w:eastAsia="Calibri" w:hAnsi="Book Antiqua" w:cs="Times New Roman"/>
          <w:szCs w:val="24"/>
          <w:vertAlign w:val="superscript"/>
          <w:lang w:val="en-US"/>
        </w:rPr>
        <w:t>]</w:t>
      </w:r>
      <w:bookmarkEnd w:id="354"/>
      <w:r w:rsidRPr="003769FB">
        <w:rPr>
          <w:rFonts w:ascii="Book Antiqua" w:eastAsia="Calibri" w:hAnsi="Book Antiqua" w:cs="Times New Roman"/>
          <w:szCs w:val="24"/>
          <w:lang w:val="en-US"/>
        </w:rPr>
        <w:fldChar w:fldCharType="end"/>
      </w:r>
      <w:r w:rsidRPr="003769FB">
        <w:rPr>
          <w:rFonts w:ascii="Book Antiqua" w:eastAsia="Calibri" w:hAnsi="Book Antiqua" w:cs="Times New Roman"/>
          <w:szCs w:val="24"/>
          <w:lang w:val="en-US"/>
        </w:rPr>
        <w:t>. Jiang</w:t>
      </w:r>
      <w:r w:rsidR="00C17A77" w:rsidRPr="003769FB">
        <w:rPr>
          <w:rFonts w:ascii="Book Antiqua" w:eastAsia="Calibri" w:hAnsi="Book Antiqua" w:cs="Times New Roman"/>
          <w:i/>
          <w:szCs w:val="24"/>
          <w:lang w:val="en-US"/>
        </w:rPr>
        <w:t xml:space="preserve"> et al</w:t>
      </w:r>
      <w:r w:rsidRPr="003769FB">
        <w:rPr>
          <w:rFonts w:ascii="Book Antiqua" w:eastAsia="Calibri" w:hAnsi="Book Antiqua" w:cs="Times New Roman"/>
          <w:szCs w:val="24"/>
          <w:lang w:val="en-US"/>
        </w:rPr>
        <w:fldChar w:fldCharType="begin"/>
      </w:r>
      <w:r w:rsidR="00CC6BF1" w:rsidRPr="003769FB">
        <w:rPr>
          <w:rFonts w:ascii="Book Antiqua" w:eastAsia="Calibri" w:hAnsi="Book Antiqua" w:cs="Times New Roman"/>
          <w:szCs w:val="24"/>
          <w:lang w:val="en-US"/>
        </w:rPr>
        <w:instrText>ADDIN CITAVI.PLACEHOLDER e90d5a78-9c65-41d0-ac7a-f9f241d1fb36 PFBsYWNlaG9sZGVyPg0KICA8QWRkSW5WZXJzaW9uPjQuNC4wLjI4PC9BZGRJblZlcnNpb24+DQogIDxJZD5lOTBkNWE3OC05YzY1LTQxZDAtYWM3YS1mOWYyNDFkMWZiMzY8L0lkPg0KICA8RW50cmllcz4NCiAgICA8RW50cnk+DQogICAgICA8SWQ+ODEyMjdkZjQtNWZjNS00YzgyLWI5ZTItYzllNzM5MmU3MGNmPC9JZD4NCiAgICAgIDxSZWZlcmVuY2VJZD43ODFmYzUxOS1lMWU5LTRkNTctODBiNC1jNjM1YThjZmI4Ym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0MF08L1RleHQ+DQogICAgPC9UZXh0VW5pdD4NCiAgPC9UZXh0VW5pdHM+DQo8L1BsYWNlaG9sZGVyPg==</w:instrText>
      </w:r>
      <w:r w:rsidRPr="003769FB">
        <w:rPr>
          <w:rFonts w:ascii="Book Antiqua" w:eastAsia="Calibri" w:hAnsi="Book Antiqua" w:cs="Times New Roman"/>
          <w:szCs w:val="24"/>
          <w:lang w:val="en-US"/>
        </w:rPr>
        <w:fldChar w:fldCharType="separate"/>
      </w:r>
      <w:bookmarkStart w:id="355" w:name="_CTVP001e90d5a789c6541d0ac7af9f241d1fb36"/>
      <w:r w:rsidR="00CC6BF1" w:rsidRPr="003769FB">
        <w:rPr>
          <w:rFonts w:ascii="Book Antiqua" w:eastAsia="Calibri" w:hAnsi="Book Antiqua" w:cs="Times New Roman"/>
          <w:szCs w:val="24"/>
          <w:vertAlign w:val="superscript"/>
          <w:lang w:val="en-US"/>
        </w:rPr>
        <w:t>[</w:t>
      </w:r>
      <w:r w:rsidR="000E37C7" w:rsidRPr="003769FB">
        <w:rPr>
          <w:rFonts w:ascii="Book Antiqua" w:hAnsi="Book Antiqua" w:cs="Times New Roman" w:hint="eastAsia"/>
          <w:szCs w:val="24"/>
          <w:vertAlign w:val="superscript"/>
          <w:lang w:val="en-US" w:eastAsia="zh-CN"/>
        </w:rPr>
        <w:t>139</w:t>
      </w:r>
      <w:r w:rsidR="00CC6BF1" w:rsidRPr="003769FB">
        <w:rPr>
          <w:rFonts w:ascii="Book Antiqua" w:eastAsia="Calibri" w:hAnsi="Book Antiqua" w:cs="Times New Roman"/>
          <w:szCs w:val="24"/>
          <w:vertAlign w:val="superscript"/>
          <w:lang w:val="en-US"/>
        </w:rPr>
        <w:t>]</w:t>
      </w:r>
      <w:bookmarkEnd w:id="355"/>
      <w:r w:rsidRPr="003769FB">
        <w:rPr>
          <w:rFonts w:ascii="Book Antiqua" w:eastAsia="Calibri" w:hAnsi="Book Antiqua" w:cs="Times New Roman"/>
          <w:szCs w:val="24"/>
          <w:lang w:val="en-US"/>
        </w:rPr>
        <w:fldChar w:fldCharType="end"/>
      </w:r>
      <w:r w:rsidRPr="003769FB">
        <w:rPr>
          <w:rFonts w:ascii="Book Antiqua" w:eastAsia="Calibri" w:hAnsi="Book Antiqua" w:cs="Times New Roman"/>
          <w:szCs w:val="24"/>
          <w:lang w:val="en-US"/>
        </w:rPr>
        <w:t xml:space="preserve"> noted that sulfated metabolites of vitamin E may not only contribute to detoxification but could </w:t>
      </w:r>
      <w:r w:rsidR="00783257" w:rsidRPr="003769FB">
        <w:rPr>
          <w:rFonts w:ascii="Book Antiqua" w:eastAsia="Calibri" w:hAnsi="Book Antiqua" w:cs="Times New Roman"/>
          <w:szCs w:val="24"/>
          <w:lang w:val="en-US"/>
        </w:rPr>
        <w:t xml:space="preserve">also perform </w:t>
      </w:r>
      <w:r w:rsidRPr="003769FB">
        <w:rPr>
          <w:rFonts w:ascii="Book Antiqua" w:eastAsia="Calibri" w:hAnsi="Book Antiqua" w:cs="Times New Roman"/>
          <w:szCs w:val="24"/>
          <w:lang w:val="en-US"/>
        </w:rPr>
        <w:t xml:space="preserve">regulatory functions. As mentioned before, in humans and mice, the concentration of glucuronides is higher than that of sulfates and a ratio of </w:t>
      </w:r>
      <w:r w:rsidRPr="003769FB">
        <w:rPr>
          <w:rFonts w:ascii="Book Antiqua" w:hAnsi="Book Antiqua"/>
          <w:szCs w:val="24"/>
          <w:lang w:val="en-US"/>
        </w:rPr>
        <w:t>glucuronide:sulfate of approximately 8 was</w:t>
      </w:r>
      <w:r w:rsidRPr="003769FB">
        <w:rPr>
          <w:rFonts w:ascii="Book Antiqua" w:eastAsia="Calibri" w:hAnsi="Book Antiqua" w:cs="Times New Roman"/>
          <w:szCs w:val="24"/>
          <w:lang w:val="en-US"/>
        </w:rPr>
        <w:t xml:space="preserve"> reported by Sharma</w:t>
      </w:r>
      <w:r w:rsidR="00C17A77" w:rsidRPr="003769FB">
        <w:rPr>
          <w:rFonts w:ascii="Book Antiqua" w:eastAsia="Calibri" w:hAnsi="Book Antiqua" w:cs="Times New Roman"/>
          <w:i/>
          <w:szCs w:val="24"/>
          <w:lang w:val="en-US"/>
        </w:rPr>
        <w:t xml:space="preserve"> et al</w:t>
      </w:r>
      <w:r w:rsidRPr="003769FB">
        <w:rPr>
          <w:rFonts w:ascii="Book Antiqua" w:eastAsia="Calibri" w:hAnsi="Book Antiqua" w:cs="Times New Roman"/>
          <w:szCs w:val="24"/>
          <w:lang w:val="en-US"/>
        </w:rPr>
        <w:fldChar w:fldCharType="begin"/>
      </w:r>
      <w:r w:rsidR="00CC6BF1" w:rsidRPr="003769FB">
        <w:rPr>
          <w:rFonts w:ascii="Book Antiqua" w:eastAsia="Calibri" w:hAnsi="Book Antiqua" w:cs="Times New Roman"/>
          <w:szCs w:val="24"/>
          <w:lang w:val="en-US"/>
        </w:rPr>
        <w:instrText>ADDIN CITAVI.PLACEHOLDER 0e23516d-513a-4def-9c53-b7dab5ee789a PFBsYWNlaG9sZGVyPg0KICA8QWRkSW5WZXJzaW9uPjQuNC4wLjI4PC9BZGRJblZlcnNpb24+DQogIDxJZD4wZTIzNTE2ZC01MTNhLTRkZWYtOWM1My1iN2RhYjVlZTc4OWE8L0lkPg0KICA8RW50cmllcz4NCiAgICA8RW50cnk+DQogICAgICA8SWQ+ZThlODM3ZmUtOGFjZC00YmNlLWFlZTQtNWNkMDY5ZWVmZTlhPC9JZD4NCiAgICAgIDxSZWZlcmVuY2VJZD5hY2FlMGIwYy1kZjIyLTQ2MGEtYWNlZi1jMmNhMDkxY2Y3NTc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zNl08L1RleHQ+DQogICAgPC9UZXh0VW5pdD4NCiAgPC9UZXh0VW5pdHM+DQo8L1BsYWNlaG9sZGVyPg==</w:instrText>
      </w:r>
      <w:r w:rsidRPr="003769FB">
        <w:rPr>
          <w:rFonts w:ascii="Book Antiqua" w:eastAsia="Calibri" w:hAnsi="Book Antiqua" w:cs="Times New Roman"/>
          <w:szCs w:val="24"/>
          <w:lang w:val="en-US"/>
        </w:rPr>
        <w:fldChar w:fldCharType="separate"/>
      </w:r>
      <w:bookmarkStart w:id="356" w:name="_CTVP0010e23516d513a4def9c53b7dab5ee789a"/>
      <w:r w:rsidR="00CC6BF1" w:rsidRPr="003769FB">
        <w:rPr>
          <w:rFonts w:ascii="Book Antiqua" w:eastAsia="Calibri" w:hAnsi="Book Antiqua" w:cs="Times New Roman"/>
          <w:szCs w:val="24"/>
          <w:vertAlign w:val="superscript"/>
          <w:lang w:val="en-US"/>
        </w:rPr>
        <w:t>[</w:t>
      </w:r>
      <w:r w:rsidR="000E37C7" w:rsidRPr="003769FB">
        <w:rPr>
          <w:rFonts w:ascii="Book Antiqua" w:hAnsi="Book Antiqua" w:cs="Times New Roman" w:hint="eastAsia"/>
          <w:szCs w:val="24"/>
          <w:vertAlign w:val="superscript"/>
          <w:lang w:val="en-US" w:eastAsia="zh-CN"/>
        </w:rPr>
        <w:t>135</w:t>
      </w:r>
      <w:r w:rsidR="00CC6BF1" w:rsidRPr="003769FB">
        <w:rPr>
          <w:rFonts w:ascii="Book Antiqua" w:eastAsia="Calibri" w:hAnsi="Book Antiqua" w:cs="Times New Roman"/>
          <w:szCs w:val="24"/>
          <w:vertAlign w:val="superscript"/>
          <w:lang w:val="en-US"/>
        </w:rPr>
        <w:t>]</w:t>
      </w:r>
      <w:bookmarkEnd w:id="356"/>
      <w:r w:rsidRPr="003769FB">
        <w:rPr>
          <w:rFonts w:ascii="Book Antiqua" w:eastAsia="Calibri" w:hAnsi="Book Antiqua" w:cs="Times New Roman"/>
          <w:szCs w:val="24"/>
          <w:lang w:val="en-US"/>
        </w:rPr>
        <w:fldChar w:fldCharType="end"/>
      </w:r>
      <w:r w:rsidRPr="003769FB">
        <w:rPr>
          <w:rFonts w:ascii="Book Antiqua" w:eastAsia="Calibri" w:hAnsi="Book Antiqua" w:cs="Times New Roman"/>
          <w:szCs w:val="24"/>
          <w:lang w:val="en-US"/>
        </w:rPr>
        <w:t>. The authors argued that this</w:t>
      </w:r>
      <w:r w:rsidR="00132885" w:rsidRPr="003769FB">
        <w:rPr>
          <w:rFonts w:ascii="Book Antiqua" w:eastAsia="Calibri" w:hAnsi="Book Antiqua" w:cs="Times New Roman"/>
          <w:szCs w:val="24"/>
          <w:lang w:val="en-US"/>
        </w:rPr>
        <w:t xml:space="preserve"> is</w:t>
      </w:r>
      <w:r w:rsidRPr="003769FB">
        <w:rPr>
          <w:rFonts w:ascii="Book Antiqua" w:eastAsia="Calibri" w:hAnsi="Book Antiqua" w:cs="Times New Roman"/>
          <w:szCs w:val="24"/>
          <w:lang w:val="en-US"/>
        </w:rPr>
        <w:t xml:space="preserve"> in line with the fact that </w:t>
      </w:r>
      <w:r w:rsidRPr="003769FB">
        <w:rPr>
          <w:rFonts w:ascii="Book Antiqua" w:hAnsi="Book Antiqua"/>
          <w:szCs w:val="24"/>
          <w:lang w:val="en-US"/>
        </w:rPr>
        <w:t xml:space="preserve">humans have higher capacity for glucuronidation than sulfation because of the high activity of hepatic UGT. </w:t>
      </w:r>
    </w:p>
    <w:p w14:paraId="11226C13" w14:textId="19B064C9" w:rsidR="002D15CE" w:rsidRPr="003769FB" w:rsidRDefault="002D15CE" w:rsidP="004D49D8">
      <w:pPr>
        <w:widowControl w:val="0"/>
        <w:spacing w:after="0"/>
        <w:ind w:firstLineChars="150" w:firstLine="360"/>
        <w:rPr>
          <w:rFonts w:ascii="Book Antiqua" w:hAnsi="Book Antiqua"/>
          <w:szCs w:val="24"/>
          <w:lang w:val="en-US" w:eastAsia="zh-CN"/>
        </w:rPr>
      </w:pPr>
      <w:r w:rsidRPr="003769FB">
        <w:rPr>
          <w:rFonts w:ascii="Book Antiqua" w:hAnsi="Book Antiqua"/>
          <w:szCs w:val="24"/>
          <w:lang w:val="en-US"/>
        </w:rPr>
        <w:t xml:space="preserve">Another enzyme </w:t>
      </w:r>
      <w:r w:rsidR="00783257" w:rsidRPr="003769FB">
        <w:rPr>
          <w:rFonts w:ascii="Book Antiqua" w:hAnsi="Book Antiqua"/>
          <w:szCs w:val="24"/>
          <w:lang w:val="en-US"/>
        </w:rPr>
        <w:t>involved in the</w:t>
      </w:r>
      <w:r w:rsidRPr="003769FB">
        <w:rPr>
          <w:rFonts w:ascii="Book Antiqua" w:hAnsi="Book Antiqua"/>
          <w:szCs w:val="24"/>
          <w:lang w:val="en-US"/>
        </w:rPr>
        <w:t xml:space="preserve"> xenobiotic metabolism is glutathione S-transferase (GST). Van Haaften</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c75aa7dd-b69b-4b4e-8665-0314df04bc02 PFBsYWNlaG9sZGVyPg0KICA8QWRkSW5WZXJzaW9uPjQuNC4wLjI4PC9BZGRJblZlcnNpb24+DQogIDxJZD5jNzVhYTdkZC1iNjliLTRiNGUtODY2NS0wMzE0ZGYwNGJjMDI8L0lkPg0KICA8RW50cmllcz4NCiAgICA8RW50cnk+DQogICAgICA8SWQ+MmU4NTk5ZWQtMmIyNC00YTgyLWJmODctZTJmNmY1MjZlMDM1PC9JZD4NCiAgICAgIDxSZWZlcmVuY2VJZD5lMjg5MDY5Mi02N2E0LTRhODMtYmFkZi04ZDMxNDhhMGRkZDY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ODUsMTg2XTwvVGV4dD4NCiAgICA8L1RleHRVbml0Pg0KICA8L1RleHRVbml0cz4NCjwvUGxhY2Vob2xkZXI+</w:instrText>
      </w:r>
      <w:r w:rsidRPr="003769FB">
        <w:rPr>
          <w:rFonts w:ascii="Book Antiqua" w:hAnsi="Book Antiqua"/>
          <w:szCs w:val="24"/>
          <w:lang w:val="en-US"/>
        </w:rPr>
        <w:fldChar w:fldCharType="separate"/>
      </w:r>
      <w:bookmarkStart w:id="357" w:name="_CTVP001c75aa7ddb69b4b4e86650314df04bc02"/>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84</w:t>
      </w:r>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85</w:t>
      </w:r>
      <w:r w:rsidR="00CC6BF1" w:rsidRPr="003769FB">
        <w:rPr>
          <w:rFonts w:ascii="Book Antiqua" w:hAnsi="Book Antiqua"/>
          <w:szCs w:val="24"/>
          <w:vertAlign w:val="superscript"/>
          <w:lang w:val="en-US"/>
        </w:rPr>
        <w:t>]</w:t>
      </w:r>
      <w:bookmarkEnd w:id="357"/>
      <w:r w:rsidRPr="003769FB">
        <w:rPr>
          <w:rFonts w:ascii="Book Antiqua" w:hAnsi="Book Antiqua"/>
          <w:szCs w:val="24"/>
          <w:lang w:val="en-US"/>
        </w:rPr>
        <w:fldChar w:fldCharType="end"/>
      </w:r>
      <w:r w:rsidRPr="003769FB">
        <w:rPr>
          <w:rFonts w:ascii="Book Antiqua" w:hAnsi="Book Antiqua"/>
          <w:szCs w:val="24"/>
          <w:lang w:val="en-US"/>
        </w:rPr>
        <w:t xml:space="preserve"> found that TOHs and T3s inhibit isolated </w:t>
      </w:r>
      <w:r w:rsidRPr="003769FB">
        <w:rPr>
          <w:rFonts w:ascii="Book Antiqua" w:hAnsi="Book Antiqua"/>
          <w:szCs w:val="24"/>
          <w:lang w:val="en-US"/>
        </w:rPr>
        <w:lastRenderedPageBreak/>
        <w:t>human GST P1-1 with IC</w:t>
      </w:r>
      <w:r w:rsidRPr="003769FB">
        <w:rPr>
          <w:rFonts w:ascii="Book Antiqua" w:hAnsi="Book Antiqua"/>
          <w:szCs w:val="24"/>
          <w:vertAlign w:val="subscript"/>
          <w:lang w:val="en-US"/>
        </w:rPr>
        <w:t>50</w:t>
      </w:r>
      <w:r w:rsidRPr="003769FB">
        <w:rPr>
          <w:rFonts w:ascii="Book Antiqua" w:hAnsi="Book Antiqua"/>
          <w:szCs w:val="24"/>
          <w:lang w:val="en-US"/>
        </w:rPr>
        <w:t xml:space="preserve"> values of 0.7 mmol/l for α-TOH, 0.8 mmol/</w:t>
      </w:r>
      <w:r w:rsidR="002F3C11" w:rsidRPr="003769FB">
        <w:rPr>
          <w:rFonts w:ascii="Book Antiqua" w:hAnsi="Book Antiqua"/>
          <w:szCs w:val="24"/>
          <w:lang w:val="en-US"/>
        </w:rPr>
        <w:t>L</w:t>
      </w:r>
      <w:r w:rsidRPr="003769FB">
        <w:rPr>
          <w:rFonts w:ascii="Book Antiqua" w:hAnsi="Book Antiqua"/>
          <w:szCs w:val="24"/>
          <w:lang w:val="en-US"/>
        </w:rPr>
        <w:t xml:space="preserve"> for δ-TOH, 1.8 mmol/</w:t>
      </w:r>
      <w:r w:rsidR="002F3C11" w:rsidRPr="003769FB">
        <w:rPr>
          <w:rFonts w:ascii="Book Antiqua" w:hAnsi="Book Antiqua"/>
          <w:szCs w:val="24"/>
          <w:lang w:val="en-US"/>
        </w:rPr>
        <w:t>L</w:t>
      </w:r>
      <w:r w:rsidRPr="003769FB">
        <w:rPr>
          <w:rFonts w:ascii="Book Antiqua" w:hAnsi="Book Antiqua"/>
          <w:szCs w:val="24"/>
          <w:lang w:val="en-US"/>
        </w:rPr>
        <w:t xml:space="preserve"> for α-T3 and 0.7 mmol/</w:t>
      </w:r>
      <w:r w:rsidR="002F3C11" w:rsidRPr="003769FB">
        <w:rPr>
          <w:rFonts w:ascii="Book Antiqua" w:hAnsi="Book Antiqua"/>
          <w:szCs w:val="24"/>
          <w:lang w:val="en-US"/>
        </w:rPr>
        <w:t>L</w:t>
      </w:r>
      <w:r w:rsidRPr="003769FB">
        <w:rPr>
          <w:rFonts w:ascii="Book Antiqua" w:hAnsi="Book Antiqua"/>
          <w:szCs w:val="24"/>
          <w:lang w:val="en-US"/>
        </w:rPr>
        <w:t xml:space="preserve"> for γ-T3. Contradictory </w:t>
      </w:r>
      <w:r w:rsidR="00132885" w:rsidRPr="003769FB">
        <w:rPr>
          <w:rFonts w:ascii="Book Antiqua" w:hAnsi="Book Antiqua"/>
          <w:szCs w:val="24"/>
          <w:lang w:val="en-US"/>
        </w:rPr>
        <w:t>findings</w:t>
      </w:r>
      <w:r w:rsidRPr="003769FB">
        <w:rPr>
          <w:rFonts w:ascii="Book Antiqua" w:hAnsi="Book Antiqua"/>
          <w:szCs w:val="24"/>
          <w:lang w:val="en-US"/>
        </w:rPr>
        <w:t xml:space="preserve"> were reported by Podszun and Frank</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53bc30ca-4215-44cb-b424-a4b20557b8be PFBsYWNlaG9sZGVyPg0KICA8QWRkSW5WZXJzaW9uPjQuNC4wLjI4PC9BZGRJblZlcnNpb24+DQogIDxJZD41M2JjMzBjYS00MjE1LTQ0Y2ItYjQyNC1hNGIyMDU1N2I4YmU8L0lkPg0KICA8RW50cmllcz4NCiAgICA8RW50cnk+DQogICAgICA8SWQ+MTM4NTMxZjgtZWM2OS00ZjY3LTg4ZWUtMmE1OTU0ZGVjNjE3PC9JZD4NCiAgICAgIDxSZWZlcmVuY2VJZD5hYTBhMjYyNC1lMDUyLTRkNGUtODRmYy02NGU0Yzc3ZDRmNDg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g3XTwvVGV4dD4NCiAgICA8L1RleHRVbml0Pg0KICA8L1RleHRVbml0cz4NCjwvUGxhY2Vob2xkZXI+</w:instrText>
      </w:r>
      <w:r w:rsidRPr="003769FB">
        <w:rPr>
          <w:rFonts w:ascii="Book Antiqua" w:hAnsi="Book Antiqua"/>
          <w:szCs w:val="24"/>
          <w:lang w:val="en-US"/>
        </w:rPr>
        <w:fldChar w:fldCharType="separate"/>
      </w:r>
      <w:bookmarkStart w:id="358" w:name="_CTVP00153bc30ca421544cbb424a4b20557b8be"/>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86</w:t>
      </w:r>
      <w:r w:rsidR="00CC6BF1" w:rsidRPr="003769FB">
        <w:rPr>
          <w:rFonts w:ascii="Book Antiqua" w:hAnsi="Book Antiqua"/>
          <w:szCs w:val="24"/>
          <w:vertAlign w:val="superscript"/>
          <w:lang w:val="en-US"/>
        </w:rPr>
        <w:t>]</w:t>
      </w:r>
      <w:bookmarkEnd w:id="358"/>
      <w:r w:rsidRPr="003769FB">
        <w:rPr>
          <w:rFonts w:ascii="Book Antiqua" w:hAnsi="Book Antiqua"/>
          <w:szCs w:val="24"/>
          <w:lang w:val="en-US"/>
        </w:rPr>
        <w:fldChar w:fldCharType="end"/>
      </w:r>
      <w:r w:rsidRPr="003769FB">
        <w:rPr>
          <w:rFonts w:ascii="Book Antiqua" w:hAnsi="Book Antiqua"/>
          <w:szCs w:val="24"/>
          <w:lang w:val="en-US"/>
        </w:rPr>
        <w:t xml:space="preserve"> in </w:t>
      </w:r>
      <w:r w:rsidR="002F3C11" w:rsidRPr="003769FB">
        <w:rPr>
          <w:rFonts w:ascii="Book Antiqua" w:hAnsi="Book Antiqua"/>
          <w:szCs w:val="24"/>
          <w:lang w:val="en-US"/>
        </w:rPr>
        <w:t>rats fed high doses of α-TOH (2</w:t>
      </w:r>
      <w:r w:rsidRPr="003769FB">
        <w:rPr>
          <w:rFonts w:ascii="Book Antiqua" w:hAnsi="Book Antiqua"/>
          <w:szCs w:val="24"/>
          <w:lang w:val="en-US"/>
        </w:rPr>
        <w:t xml:space="preserve">500 mg/kg diet for ten days), in which GST activity was increased 2- to 3-fold. When mice were fed with 1000 mg/kg diet of </w:t>
      </w:r>
      <w:r w:rsidRPr="003769FB">
        <w:rPr>
          <w:rFonts w:ascii="Book Antiqua" w:hAnsi="Book Antiqua"/>
          <w:i/>
          <w:szCs w:val="24"/>
          <w:lang w:val="en-US"/>
        </w:rPr>
        <w:t>all rac</w:t>
      </w:r>
      <w:r w:rsidRPr="003769FB">
        <w:rPr>
          <w:rFonts w:ascii="Book Antiqua" w:hAnsi="Book Antiqua"/>
          <w:szCs w:val="24"/>
          <w:lang w:val="en-US"/>
        </w:rPr>
        <w:t xml:space="preserve">-α-TOH acetate for four months expression of hepatic Gstm3 mRNA, responsible for the detoxification of electrophilic compounds, increased about </w:t>
      </w:r>
      <w:r w:rsidR="00C84E7F" w:rsidRPr="003769FB">
        <w:rPr>
          <w:rFonts w:ascii="Book Antiqua" w:hAnsi="Book Antiqua"/>
          <w:szCs w:val="24"/>
          <w:lang w:val="en-US"/>
        </w:rPr>
        <w:t>two</w:t>
      </w:r>
      <w:r w:rsidRPr="003769FB">
        <w:rPr>
          <w:rFonts w:ascii="Book Antiqua" w:hAnsi="Book Antiqua"/>
          <w:szCs w:val="24"/>
          <w:lang w:val="en-US"/>
        </w:rPr>
        <w:t xml:space="preserve">fold compared to </w:t>
      </w:r>
      <w:r w:rsidR="00783257" w:rsidRPr="003769FB">
        <w:rPr>
          <w:rFonts w:ascii="Book Antiqua" w:hAnsi="Book Antiqua"/>
          <w:szCs w:val="24"/>
          <w:lang w:val="en-US"/>
        </w:rPr>
        <w:t xml:space="preserve">the </w:t>
      </w:r>
      <w:r w:rsidRPr="003769FB">
        <w:rPr>
          <w:rFonts w:ascii="Book Antiqua" w:hAnsi="Book Antiqua"/>
          <w:szCs w:val="24"/>
          <w:lang w:val="en-US"/>
        </w:rPr>
        <w:t xml:space="preserve">controls (35 mg </w:t>
      </w:r>
      <w:r w:rsidRPr="003769FB">
        <w:rPr>
          <w:rFonts w:ascii="Book Antiqua" w:hAnsi="Book Antiqua"/>
          <w:i/>
          <w:szCs w:val="24"/>
          <w:lang w:val="en-US"/>
        </w:rPr>
        <w:t>all rac</w:t>
      </w:r>
      <w:r w:rsidRPr="003769FB">
        <w:rPr>
          <w:rFonts w:ascii="Book Antiqua" w:hAnsi="Book Antiqua"/>
          <w:szCs w:val="24"/>
          <w:lang w:val="en-US"/>
        </w:rPr>
        <w:t>-α-TOH acetate/kg diet)</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f9f84a5f-2549-4cbc-860e-51bd6e1c7b13 PFBsYWNlaG9sZGVyPg0KICA8QWRkSW5WZXJzaW9uPjQuNC4wLjI4PC9BZGRJblZlcnNpb24+DQogIDxJZD5mOWY4NGE1Zi0yNTQ5LTRjYmMtODYwZS01MWJkNmUxYzdiMTM8L0lkPg0KICA8RW50cmllcz4NCiAgICA8RW50cnk+DQogICAgICA8SWQ+ZDZlZWFkZDYtM2E3ZC00MjMwLWIxYjYtYmE1NDE5NTUwMDNlPC9JZD4NCiAgICAgIDxSZWZlcmVuY2VJZD43ODljM2RiNS1kMDdlLTRlMjUtOTI4Zi0zOTdlZDk3ZGMwMT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ODRdPC9UZXh0Pg0KICAgIDwvVGV4dFVuaXQ+DQogIDwvVGV4dFVuaXRzPg0KPC9QbGFjZWhvbGRlcj4=</w:instrText>
      </w:r>
      <w:r w:rsidRPr="003769FB">
        <w:rPr>
          <w:rFonts w:ascii="Book Antiqua" w:hAnsi="Book Antiqua"/>
          <w:szCs w:val="24"/>
          <w:lang w:val="en-US"/>
        </w:rPr>
        <w:fldChar w:fldCharType="separate"/>
      </w:r>
      <w:bookmarkStart w:id="359" w:name="_CTVP001f9f84a5f25494cbc860e51bd6e1c7b13"/>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83</w:t>
      </w:r>
      <w:r w:rsidR="00CC6BF1" w:rsidRPr="003769FB">
        <w:rPr>
          <w:rFonts w:ascii="Book Antiqua" w:hAnsi="Book Antiqua"/>
          <w:szCs w:val="24"/>
          <w:vertAlign w:val="superscript"/>
          <w:lang w:val="en-US"/>
        </w:rPr>
        <w:t>]</w:t>
      </w:r>
      <w:bookmarkEnd w:id="359"/>
      <w:r w:rsidRPr="003769FB">
        <w:rPr>
          <w:rFonts w:ascii="Book Antiqua" w:hAnsi="Book Antiqua"/>
          <w:szCs w:val="24"/>
          <w:lang w:val="en-US"/>
        </w:rPr>
        <w:fldChar w:fldCharType="end"/>
      </w:r>
      <w:r w:rsidRPr="003769FB">
        <w:rPr>
          <w:rFonts w:ascii="Book Antiqua" w:hAnsi="Book Antiqua"/>
          <w:szCs w:val="24"/>
          <w:lang w:val="en-US"/>
        </w:rPr>
        <w:t>.</w:t>
      </w:r>
    </w:p>
    <w:p w14:paraId="37A9EBB9" w14:textId="77777777" w:rsidR="002F3C11" w:rsidRPr="003769FB" w:rsidRDefault="002F3C11" w:rsidP="004D49D8">
      <w:pPr>
        <w:widowControl w:val="0"/>
        <w:spacing w:after="0"/>
        <w:ind w:firstLineChars="150" w:firstLine="360"/>
        <w:rPr>
          <w:rFonts w:ascii="Book Antiqua" w:hAnsi="Book Antiqua"/>
          <w:szCs w:val="24"/>
          <w:lang w:val="en-US" w:eastAsia="zh-CN"/>
        </w:rPr>
      </w:pPr>
    </w:p>
    <w:p w14:paraId="2F26D01A" w14:textId="3DC5ED3E" w:rsidR="002D15CE" w:rsidRPr="003769FB" w:rsidRDefault="002D15CE" w:rsidP="004D49D8">
      <w:pPr>
        <w:pStyle w:val="ad"/>
        <w:widowControl w:val="0"/>
        <w:spacing w:after="0" w:line="360" w:lineRule="auto"/>
        <w:rPr>
          <w:rFonts w:ascii="Book Antiqua" w:hAnsi="Book Antiqua"/>
          <w:b w:val="0"/>
          <w:szCs w:val="24"/>
          <w:lang w:val="en-US" w:eastAsia="zh-CN"/>
        </w:rPr>
      </w:pPr>
      <w:r w:rsidRPr="003769FB">
        <w:rPr>
          <w:rFonts w:ascii="Book Antiqua" w:hAnsi="Book Antiqua"/>
          <w:szCs w:val="24"/>
          <w:lang w:val="en-US"/>
        </w:rPr>
        <w:t>Excretion</w:t>
      </w:r>
      <w:r w:rsidR="002F3C11" w:rsidRPr="003769FB">
        <w:rPr>
          <w:rFonts w:ascii="Book Antiqua" w:hAnsi="Book Antiqua" w:hint="eastAsia"/>
          <w:szCs w:val="24"/>
          <w:lang w:val="en-US" w:eastAsia="zh-CN"/>
        </w:rPr>
        <w:t xml:space="preserve">: </w:t>
      </w:r>
      <w:r w:rsidRPr="003769FB">
        <w:rPr>
          <w:rFonts w:ascii="Book Antiqua" w:hAnsi="Book Antiqua"/>
          <w:b w:val="0"/>
          <w:szCs w:val="24"/>
          <w:lang w:val="en-US"/>
        </w:rPr>
        <w:t>Due to their polarity, ICMs and SCMs, namely 5’-COOH and CEHCs, are excreted via urine</w:t>
      </w:r>
      <w:r w:rsidR="00132885" w:rsidRPr="003769FB">
        <w:rPr>
          <w:rFonts w:ascii="Book Antiqua" w:hAnsi="Book Antiqua"/>
          <w:b w:val="0"/>
          <w:szCs w:val="24"/>
          <w:lang w:val="en-US"/>
        </w:rPr>
        <w:t>,</w:t>
      </w:r>
      <w:r w:rsidRPr="003769FB">
        <w:rPr>
          <w:rFonts w:ascii="Book Antiqua" w:hAnsi="Book Antiqua"/>
          <w:b w:val="0"/>
          <w:szCs w:val="24"/>
          <w:lang w:val="en-US"/>
        </w:rPr>
        <w:t xml:space="preserve"> mostly as glucoside conjugates</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b970da52-be7b-4489-a3f0-00fb9e721f1b PFBsYWNlaG9sZGVyPg0KICA8QWRkSW5WZXJzaW9uPjQuNC4wLjI4PC9BZGRJblZlcnNpb24+DQogIDxJZD5iOTcwZGE1Mi1iZTdiLTQ0ODktYTNmMC0wMGZiOWU3MjFmMWI8L0lkPg0KICA8RW50cmllcz4NCiAgICA8RW50cnk+DQogICAgICA8SWQ+ZDU0NzgwOGYtOTgyYy00N2MwLTk0MjUtMWQzMThiY2Q5N2Nh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PC9FbnRyaWVzPg0KICA8VGV4dD5bMTM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ddPC9UZXh0Pg0KICAgIDwvVGV4dFVuaXQ+DQogIDwvVGV4dFVuaXRzPg0KPC9QbGFjZWhvbGRlcj4=</w:instrText>
      </w:r>
      <w:r w:rsidRPr="003769FB">
        <w:rPr>
          <w:rFonts w:ascii="Book Antiqua" w:hAnsi="Book Antiqua"/>
          <w:b w:val="0"/>
          <w:szCs w:val="24"/>
          <w:lang w:val="en-US"/>
        </w:rPr>
        <w:fldChar w:fldCharType="separate"/>
      </w:r>
      <w:bookmarkStart w:id="360" w:name="_CTVP001b970da52be7b4489a3f000fb9e721f1b"/>
      <w:r w:rsidR="00CC6BF1" w:rsidRPr="003769FB">
        <w:rPr>
          <w:rFonts w:ascii="Book Antiqua" w:hAnsi="Book Antiqua"/>
          <w:b w:val="0"/>
          <w:szCs w:val="24"/>
          <w:vertAlign w:val="superscript"/>
          <w:lang w:val="en-US"/>
        </w:rPr>
        <w:t>[</w:t>
      </w:r>
      <w:r w:rsidR="000E37C7" w:rsidRPr="003769FB">
        <w:rPr>
          <w:rFonts w:ascii="Book Antiqua" w:hAnsi="Book Antiqua" w:hint="eastAsia"/>
          <w:b w:val="0"/>
          <w:szCs w:val="24"/>
          <w:vertAlign w:val="superscript"/>
          <w:lang w:val="en-US" w:eastAsia="zh-CN"/>
        </w:rPr>
        <w:t>136</w:t>
      </w:r>
      <w:r w:rsidR="00CC6BF1" w:rsidRPr="003769FB">
        <w:rPr>
          <w:rFonts w:ascii="Book Antiqua" w:hAnsi="Book Antiqua"/>
          <w:b w:val="0"/>
          <w:szCs w:val="24"/>
          <w:vertAlign w:val="superscript"/>
          <w:lang w:val="en-US"/>
        </w:rPr>
        <w:t>]</w:t>
      </w:r>
      <w:bookmarkEnd w:id="360"/>
      <w:r w:rsidRPr="003769FB">
        <w:rPr>
          <w:rFonts w:ascii="Book Antiqua" w:hAnsi="Book Antiqua"/>
          <w:b w:val="0"/>
          <w:szCs w:val="24"/>
          <w:lang w:val="en-US"/>
        </w:rPr>
        <w:fldChar w:fldCharType="end"/>
      </w:r>
      <w:r w:rsidRPr="003769FB">
        <w:rPr>
          <w:rFonts w:ascii="Book Antiqua" w:hAnsi="Book Antiqua"/>
          <w:b w:val="0"/>
          <w:szCs w:val="24"/>
          <w:lang w:val="en-US"/>
        </w:rPr>
        <w:t>. Feces contain the whole set of vitamin E metabolites, including precursor</w:t>
      </w:r>
      <w:r w:rsidR="00783257" w:rsidRPr="003769FB">
        <w:rPr>
          <w:rFonts w:ascii="Book Antiqua" w:hAnsi="Book Antiqua"/>
          <w:b w:val="0"/>
          <w:szCs w:val="24"/>
          <w:lang w:val="en-US"/>
        </w:rPr>
        <w:t>s</w:t>
      </w:r>
      <w:r w:rsidRPr="003769FB">
        <w:rPr>
          <w:rFonts w:ascii="Book Antiqua" w:hAnsi="Book Antiqua"/>
          <w:b w:val="0"/>
          <w:szCs w:val="24"/>
          <w:lang w:val="en-US"/>
        </w:rPr>
        <w:t xml:space="preserve"> (TOHs and T3s) and water-soluble SCMs in humans</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b42bf7b0-e742-4f2e-aa22-1dad651c8051 PFBsYWNlaG9sZGVyPg0KICA8QWRkSW5WZXJzaW9uPjQuNC4wLjI4PC9BZGRJblZlcnNpb24+DQogIDxJZD5iNDJiZjdiMC1lNzQyLTRmMmUtYWEyMi0xZGFkNjUxYzgwNTE8L0lkPg0KICA8RW50cmllcz4NCiAgICA8RW50cnk+DQogICAgICA8SWQ+ZWY0NzQwNzQtY2MxMS00ZjBmLTlhMTctOWYxNzMxNTk0Yzk1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PC9FbnRyaWVzPg0KICA8VGV4dD5bMTM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ddPC9UZXh0Pg0KICAgIDwvVGV4dFVuaXQ+DQogIDwvVGV4dFVuaXRzPg0KPC9QbGFjZWhvbGRlcj4=</w:instrText>
      </w:r>
      <w:r w:rsidRPr="003769FB">
        <w:rPr>
          <w:rFonts w:ascii="Book Antiqua" w:hAnsi="Book Antiqua"/>
          <w:b w:val="0"/>
          <w:szCs w:val="24"/>
          <w:lang w:val="en-US"/>
        </w:rPr>
        <w:fldChar w:fldCharType="separate"/>
      </w:r>
      <w:bookmarkStart w:id="361" w:name="_CTVP001b42bf7b0e7424f2eaa221dad651c8051"/>
      <w:r w:rsidR="00CC6BF1" w:rsidRPr="003769FB">
        <w:rPr>
          <w:rFonts w:ascii="Book Antiqua" w:hAnsi="Book Antiqua"/>
          <w:b w:val="0"/>
          <w:szCs w:val="24"/>
          <w:vertAlign w:val="superscript"/>
          <w:lang w:val="en-US"/>
        </w:rPr>
        <w:t>[</w:t>
      </w:r>
      <w:r w:rsidR="000E37C7" w:rsidRPr="003769FB">
        <w:rPr>
          <w:rFonts w:ascii="Book Antiqua" w:hAnsi="Book Antiqua" w:hint="eastAsia"/>
          <w:b w:val="0"/>
          <w:szCs w:val="24"/>
          <w:vertAlign w:val="superscript"/>
          <w:lang w:val="en-US" w:eastAsia="zh-CN"/>
        </w:rPr>
        <w:t>136</w:t>
      </w:r>
      <w:r w:rsidR="00CC6BF1" w:rsidRPr="003769FB">
        <w:rPr>
          <w:rFonts w:ascii="Book Antiqua" w:hAnsi="Book Antiqua"/>
          <w:b w:val="0"/>
          <w:szCs w:val="24"/>
          <w:vertAlign w:val="superscript"/>
          <w:lang w:val="en-US"/>
        </w:rPr>
        <w:t>]</w:t>
      </w:r>
      <w:bookmarkEnd w:id="361"/>
      <w:r w:rsidRPr="003769FB">
        <w:rPr>
          <w:rFonts w:ascii="Book Antiqua" w:hAnsi="Book Antiqua"/>
          <w:b w:val="0"/>
          <w:szCs w:val="24"/>
          <w:lang w:val="en-US"/>
        </w:rPr>
        <w:fldChar w:fldCharType="end"/>
      </w:r>
      <w:r w:rsidRPr="003769FB">
        <w:rPr>
          <w:rFonts w:ascii="Book Antiqua" w:hAnsi="Book Antiqua"/>
          <w:b w:val="0"/>
          <w:szCs w:val="24"/>
          <w:lang w:val="en-US"/>
        </w:rPr>
        <w:t xml:space="preserve"> and mice</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0ab62563-3f73-413d-851e-70c88ff5e125 PFBsYWNlaG9sZGVyPg0KICA8QWRkSW5WZXJzaW9uPjQuNC4wLjI4PC9BZGRJblZlcnNpb24+DQogIDxJZD4wYWI2MjU2My0zZjczLTQxM2QtODUxZS03MGM4OGZmNWUxMjU8L0lkPg0KICA8RW50cmllcz4NCiAgICA8RW50cnk+DQogICAgICA8SWQ+NjhlZTY0OTUtMWM5YS00ZTE3LWE1NjAtNDMyOGI5NzQ3MzM0PC9JZD4NCiAgICAgIDxSZWZlcmVuY2VJZD5mYmI4MjEyOS1iOTQyLTQ2OGYtYjE3YS0yMGFlMDk3M2U2N2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1OCwxNjIsMTg4XTwvVGV4dD4NCiAgICA8L1RleHRVbml0Pg0KICA8L1RleHRVbml0cz4NCjwvUGxhY2Vob2xkZXI+</w:instrText>
      </w:r>
      <w:r w:rsidRPr="003769FB">
        <w:rPr>
          <w:rFonts w:ascii="Book Antiqua" w:hAnsi="Book Antiqua"/>
          <w:b w:val="0"/>
          <w:szCs w:val="24"/>
          <w:lang w:val="en-US"/>
        </w:rPr>
        <w:fldChar w:fldCharType="separate"/>
      </w:r>
      <w:bookmarkStart w:id="362" w:name="_CTVP0010ab625633f73413d851e70c88ff5e125"/>
      <w:r w:rsidR="00CC6BF1" w:rsidRPr="003769FB">
        <w:rPr>
          <w:rFonts w:ascii="Book Antiqua" w:hAnsi="Book Antiqua"/>
          <w:b w:val="0"/>
          <w:szCs w:val="24"/>
          <w:vertAlign w:val="superscript"/>
          <w:lang w:val="en-US"/>
        </w:rPr>
        <w:t>[</w:t>
      </w:r>
      <w:r w:rsidR="000E37C7" w:rsidRPr="003769FB">
        <w:rPr>
          <w:rFonts w:ascii="Book Antiqua" w:hAnsi="Book Antiqua" w:hint="eastAsia"/>
          <w:b w:val="0"/>
          <w:szCs w:val="24"/>
          <w:vertAlign w:val="superscript"/>
          <w:lang w:val="en-US" w:eastAsia="zh-CN"/>
        </w:rPr>
        <w:t>157</w:t>
      </w:r>
      <w:r w:rsidR="00CC6BF1" w:rsidRPr="003769FB">
        <w:rPr>
          <w:rFonts w:ascii="Book Antiqua" w:hAnsi="Book Antiqua"/>
          <w:b w:val="0"/>
          <w:szCs w:val="24"/>
          <w:vertAlign w:val="superscript"/>
          <w:lang w:val="en-US"/>
        </w:rPr>
        <w:t>,</w:t>
      </w:r>
      <w:r w:rsidR="000E37C7" w:rsidRPr="003769FB">
        <w:rPr>
          <w:rFonts w:ascii="Book Antiqua" w:hAnsi="Book Antiqua" w:hint="eastAsia"/>
          <w:b w:val="0"/>
          <w:szCs w:val="24"/>
          <w:vertAlign w:val="superscript"/>
          <w:lang w:val="en-US" w:eastAsia="zh-CN"/>
        </w:rPr>
        <w:t>161</w:t>
      </w:r>
      <w:r w:rsidR="00CC6BF1" w:rsidRPr="003769FB">
        <w:rPr>
          <w:rFonts w:ascii="Book Antiqua" w:hAnsi="Book Antiqua"/>
          <w:b w:val="0"/>
          <w:szCs w:val="24"/>
          <w:vertAlign w:val="superscript"/>
          <w:lang w:val="en-US"/>
        </w:rPr>
        <w:t>,</w:t>
      </w:r>
      <w:r w:rsidR="000E37C7" w:rsidRPr="003769FB">
        <w:rPr>
          <w:rFonts w:ascii="Book Antiqua" w:hAnsi="Book Antiqua" w:hint="eastAsia"/>
          <w:b w:val="0"/>
          <w:szCs w:val="24"/>
          <w:vertAlign w:val="superscript"/>
          <w:lang w:val="en-US" w:eastAsia="zh-CN"/>
        </w:rPr>
        <w:t>187</w:t>
      </w:r>
      <w:r w:rsidR="00CC6BF1" w:rsidRPr="003769FB">
        <w:rPr>
          <w:rFonts w:ascii="Book Antiqua" w:hAnsi="Book Antiqua"/>
          <w:b w:val="0"/>
          <w:szCs w:val="24"/>
          <w:vertAlign w:val="superscript"/>
          <w:lang w:val="en-US"/>
        </w:rPr>
        <w:t>]</w:t>
      </w:r>
      <w:bookmarkEnd w:id="362"/>
      <w:r w:rsidRPr="003769FB">
        <w:rPr>
          <w:rFonts w:ascii="Book Antiqua" w:hAnsi="Book Antiqua"/>
          <w:b w:val="0"/>
          <w:szCs w:val="24"/>
          <w:lang w:val="en-US"/>
        </w:rPr>
        <w:fldChar w:fldCharType="end"/>
      </w:r>
      <w:r w:rsidRPr="003769FB">
        <w:rPr>
          <w:rFonts w:ascii="Book Antiqua" w:hAnsi="Book Antiqua"/>
          <w:b w:val="0"/>
          <w:szCs w:val="24"/>
          <w:lang w:val="en-US"/>
        </w:rPr>
        <w:t>; LCMs (especially 13’-COOH) are the m</w:t>
      </w:r>
      <w:r w:rsidR="002F3C11" w:rsidRPr="003769FB">
        <w:rPr>
          <w:rFonts w:ascii="Book Antiqua" w:hAnsi="Book Antiqua"/>
          <w:b w:val="0"/>
          <w:szCs w:val="24"/>
          <w:lang w:val="en-US"/>
        </w:rPr>
        <w:t>ain fecal metabolites with &gt; 60</w:t>
      </w:r>
      <w:r w:rsidRPr="003769FB">
        <w:rPr>
          <w:rFonts w:ascii="Book Antiqua" w:hAnsi="Book Antiqua"/>
          <w:b w:val="0"/>
          <w:szCs w:val="24"/>
          <w:lang w:val="en-US"/>
        </w:rPr>
        <w:t>% of total metabolites</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d001b6c4-7b2d-4c44-a07b-2677acaf94d2 PFBsYWNlaG9sZGVyPg0KICA8QWRkSW5WZXJzaW9uPjQuNC4wLjI4PC9BZGRJblZlcnNpb24+DQogIDxJZD5kMDAxYjZjNC03YjJkLTRjNDQtYTA3Yi0yNjc3YWNhZjk0ZDI8L0lkPg0KICA8RW50cmllcz4NCiAgICA8RW50cnk+DQogICAgICA8SWQ+MmUzMTdiZWYtNWM3Zi00YTZkLThmMjctODJhZTc3M2E2MzFjPC9JZD4NCiAgICAgIDxSZWZlcmVuY2VJZD4zNTIzMTA4ZS1iNmNkLTQ1ZDQtOGFmOC1iYjEyNTBiMzRmZm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ODhdPC9UZXh0Pg0KICAgIDwvVGV4dFVuaXQ+DQogIDwvVGV4dFVuaXRzPg0KPC9QbGFjZWhvbGRlcj4=</w:instrText>
      </w:r>
      <w:r w:rsidRPr="003769FB">
        <w:rPr>
          <w:rFonts w:ascii="Book Antiqua" w:hAnsi="Book Antiqua"/>
          <w:b w:val="0"/>
          <w:szCs w:val="24"/>
          <w:lang w:val="en-US"/>
        </w:rPr>
        <w:fldChar w:fldCharType="separate"/>
      </w:r>
      <w:bookmarkStart w:id="363" w:name="_CTVP001d001b6c47b2d4c44a07b2677acaf94d2"/>
      <w:r w:rsidR="00CC6BF1" w:rsidRPr="003769FB">
        <w:rPr>
          <w:rFonts w:ascii="Book Antiqua" w:hAnsi="Book Antiqua"/>
          <w:b w:val="0"/>
          <w:szCs w:val="24"/>
          <w:vertAlign w:val="superscript"/>
          <w:lang w:val="en-US"/>
        </w:rPr>
        <w:t>[</w:t>
      </w:r>
      <w:r w:rsidR="000E37C7" w:rsidRPr="003769FB">
        <w:rPr>
          <w:rFonts w:ascii="Book Antiqua" w:hAnsi="Book Antiqua" w:hint="eastAsia"/>
          <w:b w:val="0"/>
          <w:szCs w:val="24"/>
          <w:vertAlign w:val="superscript"/>
          <w:lang w:val="en-US" w:eastAsia="zh-CN"/>
        </w:rPr>
        <w:t>187</w:t>
      </w:r>
      <w:r w:rsidR="00CC6BF1" w:rsidRPr="003769FB">
        <w:rPr>
          <w:rFonts w:ascii="Book Antiqua" w:hAnsi="Book Antiqua"/>
          <w:b w:val="0"/>
          <w:szCs w:val="24"/>
          <w:vertAlign w:val="superscript"/>
          <w:lang w:val="en-US"/>
        </w:rPr>
        <w:t>]</w:t>
      </w:r>
      <w:bookmarkEnd w:id="363"/>
      <w:r w:rsidRPr="003769FB">
        <w:rPr>
          <w:rFonts w:ascii="Book Antiqua" w:hAnsi="Book Antiqua"/>
          <w:b w:val="0"/>
          <w:szCs w:val="24"/>
          <w:lang w:val="en-US"/>
        </w:rPr>
        <w:fldChar w:fldCharType="end"/>
      </w:r>
      <w:r w:rsidRPr="003769FB">
        <w:rPr>
          <w:rFonts w:ascii="Book Antiqua" w:hAnsi="Book Antiqua"/>
          <w:b w:val="0"/>
          <w:szCs w:val="24"/>
          <w:lang w:val="en-US"/>
        </w:rPr>
        <w:t>. Zhao</w:t>
      </w:r>
      <w:r w:rsidR="00C17A77" w:rsidRPr="003769FB">
        <w:rPr>
          <w:rFonts w:ascii="Book Antiqua" w:hAnsi="Book Antiqua"/>
          <w:b w:val="0"/>
          <w:i/>
          <w:szCs w:val="24"/>
          <w:lang w:val="en-US"/>
        </w:rPr>
        <w:t xml:space="preserve"> et al</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a0eb5920-0893-44ee-a5ec-72997bd2a20b PFBsYWNlaG9sZGVyPg0KICA8QWRkSW5WZXJzaW9uPjQuNC4wLjI4PC9BZGRJblZlcnNpb24+DQogIDxJZD5hMGViNTkyMC0wODkzLTQ0ZWUtYTVlYy03Mjk5N2JkMmEyMGI8L0lkPg0KICA8RW50cmllcz4NCiAgICA8RW50cnk+DQogICAgICA8SWQ+ZmFhODdmOWUtNGRjMC00YzhkLTg0MTktMmU3OWZmNWU0Y2Yw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PC9FbnRyaWVzPg0KICA8VGV4dD5bMTM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ddPC9UZXh0Pg0KICAgIDwvVGV4dFVuaXQ+DQogIDwvVGV4dFVuaXRzPg0KPC9QbGFjZWhvbGRlcj4=</w:instrText>
      </w:r>
      <w:r w:rsidRPr="003769FB">
        <w:rPr>
          <w:rFonts w:ascii="Book Antiqua" w:hAnsi="Book Antiqua"/>
          <w:b w:val="0"/>
          <w:szCs w:val="24"/>
          <w:lang w:val="en-US"/>
        </w:rPr>
        <w:fldChar w:fldCharType="separate"/>
      </w:r>
      <w:bookmarkStart w:id="364" w:name="_CTVP001a0eb5920089344eea5ec72997bd2a20b"/>
      <w:r w:rsidR="00CC6BF1" w:rsidRPr="003769FB">
        <w:rPr>
          <w:rFonts w:ascii="Book Antiqua" w:hAnsi="Book Antiqua"/>
          <w:b w:val="0"/>
          <w:szCs w:val="24"/>
          <w:vertAlign w:val="superscript"/>
          <w:lang w:val="en-US"/>
        </w:rPr>
        <w:t>[</w:t>
      </w:r>
      <w:r w:rsidR="000E37C7" w:rsidRPr="003769FB">
        <w:rPr>
          <w:rFonts w:ascii="Book Antiqua" w:hAnsi="Book Antiqua" w:hint="eastAsia"/>
          <w:b w:val="0"/>
          <w:szCs w:val="24"/>
          <w:vertAlign w:val="superscript"/>
          <w:lang w:val="en-US" w:eastAsia="zh-CN"/>
        </w:rPr>
        <w:t>136</w:t>
      </w:r>
      <w:r w:rsidR="00CC6BF1" w:rsidRPr="003769FB">
        <w:rPr>
          <w:rFonts w:ascii="Book Antiqua" w:hAnsi="Book Antiqua"/>
          <w:b w:val="0"/>
          <w:szCs w:val="24"/>
          <w:vertAlign w:val="superscript"/>
          <w:lang w:val="en-US"/>
        </w:rPr>
        <w:t>]</w:t>
      </w:r>
      <w:bookmarkEnd w:id="364"/>
      <w:r w:rsidRPr="003769FB">
        <w:rPr>
          <w:rFonts w:ascii="Book Antiqua" w:hAnsi="Book Antiqua"/>
          <w:b w:val="0"/>
          <w:szCs w:val="24"/>
          <w:lang w:val="en-US"/>
        </w:rPr>
        <w:fldChar w:fldCharType="end"/>
      </w:r>
      <w:r w:rsidRPr="003769FB">
        <w:rPr>
          <w:rFonts w:ascii="Book Antiqua" w:hAnsi="Book Antiqua"/>
          <w:b w:val="0"/>
          <w:szCs w:val="24"/>
          <w:lang w:val="en-US"/>
        </w:rPr>
        <w:t xml:space="preserve"> reported</w:t>
      </w:r>
      <w:r w:rsidR="00132885" w:rsidRPr="003769FB">
        <w:rPr>
          <w:rFonts w:ascii="Book Antiqua" w:hAnsi="Book Antiqua"/>
          <w:b w:val="0"/>
          <w:szCs w:val="24"/>
          <w:lang w:val="en-US"/>
        </w:rPr>
        <w:t xml:space="preserve"> that</w:t>
      </w:r>
      <w:r w:rsidRPr="003769FB">
        <w:rPr>
          <w:rFonts w:ascii="Book Antiqua" w:hAnsi="Book Antiqua"/>
          <w:b w:val="0"/>
          <w:szCs w:val="24"/>
          <w:lang w:val="en-US"/>
        </w:rPr>
        <w:t xml:space="preserve"> the LCMs </w:t>
      </w:r>
      <w:r w:rsidR="00132885" w:rsidRPr="003769FB">
        <w:rPr>
          <w:rFonts w:ascii="Book Antiqua" w:hAnsi="Book Antiqua"/>
          <w:b w:val="0"/>
          <w:szCs w:val="24"/>
          <w:lang w:val="en-US"/>
        </w:rPr>
        <w:t>are</w:t>
      </w:r>
      <w:r w:rsidRPr="003769FB">
        <w:rPr>
          <w:rFonts w:ascii="Book Antiqua" w:hAnsi="Book Antiqua"/>
          <w:b w:val="0"/>
          <w:szCs w:val="24"/>
          <w:lang w:val="en-US"/>
        </w:rPr>
        <w:t xml:space="preserve"> unconjugated in feces. Because of </w:t>
      </w:r>
      <w:r w:rsidR="00132885" w:rsidRPr="003769FB">
        <w:rPr>
          <w:rFonts w:ascii="Book Antiqua" w:hAnsi="Book Antiqua"/>
          <w:b w:val="0"/>
          <w:szCs w:val="24"/>
          <w:lang w:val="en-US"/>
        </w:rPr>
        <w:t>the</w:t>
      </w:r>
      <w:r w:rsidRPr="003769FB">
        <w:rPr>
          <w:rFonts w:ascii="Book Antiqua" w:hAnsi="Book Antiqua"/>
          <w:b w:val="0"/>
          <w:szCs w:val="24"/>
          <w:lang w:val="en-US"/>
        </w:rPr>
        <w:t xml:space="preserve"> lack of β-glucuronidase treatment, Jiang</w:t>
      </w:r>
      <w:r w:rsidR="00C17A77" w:rsidRPr="003769FB">
        <w:rPr>
          <w:rFonts w:ascii="Book Antiqua" w:hAnsi="Book Antiqua"/>
          <w:b w:val="0"/>
          <w:i/>
          <w:szCs w:val="24"/>
          <w:lang w:val="en-US"/>
        </w:rPr>
        <w:t xml:space="preserve"> et al</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4b8ed3b7-d13e-4d76-8001-5692cde32e38 PFBsYWNlaG9sZGVyPg0KICA8QWRkSW5WZXJzaW9uPjQuNC4wLjI4PC9BZGRJblZlcnNpb24+DQogIDxJZD40YjhlZDNiNy1kMTNlLTRkNzYtODAwMS01NjkyY2RlMzJlMzg8L0lkPg0KICA8RW50cmllcz4NCiAgICA8RW50cnk+DQogICAgICA8SWQ+NmRkYjUzZWYtYzQ0MS00ZDE1LWFjODAtYjE3ZDVmZWJkZjA1PC9JZD4NCiAgICAgIDxSZWZlcmVuY2VJZD4zNTIzMTA4ZS1iNmNkLTQ1ZDQtOGFmOC1iYjEyNTBiMzRmZm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ODhdPC9UZXh0Pg0KICAgIDwvVGV4dFVuaXQ+DQogIDwvVGV4dFVuaXRzPg0KPC9QbGFjZWhvbGRlcj4=</w:instrText>
      </w:r>
      <w:r w:rsidRPr="003769FB">
        <w:rPr>
          <w:rFonts w:ascii="Book Antiqua" w:hAnsi="Book Antiqua"/>
          <w:b w:val="0"/>
          <w:szCs w:val="24"/>
          <w:lang w:val="en-US"/>
        </w:rPr>
        <w:fldChar w:fldCharType="separate"/>
      </w:r>
      <w:bookmarkStart w:id="365" w:name="_CTVP0014b8ed3b7d13e4d7680015692cde32e38"/>
      <w:r w:rsidR="00CC6BF1" w:rsidRPr="003769FB">
        <w:rPr>
          <w:rFonts w:ascii="Book Antiqua" w:hAnsi="Book Antiqua"/>
          <w:b w:val="0"/>
          <w:szCs w:val="24"/>
          <w:vertAlign w:val="superscript"/>
          <w:lang w:val="en-US"/>
        </w:rPr>
        <w:t>[</w:t>
      </w:r>
      <w:r w:rsidR="000E37C7" w:rsidRPr="003769FB">
        <w:rPr>
          <w:rFonts w:ascii="Book Antiqua" w:hAnsi="Book Antiqua" w:hint="eastAsia"/>
          <w:b w:val="0"/>
          <w:szCs w:val="24"/>
          <w:vertAlign w:val="superscript"/>
          <w:lang w:val="en-US" w:eastAsia="zh-CN"/>
        </w:rPr>
        <w:t>187</w:t>
      </w:r>
      <w:r w:rsidR="00CC6BF1" w:rsidRPr="003769FB">
        <w:rPr>
          <w:rFonts w:ascii="Book Antiqua" w:hAnsi="Book Antiqua"/>
          <w:b w:val="0"/>
          <w:szCs w:val="24"/>
          <w:vertAlign w:val="superscript"/>
          <w:lang w:val="en-US"/>
        </w:rPr>
        <w:t>]</w:t>
      </w:r>
      <w:bookmarkEnd w:id="365"/>
      <w:r w:rsidRPr="003769FB">
        <w:rPr>
          <w:rFonts w:ascii="Book Antiqua" w:hAnsi="Book Antiqua"/>
          <w:b w:val="0"/>
          <w:szCs w:val="24"/>
          <w:lang w:val="en-US"/>
        </w:rPr>
        <w:fldChar w:fldCharType="end"/>
      </w:r>
      <w:r w:rsidRPr="003769FB">
        <w:rPr>
          <w:rFonts w:ascii="Book Antiqua" w:hAnsi="Book Antiqua"/>
          <w:b w:val="0"/>
          <w:szCs w:val="24"/>
          <w:lang w:val="en-US"/>
        </w:rPr>
        <w:t xml:space="preserve"> could not distinguish between conjugated and non-conjugated metabolites in their fecal samples, which in turn could support the results </w:t>
      </w:r>
      <w:r w:rsidR="00F0523C" w:rsidRPr="003769FB">
        <w:rPr>
          <w:rFonts w:ascii="Book Antiqua" w:hAnsi="Book Antiqua"/>
          <w:b w:val="0"/>
          <w:szCs w:val="24"/>
          <w:lang w:val="en-US"/>
        </w:rPr>
        <w:t>from</w:t>
      </w:r>
      <w:r w:rsidRPr="003769FB">
        <w:rPr>
          <w:rFonts w:ascii="Book Antiqua" w:hAnsi="Book Antiqua"/>
          <w:b w:val="0"/>
          <w:szCs w:val="24"/>
          <w:lang w:val="en-US"/>
        </w:rPr>
        <w:t xml:space="preserve"> Zhao</w:t>
      </w:r>
      <w:r w:rsidR="00C17A77" w:rsidRPr="003769FB">
        <w:rPr>
          <w:rFonts w:ascii="Book Antiqua" w:hAnsi="Book Antiqua"/>
          <w:b w:val="0"/>
          <w:i/>
          <w:szCs w:val="24"/>
          <w:lang w:val="en-US"/>
        </w:rPr>
        <w:t xml:space="preserve"> et al</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c3a36f15-171c-4193-a316-d1fd3dba5e92 PFBsYWNlaG9sZGVyPg0KICA8QWRkSW5WZXJzaW9uPjQuNC4wLjI4PC9BZGRJblZlcnNpb24+DQogIDxJZD5jM2EzNmYxNS0xNzFjLTQxOTMtYTMxNi1kMWZkM2RiYTVlOTI8L0lkPg0KICA8RW50cmllcz4NCiAgICA8RW50cnk+DQogICAgICA8SWQ+NjQ5ODYzYjMtYTQ1YS00NjYwLWE5N2ItOTkwYjhhZDA4NmM2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PC9FbnRyaWVzPg0KICA8VGV4dD5bMTM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ddPC9UZXh0Pg0KICAgIDwvVGV4dFVuaXQ+DQogIDwvVGV4dFVuaXRzPg0KPC9QbGFjZWhvbGRlcj4=</w:instrText>
      </w:r>
      <w:r w:rsidRPr="003769FB">
        <w:rPr>
          <w:rFonts w:ascii="Book Antiqua" w:hAnsi="Book Antiqua"/>
          <w:b w:val="0"/>
          <w:szCs w:val="24"/>
          <w:lang w:val="en-US"/>
        </w:rPr>
        <w:fldChar w:fldCharType="separate"/>
      </w:r>
      <w:bookmarkStart w:id="366" w:name="_CTVP001c3a36f15171c4193a316d1fd3dba5e92"/>
      <w:r w:rsidR="00CC6BF1" w:rsidRPr="003769FB">
        <w:rPr>
          <w:rFonts w:ascii="Book Antiqua" w:hAnsi="Book Antiqua"/>
          <w:b w:val="0"/>
          <w:szCs w:val="24"/>
          <w:vertAlign w:val="superscript"/>
          <w:lang w:val="en-US"/>
        </w:rPr>
        <w:t>[</w:t>
      </w:r>
      <w:r w:rsidR="000E37C7" w:rsidRPr="003769FB">
        <w:rPr>
          <w:rFonts w:ascii="Book Antiqua" w:hAnsi="Book Antiqua" w:hint="eastAsia"/>
          <w:b w:val="0"/>
          <w:szCs w:val="24"/>
          <w:vertAlign w:val="superscript"/>
          <w:lang w:val="en-US" w:eastAsia="zh-CN"/>
        </w:rPr>
        <w:t>136</w:t>
      </w:r>
      <w:r w:rsidR="00CC6BF1" w:rsidRPr="003769FB">
        <w:rPr>
          <w:rFonts w:ascii="Book Antiqua" w:hAnsi="Book Antiqua"/>
          <w:b w:val="0"/>
          <w:szCs w:val="24"/>
          <w:vertAlign w:val="superscript"/>
          <w:lang w:val="en-US"/>
        </w:rPr>
        <w:t>]</w:t>
      </w:r>
      <w:bookmarkEnd w:id="366"/>
      <w:r w:rsidRPr="003769FB">
        <w:rPr>
          <w:rFonts w:ascii="Book Antiqua" w:hAnsi="Book Antiqua"/>
          <w:b w:val="0"/>
          <w:szCs w:val="24"/>
          <w:lang w:val="en-US"/>
        </w:rPr>
        <w:fldChar w:fldCharType="end"/>
      </w:r>
      <w:r w:rsidRPr="003769FB">
        <w:rPr>
          <w:rFonts w:ascii="Book Antiqua" w:hAnsi="Book Antiqua"/>
          <w:b w:val="0"/>
          <w:szCs w:val="24"/>
          <w:lang w:val="en-US"/>
        </w:rPr>
        <w:t>. Wu and Croft</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aa880c2b-5747-4662-9859-07c94dc5992c PFBsYWNlaG9sZGVyPg0KICA8QWRkSW5WZXJzaW9uPjQuNC4wLjI4PC9BZGRJblZlcnNpb24+DQogIDxJZD5hYTg4MGMyYi01NzQ3LTQ2NjItOTg1OS0wN2M5NGRjNTk5MmM8L0lkPg0KICA8RW50cmllcz4NCiAgICA8RW50cnk+DQogICAgICA8SWQ+YjQ1MTIxYmQtNmNhZS00NmY3LWEzYTItMzYyYzg2OTE4NmVhPC9JZD4NCiAgICAgIDxSZWZlcmVuY2VJZD4xMTFkYjgxMi1hYTBhLTRkYTktYjhmZC1lMmZiMmIyNjcxOG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ODldPC9UZXh0Pg0KICAgIDwvVGV4dFVuaXQ+DQogIDwvVGV4dFVuaXRzPg0KPC9QbGFjZWhvbGRlcj4=</w:instrText>
      </w:r>
      <w:r w:rsidRPr="003769FB">
        <w:rPr>
          <w:rFonts w:ascii="Book Antiqua" w:hAnsi="Book Antiqua"/>
          <w:b w:val="0"/>
          <w:szCs w:val="24"/>
          <w:lang w:val="en-US"/>
        </w:rPr>
        <w:fldChar w:fldCharType="separate"/>
      </w:r>
      <w:bookmarkStart w:id="367" w:name="_CTVP001aa880c2b57474662985907c94dc5992c"/>
      <w:r w:rsidR="00CC6BF1" w:rsidRPr="003769FB">
        <w:rPr>
          <w:rFonts w:ascii="Book Antiqua" w:hAnsi="Book Antiqua"/>
          <w:b w:val="0"/>
          <w:szCs w:val="24"/>
          <w:vertAlign w:val="superscript"/>
          <w:lang w:val="en-US"/>
        </w:rPr>
        <w:t>[</w:t>
      </w:r>
      <w:r w:rsidR="000E37C7" w:rsidRPr="003769FB">
        <w:rPr>
          <w:rFonts w:ascii="Book Antiqua" w:hAnsi="Book Antiqua" w:hint="eastAsia"/>
          <w:b w:val="0"/>
          <w:szCs w:val="24"/>
          <w:vertAlign w:val="superscript"/>
          <w:lang w:val="en-US" w:eastAsia="zh-CN"/>
        </w:rPr>
        <w:t>188</w:t>
      </w:r>
      <w:r w:rsidR="00CC6BF1" w:rsidRPr="003769FB">
        <w:rPr>
          <w:rFonts w:ascii="Book Antiqua" w:hAnsi="Book Antiqua"/>
          <w:b w:val="0"/>
          <w:szCs w:val="24"/>
          <w:vertAlign w:val="superscript"/>
          <w:lang w:val="en-US"/>
        </w:rPr>
        <w:t>]</w:t>
      </w:r>
      <w:bookmarkEnd w:id="367"/>
      <w:r w:rsidRPr="003769FB">
        <w:rPr>
          <w:rFonts w:ascii="Book Antiqua" w:hAnsi="Book Antiqua"/>
          <w:b w:val="0"/>
          <w:szCs w:val="24"/>
          <w:lang w:val="en-US"/>
        </w:rPr>
        <w:fldChar w:fldCharType="end"/>
      </w:r>
      <w:r w:rsidRPr="003769FB">
        <w:rPr>
          <w:rFonts w:ascii="Book Antiqua" w:hAnsi="Book Antiqua"/>
          <w:b w:val="0"/>
          <w:szCs w:val="24"/>
          <w:lang w:val="en-US"/>
        </w:rPr>
        <w:t xml:space="preserve"> concluded that part of the total vitamin E undergoes enterohepatic circulation (estimated to</w:t>
      </w:r>
      <w:r w:rsidR="00BA4494" w:rsidRPr="003769FB">
        <w:rPr>
          <w:rFonts w:ascii="Book Antiqua" w:hAnsi="Book Antiqua"/>
          <w:b w:val="0"/>
          <w:szCs w:val="24"/>
          <w:lang w:val="en-US"/>
        </w:rPr>
        <w:t xml:space="preserve"> be</w:t>
      </w:r>
      <w:r w:rsidRPr="003769FB">
        <w:rPr>
          <w:rFonts w:ascii="Book Antiqua" w:hAnsi="Book Antiqua"/>
          <w:b w:val="0"/>
          <w:szCs w:val="24"/>
          <w:lang w:val="en-US"/>
        </w:rPr>
        <w:t xml:space="preserve"> </w:t>
      </w:r>
      <w:r w:rsidR="00132885" w:rsidRPr="003769FB">
        <w:rPr>
          <w:rFonts w:ascii="Book Antiqua" w:hAnsi="Book Antiqua"/>
          <w:b w:val="0"/>
          <w:szCs w:val="24"/>
          <w:lang w:val="en-US"/>
        </w:rPr>
        <w:t xml:space="preserve">about </w:t>
      </w:r>
      <w:r w:rsidRPr="003769FB">
        <w:rPr>
          <w:rFonts w:ascii="Book Antiqua" w:hAnsi="Book Antiqua"/>
          <w:b w:val="0"/>
          <w:szCs w:val="24"/>
          <w:lang w:val="en-US"/>
        </w:rPr>
        <w:t xml:space="preserve">60 % in rats) and that the remaining is likely lost </w:t>
      </w:r>
      <w:r w:rsidRPr="003769FB">
        <w:rPr>
          <w:rFonts w:ascii="Book Antiqua" w:hAnsi="Book Antiqua"/>
          <w:b w:val="0"/>
          <w:i/>
          <w:szCs w:val="24"/>
          <w:lang w:val="en-US"/>
        </w:rPr>
        <w:t>via</w:t>
      </w:r>
      <w:r w:rsidRPr="003769FB">
        <w:rPr>
          <w:rFonts w:ascii="Book Antiqua" w:hAnsi="Book Antiqua"/>
          <w:b w:val="0"/>
          <w:szCs w:val="24"/>
          <w:lang w:val="en-US"/>
        </w:rPr>
        <w:t xml:space="preserve"> </w:t>
      </w:r>
      <w:r w:rsidR="00132885" w:rsidRPr="003769FB">
        <w:rPr>
          <w:rFonts w:ascii="Book Antiqua" w:hAnsi="Book Antiqua"/>
          <w:b w:val="0"/>
          <w:szCs w:val="24"/>
          <w:lang w:val="en-US"/>
        </w:rPr>
        <w:t xml:space="preserve">the </w:t>
      </w:r>
      <w:r w:rsidRPr="003769FB">
        <w:rPr>
          <w:rFonts w:ascii="Book Antiqua" w:hAnsi="Book Antiqua"/>
          <w:b w:val="0"/>
          <w:szCs w:val="24"/>
          <w:lang w:val="en-US"/>
        </w:rPr>
        <w:t>fecal route</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67afb55d-bc97-432a-ad10-205427c70f6e PFBsYWNlaG9sZGVyPg0KICA8QWRkSW5WZXJzaW9uPjQuNC4wLjI4PC9BZGRJblZlcnNpb24+DQogIDxJZD42N2FmYjU1ZC1iYzk3LTQzMmEtYWQxMC0yMDU0MjdjNzBmNmU8L0lkPg0KICA8RW50cmllcz4NCiAgICA8RW50cnk+DQogICAgICA8SWQ+MTk0MDU4MWYtM2Y2OS00OTRlLWEwYzgtN2I4ZjQyYTQyZTc5PC9JZD4NCiAgICAgIDxSZWZlcmVuY2VJZD5iMzFhYWY4Ni1lZDcyLTRlN2ItOTBiMC01MmM5NTEyZmNkYz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OTBdPC9UZXh0Pg0KICAgIDwvVGV4dFVuaXQ+DQogIDwvVGV4dFVuaXRzPg0KPC9QbGFjZWhvbGRlcj4=</w:instrText>
      </w:r>
      <w:r w:rsidRPr="003769FB">
        <w:rPr>
          <w:rFonts w:ascii="Book Antiqua" w:hAnsi="Book Antiqua"/>
          <w:b w:val="0"/>
          <w:szCs w:val="24"/>
          <w:lang w:val="en-US"/>
        </w:rPr>
        <w:fldChar w:fldCharType="separate"/>
      </w:r>
      <w:bookmarkStart w:id="368" w:name="_CTVP00167afb55dbc97432aad10205427c70f6e"/>
      <w:r w:rsidR="00CC6BF1" w:rsidRPr="003769FB">
        <w:rPr>
          <w:rFonts w:ascii="Book Antiqua" w:hAnsi="Book Antiqua"/>
          <w:b w:val="0"/>
          <w:szCs w:val="24"/>
          <w:vertAlign w:val="superscript"/>
          <w:lang w:val="en-US"/>
        </w:rPr>
        <w:t>[</w:t>
      </w:r>
      <w:r w:rsidR="000E37C7" w:rsidRPr="003769FB">
        <w:rPr>
          <w:rFonts w:ascii="Book Antiqua" w:hAnsi="Book Antiqua" w:hint="eastAsia"/>
          <w:b w:val="0"/>
          <w:szCs w:val="24"/>
          <w:vertAlign w:val="superscript"/>
          <w:lang w:val="en-US" w:eastAsia="zh-CN"/>
        </w:rPr>
        <w:t>189</w:t>
      </w:r>
      <w:r w:rsidR="00CC6BF1" w:rsidRPr="003769FB">
        <w:rPr>
          <w:rFonts w:ascii="Book Antiqua" w:hAnsi="Book Antiqua"/>
          <w:b w:val="0"/>
          <w:szCs w:val="24"/>
          <w:vertAlign w:val="superscript"/>
          <w:lang w:val="en-US"/>
        </w:rPr>
        <w:t>]</w:t>
      </w:r>
      <w:bookmarkEnd w:id="368"/>
      <w:r w:rsidRPr="003769FB">
        <w:rPr>
          <w:rFonts w:ascii="Book Antiqua" w:hAnsi="Book Antiqua"/>
          <w:b w:val="0"/>
          <w:szCs w:val="24"/>
          <w:lang w:val="en-US"/>
        </w:rPr>
        <w:fldChar w:fldCharType="end"/>
      </w:r>
      <w:r w:rsidRPr="003769FB">
        <w:rPr>
          <w:rFonts w:ascii="Book Antiqua" w:hAnsi="Book Antiqua"/>
          <w:b w:val="0"/>
          <w:szCs w:val="24"/>
          <w:lang w:val="en-US"/>
        </w:rPr>
        <w:t>. However, the fecal portion of metabolite excreti</w:t>
      </w:r>
      <w:r w:rsidR="002F3C11" w:rsidRPr="003769FB">
        <w:rPr>
          <w:rFonts w:ascii="Book Antiqua" w:hAnsi="Book Antiqua"/>
          <w:b w:val="0"/>
          <w:szCs w:val="24"/>
          <w:lang w:val="en-US"/>
        </w:rPr>
        <w:t>on was estimated to be about 80</w:t>
      </w:r>
      <w:r w:rsidRPr="003769FB">
        <w:rPr>
          <w:rFonts w:ascii="Book Antiqua" w:hAnsi="Book Antiqua"/>
          <w:b w:val="0"/>
          <w:szCs w:val="24"/>
          <w:lang w:val="en-US"/>
        </w:rPr>
        <w:t>%</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3e5447c8-97d1-4877-b06e-325563429a8a PFBsYWNlaG9sZGVyPg0KICA8QWRkSW5WZXJzaW9uPjQuNC4wLjI4PC9BZGRJblZlcnNpb24+DQogIDxJZD4zZTU0NDdjOC05N2QxLTQ4NzctYjA2ZS0zMjU1NjM0MjlhOGE8L0lkPg0KICA8RW50cmllcz4NCiAgICA8RW50cnk+DQogICAgICA8SWQ+YTA2YTcwYTQtMWE0Zi00ZGRmLThmZTktYmU5OWU2MzkzMTg0PC9JZD4NCiAgICAgIDxSZWZlcmVuY2VJZD5jZGUyZjUxOS02ODVhLTQ3NTMtYTY1MC0xOTUxMTMyZTBhMD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jJdPC9UZXh0Pg0KICAgIDwvVGV4dFVuaXQ+DQogIDwvVGV4dFVuaXRzPg0KPC9QbGFjZWhvbGRlcj4=</w:instrText>
      </w:r>
      <w:r w:rsidRPr="003769FB">
        <w:rPr>
          <w:rFonts w:ascii="Book Antiqua" w:hAnsi="Book Antiqua"/>
          <w:b w:val="0"/>
          <w:szCs w:val="24"/>
          <w:lang w:val="en-US"/>
        </w:rPr>
        <w:fldChar w:fldCharType="separate"/>
      </w:r>
      <w:bookmarkStart w:id="369" w:name="_CTVP0013e5447c897d14877b06e325563429a8a"/>
      <w:r w:rsidR="00CC6BF1" w:rsidRPr="003769FB">
        <w:rPr>
          <w:rFonts w:ascii="Book Antiqua" w:hAnsi="Book Antiqua"/>
          <w:b w:val="0"/>
          <w:szCs w:val="24"/>
          <w:vertAlign w:val="superscript"/>
          <w:lang w:val="en-US"/>
        </w:rPr>
        <w:t>[</w:t>
      </w:r>
      <w:r w:rsidR="000E37C7" w:rsidRPr="003769FB">
        <w:rPr>
          <w:rFonts w:ascii="Book Antiqua" w:hAnsi="Book Antiqua" w:hint="eastAsia"/>
          <w:b w:val="0"/>
          <w:szCs w:val="24"/>
          <w:vertAlign w:val="superscript"/>
          <w:lang w:val="en-US" w:eastAsia="zh-CN"/>
        </w:rPr>
        <w:t>161</w:t>
      </w:r>
      <w:r w:rsidR="00CC6BF1" w:rsidRPr="003769FB">
        <w:rPr>
          <w:rFonts w:ascii="Book Antiqua" w:hAnsi="Book Antiqua"/>
          <w:b w:val="0"/>
          <w:szCs w:val="24"/>
          <w:vertAlign w:val="superscript"/>
          <w:lang w:val="en-US"/>
        </w:rPr>
        <w:t>]</w:t>
      </w:r>
      <w:bookmarkEnd w:id="369"/>
      <w:r w:rsidRPr="003769FB">
        <w:rPr>
          <w:rFonts w:ascii="Book Antiqua" w:hAnsi="Book Antiqua"/>
          <w:b w:val="0"/>
          <w:szCs w:val="24"/>
          <w:lang w:val="en-US"/>
        </w:rPr>
        <w:fldChar w:fldCharType="end"/>
      </w:r>
      <w:r w:rsidRPr="003769FB">
        <w:rPr>
          <w:rFonts w:ascii="Book Antiqua" w:hAnsi="Book Antiqua"/>
          <w:b w:val="0"/>
          <w:szCs w:val="24"/>
          <w:lang w:val="en-US"/>
        </w:rPr>
        <w:t>. As mentioned before, intestinal absorption was reported to be between 20</w:t>
      </w:r>
      <w:r w:rsidR="002F3C11" w:rsidRPr="003769FB">
        <w:rPr>
          <w:rFonts w:ascii="Book Antiqua" w:hAnsi="Book Antiqua" w:hint="eastAsia"/>
          <w:b w:val="0"/>
          <w:szCs w:val="24"/>
          <w:lang w:val="en-US" w:eastAsia="zh-CN"/>
        </w:rPr>
        <w:t>%</w:t>
      </w:r>
      <w:r w:rsidR="002F3C11" w:rsidRPr="003769FB">
        <w:rPr>
          <w:rFonts w:ascii="Book Antiqua" w:hAnsi="Book Antiqua"/>
          <w:b w:val="0"/>
          <w:szCs w:val="24"/>
          <w:lang w:val="en-US"/>
        </w:rPr>
        <w:t>-80</w:t>
      </w:r>
      <w:r w:rsidRPr="003769FB">
        <w:rPr>
          <w:rFonts w:ascii="Book Antiqua" w:hAnsi="Book Antiqua"/>
          <w:b w:val="0"/>
          <w:szCs w:val="24"/>
          <w:lang w:val="en-US"/>
        </w:rPr>
        <w:t>% for α-TOH, leaving a considerable portion that remains in the intestinal tract</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8c262e47-509d-4382-8a0d-13687adc44ee PFBsYWNlaG9sZGVyPg0KICA8QWRkSW5WZXJzaW9uPjQuNC4wLjI4PC9BZGRJblZlcnNpb24+DQogIDxJZD44YzI2MmU0Ny01MDlkLTQzODItOGEwZC0xMzY4N2FkYzQ0ZWU8L0lkPg0KICA8RW50cmllcz4NCiAgICA8RW50cnk+DQogICAgICA8SWQ+Y2U3ODFiN2MtYWZiOS00YTBmLTgyMmMtZmUxMzgzODA0NjQyPC9JZD4NCiAgICAgIDxSZWZlcmVuY2VJZD4xMTFkYjgxMi1hYTBhLTRkYTktYjhmZC1lMmZiMmIyNjcxOG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ODldPC9UZXh0Pg0KICAgIDwvVGV4dFVuaXQ+DQogIDwvVGV4dFVuaXRzPg0KPC9QbGFjZWhvbGRlcj4=</w:instrText>
      </w:r>
      <w:r w:rsidRPr="003769FB">
        <w:rPr>
          <w:rFonts w:ascii="Book Antiqua" w:hAnsi="Book Antiqua"/>
          <w:b w:val="0"/>
          <w:szCs w:val="24"/>
          <w:lang w:val="en-US"/>
        </w:rPr>
        <w:fldChar w:fldCharType="separate"/>
      </w:r>
      <w:bookmarkStart w:id="370" w:name="_CTVP0018c262e47509d43828a0d13687adc44ee"/>
      <w:r w:rsidR="00CC6BF1" w:rsidRPr="003769FB">
        <w:rPr>
          <w:rFonts w:ascii="Book Antiqua" w:hAnsi="Book Antiqua"/>
          <w:b w:val="0"/>
          <w:szCs w:val="24"/>
          <w:vertAlign w:val="superscript"/>
          <w:lang w:val="en-US"/>
        </w:rPr>
        <w:t>[</w:t>
      </w:r>
      <w:r w:rsidR="000E37C7" w:rsidRPr="003769FB">
        <w:rPr>
          <w:rFonts w:ascii="Book Antiqua" w:hAnsi="Book Antiqua" w:hint="eastAsia"/>
          <w:b w:val="0"/>
          <w:szCs w:val="24"/>
          <w:vertAlign w:val="superscript"/>
          <w:lang w:val="en-US" w:eastAsia="zh-CN"/>
        </w:rPr>
        <w:t>188</w:t>
      </w:r>
      <w:r w:rsidR="00CC6BF1" w:rsidRPr="003769FB">
        <w:rPr>
          <w:rFonts w:ascii="Book Antiqua" w:hAnsi="Book Antiqua"/>
          <w:b w:val="0"/>
          <w:szCs w:val="24"/>
          <w:vertAlign w:val="superscript"/>
          <w:lang w:val="en-US"/>
        </w:rPr>
        <w:t>]</w:t>
      </w:r>
      <w:bookmarkEnd w:id="370"/>
      <w:r w:rsidRPr="003769FB">
        <w:rPr>
          <w:rFonts w:ascii="Book Antiqua" w:hAnsi="Book Antiqua"/>
          <w:b w:val="0"/>
          <w:szCs w:val="24"/>
          <w:lang w:val="en-US"/>
        </w:rPr>
        <w:fldChar w:fldCharType="end"/>
      </w:r>
      <w:r w:rsidRPr="003769FB">
        <w:rPr>
          <w:rFonts w:ascii="Book Antiqua" w:hAnsi="Book Antiqua"/>
          <w:b w:val="0"/>
          <w:szCs w:val="24"/>
          <w:lang w:val="en-US"/>
        </w:rPr>
        <w:t>. Zhao</w:t>
      </w:r>
      <w:r w:rsidR="00C17A77" w:rsidRPr="003769FB">
        <w:rPr>
          <w:rFonts w:ascii="Book Antiqua" w:hAnsi="Book Antiqua"/>
          <w:b w:val="0"/>
          <w:i/>
          <w:szCs w:val="24"/>
          <w:lang w:val="en-US"/>
        </w:rPr>
        <w:t xml:space="preserve"> et al</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f3465af6-9b0d-497b-a2f2-4427febf8f2e PFBsYWNlaG9sZGVyPg0KICA8QWRkSW5WZXJzaW9uPjQuNC4wLjI4PC9BZGRJblZlcnNpb24+DQogIDxJZD5mMzQ2NWFmNi05YjBkLTQ5N2ItYTJmMi00NDI3ZmViZjhmMmU8L0lkPg0KICA8RW50cmllcz4NCiAgICA8RW50cnk+DQogICAgICA8SWQ+OWJlM2FkNjMtMTIwNy00Yzk5LTk5YTktZjZkMTljMjQ5ZTY3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PC9FbnRyaWVzPg0KICA8VGV4dD5bMTM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ddPC9UZXh0Pg0KICAgIDwvVGV4dFVuaXQ+DQogIDwvVGV4dFVuaXRzPg0KPC9QbGFjZWhvbGRlcj4=</w:instrText>
      </w:r>
      <w:r w:rsidRPr="003769FB">
        <w:rPr>
          <w:rFonts w:ascii="Book Antiqua" w:hAnsi="Book Antiqua"/>
          <w:b w:val="0"/>
          <w:szCs w:val="24"/>
          <w:lang w:val="en-US"/>
        </w:rPr>
        <w:fldChar w:fldCharType="separate"/>
      </w:r>
      <w:bookmarkStart w:id="371" w:name="_CTVP001f3465af69b0d497ba2f24427febf8f2e"/>
      <w:r w:rsidR="00CC6BF1" w:rsidRPr="003769FB">
        <w:rPr>
          <w:rFonts w:ascii="Book Antiqua" w:hAnsi="Book Antiqua"/>
          <w:b w:val="0"/>
          <w:szCs w:val="24"/>
          <w:vertAlign w:val="superscript"/>
          <w:lang w:val="en-US"/>
        </w:rPr>
        <w:t>[</w:t>
      </w:r>
      <w:r w:rsidR="000E37C7" w:rsidRPr="003769FB">
        <w:rPr>
          <w:rFonts w:ascii="Book Antiqua" w:hAnsi="Book Antiqua" w:hint="eastAsia"/>
          <w:b w:val="0"/>
          <w:szCs w:val="24"/>
          <w:vertAlign w:val="superscript"/>
          <w:lang w:val="en-US" w:eastAsia="zh-CN"/>
        </w:rPr>
        <w:t>136</w:t>
      </w:r>
      <w:r w:rsidR="00CC6BF1" w:rsidRPr="003769FB">
        <w:rPr>
          <w:rFonts w:ascii="Book Antiqua" w:hAnsi="Book Antiqua"/>
          <w:b w:val="0"/>
          <w:szCs w:val="24"/>
          <w:vertAlign w:val="superscript"/>
          <w:lang w:val="en-US"/>
        </w:rPr>
        <w:t>]</w:t>
      </w:r>
      <w:bookmarkEnd w:id="371"/>
      <w:r w:rsidRPr="003769FB">
        <w:rPr>
          <w:rFonts w:ascii="Book Antiqua" w:hAnsi="Book Antiqua"/>
          <w:b w:val="0"/>
          <w:szCs w:val="24"/>
          <w:lang w:val="en-US"/>
        </w:rPr>
        <w:fldChar w:fldCharType="end"/>
      </w:r>
      <w:r w:rsidRPr="003769FB">
        <w:rPr>
          <w:rFonts w:ascii="Book Antiqua" w:hAnsi="Book Antiqua"/>
          <w:b w:val="0"/>
          <w:szCs w:val="24"/>
          <w:lang w:val="en-US"/>
        </w:rPr>
        <w:t xml:space="preserve"> tested whether intestinal flora is able to degrade </w:t>
      </w:r>
      <w:r w:rsidR="00FB598F" w:rsidRPr="003769FB">
        <w:rPr>
          <w:rFonts w:ascii="Book Antiqua" w:hAnsi="Book Antiqua"/>
          <w:b w:val="0"/>
          <w:szCs w:val="24"/>
          <w:lang w:val="en-US"/>
        </w:rPr>
        <w:t>TOH</w:t>
      </w:r>
      <w:r w:rsidRPr="003769FB">
        <w:rPr>
          <w:rFonts w:ascii="Book Antiqua" w:hAnsi="Book Antiqua"/>
          <w:b w:val="0"/>
          <w:szCs w:val="24"/>
          <w:lang w:val="en-US"/>
        </w:rPr>
        <w:t xml:space="preserve">s by incubating fecal extracts with TOHs, but this experiment failed to produce vitamin E metabolites. </w:t>
      </w:r>
      <w:r w:rsidR="00BA4494" w:rsidRPr="003769FB">
        <w:rPr>
          <w:rFonts w:ascii="Book Antiqua" w:hAnsi="Book Antiqua"/>
          <w:b w:val="0"/>
          <w:szCs w:val="24"/>
          <w:lang w:val="en-US"/>
        </w:rPr>
        <w:t>To summarize</w:t>
      </w:r>
      <w:r w:rsidRPr="003769FB">
        <w:rPr>
          <w:rFonts w:ascii="Book Antiqua" w:hAnsi="Book Antiqua"/>
          <w:b w:val="0"/>
          <w:szCs w:val="24"/>
          <w:lang w:val="en-US"/>
        </w:rPr>
        <w:t>, SCMs are transported via blood and</w:t>
      </w:r>
      <w:r w:rsidR="00F0523C" w:rsidRPr="003769FB">
        <w:rPr>
          <w:rFonts w:ascii="Book Antiqua" w:hAnsi="Book Antiqua"/>
          <w:b w:val="0"/>
          <w:szCs w:val="24"/>
          <w:lang w:val="en-US"/>
        </w:rPr>
        <w:t xml:space="preserve"> are excreted through urine</w:t>
      </w:r>
      <w:r w:rsidRPr="003769FB">
        <w:rPr>
          <w:rFonts w:ascii="Book Antiqua" w:hAnsi="Book Antiqua"/>
          <w:b w:val="0"/>
          <w:szCs w:val="24"/>
          <w:lang w:val="en-US"/>
        </w:rPr>
        <w:t xml:space="preserve">, while TOH, T3 and all </w:t>
      </w:r>
      <w:r w:rsidR="00F0523C" w:rsidRPr="003769FB">
        <w:rPr>
          <w:rFonts w:ascii="Book Antiqua" w:hAnsi="Book Antiqua"/>
          <w:b w:val="0"/>
          <w:szCs w:val="24"/>
          <w:lang w:val="en-US"/>
        </w:rPr>
        <w:t xml:space="preserve">other </w:t>
      </w:r>
      <w:r w:rsidRPr="003769FB">
        <w:rPr>
          <w:rFonts w:ascii="Book Antiqua" w:hAnsi="Book Antiqua"/>
          <w:b w:val="0"/>
          <w:szCs w:val="24"/>
          <w:lang w:val="en-US"/>
        </w:rPr>
        <w:t>metabolites circulate through the vascular system (shown for α-13’-COOH in humans by our group</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d2d26a3e-356a-48b8-829c-3355fe6cf0ef PFBsYWNlaG9sZGVyPg0KICA8QWRkSW5WZXJzaW9uPjQuNC4wLjI4PC9BZGRJblZlcnNpb24+DQogIDxJZD5kMmQyNmEzZS0zNTZhLTQ4YjgtODI5Yy0zMzU1ZmU2Y2YwZWY8L0lkPg0KICA8RW50cmllcz4NCiAgICA8RW50cnk+DQogICAgICA8SWQ+Zjc4YjI5MGMtODA5OC00NDUwLTk5MGQtZGM3NmFkNmY0NzkwPC9JZD4NCiAgICAgIDxSZWZlcmVuY2VJZD5mOGI4YjkwYi01NjE4LTQ2MjAtODFmYy0wMzBhZTA2M2YzNDc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0M108L1RleHQ+DQogICAgPC9UZXh0VW5pdD4NCiAgPC9UZXh0VW5pdHM+DQo8L1BsYWNlaG9sZGVyPg==</w:instrText>
      </w:r>
      <w:r w:rsidRPr="003769FB">
        <w:rPr>
          <w:rFonts w:ascii="Book Antiqua" w:hAnsi="Book Antiqua"/>
          <w:b w:val="0"/>
          <w:szCs w:val="24"/>
          <w:lang w:val="en-US"/>
        </w:rPr>
        <w:fldChar w:fldCharType="separate"/>
      </w:r>
      <w:bookmarkStart w:id="372" w:name="_CTVP001d2d26a3e356a48b8829c3355fe6cf0ef"/>
      <w:r w:rsidR="00CC6BF1" w:rsidRPr="003769FB">
        <w:rPr>
          <w:rFonts w:ascii="Book Antiqua" w:hAnsi="Book Antiqua"/>
          <w:b w:val="0"/>
          <w:szCs w:val="24"/>
          <w:vertAlign w:val="superscript"/>
          <w:lang w:val="en-US"/>
        </w:rPr>
        <w:t>[</w:t>
      </w:r>
      <w:r w:rsidR="000E37C7" w:rsidRPr="003769FB">
        <w:rPr>
          <w:rFonts w:ascii="Book Antiqua" w:hAnsi="Book Antiqua" w:hint="eastAsia"/>
          <w:b w:val="0"/>
          <w:szCs w:val="24"/>
          <w:vertAlign w:val="superscript"/>
          <w:lang w:val="en-US" w:eastAsia="zh-CN"/>
        </w:rPr>
        <w:t>142</w:t>
      </w:r>
      <w:r w:rsidR="00CC6BF1" w:rsidRPr="003769FB">
        <w:rPr>
          <w:rFonts w:ascii="Book Antiqua" w:hAnsi="Book Antiqua"/>
          <w:b w:val="0"/>
          <w:szCs w:val="24"/>
          <w:vertAlign w:val="superscript"/>
          <w:lang w:val="en-US"/>
        </w:rPr>
        <w:t>]</w:t>
      </w:r>
      <w:bookmarkEnd w:id="372"/>
      <w:r w:rsidRPr="003769FB">
        <w:rPr>
          <w:rFonts w:ascii="Book Antiqua" w:hAnsi="Book Antiqua"/>
          <w:b w:val="0"/>
          <w:szCs w:val="24"/>
          <w:lang w:val="en-US"/>
        </w:rPr>
        <w:fldChar w:fldCharType="end"/>
      </w:r>
      <w:r w:rsidRPr="003769FB">
        <w:rPr>
          <w:rFonts w:ascii="Book Antiqua" w:hAnsi="Book Antiqua"/>
          <w:b w:val="0"/>
          <w:szCs w:val="24"/>
          <w:lang w:val="en-US"/>
        </w:rPr>
        <w:t xml:space="preserve">) and are secreted into bile and eliminated via feces. </w:t>
      </w:r>
    </w:p>
    <w:p w14:paraId="7F0A4D2F" w14:textId="08A911B2" w:rsidR="002D15CE" w:rsidRPr="003769FB" w:rsidRDefault="00F0523C" w:rsidP="004D49D8">
      <w:pPr>
        <w:widowControl w:val="0"/>
        <w:spacing w:after="0"/>
        <w:ind w:firstLineChars="200" w:firstLine="480"/>
        <w:rPr>
          <w:rFonts w:ascii="Book Antiqua" w:hAnsi="Book Antiqua"/>
          <w:szCs w:val="24"/>
          <w:lang w:val="en-US"/>
        </w:rPr>
      </w:pPr>
      <w:r w:rsidRPr="003769FB">
        <w:rPr>
          <w:rFonts w:ascii="Book Antiqua" w:hAnsi="Book Antiqua"/>
          <w:szCs w:val="24"/>
          <w:lang w:val="en-US"/>
        </w:rPr>
        <w:t>Thus</w:t>
      </w:r>
      <w:r w:rsidR="002D15CE" w:rsidRPr="003769FB">
        <w:rPr>
          <w:rFonts w:ascii="Book Antiqua" w:hAnsi="Book Antiqua"/>
          <w:szCs w:val="24"/>
          <w:lang w:val="en-US"/>
        </w:rPr>
        <w:t xml:space="preserve"> far, no specific transport</w:t>
      </w:r>
      <w:r w:rsidR="00132885" w:rsidRPr="003769FB">
        <w:rPr>
          <w:rFonts w:ascii="Book Antiqua" w:hAnsi="Book Antiqua"/>
          <w:szCs w:val="24"/>
          <w:lang w:val="en-US"/>
        </w:rPr>
        <w:t xml:space="preserve"> or binding proteins </w:t>
      </w:r>
      <w:r w:rsidR="002D15CE" w:rsidRPr="003769FB">
        <w:rPr>
          <w:rFonts w:ascii="Book Antiqua" w:hAnsi="Book Antiqua"/>
          <w:szCs w:val="24"/>
          <w:lang w:val="en-US"/>
        </w:rPr>
        <w:t>for CEHCs or CEHC conjugates have been reported. However, some phase III transporters are involved in the elimination of vitamin E</w:t>
      </w:r>
      <w:r w:rsidRPr="003769FB">
        <w:rPr>
          <w:rFonts w:ascii="Book Antiqua" w:hAnsi="Book Antiqua"/>
          <w:szCs w:val="24"/>
          <w:lang w:val="en-US"/>
        </w:rPr>
        <w:t>,</w:t>
      </w:r>
      <w:r w:rsidR="002D15CE" w:rsidRPr="003769FB">
        <w:rPr>
          <w:rFonts w:ascii="Book Antiqua" w:hAnsi="Book Antiqua"/>
          <w:szCs w:val="24"/>
          <w:lang w:val="en-US"/>
        </w:rPr>
        <w:t xml:space="preserve"> or their expression is regulated by vitamin E</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4edfe5e8-d484-4b81-a2b4-ca2fe1dfa6e1 PFBsYWNlaG9sZGVyPg0KICA8QWRkSW5WZXJzaW9uPjQuNC4wLjI4PC9BZGRJblZlcnNpb24+DQogIDxJZD40ZWRmZTVlOC1kNDg0LTRiODEtYTJiNC1jYTJmZTFkZmE2ZTE8L0lkPg0KICA8RW50cmllcz4NCiAgICA8RW50cnk+DQogICAgICA8SWQ+ZDQ0ODE5OTUtNDBkNC00NWQxLTk1YzYtZTVlYzA2YjRmZmUxPC9JZD4NCiAgICAgIDxSZWZlcmVuY2VJZD4xMTQ5YzFmYS02MDE1LTRiYTktODdkMS01MjA4NWVlMGRlZDM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VHJhYmVyIDIwMTMg4oCTIE1lY2hhbmlzbXMgZm9yIHRoZSBwcmV2ZW50aW9uPC9TaG9ydFRpdGxlPg0KICAgICAgICA8U291cmNlT2ZCaWJsaW9ncmFwaGljSW5mb3JtYXRpb24+UHViTWVkPC9Tb3VyY2VPZkJpYmxpb2dyYXBoaWNJbmZvcm1hdGlvbj4NCiAgICAgICAgPFRpdGxlPk1lY2hhbmlzbXMgZm9yIHRoZSBwcmV2ZW50aW9uIG9mIHZpdGFtaW4gRSBleGNlc3M8L1RpdGxlPg0KICAgICAgICA8Vm9sdW1lPjU0PC9Wb2x1bWU+DQogICAgICAgIDxZZWFyPjIwMTM8L1llYXI+DQogICAgICA8L1JlZmVyZW5jZT4NCiAgICA8L0VudHJ5Pg0KICA8L0VudHJpZXM+DQogIDxUZXh0Pls2M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UmVhZGluZ09yZGVyPjA8L1JlYWRpbmdPcmRlcj4NCiAgICAgIDxUZXh0Pls2M108L1RleHQ+DQogICAgPC9UZXh0VW5pdD4NCiAgPC9UZXh0VW5pdHM+DQo8L1BsYWNlaG9sZGVyPg==</w:instrText>
      </w:r>
      <w:r w:rsidR="002D15CE" w:rsidRPr="003769FB">
        <w:rPr>
          <w:rFonts w:ascii="Book Antiqua" w:hAnsi="Book Antiqua"/>
          <w:szCs w:val="24"/>
          <w:lang w:val="en-US"/>
        </w:rPr>
        <w:fldChar w:fldCharType="separate"/>
      </w:r>
      <w:bookmarkStart w:id="373" w:name="_CTVP0014edfe5e8d4844b81a2b4ca2fe1dfa6e1"/>
      <w:r w:rsidR="00A23467" w:rsidRPr="003769FB">
        <w:rPr>
          <w:rFonts w:ascii="Book Antiqua" w:hAnsi="Book Antiqua"/>
          <w:szCs w:val="24"/>
          <w:vertAlign w:val="superscript"/>
          <w:lang w:val="en-US"/>
        </w:rPr>
        <w:t>[63]</w:t>
      </w:r>
      <w:bookmarkEnd w:id="373"/>
      <w:r w:rsidR="002D15CE" w:rsidRPr="003769FB">
        <w:rPr>
          <w:rFonts w:ascii="Book Antiqua" w:hAnsi="Book Antiqua"/>
          <w:szCs w:val="24"/>
          <w:lang w:val="en-US"/>
        </w:rPr>
        <w:fldChar w:fldCharType="end"/>
      </w:r>
      <w:r w:rsidR="002D15CE" w:rsidRPr="003769FB">
        <w:rPr>
          <w:rFonts w:ascii="Book Antiqua" w:hAnsi="Book Antiqua"/>
          <w:szCs w:val="24"/>
          <w:lang w:val="en-US"/>
        </w:rPr>
        <w:t xml:space="preserve">. Early </w:t>
      </w:r>
      <w:r w:rsidR="002D15CE" w:rsidRPr="003769FB">
        <w:rPr>
          <w:rFonts w:ascii="Book Antiqua" w:hAnsi="Book Antiqua"/>
          <w:szCs w:val="24"/>
          <w:lang w:val="en-US"/>
        </w:rPr>
        <w:lastRenderedPageBreak/>
        <w:t>findings by Bjørneboe</w:t>
      </w:r>
      <w:r w:rsidR="00C17A77" w:rsidRPr="003769FB">
        <w:rPr>
          <w:rFonts w:ascii="Book Antiqua" w:hAnsi="Book Antiqua"/>
          <w:i/>
          <w:szCs w:val="24"/>
          <w:lang w:val="en-US"/>
        </w:rPr>
        <w:t xml:space="preserve"> et al</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905ee2d0-2c4d-4d0f-8883-042634b845c1 PFBsYWNlaG9sZGVyPg0KICA8QWRkSW5WZXJzaW9uPjQuNC4wLjI4PC9BZGRJblZlcnNpb24+DQogIDxJZD45MDVlZTJkMC0yYzRkLTRkMGYtODg4My0wNDI2MzRiODQ1YzE8L0lkPg0KICA8RW50cmllcz4NCiAgICA8RW50cnk+DQogICAgICA8SWQ+OTQ3Y2QxZGYtMmFmOC00OGUwLTgxYjAtMmYwNTVhZWJhZjU4PC9JZD4NCiAgICAgIDxSZWZlcmVuY2VJZD4xY2Y2YTU1Zi02YWFmLTQ2ZjYtOWFmOS1lNTQ2Y2E2YzM1OTg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kxXTwvVGV4dD4NCiAgICA8L1RleHRVbml0Pg0KICA8L1RleHRVbml0cz4NCjwvUGxhY2Vob2xkZXI+</w:instrText>
      </w:r>
      <w:r w:rsidR="002D15CE" w:rsidRPr="003769FB">
        <w:rPr>
          <w:rFonts w:ascii="Book Antiqua" w:hAnsi="Book Antiqua"/>
          <w:szCs w:val="24"/>
          <w:lang w:val="en-US"/>
        </w:rPr>
        <w:fldChar w:fldCharType="separate"/>
      </w:r>
      <w:bookmarkStart w:id="374" w:name="_CTVP001905ee2d02c4d4d0f8883042634b845c1"/>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90</w:t>
      </w:r>
      <w:r w:rsidR="00CC6BF1" w:rsidRPr="003769FB">
        <w:rPr>
          <w:rFonts w:ascii="Book Antiqua" w:hAnsi="Book Antiqua"/>
          <w:szCs w:val="24"/>
          <w:vertAlign w:val="superscript"/>
          <w:lang w:val="en-US"/>
        </w:rPr>
        <w:t>]</w:t>
      </w:r>
      <w:bookmarkEnd w:id="374"/>
      <w:r w:rsidR="002D15CE" w:rsidRPr="003769FB">
        <w:rPr>
          <w:rFonts w:ascii="Book Antiqua" w:hAnsi="Book Antiqua"/>
          <w:szCs w:val="24"/>
          <w:lang w:val="en-US"/>
        </w:rPr>
        <w:fldChar w:fldCharType="end"/>
      </w:r>
      <w:r w:rsidR="002D15CE" w:rsidRPr="003769FB">
        <w:rPr>
          <w:rFonts w:ascii="Book Antiqua" w:hAnsi="Book Antiqua"/>
          <w:szCs w:val="24"/>
          <w:lang w:val="en-US"/>
        </w:rPr>
        <w:t xml:space="preserve"> in rats injected with radioactively</w:t>
      </w:r>
      <w:r w:rsidR="002F3C11" w:rsidRPr="003769FB">
        <w:rPr>
          <w:rFonts w:ascii="Book Antiqua" w:hAnsi="Book Antiqua"/>
          <w:szCs w:val="24"/>
          <w:lang w:val="en-US"/>
        </w:rPr>
        <w:t xml:space="preserve"> labeled α-TOH revealed that 14</w:t>
      </w:r>
      <w:r w:rsidR="002D15CE" w:rsidRPr="003769FB">
        <w:rPr>
          <w:rFonts w:ascii="Book Antiqua" w:hAnsi="Book Antiqua"/>
          <w:szCs w:val="24"/>
          <w:lang w:val="en-US"/>
        </w:rPr>
        <w:t xml:space="preserve">% of the radioactivity was recovered during 24 h of bile draining, thus indicating an involvement of biliary excretion pathways. </w:t>
      </w:r>
      <w:r w:rsidR="00132885" w:rsidRPr="003769FB">
        <w:rPr>
          <w:rFonts w:ascii="Book Antiqua" w:hAnsi="Book Antiqua"/>
          <w:szCs w:val="24"/>
          <w:lang w:val="en-US"/>
        </w:rPr>
        <w:t>Since then</w:t>
      </w:r>
      <w:r w:rsidR="002D15CE" w:rsidRPr="003769FB">
        <w:rPr>
          <w:rFonts w:ascii="Book Antiqua" w:hAnsi="Book Antiqua"/>
          <w:szCs w:val="24"/>
          <w:lang w:val="en-US"/>
        </w:rPr>
        <w:t xml:space="preserve">, the underlying molecular mechanisms </w:t>
      </w:r>
      <w:r w:rsidRPr="003769FB">
        <w:rPr>
          <w:rFonts w:ascii="Book Antiqua" w:hAnsi="Book Antiqua"/>
          <w:szCs w:val="24"/>
          <w:lang w:val="en-US"/>
        </w:rPr>
        <w:t xml:space="preserve">have been </w:t>
      </w:r>
      <w:r w:rsidR="002D15CE" w:rsidRPr="003769FB">
        <w:rPr>
          <w:rFonts w:ascii="Book Antiqua" w:hAnsi="Book Antiqua"/>
          <w:szCs w:val="24"/>
          <w:lang w:val="en-US"/>
        </w:rPr>
        <w:t xml:space="preserve">of particular interest. Apolipoprotein B seems to be involved in the secretion of α-TOH from liver cells into blood, as in </w:t>
      </w:r>
      <w:r w:rsidR="002D15CE" w:rsidRPr="003769FB">
        <w:rPr>
          <w:rFonts w:ascii="Book Antiqua" w:hAnsi="Book Antiqua"/>
          <w:i/>
          <w:szCs w:val="24"/>
          <w:lang w:val="en-US"/>
        </w:rPr>
        <w:t>Apob</w:t>
      </w:r>
      <w:r w:rsidR="00132885" w:rsidRPr="003769FB">
        <w:rPr>
          <w:rFonts w:ascii="Book Antiqua" w:hAnsi="Book Antiqua"/>
          <w:szCs w:val="24"/>
          <w:lang w:val="en-US"/>
        </w:rPr>
        <w:t>-</w:t>
      </w:r>
      <w:r w:rsidR="002D15CE" w:rsidRPr="003769FB">
        <w:rPr>
          <w:rFonts w:ascii="Book Antiqua" w:hAnsi="Book Antiqua"/>
          <w:szCs w:val="24"/>
          <w:lang w:val="en-US"/>
        </w:rPr>
        <w:t xml:space="preserve">knockout mice the biliary secretion of α-TOH is significantly decreased after a single </w:t>
      </w:r>
      <w:r w:rsidR="002D15CE" w:rsidRPr="003769FB">
        <w:rPr>
          <w:rFonts w:ascii="Book Antiqua" w:hAnsi="Book Antiqua"/>
          <w:i/>
          <w:szCs w:val="24"/>
          <w:lang w:val="en-US"/>
        </w:rPr>
        <w:t>i.v.</w:t>
      </w:r>
      <w:r w:rsidR="002D15CE" w:rsidRPr="003769FB">
        <w:rPr>
          <w:rFonts w:ascii="Book Antiqua" w:hAnsi="Book Antiqua"/>
          <w:szCs w:val="24"/>
          <w:lang w:val="en-US"/>
        </w:rPr>
        <w:t xml:space="preserve"> injection of 25 mg/kg α-TOH compared to</w:t>
      </w:r>
      <w:r w:rsidR="00BA4494" w:rsidRPr="003769FB">
        <w:rPr>
          <w:rFonts w:ascii="Book Antiqua" w:hAnsi="Book Antiqua"/>
          <w:szCs w:val="24"/>
          <w:lang w:val="en-US"/>
        </w:rPr>
        <w:t xml:space="preserve"> the</w:t>
      </w:r>
      <w:r w:rsidR="002D15CE" w:rsidRPr="003769FB">
        <w:rPr>
          <w:rFonts w:ascii="Book Antiqua" w:hAnsi="Book Antiqua"/>
          <w:szCs w:val="24"/>
          <w:lang w:val="en-US"/>
        </w:rPr>
        <w:t xml:space="preserve"> controls</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f558c418-d149-4cd8-85e8-be80a6b3b01e PFBsYWNlaG9sZGVyPg0KICA8QWRkSW5WZXJzaW9uPjQuNC4wLjI4PC9BZGRJblZlcnNpb24+DQogIDxJZD5mNTU4YzQxOC1kMTQ5LTRjZDgtODVlOC1iZTgwYTZiM2IwMWU8L0lkPg0KICA8RW50cmllcz4NCiAgICA8RW50cnk+DQogICAgICA8SWQ+MWI3N2YyMzEtOGY2Ni00YTQyLWI0NDUtYzFhNTVjMWNlYzcyPC9JZD4NCiAgICAgIDxSZWZlcmVuY2VJZD40YWVlZjZjYS0zOGI2LTRiZjUtOWIyOS0yZWIxNzFiMWI2ZG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OTJdPC9UZXh0Pg0KICAgIDwvVGV4dFVuaXQ+DQogIDwvVGV4dFVuaXRzPg0KPC9QbGFjZWhvbGRlcj4=</w:instrText>
      </w:r>
      <w:r w:rsidR="002D15CE" w:rsidRPr="003769FB">
        <w:rPr>
          <w:rFonts w:ascii="Book Antiqua" w:hAnsi="Book Antiqua"/>
          <w:szCs w:val="24"/>
          <w:lang w:val="en-US"/>
        </w:rPr>
        <w:fldChar w:fldCharType="separate"/>
      </w:r>
      <w:bookmarkStart w:id="375" w:name="_CTVP001f558c418d1494cd885e8be80a6b3b01e"/>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91</w:t>
      </w:r>
      <w:r w:rsidR="00CC6BF1" w:rsidRPr="003769FB">
        <w:rPr>
          <w:rFonts w:ascii="Book Antiqua" w:hAnsi="Book Antiqua"/>
          <w:szCs w:val="24"/>
          <w:vertAlign w:val="superscript"/>
          <w:lang w:val="en-US"/>
        </w:rPr>
        <w:t>]</w:t>
      </w:r>
      <w:bookmarkEnd w:id="375"/>
      <w:r w:rsidR="002D15CE" w:rsidRPr="003769FB">
        <w:rPr>
          <w:rFonts w:ascii="Book Antiqua" w:hAnsi="Book Antiqua"/>
          <w:szCs w:val="24"/>
          <w:lang w:val="en-US"/>
        </w:rPr>
        <w:fldChar w:fldCharType="end"/>
      </w:r>
      <w:r w:rsidR="002D15CE" w:rsidRPr="003769FB">
        <w:rPr>
          <w:rFonts w:ascii="Book Antiqua" w:hAnsi="Book Antiqua"/>
          <w:szCs w:val="24"/>
          <w:lang w:val="en-US"/>
        </w:rPr>
        <w:t>. Mardones</w:t>
      </w:r>
      <w:r w:rsidR="00C17A77" w:rsidRPr="003769FB">
        <w:rPr>
          <w:rFonts w:ascii="Book Antiqua" w:hAnsi="Book Antiqua"/>
          <w:i/>
          <w:szCs w:val="24"/>
          <w:lang w:val="en-US"/>
        </w:rPr>
        <w:t xml:space="preserve"> et al</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e14ed3f9-cf1f-4a6a-a3d9-3c3b85304626 PFBsYWNlaG9sZGVyPg0KICA8QWRkSW5WZXJzaW9uPjQuNC4wLjI4PC9BZGRJblZlcnNpb24+DQogIDxJZD5lMTRlZDNmOS1jZjFmLTRhNmEtYTNkOS0zYzNiODUzMDQ2MjY8L0lkPg0KICA8RW50cmllcz4NCiAgICA8RW50cnk+DQogICAgICA8SWQ+Zjc0ZWRkM2YtN2M1My00OWM1LThjOTMtY2E4ZjZhYzk3MjAyPC9JZD4NCiAgICAgIDxSZWZlcmVuY2VJZD5lZTkzNTlkNy03YTUzLTQyNjEtOTA5OS0wNmQzODc0ZTFkZDQ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SZWFkaW5nT3JkZXI+MDwvUmVhZGluZ09yZGVyPg0KICAgICAgPFRleHQ+WzgyXTwvVGV4dD4NCiAgICA8L1RleHRVbml0Pg0KICA8L1RleHRVbml0cz4NCjwvUGxhY2Vob2xkZXI+</w:instrText>
      </w:r>
      <w:r w:rsidR="002D15CE" w:rsidRPr="003769FB">
        <w:rPr>
          <w:rFonts w:ascii="Book Antiqua" w:hAnsi="Book Antiqua"/>
          <w:szCs w:val="24"/>
          <w:lang w:val="en-US"/>
        </w:rPr>
        <w:fldChar w:fldCharType="separate"/>
      </w:r>
      <w:bookmarkStart w:id="376" w:name="_CTVP001e14ed3f9cf1f4a6aa3d93c3b85304626"/>
      <w:r w:rsidR="00A23467" w:rsidRPr="003769FB">
        <w:rPr>
          <w:rFonts w:ascii="Book Antiqua" w:hAnsi="Book Antiqua"/>
          <w:szCs w:val="24"/>
          <w:vertAlign w:val="superscript"/>
          <w:lang w:val="en-US"/>
        </w:rPr>
        <w:t>[82]</w:t>
      </w:r>
      <w:bookmarkEnd w:id="376"/>
      <w:r w:rsidR="002D15CE" w:rsidRPr="003769FB">
        <w:rPr>
          <w:rFonts w:ascii="Book Antiqua" w:hAnsi="Book Antiqua"/>
          <w:szCs w:val="24"/>
          <w:lang w:val="en-US"/>
        </w:rPr>
        <w:fldChar w:fldCharType="end"/>
      </w:r>
      <w:r w:rsidR="002D15CE" w:rsidRPr="003769FB">
        <w:rPr>
          <w:rFonts w:ascii="Book Antiqua" w:hAnsi="Book Antiqua"/>
          <w:szCs w:val="24"/>
          <w:lang w:val="en-US"/>
        </w:rPr>
        <w:t xml:space="preserve"> provided evidence that </w:t>
      </w:r>
      <w:r w:rsidR="00785F32" w:rsidRPr="003769FB">
        <w:rPr>
          <w:rFonts w:ascii="Book Antiqua" w:hAnsi="Book Antiqua"/>
          <w:szCs w:val="24"/>
          <w:lang w:val="en-US"/>
        </w:rPr>
        <w:t>SR-B1</w:t>
      </w:r>
      <w:r w:rsidR="002D15CE" w:rsidRPr="003769FB">
        <w:rPr>
          <w:rFonts w:ascii="Book Antiqua" w:hAnsi="Book Antiqua"/>
          <w:szCs w:val="24"/>
          <w:lang w:val="en-US"/>
        </w:rPr>
        <w:t xml:space="preserve"> encoded by the </w:t>
      </w:r>
      <w:r w:rsidR="002D15CE" w:rsidRPr="003769FB">
        <w:rPr>
          <w:rFonts w:ascii="Book Antiqua" w:hAnsi="Book Antiqua"/>
          <w:i/>
          <w:szCs w:val="24"/>
          <w:lang w:val="en-US"/>
        </w:rPr>
        <w:t>Scarb1</w:t>
      </w:r>
      <w:r w:rsidR="002D15CE" w:rsidRPr="003769FB">
        <w:rPr>
          <w:rFonts w:ascii="Book Antiqua" w:hAnsi="Book Antiqua"/>
          <w:szCs w:val="24"/>
          <w:lang w:val="en-US"/>
        </w:rPr>
        <w:t xml:space="preserve"> gene contributes to biliary excretion of α-TOH, as the hepatic concentration of α-TOH is normal compared to </w:t>
      </w:r>
      <w:r w:rsidR="00BA4494" w:rsidRPr="003769FB">
        <w:rPr>
          <w:rFonts w:ascii="Book Antiqua" w:hAnsi="Book Antiqua"/>
          <w:szCs w:val="24"/>
          <w:lang w:val="en-US"/>
        </w:rPr>
        <w:t xml:space="preserve">the </w:t>
      </w:r>
      <w:r w:rsidR="002D15CE" w:rsidRPr="003769FB">
        <w:rPr>
          <w:rFonts w:ascii="Book Antiqua" w:hAnsi="Book Antiqua"/>
          <w:szCs w:val="24"/>
          <w:lang w:val="en-US"/>
        </w:rPr>
        <w:t>controls but biliary excreted α-TOH was 74</w:t>
      </w:r>
      <w:r w:rsidR="002F3C11" w:rsidRPr="003769FB">
        <w:rPr>
          <w:rFonts w:ascii="Book Antiqua" w:hAnsi="Book Antiqua" w:hint="eastAsia"/>
          <w:szCs w:val="24"/>
          <w:lang w:val="en-US" w:eastAsia="zh-CN"/>
        </w:rPr>
        <w:t>%</w:t>
      </w:r>
      <w:r w:rsidR="002D15CE" w:rsidRPr="003769FB">
        <w:rPr>
          <w:rFonts w:ascii="Book Antiqua" w:hAnsi="Book Antiqua"/>
          <w:szCs w:val="24"/>
          <w:lang w:val="en-US"/>
        </w:rPr>
        <w:t xml:space="preserve">-81% lower in </w:t>
      </w:r>
      <w:r w:rsidR="002D15CE" w:rsidRPr="003769FB">
        <w:rPr>
          <w:rFonts w:ascii="Book Antiqua" w:hAnsi="Book Antiqua"/>
          <w:i/>
          <w:szCs w:val="24"/>
          <w:lang w:val="en-US"/>
        </w:rPr>
        <w:t>Scarb1</w:t>
      </w:r>
      <w:r w:rsidR="00132885" w:rsidRPr="003769FB">
        <w:rPr>
          <w:rFonts w:ascii="Book Antiqua" w:hAnsi="Book Antiqua"/>
          <w:szCs w:val="24"/>
          <w:lang w:val="en-US"/>
        </w:rPr>
        <w:t>-</w:t>
      </w:r>
      <w:r w:rsidR="002D15CE" w:rsidRPr="003769FB">
        <w:rPr>
          <w:rFonts w:ascii="Book Antiqua" w:hAnsi="Book Antiqua"/>
          <w:szCs w:val="24"/>
          <w:lang w:val="en-US"/>
        </w:rPr>
        <w:t xml:space="preserve">knockout mice. Expression of </w:t>
      </w:r>
      <w:r w:rsidR="00785F32" w:rsidRPr="003769FB">
        <w:rPr>
          <w:rFonts w:ascii="Book Antiqua" w:hAnsi="Book Antiqua"/>
          <w:szCs w:val="24"/>
          <w:lang w:val="en-US"/>
        </w:rPr>
        <w:t>SR-B1</w:t>
      </w:r>
      <w:r w:rsidR="002D15CE" w:rsidRPr="003769FB">
        <w:rPr>
          <w:rFonts w:ascii="Book Antiqua" w:hAnsi="Book Antiqua"/>
          <w:szCs w:val="24"/>
          <w:lang w:val="en-US"/>
        </w:rPr>
        <w:t xml:space="preserve"> </w:t>
      </w:r>
      <w:r w:rsidR="00132885" w:rsidRPr="003769FB">
        <w:rPr>
          <w:rFonts w:ascii="Book Antiqua" w:hAnsi="Book Antiqua"/>
          <w:szCs w:val="24"/>
          <w:lang w:val="en-US"/>
        </w:rPr>
        <w:t>is</w:t>
      </w:r>
      <w:r w:rsidR="002D15CE" w:rsidRPr="003769FB">
        <w:rPr>
          <w:rFonts w:ascii="Book Antiqua" w:hAnsi="Book Antiqua"/>
          <w:szCs w:val="24"/>
          <w:lang w:val="en-US"/>
        </w:rPr>
        <w:t xml:space="preserve"> also reported to be regulated by α-TOH. Mice kept vitamin E-deficient </w:t>
      </w:r>
      <w:r w:rsidR="00132885" w:rsidRPr="003769FB">
        <w:rPr>
          <w:rFonts w:ascii="Book Antiqua" w:hAnsi="Book Antiqua"/>
          <w:szCs w:val="24"/>
          <w:lang w:val="en-US"/>
        </w:rPr>
        <w:t>showed</w:t>
      </w:r>
      <w:r w:rsidR="002D15CE" w:rsidRPr="003769FB">
        <w:rPr>
          <w:rFonts w:ascii="Book Antiqua" w:hAnsi="Book Antiqua"/>
          <w:szCs w:val="24"/>
          <w:lang w:val="en-US"/>
        </w:rPr>
        <w:t xml:space="preserve"> elevated hepatic </w:t>
      </w:r>
      <w:r w:rsidR="00785F32" w:rsidRPr="003769FB">
        <w:rPr>
          <w:rFonts w:ascii="Book Antiqua" w:hAnsi="Book Antiqua"/>
          <w:szCs w:val="24"/>
          <w:lang w:val="en-US"/>
        </w:rPr>
        <w:t>SR-B1</w:t>
      </w:r>
      <w:r w:rsidR="002D15CE" w:rsidRPr="003769FB">
        <w:rPr>
          <w:rFonts w:ascii="Book Antiqua" w:hAnsi="Book Antiqua"/>
          <w:szCs w:val="24"/>
          <w:lang w:val="en-US"/>
        </w:rPr>
        <w:t xml:space="preserve"> protein levels, which were reversible by feeding</w:t>
      </w:r>
      <w:r w:rsidR="00132885" w:rsidRPr="003769FB">
        <w:rPr>
          <w:rFonts w:ascii="Book Antiqua" w:hAnsi="Book Antiqua"/>
          <w:szCs w:val="24"/>
          <w:lang w:val="en-US"/>
        </w:rPr>
        <w:t xml:space="preserve"> </w:t>
      </w:r>
      <w:r w:rsidRPr="003769FB">
        <w:rPr>
          <w:rFonts w:ascii="Book Antiqua" w:hAnsi="Book Antiqua"/>
          <w:szCs w:val="24"/>
          <w:lang w:val="en-US"/>
        </w:rPr>
        <w:t xml:space="preserve">them </w:t>
      </w:r>
      <w:r w:rsidR="00132885" w:rsidRPr="003769FB">
        <w:rPr>
          <w:rFonts w:ascii="Book Antiqua" w:hAnsi="Book Antiqua"/>
          <w:szCs w:val="24"/>
          <w:lang w:val="en-US"/>
        </w:rPr>
        <w:t>a</w:t>
      </w:r>
      <w:r w:rsidR="002D15CE" w:rsidRPr="003769FB">
        <w:rPr>
          <w:rFonts w:ascii="Book Antiqua" w:hAnsi="Book Antiqua"/>
          <w:szCs w:val="24"/>
          <w:lang w:val="en-US"/>
        </w:rPr>
        <w:t xml:space="preserve"> vitamin E-enriched diet, whereas HepG2 cells cultured in the presence of vitamin E-loaded HDL showed decreased </w:t>
      </w:r>
      <w:r w:rsidR="00785F32" w:rsidRPr="003769FB">
        <w:rPr>
          <w:rFonts w:ascii="Book Antiqua" w:hAnsi="Book Antiqua"/>
          <w:szCs w:val="24"/>
          <w:lang w:val="en-US"/>
        </w:rPr>
        <w:t>SR-B1</w:t>
      </w:r>
      <w:r w:rsidR="002D15CE" w:rsidRPr="003769FB">
        <w:rPr>
          <w:rFonts w:ascii="Book Antiqua" w:hAnsi="Book Antiqua"/>
          <w:szCs w:val="24"/>
          <w:lang w:val="en-US"/>
        </w:rPr>
        <w:t xml:space="preserve"> levels</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0e7fd905-d662-4547-b5a7-b4b6728dc6ab PFBsYWNlaG9sZGVyPg0KICA8QWRkSW5WZXJzaW9uPjQuNC4wLjI4PC9BZGRJblZlcnNpb24+DQogIDxJZD4wZTdmZDkwNS1kNjYyLTQ1NDctYjVhNy1iNGI2NzI4ZGM2YWI8L0lkPg0KICA8RW50cmllcz4NCiAgICA8RW50cnk+DQogICAgICA8SWQ+NzRlNjA2YWUtMzJhZS00ZWZjLTk5OTUtMzA5YzFmY2IyMjdjPC9JZD4NCiAgICAgIDxSZWZlcmVuY2VJZD4wMTY1NDBkMy0wOWMzLTRlYTEtYjU5Mi1mNjFjZGQwMTQ4Yjc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OTNdPC9UZXh0Pg0KICAgIDwvVGV4dFVuaXQ+DQogIDwvVGV4dFVuaXRzPg0KPC9QbGFjZWhvbGRlcj4=</w:instrText>
      </w:r>
      <w:r w:rsidR="002D15CE" w:rsidRPr="003769FB">
        <w:rPr>
          <w:rFonts w:ascii="Book Antiqua" w:hAnsi="Book Antiqua"/>
          <w:szCs w:val="24"/>
          <w:lang w:val="en-US"/>
        </w:rPr>
        <w:fldChar w:fldCharType="separate"/>
      </w:r>
      <w:bookmarkStart w:id="377" w:name="_CTVP0010e7fd905d6624547b5a7b4b6728dc6ab"/>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92</w:t>
      </w:r>
      <w:r w:rsidR="00CC6BF1" w:rsidRPr="003769FB">
        <w:rPr>
          <w:rFonts w:ascii="Book Antiqua" w:hAnsi="Book Antiqua"/>
          <w:szCs w:val="24"/>
          <w:vertAlign w:val="superscript"/>
          <w:lang w:val="en-US"/>
        </w:rPr>
        <w:t>]</w:t>
      </w:r>
      <w:bookmarkEnd w:id="377"/>
      <w:r w:rsidR="002D15CE" w:rsidRPr="003769FB">
        <w:rPr>
          <w:rFonts w:ascii="Book Antiqua" w:hAnsi="Book Antiqua"/>
          <w:szCs w:val="24"/>
          <w:lang w:val="en-US"/>
        </w:rPr>
        <w:fldChar w:fldCharType="end"/>
      </w:r>
      <w:r w:rsidR="002D15CE" w:rsidRPr="003769FB">
        <w:rPr>
          <w:rFonts w:ascii="Book Antiqua" w:hAnsi="Book Antiqua"/>
          <w:szCs w:val="24"/>
          <w:lang w:val="en-US"/>
        </w:rPr>
        <w:t>. According to Takada and Suzuki</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bf355f5a-76aa-4f29-8639-1953b01a16f3 PFBsYWNlaG9sZGVyPg0KICA8QWRkSW5WZXJzaW9uPjQuNC4wLjI4PC9BZGRJblZlcnNpb24+DQogIDxJZD5iZjM1NWY1YS03NmFhLTRmMjktODYzOS0xOTUzYjAxYTE2ZjM8L0lkPg0KICA8RW50cmllcz4NCiAgICA8RW50cnk+DQogICAgICA8SWQ+NTBhNjQyMGUtYTEwOS00M2NhLTliMjMtNWRmNDA1MzVjNDI1PC9JZD4NCiAgICAgIDxSZWZlcmVuY2VJZD40ZTlkNTAyYy1iNGI3LTQ0MzctYjdjNC00YTVmYzg3Yzc2ZD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OTRdPC9UZXh0Pg0KICAgIDwvVGV4dFVuaXQ+DQogIDwvVGV4dFVuaXRzPg0KPC9QbGFjZWhvbGRlcj4=</w:instrText>
      </w:r>
      <w:r w:rsidR="002D15CE" w:rsidRPr="003769FB">
        <w:rPr>
          <w:rFonts w:ascii="Book Antiqua" w:hAnsi="Book Antiqua"/>
          <w:szCs w:val="24"/>
          <w:lang w:val="en-US"/>
        </w:rPr>
        <w:fldChar w:fldCharType="separate"/>
      </w:r>
      <w:bookmarkStart w:id="378" w:name="_CTVP001bf355f5a76aa4f2986391953b01a16f3"/>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93</w:t>
      </w:r>
      <w:r w:rsidR="00CC6BF1" w:rsidRPr="003769FB">
        <w:rPr>
          <w:rFonts w:ascii="Book Antiqua" w:hAnsi="Book Antiqua"/>
          <w:szCs w:val="24"/>
          <w:vertAlign w:val="superscript"/>
          <w:lang w:val="en-US"/>
        </w:rPr>
        <w:t>]</w:t>
      </w:r>
      <w:bookmarkEnd w:id="378"/>
      <w:r w:rsidR="002D15CE" w:rsidRPr="003769FB">
        <w:rPr>
          <w:rFonts w:ascii="Book Antiqua" w:hAnsi="Book Antiqua"/>
          <w:szCs w:val="24"/>
          <w:lang w:val="en-US"/>
        </w:rPr>
        <w:fldChar w:fldCharType="end"/>
      </w:r>
      <w:r w:rsidR="002D15CE" w:rsidRPr="003769FB">
        <w:rPr>
          <w:rFonts w:ascii="Book Antiqua" w:hAnsi="Book Antiqua"/>
          <w:szCs w:val="24"/>
          <w:lang w:val="en-US"/>
        </w:rPr>
        <w:t xml:space="preserve">, </w:t>
      </w:r>
      <w:r w:rsidR="00785F32" w:rsidRPr="003769FB">
        <w:rPr>
          <w:rFonts w:ascii="Book Antiqua" w:hAnsi="Book Antiqua"/>
          <w:szCs w:val="24"/>
          <w:lang w:val="en-US"/>
        </w:rPr>
        <w:t>SR-B1</w:t>
      </w:r>
      <w:r w:rsidR="002D15CE" w:rsidRPr="003769FB">
        <w:rPr>
          <w:rFonts w:ascii="Book Antiqua" w:hAnsi="Book Antiqua"/>
          <w:szCs w:val="24"/>
          <w:lang w:val="en-US"/>
        </w:rPr>
        <w:t xml:space="preserve"> might be responsible for the import of vitamin E into hepatocytes when located at basolateral membranes and also for the export into bile when expressed at the canalicular site. Therefore, </w:t>
      </w:r>
      <w:r w:rsidRPr="003769FB">
        <w:rPr>
          <w:rFonts w:ascii="Book Antiqua" w:hAnsi="Book Antiqua"/>
          <w:szCs w:val="24"/>
          <w:lang w:val="en-US"/>
        </w:rPr>
        <w:t xml:space="preserve">many </w:t>
      </w:r>
      <w:r w:rsidR="002D15CE" w:rsidRPr="003769FB">
        <w:rPr>
          <w:rFonts w:ascii="Book Antiqua" w:hAnsi="Book Antiqua"/>
          <w:szCs w:val="24"/>
          <w:lang w:val="en-US"/>
        </w:rPr>
        <w:t xml:space="preserve">studies </w:t>
      </w:r>
      <w:r w:rsidRPr="003769FB">
        <w:rPr>
          <w:rFonts w:ascii="Book Antiqua" w:hAnsi="Book Antiqua"/>
          <w:szCs w:val="24"/>
          <w:lang w:val="en-US"/>
        </w:rPr>
        <w:t xml:space="preserve">have aimed </w:t>
      </w:r>
      <w:r w:rsidR="002D15CE" w:rsidRPr="003769FB">
        <w:rPr>
          <w:rFonts w:ascii="Book Antiqua" w:hAnsi="Book Antiqua"/>
          <w:szCs w:val="24"/>
          <w:lang w:val="en-US"/>
        </w:rPr>
        <w:t xml:space="preserve">to clarify the </w:t>
      </w:r>
      <w:r w:rsidRPr="003769FB">
        <w:rPr>
          <w:rFonts w:ascii="Book Antiqua" w:hAnsi="Book Antiqua"/>
          <w:szCs w:val="24"/>
          <w:lang w:val="en-US"/>
        </w:rPr>
        <w:t xml:space="preserve">differing </w:t>
      </w:r>
      <w:r w:rsidR="002D15CE" w:rsidRPr="003769FB">
        <w:rPr>
          <w:rFonts w:ascii="Book Antiqua" w:hAnsi="Book Antiqua"/>
          <w:szCs w:val="24"/>
          <w:lang w:val="en-US"/>
        </w:rPr>
        <w:t xml:space="preserve">expression patterns of </w:t>
      </w:r>
      <w:r w:rsidR="00785F32" w:rsidRPr="003769FB">
        <w:rPr>
          <w:rFonts w:ascii="Book Antiqua" w:hAnsi="Book Antiqua"/>
          <w:szCs w:val="24"/>
          <w:lang w:val="en-US"/>
        </w:rPr>
        <w:t>SR-B1</w:t>
      </w:r>
      <w:r w:rsidR="002D15CE" w:rsidRPr="003769FB">
        <w:rPr>
          <w:rFonts w:ascii="Book Antiqua" w:hAnsi="Book Antiqua"/>
          <w:szCs w:val="24"/>
          <w:lang w:val="en-US"/>
        </w:rPr>
        <w:t xml:space="preserve"> between sinusoidal and canalicular membranes</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df01893f-f7ae-4176-b1ad-7c5193933673 PFBsYWNlaG9sZGVyPg0KICA8QWRkSW5WZXJzaW9uPjQuNC4wLjI4PC9BZGRJblZlcnNpb24+DQogIDxJZD5kZjAxODkzZi1mN2FlLTQxNzYtYjFhZC03YzUxOTM5MzM2NzM8L0lkPg0KICA8RW50cmllcz4NCiAgICA8RW50cnk+DQogICAgICA8SWQ+YWZiODk2YTUtZjQ3OC00MmEzLWE0YzctMmFkNGQ4MzA3MjFiPC9JZD4NCiAgICAgIDxSZWZlcmVuY2VJZD5kNjk2OTA1Zi1jZGQyLTQyZWItOTI3MS03ODA4MGIyZWIxOW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k1XTwvVGV4dD4NCiAgICA8L1RleHRVbml0Pg0KICA8L1RleHRVbml0cz4NCjwvUGxhY2Vob2xkZXI+</w:instrText>
      </w:r>
      <w:r w:rsidR="002D15CE" w:rsidRPr="003769FB">
        <w:rPr>
          <w:rFonts w:ascii="Book Antiqua" w:hAnsi="Book Antiqua"/>
          <w:szCs w:val="24"/>
          <w:lang w:val="en-US"/>
        </w:rPr>
        <w:fldChar w:fldCharType="separate"/>
      </w:r>
      <w:bookmarkStart w:id="379" w:name="_CTVP001df01893ff7ae4176b1ad7c5193933673"/>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94</w:t>
      </w:r>
      <w:r w:rsidR="00CC6BF1" w:rsidRPr="003769FB">
        <w:rPr>
          <w:rFonts w:ascii="Book Antiqua" w:hAnsi="Book Antiqua"/>
          <w:szCs w:val="24"/>
          <w:vertAlign w:val="superscript"/>
          <w:lang w:val="en-US"/>
        </w:rPr>
        <w:t>]</w:t>
      </w:r>
      <w:bookmarkEnd w:id="379"/>
      <w:r w:rsidR="002D15CE" w:rsidRPr="003769FB">
        <w:rPr>
          <w:rFonts w:ascii="Book Antiqua" w:hAnsi="Book Antiqua"/>
          <w:szCs w:val="24"/>
          <w:lang w:val="en-US"/>
        </w:rPr>
        <w:fldChar w:fldCharType="end"/>
      </w:r>
      <w:r w:rsidR="002D15CE" w:rsidRPr="003769FB">
        <w:rPr>
          <w:rFonts w:ascii="Book Antiqua" w:hAnsi="Book Antiqua"/>
          <w:szCs w:val="24"/>
          <w:lang w:val="en-US"/>
        </w:rPr>
        <w:t xml:space="preserve">. Comparison of human and mouse liver tissues as well as HepG2 cells </w:t>
      </w:r>
      <w:r w:rsidRPr="003769FB">
        <w:rPr>
          <w:rFonts w:ascii="Book Antiqua" w:hAnsi="Book Antiqua"/>
          <w:szCs w:val="24"/>
          <w:lang w:val="en-US"/>
        </w:rPr>
        <w:t xml:space="preserve">have </w:t>
      </w:r>
      <w:r w:rsidR="002D15CE" w:rsidRPr="003769FB">
        <w:rPr>
          <w:rFonts w:ascii="Book Antiqua" w:hAnsi="Book Antiqua"/>
          <w:szCs w:val="24"/>
          <w:lang w:val="en-US"/>
        </w:rPr>
        <w:t xml:space="preserve">revealed pronounced differences. While </w:t>
      </w:r>
      <w:r w:rsidR="002D15CE" w:rsidRPr="003769FB">
        <w:rPr>
          <w:rFonts w:ascii="Book Antiqua" w:hAnsi="Book Antiqua"/>
          <w:i/>
          <w:szCs w:val="24"/>
          <w:lang w:val="en-US"/>
        </w:rPr>
        <w:t>ex vivo</w:t>
      </w:r>
      <w:r w:rsidR="002D15CE" w:rsidRPr="003769FB">
        <w:rPr>
          <w:rFonts w:ascii="Book Antiqua" w:hAnsi="Book Antiqua"/>
          <w:szCs w:val="24"/>
          <w:lang w:val="en-US"/>
        </w:rPr>
        <w:t xml:space="preserve"> </w:t>
      </w:r>
      <w:r w:rsidR="00785F32" w:rsidRPr="003769FB">
        <w:rPr>
          <w:rFonts w:ascii="Book Antiqua" w:hAnsi="Book Antiqua"/>
          <w:szCs w:val="24"/>
          <w:lang w:val="en-US"/>
        </w:rPr>
        <w:t>SR-B1</w:t>
      </w:r>
      <w:r w:rsidR="00132885" w:rsidRPr="003769FB">
        <w:rPr>
          <w:rFonts w:ascii="Book Antiqua" w:hAnsi="Book Antiqua"/>
          <w:szCs w:val="24"/>
          <w:lang w:val="en-US"/>
        </w:rPr>
        <w:t xml:space="preserve"> was</w:t>
      </w:r>
      <w:r w:rsidR="002D15CE" w:rsidRPr="003769FB">
        <w:rPr>
          <w:rFonts w:ascii="Book Antiqua" w:hAnsi="Book Antiqua"/>
          <w:szCs w:val="24"/>
          <w:lang w:val="en-US"/>
        </w:rPr>
        <w:t xml:space="preserve"> highly enriched in sinusoidal membranes and was also found in canalicular membranes, HepG2 cells clearly showed enrichment of </w:t>
      </w:r>
      <w:r w:rsidR="00785F32" w:rsidRPr="003769FB">
        <w:rPr>
          <w:rFonts w:ascii="Book Antiqua" w:hAnsi="Book Antiqua"/>
          <w:szCs w:val="24"/>
          <w:lang w:val="en-US"/>
        </w:rPr>
        <w:t>SR-B1</w:t>
      </w:r>
      <w:r w:rsidR="002D15CE" w:rsidRPr="003769FB">
        <w:rPr>
          <w:rFonts w:ascii="Book Antiqua" w:hAnsi="Book Antiqua"/>
          <w:szCs w:val="24"/>
          <w:lang w:val="en-US"/>
        </w:rPr>
        <w:t xml:space="preserve"> in bile</w:t>
      </w:r>
      <w:r w:rsidRPr="003769FB">
        <w:rPr>
          <w:rFonts w:ascii="Book Antiqua" w:hAnsi="Book Antiqua"/>
          <w:szCs w:val="24"/>
          <w:lang w:val="en-US"/>
        </w:rPr>
        <w:t xml:space="preserve"> </w:t>
      </w:r>
      <w:r w:rsidR="002D15CE" w:rsidRPr="003769FB">
        <w:rPr>
          <w:rFonts w:ascii="Book Antiqua" w:hAnsi="Book Antiqua"/>
          <w:szCs w:val="24"/>
          <w:lang w:val="en-US"/>
        </w:rPr>
        <w:t>canalicular</w:t>
      </w:r>
      <w:r w:rsidRPr="003769FB">
        <w:rPr>
          <w:rFonts w:ascii="Book Antiqua" w:hAnsi="Book Antiqua"/>
          <w:szCs w:val="24"/>
          <w:lang w:val="en-US"/>
        </w:rPr>
        <w:t>-</w:t>
      </w:r>
      <w:r w:rsidR="002D15CE" w:rsidRPr="003769FB">
        <w:rPr>
          <w:rFonts w:ascii="Book Antiqua" w:hAnsi="Book Antiqua"/>
          <w:szCs w:val="24"/>
          <w:lang w:val="en-US"/>
        </w:rPr>
        <w:t>like structures</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71f9bd59-ea87-40ad-9504-523c280d5a6f PFBsYWNlaG9sZGVyPg0KICA8QWRkSW5WZXJzaW9uPjQuNC4wLjI4PC9BZGRJblZlcnNpb24+DQogIDxJZD43MWY5YmQ1OS1lYTg3LTQwYWQtOTUwNC01MjNjMjgwZDVhNmY8L0lkPg0KICA8RW50cmllcz4NCiAgICA8RW50cnk+DQogICAgICA8SWQ+YWZiODk2YTUtZjQ3OC00MmEzLWE0YzctMmFkNGQ4MzA3MjFiPC9JZD4NCiAgICAgIDxSZWZlcmVuY2VJZD5kNjk2OTA1Zi1jZGQyLTQyZWItOTI3MS03ODA4MGIyZWIxOW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k1XTwvVGV4dD4NCiAgICA8L1RleHRVbml0Pg0KICA8L1RleHRVbml0cz4NCjwvUGxhY2Vob2xkZXI+</w:instrText>
      </w:r>
      <w:r w:rsidR="002D15CE" w:rsidRPr="003769FB">
        <w:rPr>
          <w:rFonts w:ascii="Book Antiqua" w:hAnsi="Book Antiqua"/>
          <w:szCs w:val="24"/>
          <w:lang w:val="en-US"/>
        </w:rPr>
        <w:fldChar w:fldCharType="separate"/>
      </w:r>
      <w:bookmarkStart w:id="380" w:name="_CTVP00171f9bd59ea8740ad9504523c280d5a6f"/>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94</w:t>
      </w:r>
      <w:r w:rsidR="00CC6BF1" w:rsidRPr="003769FB">
        <w:rPr>
          <w:rFonts w:ascii="Book Antiqua" w:hAnsi="Book Antiqua"/>
          <w:szCs w:val="24"/>
          <w:vertAlign w:val="superscript"/>
          <w:lang w:val="en-US"/>
        </w:rPr>
        <w:t>]</w:t>
      </w:r>
      <w:bookmarkEnd w:id="380"/>
      <w:r w:rsidR="002D15CE" w:rsidRPr="003769FB">
        <w:rPr>
          <w:rFonts w:ascii="Book Antiqua" w:hAnsi="Book Antiqua"/>
          <w:szCs w:val="24"/>
          <w:lang w:val="en-US"/>
        </w:rPr>
        <w:fldChar w:fldCharType="end"/>
      </w:r>
      <w:r w:rsidR="002D15CE" w:rsidRPr="003769FB">
        <w:rPr>
          <w:rFonts w:ascii="Book Antiqua" w:hAnsi="Book Antiqua"/>
          <w:szCs w:val="24"/>
          <w:lang w:val="en-US"/>
        </w:rPr>
        <w:t xml:space="preserve">. </w:t>
      </w:r>
    </w:p>
    <w:p w14:paraId="493FF8D0" w14:textId="0E40936C" w:rsidR="002D15CE" w:rsidRPr="003769FB" w:rsidRDefault="002D15CE" w:rsidP="004D49D8">
      <w:pPr>
        <w:widowControl w:val="0"/>
        <w:spacing w:after="0"/>
        <w:ind w:firstLineChars="150" w:firstLine="360"/>
        <w:rPr>
          <w:rFonts w:ascii="Book Antiqua" w:hAnsi="Book Antiqua"/>
          <w:szCs w:val="24"/>
          <w:lang w:val="en-US" w:eastAsia="zh-CN"/>
        </w:rPr>
      </w:pPr>
      <w:r w:rsidRPr="003769FB">
        <w:rPr>
          <w:rFonts w:ascii="Book Antiqua" w:hAnsi="Book Antiqua"/>
          <w:szCs w:val="24"/>
          <w:lang w:val="en-US"/>
        </w:rPr>
        <w:t>Multidrug resistance proteins (MDR) are also involved in the elimination of α-TOH, as inhibition or deletion of canalicular Mdr2 (</w:t>
      </w:r>
      <w:r w:rsidR="00F0523C" w:rsidRPr="003769FB">
        <w:rPr>
          <w:rFonts w:ascii="Book Antiqua" w:hAnsi="Book Antiqua"/>
          <w:szCs w:val="24"/>
          <w:lang w:val="en-US"/>
        </w:rPr>
        <w:t xml:space="preserve">also </w:t>
      </w:r>
      <w:r w:rsidRPr="003769FB">
        <w:rPr>
          <w:rFonts w:ascii="Book Antiqua" w:hAnsi="Book Antiqua"/>
          <w:szCs w:val="24"/>
          <w:lang w:val="en-US"/>
        </w:rPr>
        <w:t>named Ppg or p-glycoprotein) lead</w:t>
      </w:r>
      <w:r w:rsidR="00F0523C" w:rsidRPr="003769FB">
        <w:rPr>
          <w:rFonts w:ascii="Book Antiqua" w:hAnsi="Book Antiqua"/>
          <w:szCs w:val="24"/>
          <w:lang w:val="en-US"/>
        </w:rPr>
        <w:t>s</w:t>
      </w:r>
      <w:r w:rsidRPr="003769FB">
        <w:rPr>
          <w:rFonts w:ascii="Book Antiqua" w:hAnsi="Book Antiqua"/>
          <w:szCs w:val="24"/>
          <w:lang w:val="en-US"/>
        </w:rPr>
        <w:t xml:space="preserve"> to a decrease in the basal release of α-TOH into bile in rats and mice</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60fed4aa-2077-496c-84cd-b4c63a0b69e0 PFBsYWNlaG9sZGVyPg0KICA8QWRkSW5WZXJzaW9uPjQuNC4wLjI4PC9BZGRJblZlcnNpb24+DQogIDxJZD42MGZlZDRhYS0yMDc3LTQ5NmMtODRjZC1iNGM2M2EwYjY5ZTA8L0lkPg0KICA8RW50cmllcz4NCiAgICA8RW50cnk+DQogICAgICA8SWQ+MTRhMjlkMjQtMjU1MC00YjFiLWEwNjAtMWI4NzIyZDg3ZDgxPC9JZD4NCiAgICAgIDxSZWZlcmVuY2VJZD5iMzFhYWY4Ni1lZDcyLTRlN2ItOTBiMC01MmM5NTEyZmNkYz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OTBdPC9UZXh0Pg0KICAgIDwvVGV4dFVuaXQ+DQogIDwvVGV4dFVuaXRzPg0KPC9QbGFjZWhvbGRlcj4=</w:instrText>
      </w:r>
      <w:r w:rsidRPr="003769FB">
        <w:rPr>
          <w:rFonts w:ascii="Book Antiqua" w:hAnsi="Book Antiqua"/>
          <w:szCs w:val="24"/>
          <w:lang w:val="en-US"/>
        </w:rPr>
        <w:fldChar w:fldCharType="separate"/>
      </w:r>
      <w:bookmarkStart w:id="381" w:name="_CTVP00160fed4aa2077496c84cdb4c63a0b69e0"/>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89</w:t>
      </w:r>
      <w:r w:rsidR="00CC6BF1" w:rsidRPr="003769FB">
        <w:rPr>
          <w:rFonts w:ascii="Book Antiqua" w:hAnsi="Book Antiqua"/>
          <w:szCs w:val="24"/>
          <w:vertAlign w:val="superscript"/>
          <w:lang w:val="en-US"/>
        </w:rPr>
        <w:t>]</w:t>
      </w:r>
      <w:bookmarkEnd w:id="381"/>
      <w:r w:rsidRPr="003769FB">
        <w:rPr>
          <w:rFonts w:ascii="Book Antiqua" w:hAnsi="Book Antiqua"/>
          <w:szCs w:val="24"/>
          <w:lang w:val="en-US"/>
        </w:rPr>
        <w:fldChar w:fldCharType="end"/>
      </w:r>
      <w:r w:rsidRPr="003769FB">
        <w:rPr>
          <w:rFonts w:ascii="Book Antiqua" w:hAnsi="Book Antiqua"/>
          <w:szCs w:val="24"/>
          <w:lang w:val="en-US"/>
        </w:rPr>
        <w:t xml:space="preserve">. Results from </w:t>
      </w:r>
      <w:r w:rsidRPr="003769FB">
        <w:rPr>
          <w:rFonts w:ascii="Book Antiqua" w:hAnsi="Book Antiqua"/>
          <w:i/>
          <w:szCs w:val="24"/>
          <w:lang w:val="en-US"/>
        </w:rPr>
        <w:t xml:space="preserve">in vitro </w:t>
      </w:r>
      <w:r w:rsidRPr="003769FB">
        <w:rPr>
          <w:rFonts w:ascii="Book Antiqua" w:hAnsi="Book Antiqua"/>
          <w:szCs w:val="24"/>
          <w:lang w:val="en-US"/>
        </w:rPr>
        <w:t>studies on MDR1 did not reveal clear results</w:t>
      </w:r>
      <w:r w:rsidRPr="003769FB">
        <w:rPr>
          <w:rFonts w:ascii="Book Antiqua" w:hAnsi="Book Antiqua"/>
          <w:i/>
          <w:szCs w:val="24"/>
          <w:lang w:val="en-US"/>
        </w:rPr>
        <w:t xml:space="preserve">. </w:t>
      </w:r>
      <w:r w:rsidRPr="003769FB">
        <w:rPr>
          <w:rFonts w:ascii="Book Antiqua" w:hAnsi="Book Antiqua"/>
          <w:szCs w:val="24"/>
          <w:lang w:val="en-US"/>
        </w:rPr>
        <w:t xml:space="preserve">Primary </w:t>
      </w:r>
      <w:r w:rsidR="003B1D30" w:rsidRPr="003769FB">
        <w:rPr>
          <w:rFonts w:ascii="Book Antiqua" w:hAnsi="Book Antiqua"/>
          <w:szCs w:val="24"/>
          <w:lang w:val="en-US"/>
        </w:rPr>
        <w:t xml:space="preserve">human </w:t>
      </w:r>
      <w:r w:rsidRPr="003769FB">
        <w:rPr>
          <w:rFonts w:ascii="Book Antiqua" w:hAnsi="Book Antiqua"/>
          <w:szCs w:val="24"/>
          <w:lang w:val="en-US"/>
        </w:rPr>
        <w:t>hepatocytes showed no response in the expression of MDR1 to T3 treatment, whereas intestinal LS180 cells reacted with a clear in</w:t>
      </w:r>
      <w:r w:rsidR="00760862" w:rsidRPr="003769FB">
        <w:rPr>
          <w:rFonts w:ascii="Book Antiqua" w:hAnsi="Book Antiqua"/>
          <w:szCs w:val="24"/>
          <w:lang w:val="en-US"/>
        </w:rPr>
        <w:t>crease</w:t>
      </w:r>
      <w:r w:rsidRPr="003769FB">
        <w:rPr>
          <w:rFonts w:ascii="Book Antiqua" w:hAnsi="Book Antiqua"/>
          <w:szCs w:val="24"/>
          <w:lang w:val="en-US"/>
        </w:rPr>
        <w:t xml:space="preserve"> of MDR1 expression (depending on the type of T3)</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3af7dc6a-f36a-48f6-8fbc-dc844a695ad4 PFBsYWNlaG9sZGVyPg0KICA8QWRkSW5WZXJzaW9uPjQuNC4wLjI4PC9BZGRJblZlcnNpb24+DQogIDxJZD4zYWY3ZGM2YS1mMzZhLTQ4ZjYtOGZiYy1kYzg0NGE2OTVhZDQ8L0lkPg0KICA8RW50cmllcz4NCiAgICA8RW50cnk+DQogICAgICA8SWQ+NWYyN2Q2NjQtZDlhZC00ZmQ2LTgxNzUtODE4MTU2OGM1MGVkPC9JZD4NCiAgICAgIDxSZWZlcmVuY2VJZD43NzVlNmE5MS04MzFhLTQ2NTUtYjI3Mi1jZWY1MzUzN2U3Mzg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ODFdPC9UZXh0Pg0KICAgIDwvVGV4dFVuaXQ+DQogIDwvVGV4dFVuaXRzPg0KPC9QbGFjZWhvbGRlcj4=</w:instrText>
      </w:r>
      <w:r w:rsidRPr="003769FB">
        <w:rPr>
          <w:rFonts w:ascii="Book Antiqua" w:hAnsi="Book Antiqua"/>
          <w:szCs w:val="24"/>
          <w:lang w:val="en-US"/>
        </w:rPr>
        <w:fldChar w:fldCharType="separate"/>
      </w:r>
      <w:bookmarkStart w:id="382" w:name="_CTVP0013af7dc6af36a48f68fbcdc844a695ad4"/>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80</w:t>
      </w:r>
      <w:r w:rsidR="00CC6BF1" w:rsidRPr="003769FB">
        <w:rPr>
          <w:rFonts w:ascii="Book Antiqua" w:hAnsi="Book Antiqua"/>
          <w:szCs w:val="24"/>
          <w:vertAlign w:val="superscript"/>
          <w:lang w:val="en-US"/>
        </w:rPr>
        <w:t>]</w:t>
      </w:r>
      <w:bookmarkEnd w:id="382"/>
      <w:r w:rsidRPr="003769FB">
        <w:rPr>
          <w:rFonts w:ascii="Book Antiqua" w:hAnsi="Book Antiqua"/>
          <w:szCs w:val="24"/>
          <w:lang w:val="en-US"/>
        </w:rPr>
        <w:fldChar w:fldCharType="end"/>
      </w:r>
      <w:r w:rsidRPr="003769FB">
        <w:rPr>
          <w:rFonts w:ascii="Book Antiqua" w:hAnsi="Book Antiqua"/>
          <w:szCs w:val="24"/>
          <w:lang w:val="en-US"/>
        </w:rPr>
        <w:t xml:space="preserve">. In line with the latter finding, rats daily injected subcutaneously with 10 mg/100 g body weight α-TOH had increased levels of hepatic Mdr1 protein beginning at day 9 and reaching a peak at day 15 of </w:t>
      </w:r>
      <w:r w:rsidRPr="003769FB">
        <w:rPr>
          <w:rFonts w:ascii="Book Antiqua" w:hAnsi="Book Antiqua"/>
          <w:szCs w:val="24"/>
          <w:lang w:val="en-US"/>
        </w:rPr>
        <w:lastRenderedPageBreak/>
        <w:t>injection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4b60fab1-c811-4e8d-a8ba-93dffc7c03a4 PFBsYWNlaG9sZGVyPg0KICA8QWRkSW5WZXJzaW9uPjQuNC4wLjI4PC9BZGRJblZlcnNpb24+DQogIDxJZD40YjYwZmFiMS1jODExLTRlOGQtYThiYS05M2RmZmM3YzAzYTQ8L0lkPg0KICA8RW50cmllcz4NCiAgICA8RW50cnk+DQogICAgICA8SWQ+ZWNlZTJlNjgtZmNiOC00MmIwLTg1YjAtOTJkZWU0Yjg2OGVkPC9JZD4NCiAgICAgIDxSZWZlcmVuY2VJZD5lMmY1NDBlYy04MDg0LTRkMGMtYmM4MS0xNzc0N2U0Yjg5YT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jhdPC9UZXh0Pg0KICAgIDwvVGV4dFVuaXQ+DQogIDwvVGV4dFVuaXRzPg0KPC9QbGFjZWhvbGRlcj4=</w:instrText>
      </w:r>
      <w:r w:rsidRPr="003769FB">
        <w:rPr>
          <w:rFonts w:ascii="Book Antiqua" w:hAnsi="Book Antiqua"/>
          <w:szCs w:val="24"/>
          <w:lang w:val="en-US"/>
        </w:rPr>
        <w:fldChar w:fldCharType="separate"/>
      </w:r>
      <w:bookmarkStart w:id="383" w:name="_CTVP0014b60fab1c8114e8da8ba93dffc7c03a4"/>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67</w:t>
      </w:r>
      <w:r w:rsidR="00CC6BF1" w:rsidRPr="003769FB">
        <w:rPr>
          <w:rFonts w:ascii="Book Antiqua" w:hAnsi="Book Antiqua"/>
          <w:szCs w:val="24"/>
          <w:vertAlign w:val="superscript"/>
          <w:lang w:val="en-US"/>
        </w:rPr>
        <w:t>]</w:t>
      </w:r>
      <w:bookmarkEnd w:id="383"/>
      <w:r w:rsidRPr="003769FB">
        <w:rPr>
          <w:rFonts w:ascii="Book Antiqua" w:hAnsi="Book Antiqua"/>
          <w:szCs w:val="24"/>
          <w:lang w:val="en-US"/>
        </w:rPr>
        <w:fldChar w:fldCharType="end"/>
      </w:r>
      <w:r w:rsidRPr="003769FB">
        <w:rPr>
          <w:rFonts w:ascii="Book Antiqua" w:hAnsi="Book Antiqua"/>
          <w:szCs w:val="24"/>
          <w:lang w:val="en-US"/>
        </w:rPr>
        <w:t xml:space="preserve">. Further, mice fed with 1000 IU/d </w:t>
      </w:r>
      <w:r w:rsidRPr="003769FB">
        <w:rPr>
          <w:rFonts w:ascii="Book Antiqua" w:hAnsi="Book Antiqua"/>
          <w:i/>
          <w:szCs w:val="24"/>
          <w:lang w:val="en-US"/>
        </w:rPr>
        <w:t>all-rac</w:t>
      </w:r>
      <w:r w:rsidRPr="003769FB">
        <w:rPr>
          <w:rFonts w:ascii="Book Antiqua" w:hAnsi="Book Antiqua"/>
          <w:szCs w:val="24"/>
          <w:lang w:val="en-US"/>
        </w:rPr>
        <w:t>-α-</w:t>
      </w:r>
      <w:r w:rsidR="00FB598F" w:rsidRPr="003769FB">
        <w:rPr>
          <w:rFonts w:ascii="Book Antiqua" w:hAnsi="Book Antiqua"/>
          <w:szCs w:val="24"/>
          <w:lang w:val="en-US"/>
        </w:rPr>
        <w:t>TOH</w:t>
      </w:r>
      <w:r w:rsidRPr="003769FB">
        <w:rPr>
          <w:rFonts w:ascii="Book Antiqua" w:hAnsi="Book Antiqua"/>
          <w:szCs w:val="24"/>
          <w:lang w:val="en-US"/>
        </w:rPr>
        <w:t xml:space="preserve"> acetate for four months showed elevated levels of Mdr1a protein, the mouse orthologue of human MDR1, compared to </w:t>
      </w:r>
      <w:r w:rsidR="00760862" w:rsidRPr="003769FB">
        <w:rPr>
          <w:rFonts w:ascii="Book Antiqua" w:hAnsi="Book Antiqua"/>
          <w:szCs w:val="24"/>
          <w:lang w:val="en-US"/>
        </w:rPr>
        <w:t xml:space="preserve">the </w:t>
      </w:r>
      <w:r w:rsidRPr="003769FB">
        <w:rPr>
          <w:rFonts w:ascii="Book Antiqua" w:hAnsi="Book Antiqua"/>
          <w:szCs w:val="24"/>
          <w:lang w:val="en-US"/>
        </w:rPr>
        <w:t>controls, while expression</w:t>
      </w:r>
      <w:r w:rsidR="00760862" w:rsidRPr="003769FB">
        <w:rPr>
          <w:rFonts w:ascii="Book Antiqua" w:hAnsi="Book Antiqua"/>
          <w:szCs w:val="24"/>
          <w:lang w:val="en-US"/>
        </w:rPr>
        <w:t>s</w:t>
      </w:r>
      <w:r w:rsidRPr="003769FB">
        <w:rPr>
          <w:rFonts w:ascii="Book Antiqua" w:hAnsi="Book Antiqua"/>
          <w:szCs w:val="24"/>
          <w:lang w:val="en-US"/>
        </w:rPr>
        <w:t xml:space="preserve"> of Mdr1b, Mdr2, Abcc2, Abcc6 and </w:t>
      </w:r>
      <w:r w:rsidR="00427B85" w:rsidRPr="003769FB">
        <w:rPr>
          <w:rFonts w:ascii="Book Antiqua" w:hAnsi="Book Antiqua"/>
          <w:szCs w:val="24"/>
          <w:lang w:val="en-US"/>
        </w:rPr>
        <w:t>breast cancer resistance protein 1 (Bcrp1/</w:t>
      </w:r>
      <w:r w:rsidRPr="003769FB">
        <w:rPr>
          <w:rFonts w:ascii="Book Antiqua" w:hAnsi="Book Antiqua"/>
          <w:szCs w:val="24"/>
          <w:lang w:val="en-US"/>
        </w:rPr>
        <w:t>Abcg2</w:t>
      </w:r>
      <w:r w:rsidR="00427B85" w:rsidRPr="003769FB">
        <w:rPr>
          <w:rFonts w:ascii="Book Antiqua" w:hAnsi="Book Antiqua"/>
          <w:szCs w:val="24"/>
          <w:lang w:val="en-US"/>
        </w:rPr>
        <w:t>)</w:t>
      </w:r>
      <w:r w:rsidRPr="003769FB">
        <w:rPr>
          <w:rFonts w:ascii="Book Antiqua" w:hAnsi="Book Antiqua"/>
          <w:szCs w:val="24"/>
          <w:lang w:val="en-US"/>
        </w:rPr>
        <w:t xml:space="preserve"> remained unchanged</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1dceb81a-e461-47b3-8fe5-081264311503 PFBsYWNlaG9sZGVyPg0KICA8QWRkSW5WZXJzaW9uPjQuNC4wLjI4PC9BZGRJblZlcnNpb24+DQogIDxJZD4xZGNlYjgxYS1lNDYxLTQ3YjMtOGZlNS0wODEyNjQzMTE1MDM8L0lkPg0KICA8RW50cmllcz4NCiAgICA8RW50cnk+DQogICAgICA8SWQ+YmVmNThkZjYtNGY2Ny00MThkLWE1MTctYWIwZWYzYzRjNmEyPC9JZD4NCiAgICAgIDxSZWZlcmVuY2VJZD43ODljM2RiNS1kMDdlLTRlMjUtOTI4Zi0zOTdlZDk3ZGMwMT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ODRdPC9UZXh0Pg0KICAgIDwvVGV4dFVuaXQ+DQogIDwvVGV4dFVuaXRzPg0KPC9QbGFjZWhvbGRlcj4=</w:instrText>
      </w:r>
      <w:r w:rsidRPr="003769FB">
        <w:rPr>
          <w:rFonts w:ascii="Book Antiqua" w:hAnsi="Book Antiqua"/>
          <w:szCs w:val="24"/>
          <w:lang w:val="en-US"/>
        </w:rPr>
        <w:fldChar w:fldCharType="separate"/>
      </w:r>
      <w:bookmarkStart w:id="384" w:name="_CTVP0011dceb81ae46147b38fe5081264311503"/>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83</w:t>
      </w:r>
      <w:r w:rsidR="00CC6BF1" w:rsidRPr="003769FB">
        <w:rPr>
          <w:rFonts w:ascii="Book Antiqua" w:hAnsi="Book Antiqua"/>
          <w:szCs w:val="24"/>
          <w:vertAlign w:val="superscript"/>
          <w:lang w:val="en-US"/>
        </w:rPr>
        <w:t>]</w:t>
      </w:r>
      <w:bookmarkEnd w:id="384"/>
      <w:r w:rsidRPr="003769FB">
        <w:rPr>
          <w:rFonts w:ascii="Book Antiqua" w:hAnsi="Book Antiqua"/>
          <w:szCs w:val="24"/>
          <w:lang w:val="en-US"/>
        </w:rPr>
        <w:fldChar w:fldCharType="end"/>
      </w:r>
      <w:r w:rsidRPr="003769FB">
        <w:rPr>
          <w:rFonts w:ascii="Book Antiqua" w:hAnsi="Book Antiqua"/>
          <w:szCs w:val="24"/>
          <w:lang w:val="en-US"/>
        </w:rPr>
        <w:t>. When rats were</w:t>
      </w:r>
      <w:r w:rsidR="003B1D30" w:rsidRPr="003769FB">
        <w:rPr>
          <w:rFonts w:ascii="Book Antiqua" w:hAnsi="Book Antiqua"/>
          <w:szCs w:val="24"/>
          <w:lang w:val="en-US"/>
        </w:rPr>
        <w:t xml:space="preserve"> daily</w:t>
      </w:r>
      <w:r w:rsidRPr="003769FB">
        <w:rPr>
          <w:rFonts w:ascii="Book Antiqua" w:hAnsi="Book Antiqua"/>
          <w:szCs w:val="24"/>
          <w:lang w:val="en-US"/>
        </w:rPr>
        <w:t xml:space="preserve"> injected subcutaneously with 100 mg/kg body weight α-TOH</w:t>
      </w:r>
      <w:r w:rsidRPr="003769FB">
        <w:rPr>
          <w:rStyle w:val="a3"/>
          <w:rFonts w:ascii="Book Antiqua" w:hAnsi="Book Antiqua"/>
          <w:sz w:val="24"/>
          <w:szCs w:val="24"/>
          <w:lang w:val="en-US"/>
        </w:rPr>
        <w:t>,</w:t>
      </w:r>
      <w:r w:rsidRPr="003769FB">
        <w:rPr>
          <w:rFonts w:ascii="Book Antiqua" w:hAnsi="Book Antiqua"/>
          <w:szCs w:val="24"/>
          <w:lang w:val="en-US"/>
        </w:rPr>
        <w:t xml:space="preserve"> the hepatic efflux transporters Abcb1b and Abcg2 were upregulated, while the organic anion transporting polypeptide 2 (Oatp), a liver influx transporter, was downregulated</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234524cc-3460-472e-b9e2-81d3f62a7e92 PFBsYWNlaG9sZGVyPg0KICA8QWRkSW5WZXJzaW9uPjQuNC4wLjI4PC9BZGRJblZlcnNpb24+DQogIDxJZD4yMzQ1MjRjYy0zNDYwLTQ3MmUtYjllMi04MWQzZjYyYTdlOTI8L0lkPg0KICA8RW50cmllcz4NCiAgICA8RW50cnk+DQogICAgICA8SWQ+OTJjNTFhOGQtY2EwNi00OTkyLWI0ZTktZTkxZDAwMjdjZmQ3PC9JZD4NCiAgICAgIDxSZWZlcmVuY2VJZD5jZDllYWE5MC03NTAxLTRhZGMtOTUyNy0yYzlhNWE1YjA0MW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k2XTwvVGV4dD4NCiAgICA8L1RleHRVbml0Pg0KICA8L1RleHRVbml0cz4NCjwvUGxhY2Vob2xkZXI+</w:instrText>
      </w:r>
      <w:r w:rsidRPr="003769FB">
        <w:rPr>
          <w:rFonts w:ascii="Book Antiqua" w:hAnsi="Book Antiqua"/>
          <w:szCs w:val="24"/>
          <w:lang w:val="en-US"/>
        </w:rPr>
        <w:fldChar w:fldCharType="separate"/>
      </w:r>
      <w:bookmarkStart w:id="385" w:name="_CTVP001234524cc3460472eb9e281d3f62a7e92"/>
      <w:r w:rsidR="00CC6BF1" w:rsidRPr="003769FB">
        <w:rPr>
          <w:rFonts w:ascii="Book Antiqua" w:hAnsi="Book Antiqua"/>
          <w:szCs w:val="24"/>
          <w:vertAlign w:val="superscript"/>
          <w:lang w:val="en-US"/>
        </w:rPr>
        <w:t>[196]</w:t>
      </w:r>
      <w:bookmarkEnd w:id="385"/>
      <w:r w:rsidRPr="003769FB">
        <w:rPr>
          <w:rFonts w:ascii="Book Antiqua" w:hAnsi="Book Antiqua"/>
          <w:szCs w:val="24"/>
          <w:lang w:val="en-US"/>
        </w:rPr>
        <w:fldChar w:fldCharType="end"/>
      </w:r>
      <w:r w:rsidRPr="003769FB">
        <w:rPr>
          <w:rFonts w:ascii="Book Antiqua" w:hAnsi="Book Antiqua"/>
          <w:szCs w:val="24"/>
          <w:lang w:val="en-US"/>
        </w:rPr>
        <w:t>. Traber</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1366b89a-38e4-4d5e-b640-f5967f68e012 PFBsYWNlaG9sZGVyPg0KICA8QWRkSW5WZXJzaW9uPjQuNC4wLjI4PC9BZGRJblZlcnNpb24+DQogIDxJZD4xMzY2Yjg5YS0zOGU0LTRkNWUtYjY0MC1mNTk2N2Y2OGUwMTI8L0lkPg0KICA8RW50cmllcz4NCiAgICA8RW50cnk+DQogICAgICA8SWQ+YTg2M2M2YmUtMTdmNC00YzA2LWEzNDAtZDRkODljMjIzZDg5PC9JZD4NCiAgICAgIDxSZWZlcmVuY2VJZD5jZDllYWE5MC03NTAxLTRhZGMtOTUyNy0yYzlhNWE1YjA0MW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k2XTwvVGV4dD4NCiAgICA8L1RleHRVbml0Pg0KICA8L1RleHRVbml0cz4NCjwvUGxhY2Vob2xkZXI+</w:instrText>
      </w:r>
      <w:r w:rsidRPr="003769FB">
        <w:rPr>
          <w:rFonts w:ascii="Book Antiqua" w:hAnsi="Book Antiqua"/>
          <w:szCs w:val="24"/>
          <w:lang w:val="en-US"/>
        </w:rPr>
        <w:fldChar w:fldCharType="separate"/>
      </w:r>
      <w:bookmarkStart w:id="386" w:name="_CTVP0011366b89a38e44d5eb640f5967f68e012"/>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95</w:t>
      </w:r>
      <w:r w:rsidR="00CC6BF1" w:rsidRPr="003769FB">
        <w:rPr>
          <w:rFonts w:ascii="Book Antiqua" w:hAnsi="Book Antiqua"/>
          <w:szCs w:val="24"/>
          <w:vertAlign w:val="superscript"/>
          <w:lang w:val="en-US"/>
        </w:rPr>
        <w:t>]</w:t>
      </w:r>
      <w:bookmarkEnd w:id="386"/>
      <w:r w:rsidRPr="003769FB">
        <w:rPr>
          <w:rFonts w:ascii="Book Antiqua" w:hAnsi="Book Antiqua"/>
          <w:szCs w:val="24"/>
          <w:lang w:val="en-US"/>
        </w:rPr>
        <w:fldChar w:fldCharType="end"/>
      </w:r>
      <w:r w:rsidRPr="003769FB">
        <w:rPr>
          <w:rFonts w:ascii="Book Antiqua" w:hAnsi="Book Antiqua"/>
          <w:szCs w:val="24"/>
          <w:lang w:val="en-US"/>
        </w:rPr>
        <w:t xml:space="preserve"> noted that Abcg2 transports sulfates and glucuronides and suggested that this protein is involved in the excretion of conjugated vitamin E metabolites, such as CEHCs, while Oatp might be involved in </w:t>
      </w:r>
      <w:r w:rsidR="00760862" w:rsidRPr="003769FB">
        <w:rPr>
          <w:rFonts w:ascii="Book Antiqua" w:hAnsi="Book Antiqua"/>
          <w:szCs w:val="24"/>
          <w:lang w:val="en-US"/>
        </w:rPr>
        <w:t xml:space="preserve">the </w:t>
      </w:r>
      <w:r w:rsidRPr="003769FB">
        <w:rPr>
          <w:rFonts w:ascii="Book Antiqua" w:hAnsi="Book Antiqua"/>
          <w:szCs w:val="24"/>
          <w:lang w:val="en-US"/>
        </w:rPr>
        <w:t xml:space="preserve">uptake of CEHCs into liver cells. Summarizing the current knowledge on excretion of vitamin E metabolites, it has </w:t>
      </w:r>
      <w:r w:rsidR="003B1D30" w:rsidRPr="003769FB">
        <w:rPr>
          <w:rFonts w:ascii="Book Antiqua" w:hAnsi="Book Antiqua"/>
          <w:szCs w:val="24"/>
          <w:lang w:val="en-US"/>
        </w:rPr>
        <w:t xml:space="preserve">to be </w:t>
      </w:r>
      <w:r w:rsidRPr="003769FB">
        <w:rPr>
          <w:rFonts w:ascii="Book Antiqua" w:hAnsi="Book Antiqua"/>
          <w:szCs w:val="24"/>
          <w:lang w:val="en-US"/>
        </w:rPr>
        <w:t xml:space="preserve">emphasized that many aspects regarding the involvement of transporters in vitamin E and vitamin E metabolites still lack clarity. It remains to be resolved whether </w:t>
      </w:r>
      <w:r w:rsidR="003B1D30" w:rsidRPr="003769FB">
        <w:rPr>
          <w:rFonts w:ascii="Book Antiqua" w:hAnsi="Book Antiqua"/>
          <w:szCs w:val="24"/>
          <w:lang w:val="en-US"/>
        </w:rPr>
        <w:t xml:space="preserve">and which </w:t>
      </w:r>
      <w:r w:rsidRPr="003769FB">
        <w:rPr>
          <w:rFonts w:ascii="Book Antiqua" w:hAnsi="Book Antiqua"/>
          <w:szCs w:val="24"/>
          <w:lang w:val="en-US"/>
        </w:rPr>
        <w:t xml:space="preserve">specialized proteins for the regulated excretion of vitamin E metabolites exist. </w:t>
      </w:r>
    </w:p>
    <w:p w14:paraId="28F86239" w14:textId="77777777" w:rsidR="002F3C11" w:rsidRPr="003769FB" w:rsidRDefault="002F3C11" w:rsidP="004D49D8">
      <w:pPr>
        <w:widowControl w:val="0"/>
        <w:spacing w:after="0"/>
        <w:ind w:firstLineChars="150" w:firstLine="360"/>
        <w:rPr>
          <w:rFonts w:ascii="Book Antiqua" w:hAnsi="Book Antiqua"/>
          <w:szCs w:val="24"/>
          <w:lang w:val="en-US" w:eastAsia="zh-CN"/>
        </w:rPr>
      </w:pPr>
    </w:p>
    <w:p w14:paraId="4829CA17" w14:textId="6288E076" w:rsidR="002D15CE" w:rsidRPr="003769FB" w:rsidRDefault="002D15CE" w:rsidP="004D49D8">
      <w:pPr>
        <w:pStyle w:val="ad"/>
        <w:widowControl w:val="0"/>
        <w:spacing w:after="0" w:line="360" w:lineRule="auto"/>
        <w:rPr>
          <w:rFonts w:ascii="Book Antiqua" w:hAnsi="Book Antiqua"/>
          <w:b w:val="0"/>
          <w:szCs w:val="24"/>
          <w:lang w:val="en-US" w:eastAsia="zh-CN"/>
        </w:rPr>
      </w:pPr>
      <w:r w:rsidRPr="003769FB">
        <w:rPr>
          <w:rFonts w:ascii="Book Antiqua" w:hAnsi="Book Antiqua"/>
          <w:szCs w:val="24"/>
          <w:lang w:val="en-US"/>
        </w:rPr>
        <w:t>Kinetics of vitamin E degradation</w:t>
      </w:r>
      <w:r w:rsidR="002F3C11" w:rsidRPr="003769FB">
        <w:rPr>
          <w:rFonts w:ascii="Book Antiqua" w:hAnsi="Book Antiqua" w:hint="eastAsia"/>
          <w:b w:val="0"/>
          <w:szCs w:val="24"/>
          <w:lang w:val="en-US" w:eastAsia="zh-CN"/>
        </w:rPr>
        <w:t xml:space="preserve">: </w:t>
      </w:r>
      <w:r w:rsidRPr="003769FB">
        <w:rPr>
          <w:rFonts w:ascii="Book Antiqua" w:hAnsi="Book Antiqua"/>
          <w:b w:val="0"/>
          <w:szCs w:val="24"/>
          <w:lang w:val="en-US"/>
        </w:rPr>
        <w:t xml:space="preserve">All vitamin E forms are </w:t>
      </w:r>
      <w:r w:rsidR="003B1D30" w:rsidRPr="003769FB">
        <w:rPr>
          <w:rFonts w:ascii="Book Antiqua" w:hAnsi="Book Antiqua"/>
          <w:b w:val="0"/>
          <w:szCs w:val="24"/>
          <w:lang w:val="en-US"/>
        </w:rPr>
        <w:t xml:space="preserve">in principle </w:t>
      </w:r>
      <w:r w:rsidRPr="003769FB">
        <w:rPr>
          <w:rFonts w:ascii="Book Antiqua" w:hAnsi="Book Antiqua"/>
          <w:b w:val="0"/>
          <w:szCs w:val="24"/>
          <w:lang w:val="en-US"/>
        </w:rPr>
        <w:t>degraded via the same pathways independent from their substitution pattern with methyl groups at the chromanol ring system. However, the rate of degradation depends on the methylation pattern of the chromanol ring, the saturation of the side-chain, and on the source of vitamin E (</w:t>
      </w:r>
      <w:r w:rsidRPr="003769FB">
        <w:rPr>
          <w:rFonts w:ascii="Book Antiqua" w:hAnsi="Book Antiqua"/>
          <w:b w:val="0"/>
          <w:i/>
          <w:szCs w:val="24"/>
          <w:lang w:val="en-US"/>
        </w:rPr>
        <w:t xml:space="preserve">i.e. </w:t>
      </w:r>
      <w:r w:rsidRPr="003769FB">
        <w:rPr>
          <w:rFonts w:ascii="Book Antiqua" w:hAnsi="Book Antiqua"/>
          <w:b w:val="0"/>
          <w:szCs w:val="24"/>
          <w:lang w:val="en-US"/>
        </w:rPr>
        <w:t xml:space="preserve">natural </w:t>
      </w:r>
      <w:r w:rsidR="002F3C11" w:rsidRPr="003769FB">
        <w:rPr>
          <w:rFonts w:ascii="Book Antiqua" w:hAnsi="Book Antiqua"/>
          <w:b w:val="0"/>
          <w:i/>
          <w:szCs w:val="24"/>
          <w:lang w:val="en-US"/>
        </w:rPr>
        <w:t>vs</w:t>
      </w:r>
      <w:r w:rsidRPr="003769FB">
        <w:rPr>
          <w:rFonts w:ascii="Book Antiqua" w:hAnsi="Book Antiqua"/>
          <w:b w:val="0"/>
          <w:szCs w:val="24"/>
          <w:lang w:val="en-US"/>
        </w:rPr>
        <w:t xml:space="preserve"> synthetic).</w:t>
      </w:r>
    </w:p>
    <w:p w14:paraId="063AADC0" w14:textId="1E7EFC91" w:rsidR="002D15CE" w:rsidRPr="003769FB" w:rsidRDefault="002D15CE" w:rsidP="004D49D8">
      <w:pPr>
        <w:widowControl w:val="0"/>
        <w:spacing w:after="0"/>
        <w:ind w:firstLineChars="150" w:firstLine="360"/>
        <w:rPr>
          <w:rFonts w:ascii="Book Antiqua" w:hAnsi="Book Antiqua"/>
          <w:szCs w:val="24"/>
          <w:lang w:val="en-US"/>
        </w:rPr>
      </w:pPr>
      <w:r w:rsidRPr="003769FB">
        <w:rPr>
          <w:rFonts w:ascii="Book Antiqua" w:hAnsi="Book Antiqua"/>
          <w:szCs w:val="24"/>
          <w:lang w:val="en-US"/>
        </w:rPr>
        <w:t xml:space="preserve">Natural forms of vitamin E, </w:t>
      </w:r>
      <w:r w:rsidRPr="003769FB">
        <w:rPr>
          <w:rFonts w:ascii="Book Antiqua" w:hAnsi="Book Antiqua"/>
          <w:i/>
          <w:szCs w:val="24"/>
          <w:lang w:val="en-US"/>
        </w:rPr>
        <w:t>i.e.</w:t>
      </w:r>
      <w:r w:rsidRPr="003769FB">
        <w:rPr>
          <w:rFonts w:ascii="Book Antiqua" w:hAnsi="Book Antiqua"/>
          <w:szCs w:val="24"/>
          <w:lang w:val="en-US"/>
        </w:rPr>
        <w:t xml:space="preserve"> enantiopure vitamin E forms with </w:t>
      </w:r>
      <w:r w:rsidR="00F0523C" w:rsidRPr="003769FB">
        <w:rPr>
          <w:rFonts w:ascii="Book Antiqua" w:hAnsi="Book Antiqua"/>
          <w:szCs w:val="24"/>
          <w:lang w:val="en-US"/>
        </w:rPr>
        <w:t xml:space="preserve">the </w:t>
      </w:r>
      <w:r w:rsidRPr="003769FB">
        <w:rPr>
          <w:rFonts w:ascii="Book Antiqua" w:hAnsi="Book Antiqua"/>
          <w:i/>
          <w:szCs w:val="24"/>
          <w:lang w:val="en-US"/>
        </w:rPr>
        <w:t xml:space="preserve">RRR </w:t>
      </w:r>
      <w:r w:rsidRPr="003769FB">
        <w:rPr>
          <w:rFonts w:ascii="Book Antiqua" w:hAnsi="Book Antiqua"/>
          <w:szCs w:val="24"/>
          <w:lang w:val="en-US"/>
        </w:rPr>
        <w:t>configuration, are part</w:t>
      </w:r>
      <w:r w:rsidR="00760862" w:rsidRPr="003769FB">
        <w:rPr>
          <w:rFonts w:ascii="Book Antiqua" w:hAnsi="Book Antiqua"/>
          <w:szCs w:val="24"/>
          <w:lang w:val="en-US"/>
        </w:rPr>
        <w:t>ial</w:t>
      </w:r>
      <w:r w:rsidRPr="003769FB">
        <w:rPr>
          <w:rFonts w:ascii="Book Antiqua" w:hAnsi="Book Antiqua"/>
          <w:szCs w:val="24"/>
          <w:lang w:val="en-US"/>
        </w:rPr>
        <w:t xml:space="preserve">ly protected from degradation compared to synthetic forms, </w:t>
      </w:r>
      <w:r w:rsidRPr="003769FB">
        <w:rPr>
          <w:rFonts w:ascii="Book Antiqua" w:hAnsi="Book Antiqua"/>
          <w:i/>
          <w:szCs w:val="24"/>
          <w:lang w:val="en-US"/>
        </w:rPr>
        <w:t>i.e.</w:t>
      </w:r>
      <w:r w:rsidRPr="003769FB">
        <w:rPr>
          <w:rFonts w:ascii="Book Antiqua" w:hAnsi="Book Antiqua"/>
          <w:szCs w:val="24"/>
          <w:lang w:val="en-US"/>
        </w:rPr>
        <w:t xml:space="preserve"> vitamin E forms with </w:t>
      </w:r>
      <w:r w:rsidR="00F0523C" w:rsidRPr="003769FB">
        <w:rPr>
          <w:rFonts w:ascii="Book Antiqua" w:hAnsi="Book Antiqua"/>
          <w:szCs w:val="24"/>
          <w:lang w:val="en-US"/>
        </w:rPr>
        <w:t xml:space="preserve">the </w:t>
      </w:r>
      <w:r w:rsidRPr="003769FB">
        <w:rPr>
          <w:rFonts w:ascii="Book Antiqua" w:hAnsi="Book Antiqua"/>
          <w:i/>
          <w:szCs w:val="24"/>
          <w:lang w:val="en-US"/>
        </w:rPr>
        <w:t>all</w:t>
      </w:r>
      <w:r w:rsidRPr="003769FB">
        <w:rPr>
          <w:rFonts w:ascii="Book Antiqua" w:hAnsi="Book Antiqua"/>
          <w:szCs w:val="24"/>
          <w:lang w:val="en-US"/>
        </w:rPr>
        <w:t>-</w:t>
      </w:r>
      <w:r w:rsidRPr="003769FB">
        <w:rPr>
          <w:rFonts w:ascii="Book Antiqua" w:hAnsi="Book Antiqua"/>
          <w:i/>
          <w:szCs w:val="24"/>
          <w:lang w:val="en-US"/>
        </w:rPr>
        <w:t>rac</w:t>
      </w:r>
      <w:r w:rsidRPr="003769FB">
        <w:rPr>
          <w:rFonts w:ascii="Book Antiqua" w:hAnsi="Book Antiqua"/>
          <w:szCs w:val="24"/>
          <w:lang w:val="en-US"/>
        </w:rPr>
        <w:t xml:space="preserve"> configuration, as was shown by Traber</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0554dce1-e111-4b7b-bbf3-866354107590 PFBsYWNlaG9sZGVyPg0KICA8QWRkSW5WZXJzaW9uPjQuNC4wLjI4PC9BZGRJblZlcnNpb24+DQogIDxJZD4wNTU0ZGNlMS1lMTExLTRiN2ItYmJmMy04NjYzNTQxMDc1OTA8L0lkPg0KICA8RW50cmllcz4NCiAgICA8RW50cnk+DQogICAgICA8SWQ+YTk1NjQ0ZDgtM2M1MC00NDIxLWEyN2MtNDQ3ZGFiOGM2OGVjPC9JZD4NCiAgICAgIDxSZWZlcmVuY2VJZD4zN2JlNTI4NS0wODUzLTRiYmMtOTYxMy02MWFjYWFkODMzOGI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5N108L1RleHQ+DQogICAgPC9UZXh0VW5pdD4NCiAgPC9UZXh0VW5pdHM+DQo8L1BsYWNlaG9sZGVyPg==</w:instrText>
      </w:r>
      <w:r w:rsidRPr="003769FB">
        <w:rPr>
          <w:rFonts w:ascii="Book Antiqua" w:hAnsi="Book Antiqua"/>
          <w:szCs w:val="24"/>
          <w:lang w:val="en-US"/>
        </w:rPr>
        <w:fldChar w:fldCharType="separate"/>
      </w:r>
      <w:bookmarkStart w:id="387" w:name="_CTVP0010554dce1e1114b7bbbf3866354107590"/>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96</w:t>
      </w:r>
      <w:r w:rsidR="00CC6BF1" w:rsidRPr="003769FB">
        <w:rPr>
          <w:rFonts w:ascii="Book Antiqua" w:hAnsi="Book Antiqua"/>
          <w:szCs w:val="24"/>
          <w:vertAlign w:val="superscript"/>
          <w:lang w:val="en-US"/>
        </w:rPr>
        <w:t>]</w:t>
      </w:r>
      <w:bookmarkEnd w:id="387"/>
      <w:r w:rsidRPr="003769FB">
        <w:rPr>
          <w:rFonts w:ascii="Book Antiqua" w:hAnsi="Book Antiqua"/>
          <w:szCs w:val="24"/>
          <w:lang w:val="en-US"/>
        </w:rPr>
        <w:fldChar w:fldCharType="end"/>
      </w:r>
      <w:r w:rsidR="00EC5710" w:rsidRPr="003769FB">
        <w:rPr>
          <w:rFonts w:ascii="Book Antiqua" w:hAnsi="Book Antiqua"/>
          <w:szCs w:val="24"/>
          <w:lang w:val="en-US"/>
        </w:rPr>
        <w:t>,</w:t>
      </w:r>
      <w:r w:rsidRPr="003769FB">
        <w:rPr>
          <w:rFonts w:ascii="Book Antiqua" w:hAnsi="Book Antiqua"/>
          <w:szCs w:val="24"/>
          <w:lang w:val="en-US"/>
        </w:rPr>
        <w:t xml:space="preserve"> who supplemented humans with 150 mg d</w:t>
      </w:r>
      <w:r w:rsidRPr="003769FB">
        <w:rPr>
          <w:rFonts w:ascii="Book Antiqua" w:hAnsi="Book Antiqua"/>
          <w:szCs w:val="24"/>
          <w:vertAlign w:val="subscript"/>
          <w:lang w:val="en-US"/>
        </w:rPr>
        <w:t>3</w:t>
      </w:r>
      <w:r w:rsidRPr="003769FB">
        <w:rPr>
          <w:rFonts w:ascii="Book Antiqua" w:hAnsi="Book Antiqua"/>
          <w:szCs w:val="24"/>
          <w:lang w:val="en-US"/>
        </w:rPr>
        <w:t>-</w:t>
      </w:r>
      <w:r w:rsidRPr="003769FB">
        <w:rPr>
          <w:rFonts w:ascii="Book Antiqua" w:hAnsi="Book Antiqua"/>
          <w:i/>
          <w:szCs w:val="24"/>
          <w:lang w:val="en-US"/>
        </w:rPr>
        <w:t>RRR</w:t>
      </w:r>
      <w:r w:rsidRPr="003769FB">
        <w:rPr>
          <w:rFonts w:ascii="Book Antiqua" w:hAnsi="Book Antiqua"/>
          <w:szCs w:val="24"/>
          <w:lang w:val="en-US"/>
        </w:rPr>
        <w:t>-α- or d</w:t>
      </w:r>
      <w:r w:rsidRPr="003769FB">
        <w:rPr>
          <w:rFonts w:ascii="Book Antiqua" w:hAnsi="Book Antiqua"/>
          <w:szCs w:val="24"/>
          <w:lang w:val="en-US"/>
        </w:rPr>
        <w:softHyphen/>
      </w:r>
      <w:r w:rsidRPr="003769FB">
        <w:rPr>
          <w:rFonts w:ascii="Book Antiqua" w:hAnsi="Book Antiqua"/>
          <w:szCs w:val="24"/>
          <w:vertAlign w:val="subscript"/>
          <w:lang w:val="en-US"/>
        </w:rPr>
        <w:t>6</w:t>
      </w:r>
      <w:r w:rsidRPr="003769FB">
        <w:rPr>
          <w:rFonts w:ascii="Book Antiqua" w:hAnsi="Book Antiqua"/>
          <w:szCs w:val="24"/>
          <w:lang w:val="en-US"/>
        </w:rPr>
        <w:t>-</w:t>
      </w:r>
      <w:r w:rsidRPr="003769FB">
        <w:rPr>
          <w:rFonts w:ascii="Book Antiqua" w:hAnsi="Book Antiqua"/>
          <w:i/>
          <w:szCs w:val="24"/>
          <w:lang w:val="en-US"/>
        </w:rPr>
        <w:t>all rac</w:t>
      </w:r>
      <w:r w:rsidRPr="003769FB">
        <w:rPr>
          <w:rFonts w:ascii="Book Antiqua" w:hAnsi="Book Antiqua"/>
          <w:szCs w:val="24"/>
          <w:lang w:val="en-US"/>
        </w:rPr>
        <w:t>-α-</w:t>
      </w:r>
      <w:r w:rsidR="00FB598F" w:rsidRPr="003769FB">
        <w:rPr>
          <w:rFonts w:ascii="Book Antiqua" w:hAnsi="Book Antiqua"/>
          <w:szCs w:val="24"/>
          <w:lang w:val="en-US"/>
        </w:rPr>
        <w:t>TOH</w:t>
      </w:r>
      <w:r w:rsidRPr="003769FB">
        <w:rPr>
          <w:rFonts w:ascii="Book Antiqua" w:hAnsi="Book Antiqua"/>
          <w:szCs w:val="24"/>
          <w:lang w:val="en-US"/>
        </w:rPr>
        <w:t xml:space="preserve"> acetates. While d</w:t>
      </w:r>
      <w:r w:rsidRPr="003769FB">
        <w:rPr>
          <w:rFonts w:ascii="Book Antiqua" w:hAnsi="Book Antiqua"/>
          <w:szCs w:val="24"/>
          <w:vertAlign w:val="subscript"/>
          <w:lang w:val="en-US"/>
        </w:rPr>
        <w:t>3</w:t>
      </w:r>
      <w:r w:rsidRPr="003769FB">
        <w:rPr>
          <w:rFonts w:ascii="Book Antiqua" w:hAnsi="Book Antiqua"/>
          <w:szCs w:val="24"/>
          <w:lang w:val="en-US"/>
        </w:rPr>
        <w:t>-</w:t>
      </w:r>
      <w:r w:rsidRPr="003769FB">
        <w:rPr>
          <w:rFonts w:ascii="Book Antiqua" w:hAnsi="Book Antiqua"/>
          <w:i/>
          <w:szCs w:val="24"/>
          <w:lang w:val="en-US"/>
        </w:rPr>
        <w:t>RRR</w:t>
      </w:r>
      <w:r w:rsidRPr="003769FB">
        <w:rPr>
          <w:rFonts w:ascii="Book Antiqua" w:hAnsi="Book Antiqua"/>
          <w:szCs w:val="24"/>
          <w:lang w:val="en-US"/>
        </w:rPr>
        <w:t>-α-TOH accumulated in plasma, d</w:t>
      </w:r>
      <w:r w:rsidRPr="003769FB">
        <w:rPr>
          <w:rFonts w:ascii="Book Antiqua" w:hAnsi="Book Antiqua"/>
          <w:szCs w:val="24"/>
          <w:lang w:val="en-US"/>
        </w:rPr>
        <w:softHyphen/>
      </w:r>
      <w:r w:rsidRPr="003769FB">
        <w:rPr>
          <w:rFonts w:ascii="Book Antiqua" w:hAnsi="Book Antiqua"/>
          <w:szCs w:val="24"/>
          <w:vertAlign w:val="subscript"/>
          <w:lang w:val="en-US"/>
        </w:rPr>
        <w:t>6</w:t>
      </w:r>
      <w:r w:rsidRPr="003769FB">
        <w:rPr>
          <w:rFonts w:ascii="Book Antiqua" w:hAnsi="Book Antiqua"/>
          <w:szCs w:val="24"/>
          <w:lang w:val="en-US"/>
        </w:rPr>
        <w:t>-α-CEHC derived from d</w:t>
      </w:r>
      <w:r w:rsidRPr="003769FB">
        <w:rPr>
          <w:rFonts w:ascii="Book Antiqua" w:hAnsi="Book Antiqua"/>
          <w:szCs w:val="24"/>
          <w:lang w:val="en-US"/>
        </w:rPr>
        <w:softHyphen/>
      </w:r>
      <w:r w:rsidRPr="003769FB">
        <w:rPr>
          <w:rFonts w:ascii="Book Antiqua" w:hAnsi="Book Antiqua"/>
          <w:szCs w:val="24"/>
          <w:vertAlign w:val="subscript"/>
          <w:lang w:val="en-US"/>
        </w:rPr>
        <w:t>6</w:t>
      </w:r>
      <w:r w:rsidRPr="003769FB">
        <w:rPr>
          <w:rFonts w:ascii="Book Antiqua" w:hAnsi="Book Antiqua"/>
          <w:szCs w:val="24"/>
          <w:lang w:val="en-US"/>
        </w:rPr>
        <w:t>-</w:t>
      </w:r>
      <w:r w:rsidRPr="003769FB">
        <w:rPr>
          <w:rFonts w:ascii="Book Antiqua" w:hAnsi="Book Antiqua"/>
          <w:i/>
          <w:szCs w:val="24"/>
          <w:lang w:val="en-US"/>
        </w:rPr>
        <w:t>all rac</w:t>
      </w:r>
      <w:r w:rsidRPr="003769FB">
        <w:rPr>
          <w:rFonts w:ascii="Book Antiqua" w:hAnsi="Book Antiqua"/>
          <w:szCs w:val="24"/>
          <w:lang w:val="en-US"/>
        </w:rPr>
        <w:t>-α-TOH was found almost only in urine. Vitamin E forms with unsaturated side-chain</w:t>
      </w:r>
      <w:r w:rsidR="00F0523C" w:rsidRPr="003769FB">
        <w:rPr>
          <w:rFonts w:ascii="Book Antiqua" w:hAnsi="Book Antiqua"/>
          <w:szCs w:val="24"/>
          <w:lang w:val="en-US"/>
        </w:rPr>
        <w:t>s</w:t>
      </w:r>
      <w:r w:rsidRPr="003769FB">
        <w:rPr>
          <w:rFonts w:ascii="Book Antiqua" w:hAnsi="Book Antiqua"/>
          <w:szCs w:val="24"/>
          <w:lang w:val="en-US"/>
        </w:rPr>
        <w:t xml:space="preserve"> are degraded faster than the saturated forms. Tocotrienols were reported to appear in human plasma with half-lives of 4.3, 4.4, and 2.3 h for α-, γ- and δ-</w:t>
      </w:r>
      <w:r w:rsidR="00FB598F" w:rsidRPr="003769FB">
        <w:rPr>
          <w:rFonts w:ascii="Book Antiqua" w:hAnsi="Book Antiqua"/>
          <w:szCs w:val="24"/>
          <w:lang w:val="en-US"/>
        </w:rPr>
        <w:t>T3</w:t>
      </w:r>
      <w:r w:rsidRPr="003769FB">
        <w:rPr>
          <w:rFonts w:ascii="Book Antiqua" w:hAnsi="Book Antiqua"/>
          <w:szCs w:val="24"/>
          <w:lang w:val="en-US"/>
        </w:rPr>
        <w:t>, respectively</w:t>
      </w:r>
      <w:r w:rsidRPr="003769FB">
        <w:rPr>
          <w:rFonts w:ascii="Book Antiqua" w:hAnsi="Book Antiqua"/>
          <w:szCs w:val="24"/>
          <w:lang w:val="en-US"/>
        </w:rPr>
        <w:fldChar w:fldCharType="begin"/>
      </w:r>
      <w:r w:rsidRPr="003769FB">
        <w:rPr>
          <w:rFonts w:ascii="Book Antiqua" w:hAnsi="Book Antiqua"/>
          <w:szCs w:val="24"/>
          <w:lang w:val="en-US"/>
        </w:rPr>
        <w:instrText>ADDIN CITAVI.PLACEHOLDER 0389968e-6eb0-4b6d-a9b6-6987d7efa06a PFBsYWNlaG9sZGVyPg0KICA8QWRkSW5WZXJzaW9uPjQuNC4wLjI4PC9BZGRJblZlcnNpb24+DQogIDxJZD4wMzg5OTY4ZS02ZWIwLTRiNmQtYTliNi02OTg3ZDdlZmEwNmE8L0lkPg0KICA8RW50cmllcz4NCiAgICA8RW50cnk+DQogICAgICA8SWQ+NTg5NDdhMGItNWRkYi00OTgyLThmYTEtZjllMzdmNjRjY2M3PC9JZD4NCiAgICAgIDxSZWZlcmVuY2VJZD41OTI5ZmEwNS0yZGFjLTRjOGItOWU4Ny1kZGNmYmIyMmZlYTY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NdPC9UZXh0Pg0KICAgIDwvVGV4dFVuaXQ+DQogIDwvVGV4dFVuaXRzPg0KPC9QbGFjZWhvbGRlcj4=</w:instrText>
      </w:r>
      <w:r w:rsidRPr="003769FB">
        <w:rPr>
          <w:rFonts w:ascii="Book Antiqua" w:hAnsi="Book Antiqua"/>
          <w:szCs w:val="24"/>
          <w:lang w:val="en-US"/>
        </w:rPr>
        <w:fldChar w:fldCharType="separate"/>
      </w:r>
      <w:bookmarkStart w:id="388" w:name="_CTVP0010389968e6eb04b6da9b66987d7efa06a"/>
      <w:r w:rsidR="00A23467" w:rsidRPr="003769FB">
        <w:rPr>
          <w:rFonts w:ascii="Book Antiqua" w:hAnsi="Book Antiqua"/>
          <w:szCs w:val="24"/>
          <w:vertAlign w:val="superscript"/>
          <w:lang w:val="en-US"/>
        </w:rPr>
        <w:t>[23]</w:t>
      </w:r>
      <w:bookmarkEnd w:id="388"/>
      <w:r w:rsidRPr="003769FB">
        <w:rPr>
          <w:rFonts w:ascii="Book Antiqua" w:hAnsi="Book Antiqua"/>
          <w:szCs w:val="24"/>
          <w:lang w:val="en-US"/>
        </w:rPr>
        <w:fldChar w:fldCharType="end"/>
      </w:r>
      <w:r w:rsidRPr="003769FB">
        <w:rPr>
          <w:rFonts w:ascii="Book Antiqua" w:hAnsi="Book Antiqua"/>
          <w:szCs w:val="24"/>
          <w:lang w:val="en-US"/>
        </w:rPr>
        <w:t xml:space="preserve">, whereas for </w:t>
      </w:r>
      <w:r w:rsidRPr="003769FB">
        <w:rPr>
          <w:rFonts w:ascii="Book Antiqua" w:hAnsi="Book Antiqua"/>
          <w:i/>
          <w:szCs w:val="24"/>
          <w:lang w:val="en-US"/>
        </w:rPr>
        <w:t>RRR</w:t>
      </w:r>
      <w:r w:rsidRPr="003769FB">
        <w:rPr>
          <w:rFonts w:ascii="Book Antiqua" w:hAnsi="Book Antiqua"/>
          <w:szCs w:val="24"/>
          <w:lang w:val="en-US"/>
        </w:rPr>
        <w:t>-α-TOH a half-life of 45 h</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561a2818-6273-4c12-9f80-b64441125d31 PFBsYWNlaG9sZGVyPg0KICA8QWRkSW5WZXJzaW9uPjQuNC4wLjI4PC9BZGRJblZlcnNpb24+DQogIDxJZD41NjFhMjgxOC02MjczLTRjMTItOWY4MC1iNjQ0NDExMjVkMzE8L0lkPg0KICA8RW50cmllcz4NCiAgICA8RW50cnk+DQogICAgICA8SWQ+MTI0OGQ4MTEtZTNlNS00ZDQ5LWE2OGQtYjAzMWFiODI0MTZlPC9JZD4NCiAgICAgIDxSZWZlcmVuY2VJZD43ODk4MTQxZS0zOTI1LTQyOTUtYTk2Mi02ODgzMDI5NDExYm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MTEwXTwvVGV4dD4NCiAgICA8L1RleHRVbml0Pg0KICA8L1RleHRVbml0cz4NCjwvUGxhY2Vob2xkZXI+</w:instrText>
      </w:r>
      <w:r w:rsidRPr="003769FB">
        <w:rPr>
          <w:rFonts w:ascii="Book Antiqua" w:hAnsi="Book Antiqua"/>
          <w:szCs w:val="24"/>
          <w:lang w:val="en-US"/>
        </w:rPr>
        <w:fldChar w:fldCharType="separate"/>
      </w:r>
      <w:bookmarkStart w:id="389" w:name="_CTVP001561a281862734c129f80b64441125d31"/>
      <w:r w:rsidR="00A23467" w:rsidRPr="003769FB">
        <w:rPr>
          <w:rFonts w:ascii="Book Antiqua" w:hAnsi="Book Antiqua"/>
          <w:szCs w:val="24"/>
          <w:vertAlign w:val="superscript"/>
          <w:lang w:val="en-US"/>
        </w:rPr>
        <w:t>[110]</w:t>
      </w:r>
      <w:bookmarkEnd w:id="389"/>
      <w:r w:rsidRPr="003769FB">
        <w:rPr>
          <w:rFonts w:ascii="Book Antiqua" w:hAnsi="Book Antiqua"/>
          <w:szCs w:val="24"/>
          <w:lang w:val="en-US"/>
        </w:rPr>
        <w:fldChar w:fldCharType="end"/>
      </w:r>
      <w:r w:rsidRPr="003769FB">
        <w:rPr>
          <w:rFonts w:ascii="Book Antiqua" w:hAnsi="Book Antiqua"/>
          <w:szCs w:val="24"/>
          <w:lang w:val="en-US"/>
        </w:rPr>
        <w:t xml:space="preserve"> to 60 h</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04de0f8a-70bd-41a8-b0a6-ec0eca2daa62 PFBsYWNlaG9sZGVyPg0KICA8QWRkSW5WZXJzaW9uPjQuNC4wLjI4PC9BZGRJblZlcnNpb24+DQogIDxJZD4wNGRlMGY4YS03MGJkLTQxYTgtYjBhNi1lYzBlY2EyZGFhNjI8L0lkPg0KICA8RW50cmllcz4NCiAgICA8RW50cnk+DQogICAgICA8SWQ+NTQyNDAxNmItNzgzNS00MGZjLTllODMtNTZiMzVhOTRkMDQ1PC9JZD4NCiAgICAgIDxSZWZlcmVuY2VJZD5jZTc1ZWQ3OC01NjcyLTRmYTUtYTkzZS02YjQzODdiNzRmYW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5OF08L1RleHQ+DQogICAgPC9UZXh0VW5pdD4NCiAgPC9UZXh0VW5pdHM+DQo8L1BsYWNlaG9sZGVyPg==</w:instrText>
      </w:r>
      <w:r w:rsidRPr="003769FB">
        <w:rPr>
          <w:rFonts w:ascii="Book Antiqua" w:hAnsi="Book Antiqua"/>
          <w:szCs w:val="24"/>
          <w:lang w:val="en-US"/>
        </w:rPr>
        <w:fldChar w:fldCharType="separate"/>
      </w:r>
      <w:bookmarkStart w:id="390" w:name="_CTVP00104de0f8a70bd41a8b0a6ec0eca2daa62"/>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97</w:t>
      </w:r>
      <w:r w:rsidR="00CC6BF1" w:rsidRPr="003769FB">
        <w:rPr>
          <w:rFonts w:ascii="Book Antiqua" w:hAnsi="Book Antiqua"/>
          <w:szCs w:val="24"/>
          <w:vertAlign w:val="superscript"/>
          <w:lang w:val="en-US"/>
        </w:rPr>
        <w:t>]</w:t>
      </w:r>
      <w:bookmarkEnd w:id="390"/>
      <w:r w:rsidRPr="003769FB">
        <w:rPr>
          <w:rFonts w:ascii="Book Antiqua" w:hAnsi="Book Antiqua"/>
          <w:szCs w:val="24"/>
          <w:lang w:val="en-US"/>
        </w:rPr>
        <w:fldChar w:fldCharType="end"/>
      </w:r>
      <w:r w:rsidRPr="003769FB">
        <w:rPr>
          <w:rFonts w:ascii="Book Antiqua" w:hAnsi="Book Antiqua"/>
          <w:szCs w:val="24"/>
          <w:lang w:val="en-US"/>
        </w:rPr>
        <w:t xml:space="preserve"> was found. When humans were supplemented with a single dose of 125 mg or 500 mg γ-T3, urinary excretion </w:t>
      </w:r>
      <w:r w:rsidRPr="003769FB">
        <w:rPr>
          <w:rFonts w:ascii="Book Antiqua" w:hAnsi="Book Antiqua"/>
          <w:szCs w:val="24"/>
          <w:lang w:val="en-US"/>
        </w:rPr>
        <w:lastRenderedPageBreak/>
        <w:t xml:space="preserve">levels of γ-CEHC rose about 4- to 6-fold with a maximum at 9 h after ingestion and a decline to baseline </w:t>
      </w:r>
      <w:r w:rsidR="00F0523C" w:rsidRPr="003769FB">
        <w:rPr>
          <w:rFonts w:ascii="Book Antiqua" w:hAnsi="Book Antiqua"/>
          <w:szCs w:val="24"/>
          <w:lang w:val="en-US"/>
        </w:rPr>
        <w:t xml:space="preserve">by </w:t>
      </w:r>
      <w:r w:rsidRPr="003769FB">
        <w:rPr>
          <w:rFonts w:ascii="Book Antiqua" w:hAnsi="Book Antiqua"/>
          <w:szCs w:val="24"/>
          <w:lang w:val="en-US"/>
        </w:rPr>
        <w:t>the following day</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fb0245c7-8c77-4a9d-b628-ca89301836e4 PFBsYWNlaG9sZGVyPg0KICA8QWRkSW5WZXJzaW9uPjQuNC4wLjI4PC9BZGRJblZlcnNpb24+DQogIDxJZD5mYjAyNDVjNy04Yzc3LTRhOWQtYjYyOC1jYTg5MzAxODM2ZTQ8L0lkPg0KICA8RW50cmllcz4NCiAgICA8RW50cnk+DQogICAgICA8SWQ+MDNhNzZhNWQtMzdjOS00YmZlLWFiNTYtMmRiZDc5MDAwMDk5PC9JZD4NCiAgICAgIDxSZWZlcmVuY2VJZD44NDc2OTAzNi0yNDZkLTQ0ZWMtYTNlNS1kMDA2ZjE4MDdiMDg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OTldPC9UZXh0Pg0KICAgIDwvVGV4dFVuaXQ+DQogIDwvVGV4dFVuaXRzPg0KPC9QbGFjZWhvbGRlcj4=</w:instrText>
      </w:r>
      <w:r w:rsidRPr="003769FB">
        <w:rPr>
          <w:rFonts w:ascii="Book Antiqua" w:hAnsi="Book Antiqua"/>
          <w:szCs w:val="24"/>
          <w:lang w:val="en-US"/>
        </w:rPr>
        <w:fldChar w:fldCharType="separate"/>
      </w:r>
      <w:bookmarkStart w:id="391" w:name="_CTVP001fb0245c78c774a9db628ca89301836e4"/>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98</w:t>
      </w:r>
      <w:r w:rsidR="00CC6BF1" w:rsidRPr="003769FB">
        <w:rPr>
          <w:rFonts w:ascii="Book Antiqua" w:hAnsi="Book Antiqua"/>
          <w:szCs w:val="24"/>
          <w:vertAlign w:val="superscript"/>
          <w:lang w:val="en-US"/>
        </w:rPr>
        <w:t>]</w:t>
      </w:r>
      <w:bookmarkEnd w:id="391"/>
      <w:r w:rsidRPr="003769FB">
        <w:rPr>
          <w:rFonts w:ascii="Book Antiqua" w:hAnsi="Book Antiqua"/>
          <w:szCs w:val="24"/>
          <w:lang w:val="en-US"/>
        </w:rPr>
        <w:fldChar w:fldCharType="end"/>
      </w:r>
      <w:r w:rsidRPr="003769FB">
        <w:rPr>
          <w:rFonts w:ascii="Book Antiqua" w:hAnsi="Book Antiqua"/>
          <w:szCs w:val="24"/>
          <w:lang w:val="en-US"/>
        </w:rPr>
        <w:t>. An increase of urinary α-CEHC was only observed after ingestion of a</w:t>
      </w:r>
      <w:r w:rsidR="003B1D30" w:rsidRPr="003769FB">
        <w:rPr>
          <w:rFonts w:ascii="Book Antiqua" w:hAnsi="Book Antiqua"/>
          <w:szCs w:val="24"/>
          <w:lang w:val="en-US"/>
        </w:rPr>
        <w:t xml:space="preserve"> very</w:t>
      </w:r>
      <w:r w:rsidRPr="003769FB">
        <w:rPr>
          <w:rFonts w:ascii="Book Antiqua" w:hAnsi="Book Antiqua"/>
          <w:szCs w:val="24"/>
          <w:lang w:val="en-US"/>
        </w:rPr>
        <w:t xml:space="preserve"> high dose of α-tocotrienyl acetate (500 mg compared to 125 mg)</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236dc572-920a-4799-9d40-40fc0de39b21 PFBsYWNlaG9sZGVyPg0KICA8QWRkSW5WZXJzaW9uPjQuNC4wLjI4PC9BZGRJblZlcnNpb24+DQogIDxJZD4yMzZkYzU3Mi05MjBhLTQ3OTktOWQ0MC00MGZjMGRlMzliMjE8L0lkPg0KICA8RW50cmllcz4NCiAgICA8RW50cnk+DQogICAgICA8SWQ+MDNhNzZhNWQtMzdjOS00YmZlLWFiNTYtMmRiZDc5MDAwMDk5PC9JZD4NCiAgICAgIDxSZWZlcmVuY2VJZD44NDc2OTAzNi0yNDZkLTQ0ZWMtYTNlNS1kMDA2ZjE4MDdiMDg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OTldPC9UZXh0Pg0KICAgIDwvVGV4dFVuaXQ+DQogIDwvVGV4dFVuaXRzPg0KPC9QbGFjZWhvbGRlcj4=</w:instrText>
      </w:r>
      <w:r w:rsidRPr="003769FB">
        <w:rPr>
          <w:rFonts w:ascii="Book Antiqua" w:hAnsi="Book Antiqua"/>
          <w:szCs w:val="24"/>
          <w:lang w:val="en-US"/>
        </w:rPr>
        <w:fldChar w:fldCharType="separate"/>
      </w:r>
      <w:bookmarkStart w:id="392" w:name="_CTVP001236dc572920a47999d4040fc0de39b21"/>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98</w:t>
      </w:r>
      <w:r w:rsidR="00CC6BF1" w:rsidRPr="003769FB">
        <w:rPr>
          <w:rFonts w:ascii="Book Antiqua" w:hAnsi="Book Antiqua"/>
          <w:szCs w:val="24"/>
          <w:vertAlign w:val="superscript"/>
          <w:lang w:val="en-US"/>
        </w:rPr>
        <w:t>]</w:t>
      </w:r>
      <w:bookmarkEnd w:id="392"/>
      <w:r w:rsidRPr="003769FB">
        <w:rPr>
          <w:rFonts w:ascii="Book Antiqua" w:hAnsi="Book Antiqua"/>
          <w:szCs w:val="24"/>
          <w:lang w:val="en-US"/>
        </w:rPr>
        <w:fldChar w:fldCharType="end"/>
      </w:r>
      <w:r w:rsidRPr="003769FB">
        <w:rPr>
          <w:rFonts w:ascii="Book Antiqua" w:hAnsi="Book Antiqua"/>
          <w:szCs w:val="24"/>
          <w:lang w:val="en-US"/>
        </w:rPr>
        <w:t>. This study found 1</w:t>
      </w:r>
      <w:r w:rsidR="00A4666B" w:rsidRPr="003769FB">
        <w:rPr>
          <w:rFonts w:ascii="Book Antiqua" w:hAnsi="Book Antiqua" w:hint="eastAsia"/>
          <w:szCs w:val="24"/>
          <w:lang w:val="en-US" w:eastAsia="zh-CN"/>
        </w:rPr>
        <w:t>%</w:t>
      </w:r>
      <w:r w:rsidR="00A4666B" w:rsidRPr="003769FB">
        <w:rPr>
          <w:rFonts w:ascii="Book Antiqua" w:hAnsi="Book Antiqua"/>
          <w:szCs w:val="24"/>
          <w:lang w:val="en-US"/>
        </w:rPr>
        <w:t>-2</w:t>
      </w:r>
      <w:r w:rsidRPr="003769FB">
        <w:rPr>
          <w:rFonts w:ascii="Book Antiqua" w:hAnsi="Book Antiqua"/>
          <w:szCs w:val="24"/>
          <w:lang w:val="en-US"/>
        </w:rPr>
        <w:t>% of α-tocotrienyl acetates and 4</w:t>
      </w:r>
      <w:r w:rsidR="00A4666B" w:rsidRPr="003769FB">
        <w:rPr>
          <w:rFonts w:ascii="Book Antiqua" w:hAnsi="Book Antiqua" w:hint="eastAsia"/>
          <w:szCs w:val="24"/>
          <w:lang w:val="en-US" w:eastAsia="zh-CN"/>
        </w:rPr>
        <w:t>%</w:t>
      </w:r>
      <w:r w:rsidR="00A4666B" w:rsidRPr="003769FB">
        <w:rPr>
          <w:rFonts w:ascii="Book Antiqua" w:hAnsi="Book Antiqua"/>
          <w:szCs w:val="24"/>
          <w:lang w:val="en-US"/>
        </w:rPr>
        <w:t>–6</w:t>
      </w:r>
      <w:r w:rsidRPr="003769FB">
        <w:rPr>
          <w:rFonts w:ascii="Book Antiqua" w:hAnsi="Book Antiqua"/>
          <w:szCs w:val="24"/>
          <w:lang w:val="en-US"/>
        </w:rPr>
        <w:t>% of γ-tocotrienyl acetates as urinary metabolites, suggesting alternative elimination routes for T3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1b71d8ec-1ce4-47c8-b805-b67d0e70672d PFBsYWNlaG9sZGVyPg0KICA8QWRkSW5WZXJzaW9uPjQuNC4wLjI4PC9BZGRJblZlcnNpb24+DQogIDxJZD4xYjcxZDhlYy0xY2U0LTQ3YzgtYjgwNS1iNjdkMGU3MDY3MmQ8L0lkPg0KICA8RW50cmllcz4NCiAgICA8RW50cnk+DQogICAgICA8SWQ+MDNhNzZhNWQtMzdjOS00YmZlLWFiNTYtMmRiZDc5MDAwMDk5PC9JZD4NCiAgICAgIDxSZWZlcmVuY2VJZD44NDc2OTAzNi0yNDZkLTQ0ZWMtYTNlNS1kMDA2ZjE4MDdiMDg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OTldPC9UZXh0Pg0KICAgIDwvVGV4dFVuaXQ+DQogIDwvVGV4dFVuaXRzPg0KPC9QbGFjZWhvbGRlcj4=</w:instrText>
      </w:r>
      <w:r w:rsidRPr="003769FB">
        <w:rPr>
          <w:rFonts w:ascii="Book Antiqua" w:hAnsi="Book Antiqua"/>
          <w:szCs w:val="24"/>
          <w:lang w:val="en-US"/>
        </w:rPr>
        <w:fldChar w:fldCharType="separate"/>
      </w:r>
      <w:bookmarkStart w:id="393" w:name="_CTVP0011b71d8ec1ce447c8b805b67d0e70672d"/>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98</w:t>
      </w:r>
      <w:r w:rsidR="00CC6BF1" w:rsidRPr="003769FB">
        <w:rPr>
          <w:rFonts w:ascii="Book Antiqua" w:hAnsi="Book Antiqua"/>
          <w:szCs w:val="24"/>
          <w:vertAlign w:val="superscript"/>
          <w:lang w:val="en-US"/>
        </w:rPr>
        <w:t>]</w:t>
      </w:r>
      <w:bookmarkEnd w:id="393"/>
      <w:r w:rsidRPr="003769FB">
        <w:rPr>
          <w:rFonts w:ascii="Book Antiqua" w:hAnsi="Book Antiqua"/>
          <w:szCs w:val="24"/>
          <w:lang w:val="en-US"/>
        </w:rPr>
        <w:fldChar w:fldCharType="end"/>
      </w:r>
      <w:r w:rsidRPr="003769FB">
        <w:rPr>
          <w:rFonts w:ascii="Book Antiqua" w:hAnsi="Book Antiqua"/>
          <w:szCs w:val="24"/>
          <w:lang w:val="en-US"/>
        </w:rPr>
        <w:t xml:space="preserve">. </w:t>
      </w:r>
    </w:p>
    <w:p w14:paraId="1210B20F" w14:textId="2A9BA910" w:rsidR="002A4E66" w:rsidRPr="003769FB" w:rsidRDefault="002D15CE" w:rsidP="004D49D8">
      <w:pPr>
        <w:widowControl w:val="0"/>
        <w:spacing w:after="0"/>
        <w:ind w:firstLineChars="150" w:firstLine="360"/>
        <w:rPr>
          <w:rFonts w:ascii="Book Antiqua" w:hAnsi="Book Antiqua"/>
          <w:szCs w:val="24"/>
          <w:lang w:val="en-US"/>
        </w:rPr>
      </w:pPr>
      <w:r w:rsidRPr="003769FB">
        <w:rPr>
          <w:rFonts w:ascii="Book Antiqua" w:hAnsi="Book Antiqua"/>
          <w:szCs w:val="24"/>
          <w:lang w:val="en-US"/>
        </w:rPr>
        <w:t>As outlined above, the elimination of vitamin E forms depends on the methylation pattern of the chromanol ring system. Zhao</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60335930-c55d-462c-af51-cac4d96c8a71 PFBsYWNlaG9sZGVyPg0KICA8QWRkSW5WZXJzaW9uPjQuNC4wLjI4PC9BZGRJblZlcnNpb24+DQogIDxJZD42MDMzNTkzMC1jNTVkLTQ2MmMtYWY1MS1jYWM0ZDk2YzhhNzE8L0lkPg0KICA8RW50cmllcz4NCiAgICA8RW50cnk+DQogICAgICA8SWQ+MjUxOTc4OGYtMzY5ZC00MTNmLWEwNjQtY2Y5MTE2ZGJlMjcx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PC9FbnRyaWVzPg0KICA8VGV4dD5bMTM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ddPC9UZXh0Pg0KICAgIDwvVGV4dFVuaXQ+DQogIDwvVGV4dFVuaXRzPg0KPC9QbGFjZWhvbGRlcj4=</w:instrText>
      </w:r>
      <w:r w:rsidRPr="003769FB">
        <w:rPr>
          <w:rFonts w:ascii="Book Antiqua" w:hAnsi="Book Antiqua"/>
          <w:szCs w:val="24"/>
          <w:lang w:val="en-US"/>
        </w:rPr>
        <w:fldChar w:fldCharType="separate"/>
      </w:r>
      <w:bookmarkStart w:id="394" w:name="_CTVP00160335930c55d462caf51cac4d96c8a71"/>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36</w:t>
      </w:r>
      <w:r w:rsidR="00CC6BF1" w:rsidRPr="003769FB">
        <w:rPr>
          <w:rFonts w:ascii="Book Antiqua" w:hAnsi="Book Antiqua"/>
          <w:szCs w:val="24"/>
          <w:vertAlign w:val="superscript"/>
          <w:lang w:val="en-US"/>
        </w:rPr>
        <w:t>]</w:t>
      </w:r>
      <w:bookmarkEnd w:id="394"/>
      <w:r w:rsidRPr="003769FB">
        <w:rPr>
          <w:rFonts w:ascii="Book Antiqua" w:hAnsi="Book Antiqua"/>
          <w:szCs w:val="24"/>
          <w:lang w:val="en-US"/>
        </w:rPr>
        <w:fldChar w:fldCharType="end"/>
      </w:r>
      <w:r w:rsidRPr="003769FB">
        <w:rPr>
          <w:rFonts w:ascii="Book Antiqua" w:hAnsi="Book Antiqua"/>
          <w:szCs w:val="24"/>
          <w:lang w:val="en-US"/>
        </w:rPr>
        <w:t xml:space="preserve"> analyzed human serum after one-time supplementation with a mixture of different vitamin E forms (2</w:t>
      </w:r>
      <w:r w:rsidR="003F7D01" w:rsidRPr="003769FB">
        <w:rPr>
          <w:rFonts w:ascii="Book Antiqua" w:hAnsi="Book Antiqua"/>
          <w:szCs w:val="24"/>
          <w:lang w:val="en-US"/>
        </w:rPr>
        <w:t>,</w:t>
      </w:r>
      <w:r w:rsidRPr="003769FB">
        <w:rPr>
          <w:rFonts w:ascii="Book Antiqua" w:hAnsi="Book Antiqua"/>
          <w:szCs w:val="24"/>
          <w:lang w:val="en-US"/>
        </w:rPr>
        <w:t>400 mg γ-TOH, 1</w:t>
      </w:r>
      <w:r w:rsidR="003F7D01" w:rsidRPr="003769FB">
        <w:rPr>
          <w:rFonts w:ascii="Book Antiqua" w:hAnsi="Book Antiqua"/>
          <w:szCs w:val="24"/>
          <w:lang w:val="en-US"/>
        </w:rPr>
        <w:t>,</w:t>
      </w:r>
      <w:r w:rsidRPr="003769FB">
        <w:rPr>
          <w:rFonts w:ascii="Book Antiqua" w:hAnsi="Book Antiqua"/>
          <w:szCs w:val="24"/>
          <w:lang w:val="en-US"/>
        </w:rPr>
        <w:t>596 mg α-TOH, 936 mg δ-TOH and 24 mg T3s) and found concentrations of α-, γ-, and δ-</w:t>
      </w:r>
      <w:r w:rsidR="003B1D30" w:rsidRPr="003769FB">
        <w:rPr>
          <w:rFonts w:ascii="Book Antiqua" w:hAnsi="Book Antiqua"/>
          <w:szCs w:val="24"/>
          <w:lang w:val="en-US"/>
        </w:rPr>
        <w:t xml:space="preserve">TOHs </w:t>
      </w:r>
      <w:r w:rsidRPr="003769FB">
        <w:rPr>
          <w:rFonts w:ascii="Book Antiqua" w:hAnsi="Book Antiqua"/>
          <w:szCs w:val="24"/>
          <w:lang w:val="en-US"/>
        </w:rPr>
        <w:t>of 21.1, 6.19, and 0.5 μ</w:t>
      </w:r>
      <w:r w:rsidR="000E37C7" w:rsidRPr="003769FB">
        <w:rPr>
          <w:rFonts w:ascii="Book Antiqua" w:hAnsi="Book Antiqua" w:hint="eastAsia"/>
          <w:szCs w:val="24"/>
          <w:lang w:val="en-US" w:eastAsia="zh-CN"/>
        </w:rPr>
        <w:t>mol/L</w:t>
      </w:r>
      <w:r w:rsidRPr="003769FB">
        <w:rPr>
          <w:rFonts w:ascii="Book Antiqua" w:hAnsi="Book Antiqua"/>
          <w:szCs w:val="24"/>
          <w:lang w:val="en-US"/>
        </w:rPr>
        <w:t>, respectively, as well as ICM and SCM concentrations after enzymatic hydrolysis of 0.03 µM (α-5’-COOH), 0.21 µM (γ-5’-COOH), 0.08 μ</w:t>
      </w:r>
      <w:r w:rsidR="000E37C7" w:rsidRPr="003769FB">
        <w:rPr>
          <w:rFonts w:ascii="Book Antiqua" w:hAnsi="Book Antiqua" w:hint="eastAsia"/>
          <w:szCs w:val="24"/>
          <w:lang w:val="en-US" w:eastAsia="zh-CN"/>
        </w:rPr>
        <w:t>mol/L</w:t>
      </w:r>
      <w:r w:rsidR="000E37C7" w:rsidRPr="003769FB">
        <w:rPr>
          <w:rFonts w:ascii="Book Antiqua" w:hAnsi="Book Antiqua"/>
          <w:szCs w:val="24"/>
          <w:lang w:val="en-US"/>
        </w:rPr>
        <w:t xml:space="preserve"> </w:t>
      </w:r>
      <w:r w:rsidRPr="003769FB">
        <w:rPr>
          <w:rFonts w:ascii="Book Antiqua" w:hAnsi="Book Antiqua"/>
          <w:szCs w:val="24"/>
          <w:lang w:val="en-US"/>
        </w:rPr>
        <w:t>(δ-5’-COOH),</w:t>
      </w:r>
      <w:r w:rsidR="00E56EDB" w:rsidRPr="003769FB">
        <w:rPr>
          <w:rFonts w:ascii="Book Antiqua" w:hAnsi="Book Antiqua"/>
          <w:szCs w:val="24"/>
          <w:lang w:val="en-US"/>
        </w:rPr>
        <w:t xml:space="preserve"> </w:t>
      </w:r>
      <w:r w:rsidRPr="003769FB">
        <w:rPr>
          <w:rFonts w:ascii="Book Antiqua" w:hAnsi="Book Antiqua"/>
          <w:szCs w:val="24"/>
          <w:lang w:val="en-US"/>
        </w:rPr>
        <w:t>0.02 µ</w:t>
      </w:r>
      <w:r w:rsidR="000E37C7" w:rsidRPr="003769FB">
        <w:rPr>
          <w:rFonts w:ascii="Book Antiqua" w:hAnsi="Book Antiqua" w:hint="eastAsia"/>
          <w:szCs w:val="24"/>
          <w:lang w:val="en-US" w:eastAsia="zh-CN"/>
        </w:rPr>
        <w:t>mol/L</w:t>
      </w:r>
      <w:r w:rsidRPr="003769FB">
        <w:rPr>
          <w:rFonts w:ascii="Book Antiqua" w:hAnsi="Book Antiqua"/>
          <w:szCs w:val="24"/>
          <w:lang w:val="en-US"/>
        </w:rPr>
        <w:t xml:space="preserve"> (α-CEHC), 0.35 µ</w:t>
      </w:r>
      <w:r w:rsidR="000E37C7" w:rsidRPr="003769FB">
        <w:rPr>
          <w:rFonts w:ascii="Book Antiqua" w:hAnsi="Book Antiqua" w:hint="eastAsia"/>
          <w:szCs w:val="24"/>
          <w:lang w:val="en-US" w:eastAsia="zh-CN"/>
        </w:rPr>
        <w:t>mol/L</w:t>
      </w:r>
      <w:r w:rsidRPr="003769FB">
        <w:rPr>
          <w:rFonts w:ascii="Book Antiqua" w:hAnsi="Book Antiqua"/>
          <w:szCs w:val="24"/>
          <w:lang w:val="en-US"/>
        </w:rPr>
        <w:t xml:space="preserve"> (γ-CEHC), 0.09 μ</w:t>
      </w:r>
      <w:r w:rsidR="000E37C7" w:rsidRPr="003769FB">
        <w:rPr>
          <w:rFonts w:ascii="Book Antiqua" w:hAnsi="Book Antiqua" w:hint="eastAsia"/>
          <w:szCs w:val="24"/>
          <w:lang w:val="en-US" w:eastAsia="zh-CN"/>
        </w:rPr>
        <w:t>mol/L</w:t>
      </w:r>
      <w:r w:rsidRPr="003769FB">
        <w:rPr>
          <w:rFonts w:ascii="Book Antiqua" w:hAnsi="Book Antiqua"/>
          <w:szCs w:val="24"/>
          <w:lang w:val="en-US"/>
        </w:rPr>
        <w:t xml:space="preserve"> (δ-CEHC) 12 h post dose. In </w:t>
      </w:r>
      <w:r w:rsidR="00F0523C" w:rsidRPr="003769FB">
        <w:rPr>
          <w:rFonts w:ascii="Book Antiqua" w:hAnsi="Book Antiqua"/>
          <w:szCs w:val="24"/>
          <w:lang w:val="en-US"/>
        </w:rPr>
        <w:t xml:space="preserve">support of </w:t>
      </w:r>
      <w:r w:rsidRPr="003769FB">
        <w:rPr>
          <w:rFonts w:ascii="Book Antiqua" w:hAnsi="Book Antiqua"/>
          <w:szCs w:val="24"/>
          <w:lang w:val="en-US"/>
        </w:rPr>
        <w:t xml:space="preserve">these findings the </w:t>
      </w:r>
      <w:r w:rsidR="003B1D30" w:rsidRPr="003769FB">
        <w:rPr>
          <w:rFonts w:ascii="Book Antiqua" w:hAnsi="Book Antiqua"/>
          <w:szCs w:val="24"/>
          <w:lang w:val="en-US"/>
        </w:rPr>
        <w:t xml:space="preserve">estimated </w:t>
      </w:r>
      <w:r w:rsidRPr="003769FB">
        <w:rPr>
          <w:rFonts w:ascii="Book Antiqua" w:hAnsi="Book Antiqua"/>
          <w:szCs w:val="24"/>
          <w:lang w:val="en-US"/>
        </w:rPr>
        <w:t>half-life of γ-TOH is</w:t>
      </w:r>
      <w:r w:rsidR="00F0523C" w:rsidRPr="003769FB">
        <w:rPr>
          <w:rFonts w:ascii="Book Antiqua" w:hAnsi="Book Antiqua"/>
          <w:szCs w:val="24"/>
          <w:lang w:val="en-US"/>
        </w:rPr>
        <w:t>,</w:t>
      </w:r>
      <w:r w:rsidRPr="003769FB">
        <w:rPr>
          <w:rFonts w:ascii="Book Antiqua" w:hAnsi="Book Antiqua"/>
          <w:szCs w:val="24"/>
          <w:lang w:val="en-US"/>
        </w:rPr>
        <w:t xml:space="preserve"> </w:t>
      </w:r>
      <w:r w:rsidR="00F0523C" w:rsidRPr="003769FB">
        <w:rPr>
          <w:rFonts w:ascii="Book Antiqua" w:hAnsi="Book Antiqua"/>
          <w:szCs w:val="24"/>
          <w:lang w:val="en-US"/>
        </w:rPr>
        <w:t xml:space="preserve">at </w:t>
      </w:r>
      <w:r w:rsidRPr="003769FB">
        <w:rPr>
          <w:rFonts w:ascii="Book Antiqua" w:hAnsi="Book Antiqua"/>
          <w:szCs w:val="24"/>
          <w:lang w:val="en-US"/>
        </w:rPr>
        <w:t>12 ± 4 h</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d46f8535-8d55-4bd3-81fd-d519a4efc888 PFBsYWNlaG9sZGVyPg0KICA8QWRkSW5WZXJzaW9uPjQuNC4wLjI4PC9BZGRJblZlcnNpb24+DQogIDxJZD5kNDZmODUzNS04ZDU1LTRiZDMtODFmZC1kNTE5YTRlZmM4ODg8L0lkPg0KICA8RW50cmllcz4NCiAgICA8RW50cnk+DQogICAgICA8SWQ+ZTFlMmNjYjItOWUzZi00OTc3LWFjODEtYmUwZDhlNWE0YTUzPC9JZD4NCiAgICAgIDxSZWZlcmVuY2VJZD5jZTc1ZWQ3OC01NjcyLTRmYTUtYTkzZS02YjQzODdiNzRmYW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5OF08L1RleHQ+DQogICAgPC9UZXh0VW5pdD4NCiAgPC9UZXh0VW5pdHM+DQo8L1BsYWNlaG9sZGVyPg==</w:instrText>
      </w:r>
      <w:r w:rsidRPr="003769FB">
        <w:rPr>
          <w:rFonts w:ascii="Book Antiqua" w:hAnsi="Book Antiqua"/>
          <w:szCs w:val="24"/>
          <w:lang w:val="en-US"/>
        </w:rPr>
        <w:fldChar w:fldCharType="separate"/>
      </w:r>
      <w:bookmarkStart w:id="395" w:name="_CTVP001d46f85358d554bd381fdd519a4efc888"/>
      <w:r w:rsidR="00CC6BF1" w:rsidRPr="003769FB">
        <w:rPr>
          <w:rFonts w:ascii="Book Antiqua" w:hAnsi="Book Antiqua"/>
          <w:szCs w:val="24"/>
          <w:vertAlign w:val="superscript"/>
          <w:lang w:val="en-US"/>
        </w:rPr>
        <w:t>[198]</w:t>
      </w:r>
      <w:bookmarkEnd w:id="395"/>
      <w:r w:rsidRPr="003769FB">
        <w:rPr>
          <w:rFonts w:ascii="Book Antiqua" w:hAnsi="Book Antiqua"/>
          <w:szCs w:val="24"/>
          <w:lang w:val="en-US"/>
        </w:rPr>
        <w:fldChar w:fldCharType="end"/>
      </w:r>
      <w:r w:rsidR="00F0523C" w:rsidRPr="003769FB">
        <w:rPr>
          <w:rFonts w:ascii="Book Antiqua" w:hAnsi="Book Antiqua"/>
          <w:szCs w:val="24"/>
          <w:lang w:val="en-US"/>
        </w:rPr>
        <w:t>,</w:t>
      </w:r>
      <w:r w:rsidRPr="003769FB">
        <w:rPr>
          <w:rFonts w:ascii="Book Antiqua" w:hAnsi="Book Antiqua"/>
          <w:szCs w:val="24"/>
          <w:lang w:val="en-US"/>
        </w:rPr>
        <w:t xml:space="preserve"> shorter than that of α-TOH </w:t>
      </w:r>
      <w:r w:rsidR="00F0523C" w:rsidRPr="003769FB">
        <w:rPr>
          <w:rFonts w:ascii="Book Antiqua" w:hAnsi="Book Antiqua"/>
          <w:szCs w:val="24"/>
          <w:lang w:val="en-US"/>
        </w:rPr>
        <w:t xml:space="preserve">at </w:t>
      </w:r>
      <w:r w:rsidRPr="003769FB">
        <w:rPr>
          <w:rFonts w:ascii="Book Antiqua" w:hAnsi="Book Antiqua"/>
          <w:szCs w:val="24"/>
          <w:lang w:val="en-US"/>
        </w:rPr>
        <w:t>45 h</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7e30df7a-bb89-46a2-8652-980820af90dc PFBsYWNlaG9sZGVyPg0KICA8QWRkSW5WZXJzaW9uPjQuNC4wLjI4PC9BZGRJblZlcnNpb24+DQogIDxJZD43ZTMwZGY3YS1iYjg5LTQ2YTItODY1Mi05ODA4MjBhZjkwZGM8L0lkPg0KICA8RW50cmllcz4NCiAgICA8RW50cnk+DQogICAgICA8SWQ+MTI0OGQ4MTEtZTNlNS00ZDQ5LWE2OGQtYjAzMWFiODI0MTZlPC9JZD4NCiAgICAgIDxSZWZlcmVuY2VJZD43ODk4MTQxZS0zOTI1LTQyOTUtYTk2Mi02ODgzMDI5NDExYm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MTEwXTwvVGV4dD4NCiAgICA8L1RleHRVbml0Pg0KICA8L1RleHRVbml0cz4NCjwvUGxhY2Vob2xkZXI+</w:instrText>
      </w:r>
      <w:r w:rsidRPr="003769FB">
        <w:rPr>
          <w:rFonts w:ascii="Book Antiqua" w:hAnsi="Book Antiqua"/>
          <w:szCs w:val="24"/>
          <w:lang w:val="en-US"/>
        </w:rPr>
        <w:fldChar w:fldCharType="separate"/>
      </w:r>
      <w:bookmarkStart w:id="396" w:name="_CTVP0017e30df7abb8946a28652980820af90dc"/>
      <w:r w:rsidR="00A23467" w:rsidRPr="003769FB">
        <w:rPr>
          <w:rFonts w:ascii="Book Antiqua" w:hAnsi="Book Antiqua"/>
          <w:szCs w:val="24"/>
          <w:vertAlign w:val="superscript"/>
          <w:lang w:val="en-US"/>
        </w:rPr>
        <w:t>[110]</w:t>
      </w:r>
      <w:bookmarkEnd w:id="396"/>
      <w:r w:rsidRPr="003769FB">
        <w:rPr>
          <w:rFonts w:ascii="Book Antiqua" w:hAnsi="Book Antiqua"/>
          <w:szCs w:val="24"/>
          <w:lang w:val="en-US"/>
        </w:rPr>
        <w:fldChar w:fldCharType="end"/>
      </w:r>
      <w:r w:rsidRPr="003769FB">
        <w:rPr>
          <w:rFonts w:ascii="Book Antiqua" w:hAnsi="Book Antiqua"/>
          <w:szCs w:val="24"/>
          <w:lang w:val="en-US"/>
        </w:rPr>
        <w:t xml:space="preserve"> to 60 h</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5c0b8c24-e583-4270-aa8e-420f730d3f17 PFBsYWNlaG9sZGVyPg0KICA8QWRkSW5WZXJzaW9uPjQuNC4wLjI4PC9BZGRJblZlcnNpb24+DQogIDxJZD41YzBiOGMyNC1lNTgzLTQyNzAtYWE4ZS00MjBmNzMwZDNmMTc8L0lkPg0KICA8RW50cmllcz4NCiAgICA8RW50cnk+DQogICAgICA8SWQ+NTQyNDAxNmItNzgzNS00MGZjLTllODMtNTZiMzVhOTRkMDQ1PC9JZD4NCiAgICAgIDxSZWZlcmVuY2VJZD5jZTc1ZWQ3OC01NjcyLTRmYTUtYTkzZS02YjQzODdiNzRmYW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5OF08L1RleHQ+DQogICAgPC9UZXh0VW5pdD4NCiAgPC9UZXh0VW5pdHM+DQo8L1BsYWNlaG9sZGVyPg==</w:instrText>
      </w:r>
      <w:r w:rsidRPr="003769FB">
        <w:rPr>
          <w:rFonts w:ascii="Book Antiqua" w:hAnsi="Book Antiqua"/>
          <w:szCs w:val="24"/>
          <w:lang w:val="en-US"/>
        </w:rPr>
        <w:fldChar w:fldCharType="separate"/>
      </w:r>
      <w:bookmarkStart w:id="397" w:name="_CTVP0015c0b8c24e5834270aa8e420f730d3f17"/>
      <w:r w:rsidR="00CC6BF1" w:rsidRPr="003769FB">
        <w:rPr>
          <w:rFonts w:ascii="Book Antiqua" w:hAnsi="Book Antiqua"/>
          <w:szCs w:val="24"/>
          <w:vertAlign w:val="superscript"/>
          <w:lang w:val="en-US"/>
        </w:rPr>
        <w:t>[198]</w:t>
      </w:r>
      <w:bookmarkEnd w:id="397"/>
      <w:r w:rsidRPr="003769FB">
        <w:rPr>
          <w:rFonts w:ascii="Book Antiqua" w:hAnsi="Book Antiqua"/>
          <w:szCs w:val="24"/>
          <w:lang w:val="en-US"/>
        </w:rPr>
        <w:fldChar w:fldCharType="end"/>
      </w:r>
      <w:r w:rsidRPr="003769FB">
        <w:rPr>
          <w:rFonts w:ascii="Book Antiqua" w:hAnsi="Book Antiqua"/>
          <w:szCs w:val="24"/>
          <w:lang w:val="en-US"/>
        </w:rPr>
        <w:t>. Leonard</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24702a06-b86e-4dc0-a046-c4635c0a4c7f PFBsYWNlaG9sZGVyPg0KICA8QWRkSW5WZXJzaW9uPjQuNC4wLjI4PC9BZGRJblZlcnNpb24+DQogIDxJZD4yNDcwMmEwNi1iODZlLTRkYzAtYTA0Ni1jNDYzNWMwYTRjN2Y8L0lkPg0KICA8RW50cmllcz4NCiAgICA8RW50cnk+DQogICAgICA8SWQ+ZDM4ZjcyOWYtYjMxYy00MzFiLWJjMDktMGUyZGNhYTdjYzlkPC9JZD4NCiAgICAgIDxSZWZlcmVuY2VJZD5jZTc1ZWQ3OC01NjcyLTRmYTUtYTkzZS02YjQzODdiNzRmYW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5OF08L1RleHQ+DQogICAgPC9UZXh0VW5pdD4NCiAgPC9UZXh0VW5pdHM+DQo8L1BsYWNlaG9sZGVyPg==</w:instrText>
      </w:r>
      <w:r w:rsidRPr="003769FB">
        <w:rPr>
          <w:rFonts w:ascii="Book Antiqua" w:hAnsi="Book Antiqua"/>
          <w:szCs w:val="24"/>
          <w:lang w:val="en-US"/>
        </w:rPr>
        <w:fldChar w:fldCharType="separate"/>
      </w:r>
      <w:bookmarkStart w:id="398" w:name="_CTVP00124702a06b86e4dc0a046c4635c0a4c7f"/>
      <w:r w:rsidR="00CC6BF1" w:rsidRPr="003769FB">
        <w:rPr>
          <w:rFonts w:ascii="Book Antiqua" w:hAnsi="Book Antiqua"/>
          <w:szCs w:val="24"/>
          <w:vertAlign w:val="superscript"/>
          <w:lang w:val="en-US"/>
        </w:rPr>
        <w:t>[198]</w:t>
      </w:r>
      <w:bookmarkEnd w:id="398"/>
      <w:r w:rsidRPr="003769FB">
        <w:rPr>
          <w:rFonts w:ascii="Book Antiqua" w:hAnsi="Book Antiqua"/>
          <w:szCs w:val="24"/>
          <w:lang w:val="en-US"/>
        </w:rPr>
        <w:fldChar w:fldCharType="end"/>
      </w:r>
      <w:r w:rsidRPr="003769FB">
        <w:rPr>
          <w:rFonts w:ascii="Book Antiqua" w:hAnsi="Book Antiqua"/>
          <w:szCs w:val="24"/>
          <w:lang w:val="en-US"/>
        </w:rPr>
        <w:t xml:space="preserve"> administrated humans orally with about 50 mg of an equimolar mixture of d</w:t>
      </w:r>
      <w:r w:rsidRPr="003769FB">
        <w:rPr>
          <w:rFonts w:ascii="Book Antiqua" w:hAnsi="Book Antiqua"/>
          <w:szCs w:val="24"/>
          <w:vertAlign w:val="subscript"/>
          <w:lang w:val="en-US"/>
        </w:rPr>
        <w:t>6</w:t>
      </w:r>
      <w:r w:rsidRPr="003769FB">
        <w:rPr>
          <w:rFonts w:ascii="Book Antiqua" w:hAnsi="Book Antiqua"/>
          <w:szCs w:val="24"/>
          <w:lang w:val="en-US"/>
        </w:rPr>
        <w:t>-α-</w:t>
      </w:r>
      <w:r w:rsidR="00E56EDB" w:rsidRPr="003769FB">
        <w:rPr>
          <w:rFonts w:ascii="Book Antiqua" w:hAnsi="Book Antiqua"/>
          <w:szCs w:val="24"/>
          <w:lang w:val="en-US"/>
        </w:rPr>
        <w:t>TOH</w:t>
      </w:r>
      <w:r w:rsidRPr="003769FB">
        <w:rPr>
          <w:rFonts w:ascii="Book Antiqua" w:hAnsi="Book Antiqua"/>
          <w:szCs w:val="24"/>
          <w:lang w:val="en-US"/>
        </w:rPr>
        <w:t xml:space="preserve"> and d</w:t>
      </w:r>
      <w:r w:rsidRPr="003769FB">
        <w:rPr>
          <w:rFonts w:ascii="Book Antiqua" w:hAnsi="Book Antiqua"/>
          <w:szCs w:val="24"/>
          <w:vertAlign w:val="subscript"/>
          <w:lang w:val="en-US"/>
        </w:rPr>
        <w:t>2</w:t>
      </w:r>
      <w:r w:rsidRPr="003769FB">
        <w:rPr>
          <w:rFonts w:ascii="Book Antiqua" w:hAnsi="Book Antiqua"/>
          <w:szCs w:val="24"/>
          <w:lang w:val="en-US"/>
        </w:rPr>
        <w:t>-γ-</w:t>
      </w:r>
      <w:r w:rsidR="003B1D30" w:rsidRPr="003769FB">
        <w:rPr>
          <w:rFonts w:ascii="Book Antiqua" w:hAnsi="Book Antiqua"/>
          <w:szCs w:val="24"/>
          <w:lang w:val="en-US"/>
        </w:rPr>
        <w:t xml:space="preserve">TOH </w:t>
      </w:r>
      <w:r w:rsidRPr="003769FB">
        <w:rPr>
          <w:rFonts w:ascii="Book Antiqua" w:hAnsi="Book Antiqua"/>
          <w:szCs w:val="24"/>
          <w:lang w:val="en-US"/>
        </w:rPr>
        <w:t>acetates and found no increase of α-CEHC (detection limit in this study: 1 nmol/</w:t>
      </w:r>
      <w:r w:rsidR="00A4666B" w:rsidRPr="003769FB">
        <w:rPr>
          <w:rFonts w:ascii="Book Antiqua" w:hAnsi="Book Antiqua"/>
          <w:szCs w:val="24"/>
          <w:lang w:val="en-US"/>
        </w:rPr>
        <w:t>L</w:t>
      </w:r>
      <w:r w:rsidRPr="003769FB">
        <w:rPr>
          <w:rFonts w:ascii="Book Antiqua" w:hAnsi="Book Antiqua"/>
          <w:szCs w:val="24"/>
          <w:lang w:val="en-US"/>
        </w:rPr>
        <w:t>), while γ-CEHC plasma concentrations doubled (129 ± 20 to 258 ± 40 nmol/</w:t>
      </w:r>
      <w:r w:rsidR="00A4666B" w:rsidRPr="003769FB">
        <w:rPr>
          <w:rFonts w:ascii="Book Antiqua" w:hAnsi="Book Antiqua"/>
          <w:szCs w:val="24"/>
          <w:lang w:val="en-US"/>
        </w:rPr>
        <w:t>L</w:t>
      </w:r>
      <w:r w:rsidRPr="003769FB">
        <w:rPr>
          <w:rFonts w:ascii="Book Antiqua" w:hAnsi="Book Antiqua"/>
          <w:szCs w:val="24"/>
          <w:lang w:val="en-US"/>
        </w:rPr>
        <w:t xml:space="preserve"> in women) after 12 h. Schuelke</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6f1c579e-0904-4cf1-9144-3ed314ee84d3 PFBsYWNlaG9sZGVyPg0KICA8QWRkSW5WZXJzaW9uPjQuNC4wLjI4PC9BZGRJblZlcnNpb24+DQogIDxJZD42ZjFjNTc5ZS0wOTA0LTRjZjEtOTE0NC0zZWQzMTRlZTg0ZDM8L0lkPg0KICA8RW50cmllcz4NCiAgICA8RW50cnk+DQogICAgICA8SWQ+Y2EzMzZiOWYtNzY4Zi00NWJlLTg2Y2MtM2JhYjk5ZTU5YjNlPC9JZD4NCiAgICAgIDxSZWZlcmVuY2VJZD41ZTA3NzQ1MS1jZDVmLTQ3NTktYThkNi1hNzBhMmRjNGIxODk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xNl08L1RleHQ+DQogICAgPC9UZXh0VW5pdD4NCiAgPC9UZXh0VW5pdHM+DQo8L1BsYWNlaG9sZGVyPg==</w:instrText>
      </w:r>
      <w:r w:rsidRPr="003769FB">
        <w:rPr>
          <w:rFonts w:ascii="Book Antiqua" w:hAnsi="Book Antiqua"/>
          <w:szCs w:val="24"/>
          <w:lang w:val="en-US"/>
        </w:rPr>
        <w:fldChar w:fldCharType="separate"/>
      </w:r>
      <w:bookmarkStart w:id="399" w:name="_CTVP0016f1c579e09044cf191443ed314ee84d3"/>
      <w:r w:rsidR="00CC6BF1" w:rsidRPr="003769FB">
        <w:rPr>
          <w:rFonts w:ascii="Book Antiqua" w:hAnsi="Book Antiqua"/>
          <w:szCs w:val="24"/>
          <w:vertAlign w:val="superscript"/>
          <w:lang w:val="en-US"/>
        </w:rPr>
        <w:t>[116]</w:t>
      </w:r>
      <w:bookmarkEnd w:id="399"/>
      <w:r w:rsidRPr="003769FB">
        <w:rPr>
          <w:rFonts w:ascii="Book Antiqua" w:hAnsi="Book Antiqua"/>
          <w:szCs w:val="24"/>
          <w:lang w:val="en-US"/>
        </w:rPr>
        <w:fldChar w:fldCharType="end"/>
      </w:r>
      <w:r w:rsidRPr="003769FB">
        <w:rPr>
          <w:rFonts w:ascii="Book Antiqua" w:hAnsi="Book Antiqua"/>
          <w:szCs w:val="24"/>
          <w:lang w:val="en-US"/>
        </w:rPr>
        <w:t xml:space="preserve"> concluded that α-CEHC excretion follows α-TOH plasma levels only when a threshold of 30-40 </w:t>
      </w:r>
      <w:r w:rsidR="004B720B" w:rsidRPr="003769FB">
        <w:rPr>
          <w:rFonts w:ascii="Book Antiqua" w:hAnsi="Book Antiqua"/>
          <w:szCs w:val="24"/>
          <w:lang w:val="en-US"/>
        </w:rPr>
        <w:t>µ</w:t>
      </w:r>
      <w:r w:rsidR="00A4666B" w:rsidRPr="003769FB">
        <w:rPr>
          <w:rFonts w:ascii="Book Antiqua" w:hAnsi="Book Antiqua"/>
          <w:szCs w:val="24"/>
          <w:lang w:val="en-US"/>
        </w:rPr>
        <w:t>mol/L</w:t>
      </w:r>
      <w:r w:rsidRPr="003769FB">
        <w:rPr>
          <w:rFonts w:ascii="Book Antiqua" w:hAnsi="Book Antiqua"/>
          <w:szCs w:val="24"/>
          <w:lang w:val="en-US"/>
        </w:rPr>
        <w:t xml:space="preserve"> α-TOH in plasma is exceeded. Rats treated orally with an oil containing 10 mg of γ-TOH or a combination of α- and γ-TOH (10 mg each) had urinary γ-CEHC levels </w:t>
      </w:r>
      <w:r w:rsidR="00F16920" w:rsidRPr="003769FB">
        <w:rPr>
          <w:rFonts w:ascii="Book Antiqua" w:hAnsi="Book Antiqua"/>
          <w:szCs w:val="24"/>
          <w:lang w:val="en-US"/>
        </w:rPr>
        <w:t xml:space="preserve">which reached their highest levels </w:t>
      </w:r>
      <w:r w:rsidRPr="003769FB">
        <w:rPr>
          <w:rFonts w:ascii="Book Antiqua" w:hAnsi="Book Antiqua"/>
          <w:szCs w:val="24"/>
          <w:lang w:val="en-US"/>
        </w:rPr>
        <w:t>24</w:t>
      </w:r>
      <w:r w:rsidR="00E56EDB" w:rsidRPr="003769FB">
        <w:rPr>
          <w:rFonts w:ascii="Book Antiqua" w:hAnsi="Book Antiqua"/>
          <w:szCs w:val="24"/>
          <w:lang w:val="en-US"/>
        </w:rPr>
        <w:t xml:space="preserve"> h</w:t>
      </w:r>
      <w:r w:rsidRPr="003769FB">
        <w:rPr>
          <w:rFonts w:ascii="Book Antiqua" w:hAnsi="Book Antiqua"/>
          <w:szCs w:val="24"/>
          <w:lang w:val="en-US"/>
        </w:rPr>
        <w:t xml:space="preserve"> to 30 h post application in both groups, but the concentration of γ-CEHC was 20</w:t>
      </w:r>
      <w:r w:rsidR="000E37C7" w:rsidRPr="003769FB">
        <w:rPr>
          <w:rFonts w:ascii="Book Antiqua" w:hAnsi="Book Antiqua" w:hint="eastAsia"/>
          <w:szCs w:val="24"/>
          <w:lang w:val="en-US" w:eastAsia="zh-CN"/>
        </w:rPr>
        <w:t>%</w:t>
      </w:r>
      <w:r w:rsidRPr="003769FB">
        <w:rPr>
          <w:rFonts w:ascii="Book Antiqua" w:hAnsi="Book Antiqua"/>
          <w:szCs w:val="24"/>
          <w:lang w:val="en-US"/>
        </w:rPr>
        <w:t xml:space="preserve">-50 % higher in the α- and γ-TOH treated group </w:t>
      </w:r>
      <w:r w:rsidR="00F16920" w:rsidRPr="003769FB">
        <w:rPr>
          <w:rFonts w:ascii="Book Antiqua" w:hAnsi="Book Antiqua"/>
          <w:szCs w:val="24"/>
          <w:lang w:val="en-US"/>
        </w:rPr>
        <w:t xml:space="preserve">compared to </w:t>
      </w:r>
      <w:r w:rsidRPr="003769FB">
        <w:rPr>
          <w:rFonts w:ascii="Book Antiqua" w:hAnsi="Book Antiqua"/>
          <w:szCs w:val="24"/>
          <w:lang w:val="en-US"/>
        </w:rPr>
        <w:t>the group receiving only γ-TOH</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716675e6-097a-4b77-b99d-7a0b66e7da28 PFBsYWNlaG9sZGVyPg0KICA8QWRkSW5WZXJzaW9uPjQuNC4wLjI4PC9BZGRJblZlcnNpb24+DQogIDxJZD43MTY2NzVlNi0wOTdhLTRiNzctYjk5ZC03YTBiNjZlN2RhMjg8L0lkPg0KICA8RW50cmllcz4NCiAgICA8RW50cnk+DQogICAgICA8SWQ+OGNhMmMwNDctZTgzMy00NjRhLThjMDAtNTAxNWE4ZGVhYWNjPC9JZD4NCiAgICAgIDxSZWZlcmVuY2VJZD5lODBhYmZkMy1iZDJiLTQ0MjItOGRlZi01YzhhNTM2OGJlNG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UwXTwvVGV4dD4NCiAgICA8L1RleHRVbml0Pg0KICA8L1RleHRVbml0cz4NCjwvUGxhY2Vob2xkZXI+</w:instrText>
      </w:r>
      <w:r w:rsidRPr="003769FB">
        <w:rPr>
          <w:rFonts w:ascii="Book Antiqua" w:hAnsi="Book Antiqua"/>
          <w:szCs w:val="24"/>
          <w:lang w:val="en-US"/>
        </w:rPr>
        <w:fldChar w:fldCharType="separate"/>
      </w:r>
      <w:bookmarkStart w:id="400" w:name="_CTVP001716675e6097a4b77b99d7a0b66e7da28"/>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49</w:t>
      </w:r>
      <w:r w:rsidR="00CC6BF1" w:rsidRPr="003769FB">
        <w:rPr>
          <w:rFonts w:ascii="Book Antiqua" w:hAnsi="Book Antiqua"/>
          <w:szCs w:val="24"/>
          <w:vertAlign w:val="superscript"/>
          <w:lang w:val="en-US"/>
        </w:rPr>
        <w:t>]</w:t>
      </w:r>
      <w:bookmarkEnd w:id="400"/>
      <w:r w:rsidRPr="003769FB">
        <w:rPr>
          <w:rFonts w:ascii="Book Antiqua" w:hAnsi="Book Antiqua"/>
          <w:szCs w:val="24"/>
          <w:lang w:val="en-US"/>
        </w:rPr>
        <w:fldChar w:fldCharType="end"/>
      </w:r>
      <w:r w:rsidRPr="003769FB">
        <w:rPr>
          <w:rFonts w:ascii="Book Antiqua" w:hAnsi="Book Antiqua"/>
          <w:szCs w:val="24"/>
          <w:lang w:val="en-US"/>
        </w:rPr>
        <w:t>. In addition, a shift from biliary to urinary excretion of γ-CEHC was observed, with γ-CEHC concentrations being higher for the combined treatment with α- and γ-TOH than for the γ-TOH-treated group</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edda07ac-4bd0-4b9f-9576-593f104a2599 PFBsYWNlaG9sZGVyPg0KICA8QWRkSW5WZXJzaW9uPjQuNC4wLjI4PC9BZGRJblZlcnNpb24+DQogIDxJZD5lZGRhMDdhYy00YmQwLTRiOWYtOTU3Ni01OTNmMTA0YTI1OTk8L0lkPg0KICA8RW50cmllcz4NCiAgICA8RW50cnk+DQogICAgICA8SWQ+ZDZhY2FlMWQtYmQ0MC00Y2I1LTkwOWYtYWU5OGE5NTE0ZmIwPC9JZD4NCiAgICAgIDxSZWZlcmVuY2VJZD5lODBhYmZkMy1iZDJiLTQ0MjItOGRlZi01YzhhNTM2OGJlNG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UwXTwvVGV4dD4NCiAgICA8L1RleHRVbml0Pg0KICA8L1RleHRVbml0cz4NCjwvUGxhY2Vob2xkZXI+</w:instrText>
      </w:r>
      <w:r w:rsidRPr="003769FB">
        <w:rPr>
          <w:rFonts w:ascii="Book Antiqua" w:hAnsi="Book Antiqua"/>
          <w:szCs w:val="24"/>
          <w:lang w:val="en-US"/>
        </w:rPr>
        <w:fldChar w:fldCharType="separate"/>
      </w:r>
      <w:bookmarkStart w:id="401" w:name="_CTVP001edda07ac4bd04b9f9576593f104a2599"/>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49</w:t>
      </w:r>
      <w:r w:rsidR="00CC6BF1" w:rsidRPr="003769FB">
        <w:rPr>
          <w:rFonts w:ascii="Book Antiqua" w:hAnsi="Book Antiqua"/>
          <w:szCs w:val="24"/>
          <w:vertAlign w:val="superscript"/>
          <w:lang w:val="en-US"/>
        </w:rPr>
        <w:t>]</w:t>
      </w:r>
      <w:bookmarkEnd w:id="401"/>
      <w:r w:rsidRPr="003769FB">
        <w:rPr>
          <w:rFonts w:ascii="Book Antiqua" w:hAnsi="Book Antiqua"/>
          <w:szCs w:val="24"/>
          <w:lang w:val="en-US"/>
        </w:rPr>
        <w:fldChar w:fldCharType="end"/>
      </w:r>
      <w:r w:rsidRPr="003769FB">
        <w:rPr>
          <w:rFonts w:ascii="Book Antiqua" w:hAnsi="Book Antiqua"/>
          <w:szCs w:val="24"/>
          <w:lang w:val="en-US"/>
        </w:rPr>
        <w:t xml:space="preserve">. Analyzing the absolute contents of γ-CEHC in bile and urine, they found 130 </w:t>
      </w:r>
      <w:r w:rsidR="00E56EDB" w:rsidRPr="003769FB">
        <w:rPr>
          <w:rFonts w:ascii="Book Antiqua" w:hAnsi="Book Antiqua"/>
          <w:szCs w:val="24"/>
          <w:lang w:val="en-US"/>
        </w:rPr>
        <w:t xml:space="preserve">µg </w:t>
      </w:r>
      <w:r w:rsidRPr="003769FB">
        <w:rPr>
          <w:rFonts w:ascii="Book Antiqua" w:hAnsi="Book Antiqua"/>
          <w:szCs w:val="24"/>
          <w:lang w:val="en-US"/>
        </w:rPr>
        <w:t xml:space="preserve">or 190 µg for γ-TOH or α- and γ-TOH in bile, respectively, and 250 µg γ-CEHC in the γ-TOH treated group and 280 µg in the α- and γ-TOH treated </w:t>
      </w:r>
      <w:r w:rsidR="003B1D30" w:rsidRPr="003769FB">
        <w:rPr>
          <w:rFonts w:ascii="Book Antiqua" w:hAnsi="Book Antiqua"/>
          <w:szCs w:val="24"/>
          <w:lang w:val="en-US"/>
        </w:rPr>
        <w:t>group. The authors</w:t>
      </w:r>
      <w:r w:rsidRPr="003769FB">
        <w:rPr>
          <w:rFonts w:ascii="Book Antiqua" w:hAnsi="Book Antiqua"/>
          <w:szCs w:val="24"/>
          <w:lang w:val="en-US"/>
        </w:rPr>
        <w:t xml:space="preserve"> therefore suggested </w:t>
      </w:r>
      <w:r w:rsidR="003B1D30" w:rsidRPr="003769FB">
        <w:rPr>
          <w:rFonts w:ascii="Book Antiqua" w:hAnsi="Book Antiqua"/>
          <w:szCs w:val="24"/>
          <w:lang w:val="en-US"/>
        </w:rPr>
        <w:t xml:space="preserve">that </w:t>
      </w:r>
      <w:r w:rsidRPr="003769FB">
        <w:rPr>
          <w:rFonts w:ascii="Book Antiqua" w:hAnsi="Book Antiqua"/>
          <w:szCs w:val="24"/>
          <w:lang w:val="en-US"/>
        </w:rPr>
        <w:t xml:space="preserve">the major excretion </w:t>
      </w:r>
      <w:r w:rsidRPr="003769FB">
        <w:rPr>
          <w:rFonts w:ascii="Book Antiqua" w:hAnsi="Book Antiqua"/>
          <w:szCs w:val="24"/>
          <w:lang w:val="en-US"/>
        </w:rPr>
        <w:lastRenderedPageBreak/>
        <w:t xml:space="preserve">pathway for γ-CEHC is </w:t>
      </w:r>
      <w:r w:rsidRPr="003769FB">
        <w:rPr>
          <w:rFonts w:ascii="Book Antiqua" w:hAnsi="Book Antiqua"/>
          <w:i/>
          <w:szCs w:val="24"/>
          <w:lang w:val="en-US"/>
        </w:rPr>
        <w:t>via</w:t>
      </w:r>
      <w:r w:rsidRPr="003769FB">
        <w:rPr>
          <w:rFonts w:ascii="Book Antiqua" w:hAnsi="Book Antiqua"/>
          <w:szCs w:val="24"/>
          <w:lang w:val="en-US"/>
        </w:rPr>
        <w:t xml:space="preserve"> urine</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bfe60955-bf41-44ee-b47c-86ed889d572f PFBsYWNlaG9sZGVyPg0KICA8QWRkSW5WZXJzaW9uPjQuNC4wLjI4PC9BZGRJblZlcnNpb24+DQogIDxJZD5iZmU2MDk1NS1iZjQxLTQ0ZWUtYjQ3Yy04NmVkODg5ZDU3MmY8L0lkPg0KICA8RW50cmllcz4NCiAgICA8RW50cnk+DQogICAgICA8SWQ+MjdkMDBlOWUtZTBkOS00NWEwLTkzYTYtZGQxYjFlYzE3M2YyPC9JZD4NCiAgICAgIDxSZWZlcmVuY2VJZD5lODBhYmZkMy1iZDJiLTQ0MjItOGRlZi01YzhhNTM2OGJlNG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UwXTwvVGV4dD4NCiAgICA8L1RleHRVbml0Pg0KICA8L1RleHRVbml0cz4NCjwvUGxhY2Vob2xkZXI+</w:instrText>
      </w:r>
      <w:r w:rsidRPr="003769FB">
        <w:rPr>
          <w:rFonts w:ascii="Book Antiqua" w:hAnsi="Book Antiqua"/>
          <w:szCs w:val="24"/>
          <w:lang w:val="en-US"/>
        </w:rPr>
        <w:fldChar w:fldCharType="separate"/>
      </w:r>
      <w:bookmarkStart w:id="402" w:name="_CTVP001bfe60955bf4144eeb47c86ed889d572f"/>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49</w:t>
      </w:r>
      <w:r w:rsidR="00CC6BF1" w:rsidRPr="003769FB">
        <w:rPr>
          <w:rFonts w:ascii="Book Antiqua" w:hAnsi="Book Antiqua"/>
          <w:szCs w:val="24"/>
          <w:vertAlign w:val="superscript"/>
          <w:lang w:val="en-US"/>
        </w:rPr>
        <w:t>]</w:t>
      </w:r>
      <w:bookmarkEnd w:id="402"/>
      <w:r w:rsidRPr="003769FB">
        <w:rPr>
          <w:rFonts w:ascii="Book Antiqua" w:hAnsi="Book Antiqua"/>
          <w:szCs w:val="24"/>
          <w:lang w:val="en-US"/>
        </w:rPr>
        <w:fldChar w:fldCharType="end"/>
      </w:r>
      <w:r w:rsidRPr="003769FB">
        <w:rPr>
          <w:rFonts w:ascii="Book Antiqua" w:hAnsi="Book Antiqua"/>
          <w:szCs w:val="24"/>
          <w:lang w:val="en-US"/>
        </w:rPr>
        <w:t>. Mustacich</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7407569c-8ece-458a-bfa1-6e3c0431197e PFBsYWNlaG9sZGVyPg0KICA8QWRkSW5WZXJzaW9uPjQuNC4wLjI4PC9BZGRJblZlcnNpb24+DQogIDxJZD43NDA3NTY5Yy04ZWNlLTQ1OGEtYmZhMS02ZTNjMDQzMTE5N2U8L0lkPg0KICA8RW50cmllcz4NCiAgICA8RW50cnk+DQogICAgICA8SWQ+ZDI1MDIwMTQtNTBjNC00NGM0LTk4OTAtYjk5NmMyY2U5OGZmPC9JZD4NCiAgICAgIDxSZWZlcmVuY2VJZD5lMmY1NDBlYy04MDg0LTRkMGMtYmM4MS0xNzc0N2U0Yjg5YT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jhdPC9UZXh0Pg0KICAgIDwvVGV4dFVuaXQ+DQogIDwvVGV4dFVuaXRzPg0KPC9QbGFjZWhvbGRlcj4=</w:instrText>
      </w:r>
      <w:r w:rsidRPr="003769FB">
        <w:rPr>
          <w:rFonts w:ascii="Book Antiqua" w:hAnsi="Book Antiqua"/>
          <w:szCs w:val="24"/>
          <w:lang w:val="en-US"/>
        </w:rPr>
        <w:fldChar w:fldCharType="separate"/>
      </w:r>
      <w:bookmarkStart w:id="403" w:name="_CTVP0017407569c8ece458abfa16e3c0431197e"/>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67</w:t>
      </w:r>
      <w:r w:rsidR="00CC6BF1" w:rsidRPr="003769FB">
        <w:rPr>
          <w:rFonts w:ascii="Book Antiqua" w:hAnsi="Book Antiqua"/>
          <w:szCs w:val="24"/>
          <w:vertAlign w:val="superscript"/>
          <w:lang w:val="en-US"/>
        </w:rPr>
        <w:t>]</w:t>
      </w:r>
      <w:bookmarkEnd w:id="403"/>
      <w:r w:rsidRPr="003769FB">
        <w:rPr>
          <w:rFonts w:ascii="Book Antiqua" w:hAnsi="Book Antiqua"/>
          <w:szCs w:val="24"/>
          <w:lang w:val="en-US"/>
        </w:rPr>
        <w:fldChar w:fldCharType="end"/>
      </w:r>
      <w:r w:rsidRPr="003769FB">
        <w:rPr>
          <w:rFonts w:ascii="Book Antiqua" w:hAnsi="Book Antiqua"/>
          <w:szCs w:val="24"/>
          <w:lang w:val="en-US"/>
        </w:rPr>
        <w:t xml:space="preserve"> injected rats daily with 10 mg/100 g body weight α-TOH and analyzed the hepatic concentrations of LCM α-13’-OH and ICM α-5’-COOH. The study revealed an increase </w:t>
      </w:r>
      <w:r w:rsidR="00F16920" w:rsidRPr="003769FB">
        <w:rPr>
          <w:rFonts w:ascii="Book Antiqua" w:hAnsi="Book Antiqua"/>
          <w:szCs w:val="24"/>
          <w:lang w:val="en-US"/>
        </w:rPr>
        <w:t>in</w:t>
      </w:r>
      <w:r w:rsidRPr="003769FB">
        <w:rPr>
          <w:rFonts w:ascii="Book Antiqua" w:hAnsi="Book Antiqua"/>
          <w:szCs w:val="24"/>
          <w:lang w:val="en-US"/>
        </w:rPr>
        <w:t xml:space="preserve"> both metabolites </w:t>
      </w:r>
      <w:r w:rsidR="00F16920" w:rsidRPr="003769FB">
        <w:rPr>
          <w:rFonts w:ascii="Book Antiqua" w:hAnsi="Book Antiqua"/>
          <w:szCs w:val="24"/>
          <w:lang w:val="en-US"/>
        </w:rPr>
        <w:t>for</w:t>
      </w:r>
      <w:r w:rsidRPr="003769FB">
        <w:rPr>
          <w:rFonts w:ascii="Book Antiqua" w:hAnsi="Book Antiqua"/>
          <w:szCs w:val="24"/>
          <w:lang w:val="en-US"/>
        </w:rPr>
        <w:t xml:space="preserve"> the first measurement after three days post first application, with higher concentrations for α-13’-OH (up to 6.4 ± 0.7 nmol/g; 20-fold higher than prior to injection) than for α-5’-COOH (1.0 ± 0.3 nmol/g at day 3; undetectable prior to injection). None of the other known metabolites </w:t>
      </w:r>
      <w:r w:rsidR="00F16920" w:rsidRPr="003769FB">
        <w:rPr>
          <w:rFonts w:ascii="Book Antiqua" w:hAnsi="Book Antiqua"/>
          <w:szCs w:val="24"/>
          <w:lang w:val="en-US"/>
        </w:rPr>
        <w:t>were</w:t>
      </w:r>
      <w:r w:rsidRPr="003769FB">
        <w:rPr>
          <w:rFonts w:ascii="Book Antiqua" w:hAnsi="Book Antiqua"/>
          <w:szCs w:val="24"/>
          <w:lang w:val="en-US"/>
        </w:rPr>
        <w:t xml:space="preserve"> found in the analyzed livers. The levels of α-13’-OH</w:t>
      </w:r>
      <w:r w:rsidRPr="003769FB" w:rsidDel="00EB05BA">
        <w:rPr>
          <w:rFonts w:ascii="Book Antiqua" w:hAnsi="Book Antiqua"/>
          <w:szCs w:val="24"/>
          <w:lang w:val="en-US"/>
        </w:rPr>
        <w:t xml:space="preserve"> </w:t>
      </w:r>
      <w:r w:rsidRPr="003769FB">
        <w:rPr>
          <w:rFonts w:ascii="Book Antiqua" w:hAnsi="Book Antiqua"/>
          <w:szCs w:val="24"/>
          <w:lang w:val="en-US"/>
        </w:rPr>
        <w:t xml:space="preserve">decreased to 1.2 ± 0.2 nmol/g at day 18 and </w:t>
      </w:r>
      <w:r w:rsidR="00F16920" w:rsidRPr="003769FB">
        <w:rPr>
          <w:rFonts w:ascii="Book Antiqua" w:hAnsi="Book Antiqua"/>
          <w:szCs w:val="24"/>
          <w:lang w:val="en-US"/>
        </w:rPr>
        <w:t xml:space="preserve">levels </w:t>
      </w:r>
      <w:r w:rsidRPr="003769FB">
        <w:rPr>
          <w:rFonts w:ascii="Book Antiqua" w:hAnsi="Book Antiqua"/>
          <w:szCs w:val="24"/>
          <w:lang w:val="en-US"/>
        </w:rPr>
        <w:t>of α-5’-COOH decreased to 0.4 ± 0.1 nmol/g at day</w:t>
      </w:r>
      <w:r w:rsidR="003B1D30" w:rsidRPr="003769FB">
        <w:rPr>
          <w:rFonts w:ascii="Book Antiqua" w:hAnsi="Book Antiqua"/>
          <w:szCs w:val="24"/>
          <w:lang w:val="en-US"/>
        </w:rPr>
        <w:t xml:space="preserve"> 12</w:t>
      </w:r>
      <w:r w:rsidRPr="003769FB">
        <w:rPr>
          <w:rFonts w:ascii="Book Antiqua" w:hAnsi="Book Antiqua"/>
          <w:szCs w:val="24"/>
          <w:lang w:val="en-US"/>
        </w:rPr>
        <w:t xml:space="preserve">; both values remained unaffected by the </w:t>
      </w:r>
      <w:r w:rsidR="00F16920" w:rsidRPr="003769FB">
        <w:rPr>
          <w:rFonts w:ascii="Book Antiqua" w:hAnsi="Book Antiqua"/>
          <w:szCs w:val="24"/>
          <w:lang w:val="en-US"/>
        </w:rPr>
        <w:t xml:space="preserve">subsequent </w:t>
      </w:r>
      <w:r w:rsidRPr="003769FB">
        <w:rPr>
          <w:rFonts w:ascii="Book Antiqua" w:hAnsi="Book Antiqua"/>
          <w:szCs w:val="24"/>
          <w:lang w:val="en-US"/>
        </w:rPr>
        <w:t>injections of α-TOH. Bardowell</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8f5cfa03-5005-48f0-b1a1-22337c746ef7 PFBsYWNlaG9sZGVyPg0KICA8QWRkSW5WZXJzaW9uPjQuNC4wLjI4PC9BZGRJblZlcnNpb24+DQogIDxJZD44ZjVjZmEwMy01MDA1LTQ4ZjAtYjFhMS0yMjMzN2M3NDZlZjc8L0lkPg0KICA8RW50cmllcz4NCiAgICA8RW50cnk+DQogICAgICA8SWQ+ODk4Y2YxNDAtYzgyOS00MjIxLTg2YjYtYjU4M2JjNjY1ZjQ4PC9JZD4NCiAgICAgIDxSZWZlcmVuY2VJZD5mYmI4MjEyOS1iOTQyLTQ2OGYtYjE3YS0yMGFlMDk3M2U2N2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ThdPC9UZXh0Pg0KICAgIDwvVGV4dFVuaXQ+DQogIDwvVGV4dFVuaXRzPg0KPC9QbGFjZWhvbGRlcj4=</w:instrText>
      </w:r>
      <w:r w:rsidRPr="003769FB">
        <w:rPr>
          <w:rFonts w:ascii="Book Antiqua" w:hAnsi="Book Antiqua"/>
          <w:szCs w:val="24"/>
          <w:lang w:val="en-US"/>
        </w:rPr>
        <w:fldChar w:fldCharType="separate"/>
      </w:r>
      <w:bookmarkStart w:id="404" w:name="_CTVP0018f5cfa03500548f0b1a122337c746ef7"/>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57</w:t>
      </w:r>
      <w:r w:rsidR="00CC6BF1" w:rsidRPr="003769FB">
        <w:rPr>
          <w:rFonts w:ascii="Book Antiqua" w:hAnsi="Book Antiqua"/>
          <w:szCs w:val="24"/>
          <w:vertAlign w:val="superscript"/>
          <w:lang w:val="en-US"/>
        </w:rPr>
        <w:t>]</w:t>
      </w:r>
      <w:bookmarkEnd w:id="404"/>
      <w:r w:rsidRPr="003769FB">
        <w:rPr>
          <w:rFonts w:ascii="Book Antiqua" w:hAnsi="Book Antiqua"/>
          <w:szCs w:val="24"/>
          <w:lang w:val="en-US"/>
        </w:rPr>
        <w:fldChar w:fldCharType="end"/>
      </w:r>
      <w:r w:rsidRPr="003769FB">
        <w:rPr>
          <w:rFonts w:ascii="Book Antiqua" w:hAnsi="Book Antiqua"/>
          <w:szCs w:val="24"/>
          <w:lang w:val="en-US"/>
        </w:rPr>
        <w:t xml:space="preserve"> speculated that mechanisms other than ω-hydroxylation might contribute to the elimination of non-α-TOH forms of vitamin E. They proposed formation and fecal excretion of ω-1 and ω-2 metabolites γ-TOH, namely γ-12’-OH and γ-11’-OH, as well as fecal elimination of non-metabolized TOH, as these metabolites and their precursor TOHs were found in human feces. Zhao</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df384066-9753-4032-8a17-c5b27d983ac9 PFBsYWNlaG9sZGVyPg0KICA8QWRkSW5WZXJzaW9uPjQuNC4wLjI4PC9BZGRJblZlcnNpb24+DQogIDxJZD5kZjM4NDA2Ni05NzUzLTQwMzItOGExNy1jNWIyN2Q5ODNhYzk8L0lkPg0KICA8RW50cmllcz4NCiAgICA8RW50cnk+DQogICAgICA8SWQ+YjdhZjIxNDEtMDRlMC00MDNmLWIxOTEtYTUwZGVkMmZhNDk2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PC9FbnRyaWVzPg0KICA8VGV4dD5bMTM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ddPC9UZXh0Pg0KICAgIDwvVGV4dFVuaXQ+DQogIDwvVGV4dFVuaXRzPg0KPC9QbGFjZWhvbGRlcj4=</w:instrText>
      </w:r>
      <w:r w:rsidRPr="003769FB">
        <w:rPr>
          <w:rFonts w:ascii="Book Antiqua" w:hAnsi="Book Antiqua"/>
          <w:szCs w:val="24"/>
          <w:lang w:val="en-US"/>
        </w:rPr>
        <w:fldChar w:fldCharType="separate"/>
      </w:r>
      <w:bookmarkStart w:id="405" w:name="_CTVP001df384066975340328a17c5b27d983ac9"/>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36</w:t>
      </w:r>
      <w:r w:rsidR="00CC6BF1" w:rsidRPr="003769FB">
        <w:rPr>
          <w:rFonts w:ascii="Book Antiqua" w:hAnsi="Book Antiqua"/>
          <w:szCs w:val="24"/>
          <w:vertAlign w:val="superscript"/>
          <w:lang w:val="en-US"/>
        </w:rPr>
        <w:t>]</w:t>
      </w:r>
      <w:bookmarkEnd w:id="405"/>
      <w:r w:rsidRPr="003769FB">
        <w:rPr>
          <w:rFonts w:ascii="Book Antiqua" w:hAnsi="Book Antiqua"/>
          <w:szCs w:val="24"/>
          <w:lang w:val="en-US"/>
        </w:rPr>
        <w:fldChar w:fldCharType="end"/>
      </w:r>
      <w:r w:rsidRPr="003769FB">
        <w:rPr>
          <w:rFonts w:ascii="Book Antiqua" w:hAnsi="Book Antiqua"/>
          <w:szCs w:val="24"/>
          <w:lang w:val="en-US"/>
        </w:rPr>
        <w:t xml:space="preserve"> </w:t>
      </w:r>
      <w:r w:rsidR="001079D6" w:rsidRPr="003769FB">
        <w:rPr>
          <w:rFonts w:ascii="Book Antiqua" w:hAnsi="Book Antiqua"/>
          <w:szCs w:val="24"/>
          <w:lang w:val="en-US"/>
        </w:rPr>
        <w:t xml:space="preserve">found several vitamin E metabolites in mouse feces </w:t>
      </w:r>
      <w:r w:rsidR="009C4B2F" w:rsidRPr="003769FB">
        <w:rPr>
          <w:rFonts w:ascii="Book Antiqua" w:hAnsi="Book Antiqua"/>
          <w:szCs w:val="24"/>
          <w:lang w:val="en-US"/>
        </w:rPr>
        <w:t xml:space="preserve">(see Table 1) </w:t>
      </w:r>
      <w:r w:rsidR="001079D6" w:rsidRPr="003769FB">
        <w:rPr>
          <w:rFonts w:ascii="Book Antiqua" w:hAnsi="Book Antiqua"/>
          <w:szCs w:val="24"/>
          <w:lang w:val="en-US"/>
        </w:rPr>
        <w:t>after</w:t>
      </w:r>
      <w:r w:rsidR="009C4B2F" w:rsidRPr="003769FB">
        <w:rPr>
          <w:rFonts w:ascii="Book Antiqua" w:hAnsi="Book Antiqua"/>
          <w:szCs w:val="24"/>
          <w:lang w:val="en-US"/>
        </w:rPr>
        <w:t xml:space="preserve"> supplementation with a diet enriched with 0.3% </w:t>
      </w:r>
      <w:r w:rsidR="00503436" w:rsidRPr="003769FB">
        <w:rPr>
          <w:rFonts w:ascii="Book Antiqua" w:hAnsi="Book Antiqua"/>
          <w:szCs w:val="24"/>
          <w:lang w:val="en-US"/>
        </w:rPr>
        <w:t>of a mixture of dif</w:t>
      </w:r>
      <w:r w:rsidR="00A3005F" w:rsidRPr="003769FB">
        <w:rPr>
          <w:rFonts w:ascii="Book Antiqua" w:hAnsi="Book Antiqua"/>
          <w:szCs w:val="24"/>
          <w:lang w:val="en-US"/>
        </w:rPr>
        <w:t>f</w:t>
      </w:r>
      <w:r w:rsidR="00503436" w:rsidRPr="003769FB">
        <w:rPr>
          <w:rFonts w:ascii="Book Antiqua" w:hAnsi="Book Antiqua"/>
          <w:szCs w:val="24"/>
          <w:lang w:val="en-US"/>
        </w:rPr>
        <w:t>eren</w:t>
      </w:r>
      <w:r w:rsidR="00E56EDB" w:rsidRPr="003769FB">
        <w:rPr>
          <w:rFonts w:ascii="Book Antiqua" w:hAnsi="Book Antiqua"/>
          <w:szCs w:val="24"/>
          <w:lang w:val="en-US"/>
        </w:rPr>
        <w:t>t</w:t>
      </w:r>
      <w:r w:rsidR="00503436" w:rsidRPr="003769FB">
        <w:rPr>
          <w:rFonts w:ascii="Book Antiqua" w:hAnsi="Book Antiqua"/>
          <w:szCs w:val="24"/>
          <w:lang w:val="en-US"/>
        </w:rPr>
        <w:t xml:space="preserve"> vitamin E forms </w:t>
      </w:r>
      <w:r w:rsidR="009C4B2F" w:rsidRPr="003769FB">
        <w:rPr>
          <w:rFonts w:ascii="Book Antiqua" w:hAnsi="Book Antiqua"/>
          <w:szCs w:val="24"/>
          <w:lang w:val="en-US"/>
        </w:rPr>
        <w:t xml:space="preserve">(20.2% α-T3, 4.0% β-T3, 16.1% γ-T3, 9.9% δ-T3, 14.8% α-TOH, and 3.1% γ-TOH) for four weeks </w:t>
      </w:r>
      <w:r w:rsidR="001079D6" w:rsidRPr="003769FB">
        <w:rPr>
          <w:rFonts w:ascii="Book Antiqua" w:hAnsi="Book Antiqua"/>
          <w:szCs w:val="24"/>
          <w:lang w:val="en-US"/>
        </w:rPr>
        <w:t xml:space="preserve">and </w:t>
      </w:r>
      <w:r w:rsidRPr="003769FB">
        <w:rPr>
          <w:rFonts w:ascii="Book Antiqua" w:hAnsi="Book Antiqua"/>
          <w:szCs w:val="24"/>
          <w:lang w:val="en-US"/>
        </w:rPr>
        <w:t>reported increase</w:t>
      </w:r>
      <w:r w:rsidR="001079D6" w:rsidRPr="003769FB">
        <w:rPr>
          <w:rFonts w:ascii="Book Antiqua" w:hAnsi="Book Antiqua"/>
          <w:szCs w:val="24"/>
          <w:lang w:val="en-US"/>
        </w:rPr>
        <w:t>s</w:t>
      </w:r>
      <w:r w:rsidRPr="003769FB">
        <w:rPr>
          <w:rFonts w:ascii="Book Antiqua" w:hAnsi="Book Antiqua"/>
          <w:szCs w:val="24"/>
          <w:lang w:val="en-US"/>
        </w:rPr>
        <w:t xml:space="preserve"> </w:t>
      </w:r>
      <w:r w:rsidR="00DE300F" w:rsidRPr="003769FB">
        <w:rPr>
          <w:rFonts w:ascii="Book Antiqua" w:hAnsi="Book Antiqua"/>
          <w:szCs w:val="24"/>
          <w:lang w:val="en-US"/>
        </w:rPr>
        <w:t xml:space="preserve">in </w:t>
      </w:r>
      <w:r w:rsidR="001079D6" w:rsidRPr="003769FB">
        <w:rPr>
          <w:rFonts w:ascii="Book Antiqua" w:hAnsi="Book Antiqua"/>
          <w:szCs w:val="24"/>
          <w:lang w:val="en-US"/>
        </w:rPr>
        <w:t>the concentrations</w:t>
      </w:r>
      <w:r w:rsidRPr="003769FB">
        <w:rPr>
          <w:rFonts w:ascii="Book Antiqua" w:hAnsi="Book Antiqua"/>
          <w:szCs w:val="24"/>
          <w:lang w:val="en-US"/>
        </w:rPr>
        <w:t xml:space="preserve"> </w:t>
      </w:r>
      <w:r w:rsidR="002A4E66" w:rsidRPr="003769FB">
        <w:rPr>
          <w:rFonts w:ascii="Book Antiqua" w:hAnsi="Book Antiqua"/>
          <w:szCs w:val="24"/>
          <w:lang w:val="en-US"/>
        </w:rPr>
        <w:t xml:space="preserve">of almost all </w:t>
      </w:r>
      <w:r w:rsidR="001079D6" w:rsidRPr="003769FB">
        <w:rPr>
          <w:rFonts w:ascii="Book Antiqua" w:hAnsi="Book Antiqua"/>
          <w:szCs w:val="24"/>
          <w:lang w:val="en-US"/>
        </w:rPr>
        <w:t xml:space="preserve">of these </w:t>
      </w:r>
      <w:r w:rsidRPr="003769FB">
        <w:rPr>
          <w:rFonts w:ascii="Book Antiqua" w:hAnsi="Book Antiqua"/>
          <w:szCs w:val="24"/>
          <w:lang w:val="en-US"/>
        </w:rPr>
        <w:t>metabolite</w:t>
      </w:r>
      <w:r w:rsidR="002A4E66" w:rsidRPr="003769FB">
        <w:rPr>
          <w:rFonts w:ascii="Book Antiqua" w:hAnsi="Book Antiqua"/>
          <w:szCs w:val="24"/>
          <w:lang w:val="en-US"/>
        </w:rPr>
        <w:t xml:space="preserve">s </w:t>
      </w:r>
      <w:r w:rsidRPr="003769FB">
        <w:rPr>
          <w:rFonts w:ascii="Book Antiqua" w:hAnsi="Book Antiqua"/>
          <w:szCs w:val="24"/>
          <w:lang w:val="en-US"/>
        </w:rPr>
        <w:t>in human fecal samples over time</w:t>
      </w:r>
      <w:r w:rsidR="00C3458E" w:rsidRPr="003769FB">
        <w:rPr>
          <w:rFonts w:ascii="Book Antiqua" w:hAnsi="Book Antiqua"/>
          <w:szCs w:val="24"/>
          <w:lang w:val="en-US"/>
        </w:rPr>
        <w:t xml:space="preserve"> after a single dose supplementation </w:t>
      </w:r>
      <w:r w:rsidR="00503436" w:rsidRPr="003769FB">
        <w:rPr>
          <w:rFonts w:ascii="Book Antiqua" w:hAnsi="Book Antiqua"/>
          <w:szCs w:val="24"/>
          <w:lang w:val="en-US"/>
        </w:rPr>
        <w:t>of</w:t>
      </w:r>
      <w:r w:rsidR="00A4666B" w:rsidRPr="003769FB">
        <w:rPr>
          <w:rFonts w:ascii="Book Antiqua" w:hAnsi="Book Antiqua"/>
          <w:szCs w:val="24"/>
          <w:lang w:val="en-US"/>
        </w:rPr>
        <w:t xml:space="preserve"> 2</w:t>
      </w:r>
      <w:r w:rsidR="00C3458E" w:rsidRPr="003769FB">
        <w:rPr>
          <w:rFonts w:ascii="Book Antiqua" w:hAnsi="Book Antiqua"/>
          <w:szCs w:val="24"/>
          <w:lang w:val="en-US"/>
        </w:rPr>
        <w:t>400 mg γ-TOH, 1,596 mg α-TOH, 936 mg δ-TOH und 24 mg T3s</w:t>
      </w:r>
      <w:r w:rsidRPr="003769FB">
        <w:rPr>
          <w:rFonts w:ascii="Book Antiqua" w:hAnsi="Book Antiqua"/>
          <w:szCs w:val="24"/>
          <w:lang w:val="en-US"/>
        </w:rPr>
        <w:t xml:space="preserve">. To sum up, elimination of non-α-TOH forms is not only </w:t>
      </w:r>
      <w:r w:rsidR="00760862" w:rsidRPr="003769FB">
        <w:rPr>
          <w:rFonts w:ascii="Book Antiqua" w:hAnsi="Book Antiqua"/>
          <w:szCs w:val="24"/>
          <w:lang w:val="en-US"/>
        </w:rPr>
        <w:t xml:space="preserve">greater </w:t>
      </w:r>
      <w:r w:rsidRPr="003769FB">
        <w:rPr>
          <w:rFonts w:ascii="Book Antiqua" w:hAnsi="Book Antiqua"/>
          <w:szCs w:val="24"/>
          <w:lang w:val="en-US"/>
        </w:rPr>
        <w:t xml:space="preserve">than of α-TOH, but α-TOH also increases elimination rates of non-α-TOH forms of vitamin E. This can be explained by the physiological action of α-TTP (see </w:t>
      </w:r>
      <w:r w:rsidR="003B1D30" w:rsidRPr="003769FB">
        <w:rPr>
          <w:rFonts w:ascii="Book Antiqua" w:hAnsi="Book Antiqua"/>
          <w:szCs w:val="24"/>
          <w:lang w:val="en-US"/>
        </w:rPr>
        <w:t xml:space="preserve">the </w:t>
      </w:r>
      <w:r w:rsidRPr="003769FB">
        <w:rPr>
          <w:rFonts w:ascii="Book Antiqua" w:hAnsi="Book Antiqua"/>
          <w:szCs w:val="24"/>
          <w:lang w:val="en-US"/>
        </w:rPr>
        <w:t xml:space="preserve">corresponding section on α-TTP in chapter “Intracellular binding proteins”) and vitamin E ω-hydroxylase CYP4F2 (see </w:t>
      </w:r>
      <w:r w:rsidR="00F920A9" w:rsidRPr="003769FB">
        <w:rPr>
          <w:rFonts w:ascii="Book Antiqua" w:hAnsi="Book Antiqua"/>
          <w:szCs w:val="24"/>
          <w:lang w:val="en-US"/>
        </w:rPr>
        <w:t xml:space="preserve">the </w:t>
      </w:r>
      <w:r w:rsidRPr="003769FB">
        <w:rPr>
          <w:rFonts w:ascii="Book Antiqua" w:hAnsi="Book Antiqua"/>
          <w:szCs w:val="24"/>
          <w:lang w:val="en-US"/>
        </w:rPr>
        <w:t xml:space="preserve">section </w:t>
      </w:r>
      <w:r w:rsidR="00F16920" w:rsidRPr="003769FB">
        <w:rPr>
          <w:rFonts w:ascii="Book Antiqua" w:hAnsi="Book Antiqua"/>
          <w:szCs w:val="24"/>
          <w:lang w:val="en-US"/>
        </w:rPr>
        <w:t xml:space="preserve">on </w:t>
      </w:r>
      <w:r w:rsidR="00F920A9" w:rsidRPr="003769FB">
        <w:rPr>
          <w:rFonts w:ascii="Book Antiqua" w:hAnsi="Book Antiqua"/>
          <w:szCs w:val="24"/>
          <w:lang w:val="en-US"/>
        </w:rPr>
        <w:t>“E</w:t>
      </w:r>
      <w:r w:rsidRPr="003769FB">
        <w:rPr>
          <w:rFonts w:ascii="Book Antiqua" w:hAnsi="Book Antiqua"/>
          <w:szCs w:val="24"/>
          <w:lang w:val="en-US"/>
        </w:rPr>
        <w:t>nzymatic degradation of vitamin E</w:t>
      </w:r>
      <w:r w:rsidR="00F920A9" w:rsidRPr="003769FB">
        <w:rPr>
          <w:rFonts w:ascii="Book Antiqua" w:hAnsi="Book Antiqua"/>
          <w:szCs w:val="24"/>
          <w:lang w:val="en-US"/>
        </w:rPr>
        <w:t>”</w:t>
      </w:r>
      <w:r w:rsidRPr="003769FB">
        <w:rPr>
          <w:rFonts w:ascii="Book Antiqua" w:hAnsi="Book Antiqua"/>
          <w:szCs w:val="24"/>
          <w:lang w:val="en-US"/>
        </w:rPr>
        <w:t>).</w:t>
      </w:r>
    </w:p>
    <w:p w14:paraId="6829C0C9" w14:textId="30B18961" w:rsidR="002D15CE" w:rsidRPr="003769FB" w:rsidRDefault="002D15CE" w:rsidP="004D49D8">
      <w:pPr>
        <w:widowControl w:val="0"/>
        <w:spacing w:after="0"/>
        <w:ind w:firstLineChars="200" w:firstLine="480"/>
        <w:rPr>
          <w:rFonts w:ascii="Book Antiqua" w:hAnsi="Book Antiqua"/>
          <w:szCs w:val="24"/>
          <w:lang w:val="en-US" w:eastAsia="zh-CN"/>
        </w:rPr>
      </w:pPr>
      <w:r w:rsidRPr="003769FB">
        <w:rPr>
          <w:rFonts w:ascii="Book Antiqua" w:hAnsi="Book Antiqua"/>
          <w:szCs w:val="24"/>
        </w:rPr>
        <w:t>Parker</w:t>
      </w:r>
      <w:r w:rsidR="00C17A77" w:rsidRPr="003769FB">
        <w:rPr>
          <w:rFonts w:ascii="Book Antiqua" w:hAnsi="Book Antiqua"/>
          <w:i/>
          <w:szCs w:val="24"/>
        </w:rPr>
        <w:t xml:space="preserve"> et al</w:t>
      </w:r>
      <w:r w:rsidRPr="003769FB">
        <w:rPr>
          <w:rFonts w:ascii="Book Antiqua" w:hAnsi="Book Antiqua"/>
          <w:szCs w:val="24"/>
          <w:lang w:val="en-US"/>
        </w:rPr>
        <w:fldChar w:fldCharType="begin"/>
      </w:r>
      <w:r w:rsidR="00CC6BF1" w:rsidRPr="003769FB">
        <w:rPr>
          <w:rFonts w:ascii="Book Antiqua" w:hAnsi="Book Antiqua"/>
          <w:szCs w:val="24"/>
        </w:rPr>
        <w:instrText>ADDIN CITAVI.PLACEHOLDER 015c611d-7d91-45e9-92eb-75507226ec6e PFBsYWNlaG9sZGVyPg0KICA8QWRkSW5WZXJzaW9uPjQuNC4wLjI4PC9BZGRJblZlcnNpb24+DQogIDxJZD4wMTVjNjExZC03ZDkxLTQ1ZTktOTJlYi03NTUwNzIyNmVjNmU8L0lkPg0KICA8RW50cmllcz4NCiAgICA8RW50cnk+DQogICAgICA8SWQ+NGFlYjI3MmMtOWZhYi00ZTM1LTljNWItYTIyNDU3NDcxYzA1PC9JZD4NCiAgICAgIDxSZWZlcmVuY2VJZD4wOTEyNzMwOS1lY2I0LTQwYjgtOWM2Zi05NjgxMmJmNDMwMT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3Ml08L1RleHQ+DQogICAgPC9UZXh0VW5pdD4NCiAgPC9UZXh0VW5pdHM+DQo8L1BsYWNlaG9sZGVyPg==</w:instrText>
      </w:r>
      <w:r w:rsidRPr="003769FB">
        <w:rPr>
          <w:rFonts w:ascii="Book Antiqua" w:hAnsi="Book Antiqua"/>
          <w:szCs w:val="24"/>
          <w:lang w:val="en-US"/>
        </w:rPr>
        <w:fldChar w:fldCharType="separate"/>
      </w:r>
      <w:bookmarkStart w:id="406" w:name="_CTVP001015c611d7d9145e992eb75507226ec6e"/>
      <w:r w:rsidR="00CC6BF1" w:rsidRPr="003769FB">
        <w:rPr>
          <w:rFonts w:ascii="Book Antiqua" w:hAnsi="Book Antiqua"/>
          <w:szCs w:val="24"/>
          <w:vertAlign w:val="superscript"/>
        </w:rPr>
        <w:t>[</w:t>
      </w:r>
      <w:r w:rsidR="000E37C7" w:rsidRPr="003769FB">
        <w:rPr>
          <w:rFonts w:ascii="Book Antiqua" w:hAnsi="Book Antiqua" w:hint="eastAsia"/>
          <w:szCs w:val="24"/>
          <w:vertAlign w:val="superscript"/>
          <w:lang w:eastAsia="zh-CN"/>
        </w:rPr>
        <w:t>171</w:t>
      </w:r>
      <w:r w:rsidR="00CC6BF1" w:rsidRPr="003769FB">
        <w:rPr>
          <w:rFonts w:ascii="Book Antiqua" w:hAnsi="Book Antiqua"/>
          <w:szCs w:val="24"/>
          <w:vertAlign w:val="superscript"/>
        </w:rPr>
        <w:t>]</w:t>
      </w:r>
      <w:bookmarkEnd w:id="406"/>
      <w:r w:rsidRPr="003769FB">
        <w:rPr>
          <w:rFonts w:ascii="Book Antiqua" w:hAnsi="Book Antiqua"/>
          <w:szCs w:val="24"/>
          <w:lang w:val="en-US"/>
        </w:rPr>
        <w:fldChar w:fldCharType="end"/>
      </w:r>
      <w:r w:rsidRPr="003769FB">
        <w:rPr>
          <w:rFonts w:ascii="Book Antiqua" w:hAnsi="Book Antiqua"/>
          <w:szCs w:val="24"/>
        </w:rPr>
        <w:t xml:space="preserve"> published a hypothesis to explain the underlying physiological importance of the different rates of metabolism and elimination of t</w:t>
      </w:r>
      <w:r w:rsidR="001650E8" w:rsidRPr="003769FB">
        <w:rPr>
          <w:rFonts w:ascii="Book Antiqua" w:hAnsi="Book Antiqua"/>
          <w:szCs w:val="24"/>
        </w:rPr>
        <w:t>he different forms of vitamin E</w:t>
      </w:r>
      <w:r w:rsidRPr="003769FB">
        <w:rPr>
          <w:rFonts w:ascii="Book Antiqua" w:hAnsi="Book Antiqua"/>
          <w:szCs w:val="24"/>
        </w:rPr>
        <w:t xml:space="preserve">. When murine macrophages (RAW264.7 cells) were incubated with </w:t>
      </w:r>
      <w:r w:rsidRPr="003769FB">
        <w:rPr>
          <w:rFonts w:ascii="Book Antiqua" w:hAnsi="Book Antiqua"/>
          <w:szCs w:val="24"/>
          <w:lang w:val="en-US"/>
        </w:rPr>
        <w:t>α</w:t>
      </w:r>
      <w:r w:rsidRPr="003769FB">
        <w:rPr>
          <w:rFonts w:ascii="Book Antiqua" w:hAnsi="Book Antiqua"/>
          <w:szCs w:val="24"/>
        </w:rPr>
        <w:t xml:space="preserve">-TOH, </w:t>
      </w:r>
      <w:r w:rsidRPr="003769FB">
        <w:rPr>
          <w:rFonts w:ascii="Book Antiqua" w:hAnsi="Book Antiqua"/>
          <w:szCs w:val="24"/>
          <w:lang w:val="en-US"/>
        </w:rPr>
        <w:t>γ</w:t>
      </w:r>
      <w:r w:rsidRPr="003769FB">
        <w:rPr>
          <w:rFonts w:ascii="Book Antiqua" w:hAnsi="Book Antiqua"/>
          <w:szCs w:val="24"/>
        </w:rPr>
        <w:t xml:space="preserve">-TOH, </w:t>
      </w:r>
      <w:r w:rsidRPr="003769FB">
        <w:rPr>
          <w:rFonts w:ascii="Book Antiqua" w:hAnsi="Book Antiqua"/>
          <w:szCs w:val="24"/>
          <w:lang w:val="en-US"/>
        </w:rPr>
        <w:t>δ</w:t>
      </w:r>
      <w:r w:rsidRPr="003769FB">
        <w:rPr>
          <w:rFonts w:ascii="Book Antiqua" w:hAnsi="Book Antiqua"/>
          <w:szCs w:val="24"/>
        </w:rPr>
        <w:t xml:space="preserve">-TOH or </w:t>
      </w:r>
      <w:r w:rsidRPr="003769FB">
        <w:rPr>
          <w:rFonts w:ascii="Book Antiqua" w:hAnsi="Book Antiqua"/>
          <w:szCs w:val="24"/>
          <w:lang w:val="en-US"/>
        </w:rPr>
        <w:t>δ</w:t>
      </w:r>
      <w:r w:rsidRPr="003769FB">
        <w:rPr>
          <w:rFonts w:ascii="Book Antiqua" w:hAnsi="Book Antiqua"/>
          <w:szCs w:val="24"/>
        </w:rPr>
        <w:t xml:space="preserve">-T3, different cell viabilities were found: </w:t>
      </w:r>
      <w:r w:rsidR="00F920A9" w:rsidRPr="003769FB">
        <w:rPr>
          <w:rFonts w:ascii="Book Antiqua" w:hAnsi="Book Antiqua"/>
          <w:szCs w:val="24"/>
        </w:rPr>
        <w:t>cell viability</w:t>
      </w:r>
      <w:r w:rsidRPr="003769FB">
        <w:rPr>
          <w:rFonts w:ascii="Book Antiqua" w:hAnsi="Book Antiqua"/>
          <w:szCs w:val="24"/>
        </w:rPr>
        <w:t xml:space="preserve"> for </w:t>
      </w:r>
      <w:r w:rsidRPr="003769FB">
        <w:rPr>
          <w:rFonts w:ascii="Book Antiqua" w:hAnsi="Book Antiqua"/>
          <w:szCs w:val="24"/>
          <w:lang w:val="en-US"/>
        </w:rPr>
        <w:t>α</w:t>
      </w:r>
      <w:r w:rsidRPr="003769FB">
        <w:rPr>
          <w:rFonts w:ascii="Book Antiqua" w:hAnsi="Book Antiqua"/>
          <w:szCs w:val="24"/>
        </w:rPr>
        <w:t xml:space="preserve">-TOH </w:t>
      </w:r>
      <w:r w:rsidR="00F920A9" w:rsidRPr="003769FB">
        <w:rPr>
          <w:rFonts w:ascii="Book Antiqua" w:hAnsi="Book Antiqua"/>
          <w:szCs w:val="24"/>
        </w:rPr>
        <w:t xml:space="preserve">was </w:t>
      </w:r>
      <w:r w:rsidRPr="003769FB">
        <w:rPr>
          <w:rFonts w:ascii="Book Antiqua" w:hAnsi="Book Antiqua"/>
          <w:szCs w:val="24"/>
        </w:rPr>
        <w:t xml:space="preserve">not impaired but </w:t>
      </w:r>
      <w:r w:rsidR="00F920A9" w:rsidRPr="003769FB">
        <w:rPr>
          <w:rFonts w:ascii="Book Antiqua" w:hAnsi="Book Antiqua"/>
          <w:szCs w:val="24"/>
        </w:rPr>
        <w:t>was</w:t>
      </w:r>
      <w:r w:rsidRPr="003769FB">
        <w:rPr>
          <w:rFonts w:ascii="Book Antiqua" w:hAnsi="Book Antiqua"/>
          <w:szCs w:val="24"/>
        </w:rPr>
        <w:t xml:space="preserve"> intermediately reduced </w:t>
      </w:r>
      <w:r w:rsidR="00F920A9" w:rsidRPr="003769FB">
        <w:rPr>
          <w:rFonts w:ascii="Book Antiqua" w:hAnsi="Book Antiqua"/>
          <w:szCs w:val="24"/>
        </w:rPr>
        <w:t xml:space="preserve">for </w:t>
      </w:r>
      <w:r w:rsidR="00F920A9" w:rsidRPr="003769FB">
        <w:rPr>
          <w:rFonts w:ascii="Book Antiqua" w:hAnsi="Book Antiqua"/>
          <w:szCs w:val="24"/>
          <w:lang w:val="en-US"/>
        </w:rPr>
        <w:t>γ</w:t>
      </w:r>
      <w:r w:rsidR="00F920A9" w:rsidRPr="003769FB">
        <w:rPr>
          <w:rFonts w:ascii="Book Antiqua" w:hAnsi="Book Antiqua"/>
          <w:szCs w:val="24"/>
        </w:rPr>
        <w:t xml:space="preserve">-TOH </w:t>
      </w:r>
      <w:r w:rsidRPr="003769FB">
        <w:rPr>
          <w:rFonts w:ascii="Book Antiqua" w:hAnsi="Book Antiqua"/>
          <w:szCs w:val="24"/>
        </w:rPr>
        <w:t xml:space="preserve">and </w:t>
      </w:r>
      <w:r w:rsidR="00F920A9" w:rsidRPr="003769FB">
        <w:rPr>
          <w:rFonts w:ascii="Book Antiqua" w:hAnsi="Book Antiqua"/>
          <w:szCs w:val="24"/>
        </w:rPr>
        <w:t xml:space="preserve">cell viabilities </w:t>
      </w:r>
      <w:r w:rsidRPr="003769FB">
        <w:rPr>
          <w:rFonts w:ascii="Book Antiqua" w:hAnsi="Book Antiqua"/>
          <w:szCs w:val="24"/>
        </w:rPr>
        <w:t xml:space="preserve">for </w:t>
      </w:r>
      <w:r w:rsidRPr="003769FB">
        <w:rPr>
          <w:rFonts w:ascii="Book Antiqua" w:hAnsi="Book Antiqua"/>
          <w:szCs w:val="24"/>
          <w:lang w:val="en-US"/>
        </w:rPr>
        <w:t>δ</w:t>
      </w:r>
      <w:r w:rsidRPr="003769FB">
        <w:rPr>
          <w:rFonts w:ascii="Book Antiqua" w:hAnsi="Book Antiqua"/>
          <w:szCs w:val="24"/>
        </w:rPr>
        <w:t xml:space="preserve">-TOH or </w:t>
      </w:r>
      <w:r w:rsidRPr="003769FB">
        <w:rPr>
          <w:rFonts w:ascii="Book Antiqua" w:hAnsi="Book Antiqua"/>
          <w:szCs w:val="24"/>
          <w:lang w:val="en-US"/>
        </w:rPr>
        <w:t>δ</w:t>
      </w:r>
      <w:r w:rsidRPr="003769FB">
        <w:rPr>
          <w:rFonts w:ascii="Book Antiqua" w:hAnsi="Book Antiqua"/>
          <w:szCs w:val="24"/>
        </w:rPr>
        <w:t xml:space="preserve">-T3 were substantially lower. </w:t>
      </w:r>
      <w:r w:rsidRPr="003769FB">
        <w:rPr>
          <w:rFonts w:ascii="Book Antiqua" w:hAnsi="Book Antiqua"/>
          <w:szCs w:val="24"/>
          <w:lang w:val="en-US"/>
        </w:rPr>
        <w:t xml:space="preserve">The catabolism rates of these vitamin E </w:t>
      </w:r>
      <w:r w:rsidRPr="003769FB">
        <w:rPr>
          <w:rFonts w:ascii="Book Antiqua" w:hAnsi="Book Antiqua"/>
          <w:szCs w:val="24"/>
          <w:lang w:val="en-US"/>
        </w:rPr>
        <w:lastRenderedPageBreak/>
        <w:t xml:space="preserve">forms in HepG2 cells, however, were inverse, as almost no metabolites for α-TOH but increasing amounts of metabolites for the other vitamin E forms investigated were found, with highest amounts for δ-T3. Therefore, the authors suggested </w:t>
      </w:r>
      <w:r w:rsidR="00F920A9" w:rsidRPr="003769FB">
        <w:rPr>
          <w:rFonts w:ascii="Book Antiqua" w:hAnsi="Book Antiqua"/>
          <w:szCs w:val="24"/>
          <w:lang w:val="en-US"/>
        </w:rPr>
        <w:t xml:space="preserve">an inverse correlation </w:t>
      </w:r>
      <w:r w:rsidRPr="003769FB">
        <w:rPr>
          <w:rFonts w:ascii="Book Antiqua" w:hAnsi="Book Antiqua"/>
          <w:szCs w:val="24"/>
          <w:lang w:val="en-US"/>
        </w:rPr>
        <w:t xml:space="preserve">between </w:t>
      </w:r>
      <w:r w:rsidR="00F920A9" w:rsidRPr="003769FB">
        <w:rPr>
          <w:rFonts w:ascii="Book Antiqua" w:hAnsi="Book Antiqua"/>
          <w:szCs w:val="24"/>
          <w:lang w:val="en-US"/>
        </w:rPr>
        <w:t xml:space="preserve">the </w:t>
      </w:r>
      <w:r w:rsidRPr="003769FB">
        <w:rPr>
          <w:rFonts w:ascii="Book Antiqua" w:hAnsi="Book Antiqua"/>
          <w:szCs w:val="24"/>
          <w:lang w:val="en-US"/>
        </w:rPr>
        <w:t>different cytotoxicities of the different vitamin E forms and their elimination rates.</w:t>
      </w:r>
    </w:p>
    <w:p w14:paraId="70958F8F" w14:textId="77777777" w:rsidR="00A4666B" w:rsidRPr="003769FB" w:rsidRDefault="00A4666B" w:rsidP="004D49D8">
      <w:pPr>
        <w:widowControl w:val="0"/>
        <w:spacing w:after="0"/>
        <w:ind w:firstLineChars="200" w:firstLine="480"/>
        <w:rPr>
          <w:rFonts w:ascii="Book Antiqua" w:hAnsi="Book Antiqua"/>
          <w:szCs w:val="24"/>
          <w:lang w:val="en-US" w:eastAsia="zh-CN"/>
        </w:rPr>
      </w:pPr>
    </w:p>
    <w:p w14:paraId="7C80E35F" w14:textId="45D6E5BE" w:rsidR="00154ACA" w:rsidRPr="003769FB" w:rsidRDefault="002D15CE" w:rsidP="004D49D8">
      <w:pPr>
        <w:pStyle w:val="ad"/>
        <w:widowControl w:val="0"/>
        <w:spacing w:after="0" w:line="360" w:lineRule="auto"/>
        <w:rPr>
          <w:rFonts w:ascii="Book Antiqua" w:hAnsi="Book Antiqua"/>
          <w:b w:val="0"/>
          <w:szCs w:val="24"/>
          <w:lang w:val="en-US" w:eastAsia="zh-CN"/>
        </w:rPr>
      </w:pPr>
      <w:r w:rsidRPr="003769FB">
        <w:rPr>
          <w:rFonts w:ascii="Book Antiqua" w:hAnsi="Book Antiqua"/>
          <w:szCs w:val="24"/>
          <w:lang w:val="en-US"/>
        </w:rPr>
        <w:t>Gender-specific bioavailability of vitamin E</w:t>
      </w:r>
      <w:r w:rsidR="00A4666B" w:rsidRPr="003769FB">
        <w:rPr>
          <w:rFonts w:ascii="Book Antiqua" w:hAnsi="Book Antiqua" w:hint="eastAsia"/>
          <w:szCs w:val="24"/>
          <w:lang w:val="en-US" w:eastAsia="zh-CN"/>
        </w:rPr>
        <w:t xml:space="preserve">: </w:t>
      </w:r>
      <w:r w:rsidRPr="003769FB">
        <w:rPr>
          <w:rFonts w:ascii="Book Antiqua" w:hAnsi="Book Antiqua"/>
          <w:b w:val="0"/>
          <w:szCs w:val="24"/>
          <w:lang w:val="en-US"/>
        </w:rPr>
        <w:t xml:space="preserve">Several years ago, differences in </w:t>
      </w:r>
      <w:r w:rsidR="00F920A9" w:rsidRPr="003769FB">
        <w:rPr>
          <w:rFonts w:ascii="Book Antiqua" w:hAnsi="Book Antiqua"/>
          <w:b w:val="0"/>
          <w:szCs w:val="24"/>
          <w:lang w:val="en-US"/>
        </w:rPr>
        <w:t xml:space="preserve">the </w:t>
      </w:r>
      <w:r w:rsidRPr="003769FB">
        <w:rPr>
          <w:rFonts w:ascii="Book Antiqua" w:hAnsi="Book Antiqua"/>
          <w:b w:val="0"/>
          <w:szCs w:val="24"/>
          <w:lang w:val="en-US"/>
        </w:rPr>
        <w:t xml:space="preserve">bioavailability of vitamin E between genders were described. </w:t>
      </w:r>
      <w:r w:rsidRPr="003769FB">
        <w:rPr>
          <w:rFonts w:ascii="Book Antiqua" w:hAnsi="Book Antiqua"/>
          <w:b w:val="0"/>
          <w:szCs w:val="24"/>
        </w:rPr>
        <w:t>Feingold</w:t>
      </w:r>
      <w:r w:rsidR="00C17A77" w:rsidRPr="003769FB">
        <w:rPr>
          <w:rFonts w:ascii="Book Antiqua" w:hAnsi="Book Antiqua"/>
          <w:b w:val="0"/>
          <w:i/>
          <w:szCs w:val="24"/>
        </w:rPr>
        <w:t xml:space="preserve"> et al</w:t>
      </w:r>
      <w:r w:rsidRPr="003769FB">
        <w:rPr>
          <w:rFonts w:ascii="Book Antiqua" w:hAnsi="Book Antiqua"/>
          <w:b w:val="0"/>
          <w:szCs w:val="24"/>
          <w:lang w:val="en-US"/>
        </w:rPr>
        <w:fldChar w:fldCharType="begin"/>
      </w:r>
      <w:r w:rsidR="00CC6BF1" w:rsidRPr="003769FB">
        <w:rPr>
          <w:rFonts w:ascii="Book Antiqua" w:hAnsi="Book Antiqua"/>
          <w:b w:val="0"/>
          <w:szCs w:val="24"/>
        </w:rPr>
        <w:instrText>ADDIN CITAVI.PLACEHOLDER 526ee952-5598-48ea-8267-ca2fc9f3c380 PFBsYWNlaG9sZGVyPg0KICA8QWRkSW5WZXJzaW9uPjQuNC4wLjI4PC9BZGRJblZlcnNpb24+DQogIDxJZD41MjZlZTk1Mi01NTk4LTQ4ZWEtODI2Ny1jYTJmYzlmM2MzODA8L0lkPg0KICA8RW50cmllcz4NCiAgICA8RW50cnk+DQogICAgICA8SWQ+OWJhYzhlZWItMDBmOC00MmM4LWJlNzItMjkzNTRiN2M5MWIxPC9JZD4NCiAgICAgIDxSZWZlcmVuY2VJZD40YjBjMTIzZS1jMGRlLTQ2YWYtYjE1My02NDVhMDJmZTRhZTg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wMF08L1RleHQ+DQogICAgPC9UZXh0VW5pdD4NCiAgPC9UZXh0VW5pdHM+DQo8L1BsYWNlaG9sZGVyPg==</w:instrText>
      </w:r>
      <w:r w:rsidRPr="003769FB">
        <w:rPr>
          <w:rFonts w:ascii="Book Antiqua" w:hAnsi="Book Antiqua"/>
          <w:b w:val="0"/>
          <w:szCs w:val="24"/>
          <w:lang w:val="en-US"/>
        </w:rPr>
        <w:fldChar w:fldCharType="separate"/>
      </w:r>
      <w:bookmarkStart w:id="407" w:name="_CTVP001526ee952559848ea8267ca2fc9f3c380"/>
      <w:r w:rsidR="00CC6BF1" w:rsidRPr="003769FB">
        <w:rPr>
          <w:rFonts w:ascii="Book Antiqua" w:hAnsi="Book Antiqua"/>
          <w:b w:val="0"/>
          <w:szCs w:val="24"/>
          <w:vertAlign w:val="superscript"/>
        </w:rPr>
        <w:t>[</w:t>
      </w:r>
      <w:r w:rsidR="000E37C7" w:rsidRPr="003769FB">
        <w:rPr>
          <w:rFonts w:ascii="Book Antiqua" w:hAnsi="Book Antiqua" w:hint="eastAsia"/>
          <w:b w:val="0"/>
          <w:szCs w:val="24"/>
          <w:vertAlign w:val="superscript"/>
          <w:lang w:eastAsia="zh-CN"/>
        </w:rPr>
        <w:t>199</w:t>
      </w:r>
      <w:r w:rsidR="00CC6BF1" w:rsidRPr="003769FB">
        <w:rPr>
          <w:rFonts w:ascii="Book Antiqua" w:hAnsi="Book Antiqua"/>
          <w:b w:val="0"/>
          <w:szCs w:val="24"/>
          <w:vertAlign w:val="superscript"/>
        </w:rPr>
        <w:t>]</w:t>
      </w:r>
      <w:bookmarkEnd w:id="407"/>
      <w:r w:rsidRPr="003769FB">
        <w:rPr>
          <w:rFonts w:ascii="Book Antiqua" w:hAnsi="Book Antiqua"/>
          <w:b w:val="0"/>
          <w:szCs w:val="24"/>
          <w:lang w:val="en-US"/>
        </w:rPr>
        <w:fldChar w:fldCharType="end"/>
      </w:r>
      <w:r w:rsidRPr="003769FB">
        <w:rPr>
          <w:rFonts w:ascii="Book Antiqua" w:hAnsi="Book Antiqua"/>
          <w:b w:val="0"/>
          <w:szCs w:val="24"/>
        </w:rPr>
        <w:t xml:space="preserve"> observed in rats that </w:t>
      </w:r>
      <w:r w:rsidRPr="003769FB">
        <w:rPr>
          <w:rFonts w:ascii="Book Antiqua" w:hAnsi="Book Antiqua"/>
          <w:b w:val="0"/>
          <w:szCs w:val="24"/>
          <w:lang w:val="en-US"/>
        </w:rPr>
        <w:t>α</w:t>
      </w:r>
      <w:r w:rsidRPr="003769FB">
        <w:rPr>
          <w:rFonts w:ascii="Book Antiqua" w:hAnsi="Book Antiqua"/>
          <w:b w:val="0"/>
          <w:szCs w:val="24"/>
        </w:rPr>
        <w:t xml:space="preserve">-TOH levels were higher in adrenal glands and livers as well as in all subcellular fractions derived from female rats compared to male rats. </w:t>
      </w:r>
      <w:r w:rsidRPr="003769FB">
        <w:rPr>
          <w:rFonts w:ascii="Book Antiqua" w:hAnsi="Book Antiqua"/>
          <w:b w:val="0"/>
          <w:szCs w:val="24"/>
          <w:lang w:val="en-US"/>
        </w:rPr>
        <w:t>However, no sex differences in the subcellular distribution of α-TOH were observed. Notable differences in the kinetics of vitamin E metabolism were observed also in humans orally administered with a single dose of 50 mg deuterium-labeled d</w:t>
      </w:r>
      <w:r w:rsidRPr="003769FB">
        <w:rPr>
          <w:rFonts w:ascii="Book Antiqua" w:hAnsi="Book Antiqua"/>
          <w:b w:val="0"/>
          <w:szCs w:val="24"/>
          <w:vertAlign w:val="subscript"/>
          <w:lang w:val="en-US"/>
        </w:rPr>
        <w:t>6</w:t>
      </w:r>
      <w:r w:rsidRPr="003769FB">
        <w:rPr>
          <w:rFonts w:ascii="Book Antiqua" w:hAnsi="Book Antiqua"/>
          <w:b w:val="0"/>
          <w:szCs w:val="24"/>
          <w:lang w:val="en-US"/>
        </w:rPr>
        <w:t>-α-TOH</w:t>
      </w:r>
      <w:r w:rsidR="00F920A9" w:rsidRPr="003769FB">
        <w:rPr>
          <w:rFonts w:ascii="Book Antiqua" w:hAnsi="Book Antiqua"/>
          <w:b w:val="0"/>
          <w:szCs w:val="24"/>
          <w:lang w:val="en-US"/>
        </w:rPr>
        <w:t xml:space="preserve"> acetate</w:t>
      </w:r>
      <w:r w:rsidRPr="003769FB">
        <w:rPr>
          <w:rFonts w:ascii="Book Antiqua" w:hAnsi="Book Antiqua"/>
          <w:b w:val="0"/>
          <w:szCs w:val="24"/>
          <w:lang w:val="en-US"/>
        </w:rPr>
        <w:t xml:space="preserve"> and 50 mg d</w:t>
      </w:r>
      <w:r w:rsidRPr="003769FB">
        <w:rPr>
          <w:rFonts w:ascii="Book Antiqua" w:hAnsi="Book Antiqua"/>
          <w:b w:val="0"/>
          <w:szCs w:val="24"/>
          <w:vertAlign w:val="subscript"/>
          <w:lang w:val="en-US"/>
        </w:rPr>
        <w:t>2</w:t>
      </w:r>
      <w:r w:rsidR="00F920A9" w:rsidRPr="003769FB">
        <w:rPr>
          <w:rFonts w:ascii="Book Antiqua" w:hAnsi="Book Antiqua"/>
          <w:b w:val="0"/>
          <w:szCs w:val="24"/>
          <w:lang w:val="en-US"/>
        </w:rPr>
        <w:t>-γ-TOH acetate</w:t>
      </w:r>
      <w:r w:rsidRPr="003769FB">
        <w:rPr>
          <w:rFonts w:ascii="Book Antiqua" w:hAnsi="Book Antiqua"/>
          <w:b w:val="0"/>
          <w:szCs w:val="24"/>
          <w:lang w:val="en-US"/>
        </w:rPr>
        <w:t>. Women showed higher maximum plasma concentrations of d</w:t>
      </w:r>
      <w:r w:rsidRPr="003769FB">
        <w:rPr>
          <w:rFonts w:ascii="Book Antiqua" w:hAnsi="Book Antiqua"/>
          <w:b w:val="0"/>
          <w:szCs w:val="24"/>
          <w:vertAlign w:val="subscript"/>
          <w:lang w:val="en-US"/>
        </w:rPr>
        <w:t>2</w:t>
      </w:r>
      <w:r w:rsidRPr="003769FB">
        <w:rPr>
          <w:rFonts w:ascii="Book Antiqua" w:hAnsi="Book Antiqua"/>
          <w:b w:val="0"/>
          <w:szCs w:val="24"/>
          <w:lang w:val="en-US"/>
        </w:rPr>
        <w:t>-γ-CEHC and excreted four times more d</w:t>
      </w:r>
      <w:r w:rsidRPr="003769FB">
        <w:rPr>
          <w:rFonts w:ascii="Book Antiqua" w:hAnsi="Book Antiqua"/>
          <w:b w:val="0"/>
          <w:szCs w:val="24"/>
          <w:vertAlign w:val="subscript"/>
          <w:lang w:val="en-US"/>
        </w:rPr>
        <w:t>2</w:t>
      </w:r>
      <w:r w:rsidRPr="003769FB">
        <w:rPr>
          <w:rFonts w:ascii="Book Antiqua" w:hAnsi="Book Antiqua"/>
          <w:b w:val="0"/>
          <w:szCs w:val="24"/>
          <w:lang w:val="en-US"/>
        </w:rPr>
        <w:t>-γ-CEHC in urine as men</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617aeb8c-a24c-410f-8196-5209a4be2db9 PFBsYWNlaG9sZGVyPg0KICA8QWRkSW5WZXJzaW9uPjQuNC4wLjI4PC9BZGRJblZlcnNpb24+DQogIDxJZD42MTdhZWI4Yy1hMjRjLTQxMGYtODE5Ni01MjA5YTRiZTJkYjk8L0lkPg0KICA8RW50cmllcz4NCiAgICA8RW50cnk+DQogICAgICA8SWQ+NTg5YzRlMDctNGY0MS00MWJiLThjNjEtNjZmNTkzNGMyZWY1PC9JZD4NCiAgICAgIDxSZWZlcmVuY2VJZD5jZTc1ZWQ3OC01NjcyLTRmYTUtYTkzZS02YjQzODdiNzRmYW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5OF08L1RleHQ+DQogICAgPC9UZXh0VW5pdD4NCiAgPC9UZXh0VW5pdHM+DQo8L1BsYWNlaG9sZGVyPg==</w:instrText>
      </w:r>
      <w:r w:rsidRPr="003769FB">
        <w:rPr>
          <w:rFonts w:ascii="Book Antiqua" w:hAnsi="Book Antiqua"/>
          <w:b w:val="0"/>
          <w:szCs w:val="24"/>
          <w:lang w:val="en-US"/>
        </w:rPr>
        <w:fldChar w:fldCharType="separate"/>
      </w:r>
      <w:bookmarkStart w:id="408" w:name="_CTVP001617aeb8ca24c410f81965209a4be2db9"/>
      <w:r w:rsidR="00CC6BF1" w:rsidRPr="003769FB">
        <w:rPr>
          <w:rFonts w:ascii="Book Antiqua" w:hAnsi="Book Antiqua"/>
          <w:b w:val="0"/>
          <w:szCs w:val="24"/>
          <w:vertAlign w:val="superscript"/>
          <w:lang w:val="en-US"/>
        </w:rPr>
        <w:t>[</w:t>
      </w:r>
      <w:r w:rsidR="000E37C7" w:rsidRPr="003769FB">
        <w:rPr>
          <w:rFonts w:ascii="Book Antiqua" w:hAnsi="Book Antiqua" w:hint="eastAsia"/>
          <w:b w:val="0"/>
          <w:szCs w:val="24"/>
          <w:vertAlign w:val="superscript"/>
          <w:lang w:val="en-US" w:eastAsia="zh-CN"/>
        </w:rPr>
        <w:t>197</w:t>
      </w:r>
      <w:r w:rsidR="00CC6BF1" w:rsidRPr="003769FB">
        <w:rPr>
          <w:rFonts w:ascii="Book Antiqua" w:hAnsi="Book Antiqua"/>
          <w:b w:val="0"/>
          <w:szCs w:val="24"/>
          <w:vertAlign w:val="superscript"/>
          <w:lang w:val="en-US"/>
        </w:rPr>
        <w:t>]</w:t>
      </w:r>
      <w:bookmarkEnd w:id="408"/>
      <w:r w:rsidRPr="003769FB">
        <w:rPr>
          <w:rFonts w:ascii="Book Antiqua" w:hAnsi="Book Antiqua"/>
          <w:b w:val="0"/>
          <w:szCs w:val="24"/>
          <w:lang w:val="en-US"/>
        </w:rPr>
        <w:fldChar w:fldCharType="end"/>
      </w:r>
      <w:r w:rsidRPr="003769FB">
        <w:rPr>
          <w:rFonts w:ascii="Book Antiqua" w:hAnsi="Book Antiqua"/>
          <w:b w:val="0"/>
          <w:szCs w:val="24"/>
          <w:lang w:val="en-US"/>
        </w:rPr>
        <w:t>. However, in both sexes urinary d</w:t>
      </w:r>
      <w:r w:rsidRPr="003769FB">
        <w:rPr>
          <w:rFonts w:ascii="Book Antiqua" w:hAnsi="Book Antiqua"/>
          <w:b w:val="0"/>
          <w:szCs w:val="24"/>
          <w:vertAlign w:val="subscript"/>
          <w:lang w:val="en-US"/>
        </w:rPr>
        <w:t>2</w:t>
      </w:r>
      <w:r w:rsidRPr="003769FB">
        <w:rPr>
          <w:rFonts w:ascii="Book Antiqua" w:hAnsi="Book Antiqua"/>
          <w:b w:val="0"/>
          <w:szCs w:val="24"/>
          <w:lang w:val="en-US"/>
        </w:rPr>
        <w:t xml:space="preserve">-γ-CEHCs concentrations were decreased within 24 h after consumption of sesame oil, </w:t>
      </w:r>
      <w:r w:rsidR="00F920A9" w:rsidRPr="003769FB">
        <w:rPr>
          <w:rFonts w:ascii="Book Antiqua" w:hAnsi="Book Antiqua"/>
          <w:b w:val="0"/>
          <w:szCs w:val="24"/>
          <w:lang w:val="en-US"/>
        </w:rPr>
        <w:t>containing sesamine</w:t>
      </w:r>
      <w:r w:rsidR="00F16920" w:rsidRPr="003769FB">
        <w:rPr>
          <w:rFonts w:ascii="Book Antiqua" w:hAnsi="Book Antiqua"/>
          <w:b w:val="0"/>
          <w:szCs w:val="24"/>
          <w:lang w:val="en-US"/>
        </w:rPr>
        <w:t>,</w:t>
      </w:r>
      <w:r w:rsidR="00F920A9" w:rsidRPr="003769FB">
        <w:rPr>
          <w:rFonts w:ascii="Book Antiqua" w:hAnsi="Book Antiqua"/>
          <w:b w:val="0"/>
          <w:szCs w:val="24"/>
          <w:lang w:val="en-US"/>
        </w:rPr>
        <w:t xml:space="preserve"> </w:t>
      </w:r>
      <w:r w:rsidRPr="003769FB">
        <w:rPr>
          <w:rFonts w:ascii="Book Antiqua" w:hAnsi="Book Antiqua"/>
          <w:b w:val="0"/>
          <w:szCs w:val="24"/>
          <w:lang w:val="en-US"/>
        </w:rPr>
        <w:t>a known inhibitor of vitamin E metabolism</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469a8fe9-8bfc-470b-8855-c02e16d64347 PFBsYWNlaG9sZGVyPg0KICA8QWRkSW5WZXJzaW9uPjQuNC4wLjI4PC9BZGRJblZlcnNpb24+DQogIDxJZD40NjlhOGZlOS04YmZjLTQ3MGItODg1NS1jMDJlMTZkNjQzNDc8L0lkPg0KICA8RW50cmllcz4NCiAgICA8RW50cnk+DQogICAgICA8SWQ+N2YyMTc2Y2MtNjllOS00YmNmLTkwYzQtMmViM2ZhODk0MTdiPC9JZD4NCiAgICAgIDxSZWZlcmVuY2VJZD5iNTgwMzQ4Zi1mNWNjLTQwZTAtOWIwNC0wOGUzZTU5YWZiOTk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MDFdPC9UZXh0Pg0KICAgIDwvVGV4dFVuaXQ+DQogIDwvVGV4dFVuaXRzPg0KPC9QbGFjZWhvbGRlcj4=</w:instrText>
      </w:r>
      <w:r w:rsidRPr="003769FB">
        <w:rPr>
          <w:rFonts w:ascii="Book Antiqua" w:hAnsi="Book Antiqua"/>
          <w:b w:val="0"/>
          <w:szCs w:val="24"/>
          <w:lang w:val="en-US"/>
        </w:rPr>
        <w:fldChar w:fldCharType="separate"/>
      </w:r>
      <w:bookmarkStart w:id="409" w:name="_CTVP001469a8fe98bfc470b8855c02e16d64347"/>
      <w:r w:rsidR="00CC6BF1" w:rsidRPr="003769FB">
        <w:rPr>
          <w:rFonts w:ascii="Book Antiqua" w:hAnsi="Book Antiqua"/>
          <w:b w:val="0"/>
          <w:szCs w:val="24"/>
          <w:vertAlign w:val="superscript"/>
          <w:lang w:val="en-US"/>
        </w:rPr>
        <w:t>[</w:t>
      </w:r>
      <w:r w:rsidR="000E37C7" w:rsidRPr="003769FB">
        <w:rPr>
          <w:rFonts w:ascii="Book Antiqua" w:hAnsi="Book Antiqua" w:hint="eastAsia"/>
          <w:b w:val="0"/>
          <w:szCs w:val="24"/>
          <w:vertAlign w:val="superscript"/>
          <w:lang w:val="en-US" w:eastAsia="zh-CN"/>
        </w:rPr>
        <w:t>200</w:t>
      </w:r>
      <w:r w:rsidR="00CC6BF1" w:rsidRPr="003769FB">
        <w:rPr>
          <w:rFonts w:ascii="Book Antiqua" w:hAnsi="Book Antiqua"/>
          <w:b w:val="0"/>
          <w:szCs w:val="24"/>
          <w:vertAlign w:val="superscript"/>
          <w:lang w:val="en-US"/>
        </w:rPr>
        <w:t>]</w:t>
      </w:r>
      <w:bookmarkEnd w:id="409"/>
      <w:r w:rsidRPr="003769FB">
        <w:rPr>
          <w:rFonts w:ascii="Book Antiqua" w:hAnsi="Book Antiqua"/>
          <w:b w:val="0"/>
          <w:szCs w:val="24"/>
          <w:lang w:val="en-US"/>
        </w:rPr>
        <w:fldChar w:fldCharType="end"/>
      </w:r>
      <w:r w:rsidRPr="003769FB">
        <w:rPr>
          <w:rFonts w:ascii="Book Antiqua" w:hAnsi="Book Antiqua"/>
          <w:b w:val="0"/>
          <w:szCs w:val="24"/>
          <w:lang w:val="en-US"/>
        </w:rPr>
        <w:t>. In line with this, urinary excretion of non-deuterated γ-CEHC was also higher in women compared to men. But, in contrast to d</w:t>
      </w:r>
      <w:r w:rsidRPr="003769FB">
        <w:rPr>
          <w:rFonts w:ascii="Book Antiqua" w:hAnsi="Book Antiqua"/>
          <w:b w:val="0"/>
          <w:szCs w:val="24"/>
          <w:vertAlign w:val="subscript"/>
          <w:lang w:val="en-US"/>
        </w:rPr>
        <w:t>6</w:t>
      </w:r>
      <w:r w:rsidRPr="003769FB">
        <w:rPr>
          <w:rFonts w:ascii="Book Antiqua" w:hAnsi="Book Antiqua"/>
          <w:b w:val="0"/>
          <w:szCs w:val="24"/>
          <w:lang w:val="en-US"/>
        </w:rPr>
        <w:t xml:space="preserve">-α-TOH, urinary excretion of non-deuterated α-CEHC was also higher in women than in men. This </w:t>
      </w:r>
      <w:r w:rsidR="00F16920" w:rsidRPr="003769FB">
        <w:rPr>
          <w:rFonts w:ascii="Book Antiqua" w:hAnsi="Book Antiqua"/>
          <w:b w:val="0"/>
          <w:szCs w:val="24"/>
          <w:lang w:val="en-US"/>
        </w:rPr>
        <w:t xml:space="preserve">suggests </w:t>
      </w:r>
      <w:r w:rsidRPr="003769FB">
        <w:rPr>
          <w:rFonts w:ascii="Book Antiqua" w:hAnsi="Book Antiqua"/>
          <w:b w:val="0"/>
          <w:szCs w:val="24"/>
          <w:lang w:val="en-US"/>
        </w:rPr>
        <w:t>that women have faster γ-TOH disappearance rates in plasma than men</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eb927d35-3d8b-453b-95c7-02537151e085 PFBsYWNlaG9sZGVyPg0KICA8QWRkSW5WZXJzaW9uPjQuNC4wLjI4PC9BZGRJblZlcnNpb24+DQogIDxJZD5lYjkyN2QzNS0zZDhiLTQ1M2ItOTVjNy0wMjUzNzE1MWUwODU8L0lkPg0KICA8RW50cmllcz4NCiAgICA8RW50cnk+DQogICAgICA8SWQ+MTkzMGQ2YzQtOGJiYy00N2Y4LTk3NjEtYTgxNzk2ZjcyOWIyPC9JZD4NCiAgICAgIDxSZWZlcmVuY2VJZD5iNTgwMzQ4Zi1mNWNjLTQwZTAtOWIwNC0wOGUzZTU5YWZiOTk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MDFdPC9UZXh0Pg0KICAgIDwvVGV4dFVuaXQ+DQogIDwvVGV4dFVuaXRzPg0KPC9QbGFjZWhvbGRlcj4=</w:instrText>
      </w:r>
      <w:r w:rsidRPr="003769FB">
        <w:rPr>
          <w:rFonts w:ascii="Book Antiqua" w:hAnsi="Book Antiqua"/>
          <w:b w:val="0"/>
          <w:szCs w:val="24"/>
          <w:lang w:val="en-US"/>
        </w:rPr>
        <w:fldChar w:fldCharType="separate"/>
      </w:r>
      <w:bookmarkStart w:id="410" w:name="_CTVP001eb927d353d8b453b95c702537151e085"/>
      <w:r w:rsidR="00CC6BF1" w:rsidRPr="003769FB">
        <w:rPr>
          <w:rFonts w:ascii="Book Antiqua" w:hAnsi="Book Antiqua"/>
          <w:b w:val="0"/>
          <w:szCs w:val="24"/>
          <w:vertAlign w:val="superscript"/>
          <w:lang w:val="en-US"/>
        </w:rPr>
        <w:t>[</w:t>
      </w:r>
      <w:r w:rsidR="000E37C7" w:rsidRPr="003769FB">
        <w:rPr>
          <w:rFonts w:ascii="Book Antiqua" w:hAnsi="Book Antiqua" w:hint="eastAsia"/>
          <w:b w:val="0"/>
          <w:szCs w:val="24"/>
          <w:vertAlign w:val="superscript"/>
          <w:lang w:val="en-US" w:eastAsia="zh-CN"/>
        </w:rPr>
        <w:t>200</w:t>
      </w:r>
      <w:r w:rsidR="00CC6BF1" w:rsidRPr="003769FB">
        <w:rPr>
          <w:rFonts w:ascii="Book Antiqua" w:hAnsi="Book Antiqua"/>
          <w:b w:val="0"/>
          <w:szCs w:val="24"/>
          <w:vertAlign w:val="superscript"/>
          <w:lang w:val="en-US"/>
        </w:rPr>
        <w:t>]</w:t>
      </w:r>
      <w:bookmarkEnd w:id="410"/>
      <w:r w:rsidRPr="003769FB">
        <w:rPr>
          <w:rFonts w:ascii="Book Antiqua" w:hAnsi="Book Antiqua"/>
          <w:b w:val="0"/>
          <w:szCs w:val="24"/>
          <w:lang w:val="en-US"/>
        </w:rPr>
        <w:fldChar w:fldCharType="end"/>
      </w:r>
      <w:r w:rsidRPr="003769FB">
        <w:rPr>
          <w:rFonts w:ascii="Book Antiqua" w:hAnsi="Book Antiqua"/>
          <w:b w:val="0"/>
          <w:szCs w:val="24"/>
          <w:lang w:val="en-US"/>
        </w:rPr>
        <w:t xml:space="preserve">, possibly because of their higher HDL </w:t>
      </w:r>
      <w:r w:rsidR="00FB598F" w:rsidRPr="003769FB">
        <w:rPr>
          <w:rFonts w:ascii="Book Antiqua" w:hAnsi="Book Antiqua"/>
          <w:b w:val="0"/>
          <w:szCs w:val="24"/>
          <w:lang w:val="en-US"/>
        </w:rPr>
        <w:t xml:space="preserve">TOH </w:t>
      </w:r>
      <w:r w:rsidRPr="003769FB">
        <w:rPr>
          <w:rFonts w:ascii="Book Antiqua" w:hAnsi="Book Antiqua"/>
          <w:b w:val="0"/>
          <w:szCs w:val="24"/>
          <w:lang w:val="en-US"/>
        </w:rPr>
        <w:t>levels</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9e5e3c16-23f9-4d60-9b19-9991b2f299fc PFBsYWNlaG9sZGVyPg0KICA8QWRkSW5WZXJzaW9uPjQuNC4wLjI4PC9BZGRJblZlcnNpb24+DQogIDxJZD45ZTVlM2MxNi0yM2Y5LTRkNjAtOWIxOS05OTkxYjJmMjk5ZmM8L0lkPg0KICA8RW50cmllcz4NCiAgICA8RW50cnk+DQogICAgICA8SWQ+ODA5ZjQ2NTUtN2IyNy00M2M2LWFhM2ItNzg0YzM5ZWQ5ZTlhPC9JZD4NCiAgICAgIDxSZWZlcmVuY2VJZD5jZTc1ZWQ3OC01NjcyLTRmYTUtYTkzZS02YjQzODdiNzRmYW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5OF08L1RleHQ+DQogICAgPC9UZXh0VW5pdD4NCiAgPC9UZXh0VW5pdHM+DQo8L1BsYWNlaG9sZGVyPg==</w:instrText>
      </w:r>
      <w:r w:rsidRPr="003769FB">
        <w:rPr>
          <w:rFonts w:ascii="Book Antiqua" w:hAnsi="Book Antiqua"/>
          <w:b w:val="0"/>
          <w:szCs w:val="24"/>
          <w:lang w:val="en-US"/>
        </w:rPr>
        <w:fldChar w:fldCharType="separate"/>
      </w:r>
      <w:bookmarkStart w:id="411" w:name="_CTVP0019e5e3c1623f94d609b199991b2f299fc"/>
      <w:r w:rsidR="00CC6BF1" w:rsidRPr="003769FB">
        <w:rPr>
          <w:rFonts w:ascii="Book Antiqua" w:hAnsi="Book Antiqua"/>
          <w:b w:val="0"/>
          <w:szCs w:val="24"/>
          <w:vertAlign w:val="superscript"/>
          <w:lang w:val="en-US"/>
        </w:rPr>
        <w:t>[</w:t>
      </w:r>
      <w:r w:rsidR="000E37C7" w:rsidRPr="003769FB">
        <w:rPr>
          <w:rFonts w:ascii="Book Antiqua" w:hAnsi="Book Antiqua" w:hint="eastAsia"/>
          <w:b w:val="0"/>
          <w:szCs w:val="24"/>
          <w:vertAlign w:val="superscript"/>
          <w:lang w:val="en-US" w:eastAsia="zh-CN"/>
        </w:rPr>
        <w:t>197</w:t>
      </w:r>
      <w:r w:rsidR="00CC6BF1" w:rsidRPr="003769FB">
        <w:rPr>
          <w:rFonts w:ascii="Book Antiqua" w:hAnsi="Book Antiqua"/>
          <w:b w:val="0"/>
          <w:szCs w:val="24"/>
          <w:vertAlign w:val="superscript"/>
          <w:lang w:val="en-US"/>
        </w:rPr>
        <w:t>]</w:t>
      </w:r>
      <w:bookmarkEnd w:id="411"/>
      <w:r w:rsidRPr="003769FB">
        <w:rPr>
          <w:rFonts w:ascii="Book Antiqua" w:hAnsi="Book Antiqua"/>
          <w:b w:val="0"/>
          <w:szCs w:val="24"/>
          <w:lang w:val="en-US"/>
        </w:rPr>
        <w:fldChar w:fldCharType="end"/>
      </w:r>
      <w:r w:rsidRPr="003769FB">
        <w:rPr>
          <w:rFonts w:ascii="Book Antiqua" w:hAnsi="Book Antiqua"/>
          <w:b w:val="0"/>
          <w:szCs w:val="24"/>
          <w:lang w:val="en-US"/>
        </w:rPr>
        <w:t>. In contrast to γ-TOH, no differences in plasma disappearance rate have been found for α-TOH. But, serum concentration</w:t>
      </w:r>
      <w:r w:rsidR="00F920A9" w:rsidRPr="003769FB">
        <w:rPr>
          <w:rFonts w:ascii="Book Antiqua" w:hAnsi="Book Antiqua"/>
          <w:b w:val="0"/>
          <w:szCs w:val="24"/>
          <w:lang w:val="en-US"/>
        </w:rPr>
        <w:t>s</w:t>
      </w:r>
      <w:r w:rsidRPr="003769FB">
        <w:rPr>
          <w:rFonts w:ascii="Book Antiqua" w:hAnsi="Book Antiqua"/>
          <w:b w:val="0"/>
          <w:szCs w:val="24"/>
          <w:lang w:val="en-US"/>
        </w:rPr>
        <w:t xml:space="preserve"> of α-TOH </w:t>
      </w:r>
      <w:r w:rsidR="00F920A9" w:rsidRPr="003769FB">
        <w:rPr>
          <w:rFonts w:ascii="Book Antiqua" w:hAnsi="Book Antiqua"/>
          <w:b w:val="0"/>
          <w:szCs w:val="24"/>
          <w:lang w:val="en-US"/>
        </w:rPr>
        <w:t>are</w:t>
      </w:r>
      <w:r w:rsidRPr="003769FB">
        <w:rPr>
          <w:rFonts w:ascii="Book Antiqua" w:hAnsi="Book Antiqua"/>
          <w:b w:val="0"/>
          <w:szCs w:val="24"/>
          <w:lang w:val="en-US"/>
        </w:rPr>
        <w:t xml:space="preserve"> higher in females compared to men</w:t>
      </w:r>
      <w:r w:rsidRPr="003769FB">
        <w:rPr>
          <w:rFonts w:ascii="Book Antiqua" w:hAnsi="Book Antiqua"/>
          <w:b w:val="0"/>
          <w:szCs w:val="24"/>
          <w:lang w:val="en-US"/>
        </w:rPr>
        <w:fldChar w:fldCharType="begin"/>
      </w:r>
      <w:r w:rsidRPr="003769FB">
        <w:rPr>
          <w:rFonts w:ascii="Book Antiqua" w:hAnsi="Book Antiqua"/>
          <w:b w:val="0"/>
          <w:szCs w:val="24"/>
          <w:lang w:val="en-US"/>
        </w:rPr>
        <w:instrText>ADDIN CITAVI.PLACEHOLDER 9f0caa4a-f83e-4e62-914e-76fcd73bbba9 PFBsYWNlaG9sZGVyPg0KICA8QWRkSW5WZXJzaW9uPjQuNC4wLjI4PC9BZGRJblZlcnNpb24+DQogIDxJZD45ZjBjYWE0YS1mODNlLTRlNjItOTE0ZS03NmZjZDczYmJiYTk8L0lkPg0KICA8RW50cmllcz4NCiAgICA8RW50cnk+DQogICAgICA8SWQ+MTRlZmU5ZTYtYjYyNy00NzQ1LWI3MDctZDlmNzljNDE0ZjE4PC9JZD4NCiAgICAgIDxSZWZlcmVuY2VJZD43MmRkZmNjYS01NDdmLTQ2ZmMtYjQxMi1lMDgyNzFmOTUxN2E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zMsMzldPC9UZXh0Pg0KICAgIDwvVGV4dFVuaXQ+DQogIDwvVGV4dFVuaXRzPg0KPC9QbGFjZWhvbGRlcj4=</w:instrText>
      </w:r>
      <w:r w:rsidRPr="003769FB">
        <w:rPr>
          <w:rFonts w:ascii="Book Antiqua" w:hAnsi="Book Antiqua"/>
          <w:b w:val="0"/>
          <w:szCs w:val="24"/>
          <w:lang w:val="en-US"/>
        </w:rPr>
        <w:fldChar w:fldCharType="separate"/>
      </w:r>
      <w:bookmarkStart w:id="412" w:name="_CTVP0019f0caa4af83e4e62914e76fcd73bbba9"/>
      <w:r w:rsidR="00A23467" w:rsidRPr="003769FB">
        <w:rPr>
          <w:rFonts w:ascii="Book Antiqua" w:hAnsi="Book Antiqua"/>
          <w:b w:val="0"/>
          <w:szCs w:val="24"/>
          <w:vertAlign w:val="superscript"/>
          <w:lang w:val="en-US"/>
        </w:rPr>
        <w:t>[33,39]</w:t>
      </w:r>
      <w:bookmarkEnd w:id="412"/>
      <w:r w:rsidRPr="003769FB">
        <w:rPr>
          <w:rFonts w:ascii="Book Antiqua" w:hAnsi="Book Antiqua"/>
          <w:b w:val="0"/>
          <w:szCs w:val="24"/>
          <w:lang w:val="en-US"/>
        </w:rPr>
        <w:fldChar w:fldCharType="end"/>
      </w:r>
      <w:r w:rsidRPr="003769FB">
        <w:rPr>
          <w:rFonts w:ascii="Book Antiqua" w:hAnsi="Book Antiqua"/>
          <w:b w:val="0"/>
          <w:szCs w:val="24"/>
          <w:lang w:val="en-US"/>
        </w:rPr>
        <w:t xml:space="preserve">. </w:t>
      </w:r>
    </w:p>
    <w:p w14:paraId="39CD974E" w14:textId="6BC49631" w:rsidR="002D15CE" w:rsidRPr="003769FB" w:rsidRDefault="002D15CE" w:rsidP="004D49D8">
      <w:pPr>
        <w:widowControl w:val="0"/>
        <w:spacing w:after="0"/>
        <w:ind w:firstLineChars="150" w:firstLine="360"/>
        <w:rPr>
          <w:rFonts w:ascii="Book Antiqua" w:hAnsi="Book Antiqua"/>
          <w:szCs w:val="24"/>
          <w:lang w:val="en-US"/>
        </w:rPr>
      </w:pPr>
      <w:r w:rsidRPr="003769FB">
        <w:rPr>
          <w:rFonts w:ascii="Book Antiqua" w:hAnsi="Book Antiqua"/>
          <w:szCs w:val="24"/>
          <w:lang w:val="en-US"/>
        </w:rPr>
        <w:t>As postulated by Miwa</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Pr="003769FB">
        <w:rPr>
          <w:rFonts w:ascii="Book Antiqua" w:hAnsi="Book Antiqua"/>
          <w:szCs w:val="24"/>
          <w:lang w:val="en-US"/>
        </w:rPr>
        <w:instrText>ADDIN CITAVI.PLACEHOLDER fff0d0d2-75b1-405f-9d1d-265ba54d0391 PFBsYWNlaG9sZGVyPg0KICA8QWRkSW5WZXJzaW9uPjQuNC4wLjI4PC9BZGRJblZlcnNpb24+DQogIDxJZD5mZmYwZDBkMi03NWIxLTQwNWYtOWQxZC0yNjViYTU0ZDAzOTE8L0lkPg0KICA8RW50cmllcz4NCiAgICA8RW50cnk+DQogICAgICA8SWQ+NTMyODZlOTktNjc3MC00YWQzLTg2MjItM2EzZWQxODYzY2IyPC9JZD4NCiAgICAgIDxSZWZlcmVuY2VJZD4xOTUzN2M1Yy1kY2YwLTRiNWQtYWJmNy04YmU4NDU1Y2VmNjQ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zldPC9UZXh0Pg0KICAgIDwvVGV4dFVuaXQ+DQogIDwvVGV4dFVuaXRzPg0KPC9QbGFjZWhvbGRlcj4=</w:instrText>
      </w:r>
      <w:r w:rsidRPr="003769FB">
        <w:rPr>
          <w:rFonts w:ascii="Book Antiqua" w:hAnsi="Book Antiqua"/>
          <w:szCs w:val="24"/>
          <w:lang w:val="en-US"/>
        </w:rPr>
        <w:fldChar w:fldCharType="separate"/>
      </w:r>
      <w:bookmarkStart w:id="413" w:name="_CTVP001fff0d0d275b1405f9d1d265ba54d0391"/>
      <w:r w:rsidR="00A23467" w:rsidRPr="003769FB">
        <w:rPr>
          <w:rFonts w:ascii="Book Antiqua" w:hAnsi="Book Antiqua"/>
          <w:szCs w:val="24"/>
          <w:vertAlign w:val="superscript"/>
          <w:lang w:val="en-US"/>
        </w:rPr>
        <w:t>[39]</w:t>
      </w:r>
      <w:bookmarkEnd w:id="413"/>
      <w:r w:rsidRPr="003769FB">
        <w:rPr>
          <w:rFonts w:ascii="Book Antiqua" w:hAnsi="Book Antiqua"/>
          <w:szCs w:val="24"/>
          <w:lang w:val="en-US"/>
        </w:rPr>
        <w:fldChar w:fldCharType="end"/>
      </w:r>
      <w:r w:rsidRPr="003769FB">
        <w:rPr>
          <w:rFonts w:ascii="Book Antiqua" w:hAnsi="Book Antiqua"/>
          <w:szCs w:val="24"/>
          <w:lang w:val="en-US"/>
        </w:rPr>
        <w:t>, the observed gender-specific differences in α-TOH/lipids ratio in serum may be due to effects of the female hormone estrogen. Unfortunately, studies measuring serum vitamin E concentrations in humans</w:t>
      </w:r>
      <w:r w:rsidR="00F16920" w:rsidRPr="003769FB">
        <w:rPr>
          <w:rFonts w:ascii="Book Antiqua" w:hAnsi="Book Antiqua"/>
          <w:szCs w:val="24"/>
          <w:lang w:val="en-US"/>
        </w:rPr>
        <w:t xml:space="preserve"> have </w:t>
      </w:r>
      <w:r w:rsidRPr="003769FB">
        <w:rPr>
          <w:rFonts w:ascii="Book Antiqua" w:hAnsi="Book Antiqua"/>
          <w:szCs w:val="24"/>
          <w:lang w:val="en-US"/>
        </w:rPr>
        <w:t>revealed contradictory results. In the SU.VI.MA</w:t>
      </w:r>
      <w:r w:rsidR="002F792C" w:rsidRPr="003769FB">
        <w:rPr>
          <w:rFonts w:ascii="Book Antiqua" w:hAnsi="Book Antiqua"/>
          <w:szCs w:val="24"/>
          <w:lang w:val="en-US"/>
        </w:rPr>
        <w:t>X</w:t>
      </w:r>
      <w:r w:rsidRPr="003769FB">
        <w:rPr>
          <w:rFonts w:ascii="Book Antiqua" w:hAnsi="Book Antiqua"/>
          <w:szCs w:val="24"/>
          <w:lang w:val="en-US"/>
        </w:rPr>
        <w:t xml:space="preserve"> cohort of middle-aged French participants, lower serum vitamin E concentrations in women than in men were found</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b7677fbd-49ea-490d-a1eb-4e7b7c967385 PFBsYWNlaG9sZGVyPg0KICA8QWRkSW5WZXJzaW9uPjQuNC4wLjI4PC9BZGRJblZlcnNpb24+DQogIDxJZD5iNzY3N2ZiZC00OWVhLTQ5MGQtYTFlYi00ZTdiN2M5NjczODU8L0lkPg0KICA8RW50cmllcz4NCiAgICA8RW50cnk+DQogICAgICA8SWQ+MTQyNjJhNDgtZjg0MS00YTgyLWFlNWQtNmZiOWE2ZTU5NGEyPC9JZD4NCiAgICAgIDxSZWZlcmVuY2VJZD5jZjgxZDcxYi04ZDIzLTRlM2EtOGNiZi1kZTk0ODk5MGFjZGM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MjddPC9UZXh0Pg0KICAgIDwvVGV4dFVuaXQ+DQogIDwvVGV4dFVuaXRzPg0KPC9QbGFjZWhvbGRlcj4=</w:instrText>
      </w:r>
      <w:r w:rsidRPr="003769FB">
        <w:rPr>
          <w:rFonts w:ascii="Book Antiqua" w:hAnsi="Book Antiqua"/>
          <w:szCs w:val="24"/>
          <w:lang w:val="en-US"/>
        </w:rPr>
        <w:fldChar w:fldCharType="separate"/>
      </w:r>
      <w:bookmarkStart w:id="414" w:name="_CTVP001b7677fbd49ea490da1eb4e7b7c967385"/>
      <w:r w:rsidR="00A23467" w:rsidRPr="003769FB">
        <w:rPr>
          <w:rFonts w:ascii="Book Antiqua" w:hAnsi="Book Antiqua"/>
          <w:szCs w:val="24"/>
          <w:vertAlign w:val="superscript"/>
          <w:lang w:val="en-US"/>
        </w:rPr>
        <w:t>[27]</w:t>
      </w:r>
      <w:bookmarkEnd w:id="414"/>
      <w:r w:rsidRPr="003769FB">
        <w:rPr>
          <w:rFonts w:ascii="Book Antiqua" w:hAnsi="Book Antiqua"/>
          <w:szCs w:val="24"/>
          <w:lang w:val="en-US"/>
        </w:rPr>
        <w:fldChar w:fldCharType="end"/>
      </w:r>
      <w:r w:rsidRPr="003769FB">
        <w:rPr>
          <w:rFonts w:ascii="Book Antiqua" w:hAnsi="Book Antiqua"/>
          <w:szCs w:val="24"/>
          <w:lang w:val="en-US"/>
        </w:rPr>
        <w:t xml:space="preserve">. But, when </w:t>
      </w:r>
      <w:r w:rsidR="00F920A9" w:rsidRPr="003769FB">
        <w:rPr>
          <w:rFonts w:ascii="Book Antiqua" w:hAnsi="Book Antiqua"/>
          <w:szCs w:val="24"/>
          <w:lang w:val="en-US"/>
        </w:rPr>
        <w:t xml:space="preserve">serum </w:t>
      </w:r>
      <w:r w:rsidRPr="003769FB">
        <w:rPr>
          <w:rFonts w:ascii="Book Antiqua" w:hAnsi="Book Antiqua"/>
          <w:szCs w:val="24"/>
          <w:lang w:val="en-US"/>
        </w:rPr>
        <w:t xml:space="preserve">vitamin E levels were </w:t>
      </w:r>
      <w:r w:rsidR="00760862" w:rsidRPr="003769FB">
        <w:rPr>
          <w:rFonts w:ascii="Book Antiqua" w:hAnsi="Book Antiqua"/>
          <w:szCs w:val="24"/>
          <w:lang w:val="en-US"/>
        </w:rPr>
        <w:t xml:space="preserve">compared </w:t>
      </w:r>
      <w:r w:rsidRPr="003769FB">
        <w:rPr>
          <w:rFonts w:ascii="Book Antiqua" w:hAnsi="Book Antiqua"/>
          <w:szCs w:val="24"/>
          <w:lang w:val="en-US"/>
        </w:rPr>
        <w:t xml:space="preserve">to energy intake or serum cholesterol concentrations, which are both lower in women than in men, </w:t>
      </w:r>
      <w:r w:rsidRPr="003769FB">
        <w:rPr>
          <w:rFonts w:ascii="Book Antiqua" w:hAnsi="Book Antiqua"/>
          <w:szCs w:val="24"/>
          <w:lang w:val="en-US"/>
        </w:rPr>
        <w:lastRenderedPageBreak/>
        <w:t xml:space="preserve">vitamin E density </w:t>
      </w:r>
      <w:r w:rsidR="00E77EFB" w:rsidRPr="003769FB">
        <w:rPr>
          <w:rFonts w:ascii="Book Antiqua" w:hAnsi="Book Antiqua"/>
          <w:szCs w:val="24"/>
          <w:lang w:val="en-US"/>
        </w:rPr>
        <w:t xml:space="preserve">per kcal intake </w:t>
      </w:r>
      <w:r w:rsidRPr="003769FB">
        <w:rPr>
          <w:rFonts w:ascii="Book Antiqua" w:hAnsi="Book Antiqua"/>
          <w:szCs w:val="24"/>
          <w:lang w:val="en-US"/>
        </w:rPr>
        <w:t>was higher in women</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ea0171de-b5c5-4336-87d8-1753aeae65ef PFBsYWNlaG9sZGVyPg0KICA8QWRkSW5WZXJzaW9uPjQuNC4wLjI4PC9BZGRJblZlcnNpb24+DQogIDxJZD5lYTAxNzFkZS1iNWM1LTQzMzYtODdkOC0xNzUzYWVhZTY1ZWY8L0lkPg0KICA8RW50cmllcz4NCiAgICA8RW50cnk+DQogICAgICA8SWQ+M2ExMjFlOTYtNTFjYS00ODlkLTllMzktNzQ5NTU0ZGQ1Yjk3PC9JZD4NCiAgICAgIDxSZWZlcmVuY2VJZD5jZjgxZDcxYi04ZDIzLTRlM2EtOGNiZi1kZTk0ODk5MGFjZGM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MjddPC9UZXh0Pg0KICAgIDwvVGV4dFVuaXQ+DQogIDwvVGV4dFVuaXRzPg0KPC9QbGFjZWhvbGRlcj4=</w:instrText>
      </w:r>
      <w:r w:rsidRPr="003769FB">
        <w:rPr>
          <w:rFonts w:ascii="Book Antiqua" w:hAnsi="Book Antiqua"/>
          <w:szCs w:val="24"/>
          <w:lang w:val="en-US"/>
        </w:rPr>
        <w:fldChar w:fldCharType="separate"/>
      </w:r>
      <w:bookmarkStart w:id="415" w:name="_CTVP001ea0171deb5c5433687d81753aeae65ef"/>
      <w:r w:rsidR="00A23467" w:rsidRPr="003769FB">
        <w:rPr>
          <w:rFonts w:ascii="Book Antiqua" w:hAnsi="Book Antiqua"/>
          <w:szCs w:val="24"/>
          <w:vertAlign w:val="superscript"/>
          <w:lang w:val="en-US"/>
        </w:rPr>
        <w:t>[27]</w:t>
      </w:r>
      <w:bookmarkEnd w:id="415"/>
      <w:r w:rsidRPr="003769FB">
        <w:rPr>
          <w:rFonts w:ascii="Book Antiqua" w:hAnsi="Book Antiqua"/>
          <w:szCs w:val="24"/>
          <w:lang w:val="en-US"/>
        </w:rPr>
        <w:fldChar w:fldCharType="end"/>
      </w:r>
      <w:r w:rsidRPr="003769FB">
        <w:rPr>
          <w:rFonts w:ascii="Book Antiqua" w:hAnsi="Book Antiqua"/>
          <w:szCs w:val="24"/>
          <w:lang w:val="en-US"/>
        </w:rPr>
        <w:t xml:space="preserve">. Reasons for the gender-specific differences in vitamin E serum levels in humans are </w:t>
      </w:r>
      <w:r w:rsidR="00F16920" w:rsidRPr="003769FB">
        <w:rPr>
          <w:rFonts w:ascii="Book Antiqua" w:hAnsi="Book Antiqua"/>
          <w:szCs w:val="24"/>
          <w:lang w:val="en-US"/>
        </w:rPr>
        <w:t>most likely</w:t>
      </w:r>
      <w:r w:rsidR="00F920A9" w:rsidRPr="003769FB">
        <w:rPr>
          <w:rFonts w:ascii="Book Antiqua" w:hAnsi="Book Antiqua"/>
          <w:szCs w:val="24"/>
          <w:lang w:val="en-US"/>
        </w:rPr>
        <w:t xml:space="preserve"> </w:t>
      </w:r>
      <w:r w:rsidRPr="003769FB">
        <w:rPr>
          <w:rFonts w:ascii="Book Antiqua" w:hAnsi="Book Antiqua"/>
          <w:szCs w:val="24"/>
          <w:lang w:val="en-US"/>
        </w:rPr>
        <w:t>(</w:t>
      </w:r>
      <w:r w:rsidR="00A4666B" w:rsidRPr="003769FB">
        <w:rPr>
          <w:rFonts w:ascii="Book Antiqua" w:hAnsi="Book Antiqua" w:hint="eastAsia"/>
          <w:szCs w:val="24"/>
          <w:lang w:val="en-US" w:eastAsia="zh-CN"/>
        </w:rPr>
        <w:t>1</w:t>
      </w:r>
      <w:r w:rsidRPr="003769FB">
        <w:rPr>
          <w:rFonts w:ascii="Book Antiqua" w:hAnsi="Book Antiqua"/>
          <w:szCs w:val="24"/>
          <w:lang w:val="en-US"/>
        </w:rPr>
        <w:t>) the hormonal differences</w:t>
      </w:r>
      <w:r w:rsidR="00A4666B" w:rsidRPr="003769FB">
        <w:rPr>
          <w:rFonts w:ascii="Book Antiqua" w:hAnsi="Book Antiqua" w:hint="eastAsia"/>
          <w:szCs w:val="24"/>
          <w:lang w:val="en-US" w:eastAsia="zh-CN"/>
        </w:rPr>
        <w:t>;</w:t>
      </w:r>
      <w:r w:rsidRPr="003769FB">
        <w:rPr>
          <w:rFonts w:ascii="Book Antiqua" w:hAnsi="Book Antiqua"/>
          <w:szCs w:val="24"/>
          <w:lang w:val="en-US"/>
        </w:rPr>
        <w:t xml:space="preserve"> and (</w:t>
      </w:r>
      <w:r w:rsidR="00A4666B" w:rsidRPr="003769FB">
        <w:rPr>
          <w:rFonts w:ascii="Book Antiqua" w:hAnsi="Book Antiqua" w:hint="eastAsia"/>
          <w:szCs w:val="24"/>
          <w:lang w:val="en-US" w:eastAsia="zh-CN"/>
        </w:rPr>
        <w:t>2</w:t>
      </w:r>
      <w:r w:rsidRPr="003769FB">
        <w:rPr>
          <w:rFonts w:ascii="Book Antiqua" w:hAnsi="Book Antiqua"/>
          <w:szCs w:val="24"/>
          <w:lang w:val="en-US"/>
        </w:rPr>
        <w:t>) gender-dependent differences in the activation of the cytochrome P450 enzymes involved in vitamin E metabolism</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3333bd2f-4bcb-4c76-9429-4c4da8e8d6dc PFBsYWNlaG9sZGVyPg0KICA8QWRkSW5WZXJzaW9uPjQuNC4wLjI4PC9BZGRJblZlcnNpb24+DQogIDxJZD4zMzMzYmQyZi00YmNiLTRjNzYtOTQyOS00YzRkYThlOGQ2ZGM8L0lkPg0KICA8RW50cmllcz4NCiAgICA8RW50cnk+DQogICAgICA8SWQ+YTkwOTQyMTMtNjlhMy00M2E4LWJlZDUtMmFlMTU1YjI2MGJiPC9JZD4NCiAgICAgIDxSZWZlcmVuY2VJZD43NzAxMmQ1Yy0wM2U5LTQxZTgtYWQyYy03MzJiYmE3Y2ViM2I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AyXTwvVGV4dD4NCiAgICA8L1RleHRVbml0Pg0KICA8L1RleHRVbml0cz4NCjwvUGxhY2Vob2xkZXI+</w:instrText>
      </w:r>
      <w:r w:rsidRPr="003769FB">
        <w:rPr>
          <w:rFonts w:ascii="Book Antiqua" w:hAnsi="Book Antiqua"/>
          <w:szCs w:val="24"/>
          <w:lang w:val="en-US"/>
        </w:rPr>
        <w:fldChar w:fldCharType="separate"/>
      </w:r>
      <w:bookmarkStart w:id="416" w:name="_CTVP0013333bd2f4bcb4c7694294c4da8e8d6dc"/>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01</w:t>
      </w:r>
      <w:r w:rsidR="00CC6BF1" w:rsidRPr="003769FB">
        <w:rPr>
          <w:rFonts w:ascii="Book Antiqua" w:hAnsi="Book Antiqua"/>
          <w:szCs w:val="24"/>
          <w:vertAlign w:val="superscript"/>
          <w:lang w:val="en-US"/>
        </w:rPr>
        <w:t>]</w:t>
      </w:r>
      <w:bookmarkEnd w:id="416"/>
      <w:r w:rsidRPr="003769FB">
        <w:rPr>
          <w:rFonts w:ascii="Book Antiqua" w:hAnsi="Book Antiqua"/>
          <w:szCs w:val="24"/>
          <w:lang w:val="en-US"/>
        </w:rPr>
        <w:fldChar w:fldCharType="end"/>
      </w:r>
      <w:r w:rsidRPr="003769FB">
        <w:rPr>
          <w:rFonts w:ascii="Book Antiqua" w:hAnsi="Book Antiqua"/>
          <w:szCs w:val="24"/>
          <w:lang w:val="en-US"/>
        </w:rPr>
        <w:t>. In many species, expression of liver-expressed genes depends on hormones and growth factor profiles, which show sexual dimorphism</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c0f9fc26-77d9-4510-bbd8-15bf5c65c025 PFBsYWNlaG9sZGVyPg0KICA8QWRkSW5WZXJzaW9uPjQuNC4wLjI4PC9BZGRJblZlcnNpb24+DQogIDxJZD5jMGY5ZmMyNi03N2Q5LTQ1MTAtYmJkOC0xNWJmNWM2NWMwMjU8L0lkPg0KICA8RW50cmllcz4NCiAgICA8RW50cnk+DQogICAgICA8SWQ+NjA1OWVmMmYtNWYzYS00ODUxLWI0NzktN2VmY2VjMmY2ODJiPC9JZD4NCiAgICAgIDxSZWZlcmVuY2VJZD5iYTBkNjU5Zi0wYjY5LTRlODItODdjYS1mN2EzNzI0MWJiMTU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Az4oCTMjA3XTwvVGV4dD4NCiAgICA8L1RleHRVbml0Pg0KICA8L1RleHRVbml0cz4NCjwvUGxhY2Vob2xkZXI+</w:instrText>
      </w:r>
      <w:r w:rsidRPr="003769FB">
        <w:rPr>
          <w:rFonts w:ascii="Book Antiqua" w:hAnsi="Book Antiqua"/>
          <w:szCs w:val="24"/>
          <w:lang w:val="en-US"/>
        </w:rPr>
        <w:fldChar w:fldCharType="separate"/>
      </w:r>
      <w:bookmarkStart w:id="417" w:name="_CTVP001c0f9fc2677d94510bbd815bf5c65c025"/>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02</w:t>
      </w:r>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06</w:t>
      </w:r>
      <w:r w:rsidR="00CC6BF1" w:rsidRPr="003769FB">
        <w:rPr>
          <w:rFonts w:ascii="Book Antiqua" w:hAnsi="Book Antiqua"/>
          <w:szCs w:val="24"/>
          <w:vertAlign w:val="superscript"/>
          <w:lang w:val="en-US"/>
        </w:rPr>
        <w:t>]</w:t>
      </w:r>
      <w:bookmarkEnd w:id="417"/>
      <w:r w:rsidRPr="003769FB">
        <w:rPr>
          <w:rFonts w:ascii="Book Antiqua" w:hAnsi="Book Antiqua"/>
          <w:szCs w:val="24"/>
          <w:lang w:val="en-US"/>
        </w:rPr>
        <w:fldChar w:fldCharType="end"/>
      </w:r>
      <w:r w:rsidRPr="003769FB">
        <w:rPr>
          <w:rFonts w:ascii="Book Antiqua" w:hAnsi="Book Antiqua"/>
          <w:szCs w:val="24"/>
          <w:lang w:val="en-US"/>
        </w:rPr>
        <w:t>. For example, the transcription factor Stat5b is a key factor in maintaining the sexual dimorphic response of cytochrome P450 gene expression</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7178bc35-10bb-45ca-a315-5a89a7a9d14f PFBsYWNlaG9sZGVyPg0KICA8QWRkSW5WZXJzaW9uPjQuNC4wLjI4PC9BZGRJblZlcnNpb24+DQogIDxJZD43MTc4YmMzNS0xMGJiLTQ1Y2EtYTMxNS01YTg5YTdhOWQxNGY8L0lkPg0KICA8RW50cmllcz4NCiAgICA8RW50cnk+DQogICAgICA8SWQ+N2U4ODRlMWUtZjQ0MC00NzcyLThmMzQtODVlNjVkZDc3NGM5PC9JZD4NCiAgICAgIDxSZWZlcmVuY2VJZD5iYTBkNjU5Zi0wYjY5LTRlODItODdjYS1mN2EzNzI0MWJiMTU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wMywyMDhdPC9UZXh0Pg0KICAgIDwvVGV4dFVuaXQ+DQogIDwvVGV4dFVuaXRzPg0KPC9QbGFjZWhvbGRlcj4=</w:instrText>
      </w:r>
      <w:r w:rsidRPr="003769FB">
        <w:rPr>
          <w:rFonts w:ascii="Book Antiqua" w:hAnsi="Book Antiqua"/>
          <w:szCs w:val="24"/>
          <w:lang w:val="en-US"/>
        </w:rPr>
        <w:fldChar w:fldCharType="separate"/>
      </w:r>
      <w:bookmarkStart w:id="418" w:name="_CTVP0017178bc3510bb45caa3155a89a7a9d14f"/>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02</w:t>
      </w:r>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07</w:t>
      </w:r>
      <w:r w:rsidR="00CC6BF1" w:rsidRPr="003769FB">
        <w:rPr>
          <w:rFonts w:ascii="Book Antiqua" w:hAnsi="Book Antiqua"/>
          <w:szCs w:val="24"/>
          <w:vertAlign w:val="superscript"/>
          <w:lang w:val="en-US"/>
        </w:rPr>
        <w:t>]</w:t>
      </w:r>
      <w:bookmarkEnd w:id="418"/>
      <w:r w:rsidRPr="003769FB">
        <w:rPr>
          <w:rFonts w:ascii="Book Antiqua" w:hAnsi="Book Antiqua"/>
          <w:szCs w:val="24"/>
          <w:lang w:val="en-US"/>
        </w:rPr>
        <w:fldChar w:fldCharType="end"/>
      </w:r>
      <w:r w:rsidRPr="003769FB">
        <w:rPr>
          <w:rFonts w:ascii="Book Antiqua" w:hAnsi="Book Antiqua"/>
          <w:szCs w:val="24"/>
          <w:lang w:val="en-US"/>
        </w:rPr>
        <w:t xml:space="preserve">. As a consequence, protein levels of cytochrome P450 enzymes, </w:t>
      </w:r>
      <w:r w:rsidR="00E77EFB" w:rsidRPr="003769FB">
        <w:rPr>
          <w:rFonts w:ascii="Book Antiqua" w:hAnsi="Book Antiqua"/>
          <w:szCs w:val="24"/>
          <w:lang w:val="en-US"/>
        </w:rPr>
        <w:t xml:space="preserve">such </w:t>
      </w:r>
      <w:r w:rsidRPr="003769FB">
        <w:rPr>
          <w:rFonts w:ascii="Book Antiqua" w:hAnsi="Book Antiqua"/>
          <w:szCs w:val="24"/>
          <w:lang w:val="en-US"/>
        </w:rPr>
        <w:t>as Cyp4f1, Cyp4f4, Cyp4f5 and Cyp4f6, are usually higher in liver, kidneys, lungs and brain of female rats compared to male rat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44022008-278b-4330-9524-0235dfca969f PFBsYWNlaG9sZGVyPg0KICA8QWRkSW5WZXJzaW9uPjQuNC4wLjI4PC9BZGRJblZlcnNpb24+DQogIDxJZD40NDAyMjAwOC0yNzhiLTQzMzAtOTUyNC0wMjM1ZGZjYTk2OWY8L0lkPg0KICA8RW50cmllcz4NCiAgICA8RW50cnk+DQogICAgICA8SWQ+YzhkMzljM2YtMWQ1OC00ODY5LTk1NGUtOWMyYmU0YWNjZmYzPC9JZD4NCiAgICAgIDxSZWZlcmVuY2VJZD4xNzgyOTVmZi1iYjBiLTQ4NDMtYTA4OS1jZTgyOWE1N2NiZD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wOV08L1RleHQ+DQogICAgPC9UZXh0VW5pdD4NCiAgPC9UZXh0VW5pdHM+DQo8L1BsYWNlaG9sZGVyPg==</w:instrText>
      </w:r>
      <w:r w:rsidRPr="003769FB">
        <w:rPr>
          <w:rFonts w:ascii="Book Antiqua" w:hAnsi="Book Antiqua"/>
          <w:szCs w:val="24"/>
          <w:lang w:val="en-US"/>
        </w:rPr>
        <w:fldChar w:fldCharType="separate"/>
      </w:r>
      <w:bookmarkStart w:id="419" w:name="_CTVP00144022008278b433095240235dfca969f"/>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08</w:t>
      </w:r>
      <w:r w:rsidR="00CC6BF1" w:rsidRPr="003769FB">
        <w:rPr>
          <w:rFonts w:ascii="Book Antiqua" w:hAnsi="Book Antiqua"/>
          <w:szCs w:val="24"/>
          <w:vertAlign w:val="superscript"/>
          <w:lang w:val="en-US"/>
        </w:rPr>
        <w:t>]</w:t>
      </w:r>
      <w:bookmarkEnd w:id="419"/>
      <w:r w:rsidRPr="003769FB">
        <w:rPr>
          <w:rFonts w:ascii="Book Antiqua" w:hAnsi="Book Antiqua"/>
          <w:szCs w:val="24"/>
          <w:lang w:val="en-US"/>
        </w:rPr>
        <w:fldChar w:fldCharType="end"/>
      </w:r>
      <w:r w:rsidRPr="003769FB">
        <w:rPr>
          <w:rFonts w:ascii="Book Antiqua" w:hAnsi="Book Antiqua"/>
          <w:szCs w:val="24"/>
          <w:lang w:val="en-US"/>
        </w:rPr>
        <w:t>. In the case of the CYP4F family, Kalsotra</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a0253651-0144-4963-a4a4-af9d6e536059 PFBsYWNlaG9sZGVyPg0KICA8QWRkSW5WZXJzaW9uPjQuNC4wLjI4PC9BZGRJblZlcnNpb24+DQogIDxJZD5hMDI1MzY1MS0wMTQ0LTQ5NjMtYTRhNC1hZjlkNmU1MzYwNTk8L0lkPg0KICA8RW50cmllcz4NCiAgICA8RW50cnk+DQogICAgICA8SWQ+NGNiMzk4MjctNzk4MC00MjhhLTlmMmUtM2Y4OTI4MDcyZjU1PC9JZD4NCiAgICAgIDxSZWZlcmVuY2VJZD4xNzgyOTVmZi1iYjBiLTQ4NDMtYTA4OS1jZTgyOWE1N2NiZD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wOV08L1RleHQ+DQogICAgPC9UZXh0VW5pdD4NCiAgPC9UZXh0VW5pdHM+DQo8L1BsYWNlaG9sZGVyPg==</w:instrText>
      </w:r>
      <w:r w:rsidRPr="003769FB">
        <w:rPr>
          <w:rFonts w:ascii="Book Antiqua" w:hAnsi="Book Antiqua"/>
          <w:szCs w:val="24"/>
          <w:lang w:val="en-US"/>
        </w:rPr>
        <w:fldChar w:fldCharType="separate"/>
      </w:r>
      <w:bookmarkStart w:id="420" w:name="_CTVP001a025365101444963a4a4af9d6e536059"/>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08</w:t>
      </w:r>
      <w:r w:rsidR="00CC6BF1" w:rsidRPr="003769FB">
        <w:rPr>
          <w:rFonts w:ascii="Book Antiqua" w:hAnsi="Book Antiqua"/>
          <w:szCs w:val="24"/>
          <w:vertAlign w:val="superscript"/>
          <w:lang w:val="en-US"/>
        </w:rPr>
        <w:t>]</w:t>
      </w:r>
      <w:bookmarkEnd w:id="420"/>
      <w:r w:rsidRPr="003769FB">
        <w:rPr>
          <w:rFonts w:ascii="Book Antiqua" w:hAnsi="Book Antiqua"/>
          <w:szCs w:val="24"/>
          <w:lang w:val="en-US"/>
        </w:rPr>
        <w:fldChar w:fldCharType="end"/>
      </w:r>
      <w:r w:rsidRPr="003769FB">
        <w:rPr>
          <w:rFonts w:ascii="Book Antiqua" w:hAnsi="Book Antiqua"/>
          <w:szCs w:val="24"/>
          <w:lang w:val="en-US"/>
        </w:rPr>
        <w:t xml:space="preserve"> suggested the importance of estrogen in regulating</w:t>
      </w:r>
      <w:r w:rsidR="00F16920" w:rsidRPr="003769FB">
        <w:rPr>
          <w:rFonts w:ascii="Book Antiqua" w:hAnsi="Book Antiqua"/>
          <w:szCs w:val="24"/>
          <w:lang w:val="en-US"/>
        </w:rPr>
        <w:t xml:space="preserve"> the</w:t>
      </w:r>
      <w:r w:rsidRPr="003769FB">
        <w:rPr>
          <w:rFonts w:ascii="Book Antiqua" w:hAnsi="Book Antiqua"/>
          <w:szCs w:val="24"/>
          <w:lang w:val="en-US"/>
        </w:rPr>
        <w:t xml:space="preserve"> sex-specific expression</w:t>
      </w:r>
      <w:r w:rsidR="00F16920" w:rsidRPr="003769FB">
        <w:rPr>
          <w:rFonts w:ascii="Book Antiqua" w:hAnsi="Book Antiqua"/>
          <w:szCs w:val="24"/>
          <w:lang w:val="en-US"/>
        </w:rPr>
        <w:t>s</w:t>
      </w:r>
      <w:r w:rsidRPr="003769FB">
        <w:rPr>
          <w:rFonts w:ascii="Book Antiqua" w:hAnsi="Book Antiqua"/>
          <w:szCs w:val="24"/>
          <w:lang w:val="en-US"/>
        </w:rPr>
        <w:t xml:space="preserve"> of Cyp4f1, Cyp4f4 and Cyp</w:t>
      </w:r>
      <w:r w:rsidR="00E77EFB" w:rsidRPr="003769FB">
        <w:rPr>
          <w:rFonts w:ascii="Book Antiqua" w:hAnsi="Book Antiqua"/>
          <w:szCs w:val="24"/>
          <w:lang w:val="en-US"/>
        </w:rPr>
        <w:t xml:space="preserve">4f6 in </w:t>
      </w:r>
      <w:r w:rsidR="00F16920" w:rsidRPr="003769FB">
        <w:rPr>
          <w:rFonts w:ascii="Book Antiqua" w:hAnsi="Book Antiqua"/>
          <w:szCs w:val="24"/>
          <w:lang w:val="en-US"/>
        </w:rPr>
        <w:t xml:space="preserve">the </w:t>
      </w:r>
      <w:r w:rsidR="00E77EFB" w:rsidRPr="003769FB">
        <w:rPr>
          <w:rFonts w:ascii="Book Antiqua" w:hAnsi="Book Antiqua"/>
          <w:szCs w:val="24"/>
          <w:lang w:val="en-US"/>
        </w:rPr>
        <w:t>kidney</w:t>
      </w:r>
      <w:r w:rsidR="00F16920" w:rsidRPr="003769FB">
        <w:rPr>
          <w:rFonts w:ascii="Book Antiqua" w:hAnsi="Book Antiqua"/>
          <w:szCs w:val="24"/>
          <w:lang w:val="en-US"/>
        </w:rPr>
        <w:t>s</w:t>
      </w:r>
      <w:r w:rsidR="00E77EFB" w:rsidRPr="003769FB">
        <w:rPr>
          <w:rFonts w:ascii="Book Antiqua" w:hAnsi="Book Antiqua"/>
          <w:szCs w:val="24"/>
          <w:lang w:val="en-US"/>
        </w:rPr>
        <w:t xml:space="preserve"> and liver of rats</w:t>
      </w:r>
      <w:r w:rsidRPr="003769FB">
        <w:rPr>
          <w:rFonts w:ascii="Book Antiqua" w:hAnsi="Book Antiqua"/>
          <w:szCs w:val="24"/>
          <w:lang w:val="en-US"/>
        </w:rPr>
        <w:t xml:space="preserve">. It is questionable whether the sex-specific differences in hepatic cytochrome P450 expression profiles can be directly transferred to the </w:t>
      </w:r>
      <w:r w:rsidR="00760862" w:rsidRPr="003769FB">
        <w:rPr>
          <w:rFonts w:ascii="Book Antiqua" w:hAnsi="Book Antiqua"/>
          <w:szCs w:val="24"/>
          <w:lang w:val="en-US"/>
        </w:rPr>
        <w:t xml:space="preserve">case of </w:t>
      </w:r>
      <w:r w:rsidRPr="003769FB">
        <w:rPr>
          <w:rFonts w:ascii="Book Antiqua" w:hAnsi="Book Antiqua"/>
          <w:szCs w:val="24"/>
          <w:lang w:val="en-US"/>
        </w:rPr>
        <w:t>humans. Whereas sex differences in drug metabolism have been shown in humans, too, larger interindividual differences in cytochrome P450 activity have been also discussed</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c78ae6b7-2afa-456c-b3b5-0f90147304eb PFBsYWNlaG9sZGVyPg0KICA8QWRkSW5WZXJzaW9uPjQuNC4wLjI4PC9BZGRJblZlcnNpb24+DQogIDxJZD5jNzhhZTZiNy0yYWZhLTQ1NmMtYjNiNS0wZjkwMTQ3MzA0ZWI8L0lkPg0KICA8RW50cmllcz4NCiAgICA8RW50cnk+DQogICAgICA8SWQ+ZDM4ZDcxNmMtZjkzMi00ZmU4LWJkZmItOGFhOGY2NmQwYzRhPC9JZD4NCiAgICAgIDxSZWZlcmVuY2VJZD43NzAxMmQ1Yy0wM2U5LTQxZTgtYWQyYy03MzJiYmE3Y2ViM2I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AyLDIwM108L1RleHQ+DQogICAgPC9UZXh0VW5pdD4NCiAgPC9UZXh0VW5pdHM+DQo8L1BsYWNlaG9sZGVyPg==</w:instrText>
      </w:r>
      <w:r w:rsidRPr="003769FB">
        <w:rPr>
          <w:rFonts w:ascii="Book Antiqua" w:hAnsi="Book Antiqua"/>
          <w:szCs w:val="24"/>
          <w:lang w:val="en-US"/>
        </w:rPr>
        <w:fldChar w:fldCharType="separate"/>
      </w:r>
      <w:bookmarkStart w:id="421" w:name="_CTVP001c78ae6b72afa456cb3b50f90147304eb"/>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01</w:t>
      </w:r>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02</w:t>
      </w:r>
      <w:r w:rsidR="00CC6BF1" w:rsidRPr="003769FB">
        <w:rPr>
          <w:rFonts w:ascii="Book Antiqua" w:hAnsi="Book Antiqua"/>
          <w:szCs w:val="24"/>
          <w:vertAlign w:val="superscript"/>
          <w:lang w:val="en-US"/>
        </w:rPr>
        <w:t>]</w:t>
      </w:r>
      <w:bookmarkEnd w:id="421"/>
      <w:r w:rsidRPr="003769FB">
        <w:rPr>
          <w:rFonts w:ascii="Book Antiqua" w:hAnsi="Book Antiqua"/>
          <w:szCs w:val="24"/>
          <w:lang w:val="en-US"/>
        </w:rPr>
        <w:fldChar w:fldCharType="end"/>
      </w:r>
      <w:r w:rsidRPr="003769FB">
        <w:rPr>
          <w:rFonts w:ascii="Book Antiqua" w:hAnsi="Book Antiqua"/>
          <w:szCs w:val="24"/>
          <w:lang w:val="en-US"/>
        </w:rPr>
        <w:t xml:space="preserve">. </w:t>
      </w:r>
      <w:r w:rsidR="00872874" w:rsidRPr="003769FB">
        <w:rPr>
          <w:rFonts w:ascii="Book Antiqua" w:hAnsi="Book Antiqua"/>
          <w:szCs w:val="24"/>
          <w:lang w:val="en-US"/>
        </w:rPr>
        <w:t>Indeed,</w:t>
      </w:r>
      <w:r w:rsidR="00F16920" w:rsidRPr="003769FB">
        <w:rPr>
          <w:rFonts w:ascii="Book Antiqua" w:hAnsi="Book Antiqua"/>
          <w:szCs w:val="24"/>
          <w:lang w:val="en-US"/>
        </w:rPr>
        <w:t xml:space="preserve"> in general studies have shown that </w:t>
      </w:r>
      <w:r w:rsidRPr="003769FB">
        <w:rPr>
          <w:rFonts w:ascii="Book Antiqua" w:hAnsi="Book Antiqua"/>
          <w:szCs w:val="24"/>
          <w:lang w:val="en-US"/>
        </w:rPr>
        <w:t xml:space="preserve">CYP3A activity </w:t>
      </w:r>
      <w:r w:rsidR="00F16920" w:rsidRPr="003769FB">
        <w:rPr>
          <w:rFonts w:ascii="Book Antiqua" w:hAnsi="Book Antiqua"/>
          <w:szCs w:val="24"/>
          <w:lang w:val="en-US"/>
        </w:rPr>
        <w:t xml:space="preserve">is </w:t>
      </w:r>
      <w:r w:rsidRPr="003769FB">
        <w:rPr>
          <w:rFonts w:ascii="Book Antiqua" w:hAnsi="Book Antiqua"/>
          <w:szCs w:val="24"/>
          <w:lang w:val="en-US"/>
        </w:rPr>
        <w:t>higher in women than in men</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0930dff4-f6ff-4c39-8c4e-0f76fab2433b PFBsYWNlaG9sZGVyPg0KICA8QWRkSW5WZXJzaW9uPjQuNC4wLjI4PC9BZGRJblZlcnNpb24+DQogIDxJZD4wOTMwZGZmNC1mNmZmLTRjMzktOGM0ZS0wZjc2ZmFiMjQzM2I8L0lkPg0KICA8RW50cmllcz4NCiAgICA8RW50cnk+DQogICAgICA8SWQ+ZWZmMWIxZGYtYmFhOS00Y2RlLThmYzktNjBlM2QyNDY4NTZhPC9JZD4NCiAgICAgIDxSZWZlcmVuY2VJZD43NzAxMmQ1Yy0wM2U5LTQxZTgtYWQyYy03MzJiYmE3Y2ViM2I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AyXTwvVGV4dD4NCiAgICA8L1RleHRVbml0Pg0KICA8L1RleHRVbml0cz4NCjwvUGxhY2Vob2xkZXI+</w:instrText>
      </w:r>
      <w:r w:rsidRPr="003769FB">
        <w:rPr>
          <w:rFonts w:ascii="Book Antiqua" w:hAnsi="Book Antiqua"/>
          <w:szCs w:val="24"/>
          <w:lang w:val="en-US"/>
        </w:rPr>
        <w:fldChar w:fldCharType="separate"/>
      </w:r>
      <w:bookmarkStart w:id="422" w:name="_CTVP0010930dff4f6ff4c398c4e0f76fab2433b"/>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01</w:t>
      </w:r>
      <w:r w:rsidR="00CC6BF1" w:rsidRPr="003769FB">
        <w:rPr>
          <w:rFonts w:ascii="Book Antiqua" w:hAnsi="Book Antiqua"/>
          <w:szCs w:val="24"/>
          <w:vertAlign w:val="superscript"/>
          <w:lang w:val="en-US"/>
        </w:rPr>
        <w:t>]</w:t>
      </w:r>
      <w:bookmarkEnd w:id="422"/>
      <w:r w:rsidRPr="003769FB">
        <w:rPr>
          <w:rFonts w:ascii="Book Antiqua" w:hAnsi="Book Antiqua"/>
          <w:szCs w:val="24"/>
          <w:lang w:val="en-US"/>
        </w:rPr>
        <w:fldChar w:fldCharType="end"/>
      </w:r>
      <w:r w:rsidRPr="003769FB">
        <w:rPr>
          <w:rFonts w:ascii="Book Antiqua" w:hAnsi="Book Antiqua"/>
          <w:szCs w:val="24"/>
          <w:lang w:val="en-US"/>
        </w:rPr>
        <w:t>. In line with the observation that estradiol and testosterone regulate the expression of CYP3A isoforms in the liver</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e206ae73-6c9d-461c-a182-22e1d8598ebf PFBsYWNlaG9sZGVyPg0KICA8QWRkSW5WZXJzaW9uPjQuNC4wLjI4PC9BZGRJblZlcnNpb24+DQogIDxJZD5lMjA2YWU3My02YzlkLTQ2MWMtYTE4Mi0yMmUxZDg1OThlYmY8L0lkPg0KICA8RW50cmllcz4NCiAgICA8RW50cnk+DQogICAgICA8SWQ+MzE3MzliM2ItMWRlYS00MDQ3LWI1ZTUtNmU4NTk3OTc0ZmM1PC9JZD4NCiAgICAgIDxSZWZlcmVuY2VJZD5iNDg4YzlmZC1lZGU4LTRjNTUtOGFmMS1kMmQ4ODliYjI4ODc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MF08L1RleHQ+DQogICAgPC9UZXh0VW5pdD4NCiAgPC9UZXh0VW5pdHM+DQo8L1BsYWNlaG9sZGVyPg==</w:instrText>
      </w:r>
      <w:r w:rsidRPr="003769FB">
        <w:rPr>
          <w:rFonts w:ascii="Book Antiqua" w:hAnsi="Book Antiqua"/>
          <w:szCs w:val="24"/>
          <w:lang w:val="en-US"/>
        </w:rPr>
        <w:fldChar w:fldCharType="separate"/>
      </w:r>
      <w:bookmarkStart w:id="423" w:name="_CTVP001e206ae736c9d461ca18222e1d8598ebf"/>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09</w:t>
      </w:r>
      <w:r w:rsidR="00CC6BF1" w:rsidRPr="003769FB">
        <w:rPr>
          <w:rFonts w:ascii="Book Antiqua" w:hAnsi="Book Antiqua"/>
          <w:szCs w:val="24"/>
          <w:vertAlign w:val="superscript"/>
          <w:lang w:val="en-US"/>
        </w:rPr>
        <w:t>]</w:t>
      </w:r>
      <w:bookmarkEnd w:id="423"/>
      <w:r w:rsidRPr="003769FB">
        <w:rPr>
          <w:rFonts w:ascii="Book Antiqua" w:hAnsi="Book Antiqua"/>
          <w:szCs w:val="24"/>
          <w:lang w:val="en-US"/>
        </w:rPr>
        <w:fldChar w:fldCharType="end"/>
      </w:r>
      <w:r w:rsidRPr="003769FB">
        <w:rPr>
          <w:rFonts w:ascii="Book Antiqua" w:hAnsi="Book Antiqua"/>
          <w:szCs w:val="24"/>
          <w:lang w:val="en-US"/>
        </w:rPr>
        <w:t>, Parkinson</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b97b54c7-2f96-4fdc-9aa8-5b7b4ef30ea4 PFBsYWNlaG9sZGVyPg0KICA8QWRkSW5WZXJzaW9uPjQuNC4wLjI4PC9BZGRJblZlcnNpb24+DQogIDxJZD5iOTdiNTRjNy0yZjk2LTRmZGMtOWFhOC01YjdiNGVmMzBlYTQ8L0lkPg0KICA8RW50cmllcz4NCiAgICA8RW50cnk+DQogICAgICA8SWQ+MDEzZTQzYTEtNTI0ZS00YTJmLTk1ZjAtN2IzNTFjOTA2Y2Y0PC9JZD4NCiAgICAgIDxSZWZlcmVuY2VJZD4wNmJiODc0YS1kMmE0LTQ4NzAtYmM1OS0xZDlhYzIwNDVjM2I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MTFdPC9UZXh0Pg0KICAgIDwvVGV4dFVuaXQ+DQogIDwvVGV4dFVuaXRzPg0KPC9QbGFjZWhvbGRlcj4=</w:instrText>
      </w:r>
      <w:r w:rsidRPr="003769FB">
        <w:rPr>
          <w:rFonts w:ascii="Book Antiqua" w:hAnsi="Book Antiqua"/>
          <w:szCs w:val="24"/>
          <w:lang w:val="en-US"/>
        </w:rPr>
        <w:fldChar w:fldCharType="separate"/>
      </w:r>
      <w:bookmarkStart w:id="424" w:name="_CTVP001b97b54c72f964fdc9aa85b7b4ef30ea4"/>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10</w:t>
      </w:r>
      <w:r w:rsidR="00CC6BF1" w:rsidRPr="003769FB">
        <w:rPr>
          <w:rFonts w:ascii="Book Antiqua" w:hAnsi="Book Antiqua"/>
          <w:szCs w:val="24"/>
          <w:vertAlign w:val="superscript"/>
          <w:lang w:val="en-US"/>
        </w:rPr>
        <w:t>]</w:t>
      </w:r>
      <w:bookmarkEnd w:id="424"/>
      <w:r w:rsidRPr="003769FB">
        <w:rPr>
          <w:rFonts w:ascii="Book Antiqua" w:hAnsi="Book Antiqua"/>
          <w:szCs w:val="24"/>
          <w:lang w:val="en-US"/>
        </w:rPr>
        <w:fldChar w:fldCharType="end"/>
      </w:r>
      <w:r w:rsidRPr="003769FB">
        <w:rPr>
          <w:rFonts w:ascii="Book Antiqua" w:hAnsi="Book Antiqua"/>
          <w:szCs w:val="24"/>
          <w:lang w:val="en-US"/>
        </w:rPr>
        <w:t xml:space="preserve"> and Wang</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e1c78ff0-4e3a-4c5e-949d-7c1877e33085 PFBsYWNlaG9sZGVyPg0KICA8QWRkSW5WZXJzaW9uPjQuNC4wLjI4PC9BZGRJblZlcnNpb24+DQogIDxJZD5lMWM3OGZmMC00ZTNhLTRjNWUtOTQ5ZC03YzE4NzdlMzMwODU8L0lkPg0KICA8RW50cmllcz4NCiAgICA8RW50cnk+DQogICAgICA8SWQ+ZjRmOTA0NWItNTcwMS00NTk2LTk1NTktNTcxYjljNzFiNDNiPC9JZD4NCiAgICAgIDxSZWZlcmVuY2VJZD40YjYxMzJmZS1iNjNjLTRmOWQtODc3ZC0yYmQyOTkzZGFhYW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A1XTwvVGV4dD4NCiAgICA8L1RleHRVbml0Pg0KICA8L1RleHRVbml0cz4NCjwvUGxhY2Vob2xkZXI+</w:instrText>
      </w:r>
      <w:r w:rsidRPr="003769FB">
        <w:rPr>
          <w:rFonts w:ascii="Book Antiqua" w:hAnsi="Book Antiqua"/>
          <w:szCs w:val="24"/>
          <w:lang w:val="en-US"/>
        </w:rPr>
        <w:fldChar w:fldCharType="separate"/>
      </w:r>
      <w:bookmarkStart w:id="425" w:name="_CTVP001e1c78ff04e3a4c5e949d7c1877e33085"/>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04</w:t>
      </w:r>
      <w:r w:rsidR="00CC6BF1" w:rsidRPr="003769FB">
        <w:rPr>
          <w:rFonts w:ascii="Book Antiqua" w:hAnsi="Book Antiqua"/>
          <w:szCs w:val="24"/>
          <w:vertAlign w:val="superscript"/>
          <w:lang w:val="en-US"/>
        </w:rPr>
        <w:t>]</w:t>
      </w:r>
      <w:bookmarkEnd w:id="425"/>
      <w:r w:rsidRPr="003769FB">
        <w:rPr>
          <w:rFonts w:ascii="Book Antiqua" w:hAnsi="Book Antiqua"/>
          <w:szCs w:val="24"/>
          <w:lang w:val="en-US"/>
        </w:rPr>
        <w:fldChar w:fldCharType="end"/>
      </w:r>
      <w:r w:rsidRPr="003769FB">
        <w:rPr>
          <w:rFonts w:ascii="Book Antiqua" w:hAnsi="Book Antiqua"/>
          <w:szCs w:val="24"/>
          <w:lang w:val="en-US"/>
        </w:rPr>
        <w:t xml:space="preserve"> demonstrated that women metabolize some CYP3A4 and CYP3A9 substrates faster than men do.</w:t>
      </w:r>
    </w:p>
    <w:p w14:paraId="1F325FDB" w14:textId="148930B7" w:rsidR="002D15CE" w:rsidRPr="003769FB" w:rsidRDefault="002D15CE" w:rsidP="004D49D8">
      <w:pPr>
        <w:widowControl w:val="0"/>
        <w:spacing w:after="0"/>
        <w:ind w:firstLineChars="150" w:firstLine="360"/>
        <w:rPr>
          <w:rFonts w:ascii="Book Antiqua" w:hAnsi="Book Antiqua"/>
          <w:szCs w:val="24"/>
          <w:lang w:val="en-US" w:eastAsia="zh-CN"/>
        </w:rPr>
      </w:pPr>
      <w:r w:rsidRPr="003769FB">
        <w:rPr>
          <w:rFonts w:ascii="Book Antiqua" w:hAnsi="Book Antiqua"/>
          <w:szCs w:val="24"/>
          <w:lang w:val="en-US"/>
        </w:rPr>
        <w:t xml:space="preserve">It is known that vitamin E </w:t>
      </w:r>
      <w:r w:rsidR="00E77EFB" w:rsidRPr="003769FB">
        <w:rPr>
          <w:rFonts w:ascii="Book Antiqua" w:hAnsi="Book Antiqua"/>
          <w:szCs w:val="24"/>
          <w:lang w:val="en-US"/>
        </w:rPr>
        <w:t>levels</w:t>
      </w:r>
      <w:r w:rsidRPr="003769FB">
        <w:rPr>
          <w:rFonts w:ascii="Book Antiqua" w:hAnsi="Book Antiqua"/>
          <w:szCs w:val="24"/>
          <w:lang w:val="en-US"/>
        </w:rPr>
        <w:t xml:space="preserve"> </w:t>
      </w:r>
      <w:r w:rsidR="00A20EC5" w:rsidRPr="003769FB">
        <w:rPr>
          <w:rFonts w:ascii="Book Antiqua" w:hAnsi="Book Antiqua"/>
          <w:szCs w:val="24"/>
          <w:lang w:val="en-US"/>
        </w:rPr>
        <w:t xml:space="preserve">change </w:t>
      </w:r>
      <w:r w:rsidRPr="003769FB">
        <w:rPr>
          <w:rFonts w:ascii="Book Antiqua" w:hAnsi="Book Antiqua"/>
          <w:szCs w:val="24"/>
          <w:lang w:val="en-US"/>
        </w:rPr>
        <w:t>under metabolic challenges</w:t>
      </w:r>
      <w:r w:rsidR="00A20EC5" w:rsidRPr="003769FB">
        <w:rPr>
          <w:rFonts w:ascii="Book Antiqua" w:hAnsi="Book Antiqua"/>
          <w:szCs w:val="24"/>
          <w:lang w:val="en-US"/>
        </w:rPr>
        <w:t>, such as age-associated diseases or oxidative stress</w:t>
      </w:r>
      <w:r w:rsidRPr="003769FB">
        <w:rPr>
          <w:rFonts w:ascii="Book Antiqua" w:hAnsi="Book Antiqua"/>
          <w:szCs w:val="24"/>
          <w:lang w:val="en-US"/>
        </w:rPr>
        <w:t xml:space="preserve"> (see </w:t>
      </w:r>
      <w:r w:rsidR="00876FD0" w:rsidRPr="003769FB">
        <w:rPr>
          <w:rFonts w:ascii="Book Antiqua" w:hAnsi="Book Antiqua"/>
          <w:szCs w:val="24"/>
          <w:lang w:val="en-US"/>
        </w:rPr>
        <w:t>the section “</w:t>
      </w:r>
      <w:r w:rsidRPr="003769FB">
        <w:rPr>
          <w:rFonts w:ascii="Book Antiqua" w:hAnsi="Book Antiqua"/>
          <w:szCs w:val="24"/>
          <w:lang w:val="en-US"/>
        </w:rPr>
        <w:t xml:space="preserve">Life-style and age influence </w:t>
      </w:r>
      <w:r w:rsidR="00FB598F" w:rsidRPr="003769FB">
        <w:rPr>
          <w:rFonts w:ascii="Book Antiqua" w:hAnsi="Book Antiqua"/>
          <w:szCs w:val="24"/>
          <w:lang w:val="en-US"/>
        </w:rPr>
        <w:t xml:space="preserve">the </w:t>
      </w:r>
      <w:r w:rsidRPr="003769FB">
        <w:rPr>
          <w:rFonts w:ascii="Book Antiqua" w:hAnsi="Book Antiqua"/>
          <w:szCs w:val="24"/>
          <w:lang w:val="en-US"/>
        </w:rPr>
        <w:t>bioavailability of vitamin E</w:t>
      </w:r>
      <w:r w:rsidR="00876FD0" w:rsidRPr="003769FB">
        <w:rPr>
          <w:rFonts w:ascii="Book Antiqua" w:hAnsi="Book Antiqua"/>
          <w:szCs w:val="24"/>
          <w:lang w:val="en-US"/>
        </w:rPr>
        <w:t>”</w:t>
      </w:r>
      <w:r w:rsidRPr="003769FB">
        <w:rPr>
          <w:rFonts w:ascii="Book Antiqua" w:hAnsi="Book Antiqua"/>
          <w:szCs w:val="24"/>
          <w:lang w:val="en-US"/>
        </w:rPr>
        <w:t xml:space="preserve"> in </w:t>
      </w:r>
      <w:r w:rsidR="00876FD0" w:rsidRPr="003769FB">
        <w:rPr>
          <w:rFonts w:ascii="Book Antiqua" w:hAnsi="Book Antiqua"/>
          <w:szCs w:val="24"/>
          <w:lang w:val="en-US"/>
        </w:rPr>
        <w:t xml:space="preserve">the </w:t>
      </w:r>
      <w:r w:rsidRPr="003769FB">
        <w:rPr>
          <w:rFonts w:ascii="Book Antiqua" w:hAnsi="Book Antiqua"/>
          <w:szCs w:val="24"/>
          <w:lang w:val="en-US"/>
        </w:rPr>
        <w:t xml:space="preserve">chapter </w:t>
      </w:r>
      <w:r w:rsidR="00876FD0" w:rsidRPr="003769FB">
        <w:rPr>
          <w:rFonts w:ascii="Book Antiqua" w:hAnsi="Book Antiqua"/>
          <w:szCs w:val="24"/>
          <w:lang w:val="en-US"/>
        </w:rPr>
        <w:t xml:space="preserve">on the </w:t>
      </w:r>
      <w:r w:rsidRPr="003769FB">
        <w:rPr>
          <w:rFonts w:ascii="Book Antiqua" w:hAnsi="Book Antiqua"/>
          <w:szCs w:val="24"/>
          <w:lang w:val="en-US"/>
        </w:rPr>
        <w:t>bioavailability</w:t>
      </w:r>
      <w:r w:rsidR="00FB598F" w:rsidRPr="003769FB">
        <w:rPr>
          <w:rFonts w:ascii="Book Antiqua" w:hAnsi="Book Antiqua"/>
          <w:szCs w:val="24"/>
          <w:lang w:val="en-US"/>
        </w:rPr>
        <w:t xml:space="preserve"> </w:t>
      </w:r>
      <w:r w:rsidR="00876FD0" w:rsidRPr="003769FB">
        <w:rPr>
          <w:rFonts w:ascii="Book Antiqua" w:hAnsi="Book Antiqua"/>
          <w:szCs w:val="24"/>
          <w:lang w:val="en-US"/>
        </w:rPr>
        <w:t>of vitamin E</w:t>
      </w:r>
      <w:r w:rsidRPr="003769FB">
        <w:rPr>
          <w:rFonts w:ascii="Book Antiqua" w:hAnsi="Book Antiqua"/>
          <w:szCs w:val="24"/>
          <w:lang w:val="en-US"/>
        </w:rPr>
        <w:t>). Furthermore, sex</w:t>
      </w:r>
      <w:r w:rsidR="00F16920" w:rsidRPr="003769FB">
        <w:rPr>
          <w:rFonts w:ascii="Book Antiqua" w:hAnsi="Book Antiqua"/>
          <w:szCs w:val="24"/>
          <w:lang w:val="en-US"/>
        </w:rPr>
        <w:t>-related</w:t>
      </w:r>
      <w:r w:rsidRPr="003769FB">
        <w:rPr>
          <w:rFonts w:ascii="Book Antiqua" w:hAnsi="Book Antiqua"/>
          <w:szCs w:val="24"/>
          <w:lang w:val="en-US"/>
        </w:rPr>
        <w:t xml:space="preserve"> differences occur under these conditions, as observed by Aryamanesh</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c91779aa-f2fb-49b7-a7a5-f05e1441ca3e PFBsYWNlaG9sZGVyPg0KICA8QWRkSW5WZXJzaW9uPjQuNC4wLjI4PC9BZGRJblZlcnNpb24+DQogIDxJZD5jOTE3NzlhYS1mMmZiLTQ5YjctYTdhNS1mMDVlMTQ0MWNhM2U8L0lkPg0KICA8RW50cmllcz4NCiAgICA8RW50cnk+DQogICAgICA8SWQ+YTAzYzFkMTMtNWY1Yy00OWYxLTkzZTQtNTZiNWQzNWQ4MWJiPC9JZD4NCiAgICAgIDxSZWZlcmVuY2VJZD4xM2UxYzA5ZS0wMzJlLTQ0MTItOTZiZS1kMDQ3NDAxZmY0YjI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Ml08L1RleHQ+DQogICAgPC9UZXh0VW5pdD4NCiAgPC9UZXh0VW5pdHM+DQo8L1BsYWNlaG9sZGVyPg==</w:instrText>
      </w:r>
      <w:r w:rsidRPr="003769FB">
        <w:rPr>
          <w:rFonts w:ascii="Book Antiqua" w:hAnsi="Book Antiqua"/>
          <w:szCs w:val="24"/>
          <w:lang w:val="en-US"/>
        </w:rPr>
        <w:fldChar w:fldCharType="separate"/>
      </w:r>
      <w:bookmarkStart w:id="426" w:name="_CTVP001c91779aaf2fb49b7a7a5f05e1441ca3e"/>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11</w:t>
      </w:r>
      <w:r w:rsidR="00CC6BF1" w:rsidRPr="003769FB">
        <w:rPr>
          <w:rFonts w:ascii="Book Antiqua" w:hAnsi="Book Antiqua"/>
          <w:szCs w:val="24"/>
          <w:vertAlign w:val="superscript"/>
          <w:lang w:val="en-US"/>
        </w:rPr>
        <w:t>]</w:t>
      </w:r>
      <w:bookmarkEnd w:id="426"/>
      <w:r w:rsidRPr="003769FB">
        <w:rPr>
          <w:rFonts w:ascii="Book Antiqua" w:hAnsi="Book Antiqua"/>
          <w:szCs w:val="24"/>
          <w:lang w:val="en-US"/>
        </w:rPr>
        <w:fldChar w:fldCharType="end"/>
      </w:r>
      <w:r w:rsidRPr="003769FB">
        <w:rPr>
          <w:rFonts w:ascii="Book Antiqua" w:hAnsi="Book Antiqua"/>
          <w:szCs w:val="24"/>
          <w:lang w:val="en-US"/>
        </w:rPr>
        <w:t xml:space="preserve">. This group described increased serum levels </w:t>
      </w:r>
      <w:r w:rsidR="00876FD0" w:rsidRPr="003769FB">
        <w:rPr>
          <w:rFonts w:ascii="Book Antiqua" w:hAnsi="Book Antiqua"/>
          <w:szCs w:val="24"/>
          <w:lang w:val="en-US"/>
        </w:rPr>
        <w:t xml:space="preserve">of α-TOH </w:t>
      </w:r>
      <w:r w:rsidRPr="003769FB">
        <w:rPr>
          <w:rFonts w:ascii="Book Antiqua" w:hAnsi="Book Antiqua"/>
          <w:szCs w:val="24"/>
          <w:lang w:val="en-US"/>
        </w:rPr>
        <w:t>in women compared to me</w:t>
      </w:r>
      <w:r w:rsidR="00475C3B" w:rsidRPr="003769FB">
        <w:rPr>
          <w:rFonts w:ascii="Book Antiqua" w:hAnsi="Book Antiqua"/>
          <w:szCs w:val="24"/>
          <w:lang w:val="en-US"/>
        </w:rPr>
        <w:t>n</w:t>
      </w:r>
      <w:r w:rsidRPr="003769FB">
        <w:rPr>
          <w:rFonts w:ascii="Book Antiqua" w:hAnsi="Book Antiqua"/>
          <w:szCs w:val="24"/>
          <w:lang w:val="en-US"/>
        </w:rPr>
        <w:t xml:space="preserve"> under ischemic preconditioning. Cavalca and college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397bef9f-edf2-4c84-bcf6-4227058d4ab1 PFBsYWNlaG9sZGVyPg0KICA8QWRkSW5WZXJzaW9uPjQuNC4wLjI4PC9BZGRJblZlcnNpb24+DQogIDxJZD4zOTdiZWY5Zi1lZGYyLTRjODQtYmNmNi00MjI3MDU4ZDRhYjE8L0lkPg0KICA8RW50cmllcz4NCiAgICA8RW50cnk+DQogICAgICA8SWQ+MzU0MTg5NzQtNTQ0MC00YTJhLTljNzMtYjZmM2Q3YjkzNGM3PC9JZD4NCiAgICAgIDxSZWZlcmVuY2VJZD44ZTM4Y2MyYi1hMDBjLTRkMjgtYTE1MS01YTFiZGQyOWYyMT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MTNdPC9UZXh0Pg0KICAgIDwvVGV4dFVuaXQ+DQogIDwvVGV4dFVuaXRzPg0KPC9QbGFjZWhvbGRlcj4=</w:instrText>
      </w:r>
      <w:r w:rsidRPr="003769FB">
        <w:rPr>
          <w:rFonts w:ascii="Book Antiqua" w:hAnsi="Book Antiqua"/>
          <w:szCs w:val="24"/>
          <w:lang w:val="en-US"/>
        </w:rPr>
        <w:fldChar w:fldCharType="separate"/>
      </w:r>
      <w:bookmarkStart w:id="427" w:name="_CTVP001397bef9fedf24c84bcf64227058d4ab1"/>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12</w:t>
      </w:r>
      <w:r w:rsidR="00CC6BF1" w:rsidRPr="003769FB">
        <w:rPr>
          <w:rFonts w:ascii="Book Antiqua" w:hAnsi="Book Antiqua"/>
          <w:szCs w:val="24"/>
          <w:vertAlign w:val="superscript"/>
          <w:lang w:val="en-US"/>
        </w:rPr>
        <w:t>]</w:t>
      </w:r>
      <w:bookmarkEnd w:id="427"/>
      <w:r w:rsidRPr="003769FB">
        <w:rPr>
          <w:rFonts w:ascii="Book Antiqua" w:hAnsi="Book Antiqua"/>
          <w:szCs w:val="24"/>
          <w:lang w:val="en-US"/>
        </w:rPr>
        <w:fldChar w:fldCharType="end"/>
      </w:r>
      <w:r w:rsidRPr="003769FB">
        <w:rPr>
          <w:rFonts w:ascii="Book Antiqua" w:hAnsi="Book Antiqua"/>
          <w:szCs w:val="24"/>
          <w:lang w:val="en-US"/>
        </w:rPr>
        <w:t xml:space="preserve"> found interactions between coronary artery disease (CAD) status, gender and α-TOH concentrations; </w:t>
      </w:r>
      <w:r w:rsidR="00876FD0" w:rsidRPr="003769FB">
        <w:rPr>
          <w:rFonts w:ascii="Book Antiqua" w:hAnsi="Book Antiqua"/>
          <w:szCs w:val="24"/>
          <w:lang w:val="en-US"/>
        </w:rPr>
        <w:t xml:space="preserve">in this study </w:t>
      </w:r>
      <w:r w:rsidRPr="003769FB">
        <w:rPr>
          <w:rFonts w:ascii="Book Antiqua" w:hAnsi="Book Antiqua"/>
          <w:szCs w:val="24"/>
          <w:lang w:val="en-US"/>
        </w:rPr>
        <w:t>α-TOH concentrations were lower in female CAD patients than in m</w:t>
      </w:r>
      <w:r w:rsidR="00475C3B" w:rsidRPr="003769FB">
        <w:rPr>
          <w:rFonts w:ascii="Book Antiqua" w:hAnsi="Book Antiqua"/>
          <w:szCs w:val="24"/>
          <w:lang w:val="en-US"/>
        </w:rPr>
        <w:t>ale</w:t>
      </w:r>
      <w:r w:rsidRPr="003769FB">
        <w:rPr>
          <w:rFonts w:ascii="Book Antiqua" w:hAnsi="Book Antiqua"/>
          <w:szCs w:val="24"/>
          <w:lang w:val="en-US"/>
        </w:rPr>
        <w:t xml:space="preserve"> patients. Further analysis revealed that women with CAD, but not men, had lower serum levels of α-TOH compared to women with no CAD. </w:t>
      </w:r>
      <w:r w:rsidRPr="003769FB">
        <w:rPr>
          <w:rFonts w:ascii="Book Antiqua" w:hAnsi="Book Antiqua"/>
          <w:szCs w:val="24"/>
          <w:lang w:val="en-US"/>
        </w:rPr>
        <w:lastRenderedPageBreak/>
        <w:t>Interestingly, no gender-specific differences were observed for γ-TOH</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ef171595-cdf8-4b33-813b-ddf8c4c4662f PFBsYWNlaG9sZGVyPg0KICA8QWRkSW5WZXJzaW9uPjQuNC4wLjI4PC9BZGRJblZlcnNpb24+DQogIDxJZD5lZjE3MTU5NS1jZGY4LTRiMzMtODEzYi1kZGY4YzRjNDY2MmY8L0lkPg0KICA8RW50cmllcz4NCiAgICA8RW50cnk+DQogICAgICA8SWQ+NDg0ZjJkMWItZTAxNS00YjY1LWI3YjQtYTk1NTc3NjIzNTFmPC9JZD4NCiAgICAgIDxSZWZlcmVuY2VJZD44ZTM4Y2MyYi1hMDBjLTRkMjgtYTE1MS01YTFiZGQyOWYyMT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MTNdPC9UZXh0Pg0KICAgIDwvVGV4dFVuaXQ+DQogIDwvVGV4dFVuaXRzPg0KPC9QbGFjZWhvbGRlcj4=</w:instrText>
      </w:r>
      <w:r w:rsidRPr="003769FB">
        <w:rPr>
          <w:rFonts w:ascii="Book Antiqua" w:hAnsi="Book Antiqua"/>
          <w:szCs w:val="24"/>
          <w:lang w:val="en-US"/>
        </w:rPr>
        <w:fldChar w:fldCharType="separate"/>
      </w:r>
      <w:bookmarkStart w:id="428" w:name="_CTVP001ef171595cdf84b33813bddf8c4c4662f"/>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12</w:t>
      </w:r>
      <w:r w:rsidR="00CC6BF1" w:rsidRPr="003769FB">
        <w:rPr>
          <w:rFonts w:ascii="Book Antiqua" w:hAnsi="Book Antiqua"/>
          <w:szCs w:val="24"/>
          <w:vertAlign w:val="superscript"/>
          <w:lang w:val="en-US"/>
        </w:rPr>
        <w:t>]</w:t>
      </w:r>
      <w:bookmarkEnd w:id="428"/>
      <w:r w:rsidRPr="003769FB">
        <w:rPr>
          <w:rFonts w:ascii="Book Antiqua" w:hAnsi="Book Antiqua"/>
          <w:szCs w:val="24"/>
          <w:lang w:val="en-US"/>
        </w:rPr>
        <w:fldChar w:fldCharType="end"/>
      </w:r>
      <w:r w:rsidRPr="003769FB">
        <w:rPr>
          <w:rFonts w:ascii="Book Antiqua" w:hAnsi="Book Antiqua"/>
          <w:szCs w:val="24"/>
          <w:lang w:val="en-US"/>
        </w:rPr>
        <w:t>.</w:t>
      </w:r>
    </w:p>
    <w:p w14:paraId="593BFA4B" w14:textId="77777777" w:rsidR="00A4666B" w:rsidRPr="003769FB" w:rsidRDefault="00A4666B" w:rsidP="004D49D8">
      <w:pPr>
        <w:widowControl w:val="0"/>
        <w:spacing w:after="0"/>
        <w:ind w:firstLineChars="150" w:firstLine="360"/>
        <w:rPr>
          <w:rFonts w:ascii="Book Antiqua" w:hAnsi="Book Antiqua"/>
          <w:szCs w:val="24"/>
          <w:lang w:val="en-US" w:eastAsia="zh-CN"/>
        </w:rPr>
      </w:pPr>
    </w:p>
    <w:p w14:paraId="5123D7F8" w14:textId="0B42F94B" w:rsidR="002D15CE" w:rsidRPr="003769FB" w:rsidRDefault="002D15CE" w:rsidP="004D49D8">
      <w:pPr>
        <w:pStyle w:val="ad"/>
        <w:widowControl w:val="0"/>
        <w:spacing w:after="0" w:line="360" w:lineRule="auto"/>
        <w:rPr>
          <w:rFonts w:ascii="Book Antiqua" w:hAnsi="Book Antiqua"/>
          <w:b w:val="0"/>
          <w:szCs w:val="24"/>
          <w:lang w:val="en-US" w:eastAsia="zh-CN"/>
        </w:rPr>
      </w:pPr>
      <w:r w:rsidRPr="003769FB">
        <w:rPr>
          <w:rFonts w:ascii="Book Antiqua" w:hAnsi="Book Antiqua"/>
          <w:szCs w:val="24"/>
          <w:lang w:val="en-US"/>
        </w:rPr>
        <w:t>Extrahepatic vitamin E metabolism</w:t>
      </w:r>
      <w:r w:rsidR="00A4666B" w:rsidRPr="003769FB">
        <w:rPr>
          <w:rFonts w:ascii="Book Antiqua" w:hAnsi="Book Antiqua" w:hint="eastAsia"/>
          <w:szCs w:val="24"/>
          <w:lang w:val="en-US" w:eastAsia="zh-CN"/>
        </w:rPr>
        <w:t xml:space="preserve">: </w:t>
      </w:r>
      <w:r w:rsidR="00F16920" w:rsidRPr="003769FB">
        <w:rPr>
          <w:rFonts w:ascii="Book Antiqua" w:hAnsi="Book Antiqua"/>
          <w:b w:val="0"/>
          <w:szCs w:val="24"/>
          <w:lang w:val="en-US"/>
        </w:rPr>
        <w:t xml:space="preserve">In addition to </w:t>
      </w:r>
      <w:r w:rsidRPr="003769FB">
        <w:rPr>
          <w:rFonts w:ascii="Book Antiqua" w:hAnsi="Book Antiqua"/>
          <w:b w:val="0"/>
          <w:szCs w:val="24"/>
          <w:lang w:val="en-US"/>
        </w:rPr>
        <w:t>the established importance of hepatic metabolism of vitamin E, there is evidence</w:t>
      </w:r>
      <w:r w:rsidR="00876FD0" w:rsidRPr="003769FB">
        <w:rPr>
          <w:rFonts w:ascii="Book Antiqua" w:hAnsi="Book Antiqua"/>
          <w:b w:val="0"/>
          <w:szCs w:val="24"/>
          <w:lang w:val="en-US"/>
        </w:rPr>
        <w:t xml:space="preserve"> for extra</w:t>
      </w:r>
      <w:r w:rsidRPr="003769FB">
        <w:rPr>
          <w:rFonts w:ascii="Book Antiqua" w:hAnsi="Book Antiqua"/>
          <w:b w:val="0"/>
          <w:szCs w:val="24"/>
          <w:lang w:val="en-US"/>
        </w:rPr>
        <w:t>hepatic, namely intestinal vitamin E catabolism. First hints were obtained from studies by Abe</w:t>
      </w:r>
      <w:r w:rsidR="00C17A77" w:rsidRPr="003769FB">
        <w:rPr>
          <w:rFonts w:ascii="Book Antiqua" w:hAnsi="Book Antiqua"/>
          <w:b w:val="0"/>
          <w:i/>
          <w:szCs w:val="24"/>
          <w:lang w:val="en-US"/>
        </w:rPr>
        <w:t xml:space="preserve"> et al</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935eea77-8d08-4b32-a315-11de27130074 PFBsYWNlaG9sZGVyPg0KICA8QWRkSW5WZXJzaW9uPjQuNC4wLjI4PC9BZGRJblZlcnNpb24+DQogIDxJZD45MzVlZWE3Ny04ZDA4LTRiMzItYTMxNS0xMWRlMjcxMzAwNzQ8L0lkPg0KICA8RW50cmllcz4NCiAgICA8RW50cnk+DQogICAgICA8SWQ+YmMyZTlmYzctYzRkMC00NjdmLWJhZTEtZDk4NTNlOWI5NGY3PC9JZD4NCiAgICAgIDxSZWZlcmVuY2VJZD44NjQ4MTE4NS00MTFmLTQ3NDctODdmMi1lZjZlODUwYmVlM2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Y1XTwvVGV4dD4NCiAgICA8L1RleHRVbml0Pg0KICA8L1RleHRVbml0cz4NCjwvUGxhY2Vob2xkZXI+</w:instrText>
      </w:r>
      <w:r w:rsidRPr="003769FB">
        <w:rPr>
          <w:rFonts w:ascii="Book Antiqua" w:hAnsi="Book Antiqua"/>
          <w:b w:val="0"/>
          <w:szCs w:val="24"/>
          <w:lang w:val="en-US"/>
        </w:rPr>
        <w:fldChar w:fldCharType="separate"/>
      </w:r>
      <w:bookmarkStart w:id="429" w:name="_CTVP001935eea778d084b32a31511de27130074"/>
      <w:r w:rsidR="00CC6BF1" w:rsidRPr="003769FB">
        <w:rPr>
          <w:rFonts w:ascii="Book Antiqua" w:hAnsi="Book Antiqua"/>
          <w:b w:val="0"/>
          <w:szCs w:val="24"/>
          <w:vertAlign w:val="superscript"/>
          <w:lang w:val="en-US"/>
        </w:rPr>
        <w:t>[</w:t>
      </w:r>
      <w:r w:rsidR="000E37C7" w:rsidRPr="003769FB">
        <w:rPr>
          <w:rFonts w:ascii="Book Antiqua" w:hAnsi="Book Antiqua" w:hint="eastAsia"/>
          <w:b w:val="0"/>
          <w:szCs w:val="24"/>
          <w:vertAlign w:val="superscript"/>
          <w:lang w:val="en-US" w:eastAsia="zh-CN"/>
        </w:rPr>
        <w:t>164</w:t>
      </w:r>
      <w:r w:rsidR="00CC6BF1" w:rsidRPr="003769FB">
        <w:rPr>
          <w:rFonts w:ascii="Book Antiqua" w:hAnsi="Book Antiqua"/>
          <w:b w:val="0"/>
          <w:szCs w:val="24"/>
          <w:vertAlign w:val="superscript"/>
          <w:lang w:val="en-US"/>
        </w:rPr>
        <w:t>]</w:t>
      </w:r>
      <w:bookmarkEnd w:id="429"/>
      <w:r w:rsidRPr="003769FB">
        <w:rPr>
          <w:rFonts w:ascii="Book Antiqua" w:hAnsi="Book Antiqua"/>
          <w:b w:val="0"/>
          <w:szCs w:val="24"/>
          <w:lang w:val="en-US"/>
        </w:rPr>
        <w:fldChar w:fldCharType="end"/>
      </w:r>
      <w:r w:rsidRPr="003769FB">
        <w:rPr>
          <w:rFonts w:ascii="Book Antiqua" w:hAnsi="Book Antiqua"/>
          <w:b w:val="0"/>
          <w:szCs w:val="24"/>
          <w:lang w:val="en-US"/>
        </w:rPr>
        <w:t xml:space="preserve">, in which ketoconazole decreased γ-CEHC concentrations in jejunum after oral gavage of γ-TOH. </w:t>
      </w:r>
      <w:r w:rsidR="00F16920" w:rsidRPr="003769FB">
        <w:rPr>
          <w:rFonts w:ascii="Book Antiqua" w:hAnsi="Book Antiqua"/>
          <w:b w:val="0"/>
          <w:szCs w:val="24"/>
          <w:lang w:val="en-US"/>
        </w:rPr>
        <w:t xml:space="preserve">A </w:t>
      </w:r>
      <w:r w:rsidRPr="003769FB">
        <w:rPr>
          <w:rFonts w:ascii="Book Antiqua" w:hAnsi="Book Antiqua"/>
          <w:b w:val="0"/>
          <w:szCs w:val="24"/>
          <w:lang w:val="en-US"/>
        </w:rPr>
        <w:t xml:space="preserve">preferential degradation of γ-TOH and γ-T3 over α-TOH was </w:t>
      </w:r>
      <w:r w:rsidR="00F16920" w:rsidRPr="003769FB">
        <w:rPr>
          <w:rFonts w:ascii="Book Antiqua" w:hAnsi="Book Antiqua"/>
          <w:b w:val="0"/>
          <w:szCs w:val="24"/>
          <w:lang w:val="en-US"/>
        </w:rPr>
        <w:t xml:space="preserve">also </w:t>
      </w:r>
      <w:r w:rsidRPr="003769FB">
        <w:rPr>
          <w:rFonts w:ascii="Book Antiqua" w:hAnsi="Book Antiqua"/>
          <w:b w:val="0"/>
          <w:szCs w:val="24"/>
          <w:lang w:val="en-US"/>
        </w:rPr>
        <w:t>found. Further evidence was provided by Bardowell</w:t>
      </w:r>
      <w:r w:rsidR="00C17A77" w:rsidRPr="003769FB">
        <w:rPr>
          <w:rFonts w:ascii="Book Antiqua" w:hAnsi="Book Antiqua"/>
          <w:b w:val="0"/>
          <w:i/>
          <w:szCs w:val="24"/>
          <w:lang w:val="en-US"/>
        </w:rPr>
        <w:t xml:space="preserve"> et al</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cd84efcb-7f7e-4ee6-9304-59d46e29cd81 PFBsYWNlaG9sZGVyPg0KICA8QWRkSW5WZXJzaW9uPjQuNC4wLjI4PC9BZGRJblZlcnNpb24+DQogIDxJZD5jZDg0ZWZjYi03ZjdlLTRlZTYtOTMwNC01OWQ0NmUyOWNkODE8L0lkPg0KICA8RW50cmllcz4NCiAgICA8RW50cnk+DQogICAgICA8SWQ+MTE2MTJlNWMtNDFiMy00MjM5LThlYTUtZmRmMzc2NzQwZTVhPC9JZD4NCiAgICAgIDxSZWZlcmVuY2VJZD5mYmI4MjEyOS1iOTQyLTQ2OGYtYjE3YS0yMGFlMDk3M2U2N2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ThdPC9UZXh0Pg0KICAgIDwvVGV4dFVuaXQ+DQogIDwvVGV4dFVuaXRzPg0KPC9QbGFjZWhvbGRlcj4=</w:instrText>
      </w:r>
      <w:r w:rsidRPr="003769FB">
        <w:rPr>
          <w:rFonts w:ascii="Book Antiqua" w:hAnsi="Book Antiqua"/>
          <w:b w:val="0"/>
          <w:szCs w:val="24"/>
          <w:lang w:val="en-US"/>
        </w:rPr>
        <w:fldChar w:fldCharType="separate"/>
      </w:r>
      <w:bookmarkStart w:id="430" w:name="_CTVP001cd84efcb7f7e4ee6930459d46e29cd81"/>
      <w:r w:rsidR="00CC6BF1" w:rsidRPr="003769FB">
        <w:rPr>
          <w:rFonts w:ascii="Book Antiqua" w:hAnsi="Book Antiqua"/>
          <w:b w:val="0"/>
          <w:szCs w:val="24"/>
          <w:vertAlign w:val="superscript"/>
          <w:lang w:val="en-US"/>
        </w:rPr>
        <w:t>[</w:t>
      </w:r>
      <w:r w:rsidR="000E37C7" w:rsidRPr="003769FB">
        <w:rPr>
          <w:rFonts w:ascii="Book Antiqua" w:hAnsi="Book Antiqua" w:hint="eastAsia"/>
          <w:b w:val="0"/>
          <w:szCs w:val="24"/>
          <w:vertAlign w:val="superscript"/>
          <w:lang w:val="en-US" w:eastAsia="zh-CN"/>
        </w:rPr>
        <w:t>157</w:t>
      </w:r>
      <w:r w:rsidR="00CC6BF1" w:rsidRPr="003769FB">
        <w:rPr>
          <w:rFonts w:ascii="Book Antiqua" w:hAnsi="Book Antiqua"/>
          <w:b w:val="0"/>
          <w:szCs w:val="24"/>
          <w:vertAlign w:val="superscript"/>
          <w:lang w:val="en-US"/>
        </w:rPr>
        <w:t>]</w:t>
      </w:r>
      <w:bookmarkEnd w:id="430"/>
      <w:r w:rsidRPr="003769FB">
        <w:rPr>
          <w:rFonts w:ascii="Book Antiqua" w:hAnsi="Book Antiqua"/>
          <w:b w:val="0"/>
          <w:szCs w:val="24"/>
          <w:lang w:val="en-US"/>
        </w:rPr>
        <w:fldChar w:fldCharType="end"/>
      </w:r>
      <w:r w:rsidRPr="003769FB">
        <w:rPr>
          <w:rFonts w:ascii="Book Antiqua" w:hAnsi="Book Antiqua"/>
          <w:b w:val="0"/>
          <w:szCs w:val="24"/>
          <w:lang w:val="en-US"/>
        </w:rPr>
        <w:t xml:space="preserve">, as mice lacking hepatic microsomal cytochrome P450 enzyme activity (including Cyp4f14) had only 70% reduced vitamin E metabolism after supplementation with γ- and δ-TOH instead of the expected total absence of metabolites. </w:t>
      </w:r>
      <w:r w:rsidR="00E1122A" w:rsidRPr="003769FB">
        <w:rPr>
          <w:rFonts w:ascii="Book Antiqua" w:hAnsi="Book Antiqua"/>
          <w:b w:val="0"/>
          <w:szCs w:val="24"/>
          <w:lang w:val="en-US"/>
        </w:rPr>
        <w:t>Supporting this observation,</w:t>
      </w:r>
      <w:r w:rsidRPr="003769FB">
        <w:rPr>
          <w:rFonts w:ascii="Book Antiqua" w:hAnsi="Book Antiqua"/>
          <w:b w:val="0"/>
          <w:szCs w:val="24"/>
          <w:lang w:val="en-US"/>
        </w:rPr>
        <w:t xml:space="preserve"> Cyp4f14 is expressed in </w:t>
      </w:r>
      <w:r w:rsidR="00F16920" w:rsidRPr="003769FB">
        <w:rPr>
          <w:rFonts w:ascii="Book Antiqua" w:hAnsi="Book Antiqua"/>
          <w:b w:val="0"/>
          <w:szCs w:val="24"/>
          <w:lang w:val="en-US"/>
        </w:rPr>
        <w:t xml:space="preserve">the </w:t>
      </w:r>
      <w:r w:rsidRPr="003769FB">
        <w:rPr>
          <w:rFonts w:ascii="Book Antiqua" w:hAnsi="Book Antiqua"/>
          <w:b w:val="0"/>
          <w:szCs w:val="24"/>
          <w:lang w:val="en-US"/>
        </w:rPr>
        <w:t>small intestine</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772878dc-7a05-4802-bd67-96725ed3fbff PFBsYWNlaG9sZGVyPg0KICA8QWRkSW5WZXJzaW9uPjQuNC4wLjI4PC9BZGRJblZlcnNpb24+DQogIDxJZD43NzI4NzhkYy03YTA1LTQ4MDItYmQ2Ny05NjcyNWVkM2ZiZmY8L0lkPg0KICA8RW50cmllcz4NCiAgICA8RW50cnk+DQogICAgICA8SWQ+MjU1ZTViNGEtZWRlNC00YTljLTljOTItYjVmNDc5NTc1MDlkPC9JZD4NCiAgICAgIDxSZWZlcmVuY2VJZD5mY2UwZTk1Mi00MWY2LTQ5MzMtYjc0Yi04MmNlZDEyMTg3Ym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MTRdPC9UZXh0Pg0KICAgIDwvVGV4dFVuaXQ+DQogIDwvVGV4dFVuaXRzPg0KPC9QbGFjZWhvbGRlcj4=</w:instrText>
      </w:r>
      <w:r w:rsidRPr="003769FB">
        <w:rPr>
          <w:rFonts w:ascii="Book Antiqua" w:hAnsi="Book Antiqua"/>
          <w:b w:val="0"/>
          <w:szCs w:val="24"/>
          <w:lang w:val="en-US"/>
        </w:rPr>
        <w:fldChar w:fldCharType="separate"/>
      </w:r>
      <w:bookmarkStart w:id="431" w:name="_CTVP001772878dc7a054802bd6796725ed3fbff"/>
      <w:r w:rsidR="00CC6BF1" w:rsidRPr="003769FB">
        <w:rPr>
          <w:rFonts w:ascii="Book Antiqua" w:hAnsi="Book Antiqua"/>
          <w:b w:val="0"/>
          <w:szCs w:val="24"/>
          <w:vertAlign w:val="superscript"/>
          <w:lang w:val="en-US"/>
        </w:rPr>
        <w:t>[</w:t>
      </w:r>
      <w:r w:rsidR="000E37C7" w:rsidRPr="003769FB">
        <w:rPr>
          <w:rFonts w:ascii="Book Antiqua" w:hAnsi="Book Antiqua" w:hint="eastAsia"/>
          <w:b w:val="0"/>
          <w:szCs w:val="24"/>
          <w:vertAlign w:val="superscript"/>
          <w:lang w:val="en-US" w:eastAsia="zh-CN"/>
        </w:rPr>
        <w:t>213</w:t>
      </w:r>
      <w:r w:rsidR="00CC6BF1" w:rsidRPr="003769FB">
        <w:rPr>
          <w:rFonts w:ascii="Book Antiqua" w:hAnsi="Book Antiqua"/>
          <w:b w:val="0"/>
          <w:szCs w:val="24"/>
          <w:vertAlign w:val="superscript"/>
          <w:lang w:val="en-US"/>
        </w:rPr>
        <w:t>]</w:t>
      </w:r>
      <w:bookmarkEnd w:id="431"/>
      <w:r w:rsidRPr="003769FB">
        <w:rPr>
          <w:rFonts w:ascii="Book Antiqua" w:hAnsi="Book Antiqua"/>
          <w:b w:val="0"/>
          <w:szCs w:val="24"/>
          <w:lang w:val="en-US"/>
        </w:rPr>
        <w:fldChar w:fldCharType="end"/>
      </w:r>
      <w:r w:rsidR="008B2E33" w:rsidRPr="003769FB">
        <w:rPr>
          <w:rFonts w:ascii="Book Antiqua" w:hAnsi="Book Antiqua"/>
          <w:b w:val="0"/>
          <w:szCs w:val="24"/>
          <w:lang w:val="en-US"/>
        </w:rPr>
        <w:t xml:space="preserve"> and</w:t>
      </w:r>
      <w:r w:rsidR="00E1122A" w:rsidRPr="003769FB">
        <w:rPr>
          <w:rFonts w:ascii="Book Antiqua" w:hAnsi="Book Antiqua"/>
          <w:b w:val="0"/>
          <w:szCs w:val="24"/>
          <w:lang w:val="en-US"/>
        </w:rPr>
        <w:t xml:space="preserve"> </w:t>
      </w:r>
      <w:r w:rsidRPr="003769FB">
        <w:rPr>
          <w:rFonts w:ascii="Book Antiqua" w:hAnsi="Book Antiqua"/>
          <w:b w:val="0"/>
          <w:szCs w:val="24"/>
          <w:lang w:val="en-US"/>
        </w:rPr>
        <w:t>ω-hydroxylase activity for several forms of vitamin E</w:t>
      </w:r>
      <w:r w:rsidR="00E1122A" w:rsidRPr="003769FB">
        <w:rPr>
          <w:rFonts w:ascii="Book Antiqua" w:hAnsi="Book Antiqua"/>
          <w:b w:val="0"/>
          <w:szCs w:val="24"/>
          <w:lang w:val="en-US"/>
        </w:rPr>
        <w:t xml:space="preserve"> was found </w:t>
      </w:r>
      <w:r w:rsidR="00760862" w:rsidRPr="003769FB">
        <w:rPr>
          <w:rFonts w:ascii="Book Antiqua" w:hAnsi="Book Antiqua"/>
          <w:b w:val="0"/>
          <w:szCs w:val="24"/>
          <w:lang w:val="en-US"/>
        </w:rPr>
        <w:t xml:space="preserve">by </w:t>
      </w:r>
      <w:r w:rsidR="00E1122A" w:rsidRPr="003769FB">
        <w:rPr>
          <w:rFonts w:ascii="Book Antiqua" w:hAnsi="Book Antiqua"/>
          <w:b w:val="0"/>
          <w:szCs w:val="24"/>
          <w:lang w:val="en-US"/>
        </w:rPr>
        <w:t>Bardowell</w:t>
      </w:r>
      <w:r w:rsidR="00C17A77" w:rsidRPr="003769FB">
        <w:rPr>
          <w:rFonts w:ascii="Book Antiqua" w:hAnsi="Book Antiqua"/>
          <w:b w:val="0"/>
          <w:i/>
          <w:szCs w:val="24"/>
          <w:lang w:val="en-US"/>
        </w:rPr>
        <w:t xml:space="preserve"> et al</w:t>
      </w:r>
      <w:r w:rsidR="00E1122A" w:rsidRPr="003769FB">
        <w:rPr>
          <w:rFonts w:ascii="Book Antiqua" w:hAnsi="Book Antiqua"/>
          <w:b w:val="0"/>
          <w:szCs w:val="24"/>
          <w:lang w:val="en-US"/>
        </w:rPr>
        <w:fldChar w:fldCharType="begin"/>
      </w:r>
      <w:r w:rsidR="00E1122A" w:rsidRPr="003769FB">
        <w:rPr>
          <w:rFonts w:ascii="Book Antiqua" w:hAnsi="Book Antiqua"/>
          <w:b w:val="0"/>
          <w:szCs w:val="24"/>
          <w:lang w:val="en-US"/>
        </w:rPr>
        <w:instrText>ADDIN CITAVI.PLACEHOLDER 91db6a11-f641-4dad-8a95-3237354de938 PFBsYWNlaG9sZGVyPg0KICA8QWRkSW5WZXJzaW9uPjQuNC4wLjI4PC9BZGRJblZlcnNpb24+DQogIDxJZD45MWRiNmExMS1mNjQxLTRkYWQtOGE5NS0zMjM3MzU0ZGU5Mzg8L0lkPg0KICA8RW50cmllcz4NCiAgICA8RW50cnk+DQogICAgICA8SWQ+MTE2MTJlNWMtNDFiMy00MjM5LThlYTUtZmRmMzc2NzQwZTVhPC9JZD4NCiAgICAgIDxSZWZlcmVuY2VJZD5mYmI4MjEyOS1iOTQyLTQ2OGYtYjE3YS0yMGFlMDk3M2U2N2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ThdPC9UZXh0Pg0KICAgIDwvVGV4dFVuaXQ+DQogIDwvVGV4dFVuaXRzPg0KPC9QbGFjZWhvbGRlcj4=</w:instrText>
      </w:r>
      <w:r w:rsidR="00E1122A" w:rsidRPr="003769FB">
        <w:rPr>
          <w:rFonts w:ascii="Book Antiqua" w:hAnsi="Book Antiqua"/>
          <w:b w:val="0"/>
          <w:szCs w:val="24"/>
          <w:lang w:val="en-US"/>
        </w:rPr>
        <w:fldChar w:fldCharType="separate"/>
      </w:r>
      <w:r w:rsidR="00E1122A" w:rsidRPr="003769FB">
        <w:rPr>
          <w:rFonts w:ascii="Book Antiqua" w:hAnsi="Book Antiqua"/>
          <w:b w:val="0"/>
          <w:szCs w:val="24"/>
          <w:vertAlign w:val="superscript"/>
          <w:lang w:val="en-US"/>
        </w:rPr>
        <w:t>[</w:t>
      </w:r>
      <w:r w:rsidR="000E37C7" w:rsidRPr="003769FB">
        <w:rPr>
          <w:rFonts w:ascii="Book Antiqua" w:hAnsi="Book Antiqua" w:hint="eastAsia"/>
          <w:b w:val="0"/>
          <w:szCs w:val="24"/>
          <w:vertAlign w:val="superscript"/>
          <w:lang w:val="en-US" w:eastAsia="zh-CN"/>
        </w:rPr>
        <w:t>157</w:t>
      </w:r>
      <w:r w:rsidR="00E1122A" w:rsidRPr="003769FB">
        <w:rPr>
          <w:rFonts w:ascii="Book Antiqua" w:hAnsi="Book Antiqua"/>
          <w:b w:val="0"/>
          <w:szCs w:val="24"/>
          <w:vertAlign w:val="superscript"/>
          <w:lang w:val="en-US"/>
        </w:rPr>
        <w:t>]</w:t>
      </w:r>
      <w:r w:rsidR="00E1122A" w:rsidRPr="003769FB">
        <w:rPr>
          <w:rFonts w:ascii="Book Antiqua" w:hAnsi="Book Antiqua"/>
          <w:b w:val="0"/>
          <w:szCs w:val="24"/>
          <w:lang w:val="en-US"/>
        </w:rPr>
        <w:fldChar w:fldCharType="end"/>
      </w:r>
      <w:r w:rsidR="00E1122A" w:rsidRPr="003769FB">
        <w:rPr>
          <w:rFonts w:ascii="Book Antiqua" w:hAnsi="Book Antiqua"/>
          <w:b w:val="0"/>
          <w:szCs w:val="24"/>
          <w:lang w:val="en-US"/>
        </w:rPr>
        <w:t>; this activ</w:t>
      </w:r>
      <w:r w:rsidR="002F792C" w:rsidRPr="003769FB">
        <w:rPr>
          <w:rFonts w:ascii="Book Antiqua" w:hAnsi="Book Antiqua"/>
          <w:b w:val="0"/>
          <w:szCs w:val="24"/>
          <w:lang w:val="en-US"/>
        </w:rPr>
        <w:t>i</w:t>
      </w:r>
      <w:r w:rsidR="00E1122A" w:rsidRPr="003769FB">
        <w:rPr>
          <w:rFonts w:ascii="Book Antiqua" w:hAnsi="Book Antiqua"/>
          <w:b w:val="0"/>
          <w:szCs w:val="24"/>
          <w:lang w:val="en-US"/>
        </w:rPr>
        <w:t xml:space="preserve">ty </w:t>
      </w:r>
      <w:r w:rsidR="00760862" w:rsidRPr="003769FB">
        <w:rPr>
          <w:rFonts w:ascii="Book Antiqua" w:hAnsi="Book Antiqua"/>
          <w:b w:val="0"/>
          <w:szCs w:val="24"/>
          <w:lang w:val="en-US"/>
        </w:rPr>
        <w:t xml:space="preserve">comprised </w:t>
      </w:r>
      <w:r w:rsidRPr="003769FB">
        <w:rPr>
          <w:rFonts w:ascii="Book Antiqua" w:hAnsi="Book Antiqua"/>
          <w:b w:val="0"/>
          <w:szCs w:val="24"/>
          <w:lang w:val="en-US"/>
        </w:rPr>
        <w:t xml:space="preserve">about 10 % of </w:t>
      </w:r>
      <w:r w:rsidR="00E1122A" w:rsidRPr="003769FB">
        <w:rPr>
          <w:rFonts w:ascii="Book Antiqua" w:hAnsi="Book Antiqua"/>
          <w:b w:val="0"/>
          <w:szCs w:val="24"/>
          <w:lang w:val="en-US"/>
        </w:rPr>
        <w:t xml:space="preserve">the ω-hydroxylase activity found </w:t>
      </w:r>
      <w:r w:rsidRPr="003769FB">
        <w:rPr>
          <w:rFonts w:ascii="Book Antiqua" w:hAnsi="Book Antiqua"/>
          <w:b w:val="0"/>
          <w:szCs w:val="24"/>
          <w:lang w:val="en-US"/>
        </w:rPr>
        <w:t xml:space="preserve">in </w:t>
      </w:r>
      <w:r w:rsidR="00E1122A" w:rsidRPr="003769FB">
        <w:rPr>
          <w:rFonts w:ascii="Book Antiqua" w:hAnsi="Book Antiqua"/>
          <w:b w:val="0"/>
          <w:szCs w:val="24"/>
          <w:lang w:val="en-US"/>
        </w:rPr>
        <w:t xml:space="preserve">the </w:t>
      </w:r>
      <w:r w:rsidRPr="003769FB">
        <w:rPr>
          <w:rFonts w:ascii="Book Antiqua" w:hAnsi="Book Antiqua"/>
          <w:b w:val="0"/>
          <w:szCs w:val="24"/>
          <w:lang w:val="en-US"/>
        </w:rPr>
        <w:t>liver. Mice deficient for Cyp4f14 had no ω-hydroxylase activity, leading to the conclusion that the small intestine, in contrast to the liver, may have only one enzyme capable of hydroxylating vitamin E</w:t>
      </w:r>
      <w:r w:rsidRPr="003769FB">
        <w:rPr>
          <w:rFonts w:ascii="Book Antiqua" w:hAnsi="Book Antiqua"/>
          <w:b w:val="0"/>
          <w:szCs w:val="24"/>
          <w:lang w:val="en-US"/>
        </w:rPr>
        <w:fldChar w:fldCharType="begin"/>
      </w:r>
      <w:r w:rsidR="00CC6BF1" w:rsidRPr="003769FB">
        <w:rPr>
          <w:rFonts w:ascii="Book Antiqua" w:hAnsi="Book Antiqua"/>
          <w:b w:val="0"/>
          <w:szCs w:val="24"/>
          <w:lang w:val="en-US"/>
        </w:rPr>
        <w:instrText>ADDIN CITAVI.PLACEHOLDER cd54157e-5d68-4947-883f-40d5644b07e3 PFBsYWNlaG9sZGVyPg0KICA8QWRkSW5WZXJzaW9uPjQuNC4wLjI4PC9BZGRJblZlcnNpb24+DQogIDxJZD5jZDU0MTU3ZS01ZDY4LTQ5NDctODgzZi00MGQ1NjQ0YjA3ZTM8L0lkPg0KICA8RW50cmllcz4NCiAgICA8RW50cnk+DQogICAgICA8SWQ+MTE2MTJlNWMtNDFiMy00MjM5LThlYTUtZmRmMzc2NzQwZTVhPC9JZD4NCiAgICAgIDxSZWZlcmVuY2VJZD5mYmI4MjEyOS1iOTQyLTQ2OGYtYjE3YS0yMGFlMDk3M2U2N2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ThdPC9UZXh0Pg0KICAgIDwvVGV4dFVuaXQ+DQogIDwvVGV4dFVuaXRzPg0KPC9QbGFjZWhvbGRlcj4=</w:instrText>
      </w:r>
      <w:r w:rsidRPr="003769FB">
        <w:rPr>
          <w:rFonts w:ascii="Book Antiqua" w:hAnsi="Book Antiqua"/>
          <w:b w:val="0"/>
          <w:szCs w:val="24"/>
          <w:lang w:val="en-US"/>
        </w:rPr>
        <w:fldChar w:fldCharType="separate"/>
      </w:r>
      <w:bookmarkStart w:id="432" w:name="_CTVP001cd54157e5d684947883f40d5644b07e3"/>
      <w:r w:rsidR="00CC6BF1" w:rsidRPr="003769FB">
        <w:rPr>
          <w:rFonts w:ascii="Book Antiqua" w:hAnsi="Book Antiqua"/>
          <w:b w:val="0"/>
          <w:szCs w:val="24"/>
          <w:vertAlign w:val="superscript"/>
          <w:lang w:val="en-US"/>
        </w:rPr>
        <w:t>[</w:t>
      </w:r>
      <w:r w:rsidR="000E37C7" w:rsidRPr="003769FB">
        <w:rPr>
          <w:rFonts w:ascii="Book Antiqua" w:hAnsi="Book Antiqua" w:hint="eastAsia"/>
          <w:b w:val="0"/>
          <w:szCs w:val="24"/>
          <w:vertAlign w:val="superscript"/>
          <w:lang w:val="en-US" w:eastAsia="zh-CN"/>
        </w:rPr>
        <w:t>157</w:t>
      </w:r>
      <w:r w:rsidR="00CC6BF1" w:rsidRPr="003769FB">
        <w:rPr>
          <w:rFonts w:ascii="Book Antiqua" w:hAnsi="Book Antiqua"/>
          <w:b w:val="0"/>
          <w:szCs w:val="24"/>
          <w:vertAlign w:val="superscript"/>
          <w:lang w:val="en-US"/>
        </w:rPr>
        <w:t>]</w:t>
      </w:r>
      <w:bookmarkEnd w:id="432"/>
      <w:r w:rsidRPr="003769FB">
        <w:rPr>
          <w:rFonts w:ascii="Book Antiqua" w:hAnsi="Book Antiqua"/>
          <w:b w:val="0"/>
          <w:szCs w:val="24"/>
          <w:lang w:val="en-US"/>
        </w:rPr>
        <w:fldChar w:fldCharType="end"/>
      </w:r>
      <w:r w:rsidRPr="003769FB">
        <w:rPr>
          <w:rFonts w:ascii="Book Antiqua" w:hAnsi="Book Antiqua"/>
          <w:b w:val="0"/>
          <w:szCs w:val="24"/>
          <w:lang w:val="en-US"/>
        </w:rPr>
        <w:t>.</w:t>
      </w:r>
    </w:p>
    <w:p w14:paraId="67211F15" w14:textId="77777777" w:rsidR="002D15CE" w:rsidRPr="003769FB" w:rsidRDefault="002D15CE" w:rsidP="004D49D8">
      <w:pPr>
        <w:pStyle w:val="ad"/>
        <w:widowControl w:val="0"/>
        <w:spacing w:after="0" w:line="360" w:lineRule="auto"/>
        <w:rPr>
          <w:rFonts w:ascii="Book Antiqua" w:hAnsi="Book Antiqua"/>
          <w:szCs w:val="24"/>
          <w:lang w:val="en-US"/>
        </w:rPr>
      </w:pPr>
    </w:p>
    <w:p w14:paraId="7CB2483C" w14:textId="77777777" w:rsidR="002D15CE" w:rsidRPr="003769FB" w:rsidRDefault="002D15CE" w:rsidP="004D49D8">
      <w:pPr>
        <w:pStyle w:val="ad"/>
        <w:widowControl w:val="0"/>
        <w:spacing w:after="0" w:line="360" w:lineRule="auto"/>
        <w:rPr>
          <w:rFonts w:ascii="Book Antiqua" w:hAnsi="Book Antiqua" w:cs="Calibri"/>
          <w:szCs w:val="24"/>
          <w:lang w:val="en-US"/>
        </w:rPr>
      </w:pPr>
      <w:r w:rsidRPr="003769FB">
        <w:rPr>
          <w:rFonts w:ascii="Book Antiqua" w:hAnsi="Book Antiqua"/>
          <w:szCs w:val="24"/>
          <w:lang w:val="en-US"/>
        </w:rPr>
        <w:t>GENETIC POLYMORPHISMS</w:t>
      </w:r>
    </w:p>
    <w:p w14:paraId="5E8A1D4E" w14:textId="10A5FEBA" w:rsidR="002D15CE" w:rsidRPr="003769FB" w:rsidRDefault="002D15CE" w:rsidP="004D49D8">
      <w:pPr>
        <w:widowControl w:val="0"/>
        <w:spacing w:after="0"/>
        <w:rPr>
          <w:rFonts w:ascii="Book Antiqua" w:hAnsi="Book Antiqua"/>
          <w:szCs w:val="24"/>
          <w:lang w:val="en-US"/>
        </w:rPr>
      </w:pPr>
      <w:r w:rsidRPr="003769FB">
        <w:rPr>
          <w:rFonts w:ascii="Book Antiqua" w:hAnsi="Book Antiqua"/>
          <w:szCs w:val="24"/>
          <w:lang w:val="en-US"/>
        </w:rPr>
        <w:t xml:space="preserve">Interindividual differences in vitamin E metabolism are known and </w:t>
      </w:r>
      <w:r w:rsidR="009C2721" w:rsidRPr="003769FB">
        <w:rPr>
          <w:rFonts w:ascii="Book Antiqua" w:hAnsi="Book Antiqua"/>
          <w:szCs w:val="24"/>
          <w:lang w:val="en-US"/>
        </w:rPr>
        <w:t xml:space="preserve">have been </w:t>
      </w:r>
      <w:r w:rsidRPr="003769FB">
        <w:rPr>
          <w:rFonts w:ascii="Book Antiqua" w:hAnsi="Book Antiqua"/>
          <w:szCs w:val="24"/>
          <w:lang w:val="en-US"/>
        </w:rPr>
        <w:t>reported for, for example, γ-CEHC excretion after γ-TOH supplementation</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232367a2-840b-4288-b73d-998b37d02a84 PFBsYWNlaG9sZGVyPg0KICA8QWRkSW5WZXJzaW9uPjQuNC4wLjI4PC9BZGRJblZlcnNpb24+DQogIDxJZD4yMzIzNjdhMi04NDBiLTQyODgtYjczZC05OThiMzdkMDJhODQ8L0lkPg0KICA8RW50cmllcz4NCiAgICA8RW50cnk+DQogICAgICA8SWQ+MjM3NGE1MzYtZGUzNy00MDdlLWE2ZTMtNjljMjM5NmNjODcwPC9JZD4NCiAgICAgIDxSZWZlcmVuY2VJZD44NDc2OTAzNi0yNDZkLTQ0ZWMtYTNlNS1kMDA2ZjE4MDdiMDg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OTldPC9UZXh0Pg0KICAgIDwvVGV4dFVuaXQ+DQogIDwvVGV4dFVuaXRzPg0KPC9QbGFjZWhvbGRlcj4=</w:instrText>
      </w:r>
      <w:r w:rsidRPr="003769FB">
        <w:rPr>
          <w:rFonts w:ascii="Book Antiqua" w:hAnsi="Book Antiqua"/>
          <w:szCs w:val="24"/>
          <w:lang w:val="en-US"/>
        </w:rPr>
        <w:fldChar w:fldCharType="separate"/>
      </w:r>
      <w:bookmarkStart w:id="433" w:name="_CTVP001232367a2840b4288b73d998b37d02a84"/>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98</w:t>
      </w:r>
      <w:r w:rsidR="00CC6BF1" w:rsidRPr="003769FB">
        <w:rPr>
          <w:rFonts w:ascii="Book Antiqua" w:hAnsi="Book Antiqua"/>
          <w:szCs w:val="24"/>
          <w:vertAlign w:val="superscript"/>
          <w:lang w:val="en-US"/>
        </w:rPr>
        <w:t>]</w:t>
      </w:r>
      <w:bookmarkEnd w:id="433"/>
      <w:r w:rsidRPr="003769FB">
        <w:rPr>
          <w:rFonts w:ascii="Book Antiqua" w:hAnsi="Book Antiqua"/>
          <w:szCs w:val="24"/>
          <w:lang w:val="en-US"/>
        </w:rPr>
        <w:fldChar w:fldCharType="end"/>
      </w:r>
      <w:r w:rsidRPr="003769FB">
        <w:rPr>
          <w:rFonts w:ascii="Book Antiqua" w:hAnsi="Book Antiqua"/>
          <w:szCs w:val="24"/>
          <w:lang w:val="en-US"/>
        </w:rPr>
        <w:t>, as well as for α-TOH metabolism</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623d0b3e-bfe0-4403-8413-230f6e4686c0 PFBsYWNlaG9sZGVyPg0KICA8QWRkSW5WZXJzaW9uPjQuNC4wLjI4PC9BZGRJblZlcnNpb24+DQogIDxJZD42MjNkMGIzZS1iZmUwLTQ0MDMtODQxMy0yMzBmNmU0Njg2YzA8L0lkPg0KICA8RW50cmllcz4NCiAgICA8RW50cnk+DQogICAgICA8SWQ+MWE1N2Q2ZDctY2UyZi00MWQ5LWFjNWUtNWM1YzNmODEwZGJkPC9JZD4NCiAgICAgIDxSZWZlcmVuY2VJZD4zMDRlZWRhNy03OGU3LTQyNGUtYTkyYi01ZGE0NTJmZGRjODk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3N108L1RleHQ+DQogICAgPC9UZXh0VW5pdD4NCiAgPC9UZXh0VW5pdHM+DQo8L1BsYWNlaG9sZGVyPg==</w:instrText>
      </w:r>
      <w:r w:rsidRPr="003769FB">
        <w:rPr>
          <w:rFonts w:ascii="Book Antiqua" w:hAnsi="Book Antiqua"/>
          <w:szCs w:val="24"/>
          <w:lang w:val="en-US"/>
        </w:rPr>
        <w:fldChar w:fldCharType="separate"/>
      </w:r>
      <w:bookmarkStart w:id="434" w:name="_CTVP001623d0b3ebfe044038413230f6e4686c0"/>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76</w:t>
      </w:r>
      <w:r w:rsidR="00CC6BF1" w:rsidRPr="003769FB">
        <w:rPr>
          <w:rFonts w:ascii="Book Antiqua" w:hAnsi="Book Antiqua"/>
          <w:szCs w:val="24"/>
          <w:vertAlign w:val="superscript"/>
          <w:lang w:val="en-US"/>
        </w:rPr>
        <w:t>]</w:t>
      </w:r>
      <w:bookmarkEnd w:id="434"/>
      <w:r w:rsidRPr="003769FB">
        <w:rPr>
          <w:rFonts w:ascii="Book Antiqua" w:hAnsi="Book Antiqua"/>
          <w:szCs w:val="24"/>
          <w:lang w:val="en-US"/>
        </w:rPr>
        <w:fldChar w:fldCharType="end"/>
      </w:r>
      <w:r w:rsidRPr="003769FB">
        <w:rPr>
          <w:rFonts w:ascii="Book Antiqua" w:hAnsi="Book Antiqua"/>
          <w:szCs w:val="24"/>
          <w:lang w:val="en-US"/>
        </w:rPr>
        <w:t xml:space="preserve">. Both </w:t>
      </w:r>
      <w:r w:rsidR="009C02CB" w:rsidRPr="003769FB">
        <w:rPr>
          <w:rFonts w:ascii="Book Antiqua" w:hAnsi="Book Antiqua"/>
          <w:szCs w:val="24"/>
          <w:lang w:val="en-US"/>
        </w:rPr>
        <w:t xml:space="preserve">studies </w:t>
      </w:r>
      <w:r w:rsidRPr="003769FB">
        <w:rPr>
          <w:rFonts w:ascii="Book Antiqua" w:hAnsi="Book Antiqua"/>
          <w:szCs w:val="24"/>
          <w:lang w:val="en-US"/>
        </w:rPr>
        <w:t>suggest</w:t>
      </w:r>
      <w:r w:rsidR="009C02CB" w:rsidRPr="003769FB">
        <w:rPr>
          <w:rFonts w:ascii="Book Antiqua" w:hAnsi="Book Antiqua"/>
          <w:szCs w:val="24"/>
          <w:lang w:val="en-US"/>
        </w:rPr>
        <w:t xml:space="preserve"> </w:t>
      </w:r>
      <w:r w:rsidRPr="003769FB">
        <w:rPr>
          <w:rFonts w:ascii="Book Antiqua" w:hAnsi="Book Antiqua"/>
          <w:szCs w:val="24"/>
          <w:lang w:val="en-US"/>
        </w:rPr>
        <w:t xml:space="preserve">that differences in </w:t>
      </w:r>
      <w:r w:rsidR="009C02CB" w:rsidRPr="003769FB">
        <w:rPr>
          <w:rFonts w:ascii="Book Antiqua" w:hAnsi="Book Antiqua"/>
          <w:szCs w:val="24"/>
          <w:lang w:val="en-US"/>
        </w:rPr>
        <w:t xml:space="preserve">the </w:t>
      </w:r>
      <w:r w:rsidRPr="003769FB">
        <w:rPr>
          <w:rFonts w:ascii="Book Antiqua" w:hAnsi="Book Antiqua"/>
          <w:szCs w:val="24"/>
          <w:lang w:val="en-US"/>
        </w:rPr>
        <w:t xml:space="preserve">absorption and metabolism </w:t>
      </w:r>
      <w:r w:rsidR="009C02CB" w:rsidRPr="003769FB">
        <w:rPr>
          <w:rFonts w:ascii="Book Antiqua" w:hAnsi="Book Antiqua"/>
          <w:szCs w:val="24"/>
          <w:lang w:val="en-US"/>
        </w:rPr>
        <w:t xml:space="preserve">of vitamin E </w:t>
      </w:r>
      <w:r w:rsidRPr="003769FB">
        <w:rPr>
          <w:rFonts w:ascii="Book Antiqua" w:hAnsi="Book Antiqua"/>
          <w:szCs w:val="24"/>
          <w:lang w:val="en-US"/>
        </w:rPr>
        <w:t xml:space="preserve">are responsible for these effects. In agreement with this suggestion, genetic polymorphisms are known for genes involved in vitamin E homeostasis, which could cause such interindividual differences. </w:t>
      </w:r>
      <w:r w:rsidR="009C2721" w:rsidRPr="003769FB">
        <w:rPr>
          <w:rFonts w:ascii="Book Antiqua" w:hAnsi="Book Antiqua"/>
          <w:szCs w:val="24"/>
          <w:lang w:val="en-US"/>
        </w:rPr>
        <w:t>A</w:t>
      </w:r>
      <w:r w:rsidR="008E4EE1" w:rsidRPr="003769FB">
        <w:rPr>
          <w:rFonts w:ascii="Book Antiqua" w:hAnsi="Book Antiqua"/>
          <w:szCs w:val="24"/>
          <w:lang w:val="en-US"/>
        </w:rPr>
        <w:t xml:space="preserve">n overview </w:t>
      </w:r>
      <w:r w:rsidR="00E1122A" w:rsidRPr="003769FB">
        <w:rPr>
          <w:rFonts w:ascii="Book Antiqua" w:hAnsi="Book Antiqua"/>
          <w:szCs w:val="24"/>
          <w:lang w:val="en-US"/>
        </w:rPr>
        <w:t xml:space="preserve">on </w:t>
      </w:r>
      <w:r w:rsidR="008E4EE1" w:rsidRPr="003769FB">
        <w:rPr>
          <w:rFonts w:ascii="Book Antiqua" w:hAnsi="Book Antiqua"/>
          <w:szCs w:val="24"/>
          <w:lang w:val="en-US"/>
        </w:rPr>
        <w:t xml:space="preserve">known polymorphisms </w:t>
      </w:r>
      <w:r w:rsidR="009C2721" w:rsidRPr="003769FB">
        <w:rPr>
          <w:rFonts w:ascii="Book Antiqua" w:hAnsi="Book Antiqua"/>
          <w:szCs w:val="24"/>
          <w:lang w:val="en-US"/>
        </w:rPr>
        <w:t xml:space="preserve">in genes encoding for proteins involved </w:t>
      </w:r>
      <w:r w:rsidR="008E4EE1" w:rsidRPr="003769FB">
        <w:rPr>
          <w:rFonts w:ascii="Book Antiqua" w:hAnsi="Book Antiqua"/>
          <w:szCs w:val="24"/>
          <w:lang w:val="en-US"/>
        </w:rPr>
        <w:t>in vitamin E homeostasis</w:t>
      </w:r>
      <w:r w:rsidR="009C2721" w:rsidRPr="003769FB">
        <w:rPr>
          <w:rFonts w:ascii="Book Antiqua" w:hAnsi="Book Antiqua"/>
          <w:szCs w:val="24"/>
          <w:lang w:val="en-US"/>
        </w:rPr>
        <w:t xml:space="preserve"> is provided in Table 3</w:t>
      </w:r>
      <w:r w:rsidR="008E4EE1" w:rsidRPr="003769FB">
        <w:rPr>
          <w:rFonts w:ascii="Book Antiqua" w:hAnsi="Book Antiqua"/>
          <w:szCs w:val="24"/>
          <w:lang w:val="en-US"/>
        </w:rPr>
        <w:t>.</w:t>
      </w:r>
    </w:p>
    <w:p w14:paraId="73932EBF" w14:textId="7464479D" w:rsidR="002D15CE" w:rsidRPr="003769FB" w:rsidRDefault="002D15CE" w:rsidP="004D49D8">
      <w:pPr>
        <w:widowControl w:val="0"/>
        <w:spacing w:after="0"/>
        <w:ind w:firstLineChars="147" w:firstLine="353"/>
        <w:rPr>
          <w:rFonts w:ascii="Book Antiqua" w:hAnsi="Book Antiqua"/>
          <w:szCs w:val="24"/>
          <w:lang w:val="en-US"/>
        </w:rPr>
      </w:pPr>
      <w:r w:rsidRPr="003769FB">
        <w:rPr>
          <w:rFonts w:ascii="Book Antiqua" w:hAnsi="Book Antiqua"/>
          <w:szCs w:val="24"/>
          <w:lang w:val="en-US"/>
        </w:rPr>
        <w:t>Döring</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9af96cb7-ce10-4aea-8f01-8816d6a5e736 PFBsYWNlaG9sZGVyPg0KICA8QWRkSW5WZXJzaW9uPjQuNC4wLjI4PC9BZGRJblZlcnNpb24+DQogIDxJZD45YWY5NmNiNy1jZTEwLTRhZWEtOGYwMS04ODE2ZDZhNWU3MzY8L0lkPg0KICA8RW50cmllcz4NCiAgICA8RW50cnk+DQogICAgICA8SWQ+OTA1NTk2ZmQtZWJmMy00MmRjLTg0MzQtMmI3NmJmYjUzMTdhPC9JZD4NCiAgICAgIDxSZWZlcmVuY2VJZD41ODUzY2FjMC0xYjRmLTQ1ZGItOGU5OS0wYzM1M2JjYmY4NW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MTVdPC9UZXh0Pg0KICAgIDwvVGV4dFVuaXQ+DQogIDwvVGV4dFVuaXRzPg0KPC9QbGFjZWhvbGRlcj4=</w:instrText>
      </w:r>
      <w:r w:rsidRPr="003769FB">
        <w:rPr>
          <w:rFonts w:ascii="Book Antiqua" w:hAnsi="Book Antiqua"/>
          <w:szCs w:val="24"/>
          <w:lang w:val="en-US"/>
        </w:rPr>
        <w:fldChar w:fldCharType="separate"/>
      </w:r>
      <w:bookmarkStart w:id="435" w:name="_CTVP0019af96cb7ce104aea8f018816d6a5e736"/>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14</w:t>
      </w:r>
      <w:r w:rsidR="00CC6BF1" w:rsidRPr="003769FB">
        <w:rPr>
          <w:rFonts w:ascii="Book Antiqua" w:hAnsi="Book Antiqua"/>
          <w:szCs w:val="24"/>
          <w:vertAlign w:val="superscript"/>
          <w:lang w:val="en-US"/>
        </w:rPr>
        <w:t>]</w:t>
      </w:r>
      <w:bookmarkEnd w:id="435"/>
      <w:r w:rsidRPr="003769FB">
        <w:rPr>
          <w:rFonts w:ascii="Book Antiqua" w:hAnsi="Book Antiqua"/>
          <w:szCs w:val="24"/>
          <w:lang w:val="en-US"/>
        </w:rPr>
        <w:fldChar w:fldCharType="end"/>
      </w:r>
      <w:r w:rsidRPr="003769FB">
        <w:rPr>
          <w:rFonts w:ascii="Book Antiqua" w:hAnsi="Book Antiqua"/>
          <w:szCs w:val="24"/>
          <w:lang w:val="en-US"/>
        </w:rPr>
        <w:t xml:space="preserve"> were the first </w:t>
      </w:r>
      <w:r w:rsidR="00E1122A" w:rsidRPr="003769FB">
        <w:rPr>
          <w:rFonts w:ascii="Book Antiqua" w:hAnsi="Book Antiqua"/>
          <w:szCs w:val="24"/>
          <w:lang w:val="en-US"/>
        </w:rPr>
        <w:t xml:space="preserve">to </w:t>
      </w:r>
      <w:r w:rsidRPr="003769FB">
        <w:rPr>
          <w:rFonts w:ascii="Book Antiqua" w:hAnsi="Book Antiqua"/>
          <w:szCs w:val="24"/>
          <w:lang w:val="en-US"/>
        </w:rPr>
        <w:t xml:space="preserve">systematically evaluate single nucleotide polymorphisms (SNPs) in genes </w:t>
      </w:r>
      <w:r w:rsidR="00136078" w:rsidRPr="003769FB">
        <w:rPr>
          <w:rFonts w:ascii="Book Antiqua" w:hAnsi="Book Antiqua"/>
          <w:szCs w:val="24"/>
          <w:lang w:val="en-US"/>
        </w:rPr>
        <w:t xml:space="preserve">encoding for proteins </w:t>
      </w:r>
      <w:r w:rsidRPr="003769FB">
        <w:rPr>
          <w:rFonts w:ascii="Book Antiqua" w:hAnsi="Book Antiqua"/>
          <w:szCs w:val="24"/>
          <w:lang w:val="en-US"/>
        </w:rPr>
        <w:t xml:space="preserve">involved in vitamin E homeostasis. They analyzed </w:t>
      </w:r>
      <w:r w:rsidRPr="003769FB">
        <w:rPr>
          <w:rFonts w:ascii="Book Antiqua" w:hAnsi="Book Antiqua"/>
          <w:i/>
          <w:szCs w:val="24"/>
          <w:lang w:val="en-US"/>
        </w:rPr>
        <w:t>TTPA, TAP, LPL, ABCC3/MRP2, PXR</w:t>
      </w:r>
      <w:r w:rsidRPr="003769FB">
        <w:rPr>
          <w:rFonts w:ascii="Book Antiqua" w:hAnsi="Book Antiqua"/>
          <w:szCs w:val="24"/>
          <w:lang w:val="en-US"/>
        </w:rPr>
        <w:t xml:space="preserve"> and cytochrome P450 </w:t>
      </w:r>
      <w:r w:rsidR="00136078" w:rsidRPr="003769FB">
        <w:rPr>
          <w:rFonts w:ascii="Book Antiqua" w:hAnsi="Book Antiqua"/>
          <w:szCs w:val="24"/>
          <w:lang w:val="en-US"/>
        </w:rPr>
        <w:t>genes</w:t>
      </w:r>
      <w:r w:rsidRPr="003769FB">
        <w:rPr>
          <w:rFonts w:ascii="Book Antiqua" w:hAnsi="Book Antiqua"/>
          <w:szCs w:val="24"/>
          <w:lang w:val="en-US"/>
        </w:rPr>
        <w:t xml:space="preserve"> such as </w:t>
      </w:r>
      <w:r w:rsidRPr="003769FB">
        <w:rPr>
          <w:rFonts w:ascii="Book Antiqua" w:hAnsi="Book Antiqua"/>
          <w:i/>
          <w:szCs w:val="24"/>
          <w:lang w:val="en-US"/>
        </w:rPr>
        <w:t xml:space="preserve">CYP3A4, CYP3A5 </w:t>
      </w:r>
      <w:r w:rsidRPr="003769FB">
        <w:rPr>
          <w:rFonts w:ascii="Book Antiqua" w:hAnsi="Book Antiqua"/>
          <w:szCs w:val="24"/>
          <w:lang w:val="en-US"/>
        </w:rPr>
        <w:t>and</w:t>
      </w:r>
      <w:r w:rsidRPr="003769FB">
        <w:rPr>
          <w:rFonts w:ascii="Book Antiqua" w:hAnsi="Book Antiqua"/>
          <w:i/>
          <w:szCs w:val="24"/>
          <w:lang w:val="en-US"/>
        </w:rPr>
        <w:t xml:space="preserve"> CYP4F2</w:t>
      </w:r>
      <w:r w:rsidRPr="003769FB">
        <w:rPr>
          <w:rFonts w:ascii="Book Antiqua" w:hAnsi="Book Antiqua"/>
          <w:szCs w:val="24"/>
          <w:lang w:val="en-US"/>
        </w:rPr>
        <w:t xml:space="preserve"> for the frequency of SNPs in coding regions and found </w:t>
      </w:r>
      <w:r w:rsidRPr="003769FB">
        <w:rPr>
          <w:rFonts w:ascii="Book Antiqua" w:hAnsi="Book Antiqua"/>
          <w:i/>
          <w:szCs w:val="24"/>
          <w:lang w:val="en-US"/>
        </w:rPr>
        <w:t>LPL</w:t>
      </w:r>
      <w:r w:rsidRPr="003769FB">
        <w:rPr>
          <w:rFonts w:ascii="Book Antiqua" w:hAnsi="Book Antiqua"/>
          <w:szCs w:val="24"/>
          <w:lang w:val="en-US"/>
        </w:rPr>
        <w:t xml:space="preserve">, </w:t>
      </w:r>
      <w:r w:rsidRPr="003769FB">
        <w:rPr>
          <w:rFonts w:ascii="Book Antiqua" w:hAnsi="Book Antiqua"/>
          <w:i/>
          <w:szCs w:val="24"/>
          <w:lang w:val="en-US"/>
        </w:rPr>
        <w:t xml:space="preserve">ABCC3/MRP2, PXR, CYP3A4 </w:t>
      </w:r>
      <w:r w:rsidRPr="003769FB">
        <w:rPr>
          <w:rFonts w:ascii="Book Antiqua" w:hAnsi="Book Antiqua"/>
          <w:szCs w:val="24"/>
          <w:lang w:val="en-US"/>
        </w:rPr>
        <w:t>and</w:t>
      </w:r>
      <w:r w:rsidRPr="003769FB">
        <w:rPr>
          <w:rFonts w:ascii="Book Antiqua" w:hAnsi="Book Antiqua"/>
          <w:i/>
          <w:szCs w:val="24"/>
          <w:lang w:val="en-US"/>
        </w:rPr>
        <w:t xml:space="preserve"> CYP4F2</w:t>
      </w:r>
      <w:r w:rsidRPr="003769FB">
        <w:rPr>
          <w:rFonts w:ascii="Book Antiqua" w:hAnsi="Book Antiqua"/>
          <w:szCs w:val="24"/>
          <w:lang w:val="en-US"/>
        </w:rPr>
        <w:t xml:space="preserve"> to be </w:t>
      </w:r>
      <w:r w:rsidRPr="003769FB">
        <w:rPr>
          <w:rFonts w:ascii="Book Antiqua" w:hAnsi="Book Antiqua"/>
          <w:szCs w:val="24"/>
          <w:lang w:val="en-US"/>
        </w:rPr>
        <w:lastRenderedPageBreak/>
        <w:t>highly polymorphic in their coding region. Recently, a new screening for candidates was published by Borel</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fe8ea5d9-dd5e-40c9-b139-2ea74f8d4381 PFBsYWNlaG9sZGVyPg0KICA8QWRkSW5WZXJzaW9uPjQuNC4wLjI4PC9BZGRJblZlcnNpb24+DQogIDxJZD5mZThlYTVkOS1kZDVlLTQwYzktYjEzOS0yZWE3NGY4ZDQzODE8L0lkPg0KICA8RW50cmllcz4NCiAgICA8RW50cnk+DQogICAgICA8SWQ+MzU4Nzg1NjYtMTY4MS00ODFlLWEyMDgtZWQ3ZGQzNjAwNTdlPC9JZD4NCiAgICAgIDxSZWZlcmVuY2VJZD5mYTc2MGViZi0wNzdjLTQxNDYtYjkxOC1iNzMzNTBjMzM0Y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l08L1RleHQ+DQogICAgPC9UZXh0VW5pdD4NCiAgPC9UZXh0VW5pdHM+DQo8L1BsYWNlaG9sZGVyPg==</w:instrText>
      </w:r>
      <w:r w:rsidRPr="003769FB">
        <w:rPr>
          <w:rFonts w:ascii="Book Antiqua" w:hAnsi="Book Antiqua"/>
          <w:szCs w:val="24"/>
          <w:lang w:val="en-US"/>
        </w:rPr>
        <w:fldChar w:fldCharType="separate"/>
      </w:r>
      <w:bookmarkStart w:id="436" w:name="_CTVP001fe8ea5d9dd5e40c9b1392ea74f8d4381"/>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15</w:t>
      </w:r>
      <w:r w:rsidR="00CC6BF1" w:rsidRPr="003769FB">
        <w:rPr>
          <w:rFonts w:ascii="Book Antiqua" w:hAnsi="Book Antiqua"/>
          <w:szCs w:val="24"/>
          <w:vertAlign w:val="superscript"/>
          <w:lang w:val="en-US"/>
        </w:rPr>
        <w:t>]</w:t>
      </w:r>
      <w:bookmarkEnd w:id="436"/>
      <w:r w:rsidRPr="003769FB">
        <w:rPr>
          <w:rFonts w:ascii="Book Antiqua" w:hAnsi="Book Antiqua"/>
          <w:szCs w:val="24"/>
          <w:lang w:val="en-US"/>
        </w:rPr>
        <w:fldChar w:fldCharType="end"/>
      </w:r>
      <w:r w:rsidRPr="003769FB">
        <w:rPr>
          <w:rFonts w:ascii="Book Antiqua" w:hAnsi="Book Antiqua"/>
          <w:szCs w:val="24"/>
          <w:lang w:val="en-US"/>
        </w:rPr>
        <w:t xml:space="preserve">. The postprandial chylomicron α-TOH response was positively correlated to fasting plasma α-TOH levels and 28 SNPs in eleven genes were identified that may contribute to 82 % </w:t>
      </w:r>
      <w:r w:rsidR="00E1122A" w:rsidRPr="003769FB">
        <w:rPr>
          <w:rFonts w:ascii="Book Antiqua" w:hAnsi="Book Antiqua"/>
          <w:szCs w:val="24"/>
          <w:lang w:val="en-US"/>
        </w:rPr>
        <w:t xml:space="preserve">of </w:t>
      </w:r>
      <w:r w:rsidRPr="003769FB">
        <w:rPr>
          <w:rFonts w:ascii="Book Antiqua" w:hAnsi="Book Antiqua"/>
          <w:szCs w:val="24"/>
          <w:lang w:val="en-US"/>
        </w:rPr>
        <w:t xml:space="preserve">the postprandial chylomicron α-TOH response, namely </w:t>
      </w:r>
      <w:r w:rsidRPr="003769FB">
        <w:rPr>
          <w:rFonts w:ascii="Book Antiqua" w:hAnsi="Book Antiqua"/>
          <w:i/>
          <w:szCs w:val="24"/>
          <w:lang w:val="en-US"/>
        </w:rPr>
        <w:t>ABCA1, ABCG1, APOB, BET1, IRS1, LIPC, NAT2, PNLIP, SLC10A2, SREBF2</w:t>
      </w:r>
      <w:r w:rsidR="008E4EE1" w:rsidRPr="003769FB">
        <w:rPr>
          <w:rFonts w:ascii="Book Antiqua" w:hAnsi="Book Antiqua"/>
          <w:szCs w:val="24"/>
          <w:lang w:val="en-US"/>
        </w:rPr>
        <w:t xml:space="preserve"> </w:t>
      </w:r>
      <w:r w:rsidRPr="003769FB">
        <w:rPr>
          <w:rFonts w:ascii="Book Antiqua" w:hAnsi="Book Antiqua"/>
          <w:szCs w:val="24"/>
          <w:lang w:val="en-US"/>
        </w:rPr>
        <w:t>and</w:t>
      </w:r>
      <w:r w:rsidRPr="003769FB">
        <w:rPr>
          <w:rFonts w:ascii="Book Antiqua" w:hAnsi="Book Antiqua"/>
          <w:i/>
          <w:szCs w:val="24"/>
          <w:lang w:val="en-US"/>
        </w:rPr>
        <w:t xml:space="preserve"> ZNF664</w:t>
      </w:r>
      <w:r w:rsidRPr="003769FB">
        <w:rPr>
          <w:rFonts w:ascii="Book Antiqua" w:hAnsi="Book Antiqua"/>
          <w:szCs w:val="24"/>
          <w:lang w:val="en-US"/>
        </w:rPr>
        <w:t>. Among these genes are seven which are involved in chylomicron</w:t>
      </w:r>
      <w:r w:rsidRPr="003769FB" w:rsidDel="00FB01A0">
        <w:rPr>
          <w:rFonts w:ascii="Book Antiqua" w:hAnsi="Book Antiqua"/>
          <w:szCs w:val="24"/>
          <w:lang w:val="en-US"/>
        </w:rPr>
        <w:t xml:space="preserve"> </w:t>
      </w:r>
      <w:r w:rsidRPr="003769FB">
        <w:rPr>
          <w:rFonts w:ascii="Book Antiqua" w:hAnsi="Book Antiqua"/>
          <w:szCs w:val="24"/>
          <w:lang w:val="en-US"/>
        </w:rPr>
        <w:t>metabolism and are therefore indirect</w:t>
      </w:r>
      <w:r w:rsidR="00136078" w:rsidRPr="003769FB">
        <w:rPr>
          <w:rFonts w:ascii="Book Antiqua" w:hAnsi="Book Antiqua"/>
          <w:szCs w:val="24"/>
          <w:lang w:val="en-US"/>
        </w:rPr>
        <w:t>ly</w:t>
      </w:r>
      <w:r w:rsidRPr="003769FB">
        <w:rPr>
          <w:rFonts w:ascii="Book Antiqua" w:hAnsi="Book Antiqua"/>
          <w:szCs w:val="24"/>
          <w:lang w:val="en-US"/>
        </w:rPr>
        <w:t xml:space="preserve"> responsible for vitamin E transport</w:t>
      </w:r>
      <w:r w:rsidR="009C02CB" w:rsidRPr="003769FB">
        <w:rPr>
          <w:rFonts w:ascii="Book Antiqua" w:hAnsi="Book Antiqua"/>
          <w:szCs w:val="24"/>
          <w:lang w:val="en-US"/>
        </w:rPr>
        <w:t xml:space="preserve"> in serum</w:t>
      </w:r>
      <w:r w:rsidRPr="003769FB">
        <w:rPr>
          <w:rFonts w:ascii="Book Antiqua" w:hAnsi="Book Antiqua"/>
          <w:szCs w:val="24"/>
          <w:lang w:val="en-US"/>
        </w:rPr>
        <w:t>. Borel</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95c0cb02-3e50-4f8e-83d2-08d6e3f15aff PFBsYWNlaG9sZGVyPg0KICA8QWRkSW5WZXJzaW9uPjQuNC4wLjI4PC9BZGRJblZlcnNpb24+DQogIDxJZD45NWMwY2IwMi0zZTUwLTRmOGUtODNkMi0wOGQ2ZTNmMTVhZmY8L0lkPg0KICA8RW50cmllcz4NCiAgICA8RW50cnk+DQogICAgICA8SWQ+MTBlZmQ3ZDgtOTZhNC00NDk5LWFkYjYtMTA3MzMwMWRhMGY1PC9JZD4NCiAgICAgIDxSZWZlcmVuY2VJZD5mYTc2MGViZi0wNzdjLTQxNDYtYjkxOC1iNzMzNTBjMzM0Y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l08L1RleHQ+DQogICAgPC9UZXh0VW5pdD4NCiAgPC9UZXh0VW5pdHM+DQo8L1BsYWNlaG9sZGVyPg==</w:instrText>
      </w:r>
      <w:r w:rsidRPr="003769FB">
        <w:rPr>
          <w:rFonts w:ascii="Book Antiqua" w:hAnsi="Book Antiqua"/>
          <w:szCs w:val="24"/>
          <w:lang w:val="en-US"/>
        </w:rPr>
        <w:fldChar w:fldCharType="separate"/>
      </w:r>
      <w:bookmarkStart w:id="437" w:name="_CTVP00195c0cb023e504f8e83d208d6e3f15aff"/>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15</w:t>
      </w:r>
      <w:r w:rsidR="00CC6BF1" w:rsidRPr="003769FB">
        <w:rPr>
          <w:rFonts w:ascii="Book Antiqua" w:hAnsi="Book Antiqua"/>
          <w:szCs w:val="24"/>
          <w:vertAlign w:val="superscript"/>
          <w:lang w:val="en-US"/>
        </w:rPr>
        <w:t>]</w:t>
      </w:r>
      <w:bookmarkEnd w:id="437"/>
      <w:r w:rsidRPr="003769FB">
        <w:rPr>
          <w:rFonts w:ascii="Book Antiqua" w:hAnsi="Book Antiqua"/>
          <w:szCs w:val="24"/>
          <w:lang w:val="en-US"/>
        </w:rPr>
        <w:fldChar w:fldCharType="end"/>
      </w:r>
      <w:r w:rsidRPr="003769FB">
        <w:rPr>
          <w:rFonts w:ascii="Book Antiqua" w:hAnsi="Book Antiqua"/>
          <w:szCs w:val="24"/>
          <w:lang w:val="en-US"/>
        </w:rPr>
        <w:t xml:space="preserve"> noted that </w:t>
      </w:r>
      <w:r w:rsidRPr="003769FB">
        <w:rPr>
          <w:rFonts w:ascii="Book Antiqua" w:hAnsi="Book Antiqua"/>
          <w:i/>
          <w:szCs w:val="24"/>
          <w:lang w:val="en-US"/>
        </w:rPr>
        <w:t xml:space="preserve">TTPA, CD36, SCARB1 </w:t>
      </w:r>
      <w:r w:rsidRPr="003769FB">
        <w:rPr>
          <w:rFonts w:ascii="Book Antiqua" w:hAnsi="Book Antiqua"/>
          <w:szCs w:val="24"/>
          <w:lang w:val="en-US"/>
        </w:rPr>
        <w:t>and</w:t>
      </w:r>
      <w:r w:rsidRPr="003769FB">
        <w:rPr>
          <w:rFonts w:ascii="Book Antiqua" w:hAnsi="Book Antiqua"/>
          <w:i/>
          <w:szCs w:val="24"/>
          <w:lang w:val="en-US"/>
        </w:rPr>
        <w:t xml:space="preserve"> SEC14L</w:t>
      </w:r>
      <w:r w:rsidRPr="003769FB">
        <w:rPr>
          <w:rFonts w:ascii="Book Antiqua" w:hAnsi="Book Antiqua"/>
          <w:szCs w:val="24"/>
          <w:lang w:val="en-US"/>
        </w:rPr>
        <w:t xml:space="preserve"> were not found to be associated with the response of serum α-TOH levels in this analysis. </w:t>
      </w:r>
    </w:p>
    <w:p w14:paraId="7075476D" w14:textId="0CFBF895" w:rsidR="002D15CE" w:rsidRPr="003769FB" w:rsidRDefault="002D15CE" w:rsidP="004D49D8">
      <w:pPr>
        <w:widowControl w:val="0"/>
        <w:spacing w:after="0"/>
        <w:ind w:firstLineChars="150" w:firstLine="360"/>
        <w:rPr>
          <w:rFonts w:ascii="Book Antiqua" w:hAnsi="Book Antiqua"/>
          <w:szCs w:val="24"/>
          <w:lang w:val="en-US"/>
        </w:rPr>
      </w:pPr>
      <w:r w:rsidRPr="003769FB">
        <w:rPr>
          <w:rFonts w:ascii="Book Antiqua" w:hAnsi="Book Antiqua"/>
          <w:szCs w:val="24"/>
          <w:lang w:val="en-US"/>
        </w:rPr>
        <w:t xml:space="preserve">The importance of variants of a transporter involved in the intestinal uptake of lipids and lipophilic nutrients, namely Niemann-Pick C1-like 1 (NPC1L1), </w:t>
      </w:r>
      <w:r w:rsidR="00E54FB1" w:rsidRPr="003769FB">
        <w:rPr>
          <w:rFonts w:ascii="Book Antiqua" w:hAnsi="Book Antiqua"/>
          <w:szCs w:val="24"/>
          <w:lang w:val="en-US"/>
        </w:rPr>
        <w:t>was</w:t>
      </w:r>
      <w:r w:rsidRPr="003769FB">
        <w:rPr>
          <w:rFonts w:ascii="Book Antiqua" w:hAnsi="Book Antiqua"/>
          <w:szCs w:val="24"/>
          <w:lang w:val="en-US"/>
        </w:rPr>
        <w:t xml:space="preserve"> analyzed </w:t>
      </w:r>
      <w:r w:rsidRPr="003769FB">
        <w:rPr>
          <w:rFonts w:ascii="Book Antiqua" w:hAnsi="Book Antiqua"/>
          <w:i/>
          <w:szCs w:val="24"/>
          <w:lang w:val="en-US"/>
        </w:rPr>
        <w:t>in vitro</w:t>
      </w:r>
      <w:r w:rsidRPr="003769FB">
        <w:rPr>
          <w:rFonts w:ascii="Book Antiqua" w:hAnsi="Book Antiqua"/>
          <w:szCs w:val="24"/>
          <w:lang w:val="en-US"/>
        </w:rPr>
        <w:t xml:space="preserve"> and four variants, located on the predicted extracellular loop of NPC1L1 protein (</w:t>
      </w:r>
      <w:r w:rsidRPr="003769FB">
        <w:rPr>
          <w:rFonts w:ascii="Book Antiqua" w:hAnsi="Book Antiqua"/>
          <w:i/>
          <w:szCs w:val="24"/>
          <w:lang w:val="en-US"/>
        </w:rPr>
        <w:t xml:space="preserve">i.e. </w:t>
      </w:r>
      <w:r w:rsidRPr="003769FB">
        <w:rPr>
          <w:rFonts w:ascii="Book Antiqua" w:hAnsi="Book Antiqua"/>
          <w:szCs w:val="24"/>
          <w:lang w:val="en-US"/>
        </w:rPr>
        <w:t>A395V, G402S, R417W, and G434R) showed lower transport efficiencies for both cholesterol and α-TOH</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b02416dd-4eb3-42eb-a989-e2404e401d89 PFBsYWNlaG9sZGVyPg0KICA8QWRkSW5WZXJzaW9uPjQuNC4wLjI4PC9BZGRJblZlcnNpb24+DQogIDxJZD5iMDI0MTZkZC00ZWIzLTQyZWItYTk4OS1lMjQwNGU0MDFkODk8L0lkPg0KICA8RW50cmllcz4NCiAgICA8RW50cnk+DQogICAgICA8SWQ+Yjk3OWU4NzAtMmE5Zi00ODkwLWE1MjMtMmMxMWQ4OTkxNWMyPC9JZD4NCiAgICAgIDxSZWZlcmVuY2VJZD43ODYzNDgyOS0wOTZjLTQyZTctODE4NS01MzJkZDBhYTU4YT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108L1RleHQ+DQogICAgPC9UZXh0VW5pdD4NCiAgPC9UZXh0VW5pdHM+DQo8L1BsYWNlaG9sZGVyPg==</w:instrText>
      </w:r>
      <w:r w:rsidRPr="003769FB">
        <w:rPr>
          <w:rFonts w:ascii="Book Antiqua" w:hAnsi="Book Antiqua"/>
          <w:szCs w:val="24"/>
          <w:lang w:val="en-US"/>
        </w:rPr>
        <w:fldChar w:fldCharType="separate"/>
      </w:r>
      <w:bookmarkStart w:id="438" w:name="_CTVP001b02416dd4eb342eba989e2404e401d89"/>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16</w:t>
      </w:r>
      <w:r w:rsidR="00CC6BF1" w:rsidRPr="003769FB">
        <w:rPr>
          <w:rFonts w:ascii="Book Antiqua" w:hAnsi="Book Antiqua"/>
          <w:szCs w:val="24"/>
          <w:vertAlign w:val="superscript"/>
          <w:lang w:val="en-US"/>
        </w:rPr>
        <w:t>]</w:t>
      </w:r>
      <w:bookmarkEnd w:id="438"/>
      <w:r w:rsidRPr="003769FB">
        <w:rPr>
          <w:rFonts w:ascii="Book Antiqua" w:hAnsi="Book Antiqua"/>
          <w:szCs w:val="24"/>
          <w:lang w:val="en-US"/>
        </w:rPr>
        <w:fldChar w:fldCharType="end"/>
      </w:r>
      <w:r w:rsidRPr="003769FB">
        <w:rPr>
          <w:rFonts w:ascii="Book Antiqua" w:hAnsi="Book Antiqua"/>
          <w:szCs w:val="24"/>
          <w:lang w:val="en-US"/>
        </w:rPr>
        <w:t>. Borel</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39675a46-fa4b-46d1-bb19-5468732c3551 PFBsYWNlaG9sZGVyPg0KICA8QWRkSW5WZXJzaW9uPjQuNC4wLjI4PC9BZGRJblZlcnNpb24+DQogIDxJZD4zOTY3NWE0Ni1mYTRiLTQ2ZDEtYmIxOS01NDY4NzMyYzM1NTE8L0lkPg0KICA8RW50cmllcz4NCiAgICA8RW50cnk+DQogICAgICA8SWQ+ZTkyOTMwZTctNjc2YS00Mjc1LWE0MmItZjQyZjRiZTQwNzlkPC9JZD4NCiAgICAgIDxSZWZlcmVuY2VJZD40Y2NmODMzZS1mZmFkLTRhNTktOWExNS0xZWI3Nzg5NWQ2N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MThdPC9UZXh0Pg0KICAgIDwvVGV4dFVuaXQ+DQogIDwvVGV4dFVuaXRzPg0KPC9QbGFjZWhvbGRlcj4=</w:instrText>
      </w:r>
      <w:r w:rsidRPr="003769FB">
        <w:rPr>
          <w:rFonts w:ascii="Book Antiqua" w:hAnsi="Book Antiqua"/>
          <w:szCs w:val="24"/>
          <w:lang w:val="en-US"/>
        </w:rPr>
        <w:fldChar w:fldCharType="separate"/>
      </w:r>
      <w:bookmarkStart w:id="439" w:name="_CTVP00139675a46fa4b46d1bb195468732c3551"/>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17</w:t>
      </w:r>
      <w:r w:rsidR="00CC6BF1" w:rsidRPr="003769FB">
        <w:rPr>
          <w:rFonts w:ascii="Book Antiqua" w:hAnsi="Book Antiqua"/>
          <w:szCs w:val="24"/>
          <w:vertAlign w:val="superscript"/>
          <w:lang w:val="en-US"/>
        </w:rPr>
        <w:t>]</w:t>
      </w:r>
      <w:bookmarkEnd w:id="439"/>
      <w:r w:rsidRPr="003769FB">
        <w:rPr>
          <w:rFonts w:ascii="Book Antiqua" w:hAnsi="Book Antiqua"/>
          <w:szCs w:val="24"/>
          <w:lang w:val="en-US"/>
        </w:rPr>
        <w:fldChar w:fldCharType="end"/>
      </w:r>
      <w:r w:rsidRPr="003769FB">
        <w:rPr>
          <w:rFonts w:ascii="Book Antiqua" w:hAnsi="Book Antiqua"/>
          <w:szCs w:val="24"/>
          <w:lang w:val="en-US"/>
        </w:rPr>
        <w:t xml:space="preserve"> analyzed polymorphisms in genes involved in lipid metabolism, namely </w:t>
      </w:r>
      <w:r w:rsidRPr="003769FB">
        <w:rPr>
          <w:rFonts w:ascii="Book Antiqua" w:hAnsi="Book Antiqua"/>
          <w:i/>
          <w:szCs w:val="24"/>
          <w:lang w:val="en-US"/>
        </w:rPr>
        <w:t xml:space="preserve">APOA4, APOB, APOE, LPL </w:t>
      </w:r>
      <w:r w:rsidRPr="003769FB">
        <w:rPr>
          <w:rFonts w:ascii="Book Antiqua" w:hAnsi="Book Antiqua"/>
          <w:szCs w:val="24"/>
          <w:lang w:val="en-US"/>
        </w:rPr>
        <w:t>and</w:t>
      </w:r>
      <w:r w:rsidRPr="003769FB">
        <w:rPr>
          <w:rFonts w:ascii="Book Antiqua" w:hAnsi="Book Antiqua"/>
          <w:i/>
          <w:szCs w:val="24"/>
          <w:lang w:val="en-US"/>
        </w:rPr>
        <w:t xml:space="preserve"> SRBI</w:t>
      </w:r>
      <w:r w:rsidR="00E54FB1" w:rsidRPr="003769FB">
        <w:rPr>
          <w:rFonts w:ascii="Book Antiqua" w:hAnsi="Book Antiqua"/>
          <w:szCs w:val="24"/>
          <w:lang w:val="en-US"/>
        </w:rPr>
        <w:t xml:space="preserve">, </w:t>
      </w:r>
      <w:r w:rsidRPr="003769FB">
        <w:rPr>
          <w:rFonts w:ascii="Book Antiqua" w:hAnsi="Book Antiqua"/>
          <w:szCs w:val="24"/>
          <w:lang w:val="en-US"/>
        </w:rPr>
        <w:t xml:space="preserve">and found α- or γ-TOH levels to be different in subjects with SNPs in </w:t>
      </w:r>
      <w:r w:rsidRPr="003769FB">
        <w:rPr>
          <w:rFonts w:ascii="Book Antiqua" w:hAnsi="Book Antiqua"/>
          <w:i/>
          <w:szCs w:val="24"/>
          <w:lang w:val="en-US"/>
        </w:rPr>
        <w:t xml:space="preserve">APO4, APOE </w:t>
      </w:r>
      <w:r w:rsidRPr="003769FB">
        <w:rPr>
          <w:rFonts w:ascii="Book Antiqua" w:hAnsi="Book Antiqua"/>
          <w:szCs w:val="24"/>
          <w:lang w:val="en-US"/>
        </w:rPr>
        <w:t>and</w:t>
      </w:r>
      <w:r w:rsidRPr="003769FB">
        <w:rPr>
          <w:rFonts w:ascii="Book Antiqua" w:hAnsi="Book Antiqua"/>
          <w:i/>
          <w:szCs w:val="24"/>
          <w:lang w:val="en-US"/>
        </w:rPr>
        <w:t xml:space="preserve"> SRBI</w:t>
      </w:r>
      <w:r w:rsidRPr="003769FB">
        <w:rPr>
          <w:rFonts w:ascii="Book Antiqua" w:hAnsi="Book Antiqua"/>
          <w:szCs w:val="24"/>
          <w:lang w:val="en-US"/>
        </w:rPr>
        <w:t xml:space="preserve"> or </w:t>
      </w:r>
      <w:r w:rsidRPr="003769FB">
        <w:rPr>
          <w:rFonts w:ascii="Book Antiqua" w:hAnsi="Book Antiqua"/>
          <w:i/>
          <w:szCs w:val="24"/>
          <w:lang w:val="en-US"/>
        </w:rPr>
        <w:t>APO4</w:t>
      </w:r>
      <w:r w:rsidRPr="003769FB">
        <w:rPr>
          <w:rFonts w:ascii="Book Antiqua" w:hAnsi="Book Antiqua"/>
          <w:szCs w:val="24"/>
          <w:lang w:val="en-US"/>
        </w:rPr>
        <w:t xml:space="preserve"> and </w:t>
      </w:r>
      <w:r w:rsidRPr="003769FB">
        <w:rPr>
          <w:rFonts w:ascii="Book Antiqua" w:hAnsi="Book Antiqua"/>
          <w:i/>
          <w:szCs w:val="24"/>
          <w:lang w:val="en-US"/>
        </w:rPr>
        <w:t>SRBI</w:t>
      </w:r>
      <w:r w:rsidRPr="003769FB">
        <w:rPr>
          <w:rFonts w:ascii="Book Antiqua" w:hAnsi="Book Antiqua"/>
          <w:szCs w:val="24"/>
          <w:lang w:val="en-US"/>
        </w:rPr>
        <w:t>, respectively. Major</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f0a28143-0d0a-4a9e-8159-f5bc646a9973 PFBsYWNlaG9sZGVyPg0KICA8QWRkSW5WZXJzaW9uPjQuNC4wLjI4PC9BZGRJblZlcnNpb24+DQogIDxJZD5mMGEyODE0My0wZDBhLTRhOWUtODE1OS1mNWJjNjQ2YTk5NzM8L0lkPg0KICA8RW50cmllcz4NCiAgICA8RW50cnk+DQogICAgICA8SWQ+NTg4YjU4ZDktZjQ5ZS00ZTIxLTliYjQtNGQzZDRmMDYwYzUxPC9JZD4NCiAgICAgIDxSZWZlcmVuY2VJZD5kMjc4ZDhlZi1kNzJlLTQ4YWMtOTljMC1kYmVhMjdkZmQ2M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OV08L1RleHQ+DQogICAgPC9UZXh0VW5pdD4NCiAgPC9UZXh0VW5pdHM+DQo8L1BsYWNlaG9sZGVyPg==</w:instrText>
      </w:r>
      <w:r w:rsidRPr="003769FB">
        <w:rPr>
          <w:rFonts w:ascii="Book Antiqua" w:hAnsi="Book Antiqua"/>
          <w:szCs w:val="24"/>
          <w:lang w:val="en-US"/>
        </w:rPr>
        <w:fldChar w:fldCharType="separate"/>
      </w:r>
      <w:bookmarkStart w:id="440" w:name="_CTVP001f0a281430d0a4a9e8159f5bc646a9973"/>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18</w:t>
      </w:r>
      <w:r w:rsidR="00CC6BF1" w:rsidRPr="003769FB">
        <w:rPr>
          <w:rFonts w:ascii="Book Antiqua" w:hAnsi="Book Antiqua"/>
          <w:szCs w:val="24"/>
          <w:vertAlign w:val="superscript"/>
          <w:lang w:val="en-US"/>
        </w:rPr>
        <w:t>]</w:t>
      </w:r>
      <w:bookmarkEnd w:id="440"/>
      <w:r w:rsidRPr="003769FB">
        <w:rPr>
          <w:rFonts w:ascii="Book Antiqua" w:hAnsi="Book Antiqua"/>
          <w:szCs w:val="24"/>
          <w:lang w:val="en-US"/>
        </w:rPr>
        <w:fldChar w:fldCharType="end"/>
      </w:r>
      <w:r w:rsidRPr="003769FB">
        <w:rPr>
          <w:rFonts w:ascii="Book Antiqua" w:hAnsi="Book Antiqua"/>
          <w:szCs w:val="24"/>
          <w:lang w:val="en-US"/>
        </w:rPr>
        <w:t xml:space="preserve"> found three SNPs to be associated with circulating α-TOH serum levels, rs964184 near </w:t>
      </w:r>
      <w:r w:rsidRPr="003769FB">
        <w:rPr>
          <w:rFonts w:ascii="Book Antiqua" w:hAnsi="Book Antiqua"/>
          <w:i/>
          <w:szCs w:val="24"/>
          <w:lang w:val="en-US"/>
        </w:rPr>
        <w:t>APOA1</w:t>
      </w:r>
      <w:r w:rsidRPr="003769FB">
        <w:rPr>
          <w:rFonts w:ascii="Book Antiqua" w:hAnsi="Book Antiqua"/>
          <w:szCs w:val="24"/>
          <w:lang w:val="en-US"/>
        </w:rPr>
        <w:t xml:space="preserve">, </w:t>
      </w:r>
      <w:r w:rsidRPr="003769FB">
        <w:rPr>
          <w:rFonts w:ascii="Book Antiqua" w:hAnsi="Book Antiqua"/>
          <w:i/>
          <w:szCs w:val="24"/>
          <w:lang w:val="en-US"/>
        </w:rPr>
        <w:t>APOA4</w:t>
      </w:r>
      <w:r w:rsidRPr="003769FB">
        <w:rPr>
          <w:rFonts w:ascii="Book Antiqua" w:hAnsi="Book Antiqua"/>
          <w:szCs w:val="24"/>
          <w:lang w:val="en-US"/>
        </w:rPr>
        <w:t xml:space="preserve">, </w:t>
      </w:r>
      <w:r w:rsidRPr="003769FB">
        <w:rPr>
          <w:rFonts w:ascii="Book Antiqua" w:hAnsi="Book Antiqua"/>
          <w:i/>
          <w:szCs w:val="24"/>
          <w:lang w:val="en-US"/>
        </w:rPr>
        <w:t xml:space="preserve">APOA5 </w:t>
      </w:r>
      <w:r w:rsidRPr="003769FB">
        <w:rPr>
          <w:rFonts w:ascii="Book Antiqua" w:hAnsi="Book Antiqua"/>
          <w:szCs w:val="24"/>
          <w:lang w:val="en-US"/>
        </w:rPr>
        <w:t xml:space="preserve">and </w:t>
      </w:r>
      <w:r w:rsidRPr="003769FB">
        <w:rPr>
          <w:rFonts w:ascii="Book Antiqua" w:hAnsi="Book Antiqua"/>
          <w:i/>
          <w:szCs w:val="24"/>
          <w:lang w:val="en-US"/>
        </w:rPr>
        <w:t>APOC3</w:t>
      </w:r>
      <w:r w:rsidRPr="003769FB">
        <w:rPr>
          <w:rFonts w:ascii="Book Antiqua" w:hAnsi="Book Antiqua"/>
          <w:szCs w:val="24"/>
          <w:lang w:val="en-US"/>
        </w:rPr>
        <w:t xml:space="preserve">, rs2108622 </w:t>
      </w:r>
      <w:r w:rsidR="00973F82" w:rsidRPr="003769FB">
        <w:rPr>
          <w:rFonts w:ascii="Book Antiqua" w:hAnsi="Book Antiqua"/>
          <w:szCs w:val="24"/>
          <w:lang w:val="en-US"/>
        </w:rPr>
        <w:t>in</w:t>
      </w:r>
      <w:r w:rsidRPr="003769FB">
        <w:rPr>
          <w:rFonts w:ascii="Book Antiqua" w:hAnsi="Book Antiqua"/>
          <w:szCs w:val="24"/>
          <w:lang w:val="en-US"/>
        </w:rPr>
        <w:t xml:space="preserve"> </w:t>
      </w:r>
      <w:r w:rsidRPr="003769FB">
        <w:rPr>
          <w:rFonts w:ascii="Book Antiqua" w:hAnsi="Book Antiqua"/>
          <w:i/>
          <w:szCs w:val="24"/>
          <w:lang w:val="en-US"/>
        </w:rPr>
        <w:t>CYP4F2</w:t>
      </w:r>
      <w:r w:rsidRPr="003769FB">
        <w:rPr>
          <w:rFonts w:ascii="Book Antiqua" w:hAnsi="Book Antiqua"/>
          <w:szCs w:val="24"/>
          <w:lang w:val="en-US"/>
        </w:rPr>
        <w:t xml:space="preserve"> as well as rs11057830 </w:t>
      </w:r>
      <w:r w:rsidR="00973F82" w:rsidRPr="003769FB">
        <w:rPr>
          <w:rFonts w:ascii="Book Antiqua" w:hAnsi="Book Antiqua"/>
          <w:szCs w:val="24"/>
          <w:lang w:val="en-US"/>
        </w:rPr>
        <w:t>in</w:t>
      </w:r>
      <w:r w:rsidRPr="003769FB">
        <w:rPr>
          <w:rFonts w:ascii="Book Antiqua" w:hAnsi="Book Antiqua"/>
          <w:szCs w:val="24"/>
          <w:lang w:val="en-US"/>
        </w:rPr>
        <w:t xml:space="preserve"> </w:t>
      </w:r>
      <w:r w:rsidRPr="003769FB">
        <w:rPr>
          <w:rFonts w:ascii="Book Antiqua" w:hAnsi="Book Antiqua"/>
          <w:i/>
          <w:szCs w:val="24"/>
          <w:lang w:val="en-US"/>
        </w:rPr>
        <w:t>SCARB1</w:t>
      </w:r>
      <w:r w:rsidRPr="003769FB">
        <w:rPr>
          <w:rFonts w:ascii="Book Antiqua" w:hAnsi="Book Antiqua"/>
          <w:szCs w:val="24"/>
          <w:lang w:val="en-US"/>
        </w:rPr>
        <w:t>. As the importance of proteins involved in lipoprotein metabolism for vitamin E transport and serum levels has been highlighted by these findings, Sundl</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41cca56e-2987-4a9e-9c35-07bfa67f239d PFBsYWNlaG9sZGVyPg0KICA8QWRkSW5WZXJzaW9uPjQuNC4wLjI4PC9BZGRJblZlcnNpb24+DQogIDxJZD40MWNjYTU2ZS0yOTg3LTRhOWUtOWMzNS0wN2JmYTY3ZjIzOWQ8L0lkPg0KICA8RW50cmllcz4NCiAgICA8RW50cnk+DQogICAgICA8SWQ+NTNjZmQ0ZDItZGQyZS00MDM4LThhZDMtOGU2MWRkZjc2ZjQxPC9JZD4NCiAgICAgIDxSZWZlcmVuY2VJZD44ZGFlNGU4NS05ZTY4LTQ2ZDUtOWY3OS0wODZiNDMyYTRiMDI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IwXTwvVGV4dD4NCiAgICA8L1RleHRVbml0Pg0KICA8L1RleHRVbml0cz4NCjwvUGxhY2Vob2xkZXI+</w:instrText>
      </w:r>
      <w:r w:rsidRPr="003769FB">
        <w:rPr>
          <w:rFonts w:ascii="Book Antiqua" w:hAnsi="Book Antiqua"/>
          <w:szCs w:val="24"/>
          <w:lang w:val="en-US"/>
        </w:rPr>
        <w:fldChar w:fldCharType="separate"/>
      </w:r>
      <w:bookmarkStart w:id="441" w:name="_CTVP00141cca56e29874a9e9c3507bfa67f239d"/>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19</w:t>
      </w:r>
      <w:r w:rsidR="00CC6BF1" w:rsidRPr="003769FB">
        <w:rPr>
          <w:rFonts w:ascii="Book Antiqua" w:hAnsi="Book Antiqua"/>
          <w:szCs w:val="24"/>
          <w:vertAlign w:val="superscript"/>
          <w:lang w:val="en-US"/>
        </w:rPr>
        <w:t>]</w:t>
      </w:r>
      <w:bookmarkEnd w:id="441"/>
      <w:r w:rsidRPr="003769FB">
        <w:rPr>
          <w:rFonts w:ascii="Book Antiqua" w:hAnsi="Book Antiqua"/>
          <w:szCs w:val="24"/>
          <w:lang w:val="en-US"/>
        </w:rPr>
        <w:fldChar w:fldCharType="end"/>
      </w:r>
      <w:r w:rsidRPr="003769FB">
        <w:rPr>
          <w:rFonts w:ascii="Book Antiqua" w:hAnsi="Book Antiqua"/>
          <w:szCs w:val="24"/>
          <w:lang w:val="en-US"/>
        </w:rPr>
        <w:t xml:space="preserve"> emphasized that vitamin E serum levels should be adjusted for plasma or serum lipids. The authors reported that the association of the APOA5 -1131T&gt;C variant (rs662799) with vitamin E serum concentrations was no longer statistically significant, when the vitamin E values were adjusted for serum triglyceride or total </w:t>
      </w:r>
      <w:r w:rsidR="009C02CB" w:rsidRPr="003769FB">
        <w:rPr>
          <w:rFonts w:ascii="Book Antiqua" w:hAnsi="Book Antiqua"/>
          <w:szCs w:val="24"/>
          <w:lang w:val="en-US"/>
        </w:rPr>
        <w:t xml:space="preserve">serum </w:t>
      </w:r>
      <w:r w:rsidRPr="003769FB">
        <w:rPr>
          <w:rFonts w:ascii="Book Antiqua" w:hAnsi="Book Antiqua"/>
          <w:szCs w:val="24"/>
          <w:lang w:val="en-US"/>
        </w:rPr>
        <w:t>cholesterol concentrations. The scavenger receptor cluster of differentiation 36 (CD36) might also be involved in cellular vitamin E uptake</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7b6821ba-f413-43ed-afec-ac5bfaa55a9c PFBsYWNlaG9sZGVyPg0KICA8QWRkSW5WZXJzaW9uPjQuNC4wLjI4PC9BZGRJblZlcnNpb24+DQogIDxJZD43YjY4MjFiYS1mNDEzLTQzZWQtYWZlYy1hYzViZmFhNTVhOWM8L0lkPg0KICA8RW50cmllcz4NCiAgICA8RW50cnk+DQogICAgICA8SWQ+N2U1ZWZjMjktYzc5Yi00ZWVmLThiMjctYzJiNjUyMWJjMzNjPC9JZD4NCiAgICAgIDxSZWZlcmVuY2VJZD4wNTMyZGJkZS1lNWJlLTRlNTktYmEzNy1kYzM0N2IzYWY5Mz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MjFdPC9UZXh0Pg0KICAgIDwvVGV4dFVuaXQ+DQogIDwvVGV4dFVuaXRzPg0KPC9QbGFjZWhvbGRlcj4=</w:instrText>
      </w:r>
      <w:r w:rsidRPr="003769FB">
        <w:rPr>
          <w:rFonts w:ascii="Book Antiqua" w:hAnsi="Book Antiqua"/>
          <w:szCs w:val="24"/>
          <w:lang w:val="en-US"/>
        </w:rPr>
        <w:fldChar w:fldCharType="separate"/>
      </w:r>
      <w:bookmarkStart w:id="442" w:name="_CTVP0017b6821baf41343edafecac5bfaa55a9c"/>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20</w:t>
      </w:r>
      <w:r w:rsidR="00CC6BF1" w:rsidRPr="003769FB">
        <w:rPr>
          <w:rFonts w:ascii="Book Antiqua" w:hAnsi="Book Antiqua"/>
          <w:szCs w:val="24"/>
          <w:vertAlign w:val="superscript"/>
          <w:lang w:val="en-US"/>
        </w:rPr>
        <w:t>]</w:t>
      </w:r>
      <w:bookmarkEnd w:id="442"/>
      <w:r w:rsidRPr="003769FB">
        <w:rPr>
          <w:rFonts w:ascii="Book Antiqua" w:hAnsi="Book Antiqua"/>
          <w:szCs w:val="24"/>
          <w:lang w:val="en-US"/>
        </w:rPr>
        <w:fldChar w:fldCharType="end"/>
      </w:r>
      <w:r w:rsidRPr="003769FB">
        <w:rPr>
          <w:rFonts w:ascii="Book Antiqua" w:hAnsi="Book Antiqua"/>
          <w:szCs w:val="24"/>
          <w:lang w:val="en-US"/>
        </w:rPr>
        <w:t>, and indeed a SNP (rs1527479) was identified to be associated with lower α-TOH serum concentration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f2e6290a-950c-4a97-bf9b-eb175b1d54bc PFBsYWNlaG9sZGVyPg0KICA8QWRkSW5WZXJzaW9uPjQuNC4wLjI4PC9BZGRJblZlcnNpb24+DQogIDxJZD5mMmU2MjkwYS05NTBjLTRhOTctYmY5Yi1lYjE3NWIxZDU0YmM8L0lkPg0KICA8RW50cmllcz4NCiAgICA8RW50cnk+DQogICAgICA8SWQ+NmFhOGZiMjQtMTBmYi00NThhLWI2MDctNzA4NWJmY2JmMjQzPC9JZD4NCiAgICAgIDxSZWZlcmVuY2VJZD4wN2NjMzYyNy0xYjFiLTQ5Y2EtOTRkMC05ZDU1Mjk3MmIzNjI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IyXTwvVGV4dD4NCiAgICA8L1RleHRVbml0Pg0KICA8L1RleHRVbml0cz4NCjwvUGxhY2Vob2xkZXI+</w:instrText>
      </w:r>
      <w:r w:rsidRPr="003769FB">
        <w:rPr>
          <w:rFonts w:ascii="Book Antiqua" w:hAnsi="Book Antiqua"/>
          <w:szCs w:val="24"/>
          <w:lang w:val="en-US"/>
        </w:rPr>
        <w:fldChar w:fldCharType="separate"/>
      </w:r>
      <w:bookmarkStart w:id="443" w:name="_CTVP001f2e6290a950c4a97bf9beb175b1d54bc"/>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21</w:t>
      </w:r>
      <w:r w:rsidR="00CC6BF1" w:rsidRPr="003769FB">
        <w:rPr>
          <w:rFonts w:ascii="Book Antiqua" w:hAnsi="Book Antiqua"/>
          <w:szCs w:val="24"/>
          <w:vertAlign w:val="superscript"/>
          <w:lang w:val="en-US"/>
        </w:rPr>
        <w:t>]</w:t>
      </w:r>
      <w:bookmarkEnd w:id="443"/>
      <w:r w:rsidRPr="003769FB">
        <w:rPr>
          <w:rFonts w:ascii="Book Antiqua" w:hAnsi="Book Antiqua"/>
          <w:szCs w:val="24"/>
          <w:lang w:val="en-US"/>
        </w:rPr>
        <w:fldChar w:fldCharType="end"/>
      </w:r>
      <w:r w:rsidRPr="003769FB">
        <w:rPr>
          <w:rFonts w:ascii="Book Antiqua" w:hAnsi="Book Antiqua"/>
          <w:szCs w:val="24"/>
          <w:lang w:val="en-US"/>
        </w:rPr>
        <w:t>.</w:t>
      </w:r>
    </w:p>
    <w:p w14:paraId="5E420C1E" w14:textId="0E6A7AB7" w:rsidR="002D15CE" w:rsidRPr="003769FB" w:rsidRDefault="002D15CE" w:rsidP="004D49D8">
      <w:pPr>
        <w:widowControl w:val="0"/>
        <w:spacing w:after="0"/>
        <w:ind w:firstLineChars="150" w:firstLine="360"/>
        <w:rPr>
          <w:rFonts w:ascii="Book Antiqua" w:hAnsi="Book Antiqua"/>
          <w:szCs w:val="24"/>
          <w:lang w:val="en-US"/>
        </w:rPr>
      </w:pPr>
      <w:r w:rsidRPr="003769FB">
        <w:rPr>
          <w:rFonts w:ascii="Book Antiqua" w:hAnsi="Book Antiqua"/>
          <w:szCs w:val="24"/>
          <w:lang w:val="en-US"/>
        </w:rPr>
        <w:t xml:space="preserve">As already mentioned, hepatic α-TTP plays a central role in vitamin E homoestasis. As some genetic variants in the </w:t>
      </w:r>
      <w:r w:rsidRPr="003769FB">
        <w:rPr>
          <w:rFonts w:ascii="Book Antiqua" w:hAnsi="Book Antiqua"/>
          <w:i/>
          <w:szCs w:val="24"/>
          <w:lang w:val="en-US"/>
        </w:rPr>
        <w:t>TTPA</w:t>
      </w:r>
      <w:r w:rsidRPr="003769FB">
        <w:rPr>
          <w:rFonts w:ascii="Book Antiqua" w:hAnsi="Book Antiqua"/>
          <w:szCs w:val="24"/>
          <w:lang w:val="en-US"/>
        </w:rPr>
        <w:t xml:space="preserve"> gene encoding α-TTP cause reduced circulating α-TOH levels in serum, Bromley</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5c3a70ec-f6f8-4526-bc4b-03493a54006b PFBsYWNlaG9sZGVyPg0KICA8QWRkSW5WZXJzaW9uPjQuNC4wLjI4PC9BZGRJblZlcnNpb24+DQogIDxJZD41YzNhNzBlYy1mNmY4LTQ1MjYtYmM0Yi0wMzQ5M2E1NDAwNmI8L0lkPg0KICA8RW50cmllcz4NCiAgICA8RW50cnk+DQogICAgICA8SWQ+YjEzNjIxNjYtYjc4Ny00YzdlLWI3NTMtYThkNTk0MzU5MGE4PC9JZD4NCiAgICAgIDxSZWZlcmVuY2VJZD5iZDkzOTgwNC00YzRjLTQ1ODUtYmQyYS1iZjcyMzM0NTFiMjI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IzXTwvVGV4dD4NCiAgICA8L1RleHRVbml0Pg0KICA8L1RleHRVbml0cz4NCjwvUGxhY2Vob2xkZXI+</w:instrText>
      </w:r>
      <w:r w:rsidRPr="003769FB">
        <w:rPr>
          <w:rFonts w:ascii="Book Antiqua" w:hAnsi="Book Antiqua"/>
          <w:szCs w:val="24"/>
          <w:lang w:val="en-US"/>
        </w:rPr>
        <w:fldChar w:fldCharType="separate"/>
      </w:r>
      <w:bookmarkStart w:id="444" w:name="_CTVP0015c3a70ecf6f84526bc4b03493a54006b"/>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22</w:t>
      </w:r>
      <w:r w:rsidR="00CC6BF1" w:rsidRPr="003769FB">
        <w:rPr>
          <w:rFonts w:ascii="Book Antiqua" w:hAnsi="Book Antiqua"/>
          <w:szCs w:val="24"/>
          <w:vertAlign w:val="superscript"/>
          <w:lang w:val="en-US"/>
        </w:rPr>
        <w:t>]</w:t>
      </w:r>
      <w:bookmarkEnd w:id="444"/>
      <w:r w:rsidRPr="003769FB">
        <w:rPr>
          <w:rFonts w:ascii="Book Antiqua" w:hAnsi="Book Antiqua"/>
          <w:szCs w:val="24"/>
          <w:lang w:val="en-US"/>
        </w:rPr>
        <w:fldChar w:fldCharType="end"/>
      </w:r>
      <w:r w:rsidRPr="003769FB">
        <w:rPr>
          <w:rFonts w:ascii="Book Antiqua" w:hAnsi="Book Antiqua"/>
          <w:szCs w:val="24"/>
          <w:lang w:val="en-US"/>
        </w:rPr>
        <w:t xml:space="preserve"> analyzed two SNPs in </w:t>
      </w:r>
      <w:r w:rsidR="00DF68C0" w:rsidRPr="003769FB">
        <w:rPr>
          <w:rFonts w:ascii="Book Antiqua" w:hAnsi="Book Antiqua"/>
          <w:szCs w:val="24"/>
          <w:lang w:val="en-US"/>
        </w:rPr>
        <w:lastRenderedPageBreak/>
        <w:t xml:space="preserve">the </w:t>
      </w:r>
      <w:r w:rsidRPr="003769FB">
        <w:rPr>
          <w:rFonts w:ascii="Book Antiqua" w:hAnsi="Book Antiqua"/>
          <w:i/>
          <w:szCs w:val="24"/>
          <w:lang w:val="en-US"/>
        </w:rPr>
        <w:t>TTPA</w:t>
      </w:r>
      <w:r w:rsidRPr="003769FB">
        <w:rPr>
          <w:rFonts w:ascii="Book Antiqua" w:hAnsi="Book Antiqua"/>
          <w:szCs w:val="24"/>
          <w:lang w:val="en-US"/>
        </w:rPr>
        <w:t xml:space="preserve"> gene, </w:t>
      </w:r>
      <w:r w:rsidR="00760862" w:rsidRPr="003769FB">
        <w:rPr>
          <w:rFonts w:ascii="Book Antiqua" w:hAnsi="Book Antiqua"/>
          <w:szCs w:val="24"/>
          <w:lang w:val="en-US"/>
        </w:rPr>
        <w:t>uncovering</w:t>
      </w:r>
      <w:r w:rsidR="00DF68C0" w:rsidRPr="003769FB">
        <w:rPr>
          <w:rFonts w:ascii="Book Antiqua" w:hAnsi="Book Antiqua"/>
          <w:szCs w:val="24"/>
          <w:lang w:val="en-US"/>
        </w:rPr>
        <w:t xml:space="preserve"> the variants </w:t>
      </w:r>
      <w:r w:rsidRPr="003769FB">
        <w:rPr>
          <w:rFonts w:ascii="Book Antiqua" w:hAnsi="Book Antiqua"/>
          <w:szCs w:val="24"/>
          <w:lang w:val="en-US"/>
        </w:rPr>
        <w:t>E141K and R59W, which are known to be associated with AVED. These variants are located in or close to the proposed ligand-binding domain of α-TTP</w:t>
      </w:r>
      <w:r w:rsidR="00DF68C0" w:rsidRPr="003769FB">
        <w:rPr>
          <w:rFonts w:ascii="Book Antiqua" w:hAnsi="Book Antiqua"/>
          <w:szCs w:val="24"/>
          <w:lang w:val="en-US"/>
        </w:rPr>
        <w:t>,</w:t>
      </w:r>
      <w:r w:rsidRPr="003769FB">
        <w:rPr>
          <w:rFonts w:ascii="Book Antiqua" w:hAnsi="Book Antiqua"/>
          <w:szCs w:val="24"/>
          <w:lang w:val="en-US"/>
        </w:rPr>
        <w:t xml:space="preserve"> and the authors showed that the </w:t>
      </w:r>
      <w:r w:rsidR="00DF68C0" w:rsidRPr="003769FB">
        <w:rPr>
          <w:rFonts w:ascii="Book Antiqua" w:hAnsi="Book Antiqua"/>
          <w:szCs w:val="24"/>
          <w:lang w:val="en-US"/>
        </w:rPr>
        <w:t xml:space="preserve">variants </w:t>
      </w:r>
      <w:r w:rsidRPr="003769FB">
        <w:rPr>
          <w:rFonts w:ascii="Book Antiqua" w:hAnsi="Book Antiqua"/>
          <w:szCs w:val="24"/>
          <w:lang w:val="en-US"/>
        </w:rPr>
        <w:t>are responsible for reduced binding of α-TOH</w:t>
      </w:r>
      <w:r w:rsidR="009C02CB" w:rsidRPr="003769FB">
        <w:rPr>
          <w:rFonts w:ascii="Book Antiqua" w:hAnsi="Book Antiqua"/>
          <w:szCs w:val="24"/>
          <w:lang w:val="en-US"/>
        </w:rPr>
        <w:t xml:space="preserve"> to</w:t>
      </w:r>
      <w:r w:rsidRPr="003769FB">
        <w:rPr>
          <w:rFonts w:ascii="Book Antiqua" w:hAnsi="Book Antiqua"/>
          <w:szCs w:val="24"/>
          <w:lang w:val="en-US"/>
        </w:rPr>
        <w:t xml:space="preserve"> α-TTP </w:t>
      </w:r>
      <w:r w:rsidRPr="003769FB">
        <w:rPr>
          <w:rFonts w:ascii="Book Antiqua" w:hAnsi="Book Antiqua"/>
          <w:i/>
          <w:szCs w:val="24"/>
          <w:lang w:val="en-US"/>
        </w:rPr>
        <w:t>in vitro</w:t>
      </w:r>
      <w:r w:rsidRPr="003769FB">
        <w:rPr>
          <w:rFonts w:ascii="Book Antiqua" w:hAnsi="Book Antiqua"/>
          <w:szCs w:val="24"/>
          <w:lang w:val="en-US"/>
        </w:rPr>
        <w:t>. Ulatowski</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1593986b-c4c0-416d-80d1-196f3dce74f7 PFBsYWNlaG9sZGVyPg0KICA8QWRkSW5WZXJzaW9uPjQuNC4wLjI4PC9BZGRJblZlcnNpb24+DQogIDxJZD4xNTkzOTg2Yi1jNGMwLTQxNmQtODBkMS0xOTZmM2RjZTc0Zjc8L0lkPg0KICA8RW50cmllcz4NCiAgICA8RW50cnk+DQogICAgICA8SWQ+MGRmN2U1NjMtYzFjOS00Mjk5LThmMTMtYzA3N2E5M2M5ODc0PC9JZD4NCiAgICAgIDxSZWZlcmVuY2VJZD5hNDNiN2Y1Zi02YTc3LTRjNDUtOTJhMy02N2NmNTQ2ZmU5OG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MjRdPC9UZXh0Pg0KICAgIDwvVGV4dFVuaXQ+DQogIDwvVGV4dFVuaXRzPg0KPC9QbGFjZWhvbGRlcj4=</w:instrText>
      </w:r>
      <w:r w:rsidRPr="003769FB">
        <w:rPr>
          <w:rFonts w:ascii="Book Antiqua" w:hAnsi="Book Antiqua"/>
          <w:szCs w:val="24"/>
          <w:lang w:val="en-US"/>
        </w:rPr>
        <w:fldChar w:fldCharType="separate"/>
      </w:r>
      <w:bookmarkStart w:id="445" w:name="_CTVP0011593986bc4c0416d80d1196f3dce74f7"/>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23</w:t>
      </w:r>
      <w:r w:rsidR="00CC6BF1" w:rsidRPr="003769FB">
        <w:rPr>
          <w:rFonts w:ascii="Book Antiqua" w:hAnsi="Book Antiqua"/>
          <w:szCs w:val="24"/>
          <w:vertAlign w:val="superscript"/>
          <w:lang w:val="en-US"/>
        </w:rPr>
        <w:t>]</w:t>
      </w:r>
      <w:bookmarkEnd w:id="445"/>
      <w:r w:rsidRPr="003769FB">
        <w:rPr>
          <w:rFonts w:ascii="Book Antiqua" w:hAnsi="Book Antiqua"/>
          <w:szCs w:val="24"/>
          <w:lang w:val="en-US"/>
        </w:rPr>
        <w:fldChar w:fldCharType="end"/>
      </w:r>
      <w:r w:rsidRPr="003769FB">
        <w:rPr>
          <w:rFonts w:ascii="Book Antiqua" w:hAnsi="Book Antiqua"/>
          <w:szCs w:val="24"/>
          <w:lang w:val="en-US"/>
        </w:rPr>
        <w:t xml:space="preserve"> analyzed SNPs in the promotor region of the </w:t>
      </w:r>
      <w:r w:rsidRPr="003769FB">
        <w:rPr>
          <w:rFonts w:ascii="Book Antiqua" w:hAnsi="Book Antiqua"/>
          <w:i/>
          <w:szCs w:val="24"/>
          <w:lang w:val="en-US"/>
        </w:rPr>
        <w:t>TTPA</w:t>
      </w:r>
      <w:r w:rsidRPr="003769FB">
        <w:rPr>
          <w:rFonts w:ascii="Book Antiqua" w:hAnsi="Book Antiqua"/>
          <w:szCs w:val="24"/>
          <w:lang w:val="en-US"/>
        </w:rPr>
        <w:t xml:space="preserve"> gene and found that the substitutions</w:t>
      </w:r>
      <w:r w:rsidR="00DF68C0" w:rsidRPr="003769FB">
        <w:rPr>
          <w:rFonts w:ascii="Book Antiqua" w:hAnsi="Book Antiqua"/>
          <w:szCs w:val="24"/>
          <w:lang w:val="en-US"/>
        </w:rPr>
        <w:t xml:space="preserve"> </w:t>
      </w:r>
      <w:r w:rsidR="00DF68C0" w:rsidRPr="003769FB">
        <w:rPr>
          <w:rFonts w:ascii="Book Antiqua" w:hAnsi="Book Antiqua"/>
          <w:szCs w:val="24"/>
          <w:lang w:val="en-US"/>
        </w:rPr>
        <w:noBreakHyphen/>
      </w:r>
      <w:r w:rsidRPr="003769FB">
        <w:rPr>
          <w:rFonts w:ascii="Book Antiqua" w:hAnsi="Book Antiqua"/>
          <w:szCs w:val="24"/>
          <w:lang w:val="en-US"/>
        </w:rPr>
        <w:t xml:space="preserve">1752C/T (rs12056582), </w:t>
      </w:r>
      <w:r w:rsidR="00DF68C0" w:rsidRPr="003769FB">
        <w:rPr>
          <w:rFonts w:ascii="Book Antiqua" w:hAnsi="Book Antiqua"/>
          <w:szCs w:val="24"/>
          <w:lang w:val="en-US"/>
        </w:rPr>
        <w:noBreakHyphen/>
      </w:r>
      <w:r w:rsidRPr="003769FB">
        <w:rPr>
          <w:rFonts w:ascii="Book Antiqua" w:hAnsi="Book Antiqua"/>
          <w:szCs w:val="24"/>
          <w:lang w:val="en-US"/>
        </w:rPr>
        <w:t xml:space="preserve">1408G/T (rs6472071), and </w:t>
      </w:r>
      <w:r w:rsidR="00DF68C0" w:rsidRPr="003769FB">
        <w:rPr>
          <w:rFonts w:ascii="Book Antiqua" w:hAnsi="Book Antiqua"/>
          <w:szCs w:val="24"/>
          <w:lang w:val="en-US"/>
        </w:rPr>
        <w:noBreakHyphen/>
      </w:r>
      <w:r w:rsidRPr="003769FB">
        <w:rPr>
          <w:rFonts w:ascii="Book Antiqua" w:hAnsi="Book Antiqua"/>
          <w:szCs w:val="24"/>
          <w:lang w:val="en-US"/>
        </w:rPr>
        <w:t>345C/T (rs75371508) increase</w:t>
      </w:r>
      <w:r w:rsidR="009C02CB" w:rsidRPr="003769FB">
        <w:rPr>
          <w:rFonts w:ascii="Book Antiqua" w:hAnsi="Book Antiqua"/>
          <w:szCs w:val="24"/>
          <w:lang w:val="en-US"/>
        </w:rPr>
        <w:t>d</w:t>
      </w:r>
      <w:r w:rsidRPr="003769FB">
        <w:rPr>
          <w:rFonts w:ascii="Book Antiqua" w:hAnsi="Book Antiqua"/>
          <w:szCs w:val="24"/>
          <w:lang w:val="en-US"/>
        </w:rPr>
        <w:t xml:space="preserve"> promotor activity about 3-fold, whereas the </w:t>
      </w:r>
      <w:r w:rsidR="00DF68C0" w:rsidRPr="003769FB">
        <w:rPr>
          <w:rFonts w:ascii="Book Antiqua" w:hAnsi="Book Antiqua"/>
          <w:szCs w:val="24"/>
          <w:lang w:val="en-US"/>
        </w:rPr>
        <w:t>SNPs</w:t>
      </w:r>
      <w:r w:rsidRPr="003769FB">
        <w:rPr>
          <w:rFonts w:ascii="Book Antiqua" w:hAnsi="Book Antiqua"/>
          <w:szCs w:val="24"/>
          <w:lang w:val="en-US"/>
        </w:rPr>
        <w:t xml:space="preserve"> </w:t>
      </w:r>
      <w:r w:rsidR="00DF68C0" w:rsidRPr="003769FB">
        <w:rPr>
          <w:rFonts w:ascii="Book Antiqua" w:hAnsi="Book Antiqua"/>
          <w:szCs w:val="24"/>
          <w:lang w:val="en-US"/>
        </w:rPr>
        <w:noBreakHyphen/>
      </w:r>
      <w:r w:rsidRPr="003769FB">
        <w:rPr>
          <w:rFonts w:ascii="Book Antiqua" w:hAnsi="Book Antiqua"/>
          <w:szCs w:val="24"/>
          <w:lang w:val="en-US"/>
        </w:rPr>
        <w:t xml:space="preserve">1408A/T (rs6472071), </w:t>
      </w:r>
      <w:r w:rsidR="00DF68C0" w:rsidRPr="003769FB">
        <w:rPr>
          <w:rFonts w:ascii="Book Antiqua" w:hAnsi="Book Antiqua"/>
          <w:szCs w:val="24"/>
          <w:lang w:val="en-US"/>
        </w:rPr>
        <w:noBreakHyphen/>
      </w:r>
      <w:r w:rsidRPr="003769FB">
        <w:rPr>
          <w:rFonts w:ascii="Book Antiqua" w:hAnsi="Book Antiqua"/>
          <w:szCs w:val="24"/>
          <w:lang w:val="en-US"/>
        </w:rPr>
        <w:t xml:space="preserve">980A/T (rs6994076), </w:t>
      </w:r>
      <w:r w:rsidR="00DF68C0" w:rsidRPr="003769FB">
        <w:rPr>
          <w:rFonts w:ascii="Book Antiqua" w:hAnsi="Book Antiqua"/>
          <w:szCs w:val="24"/>
          <w:lang w:val="en-US"/>
        </w:rPr>
        <w:noBreakHyphen/>
      </w:r>
      <w:r w:rsidRPr="003769FB">
        <w:rPr>
          <w:rFonts w:ascii="Book Antiqua" w:hAnsi="Book Antiqua"/>
          <w:szCs w:val="24"/>
          <w:lang w:val="en-US"/>
        </w:rPr>
        <w:t xml:space="preserve">943A/G (rs34358293), </w:t>
      </w:r>
      <w:r w:rsidR="00DF68C0" w:rsidRPr="003769FB">
        <w:rPr>
          <w:rFonts w:ascii="Book Antiqua" w:hAnsi="Book Antiqua"/>
          <w:szCs w:val="24"/>
          <w:lang w:val="en-US"/>
        </w:rPr>
        <w:noBreakHyphen/>
      </w:r>
      <w:r w:rsidRPr="003769FB">
        <w:rPr>
          <w:rFonts w:ascii="Book Antiqua" w:hAnsi="Book Antiqua"/>
          <w:szCs w:val="24"/>
          <w:lang w:val="en-US"/>
        </w:rPr>
        <w:t xml:space="preserve">674C/T (rs80169698), </w:t>
      </w:r>
      <w:r w:rsidR="00DF68C0" w:rsidRPr="003769FB">
        <w:rPr>
          <w:rFonts w:ascii="Book Antiqua" w:hAnsi="Book Antiqua"/>
          <w:szCs w:val="24"/>
          <w:lang w:val="en-US"/>
        </w:rPr>
        <w:noBreakHyphen/>
      </w:r>
      <w:r w:rsidRPr="003769FB">
        <w:rPr>
          <w:rFonts w:ascii="Book Antiqua" w:hAnsi="Book Antiqua"/>
          <w:szCs w:val="24"/>
          <w:lang w:val="en-US"/>
        </w:rPr>
        <w:t xml:space="preserve">439A/G (rs73684515), and </w:t>
      </w:r>
      <w:r w:rsidR="00DF68C0" w:rsidRPr="003769FB">
        <w:rPr>
          <w:rFonts w:ascii="Book Antiqua" w:hAnsi="Book Antiqua"/>
          <w:szCs w:val="24"/>
          <w:lang w:val="en-US"/>
        </w:rPr>
        <w:noBreakHyphen/>
      </w:r>
      <w:r w:rsidRPr="003769FB">
        <w:rPr>
          <w:rFonts w:ascii="Book Antiqua" w:hAnsi="Book Antiqua"/>
          <w:szCs w:val="24"/>
          <w:lang w:val="en-US"/>
        </w:rPr>
        <w:t>344C/T (rs74684018) repressed promoter activity. To support the physiological relevance of their findings the authors noted that Wright</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f0c3390a-aada-4239-b0b1-ce3c0184c82e PFBsYWNlaG9sZGVyPg0KICA8QWRkSW5WZXJzaW9uPjQuNC4wLjI4PC9BZGRJblZlcnNpb24+DQogIDxJZD5mMGMzMzkwYS1hYWRhLTQyMzktYjBiMS1jZTNjMDE4NGM4MmU8L0lkPg0KICA8RW50cmllcz4NCiAgICA8RW50cnk+DQogICAgICA8SWQ+MzdlM2Q2ZjUtMDE4NS00MTY0LTllZTktNjdkOWM1Yjk1NWZmPC9JZD4NCiAgICAgIDxSZWZlcmVuY2VJZD41ODIxNTdjMC00NzRkLTRlYjItYjA0Yy01YjI3MGUyOTk5NT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I1XTwvVGV4dD4NCiAgICA8L1RleHRVbml0Pg0KICA8L1RleHRVbml0cz4NCjwvUGxhY2Vob2xkZXI+</w:instrText>
      </w:r>
      <w:r w:rsidRPr="003769FB">
        <w:rPr>
          <w:rFonts w:ascii="Book Antiqua" w:hAnsi="Book Antiqua"/>
          <w:szCs w:val="24"/>
          <w:lang w:val="en-US"/>
        </w:rPr>
        <w:fldChar w:fldCharType="separate"/>
      </w:r>
      <w:bookmarkStart w:id="446" w:name="_CTVP001f0c3390aaada4239b0b1ce3c0184c82e"/>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24</w:t>
      </w:r>
      <w:r w:rsidR="00CC6BF1" w:rsidRPr="003769FB">
        <w:rPr>
          <w:rFonts w:ascii="Book Antiqua" w:hAnsi="Book Antiqua"/>
          <w:szCs w:val="24"/>
          <w:vertAlign w:val="superscript"/>
          <w:lang w:val="en-US"/>
        </w:rPr>
        <w:t>]</w:t>
      </w:r>
      <w:bookmarkEnd w:id="446"/>
      <w:r w:rsidRPr="003769FB">
        <w:rPr>
          <w:rFonts w:ascii="Book Antiqua" w:hAnsi="Book Antiqua"/>
          <w:szCs w:val="24"/>
          <w:lang w:val="en-US"/>
        </w:rPr>
        <w:fldChar w:fldCharType="end"/>
      </w:r>
      <w:r w:rsidRPr="003769FB">
        <w:rPr>
          <w:rFonts w:ascii="Book Antiqua" w:hAnsi="Book Antiqua"/>
          <w:szCs w:val="24"/>
          <w:lang w:val="en-US"/>
        </w:rPr>
        <w:t xml:space="preserve"> found reduced vitamin E plasma levels to be associated with the SNP -980A/T in the promotor region of the</w:t>
      </w:r>
      <w:r w:rsidRPr="003769FB">
        <w:rPr>
          <w:rFonts w:ascii="Book Antiqua" w:hAnsi="Book Antiqua"/>
          <w:i/>
          <w:szCs w:val="24"/>
          <w:lang w:val="en-US"/>
        </w:rPr>
        <w:t xml:space="preserve"> TTPA</w:t>
      </w:r>
      <w:r w:rsidRPr="003769FB">
        <w:rPr>
          <w:rFonts w:ascii="Book Antiqua" w:hAnsi="Book Antiqua"/>
          <w:szCs w:val="24"/>
          <w:lang w:val="en-US"/>
        </w:rPr>
        <w:t xml:space="preserve"> gene. In addition, three SNPs in the coding region of the </w:t>
      </w:r>
      <w:r w:rsidRPr="003769FB">
        <w:rPr>
          <w:rFonts w:ascii="Book Antiqua" w:hAnsi="Book Antiqua"/>
          <w:i/>
          <w:szCs w:val="24"/>
          <w:lang w:val="en-US"/>
        </w:rPr>
        <w:t>SEC14L2</w:t>
      </w:r>
      <w:r w:rsidRPr="003769FB">
        <w:rPr>
          <w:rFonts w:ascii="Book Antiqua" w:hAnsi="Book Antiqua"/>
          <w:szCs w:val="24"/>
          <w:lang w:val="en-US"/>
        </w:rPr>
        <w:t xml:space="preserve"> gene encoding TAP1 are associated with increased serum v</w:t>
      </w:r>
      <w:r w:rsidR="00C837A7" w:rsidRPr="003769FB">
        <w:rPr>
          <w:rFonts w:ascii="Book Antiqua" w:hAnsi="Book Antiqua"/>
          <w:szCs w:val="24"/>
          <w:lang w:val="en-US"/>
        </w:rPr>
        <w:t>itamin E concentration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92e8b0b5-823e-4fee-8513-68d869ce812d PFBsYWNlaG9sZGVyPg0KICA8QWRkSW5WZXJzaW9uPjQuNC4wLjI4PC9BZGRJblZlcnNpb24+DQogIDxJZD45MmU4YjBiNS04MjNlLTRmZWUtODUxMy02OGQ4NjljZTgxMmQ8L0lkPg0KICA8RW50cmllcz4NCiAgICA8RW50cnk+DQogICAgICA8SWQ+YzYwOWIyNTAtOGNiOC00NjllLWEwNDItMWNlMjNmMjg0MDc4PC9JZD4NCiAgICAgIDxSZWZlcmVuY2VJZD41ODIxNTdjMC00NzRkLTRlYjItYjA0Yy01YjI3MGUyOTk5NT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I1XTwvVGV4dD4NCiAgICA8L1RleHRVbml0Pg0KICA8L1RleHRVbml0cz4NCjwvUGxhY2Vob2xkZXI+</w:instrText>
      </w:r>
      <w:r w:rsidRPr="003769FB">
        <w:rPr>
          <w:rFonts w:ascii="Book Antiqua" w:hAnsi="Book Antiqua"/>
          <w:szCs w:val="24"/>
          <w:lang w:val="en-US"/>
        </w:rPr>
        <w:fldChar w:fldCharType="separate"/>
      </w:r>
      <w:bookmarkStart w:id="447" w:name="_CTVP00192e8b0b5823e4fee851368d869ce812d"/>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24</w:t>
      </w:r>
      <w:r w:rsidR="00CC6BF1" w:rsidRPr="003769FB">
        <w:rPr>
          <w:rFonts w:ascii="Book Antiqua" w:hAnsi="Book Antiqua"/>
          <w:szCs w:val="24"/>
          <w:vertAlign w:val="superscript"/>
          <w:lang w:val="en-US"/>
        </w:rPr>
        <w:t>]</w:t>
      </w:r>
      <w:bookmarkEnd w:id="447"/>
      <w:r w:rsidRPr="003769FB">
        <w:rPr>
          <w:rFonts w:ascii="Book Antiqua" w:hAnsi="Book Antiqua"/>
          <w:szCs w:val="24"/>
          <w:lang w:val="en-US"/>
        </w:rPr>
        <w:fldChar w:fldCharType="end"/>
      </w:r>
      <w:r w:rsidRPr="003769FB">
        <w:rPr>
          <w:rFonts w:ascii="Book Antiqua" w:hAnsi="Book Antiqua"/>
          <w:szCs w:val="24"/>
          <w:lang w:val="en-US"/>
        </w:rPr>
        <w:t>. Major</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b0e5d8ba-4e25-4416-847f-2a4fcdf466d5 PFBsYWNlaG9sZGVyPg0KICA8QWRkSW5WZXJzaW9uPjQuNC4wLjI4PC9BZGRJblZlcnNpb24+DQogIDxJZD5iMGU1ZDhiYS00ZTI1LTQ0MTYtODQ3Zi0yYTRmY2RmNDY2ZDU8L0lkPg0KICA8RW50cmllcz4NCiAgICA8RW50cnk+DQogICAgICA8SWQ+YzJjYWU0MWMtMzA5YS00NGM2LTkxMzMtOTVhYzZlMzM5M2ExPC9JZD4NCiAgICAgIDxSZWZlcmVuY2VJZD5kMjc4ZDhlZi1kNzJlLTQ4YWMtOTljMC1kYmVhMjdkZmQ2M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OV08L1RleHQ+DQogICAgPC9UZXh0VW5pdD4NCiAgPC9UZXh0VW5pdHM+DQo8L1BsYWNlaG9sZGVyPg==</w:instrText>
      </w:r>
      <w:r w:rsidRPr="003769FB">
        <w:rPr>
          <w:rFonts w:ascii="Book Antiqua" w:hAnsi="Book Antiqua"/>
          <w:szCs w:val="24"/>
          <w:lang w:val="en-US"/>
        </w:rPr>
        <w:fldChar w:fldCharType="separate"/>
      </w:r>
      <w:bookmarkStart w:id="448" w:name="_CTVP001b0e5d8ba4e254416847f2a4fcdf466d5"/>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18</w:t>
      </w:r>
      <w:r w:rsidR="00CC6BF1" w:rsidRPr="003769FB">
        <w:rPr>
          <w:rFonts w:ascii="Book Antiqua" w:hAnsi="Book Antiqua"/>
          <w:szCs w:val="24"/>
          <w:vertAlign w:val="superscript"/>
          <w:lang w:val="en-US"/>
        </w:rPr>
        <w:t>]</w:t>
      </w:r>
      <w:bookmarkEnd w:id="448"/>
      <w:r w:rsidRPr="003769FB">
        <w:rPr>
          <w:rFonts w:ascii="Book Antiqua" w:hAnsi="Book Antiqua"/>
          <w:szCs w:val="24"/>
          <w:lang w:val="en-US"/>
        </w:rPr>
        <w:fldChar w:fldCharType="end"/>
      </w:r>
      <w:r w:rsidRPr="003769FB">
        <w:rPr>
          <w:rFonts w:ascii="Book Antiqua" w:hAnsi="Book Antiqua"/>
          <w:szCs w:val="24"/>
          <w:lang w:val="en-US"/>
        </w:rPr>
        <w:t xml:space="preserve"> identified a n</w:t>
      </w:r>
      <w:r w:rsidR="00E1122A" w:rsidRPr="003769FB">
        <w:rPr>
          <w:rFonts w:ascii="Book Antiqua" w:hAnsi="Book Antiqua"/>
          <w:szCs w:val="24"/>
          <w:lang w:val="en-US"/>
        </w:rPr>
        <w:t>ew</w:t>
      </w:r>
      <w:r w:rsidRPr="003769FB">
        <w:rPr>
          <w:rFonts w:ascii="Book Antiqua" w:hAnsi="Book Antiqua"/>
          <w:szCs w:val="24"/>
          <w:lang w:val="en-US"/>
        </w:rPr>
        <w:t xml:space="preserve"> SNP in the </w:t>
      </w:r>
      <w:r w:rsidR="009C02CB" w:rsidRPr="003769FB">
        <w:rPr>
          <w:rFonts w:ascii="Book Antiqua" w:hAnsi="Book Antiqua"/>
          <w:i/>
          <w:szCs w:val="24"/>
          <w:lang w:val="en-US"/>
        </w:rPr>
        <w:t>CYP4F2</w:t>
      </w:r>
      <w:r w:rsidR="009C02CB" w:rsidRPr="003769FB">
        <w:rPr>
          <w:rFonts w:ascii="Book Antiqua" w:hAnsi="Book Antiqua"/>
          <w:szCs w:val="24"/>
          <w:lang w:val="en-US"/>
        </w:rPr>
        <w:t xml:space="preserve"> gene </w:t>
      </w:r>
      <w:r w:rsidR="00DF68C0" w:rsidRPr="003769FB">
        <w:rPr>
          <w:rFonts w:ascii="Book Antiqua" w:hAnsi="Book Antiqua"/>
          <w:szCs w:val="24"/>
          <w:lang w:val="en-US"/>
        </w:rPr>
        <w:t>(rs2108622) which encodes</w:t>
      </w:r>
      <w:r w:rsidR="009C02CB" w:rsidRPr="003769FB">
        <w:rPr>
          <w:rFonts w:ascii="Book Antiqua" w:hAnsi="Book Antiqua"/>
          <w:szCs w:val="24"/>
          <w:lang w:val="en-US"/>
        </w:rPr>
        <w:t xml:space="preserve"> the </w:t>
      </w:r>
      <w:r w:rsidRPr="003769FB">
        <w:rPr>
          <w:rFonts w:ascii="Book Antiqua" w:hAnsi="Book Antiqua"/>
          <w:szCs w:val="24"/>
          <w:lang w:val="en-US"/>
        </w:rPr>
        <w:t>vitamin E ω-hydroxylase. The physiological relevance of this SNP and the SNP rs3093105 has been characterized by Bardowell</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bcf09345-5f71-4a35-8567-252b57fa10d0 PFBsYWNlaG9sZGVyPg0KICA8QWRkSW5WZXJzaW9uPjQuNC4wLjI4PC9BZGRJblZlcnNpb24+DQogIDxJZD5iY2YwOTM0NS01ZjcxLTRhMzUtODU2Ny0yNTJiNTdmYTEwZDA8L0lkPg0KICA8RW50cmllcz4NCiAgICA8RW50cnk+DQogICAgICA8SWQ+OTVhM2ZkZDMtMDUyMi00NjAyLTgwMjYtNzVjOGMyODU4MDg5PC9JZD4NCiAgICAgIDxSZWZlcmVuY2VJZD5mYmMzMjMzMC0wY2UwLTQyMDctOTkxNS0yYTdhODg0NTk3O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MjZdPC9UZXh0Pg0KICAgIDwvVGV4dFVuaXQ+DQogIDwvVGV4dFVuaXRzPg0KPC9QbGFjZWhvbGRlcj4=</w:instrText>
      </w:r>
      <w:r w:rsidRPr="003769FB">
        <w:rPr>
          <w:rFonts w:ascii="Book Antiqua" w:hAnsi="Book Antiqua"/>
          <w:szCs w:val="24"/>
          <w:lang w:val="en-US"/>
        </w:rPr>
        <w:fldChar w:fldCharType="separate"/>
      </w:r>
      <w:bookmarkStart w:id="449" w:name="_CTVP001bcf093455f714a358567252b57fa10d0"/>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25</w:t>
      </w:r>
      <w:r w:rsidR="00CC6BF1" w:rsidRPr="003769FB">
        <w:rPr>
          <w:rFonts w:ascii="Book Antiqua" w:hAnsi="Book Antiqua"/>
          <w:szCs w:val="24"/>
          <w:vertAlign w:val="superscript"/>
          <w:lang w:val="en-US"/>
        </w:rPr>
        <w:t>]</w:t>
      </w:r>
      <w:bookmarkEnd w:id="449"/>
      <w:r w:rsidRPr="003769FB">
        <w:rPr>
          <w:rFonts w:ascii="Book Antiqua" w:hAnsi="Book Antiqua"/>
          <w:szCs w:val="24"/>
          <w:lang w:val="en-US"/>
        </w:rPr>
        <w:fldChar w:fldCharType="end"/>
      </w:r>
      <w:r w:rsidRPr="003769FB">
        <w:rPr>
          <w:rFonts w:ascii="Book Antiqua" w:hAnsi="Book Antiqua"/>
          <w:szCs w:val="24"/>
          <w:lang w:val="en-US"/>
        </w:rPr>
        <w:t xml:space="preserve">. The CYP4F2 W12G variant leads to a 2.3 to 2.8-fold increased specific enzyme activity for both TOHs and T3s, whereas the CYP4F2 V433M </w:t>
      </w:r>
      <w:r w:rsidR="00973F82" w:rsidRPr="003769FB">
        <w:rPr>
          <w:rFonts w:ascii="Book Antiqua" w:hAnsi="Book Antiqua"/>
          <w:szCs w:val="24"/>
          <w:lang w:val="en-US"/>
        </w:rPr>
        <w:t xml:space="preserve">(rs2108622) </w:t>
      </w:r>
      <w:r w:rsidRPr="003769FB">
        <w:rPr>
          <w:rFonts w:ascii="Book Antiqua" w:hAnsi="Book Antiqua"/>
          <w:szCs w:val="24"/>
          <w:lang w:val="en-US"/>
        </w:rPr>
        <w:t xml:space="preserve">variant causes reduced enzyme activity </w:t>
      </w:r>
      <w:r w:rsidR="00E1122A" w:rsidRPr="003769FB">
        <w:rPr>
          <w:rFonts w:ascii="Book Antiqua" w:hAnsi="Book Antiqua"/>
          <w:szCs w:val="24"/>
          <w:lang w:val="en-US"/>
        </w:rPr>
        <w:t xml:space="preserve">for </w:t>
      </w:r>
      <w:r w:rsidRPr="003769FB">
        <w:rPr>
          <w:rFonts w:ascii="Book Antiqua" w:hAnsi="Book Antiqua"/>
          <w:szCs w:val="24"/>
          <w:lang w:val="en-US"/>
        </w:rPr>
        <w:t xml:space="preserve">TOHs, without affecting the activity </w:t>
      </w:r>
      <w:r w:rsidR="00E1122A" w:rsidRPr="003769FB">
        <w:rPr>
          <w:rFonts w:ascii="Book Antiqua" w:hAnsi="Book Antiqua"/>
          <w:szCs w:val="24"/>
          <w:lang w:val="en-US"/>
        </w:rPr>
        <w:t xml:space="preserve">for </w:t>
      </w:r>
      <w:r w:rsidRPr="003769FB">
        <w:rPr>
          <w:rFonts w:ascii="Book Antiqua" w:hAnsi="Book Antiqua"/>
          <w:szCs w:val="24"/>
          <w:lang w:val="en-US"/>
        </w:rPr>
        <w:t>T3s. Athinarayanan</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3d760a1a-fdd5-4a5b-bedb-fd7c83d663f4 PFBsYWNlaG9sZGVyPg0KICA8QWRkSW5WZXJzaW9uPjQuNC4wLjI4PC9BZGRJblZlcnNpb24+DQogIDxJZD4zZDc2MGExYS1mZGQ1LTRhNWItYmVkYi1mZDdjODNkNjYzZjQ8L0lkPg0KICA8RW50cmllcz4NCiAgICA8RW50cnk+DQogICAgICA8SWQ+MTM4NTczOWEtMzZjYy00YTU4LWJiZGItMmUwMzk3NGE1ZDU3PC9JZD4NCiAgICAgIDxSZWZlcmVuY2VJZD40ZjYyOTQ0ZS05ZmYyLTQzMTktOTViMy04MGUxNmU1Yzg3NTk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yN108L1RleHQ+DQogICAgPC9UZXh0VW5pdD4NCiAgPC9UZXh0VW5pdHM+DQo8L1BsYWNlaG9sZGVyPg==</w:instrText>
      </w:r>
      <w:r w:rsidRPr="003769FB">
        <w:rPr>
          <w:rFonts w:ascii="Book Antiqua" w:hAnsi="Book Antiqua"/>
          <w:szCs w:val="24"/>
          <w:lang w:val="en-US"/>
        </w:rPr>
        <w:fldChar w:fldCharType="separate"/>
      </w:r>
      <w:bookmarkStart w:id="450" w:name="_CTVP0013d760a1afdd54a5bbedbfd7c83d663f4"/>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26</w:t>
      </w:r>
      <w:r w:rsidR="00CC6BF1" w:rsidRPr="003769FB">
        <w:rPr>
          <w:rFonts w:ascii="Book Antiqua" w:hAnsi="Book Antiqua"/>
          <w:szCs w:val="24"/>
          <w:vertAlign w:val="superscript"/>
          <w:lang w:val="en-US"/>
        </w:rPr>
        <w:t>]</w:t>
      </w:r>
      <w:bookmarkEnd w:id="450"/>
      <w:r w:rsidRPr="003769FB">
        <w:rPr>
          <w:rFonts w:ascii="Book Antiqua" w:hAnsi="Book Antiqua"/>
          <w:szCs w:val="24"/>
          <w:lang w:val="en-US"/>
        </w:rPr>
        <w:fldChar w:fldCharType="end"/>
      </w:r>
      <w:r w:rsidRPr="003769FB">
        <w:rPr>
          <w:rFonts w:ascii="Book Antiqua" w:hAnsi="Book Antiqua"/>
          <w:szCs w:val="24"/>
          <w:lang w:val="en-US"/>
        </w:rPr>
        <w:t xml:space="preserve"> analyzed the impact of these two genetic variants on vitamin E plasma levels in children and adults with non-alcoholic fatty liver disease (NAFLD). The study revealed moderate effects on plasma vitamin E levels during vitamin E treatment only for the V433M variant but showed no effects on histological parameters, such as fibrosis, ballooning or steatosis.</w:t>
      </w:r>
    </w:p>
    <w:p w14:paraId="40035CE1" w14:textId="51625613" w:rsidR="002D15CE" w:rsidRPr="003769FB" w:rsidRDefault="002D15CE" w:rsidP="004D49D8">
      <w:pPr>
        <w:widowControl w:val="0"/>
        <w:spacing w:after="0"/>
        <w:ind w:firstLineChars="150" w:firstLine="360"/>
        <w:rPr>
          <w:rFonts w:ascii="Book Antiqua" w:hAnsi="Book Antiqua"/>
          <w:szCs w:val="24"/>
          <w:lang w:val="en-US"/>
        </w:rPr>
      </w:pPr>
      <w:r w:rsidRPr="003769FB">
        <w:rPr>
          <w:rFonts w:ascii="Book Antiqua" w:hAnsi="Book Antiqua"/>
          <w:szCs w:val="24"/>
          <w:lang w:val="en-US"/>
        </w:rPr>
        <w:t xml:space="preserve">In summary, genes involved in vitamin E homeostasis are polymorphic </w:t>
      </w:r>
      <w:r w:rsidR="009C02CB" w:rsidRPr="003769FB">
        <w:rPr>
          <w:rFonts w:ascii="Book Antiqua" w:hAnsi="Book Antiqua"/>
          <w:szCs w:val="24"/>
          <w:lang w:val="en-US"/>
        </w:rPr>
        <w:t xml:space="preserve">and </w:t>
      </w:r>
      <w:r w:rsidRPr="003769FB">
        <w:rPr>
          <w:rFonts w:ascii="Book Antiqua" w:hAnsi="Book Antiqua"/>
          <w:szCs w:val="24"/>
          <w:lang w:val="en-US"/>
        </w:rPr>
        <w:t>some genetic variants, in particular in coding and promotor regions</w:t>
      </w:r>
      <w:r w:rsidR="00E1122A" w:rsidRPr="003769FB">
        <w:rPr>
          <w:rFonts w:ascii="Book Antiqua" w:hAnsi="Book Antiqua"/>
          <w:szCs w:val="24"/>
          <w:lang w:val="en-US"/>
        </w:rPr>
        <w:t>,</w:t>
      </w:r>
      <w:r w:rsidRPr="003769FB">
        <w:rPr>
          <w:rFonts w:ascii="Book Antiqua" w:hAnsi="Book Antiqua"/>
          <w:szCs w:val="24"/>
          <w:lang w:val="en-US"/>
        </w:rPr>
        <w:t xml:space="preserve"> are associated with vitamin E plasma/serum levels.</w:t>
      </w:r>
    </w:p>
    <w:p w14:paraId="547AC4D8" w14:textId="77777777" w:rsidR="00DC4E9B" w:rsidRPr="003769FB" w:rsidRDefault="00DC4E9B" w:rsidP="004D49D8">
      <w:pPr>
        <w:widowControl w:val="0"/>
        <w:spacing w:after="0"/>
        <w:rPr>
          <w:rFonts w:ascii="Book Antiqua" w:hAnsi="Book Antiqua"/>
          <w:szCs w:val="24"/>
          <w:lang w:val="en-US"/>
        </w:rPr>
      </w:pPr>
    </w:p>
    <w:p w14:paraId="5C0EF988" w14:textId="77777777" w:rsidR="002D15CE" w:rsidRPr="003769FB" w:rsidRDefault="002D15CE" w:rsidP="004D49D8">
      <w:pPr>
        <w:pStyle w:val="ad"/>
        <w:widowControl w:val="0"/>
        <w:spacing w:after="0" w:line="360" w:lineRule="auto"/>
        <w:rPr>
          <w:rFonts w:ascii="Book Antiqua" w:hAnsi="Book Antiqua"/>
          <w:szCs w:val="24"/>
          <w:lang w:val="en-US"/>
        </w:rPr>
      </w:pPr>
      <w:r w:rsidRPr="003769FB">
        <w:rPr>
          <w:rFonts w:ascii="Book Antiqua" w:hAnsi="Book Antiqua"/>
          <w:szCs w:val="24"/>
          <w:lang w:val="en-US"/>
        </w:rPr>
        <w:t>METABOLIC INTERACTIONS WITH VITAMIN E CATABOLIC PATHWAY</w:t>
      </w:r>
    </w:p>
    <w:p w14:paraId="4587AF6C" w14:textId="6590322A" w:rsidR="002D15CE" w:rsidRPr="003769FB" w:rsidRDefault="002D15CE" w:rsidP="004D49D8">
      <w:pPr>
        <w:widowControl w:val="0"/>
        <w:spacing w:after="0"/>
        <w:rPr>
          <w:rFonts w:ascii="Book Antiqua" w:hAnsi="Book Antiqua"/>
          <w:szCs w:val="24"/>
          <w:lang w:val="en-US" w:eastAsia="zh-CN"/>
        </w:rPr>
      </w:pPr>
      <w:r w:rsidRPr="003769FB">
        <w:rPr>
          <w:rFonts w:ascii="Book Antiqua" w:hAnsi="Book Antiqua"/>
          <w:szCs w:val="24"/>
          <w:lang w:val="en-US"/>
        </w:rPr>
        <w:t xml:space="preserve">As the pathways responsible for vitamin E metabolism are not restricted to vitamin E, interactions with other metabolic pathways </w:t>
      </w:r>
      <w:r w:rsidR="00E1122A" w:rsidRPr="003769FB">
        <w:rPr>
          <w:rFonts w:ascii="Book Antiqua" w:hAnsi="Book Antiqua"/>
          <w:szCs w:val="24"/>
          <w:lang w:val="en-US"/>
        </w:rPr>
        <w:t xml:space="preserve">can </w:t>
      </w:r>
      <w:r w:rsidRPr="003769FB">
        <w:rPr>
          <w:rFonts w:ascii="Book Antiqua" w:hAnsi="Book Antiqua"/>
          <w:szCs w:val="24"/>
          <w:lang w:val="en-US"/>
        </w:rPr>
        <w:t xml:space="preserve">occur that make use of </w:t>
      </w:r>
      <w:r w:rsidR="0050659D" w:rsidRPr="003769FB">
        <w:rPr>
          <w:rFonts w:ascii="Book Antiqua" w:hAnsi="Book Antiqua"/>
          <w:szCs w:val="24"/>
          <w:lang w:val="en-US"/>
        </w:rPr>
        <w:t>(</w:t>
      </w:r>
      <w:r w:rsidR="00A4666B" w:rsidRPr="003769FB">
        <w:rPr>
          <w:rFonts w:ascii="Book Antiqua" w:hAnsi="Book Antiqua" w:hint="eastAsia"/>
          <w:szCs w:val="24"/>
          <w:lang w:val="en-US" w:eastAsia="zh-CN"/>
        </w:rPr>
        <w:t>1</w:t>
      </w:r>
      <w:r w:rsidR="0050659D" w:rsidRPr="003769FB">
        <w:rPr>
          <w:rFonts w:ascii="Book Antiqua" w:hAnsi="Book Antiqua"/>
          <w:szCs w:val="24"/>
          <w:lang w:val="en-US"/>
        </w:rPr>
        <w:t xml:space="preserve">) </w:t>
      </w:r>
      <w:r w:rsidRPr="003769FB">
        <w:rPr>
          <w:rFonts w:ascii="Book Antiqua" w:hAnsi="Book Antiqua"/>
          <w:szCs w:val="24"/>
          <w:lang w:val="en-US"/>
        </w:rPr>
        <w:t xml:space="preserve">the same </w:t>
      </w:r>
      <w:r w:rsidRPr="003769FB">
        <w:rPr>
          <w:rFonts w:ascii="Book Antiqua" w:hAnsi="Book Antiqua"/>
          <w:szCs w:val="24"/>
          <w:lang w:val="en-US"/>
        </w:rPr>
        <w:lastRenderedPageBreak/>
        <w:t>enzymes</w:t>
      </w:r>
      <w:r w:rsidR="00A4666B" w:rsidRPr="003769FB">
        <w:rPr>
          <w:rFonts w:ascii="Book Antiqua" w:hAnsi="Book Antiqua" w:hint="eastAsia"/>
          <w:szCs w:val="24"/>
          <w:lang w:val="en-US" w:eastAsia="zh-CN"/>
        </w:rPr>
        <w:t>;</w:t>
      </w:r>
      <w:r w:rsidRPr="003769FB">
        <w:rPr>
          <w:rFonts w:ascii="Book Antiqua" w:hAnsi="Book Antiqua"/>
          <w:szCs w:val="24"/>
          <w:lang w:val="en-US"/>
        </w:rPr>
        <w:t xml:space="preserve"> </w:t>
      </w:r>
      <w:r w:rsidR="0050659D" w:rsidRPr="003769FB">
        <w:rPr>
          <w:rFonts w:ascii="Book Antiqua" w:hAnsi="Book Antiqua"/>
          <w:szCs w:val="24"/>
          <w:lang w:val="en-US"/>
        </w:rPr>
        <w:t>(</w:t>
      </w:r>
      <w:r w:rsidR="00A4666B" w:rsidRPr="003769FB">
        <w:rPr>
          <w:rFonts w:ascii="Book Antiqua" w:hAnsi="Book Antiqua" w:hint="eastAsia"/>
          <w:szCs w:val="24"/>
          <w:lang w:val="en-US" w:eastAsia="zh-CN"/>
        </w:rPr>
        <w:t>2</w:t>
      </w:r>
      <w:r w:rsidR="0050659D" w:rsidRPr="003769FB">
        <w:rPr>
          <w:rFonts w:ascii="Book Antiqua" w:hAnsi="Book Antiqua"/>
          <w:szCs w:val="24"/>
          <w:lang w:val="en-US"/>
        </w:rPr>
        <w:t>) the</w:t>
      </w:r>
      <w:r w:rsidRPr="003769FB">
        <w:rPr>
          <w:rFonts w:ascii="Book Antiqua" w:hAnsi="Book Antiqua"/>
          <w:szCs w:val="24"/>
          <w:lang w:val="en-US"/>
        </w:rPr>
        <w:t xml:space="preserve"> vitamin E-dependent regulation of gene expression</w:t>
      </w:r>
      <w:r w:rsidR="00A4666B" w:rsidRPr="003769FB">
        <w:rPr>
          <w:rFonts w:ascii="Book Antiqua" w:hAnsi="Book Antiqua" w:hint="eastAsia"/>
          <w:szCs w:val="24"/>
          <w:lang w:val="en-US" w:eastAsia="zh-CN"/>
        </w:rPr>
        <w:t>;</w:t>
      </w:r>
      <w:r w:rsidRPr="003769FB">
        <w:rPr>
          <w:rFonts w:ascii="Book Antiqua" w:hAnsi="Book Antiqua"/>
          <w:szCs w:val="24"/>
          <w:lang w:val="en-US"/>
        </w:rPr>
        <w:t xml:space="preserve"> or </w:t>
      </w:r>
      <w:r w:rsidR="0050659D" w:rsidRPr="003769FB">
        <w:rPr>
          <w:rFonts w:ascii="Book Antiqua" w:hAnsi="Book Antiqua"/>
          <w:szCs w:val="24"/>
          <w:lang w:val="en-US"/>
        </w:rPr>
        <w:t>(</w:t>
      </w:r>
      <w:r w:rsidR="00A4666B" w:rsidRPr="003769FB">
        <w:rPr>
          <w:rFonts w:ascii="Book Antiqua" w:hAnsi="Book Antiqua" w:hint="eastAsia"/>
          <w:szCs w:val="24"/>
          <w:lang w:val="en-US" w:eastAsia="zh-CN"/>
        </w:rPr>
        <w:t>3</w:t>
      </w:r>
      <w:r w:rsidR="0050659D" w:rsidRPr="003769FB">
        <w:rPr>
          <w:rFonts w:ascii="Book Antiqua" w:hAnsi="Book Antiqua"/>
          <w:szCs w:val="24"/>
          <w:lang w:val="en-US"/>
        </w:rPr>
        <w:t xml:space="preserve">) the </w:t>
      </w:r>
      <w:r w:rsidRPr="003769FB">
        <w:rPr>
          <w:rFonts w:ascii="Book Antiqua" w:hAnsi="Book Antiqua"/>
          <w:szCs w:val="24"/>
          <w:lang w:val="en-US"/>
        </w:rPr>
        <w:t>enzyme activity of xenobiotic pathways. Two possible categories of interactions</w:t>
      </w:r>
      <w:r w:rsidR="009C02CB" w:rsidRPr="003769FB">
        <w:rPr>
          <w:rFonts w:ascii="Book Antiqua" w:hAnsi="Book Antiqua"/>
          <w:szCs w:val="24"/>
          <w:lang w:val="en-US"/>
        </w:rPr>
        <w:t xml:space="preserve"> are discussed here;</w:t>
      </w:r>
      <w:r w:rsidRPr="003769FB">
        <w:rPr>
          <w:rFonts w:ascii="Book Antiqua" w:hAnsi="Book Antiqua"/>
          <w:szCs w:val="24"/>
          <w:lang w:val="en-US"/>
        </w:rPr>
        <w:t xml:space="preserve"> firstly, interaction with vitamin K metabolism and secondly</w:t>
      </w:r>
      <w:r w:rsidR="009C02CB" w:rsidRPr="003769FB">
        <w:rPr>
          <w:rFonts w:ascii="Book Antiqua" w:hAnsi="Book Antiqua"/>
          <w:szCs w:val="24"/>
          <w:lang w:val="en-US"/>
        </w:rPr>
        <w:t>,</w:t>
      </w:r>
      <w:r w:rsidRPr="003769FB">
        <w:rPr>
          <w:rFonts w:ascii="Book Antiqua" w:hAnsi="Book Antiqua"/>
          <w:szCs w:val="24"/>
          <w:lang w:val="en-US"/>
        </w:rPr>
        <w:t xml:space="preserve"> with xenobiotics and drugs. </w:t>
      </w:r>
    </w:p>
    <w:p w14:paraId="67E1577D" w14:textId="77777777" w:rsidR="00A4666B" w:rsidRPr="003769FB" w:rsidRDefault="00A4666B" w:rsidP="004D49D8">
      <w:pPr>
        <w:widowControl w:val="0"/>
        <w:spacing w:after="0"/>
        <w:rPr>
          <w:rFonts w:ascii="Book Antiqua" w:hAnsi="Book Antiqua"/>
          <w:szCs w:val="24"/>
          <w:lang w:val="en-US" w:eastAsia="zh-CN"/>
        </w:rPr>
      </w:pPr>
    </w:p>
    <w:p w14:paraId="016193FC" w14:textId="77777777" w:rsidR="002D15CE" w:rsidRPr="003769FB" w:rsidRDefault="002D15CE" w:rsidP="004D49D8">
      <w:pPr>
        <w:pStyle w:val="ad"/>
        <w:widowControl w:val="0"/>
        <w:spacing w:after="0" w:line="360" w:lineRule="auto"/>
        <w:rPr>
          <w:rFonts w:ascii="Book Antiqua" w:hAnsi="Book Antiqua"/>
          <w:i/>
          <w:szCs w:val="24"/>
          <w:lang w:val="en-US"/>
        </w:rPr>
      </w:pPr>
      <w:r w:rsidRPr="003769FB">
        <w:rPr>
          <w:rFonts w:ascii="Book Antiqua" w:hAnsi="Book Antiqua"/>
          <w:i/>
          <w:szCs w:val="24"/>
          <w:lang w:val="en-US"/>
        </w:rPr>
        <w:t>Interaction with vitamin K metabolism</w:t>
      </w:r>
    </w:p>
    <w:p w14:paraId="1776E48B" w14:textId="38D107CE" w:rsidR="002D15CE" w:rsidRPr="003769FB" w:rsidRDefault="002D15CE" w:rsidP="004D49D8">
      <w:pPr>
        <w:widowControl w:val="0"/>
        <w:spacing w:after="0"/>
        <w:rPr>
          <w:rFonts w:ascii="Book Antiqua" w:hAnsi="Book Antiqua"/>
          <w:szCs w:val="24"/>
          <w:lang w:val="en-US"/>
        </w:rPr>
      </w:pPr>
      <w:r w:rsidRPr="003769FB">
        <w:rPr>
          <w:rFonts w:ascii="Book Antiqua" w:hAnsi="Book Antiqua"/>
          <w:szCs w:val="24"/>
          <w:lang w:val="en-US"/>
        </w:rPr>
        <w:t xml:space="preserve">The interference of vitamin E </w:t>
      </w:r>
      <w:r w:rsidR="009C02CB" w:rsidRPr="003769FB">
        <w:rPr>
          <w:rFonts w:ascii="Book Antiqua" w:hAnsi="Book Antiqua"/>
          <w:szCs w:val="24"/>
          <w:lang w:val="en-US"/>
        </w:rPr>
        <w:t>with</w:t>
      </w:r>
      <w:r w:rsidRPr="003769FB">
        <w:rPr>
          <w:rFonts w:ascii="Book Antiqua" w:hAnsi="Book Antiqua"/>
          <w:szCs w:val="24"/>
          <w:lang w:val="en-US"/>
        </w:rPr>
        <w:t xml:space="preserve"> vitamin K metabolism and, as a result, with blood coagulation </w:t>
      </w:r>
      <w:r w:rsidR="0050659D" w:rsidRPr="003769FB">
        <w:rPr>
          <w:rFonts w:ascii="Book Antiqua" w:hAnsi="Book Antiqua"/>
          <w:szCs w:val="24"/>
          <w:lang w:val="en-US"/>
        </w:rPr>
        <w:t>has been</w:t>
      </w:r>
      <w:r w:rsidRPr="003769FB">
        <w:rPr>
          <w:rFonts w:ascii="Book Antiqua" w:hAnsi="Book Antiqua"/>
          <w:szCs w:val="24"/>
          <w:lang w:val="en-US"/>
        </w:rPr>
        <w:t xml:space="preserve"> known for decade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d04e2311-1f37-4c60-a626-a01e2d514b13 PFBsYWNlaG9sZGVyPg0KICA8QWRkSW5WZXJzaW9uPjQuNC4wLjI4PC9BZGRJblZlcnNpb24+DQogIDxJZD5kMDRlMjMxMS0xZjM3LTRjNjAtYTYyNi1hMDFlMmQ1MTRiMTM8L0lkPg0KICA8RW50cmllcz4NCiAgICA8RW50cnk+DQogICAgICA8SWQ+OGY2NjAxZjktNGZkMy00YTg5LWE0NGMtMjNiNTczY2QzMmU1PC9JZD4NCiAgICAgIDxSZWZlcmVuY2VJZD4zZDJjNTNlNi03NDIwLTQ3NzEtOTg2ZS0yYTQ5ZWM1MTA4OD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I4XTwvVGV4dD4NCiAgICA8L1RleHRVbml0Pg0KICA8L1RleHRVbml0cz4NCjwvUGxhY2Vob2xkZXI+</w:instrText>
      </w:r>
      <w:r w:rsidRPr="003769FB">
        <w:rPr>
          <w:rFonts w:ascii="Book Antiqua" w:hAnsi="Book Antiqua"/>
          <w:szCs w:val="24"/>
          <w:lang w:val="en-US"/>
        </w:rPr>
        <w:fldChar w:fldCharType="separate"/>
      </w:r>
      <w:bookmarkStart w:id="451" w:name="_CTVP001d04e23111f374c60a626a01e2d514b13"/>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27</w:t>
      </w:r>
      <w:r w:rsidR="00CC6BF1" w:rsidRPr="003769FB">
        <w:rPr>
          <w:rFonts w:ascii="Book Antiqua" w:hAnsi="Book Antiqua"/>
          <w:szCs w:val="24"/>
          <w:vertAlign w:val="superscript"/>
          <w:lang w:val="en-US"/>
        </w:rPr>
        <w:t>]</w:t>
      </w:r>
      <w:bookmarkEnd w:id="451"/>
      <w:r w:rsidRPr="003769FB">
        <w:rPr>
          <w:rFonts w:ascii="Book Antiqua" w:hAnsi="Book Antiqua"/>
          <w:szCs w:val="24"/>
          <w:lang w:val="en-US"/>
        </w:rPr>
        <w:fldChar w:fldCharType="end"/>
      </w:r>
      <w:r w:rsidRPr="003769FB">
        <w:rPr>
          <w:rFonts w:ascii="Book Antiqua" w:hAnsi="Book Antiqua"/>
          <w:szCs w:val="24"/>
          <w:lang w:val="en-US"/>
        </w:rPr>
        <w:t>. As shown by several supplementation studies with vitamin E</w:t>
      </w:r>
      <w:r w:rsidRPr="003769FB" w:rsidDel="00BD44C2">
        <w:rPr>
          <w:rFonts w:ascii="Book Antiqua" w:hAnsi="Book Antiqua"/>
          <w:szCs w:val="24"/>
          <w:lang w:val="en-US"/>
        </w:rPr>
        <w:t xml:space="preserve"> </w:t>
      </w:r>
      <w:r w:rsidRPr="003769FB">
        <w:rPr>
          <w:rFonts w:ascii="Book Antiqua" w:hAnsi="Book Antiqua"/>
          <w:szCs w:val="24"/>
          <w:lang w:val="en-US"/>
        </w:rPr>
        <w:t>in rat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d8d70a4f-0777-45e9-9c7e-ea7a5204ce4b PFBsYWNlaG9sZGVyPg0KICA8QWRkSW5WZXJzaW9uPjQuNC4wLjI4PC9BZGRJblZlcnNpb24+DQogIDxJZD5kOGQ3MGE0Zi0wNzc3LTQ1ZTktOWM3ZS1lYTdhNTIwNGNlNGI8L0lkPg0KICA8RW50cmllcz4NCiAgICA8RW50cnk+DQogICAgICA8SWQ+MTY5MDIxZTctMGFiMi00MjE1LTlhNzMtZmZhOTRlMThhNGFkPC9JZD4NCiAgICAgIDxSZWZlcmVuY2VJZD42OWVlNGZjNy00OTViLTQ2OTMtOWM1MC0xZDJmM2Q5MmY3Zj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yOV08L1RleHQ+DQogICAgPC9UZXh0VW5pdD4NCiAgPC9UZXh0VW5pdHM+DQo8L1BsYWNlaG9sZGVyPg==</w:instrText>
      </w:r>
      <w:r w:rsidRPr="003769FB">
        <w:rPr>
          <w:rFonts w:ascii="Book Antiqua" w:hAnsi="Book Antiqua"/>
          <w:szCs w:val="24"/>
          <w:lang w:val="en-US"/>
        </w:rPr>
        <w:fldChar w:fldCharType="separate"/>
      </w:r>
      <w:bookmarkStart w:id="452" w:name="_CTVP001d8d70a4f077745e99c7eea7a5204ce4b"/>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28</w:t>
      </w:r>
      <w:r w:rsidR="00CC6BF1" w:rsidRPr="003769FB">
        <w:rPr>
          <w:rFonts w:ascii="Book Antiqua" w:hAnsi="Book Antiqua"/>
          <w:szCs w:val="24"/>
          <w:vertAlign w:val="superscript"/>
          <w:lang w:val="en-US"/>
        </w:rPr>
        <w:t>]</w:t>
      </w:r>
      <w:bookmarkEnd w:id="452"/>
      <w:r w:rsidRPr="003769FB">
        <w:rPr>
          <w:rFonts w:ascii="Book Antiqua" w:hAnsi="Book Antiqua"/>
          <w:szCs w:val="24"/>
          <w:lang w:val="en-US"/>
        </w:rPr>
        <w:fldChar w:fldCharType="end"/>
      </w:r>
      <w:r w:rsidRPr="003769FB">
        <w:rPr>
          <w:rFonts w:ascii="Book Antiqua" w:hAnsi="Book Antiqua"/>
          <w:szCs w:val="24"/>
          <w:lang w:val="en-US"/>
        </w:rPr>
        <w:t xml:space="preserve"> or human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250e3b6e-d577-4052-b5b3-4cbad7cff1cf PFBsYWNlaG9sZGVyPg0KICA8QWRkSW5WZXJzaW9uPjQuNC4wLjI4PC9BZGRJblZlcnNpb24+DQogIDxJZD4yNTBlM2I2ZS1kNTc3LTQwNTItYjViMy00Y2JhZDdjZmYxY2Y8L0lkPg0KICA8RW50cmllcz4NCiAgICA8RW50cnk+DQogICAgICA8SWQ+NDAyZTliYzItYWUyNS00ODIwLTkzM2MtY2ViMjk5NTZiYzJhPC9JZD4NCiAgICAgIDxSZWZlcmVuY2VJZD5lOTk3NjVhYi03NjI2LTRkZjYtOWEzYS1iODUwZWI2MDNhYzg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MzBdPC9UZXh0Pg0KICAgIDwvVGV4dFVuaXQ+DQogIDwvVGV4dFVuaXRzPg0KPC9QbGFjZWhvbGRlcj4=</w:instrText>
      </w:r>
      <w:r w:rsidRPr="003769FB">
        <w:rPr>
          <w:rFonts w:ascii="Book Antiqua" w:hAnsi="Book Antiqua"/>
          <w:szCs w:val="24"/>
          <w:lang w:val="en-US"/>
        </w:rPr>
        <w:fldChar w:fldCharType="separate"/>
      </w:r>
      <w:bookmarkStart w:id="453" w:name="_CTVP001250e3b6ed5774052b5b34cbad7cff1cf"/>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29</w:t>
      </w:r>
      <w:r w:rsidR="00CC6BF1" w:rsidRPr="003769FB">
        <w:rPr>
          <w:rFonts w:ascii="Book Antiqua" w:hAnsi="Book Antiqua"/>
          <w:szCs w:val="24"/>
          <w:vertAlign w:val="superscript"/>
          <w:lang w:val="en-US"/>
        </w:rPr>
        <w:t>]</w:t>
      </w:r>
      <w:bookmarkEnd w:id="453"/>
      <w:r w:rsidRPr="003769FB">
        <w:rPr>
          <w:rFonts w:ascii="Book Antiqua" w:hAnsi="Book Antiqua"/>
          <w:szCs w:val="24"/>
          <w:lang w:val="en-US"/>
        </w:rPr>
        <w:fldChar w:fldCharType="end"/>
      </w:r>
      <w:r w:rsidRPr="003769FB">
        <w:rPr>
          <w:rFonts w:ascii="Book Antiqua" w:hAnsi="Book Antiqua"/>
          <w:szCs w:val="24"/>
          <w:lang w:val="en-US"/>
        </w:rPr>
        <w:t xml:space="preserve"> an increased risk of bleeding was noted. The underlying molecular mechanisms are still unclear, but recent research</w:t>
      </w:r>
      <w:r w:rsidR="0050659D" w:rsidRPr="003769FB">
        <w:rPr>
          <w:rFonts w:ascii="Book Antiqua" w:hAnsi="Book Antiqua"/>
          <w:szCs w:val="24"/>
          <w:lang w:val="en-US"/>
        </w:rPr>
        <w:t xml:space="preserve"> has </w:t>
      </w:r>
      <w:r w:rsidRPr="003769FB">
        <w:rPr>
          <w:rFonts w:ascii="Book Antiqua" w:hAnsi="Book Antiqua"/>
          <w:szCs w:val="24"/>
          <w:lang w:val="en-US"/>
        </w:rPr>
        <w:t>shed new light on this aspect of vitamin E metabolism.</w:t>
      </w:r>
    </w:p>
    <w:p w14:paraId="472A729A" w14:textId="504355CC" w:rsidR="002D15CE" w:rsidRPr="003769FB" w:rsidRDefault="002D15CE" w:rsidP="004D49D8">
      <w:pPr>
        <w:widowControl w:val="0"/>
        <w:spacing w:after="0"/>
        <w:ind w:firstLineChars="150" w:firstLine="360"/>
        <w:rPr>
          <w:rFonts w:ascii="Book Antiqua" w:hAnsi="Book Antiqua"/>
          <w:szCs w:val="24"/>
          <w:lang w:val="en-US"/>
        </w:rPr>
      </w:pPr>
      <w:r w:rsidRPr="003769FB">
        <w:rPr>
          <w:rFonts w:ascii="Book Antiqua" w:hAnsi="Book Antiqua"/>
          <w:szCs w:val="24"/>
          <w:lang w:val="en-US"/>
        </w:rPr>
        <w:t>Vitamin E and vitamin K share the same metabolic pathways, as the degradation of both vitamins is initiated with an ω-hydroxylation followed by subsequent β-oxidation of the aliphatic side-ch</w:t>
      </w:r>
      <w:r w:rsidR="009C02CB" w:rsidRPr="003769FB">
        <w:rPr>
          <w:rFonts w:ascii="Book Antiqua" w:hAnsi="Book Antiqua"/>
          <w:szCs w:val="24"/>
          <w:lang w:val="en-US"/>
        </w:rPr>
        <w:t>ain, thus</w:t>
      </w:r>
      <w:r w:rsidRPr="003769FB">
        <w:rPr>
          <w:rFonts w:ascii="Book Antiqua" w:hAnsi="Book Antiqua"/>
          <w:szCs w:val="24"/>
          <w:lang w:val="en-US"/>
        </w:rPr>
        <w:t xml:space="preserve"> resulting in urinary and biliary excretion of the respective carboxylic acids or</w:t>
      </w:r>
      <w:r w:rsidR="009C02CB" w:rsidRPr="003769FB">
        <w:rPr>
          <w:rFonts w:ascii="Book Antiqua" w:hAnsi="Book Antiqua"/>
          <w:szCs w:val="24"/>
          <w:lang w:val="en-US"/>
        </w:rPr>
        <w:t xml:space="preserve"> conjugates with shortened side-</w:t>
      </w:r>
      <w:r w:rsidRPr="003769FB">
        <w:rPr>
          <w:rFonts w:ascii="Book Antiqua" w:hAnsi="Book Antiqua"/>
          <w:szCs w:val="24"/>
          <w:lang w:val="en-US"/>
        </w:rPr>
        <w:t>chain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6ceed758-98fb-407d-b2b3-1bdf4d7d4001 PFBsYWNlaG9sZGVyPg0KICA8QWRkSW5WZXJzaW9uPjQuNC4wLjI4PC9BZGRJblZlcnNpb24+DQogIDxJZD42Y2VlZDc1OC05OGZiLTQwN2QtYjJiMy0xYmRmNGQ3ZDQwMDE8L0lkPg0KICA8RW50cmllcz4NCiAgICA8RW50cnk+DQogICAgICA8SWQ+NmMzNjJjN2YtZTUyNy00ODg0LWI4YmEtNDEyMTA1NTQ3NzAwPC9JZD4NCiAgICAgIDxSZWZlcmVuY2VJZD4xMzA5ZTI1Ni0xYTZjLTQxMzUtYTc1OC03ZDk1MTAwYmE2Mz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zMV08L1RleHQ+DQogICAgPC9UZXh0VW5pdD4NCiAgPC9UZXh0VW5pdHM+DQo8L1BsYWNlaG9sZGVyPg==</w:instrText>
      </w:r>
      <w:r w:rsidRPr="003769FB">
        <w:rPr>
          <w:rFonts w:ascii="Book Antiqua" w:hAnsi="Book Antiqua"/>
          <w:szCs w:val="24"/>
          <w:lang w:val="en-US"/>
        </w:rPr>
        <w:fldChar w:fldCharType="separate"/>
      </w:r>
      <w:bookmarkStart w:id="454" w:name="_CTVP0016ceed75898fb407db2b31bdf4d7d4001"/>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30</w:t>
      </w:r>
      <w:r w:rsidR="00CC6BF1" w:rsidRPr="003769FB">
        <w:rPr>
          <w:rFonts w:ascii="Book Antiqua" w:hAnsi="Book Antiqua"/>
          <w:szCs w:val="24"/>
          <w:vertAlign w:val="superscript"/>
          <w:lang w:val="en-US"/>
        </w:rPr>
        <w:t>]</w:t>
      </w:r>
      <w:bookmarkEnd w:id="454"/>
      <w:r w:rsidRPr="003769FB">
        <w:rPr>
          <w:rFonts w:ascii="Book Antiqua" w:hAnsi="Book Antiqua"/>
          <w:szCs w:val="24"/>
          <w:lang w:val="en-US"/>
        </w:rPr>
        <w:fldChar w:fldCharType="end"/>
      </w:r>
      <w:r w:rsidRPr="003769FB">
        <w:rPr>
          <w:rFonts w:ascii="Book Antiqua" w:hAnsi="Book Antiqua"/>
          <w:szCs w:val="24"/>
          <w:lang w:val="en-US"/>
        </w:rPr>
        <w:t>. When vitamin E increases the expression or activity of enzymes involved in its own degradation, it is possible that vitamin K metabolism is also enhanced under elevated vitamin E status; this may lead to higher rates of vitamin K excretion and in turn to vitamin K deficiency with enhanced bleeding risk</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4dffbfa8-fef8-4990-ba43-b7405b1caffe PFBsYWNlaG9sZGVyPg0KICA8QWRkSW5WZXJzaW9uPjQuNC4wLjI4PC9BZGRJblZlcnNpb24+DQogIDxJZD40ZGZmYmZhOC1mZWY4LTQ5OTAtYmE0My1iNzQwNWIxY2FmZmU8L0lkPg0KICA8RW50cmllcz4NCiAgICA8RW50cnk+DQogICAgICA8SWQ+NWMyM2M1NTAtNzAyOC00MWU5LTlkZTItNDE5OGMzZDMzNjAwPC9JZD4NCiAgICAgIDxSZWZlcmVuY2VJZD42OTI0NWY0MC04MGExLTQwYzYtODA2Yy05NWYyYjIwZjIxNG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2MV08L1RleHQ+DQogICAgPC9UZXh0VW5pdD4NCiAgPC9UZXh0VW5pdHM+DQo8L1BsYWNlaG9sZGVyPg==</w:instrText>
      </w:r>
      <w:r w:rsidRPr="003769FB">
        <w:rPr>
          <w:rFonts w:ascii="Book Antiqua" w:hAnsi="Book Antiqua"/>
          <w:szCs w:val="24"/>
          <w:lang w:val="en-US"/>
        </w:rPr>
        <w:fldChar w:fldCharType="separate"/>
      </w:r>
      <w:bookmarkStart w:id="455" w:name="_CTVP0014dffbfa8fef84990ba43b7405b1caffe"/>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60</w:t>
      </w:r>
      <w:r w:rsidR="00CC6BF1" w:rsidRPr="003769FB">
        <w:rPr>
          <w:rFonts w:ascii="Book Antiqua" w:hAnsi="Book Antiqua"/>
          <w:szCs w:val="24"/>
          <w:vertAlign w:val="superscript"/>
          <w:lang w:val="en-US"/>
        </w:rPr>
        <w:t>]</w:t>
      </w:r>
      <w:bookmarkEnd w:id="455"/>
      <w:r w:rsidRPr="003769FB">
        <w:rPr>
          <w:rFonts w:ascii="Book Antiqua" w:hAnsi="Book Antiqua"/>
          <w:szCs w:val="24"/>
          <w:lang w:val="en-US"/>
        </w:rPr>
        <w:fldChar w:fldCharType="end"/>
      </w:r>
      <w:r w:rsidRPr="003769FB">
        <w:rPr>
          <w:rFonts w:ascii="Book Antiqua" w:hAnsi="Book Antiqua"/>
          <w:szCs w:val="24"/>
          <w:lang w:val="en-US"/>
        </w:rPr>
        <w:t>. Evidence for this hypothesis was provided by Hanzawa</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1a2a004c-a441-4ec9-83fc-4466e6c7d7fa PFBsYWNlaG9sZGVyPg0KICA8QWRkSW5WZXJzaW9uPjQuNC4wLjI4PC9BZGRJblZlcnNpb24+DQogIDxJZD4xYTJhMDA0Yy1hNDQxLTRlYzktODNmYy00NDY2ZTZjN2Q3ZmE8L0lkPg0KICA8RW50cmllcz4NCiAgICA8RW50cnk+DQogICAgICA8SWQ+ODE1Njk2YzEtYmQyNy00OGI0LTgzM2UtMjYwZTY2YzJhYmZjPC9JZD4NCiAgICAgIDxSZWZlcmVuY2VJZD5iMzk5YWU0Ni0yMTlkLTQ5NDAtYWQ2OS00OTAwZTI1ZGQwNjM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zMl08L1RleHQ+DQogICAgPC9UZXh0VW5pdD4NCiAgPC9UZXh0VW5pdHM+DQo8L1BsYWNlaG9sZGVyPg==</w:instrText>
      </w:r>
      <w:r w:rsidRPr="003769FB">
        <w:rPr>
          <w:rFonts w:ascii="Book Antiqua" w:hAnsi="Book Antiqua"/>
          <w:szCs w:val="24"/>
          <w:lang w:val="en-US"/>
        </w:rPr>
        <w:fldChar w:fldCharType="separate"/>
      </w:r>
      <w:bookmarkStart w:id="456" w:name="_CTVP0011a2a004ca4414ec983fc4466e6c7d7fa"/>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31</w:t>
      </w:r>
      <w:r w:rsidR="00CC6BF1" w:rsidRPr="003769FB">
        <w:rPr>
          <w:rFonts w:ascii="Book Antiqua" w:hAnsi="Book Antiqua"/>
          <w:szCs w:val="24"/>
          <w:vertAlign w:val="superscript"/>
          <w:lang w:val="en-US"/>
        </w:rPr>
        <w:t>]</w:t>
      </w:r>
      <w:bookmarkEnd w:id="456"/>
      <w:r w:rsidRPr="003769FB">
        <w:rPr>
          <w:rFonts w:ascii="Book Antiqua" w:hAnsi="Book Antiqua"/>
          <w:szCs w:val="24"/>
          <w:lang w:val="en-US"/>
        </w:rPr>
        <w:fldChar w:fldCharType="end"/>
      </w:r>
      <w:r w:rsidRPr="003769FB">
        <w:rPr>
          <w:rFonts w:ascii="Book Antiqua" w:hAnsi="Book Antiqua"/>
          <w:szCs w:val="24"/>
          <w:lang w:val="en-US"/>
        </w:rPr>
        <w:t xml:space="preserve">, as rats treated with a diet </w:t>
      </w:r>
      <w:r w:rsidR="00A3005F" w:rsidRPr="003769FB">
        <w:rPr>
          <w:rFonts w:ascii="Book Antiqua" w:hAnsi="Book Antiqua"/>
          <w:szCs w:val="24"/>
          <w:lang w:val="en-US"/>
        </w:rPr>
        <w:t xml:space="preserve">consisting of </w:t>
      </w:r>
      <w:r w:rsidRPr="003769FB">
        <w:rPr>
          <w:rFonts w:ascii="Book Antiqua" w:hAnsi="Book Antiqua"/>
          <w:szCs w:val="24"/>
          <w:lang w:val="en-US"/>
        </w:rPr>
        <w:t>20 % sesame seeds, containing sesamin as an inhibitor of vitamin E metabolism, for 40 days had increased vitamin K tissue concentrations. It should be noted that the vitamin E form used in this diet was solely γ-TOH. Traber</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4654ce5e-05f0-48c0-8be4-5ed6101531b9 PFBsYWNlaG9sZGVyPg0KICA8QWRkSW5WZXJzaW9uPjQuNC4wLjI4PC9BZGRJblZlcnNpb24+DQogIDxJZD40NjU0Y2U1ZS0wNWYwLTQ4YzAtOGJlNC01ZWQ2MTAxNTMxYjk8L0lkPg0KICA8RW50cmllcz4NCiAgICA8RW50cnk+DQogICAgICA8SWQ+NDViY2E4NDItMmU0Yi00NTI2LWJmN2QtOGZlMzRkYzBhYzAzPC9JZD4NCiAgICAgIDxSZWZlcmVuY2VJZD45MTUyZDVjNS0yMzFmLTRmMWQtOTg4Zi03ZmUzMDkzMzdjNT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MzNdPC9UZXh0Pg0KICAgIDwvVGV4dFVuaXQ+DQogIDwvVGV4dFVuaXRzPg0KPC9QbGFjZWhvbGRlcj4=</w:instrText>
      </w:r>
      <w:r w:rsidRPr="003769FB">
        <w:rPr>
          <w:rFonts w:ascii="Book Antiqua" w:hAnsi="Book Antiqua"/>
          <w:szCs w:val="24"/>
          <w:lang w:val="en-US"/>
        </w:rPr>
        <w:fldChar w:fldCharType="separate"/>
      </w:r>
      <w:bookmarkStart w:id="457" w:name="_CTVP0014654ce5e05f048c08be45ed6101531b9"/>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32</w:t>
      </w:r>
      <w:r w:rsidR="00CC6BF1" w:rsidRPr="003769FB">
        <w:rPr>
          <w:rFonts w:ascii="Book Antiqua" w:hAnsi="Book Antiqua"/>
          <w:szCs w:val="24"/>
          <w:vertAlign w:val="superscript"/>
          <w:lang w:val="en-US"/>
        </w:rPr>
        <w:t>]</w:t>
      </w:r>
      <w:bookmarkEnd w:id="457"/>
      <w:r w:rsidRPr="003769FB">
        <w:rPr>
          <w:rFonts w:ascii="Book Antiqua" w:hAnsi="Book Antiqua"/>
          <w:szCs w:val="24"/>
          <w:lang w:val="en-US"/>
        </w:rPr>
        <w:fldChar w:fldCharType="end"/>
      </w:r>
      <w:r w:rsidRPr="003769FB">
        <w:rPr>
          <w:rFonts w:ascii="Book Antiqua" w:hAnsi="Book Antiqua"/>
          <w:szCs w:val="24"/>
          <w:lang w:val="en-US"/>
        </w:rPr>
        <w:t xml:space="preserve"> investigated the influence of α-TOH on phylloquinone or menadione metabolism and excretion. They fed rats with either a phylloquinone or a menadione containing diet (2 µmol/kg body weight) for 2.5 </w:t>
      </w:r>
      <w:r w:rsidR="00A4666B" w:rsidRPr="003769FB">
        <w:rPr>
          <w:rFonts w:ascii="Book Antiqua" w:hAnsi="Book Antiqua" w:hint="eastAsia"/>
          <w:szCs w:val="24"/>
          <w:lang w:val="en-US" w:eastAsia="zh-CN"/>
        </w:rPr>
        <w:t>wk</w:t>
      </w:r>
      <w:r w:rsidRPr="003769FB">
        <w:rPr>
          <w:rFonts w:ascii="Book Antiqua" w:hAnsi="Book Antiqua"/>
          <w:szCs w:val="24"/>
          <w:lang w:val="en-US"/>
        </w:rPr>
        <w:t xml:space="preserve"> and injected after ten days </w:t>
      </w:r>
      <w:r w:rsidR="009C02CB" w:rsidRPr="003769FB">
        <w:rPr>
          <w:rFonts w:ascii="Book Antiqua" w:hAnsi="Book Antiqua"/>
          <w:szCs w:val="24"/>
          <w:lang w:val="en-US"/>
        </w:rPr>
        <w:t xml:space="preserve">a </w:t>
      </w:r>
      <w:r w:rsidRPr="003769FB">
        <w:rPr>
          <w:rFonts w:ascii="Book Antiqua" w:hAnsi="Book Antiqua"/>
          <w:szCs w:val="24"/>
          <w:lang w:val="en-US"/>
        </w:rPr>
        <w:t>daily dose of 100 mg/kg body weight α-TOH for</w:t>
      </w:r>
      <w:r w:rsidR="0050659D" w:rsidRPr="003769FB">
        <w:rPr>
          <w:rFonts w:ascii="Book Antiqua" w:hAnsi="Book Antiqua"/>
          <w:szCs w:val="24"/>
          <w:lang w:val="en-US"/>
        </w:rPr>
        <w:t xml:space="preserve"> a</w:t>
      </w:r>
      <w:r w:rsidRPr="003769FB">
        <w:rPr>
          <w:rFonts w:ascii="Book Antiqua" w:hAnsi="Book Antiqua"/>
          <w:szCs w:val="24"/>
          <w:lang w:val="en-US"/>
        </w:rPr>
        <w:t xml:space="preserve"> further seven days. Tissue levels of menaquinone-4, a tissue-specific metabolite of phylloquinone and menadione</w:t>
      </w:r>
      <w:r w:rsidR="009C02CB" w:rsidRPr="003769FB">
        <w:rPr>
          <w:rFonts w:ascii="Book Antiqua" w:hAnsi="Book Antiqua"/>
          <w:szCs w:val="24"/>
          <w:lang w:val="en-US"/>
        </w:rPr>
        <w:t>,</w:t>
      </w:r>
      <w:r w:rsidRPr="003769FB">
        <w:rPr>
          <w:rFonts w:ascii="Book Antiqua" w:hAnsi="Book Antiqua"/>
          <w:szCs w:val="24"/>
          <w:lang w:val="en-US"/>
        </w:rPr>
        <w:t xml:space="preserve"> were decreased in brain, lung, kidney and </w:t>
      </w:r>
      <w:r w:rsidR="009C02CB" w:rsidRPr="003769FB">
        <w:rPr>
          <w:rFonts w:ascii="Book Antiqua" w:hAnsi="Book Antiqua"/>
          <w:szCs w:val="24"/>
          <w:lang w:val="en-US"/>
        </w:rPr>
        <w:t xml:space="preserve">heart and </w:t>
      </w:r>
      <w:r w:rsidR="0050659D" w:rsidRPr="003769FB">
        <w:rPr>
          <w:rFonts w:ascii="Book Antiqua" w:hAnsi="Book Antiqua"/>
          <w:szCs w:val="24"/>
          <w:lang w:val="en-US"/>
        </w:rPr>
        <w:t xml:space="preserve">levels </w:t>
      </w:r>
      <w:r w:rsidR="009C02CB" w:rsidRPr="003769FB">
        <w:rPr>
          <w:rFonts w:ascii="Book Antiqua" w:hAnsi="Book Antiqua"/>
          <w:szCs w:val="24"/>
          <w:lang w:val="en-US"/>
        </w:rPr>
        <w:t>of</w:t>
      </w:r>
      <w:r w:rsidRPr="003769FB">
        <w:rPr>
          <w:rFonts w:ascii="Book Antiqua" w:hAnsi="Book Antiqua"/>
          <w:szCs w:val="24"/>
          <w:lang w:val="en-US"/>
        </w:rPr>
        <w:t xml:space="preserve"> phylloquinone </w:t>
      </w:r>
      <w:r w:rsidR="0050659D" w:rsidRPr="003769FB">
        <w:rPr>
          <w:rFonts w:ascii="Book Antiqua" w:hAnsi="Book Antiqua"/>
          <w:szCs w:val="24"/>
          <w:lang w:val="en-US"/>
        </w:rPr>
        <w:t xml:space="preserve">were decreased </w:t>
      </w:r>
      <w:r w:rsidRPr="003769FB">
        <w:rPr>
          <w:rFonts w:ascii="Book Antiqua" w:hAnsi="Book Antiqua"/>
          <w:szCs w:val="24"/>
          <w:lang w:val="en-US"/>
        </w:rPr>
        <w:t>in lung independent of the type of diet. The authors observed a downregulation of the expression of cytochrome P450 enzyme</w:t>
      </w:r>
      <w:r w:rsidR="009C02CB" w:rsidRPr="003769FB">
        <w:rPr>
          <w:rFonts w:ascii="Book Antiqua" w:hAnsi="Book Antiqua"/>
          <w:szCs w:val="24"/>
          <w:lang w:val="en-US"/>
        </w:rPr>
        <w:t>s</w:t>
      </w:r>
      <w:r w:rsidRPr="003769FB">
        <w:rPr>
          <w:rFonts w:ascii="Book Antiqua" w:hAnsi="Book Antiqua"/>
          <w:szCs w:val="24"/>
          <w:lang w:val="en-US"/>
        </w:rPr>
        <w:t xml:space="preserve"> CYP3A, CYP4F4 and CYP4F1</w:t>
      </w:r>
      <w:r w:rsidR="009C02CB" w:rsidRPr="003769FB">
        <w:rPr>
          <w:rFonts w:ascii="Book Antiqua" w:hAnsi="Book Antiqua"/>
          <w:szCs w:val="24"/>
          <w:lang w:val="en-US"/>
        </w:rPr>
        <w:t>,</w:t>
      </w:r>
      <w:r w:rsidRPr="003769FB">
        <w:rPr>
          <w:rFonts w:ascii="Book Antiqua" w:hAnsi="Book Antiqua"/>
          <w:szCs w:val="24"/>
          <w:lang w:val="en-US"/>
        </w:rPr>
        <w:t xml:space="preserve"> which was explained by an </w:t>
      </w:r>
      <w:r w:rsidRPr="003769FB">
        <w:rPr>
          <w:rFonts w:ascii="Book Antiqua" w:hAnsi="Book Antiqua"/>
          <w:szCs w:val="24"/>
          <w:lang w:val="en-US"/>
        </w:rPr>
        <w:lastRenderedPageBreak/>
        <w:t>alternative mode of interference of vitamin E with vitamin K metabolism apart from the induced degradation of vitamin K. The induction of the xenobiotic exporters ABCB1/MDR1 and ABCG2</w:t>
      </w:r>
      <w:r w:rsidR="00427B85" w:rsidRPr="003769FB">
        <w:rPr>
          <w:rFonts w:ascii="Book Antiqua" w:hAnsi="Book Antiqua"/>
          <w:szCs w:val="24"/>
          <w:lang w:val="en-US"/>
        </w:rPr>
        <w:t>/BCRP1</w:t>
      </w:r>
      <w:r w:rsidRPr="003769FB">
        <w:rPr>
          <w:rFonts w:ascii="Book Antiqua" w:hAnsi="Book Antiqua"/>
          <w:szCs w:val="24"/>
          <w:lang w:val="en-US"/>
        </w:rPr>
        <w:t xml:space="preserve"> provided </w:t>
      </w:r>
      <w:r w:rsidR="0050659D" w:rsidRPr="003769FB">
        <w:rPr>
          <w:rFonts w:ascii="Book Antiqua" w:hAnsi="Book Antiqua"/>
          <w:szCs w:val="24"/>
          <w:lang w:val="en-US"/>
        </w:rPr>
        <w:t xml:space="preserve">the </w:t>
      </w:r>
      <w:r w:rsidRPr="003769FB">
        <w:rPr>
          <w:rFonts w:ascii="Book Antiqua" w:hAnsi="Book Antiqua"/>
          <w:szCs w:val="24"/>
          <w:lang w:val="en-US"/>
        </w:rPr>
        <w:t>first hints for an increased excretion of vitamin K metabolites into bile. This concept is supported by the 100-fold increased urinary excretion of α-CEHC in response to the application of α-TOH, whereas urinary excretion of vitamin K metabolites remained unchanged. In another study</w:t>
      </w:r>
      <w:r w:rsidR="009C02CB" w:rsidRPr="003769FB">
        <w:rPr>
          <w:rFonts w:ascii="Book Antiqua" w:hAnsi="Book Antiqua"/>
          <w:szCs w:val="24"/>
          <w:lang w:val="en-US"/>
        </w:rPr>
        <w:t>,</w:t>
      </w:r>
      <w:r w:rsidRPr="003769FB">
        <w:rPr>
          <w:rFonts w:ascii="Book Antiqua" w:hAnsi="Book Antiqua"/>
          <w:szCs w:val="24"/>
          <w:lang w:val="en-US"/>
        </w:rPr>
        <w:t xml:space="preserve"> Farley</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2f0c2a68-e406-4165-a2be-bd528688696d PFBsYWNlaG9sZGVyPg0KICA8QWRkSW5WZXJzaW9uPjQuNC4wLjI4PC9BZGRJblZlcnNpb24+DQogIDxJZD4yZjBjMmE2OC1lNDA2LTQxNjUtYTJiZS1iZDUyODY4ODY5NmQ8L0lkPg0KICA8RW50cmllcz4NCiAgICA8RW50cnk+DQogICAgICA8SWQ+ZmVhNzU5ZDYtYzFkNy00NjRlLWE5MDQtMmMwNDVkNGExN2YxPC9JZD4NCiAgICAgIDxSZWZlcmVuY2VJZD4yMzEyYmNmYi0yNGRjLTQwZGUtYmYyMC04ZGIyMDQ0ZjRhY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zNF08L1RleHQ+DQogICAgPC9UZXh0VW5pdD4NCiAgPC9UZXh0VW5pdHM+DQo8L1BsYWNlaG9sZGVyPg==</w:instrText>
      </w:r>
      <w:r w:rsidRPr="003769FB">
        <w:rPr>
          <w:rFonts w:ascii="Book Antiqua" w:hAnsi="Book Antiqua"/>
          <w:szCs w:val="24"/>
          <w:lang w:val="en-US"/>
        </w:rPr>
        <w:fldChar w:fldCharType="separate"/>
      </w:r>
      <w:bookmarkStart w:id="458" w:name="_CTVP0012f0c2a68e4064165a2bebd528688696d"/>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33</w:t>
      </w:r>
      <w:r w:rsidR="00CC6BF1" w:rsidRPr="003769FB">
        <w:rPr>
          <w:rFonts w:ascii="Book Antiqua" w:hAnsi="Book Antiqua"/>
          <w:szCs w:val="24"/>
          <w:vertAlign w:val="superscript"/>
          <w:lang w:val="en-US"/>
        </w:rPr>
        <w:t>]</w:t>
      </w:r>
      <w:bookmarkEnd w:id="458"/>
      <w:r w:rsidRPr="003769FB">
        <w:rPr>
          <w:rFonts w:ascii="Book Antiqua" w:hAnsi="Book Antiqua"/>
          <w:szCs w:val="24"/>
          <w:lang w:val="en-US"/>
        </w:rPr>
        <w:fldChar w:fldCharType="end"/>
      </w:r>
      <w:r w:rsidRPr="003769FB">
        <w:rPr>
          <w:rFonts w:ascii="Book Antiqua" w:hAnsi="Book Antiqua"/>
          <w:szCs w:val="24"/>
          <w:lang w:val="en-US"/>
        </w:rPr>
        <w:t xml:space="preserve"> focused on CYP4F2, as this protein is involved in the degradation of both vitamin E</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c7ba7fea-fc1d-468a-9f24-6cfb293600d3 PFBsYWNlaG9sZGVyPg0KICA8QWRkSW5WZXJzaW9uPjQuNC4wLjI4PC9BZGRJblZlcnNpb24+DQogIDxJZD5jN2JhN2ZlYS1mYzFkLTQ2OGEtOWYyNC02Y2ZiMjkzNjAwZDM8L0lkPg0KICA8RW50cmllcz4NCiAgICA8RW50cnk+DQogICAgICA8SWQ+M2E4ODQyYmEtOGI3OS00YTE2LWIyZGEtYzdlNWE4OTNlY2NiPC9JZD4NCiAgICAgIDxSZWZlcmVuY2VJZD4xM2JlNjY3OS1lOTM3LTQ4NzctYjg2YS1lMGRiMjUxMTc3MG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QxXTwvVGV4dD4NCiAgICA8L1RleHRVbml0Pg0KICA8L1RleHRVbml0cz4NCjwvUGxhY2Vob2xkZXI+</w:instrText>
      </w:r>
      <w:r w:rsidRPr="003769FB">
        <w:rPr>
          <w:rFonts w:ascii="Book Antiqua" w:hAnsi="Book Antiqua"/>
          <w:szCs w:val="24"/>
          <w:lang w:val="en-US"/>
        </w:rPr>
        <w:fldChar w:fldCharType="separate"/>
      </w:r>
      <w:bookmarkStart w:id="459" w:name="_CTVP001c7ba7feafc1d468a9f246cfb293600d3"/>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140</w:t>
      </w:r>
      <w:r w:rsidR="00CC6BF1" w:rsidRPr="003769FB">
        <w:rPr>
          <w:rFonts w:ascii="Book Antiqua" w:hAnsi="Book Antiqua"/>
          <w:szCs w:val="24"/>
          <w:vertAlign w:val="superscript"/>
          <w:lang w:val="en-US"/>
        </w:rPr>
        <w:t>]</w:t>
      </w:r>
      <w:bookmarkEnd w:id="459"/>
      <w:r w:rsidRPr="003769FB">
        <w:rPr>
          <w:rFonts w:ascii="Book Antiqua" w:hAnsi="Book Antiqua"/>
          <w:szCs w:val="24"/>
          <w:lang w:val="en-US"/>
        </w:rPr>
        <w:fldChar w:fldCharType="end"/>
      </w:r>
      <w:r w:rsidRPr="003769FB">
        <w:rPr>
          <w:rFonts w:ascii="Book Antiqua" w:hAnsi="Book Antiqua"/>
          <w:szCs w:val="24"/>
          <w:lang w:val="en-US"/>
        </w:rPr>
        <w:t xml:space="preserve"> and vitamin K</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1531d954-b9dd-43da-9ff7-b1721e3654ea PFBsYWNlaG9sZGVyPg0KICA8QWRkSW5WZXJzaW9uPjQuNC4wLjI4PC9BZGRJblZlcnNpb24+DQogIDxJZD4xNTMxZDk1NC1iOWRkLTQzZGEtOWZmNy1iMTcyMWUzNjU0ZWE8L0lkPg0KICA8RW50cmllcz4NCiAgICA8RW50cnk+DQogICAgICA8SWQ+Mjk0NTE0OWItZTg1ZS00Y2RiLTg2YTAtZDk3OWY1YjRiZGUxPC9JZD4NCiAgICAgIDxSZWZlcmVuY2VJZD4xNzM1YmUyZC0zMGE1LTRkNTUtYThiMi04ODExYWRjYTUxZDM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zNV08L1RleHQ+DQogICAgPC9UZXh0VW5pdD4NCiAgPC9UZXh0VW5pdHM+DQo8L1BsYWNlaG9sZGVyPg==</w:instrText>
      </w:r>
      <w:r w:rsidRPr="003769FB">
        <w:rPr>
          <w:rFonts w:ascii="Book Antiqua" w:hAnsi="Book Antiqua"/>
          <w:szCs w:val="24"/>
          <w:lang w:val="en-US"/>
        </w:rPr>
        <w:fldChar w:fldCharType="separate"/>
      </w:r>
      <w:bookmarkStart w:id="460" w:name="_CTVP0011531d954b9dd43da9ff7b1721e3654ea"/>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34</w:t>
      </w:r>
      <w:r w:rsidR="00CC6BF1" w:rsidRPr="003769FB">
        <w:rPr>
          <w:rFonts w:ascii="Book Antiqua" w:hAnsi="Book Antiqua"/>
          <w:szCs w:val="24"/>
          <w:vertAlign w:val="superscript"/>
          <w:lang w:val="en-US"/>
        </w:rPr>
        <w:t>]</w:t>
      </w:r>
      <w:bookmarkEnd w:id="460"/>
      <w:r w:rsidRPr="003769FB">
        <w:rPr>
          <w:rFonts w:ascii="Book Antiqua" w:hAnsi="Book Antiqua"/>
          <w:szCs w:val="24"/>
          <w:lang w:val="en-US"/>
        </w:rPr>
        <w:fldChar w:fldCharType="end"/>
      </w:r>
      <w:r w:rsidRPr="003769FB">
        <w:rPr>
          <w:rFonts w:ascii="Book Antiqua" w:hAnsi="Book Antiqua"/>
          <w:szCs w:val="24"/>
          <w:lang w:val="en-US"/>
        </w:rPr>
        <w:t xml:space="preserve">. The catalytic efficiency of CYP4F2 for the hydroxylation of phylloquinone is </w:t>
      </w:r>
      <w:r w:rsidR="009C02CB" w:rsidRPr="003769FB">
        <w:rPr>
          <w:rFonts w:ascii="Book Antiqua" w:hAnsi="Book Antiqua"/>
          <w:szCs w:val="24"/>
          <w:lang w:val="en-US"/>
        </w:rPr>
        <w:t>higher</w:t>
      </w:r>
      <w:r w:rsidRPr="003769FB">
        <w:rPr>
          <w:rFonts w:ascii="Book Antiqua" w:hAnsi="Book Antiqua"/>
          <w:szCs w:val="24"/>
          <w:lang w:val="en-US"/>
        </w:rPr>
        <w:t xml:space="preserve"> than for α-TOH</w:t>
      </w:r>
      <w:r w:rsidR="009C02CB" w:rsidRPr="003769FB">
        <w:rPr>
          <w:rFonts w:ascii="Book Antiqua" w:hAnsi="Book Antiqua"/>
          <w:szCs w:val="24"/>
          <w:lang w:val="en-US"/>
        </w:rPr>
        <w:t>,</w:t>
      </w:r>
      <w:r w:rsidRPr="003769FB">
        <w:rPr>
          <w:rFonts w:ascii="Book Antiqua" w:hAnsi="Book Antiqua"/>
          <w:szCs w:val="24"/>
          <w:lang w:val="en-US"/>
        </w:rPr>
        <w:t xml:space="preserve"> while the co-incubation of phylloquinone and α-TOH had no influence on the metabolism of phylloquinone. Thus, this study indicates that the activity of CYP4F2 is not enhanced by high concentrations of α-TOH. In their most recent study, Farley</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6c26553f-fa03-4c6a-99a4-3046e690a741 PFBsYWNlaG9sZGVyPg0KICA8QWRkSW5WZXJzaW9uPjQuNC4wLjI4PC9BZGRJblZlcnNpb24+DQogIDxJZD42YzI2NTUzZi1mYTAzLTRjNmEtOTlhNC0zMDQ2ZTY5MGE3NDE8L0lkPg0KICA8RW50cmllcz4NCiAgICA8RW50cnk+DQogICAgICA8SWQ+ZDViNTg5ODItNGY3ZC00ZmVkLTk5MTctMTBmM2VlZjE4NTAwPC9JZD4NCiAgICAgIDxSZWZlcmVuY2VJZD5hNGNiOTY2MS1mNGI1LTQ2NzAtODc0Zi01ZDBmMDQyNDg5Zm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zNl08L1RleHQ+DQogICAgPC9UZXh0VW5pdD4NCiAgPC9UZXh0VW5pdHM+DQo8L1BsYWNlaG9sZGVyPg==</w:instrText>
      </w:r>
      <w:r w:rsidRPr="003769FB">
        <w:rPr>
          <w:rFonts w:ascii="Book Antiqua" w:hAnsi="Book Antiqua"/>
          <w:szCs w:val="24"/>
          <w:lang w:val="en-US"/>
        </w:rPr>
        <w:fldChar w:fldCharType="separate"/>
      </w:r>
      <w:bookmarkStart w:id="461" w:name="_CTVP0016c26553ffa034c6a99a43046e690a741"/>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35</w:t>
      </w:r>
      <w:r w:rsidR="00CC6BF1" w:rsidRPr="003769FB">
        <w:rPr>
          <w:rFonts w:ascii="Book Antiqua" w:hAnsi="Book Antiqua"/>
          <w:szCs w:val="24"/>
          <w:vertAlign w:val="superscript"/>
          <w:lang w:val="en-US"/>
        </w:rPr>
        <w:t>]</w:t>
      </w:r>
      <w:bookmarkEnd w:id="461"/>
      <w:r w:rsidRPr="003769FB">
        <w:rPr>
          <w:rFonts w:ascii="Book Antiqua" w:hAnsi="Book Antiqua"/>
          <w:szCs w:val="24"/>
          <w:lang w:val="en-US"/>
        </w:rPr>
        <w:fldChar w:fldCharType="end"/>
      </w:r>
      <w:r w:rsidRPr="003769FB">
        <w:rPr>
          <w:rFonts w:ascii="Book Antiqua" w:hAnsi="Book Antiqua"/>
          <w:szCs w:val="24"/>
          <w:lang w:val="en-US"/>
        </w:rPr>
        <w:t xml:space="preserve"> concluded that α-TOH</w:t>
      </w:r>
      <w:r w:rsidR="009C02CB" w:rsidRPr="003769FB">
        <w:rPr>
          <w:rFonts w:ascii="Book Antiqua" w:hAnsi="Book Antiqua"/>
          <w:szCs w:val="24"/>
          <w:lang w:val="en-US"/>
        </w:rPr>
        <w:t>,</w:t>
      </w:r>
      <w:r w:rsidRPr="003769FB">
        <w:rPr>
          <w:rFonts w:ascii="Book Antiqua" w:hAnsi="Book Antiqua"/>
          <w:szCs w:val="24"/>
          <w:lang w:val="en-US"/>
        </w:rPr>
        <w:t xml:space="preserve"> or even α-CEHC</w:t>
      </w:r>
      <w:r w:rsidR="009C02CB" w:rsidRPr="003769FB">
        <w:rPr>
          <w:rFonts w:ascii="Book Antiqua" w:hAnsi="Book Antiqua"/>
          <w:szCs w:val="24"/>
          <w:lang w:val="en-US"/>
        </w:rPr>
        <w:t>,</w:t>
      </w:r>
      <w:r w:rsidRPr="003769FB">
        <w:rPr>
          <w:rFonts w:ascii="Book Antiqua" w:hAnsi="Book Antiqua"/>
          <w:szCs w:val="24"/>
          <w:lang w:val="en-US"/>
        </w:rPr>
        <w:t xml:space="preserve"> interferes with an intermediate step in the formation of tissue-specific menaquinone-4 from phylloquinone, such as alterations in the transport </w:t>
      </w:r>
      <w:r w:rsidR="009C02CB" w:rsidRPr="003769FB">
        <w:rPr>
          <w:rFonts w:ascii="Book Antiqua" w:hAnsi="Book Antiqua"/>
          <w:szCs w:val="24"/>
          <w:lang w:val="en-US"/>
        </w:rPr>
        <w:t>v</w:t>
      </w:r>
      <w:r w:rsidRPr="003769FB">
        <w:rPr>
          <w:rFonts w:ascii="Book Antiqua" w:hAnsi="Book Antiqua"/>
          <w:szCs w:val="24"/>
          <w:lang w:val="en-US"/>
        </w:rPr>
        <w:t>ia chylomicrons or other lipoproteins or reductions of the cellular uptake of phylloquinone</w:t>
      </w:r>
      <w:r w:rsidRPr="003769FB" w:rsidDel="003A456C">
        <w:rPr>
          <w:rFonts w:ascii="Book Antiqua" w:hAnsi="Book Antiqua"/>
          <w:szCs w:val="24"/>
          <w:lang w:val="en-US"/>
        </w:rPr>
        <w:t xml:space="preserve"> </w:t>
      </w:r>
      <w:r w:rsidRPr="003769FB">
        <w:rPr>
          <w:rFonts w:ascii="Book Antiqua" w:hAnsi="Book Antiqua"/>
          <w:szCs w:val="24"/>
          <w:lang w:val="en-US"/>
        </w:rPr>
        <w:t>or menadione, an intermediate product of phylloquinone</w:t>
      </w:r>
      <w:r w:rsidRPr="003769FB" w:rsidDel="003A456C">
        <w:rPr>
          <w:rFonts w:ascii="Book Antiqua" w:hAnsi="Book Antiqua"/>
          <w:szCs w:val="24"/>
          <w:lang w:val="en-US"/>
        </w:rPr>
        <w:t xml:space="preserve"> </w:t>
      </w:r>
      <w:r w:rsidRPr="003769FB">
        <w:rPr>
          <w:rFonts w:ascii="Book Antiqua" w:hAnsi="Book Antiqua"/>
          <w:szCs w:val="24"/>
          <w:lang w:val="en-US"/>
        </w:rPr>
        <w:t>in the menaquinone formation pathway. This hypothesis is supported by findings of Hanzawa</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c2a132db-0434-4f25-95fc-b53223541462 PFBsYWNlaG9sZGVyPg0KICA8QWRkSW5WZXJzaW9uPjQuNC4wLjI4PC9BZGRJblZlcnNpb24+DQogIDxJZD5jMmExMzJkYi0wNDM0LTRmMjUtOTVmYy1iNTMyMjM1NDE0NjI8L0lkPg0KICA8RW50cmllcz4NCiAgICA8RW50cnk+DQogICAgICA8SWQ+MTU1NWU2ZGEtYjhmZi00ZGUxLWI0ZjMtMzA1M2I5Njc5ZDY0PC9JZD4NCiAgICAgIDxSZWZlcmVuY2VJZD5kN2U5ODcyOC04ZGQyLTQ4ZWItOWNjMy03YjZmYTVhZTc5Yzg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zN108L1RleHQ+DQogICAgPC9UZXh0VW5pdD4NCiAgPC9UZXh0VW5pdHM+DQo8L1BsYWNlaG9sZGVyPg==</w:instrText>
      </w:r>
      <w:r w:rsidRPr="003769FB">
        <w:rPr>
          <w:rFonts w:ascii="Book Antiqua" w:hAnsi="Book Antiqua"/>
          <w:szCs w:val="24"/>
          <w:lang w:val="en-US"/>
        </w:rPr>
        <w:fldChar w:fldCharType="separate"/>
      </w:r>
      <w:bookmarkStart w:id="462" w:name="_CTVP001c2a132db04344f2595fcb53223541462"/>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36</w:t>
      </w:r>
      <w:r w:rsidR="00CC6BF1" w:rsidRPr="003769FB">
        <w:rPr>
          <w:rFonts w:ascii="Book Antiqua" w:hAnsi="Book Antiqua"/>
          <w:szCs w:val="24"/>
          <w:vertAlign w:val="superscript"/>
          <w:lang w:val="en-US"/>
        </w:rPr>
        <w:t>]</w:t>
      </w:r>
      <w:bookmarkEnd w:id="462"/>
      <w:r w:rsidRPr="003769FB">
        <w:rPr>
          <w:rFonts w:ascii="Book Antiqua" w:hAnsi="Book Antiqua"/>
          <w:szCs w:val="24"/>
          <w:lang w:val="en-US"/>
        </w:rPr>
        <w:fldChar w:fldCharType="end"/>
      </w:r>
      <w:r w:rsidRPr="003769FB">
        <w:rPr>
          <w:rFonts w:ascii="Book Antiqua" w:hAnsi="Book Antiqua"/>
          <w:szCs w:val="24"/>
          <w:lang w:val="en-US"/>
        </w:rPr>
        <w:t xml:space="preserve"> who found that rats fed </w:t>
      </w:r>
      <w:r w:rsidR="00A47EC5" w:rsidRPr="003769FB">
        <w:rPr>
          <w:rFonts w:ascii="Book Antiqua" w:hAnsi="Book Antiqua"/>
          <w:szCs w:val="24"/>
          <w:lang w:val="en-US"/>
        </w:rPr>
        <w:t xml:space="preserve">a diet </w:t>
      </w:r>
      <w:r w:rsidRPr="003769FB">
        <w:rPr>
          <w:rFonts w:ascii="Book Antiqua" w:hAnsi="Book Antiqua"/>
          <w:szCs w:val="24"/>
          <w:lang w:val="en-US"/>
        </w:rPr>
        <w:t>with 0.75 mg/kg phylloquinone</w:t>
      </w:r>
      <w:r w:rsidRPr="003769FB" w:rsidDel="003A456C">
        <w:rPr>
          <w:rFonts w:ascii="Book Antiqua" w:hAnsi="Book Antiqua"/>
          <w:szCs w:val="24"/>
          <w:lang w:val="en-US"/>
        </w:rPr>
        <w:t xml:space="preserve"> </w:t>
      </w:r>
      <w:r w:rsidRPr="003769FB">
        <w:rPr>
          <w:rFonts w:ascii="Book Antiqua" w:hAnsi="Book Antiqua"/>
          <w:szCs w:val="24"/>
          <w:lang w:val="en-US"/>
        </w:rPr>
        <w:t>for six weeks have decreased phylloquinone</w:t>
      </w:r>
      <w:r w:rsidRPr="003769FB" w:rsidDel="003A456C">
        <w:rPr>
          <w:rFonts w:ascii="Book Antiqua" w:hAnsi="Book Antiqua"/>
          <w:szCs w:val="24"/>
          <w:lang w:val="en-US"/>
        </w:rPr>
        <w:t xml:space="preserve"> </w:t>
      </w:r>
      <w:r w:rsidRPr="003769FB">
        <w:rPr>
          <w:rFonts w:ascii="Book Antiqua" w:hAnsi="Book Antiqua"/>
          <w:szCs w:val="24"/>
          <w:lang w:val="en-US"/>
        </w:rPr>
        <w:t xml:space="preserve">tissue concentrations </w:t>
      </w:r>
      <w:r w:rsidR="0050659D" w:rsidRPr="003769FB">
        <w:rPr>
          <w:rFonts w:ascii="Book Antiqua" w:hAnsi="Book Antiqua"/>
          <w:szCs w:val="24"/>
          <w:lang w:val="en-US"/>
        </w:rPr>
        <w:t>with</w:t>
      </w:r>
      <w:r w:rsidRPr="003769FB">
        <w:rPr>
          <w:rFonts w:ascii="Book Antiqua" w:hAnsi="Book Antiqua"/>
          <w:szCs w:val="24"/>
          <w:lang w:val="en-US"/>
        </w:rPr>
        <w:t xml:space="preserve"> supplementation </w:t>
      </w:r>
      <w:r w:rsidR="0050659D" w:rsidRPr="003769FB">
        <w:rPr>
          <w:rFonts w:ascii="Book Antiqua" w:hAnsi="Book Antiqua"/>
          <w:szCs w:val="24"/>
          <w:lang w:val="en-US"/>
        </w:rPr>
        <w:t xml:space="preserve">of </w:t>
      </w:r>
      <w:r w:rsidRPr="003769FB">
        <w:rPr>
          <w:rFonts w:ascii="Book Antiqua" w:hAnsi="Book Antiqua"/>
          <w:szCs w:val="24"/>
          <w:lang w:val="en-US"/>
        </w:rPr>
        <w:t xml:space="preserve">100 mg α-TOH while in rats fed with 0.75 mg/kg menaquinone diet the tissue concentrations of menaquinone remained unchanged </w:t>
      </w:r>
      <w:r w:rsidR="0050659D" w:rsidRPr="003769FB">
        <w:rPr>
          <w:rFonts w:ascii="Book Antiqua" w:hAnsi="Book Antiqua"/>
          <w:szCs w:val="24"/>
          <w:lang w:val="en-US"/>
        </w:rPr>
        <w:t xml:space="preserve">with an </w:t>
      </w:r>
      <w:r w:rsidRPr="003769FB">
        <w:rPr>
          <w:rFonts w:ascii="Book Antiqua" w:hAnsi="Book Antiqua"/>
          <w:szCs w:val="24"/>
          <w:lang w:val="en-US"/>
        </w:rPr>
        <w:t>increased application of α-TOH.</w:t>
      </w:r>
    </w:p>
    <w:p w14:paraId="44172A70" w14:textId="423F532B" w:rsidR="00A4666B" w:rsidRPr="003769FB" w:rsidRDefault="002D15CE" w:rsidP="004D49D8">
      <w:pPr>
        <w:widowControl w:val="0"/>
        <w:spacing w:after="0"/>
        <w:ind w:firstLineChars="150" w:firstLine="360"/>
        <w:rPr>
          <w:rFonts w:ascii="Book Antiqua" w:hAnsi="Book Antiqua"/>
          <w:szCs w:val="24"/>
          <w:lang w:val="en-US" w:eastAsia="zh-CN"/>
        </w:rPr>
      </w:pPr>
      <w:r w:rsidRPr="003769FB">
        <w:rPr>
          <w:rFonts w:ascii="Book Antiqua" w:hAnsi="Book Antiqua"/>
          <w:szCs w:val="24"/>
          <w:lang w:val="en-US"/>
        </w:rPr>
        <w:t>Finally, the form of vitamin E also contributes to the interference with vitamin K metabolism, as γ-TOH is not as potent as α-TOH in decreasing extrahepatic phylloquinone</w:t>
      </w:r>
      <w:r w:rsidRPr="003769FB" w:rsidDel="003A456C">
        <w:rPr>
          <w:rFonts w:ascii="Book Antiqua" w:hAnsi="Book Antiqua"/>
          <w:szCs w:val="24"/>
          <w:lang w:val="en-US"/>
        </w:rPr>
        <w:t xml:space="preserve"> </w:t>
      </w:r>
      <w:r w:rsidRPr="003769FB">
        <w:rPr>
          <w:rFonts w:ascii="Book Antiqua" w:hAnsi="Book Antiqua"/>
          <w:szCs w:val="24"/>
          <w:lang w:val="en-US"/>
        </w:rPr>
        <w:t>concentration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b8cc3ba9-8e6a-469b-b7f8-296248bc2663 PFBsYWNlaG9sZGVyPg0KICA8QWRkSW5WZXJzaW9uPjQuNC4wLjI4PC9BZGRJblZlcnNpb24+DQogIDxJZD5iOGNjM2JhOS04ZTZhLTQ2OWItYjdmOC0yOTYyNDhiYzI2NjM8L0lkPg0KICA8RW50cmllcz4NCiAgICA8RW50cnk+DQogICAgICA8SWQ+NjkwYjliYzktZDk0ZS00ODc5LTkyZmQtMzU0Mzk2MGEyOTc5PC9JZD4NCiAgICAgIDxSZWZlcmVuY2VJZD5kN2U5ODcyOC04ZGQyLTQ4ZWItOWNjMy03YjZmYTVhZTc5Yzg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zN108L1RleHQ+DQogICAgPC9UZXh0VW5pdD4NCiAgPC9UZXh0VW5pdHM+DQo8L1BsYWNlaG9sZGVyPg==</w:instrText>
      </w:r>
      <w:r w:rsidRPr="003769FB">
        <w:rPr>
          <w:rFonts w:ascii="Book Antiqua" w:hAnsi="Book Antiqua"/>
          <w:szCs w:val="24"/>
          <w:lang w:val="en-US"/>
        </w:rPr>
        <w:fldChar w:fldCharType="separate"/>
      </w:r>
      <w:bookmarkStart w:id="463" w:name="_CTVP001b8cc3ba98e6a469bb7f8296248bc2663"/>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36</w:t>
      </w:r>
      <w:r w:rsidR="00CC6BF1" w:rsidRPr="003769FB">
        <w:rPr>
          <w:rFonts w:ascii="Book Antiqua" w:hAnsi="Book Antiqua"/>
          <w:szCs w:val="24"/>
          <w:vertAlign w:val="superscript"/>
          <w:lang w:val="en-US"/>
        </w:rPr>
        <w:t>]</w:t>
      </w:r>
      <w:bookmarkEnd w:id="463"/>
      <w:r w:rsidRPr="003769FB">
        <w:rPr>
          <w:rFonts w:ascii="Book Antiqua" w:hAnsi="Book Antiqua"/>
          <w:szCs w:val="24"/>
          <w:lang w:val="en-US"/>
        </w:rPr>
        <w:fldChar w:fldCharType="end"/>
      </w:r>
      <w:r w:rsidRPr="003769FB">
        <w:rPr>
          <w:rFonts w:ascii="Book Antiqua" w:hAnsi="Book Antiqua"/>
          <w:szCs w:val="24"/>
          <w:lang w:val="en-US"/>
        </w:rPr>
        <w:t>. Taken together, vitamin K metabolism is disturbed by vitamin E at the level of extrahepatic synthesis of menaquinone from phylloquinone</w:t>
      </w:r>
      <w:r w:rsidRPr="003769FB" w:rsidDel="003A456C">
        <w:rPr>
          <w:rFonts w:ascii="Book Antiqua" w:hAnsi="Book Antiqua"/>
          <w:szCs w:val="24"/>
          <w:lang w:val="en-US"/>
        </w:rPr>
        <w:t xml:space="preserve"> </w:t>
      </w:r>
      <w:r w:rsidRPr="003769FB">
        <w:rPr>
          <w:rFonts w:ascii="Book Antiqua" w:hAnsi="Book Antiqua"/>
          <w:szCs w:val="24"/>
          <w:lang w:val="en-US"/>
        </w:rPr>
        <w:t>or menadione</w:t>
      </w:r>
      <w:r w:rsidR="00A47EC5" w:rsidRPr="003769FB">
        <w:rPr>
          <w:rFonts w:ascii="Book Antiqua" w:hAnsi="Book Antiqua"/>
          <w:szCs w:val="24"/>
          <w:lang w:val="en-US"/>
        </w:rPr>
        <w:t xml:space="preserve"> and the different vitamin E forms </w:t>
      </w:r>
      <w:r w:rsidR="0050659D" w:rsidRPr="003769FB">
        <w:rPr>
          <w:rFonts w:ascii="Book Antiqua" w:hAnsi="Book Antiqua"/>
          <w:szCs w:val="24"/>
          <w:lang w:val="en-US"/>
        </w:rPr>
        <w:t>also lead to differing effects on the metabolic interactions</w:t>
      </w:r>
      <w:r w:rsidRPr="003769FB">
        <w:rPr>
          <w:rFonts w:ascii="Book Antiqua" w:hAnsi="Book Antiqua"/>
          <w:szCs w:val="24"/>
          <w:lang w:val="en-US"/>
        </w:rPr>
        <w:t>.</w:t>
      </w:r>
    </w:p>
    <w:p w14:paraId="427B5593" w14:textId="47C3D0AC" w:rsidR="002D15CE" w:rsidRPr="003769FB" w:rsidRDefault="002D15CE" w:rsidP="004D49D8">
      <w:pPr>
        <w:widowControl w:val="0"/>
        <w:spacing w:after="0"/>
        <w:ind w:firstLineChars="150" w:firstLine="360"/>
        <w:rPr>
          <w:rFonts w:ascii="Book Antiqua" w:hAnsi="Book Antiqua"/>
          <w:szCs w:val="24"/>
          <w:lang w:val="en-US"/>
        </w:rPr>
      </w:pPr>
      <w:r w:rsidRPr="003769FB">
        <w:rPr>
          <w:rFonts w:ascii="Book Antiqua" w:hAnsi="Book Antiqua"/>
          <w:szCs w:val="24"/>
          <w:lang w:val="en-US"/>
        </w:rPr>
        <w:t xml:space="preserve"> </w:t>
      </w:r>
    </w:p>
    <w:p w14:paraId="108EBF79" w14:textId="77777777" w:rsidR="002D15CE" w:rsidRPr="003769FB" w:rsidRDefault="002D15CE" w:rsidP="004D49D8">
      <w:pPr>
        <w:pStyle w:val="ad"/>
        <w:widowControl w:val="0"/>
        <w:spacing w:after="0" w:line="360" w:lineRule="auto"/>
        <w:rPr>
          <w:rFonts w:ascii="Book Antiqua" w:hAnsi="Book Antiqua"/>
          <w:i/>
          <w:szCs w:val="24"/>
          <w:lang w:val="en-US"/>
        </w:rPr>
      </w:pPr>
      <w:r w:rsidRPr="003769FB">
        <w:rPr>
          <w:rFonts w:ascii="Book Antiqua" w:hAnsi="Book Antiqua"/>
          <w:i/>
          <w:szCs w:val="24"/>
          <w:lang w:val="en-US"/>
        </w:rPr>
        <w:t>Interactions with pharmaceutics</w:t>
      </w:r>
    </w:p>
    <w:p w14:paraId="4F543AFB" w14:textId="778E952C" w:rsidR="002D15CE" w:rsidRPr="003769FB" w:rsidRDefault="002D15CE" w:rsidP="004D49D8">
      <w:pPr>
        <w:widowControl w:val="0"/>
        <w:spacing w:after="0"/>
        <w:rPr>
          <w:rFonts w:ascii="Book Antiqua" w:hAnsi="Book Antiqua"/>
          <w:szCs w:val="24"/>
          <w:lang w:val="en-US"/>
        </w:rPr>
      </w:pPr>
      <w:r w:rsidRPr="003769FB">
        <w:rPr>
          <w:rFonts w:ascii="Book Antiqua" w:hAnsi="Book Antiqua"/>
          <w:szCs w:val="24"/>
          <w:lang w:val="en-US"/>
        </w:rPr>
        <w:t>As CYP3A4 is responsible for</w:t>
      </w:r>
      <w:r w:rsidR="00A4666B" w:rsidRPr="003769FB">
        <w:rPr>
          <w:rFonts w:ascii="Book Antiqua" w:hAnsi="Book Antiqua"/>
          <w:szCs w:val="24"/>
          <w:lang w:val="en-US"/>
        </w:rPr>
        <w:t xml:space="preserve"> the metabolism of more than 50</w:t>
      </w:r>
      <w:r w:rsidRPr="003769FB">
        <w:rPr>
          <w:rFonts w:ascii="Book Antiqua" w:hAnsi="Book Antiqua"/>
          <w:szCs w:val="24"/>
          <w:lang w:val="en-US"/>
        </w:rPr>
        <w:t>% of xenobiotic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6fa1eae1-e1d8-45a6-a484-7bafbb6d49be PFBsYWNlaG9sZGVyPg0KICA8QWRkSW5WZXJzaW9uPjQuNC4wLjI4PC9BZGRJblZlcnNpb24+DQogIDxJZD42ZmExZWFlMS1lMWQ4LTQ1YTYtYTQ4NC03YmFmYmI2ZDQ5YmU8L0lkPg0KICA8RW50cmllcz4NCiAgICA8RW50cnk+DQogICAgICA8SWQ+ZjdhOTIyYWYtMTQ4YS00YTYyLWE1MzYtNjFlOGRjN2IyZmJmPC9JZD4NCiAgICAgIDxSZWZlcmVuY2VJZD5iODUyMzg0YS0zMTJmLTQ1NDMtYmYzZi0xN2YxYzE3YjNiMDI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zOF08L1RleHQ+DQogICAgPC9UZXh0VW5pdD4NCiAgPC9UZXh0VW5pdHM+DQo8L1BsYWNlaG9sZGVyPg==</w:instrText>
      </w:r>
      <w:r w:rsidRPr="003769FB">
        <w:rPr>
          <w:rFonts w:ascii="Book Antiqua" w:hAnsi="Book Antiqua"/>
          <w:szCs w:val="24"/>
          <w:lang w:val="en-US"/>
        </w:rPr>
        <w:fldChar w:fldCharType="separate"/>
      </w:r>
      <w:bookmarkStart w:id="464" w:name="_CTVP0016fa1eae1e1d845a6a4847bafbb6d49be"/>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37</w:t>
      </w:r>
      <w:r w:rsidR="00CC6BF1" w:rsidRPr="003769FB">
        <w:rPr>
          <w:rFonts w:ascii="Book Antiqua" w:hAnsi="Book Antiqua"/>
          <w:szCs w:val="24"/>
          <w:vertAlign w:val="superscript"/>
          <w:lang w:val="en-US"/>
        </w:rPr>
        <w:t>]</w:t>
      </w:r>
      <w:bookmarkEnd w:id="464"/>
      <w:r w:rsidRPr="003769FB">
        <w:rPr>
          <w:rFonts w:ascii="Book Antiqua" w:hAnsi="Book Antiqua"/>
          <w:szCs w:val="24"/>
          <w:lang w:val="en-US"/>
        </w:rPr>
        <w:fldChar w:fldCharType="end"/>
      </w:r>
      <w:r w:rsidRPr="003769FB">
        <w:rPr>
          <w:rFonts w:ascii="Book Antiqua" w:hAnsi="Book Antiqua"/>
          <w:szCs w:val="24"/>
          <w:lang w:val="en-US"/>
        </w:rPr>
        <w:t xml:space="preserve">, the </w:t>
      </w:r>
      <w:r w:rsidRPr="003769FB">
        <w:rPr>
          <w:rFonts w:ascii="Book Antiqua" w:hAnsi="Book Antiqua"/>
          <w:szCs w:val="24"/>
          <w:lang w:val="en-US"/>
        </w:rPr>
        <w:lastRenderedPageBreak/>
        <w:t xml:space="preserve">upregulation of CYP3A4 expression by α-TOH </w:t>
      </w:r>
      <w:r w:rsidR="0050659D" w:rsidRPr="003769FB">
        <w:rPr>
          <w:rFonts w:ascii="Book Antiqua" w:hAnsi="Book Antiqua"/>
          <w:szCs w:val="24"/>
          <w:lang w:val="en-US"/>
        </w:rPr>
        <w:t xml:space="preserve">may be of concern regarding the </w:t>
      </w:r>
      <w:r w:rsidRPr="003769FB">
        <w:rPr>
          <w:rFonts w:ascii="Book Antiqua" w:hAnsi="Book Antiqua"/>
          <w:szCs w:val="24"/>
          <w:lang w:val="en-US"/>
        </w:rPr>
        <w:t>interactions of α-TOH with drug metabolism. Clarke</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5d93df1d-c699-4e36-a1c3-74ba74ec67e5 PFBsYWNlaG9sZGVyPg0KICA8QWRkSW5WZXJzaW9uPjQuNC4wLjI4PC9BZGRJblZlcnNpb24+DQogIDxJZD41ZDkzZGYxZC1jNjk5LTRlMzYtYTFjMy03NGJhNzRlYzY3ZTU8L0lkPg0KICA8RW50cmllcz4NCiAgICA8RW50cnk+DQogICAgICA8SWQ+NWNhODA4OWUtYWM3Ny00MDIyLWEzM2MtZWE4MWI5NTRlMTQ0PC9JZD4NCiAgICAgIDxSZWZlcmVuY2VJZD5iMDBlMWJjYS0zYTdhLTRmZjktODI2Yi0yN2RiN2MyYWM2ZTM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zOV08L1RleHQ+DQogICAgPC9UZXh0VW5pdD4NCiAgPC9UZXh0VW5pdHM+DQo8L1BsYWNlaG9sZGVyPg==</w:instrText>
      </w:r>
      <w:r w:rsidRPr="003769FB">
        <w:rPr>
          <w:rFonts w:ascii="Book Antiqua" w:hAnsi="Book Antiqua"/>
          <w:szCs w:val="24"/>
          <w:lang w:val="en-US"/>
        </w:rPr>
        <w:fldChar w:fldCharType="separate"/>
      </w:r>
      <w:bookmarkStart w:id="465" w:name="_CTVP0015d93df1dc6994e36a1c374ba74ec67e5"/>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38</w:t>
      </w:r>
      <w:r w:rsidR="00CC6BF1" w:rsidRPr="003769FB">
        <w:rPr>
          <w:rFonts w:ascii="Book Antiqua" w:hAnsi="Book Antiqua"/>
          <w:szCs w:val="24"/>
          <w:vertAlign w:val="superscript"/>
          <w:lang w:val="en-US"/>
        </w:rPr>
        <w:t>]</w:t>
      </w:r>
      <w:bookmarkEnd w:id="465"/>
      <w:r w:rsidRPr="003769FB">
        <w:rPr>
          <w:rFonts w:ascii="Book Antiqua" w:hAnsi="Book Antiqua"/>
          <w:szCs w:val="24"/>
          <w:lang w:val="en-US"/>
        </w:rPr>
        <w:fldChar w:fldCharType="end"/>
      </w:r>
      <w:r w:rsidRPr="003769FB">
        <w:rPr>
          <w:rFonts w:ascii="Book Antiqua" w:hAnsi="Book Antiqua"/>
          <w:szCs w:val="24"/>
          <w:lang w:val="en-US"/>
        </w:rPr>
        <w:t xml:space="preserve"> investigated the effect of α-TOH on midazolam plasma concentrations and found no influence. When the interaction with cyclosporine A was analyzed, Bárány</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72b26309-b65e-4cf9-aaa4-0ec5fe8b6c6b PFBsYWNlaG9sZGVyPg0KICA8QWRkSW5WZXJzaW9uPjQuNC4wLjI4PC9BZGRJblZlcnNpb24+DQogIDxJZD43MmIyNjMwOS1iNjVlLTRjZjktYWFhNC0wZWM1ZmU4YjZjNmI8L0lkPg0KICA8RW50cmllcz4NCiAgICA8RW50cnk+DQogICAgICA8SWQ+ODMwYTAxYmQtZmFkNS00MGQ2LWE3MTUtNjljNmNkZTExNmY1PC9JZD4NCiAgICAgIDxSZWZlcmVuY2VJZD5kYTRhMjMyOC01MWE5LTRlYjktYTM3Ny05ZDkzYzY2YWIzOWI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NDBdPC9UZXh0Pg0KICAgIDwvVGV4dFVuaXQ+DQogIDwvVGV4dFVuaXRzPg0KPC9QbGFjZWhvbGRlcj4=</w:instrText>
      </w:r>
      <w:r w:rsidRPr="003769FB">
        <w:rPr>
          <w:rFonts w:ascii="Book Antiqua" w:hAnsi="Book Antiqua"/>
          <w:szCs w:val="24"/>
          <w:lang w:val="en-US"/>
        </w:rPr>
        <w:fldChar w:fldCharType="separate"/>
      </w:r>
      <w:bookmarkStart w:id="466" w:name="_CTVP00172b26309b65e4cf9aaa40ec5fe8b6c6b"/>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39</w:t>
      </w:r>
      <w:r w:rsidR="00CC6BF1" w:rsidRPr="003769FB">
        <w:rPr>
          <w:rFonts w:ascii="Book Antiqua" w:hAnsi="Book Antiqua"/>
          <w:szCs w:val="24"/>
          <w:vertAlign w:val="superscript"/>
          <w:lang w:val="en-US"/>
        </w:rPr>
        <w:t>]</w:t>
      </w:r>
      <w:bookmarkEnd w:id="466"/>
      <w:r w:rsidRPr="003769FB">
        <w:rPr>
          <w:rFonts w:ascii="Book Antiqua" w:hAnsi="Book Antiqua"/>
          <w:szCs w:val="24"/>
          <w:lang w:val="en-US"/>
        </w:rPr>
        <w:fldChar w:fldCharType="end"/>
      </w:r>
      <w:r w:rsidRPr="003769FB">
        <w:rPr>
          <w:rFonts w:ascii="Book Antiqua" w:hAnsi="Book Antiqua"/>
          <w:szCs w:val="24"/>
          <w:lang w:val="en-US"/>
        </w:rPr>
        <w:t xml:space="preserve"> found reduced plasma levels after six weeks of supplementation with 800 IU/d α-TOH. These results indicat</w:t>
      </w:r>
      <w:r w:rsidR="0050659D" w:rsidRPr="003769FB">
        <w:rPr>
          <w:rFonts w:ascii="Book Antiqua" w:hAnsi="Book Antiqua"/>
          <w:szCs w:val="24"/>
          <w:lang w:val="en-US"/>
        </w:rPr>
        <w:t>e</w:t>
      </w:r>
      <w:r w:rsidRPr="003769FB">
        <w:rPr>
          <w:rFonts w:ascii="Book Antiqua" w:hAnsi="Book Antiqua"/>
          <w:szCs w:val="24"/>
          <w:lang w:val="en-US"/>
        </w:rPr>
        <w:t xml:space="preserve"> possible interactions of α-TOH with drug metabolism that need further investigation.</w:t>
      </w:r>
    </w:p>
    <w:p w14:paraId="6D678799" w14:textId="2BB29510" w:rsidR="002D15CE" w:rsidRPr="003769FB" w:rsidRDefault="002D15CE" w:rsidP="004D49D8">
      <w:pPr>
        <w:widowControl w:val="0"/>
        <w:spacing w:after="0"/>
        <w:ind w:firstLineChars="150" w:firstLine="360"/>
        <w:rPr>
          <w:rFonts w:ascii="Book Antiqua" w:hAnsi="Book Antiqua"/>
          <w:szCs w:val="24"/>
          <w:lang w:val="en-US"/>
        </w:rPr>
      </w:pPr>
      <w:r w:rsidRPr="003769FB">
        <w:rPr>
          <w:rFonts w:ascii="Book Antiqua" w:hAnsi="Book Antiqua"/>
          <w:szCs w:val="24"/>
          <w:lang w:val="en-US"/>
        </w:rPr>
        <w:t xml:space="preserve">Vitamin E was a promising candidate as a supplement to prevent atherosclerosis and its complications. </w:t>
      </w:r>
      <w:r w:rsidR="004C498C" w:rsidRPr="003769FB">
        <w:rPr>
          <w:rFonts w:ascii="Book Antiqua" w:hAnsi="Book Antiqua"/>
          <w:szCs w:val="24"/>
          <w:lang w:val="en-US"/>
        </w:rPr>
        <w:t>D</w:t>
      </w:r>
      <w:r w:rsidRPr="003769FB">
        <w:rPr>
          <w:rFonts w:ascii="Book Antiqua" w:hAnsi="Book Antiqua"/>
          <w:szCs w:val="24"/>
          <w:lang w:val="en-US"/>
        </w:rPr>
        <w:t xml:space="preserve">ata obtained from </w:t>
      </w:r>
      <w:r w:rsidRPr="003769FB">
        <w:rPr>
          <w:rFonts w:ascii="Book Antiqua" w:hAnsi="Book Antiqua"/>
          <w:i/>
          <w:szCs w:val="24"/>
          <w:lang w:val="en-US"/>
        </w:rPr>
        <w:t>in vitro</w:t>
      </w:r>
      <w:r w:rsidRPr="003769FB">
        <w:rPr>
          <w:rFonts w:ascii="Book Antiqua" w:hAnsi="Book Antiqua"/>
          <w:szCs w:val="24"/>
          <w:lang w:val="en-US"/>
        </w:rPr>
        <w:t xml:space="preserve"> studies</w:t>
      </w:r>
      <w:r w:rsidR="0050659D" w:rsidRPr="003769FB">
        <w:rPr>
          <w:rFonts w:ascii="Book Antiqua" w:hAnsi="Book Antiqua"/>
          <w:szCs w:val="24"/>
          <w:lang w:val="en-US"/>
        </w:rPr>
        <w:t xml:space="preserve"> have been</w:t>
      </w:r>
      <w:r w:rsidRPr="003769FB">
        <w:rPr>
          <w:rFonts w:ascii="Book Antiqua" w:hAnsi="Book Antiqua"/>
          <w:szCs w:val="24"/>
          <w:lang w:val="en-US"/>
        </w:rPr>
        <w:t xml:space="preserve"> very promising, </w:t>
      </w:r>
      <w:r w:rsidR="0050659D" w:rsidRPr="003769FB">
        <w:rPr>
          <w:rFonts w:ascii="Book Antiqua" w:hAnsi="Book Antiqua"/>
          <w:szCs w:val="24"/>
          <w:lang w:val="en-US"/>
        </w:rPr>
        <w:t>yet</w:t>
      </w:r>
      <w:r w:rsidRPr="003769FB">
        <w:rPr>
          <w:rFonts w:ascii="Book Antiqua" w:hAnsi="Book Antiqua"/>
          <w:szCs w:val="24"/>
          <w:lang w:val="en-US"/>
        </w:rPr>
        <w:t xml:space="preserve"> large intervention studies</w:t>
      </w:r>
      <w:r w:rsidR="00760862" w:rsidRPr="003769FB">
        <w:rPr>
          <w:rFonts w:ascii="Book Antiqua" w:hAnsi="Book Antiqua"/>
          <w:szCs w:val="24"/>
          <w:lang w:val="en-US"/>
        </w:rPr>
        <w:t xml:space="preserve"> have</w:t>
      </w:r>
      <w:r w:rsidRPr="003769FB">
        <w:rPr>
          <w:rFonts w:ascii="Book Antiqua" w:hAnsi="Book Antiqua"/>
          <w:szCs w:val="24"/>
          <w:lang w:val="en-US"/>
        </w:rPr>
        <w:t xml:space="preserve"> revealed inconsistent results (for an overview, see Wallert</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87337266-4db5-4cd3-8fd1-92b69f8c53c1 PFBsYWNlaG9sZGVyPg0KICA8QWRkSW5WZXJzaW9uPjQuNC4wLjI4PC9BZGRJblZlcnNpb24+DQogIDxJZD44NzMzNzI2Ni00ZGI1LTRjZDMtOGZkMS05MmI2OWY4YzUzYzE8L0lkPg0KICA8RW50cmllcz4NCiAgICA8RW50cnk+DQogICAgICA8SWQ+NThjYjY5YzctNTRiYi00YmU1LTljNjUtN2YwN2ZhNDNlMDMyPC9JZD4NCiAgICAgIDxSZWZlcmVuY2VJZD4zZGVlNWQ4YS04Zjg5LTRlNGUtYTYwMS05NmZjNTQ1ODc4N2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0MV08L1RleHQ+DQogICAgPC9UZXh0VW5pdD4NCiAgPC9UZXh0VW5pdHM+DQo8L1BsYWNlaG9sZGVyPg==</w:instrText>
      </w:r>
      <w:r w:rsidRPr="003769FB">
        <w:rPr>
          <w:rFonts w:ascii="Book Antiqua" w:hAnsi="Book Antiqua"/>
          <w:szCs w:val="24"/>
          <w:lang w:val="en-US"/>
        </w:rPr>
        <w:fldChar w:fldCharType="separate"/>
      </w:r>
      <w:bookmarkStart w:id="467" w:name="_CTVP001873372664db54cd38fd192b69f8c53c1"/>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40</w:t>
      </w:r>
      <w:r w:rsidR="00CC6BF1" w:rsidRPr="003769FB">
        <w:rPr>
          <w:rFonts w:ascii="Book Antiqua" w:hAnsi="Book Antiqua"/>
          <w:szCs w:val="24"/>
          <w:vertAlign w:val="superscript"/>
          <w:lang w:val="en-US"/>
        </w:rPr>
        <w:t>]</w:t>
      </w:r>
      <w:bookmarkEnd w:id="467"/>
      <w:r w:rsidRPr="003769FB">
        <w:rPr>
          <w:rFonts w:ascii="Book Antiqua" w:hAnsi="Book Antiqua"/>
          <w:szCs w:val="24"/>
          <w:lang w:val="en-US"/>
        </w:rPr>
        <w:fldChar w:fldCharType="end"/>
      </w:r>
      <w:r w:rsidRPr="003769FB">
        <w:rPr>
          <w:rFonts w:ascii="Book Antiqua" w:hAnsi="Book Antiqua"/>
          <w:szCs w:val="24"/>
          <w:lang w:val="en-US"/>
        </w:rPr>
        <w:t xml:space="preserve">). There may be many reasons to explain this finding, but the details </w:t>
      </w:r>
      <w:r w:rsidR="004C7059" w:rsidRPr="003769FB">
        <w:rPr>
          <w:rFonts w:ascii="Book Antiqua" w:hAnsi="Book Antiqua"/>
          <w:szCs w:val="24"/>
          <w:lang w:val="en-US"/>
        </w:rPr>
        <w:t xml:space="preserve">still need </w:t>
      </w:r>
      <w:r w:rsidRPr="003769FB">
        <w:rPr>
          <w:rFonts w:ascii="Book Antiqua" w:hAnsi="Book Antiqua"/>
          <w:szCs w:val="24"/>
          <w:lang w:val="en-US"/>
        </w:rPr>
        <w:t xml:space="preserve">to be unraveled. With respect to patients who take medications, the situation may be even more complicated. For example, in patients treated with statins to reduce </w:t>
      </w:r>
      <w:r w:rsidR="00FB552D" w:rsidRPr="003769FB">
        <w:rPr>
          <w:rFonts w:ascii="Book Antiqua" w:hAnsi="Book Antiqua"/>
          <w:szCs w:val="24"/>
          <w:lang w:val="en-US"/>
        </w:rPr>
        <w:t>LDL</w:t>
      </w:r>
      <w:r w:rsidRPr="003769FB">
        <w:rPr>
          <w:rFonts w:ascii="Book Antiqua" w:hAnsi="Book Antiqua"/>
          <w:szCs w:val="24"/>
          <w:lang w:val="en-US"/>
        </w:rPr>
        <w:t xml:space="preserve"> cholesterol levels, interactions with simultaneously ingested vitamin E supplements may occur. A combined treatment with atorvastatin and α-TOH in stable, non-diabetic dialysis patients revealed a reduced </w:t>
      </w:r>
      <w:r w:rsidRPr="003769FB">
        <w:rPr>
          <w:rFonts w:ascii="Book Antiqua" w:hAnsi="Book Antiqua"/>
          <w:i/>
          <w:szCs w:val="24"/>
          <w:lang w:val="en-US"/>
        </w:rPr>
        <w:t>in vitro</w:t>
      </w:r>
      <w:r w:rsidRPr="003769FB">
        <w:rPr>
          <w:rFonts w:ascii="Book Antiqua" w:hAnsi="Book Antiqua"/>
          <w:szCs w:val="24"/>
          <w:lang w:val="en-US"/>
        </w:rPr>
        <w:t xml:space="preserve"> oxidizability of LD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4be49f4a-b8e1-4d95-ac03-3d1df859a749 PFBsYWNlaG9sZGVyPg0KICA8QWRkSW5WZXJzaW9uPjQuNC4wLjI4PC9BZGRJblZlcnNpb24+DQogIDxJZD40YmU0OWY0YS1iOGUxLTRkOTUtYWMwMy0zZDFkZjg1OWE3NDk8L0lkPg0KICA8RW50cmllcz4NCiAgICA8RW50cnk+DQogICAgICA8SWQ+ZGFlMmE3NTAtYjBiMi00Y2I1LWE3OGQtMzFiZDBhMWY5YWE4PC9JZD4NCiAgICAgIDxSZWZlcmVuY2VJZD5hNmIwMWVjNC0yZmNjLTQ3OTMtYTRlMC05NjJkMzNiMGQ1ZGI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QyXTwvVGV4dD4NCiAgICA8L1RleHRVbml0Pg0KICA8L1RleHRVbml0cz4NCjwvUGxhY2Vob2xkZXI+</w:instrText>
      </w:r>
      <w:r w:rsidRPr="003769FB">
        <w:rPr>
          <w:rFonts w:ascii="Book Antiqua" w:hAnsi="Book Antiqua"/>
          <w:szCs w:val="24"/>
          <w:lang w:val="en-US"/>
        </w:rPr>
        <w:fldChar w:fldCharType="separate"/>
      </w:r>
      <w:bookmarkStart w:id="468" w:name="_CTVP0014be49f4ab8e14d95ac033d1df859a749"/>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41</w:t>
      </w:r>
      <w:r w:rsidR="00CC6BF1" w:rsidRPr="003769FB">
        <w:rPr>
          <w:rFonts w:ascii="Book Antiqua" w:hAnsi="Book Antiqua"/>
          <w:szCs w:val="24"/>
          <w:vertAlign w:val="superscript"/>
          <w:lang w:val="en-US"/>
        </w:rPr>
        <w:t>]</w:t>
      </w:r>
      <w:bookmarkEnd w:id="468"/>
      <w:r w:rsidRPr="003769FB">
        <w:rPr>
          <w:rFonts w:ascii="Book Antiqua" w:hAnsi="Book Antiqua"/>
          <w:szCs w:val="24"/>
          <w:lang w:val="en-US"/>
        </w:rPr>
        <w:fldChar w:fldCharType="end"/>
      </w:r>
      <w:r w:rsidRPr="003769FB">
        <w:rPr>
          <w:rFonts w:ascii="Book Antiqua" w:hAnsi="Book Antiqua"/>
          <w:szCs w:val="24"/>
          <w:lang w:val="en-US"/>
        </w:rPr>
        <w:t>. Podszun</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72ade473-c5de-4ea5-b419-56f57e7e2812 PFBsYWNlaG9sZGVyPg0KICA8QWRkSW5WZXJzaW9uPjQuNC4wLjI4PC9BZGRJblZlcnNpb24+DQogIDxJZD43MmFkZTQ3My1jNWRlLTRlYTUtYjQxOS01NmY1N2U3ZTI4MTI8L0lkPg0KICA8RW50cmllcz4NCiAgICA8RW50cnk+DQogICAgICA8SWQ+NGFiOTZhZWYtYWZjYy00NjZhLWIxNzEtYjk4NjQ0ZTI4NzQyPC9JZD4NCiAgICAgIDxSZWZlcmVuY2VJZD5hNGRhYTljMi02MGNkLTQwNDQtYWIyYi1mYWRhOWZjODA2MW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NDNdPC9UZXh0Pg0KICAgIDwvVGV4dFVuaXQ+DQogIDwvVGV4dFVuaXRzPg0KPC9QbGFjZWhvbGRlcj4=</w:instrText>
      </w:r>
      <w:r w:rsidRPr="003769FB">
        <w:rPr>
          <w:rFonts w:ascii="Book Antiqua" w:hAnsi="Book Antiqua"/>
          <w:szCs w:val="24"/>
          <w:lang w:val="en-US"/>
        </w:rPr>
        <w:fldChar w:fldCharType="separate"/>
      </w:r>
      <w:bookmarkStart w:id="469" w:name="_CTVP00172ade473c5de4ea5b41956f57e7e2812"/>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42</w:t>
      </w:r>
      <w:r w:rsidR="00CC6BF1" w:rsidRPr="003769FB">
        <w:rPr>
          <w:rFonts w:ascii="Book Antiqua" w:hAnsi="Book Antiqua"/>
          <w:szCs w:val="24"/>
          <w:vertAlign w:val="superscript"/>
          <w:lang w:val="en-US"/>
        </w:rPr>
        <w:t>]</w:t>
      </w:r>
      <w:bookmarkEnd w:id="469"/>
      <w:r w:rsidRPr="003769FB">
        <w:rPr>
          <w:rFonts w:ascii="Book Antiqua" w:hAnsi="Book Antiqua"/>
          <w:szCs w:val="24"/>
          <w:lang w:val="en-US"/>
        </w:rPr>
        <w:fldChar w:fldCharType="end"/>
      </w:r>
      <w:r w:rsidRPr="003769FB">
        <w:rPr>
          <w:rFonts w:ascii="Book Antiqua" w:hAnsi="Book Antiqua"/>
          <w:szCs w:val="24"/>
          <w:lang w:val="en-US"/>
        </w:rPr>
        <w:t xml:space="preserve"> found no interactions in guinea pigs fed with high-dose α-TOH (250 mg/kg diet) for six weeks when atorvastatin (300 mg/kg diet) was simultaneously applied. In 2001, however, two studies were published which questioned the benefit of </w:t>
      </w:r>
      <w:r w:rsidR="004C7059" w:rsidRPr="003769FB">
        <w:rPr>
          <w:rFonts w:ascii="Book Antiqua" w:hAnsi="Book Antiqua"/>
          <w:szCs w:val="24"/>
          <w:lang w:val="en-US"/>
        </w:rPr>
        <w:t xml:space="preserve">the </w:t>
      </w:r>
      <w:r w:rsidRPr="003769FB">
        <w:rPr>
          <w:rFonts w:ascii="Book Antiqua" w:hAnsi="Book Antiqua"/>
          <w:szCs w:val="24"/>
          <w:lang w:val="en-US"/>
        </w:rPr>
        <w:t>combined therapies</w:t>
      </w:r>
      <w:r w:rsidR="00A47EC5" w:rsidRPr="003769FB">
        <w:rPr>
          <w:rFonts w:ascii="Book Antiqua" w:hAnsi="Book Antiqua"/>
          <w:szCs w:val="24"/>
          <w:lang w:val="en-US"/>
        </w:rPr>
        <w:t>.</w:t>
      </w:r>
      <w:r w:rsidRPr="003769FB">
        <w:rPr>
          <w:rFonts w:ascii="Book Antiqua" w:hAnsi="Book Antiqua"/>
          <w:szCs w:val="24"/>
          <w:lang w:val="en-US"/>
        </w:rPr>
        <w:t xml:space="preserve"> </w:t>
      </w:r>
      <w:r w:rsidR="00A47EC5" w:rsidRPr="003769FB">
        <w:rPr>
          <w:rFonts w:ascii="Book Antiqua" w:hAnsi="Book Antiqua"/>
          <w:szCs w:val="24"/>
          <w:lang w:val="en-US"/>
        </w:rPr>
        <w:t>P</w:t>
      </w:r>
      <w:r w:rsidRPr="003769FB">
        <w:rPr>
          <w:rFonts w:ascii="Book Antiqua" w:hAnsi="Book Antiqua"/>
          <w:szCs w:val="24"/>
          <w:lang w:val="en-US"/>
        </w:rPr>
        <w:t>atients treated with simvastatin, niacin and a combination of different antioxidants (</w:t>
      </w:r>
      <w:r w:rsidR="002A4E66" w:rsidRPr="003769FB">
        <w:rPr>
          <w:rFonts w:ascii="Book Antiqua" w:hAnsi="Book Antiqua"/>
          <w:szCs w:val="24"/>
          <w:lang w:val="en-US"/>
        </w:rPr>
        <w:t xml:space="preserve">400 IU </w:t>
      </w:r>
      <w:r w:rsidR="004B720B" w:rsidRPr="003769FB">
        <w:rPr>
          <w:rFonts w:ascii="Book Antiqua" w:hAnsi="Book Antiqua"/>
          <w:i/>
          <w:szCs w:val="24"/>
          <w:lang w:val="en-US"/>
        </w:rPr>
        <w:t xml:space="preserve">bis in die </w:t>
      </w:r>
      <w:r w:rsidR="004B720B" w:rsidRPr="003769FB">
        <w:rPr>
          <w:rFonts w:ascii="Book Antiqua" w:hAnsi="Book Antiqua"/>
          <w:szCs w:val="24"/>
          <w:lang w:val="en-US"/>
        </w:rPr>
        <w:t>(</w:t>
      </w:r>
      <w:r w:rsidR="002A4E66" w:rsidRPr="003769FB">
        <w:rPr>
          <w:rFonts w:ascii="Book Antiqua" w:hAnsi="Book Antiqua"/>
          <w:szCs w:val="24"/>
          <w:lang w:val="en-US"/>
        </w:rPr>
        <w:t>BID</w:t>
      </w:r>
      <w:r w:rsidR="004B720B" w:rsidRPr="003769FB">
        <w:rPr>
          <w:rFonts w:ascii="Book Antiqua" w:hAnsi="Book Antiqua"/>
          <w:szCs w:val="24"/>
          <w:lang w:val="en-US"/>
        </w:rPr>
        <w:t>; twice a day)</w:t>
      </w:r>
      <w:r w:rsidR="002A4E66" w:rsidRPr="003769FB">
        <w:rPr>
          <w:rFonts w:ascii="Book Antiqua" w:hAnsi="Book Antiqua"/>
          <w:szCs w:val="24"/>
          <w:lang w:val="en-US"/>
        </w:rPr>
        <w:t xml:space="preserve"> </w:t>
      </w:r>
      <w:r w:rsidRPr="003769FB">
        <w:rPr>
          <w:rFonts w:ascii="Book Antiqua" w:hAnsi="Book Antiqua"/>
          <w:szCs w:val="24"/>
          <w:lang w:val="en-US"/>
        </w:rPr>
        <w:t>vitamin E</w:t>
      </w:r>
      <w:r w:rsidR="002A4E66" w:rsidRPr="003769FB">
        <w:rPr>
          <w:rFonts w:ascii="Book Antiqua" w:hAnsi="Book Antiqua"/>
          <w:szCs w:val="24"/>
          <w:lang w:val="en-US"/>
        </w:rPr>
        <w:t>, 500 mg BID vitamin</w:t>
      </w:r>
      <w:r w:rsidR="00B815F7" w:rsidRPr="003769FB">
        <w:rPr>
          <w:rFonts w:ascii="Book Antiqua" w:hAnsi="Book Antiqua"/>
          <w:szCs w:val="24"/>
          <w:lang w:val="en-US"/>
        </w:rPr>
        <w:t xml:space="preserve"> </w:t>
      </w:r>
      <w:r w:rsidRPr="003769FB">
        <w:rPr>
          <w:rFonts w:ascii="Book Antiqua" w:hAnsi="Book Antiqua"/>
          <w:szCs w:val="24"/>
          <w:lang w:val="en-US"/>
        </w:rPr>
        <w:t xml:space="preserve">C, </w:t>
      </w:r>
      <w:r w:rsidR="002A4E66" w:rsidRPr="003769FB">
        <w:rPr>
          <w:rFonts w:ascii="Book Antiqua" w:hAnsi="Book Antiqua"/>
          <w:szCs w:val="24"/>
          <w:lang w:val="en-US"/>
        </w:rPr>
        <w:t xml:space="preserve">12.5 mg BID </w:t>
      </w:r>
      <w:r w:rsidRPr="003769FB">
        <w:rPr>
          <w:rFonts w:ascii="Book Antiqua" w:hAnsi="Book Antiqua"/>
          <w:szCs w:val="24"/>
          <w:lang w:val="en-US"/>
        </w:rPr>
        <w:t xml:space="preserve">β-carotene and </w:t>
      </w:r>
      <w:r w:rsidR="002A4E66" w:rsidRPr="003769FB">
        <w:rPr>
          <w:rFonts w:ascii="Book Antiqua" w:hAnsi="Book Antiqua"/>
          <w:szCs w:val="24"/>
          <w:lang w:val="en-US"/>
        </w:rPr>
        <w:t xml:space="preserve">50 mg BID </w:t>
      </w:r>
      <w:r w:rsidRPr="003769FB">
        <w:rPr>
          <w:rFonts w:ascii="Book Antiqua" w:hAnsi="Book Antiqua"/>
          <w:szCs w:val="24"/>
          <w:lang w:val="en-US"/>
        </w:rPr>
        <w:t>selenium) profited less than the simvastatin and niacin groups as the protective increase in HDL</w:t>
      </w:r>
      <w:r w:rsidRPr="003769FB">
        <w:rPr>
          <w:rFonts w:ascii="Book Antiqua" w:hAnsi="Book Antiqua"/>
          <w:szCs w:val="24"/>
          <w:vertAlign w:val="subscript"/>
          <w:lang w:val="en-US"/>
        </w:rPr>
        <w:t>2</w:t>
      </w:r>
      <w:r w:rsidRPr="003769FB">
        <w:rPr>
          <w:rFonts w:ascii="Book Antiqua" w:hAnsi="Book Antiqua"/>
          <w:szCs w:val="24"/>
          <w:lang w:val="en-US"/>
        </w:rPr>
        <w:t xml:space="preserve"> with simvastatin plus niacin was attenuated by concurrent therapy with antioxidant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ab51056f-d761-44dd-ab12-7e5dec029a32 PFBsYWNlaG9sZGVyPg0KICA8QWRkSW5WZXJzaW9uPjQuNC4wLjI4PC9BZGRJblZlcnNpb24+DQogIDxJZD5hYjUxMDU2Zi1kNzYxLTQ0ZGQtYWIxMi03ZTVkZWMwMjlhMzI8L0lkPg0KICA8RW50cmllcz4NCiAgICA8RW50cnk+DQogICAgICA8SWQ+ODNlNGI2OTgtMWIwNC00Mzk3LWIwNGQtYTc4NzcyNTA1NjczPC9JZD4NCiAgICAgIDxSZWZlcmVuY2VJZD44ZmRlZTZlNi0zM2M0LTQ0N2ItYWM5OC1hMzMwYmY0ODU4MGE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Q0LDI0NV08L1RleHQ+DQogICAgPC9UZXh0VW5pdD4NCiAgPC9UZXh0VW5pdHM+DQo8L1BsYWNlaG9sZGVyPg==</w:instrText>
      </w:r>
      <w:r w:rsidRPr="003769FB">
        <w:rPr>
          <w:rFonts w:ascii="Book Antiqua" w:hAnsi="Book Antiqua"/>
          <w:szCs w:val="24"/>
          <w:lang w:val="en-US"/>
        </w:rPr>
        <w:fldChar w:fldCharType="separate"/>
      </w:r>
      <w:bookmarkStart w:id="470" w:name="_CTVP001ab51056fd76144ddab127e5dec029a32"/>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43</w:t>
      </w:r>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44</w:t>
      </w:r>
      <w:r w:rsidR="00CC6BF1" w:rsidRPr="003769FB">
        <w:rPr>
          <w:rFonts w:ascii="Book Antiqua" w:hAnsi="Book Antiqua"/>
          <w:szCs w:val="24"/>
          <w:vertAlign w:val="superscript"/>
          <w:lang w:val="en-US"/>
        </w:rPr>
        <w:t>]</w:t>
      </w:r>
      <w:bookmarkEnd w:id="470"/>
      <w:r w:rsidRPr="003769FB">
        <w:rPr>
          <w:rFonts w:ascii="Book Antiqua" w:hAnsi="Book Antiqua"/>
          <w:szCs w:val="24"/>
          <w:lang w:val="en-US"/>
        </w:rPr>
        <w:fldChar w:fldCharType="end"/>
      </w:r>
      <w:r w:rsidRPr="003769FB">
        <w:rPr>
          <w:rFonts w:ascii="Book Antiqua" w:hAnsi="Book Antiqua"/>
          <w:szCs w:val="24"/>
          <w:lang w:val="en-US"/>
        </w:rPr>
        <w:t>. Tousoulis</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5a07dc9c-c949-4bb0-b2a9-45a875226147 PFBsYWNlaG9sZGVyPg0KICA8QWRkSW5WZXJzaW9uPjQuNC4wLjI4PC9BZGRJblZlcnNpb24+DQogIDxJZD41YTA3ZGM5Yy1jOTQ5LTRiYjAtYjJhOS00NWE4NzUyMjYxNDc8L0lkPg0KICA8RW50cmllcz4NCiAgICA8RW50cnk+DQogICAgICA8SWQ+NDBiNzRhZDgtN2M0ZS00Nzc0LWEyMDItOGE0MTFmMTgyNmQ1PC9JZD4NCiAgICAgIDxSZWZlcmVuY2VJZD4wOWI4MzkyNS0zNWEwLTQ1ZGItYmE2Zi04YzE5MmJkNjA3NW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0Nl08L1RleHQ+DQogICAgPC9UZXh0VW5pdD4NCiAgPC9UZXh0VW5pdHM+DQo8L1BsYWNlaG9sZGVyPg==</w:instrText>
      </w:r>
      <w:r w:rsidRPr="003769FB">
        <w:rPr>
          <w:rFonts w:ascii="Book Antiqua" w:hAnsi="Book Antiqua"/>
          <w:szCs w:val="24"/>
          <w:lang w:val="en-US"/>
        </w:rPr>
        <w:fldChar w:fldCharType="separate"/>
      </w:r>
      <w:bookmarkStart w:id="471" w:name="_CTVP0015a07dc9cc9494bb0b2a945a875226147"/>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45</w:t>
      </w:r>
      <w:r w:rsidR="00CC6BF1" w:rsidRPr="003769FB">
        <w:rPr>
          <w:rFonts w:ascii="Book Antiqua" w:hAnsi="Book Antiqua"/>
          <w:szCs w:val="24"/>
          <w:vertAlign w:val="superscript"/>
          <w:lang w:val="en-US"/>
        </w:rPr>
        <w:t>]</w:t>
      </w:r>
      <w:bookmarkEnd w:id="471"/>
      <w:r w:rsidRPr="003769FB">
        <w:rPr>
          <w:rFonts w:ascii="Book Antiqua" w:hAnsi="Book Antiqua"/>
          <w:szCs w:val="24"/>
          <w:lang w:val="en-US"/>
        </w:rPr>
        <w:fldChar w:fldCharType="end"/>
      </w:r>
      <w:r w:rsidRPr="003769FB">
        <w:rPr>
          <w:rFonts w:ascii="Book Antiqua" w:hAnsi="Book Antiqua"/>
          <w:szCs w:val="24"/>
          <w:lang w:val="en-US"/>
        </w:rPr>
        <w:t xml:space="preserve"> treated patients suffering from ischemic heart failure with low dose atorvastatin (10 mg/</w:t>
      </w:r>
      <w:r w:rsidR="00A4666B" w:rsidRPr="003769FB">
        <w:rPr>
          <w:rFonts w:ascii="Book Antiqua" w:hAnsi="Book Antiqua" w:hint="eastAsia"/>
          <w:szCs w:val="24"/>
          <w:lang w:val="en-US" w:eastAsia="zh-CN"/>
        </w:rPr>
        <w:t>d</w:t>
      </w:r>
      <w:r w:rsidRPr="003769FB">
        <w:rPr>
          <w:rFonts w:ascii="Book Antiqua" w:hAnsi="Book Antiqua"/>
          <w:szCs w:val="24"/>
          <w:lang w:val="en-US"/>
        </w:rPr>
        <w:t>) alone or in combination with 400 IU/</w:t>
      </w:r>
      <w:r w:rsidR="00A4666B" w:rsidRPr="003769FB">
        <w:rPr>
          <w:rFonts w:ascii="Book Antiqua" w:hAnsi="Book Antiqua" w:hint="eastAsia"/>
          <w:szCs w:val="24"/>
          <w:lang w:val="en-US" w:eastAsia="zh-CN"/>
        </w:rPr>
        <w:t>d</w:t>
      </w:r>
      <w:r w:rsidRPr="003769FB">
        <w:rPr>
          <w:rFonts w:ascii="Book Antiqua" w:hAnsi="Book Antiqua"/>
          <w:szCs w:val="24"/>
          <w:lang w:val="en-US"/>
        </w:rPr>
        <w:t xml:space="preserve"> vitamin E and found that vitamin E impairs the positive effects of atorvastatin, on, for example, endothelial function or inflammatory response.</w:t>
      </w:r>
    </w:p>
    <w:p w14:paraId="37C9DF4F" w14:textId="349A22BB" w:rsidR="002D15CE" w:rsidRPr="003769FB" w:rsidRDefault="002D15CE" w:rsidP="004D49D8">
      <w:pPr>
        <w:widowControl w:val="0"/>
        <w:spacing w:after="0"/>
        <w:ind w:firstLineChars="200" w:firstLine="480"/>
        <w:rPr>
          <w:rFonts w:ascii="Book Antiqua" w:hAnsi="Book Antiqua"/>
          <w:szCs w:val="24"/>
          <w:lang w:val="en-US"/>
        </w:rPr>
      </w:pPr>
      <w:r w:rsidRPr="003769FB">
        <w:rPr>
          <w:rFonts w:ascii="Book Antiqua" w:hAnsi="Book Antiqua"/>
          <w:szCs w:val="24"/>
          <w:lang w:val="en-US"/>
        </w:rPr>
        <w:t xml:space="preserve">Many studies focusing on the effects of statins on human lipid levels also analyzed </w:t>
      </w:r>
      <w:r w:rsidR="00760862" w:rsidRPr="003769FB">
        <w:rPr>
          <w:rFonts w:ascii="Book Antiqua" w:hAnsi="Book Antiqua"/>
          <w:szCs w:val="24"/>
          <w:lang w:val="en-US"/>
        </w:rPr>
        <w:t xml:space="preserve">other </w:t>
      </w:r>
      <w:r w:rsidRPr="003769FB">
        <w:rPr>
          <w:rFonts w:ascii="Book Antiqua" w:hAnsi="Book Antiqua"/>
          <w:szCs w:val="24"/>
          <w:lang w:val="en-US"/>
        </w:rPr>
        <w:t xml:space="preserve">plasma parameters, such as vitamin E status. The results depend, among others, on the evaluation of the data. When vitamin E serum levels were </w:t>
      </w:r>
      <w:r w:rsidRPr="003769FB">
        <w:rPr>
          <w:rFonts w:ascii="Book Antiqua" w:hAnsi="Book Antiqua"/>
          <w:szCs w:val="24"/>
          <w:lang w:val="en-US"/>
        </w:rPr>
        <w:lastRenderedPageBreak/>
        <w:t>measured without any corrections most researchers found a decrease</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5288892b-f463-47c9-8cd2-4011f2deac93 PFBsYWNlaG9sZGVyPg0KICA8QWRkSW5WZXJzaW9uPjQuNC4wLjI4PC9BZGRJblZlcnNpb24+DQogIDxJZD41Mjg4ODkyYi1mNDYzLTQ3YzktOGNkMi00MDExZjJkZWFjOTM8L0lkPg0KICA8RW50cmllcz4NCiAgICA8RW50cnk+DQogICAgICA8SWQ+YmEwMzI1MjAtZDRkNS00ZTdhLWI5MDktMjQ4NWEyNzcxMGU3PC9JZD4NCiAgICAgIDxSZWZlcmVuY2VJZD5hNmIwMWVjNC0yZmNjLTQ3OTMtYTRlMC05NjJkMzNiMGQ1ZGI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NDIsMjQ34oCTMjUxXTwvVGV4dD4NCiAgICA8L1RleHRVbml0Pg0KICA8L1RleHRVbml0cz4NCjwvUGxhY2Vob2xkZXI+</w:instrText>
      </w:r>
      <w:r w:rsidRPr="003769FB">
        <w:rPr>
          <w:rFonts w:ascii="Book Antiqua" w:hAnsi="Book Antiqua"/>
          <w:szCs w:val="24"/>
          <w:lang w:val="en-US"/>
        </w:rPr>
        <w:fldChar w:fldCharType="separate"/>
      </w:r>
      <w:bookmarkStart w:id="472" w:name="_CTVP0015288892bf46347c98cd24011f2deac93"/>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41</w:t>
      </w:r>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46</w:t>
      </w:r>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50</w:t>
      </w:r>
      <w:r w:rsidR="00CC6BF1" w:rsidRPr="003769FB">
        <w:rPr>
          <w:rFonts w:ascii="Book Antiqua" w:hAnsi="Book Antiqua"/>
          <w:szCs w:val="24"/>
          <w:vertAlign w:val="superscript"/>
          <w:lang w:val="en-US"/>
        </w:rPr>
        <w:t>]</w:t>
      </w:r>
      <w:bookmarkEnd w:id="472"/>
      <w:r w:rsidRPr="003769FB">
        <w:rPr>
          <w:rFonts w:ascii="Book Antiqua" w:hAnsi="Book Antiqua"/>
          <w:szCs w:val="24"/>
          <w:lang w:val="en-US"/>
        </w:rPr>
        <w:fldChar w:fldCharType="end"/>
      </w:r>
      <w:r w:rsidRPr="003769FB">
        <w:rPr>
          <w:rFonts w:ascii="Book Antiqua" w:hAnsi="Book Antiqua"/>
          <w:szCs w:val="24"/>
          <w:lang w:val="en-US"/>
        </w:rPr>
        <w:t xml:space="preserve">; however, when vitamin E serum levels were normalized to plasma lipids, such as LDL cholesterol, total </w:t>
      </w:r>
      <w:r w:rsidR="00A47EC5" w:rsidRPr="003769FB">
        <w:rPr>
          <w:rFonts w:ascii="Book Antiqua" w:hAnsi="Book Antiqua"/>
          <w:szCs w:val="24"/>
          <w:lang w:val="en-US"/>
        </w:rPr>
        <w:t xml:space="preserve">serum </w:t>
      </w:r>
      <w:r w:rsidRPr="003769FB">
        <w:rPr>
          <w:rFonts w:ascii="Book Antiqua" w:hAnsi="Book Antiqua"/>
          <w:szCs w:val="24"/>
          <w:lang w:val="en-US"/>
        </w:rPr>
        <w:t>cholesterol or</w:t>
      </w:r>
      <w:r w:rsidR="00A47EC5" w:rsidRPr="003769FB">
        <w:rPr>
          <w:rFonts w:ascii="Book Antiqua" w:hAnsi="Book Antiqua"/>
          <w:szCs w:val="24"/>
          <w:lang w:val="en-US"/>
        </w:rPr>
        <w:t xml:space="preserve"> serum</w:t>
      </w:r>
      <w:r w:rsidRPr="003769FB">
        <w:rPr>
          <w:rFonts w:ascii="Book Antiqua" w:hAnsi="Book Antiqua"/>
          <w:szCs w:val="24"/>
          <w:lang w:val="en-US"/>
        </w:rPr>
        <w:t xml:space="preserve"> triglycerides, increased or unchanged ratios</w:t>
      </w:r>
      <w:r w:rsidR="00A47EC5" w:rsidRPr="003769FB">
        <w:rPr>
          <w:rFonts w:ascii="Book Antiqua" w:hAnsi="Book Antiqua"/>
          <w:szCs w:val="24"/>
          <w:lang w:val="en-US"/>
        </w:rPr>
        <w:t xml:space="preserve"> of vitamin E and serum lipids</w:t>
      </w:r>
      <w:r w:rsidRPr="003769FB">
        <w:rPr>
          <w:rFonts w:ascii="Book Antiqua" w:hAnsi="Book Antiqua"/>
          <w:szCs w:val="24"/>
          <w:lang w:val="en-US"/>
        </w:rPr>
        <w:t xml:space="preserve"> were observed</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fbc8b597-b8f7-4fab-aba2-12c551a1e98c PFBsYWNlaG9sZGVyPg0KICA8QWRkSW5WZXJzaW9uPjQuNC4wLjI4PC9BZGRJblZlcnNpb24+DQogIDxJZD5mYmM4YjU5Ny1iOGY3LTRmYWItYWJhMi0xMmM1NTFhMWU5OGM8L0lkPg0KICA8RW50cmllcz4NCiAgICA8RW50cnk+DQogICAgICA8SWQ+ZmE5NTg1NDAtM2IwOC00ZWZmLTgxYmEtMTNiNTJkYmM4MzBmPC9JZD4NCiAgICAgIDxSZWZlcmVuY2VJZD42NzllMjQ2My05MGJjLTQ3NjAtYjM1OS04OTlmNDFlODcwZWI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0OCwyNTDigJMyNTNdPC9UZXh0Pg0KICAgIDwvVGV4dFVuaXQ+DQogIDwvVGV4dFVuaXRzPg0KPC9QbGFjZWhvbGRlcj4=</w:instrText>
      </w:r>
      <w:r w:rsidRPr="003769FB">
        <w:rPr>
          <w:rFonts w:ascii="Book Antiqua" w:hAnsi="Book Antiqua"/>
          <w:szCs w:val="24"/>
          <w:lang w:val="en-US"/>
        </w:rPr>
        <w:fldChar w:fldCharType="separate"/>
      </w:r>
      <w:bookmarkStart w:id="473" w:name="_CTVP001fbc8b597b8f74fababa212c551a1e98c"/>
      <w:proofErr w:type="gramStart"/>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47</w:t>
      </w:r>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49</w:t>
      </w:r>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52</w:t>
      </w:r>
      <w:r w:rsidR="00CC6BF1" w:rsidRPr="003769FB">
        <w:rPr>
          <w:rFonts w:ascii="Book Antiqua" w:hAnsi="Book Antiqua"/>
          <w:szCs w:val="24"/>
          <w:vertAlign w:val="superscript"/>
          <w:lang w:val="en-US"/>
        </w:rPr>
        <w:t>]</w:t>
      </w:r>
      <w:bookmarkEnd w:id="473"/>
      <w:r w:rsidRPr="003769FB">
        <w:rPr>
          <w:rFonts w:ascii="Book Antiqua" w:hAnsi="Book Antiqua"/>
          <w:szCs w:val="24"/>
          <w:lang w:val="en-US"/>
        </w:rPr>
        <w:fldChar w:fldCharType="end"/>
      </w:r>
      <w:r w:rsidRPr="003769FB">
        <w:rPr>
          <w:rFonts w:ascii="Book Antiqua" w:hAnsi="Book Antiqua"/>
          <w:szCs w:val="24"/>
          <w:lang w:val="en-US"/>
        </w:rPr>
        <w:t>.</w:t>
      </w:r>
      <w:proofErr w:type="gramEnd"/>
      <w:r w:rsidRPr="003769FB">
        <w:rPr>
          <w:rFonts w:ascii="Book Antiqua" w:hAnsi="Book Antiqua"/>
          <w:szCs w:val="24"/>
          <w:lang w:val="en-US"/>
        </w:rPr>
        <w:t xml:space="preserve"> The underlying processes are still unclear but on the on</w:t>
      </w:r>
      <w:r w:rsidR="00A47EC5" w:rsidRPr="003769FB">
        <w:rPr>
          <w:rFonts w:ascii="Book Antiqua" w:hAnsi="Book Antiqua"/>
          <w:szCs w:val="24"/>
          <w:lang w:val="en-US"/>
        </w:rPr>
        <w:t>e</w:t>
      </w:r>
      <w:r w:rsidRPr="003769FB">
        <w:rPr>
          <w:rFonts w:ascii="Book Antiqua" w:hAnsi="Book Antiqua"/>
          <w:szCs w:val="24"/>
          <w:lang w:val="en-US"/>
        </w:rPr>
        <w:t xml:space="preserve"> hand</w:t>
      </w:r>
      <w:r w:rsidR="00A47EC5" w:rsidRPr="003769FB">
        <w:rPr>
          <w:rFonts w:ascii="Book Antiqua" w:hAnsi="Book Antiqua"/>
          <w:szCs w:val="24"/>
          <w:lang w:val="en-US"/>
        </w:rPr>
        <w:t>,</w:t>
      </w:r>
      <w:r w:rsidRPr="003769FB">
        <w:rPr>
          <w:rFonts w:ascii="Book Antiqua" w:hAnsi="Book Antiqua"/>
          <w:szCs w:val="24"/>
          <w:lang w:val="en-US"/>
        </w:rPr>
        <w:t xml:space="preserve"> the decrease of circulating lipoproteins could directly cause reduced levels of vitamin E (in terms of absolute concentrations), whereas the ratio of vitamin E to serum lipids could at the same time be increased, as statins mostly decrease specific lipid fractions, namely LDL cholesterol</w:t>
      </w:r>
      <w:r w:rsidR="00A47EC5" w:rsidRPr="003769FB">
        <w:rPr>
          <w:rFonts w:ascii="Book Antiqua" w:hAnsi="Book Antiqua"/>
          <w:szCs w:val="24"/>
          <w:lang w:val="en-US"/>
        </w:rPr>
        <w:t xml:space="preserve"> and total cholesterol</w:t>
      </w:r>
      <w:r w:rsidRPr="003769FB">
        <w:rPr>
          <w:rFonts w:ascii="Book Antiqua" w:hAnsi="Book Antiqua"/>
          <w:szCs w:val="24"/>
          <w:lang w:val="en-US"/>
        </w:rPr>
        <w:t>. On the other hand, Werba</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fc993495-a915-4b5c-95c3-c59ac5594ddb PFBsYWNlaG9sZGVyPg0KICA8QWRkSW5WZXJzaW9uPjQuNC4wLjI4PC9BZGRJblZlcnNpb24+DQogIDxJZD5mYzk5MzQ5NS1hOTE1LTRiNWMtOTVjMy1jNTlhYzU1OTRkZGI8L0lkPg0KICA8RW50cmllcz4NCiAgICA8RW50cnk+DQogICAgICA8SWQ+ZDQ2MTY1YzktZjc0Zi00Y2RlLWI4ZTEtYjk0OGI2ZmNmNTRjPC9JZD4NCiAgICAgIDxSZWZlcmVuY2VJZD40OTBmYWVlYS1iNDE1LTRmZGUtOWYzNC0zMDQ5MjZkMzIwMTI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U0XTwvVGV4dD4NCiAgICA8L1RleHRVbml0Pg0KICA8L1RleHRVbml0cz4NCjwvUGxhY2Vob2xkZXI+</w:instrText>
      </w:r>
      <w:r w:rsidRPr="003769FB">
        <w:rPr>
          <w:rFonts w:ascii="Book Antiqua" w:hAnsi="Book Antiqua"/>
          <w:szCs w:val="24"/>
          <w:lang w:val="en-US"/>
        </w:rPr>
        <w:fldChar w:fldCharType="separate"/>
      </w:r>
      <w:bookmarkStart w:id="474" w:name="_CTVP001fc993495a9154b5c95c3c59ac5594ddb"/>
      <w:r w:rsidR="00CC6BF1" w:rsidRPr="003769FB">
        <w:rPr>
          <w:rFonts w:ascii="Book Antiqua" w:hAnsi="Book Antiqua"/>
          <w:szCs w:val="24"/>
          <w:vertAlign w:val="superscript"/>
          <w:lang w:val="en-US"/>
        </w:rPr>
        <w:t>[</w:t>
      </w:r>
      <w:r w:rsidR="000E37C7" w:rsidRPr="003769FB">
        <w:rPr>
          <w:rFonts w:ascii="Book Antiqua" w:hAnsi="Book Antiqua" w:hint="eastAsia"/>
          <w:szCs w:val="24"/>
          <w:vertAlign w:val="superscript"/>
          <w:lang w:val="en-US" w:eastAsia="zh-CN"/>
        </w:rPr>
        <w:t>253</w:t>
      </w:r>
      <w:r w:rsidR="00CC6BF1" w:rsidRPr="003769FB">
        <w:rPr>
          <w:rFonts w:ascii="Book Antiqua" w:hAnsi="Book Antiqua"/>
          <w:szCs w:val="24"/>
          <w:vertAlign w:val="superscript"/>
          <w:lang w:val="en-US"/>
        </w:rPr>
        <w:t>]</w:t>
      </w:r>
      <w:bookmarkEnd w:id="474"/>
      <w:r w:rsidRPr="003769FB">
        <w:rPr>
          <w:rFonts w:ascii="Book Antiqua" w:hAnsi="Book Antiqua"/>
          <w:szCs w:val="24"/>
          <w:lang w:val="en-US"/>
        </w:rPr>
        <w:fldChar w:fldCharType="end"/>
      </w:r>
      <w:r w:rsidRPr="003769FB">
        <w:rPr>
          <w:rFonts w:ascii="Book Antiqua" w:hAnsi="Book Antiqua"/>
          <w:szCs w:val="24"/>
          <w:lang w:val="en-US"/>
        </w:rPr>
        <w:t xml:space="preserve"> suggested an inhibitory effect of some statins, such as simvastatin, on CYP3A4. </w:t>
      </w:r>
    </w:p>
    <w:p w14:paraId="5688B4BC" w14:textId="77777777" w:rsidR="002D15CE" w:rsidRPr="003769FB" w:rsidRDefault="002D15CE" w:rsidP="004D49D8">
      <w:pPr>
        <w:widowControl w:val="0"/>
        <w:spacing w:after="0"/>
        <w:rPr>
          <w:rFonts w:ascii="Book Antiqua" w:hAnsi="Book Antiqua"/>
          <w:szCs w:val="24"/>
          <w:lang w:val="en-US"/>
        </w:rPr>
      </w:pPr>
    </w:p>
    <w:p w14:paraId="558A84BC" w14:textId="77777777" w:rsidR="002D15CE" w:rsidRPr="003769FB" w:rsidRDefault="002D15CE" w:rsidP="004D49D8">
      <w:pPr>
        <w:pStyle w:val="ad"/>
        <w:widowControl w:val="0"/>
        <w:spacing w:after="0" w:line="360" w:lineRule="auto"/>
        <w:rPr>
          <w:rFonts w:ascii="Book Antiqua" w:hAnsi="Book Antiqua"/>
          <w:szCs w:val="24"/>
          <w:lang w:val="en-US"/>
        </w:rPr>
      </w:pPr>
      <w:r w:rsidRPr="003769FB">
        <w:rPr>
          <w:rFonts w:ascii="Book Antiqua" w:hAnsi="Book Antiqua"/>
          <w:szCs w:val="24"/>
          <w:lang w:val="en-US"/>
        </w:rPr>
        <w:t>VITAMIN E STATUS</w:t>
      </w:r>
    </w:p>
    <w:p w14:paraId="3E13047A" w14:textId="7D775F8A" w:rsidR="002D15CE" w:rsidRPr="003769FB" w:rsidRDefault="002D15CE" w:rsidP="004D49D8">
      <w:pPr>
        <w:widowControl w:val="0"/>
        <w:spacing w:after="0"/>
        <w:rPr>
          <w:rFonts w:ascii="Book Antiqua" w:hAnsi="Book Antiqua"/>
          <w:lang w:val="en-US" w:eastAsia="zh-CN"/>
        </w:rPr>
      </w:pPr>
      <w:r w:rsidRPr="003769FB">
        <w:rPr>
          <w:rFonts w:ascii="Book Antiqua" w:hAnsi="Book Antiqua"/>
          <w:szCs w:val="24"/>
          <w:lang w:val="en-US"/>
        </w:rPr>
        <w:t xml:space="preserve">When </w:t>
      </w:r>
      <w:r w:rsidR="004C7059" w:rsidRPr="003769FB">
        <w:rPr>
          <w:rFonts w:ascii="Book Antiqua" w:hAnsi="Book Antiqua"/>
          <w:szCs w:val="24"/>
          <w:lang w:val="en-US"/>
        </w:rPr>
        <w:t>assessing</w:t>
      </w:r>
      <w:r w:rsidRPr="003769FB">
        <w:rPr>
          <w:rFonts w:ascii="Book Antiqua" w:hAnsi="Book Antiqua"/>
          <w:szCs w:val="24"/>
          <w:lang w:val="en-US"/>
        </w:rPr>
        <w:t xml:space="preserve"> vitamin E status, analytical parameter</w:t>
      </w:r>
      <w:r w:rsidR="004C7059" w:rsidRPr="003769FB">
        <w:rPr>
          <w:rFonts w:ascii="Book Antiqua" w:hAnsi="Book Antiqua"/>
          <w:szCs w:val="24"/>
          <w:lang w:val="en-US"/>
        </w:rPr>
        <w:t>s</w:t>
      </w:r>
      <w:r w:rsidRPr="003769FB">
        <w:rPr>
          <w:rFonts w:ascii="Book Antiqua" w:hAnsi="Book Antiqua"/>
          <w:szCs w:val="24"/>
          <w:lang w:val="en-US"/>
        </w:rPr>
        <w:t xml:space="preserve"> </w:t>
      </w:r>
      <w:r w:rsidR="004C7059" w:rsidRPr="003769FB">
        <w:rPr>
          <w:rFonts w:ascii="Book Antiqua" w:hAnsi="Book Antiqua"/>
          <w:szCs w:val="24"/>
          <w:lang w:val="en-US"/>
        </w:rPr>
        <w:t>which have proven the most reliable must be primarily considered</w:t>
      </w:r>
      <w:r w:rsidRPr="003769FB">
        <w:rPr>
          <w:rFonts w:ascii="Book Antiqua" w:hAnsi="Book Antiqua"/>
          <w:szCs w:val="24"/>
          <w:lang w:val="en-US"/>
        </w:rPr>
        <w:t>. As noted by Traber in 2014</w:t>
      </w:r>
      <w:r w:rsidRPr="003769FB">
        <w:rPr>
          <w:rFonts w:ascii="Book Antiqua" w:hAnsi="Book Antiqua"/>
          <w:szCs w:val="24"/>
          <w:lang w:val="en-US"/>
        </w:rPr>
        <w:fldChar w:fldCharType="begin"/>
      </w:r>
      <w:r w:rsidR="003A2BE4" w:rsidRPr="003769FB">
        <w:rPr>
          <w:rFonts w:ascii="Book Antiqua" w:hAnsi="Book Antiqua"/>
          <w:szCs w:val="24"/>
          <w:lang w:val="en-US"/>
        </w:rPr>
        <w:instrText>ADDIN CITAVI.PLACEHOLDER 01d8f075-bbd1-45c7-b2cc-b090ee5d4508 PFBsYWNlaG9sZGVyPg0KICA8QWRkSW5WZXJzaW9uPjUuMS4wLjA8L0FkZEluVmVyc2lvbj4NCiAgPElkPjAxZDhmMDc1LWJiZDEtNDVjNy1iMmNjLWIwOTBlZTVkNDUwODwvSWQ+DQogIDxFbnRyaWVzPg0KICAgIDxFbnRyeT4NCiAgICAgIDxJZD42YmU3ODU4NC1hYzM5LTRiMGEtYjYyMy03ZmUwZmZhNjlkYjg8L0lkPg0KICAgICAgPFJlZmVyZW5jZUlkPmMzZTQ3OTNiLTViNjYtNGRhYS04MjFkLTM3MzA3YzIzN2Y5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OF08L1RleHQ+DQogICAgPC9UZXh0VW5pdD4NCiAgPC9UZXh0VW5pdHM+DQo8L1BsYWNlaG9sZGVyPg==</w:instrText>
      </w:r>
      <w:r w:rsidRPr="003769FB">
        <w:rPr>
          <w:rFonts w:ascii="Book Antiqua" w:hAnsi="Book Antiqua"/>
          <w:szCs w:val="24"/>
          <w:lang w:val="en-US"/>
        </w:rPr>
        <w:fldChar w:fldCharType="separate"/>
      </w:r>
      <w:bookmarkStart w:id="475" w:name="_CTVP00101d8f075bbd145c7b2ccb090ee5d4508"/>
      <w:r w:rsidR="003A2BE4" w:rsidRPr="003769FB">
        <w:rPr>
          <w:rFonts w:ascii="Book Antiqua" w:hAnsi="Book Antiqua"/>
          <w:szCs w:val="24"/>
          <w:vertAlign w:val="superscript"/>
          <w:lang w:val="en-US"/>
        </w:rPr>
        <w:t>[18]</w:t>
      </w:r>
      <w:bookmarkEnd w:id="475"/>
      <w:r w:rsidRPr="003769FB">
        <w:rPr>
          <w:rFonts w:ascii="Book Antiqua" w:hAnsi="Book Antiqua"/>
          <w:szCs w:val="24"/>
          <w:lang w:val="en-US"/>
        </w:rPr>
        <w:fldChar w:fldCharType="end"/>
      </w:r>
      <w:r w:rsidRPr="003769FB">
        <w:rPr>
          <w:rFonts w:ascii="Book Antiqua" w:hAnsi="Book Antiqua"/>
          <w:szCs w:val="24"/>
          <w:lang w:val="en-US"/>
        </w:rPr>
        <w:t>, circulating α-TOH concentration</w:t>
      </w:r>
      <w:r w:rsidR="00A47EC5" w:rsidRPr="003769FB">
        <w:rPr>
          <w:rFonts w:ascii="Book Antiqua" w:hAnsi="Book Antiqua"/>
          <w:szCs w:val="24"/>
          <w:lang w:val="en-US"/>
        </w:rPr>
        <w:t>s</w:t>
      </w:r>
      <w:r w:rsidRPr="003769FB">
        <w:rPr>
          <w:rFonts w:ascii="Book Antiqua" w:hAnsi="Book Antiqua"/>
          <w:szCs w:val="24"/>
          <w:lang w:val="en-US"/>
        </w:rPr>
        <w:t xml:space="preserve"> </w:t>
      </w:r>
      <w:r w:rsidR="00A47EC5" w:rsidRPr="003769FB">
        <w:rPr>
          <w:rFonts w:ascii="Book Antiqua" w:hAnsi="Book Antiqua"/>
          <w:szCs w:val="24"/>
          <w:lang w:val="en-US"/>
        </w:rPr>
        <w:t xml:space="preserve">are </w:t>
      </w:r>
      <w:r w:rsidRPr="003769FB">
        <w:rPr>
          <w:rFonts w:ascii="Book Antiqua" w:hAnsi="Book Antiqua"/>
          <w:szCs w:val="24"/>
          <w:lang w:val="en-US"/>
        </w:rPr>
        <w:t>not necessarily a reliable marker for an adequate vitamin E status in humans. Supplementation of α-TOH, for example, increases serum levels but leads simultaneously to increased amounts of α-CEHC in urine. Hence, α-CEHC in urine can be used as a marker for α-TOH status in healthy humans</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02780cb5-24f5-4155-8ff0-6565d699a810 PFBsYWNlaG9sZGVyPg0KICA8QWRkSW5WZXJzaW9uPjQuNC4wLjI4PC9BZGRJblZlcnNpb24+DQogIDxJZD4wMjc4MGNiNS0yNGY1LTQxNTUtOGZmMC02NTY1ZDY5OWE4MTA8L0lkPg0KICA8RW50cmllcz4NCiAgICA8RW50cnk+DQogICAgICA8SWQ+ZTEyZDMzNTMtMDhlNC00MTJjLWFhZDgtZjAwZWZmYWMwNTMwPC9JZD4NCiAgICAgIDxSZWZlcmVuY2VJZD44NDlkNzc1OS0zYzQ3LTRhNDctYjk3ZC0yZTYyYjI2M2FlMTI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NdPC9UZXh0Pg0KICAgIDwvVGV4dFVuaXQ+DQogIDwvVGV4dFVuaXRzPg0KPC9QbGFjZWhvbGRlcj4=</w:instrText>
      </w:r>
      <w:r w:rsidRPr="003769FB">
        <w:rPr>
          <w:rFonts w:ascii="Book Antiqua" w:hAnsi="Book Antiqua"/>
          <w:szCs w:val="24"/>
          <w:lang w:val="en-US"/>
        </w:rPr>
        <w:fldChar w:fldCharType="separate"/>
      </w:r>
      <w:bookmarkStart w:id="476" w:name="_CTVP00102780cb524f541558ff06565d699a810"/>
      <w:r w:rsidR="00CC6BF1" w:rsidRPr="003769FB">
        <w:rPr>
          <w:rFonts w:ascii="Book Antiqua" w:hAnsi="Book Antiqua"/>
          <w:szCs w:val="24"/>
          <w:vertAlign w:val="superscript"/>
          <w:lang w:val="en-US"/>
        </w:rPr>
        <w:t>[</w:t>
      </w:r>
      <w:r w:rsidR="006900F2" w:rsidRPr="003769FB">
        <w:rPr>
          <w:rFonts w:ascii="Book Antiqua" w:hAnsi="Book Antiqua" w:hint="eastAsia"/>
          <w:szCs w:val="24"/>
          <w:vertAlign w:val="superscript"/>
          <w:lang w:val="en-US" w:eastAsia="zh-CN"/>
        </w:rPr>
        <w:t>132</w:t>
      </w:r>
      <w:r w:rsidR="00CC6BF1" w:rsidRPr="003769FB">
        <w:rPr>
          <w:rFonts w:ascii="Book Antiqua" w:hAnsi="Book Antiqua"/>
          <w:szCs w:val="24"/>
          <w:vertAlign w:val="superscript"/>
          <w:lang w:val="en-US"/>
        </w:rPr>
        <w:t>]</w:t>
      </w:r>
      <w:bookmarkEnd w:id="476"/>
      <w:r w:rsidRPr="003769FB">
        <w:rPr>
          <w:rFonts w:ascii="Book Antiqua" w:hAnsi="Book Antiqua"/>
          <w:szCs w:val="24"/>
          <w:lang w:val="en-US"/>
        </w:rPr>
        <w:fldChar w:fldCharType="end"/>
      </w:r>
      <w:r w:rsidRPr="003769FB">
        <w:rPr>
          <w:rFonts w:ascii="Book Antiqua" w:hAnsi="Book Antiqua"/>
          <w:szCs w:val="24"/>
          <w:lang w:val="en-US"/>
        </w:rPr>
        <w:t xml:space="preserve"> or at</w:t>
      </w:r>
      <w:r w:rsidR="004C7059" w:rsidRPr="003769FB">
        <w:rPr>
          <w:rFonts w:ascii="Book Antiqua" w:hAnsi="Book Antiqua"/>
          <w:szCs w:val="24"/>
          <w:lang w:val="en-US"/>
        </w:rPr>
        <w:t xml:space="preserve"> a minimum as a marker for an adequate level of </w:t>
      </w:r>
      <w:r w:rsidR="003764AF" w:rsidRPr="003769FB">
        <w:rPr>
          <w:rFonts w:ascii="Book Antiqua" w:hAnsi="Book Antiqua"/>
          <w:szCs w:val="24"/>
          <w:lang w:val="en-US"/>
        </w:rPr>
        <w:t>α-TOH</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24980876-804d-4a46-b927-3a685b4c5b0a PFBsYWNlaG9sZGVyPg0KICA8QWRkSW5WZXJzaW9uPjQuNC4wLjI4PC9BZGRJblZlcnNpb24+DQogIDxJZD4yNDk4MDg3Ni04MDRkLTRhNDYtYjkyNy0zYTY4NWI0YzViMGE8L0lkPg0KICA8RW50cmllcz4NCiAgICA8RW50cnk+DQogICAgICA8SWQ+NWZhYzZkMWEtN2IzOC00Njc0LThmZTEtM2VhNTczMjA5ZDg3PC9JZD4NCiAgICAgIDxSZWZlcmVuY2VJZD41ZTA3NzQ1MS1jZDVmLTQ3NTktYThkNi1hNzBhMmRjNGIxODk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xNl08L1RleHQ+DQogICAgPC9UZXh0VW5pdD4NCiAgPC9UZXh0VW5pdHM+DQo8L1BsYWNlaG9sZGVyPg==</w:instrText>
      </w:r>
      <w:r w:rsidRPr="003769FB">
        <w:rPr>
          <w:rFonts w:ascii="Book Antiqua" w:hAnsi="Book Antiqua"/>
          <w:szCs w:val="24"/>
          <w:lang w:val="en-US"/>
        </w:rPr>
        <w:fldChar w:fldCharType="separate"/>
      </w:r>
      <w:bookmarkStart w:id="477" w:name="_CTVP00124980876804d4a46b9273a685b4c5b0a"/>
      <w:r w:rsidR="00CC6BF1" w:rsidRPr="003769FB">
        <w:rPr>
          <w:rFonts w:ascii="Book Antiqua" w:hAnsi="Book Antiqua"/>
          <w:szCs w:val="24"/>
          <w:vertAlign w:val="superscript"/>
          <w:lang w:val="en-US"/>
        </w:rPr>
        <w:t>[116]</w:t>
      </w:r>
      <w:bookmarkEnd w:id="477"/>
      <w:r w:rsidRPr="003769FB">
        <w:rPr>
          <w:rFonts w:ascii="Book Antiqua" w:hAnsi="Book Antiqua"/>
          <w:szCs w:val="24"/>
          <w:lang w:val="en-US"/>
        </w:rPr>
        <w:fldChar w:fldCharType="end"/>
      </w:r>
      <w:r w:rsidRPr="003769FB">
        <w:rPr>
          <w:rFonts w:ascii="Book Antiqua" w:hAnsi="Book Antiqua"/>
          <w:szCs w:val="24"/>
          <w:lang w:val="en-US"/>
        </w:rPr>
        <w:t xml:space="preserve">. In addition to serum α-TOH levels and urinary α-CEHC, </w:t>
      </w:r>
      <w:r w:rsidR="00DE5EC3" w:rsidRPr="003769FB">
        <w:rPr>
          <w:rFonts w:ascii="Book Antiqua" w:hAnsi="Book Antiqua"/>
          <w:szCs w:val="24"/>
          <w:lang w:val="en-US"/>
        </w:rPr>
        <w:t xml:space="preserve">the quest for </w:t>
      </w:r>
      <w:r w:rsidRPr="003769FB">
        <w:rPr>
          <w:rFonts w:ascii="Book Antiqua" w:hAnsi="Book Antiqua"/>
          <w:szCs w:val="24"/>
          <w:lang w:val="en-US"/>
        </w:rPr>
        <w:t xml:space="preserve">another more reliable marker for adequate </w:t>
      </w:r>
      <w:r w:rsidR="00FB552D" w:rsidRPr="003769FB">
        <w:rPr>
          <w:rFonts w:ascii="Book Antiqua" w:hAnsi="Book Antiqua"/>
          <w:szCs w:val="24"/>
          <w:lang w:val="en-US"/>
        </w:rPr>
        <w:t>supply</w:t>
      </w:r>
      <w:r w:rsidR="00E774B8" w:rsidRPr="003769FB">
        <w:rPr>
          <w:rFonts w:ascii="Book Antiqua" w:hAnsi="Book Antiqua"/>
          <w:szCs w:val="24"/>
          <w:lang w:val="en-US"/>
        </w:rPr>
        <w:t xml:space="preserve"> of </w:t>
      </w:r>
      <w:r w:rsidRPr="003769FB">
        <w:rPr>
          <w:rFonts w:ascii="Book Antiqua" w:hAnsi="Book Antiqua"/>
          <w:szCs w:val="24"/>
          <w:lang w:val="en-US"/>
        </w:rPr>
        <w:t xml:space="preserve">vitamin E would be helpful for determining vitamin E status. </w:t>
      </w:r>
      <w:r w:rsidR="009D6295" w:rsidRPr="003769FB">
        <w:rPr>
          <w:rFonts w:ascii="Book Antiqua" w:hAnsi="Book Antiqua"/>
          <w:szCs w:val="24"/>
          <w:lang w:val="en-US"/>
        </w:rPr>
        <w:t xml:space="preserve">Our group has been the first to reveal preliminary </w:t>
      </w:r>
      <w:r w:rsidRPr="003769FB">
        <w:rPr>
          <w:rFonts w:ascii="Book Antiqua" w:hAnsi="Book Antiqua"/>
          <w:szCs w:val="24"/>
          <w:lang w:val="en-US"/>
        </w:rPr>
        <w:t>evidence for the systemic bioavailability of the first hepatic metabolites, α-13’-OH and α-13’-COOH, and their extrahepatic presence</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cdf8f8ad-52a9-48cb-8d2e-f8e43ce7a7b3 PFBsYWNlaG9sZGVyPg0KICA8QWRkSW5WZXJzaW9uPjQuNC4wLjI4PC9BZGRJblZlcnNpb24+DQogIDxJZD5jZGY4ZjhhZC01MmE5LTQ4Y2ItOGQyZS1mOGU0M2NlN2E3YjM8L0lkPg0KICA8RW50cmllcz4NCiAgICA8RW50cnk+DQogICAgICA8SWQ+NDY5ZWE1YTEtZjcxMi00NDdmLTkxZmItZTA4MjE4ODUyNGIxPC9JZD4NCiAgICAgIDxSZWZlcmVuY2VJZD5mOGI4YjkwYi01NjE4LTQ2MjAtODFmYy0wMzBhZTA2M2YzNDc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0M108L1RleHQ+DQogICAgPC9UZXh0VW5pdD4NCiAgPC9UZXh0VW5pdHM+DQo8L1BsYWNlaG9sZGVyPg==</w:instrText>
      </w:r>
      <w:r w:rsidRPr="003769FB">
        <w:rPr>
          <w:rFonts w:ascii="Book Antiqua" w:hAnsi="Book Antiqua"/>
          <w:szCs w:val="24"/>
          <w:lang w:val="en-US"/>
        </w:rPr>
        <w:fldChar w:fldCharType="separate"/>
      </w:r>
      <w:bookmarkStart w:id="478" w:name="_CTVP001cdf8f8ad52a948cb8d2ef8e43ce7a7b3"/>
      <w:r w:rsidR="00CC6BF1" w:rsidRPr="003769FB">
        <w:rPr>
          <w:rFonts w:ascii="Book Antiqua" w:hAnsi="Book Antiqua"/>
          <w:szCs w:val="24"/>
          <w:vertAlign w:val="superscript"/>
          <w:lang w:val="en-US"/>
        </w:rPr>
        <w:t>[</w:t>
      </w:r>
      <w:r w:rsidR="006900F2" w:rsidRPr="003769FB">
        <w:rPr>
          <w:rFonts w:ascii="Book Antiqua" w:hAnsi="Book Antiqua" w:hint="eastAsia"/>
          <w:szCs w:val="24"/>
          <w:vertAlign w:val="superscript"/>
          <w:lang w:val="en-US" w:eastAsia="zh-CN"/>
        </w:rPr>
        <w:t>142</w:t>
      </w:r>
      <w:r w:rsidR="00CC6BF1" w:rsidRPr="003769FB">
        <w:rPr>
          <w:rFonts w:ascii="Book Antiqua" w:hAnsi="Book Antiqua"/>
          <w:szCs w:val="24"/>
          <w:vertAlign w:val="superscript"/>
          <w:lang w:val="en-US"/>
        </w:rPr>
        <w:t>]</w:t>
      </w:r>
      <w:bookmarkEnd w:id="478"/>
      <w:r w:rsidRPr="003769FB">
        <w:rPr>
          <w:rFonts w:ascii="Book Antiqua" w:hAnsi="Book Antiqua"/>
          <w:szCs w:val="24"/>
          <w:lang w:val="en-US"/>
        </w:rPr>
        <w:fldChar w:fldCharType="end"/>
      </w:r>
      <w:r w:rsidRPr="003769FB">
        <w:rPr>
          <w:rFonts w:ascii="Book Antiqua" w:hAnsi="Book Antiqua"/>
          <w:szCs w:val="24"/>
          <w:lang w:val="en-US"/>
        </w:rPr>
        <w:t xml:space="preserve">. We </w:t>
      </w:r>
      <w:r w:rsidR="009D6295" w:rsidRPr="003769FB">
        <w:rPr>
          <w:rFonts w:ascii="Book Antiqua" w:hAnsi="Book Antiqua"/>
          <w:szCs w:val="24"/>
          <w:lang w:val="en-US"/>
        </w:rPr>
        <w:t xml:space="preserve">suggest </w:t>
      </w:r>
      <w:r w:rsidRPr="003769FB">
        <w:rPr>
          <w:rFonts w:ascii="Book Antiqua" w:hAnsi="Book Antiqua"/>
          <w:szCs w:val="24"/>
          <w:lang w:val="en-US"/>
        </w:rPr>
        <w:t xml:space="preserve">that the serum concentrations of these α-LCMs </w:t>
      </w:r>
      <w:r w:rsidR="009D6295" w:rsidRPr="003769FB">
        <w:rPr>
          <w:rFonts w:ascii="Book Antiqua" w:hAnsi="Book Antiqua"/>
          <w:szCs w:val="24"/>
          <w:lang w:val="en-US"/>
        </w:rPr>
        <w:t xml:space="preserve">may be </w:t>
      </w:r>
      <w:r w:rsidRPr="003769FB">
        <w:rPr>
          <w:rFonts w:ascii="Book Antiqua" w:hAnsi="Book Antiqua"/>
          <w:szCs w:val="24"/>
          <w:lang w:val="en-US"/>
        </w:rPr>
        <w:t xml:space="preserve">promising candidates </w:t>
      </w:r>
      <w:r w:rsidR="009D6295" w:rsidRPr="003769FB">
        <w:rPr>
          <w:rFonts w:ascii="Book Antiqua" w:hAnsi="Book Antiqua"/>
          <w:szCs w:val="24"/>
          <w:lang w:val="en-US"/>
        </w:rPr>
        <w:t xml:space="preserve">in the search </w:t>
      </w:r>
      <w:r w:rsidRPr="003769FB">
        <w:rPr>
          <w:rFonts w:ascii="Book Antiqua" w:hAnsi="Book Antiqua"/>
          <w:szCs w:val="24"/>
          <w:lang w:val="en-US"/>
        </w:rPr>
        <w:t xml:space="preserve">for new </w:t>
      </w:r>
      <w:r w:rsidR="009D6295" w:rsidRPr="003769FB">
        <w:rPr>
          <w:rFonts w:ascii="Book Antiqua" w:hAnsi="Book Antiqua"/>
          <w:szCs w:val="24"/>
          <w:lang w:val="en-US"/>
        </w:rPr>
        <w:t xml:space="preserve">reliable </w:t>
      </w:r>
      <w:r w:rsidRPr="003769FB">
        <w:rPr>
          <w:rFonts w:ascii="Book Antiqua" w:hAnsi="Book Antiqua"/>
          <w:szCs w:val="24"/>
          <w:lang w:val="en-US"/>
        </w:rPr>
        <w:t xml:space="preserve">markers of α-TOH </w:t>
      </w:r>
      <w:r w:rsidR="009D6295" w:rsidRPr="003769FB">
        <w:rPr>
          <w:rFonts w:ascii="Book Antiqua" w:hAnsi="Book Antiqua"/>
          <w:szCs w:val="24"/>
          <w:lang w:val="en-US"/>
        </w:rPr>
        <w:t>levels. B</w:t>
      </w:r>
      <w:r w:rsidR="00A47EC5" w:rsidRPr="003769FB">
        <w:rPr>
          <w:rFonts w:ascii="Book Antiqua" w:hAnsi="Book Antiqua"/>
          <w:szCs w:val="24"/>
          <w:lang w:val="en-US"/>
        </w:rPr>
        <w:t xml:space="preserve">oth LCMs increase after supplementation with 1000 IU </w:t>
      </w:r>
      <w:r w:rsidR="00A47EC5" w:rsidRPr="003769FB">
        <w:rPr>
          <w:rFonts w:ascii="Book Antiqua" w:hAnsi="Book Antiqua"/>
          <w:i/>
          <w:szCs w:val="24"/>
          <w:lang w:val="en-US"/>
        </w:rPr>
        <w:t>RRR</w:t>
      </w:r>
      <w:r w:rsidR="00A47EC5" w:rsidRPr="003769FB">
        <w:rPr>
          <w:rFonts w:ascii="Book Antiqua" w:hAnsi="Book Antiqua"/>
          <w:szCs w:val="24"/>
          <w:lang w:val="en-US"/>
        </w:rPr>
        <w:t>-α-TOH for a few days</w:t>
      </w:r>
      <w:r w:rsidRPr="003769FB">
        <w:rPr>
          <w:rFonts w:ascii="Book Antiqua" w:hAnsi="Book Antiqua"/>
          <w:szCs w:val="24"/>
          <w:lang w:val="en-US"/>
        </w:rPr>
        <w:t>. It should be also noted that the assessment of absolute food and energy intake is needed when vitamin E concentrations are measured and correlated to gender, age and life-style</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7258b3e8-1d24-4bb8-8cb5-225a5539e5e1 PFBsYWNlaG9sZGVyPg0KICA8QWRkSW5WZXJzaW9uPjQuNC4wLjI4PC9BZGRJblZlcnNpb24+DQogIDxJZD43MjU4YjNlOC0xZDI0LTRiYjgtOGNiNS0yMjVhNTUzOWU1ZTE8L0lkPg0KICA8RW50cmllcz4NCiAgICA8RW50cnk+DQogICAgICA8SWQ+ZjNmZGQxMjMtNjk5OC00OGIwLWE1ZjctMTg4Y2M3NWI4OTIxPC9JZD4NCiAgICAgIDxSZWZlcmVuY2VJZD44YzIzMWYyMy0wMDFjLTRkMmEtOWNmMS1hYmVkYTQwNTcwMm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E4XTwvVGV4dD4NCiAgICA8L1RleHRVbml0Pg0KICA8L1RleHRVbml0cz4NCjwvUGxhY2Vob2xkZXI+</w:instrText>
      </w:r>
      <w:r w:rsidRPr="003769FB">
        <w:rPr>
          <w:rFonts w:ascii="Book Antiqua" w:hAnsi="Book Antiqua"/>
          <w:szCs w:val="24"/>
          <w:lang w:val="en-US"/>
        </w:rPr>
        <w:fldChar w:fldCharType="separate"/>
      </w:r>
      <w:bookmarkStart w:id="479" w:name="_CTVP0017258b3e81d244bb88cb5225a5539e5e1"/>
      <w:r w:rsidR="00CC6BF1" w:rsidRPr="003769FB">
        <w:rPr>
          <w:rFonts w:ascii="Book Antiqua" w:hAnsi="Book Antiqua"/>
          <w:szCs w:val="24"/>
          <w:vertAlign w:val="superscript"/>
          <w:lang w:val="en-US"/>
        </w:rPr>
        <w:t>[118]</w:t>
      </w:r>
      <w:bookmarkEnd w:id="479"/>
      <w:r w:rsidRPr="003769FB">
        <w:rPr>
          <w:rFonts w:ascii="Book Antiqua" w:hAnsi="Book Antiqua"/>
          <w:szCs w:val="24"/>
          <w:lang w:val="en-US"/>
        </w:rPr>
        <w:fldChar w:fldCharType="end"/>
      </w:r>
      <w:r w:rsidRPr="003769FB">
        <w:rPr>
          <w:rFonts w:ascii="Book Antiqua" w:hAnsi="Book Antiqua"/>
          <w:szCs w:val="24"/>
          <w:lang w:val="en-US"/>
        </w:rPr>
        <w:t xml:space="preserve">. </w:t>
      </w:r>
      <w:r w:rsidR="00760862" w:rsidRPr="003769FB">
        <w:rPr>
          <w:rFonts w:ascii="Book Antiqua" w:hAnsi="Book Antiqua"/>
          <w:lang w:val="en-US"/>
        </w:rPr>
        <w:t xml:space="preserve">Determining the right analytical parameters for evaluating vitamin E status is critically important; however it is also crucial that new analytical parameters and procedures be validated, optimized and standardized for ensuring </w:t>
      </w:r>
      <w:r w:rsidR="00760862" w:rsidRPr="003769FB">
        <w:rPr>
          <w:rFonts w:ascii="Book Antiqua" w:hAnsi="Book Antiqua"/>
          <w:lang w:val="en-US"/>
        </w:rPr>
        <w:lastRenderedPageBreak/>
        <w:t>optimal diagnosis and comparability.</w:t>
      </w:r>
    </w:p>
    <w:p w14:paraId="5FCD94DB" w14:textId="77777777" w:rsidR="00A4666B" w:rsidRPr="003769FB" w:rsidRDefault="00A4666B" w:rsidP="004D49D8">
      <w:pPr>
        <w:widowControl w:val="0"/>
        <w:spacing w:after="0"/>
        <w:rPr>
          <w:rFonts w:ascii="Book Antiqua" w:hAnsi="Book Antiqua"/>
          <w:szCs w:val="24"/>
          <w:lang w:val="en-US" w:eastAsia="zh-CN"/>
        </w:rPr>
      </w:pPr>
    </w:p>
    <w:p w14:paraId="7A9F9089" w14:textId="77777777" w:rsidR="002D15CE" w:rsidRPr="003769FB" w:rsidRDefault="002D15CE" w:rsidP="004D49D8">
      <w:pPr>
        <w:pStyle w:val="ad"/>
        <w:widowControl w:val="0"/>
        <w:spacing w:after="0" w:line="360" w:lineRule="auto"/>
        <w:rPr>
          <w:rFonts w:ascii="Book Antiqua" w:hAnsi="Book Antiqua"/>
          <w:i/>
          <w:szCs w:val="24"/>
          <w:lang w:val="en-US"/>
        </w:rPr>
      </w:pPr>
      <w:r w:rsidRPr="003769FB">
        <w:rPr>
          <w:rFonts w:ascii="Book Antiqua" w:hAnsi="Book Antiqua"/>
          <w:i/>
          <w:szCs w:val="24"/>
          <w:lang w:val="en-US"/>
        </w:rPr>
        <w:t>Analytics</w:t>
      </w:r>
    </w:p>
    <w:p w14:paraId="5678DE44" w14:textId="303EAC62" w:rsidR="002D15CE" w:rsidRPr="003769FB" w:rsidRDefault="00D04136" w:rsidP="004D49D8">
      <w:pPr>
        <w:widowControl w:val="0"/>
        <w:spacing w:after="0"/>
        <w:rPr>
          <w:rFonts w:ascii="Book Antiqua" w:hAnsi="Book Antiqua" w:cs="Calibri"/>
          <w:szCs w:val="24"/>
          <w:lang w:val="en-US"/>
        </w:rPr>
      </w:pPr>
      <w:r w:rsidRPr="003769FB">
        <w:rPr>
          <w:rFonts w:ascii="Book Antiqua" w:hAnsi="Book Antiqua"/>
          <w:szCs w:val="24"/>
          <w:lang w:val="en-US"/>
        </w:rPr>
        <w:t>The analytics here involve numerous elements which should be considered before beginning measurements</w:t>
      </w:r>
      <w:r w:rsidR="002D15CE" w:rsidRPr="003769FB">
        <w:rPr>
          <w:rFonts w:ascii="Book Antiqua" w:hAnsi="Book Antiqua"/>
          <w:szCs w:val="24"/>
          <w:lang w:val="en-US"/>
        </w:rPr>
        <w:t>. Yu</w:t>
      </w:r>
      <w:r w:rsidR="00C17A77" w:rsidRPr="003769FB">
        <w:rPr>
          <w:rFonts w:ascii="Book Antiqua" w:hAnsi="Book Antiqua"/>
          <w:i/>
          <w:szCs w:val="24"/>
          <w:lang w:val="en-US"/>
        </w:rPr>
        <w:t xml:space="preserve"> et al</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05b23827-4b52-4558-b67e-681bf1567bae PFBsYWNlaG9sZGVyPg0KICA8QWRkSW5WZXJzaW9uPjQuNC4wLjI4PC9BZGRJblZlcnNpb24+DQogIDxJZD4wNWIyMzgyNy00YjUyLTQ1NTgtYjY3ZS02ODFiZjE1NjdiYWU8L0lkPg0KICA8RW50cmllcz4NCiAgICA8RW50cnk+DQogICAgICA8SWQ+OGI0MTg2NTktMzY5MS00NDYxLTljMzgtMTllMzhjMWEyYWU3PC9JZD4NCiAgICAgIDxSZWZlcmVuY2VJZD5mZGFmOTIxZC0xNzg5LTRkNmUtOWI1Mi01NGUwNjJkOWUzMmI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U1XTwvVGV4dD4NCiAgICA8L1RleHRVbml0Pg0KICA8L1RleHRVbml0cz4NCjwvUGxhY2Vob2xkZXI+</w:instrText>
      </w:r>
      <w:r w:rsidR="002D15CE" w:rsidRPr="003769FB">
        <w:rPr>
          <w:rFonts w:ascii="Book Antiqua" w:hAnsi="Book Antiqua"/>
          <w:szCs w:val="24"/>
          <w:lang w:val="en-US"/>
        </w:rPr>
        <w:fldChar w:fldCharType="separate"/>
      </w:r>
      <w:bookmarkStart w:id="480" w:name="_CTVP00105b238274b524558b67e681bf1567bae"/>
      <w:r w:rsidR="00CC6BF1" w:rsidRPr="003769FB">
        <w:rPr>
          <w:rFonts w:ascii="Book Antiqua" w:hAnsi="Book Antiqua"/>
          <w:szCs w:val="24"/>
          <w:vertAlign w:val="superscript"/>
          <w:lang w:val="en-US"/>
        </w:rPr>
        <w:t>[</w:t>
      </w:r>
      <w:r w:rsidR="006900F2" w:rsidRPr="003769FB">
        <w:rPr>
          <w:rFonts w:ascii="Book Antiqua" w:hAnsi="Book Antiqua" w:hint="eastAsia"/>
          <w:szCs w:val="24"/>
          <w:vertAlign w:val="superscript"/>
          <w:lang w:val="en-US" w:eastAsia="zh-CN"/>
        </w:rPr>
        <w:t>254</w:t>
      </w:r>
      <w:r w:rsidR="00CC6BF1" w:rsidRPr="003769FB">
        <w:rPr>
          <w:rFonts w:ascii="Book Antiqua" w:hAnsi="Book Antiqua"/>
          <w:szCs w:val="24"/>
          <w:vertAlign w:val="superscript"/>
          <w:lang w:val="en-US"/>
        </w:rPr>
        <w:t>]</w:t>
      </w:r>
      <w:bookmarkEnd w:id="480"/>
      <w:r w:rsidR="002D15CE" w:rsidRPr="003769FB">
        <w:rPr>
          <w:rFonts w:ascii="Book Antiqua" w:hAnsi="Book Antiqua"/>
          <w:szCs w:val="24"/>
          <w:lang w:val="en-US"/>
        </w:rPr>
        <w:fldChar w:fldCharType="end"/>
      </w:r>
      <w:r w:rsidR="002D15CE" w:rsidRPr="003769FB">
        <w:rPr>
          <w:rFonts w:ascii="Book Antiqua" w:hAnsi="Book Antiqua"/>
          <w:szCs w:val="24"/>
          <w:lang w:val="en-US"/>
        </w:rPr>
        <w:t xml:space="preserve"> demonstrated nicely that the reproducibility of the measurement of vitamin E metabolites is better in plasma than in serum samples, while the concentrations measured in serum are higher. The sample matrix </w:t>
      </w:r>
      <w:r w:rsidRPr="003769FB">
        <w:rPr>
          <w:rFonts w:ascii="Book Antiqua" w:hAnsi="Book Antiqua"/>
          <w:szCs w:val="24"/>
          <w:lang w:val="en-US"/>
        </w:rPr>
        <w:t xml:space="preserve">also </w:t>
      </w:r>
      <w:r w:rsidR="007D0FC9" w:rsidRPr="003769FB">
        <w:rPr>
          <w:rFonts w:ascii="Book Antiqua" w:hAnsi="Book Antiqua"/>
          <w:szCs w:val="24"/>
          <w:lang w:val="en-US"/>
        </w:rPr>
        <w:t>matters</w:t>
      </w:r>
      <w:r w:rsidR="002D15CE" w:rsidRPr="003769FB">
        <w:rPr>
          <w:rFonts w:ascii="Book Antiqua" w:hAnsi="Book Antiqua"/>
          <w:szCs w:val="24"/>
          <w:lang w:val="en-US"/>
        </w:rPr>
        <w:t xml:space="preserve"> </w:t>
      </w:r>
      <w:r w:rsidRPr="003769FB">
        <w:rPr>
          <w:rFonts w:ascii="Book Antiqua" w:hAnsi="Book Antiqua"/>
          <w:szCs w:val="24"/>
          <w:lang w:val="en-US"/>
        </w:rPr>
        <w:t xml:space="preserve">in </w:t>
      </w:r>
      <w:r w:rsidR="002D15CE" w:rsidRPr="003769FB">
        <w:rPr>
          <w:rFonts w:ascii="Book Antiqua" w:hAnsi="Book Antiqua"/>
          <w:szCs w:val="24"/>
          <w:lang w:val="en-US"/>
        </w:rPr>
        <w:t>the determination of conjugated metabolites. Freiser and Jiang</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19281e27-d58f-4492-82c6-947501316f0a PFBsYWNlaG9sZGVyPg0KICA8QWRkSW5WZXJzaW9uPjQuNC4wLjI4PC9BZGRJblZlcnNpb24+DQogIDxJZD4xOTI4MWUyNy1kNThmLTQ0OTItODJjNi05NDc1MDEzMTZmMGE8L0lkPg0KICA8RW50cmllcz4NCiAgICA8RW50cnk+DQogICAgICA8SWQ+YTcxMmE1NDItOWRiZC00NTQwLWExNDktNTdmM2FkNzJmMDhkPC9JZD4NCiAgICAgIDxSZWZlcmVuY2VJZD42M2EyMzU2My0yOTA4LTQxYTktYTg3ZS00ZjIxOThiY2E5ZjM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QyXTwvVGV4dD4NCiAgICA8L1RleHRVbml0Pg0KICA8L1RleHRVbml0cz4NCjwvUGxhY2Vob2xkZXI+</w:instrText>
      </w:r>
      <w:r w:rsidR="002D15CE" w:rsidRPr="003769FB">
        <w:rPr>
          <w:rFonts w:ascii="Book Antiqua" w:hAnsi="Book Antiqua"/>
          <w:szCs w:val="24"/>
          <w:lang w:val="en-US"/>
        </w:rPr>
        <w:fldChar w:fldCharType="separate"/>
      </w:r>
      <w:bookmarkStart w:id="481" w:name="_CTVP00119281e27d58f449282c6947501316f0a"/>
      <w:r w:rsidR="00CC6BF1" w:rsidRPr="003769FB">
        <w:rPr>
          <w:rFonts w:ascii="Book Antiqua" w:hAnsi="Book Antiqua"/>
          <w:szCs w:val="24"/>
          <w:vertAlign w:val="superscript"/>
          <w:lang w:val="en-US"/>
        </w:rPr>
        <w:t>[</w:t>
      </w:r>
      <w:r w:rsidR="006900F2" w:rsidRPr="003769FB">
        <w:rPr>
          <w:rFonts w:ascii="Book Antiqua" w:hAnsi="Book Antiqua" w:hint="eastAsia"/>
          <w:szCs w:val="24"/>
          <w:vertAlign w:val="superscript"/>
          <w:lang w:val="en-US" w:eastAsia="zh-CN"/>
        </w:rPr>
        <w:t>141</w:t>
      </w:r>
      <w:r w:rsidR="00CC6BF1" w:rsidRPr="003769FB">
        <w:rPr>
          <w:rFonts w:ascii="Book Antiqua" w:hAnsi="Book Antiqua"/>
          <w:szCs w:val="24"/>
          <w:vertAlign w:val="superscript"/>
          <w:lang w:val="en-US"/>
        </w:rPr>
        <w:t>]</w:t>
      </w:r>
      <w:bookmarkEnd w:id="481"/>
      <w:r w:rsidR="002D15CE" w:rsidRPr="003769FB">
        <w:rPr>
          <w:rFonts w:ascii="Book Antiqua" w:hAnsi="Book Antiqua"/>
          <w:szCs w:val="24"/>
          <w:lang w:val="en-US"/>
        </w:rPr>
        <w:fldChar w:fldCharType="end"/>
      </w:r>
      <w:r w:rsidR="002D15CE" w:rsidRPr="003769FB">
        <w:rPr>
          <w:rFonts w:ascii="Book Antiqua" w:hAnsi="Book Antiqua"/>
          <w:szCs w:val="24"/>
          <w:lang w:val="en-US"/>
        </w:rPr>
        <w:t xml:space="preserve"> </w:t>
      </w:r>
      <w:r w:rsidRPr="003769FB">
        <w:rPr>
          <w:rFonts w:ascii="Book Antiqua" w:hAnsi="Book Antiqua"/>
          <w:szCs w:val="24"/>
          <w:lang w:val="en-US"/>
        </w:rPr>
        <w:t xml:space="preserve">showed </w:t>
      </w:r>
      <w:r w:rsidR="002D15CE" w:rsidRPr="003769FB">
        <w:rPr>
          <w:rFonts w:ascii="Book Antiqua" w:hAnsi="Book Antiqua"/>
          <w:szCs w:val="24"/>
          <w:lang w:val="en-US"/>
        </w:rPr>
        <w:t xml:space="preserve">that </w:t>
      </w:r>
      <w:r w:rsidR="002D15CE" w:rsidRPr="003769FB">
        <w:rPr>
          <w:rFonts w:ascii="Book Antiqua" w:hAnsi="Book Antiqua" w:cs="Calibri"/>
          <w:szCs w:val="24"/>
          <w:lang w:val="en-US"/>
        </w:rPr>
        <w:t>conjugated metabolites are more difficult to hydrolyz</w:t>
      </w:r>
      <w:r w:rsidR="00760862" w:rsidRPr="003769FB">
        <w:rPr>
          <w:rFonts w:ascii="Book Antiqua" w:hAnsi="Book Antiqua" w:cs="Calibri"/>
          <w:szCs w:val="24"/>
          <w:lang w:val="en-US"/>
        </w:rPr>
        <w:t>e</w:t>
      </w:r>
      <w:r w:rsidR="002D15CE" w:rsidRPr="003769FB">
        <w:rPr>
          <w:rFonts w:ascii="Book Antiqua" w:hAnsi="Book Antiqua" w:cs="Calibri"/>
          <w:szCs w:val="24"/>
          <w:lang w:val="en-US"/>
        </w:rPr>
        <w:t xml:space="preserve"> in plasma </w:t>
      </w:r>
      <w:r w:rsidRPr="003769FB">
        <w:rPr>
          <w:rFonts w:ascii="Book Antiqua" w:hAnsi="Book Antiqua" w:cs="Calibri"/>
          <w:szCs w:val="24"/>
          <w:lang w:val="en-US"/>
        </w:rPr>
        <w:t xml:space="preserve">compared to </w:t>
      </w:r>
      <w:r w:rsidR="002D15CE" w:rsidRPr="003769FB">
        <w:rPr>
          <w:rFonts w:ascii="Book Antiqua" w:hAnsi="Book Antiqua" w:cs="Calibri"/>
          <w:szCs w:val="24"/>
          <w:lang w:val="en-US"/>
        </w:rPr>
        <w:t>other biological fluids, such as urine. In principle, there are two methods for analyzing conjugated metabolites, the simultaneous analysis of conjugated and non-conjugated metabolites or the pre-treatment of samples with the respective enzymes glucuronidase and sulfatase</w:t>
      </w:r>
      <w:r w:rsidR="002D15CE" w:rsidRPr="003769FB">
        <w:rPr>
          <w:rFonts w:ascii="Book Antiqua" w:hAnsi="Book Antiqua" w:cs="Calibri"/>
          <w:szCs w:val="24"/>
          <w:lang w:val="en-US"/>
        </w:rPr>
        <w:fldChar w:fldCharType="begin"/>
      </w:r>
      <w:r w:rsidR="00CC6BF1" w:rsidRPr="003769FB">
        <w:rPr>
          <w:rFonts w:ascii="Book Antiqua" w:hAnsi="Book Antiqua" w:cs="Calibri"/>
          <w:szCs w:val="24"/>
          <w:lang w:val="en-US"/>
        </w:rPr>
        <w:instrText>ADDIN CITAVI.PLACEHOLDER 10c7ff77-5f1e-41b9-b742-3b01f15d9934 PFBsYWNlaG9sZGVyPg0KICA8QWRkSW5WZXJzaW9uPjQuNC4wLjI4PC9BZGRJblZlcnNpb24+DQogIDxJZD4xMGM3ZmY3Ny01ZjFlLTQxYjktYjc0Mi0zYjAxZjE1ZDk5MzQ8L0lkPg0KICA8RW50cmllcz4NCiAgICA8RW50cnk+DQogICAgICA8SWQ+ODNjYTJlZGQtY2JkMy00OGM0LWIzMTgtZDFmNjY1NDU5OTQwPC9JZD4NCiAgICAgIDxSZWZlcmVuY2VJZD43ODFmYzUxOS1lMWU5LTRkNTctODBiNC1jNjM1YThjZmI4Ym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0MF08L1RleHQ+DQogICAgPC9UZXh0VW5pdD4NCiAgPC9UZXh0VW5pdHM+DQo8L1BsYWNlaG9sZGVyPg==</w:instrText>
      </w:r>
      <w:r w:rsidR="002D15CE" w:rsidRPr="003769FB">
        <w:rPr>
          <w:rFonts w:ascii="Book Antiqua" w:hAnsi="Book Antiqua" w:cs="Calibri"/>
          <w:szCs w:val="24"/>
          <w:lang w:val="en-US"/>
        </w:rPr>
        <w:fldChar w:fldCharType="separate"/>
      </w:r>
      <w:bookmarkStart w:id="482" w:name="_CTVP00110c7ff775f1e41b9b7423b01f15d9934"/>
      <w:r w:rsidR="00CC6BF1" w:rsidRPr="003769FB">
        <w:rPr>
          <w:rFonts w:ascii="Book Antiqua" w:hAnsi="Book Antiqua" w:cs="Calibri"/>
          <w:szCs w:val="24"/>
          <w:vertAlign w:val="superscript"/>
          <w:lang w:val="en-US"/>
        </w:rPr>
        <w:t>[</w:t>
      </w:r>
      <w:r w:rsidR="006900F2" w:rsidRPr="003769FB">
        <w:rPr>
          <w:rFonts w:ascii="Book Antiqua" w:hAnsi="Book Antiqua" w:cs="Calibri" w:hint="eastAsia"/>
          <w:szCs w:val="24"/>
          <w:vertAlign w:val="superscript"/>
          <w:lang w:val="en-US" w:eastAsia="zh-CN"/>
        </w:rPr>
        <w:t>139</w:t>
      </w:r>
      <w:r w:rsidR="00CC6BF1" w:rsidRPr="003769FB">
        <w:rPr>
          <w:rFonts w:ascii="Book Antiqua" w:hAnsi="Book Antiqua" w:cs="Calibri"/>
          <w:szCs w:val="24"/>
          <w:vertAlign w:val="superscript"/>
          <w:lang w:val="en-US"/>
        </w:rPr>
        <w:t>]</w:t>
      </w:r>
      <w:bookmarkEnd w:id="482"/>
      <w:r w:rsidR="002D15CE" w:rsidRPr="003769FB">
        <w:rPr>
          <w:rFonts w:ascii="Book Antiqua" w:hAnsi="Book Antiqua" w:cs="Calibri"/>
          <w:szCs w:val="24"/>
          <w:lang w:val="en-US"/>
        </w:rPr>
        <w:fldChar w:fldCharType="end"/>
      </w:r>
      <w:r w:rsidR="002D15CE" w:rsidRPr="003769FB">
        <w:rPr>
          <w:rFonts w:ascii="Book Antiqua" w:hAnsi="Book Antiqua" w:cs="Calibri"/>
          <w:szCs w:val="24"/>
          <w:lang w:val="en-US"/>
        </w:rPr>
        <w:t>. With respect to the simultaneous analysis, Jiang</w:t>
      </w:r>
      <w:r w:rsidR="00C17A77" w:rsidRPr="003769FB">
        <w:rPr>
          <w:rFonts w:ascii="Book Antiqua" w:hAnsi="Book Antiqua" w:cs="Calibri"/>
          <w:i/>
          <w:szCs w:val="24"/>
          <w:lang w:val="en-US"/>
        </w:rPr>
        <w:t xml:space="preserve"> et al</w:t>
      </w:r>
      <w:r w:rsidR="002D15CE" w:rsidRPr="003769FB">
        <w:rPr>
          <w:rFonts w:ascii="Book Antiqua" w:hAnsi="Book Antiqua" w:cs="Calibri"/>
          <w:szCs w:val="24"/>
          <w:lang w:val="en-US"/>
        </w:rPr>
        <w:fldChar w:fldCharType="begin"/>
      </w:r>
      <w:r w:rsidR="00CC6BF1" w:rsidRPr="003769FB">
        <w:rPr>
          <w:rFonts w:ascii="Book Antiqua" w:hAnsi="Book Antiqua" w:cs="Calibri"/>
          <w:szCs w:val="24"/>
          <w:lang w:val="en-US"/>
        </w:rPr>
        <w:instrText>ADDIN CITAVI.PLACEHOLDER 729ff9d1-8e8b-418c-96cc-6422e7547e29 PFBsYWNlaG9sZGVyPg0KICA8QWRkSW5WZXJzaW9uPjQuNC4wLjI4PC9BZGRJblZlcnNpb24+DQogIDxJZD43MjlmZjlkMS04ZThiLTQxOGMtOTZjYy02NDIyZTc1NDdlMjk8L0lkPg0KICA8RW50cmllcz4NCiAgICA8RW50cnk+DQogICAgICA8SWQ+NmNlYjI3MzAtOTZlNi00MzM0LWI1MWItMzg0ZTRmNmNhMjc2PC9JZD4NCiAgICAgIDxSZWZlcmVuY2VJZD43ODFmYzUxOS1lMWU5LTRkNTctODBiNC1jNjM1YThjZmI4Ym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0MF08L1RleHQ+DQogICAgPC9UZXh0VW5pdD4NCiAgPC9UZXh0VW5pdHM+DQo8L1BsYWNlaG9sZGVyPg==</w:instrText>
      </w:r>
      <w:r w:rsidR="002D15CE" w:rsidRPr="003769FB">
        <w:rPr>
          <w:rFonts w:ascii="Book Antiqua" w:hAnsi="Book Antiqua" w:cs="Calibri"/>
          <w:szCs w:val="24"/>
          <w:lang w:val="en-US"/>
        </w:rPr>
        <w:fldChar w:fldCharType="separate"/>
      </w:r>
      <w:bookmarkStart w:id="483" w:name="_CTVP001729ff9d18e8b418c96cc6422e7547e29"/>
      <w:r w:rsidR="00CC6BF1" w:rsidRPr="003769FB">
        <w:rPr>
          <w:rFonts w:ascii="Book Antiqua" w:hAnsi="Book Antiqua" w:cs="Calibri"/>
          <w:szCs w:val="24"/>
          <w:vertAlign w:val="superscript"/>
          <w:lang w:val="en-US"/>
        </w:rPr>
        <w:t>[</w:t>
      </w:r>
      <w:r w:rsidR="006900F2" w:rsidRPr="003769FB">
        <w:rPr>
          <w:rFonts w:ascii="Book Antiqua" w:hAnsi="Book Antiqua" w:cs="Calibri" w:hint="eastAsia"/>
          <w:szCs w:val="24"/>
          <w:vertAlign w:val="superscript"/>
          <w:lang w:val="en-US" w:eastAsia="zh-CN"/>
        </w:rPr>
        <w:t>139</w:t>
      </w:r>
      <w:r w:rsidR="00CC6BF1" w:rsidRPr="003769FB">
        <w:rPr>
          <w:rFonts w:ascii="Book Antiqua" w:hAnsi="Book Antiqua" w:cs="Calibri"/>
          <w:szCs w:val="24"/>
          <w:vertAlign w:val="superscript"/>
          <w:lang w:val="en-US"/>
        </w:rPr>
        <w:t>]</w:t>
      </w:r>
      <w:bookmarkEnd w:id="483"/>
      <w:r w:rsidR="002D15CE" w:rsidRPr="003769FB">
        <w:rPr>
          <w:rFonts w:ascii="Book Antiqua" w:hAnsi="Book Antiqua" w:cs="Calibri"/>
          <w:szCs w:val="24"/>
          <w:lang w:val="en-US"/>
        </w:rPr>
        <w:fldChar w:fldCharType="end"/>
      </w:r>
      <w:r w:rsidR="002D15CE" w:rsidRPr="003769FB">
        <w:rPr>
          <w:rFonts w:ascii="Book Antiqua" w:hAnsi="Book Antiqua" w:cs="Calibri"/>
          <w:szCs w:val="24"/>
          <w:lang w:val="en-US"/>
        </w:rPr>
        <w:t xml:space="preserve"> stated that ’neither electrochemical detection nor GC-MS can be used to detect sulfated carboxychromanols because of their lack of redox activity or the inertness of the conjugated phenolic group to chemical derivatization, respectively‘. Pope</w:t>
      </w:r>
      <w:r w:rsidR="00C17A77" w:rsidRPr="003769FB">
        <w:rPr>
          <w:rFonts w:ascii="Book Antiqua" w:hAnsi="Book Antiqua" w:cs="Calibri"/>
          <w:i/>
          <w:szCs w:val="24"/>
          <w:lang w:val="en-US"/>
        </w:rPr>
        <w:t xml:space="preserve"> et al</w:t>
      </w:r>
      <w:r w:rsidR="002D15CE" w:rsidRPr="003769FB">
        <w:rPr>
          <w:rFonts w:ascii="Book Antiqua" w:hAnsi="Book Antiqua" w:cs="Calibri"/>
          <w:szCs w:val="24"/>
          <w:lang w:val="en-US"/>
        </w:rPr>
        <w:fldChar w:fldCharType="begin"/>
      </w:r>
      <w:r w:rsidR="00CC6BF1" w:rsidRPr="003769FB">
        <w:rPr>
          <w:rFonts w:ascii="Book Antiqua" w:hAnsi="Book Antiqua" w:cs="Calibri"/>
          <w:szCs w:val="24"/>
          <w:lang w:val="en-US"/>
        </w:rPr>
        <w:instrText>ADDIN CITAVI.PLACEHOLDER afec5161-fb2a-472a-965c-ab616e4d61b0 PFBsYWNlaG9sZGVyPg0KICA8QWRkSW5WZXJzaW9uPjQuNC4wLjI4PC9BZGRJblZlcnNpb24+DQogIDxJZD5hZmVjNTE2MS1mYjJhLTQ3MmEtOTY1Yy1hYjYxNmU0ZDYxYjA8L0lkPg0KICA8RW50cmllcz4NCiAgICA8RW50cnk+DQogICAgICA8SWQ+MjYzZjY5MzktZjAyYS00Yzc4LWI1MTMtY2RkMGUzYTk5M2U5PC9JZD4NCiAgICAgIDxSZWZlcmVuY2VJZD5jMjM0NGZiYS05ZjY1LTQ2MzgtYTdhZS1jZDY3MGZjODMwZmM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c4XTwvVGV4dD4NCiAgICA8L1RleHRVbml0Pg0KICA8L1RleHRVbml0cz4NCjwvUGxhY2Vob2xkZXI+</w:instrText>
      </w:r>
      <w:r w:rsidR="002D15CE" w:rsidRPr="003769FB">
        <w:rPr>
          <w:rFonts w:ascii="Book Antiqua" w:hAnsi="Book Antiqua" w:cs="Calibri"/>
          <w:szCs w:val="24"/>
          <w:lang w:val="en-US"/>
        </w:rPr>
        <w:fldChar w:fldCharType="separate"/>
      </w:r>
      <w:bookmarkStart w:id="484" w:name="_CTVP001afec5161fb2a472a965cab616e4d61b0"/>
      <w:r w:rsidR="00CC6BF1" w:rsidRPr="003769FB">
        <w:rPr>
          <w:rFonts w:ascii="Book Antiqua" w:hAnsi="Book Antiqua" w:cs="Calibri"/>
          <w:szCs w:val="24"/>
          <w:vertAlign w:val="superscript"/>
          <w:lang w:val="en-US"/>
        </w:rPr>
        <w:t>[</w:t>
      </w:r>
      <w:r w:rsidR="006900F2" w:rsidRPr="003769FB">
        <w:rPr>
          <w:rFonts w:ascii="Book Antiqua" w:hAnsi="Book Antiqua" w:cs="Calibri" w:hint="eastAsia"/>
          <w:szCs w:val="24"/>
          <w:vertAlign w:val="superscript"/>
          <w:lang w:val="en-US" w:eastAsia="zh-CN"/>
        </w:rPr>
        <w:t>177</w:t>
      </w:r>
      <w:r w:rsidR="00CC6BF1" w:rsidRPr="003769FB">
        <w:rPr>
          <w:rFonts w:ascii="Book Antiqua" w:hAnsi="Book Antiqua" w:cs="Calibri"/>
          <w:szCs w:val="24"/>
          <w:vertAlign w:val="superscript"/>
          <w:lang w:val="en-US"/>
        </w:rPr>
        <w:t>]</w:t>
      </w:r>
      <w:bookmarkEnd w:id="484"/>
      <w:r w:rsidR="002D15CE" w:rsidRPr="003769FB">
        <w:rPr>
          <w:rFonts w:ascii="Book Antiqua" w:hAnsi="Book Antiqua" w:cs="Calibri"/>
          <w:szCs w:val="24"/>
          <w:lang w:val="en-US"/>
        </w:rPr>
        <w:fldChar w:fldCharType="end"/>
      </w:r>
      <w:r w:rsidR="002D15CE" w:rsidRPr="003769FB">
        <w:rPr>
          <w:rFonts w:ascii="Book Antiqua" w:hAnsi="Book Antiqua" w:cs="Calibri"/>
          <w:szCs w:val="24"/>
          <w:lang w:val="en-US"/>
        </w:rPr>
        <w:t xml:space="preserve"> developed the first tandem MS-MS approach for the reliable and simultaneous detection of conjugated and non-conjugated metabolites. Since then, the analytical procedures for measuring the metabolites in both conditions were adopted </w:t>
      </w:r>
      <w:r w:rsidRPr="003769FB">
        <w:rPr>
          <w:rFonts w:ascii="Book Antiqua" w:hAnsi="Book Antiqua" w:cs="Calibri"/>
          <w:szCs w:val="24"/>
          <w:lang w:val="en-US"/>
        </w:rPr>
        <w:t>for</w:t>
      </w:r>
      <w:r w:rsidR="002D15CE" w:rsidRPr="003769FB">
        <w:rPr>
          <w:rFonts w:ascii="Book Antiqua" w:hAnsi="Book Antiqua" w:cs="Calibri"/>
          <w:szCs w:val="24"/>
          <w:lang w:val="en-US"/>
        </w:rPr>
        <w:t xml:space="preserve"> LC-MS</w:t>
      </w:r>
      <w:r w:rsidR="002D15CE" w:rsidRPr="003769FB">
        <w:rPr>
          <w:rFonts w:ascii="Book Antiqua" w:hAnsi="Book Antiqua" w:cs="Calibri"/>
          <w:szCs w:val="24"/>
          <w:lang w:val="en-US"/>
        </w:rPr>
        <w:fldChar w:fldCharType="begin"/>
      </w:r>
      <w:r w:rsidR="00CC6BF1" w:rsidRPr="003769FB">
        <w:rPr>
          <w:rFonts w:ascii="Book Antiqua" w:hAnsi="Book Antiqua" w:cs="Calibri"/>
          <w:szCs w:val="24"/>
          <w:lang w:val="en-US"/>
        </w:rPr>
        <w:instrText>ADDIN CITAVI.PLACEHOLDER 1ef3b683-f05b-4fd7-85dd-43b328c03e2c PFBsYWNlaG9sZGVyPg0KICA8QWRkSW5WZXJzaW9uPjQuNC4wLjI4PC9BZGRJblZlcnNpb24+DQogIDxJZD4xZWYzYjY4My1mMDViLTRmZDctODVkZC00M2IzMjhjMDNlMmM8L0lkPg0KICA8RW50cmllcz4NCiAgICA8RW50cnk+DQogICAgICA8SWQ+YWRiZjQ1NTMtNDMxZS00YWJiLWI2NTEtNWViYmQ2MWYzNTlkPC9JZD4NCiAgICAgIDxSZWZlcmVuY2VJZD5hY2FlMGIwYy1kZjIyLTQ2MGEtYWNlZi1jMmNhMDkxY2Y3NTc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zNl08L1RleHQ+DQogICAgPC9UZXh0VW5pdD4NCiAgPC9UZXh0VW5pdHM+DQo8L1BsYWNlaG9sZGVyPg==</w:instrText>
      </w:r>
      <w:r w:rsidR="002D15CE" w:rsidRPr="003769FB">
        <w:rPr>
          <w:rFonts w:ascii="Book Antiqua" w:hAnsi="Book Antiqua" w:cs="Calibri"/>
          <w:szCs w:val="24"/>
          <w:lang w:val="en-US"/>
        </w:rPr>
        <w:fldChar w:fldCharType="separate"/>
      </w:r>
      <w:bookmarkStart w:id="485" w:name="_CTVP0011ef3b683f05b4fd785dd43b328c03e2c"/>
      <w:r w:rsidR="00CC6BF1" w:rsidRPr="003769FB">
        <w:rPr>
          <w:rFonts w:ascii="Book Antiqua" w:hAnsi="Book Antiqua" w:cs="Calibri"/>
          <w:szCs w:val="24"/>
          <w:vertAlign w:val="superscript"/>
          <w:lang w:val="en-US"/>
        </w:rPr>
        <w:t>[136]</w:t>
      </w:r>
      <w:bookmarkEnd w:id="485"/>
      <w:r w:rsidR="002D15CE" w:rsidRPr="003769FB">
        <w:rPr>
          <w:rFonts w:ascii="Book Antiqua" w:hAnsi="Book Antiqua" w:cs="Calibri"/>
          <w:szCs w:val="24"/>
          <w:lang w:val="en-US"/>
        </w:rPr>
        <w:fldChar w:fldCharType="end"/>
      </w:r>
      <w:r w:rsidR="002D15CE" w:rsidRPr="003769FB">
        <w:rPr>
          <w:rFonts w:ascii="Book Antiqua" w:hAnsi="Book Antiqua" w:cs="Calibri"/>
          <w:szCs w:val="24"/>
          <w:lang w:val="en-US"/>
        </w:rPr>
        <w:t xml:space="preserve"> and UPLC-TOF-MS</w:t>
      </w:r>
      <w:r w:rsidR="002D15CE" w:rsidRPr="003769FB">
        <w:rPr>
          <w:rFonts w:ascii="Book Antiqua" w:hAnsi="Book Antiqua" w:cs="Calibri"/>
          <w:szCs w:val="24"/>
          <w:lang w:val="en-US"/>
        </w:rPr>
        <w:fldChar w:fldCharType="begin"/>
      </w:r>
      <w:r w:rsidR="00CC6BF1" w:rsidRPr="003769FB">
        <w:rPr>
          <w:rFonts w:ascii="Book Antiqua" w:hAnsi="Book Antiqua" w:cs="Calibri"/>
          <w:szCs w:val="24"/>
          <w:lang w:val="en-US"/>
        </w:rPr>
        <w:instrText>ADDIN CITAVI.PLACEHOLDER d836c202-409f-4011-9be4-9111ca4726ce PFBsYWNlaG9sZGVyPg0KICA8QWRkSW5WZXJzaW9uPjQuNC4wLjI4PC9BZGRJblZlcnNpb24+DQogIDxJZD5kODM2YzIwMi00MDlmLTQwMTEtOWJlNC05MTExY2E0NzI2Y2U8L0lkPg0KICA8RW50cmllcz4NCiAgICA8RW50cnk+DQogICAgICA8SWQ+OWYyZjdjNTMtZDYwZS00YzQ5LWE0MjYtNzY4M2Q1YWZmYmI3PC9JZD4NCiAgICAgIDxSZWZlcmVuY2VJZD4zMDRlZWRhNy03OGU3LTQyNGUtYTkyYi01ZGE0NTJmZGRjODk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3N108L1RleHQ+DQogICAgPC9UZXh0VW5pdD4NCiAgPC9UZXh0VW5pdHM+DQo8L1BsYWNlaG9sZGVyPg==</w:instrText>
      </w:r>
      <w:r w:rsidR="002D15CE" w:rsidRPr="003769FB">
        <w:rPr>
          <w:rFonts w:ascii="Book Antiqua" w:hAnsi="Book Antiqua" w:cs="Calibri"/>
          <w:szCs w:val="24"/>
          <w:lang w:val="en-US"/>
        </w:rPr>
        <w:fldChar w:fldCharType="separate"/>
      </w:r>
      <w:bookmarkStart w:id="486" w:name="_CTVP001d836c202409f40119be49111ca4726ce"/>
      <w:r w:rsidR="00CC6BF1" w:rsidRPr="003769FB">
        <w:rPr>
          <w:rFonts w:ascii="Book Antiqua" w:hAnsi="Book Antiqua" w:cs="Calibri"/>
          <w:szCs w:val="24"/>
          <w:vertAlign w:val="superscript"/>
          <w:lang w:val="en-US"/>
        </w:rPr>
        <w:t>[</w:t>
      </w:r>
      <w:r w:rsidR="006900F2" w:rsidRPr="003769FB">
        <w:rPr>
          <w:rFonts w:ascii="Book Antiqua" w:hAnsi="Book Antiqua" w:cs="Calibri" w:hint="eastAsia"/>
          <w:szCs w:val="24"/>
          <w:vertAlign w:val="superscript"/>
          <w:lang w:val="en-US" w:eastAsia="zh-CN"/>
        </w:rPr>
        <w:t>176</w:t>
      </w:r>
      <w:r w:rsidR="00CC6BF1" w:rsidRPr="003769FB">
        <w:rPr>
          <w:rFonts w:ascii="Book Antiqua" w:hAnsi="Book Antiqua" w:cs="Calibri"/>
          <w:szCs w:val="24"/>
          <w:vertAlign w:val="superscript"/>
          <w:lang w:val="en-US"/>
        </w:rPr>
        <w:t>]</w:t>
      </w:r>
      <w:bookmarkEnd w:id="486"/>
      <w:r w:rsidR="002D15CE" w:rsidRPr="003769FB">
        <w:rPr>
          <w:rFonts w:ascii="Book Antiqua" w:hAnsi="Book Antiqua" w:cs="Calibri"/>
          <w:szCs w:val="24"/>
          <w:lang w:val="en-US"/>
        </w:rPr>
        <w:fldChar w:fldCharType="end"/>
      </w:r>
      <w:r w:rsidR="002D15CE" w:rsidRPr="003769FB">
        <w:rPr>
          <w:rFonts w:ascii="Book Antiqua" w:hAnsi="Book Antiqua" w:cs="Calibri"/>
          <w:szCs w:val="24"/>
          <w:lang w:val="en-US"/>
        </w:rPr>
        <w:t xml:space="preserve">. </w:t>
      </w:r>
    </w:p>
    <w:p w14:paraId="75F3B256" w14:textId="650281BA" w:rsidR="002D15CE" w:rsidRPr="003769FB" w:rsidRDefault="002D15CE" w:rsidP="004D49D8">
      <w:pPr>
        <w:widowControl w:val="0"/>
        <w:spacing w:after="0"/>
        <w:ind w:firstLineChars="150" w:firstLine="360"/>
        <w:rPr>
          <w:rFonts w:ascii="Book Antiqua" w:hAnsi="Book Antiqua" w:cs="Calibri"/>
          <w:szCs w:val="24"/>
          <w:lang w:val="en-US"/>
        </w:rPr>
      </w:pPr>
      <w:r w:rsidRPr="003769FB">
        <w:rPr>
          <w:rFonts w:ascii="Book Antiqua" w:hAnsi="Book Antiqua" w:cs="Calibri"/>
          <w:szCs w:val="24"/>
          <w:lang w:val="en-US"/>
        </w:rPr>
        <w:t xml:space="preserve">Treatment of samples with deconjugation enzymes </w:t>
      </w:r>
      <w:r w:rsidR="00D04136" w:rsidRPr="003769FB">
        <w:rPr>
          <w:rFonts w:ascii="Book Antiqua" w:hAnsi="Book Antiqua" w:cs="Calibri"/>
          <w:szCs w:val="24"/>
          <w:lang w:val="en-US"/>
        </w:rPr>
        <w:t>must</w:t>
      </w:r>
      <w:r w:rsidRPr="003769FB">
        <w:rPr>
          <w:rFonts w:ascii="Book Antiqua" w:hAnsi="Book Antiqua" w:cs="Calibri"/>
          <w:szCs w:val="24"/>
          <w:lang w:val="en-US"/>
        </w:rPr>
        <w:t xml:space="preserve"> be performed carefully</w:t>
      </w:r>
      <w:r w:rsidR="00A47EC5" w:rsidRPr="003769FB">
        <w:rPr>
          <w:rFonts w:ascii="Book Antiqua" w:hAnsi="Book Antiqua" w:cs="Calibri"/>
          <w:szCs w:val="24"/>
          <w:lang w:val="en-US"/>
        </w:rPr>
        <w:t>.</w:t>
      </w:r>
      <w:r w:rsidRPr="003769FB">
        <w:rPr>
          <w:rFonts w:ascii="Book Antiqua" w:hAnsi="Book Antiqua" w:cs="Calibri"/>
          <w:szCs w:val="24"/>
          <w:lang w:val="en-US"/>
        </w:rPr>
        <w:t xml:space="preserve"> </w:t>
      </w:r>
      <w:r w:rsidR="00A47EC5" w:rsidRPr="003769FB">
        <w:rPr>
          <w:rFonts w:ascii="Book Antiqua" w:hAnsi="Book Antiqua" w:cs="Calibri"/>
          <w:szCs w:val="24"/>
          <w:lang w:val="en-US"/>
        </w:rPr>
        <w:t>O</w:t>
      </w:r>
      <w:r w:rsidRPr="003769FB">
        <w:rPr>
          <w:rFonts w:ascii="Book Antiqua" w:hAnsi="Book Antiqua" w:cs="Calibri"/>
          <w:szCs w:val="24"/>
          <w:lang w:val="en-US"/>
        </w:rPr>
        <w:t xml:space="preserve">nly a cleanup-procedure with methanol/hexane extraction for </w:t>
      </w:r>
      <w:r w:rsidR="00D04136" w:rsidRPr="003769FB">
        <w:rPr>
          <w:rFonts w:ascii="Book Antiqua" w:hAnsi="Book Antiqua" w:cs="Calibri"/>
          <w:szCs w:val="24"/>
          <w:lang w:val="en-US"/>
        </w:rPr>
        <w:t xml:space="preserve">the removal of </w:t>
      </w:r>
      <w:r w:rsidRPr="003769FB">
        <w:rPr>
          <w:rFonts w:ascii="Book Antiqua" w:hAnsi="Book Antiqua" w:cs="Calibri"/>
          <w:szCs w:val="24"/>
          <w:lang w:val="en-US"/>
        </w:rPr>
        <w:t>proteins and lipids in the sample and an enzymatic hydrolysis overnight ensures complete deconjugation; otherwise the conjugated CEHCs are significantly underestimated</w:t>
      </w:r>
      <w:r w:rsidRPr="003769FB">
        <w:rPr>
          <w:rFonts w:ascii="Book Antiqua" w:hAnsi="Book Antiqua" w:cs="Calibri"/>
          <w:szCs w:val="24"/>
          <w:lang w:val="en-US"/>
        </w:rPr>
        <w:fldChar w:fldCharType="begin"/>
      </w:r>
      <w:r w:rsidR="00CC6BF1" w:rsidRPr="003769FB">
        <w:rPr>
          <w:rFonts w:ascii="Book Antiqua" w:hAnsi="Book Antiqua" w:cs="Calibri"/>
          <w:szCs w:val="24"/>
          <w:lang w:val="en-US"/>
        </w:rPr>
        <w:instrText>ADDIN CITAVI.PLACEHOLDER f1100966-7e50-4d9d-8cf3-376d2d1f763b PFBsYWNlaG9sZGVyPg0KICA8QWRkSW5WZXJzaW9uPjQuNC4wLjI4PC9BZGRJblZlcnNpb24+DQogIDxJZD5mMTEwMDk2Ni03ZTUwLTRkOWQtOGNmMy0zNzZkMmQxZjc2M2I8L0lkPg0KICA8RW50cmllcz4NCiAgICA8RW50cnk+DQogICAgICA8SWQ+NjQxZmI1YmUtYmVhNC00Yjc2LWFkZGMtNTVhNjVkNzczMWE5PC9JZD4NCiAgICAgIDxSZWZlcmVuY2VJZD42M2EyMzU2My0yOTA4LTQxYTktYTg3ZS00ZjIxOThiY2E5ZjM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QyXTwvVGV4dD4NCiAgICA8L1RleHRVbml0Pg0KICA8L1RleHRVbml0cz4NCjwvUGxhY2Vob2xkZXI+</w:instrText>
      </w:r>
      <w:r w:rsidRPr="003769FB">
        <w:rPr>
          <w:rFonts w:ascii="Book Antiqua" w:hAnsi="Book Antiqua" w:cs="Calibri"/>
          <w:szCs w:val="24"/>
          <w:lang w:val="en-US"/>
        </w:rPr>
        <w:fldChar w:fldCharType="separate"/>
      </w:r>
      <w:bookmarkStart w:id="487" w:name="_CTVP001f11009667e504d9d8cf3376d2d1f763b"/>
      <w:r w:rsidR="00CC6BF1" w:rsidRPr="003769FB">
        <w:rPr>
          <w:rFonts w:ascii="Book Antiqua" w:hAnsi="Book Antiqua" w:cs="Calibri"/>
          <w:szCs w:val="24"/>
          <w:vertAlign w:val="superscript"/>
          <w:lang w:val="en-US"/>
        </w:rPr>
        <w:t>[</w:t>
      </w:r>
      <w:r w:rsidR="006900F2" w:rsidRPr="003769FB">
        <w:rPr>
          <w:rFonts w:ascii="Book Antiqua" w:hAnsi="Book Antiqua" w:cs="Calibri" w:hint="eastAsia"/>
          <w:szCs w:val="24"/>
          <w:vertAlign w:val="superscript"/>
          <w:lang w:val="en-US" w:eastAsia="zh-CN"/>
        </w:rPr>
        <w:t>141</w:t>
      </w:r>
      <w:r w:rsidR="00CC6BF1" w:rsidRPr="003769FB">
        <w:rPr>
          <w:rFonts w:ascii="Book Antiqua" w:hAnsi="Book Antiqua" w:cs="Calibri"/>
          <w:szCs w:val="24"/>
          <w:vertAlign w:val="superscript"/>
          <w:lang w:val="en-US"/>
        </w:rPr>
        <w:t>]</w:t>
      </w:r>
      <w:bookmarkEnd w:id="487"/>
      <w:r w:rsidRPr="003769FB">
        <w:rPr>
          <w:rFonts w:ascii="Book Antiqua" w:hAnsi="Book Antiqua" w:cs="Calibri"/>
          <w:szCs w:val="24"/>
          <w:lang w:val="en-US"/>
        </w:rPr>
        <w:fldChar w:fldCharType="end"/>
      </w:r>
      <w:r w:rsidRPr="003769FB">
        <w:rPr>
          <w:rFonts w:ascii="Book Antiqua" w:hAnsi="Book Antiqua" w:cs="Calibri"/>
          <w:szCs w:val="24"/>
          <w:lang w:val="en-US"/>
        </w:rPr>
        <w:t>. It must be considered that the length of the side-chain may also influence the</w:t>
      </w:r>
      <w:r w:rsidRPr="003769FB">
        <w:rPr>
          <w:rFonts w:ascii="Book Antiqua" w:hAnsi="Book Antiqua"/>
          <w:szCs w:val="24"/>
          <w:lang w:val="en-US"/>
        </w:rPr>
        <w:t xml:space="preserve"> efficiency</w:t>
      </w:r>
      <w:r w:rsidRPr="003769FB">
        <w:rPr>
          <w:rFonts w:ascii="Book Antiqua" w:hAnsi="Book Antiqua" w:cs="Calibri"/>
          <w:szCs w:val="24"/>
          <w:lang w:val="en-US"/>
        </w:rPr>
        <w:t xml:space="preserve"> of deconjugation, because sulfatase treatment of relatively hydrophilic compounds (</w:t>
      </w:r>
      <w:r w:rsidRPr="003769FB">
        <w:rPr>
          <w:rFonts w:ascii="Book Antiqua" w:hAnsi="Book Antiqua" w:cs="Calibri"/>
          <w:i/>
          <w:szCs w:val="24"/>
          <w:lang w:val="en-US"/>
        </w:rPr>
        <w:t>e.g.</w:t>
      </w:r>
      <w:r w:rsidRPr="003769FB">
        <w:rPr>
          <w:rFonts w:ascii="Book Antiqua" w:hAnsi="Book Antiqua" w:cs="Calibri"/>
          <w:szCs w:val="24"/>
          <w:lang w:val="en-US"/>
        </w:rPr>
        <w:t>, sulfated 9</w:t>
      </w:r>
      <w:r w:rsidR="00CB7473" w:rsidRPr="003769FB">
        <w:rPr>
          <w:rFonts w:ascii="Book Antiqua" w:hAnsi="Book Antiqua"/>
          <w:szCs w:val="24"/>
          <w:lang w:val="en-US"/>
        </w:rPr>
        <w:t>’</w:t>
      </w:r>
      <w:r w:rsidRPr="003769FB">
        <w:rPr>
          <w:rFonts w:ascii="Book Antiqua" w:hAnsi="Book Antiqua" w:cs="Calibri"/>
          <w:szCs w:val="24"/>
          <w:lang w:val="en-US"/>
        </w:rPr>
        <w:t>-COOH) is more efficient than</w:t>
      </w:r>
      <w:r w:rsidR="00D04136" w:rsidRPr="003769FB">
        <w:rPr>
          <w:rFonts w:ascii="Book Antiqua" w:hAnsi="Book Antiqua" w:cs="Calibri"/>
          <w:szCs w:val="24"/>
          <w:lang w:val="en-US"/>
        </w:rPr>
        <w:t xml:space="preserve"> the treatment</w:t>
      </w:r>
      <w:r w:rsidRPr="003769FB">
        <w:rPr>
          <w:rFonts w:ascii="Book Antiqua" w:hAnsi="Book Antiqua" w:cs="Calibri"/>
          <w:szCs w:val="24"/>
          <w:lang w:val="en-US"/>
        </w:rPr>
        <w:t xml:space="preserve"> of more hydrophobic </w:t>
      </w:r>
      <w:r w:rsidR="00D04136" w:rsidRPr="003769FB">
        <w:rPr>
          <w:rFonts w:ascii="Book Antiqua" w:hAnsi="Book Antiqua" w:cs="Calibri"/>
          <w:szCs w:val="24"/>
          <w:lang w:val="en-US"/>
        </w:rPr>
        <w:t xml:space="preserve">compounds </w:t>
      </w:r>
      <w:r w:rsidRPr="003769FB">
        <w:rPr>
          <w:rFonts w:ascii="Book Antiqua" w:hAnsi="Book Antiqua" w:cs="Calibri"/>
          <w:szCs w:val="24"/>
          <w:lang w:val="en-US"/>
        </w:rPr>
        <w:t>(</w:t>
      </w:r>
      <w:r w:rsidRPr="003769FB">
        <w:rPr>
          <w:rFonts w:ascii="Book Antiqua" w:hAnsi="Book Antiqua" w:cs="Calibri"/>
          <w:i/>
          <w:szCs w:val="24"/>
          <w:lang w:val="en-US"/>
        </w:rPr>
        <w:t>e.g.</w:t>
      </w:r>
      <w:r w:rsidRPr="003769FB">
        <w:rPr>
          <w:rFonts w:ascii="Book Antiqua" w:hAnsi="Book Antiqua" w:cs="Calibri"/>
          <w:szCs w:val="24"/>
          <w:lang w:val="en-US"/>
        </w:rPr>
        <w:t>, sulfated 13</w:t>
      </w:r>
      <w:r w:rsidR="00CB7473" w:rsidRPr="003769FB">
        <w:rPr>
          <w:rFonts w:ascii="Book Antiqua" w:hAnsi="Book Antiqua"/>
          <w:szCs w:val="24"/>
          <w:lang w:val="en-US"/>
        </w:rPr>
        <w:t>’</w:t>
      </w:r>
      <w:r w:rsidRPr="003769FB">
        <w:rPr>
          <w:rFonts w:ascii="Book Antiqua" w:hAnsi="Book Antiqua" w:cs="Calibri"/>
          <w:szCs w:val="24"/>
          <w:lang w:val="en-US"/>
        </w:rPr>
        <w:t>-COOH)</w:t>
      </w:r>
      <w:r w:rsidRPr="003769FB">
        <w:rPr>
          <w:rFonts w:ascii="Book Antiqua" w:hAnsi="Book Antiqua" w:cs="Calibri"/>
          <w:szCs w:val="24"/>
          <w:lang w:val="en-US"/>
        </w:rPr>
        <w:fldChar w:fldCharType="begin"/>
      </w:r>
      <w:r w:rsidR="00CC6BF1" w:rsidRPr="003769FB">
        <w:rPr>
          <w:rFonts w:ascii="Book Antiqua" w:hAnsi="Book Antiqua" w:cs="Calibri"/>
          <w:szCs w:val="24"/>
          <w:lang w:val="en-US"/>
        </w:rPr>
        <w:instrText>ADDIN CITAVI.PLACEHOLDER 40904a56-c788-46a6-985d-5eba69f985e6 PFBsYWNlaG9sZGVyPg0KICA8QWRkSW5WZXJzaW9uPjQuNC4wLjI4PC9BZGRJblZlcnNpb24+DQogIDxJZD40MDkwNGE1Ni1jNzg4LTQ2YTYtOTg1ZC01ZWJhNjlmOTg1ZTY8L0lkPg0KICA8RW50cmllcz4NCiAgICA8RW50cnk+DQogICAgICA8SWQ+NjQxZmI1YmUtYmVhNC00Yjc2LWFkZGMtNTVhNjVkNzczMWE5PC9JZD4NCiAgICAgIDxSZWZlcmVuY2VJZD42M2EyMzU2My0yOTA4LTQxYTktYTg3ZS00ZjIxOThiY2E5ZjM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QyXTwvVGV4dD4NCiAgICA8L1RleHRVbml0Pg0KICA8L1RleHRVbml0cz4NCjwvUGxhY2Vob2xkZXI+</w:instrText>
      </w:r>
      <w:r w:rsidRPr="003769FB">
        <w:rPr>
          <w:rFonts w:ascii="Book Antiqua" w:hAnsi="Book Antiqua" w:cs="Calibri"/>
          <w:szCs w:val="24"/>
          <w:lang w:val="en-US"/>
        </w:rPr>
        <w:fldChar w:fldCharType="separate"/>
      </w:r>
      <w:bookmarkStart w:id="488" w:name="_CTVP00140904a56c78846a6985d5eba69f985e6"/>
      <w:r w:rsidR="00CC6BF1" w:rsidRPr="003769FB">
        <w:rPr>
          <w:rFonts w:ascii="Book Antiqua" w:hAnsi="Book Antiqua" w:cs="Calibri"/>
          <w:szCs w:val="24"/>
          <w:vertAlign w:val="superscript"/>
          <w:lang w:val="en-US"/>
        </w:rPr>
        <w:t>[</w:t>
      </w:r>
      <w:r w:rsidR="006900F2" w:rsidRPr="003769FB">
        <w:rPr>
          <w:rFonts w:ascii="Book Antiqua" w:hAnsi="Book Antiqua" w:cs="Calibri" w:hint="eastAsia"/>
          <w:szCs w:val="24"/>
          <w:vertAlign w:val="superscript"/>
          <w:lang w:val="en-US" w:eastAsia="zh-CN"/>
        </w:rPr>
        <w:t>141</w:t>
      </w:r>
      <w:r w:rsidR="00CC6BF1" w:rsidRPr="003769FB">
        <w:rPr>
          <w:rFonts w:ascii="Book Antiqua" w:hAnsi="Book Antiqua" w:cs="Calibri"/>
          <w:szCs w:val="24"/>
          <w:vertAlign w:val="superscript"/>
          <w:lang w:val="en-US"/>
        </w:rPr>
        <w:t>]</w:t>
      </w:r>
      <w:bookmarkEnd w:id="488"/>
      <w:r w:rsidRPr="003769FB">
        <w:rPr>
          <w:rFonts w:ascii="Book Antiqua" w:hAnsi="Book Antiqua" w:cs="Calibri"/>
          <w:szCs w:val="24"/>
          <w:lang w:val="en-US"/>
        </w:rPr>
        <w:fldChar w:fldCharType="end"/>
      </w:r>
      <w:r w:rsidRPr="003769FB">
        <w:rPr>
          <w:rFonts w:ascii="Book Antiqua" w:hAnsi="Book Antiqua" w:cs="Calibri"/>
          <w:szCs w:val="24"/>
          <w:lang w:val="en-US"/>
        </w:rPr>
        <w:t>. Freiser</w:t>
      </w:r>
      <w:r w:rsidR="00C17A77" w:rsidRPr="003769FB">
        <w:rPr>
          <w:rFonts w:ascii="Book Antiqua" w:hAnsi="Book Antiqua" w:cs="Calibri"/>
          <w:i/>
          <w:szCs w:val="24"/>
          <w:lang w:val="en-US"/>
        </w:rPr>
        <w:t xml:space="preserve"> et al</w:t>
      </w:r>
      <w:r w:rsidRPr="003769FB">
        <w:rPr>
          <w:rFonts w:ascii="Book Antiqua" w:hAnsi="Book Antiqua" w:cs="Calibri"/>
          <w:szCs w:val="24"/>
          <w:lang w:val="en-US"/>
        </w:rPr>
        <w:fldChar w:fldCharType="begin"/>
      </w:r>
      <w:r w:rsidR="00CC6BF1" w:rsidRPr="003769FB">
        <w:rPr>
          <w:rFonts w:ascii="Book Antiqua" w:hAnsi="Book Antiqua" w:cs="Calibri"/>
          <w:szCs w:val="24"/>
          <w:lang w:val="en-US"/>
        </w:rPr>
        <w:instrText>ADDIN CITAVI.PLACEHOLDER 40a2b476-3bf8-4a97-8e2a-e81686e5e8fa PFBsYWNlaG9sZGVyPg0KICA8QWRkSW5WZXJzaW9uPjQuNC4wLjI4PC9BZGRJblZlcnNpb24+DQogIDxJZD40MGEyYjQ3Ni0zYmY4LTRhOTctOGUyYS1lODE2ODZlNWU4ZmE8L0lkPg0KICA8RW50cmllcz4NCiAgICA8RW50cnk+DQogICAgICA8SWQ+MGVhYjIwYjgtMDY5MS00MjgyLWI3YmMtYjNkOGFmYTk0YTIwPC9JZD4NCiAgICAgIDxSZWZlcmVuY2VJZD42M2EyMzU2My0yOTA4LTQxYTktYTg3ZS00ZjIxOThiY2E5ZjM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QyXTwvVGV4dD4NCiAgICA8L1RleHRVbml0Pg0KICA8L1RleHRVbml0cz4NCjwvUGxhY2Vob2xkZXI+</w:instrText>
      </w:r>
      <w:r w:rsidRPr="003769FB">
        <w:rPr>
          <w:rFonts w:ascii="Book Antiqua" w:hAnsi="Book Antiqua" w:cs="Calibri"/>
          <w:szCs w:val="24"/>
          <w:lang w:val="en-US"/>
        </w:rPr>
        <w:fldChar w:fldCharType="separate"/>
      </w:r>
      <w:bookmarkStart w:id="489" w:name="_CTVP00140a2b4763bf84a978e2ae81686e5e8fa"/>
      <w:r w:rsidR="00CC6BF1" w:rsidRPr="003769FB">
        <w:rPr>
          <w:rFonts w:ascii="Book Antiqua" w:hAnsi="Book Antiqua" w:cs="Calibri"/>
          <w:szCs w:val="24"/>
          <w:vertAlign w:val="superscript"/>
          <w:lang w:val="en-US"/>
        </w:rPr>
        <w:t>[</w:t>
      </w:r>
      <w:r w:rsidR="006900F2" w:rsidRPr="003769FB">
        <w:rPr>
          <w:rFonts w:ascii="Book Antiqua" w:hAnsi="Book Antiqua" w:cs="Calibri" w:hint="eastAsia"/>
          <w:szCs w:val="24"/>
          <w:vertAlign w:val="superscript"/>
          <w:lang w:val="en-US" w:eastAsia="zh-CN"/>
        </w:rPr>
        <w:t>141</w:t>
      </w:r>
      <w:r w:rsidR="00CC6BF1" w:rsidRPr="003769FB">
        <w:rPr>
          <w:rFonts w:ascii="Book Antiqua" w:hAnsi="Book Antiqua" w:cs="Calibri"/>
          <w:szCs w:val="24"/>
          <w:vertAlign w:val="superscript"/>
          <w:lang w:val="en-US"/>
        </w:rPr>
        <w:t>]</w:t>
      </w:r>
      <w:bookmarkEnd w:id="489"/>
      <w:r w:rsidRPr="003769FB">
        <w:rPr>
          <w:rFonts w:ascii="Book Antiqua" w:hAnsi="Book Antiqua" w:cs="Calibri"/>
          <w:szCs w:val="24"/>
          <w:lang w:val="en-US"/>
        </w:rPr>
        <w:fldChar w:fldCharType="end"/>
      </w:r>
      <w:r w:rsidRPr="003769FB">
        <w:rPr>
          <w:rFonts w:ascii="Book Antiqua" w:hAnsi="Book Antiqua" w:cs="Calibri"/>
          <w:szCs w:val="24"/>
          <w:lang w:val="en-US"/>
        </w:rPr>
        <w:t xml:space="preserve"> optimized deconjugation of vitamin E metabolites and found that only an overnight treatment with β-glucosidase/sulfates ensures optimal recovery. Although enzymatic hydrolysis is a standard procedure, the type of enzymes </w:t>
      </w:r>
      <w:r w:rsidR="00D04136" w:rsidRPr="003769FB">
        <w:rPr>
          <w:rFonts w:ascii="Book Antiqua" w:hAnsi="Book Antiqua" w:cs="Calibri"/>
          <w:szCs w:val="24"/>
          <w:lang w:val="en-US"/>
        </w:rPr>
        <w:t xml:space="preserve">used </w:t>
      </w:r>
      <w:r w:rsidRPr="003769FB">
        <w:rPr>
          <w:rFonts w:ascii="Book Antiqua" w:hAnsi="Book Antiqua" w:cs="Calibri"/>
          <w:szCs w:val="24"/>
          <w:lang w:val="en-US"/>
        </w:rPr>
        <w:t>differs</w:t>
      </w:r>
      <w:r w:rsidRPr="003769FB">
        <w:rPr>
          <w:rFonts w:ascii="Book Antiqua" w:hAnsi="Book Antiqua" w:cs="Calibri"/>
          <w:szCs w:val="24"/>
          <w:lang w:val="en-US"/>
        </w:rPr>
        <w:fldChar w:fldCharType="begin"/>
      </w:r>
      <w:r w:rsidR="00CC6BF1" w:rsidRPr="003769FB">
        <w:rPr>
          <w:rFonts w:ascii="Book Antiqua" w:hAnsi="Book Antiqua" w:cs="Calibri"/>
          <w:szCs w:val="24"/>
          <w:lang w:val="en-US"/>
        </w:rPr>
        <w:instrText>ADDIN CITAVI.PLACEHOLDER 6c90a763-6f4b-4b4f-932b-86a69abe8df5 PFBsYWNlaG9sZGVyPg0KICA8QWRkSW5WZXJzaW9uPjQuNC4wLjI4PC9BZGRJblZlcnNpb24+DQogIDxJZD42YzkwYTc2My02ZjRiLTRiNGYtOTMyYi04NmE2OWFiZThkZjU8L0lkPg0KICA8RW50cmllcz4NCiAgICA8RW50cnk+DQogICAgICA8SWQ+ZThkZTEyNjItN2U1ZC00MWU0LTliMjUtNzQ0YmZlNTY0Yjc0PC9JZD4NCiAgICAgIDxSZWZlcmVuY2VJZD5mZWFlYTI5Yi04NGViLTRmMDItYmI4NC1lZTczOTBiMTlmOTk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1Nl08L1RleHQ+DQogICAgPC9UZXh0VW5pdD4NCiAgPC9UZXh0VW5pdHM+DQo8L1BsYWNlaG9sZGVyPg==</w:instrText>
      </w:r>
      <w:r w:rsidRPr="003769FB">
        <w:rPr>
          <w:rFonts w:ascii="Book Antiqua" w:hAnsi="Book Antiqua" w:cs="Calibri"/>
          <w:szCs w:val="24"/>
          <w:lang w:val="en-US"/>
        </w:rPr>
        <w:fldChar w:fldCharType="separate"/>
      </w:r>
      <w:bookmarkStart w:id="490" w:name="_CTVP0016c90a7636f4b4b4f932b86a69abe8df5"/>
      <w:r w:rsidR="00CC6BF1" w:rsidRPr="003769FB">
        <w:rPr>
          <w:rFonts w:ascii="Book Antiqua" w:hAnsi="Book Antiqua" w:cs="Calibri"/>
          <w:szCs w:val="24"/>
          <w:vertAlign w:val="superscript"/>
          <w:lang w:val="en-US"/>
        </w:rPr>
        <w:t>[</w:t>
      </w:r>
      <w:r w:rsidR="006900F2" w:rsidRPr="003769FB">
        <w:rPr>
          <w:rFonts w:ascii="Book Antiqua" w:hAnsi="Book Antiqua" w:cs="Calibri" w:hint="eastAsia"/>
          <w:szCs w:val="24"/>
          <w:vertAlign w:val="superscript"/>
          <w:lang w:val="en-US" w:eastAsia="zh-CN"/>
        </w:rPr>
        <w:t>255</w:t>
      </w:r>
      <w:r w:rsidR="00CC6BF1" w:rsidRPr="003769FB">
        <w:rPr>
          <w:rFonts w:ascii="Book Antiqua" w:hAnsi="Book Antiqua" w:cs="Calibri"/>
          <w:szCs w:val="24"/>
          <w:vertAlign w:val="superscript"/>
          <w:lang w:val="en-US"/>
        </w:rPr>
        <w:t>]</w:t>
      </w:r>
      <w:bookmarkEnd w:id="490"/>
      <w:r w:rsidRPr="003769FB">
        <w:rPr>
          <w:rFonts w:ascii="Book Antiqua" w:hAnsi="Book Antiqua" w:cs="Calibri"/>
          <w:szCs w:val="24"/>
          <w:lang w:val="en-US"/>
        </w:rPr>
        <w:fldChar w:fldCharType="end"/>
      </w:r>
      <w:r w:rsidRPr="003769FB">
        <w:rPr>
          <w:rFonts w:ascii="Book Antiqua" w:hAnsi="Book Antiqua" w:cs="Calibri"/>
          <w:szCs w:val="24"/>
          <w:lang w:val="en-US"/>
        </w:rPr>
        <w:t xml:space="preserve">. </w:t>
      </w:r>
      <w:r w:rsidR="00A4666B" w:rsidRPr="003769FB">
        <w:rPr>
          <w:rFonts w:ascii="Book Antiqua" w:hAnsi="Book Antiqua" w:cs="Calibri" w:hint="eastAsia"/>
          <w:szCs w:val="24"/>
          <w:lang w:val="en-US" w:eastAsia="zh-CN"/>
        </w:rPr>
        <w:t xml:space="preserve">   </w:t>
      </w:r>
      <w:r w:rsidRPr="003769FB">
        <w:rPr>
          <w:rFonts w:ascii="Book Antiqua" w:hAnsi="Book Antiqua" w:cs="Calibri"/>
          <w:szCs w:val="24"/>
          <w:lang w:val="en-US"/>
        </w:rPr>
        <w:lastRenderedPageBreak/>
        <w:t xml:space="preserve">In some studies recombinant enzymes with distinct activities are used, such as β-glucuronidase from </w:t>
      </w:r>
      <w:r w:rsidRPr="003769FB">
        <w:rPr>
          <w:rFonts w:ascii="Book Antiqua" w:hAnsi="Book Antiqua" w:cs="Calibri"/>
          <w:i/>
          <w:szCs w:val="24"/>
          <w:lang w:val="en-US"/>
        </w:rPr>
        <w:t>E. coli</w:t>
      </w:r>
      <w:r w:rsidRPr="003769FB">
        <w:rPr>
          <w:rFonts w:ascii="Book Antiqua" w:hAnsi="Book Antiqua" w:cs="Calibri"/>
          <w:szCs w:val="24"/>
          <w:lang w:val="en-US"/>
        </w:rPr>
        <w:fldChar w:fldCharType="begin"/>
      </w:r>
      <w:r w:rsidR="00CC6BF1" w:rsidRPr="003769FB">
        <w:rPr>
          <w:rFonts w:ascii="Book Antiqua" w:hAnsi="Book Antiqua" w:cs="Calibri"/>
          <w:szCs w:val="24"/>
          <w:lang w:val="en-US"/>
        </w:rPr>
        <w:instrText>ADDIN CITAVI.PLACEHOLDER 084eaef2-55fd-4634-9624-080487d0aac4 PFBsYWNlaG9sZGVyPg0KICA8QWRkSW5WZXJzaW9uPjQuNC4wLjI4PC9BZGRJblZlcnNpb24+DQogIDxJZD4wODRlYWVmMi01NWZkLTQ2MzQtOTYyNC0wODA0ODdkMGFhYzQ8L0lkPg0KICA8RW50cmllcz4NCiAgICA8RW50cnk+DQogICAgICA8SWQ+ZTFkNDU1ZmMtNzQ2ZS00NTAzLWEyZjQtZmY5YmIyMGRhM2Q0PC9JZD4NCiAgICAgIDxSZWZlcmVuY2VJZD41ZjMwNWNlYS0xNGQwLTQxNjQtYTVkMS02OWFkZDgyMTBhMDI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0NSwxNDgsMTU4XTwvVGV4dD4NCiAgICA8L1RleHRVbml0Pg0KICA8L1RleHRVbml0cz4NCjwvUGxhY2Vob2xkZXI+</w:instrText>
      </w:r>
      <w:r w:rsidRPr="003769FB">
        <w:rPr>
          <w:rFonts w:ascii="Book Antiqua" w:hAnsi="Book Antiqua" w:cs="Calibri"/>
          <w:szCs w:val="24"/>
          <w:lang w:val="en-US"/>
        </w:rPr>
        <w:fldChar w:fldCharType="separate"/>
      </w:r>
      <w:bookmarkStart w:id="491" w:name="_CTVP001084eaef255fd46349624080487d0aac4"/>
      <w:r w:rsidR="00CC6BF1" w:rsidRPr="003769FB">
        <w:rPr>
          <w:rFonts w:ascii="Book Antiqua" w:hAnsi="Book Antiqua" w:cs="Calibri"/>
          <w:szCs w:val="24"/>
          <w:vertAlign w:val="superscript"/>
          <w:lang w:val="en-US"/>
        </w:rPr>
        <w:t>[</w:t>
      </w:r>
      <w:r w:rsidR="006900F2" w:rsidRPr="003769FB">
        <w:rPr>
          <w:rFonts w:ascii="Book Antiqua" w:hAnsi="Book Antiqua" w:cs="Calibri" w:hint="eastAsia"/>
          <w:szCs w:val="24"/>
          <w:vertAlign w:val="superscript"/>
          <w:lang w:val="en-US" w:eastAsia="zh-CN"/>
        </w:rPr>
        <w:t>144</w:t>
      </w:r>
      <w:r w:rsidR="00CC6BF1" w:rsidRPr="003769FB">
        <w:rPr>
          <w:rFonts w:ascii="Book Antiqua" w:hAnsi="Book Antiqua" w:cs="Calibri"/>
          <w:szCs w:val="24"/>
          <w:vertAlign w:val="superscript"/>
          <w:lang w:val="en-US"/>
        </w:rPr>
        <w:t>,</w:t>
      </w:r>
      <w:r w:rsidR="006900F2" w:rsidRPr="003769FB">
        <w:rPr>
          <w:rFonts w:ascii="Book Antiqua" w:hAnsi="Book Antiqua" w:cs="Calibri" w:hint="eastAsia"/>
          <w:szCs w:val="24"/>
          <w:vertAlign w:val="superscript"/>
          <w:lang w:val="en-US" w:eastAsia="zh-CN"/>
        </w:rPr>
        <w:t>147</w:t>
      </w:r>
      <w:r w:rsidR="00CC6BF1" w:rsidRPr="003769FB">
        <w:rPr>
          <w:rFonts w:ascii="Book Antiqua" w:hAnsi="Book Antiqua" w:cs="Calibri"/>
          <w:szCs w:val="24"/>
          <w:vertAlign w:val="superscript"/>
          <w:lang w:val="en-US"/>
        </w:rPr>
        <w:t>,</w:t>
      </w:r>
      <w:r w:rsidR="006900F2" w:rsidRPr="003769FB">
        <w:rPr>
          <w:rFonts w:ascii="Book Antiqua" w:hAnsi="Book Antiqua" w:cs="Calibri" w:hint="eastAsia"/>
          <w:szCs w:val="24"/>
          <w:vertAlign w:val="superscript"/>
          <w:lang w:val="en-US" w:eastAsia="zh-CN"/>
        </w:rPr>
        <w:t>157</w:t>
      </w:r>
      <w:r w:rsidR="00CC6BF1" w:rsidRPr="003769FB">
        <w:rPr>
          <w:rFonts w:ascii="Book Antiqua" w:hAnsi="Book Antiqua" w:cs="Calibri"/>
          <w:szCs w:val="24"/>
          <w:vertAlign w:val="superscript"/>
          <w:lang w:val="en-US"/>
        </w:rPr>
        <w:t>]</w:t>
      </w:r>
      <w:bookmarkEnd w:id="491"/>
      <w:r w:rsidRPr="003769FB">
        <w:rPr>
          <w:rFonts w:ascii="Book Antiqua" w:hAnsi="Book Antiqua" w:cs="Calibri"/>
          <w:szCs w:val="24"/>
          <w:lang w:val="en-US"/>
        </w:rPr>
        <w:fldChar w:fldCharType="end"/>
      </w:r>
      <w:r w:rsidRPr="003769FB">
        <w:rPr>
          <w:rFonts w:ascii="Book Antiqua" w:hAnsi="Book Antiqua" w:cs="Calibri"/>
          <w:szCs w:val="24"/>
          <w:lang w:val="en-US"/>
        </w:rPr>
        <w:t>, whereas others</w:t>
      </w:r>
      <w:r w:rsidRPr="003769FB">
        <w:rPr>
          <w:rFonts w:ascii="Book Antiqua" w:hAnsi="Book Antiqua" w:cs="Calibri"/>
          <w:szCs w:val="24"/>
          <w:lang w:val="en-US"/>
        </w:rPr>
        <w:fldChar w:fldCharType="begin"/>
      </w:r>
      <w:r w:rsidR="00CC6BF1" w:rsidRPr="003769FB">
        <w:rPr>
          <w:rFonts w:ascii="Book Antiqua" w:hAnsi="Book Antiqua" w:cs="Calibri"/>
          <w:szCs w:val="24"/>
          <w:lang w:val="en-US"/>
        </w:rPr>
        <w:instrText>ADDIN CITAVI.PLACEHOLDER c2a33707-03c3-4ba0-a839-a5ea0e3692d0 PFBsYWNlaG9sZGVyPg0KICA8QWRkSW5WZXJzaW9uPjQuNC4wLjI4PC9BZGRJblZlcnNpb24+DQogIDxJZD5jMmEzMzcwNy0wM2MzLTRiYTAtYTgzOS1hNWVhMGUzNjkyZDA8L0lkPg0KICA8RW50cmllcz4NCiAgICA8RW50cnk+DQogICAgICA8SWQ+MzI2MzcyM2YtYTUyYS00ZTI3LThjYjAtMTA4ZDYwZDJmZjkzPC9JZD4NCiAgICAgIDxSZWZlcmVuY2VJZD5lODBhYmZkMy1iZDJiLTQ0MjItOGRlZi01YzhhNTM2OGJlNGE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UwLDE1MiwxNTXigJMxNTcsMTc4XTwvVGV4dD4NCiAgICA8L1RleHRVbml0Pg0KICA8L1RleHRVbml0cz4NCjwvUGxhY2Vob2xkZXI+</w:instrText>
      </w:r>
      <w:r w:rsidRPr="003769FB">
        <w:rPr>
          <w:rFonts w:ascii="Book Antiqua" w:hAnsi="Book Antiqua" w:cs="Calibri"/>
          <w:szCs w:val="24"/>
          <w:lang w:val="en-US"/>
        </w:rPr>
        <w:fldChar w:fldCharType="separate"/>
      </w:r>
      <w:bookmarkStart w:id="492" w:name="_CTVP001c2a3370703c34ba0a839a5ea0e3692d0"/>
      <w:r w:rsidR="00CC6BF1" w:rsidRPr="003769FB">
        <w:rPr>
          <w:rFonts w:ascii="Book Antiqua" w:hAnsi="Book Antiqua" w:cs="Calibri"/>
          <w:szCs w:val="24"/>
          <w:vertAlign w:val="superscript"/>
          <w:lang w:val="en-US"/>
        </w:rPr>
        <w:t>[</w:t>
      </w:r>
      <w:r w:rsidR="006900F2" w:rsidRPr="003769FB">
        <w:rPr>
          <w:rFonts w:ascii="Book Antiqua" w:hAnsi="Book Antiqua" w:cs="Calibri" w:hint="eastAsia"/>
          <w:szCs w:val="24"/>
          <w:vertAlign w:val="superscript"/>
          <w:lang w:val="en-US" w:eastAsia="zh-CN"/>
        </w:rPr>
        <w:t>149</w:t>
      </w:r>
      <w:r w:rsidR="00CC6BF1" w:rsidRPr="003769FB">
        <w:rPr>
          <w:rFonts w:ascii="Book Antiqua" w:hAnsi="Book Antiqua" w:cs="Calibri"/>
          <w:szCs w:val="24"/>
          <w:vertAlign w:val="superscript"/>
          <w:lang w:val="en-US"/>
        </w:rPr>
        <w:t>,</w:t>
      </w:r>
      <w:r w:rsidR="006900F2" w:rsidRPr="003769FB">
        <w:rPr>
          <w:rFonts w:ascii="Book Antiqua" w:hAnsi="Book Antiqua" w:cs="Calibri" w:hint="eastAsia"/>
          <w:szCs w:val="24"/>
          <w:vertAlign w:val="superscript"/>
          <w:lang w:val="en-US" w:eastAsia="zh-CN"/>
        </w:rPr>
        <w:t>151</w:t>
      </w:r>
      <w:r w:rsidR="00CC6BF1" w:rsidRPr="003769FB">
        <w:rPr>
          <w:rFonts w:ascii="Book Antiqua" w:hAnsi="Book Antiqua" w:cs="Calibri"/>
          <w:szCs w:val="24"/>
          <w:vertAlign w:val="superscript"/>
          <w:lang w:val="en-US"/>
        </w:rPr>
        <w:t>,</w:t>
      </w:r>
      <w:r w:rsidR="006900F2" w:rsidRPr="003769FB">
        <w:rPr>
          <w:rFonts w:ascii="Book Antiqua" w:hAnsi="Book Antiqua" w:cs="Calibri" w:hint="eastAsia"/>
          <w:szCs w:val="24"/>
          <w:vertAlign w:val="superscript"/>
          <w:lang w:val="en-US" w:eastAsia="zh-CN"/>
        </w:rPr>
        <w:t>154</w:t>
      </w:r>
      <w:r w:rsidR="00CC6BF1" w:rsidRPr="003769FB">
        <w:rPr>
          <w:rFonts w:ascii="Book Antiqua" w:hAnsi="Book Antiqua" w:cs="Calibri"/>
          <w:szCs w:val="24"/>
          <w:vertAlign w:val="superscript"/>
          <w:lang w:val="en-US"/>
        </w:rPr>
        <w:t>–</w:t>
      </w:r>
      <w:r w:rsidR="006900F2" w:rsidRPr="003769FB">
        <w:rPr>
          <w:rFonts w:ascii="Book Antiqua" w:hAnsi="Book Antiqua" w:cs="Calibri" w:hint="eastAsia"/>
          <w:szCs w:val="24"/>
          <w:vertAlign w:val="superscript"/>
          <w:lang w:val="en-US" w:eastAsia="zh-CN"/>
        </w:rPr>
        <w:t>156</w:t>
      </w:r>
      <w:r w:rsidR="00CC6BF1" w:rsidRPr="003769FB">
        <w:rPr>
          <w:rFonts w:ascii="Book Antiqua" w:hAnsi="Book Antiqua" w:cs="Calibri"/>
          <w:szCs w:val="24"/>
          <w:vertAlign w:val="superscript"/>
          <w:lang w:val="en-US"/>
        </w:rPr>
        <w:t>,</w:t>
      </w:r>
      <w:r w:rsidR="006900F2" w:rsidRPr="003769FB">
        <w:rPr>
          <w:rFonts w:ascii="Book Antiqua" w:hAnsi="Book Antiqua" w:cs="Calibri" w:hint="eastAsia"/>
          <w:szCs w:val="24"/>
          <w:vertAlign w:val="superscript"/>
          <w:lang w:val="en-US" w:eastAsia="zh-CN"/>
        </w:rPr>
        <w:t>177</w:t>
      </w:r>
      <w:r w:rsidR="00CC6BF1" w:rsidRPr="003769FB">
        <w:rPr>
          <w:rFonts w:ascii="Book Antiqua" w:hAnsi="Book Antiqua" w:cs="Calibri"/>
          <w:szCs w:val="24"/>
          <w:vertAlign w:val="superscript"/>
          <w:lang w:val="en-US"/>
        </w:rPr>
        <w:t>]</w:t>
      </w:r>
      <w:bookmarkEnd w:id="492"/>
      <w:r w:rsidRPr="003769FB">
        <w:rPr>
          <w:rFonts w:ascii="Book Antiqua" w:hAnsi="Book Antiqua" w:cs="Calibri"/>
          <w:szCs w:val="24"/>
          <w:lang w:val="en-US"/>
        </w:rPr>
        <w:fldChar w:fldCharType="end"/>
      </w:r>
      <w:r w:rsidRPr="003769FB">
        <w:rPr>
          <w:rFonts w:ascii="Book Antiqua" w:hAnsi="Book Antiqua" w:cs="Calibri"/>
          <w:szCs w:val="24"/>
          <w:lang w:val="en-US"/>
        </w:rPr>
        <w:t xml:space="preserve"> used enzymes with the combined activity of β-glucosidase and sulfatase. In these cases</w:t>
      </w:r>
      <w:r w:rsidR="00A47EC5" w:rsidRPr="003769FB">
        <w:rPr>
          <w:rFonts w:ascii="Book Antiqua" w:hAnsi="Book Antiqua" w:cs="Calibri"/>
          <w:szCs w:val="24"/>
          <w:lang w:val="en-US"/>
        </w:rPr>
        <w:t>,</w:t>
      </w:r>
      <w:r w:rsidRPr="003769FB">
        <w:rPr>
          <w:rFonts w:ascii="Book Antiqua" w:hAnsi="Book Antiqua" w:cs="Calibri"/>
          <w:szCs w:val="24"/>
          <w:lang w:val="en-US"/>
        </w:rPr>
        <w:t xml:space="preserve"> glucuronidase activity is usually higher than sulfatase activity. </w:t>
      </w:r>
      <w:r w:rsidR="00D04136" w:rsidRPr="003769FB">
        <w:rPr>
          <w:rFonts w:ascii="Book Antiqua" w:hAnsi="Book Antiqua" w:cs="Calibri"/>
          <w:szCs w:val="24"/>
          <w:lang w:val="en-US"/>
        </w:rPr>
        <w:t xml:space="preserve">Here </w:t>
      </w:r>
      <w:r w:rsidRPr="003769FB">
        <w:rPr>
          <w:rFonts w:ascii="Book Antiqua" w:hAnsi="Book Antiqua" w:cs="Calibri"/>
          <w:szCs w:val="24"/>
          <w:lang w:val="en-US"/>
        </w:rPr>
        <w:t>it is important to consider the study by Freiser</w:t>
      </w:r>
      <w:r w:rsidR="00C17A77" w:rsidRPr="003769FB">
        <w:rPr>
          <w:rFonts w:ascii="Book Antiqua" w:hAnsi="Book Antiqua" w:cs="Calibri"/>
          <w:i/>
          <w:szCs w:val="24"/>
          <w:lang w:val="en-US"/>
        </w:rPr>
        <w:t xml:space="preserve"> et al</w:t>
      </w:r>
      <w:r w:rsidRPr="003769FB">
        <w:rPr>
          <w:rFonts w:ascii="Book Antiqua" w:hAnsi="Book Antiqua" w:cs="Calibri"/>
          <w:szCs w:val="24"/>
          <w:lang w:val="en-US"/>
        </w:rPr>
        <w:fldChar w:fldCharType="begin"/>
      </w:r>
      <w:r w:rsidR="00CC6BF1" w:rsidRPr="003769FB">
        <w:rPr>
          <w:rFonts w:ascii="Book Antiqua" w:hAnsi="Book Antiqua" w:cs="Calibri"/>
          <w:szCs w:val="24"/>
          <w:lang w:val="en-US"/>
        </w:rPr>
        <w:instrText>ADDIN CITAVI.PLACEHOLDER eb6741d0-01e9-4ac7-9056-ffd3e537be69 PFBsYWNlaG9sZGVyPg0KICA8QWRkSW5WZXJzaW9uPjQuNC4wLjI4PC9BZGRJblZlcnNpb24+DQogIDxJZD5lYjY3NDFkMC0wMWU5LTRhYzctOTA1Ni1mZmQzZTUzN2JlNjk8L0lkPg0KICA8RW50cmllcz4NCiAgICA8RW50cnk+DQogICAgICA8SWQ+ZTBiNWFjNTItNzRhOS00ZmJjLThiZWQtZDUxMDA2MWQ1ODVjPC9JZD4NCiAgICAgIDxSZWZlcmVuY2VJZD42M2EyMzU2My0yOTA4LTQxYTktYTg3ZS00ZjIxOThiY2E5ZjM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QyXTwvVGV4dD4NCiAgICA8L1RleHRVbml0Pg0KICA8L1RleHRVbml0cz4NCjwvUGxhY2Vob2xkZXI+</w:instrText>
      </w:r>
      <w:r w:rsidRPr="003769FB">
        <w:rPr>
          <w:rFonts w:ascii="Book Antiqua" w:hAnsi="Book Antiqua" w:cs="Calibri"/>
          <w:szCs w:val="24"/>
          <w:lang w:val="en-US"/>
        </w:rPr>
        <w:fldChar w:fldCharType="separate"/>
      </w:r>
      <w:bookmarkStart w:id="493" w:name="_CTVP001eb6741d001e94ac79056ffd3e537be69"/>
      <w:r w:rsidR="00CC6BF1" w:rsidRPr="003769FB">
        <w:rPr>
          <w:rFonts w:ascii="Book Antiqua" w:hAnsi="Book Antiqua" w:cs="Calibri"/>
          <w:szCs w:val="24"/>
          <w:vertAlign w:val="superscript"/>
          <w:lang w:val="en-US"/>
        </w:rPr>
        <w:t>[</w:t>
      </w:r>
      <w:r w:rsidR="006900F2" w:rsidRPr="003769FB">
        <w:rPr>
          <w:rFonts w:ascii="Book Antiqua" w:hAnsi="Book Antiqua" w:cs="Calibri" w:hint="eastAsia"/>
          <w:szCs w:val="24"/>
          <w:vertAlign w:val="superscript"/>
          <w:lang w:val="en-US" w:eastAsia="zh-CN"/>
        </w:rPr>
        <w:t>141</w:t>
      </w:r>
      <w:r w:rsidR="00CC6BF1" w:rsidRPr="003769FB">
        <w:rPr>
          <w:rFonts w:ascii="Book Antiqua" w:hAnsi="Book Antiqua" w:cs="Calibri"/>
          <w:szCs w:val="24"/>
          <w:vertAlign w:val="superscript"/>
          <w:lang w:val="en-US"/>
        </w:rPr>
        <w:t>]</w:t>
      </w:r>
      <w:bookmarkEnd w:id="493"/>
      <w:r w:rsidRPr="003769FB">
        <w:rPr>
          <w:rFonts w:ascii="Book Antiqua" w:hAnsi="Book Antiqua" w:cs="Calibri"/>
          <w:szCs w:val="24"/>
          <w:lang w:val="en-US"/>
        </w:rPr>
        <w:fldChar w:fldCharType="end"/>
      </w:r>
      <w:r w:rsidRPr="003769FB">
        <w:rPr>
          <w:rFonts w:ascii="Book Antiqua" w:hAnsi="Book Antiqua" w:cs="Calibri"/>
          <w:szCs w:val="24"/>
          <w:lang w:val="en-US"/>
        </w:rPr>
        <w:t xml:space="preserve"> who reported that type Β-1 β-glucuronidase from bovine liver has the lowest sulfatase activity of all enzymes tested, which is consistent with the common use of </w:t>
      </w:r>
      <w:r w:rsidRPr="003769FB">
        <w:rPr>
          <w:rFonts w:ascii="Book Antiqua" w:hAnsi="Book Antiqua"/>
          <w:szCs w:val="24"/>
          <w:lang w:val="en-US"/>
        </w:rPr>
        <w:t xml:space="preserve">type H-1 enzymes from </w:t>
      </w:r>
      <w:r w:rsidRPr="003769FB">
        <w:rPr>
          <w:rFonts w:ascii="Book Antiqua" w:hAnsi="Book Antiqua"/>
          <w:i/>
          <w:szCs w:val="24"/>
          <w:lang w:val="en-US"/>
        </w:rPr>
        <w:t>H. pomatia</w:t>
      </w:r>
      <w:r w:rsidRPr="003769FB">
        <w:rPr>
          <w:rFonts w:ascii="Book Antiqua" w:hAnsi="Book Antiqua"/>
          <w:szCs w:val="24"/>
          <w:lang w:val="en-US"/>
        </w:rPr>
        <w:t>. Pope</w:t>
      </w:r>
      <w:r w:rsidR="00C17A77" w:rsidRPr="003769FB">
        <w:rPr>
          <w:rFonts w:ascii="Book Antiqua" w:hAnsi="Book Antiqua"/>
          <w:i/>
          <w:szCs w:val="24"/>
          <w:lang w:val="en-US"/>
        </w:rPr>
        <w:t xml:space="preserve"> et al</w:t>
      </w:r>
      <w:r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ff904100-c891-43b2-ae14-dbda3e615207 PFBsYWNlaG9sZGVyPg0KICA8QWRkSW5WZXJzaW9uPjQuNC4wLjI4PC9BZGRJblZlcnNpb24+DQogIDxJZD5mZjkwNDEwMC1jODkxLTQzYjItYWUxNC1kYmRhM2U2MTUyMDc8L0lkPg0KICA8RW50cmllcz4NCiAgICA8RW50cnk+DQogICAgICA8SWQ+MzZiYjEyNWUtNmMxZS00NWUyLTg0NWUtNzAyYTE3MmRmN2U0PC9JZD4NCiAgICAgIDxSZWZlcmVuY2VJZD5jMjM0NGZiYS05ZjY1LTQ2MzgtYTdhZS1jZDY3MGZjODMwZmM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c4XTwvVGV4dD4NCiAgICA8L1RleHRVbml0Pg0KICA8L1RleHRVbml0cz4NCjwvUGxhY2Vob2xkZXI+</w:instrText>
      </w:r>
      <w:r w:rsidRPr="003769FB">
        <w:rPr>
          <w:rFonts w:ascii="Book Antiqua" w:hAnsi="Book Antiqua"/>
          <w:szCs w:val="24"/>
          <w:lang w:val="en-US"/>
        </w:rPr>
        <w:fldChar w:fldCharType="separate"/>
      </w:r>
      <w:bookmarkStart w:id="494" w:name="_CTVP001ff904100c89143b2ae14dbda3e615207"/>
      <w:r w:rsidR="00CC6BF1" w:rsidRPr="003769FB">
        <w:rPr>
          <w:rFonts w:ascii="Book Antiqua" w:hAnsi="Book Antiqua"/>
          <w:szCs w:val="24"/>
          <w:vertAlign w:val="superscript"/>
          <w:lang w:val="en-US"/>
        </w:rPr>
        <w:t>[</w:t>
      </w:r>
      <w:r w:rsidR="006900F2" w:rsidRPr="003769FB">
        <w:rPr>
          <w:rFonts w:ascii="Book Antiqua" w:hAnsi="Book Antiqua" w:hint="eastAsia"/>
          <w:szCs w:val="24"/>
          <w:vertAlign w:val="superscript"/>
          <w:lang w:val="en-US" w:eastAsia="zh-CN"/>
        </w:rPr>
        <w:t>177</w:t>
      </w:r>
      <w:r w:rsidR="00CC6BF1" w:rsidRPr="003769FB">
        <w:rPr>
          <w:rFonts w:ascii="Book Antiqua" w:hAnsi="Book Antiqua"/>
          <w:szCs w:val="24"/>
          <w:vertAlign w:val="superscript"/>
          <w:lang w:val="en-US"/>
        </w:rPr>
        <w:t>]</w:t>
      </w:r>
      <w:bookmarkEnd w:id="494"/>
      <w:r w:rsidRPr="003769FB">
        <w:rPr>
          <w:rFonts w:ascii="Book Antiqua" w:hAnsi="Book Antiqua"/>
          <w:szCs w:val="24"/>
          <w:lang w:val="en-US"/>
        </w:rPr>
        <w:fldChar w:fldCharType="end"/>
      </w:r>
      <w:r w:rsidRPr="003769FB">
        <w:rPr>
          <w:rFonts w:ascii="Book Antiqua" w:hAnsi="Book Antiqua"/>
          <w:szCs w:val="24"/>
          <w:lang w:val="en-US"/>
        </w:rPr>
        <w:t xml:space="preserve"> noted that deconjugation of CEHCs may produce artefacts, such as a conversion of CEHC to tocopheronolactone. </w:t>
      </w:r>
      <w:r w:rsidRPr="003769FB">
        <w:rPr>
          <w:rFonts w:ascii="Book Antiqua" w:hAnsi="Book Antiqua" w:cs="Calibri"/>
          <w:szCs w:val="24"/>
          <w:lang w:val="en-US"/>
        </w:rPr>
        <w:t>In addition</w:t>
      </w:r>
      <w:r w:rsidR="008A0A14" w:rsidRPr="003769FB">
        <w:rPr>
          <w:rFonts w:ascii="Book Antiqua" w:hAnsi="Book Antiqua" w:cs="Calibri"/>
          <w:szCs w:val="24"/>
          <w:lang w:val="en-US"/>
        </w:rPr>
        <w:t>,</w:t>
      </w:r>
      <w:r w:rsidRPr="003769FB">
        <w:rPr>
          <w:rFonts w:ascii="Book Antiqua" w:hAnsi="Book Antiqua" w:cs="Calibri"/>
          <w:szCs w:val="24"/>
          <w:lang w:val="en-US"/>
        </w:rPr>
        <w:t xml:space="preserve"> extraction conditions are important in terms of yield and recovery. According to Lodge</w:t>
      </w:r>
      <w:r w:rsidR="00C17A77" w:rsidRPr="003769FB">
        <w:rPr>
          <w:rFonts w:ascii="Book Antiqua" w:hAnsi="Book Antiqua" w:cs="Calibri"/>
          <w:i/>
          <w:szCs w:val="24"/>
          <w:lang w:val="en-US"/>
        </w:rPr>
        <w:t xml:space="preserve"> et al</w:t>
      </w:r>
      <w:r w:rsidRPr="003769FB">
        <w:rPr>
          <w:rFonts w:ascii="Book Antiqua" w:hAnsi="Book Antiqua" w:cs="Calibri"/>
          <w:szCs w:val="24"/>
          <w:lang w:val="en-US"/>
        </w:rPr>
        <w:fldChar w:fldCharType="begin"/>
      </w:r>
      <w:r w:rsidR="00CC6BF1" w:rsidRPr="003769FB">
        <w:rPr>
          <w:rFonts w:ascii="Book Antiqua" w:hAnsi="Book Antiqua" w:cs="Calibri"/>
          <w:szCs w:val="24"/>
          <w:lang w:val="en-US"/>
        </w:rPr>
        <w:instrText>ADDIN CITAVI.PLACEHOLDER f0cd2991-d572-4627-a879-7b12669d8588 PFBsYWNlaG9sZGVyPg0KICA8QWRkSW5WZXJzaW9uPjQuNC4wLjI4PC9BZGRJblZlcnNpb24+DQogIDxJZD5mMGNkMjk5MS1kNTcyLTQ2MjctYTg3OS03YjEyNjY5ZDg1ODg8L0lkPg0KICA8RW50cmllcz4NCiAgICA8RW50cnk+DQogICAgICA8SWQ+YTk0MGMxMDQtMjE3Ni00OWM4LWFhOTEtN2Y1N2FiYTAzNzAzPC9JZD4NCiAgICAgIDxSZWZlcmVuY2VJZD42NjY3ODRkMC1hMTVmLTRkOGMtODQ5ZS00Mzg3Yzk3ZDYyZDk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UyXTwvVGV4dD4NCiAgICA8L1RleHRVbml0Pg0KICA8L1RleHRVbml0cz4NCjwvUGxhY2Vob2xkZXI+</w:instrText>
      </w:r>
      <w:r w:rsidRPr="003769FB">
        <w:rPr>
          <w:rFonts w:ascii="Book Antiqua" w:hAnsi="Book Antiqua" w:cs="Calibri"/>
          <w:szCs w:val="24"/>
          <w:lang w:val="en-US"/>
        </w:rPr>
        <w:fldChar w:fldCharType="separate"/>
      </w:r>
      <w:bookmarkStart w:id="495" w:name="_CTVP001f0cd2991d5724627a8797b12669d8588"/>
      <w:r w:rsidR="00CC6BF1" w:rsidRPr="003769FB">
        <w:rPr>
          <w:rFonts w:ascii="Book Antiqua" w:hAnsi="Book Antiqua" w:cs="Calibri"/>
          <w:szCs w:val="24"/>
          <w:vertAlign w:val="superscript"/>
          <w:lang w:val="en-US"/>
        </w:rPr>
        <w:t>[</w:t>
      </w:r>
      <w:r w:rsidR="006900F2" w:rsidRPr="003769FB">
        <w:rPr>
          <w:rFonts w:ascii="Book Antiqua" w:hAnsi="Book Antiqua" w:cs="Calibri" w:hint="eastAsia"/>
          <w:szCs w:val="24"/>
          <w:vertAlign w:val="superscript"/>
          <w:lang w:val="en-US" w:eastAsia="zh-CN"/>
        </w:rPr>
        <w:t>151</w:t>
      </w:r>
      <w:r w:rsidR="00CC6BF1" w:rsidRPr="003769FB">
        <w:rPr>
          <w:rFonts w:ascii="Book Antiqua" w:hAnsi="Book Antiqua" w:cs="Calibri"/>
          <w:szCs w:val="24"/>
          <w:vertAlign w:val="superscript"/>
          <w:lang w:val="en-US"/>
        </w:rPr>
        <w:t>]</w:t>
      </w:r>
      <w:bookmarkEnd w:id="495"/>
      <w:r w:rsidRPr="003769FB">
        <w:rPr>
          <w:rFonts w:ascii="Book Antiqua" w:hAnsi="Book Antiqua" w:cs="Calibri"/>
          <w:szCs w:val="24"/>
          <w:lang w:val="en-US"/>
        </w:rPr>
        <w:fldChar w:fldCharType="end"/>
      </w:r>
      <w:r w:rsidRPr="003769FB">
        <w:rPr>
          <w:rFonts w:ascii="Book Antiqua" w:hAnsi="Book Antiqua" w:cs="Calibri"/>
          <w:szCs w:val="24"/>
          <w:lang w:val="en-US"/>
        </w:rPr>
        <w:t xml:space="preserve">, acidification and ether extraction ensure the highest recovery rates for α- or γ-CEHC from urine. To sum up, no standardized analytical method is available today which is suitable for </w:t>
      </w:r>
      <w:r w:rsidR="00D04136" w:rsidRPr="003769FB">
        <w:rPr>
          <w:rFonts w:ascii="Book Antiqua" w:hAnsi="Book Antiqua" w:cs="Calibri"/>
          <w:szCs w:val="24"/>
          <w:lang w:val="en-US"/>
        </w:rPr>
        <w:t xml:space="preserve">use on </w:t>
      </w:r>
      <w:r w:rsidRPr="003769FB">
        <w:rPr>
          <w:rFonts w:ascii="Book Antiqua" w:hAnsi="Book Antiqua" w:cs="Calibri"/>
          <w:szCs w:val="24"/>
          <w:lang w:val="en-US"/>
        </w:rPr>
        <w:t>a</w:t>
      </w:r>
      <w:r w:rsidR="00A47EC5" w:rsidRPr="003769FB">
        <w:rPr>
          <w:rFonts w:ascii="Book Antiqua" w:hAnsi="Book Antiqua" w:cs="Calibri"/>
          <w:szCs w:val="24"/>
          <w:lang w:val="en-US"/>
        </w:rPr>
        <w:t>ll metabolites and conjugates. However</w:t>
      </w:r>
      <w:r w:rsidR="008A0A14" w:rsidRPr="003769FB">
        <w:rPr>
          <w:rFonts w:ascii="Book Antiqua" w:hAnsi="Book Antiqua" w:cs="Calibri"/>
          <w:szCs w:val="24"/>
          <w:lang w:val="en-US"/>
        </w:rPr>
        <w:t>,</w:t>
      </w:r>
      <w:r w:rsidR="00A47EC5" w:rsidRPr="003769FB">
        <w:rPr>
          <w:rFonts w:ascii="Book Antiqua" w:hAnsi="Book Antiqua" w:cs="Calibri"/>
          <w:szCs w:val="24"/>
          <w:lang w:val="en-US"/>
        </w:rPr>
        <w:t xml:space="preserve"> t</w:t>
      </w:r>
      <w:r w:rsidRPr="003769FB">
        <w:rPr>
          <w:rFonts w:ascii="Book Antiqua" w:hAnsi="Book Antiqua" w:cs="Calibri"/>
          <w:szCs w:val="24"/>
          <w:lang w:val="en-US"/>
        </w:rPr>
        <w:t>he establishment</w:t>
      </w:r>
      <w:r w:rsidR="00A47EC5" w:rsidRPr="003769FB">
        <w:rPr>
          <w:rFonts w:ascii="Book Antiqua" w:hAnsi="Book Antiqua" w:cs="Calibri"/>
          <w:szCs w:val="24"/>
          <w:lang w:val="en-US"/>
        </w:rPr>
        <w:t xml:space="preserve"> and careful evaluation</w:t>
      </w:r>
      <w:r w:rsidRPr="003769FB">
        <w:rPr>
          <w:rFonts w:ascii="Book Antiqua" w:hAnsi="Book Antiqua" w:cs="Calibri"/>
          <w:szCs w:val="24"/>
          <w:lang w:val="en-US"/>
        </w:rPr>
        <w:t xml:space="preserve"> of </w:t>
      </w:r>
      <w:r w:rsidR="00A47EC5" w:rsidRPr="003769FB">
        <w:rPr>
          <w:rFonts w:ascii="Book Antiqua" w:hAnsi="Book Antiqua" w:cs="Calibri"/>
          <w:szCs w:val="24"/>
          <w:lang w:val="en-US"/>
        </w:rPr>
        <w:t xml:space="preserve">standardized </w:t>
      </w:r>
      <w:r w:rsidRPr="003769FB">
        <w:rPr>
          <w:rFonts w:ascii="Book Antiqua" w:hAnsi="Book Antiqua" w:cs="Calibri"/>
          <w:szCs w:val="24"/>
          <w:lang w:val="en-US"/>
        </w:rPr>
        <w:t>analytics enables the reliable validation of biomarkers. This in turn offers the opportunity to obtain an accurate impression about</w:t>
      </w:r>
      <w:r w:rsidR="00A47EC5" w:rsidRPr="003769FB">
        <w:rPr>
          <w:rFonts w:ascii="Book Antiqua" w:hAnsi="Book Antiqua" w:cs="Calibri"/>
          <w:szCs w:val="24"/>
          <w:lang w:val="en-US"/>
        </w:rPr>
        <w:t xml:space="preserve"> the</w:t>
      </w:r>
      <w:r w:rsidRPr="003769FB">
        <w:rPr>
          <w:rFonts w:ascii="Book Antiqua" w:hAnsi="Book Antiqua" w:cs="Calibri"/>
          <w:szCs w:val="24"/>
          <w:lang w:val="en-US"/>
        </w:rPr>
        <w:t xml:space="preserve"> distribution and importance of vitamin E metabolites.</w:t>
      </w:r>
    </w:p>
    <w:p w14:paraId="210D9311" w14:textId="77777777" w:rsidR="002D15CE" w:rsidRPr="003769FB" w:rsidRDefault="002D15CE" w:rsidP="004D49D8">
      <w:pPr>
        <w:pStyle w:val="ad"/>
        <w:widowControl w:val="0"/>
        <w:spacing w:after="0" w:line="360" w:lineRule="auto"/>
        <w:rPr>
          <w:rFonts w:ascii="Book Antiqua" w:hAnsi="Book Antiqua"/>
          <w:szCs w:val="24"/>
          <w:lang w:val="en-US"/>
        </w:rPr>
      </w:pPr>
    </w:p>
    <w:p w14:paraId="20CFB68A" w14:textId="77777777" w:rsidR="002D15CE" w:rsidRPr="003769FB" w:rsidRDefault="002D15CE" w:rsidP="004D49D8">
      <w:pPr>
        <w:pStyle w:val="ad"/>
        <w:widowControl w:val="0"/>
        <w:spacing w:after="0" w:line="360" w:lineRule="auto"/>
        <w:rPr>
          <w:rFonts w:ascii="Book Antiqua" w:hAnsi="Book Antiqua"/>
          <w:szCs w:val="24"/>
          <w:lang w:val="en-US"/>
        </w:rPr>
      </w:pPr>
      <w:r w:rsidRPr="003769FB">
        <w:rPr>
          <w:rFonts w:ascii="Book Antiqua" w:hAnsi="Book Antiqua"/>
          <w:szCs w:val="24"/>
          <w:lang w:val="en-US"/>
        </w:rPr>
        <w:t>PERSPECTIVE</w:t>
      </w:r>
    </w:p>
    <w:p w14:paraId="5B9A8AEC" w14:textId="33D0A191" w:rsidR="002D15CE" w:rsidRPr="003769FB" w:rsidRDefault="002D15CE" w:rsidP="004D49D8">
      <w:pPr>
        <w:widowControl w:val="0"/>
        <w:spacing w:after="0"/>
        <w:rPr>
          <w:rFonts w:ascii="Book Antiqua" w:hAnsi="Book Antiqua"/>
          <w:szCs w:val="24"/>
          <w:lang w:val="en-US"/>
        </w:rPr>
      </w:pPr>
      <w:r w:rsidRPr="003769FB">
        <w:rPr>
          <w:rFonts w:ascii="Book Antiqua" w:hAnsi="Book Antiqua"/>
          <w:szCs w:val="24"/>
          <w:lang w:val="en-US"/>
        </w:rPr>
        <w:t xml:space="preserve">The coordinated </w:t>
      </w:r>
      <w:r w:rsidR="00D04136" w:rsidRPr="003769FB">
        <w:rPr>
          <w:rFonts w:ascii="Book Antiqua" w:hAnsi="Book Antiqua"/>
          <w:szCs w:val="24"/>
          <w:lang w:val="en-US"/>
        </w:rPr>
        <w:t xml:space="preserve">mechanisms involved in the </w:t>
      </w:r>
      <w:r w:rsidRPr="003769FB">
        <w:rPr>
          <w:rFonts w:ascii="Book Antiqua" w:hAnsi="Book Antiqua"/>
          <w:szCs w:val="24"/>
          <w:lang w:val="en-US"/>
        </w:rPr>
        <w:t xml:space="preserve">metabolism of vitamin E </w:t>
      </w:r>
      <w:r w:rsidR="00D04136" w:rsidRPr="003769FB">
        <w:rPr>
          <w:rFonts w:ascii="Book Antiqua" w:hAnsi="Book Antiqua"/>
          <w:szCs w:val="24"/>
          <w:lang w:val="en-US"/>
        </w:rPr>
        <w:t xml:space="preserve">provide </w:t>
      </w:r>
      <w:r w:rsidRPr="003769FB">
        <w:rPr>
          <w:rFonts w:ascii="Book Antiqua" w:hAnsi="Book Antiqua"/>
          <w:szCs w:val="24"/>
          <w:lang w:val="en-US"/>
        </w:rPr>
        <w:t xml:space="preserve">an effective but complex physiological pathway to protect the body against </w:t>
      </w:r>
      <w:r w:rsidR="00D04136" w:rsidRPr="003769FB">
        <w:rPr>
          <w:rFonts w:ascii="Book Antiqua" w:hAnsi="Book Antiqua"/>
          <w:szCs w:val="24"/>
          <w:lang w:val="en-US"/>
        </w:rPr>
        <w:t xml:space="preserve">critical imbalances, </w:t>
      </w:r>
      <w:r w:rsidR="00D04136" w:rsidRPr="003769FB">
        <w:rPr>
          <w:rFonts w:ascii="Book Antiqua" w:hAnsi="Book Antiqua"/>
          <w:i/>
          <w:szCs w:val="24"/>
          <w:lang w:val="en-US"/>
        </w:rPr>
        <w:t>i.e.</w:t>
      </w:r>
      <w:r w:rsidR="00BF76C0" w:rsidRPr="003769FB">
        <w:rPr>
          <w:rFonts w:ascii="Book Antiqua" w:hAnsi="Book Antiqua"/>
          <w:szCs w:val="24"/>
          <w:lang w:val="en-US"/>
        </w:rPr>
        <w:t xml:space="preserve"> an</w:t>
      </w:r>
      <w:r w:rsidRPr="003769FB">
        <w:rPr>
          <w:rFonts w:ascii="Book Antiqua" w:hAnsi="Book Antiqua"/>
          <w:szCs w:val="24"/>
          <w:lang w:val="en-US"/>
        </w:rPr>
        <w:t xml:space="preserve"> </w:t>
      </w:r>
      <w:r w:rsidR="00D04136" w:rsidRPr="003769FB">
        <w:rPr>
          <w:rFonts w:ascii="Book Antiqua" w:hAnsi="Book Antiqua"/>
          <w:szCs w:val="24"/>
          <w:lang w:val="en-US"/>
        </w:rPr>
        <w:t xml:space="preserve">excessive </w:t>
      </w:r>
      <w:r w:rsidRPr="003769FB">
        <w:rPr>
          <w:rFonts w:ascii="Book Antiqua" w:hAnsi="Book Antiqua"/>
          <w:szCs w:val="24"/>
          <w:lang w:val="en-US"/>
        </w:rPr>
        <w:t xml:space="preserve">accumulation of non-α-TOH forms to unphysiological levels. However, vitamin E metabolism is complex and </w:t>
      </w:r>
      <w:r w:rsidR="00D04136" w:rsidRPr="003769FB">
        <w:rPr>
          <w:rFonts w:ascii="Book Antiqua" w:hAnsi="Book Antiqua"/>
          <w:szCs w:val="24"/>
          <w:lang w:val="en-US"/>
        </w:rPr>
        <w:t>large gaps remain in the understanding of crucial processes which are involved</w:t>
      </w:r>
      <w:r w:rsidRPr="003769FB">
        <w:rPr>
          <w:rFonts w:ascii="Book Antiqua" w:hAnsi="Book Antiqua"/>
          <w:szCs w:val="24"/>
          <w:lang w:val="en-US"/>
        </w:rPr>
        <w:t xml:space="preserve">. Thus far, the contribution of enzymes other than cytochrome P450 enzymes and the mechanisms regulating the </w:t>
      </w:r>
      <w:r w:rsidR="00FD2D1D" w:rsidRPr="003769FB">
        <w:rPr>
          <w:rFonts w:ascii="Book Antiqua" w:hAnsi="Book Antiqua"/>
          <w:szCs w:val="24"/>
          <w:lang w:val="en-US"/>
        </w:rPr>
        <w:t xml:space="preserve">intracellular and interorgan </w:t>
      </w:r>
      <w:r w:rsidRPr="003769FB">
        <w:rPr>
          <w:rFonts w:ascii="Book Antiqua" w:hAnsi="Book Antiqua"/>
          <w:szCs w:val="24"/>
          <w:lang w:val="en-US"/>
        </w:rPr>
        <w:t>trafficking and metabolism are still not understood in sufficient detail</w:t>
      </w:r>
      <w:r w:rsidR="00FD2D1D" w:rsidRPr="003769FB">
        <w:rPr>
          <w:rFonts w:ascii="Book Antiqua" w:hAnsi="Book Antiqua"/>
          <w:szCs w:val="24"/>
          <w:lang w:val="en-US"/>
        </w:rPr>
        <w:t>.</w:t>
      </w:r>
    </w:p>
    <w:p w14:paraId="07BD95F1" w14:textId="57CD532B" w:rsidR="000B6FF8" w:rsidRPr="003769FB" w:rsidRDefault="00D04136" w:rsidP="004D49D8">
      <w:pPr>
        <w:widowControl w:val="0"/>
        <w:spacing w:after="0"/>
        <w:ind w:firstLineChars="150" w:firstLine="360"/>
        <w:rPr>
          <w:rFonts w:ascii="Book Antiqua" w:hAnsi="Book Antiqua"/>
          <w:szCs w:val="24"/>
          <w:lang w:val="en-US"/>
        </w:rPr>
      </w:pPr>
      <w:r w:rsidRPr="003769FB">
        <w:rPr>
          <w:rFonts w:ascii="Book Antiqua" w:hAnsi="Book Antiqua"/>
          <w:szCs w:val="24"/>
          <w:lang w:val="en-US"/>
        </w:rPr>
        <w:t xml:space="preserve">In addition to </w:t>
      </w:r>
      <w:r w:rsidR="002D15CE" w:rsidRPr="003769FB">
        <w:rPr>
          <w:rFonts w:ascii="Book Antiqua" w:hAnsi="Book Antiqua"/>
          <w:szCs w:val="24"/>
          <w:lang w:val="en-US"/>
        </w:rPr>
        <w:t>mechanistic insights into vitamin E metabolism, the physiological function</w:t>
      </w:r>
      <w:r w:rsidRPr="003769FB">
        <w:rPr>
          <w:rFonts w:ascii="Book Antiqua" w:hAnsi="Book Antiqua"/>
          <w:szCs w:val="24"/>
          <w:lang w:val="en-US"/>
        </w:rPr>
        <w:t>s</w:t>
      </w:r>
      <w:r w:rsidR="002D15CE" w:rsidRPr="003769FB">
        <w:rPr>
          <w:rFonts w:ascii="Book Antiqua" w:hAnsi="Book Antiqua"/>
          <w:szCs w:val="24"/>
          <w:lang w:val="en-US"/>
        </w:rPr>
        <w:t xml:space="preserve"> of the different vitamin E metabolites remains incompletely understood. While many researchers</w:t>
      </w:r>
      <w:r w:rsidRPr="003769FB">
        <w:rPr>
          <w:rFonts w:ascii="Book Antiqua" w:hAnsi="Book Antiqua"/>
          <w:szCs w:val="24"/>
          <w:lang w:val="en-US"/>
        </w:rPr>
        <w:t xml:space="preserve"> have</w:t>
      </w:r>
      <w:r w:rsidR="002D15CE" w:rsidRPr="003769FB">
        <w:rPr>
          <w:rFonts w:ascii="Book Antiqua" w:hAnsi="Book Antiqua"/>
          <w:szCs w:val="24"/>
          <w:lang w:val="en-US"/>
        </w:rPr>
        <w:t xml:space="preserve"> focused in the past on the SCMs, there is </w:t>
      </w:r>
      <w:r w:rsidRPr="003769FB">
        <w:rPr>
          <w:rFonts w:ascii="Book Antiqua" w:hAnsi="Book Antiqua"/>
          <w:szCs w:val="24"/>
          <w:lang w:val="en-US"/>
        </w:rPr>
        <w:t xml:space="preserve">a </w:t>
      </w:r>
      <w:r w:rsidR="002D15CE" w:rsidRPr="003769FB">
        <w:rPr>
          <w:rFonts w:ascii="Book Antiqua" w:hAnsi="Book Antiqua"/>
          <w:szCs w:val="24"/>
          <w:lang w:val="en-US"/>
        </w:rPr>
        <w:t xml:space="preserve">significant lack of knowledge </w:t>
      </w:r>
      <w:r w:rsidRPr="003769FB">
        <w:rPr>
          <w:rFonts w:ascii="Book Antiqua" w:hAnsi="Book Antiqua"/>
          <w:szCs w:val="24"/>
          <w:lang w:val="en-US"/>
        </w:rPr>
        <w:t xml:space="preserve">on </w:t>
      </w:r>
      <w:r w:rsidR="002D15CE" w:rsidRPr="003769FB">
        <w:rPr>
          <w:rFonts w:ascii="Book Antiqua" w:hAnsi="Book Antiqua"/>
          <w:szCs w:val="24"/>
          <w:lang w:val="en-US"/>
        </w:rPr>
        <w:t xml:space="preserve">the physiological importance of the ICMs and, in particular, the LCMs. </w:t>
      </w:r>
      <w:r w:rsidRPr="003769FB">
        <w:rPr>
          <w:rFonts w:ascii="Book Antiqua" w:hAnsi="Book Antiqua"/>
          <w:szCs w:val="24"/>
          <w:lang w:val="en-US"/>
        </w:rPr>
        <w:t xml:space="preserve">As of yet </w:t>
      </w:r>
      <w:r w:rsidR="002D15CE" w:rsidRPr="003769FB">
        <w:rPr>
          <w:rFonts w:ascii="Book Antiqua" w:hAnsi="Book Antiqua"/>
          <w:szCs w:val="24"/>
          <w:lang w:val="en-US"/>
        </w:rPr>
        <w:t>only a few studies</w:t>
      </w:r>
      <w:r w:rsidRPr="003769FB">
        <w:rPr>
          <w:rFonts w:ascii="Book Antiqua" w:hAnsi="Book Antiqua"/>
          <w:szCs w:val="24"/>
          <w:lang w:val="en-US"/>
        </w:rPr>
        <w:t xml:space="preserve"> have</w:t>
      </w:r>
      <w:r w:rsidR="002D15CE" w:rsidRPr="003769FB">
        <w:rPr>
          <w:rFonts w:ascii="Book Antiqua" w:hAnsi="Book Antiqua"/>
          <w:szCs w:val="24"/>
          <w:lang w:val="en-US"/>
        </w:rPr>
        <w:t xml:space="preserve"> investigated the principle modes of </w:t>
      </w:r>
      <w:r w:rsidR="002D15CE" w:rsidRPr="003769FB">
        <w:rPr>
          <w:rFonts w:ascii="Book Antiqua" w:hAnsi="Book Antiqua"/>
          <w:szCs w:val="24"/>
          <w:lang w:val="en-US"/>
        </w:rPr>
        <w:lastRenderedPageBreak/>
        <w:t xml:space="preserve">action of the LCMs </w:t>
      </w:r>
      <w:r w:rsidR="002D15CE" w:rsidRPr="003769FB">
        <w:rPr>
          <w:rFonts w:ascii="Book Antiqua" w:hAnsi="Book Antiqua"/>
          <w:i/>
          <w:szCs w:val="24"/>
          <w:lang w:val="en-US"/>
        </w:rPr>
        <w:t>in vitro</w:t>
      </w:r>
      <w:r w:rsidR="002D15CE" w:rsidRPr="003769FB">
        <w:rPr>
          <w:rFonts w:ascii="Book Antiqua" w:hAnsi="Book Antiqua"/>
          <w:szCs w:val="24"/>
          <w:lang w:val="en-US"/>
        </w:rPr>
        <w:t xml:space="preserve">, while studies </w:t>
      </w:r>
      <w:r w:rsidR="002D15CE" w:rsidRPr="003769FB">
        <w:rPr>
          <w:rFonts w:ascii="Book Antiqua" w:hAnsi="Book Antiqua"/>
          <w:i/>
          <w:szCs w:val="24"/>
          <w:lang w:val="en-US"/>
        </w:rPr>
        <w:t>in vivo</w:t>
      </w:r>
      <w:r w:rsidR="002D15CE" w:rsidRPr="003769FB">
        <w:rPr>
          <w:rFonts w:ascii="Book Antiqua" w:hAnsi="Book Antiqua"/>
          <w:szCs w:val="24"/>
          <w:lang w:val="en-US"/>
        </w:rPr>
        <w:t xml:space="preserve"> have not yet been performed as LCMs have not been available as pure compound</w:t>
      </w:r>
      <w:r w:rsidR="004079E3" w:rsidRPr="003769FB">
        <w:rPr>
          <w:rFonts w:ascii="Book Antiqua" w:hAnsi="Book Antiqua"/>
          <w:szCs w:val="24"/>
          <w:lang w:val="en-US"/>
        </w:rPr>
        <w:t>s</w:t>
      </w:r>
      <w:r w:rsidR="002D15CE" w:rsidRPr="003769FB">
        <w:rPr>
          <w:rFonts w:ascii="Book Antiqua" w:hAnsi="Book Antiqua"/>
          <w:szCs w:val="24"/>
          <w:lang w:val="en-US"/>
        </w:rPr>
        <w:t xml:space="preserve"> until recently. As absolute concentrations of LCMs in the</w:t>
      </w:r>
      <w:r w:rsidR="004079E3" w:rsidRPr="003769FB">
        <w:rPr>
          <w:rFonts w:ascii="Book Antiqua" w:hAnsi="Book Antiqua"/>
          <w:szCs w:val="24"/>
          <w:lang w:val="en-US"/>
        </w:rPr>
        <w:t xml:space="preserve"> blood</w:t>
      </w:r>
      <w:r w:rsidR="002D15CE" w:rsidRPr="003769FB">
        <w:rPr>
          <w:rFonts w:ascii="Book Antiqua" w:hAnsi="Book Antiqua"/>
          <w:szCs w:val="24"/>
          <w:lang w:val="en-US"/>
        </w:rPr>
        <w:t xml:space="preserve"> circulation </w:t>
      </w:r>
      <w:r w:rsidR="004079E3" w:rsidRPr="003769FB">
        <w:rPr>
          <w:rFonts w:ascii="Book Antiqua" w:hAnsi="Book Antiqua"/>
          <w:szCs w:val="24"/>
          <w:lang w:val="en-US"/>
        </w:rPr>
        <w:t>of</w:t>
      </w:r>
      <w:r w:rsidR="002D15CE" w:rsidRPr="003769FB">
        <w:rPr>
          <w:rFonts w:ascii="Book Antiqua" w:hAnsi="Book Antiqua"/>
          <w:szCs w:val="24"/>
          <w:lang w:val="en-US"/>
        </w:rPr>
        <w:t xml:space="preserve"> mammals are far too low for isolation, a natural compound, </w:t>
      </w:r>
      <w:r w:rsidR="004079E3" w:rsidRPr="003769FB">
        <w:rPr>
          <w:rFonts w:ascii="Book Antiqua" w:hAnsi="Book Antiqua"/>
          <w:szCs w:val="24"/>
          <w:lang w:val="en-US"/>
        </w:rPr>
        <w:t>called</w:t>
      </w:r>
      <w:r w:rsidR="002D15CE" w:rsidRPr="003769FB">
        <w:rPr>
          <w:rFonts w:ascii="Book Antiqua" w:hAnsi="Book Antiqua"/>
          <w:szCs w:val="24"/>
          <w:lang w:val="en-US"/>
        </w:rPr>
        <w:t xml:space="preserve"> garcinoic acid, isolated from the African bitternut </w:t>
      </w:r>
      <w:r w:rsidR="002D15CE" w:rsidRPr="003769FB">
        <w:rPr>
          <w:rFonts w:ascii="Book Antiqua" w:hAnsi="Book Antiqua"/>
          <w:i/>
          <w:szCs w:val="24"/>
          <w:lang w:val="en-US"/>
        </w:rPr>
        <w:t>Garcinia kola</w:t>
      </w:r>
      <w:r w:rsidR="002D15CE" w:rsidRPr="003769FB">
        <w:rPr>
          <w:rFonts w:ascii="Book Antiqua" w:hAnsi="Book Antiqua"/>
          <w:szCs w:val="24"/>
          <w:lang w:val="en-US"/>
        </w:rPr>
        <w:t xml:space="preserve"> </w:t>
      </w:r>
      <w:r w:rsidR="004079E3" w:rsidRPr="003769FB">
        <w:rPr>
          <w:rFonts w:ascii="Book Antiqua" w:hAnsi="Book Antiqua"/>
          <w:szCs w:val="24"/>
          <w:lang w:val="en-US"/>
        </w:rPr>
        <w:t xml:space="preserve">has proven to be </w:t>
      </w:r>
      <w:r w:rsidR="002D15CE" w:rsidRPr="003769FB">
        <w:rPr>
          <w:rFonts w:ascii="Book Antiqua" w:hAnsi="Book Antiqua"/>
          <w:szCs w:val="24"/>
          <w:lang w:val="en-US"/>
        </w:rPr>
        <w:t>a usefull resource to synthesize the α- and δ-LCMs of α- and δ-</w:t>
      </w:r>
      <w:r w:rsidR="00FB598F" w:rsidRPr="003769FB">
        <w:rPr>
          <w:rFonts w:ascii="Book Antiqua" w:hAnsi="Book Antiqua"/>
          <w:szCs w:val="24"/>
          <w:lang w:val="en-US"/>
        </w:rPr>
        <w:t>TOH</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f110ff21-fa52-44a1-89b7-c85ed08bb702 PFBsYWNlaG9sZGVyPg0KICA8QWRkSW5WZXJzaW9uPjQuNC4wLjI4PC9BZGRJblZlcnNpb24+DQogIDxJZD5mMTEwZmYyMS1mYTUyLTQ0YTEtODliNy1jODVlZDA4YmI3MDI8L0lkPg0KICA8RW50cmllcz4NCiAgICA8RW50cnk+DQogICAgICA8SWQ+NTFkMWIwZWMtM2E0Ny00MzFlLWJiOGEtNThlYTg5MzBiMWM1PC9JZD4NCiAgICAgIDxSZWZlcmVuY2VJZD5lODFlNmExNC03Zjk0LTQzODMtOGU0MC0zNjE3NjhiMWE3N2M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Q0XTwvVGV4dD4NCiAgICA8L1RleHRVbml0Pg0KICA8L1RleHRVbml0cz4NCjwvUGxhY2Vob2xkZXI+</w:instrText>
      </w:r>
      <w:r w:rsidR="002D15CE" w:rsidRPr="003769FB">
        <w:rPr>
          <w:rFonts w:ascii="Book Antiqua" w:hAnsi="Book Antiqua"/>
          <w:szCs w:val="24"/>
          <w:lang w:val="en-US"/>
        </w:rPr>
        <w:fldChar w:fldCharType="separate"/>
      </w:r>
      <w:bookmarkStart w:id="496" w:name="_CTVP001f110ff21fa5244a189b7c85ed08bb702"/>
      <w:r w:rsidR="00CC6BF1" w:rsidRPr="003769FB">
        <w:rPr>
          <w:rFonts w:ascii="Book Antiqua" w:hAnsi="Book Antiqua"/>
          <w:szCs w:val="24"/>
          <w:vertAlign w:val="superscript"/>
          <w:lang w:val="en-US"/>
        </w:rPr>
        <w:t>[</w:t>
      </w:r>
      <w:r w:rsidR="006900F2" w:rsidRPr="003769FB">
        <w:rPr>
          <w:rFonts w:ascii="Book Antiqua" w:hAnsi="Book Antiqua" w:hint="eastAsia"/>
          <w:szCs w:val="24"/>
          <w:vertAlign w:val="superscript"/>
          <w:lang w:val="en-US" w:eastAsia="zh-CN"/>
        </w:rPr>
        <w:t>143</w:t>
      </w:r>
      <w:r w:rsidR="00CC6BF1" w:rsidRPr="003769FB">
        <w:rPr>
          <w:rFonts w:ascii="Book Antiqua" w:hAnsi="Book Antiqua"/>
          <w:szCs w:val="24"/>
          <w:vertAlign w:val="superscript"/>
          <w:lang w:val="en-US"/>
        </w:rPr>
        <w:t>]</w:t>
      </w:r>
      <w:bookmarkEnd w:id="496"/>
      <w:r w:rsidR="002D15CE" w:rsidRPr="003769FB">
        <w:rPr>
          <w:rFonts w:ascii="Book Antiqua" w:hAnsi="Book Antiqua"/>
          <w:szCs w:val="24"/>
          <w:lang w:val="en-US"/>
        </w:rPr>
        <w:fldChar w:fldCharType="end"/>
      </w:r>
      <w:r w:rsidR="002D15CE" w:rsidRPr="003769FB">
        <w:rPr>
          <w:rFonts w:ascii="Book Antiqua" w:hAnsi="Book Antiqua"/>
          <w:szCs w:val="24"/>
          <w:lang w:val="en-US"/>
        </w:rPr>
        <w:t xml:space="preserve">. Recent studies on α- and δ-LCMs </w:t>
      </w:r>
      <w:r w:rsidR="004079E3" w:rsidRPr="003769FB">
        <w:rPr>
          <w:rFonts w:ascii="Book Antiqua" w:hAnsi="Book Antiqua"/>
          <w:szCs w:val="24"/>
          <w:lang w:val="en-US"/>
        </w:rPr>
        <w:t xml:space="preserve">have </w:t>
      </w:r>
      <w:r w:rsidR="002D15CE" w:rsidRPr="003769FB">
        <w:rPr>
          <w:rFonts w:ascii="Book Antiqua" w:hAnsi="Book Antiqua"/>
          <w:szCs w:val="24"/>
          <w:lang w:val="en-US"/>
        </w:rPr>
        <w:t>provide</w:t>
      </w:r>
      <w:r w:rsidR="004079E3" w:rsidRPr="003769FB">
        <w:rPr>
          <w:rFonts w:ascii="Book Antiqua" w:hAnsi="Book Antiqua"/>
          <w:szCs w:val="24"/>
          <w:lang w:val="en-US"/>
        </w:rPr>
        <w:t>d</w:t>
      </w:r>
      <w:r w:rsidR="002D15CE" w:rsidRPr="003769FB">
        <w:rPr>
          <w:rFonts w:ascii="Book Antiqua" w:hAnsi="Book Antiqua"/>
          <w:szCs w:val="24"/>
          <w:lang w:val="en-US"/>
        </w:rPr>
        <w:t xml:space="preserve"> first </w:t>
      </w:r>
      <w:r w:rsidR="004079E3" w:rsidRPr="003769FB">
        <w:rPr>
          <w:rFonts w:ascii="Book Antiqua" w:hAnsi="Book Antiqua"/>
          <w:szCs w:val="24"/>
          <w:lang w:val="en-US"/>
        </w:rPr>
        <w:t xml:space="preserve">preliminary </w:t>
      </w:r>
      <w:r w:rsidR="002D15CE" w:rsidRPr="003769FB">
        <w:rPr>
          <w:rFonts w:ascii="Book Antiqua" w:hAnsi="Book Antiqua"/>
          <w:szCs w:val="24"/>
          <w:lang w:val="en-US"/>
        </w:rPr>
        <w:t>insights</w:t>
      </w:r>
      <w:r w:rsidR="002D15CE" w:rsidRPr="003769FB">
        <w:rPr>
          <w:rFonts w:ascii="Book Antiqua" w:hAnsi="Book Antiqua"/>
          <w:szCs w:val="24"/>
          <w:lang w:val="en-US"/>
        </w:rPr>
        <w:fldChar w:fldCharType="begin"/>
      </w:r>
      <w:r w:rsidR="00CC6BF1" w:rsidRPr="003769FB">
        <w:rPr>
          <w:rFonts w:ascii="Book Antiqua" w:hAnsi="Book Antiqua"/>
          <w:szCs w:val="24"/>
          <w:lang w:val="en-US"/>
        </w:rPr>
        <w:instrText>ADDIN CITAVI.PLACEHOLDER 25e8d2b9-53a1-4159-b071-cc83b77d99a2 PFBsYWNlaG9sZGVyPg0KICA8QWRkSW5WZXJzaW9uPjQuNC4wLjI4PC9BZGRJblZlcnNpb24+DQogIDxJZD4yNWU4ZDJiOS01M2ExLTQxNTktYjA3MS1jYzgzYjc3ZDk5YTI8L0lkPg0KICA8RW50cmllcz4NCiAgICA8RW50cnk+DQogICAgICA8SWQ+Nzg1Y2MzMGQtZDBjYi00ZjczLWEwZDgtYmUyNjJkNTUxMDVhPC9JZD4NCiAgICAgIDxSZWZlcmVuY2VJZD5mOGI4YjkwYi01NjE4LTQ2MjAtODFmYy0wMzBhZTA2M2YzNDc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QzLDE0NCwyNTfigJMyNTldPC9UZXh0Pg0KICAgIDwvVGV4dFVuaXQ+DQogIDwvVGV4dFVuaXRzPg0KPC9QbGFjZWhvbGRlcj4=</w:instrText>
      </w:r>
      <w:r w:rsidR="002D15CE" w:rsidRPr="003769FB">
        <w:rPr>
          <w:rFonts w:ascii="Book Antiqua" w:hAnsi="Book Antiqua"/>
          <w:szCs w:val="24"/>
          <w:lang w:val="en-US"/>
        </w:rPr>
        <w:fldChar w:fldCharType="separate"/>
      </w:r>
      <w:bookmarkStart w:id="497" w:name="_CTVP00125e8d2b953a14159b071cc83b77d99a2"/>
      <w:r w:rsidR="00CC6BF1" w:rsidRPr="003769FB">
        <w:rPr>
          <w:rFonts w:ascii="Book Antiqua" w:hAnsi="Book Antiqua"/>
          <w:szCs w:val="24"/>
          <w:vertAlign w:val="superscript"/>
          <w:lang w:val="en-US"/>
        </w:rPr>
        <w:t>[</w:t>
      </w:r>
      <w:r w:rsidR="006900F2" w:rsidRPr="003769FB">
        <w:rPr>
          <w:rFonts w:ascii="Book Antiqua" w:hAnsi="Book Antiqua" w:hint="eastAsia"/>
          <w:szCs w:val="24"/>
          <w:vertAlign w:val="superscript"/>
          <w:lang w:val="en-US" w:eastAsia="zh-CN"/>
        </w:rPr>
        <w:t>142</w:t>
      </w:r>
      <w:r w:rsidR="00CC6BF1" w:rsidRPr="003769FB">
        <w:rPr>
          <w:rFonts w:ascii="Book Antiqua" w:hAnsi="Book Antiqua"/>
          <w:szCs w:val="24"/>
          <w:vertAlign w:val="superscript"/>
          <w:lang w:val="en-US"/>
        </w:rPr>
        <w:t>,</w:t>
      </w:r>
      <w:r w:rsidR="006900F2" w:rsidRPr="003769FB">
        <w:rPr>
          <w:rFonts w:ascii="Book Antiqua" w:hAnsi="Book Antiqua" w:hint="eastAsia"/>
          <w:szCs w:val="24"/>
          <w:vertAlign w:val="superscript"/>
          <w:lang w:val="en-US" w:eastAsia="zh-CN"/>
        </w:rPr>
        <w:t>143</w:t>
      </w:r>
      <w:r w:rsidR="00CC6BF1"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256</w:t>
      </w:r>
      <w:r w:rsidR="00CC6BF1"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258</w:t>
      </w:r>
      <w:r w:rsidR="00CC6BF1" w:rsidRPr="003769FB">
        <w:rPr>
          <w:rFonts w:ascii="Book Antiqua" w:hAnsi="Book Antiqua"/>
          <w:szCs w:val="24"/>
          <w:vertAlign w:val="superscript"/>
          <w:lang w:val="en-US"/>
        </w:rPr>
        <w:t>]</w:t>
      </w:r>
      <w:bookmarkEnd w:id="497"/>
      <w:r w:rsidR="002D15CE" w:rsidRPr="003769FB">
        <w:rPr>
          <w:rFonts w:ascii="Book Antiqua" w:hAnsi="Book Antiqua"/>
          <w:szCs w:val="24"/>
          <w:lang w:val="en-US"/>
        </w:rPr>
        <w:fldChar w:fldCharType="end"/>
      </w:r>
      <w:r w:rsidR="002D15CE" w:rsidRPr="003769FB">
        <w:rPr>
          <w:rFonts w:ascii="Book Antiqua" w:hAnsi="Book Antiqua"/>
          <w:szCs w:val="24"/>
          <w:lang w:val="en-US"/>
        </w:rPr>
        <w:t xml:space="preserve"> </w:t>
      </w:r>
      <w:r w:rsidR="004079E3" w:rsidRPr="003769FB">
        <w:rPr>
          <w:rFonts w:ascii="Book Antiqua" w:hAnsi="Book Antiqua"/>
          <w:szCs w:val="24"/>
          <w:lang w:val="en-US"/>
        </w:rPr>
        <w:t xml:space="preserve">into </w:t>
      </w:r>
      <w:r w:rsidR="002D15CE" w:rsidRPr="003769FB">
        <w:rPr>
          <w:rFonts w:ascii="Book Antiqua" w:hAnsi="Book Antiqua"/>
          <w:szCs w:val="24"/>
          <w:lang w:val="en-US"/>
        </w:rPr>
        <w:t>the molecular modes of action of the LCMs</w:t>
      </w:r>
      <w:r w:rsidR="004079E3" w:rsidRPr="003769FB">
        <w:rPr>
          <w:rFonts w:ascii="Book Antiqua" w:hAnsi="Book Antiqua"/>
          <w:szCs w:val="24"/>
          <w:lang w:val="en-US"/>
        </w:rPr>
        <w:t>, which</w:t>
      </w:r>
      <w:r w:rsidR="002D15CE" w:rsidRPr="003769FB">
        <w:rPr>
          <w:rFonts w:ascii="Book Antiqua" w:hAnsi="Book Antiqua"/>
          <w:szCs w:val="24"/>
          <w:lang w:val="en-US"/>
        </w:rPr>
        <w:t xml:space="preserve"> seem to be specific and distinct from that of their metabolic precursors. We therefore hypothesize that at least some of the discrepancies in the results obtained from </w:t>
      </w:r>
      <w:r w:rsidR="002D15CE" w:rsidRPr="003769FB">
        <w:rPr>
          <w:rFonts w:ascii="Book Antiqua" w:hAnsi="Book Antiqua"/>
          <w:i/>
          <w:szCs w:val="24"/>
          <w:lang w:val="en-US"/>
        </w:rPr>
        <w:t>in vitro</w:t>
      </w:r>
      <w:r w:rsidR="002D15CE" w:rsidRPr="003769FB">
        <w:rPr>
          <w:rFonts w:ascii="Book Antiqua" w:hAnsi="Book Antiqua"/>
          <w:szCs w:val="24"/>
          <w:lang w:val="en-US"/>
        </w:rPr>
        <w:t xml:space="preserve"> and </w:t>
      </w:r>
      <w:r w:rsidR="002D15CE" w:rsidRPr="003769FB">
        <w:rPr>
          <w:rFonts w:ascii="Book Antiqua" w:hAnsi="Book Antiqua"/>
          <w:i/>
          <w:szCs w:val="24"/>
          <w:lang w:val="en-US"/>
        </w:rPr>
        <w:t>in vivo</w:t>
      </w:r>
      <w:r w:rsidR="002D15CE" w:rsidRPr="003769FB">
        <w:rPr>
          <w:rFonts w:ascii="Book Antiqua" w:hAnsi="Book Antiqua"/>
          <w:szCs w:val="24"/>
          <w:lang w:val="en-US"/>
        </w:rPr>
        <w:t xml:space="preserve"> studies on vitamin E might be explained by individual differences in the physiological metabolism of vitamin E, and in particular under pathological conditions. We </w:t>
      </w:r>
      <w:r w:rsidR="00A47EC5" w:rsidRPr="003769FB">
        <w:rPr>
          <w:rFonts w:ascii="Book Antiqua" w:hAnsi="Book Antiqua"/>
          <w:szCs w:val="24"/>
          <w:lang w:val="en-US"/>
        </w:rPr>
        <w:t>suggest</w:t>
      </w:r>
      <w:r w:rsidR="002D15CE" w:rsidRPr="003769FB">
        <w:rPr>
          <w:rFonts w:ascii="Book Antiqua" w:hAnsi="Book Antiqua"/>
          <w:szCs w:val="24"/>
          <w:lang w:val="en-US"/>
        </w:rPr>
        <w:t xml:space="preserve"> that the LCMs comprise a new class of regulatory metabolites, which </w:t>
      </w:r>
      <w:r w:rsidR="004079E3" w:rsidRPr="003769FB">
        <w:rPr>
          <w:rFonts w:ascii="Book Antiqua" w:hAnsi="Book Antiqua"/>
          <w:szCs w:val="24"/>
          <w:lang w:val="en-US"/>
        </w:rPr>
        <w:t xml:space="preserve">must </w:t>
      </w:r>
      <w:r w:rsidR="00A47EC5" w:rsidRPr="003769FB">
        <w:rPr>
          <w:rFonts w:ascii="Book Antiqua" w:hAnsi="Book Antiqua"/>
          <w:szCs w:val="24"/>
          <w:lang w:val="en-US"/>
        </w:rPr>
        <w:t xml:space="preserve">be </w:t>
      </w:r>
      <w:r w:rsidR="002D15CE" w:rsidRPr="003769FB">
        <w:rPr>
          <w:rFonts w:ascii="Book Antiqua" w:hAnsi="Book Antiqua"/>
          <w:szCs w:val="24"/>
          <w:lang w:val="en-US"/>
        </w:rPr>
        <w:t>investigat</w:t>
      </w:r>
      <w:r w:rsidR="00A47EC5" w:rsidRPr="003769FB">
        <w:rPr>
          <w:rFonts w:ascii="Book Antiqua" w:hAnsi="Book Antiqua"/>
          <w:szCs w:val="24"/>
          <w:lang w:val="en-US"/>
        </w:rPr>
        <w:t>ed in more detail to unravel</w:t>
      </w:r>
      <w:r w:rsidR="002D15CE" w:rsidRPr="003769FB">
        <w:rPr>
          <w:rFonts w:ascii="Book Antiqua" w:hAnsi="Book Antiqua"/>
          <w:szCs w:val="24"/>
          <w:lang w:val="en-US"/>
        </w:rPr>
        <w:t xml:space="preserve"> their proposed </w:t>
      </w:r>
      <w:r w:rsidR="00A47EC5" w:rsidRPr="003769FB">
        <w:rPr>
          <w:rFonts w:ascii="Book Antiqua" w:hAnsi="Book Antiqua"/>
          <w:szCs w:val="24"/>
          <w:lang w:val="en-US"/>
        </w:rPr>
        <w:t xml:space="preserve">physiological </w:t>
      </w:r>
      <w:r w:rsidR="002D15CE" w:rsidRPr="003769FB">
        <w:rPr>
          <w:rFonts w:ascii="Book Antiqua" w:hAnsi="Book Antiqua"/>
          <w:szCs w:val="24"/>
          <w:lang w:val="en-US"/>
        </w:rPr>
        <w:t>relevance. In the meantime,</w:t>
      </w:r>
      <w:r w:rsidR="004079E3" w:rsidRPr="003769FB">
        <w:rPr>
          <w:rFonts w:ascii="Book Antiqua" w:hAnsi="Book Antiqua"/>
          <w:szCs w:val="24"/>
          <w:lang w:val="en-US"/>
        </w:rPr>
        <w:t xml:space="preserve"> a prom</w:t>
      </w:r>
      <w:r w:rsidR="00760862" w:rsidRPr="003769FB">
        <w:rPr>
          <w:rFonts w:ascii="Book Antiqua" w:hAnsi="Book Antiqua"/>
          <w:szCs w:val="24"/>
          <w:lang w:val="en-US"/>
        </w:rPr>
        <w:t>i</w:t>
      </w:r>
      <w:r w:rsidR="004079E3" w:rsidRPr="003769FB">
        <w:rPr>
          <w:rFonts w:ascii="Book Antiqua" w:hAnsi="Book Antiqua"/>
          <w:szCs w:val="24"/>
          <w:lang w:val="en-US"/>
        </w:rPr>
        <w:t xml:space="preserve">sing new approach may be to </w:t>
      </w:r>
      <w:r w:rsidR="002D15CE" w:rsidRPr="003769FB">
        <w:rPr>
          <w:rFonts w:ascii="Book Antiqua" w:hAnsi="Book Antiqua"/>
          <w:szCs w:val="24"/>
          <w:lang w:val="en-US"/>
        </w:rPr>
        <w:t>analyze serum concentrations of the LCMs in human intervention studies on vitamin E supplementation</w:t>
      </w:r>
      <w:r w:rsidR="004079E3" w:rsidRPr="003769FB">
        <w:rPr>
          <w:rFonts w:ascii="Book Antiqua" w:hAnsi="Book Antiqua"/>
          <w:szCs w:val="24"/>
          <w:lang w:val="en-US"/>
        </w:rPr>
        <w:t xml:space="preserve">, to determine whether correlations exist to vitamin E intake and to the incidence of defined diseases. </w:t>
      </w:r>
    </w:p>
    <w:p w14:paraId="6CC7BED7" w14:textId="77777777" w:rsidR="003769FB" w:rsidRPr="003769FB" w:rsidRDefault="003769FB" w:rsidP="004D49D8">
      <w:pPr>
        <w:autoSpaceDE w:val="0"/>
        <w:autoSpaceDN w:val="0"/>
        <w:adjustRightInd w:val="0"/>
        <w:snapToGrid w:val="0"/>
        <w:spacing w:after="0"/>
        <w:rPr>
          <w:rFonts w:ascii="Book Antiqua" w:hAnsi="Book Antiqua"/>
          <w:szCs w:val="24"/>
          <w:lang w:val="en-US" w:eastAsia="zh-CN"/>
        </w:rPr>
      </w:pPr>
    </w:p>
    <w:p w14:paraId="6B53690B" w14:textId="77777777" w:rsidR="003769FB" w:rsidRPr="003769FB" w:rsidRDefault="003769FB" w:rsidP="004D49D8">
      <w:pPr>
        <w:autoSpaceDE w:val="0"/>
        <w:autoSpaceDN w:val="0"/>
        <w:adjustRightInd w:val="0"/>
        <w:snapToGrid w:val="0"/>
        <w:spacing w:after="0"/>
        <w:rPr>
          <w:rFonts w:ascii="Book Antiqua" w:hAnsi="Book Antiqua"/>
          <w:b/>
          <w:szCs w:val="24"/>
          <w:lang w:val="en-US" w:eastAsia="zh-CN"/>
        </w:rPr>
      </w:pPr>
      <w:r w:rsidRPr="003769FB">
        <w:rPr>
          <w:rFonts w:ascii="Book Antiqua" w:hAnsi="Book Antiqua"/>
          <w:b/>
          <w:szCs w:val="24"/>
          <w:lang w:val="en-US"/>
        </w:rPr>
        <w:t>ACKNOWLEDGEMENTS</w:t>
      </w:r>
    </w:p>
    <w:p w14:paraId="34989F61" w14:textId="0952C983" w:rsidR="003769FB" w:rsidRPr="003769FB" w:rsidRDefault="003769FB" w:rsidP="003769FB">
      <w:pPr>
        <w:autoSpaceDE w:val="0"/>
        <w:autoSpaceDN w:val="0"/>
        <w:adjustRightInd w:val="0"/>
        <w:snapToGrid w:val="0"/>
        <w:spacing w:after="0"/>
        <w:rPr>
          <w:rFonts w:ascii="Book Antiqua" w:hAnsi="Book Antiqua"/>
          <w:szCs w:val="24"/>
          <w:lang w:val="en-US"/>
        </w:rPr>
      </w:pPr>
      <w:r w:rsidRPr="003769FB">
        <w:rPr>
          <w:rFonts w:ascii="Book Antiqua" w:hAnsi="Book Antiqua"/>
          <w:szCs w:val="24"/>
          <w:lang w:val="en-US"/>
        </w:rPr>
        <w:t>The project was founded to M.B. by grants from “Forschung für die Praxis</w:t>
      </w:r>
      <w:r w:rsidRPr="003769FB">
        <w:rPr>
          <w:rFonts w:ascii="Book Antiqua" w:hAnsi="Book Antiqua" w:hint="eastAsia"/>
          <w:szCs w:val="24"/>
          <w:lang w:val="en-US" w:eastAsia="zh-CN"/>
        </w:rPr>
        <w:t xml:space="preserve"> </w:t>
      </w:r>
      <w:r w:rsidRPr="003769FB">
        <w:rPr>
          <w:rFonts w:ascii="Book Antiqua" w:hAnsi="Book Antiqua"/>
          <w:szCs w:val="24"/>
          <w:lang w:val="en-US"/>
        </w:rPr>
        <w:t>“of the Hessisches Ministerium für Wissenschaft und Kunst and to S.L. by grants from the</w:t>
      </w:r>
      <w:r w:rsidRPr="003769FB">
        <w:rPr>
          <w:rFonts w:ascii="Book Antiqua" w:hAnsi="Book Antiqua" w:hint="eastAsia"/>
          <w:szCs w:val="24"/>
          <w:lang w:val="en-US" w:eastAsia="zh-CN"/>
        </w:rPr>
        <w:t xml:space="preserve"> </w:t>
      </w:r>
      <w:r w:rsidRPr="003769FB">
        <w:rPr>
          <w:rFonts w:ascii="Book Antiqua" w:hAnsi="Book Antiqua"/>
          <w:szCs w:val="24"/>
          <w:lang w:val="en-US"/>
        </w:rPr>
        <w:t>Federal Ministry of Education and Research (BMBF) and the Deutsche Forschungsgemeinschaft (DFG) as an acknowledgement to the national institutions that currently support our research in the field of vitamin E and its long-chain metabolites.</w:t>
      </w:r>
    </w:p>
    <w:p w14:paraId="5E27130B" w14:textId="77777777" w:rsidR="003769FB" w:rsidRPr="003769FB" w:rsidRDefault="003769FB" w:rsidP="003769FB">
      <w:pPr>
        <w:autoSpaceDE w:val="0"/>
        <w:autoSpaceDN w:val="0"/>
        <w:adjustRightInd w:val="0"/>
        <w:snapToGrid w:val="0"/>
        <w:spacing w:after="0"/>
        <w:rPr>
          <w:rFonts w:ascii="Book Antiqua" w:hAnsi="Book Antiqua"/>
          <w:szCs w:val="24"/>
          <w:lang w:val="en-US"/>
        </w:rPr>
      </w:pPr>
    </w:p>
    <w:p w14:paraId="1C127FCA" w14:textId="77777777" w:rsidR="003769FB" w:rsidRPr="003769FB" w:rsidRDefault="003769FB" w:rsidP="003769FB">
      <w:pPr>
        <w:autoSpaceDE w:val="0"/>
        <w:autoSpaceDN w:val="0"/>
        <w:adjustRightInd w:val="0"/>
        <w:snapToGrid w:val="0"/>
        <w:spacing w:after="0"/>
        <w:rPr>
          <w:rFonts w:ascii="Book Antiqua" w:hAnsi="Book Antiqua"/>
          <w:szCs w:val="24"/>
          <w:lang w:val="en-US"/>
        </w:rPr>
      </w:pPr>
      <w:r w:rsidRPr="003769FB">
        <w:rPr>
          <w:rFonts w:ascii="Book Antiqua" w:hAnsi="Book Antiqua"/>
          <w:szCs w:val="24"/>
          <w:lang w:val="en-US"/>
        </w:rPr>
        <w:t xml:space="preserve"> </w:t>
      </w:r>
    </w:p>
    <w:p w14:paraId="7ED6FED4" w14:textId="79F1C1E7" w:rsidR="0022775E" w:rsidRPr="003769FB" w:rsidRDefault="002D15CE" w:rsidP="004D49D8">
      <w:pPr>
        <w:autoSpaceDE w:val="0"/>
        <w:autoSpaceDN w:val="0"/>
        <w:adjustRightInd w:val="0"/>
        <w:snapToGrid w:val="0"/>
        <w:spacing w:after="0"/>
        <w:rPr>
          <w:rFonts w:ascii="Book Antiqua" w:hAnsi="Book Antiqua" w:cs="Arial"/>
          <w:b/>
        </w:rPr>
      </w:pPr>
      <w:r w:rsidRPr="003769FB">
        <w:rPr>
          <w:rFonts w:ascii="Book Antiqua" w:hAnsi="Book Antiqua"/>
          <w:szCs w:val="24"/>
          <w:lang w:val="en-US"/>
        </w:rPr>
        <w:br w:type="page"/>
      </w:r>
      <w:bookmarkStart w:id="498" w:name="OLE_LINK559"/>
      <w:r w:rsidR="0022775E" w:rsidRPr="003769FB">
        <w:rPr>
          <w:rFonts w:ascii="Book Antiqua" w:hAnsi="Book Antiqua" w:cs="Arial"/>
          <w:b/>
        </w:rPr>
        <w:lastRenderedPageBreak/>
        <w:t>REFERENCES</w:t>
      </w:r>
    </w:p>
    <w:bookmarkEnd w:id="498"/>
    <w:p w14:paraId="0521106A" w14:textId="77777777" w:rsidR="0022775E" w:rsidRPr="003769FB" w:rsidRDefault="0022775E" w:rsidP="004D49D8">
      <w:pPr>
        <w:spacing w:after="0"/>
        <w:rPr>
          <w:rFonts w:ascii="Book Antiqua" w:eastAsia="宋体" w:hAnsi="Book Antiqua" w:cs="宋体"/>
          <w:szCs w:val="24"/>
        </w:rPr>
      </w:pPr>
      <w:r w:rsidRPr="003769FB">
        <w:rPr>
          <w:rFonts w:hint="eastAsia"/>
          <w:lang w:eastAsia="zh-CN"/>
        </w:rPr>
        <w:t xml:space="preserve"> </w:t>
      </w:r>
      <w:bookmarkStart w:id="499" w:name="OLE_LINK488"/>
      <w:bookmarkStart w:id="500" w:name="OLE_LINK489"/>
      <w:r w:rsidRPr="003769FB">
        <w:rPr>
          <w:rFonts w:ascii="Book Antiqua" w:eastAsia="宋体" w:hAnsi="Book Antiqua" w:cs="宋体"/>
          <w:szCs w:val="24"/>
        </w:rPr>
        <w:t>1 </w:t>
      </w:r>
      <w:r w:rsidRPr="003769FB">
        <w:rPr>
          <w:rFonts w:ascii="Book Antiqua" w:eastAsia="宋体" w:hAnsi="Book Antiqua" w:cs="宋体"/>
          <w:b/>
          <w:bCs/>
          <w:szCs w:val="24"/>
        </w:rPr>
        <w:t>Cardenas E</w:t>
      </w:r>
      <w:r w:rsidRPr="003769FB">
        <w:rPr>
          <w:rFonts w:ascii="Book Antiqua" w:eastAsia="宋体" w:hAnsi="Book Antiqua" w:cs="宋体"/>
          <w:szCs w:val="24"/>
        </w:rPr>
        <w:t>, Ghosh R. Vitamin E: a dark horse at the crossroad of cancer management. </w:t>
      </w:r>
      <w:r w:rsidRPr="003769FB">
        <w:rPr>
          <w:rFonts w:ascii="Book Antiqua" w:eastAsia="宋体" w:hAnsi="Book Antiqua" w:cs="宋体"/>
          <w:i/>
          <w:iCs/>
          <w:szCs w:val="24"/>
        </w:rPr>
        <w:t>Biochem Pharmacol</w:t>
      </w:r>
      <w:r w:rsidRPr="003769FB">
        <w:rPr>
          <w:rFonts w:ascii="Book Antiqua" w:eastAsia="宋体" w:hAnsi="Book Antiqua" w:cs="宋体"/>
          <w:szCs w:val="24"/>
        </w:rPr>
        <w:t> 2013; </w:t>
      </w:r>
      <w:r w:rsidRPr="003769FB">
        <w:rPr>
          <w:rFonts w:ascii="Book Antiqua" w:eastAsia="宋体" w:hAnsi="Book Antiqua" w:cs="宋体"/>
          <w:b/>
          <w:bCs/>
          <w:szCs w:val="24"/>
        </w:rPr>
        <w:t>86</w:t>
      </w:r>
      <w:r w:rsidRPr="003769FB">
        <w:rPr>
          <w:rFonts w:ascii="Book Antiqua" w:eastAsia="宋体" w:hAnsi="Book Antiqua" w:cs="宋体"/>
          <w:szCs w:val="24"/>
        </w:rPr>
        <w:t>: 845-852 [PMID: 23919929 DOI: 10.1016/j.bcp.2013.07.018]</w:t>
      </w:r>
    </w:p>
    <w:p w14:paraId="607F5B1E"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2 </w:t>
      </w:r>
      <w:r w:rsidRPr="003769FB">
        <w:rPr>
          <w:rFonts w:ascii="Book Antiqua" w:eastAsia="宋体" w:hAnsi="Book Antiqua" w:cs="宋体"/>
          <w:b/>
          <w:bCs/>
          <w:szCs w:val="24"/>
        </w:rPr>
        <w:t>Evans HM</w:t>
      </w:r>
      <w:r w:rsidRPr="003769FB">
        <w:rPr>
          <w:rFonts w:ascii="Book Antiqua" w:eastAsia="宋体" w:hAnsi="Book Antiqua" w:cs="宋体"/>
          <w:szCs w:val="24"/>
        </w:rPr>
        <w:t>, Bishop KS. On the existence of a hitherto unrecognized dietary factor essential for reproduction. </w:t>
      </w:r>
      <w:r w:rsidRPr="003769FB">
        <w:rPr>
          <w:rFonts w:ascii="Book Antiqua" w:eastAsia="宋体" w:hAnsi="Book Antiqua" w:cs="宋体"/>
          <w:i/>
          <w:iCs/>
          <w:szCs w:val="24"/>
        </w:rPr>
        <w:t>Science</w:t>
      </w:r>
      <w:r w:rsidRPr="003769FB">
        <w:rPr>
          <w:rFonts w:ascii="Book Antiqua" w:eastAsia="宋体" w:hAnsi="Book Antiqua" w:cs="宋体"/>
          <w:szCs w:val="24"/>
        </w:rPr>
        <w:t> 1922; </w:t>
      </w:r>
      <w:r w:rsidRPr="003769FB">
        <w:rPr>
          <w:rFonts w:ascii="Book Antiqua" w:eastAsia="宋体" w:hAnsi="Book Antiqua" w:cs="宋体"/>
          <w:b/>
          <w:bCs/>
          <w:szCs w:val="24"/>
        </w:rPr>
        <w:t>56</w:t>
      </w:r>
      <w:r w:rsidRPr="003769FB">
        <w:rPr>
          <w:rFonts w:ascii="Book Antiqua" w:eastAsia="宋体" w:hAnsi="Book Antiqua" w:cs="宋体"/>
          <w:szCs w:val="24"/>
        </w:rPr>
        <w:t>: 650-651 [PMID: 17838496 DOI: 10.1126/science.56.1458.650]</w:t>
      </w:r>
    </w:p>
    <w:p w14:paraId="10D778F9"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3 </w:t>
      </w:r>
      <w:r w:rsidRPr="003769FB">
        <w:rPr>
          <w:rFonts w:ascii="Book Antiqua" w:eastAsia="宋体" w:hAnsi="Book Antiqua" w:cs="宋体"/>
          <w:b/>
          <w:bCs/>
          <w:szCs w:val="24"/>
        </w:rPr>
        <w:t>Sen CK</w:t>
      </w:r>
      <w:r w:rsidRPr="003769FB">
        <w:rPr>
          <w:rFonts w:ascii="Book Antiqua" w:eastAsia="宋体" w:hAnsi="Book Antiqua" w:cs="宋体"/>
          <w:szCs w:val="24"/>
        </w:rPr>
        <w:t>, Khanna S, Roy S. Tocotrienols in health and disease: the other half of the natural vitamin E family. </w:t>
      </w:r>
      <w:r w:rsidRPr="003769FB">
        <w:rPr>
          <w:rFonts w:ascii="Book Antiqua" w:eastAsia="宋体" w:hAnsi="Book Antiqua" w:cs="宋体"/>
          <w:i/>
          <w:iCs/>
          <w:szCs w:val="24"/>
        </w:rPr>
        <w:t>Mol Aspects Med</w:t>
      </w:r>
      <w:r w:rsidRPr="003769FB">
        <w:rPr>
          <w:rFonts w:ascii="Book Antiqua" w:eastAsia="宋体" w:hAnsi="Book Antiqua" w:cs="宋体"/>
          <w:szCs w:val="24"/>
        </w:rPr>
        <w:t> </w:t>
      </w:r>
      <w:r w:rsidRPr="003769FB">
        <w:rPr>
          <w:rFonts w:ascii="Book Antiqua" w:eastAsia="宋体" w:hAnsi="Book Antiqua" w:cs="宋体" w:hint="eastAsia"/>
          <w:szCs w:val="24"/>
        </w:rPr>
        <w:t>2007</w:t>
      </w:r>
      <w:r w:rsidRPr="003769FB">
        <w:rPr>
          <w:rFonts w:ascii="Book Antiqua" w:eastAsia="宋体" w:hAnsi="Book Antiqua" w:cs="宋体"/>
          <w:szCs w:val="24"/>
        </w:rPr>
        <w:t>; </w:t>
      </w:r>
      <w:r w:rsidRPr="003769FB">
        <w:rPr>
          <w:rFonts w:ascii="Book Antiqua" w:eastAsia="宋体" w:hAnsi="Book Antiqua" w:cs="宋体"/>
          <w:b/>
          <w:bCs/>
          <w:szCs w:val="24"/>
        </w:rPr>
        <w:t>28</w:t>
      </w:r>
      <w:r w:rsidRPr="003769FB">
        <w:rPr>
          <w:rFonts w:ascii="Book Antiqua" w:eastAsia="宋体" w:hAnsi="Book Antiqua" w:cs="宋体"/>
          <w:szCs w:val="24"/>
        </w:rPr>
        <w:t>: 692-728 [PMID: 17507086 DOI: 10.1016/j.mam.2007.03.001]</w:t>
      </w:r>
    </w:p>
    <w:p w14:paraId="3548B197"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4 </w:t>
      </w:r>
      <w:r w:rsidRPr="003769FB">
        <w:rPr>
          <w:rFonts w:ascii="Book Antiqua" w:eastAsia="宋体" w:hAnsi="Book Antiqua" w:cs="宋体"/>
          <w:b/>
          <w:bCs/>
          <w:szCs w:val="24"/>
        </w:rPr>
        <w:t>Wong RS</w:t>
      </w:r>
      <w:r w:rsidRPr="003769FB">
        <w:rPr>
          <w:rFonts w:ascii="Book Antiqua" w:eastAsia="宋体" w:hAnsi="Book Antiqua" w:cs="宋体"/>
          <w:szCs w:val="24"/>
        </w:rPr>
        <w:t>, Radhakrishnan AK. Tocotrienol research: past into present. </w:t>
      </w:r>
      <w:r w:rsidRPr="003769FB">
        <w:rPr>
          <w:rFonts w:ascii="Book Antiqua" w:eastAsia="宋体" w:hAnsi="Book Antiqua" w:cs="宋体"/>
          <w:i/>
          <w:iCs/>
          <w:szCs w:val="24"/>
        </w:rPr>
        <w:t>Nutr Rev</w:t>
      </w:r>
      <w:r w:rsidRPr="003769FB">
        <w:rPr>
          <w:rFonts w:ascii="Book Antiqua" w:eastAsia="宋体" w:hAnsi="Book Antiqua" w:cs="宋体"/>
          <w:szCs w:val="24"/>
        </w:rPr>
        <w:t> 2012; </w:t>
      </w:r>
      <w:r w:rsidRPr="003769FB">
        <w:rPr>
          <w:rFonts w:ascii="Book Antiqua" w:eastAsia="宋体" w:hAnsi="Book Antiqua" w:cs="宋体"/>
          <w:b/>
          <w:bCs/>
          <w:szCs w:val="24"/>
        </w:rPr>
        <w:t>70</w:t>
      </w:r>
      <w:r w:rsidRPr="003769FB">
        <w:rPr>
          <w:rFonts w:ascii="Book Antiqua" w:eastAsia="宋体" w:hAnsi="Book Antiqua" w:cs="宋体"/>
          <w:szCs w:val="24"/>
        </w:rPr>
        <w:t>: 483-490 [PMID: 22946849 DOI: 10.1111/j.1753-4887.2012.00512.x]</w:t>
      </w:r>
    </w:p>
    <w:p w14:paraId="40D1AC1F"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5 </w:t>
      </w:r>
      <w:r w:rsidRPr="003769FB">
        <w:rPr>
          <w:rFonts w:ascii="Book Antiqua" w:eastAsia="宋体" w:hAnsi="Book Antiqua" w:cs="宋体"/>
          <w:b/>
          <w:bCs/>
          <w:szCs w:val="24"/>
        </w:rPr>
        <w:t>Dutta A</w:t>
      </w:r>
      <w:r w:rsidRPr="003769FB">
        <w:rPr>
          <w:rFonts w:ascii="Book Antiqua" w:eastAsia="宋体" w:hAnsi="Book Antiqua" w:cs="宋体"/>
          <w:szCs w:val="24"/>
        </w:rPr>
        <w:t>, Dutta SK. Vitamin E and its role in the prevention of atherosclerosis and carcinogenesis: a review. </w:t>
      </w:r>
      <w:r w:rsidRPr="003769FB">
        <w:rPr>
          <w:rFonts w:ascii="Book Antiqua" w:eastAsia="宋体" w:hAnsi="Book Antiqua" w:cs="宋体"/>
          <w:i/>
          <w:iCs/>
          <w:szCs w:val="24"/>
        </w:rPr>
        <w:t>J Am Coll Nutr</w:t>
      </w:r>
      <w:r w:rsidRPr="003769FB">
        <w:rPr>
          <w:rFonts w:ascii="Book Antiqua" w:eastAsia="宋体" w:hAnsi="Book Antiqua" w:cs="宋体"/>
          <w:szCs w:val="24"/>
        </w:rPr>
        <w:t> 2003; </w:t>
      </w:r>
      <w:r w:rsidRPr="003769FB">
        <w:rPr>
          <w:rFonts w:ascii="Book Antiqua" w:eastAsia="宋体" w:hAnsi="Book Antiqua" w:cs="宋体"/>
          <w:b/>
          <w:bCs/>
          <w:szCs w:val="24"/>
        </w:rPr>
        <w:t>22</w:t>
      </w:r>
      <w:r w:rsidRPr="003769FB">
        <w:rPr>
          <w:rFonts w:ascii="Book Antiqua" w:eastAsia="宋体" w:hAnsi="Book Antiqua" w:cs="宋体"/>
          <w:szCs w:val="24"/>
        </w:rPr>
        <w:t>: 258-268 [PMID: 12897039 DOI: 10.1080/07315724.2003.10719302]</w:t>
      </w:r>
    </w:p>
    <w:p w14:paraId="46C4F8ED"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 xml:space="preserve">6 </w:t>
      </w:r>
      <w:r w:rsidRPr="003769FB">
        <w:rPr>
          <w:rFonts w:ascii="Book Antiqua" w:eastAsia="宋体" w:hAnsi="Book Antiqua" w:cs="宋体"/>
          <w:b/>
          <w:szCs w:val="24"/>
        </w:rPr>
        <w:t>Chun J</w:t>
      </w:r>
      <w:r w:rsidRPr="003769FB">
        <w:rPr>
          <w:rFonts w:ascii="Book Antiqua" w:eastAsia="宋体" w:hAnsi="Book Antiqua" w:cs="宋体"/>
          <w:szCs w:val="24"/>
        </w:rPr>
        <w:t xml:space="preserve">, Lee J, Ye L, Exler J, Eitenmiller RR. Tocopherol and tocotrienol contents of raw and processed fruits and vegetables in the United States diet. </w:t>
      </w:r>
      <w:r w:rsidRPr="003769FB">
        <w:rPr>
          <w:rFonts w:ascii="Book Antiqua" w:eastAsia="宋体" w:hAnsi="Book Antiqua" w:cs="宋体"/>
          <w:i/>
          <w:szCs w:val="24"/>
        </w:rPr>
        <w:t>J Food Composit</w:t>
      </w:r>
      <w:r w:rsidRPr="003769FB">
        <w:rPr>
          <w:rFonts w:ascii="Book Antiqua" w:eastAsia="宋体" w:hAnsi="Book Antiqua" w:cs="宋体" w:hint="eastAsia"/>
          <w:i/>
          <w:szCs w:val="24"/>
        </w:rPr>
        <w:t xml:space="preserve"> </w:t>
      </w:r>
      <w:r w:rsidRPr="003769FB">
        <w:rPr>
          <w:rFonts w:ascii="Book Antiqua" w:eastAsia="宋体" w:hAnsi="Book Antiqua" w:cs="宋体"/>
          <w:i/>
          <w:szCs w:val="24"/>
        </w:rPr>
        <w:t xml:space="preserve">Analy </w:t>
      </w:r>
      <w:r w:rsidRPr="003769FB">
        <w:rPr>
          <w:rFonts w:ascii="Book Antiqua" w:eastAsia="宋体" w:hAnsi="Book Antiqua" w:cs="宋体"/>
          <w:szCs w:val="24"/>
        </w:rPr>
        <w:t xml:space="preserve">2006; </w:t>
      </w:r>
      <w:r w:rsidRPr="003769FB">
        <w:rPr>
          <w:rFonts w:ascii="Book Antiqua" w:eastAsia="宋体" w:hAnsi="Book Antiqua" w:cs="宋体"/>
          <w:b/>
          <w:szCs w:val="24"/>
        </w:rPr>
        <w:t>19</w:t>
      </w:r>
      <w:r w:rsidRPr="003769FB">
        <w:rPr>
          <w:rFonts w:ascii="Book Antiqua" w:eastAsia="宋体" w:hAnsi="Book Antiqua" w:cs="宋体"/>
          <w:szCs w:val="24"/>
        </w:rPr>
        <w:t>: 196–204 [DOI: 10.1016/j.jfca.2005.08.001]</w:t>
      </w:r>
    </w:p>
    <w:p w14:paraId="0D8E89DF"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7</w:t>
      </w:r>
      <w:r w:rsidRPr="003769FB">
        <w:rPr>
          <w:rFonts w:ascii="Book Antiqua" w:eastAsia="宋体" w:hAnsi="Book Antiqua" w:cs="宋体"/>
          <w:b/>
          <w:szCs w:val="24"/>
        </w:rPr>
        <w:t xml:space="preserve"> Bechthold A</w:t>
      </w:r>
      <w:r w:rsidRPr="003769FB">
        <w:rPr>
          <w:rFonts w:ascii="Book Antiqua" w:eastAsia="宋体" w:hAnsi="Book Antiqua" w:cs="宋体"/>
          <w:szCs w:val="24"/>
        </w:rPr>
        <w:t xml:space="preserve">, Albrecht V, Leschik-Bonnet E, Heseker H. Beurteilung der Vitaminversorgung in Deutschland. Teil 1: Daten zur Vitaminzufuhr. </w:t>
      </w:r>
      <w:r w:rsidRPr="003769FB">
        <w:rPr>
          <w:rFonts w:ascii="Book Antiqua" w:eastAsia="宋体" w:hAnsi="Book Antiqua" w:cs="宋体"/>
          <w:i/>
          <w:szCs w:val="24"/>
        </w:rPr>
        <w:t xml:space="preserve">Ernährungs Umschau </w:t>
      </w:r>
      <w:r w:rsidRPr="003769FB">
        <w:rPr>
          <w:rFonts w:ascii="Book Antiqua" w:eastAsia="宋体" w:hAnsi="Book Antiqua" w:cs="宋体"/>
          <w:szCs w:val="24"/>
        </w:rPr>
        <w:t xml:space="preserve">2012; </w:t>
      </w:r>
      <w:r w:rsidRPr="003769FB">
        <w:rPr>
          <w:rFonts w:ascii="Book Antiqua" w:eastAsia="宋体" w:hAnsi="Book Antiqua" w:cs="宋体"/>
          <w:b/>
          <w:szCs w:val="24"/>
        </w:rPr>
        <w:t>(6):</w:t>
      </w:r>
      <w:r w:rsidRPr="003769FB">
        <w:rPr>
          <w:rFonts w:ascii="Book Antiqua" w:eastAsia="宋体" w:hAnsi="Book Antiqua" w:cs="宋体"/>
          <w:szCs w:val="24"/>
        </w:rPr>
        <w:t xml:space="preserve"> 324–336 </w:t>
      </w:r>
    </w:p>
    <w:p w14:paraId="304BE776"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8 Dietary reference intakes for vitamin C, vitamin E, selenium, and carotenoids. A report of the panel on dietary antioxidants and related compounds, subcommittees on upper reference levels of nutrients and interpretation and uses of dietary reference intakes, and the standing committee on the scientific evaluation of dietary reference intakes. Washington D.C.: National Academy Press, 2000</w:t>
      </w:r>
    </w:p>
    <w:p w14:paraId="6AFB5D3A"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 xml:space="preserve">9 Deutsche Gesellschaft für Ernährung, Österreichische Gesellschaft für Ernährung, Schweizerische Gesellschaft für Ernährungsforschung, Schweizerische Vereinigung für Ernährung. Referenzwerte für die Nährstoffzufuhr. </w:t>
      </w:r>
      <w:r w:rsidRPr="003769FB">
        <w:rPr>
          <w:rFonts w:ascii="Book Antiqua" w:eastAsia="宋体" w:hAnsi="Book Antiqua" w:cs="宋体"/>
          <w:i/>
          <w:szCs w:val="24"/>
        </w:rPr>
        <w:t>Neuer Umschau Buchverlag</w:t>
      </w:r>
      <w:r w:rsidRPr="003769FB">
        <w:rPr>
          <w:rFonts w:ascii="Book Antiqua" w:eastAsia="宋体" w:hAnsi="Book Antiqua" w:cs="宋体"/>
          <w:szCs w:val="24"/>
        </w:rPr>
        <w:t xml:space="preserve"> 2008</w:t>
      </w:r>
      <w:r w:rsidRPr="003769FB">
        <w:rPr>
          <w:rFonts w:ascii="Book Antiqua" w:eastAsia="宋体" w:hAnsi="Book Antiqua" w:cs="宋体" w:hint="eastAsia"/>
          <w:szCs w:val="24"/>
        </w:rPr>
        <w:t>;</w:t>
      </w:r>
      <w:r w:rsidRPr="003769FB">
        <w:rPr>
          <w:rFonts w:ascii="Book Antiqua" w:eastAsia="宋体" w:hAnsi="Book Antiqua" w:cs="宋体"/>
          <w:szCs w:val="24"/>
        </w:rPr>
        <w:t xml:space="preserve"> 87–93 </w:t>
      </w:r>
    </w:p>
    <w:p w14:paraId="48345F39"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lastRenderedPageBreak/>
        <w:t xml:space="preserve">10 </w:t>
      </w:r>
      <w:r w:rsidRPr="003769FB">
        <w:rPr>
          <w:rFonts w:ascii="Book Antiqua" w:eastAsia="宋体" w:hAnsi="Book Antiqua" w:cs="宋体"/>
          <w:b/>
          <w:szCs w:val="24"/>
        </w:rPr>
        <w:t>Vitamin E (Tocopherole)</w:t>
      </w:r>
      <w:r w:rsidRPr="003769FB">
        <w:rPr>
          <w:rFonts w:ascii="Book Antiqua" w:eastAsia="宋体" w:hAnsi="Book Antiqua" w:cs="宋体" w:hint="eastAsia"/>
          <w:b/>
          <w:szCs w:val="24"/>
        </w:rPr>
        <w:t>.</w:t>
      </w:r>
      <w:r w:rsidRPr="003769FB">
        <w:rPr>
          <w:rFonts w:ascii="Book Antiqua" w:eastAsia="宋体" w:hAnsi="Book Antiqua" w:cs="宋体" w:hint="eastAsia"/>
          <w:szCs w:val="24"/>
        </w:rPr>
        <w:t xml:space="preserve"> </w:t>
      </w:r>
      <w:r w:rsidRPr="003769FB">
        <w:rPr>
          <w:rFonts w:ascii="Book Antiqua" w:eastAsia="宋体" w:hAnsi="Book Antiqua" w:cs="宋体"/>
          <w:szCs w:val="24"/>
        </w:rPr>
        <w:t>Available from: URL:</w:t>
      </w:r>
      <w:r w:rsidRPr="003769FB">
        <w:rPr>
          <w:rFonts w:ascii="Book Antiqua" w:eastAsia="宋体" w:hAnsi="Book Antiqua" w:cs="宋体" w:hint="eastAsia"/>
          <w:szCs w:val="24"/>
        </w:rPr>
        <w:t xml:space="preserve"> </w:t>
      </w:r>
      <w:hyperlink r:id="rId11" w:history="1">
        <w:r w:rsidRPr="003769FB">
          <w:rPr>
            <w:rStyle w:val="aa"/>
            <w:rFonts w:ascii="Book Antiqua" w:eastAsia="宋体" w:hAnsi="Book Antiqua" w:cs="宋体"/>
            <w:color w:val="auto"/>
            <w:szCs w:val="24"/>
            <w:u w:val="none"/>
          </w:rPr>
          <w:t>https://www.dge.de/wissenschaft/referenzwerte/vitamin-e/</w:t>
        </w:r>
      </w:hyperlink>
    </w:p>
    <w:p w14:paraId="1C35EFCA"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 xml:space="preserve">11 </w:t>
      </w:r>
      <w:r w:rsidRPr="003769FB">
        <w:rPr>
          <w:rFonts w:ascii="Book Antiqua" w:eastAsia="宋体" w:hAnsi="Book Antiqua" w:cs="宋体"/>
          <w:b/>
          <w:szCs w:val="24"/>
        </w:rPr>
        <w:t>Bechthold A,</w:t>
      </w:r>
      <w:r w:rsidRPr="003769FB">
        <w:rPr>
          <w:rFonts w:ascii="Book Antiqua" w:eastAsia="宋体" w:hAnsi="Book Antiqua" w:cs="宋体"/>
          <w:szCs w:val="24"/>
        </w:rPr>
        <w:t xml:space="preserve"> Albrecht V, Leschik-Bonnet E, Heseker H. Beurteilung der Vitaminversorgung in Deutschland. Teil 2: Kritische Vitamine und Vitaminzufuhr in besonderen Lebenssituationen. </w:t>
      </w:r>
      <w:r w:rsidRPr="003769FB">
        <w:rPr>
          <w:rFonts w:ascii="Book Antiqua" w:eastAsia="宋体" w:hAnsi="Book Antiqua" w:cs="宋体"/>
          <w:i/>
          <w:szCs w:val="24"/>
        </w:rPr>
        <w:t xml:space="preserve">Ernährungs Umschau </w:t>
      </w:r>
      <w:r w:rsidRPr="003769FB">
        <w:rPr>
          <w:rFonts w:ascii="Book Antiqua" w:eastAsia="宋体" w:hAnsi="Book Antiqua" w:cs="宋体"/>
          <w:szCs w:val="24"/>
        </w:rPr>
        <w:t xml:space="preserve">2012; </w:t>
      </w:r>
      <w:r w:rsidRPr="003769FB">
        <w:rPr>
          <w:rFonts w:ascii="Book Antiqua" w:eastAsia="宋体" w:hAnsi="Book Antiqua" w:cs="宋体"/>
          <w:b/>
          <w:szCs w:val="24"/>
        </w:rPr>
        <w:t>(7)</w:t>
      </w:r>
      <w:r w:rsidRPr="003769FB">
        <w:rPr>
          <w:rFonts w:ascii="Book Antiqua" w:eastAsia="宋体" w:hAnsi="Book Antiqua" w:cs="宋体"/>
          <w:szCs w:val="24"/>
        </w:rPr>
        <w:t xml:space="preserve">: 396–401 </w:t>
      </w:r>
    </w:p>
    <w:p w14:paraId="5C3CE94E"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12 </w:t>
      </w:r>
      <w:r w:rsidRPr="003769FB">
        <w:rPr>
          <w:rFonts w:ascii="Book Antiqua" w:eastAsia="宋体" w:hAnsi="Book Antiqua" w:cs="宋体"/>
          <w:b/>
          <w:bCs/>
          <w:szCs w:val="24"/>
        </w:rPr>
        <w:t>Schwarzpaul S</w:t>
      </w:r>
      <w:r w:rsidRPr="003769FB">
        <w:rPr>
          <w:rFonts w:ascii="Book Antiqua" w:eastAsia="宋体" w:hAnsi="Book Antiqua" w:cs="宋体"/>
          <w:szCs w:val="24"/>
        </w:rPr>
        <w:t>, Strassburg A, Luhrmann PM, Neuhauser-Berthold M. Intake of vitamin and mineral supplements in an elderly german population. </w:t>
      </w:r>
      <w:r w:rsidRPr="003769FB">
        <w:rPr>
          <w:rFonts w:ascii="Book Antiqua" w:eastAsia="宋体" w:hAnsi="Book Antiqua" w:cs="宋体"/>
          <w:i/>
          <w:iCs/>
          <w:szCs w:val="24"/>
        </w:rPr>
        <w:t>Ann Nutr Metab</w:t>
      </w:r>
      <w:r w:rsidRPr="003769FB">
        <w:rPr>
          <w:rFonts w:ascii="Book Antiqua" w:eastAsia="宋体" w:hAnsi="Book Antiqua" w:cs="宋体"/>
          <w:szCs w:val="24"/>
        </w:rPr>
        <w:t> 2006; </w:t>
      </w:r>
      <w:r w:rsidRPr="003769FB">
        <w:rPr>
          <w:rFonts w:ascii="Book Antiqua" w:eastAsia="宋体" w:hAnsi="Book Antiqua" w:cs="宋体"/>
          <w:b/>
          <w:bCs/>
          <w:szCs w:val="24"/>
        </w:rPr>
        <w:t>50</w:t>
      </w:r>
      <w:r w:rsidRPr="003769FB">
        <w:rPr>
          <w:rFonts w:ascii="Book Antiqua" w:eastAsia="宋体" w:hAnsi="Book Antiqua" w:cs="宋体"/>
          <w:szCs w:val="24"/>
        </w:rPr>
        <w:t>: 155-162 [PMID: 16407640 DOI: 10.1159/000090728]</w:t>
      </w:r>
    </w:p>
    <w:p w14:paraId="27CF35C5"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13 </w:t>
      </w:r>
      <w:r w:rsidRPr="003769FB">
        <w:rPr>
          <w:rFonts w:ascii="Book Antiqua" w:eastAsia="宋体" w:hAnsi="Book Antiqua" w:cs="宋体"/>
          <w:b/>
          <w:bCs/>
          <w:szCs w:val="24"/>
        </w:rPr>
        <w:t>Wolters M</w:t>
      </w:r>
      <w:r w:rsidRPr="003769FB">
        <w:rPr>
          <w:rFonts w:ascii="Book Antiqua" w:eastAsia="宋体" w:hAnsi="Book Antiqua" w:cs="宋体"/>
          <w:szCs w:val="24"/>
        </w:rPr>
        <w:t>, Hermann S, Golf S, Katz N, Hahn A. Selenium and antioxidant vitamin status of elderly German women. </w:t>
      </w:r>
      <w:r w:rsidRPr="003769FB">
        <w:rPr>
          <w:rFonts w:ascii="Book Antiqua" w:eastAsia="宋体" w:hAnsi="Book Antiqua" w:cs="宋体"/>
          <w:i/>
          <w:iCs/>
          <w:szCs w:val="24"/>
        </w:rPr>
        <w:t>Eur J Clin Nutr</w:t>
      </w:r>
      <w:r w:rsidRPr="003769FB">
        <w:rPr>
          <w:rFonts w:ascii="Book Antiqua" w:eastAsia="宋体" w:hAnsi="Book Antiqua" w:cs="宋体"/>
          <w:szCs w:val="24"/>
        </w:rPr>
        <w:t> 2006; </w:t>
      </w:r>
      <w:r w:rsidRPr="003769FB">
        <w:rPr>
          <w:rFonts w:ascii="Book Antiqua" w:eastAsia="宋体" w:hAnsi="Book Antiqua" w:cs="宋体"/>
          <w:b/>
          <w:bCs/>
          <w:szCs w:val="24"/>
        </w:rPr>
        <w:t>60</w:t>
      </w:r>
      <w:r w:rsidRPr="003769FB">
        <w:rPr>
          <w:rFonts w:ascii="Book Antiqua" w:eastAsia="宋体" w:hAnsi="Book Antiqua" w:cs="宋体"/>
          <w:szCs w:val="24"/>
        </w:rPr>
        <w:t>: 85-91 [PMID: 16118647 DOI: 10.1038/sj.ejcn.1602271]</w:t>
      </w:r>
    </w:p>
    <w:p w14:paraId="534E97A3"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14 </w:t>
      </w:r>
      <w:r w:rsidRPr="003769FB">
        <w:rPr>
          <w:rFonts w:ascii="Book Antiqua" w:eastAsia="宋体" w:hAnsi="Book Antiqua" w:cs="宋体"/>
          <w:b/>
          <w:bCs/>
          <w:szCs w:val="24"/>
        </w:rPr>
        <w:t>Fulgoni VL</w:t>
      </w:r>
      <w:r w:rsidRPr="003769FB">
        <w:rPr>
          <w:rFonts w:ascii="Book Antiqua" w:eastAsia="宋体" w:hAnsi="Book Antiqua" w:cs="宋体"/>
          <w:szCs w:val="24"/>
        </w:rPr>
        <w:t>, Keast DR, Auestad N, Quann EE. Nutrients from dairy foods are difficult to replace in diets of Americans: food pattern modeling and an analyses of the National Health and Nutrition Examination Survey 2003-2006. </w:t>
      </w:r>
      <w:r w:rsidRPr="003769FB">
        <w:rPr>
          <w:rFonts w:ascii="Book Antiqua" w:eastAsia="宋体" w:hAnsi="Book Antiqua" w:cs="宋体"/>
          <w:i/>
          <w:iCs/>
          <w:szCs w:val="24"/>
        </w:rPr>
        <w:t>Nutr Res</w:t>
      </w:r>
      <w:r w:rsidRPr="003769FB">
        <w:rPr>
          <w:rFonts w:ascii="Book Antiqua" w:eastAsia="宋体" w:hAnsi="Book Antiqua" w:cs="宋体"/>
          <w:szCs w:val="24"/>
        </w:rPr>
        <w:t> 2011; </w:t>
      </w:r>
      <w:r w:rsidRPr="003769FB">
        <w:rPr>
          <w:rFonts w:ascii="Book Antiqua" w:eastAsia="宋体" w:hAnsi="Book Antiqua" w:cs="宋体"/>
          <w:b/>
          <w:bCs/>
          <w:szCs w:val="24"/>
        </w:rPr>
        <w:t>31</w:t>
      </w:r>
      <w:r w:rsidRPr="003769FB">
        <w:rPr>
          <w:rFonts w:ascii="Book Antiqua" w:eastAsia="宋体" w:hAnsi="Book Antiqua" w:cs="宋体"/>
          <w:szCs w:val="24"/>
        </w:rPr>
        <w:t>: 759-765 [PMID: 22074800 DOI: 10.1016/j.nutres.2011.09.017]</w:t>
      </w:r>
    </w:p>
    <w:p w14:paraId="091C3697"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15 </w:t>
      </w:r>
      <w:r w:rsidRPr="003769FB">
        <w:rPr>
          <w:rFonts w:ascii="Book Antiqua" w:eastAsia="宋体" w:hAnsi="Book Antiqua" w:cs="宋体"/>
          <w:b/>
          <w:bCs/>
          <w:szCs w:val="24"/>
        </w:rPr>
        <w:t>Fulgoni VL</w:t>
      </w:r>
      <w:r w:rsidRPr="003769FB">
        <w:rPr>
          <w:rFonts w:ascii="Book Antiqua" w:eastAsia="宋体" w:hAnsi="Book Antiqua" w:cs="宋体"/>
          <w:szCs w:val="24"/>
        </w:rPr>
        <w:t>, Keast DR, Bailey RL, Dwyer J. Foods, fortificants, and supplements: Where do Americans get their nutrients? </w:t>
      </w:r>
      <w:r w:rsidRPr="003769FB">
        <w:rPr>
          <w:rFonts w:ascii="Book Antiqua" w:eastAsia="宋体" w:hAnsi="Book Antiqua" w:cs="宋体"/>
          <w:i/>
          <w:iCs/>
          <w:szCs w:val="24"/>
        </w:rPr>
        <w:t>J Nutr</w:t>
      </w:r>
      <w:r w:rsidRPr="003769FB">
        <w:rPr>
          <w:rFonts w:ascii="Book Antiqua" w:eastAsia="宋体" w:hAnsi="Book Antiqua" w:cs="宋体"/>
          <w:szCs w:val="24"/>
        </w:rPr>
        <w:t> 2011; </w:t>
      </w:r>
      <w:r w:rsidRPr="003769FB">
        <w:rPr>
          <w:rFonts w:ascii="Book Antiqua" w:eastAsia="宋体" w:hAnsi="Book Antiqua" w:cs="宋体"/>
          <w:b/>
          <w:bCs/>
          <w:szCs w:val="24"/>
        </w:rPr>
        <w:t>141</w:t>
      </w:r>
      <w:r w:rsidRPr="003769FB">
        <w:rPr>
          <w:rFonts w:ascii="Book Antiqua" w:eastAsia="宋体" w:hAnsi="Book Antiqua" w:cs="宋体"/>
          <w:szCs w:val="24"/>
        </w:rPr>
        <w:t>: 1847-1854 [PMID: 21865568 DOI: 10.3945/jn.111.142257]</w:t>
      </w:r>
    </w:p>
    <w:p w14:paraId="1A66E153"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16 </w:t>
      </w:r>
      <w:r w:rsidRPr="003769FB">
        <w:rPr>
          <w:rFonts w:ascii="Book Antiqua" w:eastAsia="宋体" w:hAnsi="Book Antiqua" w:cs="宋体"/>
          <w:b/>
          <w:bCs/>
          <w:szCs w:val="24"/>
        </w:rPr>
        <w:t>Ulatowski L</w:t>
      </w:r>
      <w:r w:rsidRPr="003769FB">
        <w:rPr>
          <w:rFonts w:ascii="Book Antiqua" w:eastAsia="宋体" w:hAnsi="Book Antiqua" w:cs="宋体"/>
          <w:szCs w:val="24"/>
        </w:rPr>
        <w:t>, Manor D. Vitamin E trafficking in neurologic health and disease. </w:t>
      </w:r>
      <w:r w:rsidRPr="003769FB">
        <w:rPr>
          <w:rFonts w:ascii="Book Antiqua" w:eastAsia="宋体" w:hAnsi="Book Antiqua" w:cs="宋体"/>
          <w:i/>
          <w:iCs/>
          <w:szCs w:val="24"/>
        </w:rPr>
        <w:t>Annu Rev Nutr</w:t>
      </w:r>
      <w:r w:rsidRPr="003769FB">
        <w:rPr>
          <w:rFonts w:ascii="Book Antiqua" w:eastAsia="宋体" w:hAnsi="Book Antiqua" w:cs="宋体"/>
          <w:szCs w:val="24"/>
        </w:rPr>
        <w:t> 2013; </w:t>
      </w:r>
      <w:r w:rsidRPr="003769FB">
        <w:rPr>
          <w:rFonts w:ascii="Book Antiqua" w:eastAsia="宋体" w:hAnsi="Book Antiqua" w:cs="宋体"/>
          <w:b/>
          <w:bCs/>
          <w:szCs w:val="24"/>
        </w:rPr>
        <w:t>33</w:t>
      </w:r>
      <w:r w:rsidRPr="003769FB">
        <w:rPr>
          <w:rFonts w:ascii="Book Antiqua" w:eastAsia="宋体" w:hAnsi="Book Antiqua" w:cs="宋体"/>
          <w:szCs w:val="24"/>
        </w:rPr>
        <w:t>: 87-103 [PMID: 23642196 DOI: 10.1146/annurev-nutr-071812-161252]</w:t>
      </w:r>
    </w:p>
    <w:p w14:paraId="77DEF5E8"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17 </w:t>
      </w:r>
      <w:r w:rsidRPr="003769FB">
        <w:rPr>
          <w:rFonts w:ascii="Book Antiqua" w:eastAsia="宋体" w:hAnsi="Book Antiqua" w:cs="宋体"/>
          <w:b/>
          <w:bCs/>
          <w:szCs w:val="24"/>
        </w:rPr>
        <w:t>Troesch B</w:t>
      </w:r>
      <w:r w:rsidRPr="003769FB">
        <w:rPr>
          <w:rFonts w:ascii="Book Antiqua" w:eastAsia="宋体" w:hAnsi="Book Antiqua" w:cs="宋体"/>
          <w:szCs w:val="24"/>
        </w:rPr>
        <w:t>, Hoeft B, McBurney M, Eggersdorfer M, Weber P. Dietary surveys indicate vitamin intakes below recommendations are common in representative Western countries. </w:t>
      </w:r>
      <w:r w:rsidRPr="003769FB">
        <w:rPr>
          <w:rFonts w:ascii="Book Antiqua" w:eastAsia="宋体" w:hAnsi="Book Antiqua" w:cs="宋体"/>
          <w:i/>
          <w:iCs/>
          <w:szCs w:val="24"/>
        </w:rPr>
        <w:t>Br J Nutr</w:t>
      </w:r>
      <w:r w:rsidRPr="003769FB">
        <w:rPr>
          <w:rFonts w:ascii="Book Antiqua" w:eastAsia="宋体" w:hAnsi="Book Antiqua" w:cs="宋体"/>
          <w:szCs w:val="24"/>
        </w:rPr>
        <w:t> 2012; </w:t>
      </w:r>
      <w:r w:rsidRPr="003769FB">
        <w:rPr>
          <w:rFonts w:ascii="Book Antiqua" w:eastAsia="宋体" w:hAnsi="Book Antiqua" w:cs="宋体"/>
          <w:b/>
          <w:bCs/>
          <w:szCs w:val="24"/>
        </w:rPr>
        <w:t>108</w:t>
      </w:r>
      <w:r w:rsidRPr="003769FB">
        <w:rPr>
          <w:rFonts w:ascii="Book Antiqua" w:eastAsia="宋体" w:hAnsi="Book Antiqua" w:cs="宋体"/>
          <w:szCs w:val="24"/>
        </w:rPr>
        <w:t>: 692-698 [PMID: 22691229 DOI: 10.1017/S0007114512001808]</w:t>
      </w:r>
    </w:p>
    <w:p w14:paraId="3F8CAD6F"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18 </w:t>
      </w:r>
      <w:r w:rsidRPr="003769FB">
        <w:rPr>
          <w:rFonts w:ascii="Book Antiqua" w:eastAsia="宋体" w:hAnsi="Book Antiqua" w:cs="宋体"/>
          <w:b/>
          <w:bCs/>
          <w:szCs w:val="24"/>
        </w:rPr>
        <w:t>Traber MG</w:t>
      </w:r>
      <w:r w:rsidRPr="003769FB">
        <w:rPr>
          <w:rFonts w:ascii="Book Antiqua" w:eastAsia="宋体" w:hAnsi="Book Antiqua" w:cs="宋体"/>
          <w:szCs w:val="24"/>
        </w:rPr>
        <w:t>. Vitamin E inadequacy in humans: causes and consequences. </w:t>
      </w:r>
      <w:r w:rsidRPr="003769FB">
        <w:rPr>
          <w:rFonts w:ascii="Book Antiqua" w:eastAsia="宋体" w:hAnsi="Book Antiqua" w:cs="宋体"/>
          <w:i/>
          <w:iCs/>
          <w:szCs w:val="24"/>
        </w:rPr>
        <w:t>Adv Nutr</w:t>
      </w:r>
      <w:r w:rsidRPr="003769FB">
        <w:rPr>
          <w:rFonts w:ascii="Book Antiqua" w:eastAsia="宋体" w:hAnsi="Book Antiqua" w:cs="宋体"/>
          <w:szCs w:val="24"/>
        </w:rPr>
        <w:t> 2014; </w:t>
      </w:r>
      <w:r w:rsidRPr="003769FB">
        <w:rPr>
          <w:rFonts w:ascii="Book Antiqua" w:eastAsia="宋体" w:hAnsi="Book Antiqua" w:cs="宋体"/>
          <w:b/>
          <w:bCs/>
          <w:szCs w:val="24"/>
        </w:rPr>
        <w:t>5</w:t>
      </w:r>
      <w:r w:rsidRPr="003769FB">
        <w:rPr>
          <w:rFonts w:ascii="Book Antiqua" w:eastAsia="宋体" w:hAnsi="Book Antiqua" w:cs="宋体"/>
          <w:szCs w:val="24"/>
        </w:rPr>
        <w:t>: 503-514 [PMID: 25469382 DOI: 10.3945/an.114.006254]</w:t>
      </w:r>
    </w:p>
    <w:p w14:paraId="12E6413C"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 xml:space="preserve">19 </w:t>
      </w:r>
      <w:r w:rsidRPr="003769FB">
        <w:rPr>
          <w:rFonts w:ascii="Book Antiqua" w:eastAsia="宋体" w:hAnsi="Book Antiqua" w:cs="宋体"/>
          <w:b/>
          <w:szCs w:val="24"/>
        </w:rPr>
        <w:t>Shils ME</w:t>
      </w:r>
      <w:r w:rsidRPr="003769FB">
        <w:rPr>
          <w:rFonts w:ascii="Book Antiqua" w:eastAsia="宋体" w:hAnsi="Book Antiqua" w:cs="宋体"/>
          <w:szCs w:val="24"/>
        </w:rPr>
        <w:t xml:space="preserve">, Shike M, Ross AC, Caballero B, Cousins RJ. Modern Nutrition in Health and Disease. 11th ed. Philadelphia, USA: Lippincott Williams </w:t>
      </w:r>
      <w:r w:rsidRPr="003769FB">
        <w:rPr>
          <w:rFonts w:ascii="Book Antiqua" w:eastAsia="宋体" w:hAnsi="Book Antiqua" w:cs="宋体" w:hint="eastAsia"/>
          <w:szCs w:val="24"/>
        </w:rPr>
        <w:t>and</w:t>
      </w:r>
      <w:r w:rsidRPr="003769FB">
        <w:rPr>
          <w:rFonts w:ascii="Book Antiqua" w:eastAsia="宋体" w:hAnsi="Book Antiqua" w:cs="宋体"/>
          <w:szCs w:val="24"/>
        </w:rPr>
        <w:t xml:space="preserve"> Wilkins, 2012</w:t>
      </w:r>
    </w:p>
    <w:p w14:paraId="26616055"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20 </w:t>
      </w:r>
      <w:r w:rsidRPr="003769FB">
        <w:rPr>
          <w:rFonts w:ascii="Book Antiqua" w:eastAsia="宋体" w:hAnsi="Book Antiqua" w:cs="宋体"/>
          <w:b/>
          <w:bCs/>
          <w:szCs w:val="24"/>
        </w:rPr>
        <w:t>Handelman GJ</w:t>
      </w:r>
      <w:r w:rsidRPr="003769FB">
        <w:rPr>
          <w:rFonts w:ascii="Book Antiqua" w:eastAsia="宋体" w:hAnsi="Book Antiqua" w:cs="宋体"/>
          <w:szCs w:val="24"/>
        </w:rPr>
        <w:t xml:space="preserve">, Epstein WL, Peerson J, Spiegelman D, Machlin LJ, Dratz EA. Human adipose alpha-tocopherol and gamma-tocopherol kinetics during and after 1 </w:t>
      </w:r>
      <w:r w:rsidRPr="003769FB">
        <w:rPr>
          <w:rFonts w:ascii="Book Antiqua" w:eastAsia="宋体" w:hAnsi="Book Antiqua" w:cs="宋体"/>
          <w:szCs w:val="24"/>
        </w:rPr>
        <w:lastRenderedPageBreak/>
        <w:t>y of alpha-tocopherol supplementation. </w:t>
      </w:r>
      <w:r w:rsidRPr="003769FB">
        <w:rPr>
          <w:rFonts w:ascii="Book Antiqua" w:eastAsia="宋体" w:hAnsi="Book Antiqua" w:cs="宋体"/>
          <w:i/>
          <w:iCs/>
          <w:szCs w:val="24"/>
        </w:rPr>
        <w:t>Am J Clin Nutr</w:t>
      </w:r>
      <w:r w:rsidRPr="003769FB">
        <w:rPr>
          <w:rFonts w:ascii="Book Antiqua" w:eastAsia="宋体" w:hAnsi="Book Antiqua" w:cs="宋体"/>
          <w:szCs w:val="24"/>
        </w:rPr>
        <w:t> 1994; </w:t>
      </w:r>
      <w:r w:rsidRPr="003769FB">
        <w:rPr>
          <w:rFonts w:ascii="Book Antiqua" w:eastAsia="宋体" w:hAnsi="Book Antiqua" w:cs="宋体"/>
          <w:b/>
          <w:bCs/>
          <w:szCs w:val="24"/>
        </w:rPr>
        <w:t>59</w:t>
      </w:r>
      <w:r w:rsidRPr="003769FB">
        <w:rPr>
          <w:rFonts w:ascii="Book Antiqua" w:eastAsia="宋体" w:hAnsi="Book Antiqua" w:cs="宋体"/>
          <w:szCs w:val="24"/>
        </w:rPr>
        <w:t>: 1025-1032 [PMID: 8172086]</w:t>
      </w:r>
    </w:p>
    <w:p w14:paraId="00B965F0"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21</w:t>
      </w:r>
      <w:r w:rsidRPr="003769FB">
        <w:rPr>
          <w:rFonts w:ascii="Book Antiqua" w:eastAsia="宋体" w:hAnsi="Book Antiqua" w:cs="宋体"/>
          <w:b/>
          <w:szCs w:val="24"/>
        </w:rPr>
        <w:t xml:space="preserve"> Ulatowski LM, </w:t>
      </w:r>
      <w:r w:rsidRPr="003769FB">
        <w:rPr>
          <w:rFonts w:ascii="Book Antiqua" w:eastAsia="宋体" w:hAnsi="Book Antiqua" w:cs="宋体"/>
          <w:szCs w:val="24"/>
        </w:rPr>
        <w:t>Manor D</w:t>
      </w:r>
      <w:r w:rsidRPr="003769FB">
        <w:rPr>
          <w:rFonts w:ascii="Book Antiqua" w:eastAsia="宋体" w:hAnsi="Book Antiqua" w:cs="宋体"/>
          <w:b/>
          <w:szCs w:val="24"/>
        </w:rPr>
        <w:t>.</w:t>
      </w:r>
      <w:r w:rsidRPr="003769FB">
        <w:rPr>
          <w:rFonts w:ascii="Book Antiqua" w:eastAsia="宋体" w:hAnsi="Book Antiqua" w:cs="宋体" w:hint="eastAsia"/>
          <w:b/>
          <w:szCs w:val="24"/>
        </w:rPr>
        <w:t xml:space="preserve"> </w:t>
      </w:r>
      <w:r w:rsidRPr="003769FB">
        <w:rPr>
          <w:rFonts w:ascii="Book Antiqua" w:eastAsia="宋体" w:hAnsi="Book Antiqua" w:cs="宋体"/>
          <w:szCs w:val="24"/>
        </w:rPr>
        <w:t>Vitamin E and neurodegeneration. </w:t>
      </w:r>
      <w:r w:rsidRPr="003769FB">
        <w:rPr>
          <w:rFonts w:ascii="Book Antiqua" w:eastAsia="宋体" w:hAnsi="Book Antiqua" w:cs="宋体"/>
          <w:i/>
          <w:iCs/>
          <w:szCs w:val="24"/>
        </w:rPr>
        <w:t>Neurobiol Dis</w:t>
      </w:r>
      <w:r w:rsidRPr="003769FB">
        <w:rPr>
          <w:rFonts w:ascii="Book Antiqua" w:eastAsia="宋体" w:hAnsi="Book Antiqua" w:cs="宋体"/>
          <w:szCs w:val="24"/>
        </w:rPr>
        <w:t> 2015;</w:t>
      </w:r>
      <w:r w:rsidRPr="003769FB">
        <w:t xml:space="preserve"> </w:t>
      </w:r>
      <w:r w:rsidRPr="003769FB">
        <w:rPr>
          <w:rFonts w:ascii="Book Antiqua" w:eastAsia="宋体" w:hAnsi="Book Antiqua" w:cs="宋体"/>
          <w:szCs w:val="24"/>
        </w:rPr>
        <w:t xml:space="preserve">Epub ahead of print [PMID: </w:t>
      </w:r>
      <w:bookmarkStart w:id="501" w:name="OLE_LINK564"/>
      <w:bookmarkStart w:id="502" w:name="OLE_LINK565"/>
      <w:r w:rsidRPr="003769FB">
        <w:rPr>
          <w:rFonts w:ascii="Book Antiqua" w:eastAsia="宋体" w:hAnsi="Book Antiqua" w:cs="宋体"/>
          <w:szCs w:val="24"/>
        </w:rPr>
        <w:t xml:space="preserve">25913028 </w:t>
      </w:r>
      <w:bookmarkEnd w:id="501"/>
      <w:bookmarkEnd w:id="502"/>
      <w:r w:rsidRPr="003769FB">
        <w:rPr>
          <w:rFonts w:ascii="Book Antiqua" w:eastAsia="宋体" w:hAnsi="Book Antiqua" w:cs="宋体"/>
          <w:szCs w:val="24"/>
        </w:rPr>
        <w:t>DOI: 10.1016/j.nbd.2015.04.002]</w:t>
      </w:r>
    </w:p>
    <w:p w14:paraId="63885F7C"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22 </w:t>
      </w:r>
      <w:r w:rsidRPr="003769FB">
        <w:rPr>
          <w:rFonts w:ascii="Book Antiqua" w:eastAsia="宋体" w:hAnsi="Book Antiqua" w:cs="宋体"/>
          <w:b/>
          <w:bCs/>
          <w:szCs w:val="24"/>
        </w:rPr>
        <w:t>Zondlo Fiume M</w:t>
      </w:r>
      <w:r w:rsidRPr="003769FB">
        <w:rPr>
          <w:rFonts w:ascii="Book Antiqua" w:eastAsia="宋体" w:hAnsi="Book Antiqua" w:cs="宋体"/>
          <w:szCs w:val="24"/>
        </w:rPr>
        <w:t>. Final report on the safety assessment of Tocopherol, Tocopheryl Acetate, Tocopheryl Linoleate, Tocopheryl Linoleate/Oleate, Tocopheryl Nicotinate, Tocopheryl Succinate, Dioleyl Tocopheryl Methylsilanol, Potassium Ascorbyl Tocopheryl Phosphate, and Tocophersolan. </w:t>
      </w:r>
      <w:r w:rsidRPr="003769FB">
        <w:rPr>
          <w:rFonts w:ascii="Book Antiqua" w:eastAsia="宋体" w:hAnsi="Book Antiqua" w:cs="宋体"/>
          <w:i/>
          <w:iCs/>
          <w:szCs w:val="24"/>
        </w:rPr>
        <w:t>Int J Toxicol</w:t>
      </w:r>
      <w:r w:rsidRPr="003769FB">
        <w:rPr>
          <w:rFonts w:ascii="Book Antiqua" w:eastAsia="宋体" w:hAnsi="Book Antiqua" w:cs="宋体"/>
          <w:szCs w:val="24"/>
        </w:rPr>
        <w:t> 2002; </w:t>
      </w:r>
      <w:r w:rsidRPr="003769FB">
        <w:rPr>
          <w:rFonts w:ascii="Book Antiqua" w:eastAsia="宋体" w:hAnsi="Book Antiqua" w:cs="宋体"/>
          <w:b/>
          <w:bCs/>
          <w:szCs w:val="24"/>
        </w:rPr>
        <w:t xml:space="preserve">21 </w:t>
      </w:r>
      <w:r w:rsidRPr="003769FB">
        <w:rPr>
          <w:rFonts w:ascii="Book Antiqua" w:eastAsia="宋体" w:hAnsi="Book Antiqua" w:cs="宋体"/>
          <w:bCs/>
          <w:szCs w:val="24"/>
        </w:rPr>
        <w:t>Suppl 3</w:t>
      </w:r>
      <w:r w:rsidRPr="003769FB">
        <w:rPr>
          <w:rFonts w:ascii="Book Antiqua" w:eastAsia="宋体" w:hAnsi="Book Antiqua" w:cs="宋体"/>
          <w:szCs w:val="24"/>
        </w:rPr>
        <w:t>: 51-116 [PMID: 12537931 DOI: 10.1080/10915810290169819]</w:t>
      </w:r>
    </w:p>
    <w:p w14:paraId="01C3F3D7"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23 </w:t>
      </w:r>
      <w:r w:rsidRPr="003769FB">
        <w:rPr>
          <w:rFonts w:ascii="Book Antiqua" w:eastAsia="宋体" w:hAnsi="Book Antiqua" w:cs="宋体"/>
          <w:b/>
          <w:bCs/>
          <w:szCs w:val="24"/>
        </w:rPr>
        <w:t>Yap SP</w:t>
      </w:r>
      <w:r w:rsidRPr="003769FB">
        <w:rPr>
          <w:rFonts w:ascii="Book Antiqua" w:eastAsia="宋体" w:hAnsi="Book Antiqua" w:cs="宋体"/>
          <w:szCs w:val="24"/>
        </w:rPr>
        <w:t>, Yuen KH, Wong JW. Pharmacokinetics and bioavailability of alpha-, gamma- and delta-tocotrienols under different food status. </w:t>
      </w:r>
      <w:r w:rsidRPr="003769FB">
        <w:rPr>
          <w:rFonts w:ascii="Book Antiqua" w:eastAsia="宋体" w:hAnsi="Book Antiqua" w:cs="宋体"/>
          <w:i/>
          <w:iCs/>
          <w:szCs w:val="24"/>
        </w:rPr>
        <w:t>J Pharm Pharmacol</w:t>
      </w:r>
      <w:r w:rsidRPr="003769FB">
        <w:rPr>
          <w:rFonts w:ascii="Book Antiqua" w:eastAsia="宋体" w:hAnsi="Book Antiqua" w:cs="宋体"/>
          <w:szCs w:val="24"/>
        </w:rPr>
        <w:t> 2001; </w:t>
      </w:r>
      <w:r w:rsidRPr="003769FB">
        <w:rPr>
          <w:rFonts w:ascii="Book Antiqua" w:eastAsia="宋体" w:hAnsi="Book Antiqua" w:cs="宋体"/>
          <w:b/>
          <w:bCs/>
          <w:szCs w:val="24"/>
        </w:rPr>
        <w:t>53</w:t>
      </w:r>
      <w:r w:rsidRPr="003769FB">
        <w:rPr>
          <w:rFonts w:ascii="Book Antiqua" w:eastAsia="宋体" w:hAnsi="Book Antiqua" w:cs="宋体"/>
          <w:szCs w:val="24"/>
        </w:rPr>
        <w:t>: 67-71 [PMID: 11206194 DOI: 10.1211/0022357011775208]</w:t>
      </w:r>
    </w:p>
    <w:p w14:paraId="556E2B3D"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24 </w:t>
      </w:r>
      <w:r w:rsidRPr="003769FB">
        <w:rPr>
          <w:rFonts w:ascii="Book Antiqua" w:eastAsia="宋体" w:hAnsi="Book Antiqua" w:cs="宋体"/>
          <w:b/>
          <w:bCs/>
          <w:szCs w:val="24"/>
        </w:rPr>
        <w:t>Yu SG</w:t>
      </w:r>
      <w:r w:rsidRPr="003769FB">
        <w:rPr>
          <w:rFonts w:ascii="Book Antiqua" w:eastAsia="宋体" w:hAnsi="Book Antiqua" w:cs="宋体"/>
          <w:szCs w:val="24"/>
        </w:rPr>
        <w:t>, Thomas AM, Gapor A, Tan B, Qureshi N, Qureshi AA. Dose-response impact of various tocotrienols on serum lipid parameters in 5-week-old female chickens. </w:t>
      </w:r>
      <w:r w:rsidRPr="003769FB">
        <w:rPr>
          <w:rFonts w:ascii="Book Antiqua" w:eastAsia="宋体" w:hAnsi="Book Antiqua" w:cs="宋体"/>
          <w:i/>
          <w:iCs/>
          <w:szCs w:val="24"/>
        </w:rPr>
        <w:t>Lipids</w:t>
      </w:r>
      <w:r w:rsidRPr="003769FB">
        <w:rPr>
          <w:rFonts w:ascii="Book Antiqua" w:eastAsia="宋体" w:hAnsi="Book Antiqua" w:cs="宋体"/>
          <w:szCs w:val="24"/>
        </w:rPr>
        <w:t> 2006; </w:t>
      </w:r>
      <w:r w:rsidRPr="003769FB">
        <w:rPr>
          <w:rFonts w:ascii="Book Antiqua" w:eastAsia="宋体" w:hAnsi="Book Antiqua" w:cs="宋体"/>
          <w:b/>
          <w:bCs/>
          <w:szCs w:val="24"/>
        </w:rPr>
        <w:t>41</w:t>
      </w:r>
      <w:r w:rsidRPr="003769FB">
        <w:rPr>
          <w:rFonts w:ascii="Book Antiqua" w:eastAsia="宋体" w:hAnsi="Book Antiqua" w:cs="宋体"/>
          <w:szCs w:val="24"/>
        </w:rPr>
        <w:t>: 453-461 [PMID: 16933790 DOI: 10.1007/s11745-006-5119-1]</w:t>
      </w:r>
    </w:p>
    <w:p w14:paraId="7E7D9C79"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25 </w:t>
      </w:r>
      <w:r w:rsidRPr="003769FB">
        <w:rPr>
          <w:rFonts w:ascii="Book Antiqua" w:eastAsia="宋体" w:hAnsi="Book Antiqua" w:cs="宋体"/>
          <w:b/>
          <w:bCs/>
          <w:szCs w:val="24"/>
        </w:rPr>
        <w:t>Tomassi G</w:t>
      </w:r>
      <w:r w:rsidRPr="003769FB">
        <w:rPr>
          <w:rFonts w:ascii="Book Antiqua" w:eastAsia="宋体" w:hAnsi="Book Antiqua" w:cs="宋体"/>
          <w:szCs w:val="24"/>
        </w:rPr>
        <w:t>, Silano V. An assessment of the safety of tocopherols as food additives. </w:t>
      </w:r>
      <w:r w:rsidRPr="003769FB">
        <w:rPr>
          <w:rFonts w:ascii="Book Antiqua" w:eastAsia="宋体" w:hAnsi="Book Antiqua" w:cs="宋体"/>
          <w:i/>
          <w:iCs/>
          <w:szCs w:val="24"/>
        </w:rPr>
        <w:t>Food Chem Toxicol</w:t>
      </w:r>
      <w:r w:rsidRPr="003769FB">
        <w:rPr>
          <w:rFonts w:ascii="Book Antiqua" w:eastAsia="宋体" w:hAnsi="Book Antiqua" w:cs="宋体"/>
          <w:szCs w:val="24"/>
        </w:rPr>
        <w:t> </w:t>
      </w:r>
      <w:r w:rsidRPr="003769FB">
        <w:rPr>
          <w:rFonts w:ascii="Book Antiqua" w:eastAsia="宋体" w:hAnsi="Book Antiqua" w:cs="宋体" w:hint="eastAsia"/>
          <w:szCs w:val="24"/>
        </w:rPr>
        <w:t>1986</w:t>
      </w:r>
      <w:r w:rsidRPr="003769FB">
        <w:rPr>
          <w:rFonts w:ascii="Book Antiqua" w:eastAsia="宋体" w:hAnsi="Book Antiqua" w:cs="宋体"/>
          <w:szCs w:val="24"/>
        </w:rPr>
        <w:t>; </w:t>
      </w:r>
      <w:r w:rsidRPr="003769FB">
        <w:rPr>
          <w:rFonts w:ascii="Book Antiqua" w:eastAsia="宋体" w:hAnsi="Book Antiqua" w:cs="宋体"/>
          <w:b/>
          <w:bCs/>
          <w:szCs w:val="24"/>
        </w:rPr>
        <w:t>24</w:t>
      </w:r>
      <w:r w:rsidRPr="003769FB">
        <w:rPr>
          <w:rFonts w:ascii="Book Antiqua" w:eastAsia="宋体" w:hAnsi="Book Antiqua" w:cs="宋体"/>
          <w:szCs w:val="24"/>
        </w:rPr>
        <w:t>: 1051-1061 [PMID: 3542757 DOI: 10.1016/0278-6915(86)90288-7]</w:t>
      </w:r>
    </w:p>
    <w:p w14:paraId="33E8D295"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26 </w:t>
      </w:r>
      <w:r w:rsidRPr="003769FB">
        <w:rPr>
          <w:rFonts w:ascii="Book Antiqua" w:eastAsia="宋体" w:hAnsi="Book Antiqua" w:cs="宋体"/>
          <w:b/>
          <w:bCs/>
          <w:szCs w:val="24"/>
        </w:rPr>
        <w:t>Miller ER</w:t>
      </w:r>
      <w:r w:rsidRPr="003769FB">
        <w:rPr>
          <w:rFonts w:ascii="Book Antiqua" w:eastAsia="宋体" w:hAnsi="Book Antiqua" w:cs="宋体"/>
          <w:szCs w:val="24"/>
        </w:rPr>
        <w:t>, Pastor-Barriuso R, Dalal D, Riemersma RA, Appel LJ, Guallar E. Meta-analysis: high-dosage vitamin E supplementation may increase all-cause mortality. </w:t>
      </w:r>
      <w:r w:rsidRPr="003769FB">
        <w:rPr>
          <w:rFonts w:ascii="Book Antiqua" w:eastAsia="宋体" w:hAnsi="Book Antiqua" w:cs="宋体"/>
          <w:i/>
          <w:iCs/>
          <w:szCs w:val="24"/>
        </w:rPr>
        <w:t>Ann Intern Med</w:t>
      </w:r>
      <w:r w:rsidRPr="003769FB">
        <w:rPr>
          <w:rFonts w:ascii="Book Antiqua" w:eastAsia="宋体" w:hAnsi="Book Antiqua" w:cs="宋体"/>
          <w:szCs w:val="24"/>
        </w:rPr>
        <w:t> 2005; </w:t>
      </w:r>
      <w:r w:rsidRPr="003769FB">
        <w:rPr>
          <w:rFonts w:ascii="Book Antiqua" w:eastAsia="宋体" w:hAnsi="Book Antiqua" w:cs="宋体"/>
          <w:b/>
          <w:bCs/>
          <w:szCs w:val="24"/>
        </w:rPr>
        <w:t>142</w:t>
      </w:r>
      <w:r w:rsidRPr="003769FB">
        <w:rPr>
          <w:rFonts w:ascii="Book Antiqua" w:eastAsia="宋体" w:hAnsi="Book Antiqua" w:cs="宋体"/>
          <w:szCs w:val="24"/>
        </w:rPr>
        <w:t>: 37-46 [PMID: 15537682 DOI: 10.7326/0003-4819-142-1-200501040-00110]</w:t>
      </w:r>
    </w:p>
    <w:p w14:paraId="05E364F1"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27 </w:t>
      </w:r>
      <w:r w:rsidRPr="003769FB">
        <w:rPr>
          <w:rFonts w:ascii="Book Antiqua" w:eastAsia="宋体" w:hAnsi="Book Antiqua" w:cs="宋体"/>
          <w:b/>
          <w:bCs/>
          <w:szCs w:val="24"/>
        </w:rPr>
        <w:t>Galan P</w:t>
      </w:r>
      <w:r w:rsidRPr="003769FB">
        <w:rPr>
          <w:rFonts w:ascii="Book Antiqua" w:eastAsia="宋体" w:hAnsi="Book Antiqua" w:cs="宋体"/>
          <w:szCs w:val="24"/>
        </w:rPr>
        <w:t>, Viteri FE, Bertrais S, Czernichow S, Faure H, Arnaud J, Ruffieux D, Chenal S, Arnault N, Favier A, Roussel AM, Hercberg S. Serum concentrations of beta-carotene, vitamins C and E, zinc and selenium are influenced by sex, age, diet, smoking status, alcohol consumption and corpulence in a general French adult population. </w:t>
      </w:r>
      <w:r w:rsidRPr="003769FB">
        <w:rPr>
          <w:rFonts w:ascii="Book Antiqua" w:eastAsia="宋体" w:hAnsi="Book Antiqua" w:cs="宋体"/>
          <w:i/>
          <w:iCs/>
          <w:szCs w:val="24"/>
        </w:rPr>
        <w:t>Eur J Clin Nutr</w:t>
      </w:r>
      <w:r w:rsidRPr="003769FB">
        <w:rPr>
          <w:rFonts w:ascii="Book Antiqua" w:eastAsia="宋体" w:hAnsi="Book Antiqua" w:cs="宋体"/>
          <w:szCs w:val="24"/>
        </w:rPr>
        <w:t> 2005; </w:t>
      </w:r>
      <w:r w:rsidRPr="003769FB">
        <w:rPr>
          <w:rFonts w:ascii="Book Antiqua" w:eastAsia="宋体" w:hAnsi="Book Antiqua" w:cs="宋体"/>
          <w:b/>
          <w:bCs/>
          <w:szCs w:val="24"/>
        </w:rPr>
        <w:t>59</w:t>
      </w:r>
      <w:r w:rsidRPr="003769FB">
        <w:rPr>
          <w:rFonts w:ascii="Book Antiqua" w:eastAsia="宋体" w:hAnsi="Book Antiqua" w:cs="宋体"/>
          <w:szCs w:val="24"/>
        </w:rPr>
        <w:t>: 1181-1190 [PMID: 16034362 DOI: 10.1038/sj.ejcn.1602230]</w:t>
      </w:r>
    </w:p>
    <w:p w14:paraId="7FA4179C"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28 </w:t>
      </w:r>
      <w:r w:rsidRPr="003769FB">
        <w:rPr>
          <w:rFonts w:ascii="Book Antiqua" w:eastAsia="宋体" w:hAnsi="Book Antiqua" w:cs="宋体"/>
          <w:b/>
          <w:bCs/>
          <w:szCs w:val="24"/>
        </w:rPr>
        <w:t>Campbell D</w:t>
      </w:r>
      <w:r w:rsidRPr="003769FB">
        <w:rPr>
          <w:rFonts w:ascii="Book Antiqua" w:eastAsia="宋体" w:hAnsi="Book Antiqua" w:cs="宋体"/>
          <w:szCs w:val="24"/>
        </w:rPr>
        <w:t>, Bunker VW, Thomas AJ, Clayton BE. Selenium and vitamin E status of healthy and institutionalized elderly subjects: analysis of plasma, erythrocytes and platelets. </w:t>
      </w:r>
      <w:r w:rsidRPr="003769FB">
        <w:rPr>
          <w:rFonts w:ascii="Book Antiqua" w:eastAsia="宋体" w:hAnsi="Book Antiqua" w:cs="宋体"/>
          <w:i/>
          <w:iCs/>
          <w:szCs w:val="24"/>
        </w:rPr>
        <w:t>Br J Nutr</w:t>
      </w:r>
      <w:r w:rsidRPr="003769FB">
        <w:rPr>
          <w:rFonts w:ascii="Book Antiqua" w:eastAsia="宋体" w:hAnsi="Book Antiqua" w:cs="宋体"/>
          <w:szCs w:val="24"/>
        </w:rPr>
        <w:t> 1989; </w:t>
      </w:r>
      <w:r w:rsidRPr="003769FB">
        <w:rPr>
          <w:rFonts w:ascii="Book Antiqua" w:eastAsia="宋体" w:hAnsi="Book Antiqua" w:cs="宋体"/>
          <w:b/>
          <w:bCs/>
          <w:szCs w:val="24"/>
        </w:rPr>
        <w:t>62</w:t>
      </w:r>
      <w:r w:rsidRPr="003769FB">
        <w:rPr>
          <w:rFonts w:ascii="Book Antiqua" w:eastAsia="宋体" w:hAnsi="Book Antiqua" w:cs="宋体"/>
          <w:szCs w:val="24"/>
        </w:rPr>
        <w:t>: 221-227 [PMID: 2789985 DOI: 10.1079/BJN19890022]</w:t>
      </w:r>
    </w:p>
    <w:p w14:paraId="552AC65D"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lastRenderedPageBreak/>
        <w:t>29 </w:t>
      </w:r>
      <w:r w:rsidRPr="003769FB">
        <w:rPr>
          <w:rFonts w:ascii="Book Antiqua" w:eastAsia="宋体" w:hAnsi="Book Antiqua" w:cs="宋体"/>
          <w:b/>
          <w:bCs/>
          <w:szCs w:val="24"/>
        </w:rPr>
        <w:t>Miyagi SJ</w:t>
      </w:r>
      <w:r w:rsidRPr="003769FB">
        <w:rPr>
          <w:rFonts w:ascii="Book Antiqua" w:eastAsia="宋体" w:hAnsi="Book Antiqua" w:cs="宋体"/>
          <w:szCs w:val="24"/>
        </w:rPr>
        <w:t>, Brown IW, Chock JM, Collier AC. Developmental changes in hepatic antioxidant capacity are age-and sex-dependent. </w:t>
      </w:r>
      <w:r w:rsidRPr="003769FB">
        <w:rPr>
          <w:rFonts w:ascii="Book Antiqua" w:eastAsia="宋体" w:hAnsi="Book Antiqua" w:cs="宋体"/>
          <w:i/>
          <w:iCs/>
          <w:szCs w:val="24"/>
        </w:rPr>
        <w:t>J Pharmacol Sci</w:t>
      </w:r>
      <w:r w:rsidRPr="003769FB">
        <w:rPr>
          <w:rFonts w:ascii="Book Antiqua" w:eastAsia="宋体" w:hAnsi="Book Antiqua" w:cs="宋体"/>
          <w:szCs w:val="24"/>
        </w:rPr>
        <w:t> 2009; </w:t>
      </w:r>
      <w:r w:rsidRPr="003769FB">
        <w:rPr>
          <w:rFonts w:ascii="Book Antiqua" w:eastAsia="宋体" w:hAnsi="Book Antiqua" w:cs="宋体"/>
          <w:b/>
          <w:bCs/>
          <w:szCs w:val="24"/>
        </w:rPr>
        <w:t>111</w:t>
      </w:r>
      <w:r w:rsidRPr="003769FB">
        <w:rPr>
          <w:rFonts w:ascii="Book Antiqua" w:eastAsia="宋体" w:hAnsi="Book Antiqua" w:cs="宋体"/>
          <w:szCs w:val="24"/>
        </w:rPr>
        <w:t>: 440-445 [PMID: 20019448 DOI: 10.1254/jphs.09223SC]</w:t>
      </w:r>
    </w:p>
    <w:p w14:paraId="6508C004"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30 </w:t>
      </w:r>
      <w:r w:rsidRPr="003769FB">
        <w:rPr>
          <w:rFonts w:ascii="Book Antiqua" w:eastAsia="宋体" w:hAnsi="Book Antiqua" w:cs="宋体"/>
          <w:b/>
          <w:bCs/>
          <w:szCs w:val="24"/>
        </w:rPr>
        <w:t>Krasinski SD</w:t>
      </w:r>
      <w:r w:rsidRPr="003769FB">
        <w:rPr>
          <w:rFonts w:ascii="Book Antiqua" w:eastAsia="宋体" w:hAnsi="Book Antiqua" w:cs="宋体"/>
          <w:szCs w:val="24"/>
        </w:rPr>
        <w:t>, Russell RM, Otradovec CL, Sadowski JA, Hartz SC, Jacob RA, McGandy RB. Relationship of vitamin A and vitamin E intake to fasting plasma retinol, retinol-binding protein, retinyl esters, carotene, alpha-tocopherol, and cholesterol among elderly people and young adults: increased plasma retinyl esters among vitamin A-supplement users. </w:t>
      </w:r>
      <w:r w:rsidRPr="003769FB">
        <w:rPr>
          <w:rFonts w:ascii="Book Antiqua" w:eastAsia="宋体" w:hAnsi="Book Antiqua" w:cs="宋体"/>
          <w:i/>
          <w:iCs/>
          <w:szCs w:val="24"/>
        </w:rPr>
        <w:t>Am J Clin Nutr</w:t>
      </w:r>
      <w:r w:rsidRPr="003769FB">
        <w:rPr>
          <w:rFonts w:ascii="Book Antiqua" w:eastAsia="宋体" w:hAnsi="Book Antiqua" w:cs="宋体"/>
          <w:szCs w:val="24"/>
        </w:rPr>
        <w:t> 1989; </w:t>
      </w:r>
      <w:r w:rsidRPr="003769FB">
        <w:rPr>
          <w:rFonts w:ascii="Book Antiqua" w:eastAsia="宋体" w:hAnsi="Book Antiqua" w:cs="宋体"/>
          <w:b/>
          <w:bCs/>
          <w:szCs w:val="24"/>
        </w:rPr>
        <w:t>49</w:t>
      </w:r>
      <w:r w:rsidRPr="003769FB">
        <w:rPr>
          <w:rFonts w:ascii="Book Antiqua" w:eastAsia="宋体" w:hAnsi="Book Antiqua" w:cs="宋体"/>
          <w:szCs w:val="24"/>
        </w:rPr>
        <w:t>: 112-120 [PMID: 2911996]</w:t>
      </w:r>
    </w:p>
    <w:p w14:paraId="1BBB3851"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31 </w:t>
      </w:r>
      <w:r w:rsidRPr="003769FB">
        <w:rPr>
          <w:rFonts w:ascii="Book Antiqua" w:eastAsia="宋体" w:hAnsi="Book Antiqua" w:cs="宋体"/>
          <w:b/>
          <w:bCs/>
          <w:szCs w:val="24"/>
        </w:rPr>
        <w:t>Succari M</w:t>
      </w:r>
      <w:r w:rsidRPr="003769FB">
        <w:rPr>
          <w:rFonts w:ascii="Book Antiqua" w:eastAsia="宋体" w:hAnsi="Book Antiqua" w:cs="宋体"/>
          <w:szCs w:val="24"/>
        </w:rPr>
        <w:t>, Garric B, Ponteziere C, Miocque M, Cals MJ. Influence of sex and age on vitamin A and E status. </w:t>
      </w:r>
      <w:r w:rsidRPr="003769FB">
        <w:rPr>
          <w:rFonts w:ascii="Book Antiqua" w:eastAsia="宋体" w:hAnsi="Book Antiqua" w:cs="宋体"/>
          <w:i/>
          <w:iCs/>
          <w:szCs w:val="24"/>
        </w:rPr>
        <w:t>Age Ageing</w:t>
      </w:r>
      <w:r w:rsidRPr="003769FB">
        <w:rPr>
          <w:rFonts w:ascii="Book Antiqua" w:eastAsia="宋体" w:hAnsi="Book Antiqua" w:cs="宋体"/>
          <w:szCs w:val="24"/>
        </w:rPr>
        <w:t> 1991; </w:t>
      </w:r>
      <w:r w:rsidRPr="003769FB">
        <w:rPr>
          <w:rFonts w:ascii="Book Antiqua" w:eastAsia="宋体" w:hAnsi="Book Antiqua" w:cs="宋体"/>
          <w:b/>
          <w:bCs/>
          <w:szCs w:val="24"/>
        </w:rPr>
        <w:t>20</w:t>
      </w:r>
      <w:r w:rsidRPr="003769FB">
        <w:rPr>
          <w:rFonts w:ascii="Book Antiqua" w:eastAsia="宋体" w:hAnsi="Book Antiqua" w:cs="宋体"/>
          <w:szCs w:val="24"/>
        </w:rPr>
        <w:t>: 413-416 [PMID: 1776588 DOI: 10.1093/ageing/20.6.413]</w:t>
      </w:r>
    </w:p>
    <w:p w14:paraId="786C2D40"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32 </w:t>
      </w:r>
      <w:r w:rsidRPr="003769FB">
        <w:rPr>
          <w:rFonts w:ascii="Book Antiqua" w:eastAsia="宋体" w:hAnsi="Book Antiqua" w:cs="宋体"/>
          <w:b/>
          <w:bCs/>
          <w:szCs w:val="24"/>
        </w:rPr>
        <w:t>Chai W</w:t>
      </w:r>
      <w:r w:rsidRPr="003769FB">
        <w:rPr>
          <w:rFonts w:ascii="Book Antiqua" w:eastAsia="宋体" w:hAnsi="Book Antiqua" w:cs="宋体"/>
          <w:szCs w:val="24"/>
        </w:rPr>
        <w:t>, Novotny R, Maskarinec G, Le Marchand L, Franke AA, Cooney RV. Serum coenzyme Q</w:t>
      </w:r>
      <w:r w:rsidRPr="003769FB">
        <w:rPr>
          <w:rFonts w:ascii="Cambria Math" w:eastAsia="宋体" w:hAnsi="Cambria Math" w:cs="Cambria Math"/>
          <w:szCs w:val="24"/>
        </w:rPr>
        <w:t>₁₀</w:t>
      </w:r>
      <w:r w:rsidRPr="003769FB">
        <w:rPr>
          <w:rFonts w:ascii="Book Antiqua" w:eastAsia="宋体" w:hAnsi="Book Antiqua" w:cs="宋体"/>
          <w:szCs w:val="24"/>
        </w:rPr>
        <w:t>, α-tocopherol, γ-tocopherol, and C-reactive protein levels and body mass index in adolescent and premenopausal females. </w:t>
      </w:r>
      <w:r w:rsidRPr="003769FB">
        <w:rPr>
          <w:rFonts w:ascii="Book Antiqua" w:eastAsia="宋体" w:hAnsi="Book Antiqua" w:cs="宋体"/>
          <w:i/>
          <w:iCs/>
          <w:szCs w:val="24"/>
        </w:rPr>
        <w:t>J Am Coll Nutr</w:t>
      </w:r>
      <w:r w:rsidRPr="003769FB">
        <w:rPr>
          <w:rFonts w:ascii="Book Antiqua" w:eastAsia="宋体" w:hAnsi="Book Antiqua" w:cs="宋体"/>
          <w:szCs w:val="24"/>
        </w:rPr>
        <w:t> 2014; </w:t>
      </w:r>
      <w:r w:rsidRPr="003769FB">
        <w:rPr>
          <w:rFonts w:ascii="Book Antiqua" w:eastAsia="宋体" w:hAnsi="Book Antiqua" w:cs="宋体"/>
          <w:b/>
          <w:bCs/>
          <w:szCs w:val="24"/>
        </w:rPr>
        <w:t>33</w:t>
      </w:r>
      <w:r w:rsidRPr="003769FB">
        <w:rPr>
          <w:rFonts w:ascii="Book Antiqua" w:eastAsia="宋体" w:hAnsi="Book Antiqua" w:cs="宋体"/>
          <w:szCs w:val="24"/>
        </w:rPr>
        <w:t>: 192-197 [PMID: 24809382 DOI: 10.1080/07315724.2013.862490]</w:t>
      </w:r>
    </w:p>
    <w:p w14:paraId="6910E86F"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33 </w:t>
      </w:r>
      <w:r w:rsidRPr="003769FB">
        <w:rPr>
          <w:rFonts w:ascii="Book Antiqua" w:eastAsia="宋体" w:hAnsi="Book Antiqua" w:cs="宋体"/>
          <w:b/>
          <w:bCs/>
          <w:szCs w:val="24"/>
        </w:rPr>
        <w:t>Al-Azemi MK</w:t>
      </w:r>
      <w:r w:rsidRPr="003769FB">
        <w:rPr>
          <w:rFonts w:ascii="Book Antiqua" w:eastAsia="宋体" w:hAnsi="Book Antiqua" w:cs="宋体"/>
          <w:szCs w:val="24"/>
        </w:rPr>
        <w:t>, Omu AE, Fatinikun T, Mannazhath N, Abraham S. Factors contributing to gender differences in serum retinol and alpha-tocopherol in infertile couples. </w:t>
      </w:r>
      <w:r w:rsidRPr="003769FB">
        <w:rPr>
          <w:rFonts w:ascii="Book Antiqua" w:eastAsia="宋体" w:hAnsi="Book Antiqua" w:cs="宋体"/>
          <w:i/>
          <w:iCs/>
          <w:szCs w:val="24"/>
        </w:rPr>
        <w:t>Reprod Biomed Online</w:t>
      </w:r>
      <w:r w:rsidRPr="003769FB">
        <w:rPr>
          <w:rFonts w:ascii="Book Antiqua" w:eastAsia="宋体" w:hAnsi="Book Antiqua" w:cs="宋体"/>
          <w:szCs w:val="24"/>
        </w:rPr>
        <w:t> 2009; </w:t>
      </w:r>
      <w:r w:rsidRPr="003769FB">
        <w:rPr>
          <w:rFonts w:ascii="Book Antiqua" w:eastAsia="宋体" w:hAnsi="Book Antiqua" w:cs="宋体"/>
          <w:b/>
          <w:bCs/>
          <w:szCs w:val="24"/>
        </w:rPr>
        <w:t>19</w:t>
      </w:r>
      <w:r w:rsidRPr="003769FB">
        <w:rPr>
          <w:rFonts w:ascii="Book Antiqua" w:eastAsia="宋体" w:hAnsi="Book Antiqua" w:cs="宋体"/>
          <w:szCs w:val="24"/>
        </w:rPr>
        <w:t>: 583-590 [PMID: 19909602 DOI: 10.1016/j.rbmo.2009.05.005]</w:t>
      </w:r>
    </w:p>
    <w:p w14:paraId="48B1D1A6"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34 </w:t>
      </w:r>
      <w:r w:rsidRPr="003769FB">
        <w:rPr>
          <w:rFonts w:ascii="Book Antiqua" w:eastAsia="宋体" w:hAnsi="Book Antiqua" w:cs="宋体"/>
          <w:b/>
          <w:bCs/>
          <w:szCs w:val="24"/>
        </w:rPr>
        <w:t>Gunanti IR</w:t>
      </w:r>
      <w:r w:rsidRPr="003769FB">
        <w:rPr>
          <w:rFonts w:ascii="Book Antiqua" w:eastAsia="宋体" w:hAnsi="Book Antiqua" w:cs="宋体"/>
          <w:szCs w:val="24"/>
        </w:rPr>
        <w:t>, Marks GC, Al-Mamun A, Long KZ. Low serum concentrations of carotenoids and vitamin E are associated with high adiposity in Mexican-American children. </w:t>
      </w:r>
      <w:r w:rsidRPr="003769FB">
        <w:rPr>
          <w:rFonts w:ascii="Book Antiqua" w:eastAsia="宋体" w:hAnsi="Book Antiqua" w:cs="宋体"/>
          <w:i/>
          <w:iCs/>
          <w:szCs w:val="24"/>
        </w:rPr>
        <w:t>J Nutr</w:t>
      </w:r>
      <w:r w:rsidRPr="003769FB">
        <w:rPr>
          <w:rFonts w:ascii="Book Antiqua" w:eastAsia="宋体" w:hAnsi="Book Antiqua" w:cs="宋体"/>
          <w:szCs w:val="24"/>
        </w:rPr>
        <w:t> 2014; </w:t>
      </w:r>
      <w:r w:rsidRPr="003769FB">
        <w:rPr>
          <w:rFonts w:ascii="Book Antiqua" w:eastAsia="宋体" w:hAnsi="Book Antiqua" w:cs="宋体"/>
          <w:b/>
          <w:bCs/>
          <w:szCs w:val="24"/>
        </w:rPr>
        <w:t>144</w:t>
      </w:r>
      <w:r w:rsidRPr="003769FB">
        <w:rPr>
          <w:rFonts w:ascii="Book Antiqua" w:eastAsia="宋体" w:hAnsi="Book Antiqua" w:cs="宋体"/>
          <w:szCs w:val="24"/>
        </w:rPr>
        <w:t>: 489-495 [PMID: 24500938 DOI: 10.3945/jn.113.183137]</w:t>
      </w:r>
    </w:p>
    <w:p w14:paraId="68C4B9A6"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35 </w:t>
      </w:r>
      <w:r w:rsidRPr="003769FB">
        <w:rPr>
          <w:rFonts w:ascii="Book Antiqua" w:eastAsia="宋体" w:hAnsi="Book Antiqua" w:cs="宋体"/>
          <w:b/>
          <w:bCs/>
          <w:szCs w:val="24"/>
        </w:rPr>
        <w:t>Wallström P</w:t>
      </w:r>
      <w:r w:rsidRPr="003769FB">
        <w:rPr>
          <w:rFonts w:ascii="Book Antiqua" w:eastAsia="宋体" w:hAnsi="Book Antiqua" w:cs="宋体"/>
          <w:szCs w:val="24"/>
        </w:rPr>
        <w:t>, Wirfält E, Lahmann PH, Gullberg B, Janzon L, Berglund G. Serum concentrations of beta-carotene and alpha-tocopherol are associated with diet, smoking, and general and central adiposity. </w:t>
      </w:r>
      <w:r w:rsidRPr="003769FB">
        <w:rPr>
          <w:rFonts w:ascii="Book Antiqua" w:eastAsia="宋体" w:hAnsi="Book Antiqua" w:cs="宋体"/>
          <w:i/>
          <w:iCs/>
          <w:szCs w:val="24"/>
        </w:rPr>
        <w:t>Am J Clin Nutr</w:t>
      </w:r>
      <w:r w:rsidRPr="003769FB">
        <w:rPr>
          <w:rFonts w:ascii="Book Antiqua" w:eastAsia="宋体" w:hAnsi="Book Antiqua" w:cs="宋体"/>
          <w:szCs w:val="24"/>
        </w:rPr>
        <w:t> 2001; </w:t>
      </w:r>
      <w:r w:rsidRPr="003769FB">
        <w:rPr>
          <w:rFonts w:ascii="Book Antiqua" w:eastAsia="宋体" w:hAnsi="Book Antiqua" w:cs="宋体"/>
          <w:b/>
          <w:bCs/>
          <w:szCs w:val="24"/>
        </w:rPr>
        <w:t>73</w:t>
      </w:r>
      <w:r w:rsidRPr="003769FB">
        <w:rPr>
          <w:rFonts w:ascii="Book Antiqua" w:eastAsia="宋体" w:hAnsi="Book Antiqua" w:cs="宋体"/>
          <w:szCs w:val="24"/>
        </w:rPr>
        <w:t>: 777-785 [PMID: 11273853]</w:t>
      </w:r>
    </w:p>
    <w:p w14:paraId="5E13082B"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36 </w:t>
      </w:r>
      <w:r w:rsidRPr="003769FB">
        <w:rPr>
          <w:rFonts w:ascii="Book Antiqua" w:eastAsia="宋体" w:hAnsi="Book Antiqua" w:cs="宋体"/>
          <w:b/>
          <w:bCs/>
          <w:szCs w:val="24"/>
        </w:rPr>
        <w:t>Ohrvall M</w:t>
      </w:r>
      <w:r w:rsidRPr="003769FB">
        <w:rPr>
          <w:rFonts w:ascii="Book Antiqua" w:eastAsia="宋体" w:hAnsi="Book Antiqua" w:cs="宋体"/>
          <w:szCs w:val="24"/>
        </w:rPr>
        <w:t>, Tengblad S, Vessby B. Lower tocopherol serum levels in subjects with abdominal adiposity. </w:t>
      </w:r>
      <w:r w:rsidRPr="003769FB">
        <w:rPr>
          <w:rFonts w:ascii="Book Antiqua" w:eastAsia="宋体" w:hAnsi="Book Antiqua" w:cs="宋体"/>
          <w:i/>
          <w:iCs/>
          <w:szCs w:val="24"/>
        </w:rPr>
        <w:t>J Intern Med</w:t>
      </w:r>
      <w:r w:rsidRPr="003769FB">
        <w:rPr>
          <w:rFonts w:ascii="Book Antiqua" w:eastAsia="宋体" w:hAnsi="Book Antiqua" w:cs="宋体"/>
          <w:szCs w:val="24"/>
        </w:rPr>
        <w:t> 1993; </w:t>
      </w:r>
      <w:r w:rsidRPr="003769FB">
        <w:rPr>
          <w:rFonts w:ascii="Book Antiqua" w:eastAsia="宋体" w:hAnsi="Book Antiqua" w:cs="宋体"/>
          <w:b/>
          <w:bCs/>
          <w:szCs w:val="24"/>
        </w:rPr>
        <w:t>234</w:t>
      </w:r>
      <w:r w:rsidRPr="003769FB">
        <w:rPr>
          <w:rFonts w:ascii="Book Antiqua" w:eastAsia="宋体" w:hAnsi="Book Antiqua" w:cs="宋体"/>
          <w:szCs w:val="24"/>
        </w:rPr>
        <w:t>: 53-60 [PMID: 8326290 DOI: 10.1111/j.1365-2796.1993.tb00704.x]</w:t>
      </w:r>
    </w:p>
    <w:p w14:paraId="1B2D44EC"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37 </w:t>
      </w:r>
      <w:r w:rsidRPr="003769FB">
        <w:rPr>
          <w:rFonts w:ascii="Book Antiqua" w:eastAsia="宋体" w:hAnsi="Book Antiqua" w:cs="宋体"/>
          <w:b/>
          <w:bCs/>
          <w:szCs w:val="24"/>
        </w:rPr>
        <w:t>Virtanen SM</w:t>
      </w:r>
      <w:r w:rsidRPr="003769FB">
        <w:rPr>
          <w:rFonts w:ascii="Book Antiqua" w:eastAsia="宋体" w:hAnsi="Book Antiqua" w:cs="宋体"/>
          <w:szCs w:val="24"/>
        </w:rPr>
        <w:t xml:space="preserve">, van't Veer P, Kok F, Kardinaal AF, Aro A. Predictors of adipose tissue tocopherol and toenail selenium levels in nine countries: the EURAMIC study. </w:t>
      </w:r>
      <w:r w:rsidRPr="003769FB">
        <w:rPr>
          <w:rFonts w:ascii="Book Antiqua" w:eastAsia="宋体" w:hAnsi="Book Antiqua" w:cs="宋体"/>
          <w:szCs w:val="24"/>
        </w:rPr>
        <w:lastRenderedPageBreak/>
        <w:t>European Multicentre Case-Control Study on Antioxidants, Myocardial Infarction, and Cancer of the Breast. </w:t>
      </w:r>
      <w:r w:rsidRPr="003769FB">
        <w:rPr>
          <w:rFonts w:ascii="Book Antiqua" w:eastAsia="宋体" w:hAnsi="Book Antiqua" w:cs="宋体"/>
          <w:i/>
          <w:iCs/>
          <w:szCs w:val="24"/>
        </w:rPr>
        <w:t>Eur J Clin Nutr</w:t>
      </w:r>
      <w:r w:rsidRPr="003769FB">
        <w:rPr>
          <w:rFonts w:ascii="Book Antiqua" w:eastAsia="宋体" w:hAnsi="Book Antiqua" w:cs="宋体"/>
          <w:szCs w:val="24"/>
        </w:rPr>
        <w:t> 1996; </w:t>
      </w:r>
      <w:r w:rsidRPr="003769FB">
        <w:rPr>
          <w:rFonts w:ascii="Book Antiqua" w:eastAsia="宋体" w:hAnsi="Book Antiqua" w:cs="宋体"/>
          <w:b/>
          <w:bCs/>
          <w:szCs w:val="24"/>
        </w:rPr>
        <w:t>50</w:t>
      </w:r>
      <w:r w:rsidRPr="003769FB">
        <w:rPr>
          <w:rFonts w:ascii="Book Antiqua" w:eastAsia="宋体" w:hAnsi="Book Antiqua" w:cs="宋体"/>
          <w:szCs w:val="24"/>
        </w:rPr>
        <w:t>: 599-606 [PMID: 8880039]</w:t>
      </w:r>
    </w:p>
    <w:p w14:paraId="32B9C968"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38 </w:t>
      </w:r>
      <w:r w:rsidRPr="003769FB">
        <w:rPr>
          <w:rFonts w:ascii="Book Antiqua" w:eastAsia="宋体" w:hAnsi="Book Antiqua" w:cs="宋体"/>
          <w:b/>
          <w:bCs/>
          <w:szCs w:val="24"/>
        </w:rPr>
        <w:t>Shah AA</w:t>
      </w:r>
      <w:r w:rsidRPr="003769FB">
        <w:rPr>
          <w:rFonts w:ascii="Book Antiqua" w:eastAsia="宋体" w:hAnsi="Book Antiqua" w:cs="宋体"/>
          <w:szCs w:val="24"/>
        </w:rPr>
        <w:t>, Khand F, Khand TU. Effect of smoking on serum xanthine oxidase, malondialdehyde, ascorbic acid and α-tocopherol levels in healthy male subjects. </w:t>
      </w:r>
      <w:r w:rsidRPr="003769FB">
        <w:rPr>
          <w:rFonts w:ascii="Book Antiqua" w:eastAsia="宋体" w:hAnsi="Book Antiqua" w:cs="宋体"/>
          <w:i/>
          <w:iCs/>
          <w:szCs w:val="24"/>
        </w:rPr>
        <w:t>Pak J Med Sci</w:t>
      </w:r>
      <w:r w:rsidRPr="003769FB">
        <w:rPr>
          <w:rFonts w:ascii="Book Antiqua" w:eastAsia="宋体" w:hAnsi="Book Antiqua" w:cs="宋体"/>
          <w:szCs w:val="24"/>
        </w:rPr>
        <w:t> </w:t>
      </w:r>
      <w:r w:rsidRPr="003769FB">
        <w:rPr>
          <w:rFonts w:ascii="Book Antiqua" w:eastAsia="宋体" w:hAnsi="Book Antiqua" w:cs="宋体" w:hint="eastAsia"/>
          <w:szCs w:val="24"/>
        </w:rPr>
        <w:t>2015</w:t>
      </w:r>
      <w:r w:rsidRPr="003769FB">
        <w:rPr>
          <w:rFonts w:ascii="Book Antiqua" w:eastAsia="宋体" w:hAnsi="Book Antiqua" w:cs="宋体"/>
          <w:szCs w:val="24"/>
        </w:rPr>
        <w:t>; </w:t>
      </w:r>
      <w:r w:rsidRPr="003769FB">
        <w:rPr>
          <w:rFonts w:ascii="Book Antiqua" w:eastAsia="宋体" w:hAnsi="Book Antiqua" w:cs="宋体"/>
          <w:b/>
          <w:bCs/>
          <w:szCs w:val="24"/>
        </w:rPr>
        <w:t>31</w:t>
      </w:r>
      <w:r w:rsidRPr="003769FB">
        <w:rPr>
          <w:rFonts w:ascii="Book Antiqua" w:eastAsia="宋体" w:hAnsi="Book Antiqua" w:cs="宋体"/>
          <w:szCs w:val="24"/>
        </w:rPr>
        <w:t>: 146-149 [PMID: 25878632 DOI: 10.12669/pjms.311.6148]</w:t>
      </w:r>
    </w:p>
    <w:p w14:paraId="1C70730D"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39 </w:t>
      </w:r>
      <w:r w:rsidRPr="003769FB">
        <w:rPr>
          <w:rFonts w:ascii="Book Antiqua" w:eastAsia="宋体" w:hAnsi="Book Antiqua" w:cs="宋体"/>
          <w:b/>
          <w:bCs/>
          <w:szCs w:val="24"/>
        </w:rPr>
        <w:t>Miwa K</w:t>
      </w:r>
      <w:r w:rsidRPr="003769FB">
        <w:rPr>
          <w:rFonts w:ascii="Book Antiqua" w:eastAsia="宋体" w:hAnsi="Book Antiqua" w:cs="宋体"/>
          <w:szCs w:val="24"/>
        </w:rPr>
        <w:t>, Fujita M. Gender difference in oxidative stress and its genesis by analysis of serum alpha-tocopherol concentrations in a Japanese population. </w:t>
      </w:r>
      <w:r w:rsidRPr="003769FB">
        <w:rPr>
          <w:rFonts w:ascii="Book Antiqua" w:eastAsia="宋体" w:hAnsi="Book Antiqua" w:cs="宋体"/>
          <w:i/>
          <w:iCs/>
          <w:szCs w:val="24"/>
        </w:rPr>
        <w:t>Int J Cardiol</w:t>
      </w:r>
      <w:r w:rsidRPr="003769FB">
        <w:rPr>
          <w:rFonts w:ascii="Book Antiqua" w:eastAsia="宋体" w:hAnsi="Book Antiqua" w:cs="宋体"/>
          <w:szCs w:val="24"/>
        </w:rPr>
        <w:t> 2008; </w:t>
      </w:r>
      <w:r w:rsidRPr="003769FB">
        <w:rPr>
          <w:rFonts w:ascii="Book Antiqua" w:eastAsia="宋体" w:hAnsi="Book Antiqua" w:cs="宋体"/>
          <w:b/>
          <w:bCs/>
          <w:szCs w:val="24"/>
        </w:rPr>
        <w:t>129</w:t>
      </w:r>
      <w:r w:rsidRPr="003769FB">
        <w:rPr>
          <w:rFonts w:ascii="Book Antiqua" w:eastAsia="宋体" w:hAnsi="Book Antiqua" w:cs="宋体"/>
          <w:szCs w:val="24"/>
        </w:rPr>
        <w:t>: 453-454 [PMID: 17655951 DOI: 10.1016/j.ijcard.2007.05.064]</w:t>
      </w:r>
    </w:p>
    <w:p w14:paraId="20FA6C27"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40 </w:t>
      </w:r>
      <w:r w:rsidRPr="003769FB">
        <w:rPr>
          <w:rFonts w:ascii="Book Antiqua" w:eastAsia="宋体" w:hAnsi="Book Antiqua" w:cs="宋体"/>
          <w:b/>
          <w:bCs/>
          <w:szCs w:val="24"/>
        </w:rPr>
        <w:t>Duthie GG</w:t>
      </w:r>
      <w:r w:rsidRPr="003769FB">
        <w:rPr>
          <w:rFonts w:ascii="Book Antiqua" w:eastAsia="宋体" w:hAnsi="Book Antiqua" w:cs="宋体"/>
          <w:szCs w:val="24"/>
        </w:rPr>
        <w:t>, Arthur JR, James WP. Effects of smoking and vitamin E on blood antioxidant status. </w:t>
      </w:r>
      <w:r w:rsidRPr="003769FB">
        <w:rPr>
          <w:rFonts w:ascii="Book Antiqua" w:eastAsia="宋体" w:hAnsi="Book Antiqua" w:cs="宋体"/>
          <w:i/>
          <w:iCs/>
          <w:szCs w:val="24"/>
        </w:rPr>
        <w:t>Am J Clin Nutr</w:t>
      </w:r>
      <w:r w:rsidRPr="003769FB">
        <w:rPr>
          <w:rFonts w:ascii="Book Antiqua" w:eastAsia="宋体" w:hAnsi="Book Antiqua" w:cs="宋体"/>
          <w:szCs w:val="24"/>
        </w:rPr>
        <w:t> 1991; </w:t>
      </w:r>
      <w:r w:rsidRPr="003769FB">
        <w:rPr>
          <w:rFonts w:ascii="Book Antiqua" w:eastAsia="宋体" w:hAnsi="Book Antiqua" w:cs="宋体"/>
          <w:b/>
          <w:bCs/>
          <w:szCs w:val="24"/>
        </w:rPr>
        <w:t>53</w:t>
      </w:r>
      <w:r w:rsidRPr="003769FB">
        <w:rPr>
          <w:rFonts w:ascii="Book Antiqua" w:eastAsia="宋体" w:hAnsi="Book Antiqua" w:cs="宋体"/>
          <w:szCs w:val="24"/>
        </w:rPr>
        <w:t>: 1061S-1063S [PMID: 2012019]</w:t>
      </w:r>
    </w:p>
    <w:p w14:paraId="4213D103"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41 </w:t>
      </w:r>
      <w:r w:rsidRPr="003769FB">
        <w:rPr>
          <w:rFonts w:ascii="Book Antiqua" w:eastAsia="宋体" w:hAnsi="Book Antiqua" w:cs="宋体"/>
          <w:b/>
          <w:bCs/>
          <w:szCs w:val="24"/>
        </w:rPr>
        <w:t>Dietrich M</w:t>
      </w:r>
      <w:r w:rsidRPr="003769FB">
        <w:rPr>
          <w:rFonts w:ascii="Book Antiqua" w:eastAsia="宋体" w:hAnsi="Book Antiqua" w:cs="宋体"/>
          <w:szCs w:val="24"/>
        </w:rPr>
        <w:t>, Block G, Norkus EP, Hudes M, Traber MG, Cross CE, Packer L. Smoking and exposure to environmental tobacco smoke decrease some plasma antioxidants and increase gamma-tocopherol in vivo after adjustment for dietary antioxidant intakes. </w:t>
      </w:r>
      <w:r w:rsidRPr="003769FB">
        <w:rPr>
          <w:rFonts w:ascii="Book Antiqua" w:eastAsia="宋体" w:hAnsi="Book Antiqua" w:cs="宋体"/>
          <w:i/>
          <w:iCs/>
          <w:szCs w:val="24"/>
        </w:rPr>
        <w:t>Am J Clin Nutr</w:t>
      </w:r>
      <w:r w:rsidRPr="003769FB">
        <w:rPr>
          <w:rFonts w:ascii="Book Antiqua" w:eastAsia="宋体" w:hAnsi="Book Antiqua" w:cs="宋体"/>
          <w:szCs w:val="24"/>
        </w:rPr>
        <w:t> 2003; </w:t>
      </w:r>
      <w:r w:rsidRPr="003769FB">
        <w:rPr>
          <w:rFonts w:ascii="Book Antiqua" w:eastAsia="宋体" w:hAnsi="Book Antiqua" w:cs="宋体"/>
          <w:b/>
          <w:bCs/>
          <w:szCs w:val="24"/>
        </w:rPr>
        <w:t>77</w:t>
      </w:r>
      <w:r w:rsidRPr="003769FB">
        <w:rPr>
          <w:rFonts w:ascii="Book Antiqua" w:eastAsia="宋体" w:hAnsi="Book Antiqua" w:cs="宋体"/>
          <w:szCs w:val="24"/>
        </w:rPr>
        <w:t>: 160-166 [PMID: 12499336]</w:t>
      </w:r>
    </w:p>
    <w:p w14:paraId="0D462673"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42 </w:t>
      </w:r>
      <w:r w:rsidRPr="003769FB">
        <w:rPr>
          <w:rFonts w:ascii="Book Antiqua" w:eastAsia="宋体" w:hAnsi="Book Antiqua" w:cs="宋体"/>
          <w:b/>
          <w:bCs/>
          <w:szCs w:val="24"/>
        </w:rPr>
        <w:t>Mezzetti A</w:t>
      </w:r>
      <w:r w:rsidRPr="003769FB">
        <w:rPr>
          <w:rFonts w:ascii="Book Antiqua" w:eastAsia="宋体" w:hAnsi="Book Antiqua" w:cs="宋体"/>
          <w:szCs w:val="24"/>
        </w:rPr>
        <w:t>, Lapenna D, Pierdomenico SD, Calafiore AM, Costantini F, Riario-Sforza G, Imbastaro T, Neri M, Cuccurullo F. Vitamins E, C and lipid peroxidation in plasma and arterial tissue of smokers and non-smokers. </w:t>
      </w:r>
      <w:r w:rsidRPr="003769FB">
        <w:rPr>
          <w:rFonts w:ascii="Book Antiqua" w:eastAsia="宋体" w:hAnsi="Book Antiqua" w:cs="宋体"/>
          <w:i/>
          <w:iCs/>
          <w:szCs w:val="24"/>
        </w:rPr>
        <w:t>Atherosclerosis</w:t>
      </w:r>
      <w:r w:rsidRPr="003769FB">
        <w:rPr>
          <w:rFonts w:ascii="Book Antiqua" w:eastAsia="宋体" w:hAnsi="Book Antiqua" w:cs="宋体"/>
          <w:szCs w:val="24"/>
        </w:rPr>
        <w:t> 1995; </w:t>
      </w:r>
      <w:r w:rsidRPr="003769FB">
        <w:rPr>
          <w:rFonts w:ascii="Book Antiqua" w:eastAsia="宋体" w:hAnsi="Book Antiqua" w:cs="宋体"/>
          <w:b/>
          <w:bCs/>
          <w:szCs w:val="24"/>
        </w:rPr>
        <w:t>112</w:t>
      </w:r>
      <w:r w:rsidRPr="003769FB">
        <w:rPr>
          <w:rFonts w:ascii="Book Antiqua" w:eastAsia="宋体" w:hAnsi="Book Antiqua" w:cs="宋体"/>
          <w:szCs w:val="24"/>
        </w:rPr>
        <w:t>: 91-99 [PMID: 7772072 DOI: 10.1016/0021-9150(94)05403-6]</w:t>
      </w:r>
    </w:p>
    <w:p w14:paraId="573DD2C2"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43 </w:t>
      </w:r>
      <w:r w:rsidRPr="003769FB">
        <w:rPr>
          <w:rFonts w:ascii="Book Antiqua" w:eastAsia="宋体" w:hAnsi="Book Antiqua" w:cs="宋体"/>
          <w:b/>
          <w:bCs/>
          <w:szCs w:val="24"/>
        </w:rPr>
        <w:t>Bjørneboe A</w:t>
      </w:r>
      <w:r w:rsidRPr="003769FB">
        <w:rPr>
          <w:rFonts w:ascii="Book Antiqua" w:eastAsia="宋体" w:hAnsi="Book Antiqua" w:cs="宋体"/>
          <w:szCs w:val="24"/>
        </w:rPr>
        <w:t>, Bjørneboe GE, Drevon CA. Absorption, transport and distribution of vitamin E. </w:t>
      </w:r>
      <w:r w:rsidRPr="003769FB">
        <w:rPr>
          <w:rFonts w:ascii="Book Antiqua" w:eastAsia="宋体" w:hAnsi="Book Antiqua" w:cs="宋体"/>
          <w:i/>
          <w:iCs/>
          <w:szCs w:val="24"/>
        </w:rPr>
        <w:t>J Nutr</w:t>
      </w:r>
      <w:r w:rsidRPr="003769FB">
        <w:rPr>
          <w:rFonts w:ascii="Book Antiqua" w:eastAsia="宋体" w:hAnsi="Book Antiqua" w:cs="宋体"/>
          <w:szCs w:val="24"/>
        </w:rPr>
        <w:t> 1990; </w:t>
      </w:r>
      <w:r w:rsidRPr="003769FB">
        <w:rPr>
          <w:rFonts w:ascii="Book Antiqua" w:eastAsia="宋体" w:hAnsi="Book Antiqua" w:cs="宋体"/>
          <w:b/>
          <w:bCs/>
          <w:szCs w:val="24"/>
        </w:rPr>
        <w:t>120</w:t>
      </w:r>
      <w:r w:rsidRPr="003769FB">
        <w:rPr>
          <w:rFonts w:ascii="Book Antiqua" w:eastAsia="宋体" w:hAnsi="Book Antiqua" w:cs="宋体"/>
          <w:szCs w:val="24"/>
        </w:rPr>
        <w:t>: 233-242 [PMID: 2181082]</w:t>
      </w:r>
    </w:p>
    <w:p w14:paraId="79CB332A"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44 </w:t>
      </w:r>
      <w:r w:rsidRPr="003769FB">
        <w:rPr>
          <w:rFonts w:ascii="Book Antiqua" w:eastAsia="宋体" w:hAnsi="Book Antiqua" w:cs="宋体"/>
          <w:b/>
          <w:bCs/>
          <w:szCs w:val="24"/>
        </w:rPr>
        <w:t>Bjørneboe GE</w:t>
      </w:r>
      <w:r w:rsidRPr="003769FB">
        <w:rPr>
          <w:rFonts w:ascii="Book Antiqua" w:eastAsia="宋体" w:hAnsi="Book Antiqua" w:cs="宋体"/>
          <w:szCs w:val="24"/>
        </w:rPr>
        <w:t>, Bjørneboe A, Hagen BF, Mørland J, Drevon CA. Reduced hepatic alpha-tocopherol content after long-term administration of ethanol to rats. </w:t>
      </w:r>
      <w:r w:rsidRPr="003769FB">
        <w:rPr>
          <w:rFonts w:ascii="Book Antiqua" w:eastAsia="宋体" w:hAnsi="Book Antiqua" w:cs="宋体"/>
          <w:i/>
          <w:iCs/>
          <w:szCs w:val="24"/>
        </w:rPr>
        <w:t>Biochim Biophys Acta</w:t>
      </w:r>
      <w:r w:rsidRPr="003769FB">
        <w:rPr>
          <w:rFonts w:ascii="Book Antiqua" w:eastAsia="宋体" w:hAnsi="Book Antiqua" w:cs="宋体"/>
          <w:szCs w:val="24"/>
        </w:rPr>
        <w:t> 1987; </w:t>
      </w:r>
      <w:r w:rsidRPr="003769FB">
        <w:rPr>
          <w:rFonts w:ascii="Book Antiqua" w:eastAsia="宋体" w:hAnsi="Book Antiqua" w:cs="宋体"/>
          <w:b/>
          <w:bCs/>
          <w:szCs w:val="24"/>
        </w:rPr>
        <w:t>918</w:t>
      </w:r>
      <w:r w:rsidRPr="003769FB">
        <w:rPr>
          <w:rFonts w:ascii="Book Antiqua" w:eastAsia="宋体" w:hAnsi="Book Antiqua" w:cs="宋体"/>
          <w:szCs w:val="24"/>
        </w:rPr>
        <w:t>: 236-241 [PMID: 3567212]</w:t>
      </w:r>
    </w:p>
    <w:p w14:paraId="0376D889"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45 </w:t>
      </w:r>
      <w:r w:rsidRPr="003769FB">
        <w:rPr>
          <w:rFonts w:ascii="Book Antiqua" w:eastAsia="宋体" w:hAnsi="Book Antiqua" w:cs="宋体"/>
          <w:b/>
          <w:bCs/>
          <w:szCs w:val="24"/>
        </w:rPr>
        <w:t>Rigotti A</w:t>
      </w:r>
      <w:r w:rsidRPr="003769FB">
        <w:rPr>
          <w:rFonts w:ascii="Book Antiqua" w:eastAsia="宋体" w:hAnsi="Book Antiqua" w:cs="宋体"/>
          <w:szCs w:val="24"/>
        </w:rPr>
        <w:t>. Absorption, transport, and tissue delivery of vitamin E. </w:t>
      </w:r>
      <w:r w:rsidRPr="003769FB">
        <w:rPr>
          <w:rFonts w:ascii="Book Antiqua" w:eastAsia="宋体" w:hAnsi="Book Antiqua" w:cs="宋体"/>
          <w:i/>
          <w:iCs/>
          <w:szCs w:val="24"/>
        </w:rPr>
        <w:t>Mol Aspects Med</w:t>
      </w:r>
      <w:r w:rsidRPr="003769FB">
        <w:rPr>
          <w:rFonts w:ascii="Book Antiqua" w:eastAsia="宋体" w:hAnsi="Book Antiqua" w:cs="宋体"/>
          <w:szCs w:val="24"/>
        </w:rPr>
        <w:t> </w:t>
      </w:r>
      <w:r w:rsidRPr="003769FB">
        <w:rPr>
          <w:rFonts w:ascii="Book Antiqua" w:eastAsia="宋体" w:hAnsi="Book Antiqua" w:cs="宋体" w:hint="eastAsia"/>
          <w:szCs w:val="24"/>
        </w:rPr>
        <w:t>2007</w:t>
      </w:r>
      <w:r w:rsidRPr="003769FB">
        <w:rPr>
          <w:rFonts w:ascii="Book Antiqua" w:eastAsia="宋体" w:hAnsi="Book Antiqua" w:cs="宋体"/>
          <w:szCs w:val="24"/>
        </w:rPr>
        <w:t>; </w:t>
      </w:r>
      <w:r w:rsidRPr="003769FB">
        <w:rPr>
          <w:rFonts w:ascii="Book Antiqua" w:eastAsia="宋体" w:hAnsi="Book Antiqua" w:cs="宋体"/>
          <w:b/>
          <w:bCs/>
          <w:szCs w:val="24"/>
        </w:rPr>
        <w:t>28</w:t>
      </w:r>
      <w:r w:rsidRPr="003769FB">
        <w:rPr>
          <w:rFonts w:ascii="Book Antiqua" w:eastAsia="宋体" w:hAnsi="Book Antiqua" w:cs="宋体"/>
          <w:szCs w:val="24"/>
        </w:rPr>
        <w:t>: 423-436 [PMID: 17320165 DOI: 10.1016/j.mam.2007.01.002]</w:t>
      </w:r>
    </w:p>
    <w:p w14:paraId="015DA011"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46 </w:t>
      </w:r>
      <w:r w:rsidRPr="003769FB">
        <w:rPr>
          <w:rFonts w:ascii="Book Antiqua" w:eastAsia="宋体" w:hAnsi="Book Antiqua" w:cs="宋体"/>
          <w:b/>
          <w:bCs/>
          <w:szCs w:val="24"/>
        </w:rPr>
        <w:t>Borel P</w:t>
      </w:r>
      <w:r w:rsidRPr="003769FB">
        <w:rPr>
          <w:rFonts w:ascii="Book Antiqua" w:eastAsia="宋体" w:hAnsi="Book Antiqua" w:cs="宋体"/>
          <w:szCs w:val="24"/>
        </w:rPr>
        <w:t>, Pasquier B, Armand M, Tyssandier V, Grolier P, Alexandre-Gouabau MC, Andre M, Senft M, Peyrot J, Jaussan V, Lairon D, Azais-Braesco V. Processing of vitamin A and E in the human gastrointestinal tract. </w:t>
      </w:r>
      <w:r w:rsidRPr="003769FB">
        <w:rPr>
          <w:rFonts w:ascii="Book Antiqua" w:eastAsia="宋体" w:hAnsi="Book Antiqua" w:cs="宋体"/>
          <w:i/>
          <w:iCs/>
          <w:szCs w:val="24"/>
        </w:rPr>
        <w:t>Am J Physiol Gastrointest Liver Physiol</w:t>
      </w:r>
      <w:r w:rsidRPr="003769FB">
        <w:rPr>
          <w:rFonts w:ascii="Book Antiqua" w:eastAsia="宋体" w:hAnsi="Book Antiqua" w:cs="宋体"/>
          <w:szCs w:val="24"/>
        </w:rPr>
        <w:t> 2001; </w:t>
      </w:r>
      <w:r w:rsidRPr="003769FB">
        <w:rPr>
          <w:rFonts w:ascii="Book Antiqua" w:eastAsia="宋体" w:hAnsi="Book Antiqua" w:cs="宋体"/>
          <w:b/>
          <w:bCs/>
          <w:szCs w:val="24"/>
        </w:rPr>
        <w:t>280</w:t>
      </w:r>
      <w:r w:rsidRPr="003769FB">
        <w:rPr>
          <w:rFonts w:ascii="Book Antiqua" w:eastAsia="宋体" w:hAnsi="Book Antiqua" w:cs="宋体"/>
          <w:szCs w:val="24"/>
        </w:rPr>
        <w:t>: G95-G103 [PMID: 11123202]</w:t>
      </w:r>
    </w:p>
    <w:p w14:paraId="7FD26AAA"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lastRenderedPageBreak/>
        <w:t>47 </w:t>
      </w:r>
      <w:r w:rsidRPr="003769FB">
        <w:rPr>
          <w:rFonts w:ascii="Book Antiqua" w:eastAsia="宋体" w:hAnsi="Book Antiqua" w:cs="宋体"/>
          <w:b/>
          <w:bCs/>
          <w:szCs w:val="24"/>
        </w:rPr>
        <w:t>Traber MG</w:t>
      </w:r>
      <w:r w:rsidRPr="003769FB">
        <w:rPr>
          <w:rFonts w:ascii="Book Antiqua" w:eastAsia="宋体" w:hAnsi="Book Antiqua" w:cs="宋体"/>
          <w:szCs w:val="24"/>
        </w:rPr>
        <w:t>, Kayden HJ, Green JB, Green MH. Absorption of water-miscible forms of vitamin E in a patient with cholestasis and in thoracic duct-cannulated rats. </w:t>
      </w:r>
      <w:r w:rsidRPr="003769FB">
        <w:rPr>
          <w:rFonts w:ascii="Book Antiqua" w:eastAsia="宋体" w:hAnsi="Book Antiqua" w:cs="宋体"/>
          <w:i/>
          <w:iCs/>
          <w:szCs w:val="24"/>
        </w:rPr>
        <w:t>Am J Clin Nutr</w:t>
      </w:r>
      <w:r w:rsidRPr="003769FB">
        <w:rPr>
          <w:rFonts w:ascii="Book Antiqua" w:eastAsia="宋体" w:hAnsi="Book Antiqua" w:cs="宋体"/>
          <w:szCs w:val="24"/>
        </w:rPr>
        <w:t> 1986; </w:t>
      </w:r>
      <w:r w:rsidRPr="003769FB">
        <w:rPr>
          <w:rFonts w:ascii="Book Antiqua" w:eastAsia="宋体" w:hAnsi="Book Antiqua" w:cs="宋体"/>
          <w:b/>
          <w:bCs/>
          <w:szCs w:val="24"/>
        </w:rPr>
        <w:t>44</w:t>
      </w:r>
      <w:r w:rsidRPr="003769FB">
        <w:rPr>
          <w:rFonts w:ascii="Book Antiqua" w:eastAsia="宋体" w:hAnsi="Book Antiqua" w:cs="宋体"/>
          <w:szCs w:val="24"/>
        </w:rPr>
        <w:t>: 914-923 [PMID: 3788838]</w:t>
      </w:r>
    </w:p>
    <w:p w14:paraId="4652E854"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48 </w:t>
      </w:r>
      <w:r w:rsidRPr="003769FB">
        <w:rPr>
          <w:rFonts w:ascii="Book Antiqua" w:eastAsia="宋体" w:hAnsi="Book Antiqua" w:cs="宋体"/>
          <w:b/>
          <w:bCs/>
          <w:szCs w:val="24"/>
        </w:rPr>
        <w:t>Bieri JG</w:t>
      </w:r>
      <w:r w:rsidRPr="003769FB">
        <w:rPr>
          <w:rFonts w:ascii="Book Antiqua" w:eastAsia="宋体" w:hAnsi="Book Antiqua" w:cs="宋体"/>
          <w:szCs w:val="24"/>
        </w:rPr>
        <w:t>, Wu AL, Tolliver TJ. Reduced intestinal absorption of vitamin E by low dietary levels of retinoic acid in rats. </w:t>
      </w:r>
      <w:r w:rsidRPr="003769FB">
        <w:rPr>
          <w:rFonts w:ascii="Book Antiqua" w:eastAsia="宋体" w:hAnsi="Book Antiqua" w:cs="宋体"/>
          <w:i/>
          <w:iCs/>
          <w:szCs w:val="24"/>
        </w:rPr>
        <w:t>J Nutr</w:t>
      </w:r>
      <w:r w:rsidRPr="003769FB">
        <w:rPr>
          <w:rFonts w:ascii="Book Antiqua" w:eastAsia="宋体" w:hAnsi="Book Antiqua" w:cs="宋体"/>
          <w:szCs w:val="24"/>
        </w:rPr>
        <w:t> 1981; </w:t>
      </w:r>
      <w:r w:rsidRPr="003769FB">
        <w:rPr>
          <w:rFonts w:ascii="Book Antiqua" w:eastAsia="宋体" w:hAnsi="Book Antiqua" w:cs="宋体"/>
          <w:b/>
          <w:bCs/>
          <w:szCs w:val="24"/>
        </w:rPr>
        <w:t>111</w:t>
      </w:r>
      <w:r w:rsidRPr="003769FB">
        <w:rPr>
          <w:rFonts w:ascii="Book Antiqua" w:eastAsia="宋体" w:hAnsi="Book Antiqua" w:cs="宋体"/>
          <w:szCs w:val="24"/>
        </w:rPr>
        <w:t>: 458-467 [PMID: 7205402]</w:t>
      </w:r>
    </w:p>
    <w:p w14:paraId="75A7CB62"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49 </w:t>
      </w:r>
      <w:r w:rsidRPr="003769FB">
        <w:rPr>
          <w:rFonts w:ascii="Book Antiqua" w:eastAsia="宋体" w:hAnsi="Book Antiqua" w:cs="宋体"/>
          <w:b/>
          <w:bCs/>
          <w:szCs w:val="24"/>
        </w:rPr>
        <w:t>Richelle M</w:t>
      </w:r>
      <w:r w:rsidRPr="003769FB">
        <w:rPr>
          <w:rFonts w:ascii="Book Antiqua" w:eastAsia="宋体" w:hAnsi="Book Antiqua" w:cs="宋体"/>
          <w:szCs w:val="24"/>
        </w:rPr>
        <w:t>, Enslen M, Hager C, Groux M, Tavazzi I, Godin JP, Berger A, Métairon S, Quaile S, Piguet-Welsch C, Sagalowicz L, Green H, Fay LB. Both free and esterified plant sterols reduce cholesterol absorption and the bioavailability of beta-carotene and alpha-tocopherol in normocholesterolemic humans. </w:t>
      </w:r>
      <w:r w:rsidRPr="003769FB">
        <w:rPr>
          <w:rFonts w:ascii="Book Antiqua" w:eastAsia="宋体" w:hAnsi="Book Antiqua" w:cs="宋体"/>
          <w:i/>
          <w:iCs/>
          <w:szCs w:val="24"/>
        </w:rPr>
        <w:t>Am J Clin Nutr</w:t>
      </w:r>
      <w:r w:rsidRPr="003769FB">
        <w:rPr>
          <w:rFonts w:ascii="Book Antiqua" w:eastAsia="宋体" w:hAnsi="Book Antiqua" w:cs="宋体"/>
          <w:szCs w:val="24"/>
        </w:rPr>
        <w:t> 2004; </w:t>
      </w:r>
      <w:r w:rsidRPr="003769FB">
        <w:rPr>
          <w:rFonts w:ascii="Book Antiqua" w:eastAsia="宋体" w:hAnsi="Book Antiqua" w:cs="宋体"/>
          <w:b/>
          <w:bCs/>
          <w:szCs w:val="24"/>
        </w:rPr>
        <w:t>80</w:t>
      </w:r>
      <w:r w:rsidRPr="003769FB">
        <w:rPr>
          <w:rFonts w:ascii="Book Antiqua" w:eastAsia="宋体" w:hAnsi="Book Antiqua" w:cs="宋体"/>
          <w:szCs w:val="24"/>
        </w:rPr>
        <w:t>: 171-177 [PMID: 15213045]</w:t>
      </w:r>
    </w:p>
    <w:p w14:paraId="41326BE2"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50 </w:t>
      </w:r>
      <w:r w:rsidRPr="003769FB">
        <w:rPr>
          <w:rFonts w:ascii="Book Antiqua" w:eastAsia="宋体" w:hAnsi="Book Antiqua" w:cs="宋体"/>
          <w:b/>
          <w:bCs/>
          <w:szCs w:val="24"/>
        </w:rPr>
        <w:t>Doi K</w:t>
      </w:r>
      <w:r w:rsidRPr="003769FB">
        <w:rPr>
          <w:rFonts w:ascii="Book Antiqua" w:eastAsia="宋体" w:hAnsi="Book Antiqua" w:cs="宋体"/>
          <w:szCs w:val="24"/>
        </w:rPr>
        <w:t>, Matsuura M, Kawara A, Tanaka T, Baba S. Influence of dietary fiber (konjac mannan) on absorption of vitamin B12 and vitamin E. </w:t>
      </w:r>
      <w:r w:rsidRPr="003769FB">
        <w:rPr>
          <w:rFonts w:ascii="Book Antiqua" w:eastAsia="宋体" w:hAnsi="Book Antiqua" w:cs="宋体"/>
          <w:i/>
          <w:iCs/>
          <w:szCs w:val="24"/>
        </w:rPr>
        <w:t>Tohoku J Exp Med</w:t>
      </w:r>
      <w:r w:rsidRPr="003769FB">
        <w:rPr>
          <w:rFonts w:ascii="Book Antiqua" w:eastAsia="宋体" w:hAnsi="Book Antiqua" w:cs="宋体"/>
          <w:szCs w:val="24"/>
        </w:rPr>
        <w:t> 1983; </w:t>
      </w:r>
      <w:r w:rsidRPr="003769FB">
        <w:rPr>
          <w:rFonts w:ascii="Book Antiqua" w:eastAsia="宋体" w:hAnsi="Book Antiqua" w:cs="宋体"/>
          <w:b/>
          <w:bCs/>
          <w:szCs w:val="24"/>
        </w:rPr>
        <w:t>141</w:t>
      </w:r>
      <w:r w:rsidRPr="003769FB">
        <w:rPr>
          <w:rFonts w:ascii="Book Antiqua" w:eastAsia="宋体" w:hAnsi="Book Antiqua" w:cs="宋体"/>
          <w:bCs/>
          <w:szCs w:val="24"/>
        </w:rPr>
        <w:t xml:space="preserve"> Suppl</w:t>
      </w:r>
      <w:r w:rsidRPr="003769FB">
        <w:rPr>
          <w:rFonts w:ascii="Book Antiqua" w:eastAsia="宋体" w:hAnsi="Book Antiqua" w:cs="宋体"/>
          <w:szCs w:val="24"/>
        </w:rPr>
        <w:t>: 677-681 [PMID: 6096987]</w:t>
      </w:r>
    </w:p>
    <w:p w14:paraId="46618B8D"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51 </w:t>
      </w:r>
      <w:r w:rsidRPr="003769FB">
        <w:rPr>
          <w:rFonts w:ascii="Book Antiqua" w:eastAsia="宋体" w:hAnsi="Book Antiqua" w:cs="宋体"/>
          <w:b/>
          <w:bCs/>
          <w:szCs w:val="24"/>
        </w:rPr>
        <w:t>Burton GW</w:t>
      </w:r>
      <w:r w:rsidRPr="003769FB">
        <w:rPr>
          <w:rFonts w:ascii="Book Antiqua" w:eastAsia="宋体" w:hAnsi="Book Antiqua" w:cs="宋体"/>
          <w:szCs w:val="24"/>
        </w:rPr>
        <w:t>, Ingold KU, Foster DO, Cheng SC, Webb A, Hughes L, Lusztyk E. Comparison of free alpha-tocopherol and alpha-tocopheryl acetate as sources of vitamin E in rats and humans. </w:t>
      </w:r>
      <w:r w:rsidRPr="003769FB">
        <w:rPr>
          <w:rFonts w:ascii="Book Antiqua" w:eastAsia="宋体" w:hAnsi="Book Antiqua" w:cs="宋体"/>
          <w:i/>
          <w:iCs/>
          <w:szCs w:val="24"/>
        </w:rPr>
        <w:t>Lipids</w:t>
      </w:r>
      <w:r w:rsidRPr="003769FB">
        <w:rPr>
          <w:rFonts w:ascii="Book Antiqua" w:eastAsia="宋体" w:hAnsi="Book Antiqua" w:cs="宋体"/>
          <w:szCs w:val="24"/>
        </w:rPr>
        <w:t> 1988; </w:t>
      </w:r>
      <w:r w:rsidRPr="003769FB">
        <w:rPr>
          <w:rFonts w:ascii="Book Antiqua" w:eastAsia="宋体" w:hAnsi="Book Antiqua" w:cs="宋体"/>
          <w:b/>
          <w:bCs/>
          <w:szCs w:val="24"/>
        </w:rPr>
        <w:t>23</w:t>
      </w:r>
      <w:r w:rsidRPr="003769FB">
        <w:rPr>
          <w:rFonts w:ascii="Book Antiqua" w:eastAsia="宋体" w:hAnsi="Book Antiqua" w:cs="宋体"/>
          <w:szCs w:val="24"/>
        </w:rPr>
        <w:t>: 834-840 [PMID: 3185118 DOI: 10.1007/BF02536201]</w:t>
      </w:r>
    </w:p>
    <w:p w14:paraId="273380E2"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52 </w:t>
      </w:r>
      <w:r w:rsidRPr="003769FB">
        <w:rPr>
          <w:rFonts w:ascii="Book Antiqua" w:eastAsia="宋体" w:hAnsi="Book Antiqua" w:cs="宋体"/>
          <w:b/>
          <w:bCs/>
          <w:szCs w:val="24"/>
        </w:rPr>
        <w:t>Weng W</w:t>
      </w:r>
      <w:r w:rsidRPr="003769FB">
        <w:rPr>
          <w:rFonts w:ascii="Book Antiqua" w:eastAsia="宋体" w:hAnsi="Book Antiqua" w:cs="宋体"/>
          <w:szCs w:val="24"/>
        </w:rPr>
        <w:t>, Li L, van Bennekum AM, Potter SH, Harrison EH, Blaner WS, Breslow JL, Fisher EA. Intestinal absorption of dietary cholesteryl ester is decreased but retinyl ester absorption is normal in carboxyl ester lipase knockout mice. </w:t>
      </w:r>
      <w:r w:rsidRPr="003769FB">
        <w:rPr>
          <w:rFonts w:ascii="Book Antiqua" w:eastAsia="宋体" w:hAnsi="Book Antiqua" w:cs="宋体"/>
          <w:i/>
          <w:iCs/>
          <w:szCs w:val="24"/>
        </w:rPr>
        <w:t>Biochemistry</w:t>
      </w:r>
      <w:r w:rsidRPr="003769FB">
        <w:rPr>
          <w:rFonts w:ascii="Book Antiqua" w:eastAsia="宋体" w:hAnsi="Book Antiqua" w:cs="宋体"/>
          <w:szCs w:val="24"/>
        </w:rPr>
        <w:t> 1999; </w:t>
      </w:r>
      <w:r w:rsidRPr="003769FB">
        <w:rPr>
          <w:rFonts w:ascii="Book Antiqua" w:eastAsia="宋体" w:hAnsi="Book Antiqua" w:cs="宋体"/>
          <w:b/>
          <w:bCs/>
          <w:szCs w:val="24"/>
        </w:rPr>
        <w:t>38</w:t>
      </w:r>
      <w:r w:rsidRPr="003769FB">
        <w:rPr>
          <w:rFonts w:ascii="Book Antiqua" w:eastAsia="宋体" w:hAnsi="Book Antiqua" w:cs="宋体"/>
          <w:szCs w:val="24"/>
        </w:rPr>
        <w:t>: 4143-4149 [PMID: 10194330 DOI: 10.1021/bi981679a]</w:t>
      </w:r>
    </w:p>
    <w:p w14:paraId="7DE41DB6"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53 </w:t>
      </w:r>
      <w:r w:rsidRPr="003769FB">
        <w:rPr>
          <w:rFonts w:ascii="Book Antiqua" w:eastAsia="宋体" w:hAnsi="Book Antiqua" w:cs="宋体"/>
          <w:b/>
          <w:bCs/>
          <w:szCs w:val="24"/>
        </w:rPr>
        <w:t>Desmarchelier C</w:t>
      </w:r>
      <w:r w:rsidRPr="003769FB">
        <w:rPr>
          <w:rFonts w:ascii="Book Antiqua" w:eastAsia="宋体" w:hAnsi="Book Antiqua" w:cs="宋体"/>
          <w:szCs w:val="24"/>
        </w:rPr>
        <w:t>, Tourniaire F, Prévéraud DP, Samson-Kremser C, Crenon I, Rosilio V, Borel P. The distribution and relative hydrolysis of tocopheryl acetate in the different matrices coexisting in the lumen of the small intestine during digestion could explain its low bioavailability. </w:t>
      </w:r>
      <w:r w:rsidRPr="003769FB">
        <w:rPr>
          <w:rFonts w:ascii="Book Antiqua" w:eastAsia="宋体" w:hAnsi="Book Antiqua" w:cs="宋体"/>
          <w:i/>
          <w:iCs/>
          <w:szCs w:val="24"/>
        </w:rPr>
        <w:t>Mol Nutr Food Res</w:t>
      </w:r>
      <w:r w:rsidRPr="003769FB">
        <w:rPr>
          <w:rFonts w:ascii="Book Antiqua" w:eastAsia="宋体" w:hAnsi="Book Antiqua" w:cs="宋体"/>
          <w:szCs w:val="24"/>
        </w:rPr>
        <w:t> 2013; </w:t>
      </w:r>
      <w:r w:rsidRPr="003769FB">
        <w:rPr>
          <w:rFonts w:ascii="Book Antiqua" w:eastAsia="宋体" w:hAnsi="Book Antiqua" w:cs="宋体"/>
          <w:b/>
          <w:bCs/>
          <w:szCs w:val="24"/>
        </w:rPr>
        <w:t>57</w:t>
      </w:r>
      <w:r w:rsidRPr="003769FB">
        <w:rPr>
          <w:rFonts w:ascii="Book Antiqua" w:eastAsia="宋体" w:hAnsi="Book Antiqua" w:cs="宋体"/>
          <w:szCs w:val="24"/>
        </w:rPr>
        <w:t>: 1237-1245 [PMID: 23520193 DOI: 10.1002/mnfr.201200720]</w:t>
      </w:r>
    </w:p>
    <w:p w14:paraId="3354D77D"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54 </w:t>
      </w:r>
      <w:r w:rsidRPr="003769FB">
        <w:rPr>
          <w:rFonts w:ascii="Book Antiqua" w:eastAsia="宋体" w:hAnsi="Book Antiqua" w:cs="宋体"/>
          <w:b/>
          <w:bCs/>
          <w:szCs w:val="24"/>
        </w:rPr>
        <w:t>Narushima K</w:t>
      </w:r>
      <w:r w:rsidRPr="003769FB">
        <w:rPr>
          <w:rFonts w:ascii="Book Antiqua" w:eastAsia="宋体" w:hAnsi="Book Antiqua" w:cs="宋体"/>
          <w:szCs w:val="24"/>
        </w:rPr>
        <w:t>, Takada T, Yamanashi Y, Suzuki H. Niemann-pick C1-like 1 mediates alpha-tocopherol transport. </w:t>
      </w:r>
      <w:r w:rsidRPr="003769FB">
        <w:rPr>
          <w:rFonts w:ascii="Book Antiqua" w:eastAsia="宋体" w:hAnsi="Book Antiqua" w:cs="宋体"/>
          <w:i/>
          <w:iCs/>
          <w:szCs w:val="24"/>
        </w:rPr>
        <w:t>Mol Pharmacol</w:t>
      </w:r>
      <w:r w:rsidRPr="003769FB">
        <w:rPr>
          <w:rFonts w:ascii="Book Antiqua" w:eastAsia="宋体" w:hAnsi="Book Antiqua" w:cs="宋体"/>
          <w:szCs w:val="24"/>
        </w:rPr>
        <w:t> 2008; </w:t>
      </w:r>
      <w:r w:rsidRPr="003769FB">
        <w:rPr>
          <w:rFonts w:ascii="Book Antiqua" w:eastAsia="宋体" w:hAnsi="Book Antiqua" w:cs="宋体"/>
          <w:b/>
          <w:bCs/>
          <w:szCs w:val="24"/>
        </w:rPr>
        <w:t>74</w:t>
      </w:r>
      <w:r w:rsidRPr="003769FB">
        <w:rPr>
          <w:rFonts w:ascii="Book Antiqua" w:eastAsia="宋体" w:hAnsi="Book Antiqua" w:cs="宋体"/>
          <w:szCs w:val="24"/>
        </w:rPr>
        <w:t>: 42-49 [PMID: 18403720 DOI: 10.1124/mol.107.043034]</w:t>
      </w:r>
    </w:p>
    <w:p w14:paraId="58DBA05D"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55 </w:t>
      </w:r>
      <w:r w:rsidRPr="003769FB">
        <w:rPr>
          <w:rFonts w:ascii="Book Antiqua" w:eastAsia="宋体" w:hAnsi="Book Antiqua" w:cs="宋体"/>
          <w:b/>
          <w:bCs/>
          <w:szCs w:val="24"/>
        </w:rPr>
        <w:t>Reboul E</w:t>
      </w:r>
      <w:r w:rsidRPr="003769FB">
        <w:rPr>
          <w:rFonts w:ascii="Book Antiqua" w:eastAsia="宋体" w:hAnsi="Book Antiqua" w:cs="宋体"/>
          <w:szCs w:val="24"/>
        </w:rPr>
        <w:t xml:space="preserve">, Klein A, Bietrix F, Gleize B, Malezet-Desmoulins C, Schneider M, Margotat A, Lagrost L, Collet X, Borel P. Scavenger receptor class B type I (SR-BI) is </w:t>
      </w:r>
      <w:r w:rsidRPr="003769FB">
        <w:rPr>
          <w:rFonts w:ascii="Book Antiqua" w:eastAsia="宋体" w:hAnsi="Book Antiqua" w:cs="宋体"/>
          <w:szCs w:val="24"/>
        </w:rPr>
        <w:lastRenderedPageBreak/>
        <w:t>involved in vitamin E transport across the enterocyte. </w:t>
      </w:r>
      <w:r w:rsidRPr="003769FB">
        <w:rPr>
          <w:rFonts w:ascii="Book Antiqua" w:eastAsia="宋体" w:hAnsi="Book Antiqua" w:cs="宋体"/>
          <w:i/>
          <w:iCs/>
          <w:szCs w:val="24"/>
        </w:rPr>
        <w:t>J Biol Chem</w:t>
      </w:r>
      <w:r w:rsidRPr="003769FB">
        <w:rPr>
          <w:rFonts w:ascii="Book Antiqua" w:eastAsia="宋体" w:hAnsi="Book Antiqua" w:cs="宋体"/>
          <w:szCs w:val="24"/>
        </w:rPr>
        <w:t> 2006; </w:t>
      </w:r>
      <w:r w:rsidRPr="003769FB">
        <w:rPr>
          <w:rFonts w:ascii="Book Antiqua" w:eastAsia="宋体" w:hAnsi="Book Antiqua" w:cs="宋体"/>
          <w:b/>
          <w:bCs/>
          <w:szCs w:val="24"/>
        </w:rPr>
        <w:t>281</w:t>
      </w:r>
      <w:r w:rsidRPr="003769FB">
        <w:rPr>
          <w:rFonts w:ascii="Book Antiqua" w:eastAsia="宋体" w:hAnsi="Book Antiqua" w:cs="宋体"/>
          <w:szCs w:val="24"/>
        </w:rPr>
        <w:t>: 4739-4745 [PMID: 16380385 DOI: 10.1074/jbc.M509042200]</w:t>
      </w:r>
    </w:p>
    <w:p w14:paraId="7CA3F456"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56 </w:t>
      </w:r>
      <w:r w:rsidRPr="003769FB">
        <w:rPr>
          <w:rFonts w:ascii="Book Antiqua" w:eastAsia="宋体" w:hAnsi="Book Antiqua" w:cs="宋体"/>
          <w:b/>
          <w:bCs/>
          <w:szCs w:val="24"/>
        </w:rPr>
        <w:t>Hacquebard M</w:t>
      </w:r>
      <w:r w:rsidRPr="003769FB">
        <w:rPr>
          <w:rFonts w:ascii="Book Antiqua" w:eastAsia="宋体" w:hAnsi="Book Antiqua" w:cs="宋体"/>
          <w:szCs w:val="24"/>
        </w:rPr>
        <w:t>, Carpentier YA. Vitamin E: absorption, plasma transport and cell uptake. </w:t>
      </w:r>
      <w:r w:rsidRPr="003769FB">
        <w:rPr>
          <w:rFonts w:ascii="Book Antiqua" w:eastAsia="宋体" w:hAnsi="Book Antiqua" w:cs="宋体"/>
          <w:i/>
          <w:iCs/>
          <w:szCs w:val="24"/>
        </w:rPr>
        <w:t>Curr Opin Clin Nutr Metab Care</w:t>
      </w:r>
      <w:r w:rsidRPr="003769FB">
        <w:rPr>
          <w:rFonts w:ascii="Book Antiqua" w:eastAsia="宋体" w:hAnsi="Book Antiqua" w:cs="宋体"/>
          <w:szCs w:val="24"/>
        </w:rPr>
        <w:t> 2005; </w:t>
      </w:r>
      <w:r w:rsidRPr="003769FB">
        <w:rPr>
          <w:rFonts w:ascii="Book Antiqua" w:eastAsia="宋体" w:hAnsi="Book Antiqua" w:cs="宋体"/>
          <w:b/>
          <w:bCs/>
          <w:szCs w:val="24"/>
        </w:rPr>
        <w:t>8</w:t>
      </w:r>
      <w:r w:rsidRPr="003769FB">
        <w:rPr>
          <w:rFonts w:ascii="Book Antiqua" w:eastAsia="宋体" w:hAnsi="Book Antiqua" w:cs="宋体"/>
          <w:szCs w:val="24"/>
        </w:rPr>
        <w:t>: 133-138 [PMID: 15716790]</w:t>
      </w:r>
    </w:p>
    <w:p w14:paraId="38E17E4E" w14:textId="77777777" w:rsidR="0022775E" w:rsidRPr="003769FB" w:rsidRDefault="0022775E" w:rsidP="004D49D8">
      <w:pPr>
        <w:pStyle w:val="CitaviBibliographyEntry"/>
        <w:tabs>
          <w:tab w:val="clear" w:pos="454"/>
          <w:tab w:val="left" w:pos="567"/>
        </w:tabs>
        <w:ind w:left="0" w:firstLine="0"/>
        <w:jc w:val="both"/>
        <w:rPr>
          <w:rFonts w:ascii="Book Antiqua" w:hAnsi="Book Antiqua"/>
          <w:lang w:val="en-US"/>
        </w:rPr>
      </w:pPr>
      <w:r w:rsidRPr="003769FB">
        <w:rPr>
          <w:rFonts w:ascii="Book Antiqua" w:eastAsia="宋体" w:hAnsi="Book Antiqua" w:cs="宋体"/>
          <w:szCs w:val="24"/>
        </w:rPr>
        <w:t xml:space="preserve">57 </w:t>
      </w:r>
      <w:r w:rsidRPr="003769FB">
        <w:rPr>
          <w:rFonts w:ascii="Book Antiqua" w:hAnsi="Book Antiqua"/>
          <w:b/>
          <w:lang w:val="en-US"/>
        </w:rPr>
        <w:t xml:space="preserve">Hui DY, </w:t>
      </w:r>
      <w:r w:rsidRPr="003769FB">
        <w:rPr>
          <w:rFonts w:ascii="Book Antiqua" w:hAnsi="Book Antiqua"/>
          <w:lang w:val="en-US"/>
        </w:rPr>
        <w:t xml:space="preserve">Labonté ED, Howles PN. </w:t>
      </w:r>
      <w:proofErr w:type="gramStart"/>
      <w:r w:rsidRPr="003769FB">
        <w:rPr>
          <w:rFonts w:ascii="Book Antiqua" w:hAnsi="Book Antiqua"/>
          <w:lang w:val="en-US"/>
        </w:rPr>
        <w:t>Development and physiological regulation of intestinal lipid absorption.</w:t>
      </w:r>
      <w:proofErr w:type="gramEnd"/>
      <w:r w:rsidRPr="003769FB">
        <w:rPr>
          <w:rFonts w:ascii="Book Antiqua" w:hAnsi="Book Antiqua"/>
          <w:lang w:val="en-US"/>
        </w:rPr>
        <w:t xml:space="preserve"> III. Intestinal transporters and cholesterol absorption. </w:t>
      </w:r>
      <w:r w:rsidRPr="003769FB">
        <w:rPr>
          <w:rFonts w:ascii="Book Antiqua" w:hAnsi="Book Antiqua"/>
          <w:i/>
          <w:lang w:val="en-US"/>
        </w:rPr>
        <w:t>Am J Physiol Gastrointest Liver Physiol</w:t>
      </w:r>
      <w:r w:rsidRPr="003769FB">
        <w:rPr>
          <w:rFonts w:ascii="Book Antiqua" w:hAnsi="Book Antiqua"/>
          <w:lang w:val="en-US"/>
        </w:rPr>
        <w:t xml:space="preserve"> 2008; </w:t>
      </w:r>
      <w:r w:rsidRPr="003769FB">
        <w:rPr>
          <w:rFonts w:ascii="Book Antiqua" w:hAnsi="Book Antiqua"/>
          <w:b/>
          <w:lang w:val="en-US"/>
        </w:rPr>
        <w:t>294</w:t>
      </w:r>
      <w:r w:rsidRPr="003769FB">
        <w:rPr>
          <w:rFonts w:ascii="Book Antiqua" w:hAnsi="Book Antiqua"/>
          <w:lang w:val="en-US"/>
        </w:rPr>
        <w:t>: G839-</w:t>
      </w:r>
      <w:r w:rsidRPr="003769FB">
        <w:rPr>
          <w:rFonts w:ascii="Book Antiqua" w:hAnsi="Book Antiqua" w:hint="eastAsia"/>
          <w:lang w:val="en-US" w:eastAsia="zh-CN"/>
        </w:rPr>
        <w:t>8</w:t>
      </w:r>
      <w:r w:rsidRPr="003769FB">
        <w:rPr>
          <w:rFonts w:ascii="Book Antiqua" w:hAnsi="Book Antiqua"/>
          <w:lang w:val="en-US"/>
        </w:rPr>
        <w:t>43 [DOI: 10.1152/ajpgi.00061.2008]</w:t>
      </w:r>
    </w:p>
    <w:p w14:paraId="3DB741F0"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 xml:space="preserve">58 </w:t>
      </w:r>
      <w:r w:rsidRPr="003769FB">
        <w:rPr>
          <w:rFonts w:ascii="Book Antiqua" w:eastAsia="宋体" w:hAnsi="Book Antiqua" w:cs="宋体"/>
          <w:b/>
          <w:szCs w:val="24"/>
        </w:rPr>
        <w:t xml:space="preserve">Li G, </w:t>
      </w:r>
      <w:r w:rsidRPr="003769FB">
        <w:rPr>
          <w:rFonts w:ascii="Book Antiqua" w:eastAsia="宋体" w:hAnsi="Book Antiqua" w:cs="宋体"/>
          <w:szCs w:val="24"/>
        </w:rPr>
        <w:t xml:space="preserve">Gu H, Zhang D. </w:t>
      </w:r>
      <w:bookmarkStart w:id="503" w:name="OLE_LINK566"/>
      <w:bookmarkStart w:id="504" w:name="OLE_LINK567"/>
      <w:r w:rsidRPr="003769FB">
        <w:rPr>
          <w:rFonts w:ascii="Book Antiqua" w:eastAsia="宋体" w:hAnsi="Book Antiqua" w:cs="宋体"/>
          <w:szCs w:val="24"/>
        </w:rPr>
        <w:t>ATP-binding cassette transporters and cholesterol translocation.</w:t>
      </w:r>
      <w:r w:rsidRPr="003769FB">
        <w:rPr>
          <w:rFonts w:ascii="Book Antiqua" w:eastAsia="宋体" w:hAnsi="Book Antiqua" w:cs="宋体"/>
          <w:i/>
          <w:szCs w:val="24"/>
        </w:rPr>
        <w:t xml:space="preserve"> IUBMB Life</w:t>
      </w:r>
      <w:r w:rsidRPr="003769FB">
        <w:rPr>
          <w:rFonts w:ascii="Book Antiqua" w:eastAsia="宋体" w:hAnsi="Book Antiqua" w:cs="宋体"/>
          <w:szCs w:val="24"/>
        </w:rPr>
        <w:t xml:space="preserve"> 2013; </w:t>
      </w:r>
      <w:r w:rsidRPr="003769FB">
        <w:rPr>
          <w:rFonts w:ascii="Book Antiqua" w:eastAsia="宋体" w:hAnsi="Book Antiqua" w:cs="宋体"/>
          <w:b/>
          <w:szCs w:val="24"/>
        </w:rPr>
        <w:t>65</w:t>
      </w:r>
      <w:r w:rsidRPr="003769FB">
        <w:rPr>
          <w:rFonts w:ascii="Book Antiqua" w:eastAsia="宋体" w:hAnsi="Book Antiqua" w:cs="宋体"/>
          <w:szCs w:val="24"/>
        </w:rPr>
        <w:t>: 505–512</w:t>
      </w:r>
      <w:bookmarkEnd w:id="503"/>
      <w:bookmarkEnd w:id="504"/>
      <w:r w:rsidRPr="003769FB">
        <w:rPr>
          <w:rFonts w:ascii="Book Antiqua" w:eastAsia="宋体" w:hAnsi="Book Antiqua" w:cs="宋体"/>
          <w:szCs w:val="24"/>
        </w:rPr>
        <w:t xml:space="preserve"> [PMID: 23983199</w:t>
      </w:r>
      <w:r w:rsidRPr="003769FB">
        <w:rPr>
          <w:rFonts w:ascii="Book Antiqua" w:eastAsia="宋体" w:hAnsi="Book Antiqua" w:cs="宋体" w:hint="eastAsia"/>
          <w:szCs w:val="24"/>
        </w:rPr>
        <w:t xml:space="preserve"> </w:t>
      </w:r>
      <w:r w:rsidRPr="003769FB">
        <w:rPr>
          <w:rFonts w:ascii="Book Antiqua" w:eastAsia="宋体" w:hAnsi="Book Antiqua" w:cs="宋体"/>
          <w:szCs w:val="24"/>
        </w:rPr>
        <w:t>DOI: 10.1002/iub.1165]</w:t>
      </w:r>
    </w:p>
    <w:p w14:paraId="3A697898"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59 </w:t>
      </w:r>
      <w:r w:rsidRPr="003769FB">
        <w:rPr>
          <w:rFonts w:ascii="Book Antiqua" w:eastAsia="宋体" w:hAnsi="Book Antiqua" w:cs="宋体"/>
          <w:b/>
          <w:bCs/>
          <w:szCs w:val="24"/>
        </w:rPr>
        <w:t>Rogi T</w:t>
      </w:r>
      <w:r w:rsidRPr="003769FB">
        <w:rPr>
          <w:rFonts w:ascii="Book Antiqua" w:eastAsia="宋体" w:hAnsi="Book Antiqua" w:cs="宋体"/>
          <w:szCs w:val="24"/>
        </w:rPr>
        <w:t>, Tomimori N, Ono Y, Kiso Y. The mechanism underlying the synergetic hypocholesterolemic effect of sesamin and α-tocopherol in rats fed a high-cholesterol diet. </w:t>
      </w:r>
      <w:r w:rsidRPr="003769FB">
        <w:rPr>
          <w:rFonts w:ascii="Book Antiqua" w:eastAsia="宋体" w:hAnsi="Book Antiqua" w:cs="宋体"/>
          <w:i/>
          <w:iCs/>
          <w:szCs w:val="24"/>
        </w:rPr>
        <w:t>J Pharmacol Sci</w:t>
      </w:r>
      <w:r w:rsidRPr="003769FB">
        <w:rPr>
          <w:rFonts w:ascii="Book Antiqua" w:eastAsia="宋体" w:hAnsi="Book Antiqua" w:cs="宋体"/>
          <w:szCs w:val="24"/>
        </w:rPr>
        <w:t> 2011; </w:t>
      </w:r>
      <w:r w:rsidRPr="003769FB">
        <w:rPr>
          <w:rFonts w:ascii="Book Antiqua" w:eastAsia="宋体" w:hAnsi="Book Antiqua" w:cs="宋体"/>
          <w:b/>
          <w:bCs/>
          <w:szCs w:val="24"/>
        </w:rPr>
        <w:t>115</w:t>
      </w:r>
      <w:r w:rsidRPr="003769FB">
        <w:rPr>
          <w:rFonts w:ascii="Book Antiqua" w:eastAsia="宋体" w:hAnsi="Book Antiqua" w:cs="宋体"/>
          <w:szCs w:val="24"/>
        </w:rPr>
        <w:t>: 408-416 [PMID: 21372506 DOI: 10.1254/jphs.10287FP]</w:t>
      </w:r>
    </w:p>
    <w:p w14:paraId="7B4421FA"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60 </w:t>
      </w:r>
      <w:r w:rsidRPr="003769FB">
        <w:rPr>
          <w:rFonts w:ascii="Book Antiqua" w:eastAsia="宋体" w:hAnsi="Book Antiqua" w:cs="宋体"/>
          <w:b/>
          <w:bCs/>
          <w:szCs w:val="24"/>
        </w:rPr>
        <w:t>Lemaire-Ewing S</w:t>
      </w:r>
      <w:r w:rsidRPr="003769FB">
        <w:rPr>
          <w:rFonts w:ascii="Book Antiqua" w:eastAsia="宋体" w:hAnsi="Book Antiqua" w:cs="宋体"/>
          <w:szCs w:val="24"/>
        </w:rPr>
        <w:t>, Desrumaux C, Néel D, Lagrost L. Vitamin E transport, membrane incorporation and cell metabolism: Is alpha-tocopherol in lipid rafts an oar in the lifeboat? </w:t>
      </w:r>
      <w:r w:rsidRPr="003769FB">
        <w:rPr>
          <w:rFonts w:ascii="Book Antiqua" w:eastAsia="宋体" w:hAnsi="Book Antiqua" w:cs="宋体"/>
          <w:i/>
          <w:iCs/>
          <w:szCs w:val="24"/>
        </w:rPr>
        <w:t>Mol Nutr Food Res</w:t>
      </w:r>
      <w:r w:rsidRPr="003769FB">
        <w:rPr>
          <w:rFonts w:ascii="Book Antiqua" w:eastAsia="宋体" w:hAnsi="Book Antiqua" w:cs="宋体"/>
          <w:szCs w:val="24"/>
        </w:rPr>
        <w:t> 2010; </w:t>
      </w:r>
      <w:r w:rsidRPr="003769FB">
        <w:rPr>
          <w:rFonts w:ascii="Book Antiqua" w:eastAsia="宋体" w:hAnsi="Book Antiqua" w:cs="宋体"/>
          <w:b/>
          <w:bCs/>
          <w:szCs w:val="24"/>
        </w:rPr>
        <w:t>54</w:t>
      </w:r>
      <w:r w:rsidRPr="003769FB">
        <w:rPr>
          <w:rFonts w:ascii="Book Antiqua" w:eastAsia="宋体" w:hAnsi="Book Antiqua" w:cs="宋体"/>
          <w:szCs w:val="24"/>
        </w:rPr>
        <w:t>: 631-640 [PMID: 20166147 DOI: 10.1002/mnfr.200900445]</w:t>
      </w:r>
    </w:p>
    <w:p w14:paraId="7FD86DF3"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61 </w:t>
      </w:r>
      <w:r w:rsidRPr="003769FB">
        <w:rPr>
          <w:rFonts w:ascii="Book Antiqua" w:eastAsia="宋体" w:hAnsi="Book Antiqua" w:cs="宋体"/>
          <w:b/>
          <w:bCs/>
          <w:szCs w:val="24"/>
        </w:rPr>
        <w:t>Kiyose C</w:t>
      </w:r>
      <w:r w:rsidRPr="003769FB">
        <w:rPr>
          <w:rFonts w:ascii="Book Antiqua" w:eastAsia="宋体" w:hAnsi="Book Antiqua" w:cs="宋体"/>
          <w:szCs w:val="24"/>
        </w:rPr>
        <w:t>, Muramatsu R, Fujiyama-Fujiwara Y, Ueda T, Igarashi O. Biodiscrimination of alpha-tocopherol stereoisomers during intestinal absorption. </w:t>
      </w:r>
      <w:r w:rsidRPr="003769FB">
        <w:rPr>
          <w:rFonts w:ascii="Book Antiqua" w:eastAsia="宋体" w:hAnsi="Book Antiqua" w:cs="宋体"/>
          <w:i/>
          <w:iCs/>
          <w:szCs w:val="24"/>
        </w:rPr>
        <w:t>Lipids</w:t>
      </w:r>
      <w:r w:rsidRPr="003769FB">
        <w:rPr>
          <w:rFonts w:ascii="Book Antiqua" w:eastAsia="宋体" w:hAnsi="Book Antiqua" w:cs="宋体"/>
          <w:szCs w:val="24"/>
        </w:rPr>
        <w:t> 1995; </w:t>
      </w:r>
      <w:r w:rsidRPr="003769FB">
        <w:rPr>
          <w:rFonts w:ascii="Book Antiqua" w:eastAsia="宋体" w:hAnsi="Book Antiqua" w:cs="宋体"/>
          <w:b/>
          <w:bCs/>
          <w:szCs w:val="24"/>
        </w:rPr>
        <w:t>30</w:t>
      </w:r>
      <w:r w:rsidRPr="003769FB">
        <w:rPr>
          <w:rFonts w:ascii="Book Antiqua" w:eastAsia="宋体" w:hAnsi="Book Antiqua" w:cs="宋体"/>
          <w:szCs w:val="24"/>
        </w:rPr>
        <w:t>: 1015-1018 [PMID: 8569429 DOI: 10.1007/BF02536286]</w:t>
      </w:r>
    </w:p>
    <w:p w14:paraId="2CFF0654"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62 </w:t>
      </w:r>
      <w:r w:rsidRPr="003769FB">
        <w:rPr>
          <w:rFonts w:ascii="Book Antiqua" w:eastAsia="宋体" w:hAnsi="Book Antiqua" w:cs="宋体"/>
          <w:b/>
          <w:bCs/>
          <w:szCs w:val="24"/>
        </w:rPr>
        <w:t>Traber MG</w:t>
      </w:r>
      <w:r w:rsidRPr="003769FB">
        <w:rPr>
          <w:rFonts w:ascii="Book Antiqua" w:eastAsia="宋体" w:hAnsi="Book Antiqua" w:cs="宋体"/>
          <w:szCs w:val="24"/>
        </w:rPr>
        <w:t>, Kayden HJ. Preferential incorporation of alpha-tocopherol vs gamma-tocopherol in human lipoproteins. </w:t>
      </w:r>
      <w:r w:rsidRPr="003769FB">
        <w:rPr>
          <w:rFonts w:ascii="Book Antiqua" w:eastAsia="宋体" w:hAnsi="Book Antiqua" w:cs="宋体"/>
          <w:i/>
          <w:iCs/>
          <w:szCs w:val="24"/>
        </w:rPr>
        <w:t>Am J Clin Nutr</w:t>
      </w:r>
      <w:r w:rsidRPr="003769FB">
        <w:rPr>
          <w:rFonts w:ascii="Book Antiqua" w:eastAsia="宋体" w:hAnsi="Book Antiqua" w:cs="宋体"/>
          <w:szCs w:val="24"/>
        </w:rPr>
        <w:t> 1989; </w:t>
      </w:r>
      <w:r w:rsidRPr="003769FB">
        <w:rPr>
          <w:rFonts w:ascii="Book Antiqua" w:eastAsia="宋体" w:hAnsi="Book Antiqua" w:cs="宋体"/>
          <w:b/>
          <w:bCs/>
          <w:szCs w:val="24"/>
        </w:rPr>
        <w:t>49</w:t>
      </w:r>
      <w:r w:rsidRPr="003769FB">
        <w:rPr>
          <w:rFonts w:ascii="Book Antiqua" w:eastAsia="宋体" w:hAnsi="Book Antiqua" w:cs="宋体"/>
          <w:szCs w:val="24"/>
        </w:rPr>
        <w:t>: 517-526 [PMID: 2923084]</w:t>
      </w:r>
    </w:p>
    <w:p w14:paraId="4EA29284"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63 </w:t>
      </w:r>
      <w:r w:rsidRPr="003769FB">
        <w:rPr>
          <w:rFonts w:ascii="Book Antiqua" w:eastAsia="宋体" w:hAnsi="Book Antiqua" w:cs="宋体"/>
          <w:b/>
          <w:bCs/>
          <w:szCs w:val="24"/>
        </w:rPr>
        <w:t>Traber MG</w:t>
      </w:r>
      <w:r w:rsidRPr="003769FB">
        <w:rPr>
          <w:rFonts w:ascii="Book Antiqua" w:eastAsia="宋体" w:hAnsi="Book Antiqua" w:cs="宋体"/>
          <w:szCs w:val="24"/>
        </w:rPr>
        <w:t>. Mechanisms for the prevention of vitamin E excess. </w:t>
      </w:r>
      <w:r w:rsidRPr="003769FB">
        <w:rPr>
          <w:rFonts w:ascii="Book Antiqua" w:eastAsia="宋体" w:hAnsi="Book Antiqua" w:cs="宋体"/>
          <w:i/>
          <w:iCs/>
          <w:szCs w:val="24"/>
        </w:rPr>
        <w:t>J Lipid Res</w:t>
      </w:r>
      <w:r w:rsidRPr="003769FB">
        <w:rPr>
          <w:rFonts w:ascii="Book Antiqua" w:eastAsia="宋体" w:hAnsi="Book Antiqua" w:cs="宋体"/>
          <w:szCs w:val="24"/>
        </w:rPr>
        <w:t> 2013; </w:t>
      </w:r>
      <w:r w:rsidRPr="003769FB">
        <w:rPr>
          <w:rFonts w:ascii="Book Antiqua" w:eastAsia="宋体" w:hAnsi="Book Antiqua" w:cs="宋体"/>
          <w:b/>
          <w:bCs/>
          <w:szCs w:val="24"/>
        </w:rPr>
        <w:t>54</w:t>
      </w:r>
      <w:r w:rsidRPr="003769FB">
        <w:rPr>
          <w:rFonts w:ascii="Book Antiqua" w:eastAsia="宋体" w:hAnsi="Book Antiqua" w:cs="宋体"/>
          <w:szCs w:val="24"/>
        </w:rPr>
        <w:t>: 2295-2306 [PMID: 23505319 DOI: 10.1194/jlr.R032946]</w:t>
      </w:r>
    </w:p>
    <w:p w14:paraId="4DDBAF2A"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64 </w:t>
      </w:r>
      <w:r w:rsidRPr="003769FB">
        <w:rPr>
          <w:rFonts w:ascii="Book Antiqua" w:eastAsia="宋体" w:hAnsi="Book Antiqua" w:cs="宋体"/>
          <w:b/>
          <w:bCs/>
          <w:szCs w:val="24"/>
        </w:rPr>
        <w:t>Kolleck I</w:t>
      </w:r>
      <w:r w:rsidRPr="003769FB">
        <w:rPr>
          <w:rFonts w:ascii="Book Antiqua" w:eastAsia="宋体" w:hAnsi="Book Antiqua" w:cs="宋体"/>
          <w:szCs w:val="24"/>
        </w:rPr>
        <w:t>, Schlame M, Fechner H, Looman AC, Wissel H, Rüstow B. HDL is the major source of vitamin E for type II pneumocytes. </w:t>
      </w:r>
      <w:r w:rsidRPr="003769FB">
        <w:rPr>
          <w:rFonts w:ascii="Book Antiqua" w:eastAsia="宋体" w:hAnsi="Book Antiqua" w:cs="宋体"/>
          <w:i/>
          <w:iCs/>
          <w:szCs w:val="24"/>
        </w:rPr>
        <w:t>Free Radic Biol Med</w:t>
      </w:r>
      <w:r w:rsidRPr="003769FB">
        <w:rPr>
          <w:rFonts w:ascii="Book Antiqua" w:eastAsia="宋体" w:hAnsi="Book Antiqua" w:cs="宋体"/>
          <w:szCs w:val="24"/>
        </w:rPr>
        <w:t> 1999; </w:t>
      </w:r>
      <w:r w:rsidRPr="003769FB">
        <w:rPr>
          <w:rFonts w:ascii="Book Antiqua" w:eastAsia="宋体" w:hAnsi="Book Antiqua" w:cs="宋体"/>
          <w:b/>
          <w:bCs/>
          <w:szCs w:val="24"/>
        </w:rPr>
        <w:t>27</w:t>
      </w:r>
      <w:r w:rsidRPr="003769FB">
        <w:rPr>
          <w:rFonts w:ascii="Book Antiqua" w:eastAsia="宋体" w:hAnsi="Book Antiqua" w:cs="宋体"/>
          <w:szCs w:val="24"/>
        </w:rPr>
        <w:t>: 882-890 [PMID: 10515593 DOI: 10.1016/S0891-5849(99)00139-2]</w:t>
      </w:r>
    </w:p>
    <w:p w14:paraId="7FDBB698"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65 </w:t>
      </w:r>
      <w:r w:rsidRPr="003769FB">
        <w:rPr>
          <w:rFonts w:ascii="Book Antiqua" w:eastAsia="宋体" w:hAnsi="Book Antiqua" w:cs="宋体"/>
          <w:b/>
          <w:bCs/>
          <w:szCs w:val="24"/>
        </w:rPr>
        <w:t>Traber MG</w:t>
      </w:r>
      <w:r w:rsidRPr="003769FB">
        <w:rPr>
          <w:rFonts w:ascii="Book Antiqua" w:eastAsia="宋体" w:hAnsi="Book Antiqua" w:cs="宋体"/>
          <w:szCs w:val="24"/>
        </w:rPr>
        <w:t>, Burton GW, Ingold KU, Kayden HJ. RRR- and SRR-alpha-tocopherols are secreted without discrimination in human chylomicrons, but RRR-alpha-tocopherol is preferentially secreted in very low density lipoproteins. </w:t>
      </w:r>
      <w:r w:rsidRPr="003769FB">
        <w:rPr>
          <w:rFonts w:ascii="Book Antiqua" w:eastAsia="宋体" w:hAnsi="Book Antiqua" w:cs="宋体"/>
          <w:i/>
          <w:iCs/>
          <w:szCs w:val="24"/>
        </w:rPr>
        <w:t>J Lipid Res</w:t>
      </w:r>
      <w:r w:rsidRPr="003769FB">
        <w:rPr>
          <w:rFonts w:ascii="Book Antiqua" w:eastAsia="宋体" w:hAnsi="Book Antiqua" w:cs="宋体"/>
          <w:szCs w:val="24"/>
        </w:rPr>
        <w:t> 1990; </w:t>
      </w:r>
      <w:r w:rsidRPr="003769FB">
        <w:rPr>
          <w:rFonts w:ascii="Book Antiqua" w:eastAsia="宋体" w:hAnsi="Book Antiqua" w:cs="宋体"/>
          <w:b/>
          <w:bCs/>
          <w:szCs w:val="24"/>
        </w:rPr>
        <w:t>31</w:t>
      </w:r>
      <w:r w:rsidRPr="003769FB">
        <w:rPr>
          <w:rFonts w:ascii="Book Antiqua" w:eastAsia="宋体" w:hAnsi="Book Antiqua" w:cs="宋体"/>
          <w:szCs w:val="24"/>
        </w:rPr>
        <w:t>: 675-685 [PMID: 2351872]</w:t>
      </w:r>
    </w:p>
    <w:p w14:paraId="2AF8EB58"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lastRenderedPageBreak/>
        <w:t>66 </w:t>
      </w:r>
      <w:r w:rsidRPr="003769FB">
        <w:rPr>
          <w:rFonts w:ascii="Book Antiqua" w:eastAsia="宋体" w:hAnsi="Book Antiqua" w:cs="宋体"/>
          <w:b/>
          <w:bCs/>
          <w:szCs w:val="24"/>
        </w:rPr>
        <w:t>Traber MG</w:t>
      </w:r>
      <w:r w:rsidRPr="003769FB">
        <w:rPr>
          <w:rFonts w:ascii="Book Antiqua" w:eastAsia="宋体" w:hAnsi="Book Antiqua" w:cs="宋体"/>
          <w:szCs w:val="24"/>
        </w:rPr>
        <w:t>, Burton GW, Hughes L, Ingold KU, Hidaka H, Malloy M, Kane J, Hyams J, Kayden HJ. Discrimination between forms of vitamin E by humans with and without genetic abnormalities of lipoprotein metabolism. </w:t>
      </w:r>
      <w:r w:rsidRPr="003769FB">
        <w:rPr>
          <w:rFonts w:ascii="Book Antiqua" w:eastAsia="宋体" w:hAnsi="Book Antiqua" w:cs="宋体"/>
          <w:i/>
          <w:iCs/>
          <w:szCs w:val="24"/>
        </w:rPr>
        <w:t>J Lipid Res</w:t>
      </w:r>
      <w:r w:rsidRPr="003769FB">
        <w:rPr>
          <w:rFonts w:ascii="Book Antiqua" w:eastAsia="宋体" w:hAnsi="Book Antiqua" w:cs="宋体"/>
          <w:szCs w:val="24"/>
        </w:rPr>
        <w:t> 1992; </w:t>
      </w:r>
      <w:r w:rsidRPr="003769FB">
        <w:rPr>
          <w:rFonts w:ascii="Book Antiqua" w:eastAsia="宋体" w:hAnsi="Book Antiqua" w:cs="宋体"/>
          <w:b/>
          <w:bCs/>
          <w:szCs w:val="24"/>
        </w:rPr>
        <w:t>33</w:t>
      </w:r>
      <w:r w:rsidRPr="003769FB">
        <w:rPr>
          <w:rFonts w:ascii="Book Antiqua" w:eastAsia="宋体" w:hAnsi="Book Antiqua" w:cs="宋体"/>
          <w:szCs w:val="24"/>
        </w:rPr>
        <w:t>: 1171-1182 [PMID: 1431596]</w:t>
      </w:r>
    </w:p>
    <w:p w14:paraId="2A6947B1"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67 </w:t>
      </w:r>
      <w:r w:rsidRPr="003769FB">
        <w:rPr>
          <w:rFonts w:ascii="Book Antiqua" w:eastAsia="宋体" w:hAnsi="Book Antiqua" w:cs="宋体"/>
          <w:b/>
          <w:bCs/>
          <w:szCs w:val="24"/>
        </w:rPr>
        <w:t>Bjørneboe A</w:t>
      </w:r>
      <w:r w:rsidRPr="003769FB">
        <w:rPr>
          <w:rFonts w:ascii="Book Antiqua" w:eastAsia="宋体" w:hAnsi="Book Antiqua" w:cs="宋体"/>
          <w:szCs w:val="24"/>
        </w:rPr>
        <w:t>, Bjørneboe GE, Bodd E, Hagen BF, Kveseth N, Drevon CA. Transport and distribution of alpha-tocopherol in lymph, serum and liver cells in rats. </w:t>
      </w:r>
      <w:r w:rsidRPr="003769FB">
        <w:rPr>
          <w:rFonts w:ascii="Book Antiqua" w:eastAsia="宋体" w:hAnsi="Book Antiqua" w:cs="宋体"/>
          <w:i/>
          <w:iCs/>
          <w:szCs w:val="24"/>
        </w:rPr>
        <w:t>Biochim Biophys Acta</w:t>
      </w:r>
      <w:r w:rsidRPr="003769FB">
        <w:rPr>
          <w:rFonts w:ascii="Book Antiqua" w:eastAsia="宋体" w:hAnsi="Book Antiqua" w:cs="宋体"/>
          <w:szCs w:val="24"/>
        </w:rPr>
        <w:t> 1986; </w:t>
      </w:r>
      <w:r w:rsidRPr="003769FB">
        <w:rPr>
          <w:rFonts w:ascii="Book Antiqua" w:eastAsia="宋体" w:hAnsi="Book Antiqua" w:cs="宋体"/>
          <w:b/>
          <w:bCs/>
          <w:szCs w:val="24"/>
        </w:rPr>
        <w:t>889</w:t>
      </w:r>
      <w:r w:rsidRPr="003769FB">
        <w:rPr>
          <w:rFonts w:ascii="Book Antiqua" w:eastAsia="宋体" w:hAnsi="Book Antiqua" w:cs="宋体"/>
          <w:szCs w:val="24"/>
        </w:rPr>
        <w:t>: 310-315 [PMID: 3790578]</w:t>
      </w:r>
    </w:p>
    <w:p w14:paraId="23F01809"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68 </w:t>
      </w:r>
      <w:r w:rsidRPr="003769FB">
        <w:rPr>
          <w:rFonts w:ascii="Book Antiqua" w:eastAsia="宋体" w:hAnsi="Book Antiqua" w:cs="宋体"/>
          <w:b/>
          <w:bCs/>
          <w:szCs w:val="24"/>
        </w:rPr>
        <w:t>Kostner GM</w:t>
      </w:r>
      <w:r w:rsidRPr="003769FB">
        <w:rPr>
          <w:rFonts w:ascii="Book Antiqua" w:eastAsia="宋体" w:hAnsi="Book Antiqua" w:cs="宋体"/>
          <w:szCs w:val="24"/>
        </w:rPr>
        <w:t>, Oettl K, Jauhiainen M, Ehnholm C, Esterbauer H, Dieplinger H. Human plasma phospholipid transfer protein accelerates exchange/transfer of alpha-tocopherol between lipoproteins and cells. </w:t>
      </w:r>
      <w:r w:rsidRPr="003769FB">
        <w:rPr>
          <w:rFonts w:ascii="Book Antiqua" w:eastAsia="宋体" w:hAnsi="Book Antiqua" w:cs="宋体"/>
          <w:i/>
          <w:iCs/>
          <w:szCs w:val="24"/>
        </w:rPr>
        <w:t>Biochem J</w:t>
      </w:r>
      <w:r w:rsidRPr="003769FB">
        <w:rPr>
          <w:rFonts w:ascii="Book Antiqua" w:eastAsia="宋体" w:hAnsi="Book Antiqua" w:cs="宋体"/>
          <w:szCs w:val="24"/>
        </w:rPr>
        <w:t> 1995; </w:t>
      </w:r>
      <w:r w:rsidRPr="003769FB">
        <w:rPr>
          <w:rFonts w:ascii="Book Antiqua" w:eastAsia="宋体" w:hAnsi="Book Antiqua" w:cs="宋体"/>
          <w:b/>
          <w:bCs/>
          <w:szCs w:val="24"/>
        </w:rPr>
        <w:t>305</w:t>
      </w:r>
      <w:r w:rsidRPr="003769FB">
        <w:rPr>
          <w:rFonts w:ascii="Book Antiqua" w:eastAsia="宋体" w:hAnsi="Book Antiqua" w:cs="宋体"/>
          <w:bCs/>
          <w:szCs w:val="24"/>
        </w:rPr>
        <w:t xml:space="preserve"> (Pt 2)</w:t>
      </w:r>
      <w:r w:rsidRPr="003769FB">
        <w:rPr>
          <w:rFonts w:ascii="Book Antiqua" w:eastAsia="宋体" w:hAnsi="Book Antiqua" w:cs="宋体"/>
          <w:szCs w:val="24"/>
        </w:rPr>
        <w:t>: 659-667 [PMID: 7832785]</w:t>
      </w:r>
    </w:p>
    <w:p w14:paraId="4CD6D6BA"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69 </w:t>
      </w:r>
      <w:r w:rsidRPr="003769FB">
        <w:rPr>
          <w:rFonts w:ascii="Book Antiqua" w:eastAsia="宋体" w:hAnsi="Book Antiqua" w:cs="宋体"/>
          <w:b/>
          <w:bCs/>
          <w:szCs w:val="24"/>
        </w:rPr>
        <w:t>Behrens WA</w:t>
      </w:r>
      <w:r w:rsidRPr="003769FB">
        <w:rPr>
          <w:rFonts w:ascii="Book Antiqua" w:eastAsia="宋体" w:hAnsi="Book Antiqua" w:cs="宋体"/>
          <w:szCs w:val="24"/>
        </w:rPr>
        <w:t>, Thompson JN, Madère R. Distribution of alpha-tocopherol in human plasma lipoproteins. </w:t>
      </w:r>
      <w:r w:rsidRPr="003769FB">
        <w:rPr>
          <w:rFonts w:ascii="Book Antiqua" w:eastAsia="宋体" w:hAnsi="Book Antiqua" w:cs="宋体"/>
          <w:i/>
          <w:iCs/>
          <w:szCs w:val="24"/>
        </w:rPr>
        <w:t>Am J Clin Nutr</w:t>
      </w:r>
      <w:r w:rsidRPr="003769FB">
        <w:rPr>
          <w:rFonts w:ascii="Book Antiqua" w:eastAsia="宋体" w:hAnsi="Book Antiqua" w:cs="宋体"/>
          <w:szCs w:val="24"/>
        </w:rPr>
        <w:t> 1982; </w:t>
      </w:r>
      <w:r w:rsidRPr="003769FB">
        <w:rPr>
          <w:rFonts w:ascii="Book Antiqua" w:eastAsia="宋体" w:hAnsi="Book Antiqua" w:cs="宋体"/>
          <w:b/>
          <w:bCs/>
          <w:szCs w:val="24"/>
        </w:rPr>
        <w:t>35</w:t>
      </w:r>
      <w:r w:rsidRPr="003769FB">
        <w:rPr>
          <w:rFonts w:ascii="Book Antiqua" w:eastAsia="宋体" w:hAnsi="Book Antiqua" w:cs="宋体"/>
          <w:szCs w:val="24"/>
        </w:rPr>
        <w:t>: 691-696 [PMID: 7072621]</w:t>
      </w:r>
    </w:p>
    <w:p w14:paraId="68F88605"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70 </w:t>
      </w:r>
      <w:r w:rsidRPr="003769FB">
        <w:rPr>
          <w:rFonts w:ascii="Book Antiqua" w:eastAsia="宋体" w:hAnsi="Book Antiqua" w:cs="宋体"/>
          <w:b/>
          <w:bCs/>
          <w:szCs w:val="24"/>
        </w:rPr>
        <w:t>Kiyose C</w:t>
      </w:r>
      <w:r w:rsidRPr="003769FB">
        <w:rPr>
          <w:rFonts w:ascii="Book Antiqua" w:eastAsia="宋体" w:hAnsi="Book Antiqua" w:cs="宋体"/>
          <w:szCs w:val="24"/>
        </w:rPr>
        <w:t>, Muramatsu R, Kameyama Y, Ueda T, Igarashi O. Biodiscrimination of alpha-tocopherol stereoisomers in humans after oral administration. </w:t>
      </w:r>
      <w:r w:rsidRPr="003769FB">
        <w:rPr>
          <w:rFonts w:ascii="Book Antiqua" w:eastAsia="宋体" w:hAnsi="Book Antiqua" w:cs="宋体"/>
          <w:i/>
          <w:iCs/>
          <w:szCs w:val="24"/>
        </w:rPr>
        <w:t>Am J Clin Nutr</w:t>
      </w:r>
      <w:r w:rsidRPr="003769FB">
        <w:rPr>
          <w:rFonts w:ascii="Book Antiqua" w:eastAsia="宋体" w:hAnsi="Book Antiqua" w:cs="宋体"/>
          <w:szCs w:val="24"/>
        </w:rPr>
        <w:t> 1997; </w:t>
      </w:r>
      <w:r w:rsidRPr="003769FB">
        <w:rPr>
          <w:rFonts w:ascii="Book Antiqua" w:eastAsia="宋体" w:hAnsi="Book Antiqua" w:cs="宋体"/>
          <w:b/>
          <w:bCs/>
          <w:szCs w:val="24"/>
        </w:rPr>
        <w:t>65</w:t>
      </w:r>
      <w:r w:rsidRPr="003769FB">
        <w:rPr>
          <w:rFonts w:ascii="Book Antiqua" w:eastAsia="宋体" w:hAnsi="Book Antiqua" w:cs="宋体"/>
          <w:szCs w:val="24"/>
        </w:rPr>
        <w:t>: 785-789 [PMID: 9062530]</w:t>
      </w:r>
    </w:p>
    <w:p w14:paraId="213A4F9A"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71 </w:t>
      </w:r>
      <w:r w:rsidRPr="003769FB">
        <w:rPr>
          <w:rFonts w:ascii="Book Antiqua" w:eastAsia="宋体" w:hAnsi="Book Antiqua" w:cs="宋体"/>
          <w:b/>
          <w:bCs/>
          <w:szCs w:val="24"/>
        </w:rPr>
        <w:t>Herz J</w:t>
      </w:r>
      <w:r w:rsidRPr="003769FB">
        <w:rPr>
          <w:rFonts w:ascii="Book Antiqua" w:eastAsia="宋体" w:hAnsi="Book Antiqua" w:cs="宋体"/>
          <w:szCs w:val="24"/>
        </w:rPr>
        <w:t>, Qiu SQ, Oesterle A, DeSilva HV, Shafi S, Havel RJ. Initial hepatic removal of chylomicron remnants is unaffected but endocytosis is delayed in mice lacking the low density lipoprotein receptor. </w:t>
      </w:r>
      <w:r w:rsidRPr="003769FB">
        <w:rPr>
          <w:rFonts w:ascii="Book Antiqua" w:eastAsia="宋体" w:hAnsi="Book Antiqua" w:cs="宋体"/>
          <w:i/>
          <w:iCs/>
          <w:szCs w:val="24"/>
        </w:rPr>
        <w:t>Proc Natl Acad Sci U S A</w:t>
      </w:r>
      <w:r w:rsidRPr="003769FB">
        <w:rPr>
          <w:rFonts w:ascii="Book Antiqua" w:eastAsia="宋体" w:hAnsi="Book Antiqua" w:cs="宋体"/>
          <w:szCs w:val="24"/>
        </w:rPr>
        <w:t> 1995; </w:t>
      </w:r>
      <w:r w:rsidRPr="003769FB">
        <w:rPr>
          <w:rFonts w:ascii="Book Antiqua" w:eastAsia="宋体" w:hAnsi="Book Antiqua" w:cs="宋体"/>
          <w:b/>
          <w:bCs/>
          <w:szCs w:val="24"/>
        </w:rPr>
        <w:t>92</w:t>
      </w:r>
      <w:r w:rsidRPr="003769FB">
        <w:rPr>
          <w:rFonts w:ascii="Book Antiqua" w:eastAsia="宋体" w:hAnsi="Book Antiqua" w:cs="宋体"/>
          <w:szCs w:val="24"/>
        </w:rPr>
        <w:t>: 4611-4615 [PMID: 7753850]</w:t>
      </w:r>
    </w:p>
    <w:p w14:paraId="550C7BFE"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72 </w:t>
      </w:r>
      <w:r w:rsidRPr="003769FB">
        <w:rPr>
          <w:rFonts w:ascii="Book Antiqua" w:eastAsia="宋体" w:hAnsi="Book Antiqua" w:cs="宋体"/>
          <w:b/>
          <w:bCs/>
          <w:szCs w:val="24"/>
        </w:rPr>
        <w:t>Traber MG</w:t>
      </w:r>
      <w:r w:rsidRPr="003769FB">
        <w:rPr>
          <w:rFonts w:ascii="Book Antiqua" w:eastAsia="宋体" w:hAnsi="Book Antiqua" w:cs="宋体"/>
          <w:szCs w:val="24"/>
        </w:rPr>
        <w:t>, Burton GW, Hamilton RL. Vitamin E trafficking. </w:t>
      </w:r>
      <w:r w:rsidRPr="003769FB">
        <w:rPr>
          <w:rFonts w:ascii="Book Antiqua" w:eastAsia="宋体" w:hAnsi="Book Antiqua" w:cs="宋体"/>
          <w:i/>
          <w:iCs/>
          <w:szCs w:val="24"/>
        </w:rPr>
        <w:t>Ann N Y Acad Sci</w:t>
      </w:r>
      <w:r w:rsidRPr="003769FB">
        <w:rPr>
          <w:rFonts w:ascii="Book Antiqua" w:eastAsia="宋体" w:hAnsi="Book Antiqua" w:cs="宋体"/>
          <w:szCs w:val="24"/>
        </w:rPr>
        <w:t> 2004; </w:t>
      </w:r>
      <w:r w:rsidRPr="003769FB">
        <w:rPr>
          <w:rFonts w:ascii="Book Antiqua" w:eastAsia="宋体" w:hAnsi="Book Antiqua" w:cs="宋体"/>
          <w:b/>
          <w:bCs/>
          <w:szCs w:val="24"/>
        </w:rPr>
        <w:t>1031</w:t>
      </w:r>
      <w:r w:rsidRPr="003769FB">
        <w:rPr>
          <w:rFonts w:ascii="Book Antiqua" w:eastAsia="宋体" w:hAnsi="Book Antiqua" w:cs="宋体"/>
          <w:szCs w:val="24"/>
        </w:rPr>
        <w:t>: 1-12 [PMID: 15753129 DOI: 10.1196/annals.1331.001]</w:t>
      </w:r>
    </w:p>
    <w:p w14:paraId="5AFDB030"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73 </w:t>
      </w:r>
      <w:r w:rsidRPr="003769FB">
        <w:rPr>
          <w:rFonts w:ascii="Book Antiqua" w:eastAsia="宋体" w:hAnsi="Book Antiqua" w:cs="宋体"/>
          <w:b/>
          <w:bCs/>
          <w:szCs w:val="24"/>
        </w:rPr>
        <w:t>Bjornson LK</w:t>
      </w:r>
      <w:r w:rsidRPr="003769FB">
        <w:rPr>
          <w:rFonts w:ascii="Book Antiqua" w:eastAsia="宋体" w:hAnsi="Book Antiqua" w:cs="宋体"/>
          <w:szCs w:val="24"/>
        </w:rPr>
        <w:t>, Gniewkowski C, Kayden HJ. Comparison of exchange of alpha-tocopherol and free cholesterol between rat plasma lipoproteins and erythrocytes. </w:t>
      </w:r>
      <w:r w:rsidRPr="003769FB">
        <w:rPr>
          <w:rFonts w:ascii="Book Antiqua" w:eastAsia="宋体" w:hAnsi="Book Antiqua" w:cs="宋体"/>
          <w:i/>
          <w:iCs/>
          <w:szCs w:val="24"/>
        </w:rPr>
        <w:t>J Lipid Res</w:t>
      </w:r>
      <w:r w:rsidRPr="003769FB">
        <w:rPr>
          <w:rFonts w:ascii="Book Antiqua" w:eastAsia="宋体" w:hAnsi="Book Antiqua" w:cs="宋体"/>
          <w:szCs w:val="24"/>
        </w:rPr>
        <w:t> 1975; </w:t>
      </w:r>
      <w:r w:rsidRPr="003769FB">
        <w:rPr>
          <w:rFonts w:ascii="Book Antiqua" w:eastAsia="宋体" w:hAnsi="Book Antiqua" w:cs="宋体"/>
          <w:b/>
          <w:bCs/>
          <w:szCs w:val="24"/>
        </w:rPr>
        <w:t>16</w:t>
      </w:r>
      <w:r w:rsidRPr="003769FB">
        <w:rPr>
          <w:rFonts w:ascii="Book Antiqua" w:eastAsia="宋体" w:hAnsi="Book Antiqua" w:cs="宋体"/>
          <w:szCs w:val="24"/>
        </w:rPr>
        <w:t>: 39-53 [PMID: 162930]</w:t>
      </w:r>
    </w:p>
    <w:p w14:paraId="515D1760"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74 </w:t>
      </w:r>
      <w:r w:rsidRPr="003769FB">
        <w:rPr>
          <w:rFonts w:ascii="Book Antiqua" w:eastAsia="宋体" w:hAnsi="Book Antiqua" w:cs="宋体"/>
          <w:b/>
          <w:bCs/>
          <w:szCs w:val="24"/>
        </w:rPr>
        <w:t>Traber MG</w:t>
      </w:r>
      <w:r w:rsidRPr="003769FB">
        <w:rPr>
          <w:rFonts w:ascii="Book Antiqua" w:eastAsia="宋体" w:hAnsi="Book Antiqua" w:cs="宋体"/>
          <w:szCs w:val="24"/>
        </w:rPr>
        <w:t>, Lane JC, Lagmay NR, Kayden HJ. Studies on the transfer of tocopherol between lipoproteins. </w:t>
      </w:r>
      <w:r w:rsidRPr="003769FB">
        <w:rPr>
          <w:rFonts w:ascii="Book Antiqua" w:eastAsia="宋体" w:hAnsi="Book Antiqua" w:cs="宋体"/>
          <w:i/>
          <w:iCs/>
          <w:szCs w:val="24"/>
        </w:rPr>
        <w:t>Lipids</w:t>
      </w:r>
      <w:r w:rsidRPr="003769FB">
        <w:rPr>
          <w:rFonts w:ascii="Book Antiqua" w:eastAsia="宋体" w:hAnsi="Book Antiqua" w:cs="宋体"/>
          <w:szCs w:val="24"/>
        </w:rPr>
        <w:t> 1992; </w:t>
      </w:r>
      <w:r w:rsidRPr="003769FB">
        <w:rPr>
          <w:rFonts w:ascii="Book Antiqua" w:eastAsia="宋体" w:hAnsi="Book Antiqua" w:cs="宋体"/>
          <w:b/>
          <w:bCs/>
          <w:szCs w:val="24"/>
        </w:rPr>
        <w:t>27</w:t>
      </w:r>
      <w:r w:rsidRPr="003769FB">
        <w:rPr>
          <w:rFonts w:ascii="Book Antiqua" w:eastAsia="宋体" w:hAnsi="Book Antiqua" w:cs="宋体"/>
          <w:szCs w:val="24"/>
        </w:rPr>
        <w:t>: 657-663 [PMID: 1487963 DOI: 10.1007/BF02536020]</w:t>
      </w:r>
    </w:p>
    <w:p w14:paraId="7B5693F7"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75 </w:t>
      </w:r>
      <w:r w:rsidRPr="003769FB">
        <w:rPr>
          <w:rFonts w:ascii="Book Antiqua" w:eastAsia="宋体" w:hAnsi="Book Antiqua" w:cs="宋体"/>
          <w:b/>
          <w:bCs/>
          <w:szCs w:val="24"/>
        </w:rPr>
        <w:t>Oram JF</w:t>
      </w:r>
      <w:r w:rsidRPr="003769FB">
        <w:rPr>
          <w:rFonts w:ascii="Book Antiqua" w:eastAsia="宋体" w:hAnsi="Book Antiqua" w:cs="宋体"/>
          <w:szCs w:val="24"/>
        </w:rPr>
        <w:t>, Vaughan AM, Stocker R. ATP-binding cassette transporter A1 mediates cellular secretion of alpha-tocopherol. </w:t>
      </w:r>
      <w:r w:rsidRPr="003769FB">
        <w:rPr>
          <w:rFonts w:ascii="Book Antiqua" w:eastAsia="宋体" w:hAnsi="Book Antiqua" w:cs="宋体"/>
          <w:i/>
          <w:iCs/>
          <w:szCs w:val="24"/>
        </w:rPr>
        <w:t>J Biol Chem</w:t>
      </w:r>
      <w:r w:rsidRPr="003769FB">
        <w:rPr>
          <w:rFonts w:ascii="Book Antiqua" w:eastAsia="宋体" w:hAnsi="Book Antiqua" w:cs="宋体"/>
          <w:szCs w:val="24"/>
        </w:rPr>
        <w:t> 2001; </w:t>
      </w:r>
      <w:r w:rsidRPr="003769FB">
        <w:rPr>
          <w:rFonts w:ascii="Book Antiqua" w:eastAsia="宋体" w:hAnsi="Book Antiqua" w:cs="宋体"/>
          <w:b/>
          <w:bCs/>
          <w:szCs w:val="24"/>
        </w:rPr>
        <w:t>276</w:t>
      </w:r>
      <w:r w:rsidRPr="003769FB">
        <w:rPr>
          <w:rFonts w:ascii="Book Antiqua" w:eastAsia="宋体" w:hAnsi="Book Antiqua" w:cs="宋体"/>
          <w:szCs w:val="24"/>
        </w:rPr>
        <w:t>: 39898-39902 [PMID: 11546785 DOI: 10.1074/jbc.M106984200]</w:t>
      </w:r>
    </w:p>
    <w:p w14:paraId="43775F9E"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lastRenderedPageBreak/>
        <w:t>76 </w:t>
      </w:r>
      <w:r w:rsidRPr="003769FB">
        <w:rPr>
          <w:rFonts w:ascii="Book Antiqua" w:eastAsia="宋体" w:hAnsi="Book Antiqua" w:cs="宋体"/>
          <w:b/>
          <w:bCs/>
          <w:szCs w:val="24"/>
        </w:rPr>
        <w:t>Kono N</w:t>
      </w:r>
      <w:r w:rsidRPr="003769FB">
        <w:rPr>
          <w:rFonts w:ascii="Book Antiqua" w:eastAsia="宋体" w:hAnsi="Book Antiqua" w:cs="宋体"/>
          <w:szCs w:val="24"/>
        </w:rPr>
        <w:t>, Arai H. Intracellular transport of fat-soluble vitamins A and E. </w:t>
      </w:r>
      <w:r w:rsidRPr="003769FB">
        <w:rPr>
          <w:rFonts w:ascii="Book Antiqua" w:eastAsia="宋体" w:hAnsi="Book Antiqua" w:cs="宋体"/>
          <w:i/>
          <w:iCs/>
          <w:szCs w:val="24"/>
        </w:rPr>
        <w:t>Traffic</w:t>
      </w:r>
      <w:r w:rsidRPr="003769FB">
        <w:rPr>
          <w:rFonts w:ascii="Book Antiqua" w:eastAsia="宋体" w:hAnsi="Book Antiqua" w:cs="宋体"/>
          <w:szCs w:val="24"/>
        </w:rPr>
        <w:t> 2015; </w:t>
      </w:r>
      <w:r w:rsidRPr="003769FB">
        <w:rPr>
          <w:rFonts w:ascii="Book Antiqua" w:eastAsia="宋体" w:hAnsi="Book Antiqua" w:cs="宋体"/>
          <w:b/>
          <w:bCs/>
          <w:szCs w:val="24"/>
        </w:rPr>
        <w:t>16</w:t>
      </w:r>
      <w:r w:rsidRPr="003769FB">
        <w:rPr>
          <w:rFonts w:ascii="Book Antiqua" w:eastAsia="宋体" w:hAnsi="Book Antiqua" w:cs="宋体"/>
          <w:szCs w:val="24"/>
        </w:rPr>
        <w:t>: 19-34 [PMID: 25262571 DOI: 10.1111/tra.12231]</w:t>
      </w:r>
    </w:p>
    <w:p w14:paraId="559C1806"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77 </w:t>
      </w:r>
      <w:r w:rsidRPr="003769FB">
        <w:rPr>
          <w:rFonts w:ascii="Book Antiqua" w:eastAsia="宋体" w:hAnsi="Book Antiqua" w:cs="宋体"/>
          <w:b/>
          <w:bCs/>
          <w:szCs w:val="24"/>
        </w:rPr>
        <w:t>Traber MG</w:t>
      </w:r>
      <w:r w:rsidRPr="003769FB">
        <w:rPr>
          <w:rFonts w:ascii="Book Antiqua" w:eastAsia="宋体" w:hAnsi="Book Antiqua" w:cs="宋体"/>
          <w:szCs w:val="24"/>
        </w:rPr>
        <w:t>, Kayden HJ. Vitamin E is delivered to cells via the high affinity receptor for low-density lipoprotein. </w:t>
      </w:r>
      <w:r w:rsidRPr="003769FB">
        <w:rPr>
          <w:rFonts w:ascii="Book Antiqua" w:eastAsia="宋体" w:hAnsi="Book Antiqua" w:cs="宋体"/>
          <w:i/>
          <w:iCs/>
          <w:szCs w:val="24"/>
        </w:rPr>
        <w:t>Am J Clin Nutr</w:t>
      </w:r>
      <w:r w:rsidRPr="003769FB">
        <w:rPr>
          <w:rFonts w:ascii="Book Antiqua" w:eastAsia="宋体" w:hAnsi="Book Antiqua" w:cs="宋体"/>
          <w:szCs w:val="24"/>
        </w:rPr>
        <w:t> 1984; </w:t>
      </w:r>
      <w:r w:rsidRPr="003769FB">
        <w:rPr>
          <w:rFonts w:ascii="Book Antiqua" w:eastAsia="宋体" w:hAnsi="Book Antiqua" w:cs="宋体"/>
          <w:b/>
          <w:bCs/>
          <w:szCs w:val="24"/>
        </w:rPr>
        <w:t>40</w:t>
      </w:r>
      <w:r w:rsidRPr="003769FB">
        <w:rPr>
          <w:rFonts w:ascii="Book Antiqua" w:eastAsia="宋体" w:hAnsi="Book Antiqua" w:cs="宋体"/>
          <w:szCs w:val="24"/>
        </w:rPr>
        <w:t>: 747-751 [PMID: 6486081]</w:t>
      </w:r>
    </w:p>
    <w:p w14:paraId="60528009"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78 </w:t>
      </w:r>
      <w:r w:rsidRPr="003769FB">
        <w:rPr>
          <w:rFonts w:ascii="Book Antiqua" w:eastAsia="宋体" w:hAnsi="Book Antiqua" w:cs="宋体"/>
          <w:b/>
          <w:bCs/>
          <w:szCs w:val="24"/>
        </w:rPr>
        <w:t>Homanics GE</w:t>
      </w:r>
      <w:r w:rsidRPr="003769FB">
        <w:rPr>
          <w:rFonts w:ascii="Book Antiqua" w:eastAsia="宋体" w:hAnsi="Book Antiqua" w:cs="宋体"/>
          <w:szCs w:val="24"/>
        </w:rPr>
        <w:t>, Smith TJ, Zhang SH, Lee D, Young SG, Maeda N. Targeted modification of the apolipoprotein B gene results in hypobetalipoproteinemia and developmental abnormalities in mice. </w:t>
      </w:r>
      <w:r w:rsidRPr="003769FB">
        <w:rPr>
          <w:rFonts w:ascii="Book Antiqua" w:eastAsia="宋体" w:hAnsi="Book Antiqua" w:cs="宋体"/>
          <w:i/>
          <w:iCs/>
          <w:szCs w:val="24"/>
        </w:rPr>
        <w:t>Proc Natl Acad Sci U S A</w:t>
      </w:r>
      <w:r w:rsidRPr="003769FB">
        <w:rPr>
          <w:rFonts w:ascii="Book Antiqua" w:eastAsia="宋体" w:hAnsi="Book Antiqua" w:cs="宋体"/>
          <w:szCs w:val="24"/>
        </w:rPr>
        <w:t> 1993; </w:t>
      </w:r>
      <w:r w:rsidRPr="003769FB">
        <w:rPr>
          <w:rFonts w:ascii="Book Antiqua" w:eastAsia="宋体" w:hAnsi="Book Antiqua" w:cs="宋体"/>
          <w:b/>
          <w:bCs/>
          <w:szCs w:val="24"/>
        </w:rPr>
        <w:t>90</w:t>
      </w:r>
      <w:r w:rsidRPr="003769FB">
        <w:rPr>
          <w:rFonts w:ascii="Book Antiqua" w:eastAsia="宋体" w:hAnsi="Book Antiqua" w:cs="宋体"/>
          <w:szCs w:val="24"/>
        </w:rPr>
        <w:t>: 2389-2393 [PMID: 8460149]</w:t>
      </w:r>
    </w:p>
    <w:p w14:paraId="5806BBA6"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79 </w:t>
      </w:r>
      <w:r w:rsidRPr="003769FB">
        <w:rPr>
          <w:rFonts w:ascii="Book Antiqua" w:eastAsia="宋体" w:hAnsi="Book Antiqua" w:cs="宋体"/>
          <w:b/>
          <w:bCs/>
          <w:szCs w:val="24"/>
        </w:rPr>
        <w:t>Cohn W</w:t>
      </w:r>
      <w:r w:rsidRPr="003769FB">
        <w:rPr>
          <w:rFonts w:ascii="Book Antiqua" w:eastAsia="宋体" w:hAnsi="Book Antiqua" w:cs="宋体"/>
          <w:szCs w:val="24"/>
        </w:rPr>
        <w:t>, Goss-Sampson MA, Grun H, Muller DP. Plasma clearance and net uptake of alpha-tocopherol and low-density lipoprotein by tissues in WHHL and control rabbits. </w:t>
      </w:r>
      <w:r w:rsidRPr="003769FB">
        <w:rPr>
          <w:rFonts w:ascii="Book Antiqua" w:eastAsia="宋体" w:hAnsi="Book Antiqua" w:cs="宋体"/>
          <w:i/>
          <w:iCs/>
          <w:szCs w:val="24"/>
        </w:rPr>
        <w:t>Biochem J</w:t>
      </w:r>
      <w:r w:rsidRPr="003769FB">
        <w:rPr>
          <w:rFonts w:ascii="Book Antiqua" w:eastAsia="宋体" w:hAnsi="Book Antiqua" w:cs="宋体"/>
          <w:szCs w:val="24"/>
        </w:rPr>
        <w:t> 1992; </w:t>
      </w:r>
      <w:r w:rsidRPr="003769FB">
        <w:rPr>
          <w:rFonts w:ascii="Book Antiqua" w:eastAsia="宋体" w:hAnsi="Book Antiqua" w:cs="宋体"/>
          <w:b/>
          <w:bCs/>
          <w:szCs w:val="24"/>
        </w:rPr>
        <w:t xml:space="preserve">287 </w:t>
      </w:r>
      <w:r w:rsidRPr="003769FB">
        <w:rPr>
          <w:rFonts w:ascii="Book Antiqua" w:eastAsia="宋体" w:hAnsi="Book Antiqua" w:cs="宋体"/>
          <w:bCs/>
          <w:szCs w:val="24"/>
        </w:rPr>
        <w:t>(Pt 1)</w:t>
      </w:r>
      <w:r w:rsidRPr="003769FB">
        <w:rPr>
          <w:rFonts w:ascii="Book Antiqua" w:eastAsia="宋体" w:hAnsi="Book Antiqua" w:cs="宋体"/>
          <w:szCs w:val="24"/>
        </w:rPr>
        <w:t>: 247-254 [PMID: 1329730]</w:t>
      </w:r>
    </w:p>
    <w:p w14:paraId="1559BC1A"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80 </w:t>
      </w:r>
      <w:r w:rsidRPr="003769FB">
        <w:rPr>
          <w:rFonts w:ascii="Book Antiqua" w:eastAsia="宋体" w:hAnsi="Book Antiqua" w:cs="宋体"/>
          <w:b/>
          <w:bCs/>
          <w:szCs w:val="24"/>
        </w:rPr>
        <w:t>Goti D</w:t>
      </w:r>
      <w:r w:rsidRPr="003769FB">
        <w:rPr>
          <w:rFonts w:ascii="Book Antiqua" w:eastAsia="宋体" w:hAnsi="Book Antiqua" w:cs="宋体"/>
          <w:szCs w:val="24"/>
        </w:rPr>
        <w:t>, Hammer A, Galla HJ, Malle E, Sattler W. Uptake of lipoprotein-associated alpha-tocopherol by primary porcine brain capillary endothelial cells. </w:t>
      </w:r>
      <w:r w:rsidRPr="003769FB">
        <w:rPr>
          <w:rFonts w:ascii="Book Antiqua" w:eastAsia="宋体" w:hAnsi="Book Antiqua" w:cs="宋体"/>
          <w:i/>
          <w:iCs/>
          <w:szCs w:val="24"/>
        </w:rPr>
        <w:t>J Neurochem</w:t>
      </w:r>
      <w:r w:rsidRPr="003769FB">
        <w:rPr>
          <w:rFonts w:ascii="Book Antiqua" w:eastAsia="宋体" w:hAnsi="Book Antiqua" w:cs="宋体"/>
          <w:szCs w:val="24"/>
        </w:rPr>
        <w:t> 2000; </w:t>
      </w:r>
      <w:r w:rsidRPr="003769FB">
        <w:rPr>
          <w:rFonts w:ascii="Book Antiqua" w:eastAsia="宋体" w:hAnsi="Book Antiqua" w:cs="宋体"/>
          <w:b/>
          <w:bCs/>
          <w:szCs w:val="24"/>
        </w:rPr>
        <w:t>74</w:t>
      </w:r>
      <w:r w:rsidRPr="003769FB">
        <w:rPr>
          <w:rFonts w:ascii="Book Antiqua" w:eastAsia="宋体" w:hAnsi="Book Antiqua" w:cs="宋体"/>
          <w:szCs w:val="24"/>
        </w:rPr>
        <w:t>: 1374-1383 [PMID: 10737592 DOI: 10.1046/j.1471-4159.2000.0741374.x]</w:t>
      </w:r>
    </w:p>
    <w:p w14:paraId="2E920165"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81 </w:t>
      </w:r>
      <w:r w:rsidRPr="003769FB">
        <w:rPr>
          <w:rFonts w:ascii="Book Antiqua" w:eastAsia="宋体" w:hAnsi="Book Antiqua" w:cs="宋体"/>
          <w:b/>
          <w:bCs/>
          <w:szCs w:val="24"/>
        </w:rPr>
        <w:t>Clevidence BA</w:t>
      </w:r>
      <w:r w:rsidRPr="003769FB">
        <w:rPr>
          <w:rFonts w:ascii="Book Antiqua" w:eastAsia="宋体" w:hAnsi="Book Antiqua" w:cs="宋体"/>
          <w:szCs w:val="24"/>
        </w:rPr>
        <w:t>, Lehmann J. Alpha- and gamma-tocopherol levels in lipoproteins fractionated by affinity chromatography. </w:t>
      </w:r>
      <w:r w:rsidRPr="003769FB">
        <w:rPr>
          <w:rFonts w:ascii="Book Antiqua" w:eastAsia="宋体" w:hAnsi="Book Antiqua" w:cs="宋体"/>
          <w:i/>
          <w:iCs/>
          <w:szCs w:val="24"/>
        </w:rPr>
        <w:t>Lipids</w:t>
      </w:r>
      <w:r w:rsidRPr="003769FB">
        <w:rPr>
          <w:rFonts w:ascii="Book Antiqua" w:eastAsia="宋体" w:hAnsi="Book Antiqua" w:cs="宋体"/>
          <w:szCs w:val="24"/>
        </w:rPr>
        <w:t> 1989; </w:t>
      </w:r>
      <w:r w:rsidRPr="003769FB">
        <w:rPr>
          <w:rFonts w:ascii="Book Antiqua" w:eastAsia="宋体" w:hAnsi="Book Antiqua" w:cs="宋体"/>
          <w:b/>
          <w:bCs/>
          <w:szCs w:val="24"/>
        </w:rPr>
        <w:t>24</w:t>
      </w:r>
      <w:r w:rsidRPr="003769FB">
        <w:rPr>
          <w:rFonts w:ascii="Book Antiqua" w:eastAsia="宋体" w:hAnsi="Book Antiqua" w:cs="宋体"/>
          <w:szCs w:val="24"/>
        </w:rPr>
        <w:t>: 137-140 [PMID: 2755302 DOI: 10.1007/BF02535251]</w:t>
      </w:r>
    </w:p>
    <w:p w14:paraId="324C5243"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82 </w:t>
      </w:r>
      <w:r w:rsidRPr="003769FB">
        <w:rPr>
          <w:rFonts w:ascii="Book Antiqua" w:eastAsia="宋体" w:hAnsi="Book Antiqua" w:cs="宋体"/>
          <w:b/>
          <w:bCs/>
          <w:szCs w:val="24"/>
        </w:rPr>
        <w:t>Mardones P</w:t>
      </w:r>
      <w:r w:rsidRPr="003769FB">
        <w:rPr>
          <w:rFonts w:ascii="Book Antiqua" w:eastAsia="宋体" w:hAnsi="Book Antiqua" w:cs="宋体"/>
          <w:szCs w:val="24"/>
        </w:rPr>
        <w:t>, Strobel P, Miranda S, Leighton F, Quiñones V, Amigo L, Rozowski J, Krieger M, Rigotti A. Alpha-tocopherol metabolism is abnormal in scavenger receptor class B type I (SR-BI)-deficient mice. </w:t>
      </w:r>
      <w:r w:rsidRPr="003769FB">
        <w:rPr>
          <w:rFonts w:ascii="Book Antiqua" w:eastAsia="宋体" w:hAnsi="Book Antiqua" w:cs="宋体"/>
          <w:i/>
          <w:iCs/>
          <w:szCs w:val="24"/>
        </w:rPr>
        <w:t>J Nutr</w:t>
      </w:r>
      <w:r w:rsidRPr="003769FB">
        <w:rPr>
          <w:rFonts w:ascii="Book Antiqua" w:eastAsia="宋体" w:hAnsi="Book Antiqua" w:cs="宋体"/>
          <w:szCs w:val="24"/>
        </w:rPr>
        <w:t> 2002; </w:t>
      </w:r>
      <w:r w:rsidRPr="003769FB">
        <w:rPr>
          <w:rFonts w:ascii="Book Antiqua" w:eastAsia="宋体" w:hAnsi="Book Antiqua" w:cs="宋体"/>
          <w:b/>
          <w:bCs/>
          <w:szCs w:val="24"/>
        </w:rPr>
        <w:t>132</w:t>
      </w:r>
      <w:r w:rsidRPr="003769FB">
        <w:rPr>
          <w:rFonts w:ascii="Book Antiqua" w:eastAsia="宋体" w:hAnsi="Book Antiqua" w:cs="宋体"/>
          <w:szCs w:val="24"/>
        </w:rPr>
        <w:t>: 443-449 [PMID: 11880569]</w:t>
      </w:r>
    </w:p>
    <w:p w14:paraId="34FCB4A0"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83 </w:t>
      </w:r>
      <w:r w:rsidRPr="003769FB">
        <w:rPr>
          <w:rFonts w:ascii="Book Antiqua" w:eastAsia="宋体" w:hAnsi="Book Antiqua" w:cs="宋体"/>
          <w:b/>
          <w:bCs/>
          <w:szCs w:val="24"/>
        </w:rPr>
        <w:t>Hentati F</w:t>
      </w:r>
      <w:r w:rsidRPr="003769FB">
        <w:rPr>
          <w:rFonts w:ascii="Book Antiqua" w:eastAsia="宋体" w:hAnsi="Book Antiqua" w:cs="宋体"/>
          <w:szCs w:val="24"/>
        </w:rPr>
        <w:t>, El-Euch G, Bouhlal Y, Amouri R. Ataxia with vitamin E deficiency and abetalipoproteinemia. </w:t>
      </w:r>
      <w:r w:rsidRPr="003769FB">
        <w:rPr>
          <w:rFonts w:ascii="Book Antiqua" w:eastAsia="宋体" w:hAnsi="Book Antiqua" w:cs="宋体"/>
          <w:i/>
          <w:iCs/>
          <w:szCs w:val="24"/>
        </w:rPr>
        <w:t>Handb Clin Neurol</w:t>
      </w:r>
      <w:r w:rsidRPr="003769FB">
        <w:rPr>
          <w:rFonts w:ascii="Book Antiqua" w:eastAsia="宋体" w:hAnsi="Book Antiqua" w:cs="宋体"/>
          <w:szCs w:val="24"/>
        </w:rPr>
        <w:t> 2012; </w:t>
      </w:r>
      <w:r w:rsidRPr="003769FB">
        <w:rPr>
          <w:rFonts w:ascii="Book Antiqua" w:eastAsia="宋体" w:hAnsi="Book Antiqua" w:cs="宋体"/>
          <w:b/>
          <w:bCs/>
          <w:szCs w:val="24"/>
        </w:rPr>
        <w:t>103</w:t>
      </w:r>
      <w:r w:rsidRPr="003769FB">
        <w:rPr>
          <w:rFonts w:ascii="Book Antiqua" w:eastAsia="宋体" w:hAnsi="Book Antiqua" w:cs="宋体"/>
          <w:szCs w:val="24"/>
        </w:rPr>
        <w:t>: 295-305 [PMID: 21827896 DOI: 10.1016/B978-0-444-51892-7.00018-8]</w:t>
      </w:r>
    </w:p>
    <w:p w14:paraId="5DAA2142"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84 </w:t>
      </w:r>
      <w:r w:rsidRPr="003769FB">
        <w:rPr>
          <w:rFonts w:ascii="Book Antiqua" w:eastAsia="宋体" w:hAnsi="Book Antiqua" w:cs="宋体"/>
          <w:b/>
          <w:bCs/>
          <w:szCs w:val="24"/>
        </w:rPr>
        <w:t>Rana M</w:t>
      </w:r>
      <w:r w:rsidRPr="003769FB">
        <w:rPr>
          <w:rFonts w:ascii="Book Antiqua" w:eastAsia="宋体" w:hAnsi="Book Antiqua" w:cs="宋体"/>
          <w:szCs w:val="24"/>
        </w:rPr>
        <w:t>, Wong-See D, Katz T, Gaskin K, Whitehead B, Jaffe A, Coakley J, Lochhead A. Fat-soluble vitamin deficiency in children and adolescents with cystic fibrosis. </w:t>
      </w:r>
      <w:r w:rsidRPr="003769FB">
        <w:rPr>
          <w:rFonts w:ascii="Book Antiqua" w:eastAsia="宋体" w:hAnsi="Book Antiqua" w:cs="宋体"/>
          <w:i/>
          <w:iCs/>
          <w:szCs w:val="24"/>
        </w:rPr>
        <w:t>J Clin Pathol</w:t>
      </w:r>
      <w:r w:rsidRPr="003769FB">
        <w:rPr>
          <w:rFonts w:ascii="Book Antiqua" w:eastAsia="宋体" w:hAnsi="Book Antiqua" w:cs="宋体"/>
          <w:szCs w:val="24"/>
        </w:rPr>
        <w:t> 2014; </w:t>
      </w:r>
      <w:r w:rsidRPr="003769FB">
        <w:rPr>
          <w:rFonts w:ascii="Book Antiqua" w:eastAsia="宋体" w:hAnsi="Book Antiqua" w:cs="宋体"/>
          <w:b/>
          <w:bCs/>
          <w:szCs w:val="24"/>
        </w:rPr>
        <w:t>67</w:t>
      </w:r>
      <w:r w:rsidRPr="003769FB">
        <w:rPr>
          <w:rFonts w:ascii="Book Antiqua" w:eastAsia="宋体" w:hAnsi="Book Antiqua" w:cs="宋体"/>
          <w:szCs w:val="24"/>
        </w:rPr>
        <w:t>: 605-608 [PMID: 24711511 DOI: 10.1136/jclinpath-2013-201787]</w:t>
      </w:r>
    </w:p>
    <w:p w14:paraId="62CAD796"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85 </w:t>
      </w:r>
      <w:r w:rsidRPr="003769FB">
        <w:rPr>
          <w:rFonts w:ascii="Book Antiqua" w:eastAsia="宋体" w:hAnsi="Book Antiqua" w:cs="宋体"/>
          <w:b/>
          <w:bCs/>
          <w:szCs w:val="24"/>
        </w:rPr>
        <w:t>Aguglia U</w:t>
      </w:r>
      <w:r w:rsidRPr="003769FB">
        <w:rPr>
          <w:rFonts w:ascii="Book Antiqua" w:eastAsia="宋体" w:hAnsi="Book Antiqua" w:cs="宋体"/>
          <w:szCs w:val="24"/>
        </w:rPr>
        <w:t xml:space="preserve">, Annesi G, Pasquinelli G, Spadafora P, Gambardella A, Annesi F, Pasqua AA, Cavalcanti F, Crescibene L, Bagalà A, Bono F, Oliveri RL, Valentino P, </w:t>
      </w:r>
      <w:r w:rsidRPr="003769FB">
        <w:rPr>
          <w:rFonts w:ascii="Book Antiqua" w:eastAsia="宋体" w:hAnsi="Book Antiqua" w:cs="宋体"/>
          <w:szCs w:val="24"/>
        </w:rPr>
        <w:lastRenderedPageBreak/>
        <w:t>Zappia M, Quattrone A. Vitamin E deficiency due to chylomicron retention disease in Marinesco-Sjögren syndrome. </w:t>
      </w:r>
      <w:r w:rsidRPr="003769FB">
        <w:rPr>
          <w:rFonts w:ascii="Book Antiqua" w:eastAsia="宋体" w:hAnsi="Book Antiqua" w:cs="宋体"/>
          <w:i/>
          <w:iCs/>
          <w:szCs w:val="24"/>
        </w:rPr>
        <w:t>Ann Neurol</w:t>
      </w:r>
      <w:r w:rsidRPr="003769FB">
        <w:rPr>
          <w:rFonts w:ascii="Book Antiqua" w:eastAsia="宋体" w:hAnsi="Book Antiqua" w:cs="宋体"/>
          <w:szCs w:val="24"/>
        </w:rPr>
        <w:t> 2000; </w:t>
      </w:r>
      <w:r w:rsidRPr="003769FB">
        <w:rPr>
          <w:rFonts w:ascii="Book Antiqua" w:eastAsia="宋体" w:hAnsi="Book Antiqua" w:cs="宋体"/>
          <w:b/>
          <w:bCs/>
          <w:szCs w:val="24"/>
        </w:rPr>
        <w:t>47</w:t>
      </w:r>
      <w:r w:rsidRPr="003769FB">
        <w:rPr>
          <w:rFonts w:ascii="Book Antiqua" w:eastAsia="宋体" w:hAnsi="Book Antiqua" w:cs="宋体"/>
          <w:szCs w:val="24"/>
        </w:rPr>
        <w:t>: 260-264 [PMID: 10665502 DOI: 10.1002/1531-8249(200002)47]</w:t>
      </w:r>
    </w:p>
    <w:p w14:paraId="1ABD83F0"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86 </w:t>
      </w:r>
      <w:r w:rsidRPr="003769FB">
        <w:rPr>
          <w:rFonts w:ascii="Book Antiqua" w:eastAsia="宋体" w:hAnsi="Book Antiqua" w:cs="宋体"/>
          <w:b/>
          <w:bCs/>
          <w:szCs w:val="24"/>
        </w:rPr>
        <w:t>Gordon N</w:t>
      </w:r>
      <w:r w:rsidRPr="003769FB">
        <w:rPr>
          <w:rFonts w:ascii="Book Antiqua" w:eastAsia="宋体" w:hAnsi="Book Antiqua" w:cs="宋体"/>
          <w:szCs w:val="24"/>
        </w:rPr>
        <w:t>. Hereditary vitamin-E deficiency. </w:t>
      </w:r>
      <w:r w:rsidRPr="003769FB">
        <w:rPr>
          <w:rFonts w:ascii="Book Antiqua" w:eastAsia="宋体" w:hAnsi="Book Antiqua" w:cs="宋体"/>
          <w:i/>
          <w:iCs/>
          <w:szCs w:val="24"/>
        </w:rPr>
        <w:t>Dev Med Child Neurol</w:t>
      </w:r>
      <w:r w:rsidRPr="003769FB">
        <w:rPr>
          <w:rFonts w:ascii="Book Antiqua" w:eastAsia="宋体" w:hAnsi="Book Antiqua" w:cs="宋体"/>
          <w:szCs w:val="24"/>
        </w:rPr>
        <w:t> 2001; </w:t>
      </w:r>
      <w:r w:rsidRPr="003769FB">
        <w:rPr>
          <w:rFonts w:ascii="Book Antiqua" w:eastAsia="宋体" w:hAnsi="Book Antiqua" w:cs="宋体"/>
          <w:b/>
          <w:bCs/>
          <w:szCs w:val="24"/>
        </w:rPr>
        <w:t>43</w:t>
      </w:r>
      <w:r w:rsidRPr="003769FB">
        <w:rPr>
          <w:rFonts w:ascii="Book Antiqua" w:eastAsia="宋体" w:hAnsi="Book Antiqua" w:cs="宋体"/>
          <w:szCs w:val="24"/>
        </w:rPr>
        <w:t>: 133-135 [PMID: 11221903 DOI: 10.1111/j.1469-8749.2001.tb00731.x]</w:t>
      </w:r>
    </w:p>
    <w:p w14:paraId="737B5DFC"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87 </w:t>
      </w:r>
      <w:r w:rsidRPr="003769FB">
        <w:rPr>
          <w:rFonts w:ascii="Book Antiqua" w:eastAsia="宋体" w:hAnsi="Book Antiqua" w:cs="宋体"/>
          <w:b/>
          <w:bCs/>
          <w:szCs w:val="24"/>
        </w:rPr>
        <w:t>Fujimoto VY</w:t>
      </w:r>
      <w:r w:rsidRPr="003769FB">
        <w:rPr>
          <w:rFonts w:ascii="Book Antiqua" w:eastAsia="宋体" w:hAnsi="Book Antiqua" w:cs="宋体"/>
          <w:szCs w:val="24"/>
        </w:rPr>
        <w:t>, Kane JP, Ishida BY, Bloom MS, Browne RW. High-density lipoprotein metabolism and the human embryo. </w:t>
      </w:r>
      <w:r w:rsidRPr="003769FB">
        <w:rPr>
          <w:rFonts w:ascii="Book Antiqua" w:eastAsia="宋体" w:hAnsi="Book Antiqua" w:cs="宋体"/>
          <w:i/>
          <w:iCs/>
          <w:szCs w:val="24"/>
        </w:rPr>
        <w:t>Hum Reprod Update</w:t>
      </w:r>
      <w:r w:rsidRPr="003769FB">
        <w:rPr>
          <w:rFonts w:ascii="Book Antiqua" w:eastAsia="宋体" w:hAnsi="Book Antiqua" w:cs="宋体"/>
          <w:szCs w:val="24"/>
        </w:rPr>
        <w:t> </w:t>
      </w:r>
      <w:r w:rsidRPr="003769FB">
        <w:rPr>
          <w:rFonts w:ascii="Book Antiqua" w:eastAsia="宋体" w:hAnsi="Book Antiqua" w:cs="宋体" w:hint="eastAsia"/>
          <w:szCs w:val="24"/>
        </w:rPr>
        <w:t>2010</w:t>
      </w:r>
      <w:r w:rsidRPr="003769FB">
        <w:rPr>
          <w:rFonts w:ascii="Book Antiqua" w:eastAsia="宋体" w:hAnsi="Book Antiqua" w:cs="宋体"/>
          <w:szCs w:val="24"/>
        </w:rPr>
        <w:t>; </w:t>
      </w:r>
      <w:r w:rsidRPr="003769FB">
        <w:rPr>
          <w:rFonts w:ascii="Book Antiqua" w:eastAsia="宋体" w:hAnsi="Book Antiqua" w:cs="宋体"/>
          <w:b/>
          <w:bCs/>
          <w:szCs w:val="24"/>
        </w:rPr>
        <w:t>16</w:t>
      </w:r>
      <w:r w:rsidRPr="003769FB">
        <w:rPr>
          <w:rFonts w:ascii="Book Antiqua" w:eastAsia="宋体" w:hAnsi="Book Antiqua" w:cs="宋体"/>
          <w:szCs w:val="24"/>
        </w:rPr>
        <w:t>: 20-38 [PMID: 19700490 DOI: 10.1093/humupd/dmp029]</w:t>
      </w:r>
    </w:p>
    <w:p w14:paraId="5ED1778B"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88 </w:t>
      </w:r>
      <w:r w:rsidRPr="003769FB">
        <w:rPr>
          <w:rFonts w:ascii="Book Antiqua" w:eastAsia="宋体" w:hAnsi="Book Antiqua" w:cs="宋体"/>
          <w:b/>
          <w:bCs/>
          <w:szCs w:val="24"/>
        </w:rPr>
        <w:t>Jerkovic L</w:t>
      </w:r>
      <w:r w:rsidRPr="003769FB">
        <w:rPr>
          <w:rFonts w:ascii="Book Antiqua" w:eastAsia="宋体" w:hAnsi="Book Antiqua" w:cs="宋体"/>
          <w:szCs w:val="24"/>
        </w:rPr>
        <w:t>, Voegele AF, Chwatal S, Kronenberg F, Radcliffe CM, Wormald MR, Lobentanz EM, Ezeh B, Eller P, Dejori N, Dieplinger B, Lottspeich F, Sattler W, Uhr M, Mechtler K, Dwek RA, Rudd PM, Baier G, Dieplinger H. Afamin is a novel human vitamin E-binding glycoprotein characterization and in vitro expression. </w:t>
      </w:r>
      <w:r w:rsidRPr="003769FB">
        <w:rPr>
          <w:rFonts w:ascii="Book Antiqua" w:eastAsia="宋体" w:hAnsi="Book Antiqua" w:cs="宋体"/>
          <w:i/>
          <w:iCs/>
          <w:szCs w:val="24"/>
        </w:rPr>
        <w:t>J Proteome Res</w:t>
      </w:r>
      <w:r w:rsidRPr="003769FB">
        <w:rPr>
          <w:rFonts w:ascii="Book Antiqua" w:eastAsia="宋体" w:hAnsi="Book Antiqua" w:cs="宋体"/>
          <w:szCs w:val="24"/>
        </w:rPr>
        <w:t> </w:t>
      </w:r>
      <w:r w:rsidRPr="003769FB">
        <w:rPr>
          <w:rFonts w:ascii="Book Antiqua" w:eastAsia="宋体" w:hAnsi="Book Antiqua" w:cs="宋体" w:hint="eastAsia"/>
          <w:szCs w:val="24"/>
        </w:rPr>
        <w:t>2005</w:t>
      </w:r>
      <w:r w:rsidRPr="003769FB">
        <w:rPr>
          <w:rFonts w:ascii="Book Antiqua" w:eastAsia="宋体" w:hAnsi="Book Antiqua" w:cs="宋体"/>
          <w:szCs w:val="24"/>
        </w:rPr>
        <w:t>; </w:t>
      </w:r>
      <w:r w:rsidRPr="003769FB">
        <w:rPr>
          <w:rFonts w:ascii="Book Antiqua" w:eastAsia="宋体" w:hAnsi="Book Antiqua" w:cs="宋体"/>
          <w:b/>
          <w:bCs/>
          <w:szCs w:val="24"/>
        </w:rPr>
        <w:t>4</w:t>
      </w:r>
      <w:r w:rsidRPr="003769FB">
        <w:rPr>
          <w:rFonts w:ascii="Book Antiqua" w:eastAsia="宋体" w:hAnsi="Book Antiqua" w:cs="宋体"/>
          <w:szCs w:val="24"/>
        </w:rPr>
        <w:t>: 889-899 [PMID: 15952736 DOI: 10.1021/pr0500105]</w:t>
      </w:r>
    </w:p>
    <w:p w14:paraId="24E3F806"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89 </w:t>
      </w:r>
      <w:r w:rsidRPr="003769FB">
        <w:rPr>
          <w:rFonts w:ascii="Book Antiqua" w:eastAsia="宋体" w:hAnsi="Book Antiqua" w:cs="宋体"/>
          <w:b/>
          <w:bCs/>
          <w:szCs w:val="24"/>
        </w:rPr>
        <w:t>Voegele AF</w:t>
      </w:r>
      <w:r w:rsidRPr="003769FB">
        <w:rPr>
          <w:rFonts w:ascii="Book Antiqua" w:eastAsia="宋体" w:hAnsi="Book Antiqua" w:cs="宋体"/>
          <w:szCs w:val="24"/>
        </w:rPr>
        <w:t>, Jerkovi</w:t>
      </w:r>
      <w:r w:rsidRPr="003769FB">
        <w:rPr>
          <w:rFonts w:ascii="Book Antiqua" w:eastAsia="MS Mincho" w:hAnsi="Book Antiqua" w:cs="MS Mincho"/>
          <w:szCs w:val="24"/>
        </w:rPr>
        <w:t>ć</w:t>
      </w:r>
      <w:r w:rsidRPr="003769FB">
        <w:rPr>
          <w:rFonts w:ascii="Book Antiqua" w:eastAsia="宋体" w:hAnsi="Book Antiqua" w:cs="宋体"/>
          <w:szCs w:val="24"/>
        </w:rPr>
        <w:t xml:space="preserve"> L, Wellenzohn B, Eller P, Kronenberg F, Liedl KR, Dieplinger H. Characterization of the vitamin E-binding properties of human plasma afamin. </w:t>
      </w:r>
      <w:r w:rsidRPr="003769FB">
        <w:rPr>
          <w:rFonts w:ascii="Book Antiqua" w:eastAsia="宋体" w:hAnsi="Book Antiqua" w:cs="宋体"/>
          <w:i/>
          <w:iCs/>
          <w:szCs w:val="24"/>
        </w:rPr>
        <w:t>Biochemistry</w:t>
      </w:r>
      <w:r w:rsidRPr="003769FB">
        <w:rPr>
          <w:rFonts w:ascii="Book Antiqua" w:eastAsia="宋体" w:hAnsi="Book Antiqua" w:cs="宋体"/>
          <w:szCs w:val="24"/>
        </w:rPr>
        <w:t> 2002; </w:t>
      </w:r>
      <w:r w:rsidRPr="003769FB">
        <w:rPr>
          <w:rFonts w:ascii="Book Antiqua" w:eastAsia="宋体" w:hAnsi="Book Antiqua" w:cs="宋体"/>
          <w:b/>
          <w:bCs/>
          <w:szCs w:val="24"/>
        </w:rPr>
        <w:t>41</w:t>
      </w:r>
      <w:r w:rsidRPr="003769FB">
        <w:rPr>
          <w:rFonts w:ascii="Book Antiqua" w:eastAsia="宋体" w:hAnsi="Book Antiqua" w:cs="宋体"/>
          <w:szCs w:val="24"/>
        </w:rPr>
        <w:t>: 14532-14538 [PMID: 12463752 DOI: 10.1021/bi026513v]</w:t>
      </w:r>
    </w:p>
    <w:p w14:paraId="58AEC091"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90 </w:t>
      </w:r>
      <w:r w:rsidRPr="003769FB">
        <w:rPr>
          <w:rFonts w:ascii="Book Antiqua" w:eastAsia="宋体" w:hAnsi="Book Antiqua" w:cs="宋体"/>
          <w:b/>
          <w:bCs/>
          <w:szCs w:val="24"/>
        </w:rPr>
        <w:t>Angelucci S</w:t>
      </w:r>
      <w:r w:rsidRPr="003769FB">
        <w:rPr>
          <w:rFonts w:ascii="Book Antiqua" w:eastAsia="宋体" w:hAnsi="Book Antiqua" w:cs="宋体"/>
          <w:szCs w:val="24"/>
        </w:rPr>
        <w:t>, Ciavardelli D, Di Giuseppe F, Eleuterio E, Sulpizio M, Tiboni GM, Giampietro F, Palumbo P, Di Ilio C. Proteome analysis of human follicular fluid. </w:t>
      </w:r>
      <w:r w:rsidRPr="003769FB">
        <w:rPr>
          <w:rFonts w:ascii="Book Antiqua" w:eastAsia="宋体" w:hAnsi="Book Antiqua" w:cs="宋体"/>
          <w:i/>
          <w:iCs/>
          <w:szCs w:val="24"/>
        </w:rPr>
        <w:t>Biochim Biophys Acta</w:t>
      </w:r>
      <w:r w:rsidRPr="003769FB">
        <w:rPr>
          <w:rFonts w:ascii="Book Antiqua" w:eastAsia="宋体" w:hAnsi="Book Antiqua" w:cs="宋体"/>
          <w:szCs w:val="24"/>
        </w:rPr>
        <w:t> 2006; </w:t>
      </w:r>
      <w:r w:rsidRPr="003769FB">
        <w:rPr>
          <w:rFonts w:ascii="Book Antiqua" w:eastAsia="宋体" w:hAnsi="Book Antiqua" w:cs="宋体"/>
          <w:b/>
          <w:bCs/>
          <w:szCs w:val="24"/>
        </w:rPr>
        <w:t>1764</w:t>
      </w:r>
      <w:r w:rsidRPr="003769FB">
        <w:rPr>
          <w:rFonts w:ascii="Book Antiqua" w:eastAsia="宋体" w:hAnsi="Book Antiqua" w:cs="宋体"/>
          <w:szCs w:val="24"/>
        </w:rPr>
        <w:t>: 1775-1785 [PMID: 17067859 DOI: 10.1016/j.bbapap.2006.09.001]</w:t>
      </w:r>
    </w:p>
    <w:p w14:paraId="431E51F8"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91 </w:t>
      </w:r>
      <w:r w:rsidRPr="003769FB">
        <w:rPr>
          <w:rFonts w:ascii="Book Antiqua" w:eastAsia="宋体" w:hAnsi="Book Antiqua" w:cs="宋体"/>
          <w:b/>
          <w:bCs/>
          <w:szCs w:val="24"/>
        </w:rPr>
        <w:t>Lichenstein HS</w:t>
      </w:r>
      <w:r w:rsidRPr="003769FB">
        <w:rPr>
          <w:rFonts w:ascii="Book Antiqua" w:eastAsia="宋体" w:hAnsi="Book Antiqua" w:cs="宋体"/>
          <w:szCs w:val="24"/>
        </w:rPr>
        <w:t>, Lyons DE, Wurfel MM, Johnson DA, McGinley MD, Leidli JC, Trollinger DB, Mayer JP, Wright SD, Zukowski MM. Afamin is a new member of the albumin, alpha-fetoprotein, and vitamin D-binding protein gene family. </w:t>
      </w:r>
      <w:r w:rsidRPr="003769FB">
        <w:rPr>
          <w:rFonts w:ascii="Book Antiqua" w:eastAsia="宋体" w:hAnsi="Book Antiqua" w:cs="宋体"/>
          <w:i/>
          <w:iCs/>
          <w:szCs w:val="24"/>
        </w:rPr>
        <w:t>J Biol Chem</w:t>
      </w:r>
      <w:r w:rsidRPr="003769FB">
        <w:rPr>
          <w:rFonts w:ascii="Book Antiqua" w:eastAsia="宋体" w:hAnsi="Book Antiqua" w:cs="宋体"/>
          <w:szCs w:val="24"/>
        </w:rPr>
        <w:t> 1994; </w:t>
      </w:r>
      <w:r w:rsidRPr="003769FB">
        <w:rPr>
          <w:rFonts w:ascii="Book Antiqua" w:eastAsia="宋体" w:hAnsi="Book Antiqua" w:cs="宋体"/>
          <w:b/>
          <w:bCs/>
          <w:szCs w:val="24"/>
        </w:rPr>
        <w:t>269</w:t>
      </w:r>
      <w:r w:rsidRPr="003769FB">
        <w:rPr>
          <w:rFonts w:ascii="Book Antiqua" w:eastAsia="宋体" w:hAnsi="Book Antiqua" w:cs="宋体"/>
          <w:szCs w:val="24"/>
        </w:rPr>
        <w:t>: 18149-18154 [PMID: 7517938]</w:t>
      </w:r>
    </w:p>
    <w:p w14:paraId="7D3B6205"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92 </w:t>
      </w:r>
      <w:r w:rsidRPr="003769FB">
        <w:rPr>
          <w:rFonts w:ascii="Book Antiqua" w:eastAsia="宋体" w:hAnsi="Book Antiqua" w:cs="宋体"/>
          <w:b/>
          <w:bCs/>
          <w:szCs w:val="24"/>
        </w:rPr>
        <w:t>Hubalek M</w:t>
      </w:r>
      <w:r w:rsidRPr="003769FB">
        <w:rPr>
          <w:rFonts w:ascii="Book Antiqua" w:eastAsia="宋体" w:hAnsi="Book Antiqua" w:cs="宋体"/>
          <w:szCs w:val="24"/>
        </w:rPr>
        <w:t>, Buchner H, Mörtl MG, Schlembach D, Huppertz B, Firulovic B, Köhler W, Hafner E, Dieplinger B, Wildt L, Dieplinger H. The vitamin E-binding protein afamin increases in maternal serum during pregnancy. </w:t>
      </w:r>
      <w:r w:rsidRPr="003769FB">
        <w:rPr>
          <w:rFonts w:ascii="Book Antiqua" w:eastAsia="宋体" w:hAnsi="Book Antiqua" w:cs="宋体"/>
          <w:i/>
          <w:iCs/>
          <w:szCs w:val="24"/>
        </w:rPr>
        <w:t>Clin Chim Acta</w:t>
      </w:r>
      <w:r w:rsidRPr="003769FB">
        <w:rPr>
          <w:rFonts w:ascii="Book Antiqua" w:eastAsia="宋体" w:hAnsi="Book Antiqua" w:cs="宋体"/>
          <w:szCs w:val="24"/>
        </w:rPr>
        <w:t> 2014; </w:t>
      </w:r>
      <w:r w:rsidRPr="003769FB">
        <w:rPr>
          <w:rFonts w:ascii="Book Antiqua" w:eastAsia="宋体" w:hAnsi="Book Antiqua" w:cs="宋体"/>
          <w:b/>
          <w:bCs/>
          <w:szCs w:val="24"/>
        </w:rPr>
        <w:t>434</w:t>
      </w:r>
      <w:r w:rsidRPr="003769FB">
        <w:rPr>
          <w:rFonts w:ascii="Book Antiqua" w:eastAsia="宋体" w:hAnsi="Book Antiqua" w:cs="宋体"/>
          <w:szCs w:val="24"/>
        </w:rPr>
        <w:t>: 41-47 [PMID: 24768783 DOI: 10.1016/j.cca.2014.03.036]</w:t>
      </w:r>
    </w:p>
    <w:p w14:paraId="6A2C4C3B"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93 </w:t>
      </w:r>
      <w:r w:rsidRPr="003769FB">
        <w:rPr>
          <w:rFonts w:ascii="Book Antiqua" w:eastAsia="宋体" w:hAnsi="Book Antiqua" w:cs="宋体"/>
          <w:b/>
          <w:bCs/>
          <w:szCs w:val="24"/>
        </w:rPr>
        <w:t>Bélanger L</w:t>
      </w:r>
      <w:r w:rsidRPr="003769FB">
        <w:rPr>
          <w:rFonts w:ascii="Book Antiqua" w:eastAsia="宋体" w:hAnsi="Book Antiqua" w:cs="宋体"/>
          <w:szCs w:val="24"/>
        </w:rPr>
        <w:t>, Roy S, Allard D. New albumin gene 3' adjacent to the alpha 1-fetoprotein locus. </w:t>
      </w:r>
      <w:r w:rsidRPr="003769FB">
        <w:rPr>
          <w:rFonts w:ascii="Book Antiqua" w:eastAsia="宋体" w:hAnsi="Book Antiqua" w:cs="宋体"/>
          <w:i/>
          <w:iCs/>
          <w:szCs w:val="24"/>
        </w:rPr>
        <w:t>J Biol Chem</w:t>
      </w:r>
      <w:r w:rsidRPr="003769FB">
        <w:rPr>
          <w:rFonts w:ascii="Book Antiqua" w:eastAsia="宋体" w:hAnsi="Book Antiqua" w:cs="宋体"/>
          <w:szCs w:val="24"/>
        </w:rPr>
        <w:t> 1994; </w:t>
      </w:r>
      <w:r w:rsidRPr="003769FB">
        <w:rPr>
          <w:rFonts w:ascii="Book Antiqua" w:eastAsia="宋体" w:hAnsi="Book Antiqua" w:cs="宋体"/>
          <w:b/>
          <w:bCs/>
          <w:szCs w:val="24"/>
        </w:rPr>
        <w:t>269</w:t>
      </w:r>
      <w:r w:rsidRPr="003769FB">
        <w:rPr>
          <w:rFonts w:ascii="Book Antiqua" w:eastAsia="宋体" w:hAnsi="Book Antiqua" w:cs="宋体"/>
          <w:szCs w:val="24"/>
        </w:rPr>
        <w:t>: 5481-5484 [PMID: 7509788]</w:t>
      </w:r>
    </w:p>
    <w:p w14:paraId="40755B5C"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lastRenderedPageBreak/>
        <w:t>94 </w:t>
      </w:r>
      <w:r w:rsidRPr="003769FB">
        <w:rPr>
          <w:rFonts w:ascii="Book Antiqua" w:eastAsia="宋体" w:hAnsi="Book Antiqua" w:cs="宋体"/>
          <w:b/>
          <w:bCs/>
          <w:szCs w:val="24"/>
        </w:rPr>
        <w:t>Leth T</w:t>
      </w:r>
      <w:r w:rsidRPr="003769FB">
        <w:rPr>
          <w:rFonts w:ascii="Book Antiqua" w:eastAsia="宋体" w:hAnsi="Book Antiqua" w:cs="宋体"/>
          <w:szCs w:val="24"/>
        </w:rPr>
        <w:t>, Sondergaard H. Biological activity of vitamin E compounds and natural materials by the resorption-gestation test, and chemical determination of the vitamin E activity in foods and feeds. </w:t>
      </w:r>
      <w:r w:rsidRPr="003769FB">
        <w:rPr>
          <w:rFonts w:ascii="Book Antiqua" w:eastAsia="宋体" w:hAnsi="Book Antiqua" w:cs="宋体"/>
          <w:i/>
          <w:iCs/>
          <w:szCs w:val="24"/>
        </w:rPr>
        <w:t>J Nutr</w:t>
      </w:r>
      <w:r w:rsidRPr="003769FB">
        <w:rPr>
          <w:rFonts w:ascii="Book Antiqua" w:eastAsia="宋体" w:hAnsi="Book Antiqua" w:cs="宋体"/>
          <w:szCs w:val="24"/>
        </w:rPr>
        <w:t> 1977; </w:t>
      </w:r>
      <w:r w:rsidRPr="003769FB">
        <w:rPr>
          <w:rFonts w:ascii="Book Antiqua" w:eastAsia="宋体" w:hAnsi="Book Antiqua" w:cs="宋体"/>
          <w:b/>
          <w:bCs/>
          <w:szCs w:val="24"/>
        </w:rPr>
        <w:t>107</w:t>
      </w:r>
      <w:r w:rsidRPr="003769FB">
        <w:rPr>
          <w:rFonts w:ascii="Book Antiqua" w:eastAsia="宋体" w:hAnsi="Book Antiqua" w:cs="宋体"/>
          <w:szCs w:val="24"/>
        </w:rPr>
        <w:t>: 2236-2243 [PMID: 925769]</w:t>
      </w:r>
    </w:p>
    <w:p w14:paraId="713EAFC9"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95 </w:t>
      </w:r>
      <w:r w:rsidRPr="003769FB">
        <w:rPr>
          <w:rFonts w:ascii="Book Antiqua" w:eastAsia="宋体" w:hAnsi="Book Antiqua" w:cs="宋体"/>
          <w:b/>
          <w:bCs/>
          <w:szCs w:val="24"/>
        </w:rPr>
        <w:t>Seeber BE</w:t>
      </w:r>
      <w:r w:rsidRPr="003769FB">
        <w:rPr>
          <w:rFonts w:ascii="Book Antiqua" w:eastAsia="宋体" w:hAnsi="Book Antiqua" w:cs="宋体"/>
          <w:szCs w:val="24"/>
        </w:rPr>
        <w:t>, Czech T, Buchner H, Barnhart KT, Seger C, Daxenbichler G, Wildt L, Dieplinger H. The vitamin E-binding protein afamin is altered significantly in the peritoneal fluid of women with endometriosis. </w:t>
      </w:r>
      <w:r w:rsidRPr="003769FB">
        <w:rPr>
          <w:rFonts w:ascii="Book Antiqua" w:eastAsia="宋体" w:hAnsi="Book Antiqua" w:cs="宋体"/>
          <w:i/>
          <w:iCs/>
          <w:szCs w:val="24"/>
        </w:rPr>
        <w:t>Fertil Steril</w:t>
      </w:r>
      <w:r w:rsidRPr="003769FB">
        <w:rPr>
          <w:rFonts w:ascii="Book Antiqua" w:eastAsia="宋体" w:hAnsi="Book Antiqua" w:cs="宋体"/>
          <w:szCs w:val="24"/>
        </w:rPr>
        <w:t> 2010; </w:t>
      </w:r>
      <w:r w:rsidRPr="003769FB">
        <w:rPr>
          <w:rFonts w:ascii="Book Antiqua" w:eastAsia="宋体" w:hAnsi="Book Antiqua" w:cs="宋体"/>
          <w:b/>
          <w:bCs/>
          <w:szCs w:val="24"/>
        </w:rPr>
        <w:t>94</w:t>
      </w:r>
      <w:r w:rsidRPr="003769FB">
        <w:rPr>
          <w:rFonts w:ascii="Book Antiqua" w:eastAsia="宋体" w:hAnsi="Book Antiqua" w:cs="宋体"/>
          <w:szCs w:val="24"/>
        </w:rPr>
        <w:t>: 2923-2926 [PMID: 20858448 DOI: 10.1016/j.fertnstert.2010.05.008]</w:t>
      </w:r>
    </w:p>
    <w:p w14:paraId="0CEAAA48"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96 </w:t>
      </w:r>
      <w:r w:rsidRPr="003769FB">
        <w:rPr>
          <w:rFonts w:ascii="Book Antiqua" w:eastAsia="宋体" w:hAnsi="Book Antiqua" w:cs="宋体"/>
          <w:b/>
          <w:bCs/>
          <w:szCs w:val="24"/>
        </w:rPr>
        <w:t>Niki E</w:t>
      </w:r>
      <w:r w:rsidRPr="003769FB">
        <w:rPr>
          <w:rFonts w:ascii="Book Antiqua" w:eastAsia="宋体" w:hAnsi="Book Antiqua" w:cs="宋体"/>
          <w:szCs w:val="24"/>
        </w:rPr>
        <w:t>, Traber MG. A history of vitamin E. </w:t>
      </w:r>
      <w:r w:rsidRPr="003769FB">
        <w:rPr>
          <w:rFonts w:ascii="Book Antiqua" w:eastAsia="宋体" w:hAnsi="Book Antiqua" w:cs="宋体"/>
          <w:i/>
          <w:iCs/>
          <w:szCs w:val="24"/>
        </w:rPr>
        <w:t>Ann Nutr Metab</w:t>
      </w:r>
      <w:r w:rsidRPr="003769FB">
        <w:rPr>
          <w:rFonts w:ascii="Book Antiqua" w:eastAsia="宋体" w:hAnsi="Book Antiqua" w:cs="宋体"/>
          <w:szCs w:val="24"/>
        </w:rPr>
        <w:t> 2012; </w:t>
      </w:r>
      <w:r w:rsidRPr="003769FB">
        <w:rPr>
          <w:rFonts w:ascii="Book Antiqua" w:eastAsia="宋体" w:hAnsi="Book Antiqua" w:cs="宋体"/>
          <w:b/>
          <w:bCs/>
          <w:szCs w:val="24"/>
        </w:rPr>
        <w:t>61</w:t>
      </w:r>
      <w:r w:rsidRPr="003769FB">
        <w:rPr>
          <w:rFonts w:ascii="Book Antiqua" w:eastAsia="宋体" w:hAnsi="Book Antiqua" w:cs="宋体"/>
          <w:szCs w:val="24"/>
        </w:rPr>
        <w:t>: 207-212 [PMID: 23183290 DOI: 10.1159/000343106]</w:t>
      </w:r>
    </w:p>
    <w:p w14:paraId="2193542A"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97 </w:t>
      </w:r>
      <w:r w:rsidRPr="003769FB">
        <w:rPr>
          <w:rFonts w:ascii="Book Antiqua" w:eastAsia="宋体" w:hAnsi="Book Antiqua" w:cs="宋体"/>
          <w:b/>
          <w:bCs/>
          <w:szCs w:val="24"/>
        </w:rPr>
        <w:t>Sato Y</w:t>
      </w:r>
      <w:r w:rsidRPr="003769FB">
        <w:rPr>
          <w:rFonts w:ascii="Book Antiqua" w:eastAsia="宋体" w:hAnsi="Book Antiqua" w:cs="宋体"/>
          <w:szCs w:val="24"/>
        </w:rPr>
        <w:t>, Arai H, Miyata A, Tokita S, Yamamoto K, Tanabe T, Inoue K. Primary structure of alpha-tocopherol transfer protein from rat liver. Homology with cellular retinaldehyde-binding protein. </w:t>
      </w:r>
      <w:r w:rsidRPr="003769FB">
        <w:rPr>
          <w:rFonts w:ascii="Book Antiqua" w:eastAsia="宋体" w:hAnsi="Book Antiqua" w:cs="宋体"/>
          <w:i/>
          <w:iCs/>
          <w:szCs w:val="24"/>
        </w:rPr>
        <w:t>J Biol Chem</w:t>
      </w:r>
      <w:r w:rsidRPr="003769FB">
        <w:rPr>
          <w:rFonts w:ascii="Book Antiqua" w:eastAsia="宋体" w:hAnsi="Book Antiqua" w:cs="宋体"/>
          <w:szCs w:val="24"/>
        </w:rPr>
        <w:t> 1993; </w:t>
      </w:r>
      <w:r w:rsidRPr="003769FB">
        <w:rPr>
          <w:rFonts w:ascii="Book Antiqua" w:eastAsia="宋体" w:hAnsi="Book Antiqua" w:cs="宋体"/>
          <w:b/>
          <w:bCs/>
          <w:szCs w:val="24"/>
        </w:rPr>
        <w:t>268</w:t>
      </w:r>
      <w:r w:rsidRPr="003769FB">
        <w:rPr>
          <w:rFonts w:ascii="Book Antiqua" w:eastAsia="宋体" w:hAnsi="Book Antiqua" w:cs="宋体"/>
          <w:szCs w:val="24"/>
        </w:rPr>
        <w:t>: 17705-17710 [PMID: 8349655]</w:t>
      </w:r>
    </w:p>
    <w:p w14:paraId="2C109817"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98 </w:t>
      </w:r>
      <w:r w:rsidRPr="003769FB">
        <w:rPr>
          <w:rFonts w:ascii="Book Antiqua" w:eastAsia="宋体" w:hAnsi="Book Antiqua" w:cs="宋体"/>
          <w:b/>
          <w:bCs/>
          <w:szCs w:val="24"/>
        </w:rPr>
        <w:t>Traber MG</w:t>
      </w:r>
      <w:r w:rsidRPr="003769FB">
        <w:rPr>
          <w:rFonts w:ascii="Book Antiqua" w:eastAsia="宋体" w:hAnsi="Book Antiqua" w:cs="宋体"/>
          <w:szCs w:val="24"/>
        </w:rPr>
        <w:t>, Sies H. Vitamin E in humans: demand and delivery. </w:t>
      </w:r>
      <w:r w:rsidRPr="003769FB">
        <w:rPr>
          <w:rFonts w:ascii="Book Antiqua" w:eastAsia="宋体" w:hAnsi="Book Antiqua" w:cs="宋体"/>
          <w:i/>
          <w:iCs/>
          <w:szCs w:val="24"/>
        </w:rPr>
        <w:t>Annu Rev Nutr</w:t>
      </w:r>
      <w:r w:rsidRPr="003769FB">
        <w:rPr>
          <w:rFonts w:ascii="Book Antiqua" w:eastAsia="宋体" w:hAnsi="Book Antiqua" w:cs="宋体"/>
          <w:szCs w:val="24"/>
        </w:rPr>
        <w:t> 1996; </w:t>
      </w:r>
      <w:r w:rsidRPr="003769FB">
        <w:rPr>
          <w:rFonts w:ascii="Book Antiqua" w:eastAsia="宋体" w:hAnsi="Book Antiqua" w:cs="宋体"/>
          <w:b/>
          <w:bCs/>
          <w:szCs w:val="24"/>
        </w:rPr>
        <w:t>16</w:t>
      </w:r>
      <w:r w:rsidRPr="003769FB">
        <w:rPr>
          <w:rFonts w:ascii="Book Antiqua" w:eastAsia="宋体" w:hAnsi="Book Antiqua" w:cs="宋体"/>
          <w:szCs w:val="24"/>
        </w:rPr>
        <w:t>: 321-347 [PMID: 8839930 DOI: 10.1146/annurev.nu.16.070196.001541]</w:t>
      </w:r>
    </w:p>
    <w:p w14:paraId="13A7731D"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99 </w:t>
      </w:r>
      <w:r w:rsidRPr="003769FB">
        <w:rPr>
          <w:rFonts w:ascii="Book Antiqua" w:eastAsia="宋体" w:hAnsi="Book Antiqua" w:cs="宋体"/>
          <w:b/>
          <w:bCs/>
          <w:szCs w:val="24"/>
        </w:rPr>
        <w:t>Hosomi A</w:t>
      </w:r>
      <w:r w:rsidRPr="003769FB">
        <w:rPr>
          <w:rFonts w:ascii="Book Antiqua" w:eastAsia="宋体" w:hAnsi="Book Antiqua" w:cs="宋体"/>
          <w:szCs w:val="24"/>
        </w:rPr>
        <w:t>, Goto K, Kondo H, Iwatsubo T, Yokota T, Ogawa M, Arita M, Aoki J, Arai H, Inoue K. Localization of alpha-tocopherol transfer protein in rat brain. </w:t>
      </w:r>
      <w:r w:rsidRPr="003769FB">
        <w:rPr>
          <w:rFonts w:ascii="Book Antiqua" w:eastAsia="宋体" w:hAnsi="Book Antiqua" w:cs="宋体"/>
          <w:i/>
          <w:iCs/>
          <w:szCs w:val="24"/>
        </w:rPr>
        <w:t>Neurosci Lett</w:t>
      </w:r>
      <w:r w:rsidRPr="003769FB">
        <w:rPr>
          <w:rFonts w:ascii="Book Antiqua" w:eastAsia="宋体" w:hAnsi="Book Antiqua" w:cs="宋体"/>
          <w:szCs w:val="24"/>
        </w:rPr>
        <w:t> 1998; </w:t>
      </w:r>
      <w:r w:rsidRPr="003769FB">
        <w:rPr>
          <w:rFonts w:ascii="Book Antiqua" w:eastAsia="宋体" w:hAnsi="Book Antiqua" w:cs="宋体"/>
          <w:b/>
          <w:bCs/>
          <w:szCs w:val="24"/>
        </w:rPr>
        <w:t>256</w:t>
      </w:r>
      <w:r w:rsidRPr="003769FB">
        <w:rPr>
          <w:rFonts w:ascii="Book Antiqua" w:eastAsia="宋体" w:hAnsi="Book Antiqua" w:cs="宋体"/>
          <w:szCs w:val="24"/>
        </w:rPr>
        <w:t>: 159-162 [PMID: 9855364 DOI: 10.1016/S0304-3940(98)00785-X]</w:t>
      </w:r>
    </w:p>
    <w:p w14:paraId="19F7E153"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100 </w:t>
      </w:r>
      <w:r w:rsidRPr="003769FB">
        <w:rPr>
          <w:rFonts w:ascii="Book Antiqua" w:eastAsia="宋体" w:hAnsi="Book Antiqua" w:cs="宋体"/>
          <w:b/>
          <w:bCs/>
          <w:szCs w:val="24"/>
        </w:rPr>
        <w:t>Kaempf-Rotzoll DE</w:t>
      </w:r>
      <w:r w:rsidRPr="003769FB">
        <w:rPr>
          <w:rFonts w:ascii="Book Antiqua" w:eastAsia="宋体" w:hAnsi="Book Antiqua" w:cs="宋体"/>
          <w:szCs w:val="24"/>
        </w:rPr>
        <w:t>, Igarashi K, Aoki J, Jishage K, Suzuki H, Tamai H, Linderkamp O, Arai H. Alpha-tocopherol transfer protein is specifically localized at the implantation site of pregnant mouse uterus. </w:t>
      </w:r>
      <w:r w:rsidRPr="003769FB">
        <w:rPr>
          <w:rFonts w:ascii="Book Antiqua" w:eastAsia="宋体" w:hAnsi="Book Antiqua" w:cs="宋体"/>
          <w:i/>
          <w:iCs/>
          <w:szCs w:val="24"/>
        </w:rPr>
        <w:t>Biol Reprod</w:t>
      </w:r>
      <w:r w:rsidRPr="003769FB">
        <w:rPr>
          <w:rFonts w:ascii="Book Antiqua" w:eastAsia="宋体" w:hAnsi="Book Antiqua" w:cs="宋体"/>
          <w:szCs w:val="24"/>
        </w:rPr>
        <w:t> 2002; </w:t>
      </w:r>
      <w:r w:rsidRPr="003769FB">
        <w:rPr>
          <w:rFonts w:ascii="Book Antiqua" w:eastAsia="宋体" w:hAnsi="Book Antiqua" w:cs="宋体"/>
          <w:b/>
          <w:bCs/>
          <w:szCs w:val="24"/>
        </w:rPr>
        <w:t>67</w:t>
      </w:r>
      <w:r w:rsidRPr="003769FB">
        <w:rPr>
          <w:rFonts w:ascii="Book Antiqua" w:eastAsia="宋体" w:hAnsi="Book Antiqua" w:cs="宋体"/>
          <w:szCs w:val="24"/>
        </w:rPr>
        <w:t>: 599-604 [PMID: 12135902 DOI: 10.1095/biolreprod67.2.599]</w:t>
      </w:r>
    </w:p>
    <w:p w14:paraId="558BF30F"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101 </w:t>
      </w:r>
      <w:r w:rsidRPr="003769FB">
        <w:rPr>
          <w:rFonts w:ascii="Book Antiqua" w:eastAsia="宋体" w:hAnsi="Book Antiqua" w:cs="宋体"/>
          <w:b/>
          <w:bCs/>
          <w:szCs w:val="24"/>
        </w:rPr>
        <w:t>Yokota T</w:t>
      </w:r>
      <w:r w:rsidRPr="003769FB">
        <w:rPr>
          <w:rFonts w:ascii="Book Antiqua" w:eastAsia="宋体" w:hAnsi="Book Antiqua" w:cs="宋体"/>
          <w:szCs w:val="24"/>
        </w:rPr>
        <w:t>, Shiojiri T, Gotoda T, Arita M, Arai H, Ohga T, Kanda T, Suzuki J, Imai T, Matsumoto H, Harino S, Kiyosawa M, Mizusawa H, Inoue K. Friedreich-like ataxia with retinitis pigmentosa caused by the His101Gln mutation of the alpha-tocopherol transfer protein gene. </w:t>
      </w:r>
      <w:r w:rsidRPr="003769FB">
        <w:rPr>
          <w:rFonts w:ascii="Book Antiqua" w:eastAsia="宋体" w:hAnsi="Book Antiqua" w:cs="宋体"/>
          <w:i/>
          <w:iCs/>
          <w:szCs w:val="24"/>
        </w:rPr>
        <w:t>Ann Neurol</w:t>
      </w:r>
      <w:r w:rsidRPr="003769FB">
        <w:rPr>
          <w:rFonts w:ascii="Book Antiqua" w:eastAsia="宋体" w:hAnsi="Book Antiqua" w:cs="宋体"/>
          <w:szCs w:val="24"/>
        </w:rPr>
        <w:t> 1997; </w:t>
      </w:r>
      <w:r w:rsidRPr="003769FB">
        <w:rPr>
          <w:rFonts w:ascii="Book Antiqua" w:eastAsia="宋体" w:hAnsi="Book Antiqua" w:cs="宋体"/>
          <w:b/>
          <w:bCs/>
          <w:szCs w:val="24"/>
        </w:rPr>
        <w:t>41</w:t>
      </w:r>
      <w:r w:rsidRPr="003769FB">
        <w:rPr>
          <w:rFonts w:ascii="Book Antiqua" w:eastAsia="宋体" w:hAnsi="Book Antiqua" w:cs="宋体"/>
          <w:szCs w:val="24"/>
        </w:rPr>
        <w:t>: 826-832 [PMID: 9189046 DOI: 10.1002/ana.410410621]</w:t>
      </w:r>
    </w:p>
    <w:p w14:paraId="74F87258"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102 </w:t>
      </w:r>
      <w:r w:rsidRPr="003769FB">
        <w:rPr>
          <w:rFonts w:ascii="Book Antiqua" w:eastAsia="宋体" w:hAnsi="Book Antiqua" w:cs="宋体"/>
          <w:b/>
          <w:bCs/>
          <w:szCs w:val="24"/>
        </w:rPr>
        <w:t>Brigelius-Flohé R</w:t>
      </w:r>
      <w:r w:rsidRPr="003769FB">
        <w:rPr>
          <w:rFonts w:ascii="Book Antiqua" w:eastAsia="宋体" w:hAnsi="Book Antiqua" w:cs="宋体"/>
          <w:szCs w:val="24"/>
        </w:rPr>
        <w:t>. Vitamin E: the shrew waiting to be tamed. </w:t>
      </w:r>
      <w:r w:rsidRPr="003769FB">
        <w:rPr>
          <w:rFonts w:ascii="Book Antiqua" w:eastAsia="宋体" w:hAnsi="Book Antiqua" w:cs="宋体"/>
          <w:i/>
          <w:iCs/>
          <w:szCs w:val="24"/>
        </w:rPr>
        <w:t>Free Radic Biol Med</w:t>
      </w:r>
      <w:r w:rsidRPr="003769FB">
        <w:rPr>
          <w:rFonts w:ascii="Book Antiqua" w:eastAsia="宋体" w:hAnsi="Book Antiqua" w:cs="宋体"/>
          <w:szCs w:val="24"/>
        </w:rPr>
        <w:t> 2009; </w:t>
      </w:r>
      <w:r w:rsidRPr="003769FB">
        <w:rPr>
          <w:rFonts w:ascii="Book Antiqua" w:eastAsia="宋体" w:hAnsi="Book Antiqua" w:cs="宋体"/>
          <w:b/>
          <w:bCs/>
          <w:szCs w:val="24"/>
        </w:rPr>
        <w:t>46</w:t>
      </w:r>
      <w:r w:rsidRPr="003769FB">
        <w:rPr>
          <w:rFonts w:ascii="Book Antiqua" w:eastAsia="宋体" w:hAnsi="Book Antiqua" w:cs="宋体"/>
          <w:szCs w:val="24"/>
        </w:rPr>
        <w:t>: 543-554 [PMID: 19133328 DOI: 10.1016/j.freeradbiomed.2008.12.007]</w:t>
      </w:r>
    </w:p>
    <w:p w14:paraId="7A478962"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103 </w:t>
      </w:r>
      <w:r w:rsidRPr="003769FB">
        <w:rPr>
          <w:rFonts w:ascii="Book Antiqua" w:eastAsia="宋体" w:hAnsi="Book Antiqua" w:cs="宋体"/>
          <w:b/>
          <w:bCs/>
          <w:szCs w:val="24"/>
        </w:rPr>
        <w:t>Hosomi A</w:t>
      </w:r>
      <w:r w:rsidRPr="003769FB">
        <w:rPr>
          <w:rFonts w:ascii="Book Antiqua" w:eastAsia="宋体" w:hAnsi="Book Antiqua" w:cs="宋体"/>
          <w:szCs w:val="24"/>
        </w:rPr>
        <w:t xml:space="preserve">, Arita M, Sato Y, Kiyose C, Ueda T, Igarashi O, Arai H, Inoue K. Affinity for alpha-tocopherol transfer protein as a determinant of the biological </w:t>
      </w:r>
      <w:r w:rsidRPr="003769FB">
        <w:rPr>
          <w:rFonts w:ascii="Book Antiqua" w:eastAsia="宋体" w:hAnsi="Book Antiqua" w:cs="宋体"/>
          <w:szCs w:val="24"/>
        </w:rPr>
        <w:lastRenderedPageBreak/>
        <w:t>activities of vitamin E analogs. </w:t>
      </w:r>
      <w:r w:rsidRPr="003769FB">
        <w:rPr>
          <w:rFonts w:ascii="Book Antiqua" w:eastAsia="宋体" w:hAnsi="Book Antiqua" w:cs="宋体"/>
          <w:i/>
          <w:iCs/>
          <w:szCs w:val="24"/>
        </w:rPr>
        <w:t>FEBS Lett</w:t>
      </w:r>
      <w:r w:rsidRPr="003769FB">
        <w:rPr>
          <w:rFonts w:ascii="Book Antiqua" w:eastAsia="宋体" w:hAnsi="Book Antiqua" w:cs="宋体"/>
          <w:szCs w:val="24"/>
        </w:rPr>
        <w:t> 1997; </w:t>
      </w:r>
      <w:r w:rsidRPr="003769FB">
        <w:rPr>
          <w:rFonts w:ascii="Book Antiqua" w:eastAsia="宋体" w:hAnsi="Book Antiqua" w:cs="宋体"/>
          <w:b/>
          <w:bCs/>
          <w:szCs w:val="24"/>
        </w:rPr>
        <w:t>409</w:t>
      </w:r>
      <w:r w:rsidRPr="003769FB">
        <w:rPr>
          <w:rFonts w:ascii="Book Antiqua" w:eastAsia="宋体" w:hAnsi="Book Antiqua" w:cs="宋体"/>
          <w:szCs w:val="24"/>
        </w:rPr>
        <w:t>: 105-108 [PMID: 9199513 DOI: 10.1016/S0014-5793(97)00499-7]</w:t>
      </w:r>
    </w:p>
    <w:p w14:paraId="256E78B4"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104 </w:t>
      </w:r>
      <w:r w:rsidRPr="003769FB">
        <w:rPr>
          <w:rFonts w:ascii="Book Antiqua" w:eastAsia="宋体" w:hAnsi="Book Antiqua" w:cs="宋体"/>
          <w:b/>
          <w:bCs/>
          <w:szCs w:val="24"/>
        </w:rPr>
        <w:t>Panagabko C</w:t>
      </w:r>
      <w:r w:rsidRPr="003769FB">
        <w:rPr>
          <w:rFonts w:ascii="Book Antiqua" w:eastAsia="宋体" w:hAnsi="Book Antiqua" w:cs="宋体"/>
          <w:szCs w:val="24"/>
        </w:rPr>
        <w:t>, Morley S, Hernandez M, Cassolato P, Gordon H, Parsons R, Manor D, Atkinson J. Ligand specificity in the CRAL-TRIO protein family. </w:t>
      </w:r>
      <w:r w:rsidRPr="003769FB">
        <w:rPr>
          <w:rFonts w:ascii="Book Antiqua" w:eastAsia="宋体" w:hAnsi="Book Antiqua" w:cs="宋体"/>
          <w:i/>
          <w:iCs/>
          <w:szCs w:val="24"/>
        </w:rPr>
        <w:t>Biochemistry</w:t>
      </w:r>
      <w:r w:rsidRPr="003769FB">
        <w:rPr>
          <w:rFonts w:ascii="Book Antiqua" w:eastAsia="宋体" w:hAnsi="Book Antiqua" w:cs="宋体"/>
          <w:szCs w:val="24"/>
        </w:rPr>
        <w:t> 2003; </w:t>
      </w:r>
      <w:r w:rsidRPr="003769FB">
        <w:rPr>
          <w:rFonts w:ascii="Book Antiqua" w:eastAsia="宋体" w:hAnsi="Book Antiqua" w:cs="宋体"/>
          <w:b/>
          <w:bCs/>
          <w:szCs w:val="24"/>
        </w:rPr>
        <w:t>42</w:t>
      </w:r>
      <w:r w:rsidRPr="003769FB">
        <w:rPr>
          <w:rFonts w:ascii="Book Antiqua" w:eastAsia="宋体" w:hAnsi="Book Antiqua" w:cs="宋体"/>
          <w:szCs w:val="24"/>
        </w:rPr>
        <w:t>: 6467-6474 [PMID: 12767229 DOI: 10.1021/bi034086v]</w:t>
      </w:r>
    </w:p>
    <w:p w14:paraId="1A194DDC"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105 </w:t>
      </w:r>
      <w:r w:rsidRPr="003769FB">
        <w:rPr>
          <w:rFonts w:ascii="Book Antiqua" w:eastAsia="宋体" w:hAnsi="Book Antiqua" w:cs="宋体"/>
          <w:b/>
          <w:bCs/>
          <w:szCs w:val="24"/>
        </w:rPr>
        <w:t>Grebenstein N</w:t>
      </w:r>
      <w:r w:rsidRPr="003769FB">
        <w:rPr>
          <w:rFonts w:ascii="Book Antiqua" w:eastAsia="宋体" w:hAnsi="Book Antiqua" w:cs="宋体"/>
          <w:szCs w:val="24"/>
        </w:rPr>
        <w:t>, Schumacher M, Graeve L, Frank J. α-Tocopherol transfer protein is not required for the discrimination against γ-tocopherol in vivo but protects it from side-chain degradation in vitro. </w:t>
      </w:r>
      <w:r w:rsidRPr="003769FB">
        <w:rPr>
          <w:rFonts w:ascii="Book Antiqua" w:eastAsia="宋体" w:hAnsi="Book Antiqua" w:cs="宋体"/>
          <w:i/>
          <w:iCs/>
          <w:szCs w:val="24"/>
        </w:rPr>
        <w:t>Mol Nutr Food Res</w:t>
      </w:r>
      <w:r w:rsidRPr="003769FB">
        <w:rPr>
          <w:rFonts w:ascii="Book Antiqua" w:eastAsia="宋体" w:hAnsi="Book Antiqua" w:cs="宋体"/>
          <w:szCs w:val="24"/>
        </w:rPr>
        <w:t> 2014; </w:t>
      </w:r>
      <w:r w:rsidRPr="003769FB">
        <w:rPr>
          <w:rFonts w:ascii="Book Antiqua" w:eastAsia="宋体" w:hAnsi="Book Antiqua" w:cs="宋体"/>
          <w:b/>
          <w:bCs/>
          <w:szCs w:val="24"/>
        </w:rPr>
        <w:t>58</w:t>
      </w:r>
      <w:r w:rsidRPr="003769FB">
        <w:rPr>
          <w:rFonts w:ascii="Book Antiqua" w:eastAsia="宋体" w:hAnsi="Book Antiqua" w:cs="宋体"/>
          <w:szCs w:val="24"/>
        </w:rPr>
        <w:t>: 1052-1060 [PMID: 24420818 DOI: 10.1002/mnfr.201300756]</w:t>
      </w:r>
    </w:p>
    <w:p w14:paraId="57CCBACD"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106 </w:t>
      </w:r>
      <w:r w:rsidRPr="003769FB">
        <w:rPr>
          <w:rFonts w:ascii="Book Antiqua" w:eastAsia="宋体" w:hAnsi="Book Antiqua" w:cs="宋体"/>
          <w:b/>
          <w:bCs/>
          <w:szCs w:val="24"/>
        </w:rPr>
        <w:t>Khanna S</w:t>
      </w:r>
      <w:r w:rsidRPr="003769FB">
        <w:rPr>
          <w:rFonts w:ascii="Book Antiqua" w:eastAsia="宋体" w:hAnsi="Book Antiqua" w:cs="宋体"/>
          <w:szCs w:val="24"/>
        </w:rPr>
        <w:t>, Patel V, Rink C, Roy S, Sen CK. Delivery of orally supplemented alpha-tocotrienol to vital organs of rats and tocopherol-transport protein deficient mice. </w:t>
      </w:r>
      <w:r w:rsidRPr="003769FB">
        <w:rPr>
          <w:rFonts w:ascii="Book Antiqua" w:eastAsia="宋体" w:hAnsi="Book Antiqua" w:cs="宋体"/>
          <w:i/>
          <w:iCs/>
          <w:szCs w:val="24"/>
        </w:rPr>
        <w:t>Free Radic Biol Med</w:t>
      </w:r>
      <w:r w:rsidRPr="003769FB">
        <w:rPr>
          <w:rFonts w:ascii="Book Antiqua" w:eastAsia="宋体" w:hAnsi="Book Antiqua" w:cs="宋体"/>
          <w:szCs w:val="24"/>
        </w:rPr>
        <w:t> 2005; </w:t>
      </w:r>
      <w:r w:rsidRPr="003769FB">
        <w:rPr>
          <w:rFonts w:ascii="Book Antiqua" w:eastAsia="宋体" w:hAnsi="Book Antiqua" w:cs="宋体"/>
          <w:b/>
          <w:bCs/>
          <w:szCs w:val="24"/>
        </w:rPr>
        <w:t>39</w:t>
      </w:r>
      <w:r w:rsidRPr="003769FB">
        <w:rPr>
          <w:rFonts w:ascii="Book Antiqua" w:eastAsia="宋体" w:hAnsi="Book Antiqua" w:cs="宋体"/>
          <w:szCs w:val="24"/>
        </w:rPr>
        <w:t>: 1310-1319 [PMID: 16257640 DOI: 10.1016/j.freeradbiomed.2005.06.013]</w:t>
      </w:r>
    </w:p>
    <w:p w14:paraId="6427280E"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107 </w:t>
      </w:r>
      <w:r w:rsidRPr="003769FB">
        <w:rPr>
          <w:rFonts w:ascii="Book Antiqua" w:eastAsia="宋体" w:hAnsi="Book Antiqua" w:cs="宋体"/>
          <w:b/>
          <w:bCs/>
          <w:szCs w:val="24"/>
        </w:rPr>
        <w:t>Jiang Q</w:t>
      </w:r>
      <w:r w:rsidRPr="003769FB">
        <w:rPr>
          <w:rFonts w:ascii="Book Antiqua" w:eastAsia="宋体" w:hAnsi="Book Antiqua" w:cs="宋体"/>
          <w:szCs w:val="24"/>
        </w:rPr>
        <w:t>, Christen S, Shigenaga MK, Ames BN. gamma-tocopherol, the major form of vitamin E in the US diet, deserves more attention. </w:t>
      </w:r>
      <w:r w:rsidRPr="003769FB">
        <w:rPr>
          <w:rFonts w:ascii="Book Antiqua" w:eastAsia="宋体" w:hAnsi="Book Antiqua" w:cs="宋体"/>
          <w:i/>
          <w:iCs/>
          <w:szCs w:val="24"/>
        </w:rPr>
        <w:t>Am J Clin Nutr</w:t>
      </w:r>
      <w:r w:rsidRPr="003769FB">
        <w:rPr>
          <w:rFonts w:ascii="Book Antiqua" w:eastAsia="宋体" w:hAnsi="Book Antiqua" w:cs="宋体"/>
          <w:szCs w:val="24"/>
        </w:rPr>
        <w:t> 2001; </w:t>
      </w:r>
      <w:r w:rsidRPr="003769FB">
        <w:rPr>
          <w:rFonts w:ascii="Book Antiqua" w:eastAsia="宋体" w:hAnsi="Book Antiqua" w:cs="宋体"/>
          <w:b/>
          <w:bCs/>
          <w:szCs w:val="24"/>
        </w:rPr>
        <w:t>74</w:t>
      </w:r>
      <w:r w:rsidRPr="003769FB">
        <w:rPr>
          <w:rFonts w:ascii="Book Antiqua" w:eastAsia="宋体" w:hAnsi="Book Antiqua" w:cs="宋体"/>
          <w:szCs w:val="24"/>
        </w:rPr>
        <w:t>: 714-722 [PMID: 11722951]</w:t>
      </w:r>
    </w:p>
    <w:p w14:paraId="4D389C44"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108 </w:t>
      </w:r>
      <w:r w:rsidRPr="003769FB">
        <w:rPr>
          <w:rFonts w:ascii="Book Antiqua" w:eastAsia="宋体" w:hAnsi="Book Antiqua" w:cs="宋体"/>
          <w:b/>
          <w:bCs/>
          <w:szCs w:val="24"/>
        </w:rPr>
        <w:t>Sontag TJ</w:t>
      </w:r>
      <w:r w:rsidRPr="003769FB">
        <w:rPr>
          <w:rFonts w:ascii="Book Antiqua" w:eastAsia="宋体" w:hAnsi="Book Antiqua" w:cs="宋体"/>
          <w:szCs w:val="24"/>
        </w:rPr>
        <w:t>, Parker RS. Influence of major structural features of tocopherols and tocotrienols on their omega-oxidation by tocopherol-omega-hydroxylase. </w:t>
      </w:r>
      <w:r w:rsidRPr="003769FB">
        <w:rPr>
          <w:rFonts w:ascii="Book Antiqua" w:eastAsia="宋体" w:hAnsi="Book Antiqua" w:cs="宋体"/>
          <w:i/>
          <w:iCs/>
          <w:szCs w:val="24"/>
        </w:rPr>
        <w:t>J Lipid Res</w:t>
      </w:r>
      <w:r w:rsidRPr="003769FB">
        <w:rPr>
          <w:rFonts w:ascii="Book Antiqua" w:eastAsia="宋体" w:hAnsi="Book Antiqua" w:cs="宋体"/>
          <w:szCs w:val="24"/>
        </w:rPr>
        <w:t> 2007; </w:t>
      </w:r>
      <w:r w:rsidRPr="003769FB">
        <w:rPr>
          <w:rFonts w:ascii="Book Antiqua" w:eastAsia="宋体" w:hAnsi="Book Antiqua" w:cs="宋体"/>
          <w:b/>
          <w:bCs/>
          <w:szCs w:val="24"/>
        </w:rPr>
        <w:t>48</w:t>
      </w:r>
      <w:r w:rsidRPr="003769FB">
        <w:rPr>
          <w:rFonts w:ascii="Book Antiqua" w:eastAsia="宋体" w:hAnsi="Book Antiqua" w:cs="宋体"/>
          <w:szCs w:val="24"/>
        </w:rPr>
        <w:t>: 1090-1098 [PMID: 17284776 DOI: 10.1194/jlr.M600514-JLR200]</w:t>
      </w:r>
    </w:p>
    <w:p w14:paraId="0FCFCE39"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109 </w:t>
      </w:r>
      <w:r w:rsidRPr="003769FB">
        <w:rPr>
          <w:rFonts w:ascii="Book Antiqua" w:eastAsia="宋体" w:hAnsi="Book Antiqua" w:cs="宋体"/>
          <w:b/>
          <w:bCs/>
          <w:szCs w:val="24"/>
        </w:rPr>
        <w:t>Qian J</w:t>
      </w:r>
      <w:r w:rsidRPr="003769FB">
        <w:rPr>
          <w:rFonts w:ascii="Book Antiqua" w:eastAsia="宋体" w:hAnsi="Book Antiqua" w:cs="宋体"/>
          <w:szCs w:val="24"/>
        </w:rPr>
        <w:t>, Morley S, Wilson K, Nava P, Atkinson J, Manor D. Intracellular trafficking of vitamin E in hepatocytes: the role of tocopherol transfer protein. </w:t>
      </w:r>
      <w:r w:rsidRPr="003769FB">
        <w:rPr>
          <w:rFonts w:ascii="Book Antiqua" w:eastAsia="宋体" w:hAnsi="Book Antiqua" w:cs="宋体"/>
          <w:i/>
          <w:iCs/>
          <w:szCs w:val="24"/>
        </w:rPr>
        <w:t>J Lipid Res</w:t>
      </w:r>
      <w:r w:rsidRPr="003769FB">
        <w:rPr>
          <w:rFonts w:ascii="Book Antiqua" w:eastAsia="宋体" w:hAnsi="Book Antiqua" w:cs="宋体"/>
          <w:szCs w:val="24"/>
        </w:rPr>
        <w:t> 2005; </w:t>
      </w:r>
      <w:r w:rsidRPr="003769FB">
        <w:rPr>
          <w:rFonts w:ascii="Book Antiqua" w:eastAsia="宋体" w:hAnsi="Book Antiqua" w:cs="宋体"/>
          <w:b/>
          <w:bCs/>
          <w:szCs w:val="24"/>
        </w:rPr>
        <w:t>46</w:t>
      </w:r>
      <w:r w:rsidRPr="003769FB">
        <w:rPr>
          <w:rFonts w:ascii="Book Antiqua" w:eastAsia="宋体" w:hAnsi="Book Antiqua" w:cs="宋体"/>
          <w:szCs w:val="24"/>
        </w:rPr>
        <w:t>: 2072-2082 [PMID: 16024914 DOI: 10.1194/jlr.M500143-JLR200]</w:t>
      </w:r>
    </w:p>
    <w:p w14:paraId="32271B4D"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110 </w:t>
      </w:r>
      <w:r w:rsidRPr="003769FB">
        <w:rPr>
          <w:rFonts w:ascii="Book Antiqua" w:eastAsia="宋体" w:hAnsi="Book Antiqua" w:cs="宋体"/>
          <w:b/>
          <w:bCs/>
          <w:szCs w:val="24"/>
        </w:rPr>
        <w:t>Traber MG</w:t>
      </w:r>
      <w:r w:rsidRPr="003769FB">
        <w:rPr>
          <w:rFonts w:ascii="Book Antiqua" w:eastAsia="宋体" w:hAnsi="Book Antiqua" w:cs="宋体"/>
          <w:szCs w:val="24"/>
        </w:rPr>
        <w:t>, Ramakrishnan R, Kayden HJ. Human plasma vitamin E kinetics demonstrate rapid recycling of plasma RRR-alpha-tocopherol. </w:t>
      </w:r>
      <w:r w:rsidRPr="003769FB">
        <w:rPr>
          <w:rFonts w:ascii="Book Antiqua" w:eastAsia="宋体" w:hAnsi="Book Antiqua" w:cs="宋体"/>
          <w:i/>
          <w:iCs/>
          <w:szCs w:val="24"/>
        </w:rPr>
        <w:t>Proc Natl Acad Sci U S A</w:t>
      </w:r>
      <w:r w:rsidRPr="003769FB">
        <w:rPr>
          <w:rFonts w:ascii="Book Antiqua" w:eastAsia="宋体" w:hAnsi="Book Antiqua" w:cs="宋体"/>
          <w:szCs w:val="24"/>
        </w:rPr>
        <w:t> 1994; </w:t>
      </w:r>
      <w:r w:rsidRPr="003769FB">
        <w:rPr>
          <w:rFonts w:ascii="Book Antiqua" w:eastAsia="宋体" w:hAnsi="Book Antiqua" w:cs="宋体"/>
          <w:b/>
          <w:bCs/>
          <w:szCs w:val="24"/>
        </w:rPr>
        <w:t>91</w:t>
      </w:r>
      <w:r w:rsidRPr="003769FB">
        <w:rPr>
          <w:rFonts w:ascii="Book Antiqua" w:eastAsia="宋体" w:hAnsi="Book Antiqua" w:cs="宋体"/>
          <w:szCs w:val="24"/>
        </w:rPr>
        <w:t>: 10005-10008 [PMID: 7937827]</w:t>
      </w:r>
    </w:p>
    <w:p w14:paraId="214F3476"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111 </w:t>
      </w:r>
      <w:r w:rsidRPr="003769FB">
        <w:rPr>
          <w:rFonts w:ascii="Book Antiqua" w:eastAsia="宋体" w:hAnsi="Book Antiqua" w:cs="宋体"/>
          <w:b/>
          <w:bCs/>
          <w:szCs w:val="24"/>
        </w:rPr>
        <w:t>Zhang WX</w:t>
      </w:r>
      <w:r w:rsidRPr="003769FB">
        <w:rPr>
          <w:rFonts w:ascii="Book Antiqua" w:eastAsia="宋体" w:hAnsi="Book Antiqua" w:cs="宋体"/>
          <w:szCs w:val="24"/>
        </w:rPr>
        <w:t>, Frahm G, Morley S, Manor D, Atkinson J. Effect of bilayer phospholipid composition and curvature on ligand transfer by the alpha-tocopherol transfer protein. </w:t>
      </w:r>
      <w:r w:rsidRPr="003769FB">
        <w:rPr>
          <w:rFonts w:ascii="Book Antiqua" w:eastAsia="宋体" w:hAnsi="Book Antiqua" w:cs="宋体"/>
          <w:i/>
          <w:iCs/>
          <w:szCs w:val="24"/>
        </w:rPr>
        <w:t>Lipids</w:t>
      </w:r>
      <w:r w:rsidRPr="003769FB">
        <w:rPr>
          <w:rFonts w:ascii="Book Antiqua" w:eastAsia="宋体" w:hAnsi="Book Antiqua" w:cs="宋体"/>
          <w:szCs w:val="24"/>
        </w:rPr>
        <w:t> 2009; </w:t>
      </w:r>
      <w:r w:rsidRPr="003769FB">
        <w:rPr>
          <w:rFonts w:ascii="Book Antiqua" w:eastAsia="宋体" w:hAnsi="Book Antiqua" w:cs="宋体"/>
          <w:b/>
          <w:bCs/>
          <w:szCs w:val="24"/>
        </w:rPr>
        <w:t>44</w:t>
      </w:r>
      <w:r w:rsidRPr="003769FB">
        <w:rPr>
          <w:rFonts w:ascii="Book Antiqua" w:eastAsia="宋体" w:hAnsi="Book Antiqua" w:cs="宋体"/>
          <w:szCs w:val="24"/>
        </w:rPr>
        <w:t>: 631-641 [PMID: 19458973 DOI: 10.1007/s11745-009-3310-x]</w:t>
      </w:r>
    </w:p>
    <w:p w14:paraId="769C6463"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lastRenderedPageBreak/>
        <w:t>112 </w:t>
      </w:r>
      <w:r w:rsidRPr="003769FB">
        <w:rPr>
          <w:rFonts w:ascii="Book Antiqua" w:eastAsia="宋体" w:hAnsi="Book Antiqua" w:cs="宋体"/>
          <w:b/>
          <w:bCs/>
          <w:szCs w:val="24"/>
        </w:rPr>
        <w:t>Morley S</w:t>
      </w:r>
      <w:r w:rsidRPr="003769FB">
        <w:rPr>
          <w:rFonts w:ascii="Book Antiqua" w:eastAsia="宋体" w:hAnsi="Book Antiqua" w:cs="宋体"/>
          <w:szCs w:val="24"/>
        </w:rPr>
        <w:t>, Cecchini M, Zhang W, Virgulti A, Noy N, Atkinson J, Manor D. Mechanisms of ligand transfer by the hepatic tocopherol transfer protein. </w:t>
      </w:r>
      <w:r w:rsidRPr="003769FB">
        <w:rPr>
          <w:rFonts w:ascii="Book Antiqua" w:eastAsia="宋体" w:hAnsi="Book Antiqua" w:cs="宋体"/>
          <w:i/>
          <w:iCs/>
          <w:szCs w:val="24"/>
        </w:rPr>
        <w:t>J Biol Chem</w:t>
      </w:r>
      <w:r w:rsidRPr="003769FB">
        <w:rPr>
          <w:rFonts w:ascii="Book Antiqua" w:eastAsia="宋体" w:hAnsi="Book Antiqua" w:cs="宋体"/>
          <w:szCs w:val="24"/>
        </w:rPr>
        <w:t> 2008; </w:t>
      </w:r>
      <w:r w:rsidRPr="003769FB">
        <w:rPr>
          <w:rFonts w:ascii="Book Antiqua" w:eastAsia="宋体" w:hAnsi="Book Antiqua" w:cs="宋体"/>
          <w:b/>
          <w:bCs/>
          <w:szCs w:val="24"/>
        </w:rPr>
        <w:t>283</w:t>
      </w:r>
      <w:r w:rsidRPr="003769FB">
        <w:rPr>
          <w:rFonts w:ascii="Book Antiqua" w:eastAsia="宋体" w:hAnsi="Book Antiqua" w:cs="宋体"/>
          <w:szCs w:val="24"/>
        </w:rPr>
        <w:t>: 17797-17804 [PMID: 18458085 DOI: 10.1074/jbc.M800121200]</w:t>
      </w:r>
    </w:p>
    <w:p w14:paraId="68C41BC7"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113 </w:t>
      </w:r>
      <w:r w:rsidRPr="003769FB">
        <w:rPr>
          <w:rFonts w:ascii="Book Antiqua" w:eastAsia="宋体" w:hAnsi="Book Antiqua" w:cs="宋体"/>
          <w:b/>
          <w:bCs/>
          <w:szCs w:val="24"/>
        </w:rPr>
        <w:t>Zhang WX</w:t>
      </w:r>
      <w:r w:rsidRPr="003769FB">
        <w:rPr>
          <w:rFonts w:ascii="Book Antiqua" w:eastAsia="宋体" w:hAnsi="Book Antiqua" w:cs="宋体"/>
          <w:szCs w:val="24"/>
        </w:rPr>
        <w:t>, Thakur V, Lomize A, Pogozheva I, Panagabko C, Cecchini M, Baptist M, Morley S, Manor D, Atkinson J. The contribution of surface residues to membrane binding and ligand transfer by the α-tocopherol transfer protein (α-TTP). </w:t>
      </w:r>
      <w:r w:rsidRPr="003769FB">
        <w:rPr>
          <w:rFonts w:ascii="Book Antiqua" w:eastAsia="宋体" w:hAnsi="Book Antiqua" w:cs="宋体"/>
          <w:i/>
          <w:iCs/>
          <w:szCs w:val="24"/>
        </w:rPr>
        <w:t>J Mol Biol</w:t>
      </w:r>
      <w:r w:rsidRPr="003769FB">
        <w:rPr>
          <w:rFonts w:ascii="Book Antiqua" w:eastAsia="宋体" w:hAnsi="Book Antiqua" w:cs="宋体"/>
          <w:szCs w:val="24"/>
        </w:rPr>
        <w:t> 2011; </w:t>
      </w:r>
      <w:r w:rsidRPr="003769FB">
        <w:rPr>
          <w:rFonts w:ascii="Book Antiqua" w:eastAsia="宋体" w:hAnsi="Book Antiqua" w:cs="宋体"/>
          <w:b/>
          <w:bCs/>
          <w:szCs w:val="24"/>
        </w:rPr>
        <w:t>405</w:t>
      </w:r>
      <w:r w:rsidRPr="003769FB">
        <w:rPr>
          <w:rFonts w:ascii="Book Antiqua" w:eastAsia="宋体" w:hAnsi="Book Antiqua" w:cs="宋体"/>
          <w:szCs w:val="24"/>
        </w:rPr>
        <w:t>: 972-988 [PMID: 21110980 DOI: 10.1016/j.jmb.2010.11.028]</w:t>
      </w:r>
    </w:p>
    <w:p w14:paraId="466A9E33"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114 </w:t>
      </w:r>
      <w:r w:rsidRPr="003769FB">
        <w:rPr>
          <w:rFonts w:ascii="Book Antiqua" w:eastAsia="宋体" w:hAnsi="Book Antiqua" w:cs="宋体"/>
          <w:b/>
          <w:bCs/>
          <w:szCs w:val="24"/>
        </w:rPr>
        <w:t>Horiguchi M</w:t>
      </w:r>
      <w:r w:rsidRPr="003769FB">
        <w:rPr>
          <w:rFonts w:ascii="Book Antiqua" w:eastAsia="宋体" w:hAnsi="Book Antiqua" w:cs="宋体"/>
          <w:szCs w:val="24"/>
        </w:rPr>
        <w:t>, Arita M, Kaempf-Rotzoll DE, Tsujimoto M, Inoue K, Arai H. pH-dependent translocation of alpha-tocopherol transfer protein (alpha-TTP) between hepatic cytosol and late endosomes. </w:t>
      </w:r>
      <w:r w:rsidRPr="003769FB">
        <w:rPr>
          <w:rFonts w:ascii="Book Antiqua" w:eastAsia="宋体" w:hAnsi="Book Antiqua" w:cs="宋体"/>
          <w:i/>
          <w:iCs/>
          <w:szCs w:val="24"/>
        </w:rPr>
        <w:t>Genes Cells</w:t>
      </w:r>
      <w:r w:rsidRPr="003769FB">
        <w:rPr>
          <w:rFonts w:ascii="Book Antiqua" w:eastAsia="宋体" w:hAnsi="Book Antiqua" w:cs="宋体"/>
          <w:szCs w:val="24"/>
        </w:rPr>
        <w:t> 2003; </w:t>
      </w:r>
      <w:r w:rsidRPr="003769FB">
        <w:rPr>
          <w:rFonts w:ascii="Book Antiqua" w:eastAsia="宋体" w:hAnsi="Book Antiqua" w:cs="宋体"/>
          <w:b/>
          <w:bCs/>
          <w:szCs w:val="24"/>
        </w:rPr>
        <w:t>8</w:t>
      </w:r>
      <w:r w:rsidRPr="003769FB">
        <w:rPr>
          <w:rFonts w:ascii="Book Antiqua" w:eastAsia="宋体" w:hAnsi="Book Antiqua" w:cs="宋体"/>
          <w:szCs w:val="24"/>
        </w:rPr>
        <w:t>: 789-800 [PMID: 14531858 DOI: 10.1046/j.1365-2443.2003.00676.x]</w:t>
      </w:r>
    </w:p>
    <w:p w14:paraId="0343DC81"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115 </w:t>
      </w:r>
      <w:r w:rsidRPr="003769FB">
        <w:rPr>
          <w:rFonts w:ascii="Book Antiqua" w:eastAsia="宋体" w:hAnsi="Book Antiqua" w:cs="宋体"/>
          <w:b/>
          <w:bCs/>
          <w:szCs w:val="24"/>
        </w:rPr>
        <w:t>Arita M</w:t>
      </w:r>
      <w:r w:rsidRPr="003769FB">
        <w:rPr>
          <w:rFonts w:ascii="Book Antiqua" w:eastAsia="宋体" w:hAnsi="Book Antiqua" w:cs="宋体"/>
          <w:szCs w:val="24"/>
        </w:rPr>
        <w:t>, Nomura K, Arai H, Inoue K. alpha-tocopherol transfer protein stimulates the secretion of alpha-tocopherol from a cultured liver cell line through a brefeldin A-insensitive pathway. </w:t>
      </w:r>
      <w:r w:rsidRPr="003769FB">
        <w:rPr>
          <w:rFonts w:ascii="Book Antiqua" w:eastAsia="宋体" w:hAnsi="Book Antiqua" w:cs="宋体"/>
          <w:i/>
          <w:iCs/>
          <w:szCs w:val="24"/>
        </w:rPr>
        <w:t>Proc Natl Acad Sci U S A</w:t>
      </w:r>
      <w:r w:rsidRPr="003769FB">
        <w:rPr>
          <w:rFonts w:ascii="Book Antiqua" w:eastAsia="宋体" w:hAnsi="Book Antiqua" w:cs="宋体"/>
          <w:szCs w:val="24"/>
        </w:rPr>
        <w:t> 1997; </w:t>
      </w:r>
      <w:r w:rsidRPr="003769FB">
        <w:rPr>
          <w:rFonts w:ascii="Book Antiqua" w:eastAsia="宋体" w:hAnsi="Book Antiqua" w:cs="宋体"/>
          <w:b/>
          <w:bCs/>
          <w:szCs w:val="24"/>
        </w:rPr>
        <w:t>94</w:t>
      </w:r>
      <w:r w:rsidRPr="003769FB">
        <w:rPr>
          <w:rFonts w:ascii="Book Antiqua" w:eastAsia="宋体" w:hAnsi="Book Antiqua" w:cs="宋体"/>
          <w:szCs w:val="24"/>
        </w:rPr>
        <w:t>: 12437-12441 [PMID: 9356467 DOI: 10.1073/pnas.94.23.12437]</w:t>
      </w:r>
    </w:p>
    <w:p w14:paraId="5D6EE966"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116 </w:t>
      </w:r>
      <w:r w:rsidRPr="003769FB">
        <w:rPr>
          <w:rFonts w:ascii="Book Antiqua" w:eastAsia="宋体" w:hAnsi="Book Antiqua" w:cs="宋体"/>
          <w:b/>
          <w:bCs/>
          <w:szCs w:val="24"/>
        </w:rPr>
        <w:t>Schuelke M</w:t>
      </w:r>
      <w:r w:rsidRPr="003769FB">
        <w:rPr>
          <w:rFonts w:ascii="Book Antiqua" w:eastAsia="宋体" w:hAnsi="Book Antiqua" w:cs="宋体"/>
          <w:szCs w:val="24"/>
        </w:rPr>
        <w:t>, Elsner A, Finckh B, Kohlschütter A, Hübner C, Brigelius-Flohé R. Urinary alpha-tocopherol metabolites in alpha-tocopherol transfer protein-deficient patients. </w:t>
      </w:r>
      <w:r w:rsidRPr="003769FB">
        <w:rPr>
          <w:rFonts w:ascii="Book Antiqua" w:eastAsia="宋体" w:hAnsi="Book Antiqua" w:cs="宋体"/>
          <w:i/>
          <w:iCs/>
          <w:szCs w:val="24"/>
        </w:rPr>
        <w:t>J Lipid Res</w:t>
      </w:r>
      <w:r w:rsidRPr="003769FB">
        <w:rPr>
          <w:rFonts w:ascii="Book Antiqua" w:eastAsia="宋体" w:hAnsi="Book Antiqua" w:cs="宋体"/>
          <w:szCs w:val="24"/>
        </w:rPr>
        <w:t> 2000; </w:t>
      </w:r>
      <w:r w:rsidRPr="003769FB">
        <w:rPr>
          <w:rFonts w:ascii="Book Antiqua" w:eastAsia="宋体" w:hAnsi="Book Antiqua" w:cs="宋体"/>
          <w:b/>
          <w:bCs/>
          <w:szCs w:val="24"/>
        </w:rPr>
        <w:t>41</w:t>
      </w:r>
      <w:r w:rsidRPr="003769FB">
        <w:rPr>
          <w:rFonts w:ascii="Book Antiqua" w:eastAsia="宋体" w:hAnsi="Book Antiqua" w:cs="宋体"/>
          <w:szCs w:val="24"/>
        </w:rPr>
        <w:t>: 1543-1551 [PMID: 11013295]</w:t>
      </w:r>
    </w:p>
    <w:p w14:paraId="02FCD22A"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117 </w:t>
      </w:r>
      <w:r w:rsidRPr="003769FB">
        <w:rPr>
          <w:rFonts w:ascii="Book Antiqua" w:eastAsia="宋体" w:hAnsi="Book Antiqua" w:cs="宋体"/>
          <w:b/>
          <w:bCs/>
          <w:szCs w:val="24"/>
        </w:rPr>
        <w:t>Ouahchi K</w:t>
      </w:r>
      <w:r w:rsidRPr="003769FB">
        <w:rPr>
          <w:rFonts w:ascii="Book Antiqua" w:eastAsia="宋体" w:hAnsi="Book Antiqua" w:cs="宋体"/>
          <w:szCs w:val="24"/>
        </w:rPr>
        <w:t>, Arita M, Kayden H, Hentati F, Ben Hamida M, Sokol R, Arai H, Inoue K, Mandel JL, Koenig M. Ataxia with isolated vitamin E deficiency is caused by mutations in the alpha-tocopherol transfer protein. </w:t>
      </w:r>
      <w:r w:rsidRPr="003769FB">
        <w:rPr>
          <w:rFonts w:ascii="Book Antiqua" w:eastAsia="宋体" w:hAnsi="Book Antiqua" w:cs="宋体"/>
          <w:i/>
          <w:iCs/>
          <w:szCs w:val="24"/>
        </w:rPr>
        <w:t>Nat Genet</w:t>
      </w:r>
      <w:r w:rsidRPr="003769FB">
        <w:rPr>
          <w:rFonts w:ascii="Book Antiqua" w:eastAsia="宋体" w:hAnsi="Book Antiqua" w:cs="宋体"/>
          <w:szCs w:val="24"/>
        </w:rPr>
        <w:t> 1995; </w:t>
      </w:r>
      <w:r w:rsidRPr="003769FB">
        <w:rPr>
          <w:rFonts w:ascii="Book Antiqua" w:eastAsia="宋体" w:hAnsi="Book Antiqua" w:cs="宋体"/>
          <w:b/>
          <w:bCs/>
          <w:szCs w:val="24"/>
        </w:rPr>
        <w:t>9</w:t>
      </w:r>
      <w:r w:rsidRPr="003769FB">
        <w:rPr>
          <w:rFonts w:ascii="Book Antiqua" w:eastAsia="宋体" w:hAnsi="Book Antiqua" w:cs="宋体"/>
          <w:szCs w:val="24"/>
        </w:rPr>
        <w:t>: 141-145 [PMID: 7719340 DOI: 10.1038/ng0295-141]</w:t>
      </w:r>
    </w:p>
    <w:p w14:paraId="38175326"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118 </w:t>
      </w:r>
      <w:r w:rsidRPr="003769FB">
        <w:rPr>
          <w:rFonts w:ascii="Book Antiqua" w:eastAsia="宋体" w:hAnsi="Book Antiqua" w:cs="宋体"/>
          <w:b/>
          <w:bCs/>
          <w:szCs w:val="24"/>
        </w:rPr>
        <w:t>Traber MG</w:t>
      </w:r>
      <w:r w:rsidRPr="003769FB">
        <w:rPr>
          <w:rFonts w:ascii="Book Antiqua" w:eastAsia="宋体" w:hAnsi="Book Antiqua" w:cs="宋体"/>
          <w:szCs w:val="24"/>
        </w:rPr>
        <w:t>, Sokol RJ, Burton GW, Ingold KU, Papas AM, Huffaker JE, Kayden HJ. Impaired ability of patients with familial isolated vitamin E deficiency to incorporate alpha-tocopherol into lipoproteins secreted by the liver. </w:t>
      </w:r>
      <w:r w:rsidRPr="003769FB">
        <w:rPr>
          <w:rFonts w:ascii="Book Antiqua" w:eastAsia="宋体" w:hAnsi="Book Antiqua" w:cs="宋体"/>
          <w:i/>
          <w:iCs/>
          <w:szCs w:val="24"/>
        </w:rPr>
        <w:t>J Clin Invest</w:t>
      </w:r>
      <w:r w:rsidRPr="003769FB">
        <w:rPr>
          <w:rFonts w:ascii="Book Antiqua" w:eastAsia="宋体" w:hAnsi="Book Antiqua" w:cs="宋体"/>
          <w:szCs w:val="24"/>
        </w:rPr>
        <w:t> 1990; </w:t>
      </w:r>
      <w:r w:rsidRPr="003769FB">
        <w:rPr>
          <w:rFonts w:ascii="Book Antiqua" w:eastAsia="宋体" w:hAnsi="Book Antiqua" w:cs="宋体"/>
          <w:b/>
          <w:bCs/>
          <w:szCs w:val="24"/>
        </w:rPr>
        <w:t>85</w:t>
      </w:r>
      <w:r w:rsidRPr="003769FB">
        <w:rPr>
          <w:rFonts w:ascii="Book Antiqua" w:eastAsia="宋体" w:hAnsi="Book Antiqua" w:cs="宋体"/>
          <w:szCs w:val="24"/>
        </w:rPr>
        <w:t>: 397-407 [PMID: 2298915 DOI: 10.1172/JCI114452]</w:t>
      </w:r>
    </w:p>
    <w:p w14:paraId="71DDB3FE"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119 </w:t>
      </w:r>
      <w:r w:rsidRPr="003769FB">
        <w:rPr>
          <w:rFonts w:ascii="Book Antiqua" w:eastAsia="宋体" w:hAnsi="Book Antiqua" w:cs="宋体"/>
          <w:b/>
          <w:bCs/>
          <w:szCs w:val="24"/>
        </w:rPr>
        <w:t>Kayden HJ</w:t>
      </w:r>
      <w:r w:rsidRPr="003769FB">
        <w:rPr>
          <w:rFonts w:ascii="Book Antiqua" w:eastAsia="宋体" w:hAnsi="Book Antiqua" w:cs="宋体"/>
          <w:szCs w:val="24"/>
        </w:rPr>
        <w:t>, Traber MG. Absorption, lipoprotein transport, and regulation of plasma concentrations of vitamin E in humans. </w:t>
      </w:r>
      <w:r w:rsidRPr="003769FB">
        <w:rPr>
          <w:rFonts w:ascii="Book Antiqua" w:eastAsia="宋体" w:hAnsi="Book Antiqua" w:cs="宋体"/>
          <w:i/>
          <w:iCs/>
          <w:szCs w:val="24"/>
        </w:rPr>
        <w:t>J Lipid Res</w:t>
      </w:r>
      <w:r w:rsidRPr="003769FB">
        <w:rPr>
          <w:rFonts w:ascii="Book Antiqua" w:eastAsia="宋体" w:hAnsi="Book Antiqua" w:cs="宋体"/>
          <w:szCs w:val="24"/>
        </w:rPr>
        <w:t> 1993; </w:t>
      </w:r>
      <w:r w:rsidRPr="003769FB">
        <w:rPr>
          <w:rFonts w:ascii="Book Antiqua" w:eastAsia="宋体" w:hAnsi="Book Antiqua" w:cs="宋体"/>
          <w:b/>
          <w:bCs/>
          <w:szCs w:val="24"/>
        </w:rPr>
        <w:t>34</w:t>
      </w:r>
      <w:r w:rsidRPr="003769FB">
        <w:rPr>
          <w:rFonts w:ascii="Book Antiqua" w:eastAsia="宋体" w:hAnsi="Book Antiqua" w:cs="宋体"/>
          <w:szCs w:val="24"/>
        </w:rPr>
        <w:t>: 343-358 [PMID: 8468520]</w:t>
      </w:r>
    </w:p>
    <w:p w14:paraId="614F0A49" w14:textId="77777777" w:rsidR="0022775E" w:rsidRPr="003769FB" w:rsidRDefault="0022775E" w:rsidP="004D49D8">
      <w:pPr>
        <w:spacing w:after="0"/>
        <w:rPr>
          <w:rFonts w:ascii="Book Antiqua" w:eastAsia="宋体" w:hAnsi="Book Antiqua" w:cs="宋体"/>
          <w:szCs w:val="24"/>
        </w:rPr>
      </w:pPr>
      <w:r w:rsidRPr="003769FB">
        <w:rPr>
          <w:rFonts w:ascii="Book Antiqua" w:eastAsia="宋体" w:hAnsi="Book Antiqua" w:cs="宋体"/>
          <w:szCs w:val="24"/>
        </w:rPr>
        <w:t>120 </w:t>
      </w:r>
      <w:r w:rsidRPr="003769FB">
        <w:rPr>
          <w:rFonts w:ascii="Book Antiqua" w:eastAsia="宋体" w:hAnsi="Book Antiqua" w:cs="宋体"/>
          <w:b/>
          <w:bCs/>
          <w:szCs w:val="24"/>
        </w:rPr>
        <w:t>Birringer M</w:t>
      </w:r>
      <w:r w:rsidRPr="003769FB">
        <w:rPr>
          <w:rFonts w:ascii="Book Antiqua" w:eastAsia="宋体" w:hAnsi="Book Antiqua" w:cs="宋体"/>
          <w:szCs w:val="24"/>
        </w:rPr>
        <w:t>, Drogan D, Brigelius-Flohe R. Tocopherols are metabolized in HepG2 cells by side chain omega-oxidation and consecutive beta-oxidation. </w:t>
      </w:r>
      <w:r w:rsidRPr="003769FB">
        <w:rPr>
          <w:rFonts w:ascii="Book Antiqua" w:eastAsia="宋体" w:hAnsi="Book Antiqua" w:cs="宋体"/>
          <w:i/>
          <w:iCs/>
          <w:szCs w:val="24"/>
        </w:rPr>
        <w:t xml:space="preserve">Free </w:t>
      </w:r>
      <w:r w:rsidRPr="003769FB">
        <w:rPr>
          <w:rFonts w:ascii="Book Antiqua" w:eastAsia="宋体" w:hAnsi="Book Antiqua" w:cs="宋体"/>
          <w:i/>
          <w:iCs/>
          <w:szCs w:val="24"/>
        </w:rPr>
        <w:lastRenderedPageBreak/>
        <w:t>Radic Biol Med</w:t>
      </w:r>
      <w:r w:rsidRPr="003769FB">
        <w:rPr>
          <w:rFonts w:ascii="Book Antiqua" w:eastAsia="宋体" w:hAnsi="Book Antiqua" w:cs="宋体"/>
          <w:szCs w:val="24"/>
        </w:rPr>
        <w:t> 2001; </w:t>
      </w:r>
      <w:r w:rsidRPr="003769FB">
        <w:rPr>
          <w:rFonts w:ascii="Book Antiqua" w:eastAsia="宋体" w:hAnsi="Book Antiqua" w:cs="宋体"/>
          <w:b/>
          <w:bCs/>
          <w:szCs w:val="24"/>
        </w:rPr>
        <w:t>31</w:t>
      </w:r>
      <w:r w:rsidRPr="003769FB">
        <w:rPr>
          <w:rFonts w:ascii="Book Antiqua" w:eastAsia="宋体" w:hAnsi="Book Antiqua" w:cs="宋体"/>
          <w:szCs w:val="24"/>
        </w:rPr>
        <w:t>: 226-232 [PMID: 11440834 DOI: 10.1016/S0891-5849(01)00574-3]</w:t>
      </w:r>
    </w:p>
    <w:p w14:paraId="36E320C7" w14:textId="025B9EDD" w:rsidR="0022775E" w:rsidRPr="003769FB" w:rsidRDefault="0001672D" w:rsidP="004D49D8">
      <w:pPr>
        <w:spacing w:after="0"/>
        <w:rPr>
          <w:rFonts w:ascii="Book Antiqua" w:eastAsia="宋体" w:hAnsi="Book Antiqua" w:cs="宋体"/>
          <w:szCs w:val="24"/>
        </w:rPr>
      </w:pPr>
      <w:r w:rsidRPr="003769FB">
        <w:rPr>
          <w:rFonts w:ascii="Book Antiqua" w:eastAsia="宋体" w:hAnsi="Book Antiqua" w:cs="宋体" w:hint="eastAsia"/>
          <w:szCs w:val="24"/>
          <w:lang w:eastAsia="zh-CN"/>
        </w:rPr>
        <w:t>121</w:t>
      </w:r>
      <w:r w:rsidR="0022775E" w:rsidRPr="003769FB">
        <w:rPr>
          <w:rFonts w:ascii="Book Antiqua" w:eastAsia="宋体" w:hAnsi="Book Antiqua" w:cs="宋体"/>
          <w:szCs w:val="24"/>
        </w:rPr>
        <w:t> </w:t>
      </w:r>
      <w:r w:rsidR="0022775E" w:rsidRPr="003769FB">
        <w:rPr>
          <w:rFonts w:ascii="Book Antiqua" w:eastAsia="宋体" w:hAnsi="Book Antiqua" w:cs="宋体"/>
          <w:b/>
          <w:bCs/>
          <w:szCs w:val="24"/>
        </w:rPr>
        <w:t>Stocker A</w:t>
      </w:r>
      <w:r w:rsidR="0022775E" w:rsidRPr="003769FB">
        <w:rPr>
          <w:rFonts w:ascii="Book Antiqua" w:eastAsia="宋体" w:hAnsi="Book Antiqua" w:cs="宋体"/>
          <w:szCs w:val="24"/>
        </w:rPr>
        <w:t>, Zimmer S, Spycher SE, Azzi A. Identification of a novel cytosolic tocopherol-binding protein: structure, specificity, and tissue distribution. </w:t>
      </w:r>
      <w:r w:rsidR="0022775E" w:rsidRPr="003769FB">
        <w:rPr>
          <w:rFonts w:ascii="Book Antiqua" w:eastAsia="宋体" w:hAnsi="Book Antiqua" w:cs="宋体"/>
          <w:i/>
          <w:iCs/>
          <w:szCs w:val="24"/>
        </w:rPr>
        <w:t>IUBMB Life</w:t>
      </w:r>
      <w:r w:rsidR="0022775E" w:rsidRPr="003769FB">
        <w:rPr>
          <w:rFonts w:ascii="Book Antiqua" w:eastAsia="宋体" w:hAnsi="Book Antiqua" w:cs="宋体"/>
          <w:szCs w:val="24"/>
        </w:rPr>
        <w:t> 1999; </w:t>
      </w:r>
      <w:r w:rsidR="0022775E" w:rsidRPr="003769FB">
        <w:rPr>
          <w:rFonts w:ascii="Book Antiqua" w:eastAsia="宋体" w:hAnsi="Book Antiqua" w:cs="宋体"/>
          <w:b/>
          <w:bCs/>
          <w:szCs w:val="24"/>
        </w:rPr>
        <w:t>48</w:t>
      </w:r>
      <w:r w:rsidR="0022775E" w:rsidRPr="003769FB">
        <w:rPr>
          <w:rFonts w:ascii="Book Antiqua" w:eastAsia="宋体" w:hAnsi="Book Antiqua" w:cs="宋体"/>
          <w:szCs w:val="24"/>
        </w:rPr>
        <w:t>: 49-55 [PMID: 10791915 DOI: 10.1080/713803478]</w:t>
      </w:r>
    </w:p>
    <w:p w14:paraId="426D4730" w14:textId="0FEA26E8" w:rsidR="0022775E" w:rsidRPr="003769FB" w:rsidRDefault="0001672D" w:rsidP="004D49D8">
      <w:pPr>
        <w:spacing w:after="0"/>
        <w:rPr>
          <w:rFonts w:ascii="Book Antiqua" w:eastAsia="宋体" w:hAnsi="Book Antiqua" w:cs="宋体"/>
          <w:szCs w:val="24"/>
        </w:rPr>
      </w:pPr>
      <w:r w:rsidRPr="003769FB">
        <w:rPr>
          <w:rFonts w:ascii="Book Antiqua" w:eastAsia="宋体" w:hAnsi="Book Antiqua" w:cs="宋体" w:hint="eastAsia"/>
          <w:szCs w:val="24"/>
          <w:lang w:eastAsia="zh-CN"/>
        </w:rPr>
        <w:t>122</w:t>
      </w:r>
      <w:r w:rsidRPr="003769FB">
        <w:rPr>
          <w:rFonts w:ascii="Book Antiqua" w:eastAsia="宋体" w:hAnsi="Book Antiqua" w:cs="宋体"/>
          <w:szCs w:val="24"/>
        </w:rPr>
        <w:t> </w:t>
      </w:r>
      <w:r w:rsidR="0022775E" w:rsidRPr="003769FB">
        <w:rPr>
          <w:rFonts w:ascii="Book Antiqua" w:eastAsia="宋体" w:hAnsi="Book Antiqua" w:cs="宋体"/>
          <w:b/>
          <w:bCs/>
          <w:szCs w:val="24"/>
        </w:rPr>
        <w:t>Kempna P</w:t>
      </w:r>
      <w:r w:rsidR="0022775E" w:rsidRPr="003769FB">
        <w:rPr>
          <w:rFonts w:ascii="Book Antiqua" w:eastAsia="宋体" w:hAnsi="Book Antiqua" w:cs="宋体"/>
          <w:szCs w:val="24"/>
        </w:rPr>
        <w:t>, Ricciarelli R, Azzi A, Zingg JM. Alternative splicing and gene polymorphism of the human TAP3/SEC14L4 gene. </w:t>
      </w:r>
      <w:r w:rsidR="0022775E" w:rsidRPr="003769FB">
        <w:rPr>
          <w:rFonts w:ascii="Book Antiqua" w:eastAsia="宋体" w:hAnsi="Book Antiqua" w:cs="宋体"/>
          <w:i/>
          <w:iCs/>
          <w:szCs w:val="24"/>
        </w:rPr>
        <w:t>Mol Biol Rep</w:t>
      </w:r>
      <w:r w:rsidR="0022775E" w:rsidRPr="003769FB">
        <w:rPr>
          <w:rFonts w:ascii="Book Antiqua" w:eastAsia="宋体" w:hAnsi="Book Antiqua" w:cs="宋体"/>
          <w:szCs w:val="24"/>
        </w:rPr>
        <w:t> 2010; </w:t>
      </w:r>
      <w:r w:rsidR="0022775E" w:rsidRPr="003769FB">
        <w:rPr>
          <w:rFonts w:ascii="Book Antiqua" w:eastAsia="宋体" w:hAnsi="Book Antiqua" w:cs="宋体"/>
          <w:b/>
          <w:bCs/>
          <w:szCs w:val="24"/>
        </w:rPr>
        <w:t>37</w:t>
      </w:r>
      <w:r w:rsidR="0022775E" w:rsidRPr="003769FB">
        <w:rPr>
          <w:rFonts w:ascii="Book Antiqua" w:eastAsia="宋体" w:hAnsi="Book Antiqua" w:cs="宋体"/>
          <w:szCs w:val="24"/>
        </w:rPr>
        <w:t>: 3503-3508 [PMID: 20012369 DOI: 10.1007/s11033-009-9943-2]</w:t>
      </w:r>
    </w:p>
    <w:p w14:paraId="7550CE8E" w14:textId="24E3429D" w:rsidR="0022775E" w:rsidRPr="003769FB" w:rsidRDefault="0001672D" w:rsidP="004D49D8">
      <w:pPr>
        <w:spacing w:after="0"/>
        <w:rPr>
          <w:rFonts w:ascii="Book Antiqua" w:eastAsia="宋体" w:hAnsi="Book Antiqua" w:cs="宋体"/>
          <w:szCs w:val="24"/>
        </w:rPr>
      </w:pPr>
      <w:r w:rsidRPr="003769FB">
        <w:rPr>
          <w:rFonts w:ascii="Book Antiqua" w:eastAsia="宋体" w:hAnsi="Book Antiqua" w:cs="宋体" w:hint="eastAsia"/>
          <w:szCs w:val="24"/>
          <w:lang w:eastAsia="zh-CN"/>
        </w:rPr>
        <w:t>123</w:t>
      </w:r>
      <w:r w:rsidRPr="003769FB">
        <w:rPr>
          <w:rFonts w:ascii="Book Antiqua" w:eastAsia="宋体" w:hAnsi="Book Antiqua" w:cs="宋体"/>
          <w:szCs w:val="24"/>
        </w:rPr>
        <w:t> </w:t>
      </w:r>
      <w:r w:rsidR="0022775E" w:rsidRPr="003769FB">
        <w:rPr>
          <w:rFonts w:ascii="Book Antiqua" w:eastAsia="宋体" w:hAnsi="Book Antiqua" w:cs="宋体"/>
          <w:b/>
          <w:bCs/>
          <w:szCs w:val="24"/>
        </w:rPr>
        <w:t>Dutta-Roy AK</w:t>
      </w:r>
      <w:r w:rsidR="0022775E" w:rsidRPr="003769FB">
        <w:rPr>
          <w:rFonts w:ascii="Book Antiqua" w:eastAsia="宋体" w:hAnsi="Book Antiqua" w:cs="宋体"/>
          <w:szCs w:val="24"/>
        </w:rPr>
        <w:t>, Leishman DJ, Gordon MJ, Campbell FM, Duthie GG. Identification of a low molecular mass (14.2 kDa) alpha-tocopherol-binding protein in the cytosol of rat liver and heart. </w:t>
      </w:r>
      <w:r w:rsidR="0022775E" w:rsidRPr="003769FB">
        <w:rPr>
          <w:rFonts w:ascii="Book Antiqua" w:eastAsia="宋体" w:hAnsi="Book Antiqua" w:cs="宋体"/>
          <w:i/>
          <w:iCs/>
          <w:szCs w:val="24"/>
        </w:rPr>
        <w:t>Biochem Biophys Res Commun</w:t>
      </w:r>
      <w:r w:rsidR="0022775E" w:rsidRPr="003769FB">
        <w:rPr>
          <w:rFonts w:ascii="Book Antiqua" w:eastAsia="宋体" w:hAnsi="Book Antiqua" w:cs="宋体"/>
          <w:szCs w:val="24"/>
        </w:rPr>
        <w:t> 1993; </w:t>
      </w:r>
      <w:r w:rsidR="0022775E" w:rsidRPr="003769FB">
        <w:rPr>
          <w:rFonts w:ascii="Book Antiqua" w:eastAsia="宋体" w:hAnsi="Book Antiqua" w:cs="宋体"/>
          <w:b/>
          <w:bCs/>
          <w:szCs w:val="24"/>
        </w:rPr>
        <w:t>196</w:t>
      </w:r>
      <w:r w:rsidR="0022775E" w:rsidRPr="003769FB">
        <w:rPr>
          <w:rFonts w:ascii="Book Antiqua" w:eastAsia="宋体" w:hAnsi="Book Antiqua" w:cs="宋体"/>
          <w:szCs w:val="24"/>
        </w:rPr>
        <w:t>: 1108-1112 [PMID: 8250868 DOI: 10.1006/bbrc.1993.2365]</w:t>
      </w:r>
    </w:p>
    <w:p w14:paraId="381120C9" w14:textId="3D7F5195" w:rsidR="0022775E" w:rsidRPr="003769FB" w:rsidRDefault="0001672D" w:rsidP="004D49D8">
      <w:pPr>
        <w:spacing w:after="0"/>
        <w:rPr>
          <w:rFonts w:ascii="Book Antiqua" w:eastAsia="宋体" w:hAnsi="Book Antiqua" w:cs="宋体"/>
          <w:szCs w:val="24"/>
        </w:rPr>
      </w:pPr>
      <w:r w:rsidRPr="003769FB">
        <w:rPr>
          <w:rFonts w:ascii="Book Antiqua" w:eastAsia="宋体" w:hAnsi="Book Antiqua" w:cs="宋体" w:hint="eastAsia"/>
          <w:szCs w:val="24"/>
          <w:lang w:eastAsia="zh-CN"/>
        </w:rPr>
        <w:t>124</w:t>
      </w:r>
      <w:r w:rsidRPr="003769FB">
        <w:rPr>
          <w:rFonts w:ascii="Book Antiqua" w:eastAsia="宋体" w:hAnsi="Book Antiqua" w:cs="宋体"/>
          <w:szCs w:val="24"/>
        </w:rPr>
        <w:t> </w:t>
      </w:r>
      <w:r w:rsidR="0022775E" w:rsidRPr="003769FB">
        <w:rPr>
          <w:rFonts w:ascii="Book Antiqua" w:eastAsia="宋体" w:hAnsi="Book Antiqua" w:cs="宋体"/>
          <w:b/>
          <w:bCs/>
          <w:szCs w:val="24"/>
        </w:rPr>
        <w:t>Ni J</w:t>
      </w:r>
      <w:r w:rsidR="0022775E" w:rsidRPr="003769FB">
        <w:rPr>
          <w:rFonts w:ascii="Book Antiqua" w:eastAsia="宋体" w:hAnsi="Book Antiqua" w:cs="宋体"/>
          <w:szCs w:val="24"/>
        </w:rPr>
        <w:t>, Wen X, Yao J, Chang HC, Yin Y, Zhang M, Xie S, Chen M, Simons B, Chang P, di Sant'Agnese A, Messing EM, Yeh S. Tocopherol-associated protein suppresses prostate cancer cell growth by inhibition of the phosphoinositide 3-kinase pathway. </w:t>
      </w:r>
      <w:r w:rsidR="0022775E" w:rsidRPr="003769FB">
        <w:rPr>
          <w:rFonts w:ascii="Book Antiqua" w:eastAsia="宋体" w:hAnsi="Book Antiqua" w:cs="宋体"/>
          <w:i/>
          <w:iCs/>
          <w:szCs w:val="24"/>
        </w:rPr>
        <w:t>Cancer Res</w:t>
      </w:r>
      <w:r w:rsidR="0022775E" w:rsidRPr="003769FB">
        <w:rPr>
          <w:rFonts w:ascii="Book Antiqua" w:eastAsia="宋体" w:hAnsi="Book Antiqua" w:cs="宋体"/>
          <w:szCs w:val="24"/>
        </w:rPr>
        <w:t> 2005; </w:t>
      </w:r>
      <w:r w:rsidR="0022775E" w:rsidRPr="003769FB">
        <w:rPr>
          <w:rFonts w:ascii="Book Antiqua" w:eastAsia="宋体" w:hAnsi="Book Antiqua" w:cs="宋体"/>
          <w:b/>
          <w:bCs/>
          <w:szCs w:val="24"/>
        </w:rPr>
        <w:t>65</w:t>
      </w:r>
      <w:r w:rsidR="0022775E" w:rsidRPr="003769FB">
        <w:rPr>
          <w:rFonts w:ascii="Book Antiqua" w:eastAsia="宋体" w:hAnsi="Book Antiqua" w:cs="宋体"/>
          <w:szCs w:val="24"/>
        </w:rPr>
        <w:t>: 9807-9816 [PMID: 16267002 DOI: 10.1158/0008-5472.CAN-05-1334]</w:t>
      </w:r>
    </w:p>
    <w:p w14:paraId="04239AF6" w14:textId="5869A515" w:rsidR="0022775E" w:rsidRPr="003769FB" w:rsidRDefault="0001672D" w:rsidP="004D49D8">
      <w:pPr>
        <w:spacing w:after="0"/>
        <w:rPr>
          <w:rFonts w:ascii="Book Antiqua" w:eastAsia="宋体" w:hAnsi="Book Antiqua" w:cs="宋体"/>
          <w:szCs w:val="24"/>
        </w:rPr>
      </w:pPr>
      <w:r w:rsidRPr="003769FB">
        <w:rPr>
          <w:rFonts w:ascii="Book Antiqua" w:eastAsia="宋体" w:hAnsi="Book Antiqua" w:cs="宋体" w:hint="eastAsia"/>
          <w:szCs w:val="24"/>
          <w:lang w:eastAsia="zh-CN"/>
        </w:rPr>
        <w:t>125</w:t>
      </w:r>
      <w:r w:rsidRPr="003769FB">
        <w:rPr>
          <w:rFonts w:ascii="Book Antiqua" w:eastAsia="宋体" w:hAnsi="Book Antiqua" w:cs="宋体"/>
          <w:szCs w:val="24"/>
        </w:rPr>
        <w:t> </w:t>
      </w:r>
      <w:r w:rsidR="0022775E" w:rsidRPr="003769FB">
        <w:rPr>
          <w:rFonts w:ascii="Book Antiqua" w:eastAsia="宋体" w:hAnsi="Book Antiqua" w:cs="宋体"/>
          <w:b/>
          <w:bCs/>
          <w:szCs w:val="24"/>
        </w:rPr>
        <w:t>Stocker A</w:t>
      </w:r>
      <w:r w:rsidR="0022775E" w:rsidRPr="003769FB">
        <w:rPr>
          <w:rFonts w:ascii="Book Antiqua" w:eastAsia="宋体" w:hAnsi="Book Antiqua" w:cs="宋体"/>
          <w:szCs w:val="24"/>
        </w:rPr>
        <w:t>, Baumann U. Supernatant protein factor in complex with RRR-alpha-tocopherylquinone: a link between oxidized Vitamin E and cholesterol biosynthesis. </w:t>
      </w:r>
      <w:r w:rsidR="0022775E" w:rsidRPr="003769FB">
        <w:rPr>
          <w:rFonts w:ascii="Book Antiqua" w:eastAsia="宋体" w:hAnsi="Book Antiqua" w:cs="宋体"/>
          <w:i/>
          <w:iCs/>
          <w:szCs w:val="24"/>
        </w:rPr>
        <w:t>J Mol Biol</w:t>
      </w:r>
      <w:r w:rsidR="0022775E" w:rsidRPr="003769FB">
        <w:rPr>
          <w:rFonts w:ascii="Book Antiqua" w:eastAsia="宋体" w:hAnsi="Book Antiqua" w:cs="宋体"/>
          <w:szCs w:val="24"/>
        </w:rPr>
        <w:t> 2003; </w:t>
      </w:r>
      <w:r w:rsidR="0022775E" w:rsidRPr="003769FB">
        <w:rPr>
          <w:rFonts w:ascii="Book Antiqua" w:eastAsia="宋体" w:hAnsi="Book Antiqua" w:cs="宋体"/>
          <w:b/>
          <w:bCs/>
          <w:szCs w:val="24"/>
        </w:rPr>
        <w:t>332</w:t>
      </w:r>
      <w:r w:rsidR="0022775E" w:rsidRPr="003769FB">
        <w:rPr>
          <w:rFonts w:ascii="Book Antiqua" w:eastAsia="宋体" w:hAnsi="Book Antiqua" w:cs="宋体"/>
          <w:szCs w:val="24"/>
        </w:rPr>
        <w:t>: 759-765 [PMID: 12972248 DOI: 10.1016/S0022-2836(03)00924-0]</w:t>
      </w:r>
    </w:p>
    <w:p w14:paraId="64FC7DF8" w14:textId="67EEFC4E" w:rsidR="0022775E" w:rsidRPr="003769FB" w:rsidRDefault="0001672D" w:rsidP="004D49D8">
      <w:pPr>
        <w:spacing w:after="0"/>
        <w:rPr>
          <w:rFonts w:ascii="Book Antiqua" w:eastAsia="宋体" w:hAnsi="Book Antiqua" w:cs="宋体"/>
          <w:szCs w:val="24"/>
        </w:rPr>
      </w:pPr>
      <w:r w:rsidRPr="003769FB">
        <w:rPr>
          <w:rFonts w:ascii="Book Antiqua" w:eastAsia="宋体" w:hAnsi="Book Antiqua" w:cs="宋体" w:hint="eastAsia"/>
          <w:szCs w:val="24"/>
          <w:lang w:eastAsia="zh-CN"/>
        </w:rPr>
        <w:t>126</w:t>
      </w:r>
      <w:r w:rsidRPr="003769FB">
        <w:rPr>
          <w:rFonts w:ascii="Book Antiqua" w:eastAsia="宋体" w:hAnsi="Book Antiqua" w:cs="宋体"/>
          <w:szCs w:val="24"/>
        </w:rPr>
        <w:t> </w:t>
      </w:r>
      <w:r w:rsidR="0022775E" w:rsidRPr="003769FB">
        <w:rPr>
          <w:rFonts w:ascii="Book Antiqua" w:eastAsia="宋体" w:hAnsi="Book Antiqua" w:cs="宋体"/>
          <w:b/>
          <w:bCs/>
          <w:szCs w:val="24"/>
        </w:rPr>
        <w:t>Jin G</w:t>
      </w:r>
      <w:r w:rsidR="0022775E" w:rsidRPr="003769FB">
        <w:rPr>
          <w:rFonts w:ascii="Book Antiqua" w:eastAsia="宋体" w:hAnsi="Book Antiqua" w:cs="宋体"/>
          <w:szCs w:val="24"/>
        </w:rPr>
        <w:t>, Horinouchi R, Sagawa T, Orimo N, Kubo H, Yoshimura S, Fujisawa A, Kashiba M, Yamamoto Y. Coenzyme Q10-Binding/Transfer Protein Saposin B also Binds gamma-Tocopherol. </w:t>
      </w:r>
      <w:r w:rsidR="0022775E" w:rsidRPr="003769FB">
        <w:rPr>
          <w:rFonts w:ascii="Book Antiqua" w:eastAsia="宋体" w:hAnsi="Book Antiqua" w:cs="宋体"/>
          <w:i/>
          <w:iCs/>
          <w:szCs w:val="24"/>
        </w:rPr>
        <w:t>J Clin Biochem Nutr</w:t>
      </w:r>
      <w:r w:rsidR="0022775E" w:rsidRPr="003769FB">
        <w:rPr>
          <w:rFonts w:ascii="Book Antiqua" w:eastAsia="宋体" w:hAnsi="Book Antiqua" w:cs="宋体"/>
          <w:szCs w:val="24"/>
        </w:rPr>
        <w:t> 2008; </w:t>
      </w:r>
      <w:r w:rsidR="0022775E" w:rsidRPr="003769FB">
        <w:rPr>
          <w:rFonts w:ascii="Book Antiqua" w:eastAsia="宋体" w:hAnsi="Book Antiqua" w:cs="宋体"/>
          <w:b/>
          <w:bCs/>
          <w:szCs w:val="24"/>
        </w:rPr>
        <w:t>43</w:t>
      </w:r>
      <w:r w:rsidR="0022775E" w:rsidRPr="003769FB">
        <w:rPr>
          <w:rFonts w:ascii="Book Antiqua" w:eastAsia="宋体" w:hAnsi="Book Antiqua" w:cs="宋体"/>
          <w:szCs w:val="24"/>
        </w:rPr>
        <w:t>: 95-100 [PMID: 18818759 DOI: 10.3164/jcbn.2008052]</w:t>
      </w:r>
    </w:p>
    <w:p w14:paraId="4579928C" w14:textId="565228D5" w:rsidR="0022775E" w:rsidRPr="003769FB" w:rsidRDefault="0001672D" w:rsidP="004D49D8">
      <w:pPr>
        <w:spacing w:after="0"/>
        <w:rPr>
          <w:rFonts w:ascii="Book Antiqua" w:eastAsia="宋体" w:hAnsi="Book Antiqua" w:cs="宋体"/>
          <w:szCs w:val="24"/>
        </w:rPr>
      </w:pPr>
      <w:r w:rsidRPr="003769FB">
        <w:rPr>
          <w:rFonts w:ascii="Book Antiqua" w:eastAsia="宋体" w:hAnsi="Book Antiqua" w:cs="宋体" w:hint="eastAsia"/>
          <w:szCs w:val="24"/>
          <w:lang w:eastAsia="zh-CN"/>
        </w:rPr>
        <w:t>127</w:t>
      </w:r>
      <w:r w:rsidRPr="003769FB">
        <w:rPr>
          <w:rFonts w:ascii="Book Antiqua" w:eastAsia="宋体" w:hAnsi="Book Antiqua" w:cs="宋体"/>
          <w:szCs w:val="24"/>
        </w:rPr>
        <w:t> </w:t>
      </w:r>
      <w:r w:rsidR="0022775E" w:rsidRPr="003769FB">
        <w:rPr>
          <w:rFonts w:ascii="Book Antiqua" w:eastAsia="宋体" w:hAnsi="Book Antiqua" w:cs="宋体"/>
          <w:b/>
          <w:bCs/>
          <w:szCs w:val="24"/>
        </w:rPr>
        <w:t>Dutton PJ</w:t>
      </w:r>
      <w:r w:rsidR="0022775E" w:rsidRPr="003769FB">
        <w:rPr>
          <w:rFonts w:ascii="Book Antiqua" w:eastAsia="宋体" w:hAnsi="Book Antiqua" w:cs="宋体"/>
          <w:szCs w:val="24"/>
        </w:rPr>
        <w:t>, Hughes LA, Foster DO, Burton GW, Ingold KU. Simon metabolites of alpha-tocopherol are not formed via a rate-controlling scission of the 3'C-H bond. </w:t>
      </w:r>
      <w:r w:rsidR="0022775E" w:rsidRPr="003769FB">
        <w:rPr>
          <w:rFonts w:ascii="Book Antiqua" w:eastAsia="宋体" w:hAnsi="Book Antiqua" w:cs="宋体"/>
          <w:i/>
          <w:iCs/>
          <w:szCs w:val="24"/>
        </w:rPr>
        <w:t>Free Radic Biol Med</w:t>
      </w:r>
      <w:r w:rsidR="0022775E" w:rsidRPr="003769FB">
        <w:rPr>
          <w:rFonts w:ascii="Book Antiqua" w:eastAsia="宋体" w:hAnsi="Book Antiqua" w:cs="宋体"/>
          <w:szCs w:val="24"/>
        </w:rPr>
        <w:t> 1990; </w:t>
      </w:r>
      <w:r w:rsidR="0022775E" w:rsidRPr="003769FB">
        <w:rPr>
          <w:rFonts w:ascii="Book Antiqua" w:eastAsia="宋体" w:hAnsi="Book Antiqua" w:cs="宋体"/>
          <w:b/>
          <w:bCs/>
          <w:szCs w:val="24"/>
        </w:rPr>
        <w:t>9</w:t>
      </w:r>
      <w:r w:rsidR="0022775E" w:rsidRPr="003769FB">
        <w:rPr>
          <w:rFonts w:ascii="Book Antiqua" w:eastAsia="宋体" w:hAnsi="Book Antiqua" w:cs="宋体"/>
          <w:szCs w:val="24"/>
        </w:rPr>
        <w:t>: 435-439 [PMID: 2292437 DOI: 10.1016/0891-5849(90)90021-A]</w:t>
      </w:r>
    </w:p>
    <w:p w14:paraId="63F7DD93" w14:textId="28F54DD2" w:rsidR="0022775E" w:rsidRPr="003769FB" w:rsidRDefault="0001672D" w:rsidP="004D49D8">
      <w:pPr>
        <w:spacing w:after="0"/>
        <w:rPr>
          <w:rFonts w:ascii="Book Antiqua" w:eastAsia="宋体" w:hAnsi="Book Antiqua" w:cs="宋体"/>
          <w:szCs w:val="24"/>
        </w:rPr>
      </w:pPr>
      <w:r w:rsidRPr="003769FB">
        <w:rPr>
          <w:rFonts w:ascii="Book Antiqua" w:eastAsia="宋体" w:hAnsi="Book Antiqua" w:cs="宋体" w:hint="eastAsia"/>
          <w:szCs w:val="24"/>
          <w:lang w:eastAsia="zh-CN"/>
        </w:rPr>
        <w:t>128</w:t>
      </w:r>
      <w:r w:rsidRPr="003769FB">
        <w:rPr>
          <w:rFonts w:ascii="Book Antiqua" w:eastAsia="宋体" w:hAnsi="Book Antiqua" w:cs="宋体"/>
          <w:szCs w:val="24"/>
        </w:rPr>
        <w:t> </w:t>
      </w:r>
      <w:r w:rsidR="0022775E" w:rsidRPr="003769FB">
        <w:rPr>
          <w:rFonts w:ascii="Book Antiqua" w:eastAsia="宋体" w:hAnsi="Book Antiqua" w:cs="宋体"/>
          <w:b/>
          <w:bCs/>
          <w:szCs w:val="24"/>
        </w:rPr>
        <w:t>Pope SA</w:t>
      </w:r>
      <w:r w:rsidR="0022775E" w:rsidRPr="003769FB">
        <w:rPr>
          <w:rFonts w:ascii="Book Antiqua" w:eastAsia="宋体" w:hAnsi="Book Antiqua" w:cs="宋体"/>
          <w:szCs w:val="24"/>
        </w:rPr>
        <w:t xml:space="preserve">, Burtin GE, Clayton PT, Madge DJ, Muller DP. New synthesis of (+/-)-alpha-CMBHC and its confirmation as a metabolite of alpha-tocopherol (vitamin </w:t>
      </w:r>
      <w:r w:rsidR="0022775E" w:rsidRPr="003769FB">
        <w:rPr>
          <w:rFonts w:ascii="Book Antiqua" w:eastAsia="宋体" w:hAnsi="Book Antiqua" w:cs="宋体"/>
          <w:szCs w:val="24"/>
        </w:rPr>
        <w:lastRenderedPageBreak/>
        <w:t>E). </w:t>
      </w:r>
      <w:r w:rsidR="0022775E" w:rsidRPr="003769FB">
        <w:rPr>
          <w:rFonts w:ascii="Book Antiqua" w:eastAsia="宋体" w:hAnsi="Book Antiqua" w:cs="宋体"/>
          <w:i/>
          <w:iCs/>
          <w:szCs w:val="24"/>
        </w:rPr>
        <w:t>Bioorg Med Chem</w:t>
      </w:r>
      <w:r w:rsidR="0022775E" w:rsidRPr="003769FB">
        <w:rPr>
          <w:rFonts w:ascii="Book Antiqua" w:eastAsia="宋体" w:hAnsi="Book Antiqua" w:cs="宋体"/>
          <w:szCs w:val="24"/>
        </w:rPr>
        <w:t> 2001; </w:t>
      </w:r>
      <w:r w:rsidR="0022775E" w:rsidRPr="003769FB">
        <w:rPr>
          <w:rFonts w:ascii="Book Antiqua" w:eastAsia="宋体" w:hAnsi="Book Antiqua" w:cs="宋体"/>
          <w:b/>
          <w:bCs/>
          <w:szCs w:val="24"/>
        </w:rPr>
        <w:t>9</w:t>
      </w:r>
      <w:r w:rsidR="0022775E" w:rsidRPr="003769FB">
        <w:rPr>
          <w:rFonts w:ascii="Book Antiqua" w:eastAsia="宋体" w:hAnsi="Book Antiqua" w:cs="宋体"/>
          <w:szCs w:val="24"/>
        </w:rPr>
        <w:t>: 1337-1343 [PMID: 11377190 DOI: 10.1016/S0968-0896(01)00010-4]</w:t>
      </w:r>
    </w:p>
    <w:p w14:paraId="36FC2CA4" w14:textId="65B72DFB" w:rsidR="0022775E" w:rsidRPr="003769FB" w:rsidRDefault="0001672D" w:rsidP="004D49D8">
      <w:pPr>
        <w:spacing w:after="0"/>
        <w:rPr>
          <w:rFonts w:ascii="Book Antiqua" w:eastAsia="宋体" w:hAnsi="Book Antiqua" w:cs="宋体"/>
          <w:szCs w:val="24"/>
        </w:rPr>
      </w:pPr>
      <w:r w:rsidRPr="003769FB">
        <w:rPr>
          <w:rFonts w:ascii="Book Antiqua" w:eastAsia="宋体" w:hAnsi="Book Antiqua" w:cs="宋体" w:hint="eastAsia"/>
          <w:szCs w:val="24"/>
          <w:lang w:eastAsia="zh-CN"/>
        </w:rPr>
        <w:t>129</w:t>
      </w:r>
      <w:r w:rsidRPr="003769FB">
        <w:rPr>
          <w:rFonts w:ascii="Book Antiqua" w:eastAsia="宋体" w:hAnsi="Book Antiqua" w:cs="宋体"/>
          <w:szCs w:val="24"/>
        </w:rPr>
        <w:t> </w:t>
      </w:r>
      <w:r w:rsidR="0022775E" w:rsidRPr="003769FB">
        <w:rPr>
          <w:rFonts w:ascii="Book Antiqua" w:eastAsia="宋体" w:hAnsi="Book Antiqua" w:cs="宋体"/>
          <w:b/>
          <w:bCs/>
          <w:szCs w:val="24"/>
        </w:rPr>
        <w:t>Gross CS</w:t>
      </w:r>
      <w:r w:rsidR="0022775E" w:rsidRPr="003769FB">
        <w:rPr>
          <w:rFonts w:ascii="Book Antiqua" w:eastAsia="宋体" w:hAnsi="Book Antiqua" w:cs="宋体"/>
          <w:szCs w:val="24"/>
        </w:rPr>
        <w:t>, Milhorat AT, Simon EJ. The metabolism of vitamin E. I. The absorption and excretion of d-alpha-tocopheryl-5-methyl-C14-succinate. </w:t>
      </w:r>
      <w:r w:rsidR="0022775E" w:rsidRPr="003769FB">
        <w:rPr>
          <w:rFonts w:ascii="Book Antiqua" w:eastAsia="宋体" w:hAnsi="Book Antiqua" w:cs="宋体"/>
          <w:i/>
          <w:iCs/>
          <w:szCs w:val="24"/>
        </w:rPr>
        <w:t>J Biol Chem</w:t>
      </w:r>
      <w:r w:rsidR="0022775E" w:rsidRPr="003769FB">
        <w:rPr>
          <w:rFonts w:ascii="Book Antiqua" w:eastAsia="宋体" w:hAnsi="Book Antiqua" w:cs="宋体"/>
          <w:szCs w:val="24"/>
        </w:rPr>
        <w:t> 1956; </w:t>
      </w:r>
      <w:r w:rsidR="0022775E" w:rsidRPr="003769FB">
        <w:rPr>
          <w:rFonts w:ascii="Book Antiqua" w:eastAsia="宋体" w:hAnsi="Book Antiqua" w:cs="宋体"/>
          <w:b/>
          <w:bCs/>
          <w:szCs w:val="24"/>
        </w:rPr>
        <w:t>221</w:t>
      </w:r>
      <w:r w:rsidR="0022775E" w:rsidRPr="003769FB">
        <w:rPr>
          <w:rFonts w:ascii="Book Antiqua" w:eastAsia="宋体" w:hAnsi="Book Antiqua" w:cs="宋体"/>
          <w:szCs w:val="24"/>
        </w:rPr>
        <w:t>: 797-805 [PMID: 13357474]</w:t>
      </w:r>
    </w:p>
    <w:p w14:paraId="03495A10" w14:textId="3F6BD4F8" w:rsidR="0022775E" w:rsidRPr="003769FB" w:rsidRDefault="0001672D" w:rsidP="004D49D8">
      <w:pPr>
        <w:spacing w:after="0"/>
        <w:rPr>
          <w:rFonts w:ascii="Book Antiqua" w:eastAsia="宋体" w:hAnsi="Book Antiqua" w:cs="宋体"/>
          <w:szCs w:val="24"/>
        </w:rPr>
      </w:pPr>
      <w:r w:rsidRPr="003769FB">
        <w:rPr>
          <w:rFonts w:ascii="Book Antiqua" w:eastAsia="宋体" w:hAnsi="Book Antiqua" w:cs="宋体" w:hint="eastAsia"/>
          <w:szCs w:val="24"/>
          <w:lang w:eastAsia="zh-CN"/>
        </w:rPr>
        <w:t>130</w:t>
      </w:r>
      <w:r w:rsidRPr="003769FB">
        <w:rPr>
          <w:rFonts w:ascii="Book Antiqua" w:eastAsia="宋体" w:hAnsi="Book Antiqua" w:cs="宋体"/>
          <w:szCs w:val="24"/>
        </w:rPr>
        <w:t> </w:t>
      </w:r>
      <w:r w:rsidR="0022775E" w:rsidRPr="003769FB">
        <w:rPr>
          <w:rFonts w:ascii="Book Antiqua" w:eastAsia="宋体" w:hAnsi="Book Antiqua" w:cs="宋体"/>
          <w:b/>
          <w:bCs/>
          <w:szCs w:val="24"/>
        </w:rPr>
        <w:t>EISENGART A</w:t>
      </w:r>
      <w:r w:rsidR="0022775E" w:rsidRPr="003769FB">
        <w:rPr>
          <w:rFonts w:ascii="Book Antiqua" w:eastAsia="宋体" w:hAnsi="Book Antiqua" w:cs="宋体"/>
          <w:szCs w:val="24"/>
        </w:rPr>
        <w:t>, MILHORAT AT, SIMON EJ, SUNDHEIM L. The metabolism of vitamin E. II. Purification and characterization of urinary metabolites of alpha-tocopherol. </w:t>
      </w:r>
      <w:r w:rsidR="0022775E" w:rsidRPr="003769FB">
        <w:rPr>
          <w:rFonts w:ascii="Book Antiqua" w:eastAsia="宋体" w:hAnsi="Book Antiqua" w:cs="宋体"/>
          <w:i/>
          <w:iCs/>
          <w:szCs w:val="24"/>
        </w:rPr>
        <w:t>J Biol Chem</w:t>
      </w:r>
      <w:r w:rsidR="0022775E" w:rsidRPr="003769FB">
        <w:rPr>
          <w:rFonts w:ascii="Book Antiqua" w:eastAsia="宋体" w:hAnsi="Book Antiqua" w:cs="宋体"/>
          <w:szCs w:val="24"/>
        </w:rPr>
        <w:t> 1956; </w:t>
      </w:r>
      <w:r w:rsidR="0022775E" w:rsidRPr="003769FB">
        <w:rPr>
          <w:rFonts w:ascii="Book Antiqua" w:eastAsia="宋体" w:hAnsi="Book Antiqua" w:cs="宋体"/>
          <w:b/>
          <w:bCs/>
          <w:szCs w:val="24"/>
        </w:rPr>
        <w:t>221</w:t>
      </w:r>
      <w:r w:rsidR="0022775E" w:rsidRPr="003769FB">
        <w:rPr>
          <w:rFonts w:ascii="Book Antiqua" w:eastAsia="宋体" w:hAnsi="Book Antiqua" w:cs="宋体"/>
          <w:szCs w:val="24"/>
        </w:rPr>
        <w:t>: 807-817 [PMID: 13357475]</w:t>
      </w:r>
    </w:p>
    <w:p w14:paraId="3010BA0E" w14:textId="26D5FF51" w:rsidR="0022775E" w:rsidRPr="003769FB" w:rsidRDefault="0001672D" w:rsidP="004D49D8">
      <w:pPr>
        <w:spacing w:after="0"/>
        <w:rPr>
          <w:rFonts w:ascii="Book Antiqua" w:eastAsia="宋体" w:hAnsi="Book Antiqua" w:cs="宋体"/>
          <w:szCs w:val="24"/>
        </w:rPr>
      </w:pPr>
      <w:r w:rsidRPr="003769FB">
        <w:rPr>
          <w:rFonts w:ascii="Book Antiqua" w:eastAsia="宋体" w:hAnsi="Book Antiqua" w:cs="宋体" w:hint="eastAsia"/>
          <w:szCs w:val="24"/>
          <w:lang w:eastAsia="zh-CN"/>
        </w:rPr>
        <w:t>131</w:t>
      </w:r>
      <w:r w:rsidRPr="003769FB">
        <w:rPr>
          <w:rFonts w:ascii="Book Antiqua" w:eastAsia="宋体" w:hAnsi="Book Antiqua" w:cs="宋体"/>
          <w:szCs w:val="24"/>
        </w:rPr>
        <w:t> </w:t>
      </w:r>
      <w:r w:rsidR="0022775E" w:rsidRPr="003769FB">
        <w:rPr>
          <w:rFonts w:ascii="Book Antiqua" w:eastAsia="宋体" w:hAnsi="Book Antiqua" w:cs="宋体"/>
          <w:b/>
          <w:bCs/>
          <w:szCs w:val="24"/>
        </w:rPr>
        <w:t>Chiku S</w:t>
      </w:r>
      <w:r w:rsidR="0022775E" w:rsidRPr="003769FB">
        <w:rPr>
          <w:rFonts w:ascii="Book Antiqua" w:eastAsia="宋体" w:hAnsi="Book Antiqua" w:cs="宋体"/>
          <w:szCs w:val="24"/>
        </w:rPr>
        <w:t>, Hamamura K, Nakamura T. Novel urinary metabolite of d-delta-tocopherol in rats. </w:t>
      </w:r>
      <w:r w:rsidR="0022775E" w:rsidRPr="003769FB">
        <w:rPr>
          <w:rFonts w:ascii="Book Antiqua" w:eastAsia="宋体" w:hAnsi="Book Antiqua" w:cs="宋体"/>
          <w:i/>
          <w:iCs/>
          <w:szCs w:val="24"/>
        </w:rPr>
        <w:t>J Lipid Res</w:t>
      </w:r>
      <w:r w:rsidR="0022775E" w:rsidRPr="003769FB">
        <w:rPr>
          <w:rFonts w:ascii="Book Antiqua" w:eastAsia="宋体" w:hAnsi="Book Antiqua" w:cs="宋体"/>
          <w:szCs w:val="24"/>
        </w:rPr>
        <w:t> 1984; </w:t>
      </w:r>
      <w:r w:rsidR="0022775E" w:rsidRPr="003769FB">
        <w:rPr>
          <w:rFonts w:ascii="Book Antiqua" w:eastAsia="宋体" w:hAnsi="Book Antiqua" w:cs="宋体"/>
          <w:b/>
          <w:bCs/>
          <w:szCs w:val="24"/>
        </w:rPr>
        <w:t>25</w:t>
      </w:r>
      <w:r w:rsidR="0022775E" w:rsidRPr="003769FB">
        <w:rPr>
          <w:rFonts w:ascii="Book Antiqua" w:eastAsia="宋体" w:hAnsi="Book Antiqua" w:cs="宋体"/>
          <w:szCs w:val="24"/>
        </w:rPr>
        <w:t>: 40-48 [PMID: 6707520]</w:t>
      </w:r>
    </w:p>
    <w:p w14:paraId="0CBE854E" w14:textId="7AB09C5E" w:rsidR="0022775E" w:rsidRPr="003769FB" w:rsidRDefault="0001672D" w:rsidP="004D49D8">
      <w:pPr>
        <w:spacing w:after="0"/>
        <w:rPr>
          <w:rFonts w:ascii="Book Antiqua" w:eastAsia="宋体" w:hAnsi="Book Antiqua" w:cs="宋体"/>
          <w:szCs w:val="24"/>
        </w:rPr>
      </w:pPr>
      <w:r w:rsidRPr="003769FB">
        <w:rPr>
          <w:rFonts w:ascii="Book Antiqua" w:eastAsia="宋体" w:hAnsi="Book Antiqua" w:cs="宋体" w:hint="eastAsia"/>
          <w:szCs w:val="24"/>
          <w:lang w:eastAsia="zh-CN"/>
        </w:rPr>
        <w:t>132</w:t>
      </w:r>
      <w:r w:rsidRPr="003769FB">
        <w:rPr>
          <w:rFonts w:ascii="Book Antiqua" w:eastAsia="宋体" w:hAnsi="Book Antiqua" w:cs="宋体"/>
          <w:szCs w:val="24"/>
        </w:rPr>
        <w:t> </w:t>
      </w:r>
      <w:r w:rsidR="0022775E" w:rsidRPr="003769FB">
        <w:rPr>
          <w:rFonts w:ascii="Book Antiqua" w:eastAsia="宋体" w:hAnsi="Book Antiqua" w:cs="宋体"/>
          <w:b/>
          <w:bCs/>
          <w:szCs w:val="24"/>
        </w:rPr>
        <w:t>Schultz M</w:t>
      </w:r>
      <w:r w:rsidR="0022775E" w:rsidRPr="003769FB">
        <w:rPr>
          <w:rFonts w:ascii="Book Antiqua" w:eastAsia="宋体" w:hAnsi="Book Antiqua" w:cs="宋体"/>
          <w:szCs w:val="24"/>
        </w:rPr>
        <w:t>, Leist M, Petrzika M, Gassmann B, Brigelius-Flohé R. Novel urinary metabolite of alpha-tocopherol, 2,5,7,8-tetramethyl-2(2'-carboxyethyl)-6-hydroxychroman, as an indicator of an adequate vitamin E supply? </w:t>
      </w:r>
      <w:r w:rsidR="0022775E" w:rsidRPr="003769FB">
        <w:rPr>
          <w:rFonts w:ascii="Book Antiqua" w:eastAsia="宋体" w:hAnsi="Book Antiqua" w:cs="宋体"/>
          <w:i/>
          <w:iCs/>
          <w:szCs w:val="24"/>
        </w:rPr>
        <w:t>Am J Clin Nutr</w:t>
      </w:r>
      <w:r w:rsidR="0022775E" w:rsidRPr="003769FB">
        <w:rPr>
          <w:rFonts w:ascii="Book Antiqua" w:eastAsia="宋体" w:hAnsi="Book Antiqua" w:cs="宋体"/>
          <w:szCs w:val="24"/>
        </w:rPr>
        <w:t> 1995; </w:t>
      </w:r>
      <w:r w:rsidR="0022775E" w:rsidRPr="003769FB">
        <w:rPr>
          <w:rFonts w:ascii="Book Antiqua" w:eastAsia="宋体" w:hAnsi="Book Antiqua" w:cs="宋体"/>
          <w:b/>
          <w:bCs/>
          <w:szCs w:val="24"/>
        </w:rPr>
        <w:t>62</w:t>
      </w:r>
      <w:r w:rsidR="0022775E" w:rsidRPr="003769FB">
        <w:rPr>
          <w:rFonts w:ascii="Book Antiqua" w:eastAsia="宋体" w:hAnsi="Book Antiqua" w:cs="宋体"/>
          <w:szCs w:val="24"/>
        </w:rPr>
        <w:t>: 1527S-1534S [PMID: 7495255]</w:t>
      </w:r>
    </w:p>
    <w:p w14:paraId="040CC021" w14:textId="646BA919" w:rsidR="0022775E" w:rsidRPr="003769FB" w:rsidRDefault="0001672D" w:rsidP="004D49D8">
      <w:pPr>
        <w:spacing w:after="0"/>
        <w:rPr>
          <w:rFonts w:ascii="Book Antiqua" w:eastAsia="宋体" w:hAnsi="Book Antiqua" w:cs="宋体"/>
          <w:szCs w:val="24"/>
        </w:rPr>
      </w:pPr>
      <w:r w:rsidRPr="003769FB">
        <w:rPr>
          <w:rFonts w:ascii="Book Antiqua" w:eastAsia="宋体" w:hAnsi="Book Antiqua" w:cs="宋体" w:hint="eastAsia"/>
          <w:szCs w:val="24"/>
          <w:lang w:eastAsia="zh-CN"/>
        </w:rPr>
        <w:t>133</w:t>
      </w:r>
      <w:r w:rsidRPr="003769FB">
        <w:rPr>
          <w:rFonts w:ascii="Book Antiqua" w:eastAsia="宋体" w:hAnsi="Book Antiqua" w:cs="宋体"/>
          <w:szCs w:val="24"/>
        </w:rPr>
        <w:t> </w:t>
      </w:r>
      <w:r w:rsidR="0022775E" w:rsidRPr="003769FB">
        <w:rPr>
          <w:rFonts w:ascii="Book Antiqua" w:eastAsia="宋体" w:hAnsi="Book Antiqua" w:cs="宋体"/>
          <w:b/>
          <w:bCs/>
          <w:szCs w:val="24"/>
        </w:rPr>
        <w:t>Wechter WJ</w:t>
      </w:r>
      <w:r w:rsidR="0022775E" w:rsidRPr="003769FB">
        <w:rPr>
          <w:rFonts w:ascii="Book Antiqua" w:eastAsia="宋体" w:hAnsi="Book Antiqua" w:cs="宋体"/>
          <w:szCs w:val="24"/>
        </w:rPr>
        <w:t>, Kantoci D, Murray ED, D'Amico DC, Jung ME, Wang WH. A new endogenous natriuretic factor: LLU-alpha. </w:t>
      </w:r>
      <w:r w:rsidR="0022775E" w:rsidRPr="003769FB">
        <w:rPr>
          <w:rFonts w:ascii="Book Antiqua" w:eastAsia="宋体" w:hAnsi="Book Antiqua" w:cs="宋体"/>
          <w:i/>
          <w:iCs/>
          <w:szCs w:val="24"/>
        </w:rPr>
        <w:t>Proc Natl Acad Sci U S A</w:t>
      </w:r>
      <w:r w:rsidR="0022775E" w:rsidRPr="003769FB">
        <w:rPr>
          <w:rFonts w:ascii="Book Antiqua" w:eastAsia="宋体" w:hAnsi="Book Antiqua" w:cs="宋体"/>
          <w:szCs w:val="24"/>
        </w:rPr>
        <w:t> 1996; </w:t>
      </w:r>
      <w:r w:rsidR="0022775E" w:rsidRPr="003769FB">
        <w:rPr>
          <w:rFonts w:ascii="Book Antiqua" w:eastAsia="宋体" w:hAnsi="Book Antiqua" w:cs="宋体"/>
          <w:b/>
          <w:bCs/>
          <w:szCs w:val="24"/>
        </w:rPr>
        <w:t>93</w:t>
      </w:r>
      <w:r w:rsidR="0022775E" w:rsidRPr="003769FB">
        <w:rPr>
          <w:rFonts w:ascii="Book Antiqua" w:eastAsia="宋体" w:hAnsi="Book Antiqua" w:cs="宋体"/>
          <w:szCs w:val="24"/>
        </w:rPr>
        <w:t>: 6002-6007 [PMID: 8650209]</w:t>
      </w:r>
    </w:p>
    <w:p w14:paraId="78336DB4" w14:textId="114313F4" w:rsidR="0022775E" w:rsidRPr="003769FB" w:rsidRDefault="0001672D" w:rsidP="004D49D8">
      <w:pPr>
        <w:spacing w:after="0"/>
        <w:rPr>
          <w:rFonts w:ascii="Book Antiqua" w:eastAsia="宋体" w:hAnsi="Book Antiqua" w:cs="宋体"/>
          <w:szCs w:val="24"/>
        </w:rPr>
      </w:pPr>
      <w:r w:rsidRPr="003769FB">
        <w:rPr>
          <w:rFonts w:ascii="Book Antiqua" w:eastAsia="宋体" w:hAnsi="Book Antiqua" w:cs="宋体" w:hint="eastAsia"/>
          <w:szCs w:val="24"/>
          <w:lang w:eastAsia="zh-CN"/>
        </w:rPr>
        <w:t>134</w:t>
      </w:r>
      <w:r w:rsidRPr="003769FB">
        <w:rPr>
          <w:rFonts w:ascii="Book Antiqua" w:eastAsia="宋体" w:hAnsi="Book Antiqua" w:cs="宋体"/>
          <w:szCs w:val="24"/>
        </w:rPr>
        <w:t> </w:t>
      </w:r>
      <w:r w:rsidR="0022775E" w:rsidRPr="003769FB">
        <w:rPr>
          <w:rFonts w:ascii="Book Antiqua" w:eastAsia="宋体" w:hAnsi="Book Antiqua" w:cs="宋体"/>
          <w:b/>
          <w:bCs/>
          <w:szCs w:val="24"/>
        </w:rPr>
        <w:t>Pope SA</w:t>
      </w:r>
      <w:r w:rsidR="0022775E" w:rsidRPr="003769FB">
        <w:rPr>
          <w:rFonts w:ascii="Book Antiqua" w:eastAsia="宋体" w:hAnsi="Book Antiqua" w:cs="宋体"/>
          <w:szCs w:val="24"/>
        </w:rPr>
        <w:t>, Clayton PT, Muller DP. A new method for the analysis of urinary vitamin E metabolites and the tentative identification of a novel group of compounds. </w:t>
      </w:r>
      <w:r w:rsidR="0022775E" w:rsidRPr="003769FB">
        <w:rPr>
          <w:rFonts w:ascii="Book Antiqua" w:eastAsia="宋体" w:hAnsi="Book Antiqua" w:cs="宋体"/>
          <w:i/>
          <w:iCs/>
          <w:szCs w:val="24"/>
        </w:rPr>
        <w:t>Arch Biochem Biophys</w:t>
      </w:r>
      <w:r w:rsidR="0022775E" w:rsidRPr="003769FB">
        <w:rPr>
          <w:rFonts w:ascii="Book Antiqua" w:eastAsia="宋体" w:hAnsi="Book Antiqua" w:cs="宋体"/>
          <w:szCs w:val="24"/>
        </w:rPr>
        <w:t> 2000; </w:t>
      </w:r>
      <w:r w:rsidR="0022775E" w:rsidRPr="003769FB">
        <w:rPr>
          <w:rFonts w:ascii="Book Antiqua" w:eastAsia="宋体" w:hAnsi="Book Antiqua" w:cs="宋体"/>
          <w:b/>
          <w:bCs/>
          <w:szCs w:val="24"/>
        </w:rPr>
        <w:t>381</w:t>
      </w:r>
      <w:r w:rsidR="0022775E" w:rsidRPr="003769FB">
        <w:rPr>
          <w:rFonts w:ascii="Book Antiqua" w:eastAsia="宋体" w:hAnsi="Book Antiqua" w:cs="宋体"/>
          <w:szCs w:val="24"/>
        </w:rPr>
        <w:t>: 8-15 [PMID: 11019814 DOI: 10.1006/abbi.2000.1950]</w:t>
      </w:r>
    </w:p>
    <w:p w14:paraId="680489AD" w14:textId="55613262" w:rsidR="0022775E" w:rsidRPr="003769FB" w:rsidRDefault="0001672D" w:rsidP="004D49D8">
      <w:pPr>
        <w:spacing w:after="0"/>
        <w:rPr>
          <w:rFonts w:ascii="Book Antiqua" w:eastAsia="宋体" w:hAnsi="Book Antiqua" w:cs="宋体"/>
          <w:szCs w:val="24"/>
        </w:rPr>
      </w:pPr>
      <w:r w:rsidRPr="003769FB">
        <w:rPr>
          <w:rFonts w:ascii="Book Antiqua" w:eastAsia="宋体" w:hAnsi="Book Antiqua" w:cs="宋体" w:hint="eastAsia"/>
          <w:szCs w:val="24"/>
          <w:lang w:eastAsia="zh-CN"/>
        </w:rPr>
        <w:t>135</w:t>
      </w:r>
      <w:r w:rsidRPr="003769FB">
        <w:rPr>
          <w:rFonts w:ascii="Book Antiqua" w:eastAsia="宋体" w:hAnsi="Book Antiqua" w:cs="宋体"/>
          <w:szCs w:val="24"/>
        </w:rPr>
        <w:t> </w:t>
      </w:r>
      <w:r w:rsidR="0022775E" w:rsidRPr="003769FB">
        <w:rPr>
          <w:rFonts w:ascii="Book Antiqua" w:eastAsia="宋体" w:hAnsi="Book Antiqua" w:cs="宋体"/>
          <w:b/>
          <w:bCs/>
          <w:szCs w:val="24"/>
        </w:rPr>
        <w:t>Sharma G</w:t>
      </w:r>
      <w:r w:rsidR="0022775E" w:rsidRPr="003769FB">
        <w:rPr>
          <w:rFonts w:ascii="Book Antiqua" w:eastAsia="宋体" w:hAnsi="Book Antiqua" w:cs="宋体"/>
          <w:szCs w:val="24"/>
        </w:rPr>
        <w:t>, Muller DP, O'Riordan SM, Bryan S, Dattani MT, Hindmarsh PC, Mills K. Urinary conjugated α-tocopheronolactone--a biomarker of oxidative stress in children with type 1 diabetes. </w:t>
      </w:r>
      <w:r w:rsidR="0022775E" w:rsidRPr="003769FB">
        <w:rPr>
          <w:rFonts w:ascii="Book Antiqua" w:eastAsia="宋体" w:hAnsi="Book Antiqua" w:cs="宋体"/>
          <w:i/>
          <w:iCs/>
          <w:szCs w:val="24"/>
        </w:rPr>
        <w:t>Free Radic Biol Med</w:t>
      </w:r>
      <w:r w:rsidR="0022775E" w:rsidRPr="003769FB">
        <w:rPr>
          <w:rFonts w:ascii="Book Antiqua" w:eastAsia="宋体" w:hAnsi="Book Antiqua" w:cs="宋体"/>
          <w:szCs w:val="24"/>
        </w:rPr>
        <w:t> 2013; </w:t>
      </w:r>
      <w:r w:rsidR="0022775E" w:rsidRPr="003769FB">
        <w:rPr>
          <w:rFonts w:ascii="Book Antiqua" w:eastAsia="宋体" w:hAnsi="Book Antiqua" w:cs="宋体"/>
          <w:b/>
          <w:bCs/>
          <w:szCs w:val="24"/>
        </w:rPr>
        <w:t>55</w:t>
      </w:r>
      <w:r w:rsidR="0022775E" w:rsidRPr="003769FB">
        <w:rPr>
          <w:rFonts w:ascii="Book Antiqua" w:eastAsia="宋体" w:hAnsi="Book Antiqua" w:cs="宋体"/>
          <w:szCs w:val="24"/>
        </w:rPr>
        <w:t>: 54-62 [PMID: 23108104 DOI: 10.1016/j.freeradbiomed.2012.09.012]</w:t>
      </w:r>
    </w:p>
    <w:p w14:paraId="11229249" w14:textId="2604ACD3" w:rsidR="0022775E" w:rsidRPr="003769FB" w:rsidRDefault="0001672D" w:rsidP="004D49D8">
      <w:pPr>
        <w:spacing w:after="0"/>
        <w:rPr>
          <w:rFonts w:ascii="Book Antiqua" w:eastAsia="宋体" w:hAnsi="Book Antiqua" w:cs="宋体"/>
          <w:szCs w:val="24"/>
        </w:rPr>
      </w:pPr>
      <w:r w:rsidRPr="003769FB">
        <w:rPr>
          <w:rFonts w:ascii="Book Antiqua" w:eastAsia="宋体" w:hAnsi="Book Antiqua" w:cs="宋体" w:hint="eastAsia"/>
          <w:szCs w:val="24"/>
          <w:lang w:eastAsia="zh-CN"/>
        </w:rPr>
        <w:t>136</w:t>
      </w:r>
      <w:r w:rsidRPr="003769FB">
        <w:rPr>
          <w:rFonts w:ascii="Book Antiqua" w:eastAsia="宋体" w:hAnsi="Book Antiqua" w:cs="宋体"/>
          <w:szCs w:val="24"/>
        </w:rPr>
        <w:t> </w:t>
      </w:r>
      <w:r w:rsidR="0022775E" w:rsidRPr="003769FB">
        <w:rPr>
          <w:rFonts w:ascii="Book Antiqua" w:eastAsia="宋体" w:hAnsi="Book Antiqua" w:cs="宋体"/>
          <w:b/>
          <w:bCs/>
          <w:szCs w:val="24"/>
        </w:rPr>
        <w:t>Zhao Y</w:t>
      </w:r>
      <w:r w:rsidR="0022775E" w:rsidRPr="003769FB">
        <w:rPr>
          <w:rFonts w:ascii="Book Antiqua" w:eastAsia="宋体" w:hAnsi="Book Antiqua" w:cs="宋体"/>
          <w:szCs w:val="24"/>
        </w:rPr>
        <w:t>, Lee MJ, Cheung C, Ju JH, Chen YK, Liu B, Hu LQ, Yang CS. Analysis of multiple metabolites of tocopherols and tocotrienols in mice and humans. </w:t>
      </w:r>
      <w:r w:rsidR="0022775E" w:rsidRPr="003769FB">
        <w:rPr>
          <w:rFonts w:ascii="Book Antiqua" w:eastAsia="宋体" w:hAnsi="Book Antiqua" w:cs="宋体"/>
          <w:i/>
          <w:iCs/>
          <w:szCs w:val="24"/>
        </w:rPr>
        <w:t>J Agric Food Chem</w:t>
      </w:r>
      <w:r w:rsidR="0022775E" w:rsidRPr="003769FB">
        <w:rPr>
          <w:rFonts w:ascii="Book Antiqua" w:eastAsia="宋体" w:hAnsi="Book Antiqua" w:cs="宋体"/>
          <w:szCs w:val="24"/>
        </w:rPr>
        <w:t> 2010; </w:t>
      </w:r>
      <w:r w:rsidR="0022775E" w:rsidRPr="003769FB">
        <w:rPr>
          <w:rFonts w:ascii="Book Antiqua" w:eastAsia="宋体" w:hAnsi="Book Antiqua" w:cs="宋体"/>
          <w:b/>
          <w:bCs/>
          <w:szCs w:val="24"/>
        </w:rPr>
        <w:t>58</w:t>
      </w:r>
      <w:r w:rsidR="0022775E" w:rsidRPr="003769FB">
        <w:rPr>
          <w:rFonts w:ascii="Book Antiqua" w:eastAsia="宋体" w:hAnsi="Book Antiqua" w:cs="宋体"/>
          <w:szCs w:val="24"/>
        </w:rPr>
        <w:t>: 4844-4852 [PMID: 20222730 DOI: 10.1021/jf904464u]</w:t>
      </w:r>
    </w:p>
    <w:p w14:paraId="7652A53A" w14:textId="1C66E6DB" w:rsidR="0022775E" w:rsidRPr="003769FB" w:rsidRDefault="0001672D" w:rsidP="004D49D8">
      <w:pPr>
        <w:spacing w:after="0"/>
        <w:rPr>
          <w:rFonts w:ascii="Book Antiqua" w:eastAsia="宋体" w:hAnsi="Book Antiqua" w:cs="宋体"/>
          <w:szCs w:val="24"/>
        </w:rPr>
      </w:pPr>
      <w:r w:rsidRPr="003769FB">
        <w:rPr>
          <w:rFonts w:ascii="Book Antiqua" w:eastAsia="宋体" w:hAnsi="Book Antiqua" w:cs="宋体" w:hint="eastAsia"/>
          <w:szCs w:val="24"/>
          <w:lang w:eastAsia="zh-CN"/>
        </w:rPr>
        <w:t>137</w:t>
      </w:r>
      <w:r w:rsidRPr="003769FB">
        <w:rPr>
          <w:rFonts w:ascii="Book Antiqua" w:eastAsia="宋体" w:hAnsi="Book Antiqua" w:cs="宋体"/>
          <w:szCs w:val="24"/>
        </w:rPr>
        <w:t> </w:t>
      </w:r>
      <w:r w:rsidR="0022775E" w:rsidRPr="003769FB">
        <w:rPr>
          <w:rFonts w:ascii="Book Antiqua" w:eastAsia="宋体" w:hAnsi="Book Antiqua" w:cs="宋体"/>
          <w:b/>
          <w:bCs/>
          <w:szCs w:val="24"/>
        </w:rPr>
        <w:t>Birringer M</w:t>
      </w:r>
      <w:r w:rsidR="0022775E" w:rsidRPr="003769FB">
        <w:rPr>
          <w:rFonts w:ascii="Book Antiqua" w:eastAsia="宋体" w:hAnsi="Book Antiqua" w:cs="宋体"/>
          <w:szCs w:val="24"/>
        </w:rPr>
        <w:t>, Pfluger P, Kluth D, Landes N, Brigelius-Flohé R. Identities and differences in the metabolism of tocotrienols and tocopherols in HepG2 cells. </w:t>
      </w:r>
      <w:r w:rsidR="0022775E" w:rsidRPr="003769FB">
        <w:rPr>
          <w:rFonts w:ascii="Book Antiqua" w:eastAsia="宋体" w:hAnsi="Book Antiqua" w:cs="宋体"/>
          <w:i/>
          <w:iCs/>
          <w:szCs w:val="24"/>
        </w:rPr>
        <w:t>J Nutr</w:t>
      </w:r>
      <w:r w:rsidR="0022775E" w:rsidRPr="003769FB">
        <w:rPr>
          <w:rFonts w:ascii="Book Antiqua" w:eastAsia="宋体" w:hAnsi="Book Antiqua" w:cs="宋体"/>
          <w:szCs w:val="24"/>
        </w:rPr>
        <w:t> 2002; </w:t>
      </w:r>
      <w:r w:rsidR="0022775E" w:rsidRPr="003769FB">
        <w:rPr>
          <w:rFonts w:ascii="Book Antiqua" w:eastAsia="宋体" w:hAnsi="Book Antiqua" w:cs="宋体"/>
          <w:b/>
          <w:bCs/>
          <w:szCs w:val="24"/>
        </w:rPr>
        <w:t>132</w:t>
      </w:r>
      <w:r w:rsidR="0022775E" w:rsidRPr="003769FB">
        <w:rPr>
          <w:rFonts w:ascii="Book Antiqua" w:eastAsia="宋体" w:hAnsi="Book Antiqua" w:cs="宋体"/>
          <w:szCs w:val="24"/>
        </w:rPr>
        <w:t>: 3113-3118 [PMID: 12368403]</w:t>
      </w:r>
    </w:p>
    <w:p w14:paraId="5B999070" w14:textId="32B32EFC" w:rsidR="0022775E" w:rsidRPr="003769FB" w:rsidRDefault="0001672D" w:rsidP="004D49D8">
      <w:pPr>
        <w:spacing w:after="0"/>
        <w:rPr>
          <w:rFonts w:ascii="Book Antiqua" w:eastAsia="宋体" w:hAnsi="Book Antiqua" w:cs="宋体"/>
          <w:szCs w:val="24"/>
        </w:rPr>
      </w:pPr>
      <w:r w:rsidRPr="003769FB">
        <w:rPr>
          <w:rFonts w:ascii="Book Antiqua" w:eastAsia="宋体" w:hAnsi="Book Antiqua" w:cs="宋体" w:hint="eastAsia"/>
          <w:szCs w:val="24"/>
          <w:lang w:eastAsia="zh-CN"/>
        </w:rPr>
        <w:lastRenderedPageBreak/>
        <w:t>138</w:t>
      </w:r>
      <w:r w:rsidRPr="003769FB">
        <w:rPr>
          <w:rFonts w:ascii="Book Antiqua" w:eastAsia="宋体" w:hAnsi="Book Antiqua" w:cs="宋体"/>
          <w:szCs w:val="24"/>
        </w:rPr>
        <w:t> </w:t>
      </w:r>
      <w:r w:rsidR="0022775E" w:rsidRPr="003769FB">
        <w:rPr>
          <w:rFonts w:ascii="Book Antiqua" w:eastAsia="宋体" w:hAnsi="Book Antiqua" w:cs="宋体"/>
          <w:b/>
          <w:bCs/>
          <w:szCs w:val="24"/>
        </w:rPr>
        <w:t>Mustacich DJ</w:t>
      </w:r>
      <w:r w:rsidR="0022775E" w:rsidRPr="003769FB">
        <w:rPr>
          <w:rFonts w:ascii="Book Antiqua" w:eastAsia="宋体" w:hAnsi="Book Antiqua" w:cs="宋体"/>
          <w:szCs w:val="24"/>
        </w:rPr>
        <w:t>, Leonard SW, Patel NK, Traber MG. Alpha-tocopherol beta-oxidation localized to rat liver mitochondria. </w:t>
      </w:r>
      <w:r w:rsidR="0022775E" w:rsidRPr="003769FB">
        <w:rPr>
          <w:rFonts w:ascii="Book Antiqua" w:eastAsia="宋体" w:hAnsi="Book Antiqua" w:cs="宋体"/>
          <w:i/>
          <w:iCs/>
          <w:szCs w:val="24"/>
        </w:rPr>
        <w:t>Free Radic Biol Med</w:t>
      </w:r>
      <w:r w:rsidR="0022775E" w:rsidRPr="003769FB">
        <w:rPr>
          <w:rFonts w:ascii="Book Antiqua" w:eastAsia="宋体" w:hAnsi="Book Antiqua" w:cs="宋体"/>
          <w:szCs w:val="24"/>
        </w:rPr>
        <w:t> 2010; </w:t>
      </w:r>
      <w:r w:rsidR="0022775E" w:rsidRPr="003769FB">
        <w:rPr>
          <w:rFonts w:ascii="Book Antiqua" w:eastAsia="宋体" w:hAnsi="Book Antiqua" w:cs="宋体"/>
          <w:b/>
          <w:bCs/>
          <w:szCs w:val="24"/>
        </w:rPr>
        <w:t>48</w:t>
      </w:r>
      <w:r w:rsidR="0022775E" w:rsidRPr="003769FB">
        <w:rPr>
          <w:rFonts w:ascii="Book Antiqua" w:eastAsia="宋体" w:hAnsi="Book Antiqua" w:cs="宋体"/>
          <w:szCs w:val="24"/>
        </w:rPr>
        <w:t>: 73-81 [PMID: 19819327 DOI: 10.1016/j.freeradbiomed.2009.10.024]</w:t>
      </w:r>
    </w:p>
    <w:p w14:paraId="2D4707F5" w14:textId="1F1E41B5" w:rsidR="0022775E" w:rsidRPr="003769FB" w:rsidRDefault="0001672D" w:rsidP="004D49D8">
      <w:pPr>
        <w:spacing w:after="0"/>
        <w:rPr>
          <w:rFonts w:ascii="Book Antiqua" w:eastAsia="宋体" w:hAnsi="Book Antiqua" w:cs="宋体"/>
          <w:szCs w:val="24"/>
        </w:rPr>
      </w:pPr>
      <w:r w:rsidRPr="003769FB">
        <w:rPr>
          <w:rFonts w:ascii="Book Antiqua" w:eastAsia="宋体" w:hAnsi="Book Antiqua" w:cs="宋体" w:hint="eastAsia"/>
          <w:szCs w:val="24"/>
          <w:lang w:eastAsia="zh-CN"/>
        </w:rPr>
        <w:t>139</w:t>
      </w:r>
      <w:r w:rsidRPr="003769FB">
        <w:rPr>
          <w:rFonts w:ascii="Book Antiqua" w:eastAsia="宋体" w:hAnsi="Book Antiqua" w:cs="宋体"/>
          <w:szCs w:val="24"/>
        </w:rPr>
        <w:t> </w:t>
      </w:r>
      <w:r w:rsidR="0022775E" w:rsidRPr="003769FB">
        <w:rPr>
          <w:rFonts w:ascii="Book Antiqua" w:eastAsia="宋体" w:hAnsi="Book Antiqua" w:cs="宋体"/>
          <w:b/>
          <w:bCs/>
          <w:szCs w:val="24"/>
        </w:rPr>
        <w:t>Jiang Q</w:t>
      </w:r>
      <w:r w:rsidR="0022775E" w:rsidRPr="003769FB">
        <w:rPr>
          <w:rFonts w:ascii="Book Antiqua" w:eastAsia="宋体" w:hAnsi="Book Antiqua" w:cs="宋体"/>
          <w:szCs w:val="24"/>
        </w:rPr>
        <w:t>, Freiser H, Wood KV, Yin X. Identification and quantitation of novel vitamin E metabolites, sulfated long-chain carboxychromanols, in human A549 cells and in rats. </w:t>
      </w:r>
      <w:r w:rsidR="0022775E" w:rsidRPr="003769FB">
        <w:rPr>
          <w:rFonts w:ascii="Book Antiqua" w:eastAsia="宋体" w:hAnsi="Book Antiqua" w:cs="宋体"/>
          <w:i/>
          <w:iCs/>
          <w:szCs w:val="24"/>
        </w:rPr>
        <w:t>J Lipid Res</w:t>
      </w:r>
      <w:r w:rsidR="0022775E" w:rsidRPr="003769FB">
        <w:rPr>
          <w:rFonts w:ascii="Book Antiqua" w:eastAsia="宋体" w:hAnsi="Book Antiqua" w:cs="宋体"/>
          <w:szCs w:val="24"/>
        </w:rPr>
        <w:t> 2007; </w:t>
      </w:r>
      <w:r w:rsidR="0022775E" w:rsidRPr="003769FB">
        <w:rPr>
          <w:rFonts w:ascii="Book Antiqua" w:eastAsia="宋体" w:hAnsi="Book Antiqua" w:cs="宋体"/>
          <w:b/>
          <w:bCs/>
          <w:szCs w:val="24"/>
        </w:rPr>
        <w:t>48</w:t>
      </w:r>
      <w:r w:rsidR="0022775E" w:rsidRPr="003769FB">
        <w:rPr>
          <w:rFonts w:ascii="Book Antiqua" w:eastAsia="宋体" w:hAnsi="Book Antiqua" w:cs="宋体"/>
          <w:szCs w:val="24"/>
        </w:rPr>
        <w:t>: 1221-1230 [PMID: 17299205 DOI: 10.1194/jlr.D700001-JLR200]</w:t>
      </w:r>
    </w:p>
    <w:p w14:paraId="190911BB" w14:textId="66CB6D28" w:rsidR="0022775E" w:rsidRPr="003769FB" w:rsidRDefault="0001672D" w:rsidP="004D49D8">
      <w:pPr>
        <w:spacing w:after="0"/>
        <w:rPr>
          <w:rFonts w:ascii="Book Antiqua" w:eastAsia="宋体" w:hAnsi="Book Antiqua" w:cs="宋体"/>
          <w:szCs w:val="24"/>
        </w:rPr>
      </w:pPr>
      <w:r w:rsidRPr="003769FB">
        <w:rPr>
          <w:rFonts w:ascii="Book Antiqua" w:eastAsia="宋体" w:hAnsi="Book Antiqua" w:cs="宋体" w:hint="eastAsia"/>
          <w:szCs w:val="24"/>
          <w:lang w:eastAsia="zh-CN"/>
        </w:rPr>
        <w:t>140</w:t>
      </w:r>
      <w:r w:rsidRPr="003769FB">
        <w:rPr>
          <w:rFonts w:ascii="Book Antiqua" w:eastAsia="宋体" w:hAnsi="Book Antiqua" w:cs="宋体"/>
          <w:szCs w:val="24"/>
        </w:rPr>
        <w:t> </w:t>
      </w:r>
      <w:r w:rsidR="0022775E" w:rsidRPr="003769FB">
        <w:rPr>
          <w:rFonts w:ascii="Book Antiqua" w:eastAsia="宋体" w:hAnsi="Book Antiqua" w:cs="宋体"/>
          <w:b/>
          <w:bCs/>
          <w:szCs w:val="24"/>
        </w:rPr>
        <w:t>Sontag TJ</w:t>
      </w:r>
      <w:r w:rsidR="0022775E" w:rsidRPr="003769FB">
        <w:rPr>
          <w:rFonts w:ascii="Book Antiqua" w:eastAsia="宋体" w:hAnsi="Book Antiqua" w:cs="宋体"/>
          <w:szCs w:val="24"/>
        </w:rPr>
        <w:t>, Parker RS. Cytochrome P450 omega-hydroxylase pathway of tocopherol catabolism. Novel mechanism of regulation of vitamin E status. </w:t>
      </w:r>
      <w:r w:rsidR="0022775E" w:rsidRPr="003769FB">
        <w:rPr>
          <w:rFonts w:ascii="Book Antiqua" w:eastAsia="宋体" w:hAnsi="Book Antiqua" w:cs="宋体"/>
          <w:i/>
          <w:iCs/>
          <w:szCs w:val="24"/>
        </w:rPr>
        <w:t>J Biol Chem</w:t>
      </w:r>
      <w:r w:rsidR="0022775E" w:rsidRPr="003769FB">
        <w:rPr>
          <w:rFonts w:ascii="Book Antiqua" w:eastAsia="宋体" w:hAnsi="Book Antiqua" w:cs="宋体"/>
          <w:szCs w:val="24"/>
        </w:rPr>
        <w:t> 2002; </w:t>
      </w:r>
      <w:r w:rsidR="0022775E" w:rsidRPr="003769FB">
        <w:rPr>
          <w:rFonts w:ascii="Book Antiqua" w:eastAsia="宋体" w:hAnsi="Book Antiqua" w:cs="宋体"/>
          <w:b/>
          <w:bCs/>
          <w:szCs w:val="24"/>
        </w:rPr>
        <w:t>277</w:t>
      </w:r>
      <w:r w:rsidR="0022775E" w:rsidRPr="003769FB">
        <w:rPr>
          <w:rFonts w:ascii="Book Antiqua" w:eastAsia="宋体" w:hAnsi="Book Antiqua" w:cs="宋体"/>
          <w:szCs w:val="24"/>
        </w:rPr>
        <w:t>: 25290-25296 [PMID: 11997390 DOI: 10.1074/jbc.M201466200]</w:t>
      </w:r>
    </w:p>
    <w:p w14:paraId="0BF9F09A" w14:textId="25277E69" w:rsidR="0022775E" w:rsidRPr="003769FB" w:rsidRDefault="0001672D" w:rsidP="004D49D8">
      <w:pPr>
        <w:spacing w:after="0"/>
        <w:rPr>
          <w:rFonts w:ascii="Book Antiqua" w:eastAsia="宋体" w:hAnsi="Book Antiqua" w:cs="宋体"/>
          <w:szCs w:val="24"/>
        </w:rPr>
      </w:pPr>
      <w:r w:rsidRPr="003769FB">
        <w:rPr>
          <w:rFonts w:ascii="Book Antiqua" w:eastAsia="宋体" w:hAnsi="Book Antiqua" w:cs="宋体" w:hint="eastAsia"/>
          <w:szCs w:val="24"/>
          <w:lang w:eastAsia="zh-CN"/>
        </w:rPr>
        <w:t>141</w:t>
      </w:r>
      <w:r w:rsidRPr="003769FB">
        <w:rPr>
          <w:rFonts w:ascii="Book Antiqua" w:eastAsia="宋体" w:hAnsi="Book Antiqua" w:cs="宋体"/>
          <w:szCs w:val="24"/>
        </w:rPr>
        <w:t> </w:t>
      </w:r>
      <w:r w:rsidR="0022775E" w:rsidRPr="003769FB">
        <w:rPr>
          <w:rFonts w:ascii="Book Antiqua" w:eastAsia="宋体" w:hAnsi="Book Antiqua" w:cs="宋体"/>
          <w:b/>
          <w:bCs/>
          <w:szCs w:val="24"/>
        </w:rPr>
        <w:t>Freiser H</w:t>
      </w:r>
      <w:r w:rsidR="0022775E" w:rsidRPr="003769FB">
        <w:rPr>
          <w:rFonts w:ascii="Book Antiqua" w:eastAsia="宋体" w:hAnsi="Book Antiqua" w:cs="宋体"/>
          <w:szCs w:val="24"/>
        </w:rPr>
        <w:t>, Jiang Q. Optimization of the enzymatic hydrolysis and analysis of plasma conjugated gamma-CEHC and sulfated long-chain carboxychromanols, metabolites of vitamin E. </w:t>
      </w:r>
      <w:r w:rsidR="0022775E" w:rsidRPr="003769FB">
        <w:rPr>
          <w:rFonts w:ascii="Book Antiqua" w:eastAsia="宋体" w:hAnsi="Book Antiqua" w:cs="宋体"/>
          <w:i/>
          <w:iCs/>
          <w:szCs w:val="24"/>
        </w:rPr>
        <w:t>Anal Biochem</w:t>
      </w:r>
      <w:r w:rsidR="0022775E" w:rsidRPr="003769FB">
        <w:rPr>
          <w:rFonts w:ascii="Book Antiqua" w:eastAsia="宋体" w:hAnsi="Book Antiqua" w:cs="宋体"/>
          <w:szCs w:val="24"/>
        </w:rPr>
        <w:t> 2009; </w:t>
      </w:r>
      <w:r w:rsidR="0022775E" w:rsidRPr="003769FB">
        <w:rPr>
          <w:rFonts w:ascii="Book Antiqua" w:eastAsia="宋体" w:hAnsi="Book Antiqua" w:cs="宋体"/>
          <w:b/>
          <w:bCs/>
          <w:szCs w:val="24"/>
        </w:rPr>
        <w:t>388</w:t>
      </w:r>
      <w:r w:rsidR="0022775E" w:rsidRPr="003769FB">
        <w:rPr>
          <w:rFonts w:ascii="Book Antiqua" w:eastAsia="宋体" w:hAnsi="Book Antiqua" w:cs="宋体"/>
          <w:szCs w:val="24"/>
        </w:rPr>
        <w:t>: 260-265 [PMID: 19250920 DOI: 10.1016/j.ab.2009.02.027]</w:t>
      </w:r>
    </w:p>
    <w:p w14:paraId="0E900A3B" w14:textId="772944AE" w:rsidR="0022775E" w:rsidRPr="003769FB" w:rsidRDefault="0001672D" w:rsidP="004D49D8">
      <w:pPr>
        <w:spacing w:after="0"/>
        <w:rPr>
          <w:rFonts w:ascii="Book Antiqua" w:eastAsia="宋体" w:hAnsi="Book Antiqua" w:cs="宋体"/>
          <w:szCs w:val="24"/>
        </w:rPr>
      </w:pPr>
      <w:r w:rsidRPr="003769FB">
        <w:rPr>
          <w:rFonts w:ascii="Book Antiqua" w:eastAsia="宋体" w:hAnsi="Book Antiqua" w:cs="宋体" w:hint="eastAsia"/>
          <w:szCs w:val="24"/>
          <w:lang w:eastAsia="zh-CN"/>
        </w:rPr>
        <w:t>142</w:t>
      </w:r>
      <w:r w:rsidRPr="003769FB">
        <w:rPr>
          <w:rFonts w:ascii="Book Antiqua" w:eastAsia="宋体" w:hAnsi="Book Antiqua" w:cs="宋体"/>
          <w:szCs w:val="24"/>
        </w:rPr>
        <w:t> </w:t>
      </w:r>
      <w:r w:rsidR="0022775E" w:rsidRPr="003769FB">
        <w:rPr>
          <w:rFonts w:ascii="Book Antiqua" w:eastAsia="宋体" w:hAnsi="Book Antiqua" w:cs="宋体"/>
          <w:b/>
          <w:bCs/>
          <w:szCs w:val="24"/>
        </w:rPr>
        <w:t>Wallert M</w:t>
      </w:r>
      <w:r w:rsidR="0022775E" w:rsidRPr="003769FB">
        <w:rPr>
          <w:rFonts w:ascii="Book Antiqua" w:eastAsia="宋体" w:hAnsi="Book Antiqua" w:cs="宋体"/>
          <w:szCs w:val="24"/>
        </w:rPr>
        <w:t>, Mosig S, Rennert K, Funke H, Ristow M, Pellegrino RM, Cruciani G, Galli F, Lorkowski S, Birringer M. Long-chain metabolites of α-tocopherol occur in human serum and inhibit macrophage foam cell formation in vitro. </w:t>
      </w:r>
      <w:r w:rsidR="0022775E" w:rsidRPr="003769FB">
        <w:rPr>
          <w:rFonts w:ascii="Book Antiqua" w:eastAsia="宋体" w:hAnsi="Book Antiqua" w:cs="宋体"/>
          <w:i/>
          <w:iCs/>
          <w:szCs w:val="24"/>
        </w:rPr>
        <w:t>Free Radic Biol Med</w:t>
      </w:r>
      <w:r w:rsidR="0022775E" w:rsidRPr="003769FB">
        <w:rPr>
          <w:rFonts w:ascii="Book Antiqua" w:eastAsia="宋体" w:hAnsi="Book Antiqua" w:cs="宋体"/>
          <w:szCs w:val="24"/>
        </w:rPr>
        <w:t> 2014; </w:t>
      </w:r>
      <w:r w:rsidR="0022775E" w:rsidRPr="003769FB">
        <w:rPr>
          <w:rFonts w:ascii="Book Antiqua" w:eastAsia="宋体" w:hAnsi="Book Antiqua" w:cs="宋体"/>
          <w:b/>
          <w:bCs/>
          <w:szCs w:val="24"/>
        </w:rPr>
        <w:t>68</w:t>
      </w:r>
      <w:r w:rsidR="0022775E" w:rsidRPr="003769FB">
        <w:rPr>
          <w:rFonts w:ascii="Book Antiqua" w:eastAsia="宋体" w:hAnsi="Book Antiqua" w:cs="宋体"/>
          <w:szCs w:val="24"/>
        </w:rPr>
        <w:t>: 43-51 [PMID: 24296243 DOI: 10.1016/j.freeradbiomed.2013.11.009]</w:t>
      </w:r>
    </w:p>
    <w:p w14:paraId="46E53B72" w14:textId="053CAC71" w:rsidR="0022775E" w:rsidRPr="003769FB" w:rsidRDefault="0001672D" w:rsidP="004D49D8">
      <w:pPr>
        <w:spacing w:after="0"/>
        <w:rPr>
          <w:rFonts w:ascii="Book Antiqua" w:eastAsia="宋体" w:hAnsi="Book Antiqua" w:cs="宋体"/>
          <w:szCs w:val="24"/>
        </w:rPr>
      </w:pPr>
      <w:r w:rsidRPr="003769FB">
        <w:rPr>
          <w:rFonts w:ascii="Book Antiqua" w:eastAsia="宋体" w:hAnsi="Book Antiqua" w:cs="宋体" w:hint="eastAsia"/>
          <w:szCs w:val="24"/>
          <w:lang w:eastAsia="zh-CN"/>
        </w:rPr>
        <w:t>143</w:t>
      </w:r>
      <w:r w:rsidRPr="003769FB">
        <w:rPr>
          <w:rFonts w:ascii="Book Antiqua" w:eastAsia="宋体" w:hAnsi="Book Antiqua" w:cs="宋体"/>
          <w:szCs w:val="24"/>
        </w:rPr>
        <w:t> </w:t>
      </w:r>
      <w:r w:rsidR="0022775E" w:rsidRPr="003769FB">
        <w:rPr>
          <w:rFonts w:ascii="Book Antiqua" w:eastAsia="宋体" w:hAnsi="Book Antiqua" w:cs="宋体"/>
          <w:b/>
          <w:bCs/>
          <w:szCs w:val="24"/>
        </w:rPr>
        <w:t>Birringer M</w:t>
      </w:r>
      <w:r w:rsidR="0022775E" w:rsidRPr="003769FB">
        <w:rPr>
          <w:rFonts w:ascii="Book Antiqua" w:eastAsia="宋体" w:hAnsi="Book Antiqua" w:cs="宋体"/>
          <w:szCs w:val="24"/>
        </w:rPr>
        <w:t>, Lington D, Vertuani S, Manfredini S, Scharlau D, Glei M, Ristow M. Proapoptotic effects of long-chain vitamin E metabolites in HepG2 cells are mediated by oxidative stress. </w:t>
      </w:r>
      <w:r w:rsidR="0022775E" w:rsidRPr="003769FB">
        <w:rPr>
          <w:rFonts w:ascii="Book Antiqua" w:eastAsia="宋体" w:hAnsi="Book Antiqua" w:cs="宋体"/>
          <w:i/>
          <w:iCs/>
          <w:szCs w:val="24"/>
        </w:rPr>
        <w:t>Free Radic Biol Med</w:t>
      </w:r>
      <w:r w:rsidR="0022775E" w:rsidRPr="003769FB">
        <w:rPr>
          <w:rFonts w:ascii="Book Antiqua" w:eastAsia="宋体" w:hAnsi="Book Antiqua" w:cs="宋体"/>
          <w:szCs w:val="24"/>
        </w:rPr>
        <w:t> 2010; </w:t>
      </w:r>
      <w:r w:rsidR="0022775E" w:rsidRPr="003769FB">
        <w:rPr>
          <w:rFonts w:ascii="Book Antiqua" w:eastAsia="宋体" w:hAnsi="Book Antiqua" w:cs="宋体"/>
          <w:b/>
          <w:bCs/>
          <w:szCs w:val="24"/>
        </w:rPr>
        <w:t>49</w:t>
      </w:r>
      <w:r w:rsidR="0022775E" w:rsidRPr="003769FB">
        <w:rPr>
          <w:rFonts w:ascii="Book Antiqua" w:eastAsia="宋体" w:hAnsi="Book Antiqua" w:cs="宋体"/>
          <w:szCs w:val="24"/>
        </w:rPr>
        <w:t>: 1315-1322 [PMID: 20692332 DOI: 10.1016/j.freeradbiomed.2010.07.024]</w:t>
      </w:r>
    </w:p>
    <w:p w14:paraId="63265F3A" w14:textId="03B02DD1" w:rsidR="0022775E" w:rsidRPr="003769FB" w:rsidRDefault="0001672D" w:rsidP="004D49D8">
      <w:pPr>
        <w:spacing w:after="0"/>
        <w:rPr>
          <w:rFonts w:ascii="Book Antiqua" w:eastAsia="宋体" w:hAnsi="Book Antiqua" w:cs="宋体"/>
          <w:szCs w:val="24"/>
        </w:rPr>
      </w:pPr>
      <w:r w:rsidRPr="003769FB">
        <w:rPr>
          <w:rFonts w:ascii="Book Antiqua" w:eastAsia="宋体" w:hAnsi="Book Antiqua" w:cs="宋体" w:hint="eastAsia"/>
          <w:szCs w:val="24"/>
          <w:lang w:eastAsia="zh-CN"/>
        </w:rPr>
        <w:t>144</w:t>
      </w:r>
      <w:r w:rsidRPr="003769FB">
        <w:rPr>
          <w:rFonts w:ascii="Book Antiqua" w:eastAsia="宋体" w:hAnsi="Book Antiqua" w:cs="宋体"/>
          <w:szCs w:val="24"/>
        </w:rPr>
        <w:t> </w:t>
      </w:r>
      <w:r w:rsidR="0022775E" w:rsidRPr="003769FB">
        <w:rPr>
          <w:rFonts w:ascii="Book Antiqua" w:eastAsia="宋体" w:hAnsi="Book Antiqua" w:cs="宋体"/>
          <w:b/>
          <w:bCs/>
          <w:szCs w:val="24"/>
        </w:rPr>
        <w:t>Parker RS</w:t>
      </w:r>
      <w:r w:rsidR="0022775E" w:rsidRPr="003769FB">
        <w:rPr>
          <w:rFonts w:ascii="Book Antiqua" w:eastAsia="宋体" w:hAnsi="Book Antiqua" w:cs="宋体"/>
          <w:szCs w:val="24"/>
        </w:rPr>
        <w:t>, Swanson JE. A novel 5'-carboxychroman metabolite of gamma-tocopherol secreted by HepG2 cells and excreted in human urine. </w:t>
      </w:r>
      <w:r w:rsidR="0022775E" w:rsidRPr="003769FB">
        <w:rPr>
          <w:rFonts w:ascii="Book Antiqua" w:eastAsia="宋体" w:hAnsi="Book Antiqua" w:cs="宋体"/>
          <w:i/>
          <w:iCs/>
          <w:szCs w:val="24"/>
        </w:rPr>
        <w:t>Biochem Biophys Res Commun</w:t>
      </w:r>
      <w:r w:rsidR="0022775E" w:rsidRPr="003769FB">
        <w:rPr>
          <w:rFonts w:ascii="Book Antiqua" w:eastAsia="宋体" w:hAnsi="Book Antiqua" w:cs="宋体"/>
          <w:szCs w:val="24"/>
        </w:rPr>
        <w:t> 2000; </w:t>
      </w:r>
      <w:r w:rsidR="0022775E" w:rsidRPr="003769FB">
        <w:rPr>
          <w:rFonts w:ascii="Book Antiqua" w:eastAsia="宋体" w:hAnsi="Book Antiqua" w:cs="宋体"/>
          <w:b/>
          <w:bCs/>
          <w:szCs w:val="24"/>
        </w:rPr>
        <w:t>269</w:t>
      </w:r>
      <w:r w:rsidR="0022775E" w:rsidRPr="003769FB">
        <w:rPr>
          <w:rFonts w:ascii="Book Antiqua" w:eastAsia="宋体" w:hAnsi="Book Antiqua" w:cs="宋体"/>
          <w:szCs w:val="24"/>
        </w:rPr>
        <w:t>: 580-583 [PMID: 10708597 DOI: 10.1006/bbrc.2000.2319]</w:t>
      </w:r>
    </w:p>
    <w:p w14:paraId="5220139A" w14:textId="18DA5856" w:rsidR="0022775E" w:rsidRPr="003769FB" w:rsidRDefault="0001672D" w:rsidP="004D49D8">
      <w:pPr>
        <w:spacing w:after="0"/>
        <w:rPr>
          <w:rFonts w:ascii="Book Antiqua" w:eastAsia="宋体" w:hAnsi="Book Antiqua" w:cs="宋体"/>
          <w:szCs w:val="24"/>
        </w:rPr>
      </w:pPr>
      <w:r w:rsidRPr="003769FB">
        <w:rPr>
          <w:rFonts w:ascii="Book Antiqua" w:eastAsia="宋体" w:hAnsi="Book Antiqua" w:cs="宋体" w:hint="eastAsia"/>
          <w:szCs w:val="24"/>
          <w:lang w:eastAsia="zh-CN"/>
        </w:rPr>
        <w:t>145</w:t>
      </w:r>
      <w:r w:rsidRPr="003769FB">
        <w:rPr>
          <w:rFonts w:ascii="Book Antiqua" w:eastAsia="宋体" w:hAnsi="Book Antiqua" w:cs="宋体"/>
          <w:szCs w:val="24"/>
        </w:rPr>
        <w:t> </w:t>
      </w:r>
      <w:r w:rsidR="0022775E" w:rsidRPr="003769FB">
        <w:rPr>
          <w:rFonts w:ascii="Book Antiqua" w:eastAsia="宋体" w:hAnsi="Book Antiqua" w:cs="宋体"/>
          <w:b/>
          <w:bCs/>
          <w:szCs w:val="24"/>
        </w:rPr>
        <w:t>Schultz M</w:t>
      </w:r>
      <w:r w:rsidR="0022775E" w:rsidRPr="003769FB">
        <w:rPr>
          <w:rFonts w:ascii="Book Antiqua" w:eastAsia="宋体" w:hAnsi="Book Antiqua" w:cs="宋体"/>
          <w:szCs w:val="24"/>
        </w:rPr>
        <w:t>, Leist M, Elsner A, Brigelius-Flohé R. alpha-Carboxyethyl-6-hydroxychroman as urinary metabolite of vitamin E. </w:t>
      </w:r>
      <w:r w:rsidR="0022775E" w:rsidRPr="003769FB">
        <w:rPr>
          <w:rFonts w:ascii="Book Antiqua" w:eastAsia="宋体" w:hAnsi="Book Antiqua" w:cs="宋体"/>
          <w:i/>
          <w:iCs/>
          <w:szCs w:val="24"/>
        </w:rPr>
        <w:t>Methods Enzymol</w:t>
      </w:r>
      <w:r w:rsidR="0022775E" w:rsidRPr="003769FB">
        <w:rPr>
          <w:rFonts w:ascii="Book Antiqua" w:eastAsia="宋体" w:hAnsi="Book Antiqua" w:cs="宋体"/>
          <w:szCs w:val="24"/>
        </w:rPr>
        <w:t> 1997; </w:t>
      </w:r>
      <w:r w:rsidR="0022775E" w:rsidRPr="003769FB">
        <w:rPr>
          <w:rFonts w:ascii="Book Antiqua" w:eastAsia="宋体" w:hAnsi="Book Antiqua" w:cs="宋体"/>
          <w:b/>
          <w:bCs/>
          <w:szCs w:val="24"/>
        </w:rPr>
        <w:t>282</w:t>
      </w:r>
      <w:r w:rsidR="0022775E" w:rsidRPr="003769FB">
        <w:rPr>
          <w:rFonts w:ascii="Book Antiqua" w:eastAsia="宋体" w:hAnsi="Book Antiqua" w:cs="宋体"/>
          <w:szCs w:val="24"/>
        </w:rPr>
        <w:t>: 297-310 [PMID: 9330297]</w:t>
      </w:r>
    </w:p>
    <w:p w14:paraId="339CEB7D" w14:textId="0B7B9192" w:rsidR="0022775E" w:rsidRPr="003769FB" w:rsidRDefault="0001672D" w:rsidP="004D49D8">
      <w:pPr>
        <w:spacing w:after="0"/>
        <w:rPr>
          <w:rFonts w:ascii="Book Antiqua" w:eastAsia="宋体" w:hAnsi="Book Antiqua" w:cs="宋体"/>
          <w:szCs w:val="24"/>
        </w:rPr>
      </w:pPr>
      <w:r w:rsidRPr="003769FB">
        <w:rPr>
          <w:rFonts w:ascii="Book Antiqua" w:eastAsia="宋体" w:hAnsi="Book Antiqua" w:cs="宋体" w:hint="eastAsia"/>
          <w:szCs w:val="24"/>
          <w:lang w:eastAsia="zh-CN"/>
        </w:rPr>
        <w:t>146</w:t>
      </w:r>
      <w:r w:rsidRPr="003769FB">
        <w:rPr>
          <w:rFonts w:ascii="Book Antiqua" w:eastAsia="宋体" w:hAnsi="Book Antiqua" w:cs="宋体"/>
          <w:szCs w:val="24"/>
        </w:rPr>
        <w:t> </w:t>
      </w:r>
      <w:r w:rsidR="0022775E" w:rsidRPr="003769FB">
        <w:rPr>
          <w:rFonts w:ascii="Book Antiqua" w:eastAsia="宋体" w:hAnsi="Book Antiqua" w:cs="宋体"/>
          <w:b/>
          <w:bCs/>
          <w:szCs w:val="24"/>
        </w:rPr>
        <w:t>Schönfeld A</w:t>
      </w:r>
      <w:r w:rsidR="0022775E" w:rsidRPr="003769FB">
        <w:rPr>
          <w:rFonts w:ascii="Book Antiqua" w:eastAsia="宋体" w:hAnsi="Book Antiqua" w:cs="宋体"/>
          <w:szCs w:val="24"/>
        </w:rPr>
        <w:t>, Schultz M, Petrizka M, Gassmann B. A novel metabolite of RRR-alpha-tocopherol in human urine. </w:t>
      </w:r>
      <w:r w:rsidR="0022775E" w:rsidRPr="003769FB">
        <w:rPr>
          <w:rFonts w:ascii="Book Antiqua" w:eastAsia="宋体" w:hAnsi="Book Antiqua" w:cs="宋体"/>
          <w:i/>
          <w:iCs/>
          <w:szCs w:val="24"/>
        </w:rPr>
        <w:t>Nahrung</w:t>
      </w:r>
      <w:r w:rsidR="0022775E" w:rsidRPr="003769FB">
        <w:rPr>
          <w:rFonts w:ascii="Book Antiqua" w:eastAsia="宋体" w:hAnsi="Book Antiqua" w:cs="宋体"/>
          <w:szCs w:val="24"/>
        </w:rPr>
        <w:t> 1993; </w:t>
      </w:r>
      <w:r w:rsidR="0022775E" w:rsidRPr="003769FB">
        <w:rPr>
          <w:rFonts w:ascii="Book Antiqua" w:eastAsia="宋体" w:hAnsi="Book Antiqua" w:cs="宋体"/>
          <w:b/>
          <w:bCs/>
          <w:szCs w:val="24"/>
        </w:rPr>
        <w:t>37</w:t>
      </w:r>
      <w:r w:rsidR="0022775E" w:rsidRPr="003769FB">
        <w:rPr>
          <w:rFonts w:ascii="Book Antiqua" w:eastAsia="宋体" w:hAnsi="Book Antiqua" w:cs="宋体"/>
          <w:szCs w:val="24"/>
        </w:rPr>
        <w:t>: 498-500 [PMID: 8259194 DOI: 10.1002/food.19930370514]</w:t>
      </w:r>
    </w:p>
    <w:p w14:paraId="2602ED82" w14:textId="1E8C359B" w:rsidR="0022775E" w:rsidRPr="003769FB" w:rsidRDefault="0001672D" w:rsidP="004D49D8">
      <w:pPr>
        <w:spacing w:after="0"/>
        <w:rPr>
          <w:rFonts w:ascii="Book Antiqua" w:eastAsia="宋体" w:hAnsi="Book Antiqua" w:cs="宋体"/>
          <w:szCs w:val="24"/>
        </w:rPr>
      </w:pPr>
      <w:r w:rsidRPr="003769FB">
        <w:rPr>
          <w:rFonts w:ascii="Book Antiqua" w:eastAsia="宋体" w:hAnsi="Book Antiqua" w:cs="宋体" w:hint="eastAsia"/>
          <w:szCs w:val="24"/>
          <w:lang w:eastAsia="zh-CN"/>
        </w:rPr>
        <w:lastRenderedPageBreak/>
        <w:t>147</w:t>
      </w:r>
      <w:r w:rsidRPr="003769FB">
        <w:rPr>
          <w:rFonts w:ascii="Book Antiqua" w:eastAsia="宋体" w:hAnsi="Book Antiqua" w:cs="宋体"/>
          <w:szCs w:val="24"/>
        </w:rPr>
        <w:t> </w:t>
      </w:r>
      <w:r w:rsidR="0022775E" w:rsidRPr="003769FB">
        <w:rPr>
          <w:rFonts w:ascii="Book Antiqua" w:eastAsia="宋体" w:hAnsi="Book Antiqua" w:cs="宋体"/>
          <w:b/>
          <w:bCs/>
          <w:szCs w:val="24"/>
        </w:rPr>
        <w:t>Swanson JE</w:t>
      </w:r>
      <w:r w:rsidR="0022775E" w:rsidRPr="003769FB">
        <w:rPr>
          <w:rFonts w:ascii="Book Antiqua" w:eastAsia="宋体" w:hAnsi="Book Antiqua" w:cs="宋体"/>
          <w:szCs w:val="24"/>
        </w:rPr>
        <w:t>, Ben RN, Burton GW, Parker RS. Urinary excretion of 2,7, 8-trimethyl-2-(beta-carboxyethyl)-6-hydroxychroman is a major route of elimination of gamma-tocopherol in humans. </w:t>
      </w:r>
      <w:r w:rsidR="0022775E" w:rsidRPr="003769FB">
        <w:rPr>
          <w:rFonts w:ascii="Book Antiqua" w:eastAsia="宋体" w:hAnsi="Book Antiqua" w:cs="宋体"/>
          <w:i/>
          <w:iCs/>
          <w:szCs w:val="24"/>
        </w:rPr>
        <w:t>J Lipid Res</w:t>
      </w:r>
      <w:r w:rsidR="0022775E" w:rsidRPr="003769FB">
        <w:rPr>
          <w:rFonts w:ascii="Book Antiqua" w:eastAsia="宋体" w:hAnsi="Book Antiqua" w:cs="宋体"/>
          <w:szCs w:val="24"/>
        </w:rPr>
        <w:t> 1999; </w:t>
      </w:r>
      <w:r w:rsidR="0022775E" w:rsidRPr="003769FB">
        <w:rPr>
          <w:rFonts w:ascii="Book Antiqua" w:eastAsia="宋体" w:hAnsi="Book Antiqua" w:cs="宋体"/>
          <w:b/>
          <w:bCs/>
          <w:szCs w:val="24"/>
        </w:rPr>
        <w:t>40</w:t>
      </w:r>
      <w:r w:rsidR="0022775E" w:rsidRPr="003769FB">
        <w:rPr>
          <w:rFonts w:ascii="Book Antiqua" w:eastAsia="宋体" w:hAnsi="Book Antiqua" w:cs="宋体"/>
          <w:szCs w:val="24"/>
        </w:rPr>
        <w:t>: 665-671 [PMID: 10191290]</w:t>
      </w:r>
    </w:p>
    <w:p w14:paraId="56A5C652"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48 </w:t>
      </w:r>
      <w:r w:rsidRPr="003769FB">
        <w:rPr>
          <w:rFonts w:ascii="Book Antiqua" w:eastAsia="宋体" w:hAnsi="Book Antiqua" w:cs="宋体"/>
          <w:b/>
          <w:bCs/>
          <w:szCs w:val="24"/>
        </w:rPr>
        <w:t>Hattori A</w:t>
      </w:r>
      <w:r w:rsidRPr="003769FB">
        <w:rPr>
          <w:rFonts w:ascii="Book Antiqua" w:eastAsia="宋体" w:hAnsi="Book Antiqua" w:cs="宋体"/>
          <w:szCs w:val="24"/>
        </w:rPr>
        <w:t>, Fukushima T, Yoshimura H, Abe K, Imai K. Production of LLU-alpha following an oral administration of gamma-tocotrienol or gamma-tocopherol to rats. </w:t>
      </w:r>
      <w:r w:rsidRPr="003769FB">
        <w:rPr>
          <w:rFonts w:ascii="Book Antiqua" w:eastAsia="宋体" w:hAnsi="Book Antiqua" w:cs="宋体"/>
          <w:i/>
          <w:iCs/>
          <w:szCs w:val="24"/>
        </w:rPr>
        <w:t>Biol Pharm Bull</w:t>
      </w:r>
      <w:r w:rsidRPr="003769FB">
        <w:rPr>
          <w:rFonts w:ascii="Book Antiqua" w:eastAsia="宋体" w:hAnsi="Book Antiqua" w:cs="宋体"/>
          <w:szCs w:val="24"/>
        </w:rPr>
        <w:t> 2000; </w:t>
      </w:r>
      <w:r w:rsidRPr="003769FB">
        <w:rPr>
          <w:rFonts w:ascii="Book Antiqua" w:eastAsia="宋体" w:hAnsi="Book Antiqua" w:cs="宋体"/>
          <w:b/>
          <w:bCs/>
          <w:szCs w:val="24"/>
        </w:rPr>
        <w:t>23</w:t>
      </w:r>
      <w:r w:rsidRPr="003769FB">
        <w:rPr>
          <w:rFonts w:ascii="Book Antiqua" w:eastAsia="宋体" w:hAnsi="Book Antiqua" w:cs="宋体"/>
          <w:szCs w:val="24"/>
        </w:rPr>
        <w:t>: 1395-1397 [PMID: 11085376 DOI: 10.1248/bpb.23.1395]</w:t>
      </w:r>
    </w:p>
    <w:p w14:paraId="30B6159A"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49 </w:t>
      </w:r>
      <w:r w:rsidRPr="003769FB">
        <w:rPr>
          <w:rFonts w:ascii="Book Antiqua" w:eastAsia="宋体" w:hAnsi="Book Antiqua" w:cs="宋体"/>
          <w:b/>
          <w:bCs/>
          <w:szCs w:val="24"/>
        </w:rPr>
        <w:t>Kiyose C</w:t>
      </w:r>
      <w:r w:rsidRPr="003769FB">
        <w:rPr>
          <w:rFonts w:ascii="Book Antiqua" w:eastAsia="宋体" w:hAnsi="Book Antiqua" w:cs="宋体"/>
          <w:szCs w:val="24"/>
        </w:rPr>
        <w:t>, Saito H, Kaneko K, Hamamura K, Tomioka M, Ueda T, Igarashi O. Alpha-tocopherol affects the urinary and biliary excretion of 2,7,8-trimethyl-2 (2'-carboxyethyl)-6-hydroxychroman, gamma-tocopherol metabolite, in rats. </w:t>
      </w:r>
      <w:r w:rsidRPr="003769FB">
        <w:rPr>
          <w:rFonts w:ascii="Book Antiqua" w:eastAsia="宋体" w:hAnsi="Book Antiqua" w:cs="宋体"/>
          <w:i/>
          <w:iCs/>
          <w:szCs w:val="24"/>
        </w:rPr>
        <w:t>Lipids</w:t>
      </w:r>
      <w:r w:rsidRPr="003769FB">
        <w:rPr>
          <w:rFonts w:ascii="Book Antiqua" w:eastAsia="宋体" w:hAnsi="Book Antiqua" w:cs="宋体"/>
          <w:szCs w:val="24"/>
        </w:rPr>
        <w:t> 2001; </w:t>
      </w:r>
      <w:r w:rsidRPr="003769FB">
        <w:rPr>
          <w:rFonts w:ascii="Book Antiqua" w:eastAsia="宋体" w:hAnsi="Book Antiqua" w:cs="宋体"/>
          <w:b/>
          <w:bCs/>
          <w:szCs w:val="24"/>
        </w:rPr>
        <w:t>36</w:t>
      </w:r>
      <w:r w:rsidRPr="003769FB">
        <w:rPr>
          <w:rFonts w:ascii="Book Antiqua" w:eastAsia="宋体" w:hAnsi="Book Antiqua" w:cs="宋体"/>
          <w:szCs w:val="24"/>
        </w:rPr>
        <w:t>: 467-472 [PMID: 11432458]</w:t>
      </w:r>
    </w:p>
    <w:p w14:paraId="5467784E"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50 </w:t>
      </w:r>
      <w:r w:rsidRPr="003769FB">
        <w:rPr>
          <w:rFonts w:ascii="Book Antiqua" w:eastAsia="宋体" w:hAnsi="Book Antiqua" w:cs="宋体"/>
          <w:b/>
          <w:bCs/>
          <w:szCs w:val="24"/>
        </w:rPr>
        <w:t>Galli F</w:t>
      </w:r>
      <w:r w:rsidRPr="003769FB">
        <w:rPr>
          <w:rFonts w:ascii="Book Antiqua" w:eastAsia="宋体" w:hAnsi="Book Antiqua" w:cs="宋体"/>
          <w:szCs w:val="24"/>
        </w:rPr>
        <w:t>, Floridi AG, Floridi A, Buoncristiani U. Accumulation of vitamin E metabolites in the blood of renal failure patients. </w:t>
      </w:r>
      <w:r w:rsidRPr="003769FB">
        <w:rPr>
          <w:rFonts w:ascii="Book Antiqua" w:eastAsia="宋体" w:hAnsi="Book Antiqua" w:cs="宋体"/>
          <w:i/>
          <w:iCs/>
          <w:szCs w:val="24"/>
        </w:rPr>
        <w:t>Clin Nutr</w:t>
      </w:r>
      <w:r w:rsidRPr="003769FB">
        <w:rPr>
          <w:rFonts w:ascii="Book Antiqua" w:eastAsia="宋体" w:hAnsi="Book Antiqua" w:cs="宋体"/>
          <w:szCs w:val="24"/>
        </w:rPr>
        <w:t> 2004; </w:t>
      </w:r>
      <w:r w:rsidRPr="003769FB">
        <w:rPr>
          <w:rFonts w:ascii="Book Antiqua" w:eastAsia="宋体" w:hAnsi="Book Antiqua" w:cs="宋体"/>
          <w:b/>
          <w:bCs/>
          <w:szCs w:val="24"/>
        </w:rPr>
        <w:t>23</w:t>
      </w:r>
      <w:r w:rsidRPr="003769FB">
        <w:rPr>
          <w:rFonts w:ascii="Book Antiqua" w:eastAsia="宋体" w:hAnsi="Book Antiqua" w:cs="宋体"/>
          <w:szCs w:val="24"/>
        </w:rPr>
        <w:t>: 205-212 [PMID: 15030960 DOI: 10.1016/S0261-5614(03)00128-6]</w:t>
      </w:r>
    </w:p>
    <w:p w14:paraId="207F2D7E"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51 </w:t>
      </w:r>
      <w:r w:rsidRPr="003769FB">
        <w:rPr>
          <w:rFonts w:ascii="Book Antiqua" w:eastAsia="宋体" w:hAnsi="Book Antiqua" w:cs="宋体"/>
          <w:b/>
          <w:bCs/>
          <w:szCs w:val="24"/>
        </w:rPr>
        <w:t>Lodge JK</w:t>
      </w:r>
      <w:r w:rsidRPr="003769FB">
        <w:rPr>
          <w:rFonts w:ascii="Book Antiqua" w:eastAsia="宋体" w:hAnsi="Book Antiqua" w:cs="宋体"/>
          <w:szCs w:val="24"/>
        </w:rPr>
        <w:t>, Traber MG, Elsner A, Brigelius-Flohé R. A rapid method for the extraction and determination of vitamin E metabolites in human urine. </w:t>
      </w:r>
      <w:r w:rsidRPr="003769FB">
        <w:rPr>
          <w:rFonts w:ascii="Book Antiqua" w:eastAsia="宋体" w:hAnsi="Book Antiqua" w:cs="宋体"/>
          <w:i/>
          <w:iCs/>
          <w:szCs w:val="24"/>
        </w:rPr>
        <w:t>J Lipid Res</w:t>
      </w:r>
      <w:r w:rsidRPr="003769FB">
        <w:rPr>
          <w:rFonts w:ascii="Book Antiqua" w:eastAsia="宋体" w:hAnsi="Book Antiqua" w:cs="宋体"/>
          <w:szCs w:val="24"/>
        </w:rPr>
        <w:t> 2000; </w:t>
      </w:r>
      <w:r w:rsidRPr="003769FB">
        <w:rPr>
          <w:rFonts w:ascii="Book Antiqua" w:eastAsia="宋体" w:hAnsi="Book Antiqua" w:cs="宋体"/>
          <w:b/>
          <w:bCs/>
          <w:szCs w:val="24"/>
        </w:rPr>
        <w:t>41</w:t>
      </w:r>
      <w:r w:rsidRPr="003769FB">
        <w:rPr>
          <w:rFonts w:ascii="Book Antiqua" w:eastAsia="宋体" w:hAnsi="Book Antiqua" w:cs="宋体"/>
          <w:szCs w:val="24"/>
        </w:rPr>
        <w:t>: 148-154 [PMID: 10627513]</w:t>
      </w:r>
    </w:p>
    <w:p w14:paraId="4A00F67E"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52 </w:t>
      </w:r>
      <w:r w:rsidRPr="003769FB">
        <w:rPr>
          <w:rFonts w:ascii="Book Antiqua" w:eastAsia="宋体" w:hAnsi="Book Antiqua" w:cs="宋体"/>
          <w:b/>
          <w:bCs/>
          <w:szCs w:val="24"/>
        </w:rPr>
        <w:t>Stahl W</w:t>
      </w:r>
      <w:r w:rsidRPr="003769FB">
        <w:rPr>
          <w:rFonts w:ascii="Book Antiqua" w:eastAsia="宋体" w:hAnsi="Book Antiqua" w:cs="宋体"/>
          <w:szCs w:val="24"/>
        </w:rPr>
        <w:t>, Graf P, Brigelius-Flohé R, Wechter W, Sies H. Quantification of the alpha- and gamma-tocopherol metabolites 2,5,7, 8-tetramethyl-2-(2'-carboxyethyl)-6-hydroxychroman and 2,7, 8-trimethyl-2-(2'-carboxyethyl)-6-hydroxychroman in human serum. </w:t>
      </w:r>
      <w:r w:rsidRPr="003769FB">
        <w:rPr>
          <w:rFonts w:ascii="Book Antiqua" w:eastAsia="宋体" w:hAnsi="Book Antiqua" w:cs="宋体"/>
          <w:i/>
          <w:iCs/>
          <w:szCs w:val="24"/>
        </w:rPr>
        <w:t>Anal Biochem</w:t>
      </w:r>
      <w:r w:rsidRPr="003769FB">
        <w:rPr>
          <w:rFonts w:ascii="Book Antiqua" w:eastAsia="宋体" w:hAnsi="Book Antiqua" w:cs="宋体"/>
          <w:szCs w:val="24"/>
        </w:rPr>
        <w:t> 1999; </w:t>
      </w:r>
      <w:r w:rsidRPr="003769FB">
        <w:rPr>
          <w:rFonts w:ascii="Book Antiqua" w:eastAsia="宋体" w:hAnsi="Book Antiqua" w:cs="宋体"/>
          <w:b/>
          <w:bCs/>
          <w:szCs w:val="24"/>
        </w:rPr>
        <w:t>275</w:t>
      </w:r>
      <w:r w:rsidRPr="003769FB">
        <w:rPr>
          <w:rFonts w:ascii="Book Antiqua" w:eastAsia="宋体" w:hAnsi="Book Antiqua" w:cs="宋体"/>
          <w:szCs w:val="24"/>
        </w:rPr>
        <w:t>: 254-259 [PMID: 10552913 DOI: 10.1006/abio.1999.4312]</w:t>
      </w:r>
    </w:p>
    <w:p w14:paraId="21FD10B3"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53 </w:t>
      </w:r>
      <w:r w:rsidRPr="003769FB">
        <w:rPr>
          <w:rFonts w:ascii="Book Antiqua" w:eastAsia="宋体" w:hAnsi="Book Antiqua" w:cs="宋体"/>
          <w:b/>
          <w:bCs/>
          <w:szCs w:val="24"/>
        </w:rPr>
        <w:t>Galli F</w:t>
      </w:r>
      <w:r w:rsidRPr="003769FB">
        <w:rPr>
          <w:rFonts w:ascii="Book Antiqua" w:eastAsia="宋体" w:hAnsi="Book Antiqua" w:cs="宋体"/>
          <w:szCs w:val="24"/>
        </w:rPr>
        <w:t>, Lee R, Dunster C, Kelly FJ. Gas chromatography mass spectrometry analysis of carboxyethyl-hydroxychroman metabolites of alpha- and gamma-tocopherol in human plasma. </w:t>
      </w:r>
      <w:r w:rsidRPr="003769FB">
        <w:rPr>
          <w:rFonts w:ascii="Book Antiqua" w:eastAsia="宋体" w:hAnsi="Book Antiqua" w:cs="宋体"/>
          <w:i/>
          <w:iCs/>
          <w:szCs w:val="24"/>
        </w:rPr>
        <w:t>Free Radic Biol Med</w:t>
      </w:r>
      <w:r w:rsidRPr="003769FB">
        <w:rPr>
          <w:rFonts w:ascii="Book Antiqua" w:eastAsia="宋体" w:hAnsi="Book Antiqua" w:cs="宋体"/>
          <w:szCs w:val="24"/>
        </w:rPr>
        <w:t> 2002; </w:t>
      </w:r>
      <w:r w:rsidRPr="003769FB">
        <w:rPr>
          <w:rFonts w:ascii="Book Antiqua" w:eastAsia="宋体" w:hAnsi="Book Antiqua" w:cs="宋体"/>
          <w:b/>
          <w:bCs/>
          <w:szCs w:val="24"/>
        </w:rPr>
        <w:t>32</w:t>
      </w:r>
      <w:r w:rsidRPr="003769FB">
        <w:rPr>
          <w:rFonts w:ascii="Book Antiqua" w:eastAsia="宋体" w:hAnsi="Book Antiqua" w:cs="宋体"/>
          <w:szCs w:val="24"/>
        </w:rPr>
        <w:t>: 333-340 [PMID: 11841923 DOI: 10.1016/S0891-5849(01)00800-0]</w:t>
      </w:r>
    </w:p>
    <w:p w14:paraId="04765D1A"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54 </w:t>
      </w:r>
      <w:r w:rsidRPr="003769FB">
        <w:rPr>
          <w:rFonts w:ascii="Book Antiqua" w:eastAsia="宋体" w:hAnsi="Book Antiqua" w:cs="宋体"/>
          <w:b/>
          <w:bCs/>
          <w:szCs w:val="24"/>
        </w:rPr>
        <w:t>Leonard SW</w:t>
      </w:r>
      <w:r w:rsidRPr="003769FB">
        <w:rPr>
          <w:rFonts w:ascii="Book Antiqua" w:eastAsia="宋体" w:hAnsi="Book Antiqua" w:cs="宋体"/>
          <w:szCs w:val="24"/>
        </w:rPr>
        <w:t>, Gumpricht E, Devereaux MW, Sokol RJ, Traber MG. Quantitation of rat liver vitamin E metabolites by LC-MS during high-dose vitamin E administration. </w:t>
      </w:r>
      <w:r w:rsidRPr="003769FB">
        <w:rPr>
          <w:rFonts w:ascii="Book Antiqua" w:eastAsia="宋体" w:hAnsi="Book Antiqua" w:cs="宋体"/>
          <w:i/>
          <w:iCs/>
          <w:szCs w:val="24"/>
        </w:rPr>
        <w:t>J Lipid Res</w:t>
      </w:r>
      <w:r w:rsidRPr="003769FB">
        <w:rPr>
          <w:rFonts w:ascii="Book Antiqua" w:eastAsia="宋体" w:hAnsi="Book Antiqua" w:cs="宋体"/>
          <w:szCs w:val="24"/>
        </w:rPr>
        <w:t> 2005; </w:t>
      </w:r>
      <w:r w:rsidRPr="003769FB">
        <w:rPr>
          <w:rFonts w:ascii="Book Antiqua" w:eastAsia="宋体" w:hAnsi="Book Antiqua" w:cs="宋体"/>
          <w:b/>
          <w:bCs/>
          <w:szCs w:val="24"/>
        </w:rPr>
        <w:t>46</w:t>
      </w:r>
      <w:r w:rsidRPr="003769FB">
        <w:rPr>
          <w:rFonts w:ascii="Book Antiqua" w:eastAsia="宋体" w:hAnsi="Book Antiqua" w:cs="宋体"/>
          <w:szCs w:val="24"/>
        </w:rPr>
        <w:t>: 1068-1075 [PMID: 15722564 DOI: 10.1194/jlr.D400044-JLR200]</w:t>
      </w:r>
    </w:p>
    <w:p w14:paraId="4BDE5927"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55 </w:t>
      </w:r>
      <w:r w:rsidRPr="003769FB">
        <w:rPr>
          <w:rFonts w:ascii="Book Antiqua" w:eastAsia="宋体" w:hAnsi="Book Antiqua" w:cs="宋体"/>
          <w:b/>
          <w:bCs/>
          <w:szCs w:val="24"/>
        </w:rPr>
        <w:t>Morinobu T</w:t>
      </w:r>
      <w:r w:rsidRPr="003769FB">
        <w:rPr>
          <w:rFonts w:ascii="Book Antiqua" w:eastAsia="宋体" w:hAnsi="Book Antiqua" w:cs="宋体"/>
          <w:szCs w:val="24"/>
        </w:rPr>
        <w:t xml:space="preserve">, Yoshikawa S, Hamamura K, Tamai H. Measurement of vitamin E metabolites by high-performance liquid chromatography during high-dose </w:t>
      </w:r>
      <w:r w:rsidRPr="003769FB">
        <w:rPr>
          <w:rFonts w:ascii="Book Antiqua" w:eastAsia="宋体" w:hAnsi="Book Antiqua" w:cs="宋体"/>
          <w:szCs w:val="24"/>
        </w:rPr>
        <w:lastRenderedPageBreak/>
        <w:t>administration of alpha-tocopherol. </w:t>
      </w:r>
      <w:r w:rsidRPr="003769FB">
        <w:rPr>
          <w:rFonts w:ascii="Book Antiqua" w:eastAsia="宋体" w:hAnsi="Book Antiqua" w:cs="宋体"/>
          <w:i/>
          <w:iCs/>
          <w:szCs w:val="24"/>
        </w:rPr>
        <w:t>Eur J Clin Nutr</w:t>
      </w:r>
      <w:r w:rsidRPr="003769FB">
        <w:rPr>
          <w:rFonts w:ascii="Book Antiqua" w:eastAsia="宋体" w:hAnsi="Book Antiqua" w:cs="宋体"/>
          <w:szCs w:val="24"/>
        </w:rPr>
        <w:t> 2003; </w:t>
      </w:r>
      <w:r w:rsidRPr="003769FB">
        <w:rPr>
          <w:rFonts w:ascii="Book Antiqua" w:eastAsia="宋体" w:hAnsi="Book Antiqua" w:cs="宋体"/>
          <w:b/>
          <w:bCs/>
          <w:szCs w:val="24"/>
        </w:rPr>
        <w:t>57</w:t>
      </w:r>
      <w:r w:rsidRPr="003769FB">
        <w:rPr>
          <w:rFonts w:ascii="Book Antiqua" w:eastAsia="宋体" w:hAnsi="Book Antiqua" w:cs="宋体"/>
          <w:szCs w:val="24"/>
        </w:rPr>
        <w:t>: 410-414 [PMID: 12627176 DOI: 10.1038/sj.ejcn.1601570]</w:t>
      </w:r>
    </w:p>
    <w:p w14:paraId="2C0F1B8A"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56 </w:t>
      </w:r>
      <w:r w:rsidRPr="003769FB">
        <w:rPr>
          <w:rFonts w:ascii="Book Antiqua" w:eastAsia="宋体" w:hAnsi="Book Antiqua" w:cs="宋体"/>
          <w:b/>
          <w:bCs/>
          <w:szCs w:val="24"/>
        </w:rPr>
        <w:t>Cho JY</w:t>
      </w:r>
      <w:r w:rsidRPr="003769FB">
        <w:rPr>
          <w:rFonts w:ascii="Book Antiqua" w:eastAsia="宋体" w:hAnsi="Book Antiqua" w:cs="宋体"/>
          <w:szCs w:val="24"/>
        </w:rPr>
        <w:t>, Kang DW, Ma X, Ahn SH, Krausz KW, Luecke H, Idle JR, Gonzalez FJ. Metabolomics reveals a novel vitamin E metabolite and attenuated vitamin E metabolism upon PXR activation. </w:t>
      </w:r>
      <w:r w:rsidRPr="003769FB">
        <w:rPr>
          <w:rFonts w:ascii="Book Antiqua" w:eastAsia="宋体" w:hAnsi="Book Antiqua" w:cs="宋体"/>
          <w:i/>
          <w:iCs/>
          <w:szCs w:val="24"/>
        </w:rPr>
        <w:t>J Lipid Res</w:t>
      </w:r>
      <w:r w:rsidRPr="003769FB">
        <w:rPr>
          <w:rFonts w:ascii="Book Antiqua" w:eastAsia="宋体" w:hAnsi="Book Antiqua" w:cs="宋体"/>
          <w:szCs w:val="24"/>
        </w:rPr>
        <w:t> 2009; </w:t>
      </w:r>
      <w:r w:rsidRPr="003769FB">
        <w:rPr>
          <w:rFonts w:ascii="Book Antiqua" w:eastAsia="宋体" w:hAnsi="Book Antiqua" w:cs="宋体"/>
          <w:b/>
          <w:bCs/>
          <w:szCs w:val="24"/>
        </w:rPr>
        <w:t>50</w:t>
      </w:r>
      <w:r w:rsidRPr="003769FB">
        <w:rPr>
          <w:rFonts w:ascii="Book Antiqua" w:eastAsia="宋体" w:hAnsi="Book Antiqua" w:cs="宋体"/>
          <w:szCs w:val="24"/>
        </w:rPr>
        <w:t>: 924-937 [PMID: 19141872 DOI: 10.1194/jlr.M800647-JLR200]</w:t>
      </w:r>
    </w:p>
    <w:p w14:paraId="5AA045F6"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57 </w:t>
      </w:r>
      <w:r w:rsidRPr="003769FB">
        <w:rPr>
          <w:rFonts w:ascii="Book Antiqua" w:eastAsia="宋体" w:hAnsi="Book Antiqua" w:cs="宋体"/>
          <w:b/>
          <w:bCs/>
          <w:szCs w:val="24"/>
        </w:rPr>
        <w:t>Bardowell SA</w:t>
      </w:r>
      <w:r w:rsidRPr="003769FB">
        <w:rPr>
          <w:rFonts w:ascii="Book Antiqua" w:eastAsia="宋体" w:hAnsi="Book Antiqua" w:cs="宋体"/>
          <w:szCs w:val="24"/>
        </w:rPr>
        <w:t>, Ding X, Parker RS. Disruption of P450-mediated vitamin E hydroxylase activities alters vitamin E status in tocopherol supplemented mice and reveals extra-hepatic vitamin E metabolism. </w:t>
      </w:r>
      <w:r w:rsidRPr="003769FB">
        <w:rPr>
          <w:rFonts w:ascii="Book Antiqua" w:eastAsia="宋体" w:hAnsi="Book Antiqua" w:cs="宋体"/>
          <w:i/>
          <w:iCs/>
          <w:szCs w:val="24"/>
        </w:rPr>
        <w:t>J Lipid Res</w:t>
      </w:r>
      <w:r w:rsidRPr="003769FB">
        <w:rPr>
          <w:rFonts w:ascii="Book Antiqua" w:eastAsia="宋体" w:hAnsi="Book Antiqua" w:cs="宋体"/>
          <w:szCs w:val="24"/>
        </w:rPr>
        <w:t> 2012; </w:t>
      </w:r>
      <w:r w:rsidRPr="003769FB">
        <w:rPr>
          <w:rFonts w:ascii="Book Antiqua" w:eastAsia="宋体" w:hAnsi="Book Antiqua" w:cs="宋体"/>
          <w:b/>
          <w:bCs/>
          <w:szCs w:val="24"/>
        </w:rPr>
        <w:t>53</w:t>
      </w:r>
      <w:r w:rsidRPr="003769FB">
        <w:rPr>
          <w:rFonts w:ascii="Book Antiqua" w:eastAsia="宋体" w:hAnsi="Book Antiqua" w:cs="宋体"/>
          <w:szCs w:val="24"/>
        </w:rPr>
        <w:t>: 2667-2676 [PMID: 22969154 DOI: 10.1194/jlr.M030734]</w:t>
      </w:r>
    </w:p>
    <w:p w14:paraId="51A8DD7C"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58 </w:t>
      </w:r>
      <w:r w:rsidRPr="003769FB">
        <w:rPr>
          <w:rFonts w:ascii="Book Antiqua" w:eastAsia="宋体" w:hAnsi="Book Antiqua" w:cs="宋体"/>
          <w:b/>
          <w:bCs/>
          <w:szCs w:val="24"/>
        </w:rPr>
        <w:t>Hardwick JP</w:t>
      </w:r>
      <w:r w:rsidRPr="003769FB">
        <w:rPr>
          <w:rFonts w:ascii="Book Antiqua" w:eastAsia="宋体" w:hAnsi="Book Antiqua" w:cs="宋体"/>
          <w:szCs w:val="24"/>
        </w:rPr>
        <w:t>. Cytochrome P450 omega hydroxylase (CYP4) function in fatty acid metabolism and metabolic diseases. </w:t>
      </w:r>
      <w:r w:rsidRPr="003769FB">
        <w:rPr>
          <w:rFonts w:ascii="Book Antiqua" w:eastAsia="宋体" w:hAnsi="Book Antiqua" w:cs="宋体"/>
          <w:i/>
          <w:iCs/>
          <w:szCs w:val="24"/>
        </w:rPr>
        <w:t>Biochem Pharmacol</w:t>
      </w:r>
      <w:r w:rsidRPr="003769FB">
        <w:rPr>
          <w:rFonts w:ascii="Book Antiqua" w:eastAsia="宋体" w:hAnsi="Book Antiqua" w:cs="宋体"/>
          <w:szCs w:val="24"/>
        </w:rPr>
        <w:t> 2008; </w:t>
      </w:r>
      <w:r w:rsidRPr="003769FB">
        <w:rPr>
          <w:rFonts w:ascii="Book Antiqua" w:eastAsia="宋体" w:hAnsi="Book Antiqua" w:cs="宋体"/>
          <w:b/>
          <w:bCs/>
          <w:szCs w:val="24"/>
        </w:rPr>
        <w:t>75</w:t>
      </w:r>
      <w:r w:rsidRPr="003769FB">
        <w:rPr>
          <w:rFonts w:ascii="Book Antiqua" w:eastAsia="宋体" w:hAnsi="Book Antiqua" w:cs="宋体"/>
          <w:szCs w:val="24"/>
        </w:rPr>
        <w:t>: 2263-2275 [PMID: 18433732 DOI: 10.1016/j.bcp.2008.03.004]</w:t>
      </w:r>
    </w:p>
    <w:p w14:paraId="5645C632"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59 </w:t>
      </w:r>
      <w:r w:rsidRPr="003769FB">
        <w:rPr>
          <w:rFonts w:ascii="Book Antiqua" w:eastAsia="宋体" w:hAnsi="Book Antiqua" w:cs="宋体"/>
          <w:b/>
          <w:bCs/>
          <w:szCs w:val="24"/>
        </w:rPr>
        <w:t>Morita M</w:t>
      </w:r>
      <w:r w:rsidRPr="003769FB">
        <w:rPr>
          <w:rFonts w:ascii="Book Antiqua" w:eastAsia="宋体" w:hAnsi="Book Antiqua" w:cs="宋体"/>
          <w:szCs w:val="24"/>
        </w:rPr>
        <w:t>, Imanaka T. Peroxisomal ABC transporters: structure, function and role in disease. </w:t>
      </w:r>
      <w:r w:rsidRPr="003769FB">
        <w:rPr>
          <w:rFonts w:ascii="Book Antiqua" w:eastAsia="宋体" w:hAnsi="Book Antiqua" w:cs="宋体"/>
          <w:i/>
          <w:iCs/>
          <w:szCs w:val="24"/>
        </w:rPr>
        <w:t>Biochim Biophys Acta</w:t>
      </w:r>
      <w:r w:rsidRPr="003769FB">
        <w:rPr>
          <w:rFonts w:ascii="Book Antiqua" w:eastAsia="宋体" w:hAnsi="Book Antiqua" w:cs="宋体"/>
          <w:szCs w:val="24"/>
        </w:rPr>
        <w:t> 2012; </w:t>
      </w:r>
      <w:r w:rsidRPr="003769FB">
        <w:rPr>
          <w:rFonts w:ascii="Book Antiqua" w:eastAsia="宋体" w:hAnsi="Book Antiqua" w:cs="宋体"/>
          <w:b/>
          <w:bCs/>
          <w:szCs w:val="24"/>
        </w:rPr>
        <w:t>1822</w:t>
      </w:r>
      <w:r w:rsidRPr="003769FB">
        <w:rPr>
          <w:rFonts w:ascii="Book Antiqua" w:eastAsia="宋体" w:hAnsi="Book Antiqua" w:cs="宋体"/>
          <w:szCs w:val="24"/>
        </w:rPr>
        <w:t>: 1387-1396 [PMID: 22366764 DOI: 10.1016/j.bbadis.2012.02.009]</w:t>
      </w:r>
    </w:p>
    <w:p w14:paraId="4DD1586F"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60 </w:t>
      </w:r>
      <w:r w:rsidRPr="003769FB">
        <w:rPr>
          <w:rFonts w:ascii="Book Antiqua" w:eastAsia="宋体" w:hAnsi="Book Antiqua" w:cs="宋体"/>
          <w:b/>
          <w:bCs/>
          <w:szCs w:val="24"/>
        </w:rPr>
        <w:t>Card DJ</w:t>
      </w:r>
      <w:r w:rsidRPr="003769FB">
        <w:rPr>
          <w:rFonts w:ascii="Book Antiqua" w:eastAsia="宋体" w:hAnsi="Book Antiqua" w:cs="宋体"/>
          <w:szCs w:val="24"/>
        </w:rPr>
        <w:t>, Gorska R, Cutler J, Harrington DJ. Vitamin K metabolism: current knowledge and future research. </w:t>
      </w:r>
      <w:r w:rsidRPr="003769FB">
        <w:rPr>
          <w:rFonts w:ascii="Book Antiqua" w:eastAsia="宋体" w:hAnsi="Book Antiqua" w:cs="宋体"/>
          <w:i/>
          <w:iCs/>
          <w:szCs w:val="24"/>
        </w:rPr>
        <w:t>Mol Nutr Food Res</w:t>
      </w:r>
      <w:r w:rsidRPr="003769FB">
        <w:rPr>
          <w:rFonts w:ascii="Book Antiqua" w:eastAsia="宋体" w:hAnsi="Book Antiqua" w:cs="宋体"/>
          <w:szCs w:val="24"/>
        </w:rPr>
        <w:t> 2014; </w:t>
      </w:r>
      <w:r w:rsidRPr="003769FB">
        <w:rPr>
          <w:rFonts w:ascii="Book Antiqua" w:eastAsia="宋体" w:hAnsi="Book Antiqua" w:cs="宋体"/>
          <w:b/>
          <w:bCs/>
          <w:szCs w:val="24"/>
        </w:rPr>
        <w:t>58</w:t>
      </w:r>
      <w:r w:rsidRPr="003769FB">
        <w:rPr>
          <w:rFonts w:ascii="Book Antiqua" w:eastAsia="宋体" w:hAnsi="Book Antiqua" w:cs="宋体"/>
          <w:szCs w:val="24"/>
        </w:rPr>
        <w:t>: 1590-1600 [PMID: 24376012 DOI: 10.1002/mnfr.201300683]</w:t>
      </w:r>
    </w:p>
    <w:p w14:paraId="733A8638"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61 </w:t>
      </w:r>
      <w:r w:rsidRPr="003769FB">
        <w:rPr>
          <w:rFonts w:ascii="Book Antiqua" w:eastAsia="宋体" w:hAnsi="Book Antiqua" w:cs="宋体"/>
          <w:b/>
          <w:bCs/>
          <w:szCs w:val="24"/>
        </w:rPr>
        <w:t>Bardowell SA</w:t>
      </w:r>
      <w:r w:rsidRPr="003769FB">
        <w:rPr>
          <w:rFonts w:ascii="Book Antiqua" w:eastAsia="宋体" w:hAnsi="Book Antiqua" w:cs="宋体"/>
          <w:szCs w:val="24"/>
        </w:rPr>
        <w:t>, Duan F, Manor D, Swanson JE, Parker RS. Disruption of mouse cytochrome p450 4f14 (Cyp4f14 gene) causes severe perturbations in vitamin E metabolism. </w:t>
      </w:r>
      <w:r w:rsidRPr="003769FB">
        <w:rPr>
          <w:rFonts w:ascii="Book Antiqua" w:eastAsia="宋体" w:hAnsi="Book Antiqua" w:cs="宋体"/>
          <w:i/>
          <w:iCs/>
          <w:szCs w:val="24"/>
        </w:rPr>
        <w:t>J Biol Chem</w:t>
      </w:r>
      <w:r w:rsidRPr="003769FB">
        <w:rPr>
          <w:rFonts w:ascii="Book Antiqua" w:eastAsia="宋体" w:hAnsi="Book Antiqua" w:cs="宋体"/>
          <w:szCs w:val="24"/>
        </w:rPr>
        <w:t> 2012; </w:t>
      </w:r>
      <w:r w:rsidRPr="003769FB">
        <w:rPr>
          <w:rFonts w:ascii="Book Antiqua" w:eastAsia="宋体" w:hAnsi="Book Antiqua" w:cs="宋体"/>
          <w:b/>
          <w:bCs/>
          <w:szCs w:val="24"/>
        </w:rPr>
        <w:t>287</w:t>
      </w:r>
      <w:r w:rsidRPr="003769FB">
        <w:rPr>
          <w:rFonts w:ascii="Book Antiqua" w:eastAsia="宋体" w:hAnsi="Book Antiqua" w:cs="宋体"/>
          <w:szCs w:val="24"/>
        </w:rPr>
        <w:t>: 26077-26086 [PMID: 22665481 DOI: 10.1074/jbc.M112.373597]</w:t>
      </w:r>
    </w:p>
    <w:p w14:paraId="273C01C4"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62 </w:t>
      </w:r>
      <w:r w:rsidRPr="003769FB">
        <w:rPr>
          <w:rFonts w:ascii="Book Antiqua" w:eastAsia="宋体" w:hAnsi="Book Antiqua" w:cs="宋体"/>
          <w:b/>
          <w:bCs/>
          <w:szCs w:val="24"/>
        </w:rPr>
        <w:t>Sevrioukova IF</w:t>
      </w:r>
      <w:r w:rsidRPr="003769FB">
        <w:rPr>
          <w:rFonts w:ascii="Book Antiqua" w:eastAsia="宋体" w:hAnsi="Book Antiqua" w:cs="宋体"/>
          <w:szCs w:val="24"/>
        </w:rPr>
        <w:t>, Poulos TL. Understanding the mechanism of cytochrome P450 3A4: recent advances and remaining problems. </w:t>
      </w:r>
      <w:r w:rsidRPr="003769FB">
        <w:rPr>
          <w:rFonts w:ascii="Book Antiqua" w:eastAsia="宋体" w:hAnsi="Book Antiqua" w:cs="宋体"/>
          <w:i/>
          <w:iCs/>
          <w:szCs w:val="24"/>
        </w:rPr>
        <w:t>Dalton Trans</w:t>
      </w:r>
      <w:r w:rsidRPr="003769FB">
        <w:rPr>
          <w:rFonts w:ascii="Book Antiqua" w:eastAsia="宋体" w:hAnsi="Book Antiqua" w:cs="宋体"/>
          <w:szCs w:val="24"/>
        </w:rPr>
        <w:t> 2013; </w:t>
      </w:r>
      <w:r w:rsidRPr="003769FB">
        <w:rPr>
          <w:rFonts w:ascii="Book Antiqua" w:eastAsia="宋体" w:hAnsi="Book Antiqua" w:cs="宋体"/>
          <w:b/>
          <w:bCs/>
          <w:szCs w:val="24"/>
        </w:rPr>
        <w:t>42</w:t>
      </w:r>
      <w:r w:rsidRPr="003769FB">
        <w:rPr>
          <w:rFonts w:ascii="Book Antiqua" w:eastAsia="宋体" w:hAnsi="Book Antiqua" w:cs="宋体"/>
          <w:szCs w:val="24"/>
        </w:rPr>
        <w:t>: 3116-3126 [PMID: 23018626 DOI: 10.1039/c2dt31833d]</w:t>
      </w:r>
    </w:p>
    <w:p w14:paraId="441C7393"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63 </w:t>
      </w:r>
      <w:r w:rsidRPr="003769FB">
        <w:rPr>
          <w:rFonts w:ascii="Book Antiqua" w:eastAsia="宋体" w:hAnsi="Book Antiqua" w:cs="宋体"/>
          <w:b/>
          <w:bCs/>
          <w:szCs w:val="24"/>
        </w:rPr>
        <w:t>Parker RS</w:t>
      </w:r>
      <w:r w:rsidRPr="003769FB">
        <w:rPr>
          <w:rFonts w:ascii="Book Antiqua" w:eastAsia="宋体" w:hAnsi="Book Antiqua" w:cs="宋体"/>
          <w:szCs w:val="24"/>
        </w:rPr>
        <w:t>, Sontag TJ, Swanson JE. Cytochrome P4503A-dependent metabolism of tocopherols and inhibition by sesamin. </w:t>
      </w:r>
      <w:r w:rsidRPr="003769FB">
        <w:rPr>
          <w:rFonts w:ascii="Book Antiqua" w:eastAsia="宋体" w:hAnsi="Book Antiqua" w:cs="宋体"/>
          <w:i/>
          <w:iCs/>
          <w:szCs w:val="24"/>
        </w:rPr>
        <w:t>Biochem Biophys Res Commun</w:t>
      </w:r>
      <w:r w:rsidRPr="003769FB">
        <w:rPr>
          <w:rFonts w:ascii="Book Antiqua" w:eastAsia="宋体" w:hAnsi="Book Antiqua" w:cs="宋体"/>
          <w:szCs w:val="24"/>
        </w:rPr>
        <w:t> 2000; </w:t>
      </w:r>
      <w:r w:rsidRPr="003769FB">
        <w:rPr>
          <w:rFonts w:ascii="Book Antiqua" w:eastAsia="宋体" w:hAnsi="Book Antiqua" w:cs="宋体"/>
          <w:b/>
          <w:bCs/>
          <w:szCs w:val="24"/>
        </w:rPr>
        <w:t>277</w:t>
      </w:r>
      <w:r w:rsidRPr="003769FB">
        <w:rPr>
          <w:rFonts w:ascii="Book Antiqua" w:eastAsia="宋体" w:hAnsi="Book Antiqua" w:cs="宋体"/>
          <w:szCs w:val="24"/>
        </w:rPr>
        <w:t>: 531-534 [PMID: 11061988 DOI: 10.1006/bbrc.2000.3706]</w:t>
      </w:r>
    </w:p>
    <w:p w14:paraId="128AB129"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64 </w:t>
      </w:r>
      <w:r w:rsidRPr="003769FB">
        <w:rPr>
          <w:rFonts w:ascii="Book Antiqua" w:eastAsia="宋体" w:hAnsi="Book Antiqua" w:cs="宋体"/>
          <w:b/>
          <w:bCs/>
          <w:szCs w:val="24"/>
        </w:rPr>
        <w:t>Abe C</w:t>
      </w:r>
      <w:r w:rsidRPr="003769FB">
        <w:rPr>
          <w:rFonts w:ascii="Book Antiqua" w:eastAsia="宋体" w:hAnsi="Book Antiqua" w:cs="宋体"/>
          <w:szCs w:val="24"/>
        </w:rPr>
        <w:t xml:space="preserve">, Uchida T, Ohta M, Ichikawa T, Yamashita K, Ikeda S. Cytochrome P450-dependent metabolism of vitamin E isoforms is a critical determinant of their tissue </w:t>
      </w:r>
      <w:r w:rsidRPr="003769FB">
        <w:rPr>
          <w:rFonts w:ascii="Book Antiqua" w:eastAsia="宋体" w:hAnsi="Book Antiqua" w:cs="宋体"/>
          <w:szCs w:val="24"/>
        </w:rPr>
        <w:lastRenderedPageBreak/>
        <w:t>concentrations in rats. </w:t>
      </w:r>
      <w:r w:rsidRPr="003769FB">
        <w:rPr>
          <w:rFonts w:ascii="Book Antiqua" w:eastAsia="宋体" w:hAnsi="Book Antiqua" w:cs="宋体"/>
          <w:i/>
          <w:iCs/>
          <w:szCs w:val="24"/>
        </w:rPr>
        <w:t>Lipids</w:t>
      </w:r>
      <w:r w:rsidRPr="003769FB">
        <w:rPr>
          <w:rFonts w:ascii="Book Antiqua" w:eastAsia="宋体" w:hAnsi="Book Antiqua" w:cs="宋体"/>
          <w:szCs w:val="24"/>
        </w:rPr>
        <w:t> 2007; </w:t>
      </w:r>
      <w:r w:rsidRPr="003769FB">
        <w:rPr>
          <w:rFonts w:ascii="Book Antiqua" w:eastAsia="宋体" w:hAnsi="Book Antiqua" w:cs="宋体"/>
          <w:b/>
          <w:bCs/>
          <w:szCs w:val="24"/>
        </w:rPr>
        <w:t>42</w:t>
      </w:r>
      <w:r w:rsidRPr="003769FB">
        <w:rPr>
          <w:rFonts w:ascii="Book Antiqua" w:eastAsia="宋体" w:hAnsi="Book Antiqua" w:cs="宋体"/>
          <w:szCs w:val="24"/>
        </w:rPr>
        <w:t>: 637-645 [PMID: 17520307 DOI: 10.1007/s11745-007-3064-2]</w:t>
      </w:r>
    </w:p>
    <w:p w14:paraId="6DBB34CE"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65 </w:t>
      </w:r>
      <w:r w:rsidRPr="003769FB">
        <w:rPr>
          <w:rFonts w:ascii="Book Antiqua" w:eastAsia="宋体" w:hAnsi="Book Antiqua" w:cs="宋体"/>
          <w:b/>
          <w:bCs/>
          <w:szCs w:val="24"/>
        </w:rPr>
        <w:t>Traber MG</w:t>
      </w:r>
      <w:r w:rsidRPr="003769FB">
        <w:rPr>
          <w:rFonts w:ascii="Book Antiqua" w:eastAsia="宋体" w:hAnsi="Book Antiqua" w:cs="宋体"/>
          <w:szCs w:val="24"/>
        </w:rPr>
        <w:t>, Siddens LK, Leonard SW, Schock B, Gohil K, Krueger SK, Cross CE, Williams DE. Alpha-tocopherol modulates Cyp3a expression, increases gamma-CEHC production, and limits tissue gamma-tocopherol accumulation in mice fed high gamma-tocopherol diets. </w:t>
      </w:r>
      <w:r w:rsidRPr="003769FB">
        <w:rPr>
          <w:rFonts w:ascii="Book Antiqua" w:eastAsia="宋体" w:hAnsi="Book Antiqua" w:cs="宋体"/>
          <w:i/>
          <w:iCs/>
          <w:szCs w:val="24"/>
        </w:rPr>
        <w:t>Free Radic Biol Med</w:t>
      </w:r>
      <w:r w:rsidRPr="003769FB">
        <w:rPr>
          <w:rFonts w:ascii="Book Antiqua" w:eastAsia="宋体" w:hAnsi="Book Antiqua" w:cs="宋体"/>
          <w:szCs w:val="24"/>
        </w:rPr>
        <w:t> 2005; </w:t>
      </w:r>
      <w:r w:rsidRPr="003769FB">
        <w:rPr>
          <w:rFonts w:ascii="Book Antiqua" w:eastAsia="宋体" w:hAnsi="Book Antiqua" w:cs="宋体"/>
          <w:b/>
          <w:bCs/>
          <w:szCs w:val="24"/>
        </w:rPr>
        <w:t>38</w:t>
      </w:r>
      <w:r w:rsidRPr="003769FB">
        <w:rPr>
          <w:rFonts w:ascii="Book Antiqua" w:eastAsia="宋体" w:hAnsi="Book Antiqua" w:cs="宋体"/>
          <w:szCs w:val="24"/>
        </w:rPr>
        <w:t>: 773-785 [PMID: 15721988 DOI: 10.1016/j.freeradbiomed.2004.11.027]</w:t>
      </w:r>
    </w:p>
    <w:p w14:paraId="41E5A48B"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66 </w:t>
      </w:r>
      <w:r w:rsidRPr="003769FB">
        <w:rPr>
          <w:rFonts w:ascii="Book Antiqua" w:eastAsia="宋体" w:hAnsi="Book Antiqua" w:cs="宋体"/>
          <w:b/>
          <w:bCs/>
          <w:szCs w:val="24"/>
        </w:rPr>
        <w:t>Kluth D</w:t>
      </w:r>
      <w:r w:rsidRPr="003769FB">
        <w:rPr>
          <w:rFonts w:ascii="Book Antiqua" w:eastAsia="宋体" w:hAnsi="Book Antiqua" w:cs="宋体"/>
          <w:szCs w:val="24"/>
        </w:rPr>
        <w:t>, Landes N, Pfluger P, Müller-Schmehl K, Weiss K, Bumke-Vogt C, Ristow M, Brigelius-Flohé R. Modulation of Cyp3a11 mRNA expression by alpha-tocopherol but not gamma-tocotrienol in mice. </w:t>
      </w:r>
      <w:r w:rsidRPr="003769FB">
        <w:rPr>
          <w:rFonts w:ascii="Book Antiqua" w:eastAsia="宋体" w:hAnsi="Book Antiqua" w:cs="宋体"/>
          <w:i/>
          <w:iCs/>
          <w:szCs w:val="24"/>
        </w:rPr>
        <w:t>Free Radic Biol Med</w:t>
      </w:r>
      <w:r w:rsidRPr="003769FB">
        <w:rPr>
          <w:rFonts w:ascii="Book Antiqua" w:eastAsia="宋体" w:hAnsi="Book Antiqua" w:cs="宋体"/>
          <w:szCs w:val="24"/>
        </w:rPr>
        <w:t> 2005; </w:t>
      </w:r>
      <w:r w:rsidRPr="003769FB">
        <w:rPr>
          <w:rFonts w:ascii="Book Antiqua" w:eastAsia="宋体" w:hAnsi="Book Antiqua" w:cs="宋体"/>
          <w:b/>
          <w:bCs/>
          <w:szCs w:val="24"/>
        </w:rPr>
        <w:t>38</w:t>
      </w:r>
      <w:r w:rsidRPr="003769FB">
        <w:rPr>
          <w:rFonts w:ascii="Book Antiqua" w:eastAsia="宋体" w:hAnsi="Book Antiqua" w:cs="宋体"/>
          <w:szCs w:val="24"/>
        </w:rPr>
        <w:t>: 507-514 [PMID: 15649653 DOI: 10.1016/j.freeradbiomed.2004.11.010]</w:t>
      </w:r>
    </w:p>
    <w:p w14:paraId="21E63CF1"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67 </w:t>
      </w:r>
      <w:r w:rsidRPr="003769FB">
        <w:rPr>
          <w:rFonts w:ascii="Book Antiqua" w:eastAsia="宋体" w:hAnsi="Book Antiqua" w:cs="宋体"/>
          <w:b/>
          <w:bCs/>
          <w:szCs w:val="24"/>
        </w:rPr>
        <w:t>Mustacich DJ</w:t>
      </w:r>
      <w:r w:rsidRPr="003769FB">
        <w:rPr>
          <w:rFonts w:ascii="Book Antiqua" w:eastAsia="宋体" w:hAnsi="Book Antiqua" w:cs="宋体"/>
          <w:szCs w:val="24"/>
        </w:rPr>
        <w:t>, Leonard SW, Devereaux MW, Sokol RJ, Traber MG. Alpha-tocopherol regulation of hepatic cytochrome P450s and ABC transporters in rats. </w:t>
      </w:r>
      <w:r w:rsidRPr="003769FB">
        <w:rPr>
          <w:rFonts w:ascii="Book Antiqua" w:eastAsia="宋体" w:hAnsi="Book Antiqua" w:cs="宋体"/>
          <w:i/>
          <w:iCs/>
          <w:szCs w:val="24"/>
        </w:rPr>
        <w:t>Free Radic Biol Med</w:t>
      </w:r>
      <w:r w:rsidRPr="003769FB">
        <w:rPr>
          <w:rFonts w:ascii="Book Antiqua" w:eastAsia="宋体" w:hAnsi="Book Antiqua" w:cs="宋体"/>
          <w:szCs w:val="24"/>
        </w:rPr>
        <w:t> 2006; </w:t>
      </w:r>
      <w:r w:rsidRPr="003769FB">
        <w:rPr>
          <w:rFonts w:ascii="Book Antiqua" w:eastAsia="宋体" w:hAnsi="Book Antiqua" w:cs="宋体"/>
          <w:b/>
          <w:bCs/>
          <w:szCs w:val="24"/>
        </w:rPr>
        <w:t>41</w:t>
      </w:r>
      <w:r w:rsidRPr="003769FB">
        <w:rPr>
          <w:rFonts w:ascii="Book Antiqua" w:eastAsia="宋体" w:hAnsi="Book Antiqua" w:cs="宋体"/>
          <w:szCs w:val="24"/>
        </w:rPr>
        <w:t>: 1069-1078 [PMID: 16962932 DOI: 10.1016/j.freeradbiomed.2006.06.022]</w:t>
      </w:r>
    </w:p>
    <w:p w14:paraId="18BCB83A"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68 </w:t>
      </w:r>
      <w:r w:rsidRPr="003769FB">
        <w:rPr>
          <w:rFonts w:ascii="Book Antiqua" w:eastAsia="宋体" w:hAnsi="Book Antiqua" w:cs="宋体"/>
          <w:b/>
          <w:bCs/>
          <w:szCs w:val="24"/>
        </w:rPr>
        <w:t>Landes N</w:t>
      </w:r>
      <w:r w:rsidRPr="003769FB">
        <w:rPr>
          <w:rFonts w:ascii="Book Antiqua" w:eastAsia="宋体" w:hAnsi="Book Antiqua" w:cs="宋体"/>
          <w:szCs w:val="24"/>
        </w:rPr>
        <w:t>, Birringer M, Brigelius-Flohé R. Homologous metabolic and gene activating routes for vitamins E and K. </w:t>
      </w:r>
      <w:r w:rsidRPr="003769FB">
        <w:rPr>
          <w:rFonts w:ascii="Book Antiqua" w:eastAsia="宋体" w:hAnsi="Book Antiqua" w:cs="宋体"/>
          <w:i/>
          <w:iCs/>
          <w:szCs w:val="24"/>
        </w:rPr>
        <w:t>Mol Aspects Med</w:t>
      </w:r>
      <w:r w:rsidRPr="003769FB">
        <w:rPr>
          <w:rFonts w:ascii="Book Antiqua" w:eastAsia="宋体" w:hAnsi="Book Antiqua" w:cs="宋体"/>
          <w:szCs w:val="24"/>
        </w:rPr>
        <w:t> 2003; </w:t>
      </w:r>
      <w:r w:rsidRPr="003769FB">
        <w:rPr>
          <w:rFonts w:ascii="Book Antiqua" w:eastAsia="宋体" w:hAnsi="Book Antiqua" w:cs="宋体"/>
          <w:b/>
          <w:bCs/>
          <w:szCs w:val="24"/>
        </w:rPr>
        <w:t>24</w:t>
      </w:r>
      <w:r w:rsidRPr="003769FB">
        <w:rPr>
          <w:rFonts w:ascii="Book Antiqua" w:eastAsia="宋体" w:hAnsi="Book Antiqua" w:cs="宋体"/>
          <w:szCs w:val="24"/>
        </w:rPr>
        <w:t>: 337-344 [PMID: 14585304 DOI: 10.1016/S0098-2997(03)00029-3]</w:t>
      </w:r>
    </w:p>
    <w:p w14:paraId="1AF45846"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69 </w:t>
      </w:r>
      <w:r w:rsidRPr="003769FB">
        <w:rPr>
          <w:rFonts w:ascii="Book Antiqua" w:eastAsia="宋体" w:hAnsi="Book Antiqua" w:cs="宋体"/>
          <w:b/>
          <w:bCs/>
          <w:szCs w:val="24"/>
        </w:rPr>
        <w:t>Landes N</w:t>
      </w:r>
      <w:r w:rsidRPr="003769FB">
        <w:rPr>
          <w:rFonts w:ascii="Book Antiqua" w:eastAsia="宋体" w:hAnsi="Book Antiqua" w:cs="宋体"/>
          <w:szCs w:val="24"/>
        </w:rPr>
        <w:t>, Pfluger P, Kluth D, Birringer M, Rühl R, Böl GF, Glatt H, Brigelius-Flohé R. Vitamin E activates gene expression via the pregnane X receptor. </w:t>
      </w:r>
      <w:r w:rsidRPr="003769FB">
        <w:rPr>
          <w:rFonts w:ascii="Book Antiqua" w:eastAsia="宋体" w:hAnsi="Book Antiqua" w:cs="宋体"/>
          <w:i/>
          <w:iCs/>
          <w:szCs w:val="24"/>
        </w:rPr>
        <w:t>Biochem Pharmacol</w:t>
      </w:r>
      <w:r w:rsidRPr="003769FB">
        <w:rPr>
          <w:rFonts w:ascii="Book Antiqua" w:eastAsia="宋体" w:hAnsi="Book Antiqua" w:cs="宋体"/>
          <w:szCs w:val="24"/>
        </w:rPr>
        <w:t> 2003; </w:t>
      </w:r>
      <w:r w:rsidRPr="003769FB">
        <w:rPr>
          <w:rFonts w:ascii="Book Antiqua" w:eastAsia="宋体" w:hAnsi="Book Antiqua" w:cs="宋体"/>
          <w:b/>
          <w:bCs/>
          <w:szCs w:val="24"/>
        </w:rPr>
        <w:t>65</w:t>
      </w:r>
      <w:r w:rsidRPr="003769FB">
        <w:rPr>
          <w:rFonts w:ascii="Book Antiqua" w:eastAsia="宋体" w:hAnsi="Book Antiqua" w:cs="宋体"/>
          <w:szCs w:val="24"/>
        </w:rPr>
        <w:t>: 269-273 [PMID: 12504802]</w:t>
      </w:r>
    </w:p>
    <w:p w14:paraId="2AEB28AF"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70 </w:t>
      </w:r>
      <w:r w:rsidRPr="003769FB">
        <w:rPr>
          <w:rFonts w:ascii="Book Antiqua" w:eastAsia="宋体" w:hAnsi="Book Antiqua" w:cs="宋体"/>
          <w:b/>
          <w:bCs/>
          <w:szCs w:val="24"/>
        </w:rPr>
        <w:t>Johnson CH</w:t>
      </w:r>
      <w:r w:rsidRPr="003769FB">
        <w:rPr>
          <w:rFonts w:ascii="Book Antiqua" w:eastAsia="宋体" w:hAnsi="Book Antiqua" w:cs="宋体"/>
          <w:szCs w:val="24"/>
        </w:rPr>
        <w:t>, Bonzo JA, Cheng J, Krausz KW, Kang DW, Luecke H, Idle JR, Gonzalez FJ. Cytochrome P450 regulation by α-tocopherol in Pxr-null and PXR-humanized mice. </w:t>
      </w:r>
      <w:r w:rsidRPr="003769FB">
        <w:rPr>
          <w:rFonts w:ascii="Book Antiqua" w:eastAsia="宋体" w:hAnsi="Book Antiqua" w:cs="宋体"/>
          <w:i/>
          <w:iCs/>
          <w:szCs w:val="24"/>
        </w:rPr>
        <w:t>Drug Metab Dispos</w:t>
      </w:r>
      <w:r w:rsidRPr="003769FB">
        <w:rPr>
          <w:rFonts w:ascii="Book Antiqua" w:eastAsia="宋体" w:hAnsi="Book Antiqua" w:cs="宋体"/>
          <w:szCs w:val="24"/>
        </w:rPr>
        <w:t> 2013; </w:t>
      </w:r>
      <w:r w:rsidRPr="003769FB">
        <w:rPr>
          <w:rFonts w:ascii="Book Antiqua" w:eastAsia="宋体" w:hAnsi="Book Antiqua" w:cs="宋体"/>
          <w:b/>
          <w:bCs/>
          <w:szCs w:val="24"/>
        </w:rPr>
        <w:t>41</w:t>
      </w:r>
      <w:r w:rsidRPr="003769FB">
        <w:rPr>
          <w:rFonts w:ascii="Book Antiqua" w:eastAsia="宋体" w:hAnsi="Book Antiqua" w:cs="宋体"/>
          <w:szCs w:val="24"/>
        </w:rPr>
        <w:t>: 406-413 [PMID: 23160821 DOI: 10.1124/dmd.112.048009]</w:t>
      </w:r>
    </w:p>
    <w:p w14:paraId="1A847E58"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71 </w:t>
      </w:r>
      <w:r w:rsidRPr="003769FB">
        <w:rPr>
          <w:rFonts w:ascii="Book Antiqua" w:eastAsia="宋体" w:hAnsi="Book Antiqua" w:cs="宋体"/>
          <w:b/>
          <w:bCs/>
          <w:szCs w:val="24"/>
        </w:rPr>
        <w:t>Parker RS</w:t>
      </w:r>
      <w:r w:rsidRPr="003769FB">
        <w:rPr>
          <w:rFonts w:ascii="Book Antiqua" w:eastAsia="宋体" w:hAnsi="Book Antiqua" w:cs="宋体"/>
          <w:szCs w:val="24"/>
        </w:rPr>
        <w:t>, Sontag TJ, Swanson JE, McCormick CC. Discovery, characterization, and significance of the cytochrome P450 omega-hydroxylase pathway of vitamin E catabolism. </w:t>
      </w:r>
      <w:r w:rsidRPr="003769FB">
        <w:rPr>
          <w:rFonts w:ascii="Book Antiqua" w:eastAsia="宋体" w:hAnsi="Book Antiqua" w:cs="宋体"/>
          <w:i/>
          <w:iCs/>
          <w:szCs w:val="24"/>
        </w:rPr>
        <w:t>Ann N Y Acad Sci</w:t>
      </w:r>
      <w:r w:rsidRPr="003769FB">
        <w:rPr>
          <w:rFonts w:ascii="Book Antiqua" w:eastAsia="宋体" w:hAnsi="Book Antiqua" w:cs="宋体"/>
          <w:szCs w:val="24"/>
        </w:rPr>
        <w:t> 2004; </w:t>
      </w:r>
      <w:r w:rsidRPr="003769FB">
        <w:rPr>
          <w:rFonts w:ascii="Book Antiqua" w:eastAsia="宋体" w:hAnsi="Book Antiqua" w:cs="宋体"/>
          <w:b/>
          <w:bCs/>
          <w:szCs w:val="24"/>
        </w:rPr>
        <w:t>1031</w:t>
      </w:r>
      <w:r w:rsidRPr="003769FB">
        <w:rPr>
          <w:rFonts w:ascii="Book Antiqua" w:eastAsia="宋体" w:hAnsi="Book Antiqua" w:cs="宋体"/>
          <w:szCs w:val="24"/>
        </w:rPr>
        <w:t>: 13-21 [PMID: 15753130 DOI: 10.1196/annals.1331.002]</w:t>
      </w:r>
    </w:p>
    <w:p w14:paraId="67EFB55B"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72 </w:t>
      </w:r>
      <w:r w:rsidRPr="003769FB">
        <w:rPr>
          <w:rFonts w:ascii="Book Antiqua" w:eastAsia="宋体" w:hAnsi="Book Antiqua" w:cs="宋体"/>
          <w:b/>
          <w:bCs/>
          <w:szCs w:val="24"/>
        </w:rPr>
        <w:t>Stresser DM</w:t>
      </w:r>
      <w:r w:rsidRPr="003769FB">
        <w:rPr>
          <w:rFonts w:ascii="Book Antiqua" w:eastAsia="宋体" w:hAnsi="Book Antiqua" w:cs="宋体"/>
          <w:szCs w:val="24"/>
        </w:rPr>
        <w:t xml:space="preserve">, Broudy MI, Ho T, Cargill CE, Blanchard AP, Sharma R, Dandeneau AA, Goodwin JJ, Turner SD, Erve JC, Patten CJ, Dehal SS, Crespi CL. Highly selective </w:t>
      </w:r>
      <w:r w:rsidRPr="003769FB">
        <w:rPr>
          <w:rFonts w:ascii="Book Antiqua" w:eastAsia="宋体" w:hAnsi="Book Antiqua" w:cs="宋体"/>
          <w:szCs w:val="24"/>
        </w:rPr>
        <w:lastRenderedPageBreak/>
        <w:t>inhibition of human CYP3Aa in vitro by azamulin and evidence that inhibition is irreversible. </w:t>
      </w:r>
      <w:r w:rsidRPr="003769FB">
        <w:rPr>
          <w:rFonts w:ascii="Book Antiqua" w:eastAsia="宋体" w:hAnsi="Book Antiqua" w:cs="宋体"/>
          <w:i/>
          <w:iCs/>
          <w:szCs w:val="24"/>
        </w:rPr>
        <w:t>Drug Metab Dispos</w:t>
      </w:r>
      <w:r w:rsidRPr="003769FB">
        <w:rPr>
          <w:rFonts w:ascii="Book Antiqua" w:eastAsia="宋体" w:hAnsi="Book Antiqua" w:cs="宋体"/>
          <w:szCs w:val="24"/>
        </w:rPr>
        <w:t> 2004; </w:t>
      </w:r>
      <w:r w:rsidRPr="003769FB">
        <w:rPr>
          <w:rFonts w:ascii="Book Antiqua" w:eastAsia="宋体" w:hAnsi="Book Antiqua" w:cs="宋体"/>
          <w:b/>
          <w:bCs/>
          <w:szCs w:val="24"/>
        </w:rPr>
        <w:t>32</w:t>
      </w:r>
      <w:r w:rsidRPr="003769FB">
        <w:rPr>
          <w:rFonts w:ascii="Book Antiqua" w:eastAsia="宋体" w:hAnsi="Book Antiqua" w:cs="宋体"/>
          <w:szCs w:val="24"/>
        </w:rPr>
        <w:t>: 105-112 [PMID: 14709627 DOI: 10.1124/dmd.32.1.105]</w:t>
      </w:r>
    </w:p>
    <w:p w14:paraId="720D5785"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73 </w:t>
      </w:r>
      <w:r w:rsidRPr="003769FB">
        <w:rPr>
          <w:rFonts w:ascii="Book Antiqua" w:eastAsia="宋体" w:hAnsi="Book Antiqua" w:cs="宋体"/>
          <w:b/>
          <w:bCs/>
          <w:szCs w:val="24"/>
        </w:rPr>
        <w:t>Schuetz EG</w:t>
      </w:r>
      <w:r w:rsidRPr="003769FB">
        <w:rPr>
          <w:rFonts w:ascii="Book Antiqua" w:eastAsia="宋体" w:hAnsi="Book Antiqua" w:cs="宋体"/>
          <w:szCs w:val="24"/>
        </w:rPr>
        <w:t>, Schuetz JD, Strom SC, Thompson MT, Fisher RA, Molowa DT, Li D, Guzelian PS. Regulation of human liver cytochromes P-450 in family 3A in primary and continuous culture of human hepatocytes. </w:t>
      </w:r>
      <w:r w:rsidRPr="003769FB">
        <w:rPr>
          <w:rFonts w:ascii="Book Antiqua" w:eastAsia="宋体" w:hAnsi="Book Antiqua" w:cs="宋体"/>
          <w:i/>
          <w:iCs/>
          <w:szCs w:val="24"/>
        </w:rPr>
        <w:t>Hepatology</w:t>
      </w:r>
      <w:r w:rsidRPr="003769FB">
        <w:rPr>
          <w:rFonts w:ascii="Book Antiqua" w:eastAsia="宋体" w:hAnsi="Book Antiqua" w:cs="宋体"/>
          <w:szCs w:val="24"/>
        </w:rPr>
        <w:t> 1993; </w:t>
      </w:r>
      <w:r w:rsidRPr="003769FB">
        <w:rPr>
          <w:rFonts w:ascii="Book Antiqua" w:eastAsia="宋体" w:hAnsi="Book Antiqua" w:cs="宋体"/>
          <w:b/>
          <w:bCs/>
          <w:szCs w:val="24"/>
        </w:rPr>
        <w:t>18</w:t>
      </w:r>
      <w:r w:rsidRPr="003769FB">
        <w:rPr>
          <w:rFonts w:ascii="Book Antiqua" w:eastAsia="宋体" w:hAnsi="Book Antiqua" w:cs="宋体"/>
          <w:szCs w:val="24"/>
        </w:rPr>
        <w:t>: 1254-1262 [PMID: 8225233 DOI: 10.1002/hep.1840180535]</w:t>
      </w:r>
    </w:p>
    <w:p w14:paraId="04E38600"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74 </w:t>
      </w:r>
      <w:r w:rsidRPr="003769FB">
        <w:rPr>
          <w:rFonts w:ascii="Book Antiqua" w:eastAsia="宋体" w:hAnsi="Book Antiqua" w:cs="宋体"/>
          <w:b/>
          <w:bCs/>
          <w:szCs w:val="24"/>
        </w:rPr>
        <w:t>Ohnmacht S</w:t>
      </w:r>
      <w:r w:rsidRPr="003769FB">
        <w:rPr>
          <w:rFonts w:ascii="Book Antiqua" w:eastAsia="宋体" w:hAnsi="Book Antiqua" w:cs="宋体"/>
          <w:szCs w:val="24"/>
        </w:rPr>
        <w:t>, Nava P, West R, Parker R, Atkinson J. Inhibition of oxidative metabolism of tocopherols with omega-N-heterocyclic derivatives of vitamin E. </w:t>
      </w:r>
      <w:r w:rsidRPr="003769FB">
        <w:rPr>
          <w:rFonts w:ascii="Book Antiqua" w:eastAsia="宋体" w:hAnsi="Book Antiqua" w:cs="宋体"/>
          <w:i/>
          <w:iCs/>
          <w:szCs w:val="24"/>
        </w:rPr>
        <w:t>Bioorg Med Chem</w:t>
      </w:r>
      <w:r w:rsidRPr="003769FB">
        <w:rPr>
          <w:rFonts w:ascii="Book Antiqua" w:eastAsia="宋体" w:hAnsi="Book Antiqua" w:cs="宋体"/>
          <w:szCs w:val="24"/>
        </w:rPr>
        <w:t> 2008; </w:t>
      </w:r>
      <w:r w:rsidRPr="003769FB">
        <w:rPr>
          <w:rFonts w:ascii="Book Antiqua" w:eastAsia="宋体" w:hAnsi="Book Antiqua" w:cs="宋体"/>
          <w:b/>
          <w:bCs/>
          <w:szCs w:val="24"/>
        </w:rPr>
        <w:t>16</w:t>
      </w:r>
      <w:r w:rsidRPr="003769FB">
        <w:rPr>
          <w:rFonts w:ascii="Book Antiqua" w:eastAsia="宋体" w:hAnsi="Book Antiqua" w:cs="宋体"/>
          <w:szCs w:val="24"/>
        </w:rPr>
        <w:t>: 7631-7638 [PMID: 18656365 DOI: 10.1016/j.bmc.2008.07.020]</w:t>
      </w:r>
    </w:p>
    <w:p w14:paraId="27986B12"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75 </w:t>
      </w:r>
      <w:r w:rsidRPr="003769FB">
        <w:rPr>
          <w:rFonts w:ascii="Book Antiqua" w:eastAsia="宋体" w:hAnsi="Book Antiqua" w:cs="宋体"/>
          <w:b/>
          <w:bCs/>
          <w:szCs w:val="24"/>
        </w:rPr>
        <w:t>Hashiguchi T</w:t>
      </w:r>
      <w:r w:rsidRPr="003769FB">
        <w:rPr>
          <w:rFonts w:ascii="Book Antiqua" w:eastAsia="宋体" w:hAnsi="Book Antiqua" w:cs="宋体"/>
          <w:szCs w:val="24"/>
        </w:rPr>
        <w:t>, Kurogi K, Sakakibara Y, Yamasaki M, Nishiyama K, Yasuda S, Liu MC, Suiko M. Enzymatic sulfation of tocopherols and tocopherol metabolites by human cytosolic sulfotransferases. </w:t>
      </w:r>
      <w:r w:rsidRPr="003769FB">
        <w:rPr>
          <w:rFonts w:ascii="Book Antiqua" w:eastAsia="宋体" w:hAnsi="Book Antiqua" w:cs="宋体"/>
          <w:i/>
          <w:iCs/>
          <w:szCs w:val="24"/>
        </w:rPr>
        <w:t>Biosci Biotechnol Biochem</w:t>
      </w:r>
      <w:r w:rsidRPr="003769FB">
        <w:rPr>
          <w:rFonts w:ascii="Book Antiqua" w:eastAsia="宋体" w:hAnsi="Book Antiqua" w:cs="宋体"/>
          <w:szCs w:val="24"/>
        </w:rPr>
        <w:t> 2011; </w:t>
      </w:r>
      <w:r w:rsidRPr="003769FB">
        <w:rPr>
          <w:rFonts w:ascii="Book Antiqua" w:eastAsia="宋体" w:hAnsi="Book Antiqua" w:cs="宋体"/>
          <w:b/>
          <w:bCs/>
          <w:szCs w:val="24"/>
        </w:rPr>
        <w:t>75</w:t>
      </w:r>
      <w:r w:rsidRPr="003769FB">
        <w:rPr>
          <w:rFonts w:ascii="Book Antiqua" w:eastAsia="宋体" w:hAnsi="Book Antiqua" w:cs="宋体"/>
          <w:szCs w:val="24"/>
        </w:rPr>
        <w:t>: 1951-1956 [PMID: 21979065 DOI: 10.1271/bbb.110352]</w:t>
      </w:r>
    </w:p>
    <w:p w14:paraId="1D504671"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76 </w:t>
      </w:r>
      <w:r w:rsidRPr="003769FB">
        <w:rPr>
          <w:rFonts w:ascii="Book Antiqua" w:eastAsia="宋体" w:hAnsi="Book Antiqua" w:cs="宋体"/>
          <w:b/>
          <w:bCs/>
          <w:szCs w:val="24"/>
        </w:rPr>
        <w:t>Johnson CH</w:t>
      </w:r>
      <w:r w:rsidRPr="003769FB">
        <w:rPr>
          <w:rFonts w:ascii="Book Antiqua" w:eastAsia="宋体" w:hAnsi="Book Antiqua" w:cs="宋体"/>
          <w:szCs w:val="24"/>
        </w:rPr>
        <w:t>, Slana</w:t>
      </w:r>
      <w:r w:rsidRPr="003769FB">
        <w:rPr>
          <w:rFonts w:ascii="Book Antiqua" w:eastAsia="MS Mincho" w:hAnsi="Book Antiqua" w:cs="MS Mincho"/>
          <w:szCs w:val="24"/>
        </w:rPr>
        <w:t>ř</w:t>
      </w:r>
      <w:r w:rsidRPr="003769FB">
        <w:rPr>
          <w:rFonts w:ascii="Book Antiqua" w:eastAsia="宋体" w:hAnsi="Book Antiqua" w:cs="宋体"/>
          <w:szCs w:val="24"/>
        </w:rPr>
        <w:t xml:space="preserve"> O, Krausz KW, Kang DW, Patterson AD, Kim JH, Luecke H, Gonzalez FJ, Idle JR. Novel metabolites and roles for α-tocopherol in humans and mice discovered by mass spectrometry-based metabolomics. </w:t>
      </w:r>
      <w:r w:rsidRPr="003769FB">
        <w:rPr>
          <w:rFonts w:ascii="Book Antiqua" w:eastAsia="宋体" w:hAnsi="Book Antiqua" w:cs="宋体"/>
          <w:i/>
          <w:iCs/>
          <w:szCs w:val="24"/>
        </w:rPr>
        <w:t>Am J Clin Nutr</w:t>
      </w:r>
      <w:r w:rsidRPr="003769FB">
        <w:rPr>
          <w:rFonts w:ascii="Book Antiqua" w:eastAsia="宋体" w:hAnsi="Book Antiqua" w:cs="宋体"/>
          <w:szCs w:val="24"/>
        </w:rPr>
        <w:t> 2012; </w:t>
      </w:r>
      <w:r w:rsidRPr="003769FB">
        <w:rPr>
          <w:rFonts w:ascii="Book Antiqua" w:eastAsia="宋体" w:hAnsi="Book Antiqua" w:cs="宋体"/>
          <w:b/>
          <w:bCs/>
          <w:szCs w:val="24"/>
        </w:rPr>
        <w:t>96</w:t>
      </w:r>
      <w:r w:rsidRPr="003769FB">
        <w:rPr>
          <w:rFonts w:ascii="Book Antiqua" w:eastAsia="宋体" w:hAnsi="Book Antiqua" w:cs="宋体"/>
          <w:szCs w:val="24"/>
        </w:rPr>
        <w:t>: 818-830 [PMID: 22952181 DOI: 10.3945/ajcn.112.042929]</w:t>
      </w:r>
    </w:p>
    <w:p w14:paraId="2BAB19AB"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77 </w:t>
      </w:r>
      <w:r w:rsidRPr="003769FB">
        <w:rPr>
          <w:rFonts w:ascii="Book Antiqua" w:eastAsia="宋体" w:hAnsi="Book Antiqua" w:cs="宋体"/>
          <w:b/>
          <w:bCs/>
          <w:szCs w:val="24"/>
        </w:rPr>
        <w:t>Pope SA</w:t>
      </w:r>
      <w:r w:rsidRPr="003769FB">
        <w:rPr>
          <w:rFonts w:ascii="Book Antiqua" w:eastAsia="宋体" w:hAnsi="Book Antiqua" w:cs="宋体"/>
          <w:szCs w:val="24"/>
        </w:rPr>
        <w:t>, Burtin GE, Clayton PT, Madge DJ, Muller DP. Synthesis and analysis of conjugates of the major vitamin E metabolite, alpha-CEHC. </w:t>
      </w:r>
      <w:r w:rsidRPr="003769FB">
        <w:rPr>
          <w:rFonts w:ascii="Book Antiqua" w:eastAsia="宋体" w:hAnsi="Book Antiqua" w:cs="宋体"/>
          <w:i/>
          <w:iCs/>
          <w:szCs w:val="24"/>
        </w:rPr>
        <w:t>Free Radic Biol Med</w:t>
      </w:r>
      <w:r w:rsidRPr="003769FB">
        <w:rPr>
          <w:rFonts w:ascii="Book Antiqua" w:eastAsia="宋体" w:hAnsi="Book Antiqua" w:cs="宋体"/>
          <w:szCs w:val="24"/>
        </w:rPr>
        <w:t> 2002; </w:t>
      </w:r>
      <w:r w:rsidRPr="003769FB">
        <w:rPr>
          <w:rFonts w:ascii="Book Antiqua" w:eastAsia="宋体" w:hAnsi="Book Antiqua" w:cs="宋体"/>
          <w:b/>
          <w:bCs/>
          <w:szCs w:val="24"/>
        </w:rPr>
        <w:t>33</w:t>
      </w:r>
      <w:r w:rsidRPr="003769FB">
        <w:rPr>
          <w:rFonts w:ascii="Book Antiqua" w:eastAsia="宋体" w:hAnsi="Book Antiqua" w:cs="宋体"/>
          <w:szCs w:val="24"/>
        </w:rPr>
        <w:t>: 807-817 [PMID: 12208368 DOI: 10.1016/S0891-5849(02)00974-7]</w:t>
      </w:r>
    </w:p>
    <w:p w14:paraId="5E048CEF"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78 </w:t>
      </w:r>
      <w:r w:rsidRPr="003769FB">
        <w:rPr>
          <w:rFonts w:ascii="Book Antiqua" w:eastAsia="宋体" w:hAnsi="Book Antiqua" w:cs="宋体"/>
          <w:b/>
          <w:bCs/>
          <w:szCs w:val="24"/>
        </w:rPr>
        <w:t>Tanabe M</w:t>
      </w:r>
      <w:r w:rsidRPr="003769FB">
        <w:rPr>
          <w:rFonts w:ascii="Book Antiqua" w:eastAsia="宋体" w:hAnsi="Book Antiqua" w:cs="宋体"/>
          <w:szCs w:val="24"/>
        </w:rPr>
        <w:t>, Fukushima T, Usui N, Aoyama N, Tsunoda M, Imai K. Intravenous administration of 2,7,8-trimethyl-2-(beta-carboxyethyl)-6-hydroxy chroman (gamma-CEHC) to rats and determination of its plasma concentration and urinary sodium excretion. </w:t>
      </w:r>
      <w:r w:rsidRPr="003769FB">
        <w:rPr>
          <w:rFonts w:ascii="Book Antiqua" w:eastAsia="宋体" w:hAnsi="Book Antiqua" w:cs="宋体"/>
          <w:i/>
          <w:iCs/>
          <w:szCs w:val="24"/>
        </w:rPr>
        <w:t>Biomed Chromatogr</w:t>
      </w:r>
      <w:r w:rsidRPr="003769FB">
        <w:rPr>
          <w:rFonts w:ascii="Book Antiqua" w:eastAsia="宋体" w:hAnsi="Book Antiqua" w:cs="宋体"/>
          <w:szCs w:val="24"/>
        </w:rPr>
        <w:t> 2004; </w:t>
      </w:r>
      <w:r w:rsidRPr="003769FB">
        <w:rPr>
          <w:rFonts w:ascii="Book Antiqua" w:eastAsia="宋体" w:hAnsi="Book Antiqua" w:cs="宋体"/>
          <w:b/>
          <w:bCs/>
          <w:szCs w:val="24"/>
        </w:rPr>
        <w:t>18</w:t>
      </w:r>
      <w:r w:rsidRPr="003769FB">
        <w:rPr>
          <w:rFonts w:ascii="Book Antiqua" w:eastAsia="宋体" w:hAnsi="Book Antiqua" w:cs="宋体"/>
          <w:szCs w:val="24"/>
        </w:rPr>
        <w:t>: 727-734 [PMID: 15386582 DOI: 10.1002/bmc.385]</w:t>
      </w:r>
    </w:p>
    <w:p w14:paraId="6F9FA887"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79 </w:t>
      </w:r>
      <w:r w:rsidRPr="003769FB">
        <w:rPr>
          <w:rFonts w:ascii="Book Antiqua" w:eastAsia="宋体" w:hAnsi="Book Antiqua" w:cs="宋体"/>
          <w:b/>
          <w:bCs/>
          <w:szCs w:val="24"/>
        </w:rPr>
        <w:t>Freiser H</w:t>
      </w:r>
      <w:r w:rsidRPr="003769FB">
        <w:rPr>
          <w:rFonts w:ascii="Book Antiqua" w:eastAsia="宋体" w:hAnsi="Book Antiqua" w:cs="宋体"/>
          <w:szCs w:val="24"/>
        </w:rPr>
        <w:t>, Jiang Q. Gamma-tocotrienol and gamma-tocopherol are primarily metabolized to conjugated 2-(beta-carboxyethyl)-6-hydroxy-2,7,8-trimethylchroman and sulfated long-chain carboxychromanols in rats. </w:t>
      </w:r>
      <w:r w:rsidRPr="003769FB">
        <w:rPr>
          <w:rFonts w:ascii="Book Antiqua" w:eastAsia="宋体" w:hAnsi="Book Antiqua" w:cs="宋体"/>
          <w:i/>
          <w:iCs/>
          <w:szCs w:val="24"/>
        </w:rPr>
        <w:t>J Nutr</w:t>
      </w:r>
      <w:r w:rsidRPr="003769FB">
        <w:rPr>
          <w:rFonts w:ascii="Book Antiqua" w:eastAsia="宋体" w:hAnsi="Book Antiqua" w:cs="宋体"/>
          <w:szCs w:val="24"/>
        </w:rPr>
        <w:t> 2009; </w:t>
      </w:r>
      <w:r w:rsidRPr="003769FB">
        <w:rPr>
          <w:rFonts w:ascii="Book Antiqua" w:eastAsia="宋体" w:hAnsi="Book Antiqua" w:cs="宋体"/>
          <w:b/>
          <w:bCs/>
          <w:szCs w:val="24"/>
        </w:rPr>
        <w:t>139</w:t>
      </w:r>
      <w:r w:rsidRPr="003769FB">
        <w:rPr>
          <w:rFonts w:ascii="Book Antiqua" w:eastAsia="宋体" w:hAnsi="Book Antiqua" w:cs="宋体"/>
          <w:szCs w:val="24"/>
        </w:rPr>
        <w:t>: 884-889 [PMID: 19297424 DOI: 10.3945/jn.108.103309]</w:t>
      </w:r>
    </w:p>
    <w:p w14:paraId="5B113EF9"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lastRenderedPageBreak/>
        <w:t>180 </w:t>
      </w:r>
      <w:r w:rsidRPr="003769FB">
        <w:rPr>
          <w:rFonts w:ascii="Book Antiqua" w:eastAsia="宋体" w:hAnsi="Book Antiqua" w:cs="宋体"/>
          <w:b/>
          <w:bCs/>
          <w:szCs w:val="24"/>
        </w:rPr>
        <w:t>Zhou C</w:t>
      </w:r>
      <w:r w:rsidRPr="003769FB">
        <w:rPr>
          <w:rFonts w:ascii="Book Antiqua" w:eastAsia="宋体" w:hAnsi="Book Antiqua" w:cs="宋体"/>
          <w:szCs w:val="24"/>
        </w:rPr>
        <w:t>, Tabb MM, Sadatrafiei A, Grün F, Blumberg B. Tocotrienols activate the steroid and xenobiotic receptor, SXR, and selectively regulate expression of its target genes. </w:t>
      </w:r>
      <w:r w:rsidRPr="003769FB">
        <w:rPr>
          <w:rFonts w:ascii="Book Antiqua" w:eastAsia="宋体" w:hAnsi="Book Antiqua" w:cs="宋体"/>
          <w:i/>
          <w:iCs/>
          <w:szCs w:val="24"/>
        </w:rPr>
        <w:t>Drug Metab Dispos</w:t>
      </w:r>
      <w:r w:rsidRPr="003769FB">
        <w:rPr>
          <w:rFonts w:ascii="Book Antiqua" w:eastAsia="宋体" w:hAnsi="Book Antiqua" w:cs="宋体"/>
          <w:szCs w:val="24"/>
        </w:rPr>
        <w:t> 2004; </w:t>
      </w:r>
      <w:r w:rsidRPr="003769FB">
        <w:rPr>
          <w:rFonts w:ascii="Book Antiqua" w:eastAsia="宋体" w:hAnsi="Book Antiqua" w:cs="宋体"/>
          <w:b/>
          <w:bCs/>
          <w:szCs w:val="24"/>
        </w:rPr>
        <w:t>32</w:t>
      </w:r>
      <w:r w:rsidRPr="003769FB">
        <w:rPr>
          <w:rFonts w:ascii="Book Antiqua" w:eastAsia="宋体" w:hAnsi="Book Antiqua" w:cs="宋体"/>
          <w:szCs w:val="24"/>
        </w:rPr>
        <w:t>: 1075-1082 [PMID: 15269186 DOI: 10.1124/dmd.104.000299]</w:t>
      </w:r>
    </w:p>
    <w:p w14:paraId="3FA9C0EE"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81 </w:t>
      </w:r>
      <w:r w:rsidRPr="003769FB">
        <w:rPr>
          <w:rFonts w:ascii="Book Antiqua" w:eastAsia="宋体" w:hAnsi="Book Antiqua" w:cs="宋体"/>
          <w:b/>
          <w:bCs/>
          <w:szCs w:val="24"/>
        </w:rPr>
        <w:t>Buckley DB</w:t>
      </w:r>
      <w:r w:rsidRPr="003769FB">
        <w:rPr>
          <w:rFonts w:ascii="Book Antiqua" w:eastAsia="宋体" w:hAnsi="Book Antiqua" w:cs="宋体"/>
          <w:szCs w:val="24"/>
        </w:rPr>
        <w:t>, Klaassen CD. Induction of mouse UDP-glucuronosyltransferase mRNA expression in liver and intestine by activators of aryl-hydrocarbon receptor, constitutive androstane receptor, pregnane X receptor, peroxisome proliferator-activated receptor alpha, and nuclear factor erythroid 2-related factor 2. </w:t>
      </w:r>
      <w:r w:rsidRPr="003769FB">
        <w:rPr>
          <w:rFonts w:ascii="Book Antiqua" w:eastAsia="宋体" w:hAnsi="Book Antiqua" w:cs="宋体"/>
          <w:i/>
          <w:iCs/>
          <w:szCs w:val="24"/>
        </w:rPr>
        <w:t>Drug Metab Dispos</w:t>
      </w:r>
      <w:r w:rsidRPr="003769FB">
        <w:rPr>
          <w:rFonts w:ascii="Book Antiqua" w:eastAsia="宋体" w:hAnsi="Book Antiqua" w:cs="宋体"/>
          <w:szCs w:val="24"/>
        </w:rPr>
        <w:t> 2009; </w:t>
      </w:r>
      <w:r w:rsidRPr="003769FB">
        <w:rPr>
          <w:rFonts w:ascii="Book Antiqua" w:eastAsia="宋体" w:hAnsi="Book Antiqua" w:cs="宋体"/>
          <w:b/>
          <w:bCs/>
          <w:szCs w:val="24"/>
        </w:rPr>
        <w:t>37</w:t>
      </w:r>
      <w:r w:rsidRPr="003769FB">
        <w:rPr>
          <w:rFonts w:ascii="Book Antiqua" w:eastAsia="宋体" w:hAnsi="Book Antiqua" w:cs="宋体"/>
          <w:szCs w:val="24"/>
        </w:rPr>
        <w:t>: 847-856 [PMID: 19144771 DOI: 10.1124/dmd.108.024190]</w:t>
      </w:r>
    </w:p>
    <w:p w14:paraId="6E5B4892"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82 </w:t>
      </w:r>
      <w:r w:rsidRPr="003769FB">
        <w:rPr>
          <w:rFonts w:ascii="Book Antiqua" w:eastAsia="宋体" w:hAnsi="Book Antiqua" w:cs="宋体"/>
          <w:b/>
          <w:bCs/>
          <w:szCs w:val="24"/>
        </w:rPr>
        <w:t>Mackenzie PI</w:t>
      </w:r>
      <w:r w:rsidRPr="003769FB">
        <w:rPr>
          <w:rFonts w:ascii="Book Antiqua" w:eastAsia="宋体" w:hAnsi="Book Antiqua" w:cs="宋体"/>
          <w:szCs w:val="24"/>
        </w:rPr>
        <w:t>, Hu DG, Gardner-Stephen DA. The regulation of UDP-glucuronosyltransferase genes by tissue-specific and ligand-activated transcription factors. </w:t>
      </w:r>
      <w:r w:rsidRPr="003769FB">
        <w:rPr>
          <w:rFonts w:ascii="Book Antiqua" w:eastAsia="宋体" w:hAnsi="Book Antiqua" w:cs="宋体"/>
          <w:i/>
          <w:iCs/>
          <w:szCs w:val="24"/>
        </w:rPr>
        <w:t>Drug Metab Rev</w:t>
      </w:r>
      <w:r w:rsidRPr="003769FB">
        <w:rPr>
          <w:rFonts w:ascii="Book Antiqua" w:eastAsia="宋体" w:hAnsi="Book Antiqua" w:cs="宋体"/>
          <w:szCs w:val="24"/>
        </w:rPr>
        <w:t> 2010; </w:t>
      </w:r>
      <w:r w:rsidRPr="003769FB">
        <w:rPr>
          <w:rFonts w:ascii="Book Antiqua" w:eastAsia="宋体" w:hAnsi="Book Antiqua" w:cs="宋体"/>
          <w:b/>
          <w:bCs/>
          <w:szCs w:val="24"/>
        </w:rPr>
        <w:t>42</w:t>
      </w:r>
      <w:r w:rsidRPr="003769FB">
        <w:rPr>
          <w:rFonts w:ascii="Book Antiqua" w:eastAsia="宋体" w:hAnsi="Book Antiqua" w:cs="宋体"/>
          <w:szCs w:val="24"/>
        </w:rPr>
        <w:t>: 99-109 [PMID: 20070244 DOI: 10.3109/03602530903209544]</w:t>
      </w:r>
    </w:p>
    <w:p w14:paraId="3EFBE846"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83 </w:t>
      </w:r>
      <w:r w:rsidRPr="003769FB">
        <w:rPr>
          <w:rFonts w:ascii="Book Antiqua" w:eastAsia="宋体" w:hAnsi="Book Antiqua" w:cs="宋体"/>
          <w:b/>
          <w:bCs/>
          <w:szCs w:val="24"/>
        </w:rPr>
        <w:t>Mustacich DJ</w:t>
      </w:r>
      <w:r w:rsidRPr="003769FB">
        <w:rPr>
          <w:rFonts w:ascii="Book Antiqua" w:eastAsia="宋体" w:hAnsi="Book Antiqua" w:cs="宋体"/>
          <w:szCs w:val="24"/>
        </w:rPr>
        <w:t>, Gohil K, Bruno RS, Yan M, Leonard SW, Ho E, Cross CE, Traber MG. Alpha-tocopherol modulates genes involved in hepatic xenobiotic pathways in mice. </w:t>
      </w:r>
      <w:r w:rsidRPr="003769FB">
        <w:rPr>
          <w:rFonts w:ascii="Book Antiqua" w:eastAsia="宋体" w:hAnsi="Book Antiqua" w:cs="宋体"/>
          <w:i/>
          <w:iCs/>
          <w:szCs w:val="24"/>
        </w:rPr>
        <w:t>J Nutr Biochem</w:t>
      </w:r>
      <w:r w:rsidRPr="003769FB">
        <w:rPr>
          <w:rFonts w:ascii="Book Antiqua" w:eastAsia="宋体" w:hAnsi="Book Antiqua" w:cs="宋体"/>
          <w:szCs w:val="24"/>
        </w:rPr>
        <w:t> 2009; </w:t>
      </w:r>
      <w:r w:rsidRPr="003769FB">
        <w:rPr>
          <w:rFonts w:ascii="Book Antiqua" w:eastAsia="宋体" w:hAnsi="Book Antiqua" w:cs="宋体"/>
          <w:b/>
          <w:bCs/>
          <w:szCs w:val="24"/>
        </w:rPr>
        <w:t>20</w:t>
      </w:r>
      <w:r w:rsidRPr="003769FB">
        <w:rPr>
          <w:rFonts w:ascii="Book Antiqua" w:eastAsia="宋体" w:hAnsi="Book Antiqua" w:cs="宋体"/>
          <w:szCs w:val="24"/>
        </w:rPr>
        <w:t>: 469-476 [PMID: 18789671 DOI: 10.1016/j.jnutbio.2008.05.007]</w:t>
      </w:r>
    </w:p>
    <w:p w14:paraId="610A9A2C"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84 </w:t>
      </w:r>
      <w:r w:rsidRPr="003769FB">
        <w:rPr>
          <w:rFonts w:ascii="Book Antiqua" w:eastAsia="宋体" w:hAnsi="Book Antiqua" w:cs="宋体"/>
          <w:b/>
          <w:bCs/>
          <w:szCs w:val="24"/>
        </w:rPr>
        <w:t>Van Haaften RI</w:t>
      </w:r>
      <w:r w:rsidRPr="003769FB">
        <w:rPr>
          <w:rFonts w:ascii="Book Antiqua" w:eastAsia="宋体" w:hAnsi="Book Antiqua" w:cs="宋体"/>
          <w:szCs w:val="24"/>
        </w:rPr>
        <w:t>, Evelo CT, Penders J, Eijnwachter MP, Haenen GR, Bast A. Inhibition of human glutathione S-transferase P1-1 by tocopherols and alpha-tocopherol derivatives. </w:t>
      </w:r>
      <w:r w:rsidRPr="003769FB">
        <w:rPr>
          <w:rFonts w:ascii="Book Antiqua" w:eastAsia="宋体" w:hAnsi="Book Antiqua" w:cs="宋体"/>
          <w:i/>
          <w:iCs/>
          <w:szCs w:val="24"/>
        </w:rPr>
        <w:t>Biochim Biophys Acta</w:t>
      </w:r>
      <w:r w:rsidRPr="003769FB">
        <w:rPr>
          <w:rFonts w:ascii="Book Antiqua" w:eastAsia="宋体" w:hAnsi="Book Antiqua" w:cs="宋体"/>
          <w:szCs w:val="24"/>
        </w:rPr>
        <w:t> 2001; </w:t>
      </w:r>
      <w:r w:rsidRPr="003769FB">
        <w:rPr>
          <w:rFonts w:ascii="Book Antiqua" w:eastAsia="宋体" w:hAnsi="Book Antiqua" w:cs="宋体"/>
          <w:b/>
          <w:bCs/>
          <w:szCs w:val="24"/>
        </w:rPr>
        <w:t>1548</w:t>
      </w:r>
      <w:r w:rsidRPr="003769FB">
        <w:rPr>
          <w:rFonts w:ascii="Book Antiqua" w:eastAsia="宋体" w:hAnsi="Book Antiqua" w:cs="宋体"/>
          <w:szCs w:val="24"/>
        </w:rPr>
        <w:t>: 23-28 [PMID: 11451434 DOI: 10.1016/S0167-4838(01)00211-4]</w:t>
      </w:r>
    </w:p>
    <w:p w14:paraId="6EC97488"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85 </w:t>
      </w:r>
      <w:r w:rsidRPr="003769FB">
        <w:rPr>
          <w:rFonts w:ascii="Book Antiqua" w:eastAsia="宋体" w:hAnsi="Book Antiqua" w:cs="宋体"/>
          <w:b/>
          <w:bCs/>
          <w:szCs w:val="24"/>
        </w:rPr>
        <w:t>van Haaften RI</w:t>
      </w:r>
      <w:r w:rsidRPr="003769FB">
        <w:rPr>
          <w:rFonts w:ascii="Book Antiqua" w:eastAsia="宋体" w:hAnsi="Book Antiqua" w:cs="宋体"/>
          <w:szCs w:val="24"/>
        </w:rPr>
        <w:t>, Haenen GR, Evelo CT, Bast A. Tocotrienols inhibit human glutathione S-transferase P1-1. </w:t>
      </w:r>
      <w:r w:rsidRPr="003769FB">
        <w:rPr>
          <w:rFonts w:ascii="Book Antiqua" w:eastAsia="宋体" w:hAnsi="Book Antiqua" w:cs="宋体"/>
          <w:i/>
          <w:iCs/>
          <w:szCs w:val="24"/>
        </w:rPr>
        <w:t>IUBMB Life</w:t>
      </w:r>
      <w:r w:rsidRPr="003769FB">
        <w:rPr>
          <w:rFonts w:ascii="Book Antiqua" w:eastAsia="宋体" w:hAnsi="Book Antiqua" w:cs="宋体"/>
          <w:szCs w:val="24"/>
        </w:rPr>
        <w:t> 2002; </w:t>
      </w:r>
      <w:r w:rsidRPr="003769FB">
        <w:rPr>
          <w:rFonts w:ascii="Book Antiqua" w:eastAsia="宋体" w:hAnsi="Book Antiqua" w:cs="宋体"/>
          <w:b/>
          <w:bCs/>
          <w:szCs w:val="24"/>
        </w:rPr>
        <w:t>54</w:t>
      </w:r>
      <w:r w:rsidRPr="003769FB">
        <w:rPr>
          <w:rFonts w:ascii="Book Antiqua" w:eastAsia="宋体" w:hAnsi="Book Antiqua" w:cs="宋体"/>
          <w:szCs w:val="24"/>
        </w:rPr>
        <w:t>: 81-84 [PMID: 12440523 DOI: 10.1080/15216540214315]</w:t>
      </w:r>
    </w:p>
    <w:p w14:paraId="41886A7C"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86 </w:t>
      </w:r>
      <w:r w:rsidRPr="003769FB">
        <w:rPr>
          <w:rFonts w:ascii="Book Antiqua" w:eastAsia="宋体" w:hAnsi="Book Antiqua" w:cs="宋体"/>
          <w:b/>
          <w:bCs/>
          <w:szCs w:val="24"/>
        </w:rPr>
        <w:t>Podszun M</w:t>
      </w:r>
      <w:r w:rsidRPr="003769FB">
        <w:rPr>
          <w:rFonts w:ascii="Book Antiqua" w:eastAsia="宋体" w:hAnsi="Book Antiqua" w:cs="宋体"/>
          <w:szCs w:val="24"/>
        </w:rPr>
        <w:t>, Frank J. Vitamin E-drug interactions: molecular basis and clinical relevance. </w:t>
      </w:r>
      <w:r w:rsidRPr="003769FB">
        <w:rPr>
          <w:rFonts w:ascii="Book Antiqua" w:eastAsia="宋体" w:hAnsi="Book Antiqua" w:cs="宋体"/>
          <w:i/>
          <w:iCs/>
          <w:szCs w:val="24"/>
        </w:rPr>
        <w:t>Nutr Res Rev</w:t>
      </w:r>
      <w:r w:rsidRPr="003769FB">
        <w:rPr>
          <w:rFonts w:ascii="Book Antiqua" w:eastAsia="宋体" w:hAnsi="Book Antiqua" w:cs="宋体"/>
          <w:szCs w:val="24"/>
        </w:rPr>
        <w:t> 2014; </w:t>
      </w:r>
      <w:r w:rsidRPr="003769FB">
        <w:rPr>
          <w:rFonts w:ascii="Book Antiqua" w:eastAsia="宋体" w:hAnsi="Book Antiqua" w:cs="宋体"/>
          <w:b/>
          <w:bCs/>
          <w:szCs w:val="24"/>
        </w:rPr>
        <w:t>27</w:t>
      </w:r>
      <w:r w:rsidRPr="003769FB">
        <w:rPr>
          <w:rFonts w:ascii="Book Antiqua" w:eastAsia="宋体" w:hAnsi="Book Antiqua" w:cs="宋体"/>
          <w:szCs w:val="24"/>
        </w:rPr>
        <w:t>: 215-231 [PMID: 25225959 DOI: 10.1017/S0954422414000146]</w:t>
      </w:r>
    </w:p>
    <w:p w14:paraId="2969F23C"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87 </w:t>
      </w:r>
      <w:r w:rsidRPr="003769FB">
        <w:rPr>
          <w:rFonts w:ascii="Book Antiqua" w:eastAsia="宋体" w:hAnsi="Book Antiqua" w:cs="宋体"/>
          <w:b/>
          <w:bCs/>
          <w:szCs w:val="24"/>
        </w:rPr>
        <w:t>Jiang Q</w:t>
      </w:r>
      <w:r w:rsidRPr="003769FB">
        <w:rPr>
          <w:rFonts w:ascii="Book Antiqua" w:eastAsia="宋体" w:hAnsi="Book Antiqua" w:cs="宋体"/>
          <w:szCs w:val="24"/>
        </w:rPr>
        <w:t xml:space="preserve">, Jiang Z, Hall YJ, Jang Y, Snyder PW, Bain C, Huang J, Jannasch A, Cooper B, Wang Y, Moreland M. Gamma-tocopherol attenuates moderate but not severe colitis and suppresses moderate colitis-promoted colon tumorigenesis in </w:t>
      </w:r>
      <w:r w:rsidRPr="003769FB">
        <w:rPr>
          <w:rFonts w:ascii="Book Antiqua" w:eastAsia="宋体" w:hAnsi="Book Antiqua" w:cs="宋体"/>
          <w:szCs w:val="24"/>
        </w:rPr>
        <w:lastRenderedPageBreak/>
        <w:t>mice. </w:t>
      </w:r>
      <w:r w:rsidRPr="003769FB">
        <w:rPr>
          <w:rFonts w:ascii="Book Antiqua" w:eastAsia="宋体" w:hAnsi="Book Antiqua" w:cs="宋体"/>
          <w:i/>
          <w:iCs/>
          <w:szCs w:val="24"/>
        </w:rPr>
        <w:t>Free Radic Biol Med</w:t>
      </w:r>
      <w:r w:rsidRPr="003769FB">
        <w:rPr>
          <w:rFonts w:ascii="Book Antiqua" w:eastAsia="宋体" w:hAnsi="Book Antiqua" w:cs="宋体"/>
          <w:szCs w:val="24"/>
        </w:rPr>
        <w:t> 2013; </w:t>
      </w:r>
      <w:r w:rsidRPr="003769FB">
        <w:rPr>
          <w:rFonts w:ascii="Book Antiqua" w:eastAsia="宋体" w:hAnsi="Book Antiqua" w:cs="宋体"/>
          <w:b/>
          <w:bCs/>
          <w:szCs w:val="24"/>
        </w:rPr>
        <w:t>65</w:t>
      </w:r>
      <w:r w:rsidRPr="003769FB">
        <w:rPr>
          <w:rFonts w:ascii="Book Antiqua" w:eastAsia="宋体" w:hAnsi="Book Antiqua" w:cs="宋体"/>
          <w:szCs w:val="24"/>
        </w:rPr>
        <w:t>: 1069-1077 [PMID: 24013093 DOI: 10.1016/j.freeradbiomed.2013.08.187]</w:t>
      </w:r>
    </w:p>
    <w:p w14:paraId="607EC3CF"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88 </w:t>
      </w:r>
      <w:r w:rsidRPr="003769FB">
        <w:rPr>
          <w:rFonts w:ascii="Book Antiqua" w:eastAsia="宋体" w:hAnsi="Book Antiqua" w:cs="宋体"/>
          <w:b/>
          <w:bCs/>
          <w:szCs w:val="24"/>
        </w:rPr>
        <w:t>Lerner EA</w:t>
      </w:r>
      <w:r w:rsidRPr="003769FB">
        <w:rPr>
          <w:rFonts w:ascii="Book Antiqua" w:eastAsia="宋体" w:hAnsi="Book Antiqua" w:cs="宋体"/>
          <w:szCs w:val="24"/>
        </w:rPr>
        <w:t>, Shoemaker CB. Maxadilan. Cloning and functional expression of the gene encoding this potent vasodilator peptide. </w:t>
      </w:r>
      <w:r w:rsidRPr="003769FB">
        <w:rPr>
          <w:rFonts w:ascii="Book Antiqua" w:eastAsia="宋体" w:hAnsi="Book Antiqua" w:cs="宋体"/>
          <w:i/>
          <w:iCs/>
          <w:szCs w:val="24"/>
        </w:rPr>
        <w:t>J Biol Chem</w:t>
      </w:r>
      <w:r w:rsidRPr="003769FB">
        <w:rPr>
          <w:rFonts w:ascii="Book Antiqua" w:eastAsia="宋体" w:hAnsi="Book Antiqua" w:cs="宋体"/>
          <w:szCs w:val="24"/>
        </w:rPr>
        <w:t> 1992; </w:t>
      </w:r>
      <w:r w:rsidRPr="003769FB">
        <w:rPr>
          <w:rFonts w:ascii="Book Antiqua" w:eastAsia="宋体" w:hAnsi="Book Antiqua" w:cs="宋体"/>
          <w:b/>
          <w:bCs/>
          <w:szCs w:val="24"/>
        </w:rPr>
        <w:t>267</w:t>
      </w:r>
      <w:r w:rsidRPr="003769FB">
        <w:rPr>
          <w:rFonts w:ascii="Book Antiqua" w:eastAsia="宋体" w:hAnsi="Book Antiqua" w:cs="宋体"/>
          <w:szCs w:val="24"/>
        </w:rPr>
        <w:t>: 1062-1066 [PMID: 1730635 DOI: 10.1016/j.mam.2006.12.007]</w:t>
      </w:r>
    </w:p>
    <w:p w14:paraId="7A2AB822"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89 </w:t>
      </w:r>
      <w:r w:rsidRPr="003769FB">
        <w:rPr>
          <w:rFonts w:ascii="Book Antiqua" w:eastAsia="宋体" w:hAnsi="Book Antiqua" w:cs="宋体"/>
          <w:b/>
          <w:bCs/>
          <w:szCs w:val="24"/>
        </w:rPr>
        <w:t>Mustacich DJ</w:t>
      </w:r>
      <w:r w:rsidRPr="003769FB">
        <w:rPr>
          <w:rFonts w:ascii="Book Antiqua" w:eastAsia="宋体" w:hAnsi="Book Antiqua" w:cs="宋体"/>
          <w:szCs w:val="24"/>
        </w:rPr>
        <w:t>, Shields J, Horton RA, Brown MK, Reed DJ. Biliary secretion of alpha-tocopherol and the role of the mdr2 P-glycoprotein in rats and mice. </w:t>
      </w:r>
      <w:r w:rsidRPr="003769FB">
        <w:rPr>
          <w:rFonts w:ascii="Book Antiqua" w:eastAsia="宋体" w:hAnsi="Book Antiqua" w:cs="宋体"/>
          <w:i/>
          <w:iCs/>
          <w:szCs w:val="24"/>
        </w:rPr>
        <w:t>Arch Biochem Biophys</w:t>
      </w:r>
      <w:r w:rsidRPr="003769FB">
        <w:rPr>
          <w:rFonts w:ascii="Book Antiqua" w:eastAsia="宋体" w:hAnsi="Book Antiqua" w:cs="宋体"/>
          <w:szCs w:val="24"/>
        </w:rPr>
        <w:t> 1998; </w:t>
      </w:r>
      <w:r w:rsidRPr="003769FB">
        <w:rPr>
          <w:rFonts w:ascii="Book Antiqua" w:eastAsia="宋体" w:hAnsi="Book Antiqua" w:cs="宋体"/>
          <w:b/>
          <w:bCs/>
          <w:szCs w:val="24"/>
        </w:rPr>
        <w:t>350</w:t>
      </w:r>
      <w:r w:rsidRPr="003769FB">
        <w:rPr>
          <w:rFonts w:ascii="Book Antiqua" w:eastAsia="宋体" w:hAnsi="Book Antiqua" w:cs="宋体"/>
          <w:szCs w:val="24"/>
        </w:rPr>
        <w:t>: 183-192 [PMID: 9473291 DOI: 10.1006/abbi.1997.0529]</w:t>
      </w:r>
    </w:p>
    <w:p w14:paraId="53E6EBAF"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90 </w:t>
      </w:r>
      <w:r w:rsidRPr="003769FB">
        <w:rPr>
          <w:rFonts w:ascii="Book Antiqua" w:eastAsia="宋体" w:hAnsi="Book Antiqua" w:cs="宋体"/>
          <w:b/>
          <w:bCs/>
          <w:szCs w:val="24"/>
        </w:rPr>
        <w:t>Bjørneboe A</w:t>
      </w:r>
      <w:r w:rsidRPr="003769FB">
        <w:rPr>
          <w:rFonts w:ascii="Book Antiqua" w:eastAsia="宋体" w:hAnsi="Book Antiqua" w:cs="宋体"/>
          <w:szCs w:val="24"/>
        </w:rPr>
        <w:t>, Bjørneboe GE, Drevon CA. Serum half-life, distribution, hepatic uptake and biliary excretion of alpha-tocopherol in rats. </w:t>
      </w:r>
      <w:r w:rsidRPr="003769FB">
        <w:rPr>
          <w:rFonts w:ascii="Book Antiqua" w:eastAsia="宋体" w:hAnsi="Book Antiqua" w:cs="宋体"/>
          <w:i/>
          <w:iCs/>
          <w:szCs w:val="24"/>
        </w:rPr>
        <w:t>Biochim Biophys Acta</w:t>
      </w:r>
      <w:r w:rsidRPr="003769FB">
        <w:rPr>
          <w:rFonts w:ascii="Book Antiqua" w:eastAsia="宋体" w:hAnsi="Book Antiqua" w:cs="宋体"/>
          <w:szCs w:val="24"/>
        </w:rPr>
        <w:t> 1987; </w:t>
      </w:r>
      <w:r w:rsidRPr="003769FB">
        <w:rPr>
          <w:rFonts w:ascii="Book Antiqua" w:eastAsia="宋体" w:hAnsi="Book Antiqua" w:cs="宋体"/>
          <w:b/>
          <w:bCs/>
          <w:szCs w:val="24"/>
        </w:rPr>
        <w:t>921</w:t>
      </w:r>
      <w:r w:rsidRPr="003769FB">
        <w:rPr>
          <w:rFonts w:ascii="Book Antiqua" w:eastAsia="宋体" w:hAnsi="Book Antiqua" w:cs="宋体"/>
          <w:szCs w:val="24"/>
        </w:rPr>
        <w:t>: 175-181 [PMID: 3651482]</w:t>
      </w:r>
    </w:p>
    <w:p w14:paraId="5CEC71AA"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91 </w:t>
      </w:r>
      <w:r w:rsidRPr="003769FB">
        <w:rPr>
          <w:rFonts w:ascii="Book Antiqua" w:eastAsia="宋体" w:hAnsi="Book Antiqua" w:cs="宋体"/>
          <w:b/>
          <w:bCs/>
          <w:szCs w:val="24"/>
        </w:rPr>
        <w:t>Yokogawa K</w:t>
      </w:r>
      <w:r w:rsidRPr="003769FB">
        <w:rPr>
          <w:rFonts w:ascii="Book Antiqua" w:eastAsia="宋体" w:hAnsi="Book Antiqua" w:cs="宋体"/>
          <w:szCs w:val="24"/>
        </w:rPr>
        <w:t>, Shima Y, Hashimoto T, Hiyajyo M, Kadoyama K, Ishizki J, Nomura M, Miyamoto K. Disposition kinetics of alpha-tocopherol in apolipoprotein B knockout mice. </w:t>
      </w:r>
      <w:r w:rsidRPr="003769FB">
        <w:rPr>
          <w:rFonts w:ascii="Book Antiqua" w:eastAsia="宋体" w:hAnsi="Book Antiqua" w:cs="宋体"/>
          <w:i/>
          <w:iCs/>
          <w:szCs w:val="24"/>
        </w:rPr>
        <w:t>Pharm Res</w:t>
      </w:r>
      <w:r w:rsidRPr="003769FB">
        <w:rPr>
          <w:rFonts w:ascii="Book Antiqua" w:eastAsia="宋体" w:hAnsi="Book Antiqua" w:cs="宋体"/>
          <w:szCs w:val="24"/>
        </w:rPr>
        <w:t> 2003; </w:t>
      </w:r>
      <w:r w:rsidRPr="003769FB">
        <w:rPr>
          <w:rFonts w:ascii="Book Antiqua" w:eastAsia="宋体" w:hAnsi="Book Antiqua" w:cs="宋体"/>
          <w:b/>
          <w:bCs/>
          <w:szCs w:val="24"/>
        </w:rPr>
        <w:t>20</w:t>
      </w:r>
      <w:r w:rsidRPr="003769FB">
        <w:rPr>
          <w:rFonts w:ascii="Book Antiqua" w:eastAsia="宋体" w:hAnsi="Book Antiqua" w:cs="宋体"/>
          <w:szCs w:val="24"/>
        </w:rPr>
        <w:t>: 368-372 [PMID: 12669955 DOI: 10.1023/A: ]</w:t>
      </w:r>
    </w:p>
    <w:p w14:paraId="75D15F78"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92 </w:t>
      </w:r>
      <w:r w:rsidRPr="003769FB">
        <w:rPr>
          <w:rFonts w:ascii="Book Antiqua" w:eastAsia="宋体" w:hAnsi="Book Antiqua" w:cs="宋体"/>
          <w:b/>
          <w:bCs/>
          <w:szCs w:val="24"/>
        </w:rPr>
        <w:t>Witt W</w:t>
      </w:r>
      <w:r w:rsidRPr="003769FB">
        <w:rPr>
          <w:rFonts w:ascii="Book Antiqua" w:eastAsia="宋体" w:hAnsi="Book Antiqua" w:cs="宋体"/>
          <w:szCs w:val="24"/>
        </w:rPr>
        <w:t>, Kolleck I, Fechner H, Sinha P, Rüstow B. Regulation by vitamin E of the scavenger receptor BI in rat liver and HepG2 cells. </w:t>
      </w:r>
      <w:r w:rsidRPr="003769FB">
        <w:rPr>
          <w:rFonts w:ascii="Book Antiqua" w:eastAsia="宋体" w:hAnsi="Book Antiqua" w:cs="宋体"/>
          <w:i/>
          <w:iCs/>
          <w:szCs w:val="24"/>
        </w:rPr>
        <w:t>J Lipid Res</w:t>
      </w:r>
      <w:r w:rsidRPr="003769FB">
        <w:rPr>
          <w:rFonts w:ascii="Book Antiqua" w:eastAsia="宋体" w:hAnsi="Book Antiqua" w:cs="宋体"/>
          <w:szCs w:val="24"/>
        </w:rPr>
        <w:t> 2000; </w:t>
      </w:r>
      <w:r w:rsidRPr="003769FB">
        <w:rPr>
          <w:rFonts w:ascii="Book Antiqua" w:eastAsia="宋体" w:hAnsi="Book Antiqua" w:cs="宋体"/>
          <w:b/>
          <w:bCs/>
          <w:szCs w:val="24"/>
        </w:rPr>
        <w:t>41</w:t>
      </w:r>
      <w:r w:rsidRPr="003769FB">
        <w:rPr>
          <w:rFonts w:ascii="Book Antiqua" w:eastAsia="宋体" w:hAnsi="Book Antiqua" w:cs="宋体"/>
          <w:szCs w:val="24"/>
        </w:rPr>
        <w:t>: 2009-2016 [PMID: 11108734]</w:t>
      </w:r>
    </w:p>
    <w:p w14:paraId="7C488131"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93 </w:t>
      </w:r>
      <w:r w:rsidRPr="003769FB">
        <w:rPr>
          <w:rFonts w:ascii="Book Antiqua" w:eastAsia="宋体" w:hAnsi="Book Antiqua" w:cs="宋体"/>
          <w:b/>
          <w:bCs/>
          <w:szCs w:val="24"/>
        </w:rPr>
        <w:t>Takada T</w:t>
      </w:r>
      <w:r w:rsidRPr="003769FB">
        <w:rPr>
          <w:rFonts w:ascii="Book Antiqua" w:eastAsia="宋体" w:hAnsi="Book Antiqua" w:cs="宋体"/>
          <w:szCs w:val="24"/>
        </w:rPr>
        <w:t>, Suzuki H. Molecular mechanisms of membrane transport of vitamin E. </w:t>
      </w:r>
      <w:r w:rsidRPr="003769FB">
        <w:rPr>
          <w:rFonts w:ascii="Book Antiqua" w:eastAsia="宋体" w:hAnsi="Book Antiqua" w:cs="宋体"/>
          <w:i/>
          <w:iCs/>
          <w:szCs w:val="24"/>
        </w:rPr>
        <w:t>Mol Nutr Food Res</w:t>
      </w:r>
      <w:r w:rsidRPr="003769FB">
        <w:rPr>
          <w:rFonts w:ascii="Book Antiqua" w:eastAsia="宋体" w:hAnsi="Book Antiqua" w:cs="宋体"/>
          <w:szCs w:val="24"/>
        </w:rPr>
        <w:t> 2010; </w:t>
      </w:r>
      <w:r w:rsidRPr="003769FB">
        <w:rPr>
          <w:rFonts w:ascii="Book Antiqua" w:eastAsia="宋体" w:hAnsi="Book Antiqua" w:cs="宋体"/>
          <w:b/>
          <w:bCs/>
          <w:szCs w:val="24"/>
        </w:rPr>
        <w:t>54</w:t>
      </w:r>
      <w:r w:rsidRPr="003769FB">
        <w:rPr>
          <w:rFonts w:ascii="Book Antiqua" w:eastAsia="宋体" w:hAnsi="Book Antiqua" w:cs="宋体"/>
          <w:szCs w:val="24"/>
        </w:rPr>
        <w:t>: 616-622 [PMID: 20205193 DOI: 10.1002/mnfr.200900481]</w:t>
      </w:r>
    </w:p>
    <w:p w14:paraId="049125B9"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94 </w:t>
      </w:r>
      <w:r w:rsidRPr="003769FB">
        <w:rPr>
          <w:rFonts w:ascii="Book Antiqua" w:eastAsia="宋体" w:hAnsi="Book Antiqua" w:cs="宋体"/>
          <w:b/>
          <w:bCs/>
          <w:szCs w:val="24"/>
        </w:rPr>
        <w:t>Fruhwürth S</w:t>
      </w:r>
      <w:r w:rsidRPr="003769FB">
        <w:rPr>
          <w:rFonts w:ascii="Book Antiqua" w:eastAsia="宋体" w:hAnsi="Book Antiqua" w:cs="宋体"/>
          <w:szCs w:val="24"/>
        </w:rPr>
        <w:t>, Kovacs WJ, Bittman R, Messner S, Röhrl C, Stangl H. Differential basolateral-apical distribution of scavenger receptor, class B, type I in cultured cells and the liver. </w:t>
      </w:r>
      <w:r w:rsidRPr="003769FB">
        <w:rPr>
          <w:rFonts w:ascii="Book Antiqua" w:eastAsia="宋体" w:hAnsi="Book Antiqua" w:cs="宋体"/>
          <w:i/>
          <w:iCs/>
          <w:szCs w:val="24"/>
        </w:rPr>
        <w:t>Histochem Cell Biol</w:t>
      </w:r>
      <w:r w:rsidRPr="003769FB">
        <w:rPr>
          <w:rFonts w:ascii="Book Antiqua" w:eastAsia="宋体" w:hAnsi="Book Antiqua" w:cs="宋体"/>
          <w:szCs w:val="24"/>
        </w:rPr>
        <w:t> 2014; </w:t>
      </w:r>
      <w:r w:rsidRPr="003769FB">
        <w:rPr>
          <w:rFonts w:ascii="Book Antiqua" w:eastAsia="宋体" w:hAnsi="Book Antiqua" w:cs="宋体"/>
          <w:b/>
          <w:bCs/>
          <w:szCs w:val="24"/>
        </w:rPr>
        <w:t>142</w:t>
      </w:r>
      <w:r w:rsidRPr="003769FB">
        <w:rPr>
          <w:rFonts w:ascii="Book Antiqua" w:eastAsia="宋体" w:hAnsi="Book Antiqua" w:cs="宋体"/>
          <w:szCs w:val="24"/>
        </w:rPr>
        <w:t>: 645-655 [PMID: 25059650 DOI: 10.1007/s00418-014-1251-9]</w:t>
      </w:r>
    </w:p>
    <w:p w14:paraId="4F60D37E"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95 </w:t>
      </w:r>
      <w:r w:rsidRPr="003769FB">
        <w:rPr>
          <w:rFonts w:ascii="Book Antiqua" w:eastAsia="宋体" w:hAnsi="Book Antiqua" w:cs="宋体"/>
          <w:b/>
          <w:bCs/>
          <w:szCs w:val="24"/>
        </w:rPr>
        <w:t>Traber MG</w:t>
      </w:r>
      <w:r w:rsidRPr="003769FB">
        <w:rPr>
          <w:rFonts w:ascii="Book Antiqua" w:eastAsia="宋体" w:hAnsi="Book Antiqua" w:cs="宋体"/>
          <w:szCs w:val="24"/>
        </w:rPr>
        <w:t>, Labut EM, Leonard SW, Lebold KM. α-Tocopherol injections in rats up-regulate hepatic ABC transporters, but not cytochrome P450 enzymes. </w:t>
      </w:r>
      <w:r w:rsidRPr="003769FB">
        <w:rPr>
          <w:rFonts w:ascii="Book Antiqua" w:eastAsia="宋体" w:hAnsi="Book Antiqua" w:cs="宋体"/>
          <w:i/>
          <w:iCs/>
          <w:szCs w:val="24"/>
        </w:rPr>
        <w:t>Free Radic Biol Med</w:t>
      </w:r>
      <w:r w:rsidRPr="003769FB">
        <w:rPr>
          <w:rFonts w:ascii="Book Antiqua" w:eastAsia="宋体" w:hAnsi="Book Antiqua" w:cs="宋体"/>
          <w:szCs w:val="24"/>
        </w:rPr>
        <w:t> 2011; </w:t>
      </w:r>
      <w:r w:rsidRPr="003769FB">
        <w:rPr>
          <w:rFonts w:ascii="Book Antiqua" w:eastAsia="宋体" w:hAnsi="Book Antiqua" w:cs="宋体"/>
          <w:b/>
          <w:bCs/>
          <w:szCs w:val="24"/>
        </w:rPr>
        <w:t>51</w:t>
      </w:r>
      <w:r w:rsidRPr="003769FB">
        <w:rPr>
          <w:rFonts w:ascii="Book Antiqua" w:eastAsia="宋体" w:hAnsi="Book Antiqua" w:cs="宋体"/>
          <w:szCs w:val="24"/>
        </w:rPr>
        <w:t>: 2031-2040 [PMID: 21945367 DOI: 10.1016/j.freeradbiomed.2011.08.033]</w:t>
      </w:r>
    </w:p>
    <w:p w14:paraId="509E65D5"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96 </w:t>
      </w:r>
      <w:r w:rsidRPr="003769FB">
        <w:rPr>
          <w:rFonts w:ascii="Book Antiqua" w:eastAsia="宋体" w:hAnsi="Book Antiqua" w:cs="宋体"/>
          <w:b/>
          <w:bCs/>
          <w:szCs w:val="24"/>
        </w:rPr>
        <w:t>Traber MG</w:t>
      </w:r>
      <w:r w:rsidRPr="003769FB">
        <w:rPr>
          <w:rFonts w:ascii="Book Antiqua" w:eastAsia="宋体" w:hAnsi="Book Antiqua" w:cs="宋体"/>
          <w:szCs w:val="24"/>
        </w:rPr>
        <w:t>, Elsner A, Brigelius-Flohé R. Synthetic as compared with natural vitamin E is preferentially excreted as alpha-CEHC in human urine: studies using deuterated alpha-tocopheryl acetates. </w:t>
      </w:r>
      <w:r w:rsidRPr="003769FB">
        <w:rPr>
          <w:rFonts w:ascii="Book Antiqua" w:eastAsia="宋体" w:hAnsi="Book Antiqua" w:cs="宋体"/>
          <w:i/>
          <w:iCs/>
          <w:szCs w:val="24"/>
        </w:rPr>
        <w:t>FEBS Lett</w:t>
      </w:r>
      <w:r w:rsidRPr="003769FB">
        <w:rPr>
          <w:rFonts w:ascii="Book Antiqua" w:eastAsia="宋体" w:hAnsi="Book Antiqua" w:cs="宋体"/>
          <w:szCs w:val="24"/>
        </w:rPr>
        <w:t> 1998; </w:t>
      </w:r>
      <w:r w:rsidRPr="003769FB">
        <w:rPr>
          <w:rFonts w:ascii="Book Antiqua" w:eastAsia="宋体" w:hAnsi="Book Antiqua" w:cs="宋体"/>
          <w:b/>
          <w:bCs/>
          <w:szCs w:val="24"/>
        </w:rPr>
        <w:t>437</w:t>
      </w:r>
      <w:r w:rsidRPr="003769FB">
        <w:rPr>
          <w:rFonts w:ascii="Book Antiqua" w:eastAsia="宋体" w:hAnsi="Book Antiqua" w:cs="宋体"/>
          <w:szCs w:val="24"/>
        </w:rPr>
        <w:t>: 145-148 [PMID: 9804189 DOI: 10.1016/S0014-5793(98)01210-1]</w:t>
      </w:r>
    </w:p>
    <w:p w14:paraId="67B58D25"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lastRenderedPageBreak/>
        <w:t>197 </w:t>
      </w:r>
      <w:r w:rsidRPr="003769FB">
        <w:rPr>
          <w:rFonts w:ascii="Book Antiqua" w:eastAsia="宋体" w:hAnsi="Book Antiqua" w:cs="宋体"/>
          <w:b/>
          <w:bCs/>
          <w:szCs w:val="24"/>
        </w:rPr>
        <w:t>Leonard SW</w:t>
      </w:r>
      <w:r w:rsidRPr="003769FB">
        <w:rPr>
          <w:rFonts w:ascii="Book Antiqua" w:eastAsia="宋体" w:hAnsi="Book Antiqua" w:cs="宋体"/>
          <w:szCs w:val="24"/>
        </w:rPr>
        <w:t>, Paterson E, Atkinson JK, Ramakrishnan R, Cross CE, Traber MG. Studies in humans using deuterium-labeled alpha- and gamma-tocopherols demonstrate faster plasma gamma-tocopherol disappearance and greater gamma-metabolite production. </w:t>
      </w:r>
      <w:r w:rsidRPr="003769FB">
        <w:rPr>
          <w:rFonts w:ascii="Book Antiqua" w:eastAsia="宋体" w:hAnsi="Book Antiqua" w:cs="宋体"/>
          <w:i/>
          <w:iCs/>
          <w:szCs w:val="24"/>
        </w:rPr>
        <w:t>Free Radic Biol Med</w:t>
      </w:r>
      <w:r w:rsidRPr="003769FB">
        <w:rPr>
          <w:rFonts w:ascii="Book Antiqua" w:eastAsia="宋体" w:hAnsi="Book Antiqua" w:cs="宋体"/>
          <w:szCs w:val="24"/>
        </w:rPr>
        <w:t> 2005; </w:t>
      </w:r>
      <w:r w:rsidRPr="003769FB">
        <w:rPr>
          <w:rFonts w:ascii="Book Antiqua" w:eastAsia="宋体" w:hAnsi="Book Antiqua" w:cs="宋体"/>
          <w:b/>
          <w:bCs/>
          <w:szCs w:val="24"/>
        </w:rPr>
        <w:t>38</w:t>
      </w:r>
      <w:r w:rsidRPr="003769FB">
        <w:rPr>
          <w:rFonts w:ascii="Book Antiqua" w:eastAsia="宋体" w:hAnsi="Book Antiqua" w:cs="宋体"/>
          <w:szCs w:val="24"/>
        </w:rPr>
        <w:t>: 857-866 [PMID: 15749381 DOI: 10.1016/j.freeradbiomed.2004.12.001]</w:t>
      </w:r>
    </w:p>
    <w:p w14:paraId="3AF4AC71"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98 </w:t>
      </w:r>
      <w:r w:rsidRPr="003769FB">
        <w:rPr>
          <w:rFonts w:ascii="Book Antiqua" w:eastAsia="宋体" w:hAnsi="Book Antiqua" w:cs="宋体"/>
          <w:b/>
          <w:bCs/>
          <w:szCs w:val="24"/>
        </w:rPr>
        <w:t>Lodge JK</w:t>
      </w:r>
      <w:r w:rsidRPr="003769FB">
        <w:rPr>
          <w:rFonts w:ascii="Book Antiqua" w:eastAsia="宋体" w:hAnsi="Book Antiqua" w:cs="宋体"/>
          <w:szCs w:val="24"/>
        </w:rPr>
        <w:t>, Ridlington J, Leonard S, Vaule H, Traber MG. Alpha- and gamma-tocotrienols are metabolized to carboxyethyl-hydroxychroman derivatives and excreted in human urine. </w:t>
      </w:r>
      <w:r w:rsidRPr="003769FB">
        <w:rPr>
          <w:rFonts w:ascii="Book Antiqua" w:eastAsia="宋体" w:hAnsi="Book Antiqua" w:cs="宋体"/>
          <w:i/>
          <w:iCs/>
          <w:szCs w:val="24"/>
        </w:rPr>
        <w:t>Lipids</w:t>
      </w:r>
      <w:r w:rsidRPr="003769FB">
        <w:rPr>
          <w:rFonts w:ascii="Book Antiqua" w:eastAsia="宋体" w:hAnsi="Book Antiqua" w:cs="宋体"/>
          <w:szCs w:val="24"/>
        </w:rPr>
        <w:t> 2001; </w:t>
      </w:r>
      <w:r w:rsidRPr="003769FB">
        <w:rPr>
          <w:rFonts w:ascii="Book Antiqua" w:eastAsia="宋体" w:hAnsi="Book Antiqua" w:cs="宋体"/>
          <w:b/>
          <w:bCs/>
          <w:szCs w:val="24"/>
        </w:rPr>
        <w:t>36</w:t>
      </w:r>
      <w:r w:rsidRPr="003769FB">
        <w:rPr>
          <w:rFonts w:ascii="Book Antiqua" w:eastAsia="宋体" w:hAnsi="Book Antiqua" w:cs="宋体"/>
          <w:szCs w:val="24"/>
        </w:rPr>
        <w:t>: 43-48 [PMID: 11214728 DOI: 10.1007/s11745-001-0666-z]</w:t>
      </w:r>
    </w:p>
    <w:p w14:paraId="57884962"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199 </w:t>
      </w:r>
      <w:r w:rsidRPr="003769FB">
        <w:rPr>
          <w:rFonts w:ascii="Book Antiqua" w:eastAsia="宋体" w:hAnsi="Book Antiqua" w:cs="宋体"/>
          <w:b/>
          <w:bCs/>
          <w:szCs w:val="24"/>
        </w:rPr>
        <w:t>Feingold IB</w:t>
      </w:r>
      <w:r w:rsidRPr="003769FB">
        <w:rPr>
          <w:rFonts w:ascii="Book Antiqua" w:eastAsia="宋体" w:hAnsi="Book Antiqua" w:cs="宋体"/>
          <w:szCs w:val="24"/>
        </w:rPr>
        <w:t>, Colby HD. Sex differences in adrenal and hepatic alpha-tocopherol concentrations in rats. </w:t>
      </w:r>
      <w:r w:rsidRPr="003769FB">
        <w:rPr>
          <w:rFonts w:ascii="Book Antiqua" w:eastAsia="宋体" w:hAnsi="Book Antiqua" w:cs="宋体"/>
          <w:i/>
          <w:iCs/>
          <w:szCs w:val="24"/>
        </w:rPr>
        <w:t>Pharmacology</w:t>
      </w:r>
      <w:r w:rsidRPr="003769FB">
        <w:rPr>
          <w:rFonts w:ascii="Book Antiqua" w:eastAsia="宋体" w:hAnsi="Book Antiqua" w:cs="宋体"/>
          <w:szCs w:val="24"/>
        </w:rPr>
        <w:t> 1992; </w:t>
      </w:r>
      <w:r w:rsidRPr="003769FB">
        <w:rPr>
          <w:rFonts w:ascii="Book Antiqua" w:eastAsia="宋体" w:hAnsi="Book Antiqua" w:cs="宋体"/>
          <w:b/>
          <w:bCs/>
          <w:szCs w:val="24"/>
        </w:rPr>
        <w:t>44</w:t>
      </w:r>
      <w:r w:rsidRPr="003769FB">
        <w:rPr>
          <w:rFonts w:ascii="Book Antiqua" w:eastAsia="宋体" w:hAnsi="Book Antiqua" w:cs="宋体"/>
          <w:szCs w:val="24"/>
        </w:rPr>
        <w:t>: 113-116 [PMID: 1570361 DOI: 10.1159/000138880]</w:t>
      </w:r>
    </w:p>
    <w:p w14:paraId="227428BE"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00 </w:t>
      </w:r>
      <w:r w:rsidRPr="003769FB">
        <w:rPr>
          <w:rFonts w:ascii="Book Antiqua" w:eastAsia="宋体" w:hAnsi="Book Antiqua" w:cs="宋体"/>
          <w:b/>
          <w:bCs/>
          <w:szCs w:val="24"/>
        </w:rPr>
        <w:t>Frank J</w:t>
      </w:r>
      <w:r w:rsidRPr="003769FB">
        <w:rPr>
          <w:rFonts w:ascii="Book Antiqua" w:eastAsia="宋体" w:hAnsi="Book Antiqua" w:cs="宋体"/>
          <w:szCs w:val="24"/>
        </w:rPr>
        <w:t>, Lee S, Leonard SW, Atkinson JK, Kamal-Eldin A, Traber MG. Sex differences in the inhibition of gamma-tocopherol metabolism by a single dose of dietary sesame oil in healthy subjects. </w:t>
      </w:r>
      <w:r w:rsidRPr="003769FB">
        <w:rPr>
          <w:rFonts w:ascii="Book Antiqua" w:eastAsia="宋体" w:hAnsi="Book Antiqua" w:cs="宋体"/>
          <w:i/>
          <w:iCs/>
          <w:szCs w:val="24"/>
        </w:rPr>
        <w:t>Am J Clin Nutr</w:t>
      </w:r>
      <w:r w:rsidRPr="003769FB">
        <w:rPr>
          <w:rFonts w:ascii="Book Antiqua" w:eastAsia="宋体" w:hAnsi="Book Antiqua" w:cs="宋体"/>
          <w:szCs w:val="24"/>
        </w:rPr>
        <w:t> 2008; </w:t>
      </w:r>
      <w:r w:rsidRPr="003769FB">
        <w:rPr>
          <w:rFonts w:ascii="Book Antiqua" w:eastAsia="宋体" w:hAnsi="Book Antiqua" w:cs="宋体"/>
          <w:b/>
          <w:bCs/>
          <w:szCs w:val="24"/>
        </w:rPr>
        <w:t>87</w:t>
      </w:r>
      <w:r w:rsidRPr="003769FB">
        <w:rPr>
          <w:rFonts w:ascii="Book Antiqua" w:eastAsia="宋体" w:hAnsi="Book Antiqua" w:cs="宋体"/>
          <w:szCs w:val="24"/>
        </w:rPr>
        <w:t>: 1723-1729 [PMID: 18541561]</w:t>
      </w:r>
    </w:p>
    <w:p w14:paraId="5D4BC954"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01 </w:t>
      </w:r>
      <w:r w:rsidRPr="003769FB">
        <w:rPr>
          <w:rFonts w:ascii="Book Antiqua" w:eastAsia="宋体" w:hAnsi="Book Antiqua" w:cs="宋体"/>
          <w:b/>
          <w:bCs/>
          <w:szCs w:val="24"/>
        </w:rPr>
        <w:t>Hunt CM</w:t>
      </w:r>
      <w:r w:rsidRPr="003769FB">
        <w:rPr>
          <w:rFonts w:ascii="Book Antiqua" w:eastAsia="宋体" w:hAnsi="Book Antiqua" w:cs="宋体"/>
          <w:szCs w:val="24"/>
        </w:rPr>
        <w:t>, Westerkam WR, Stave GM. Effect of age and gender on the activity of human hepatic CYP3A. </w:t>
      </w:r>
      <w:r w:rsidRPr="003769FB">
        <w:rPr>
          <w:rFonts w:ascii="Book Antiqua" w:eastAsia="宋体" w:hAnsi="Book Antiqua" w:cs="宋体"/>
          <w:i/>
          <w:iCs/>
          <w:szCs w:val="24"/>
        </w:rPr>
        <w:t>Biochem Pharmacol</w:t>
      </w:r>
      <w:r w:rsidRPr="003769FB">
        <w:rPr>
          <w:rFonts w:ascii="Book Antiqua" w:eastAsia="宋体" w:hAnsi="Book Antiqua" w:cs="宋体"/>
          <w:szCs w:val="24"/>
        </w:rPr>
        <w:t> 1992; </w:t>
      </w:r>
      <w:r w:rsidRPr="003769FB">
        <w:rPr>
          <w:rFonts w:ascii="Book Antiqua" w:eastAsia="宋体" w:hAnsi="Book Antiqua" w:cs="宋体"/>
          <w:b/>
          <w:bCs/>
          <w:szCs w:val="24"/>
        </w:rPr>
        <w:t>44</w:t>
      </w:r>
      <w:r w:rsidRPr="003769FB">
        <w:rPr>
          <w:rFonts w:ascii="Book Antiqua" w:eastAsia="宋体" w:hAnsi="Book Antiqua" w:cs="宋体"/>
          <w:szCs w:val="24"/>
        </w:rPr>
        <w:t>: 275-283 [PMID: 1642641 DOI: 10.1016/0006-2952(92)90010-G]</w:t>
      </w:r>
    </w:p>
    <w:p w14:paraId="3F778038"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02 </w:t>
      </w:r>
      <w:r w:rsidRPr="003769FB">
        <w:rPr>
          <w:rFonts w:ascii="Book Antiqua" w:eastAsia="宋体" w:hAnsi="Book Antiqua" w:cs="宋体"/>
          <w:b/>
          <w:bCs/>
          <w:szCs w:val="24"/>
        </w:rPr>
        <w:t>Davey HW</w:t>
      </w:r>
      <w:r w:rsidRPr="003769FB">
        <w:rPr>
          <w:rFonts w:ascii="Book Antiqua" w:eastAsia="宋体" w:hAnsi="Book Antiqua" w:cs="宋体"/>
          <w:szCs w:val="24"/>
        </w:rPr>
        <w:t>, Wilkins RJ, Waxman DJ. STAT5 signaling in sexually dimorphic gene expression and growth patterns. </w:t>
      </w:r>
      <w:r w:rsidRPr="003769FB">
        <w:rPr>
          <w:rFonts w:ascii="Book Antiqua" w:eastAsia="宋体" w:hAnsi="Book Antiqua" w:cs="宋体"/>
          <w:i/>
          <w:iCs/>
          <w:szCs w:val="24"/>
        </w:rPr>
        <w:t>Am J Hum Genet</w:t>
      </w:r>
      <w:r w:rsidRPr="003769FB">
        <w:rPr>
          <w:rFonts w:ascii="Book Antiqua" w:eastAsia="宋体" w:hAnsi="Book Antiqua" w:cs="宋体"/>
          <w:szCs w:val="24"/>
        </w:rPr>
        <w:t> 1999; </w:t>
      </w:r>
      <w:r w:rsidRPr="003769FB">
        <w:rPr>
          <w:rFonts w:ascii="Book Antiqua" w:eastAsia="宋体" w:hAnsi="Book Antiqua" w:cs="宋体"/>
          <w:b/>
          <w:bCs/>
          <w:szCs w:val="24"/>
        </w:rPr>
        <w:t>65</w:t>
      </w:r>
      <w:r w:rsidRPr="003769FB">
        <w:rPr>
          <w:rFonts w:ascii="Book Antiqua" w:eastAsia="宋体" w:hAnsi="Book Antiqua" w:cs="宋体"/>
          <w:szCs w:val="24"/>
        </w:rPr>
        <w:t>: 959-965 [PMID: 10486314 DOI: 10.1086/302599]</w:t>
      </w:r>
    </w:p>
    <w:p w14:paraId="667EC2FA"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03 </w:t>
      </w:r>
      <w:r w:rsidRPr="003769FB">
        <w:rPr>
          <w:rFonts w:ascii="Book Antiqua" w:eastAsia="宋体" w:hAnsi="Book Antiqua" w:cs="宋体"/>
          <w:b/>
          <w:bCs/>
          <w:szCs w:val="24"/>
        </w:rPr>
        <w:t>Waxman DJ</w:t>
      </w:r>
      <w:r w:rsidRPr="003769FB">
        <w:rPr>
          <w:rFonts w:ascii="Book Antiqua" w:eastAsia="宋体" w:hAnsi="Book Antiqua" w:cs="宋体"/>
          <w:szCs w:val="24"/>
        </w:rPr>
        <w:t>, Ram PA, Pampori NA, Shapiro BH. Growth hormone regulation of male-specific rat liver P450s 2A2 and 3A2: induction by intermittent growth hormone pulses in male but not female rats rendered growth hormone deficient by neonatal monosodium glutamate. </w:t>
      </w:r>
      <w:r w:rsidRPr="003769FB">
        <w:rPr>
          <w:rFonts w:ascii="Book Antiqua" w:eastAsia="宋体" w:hAnsi="Book Antiqua" w:cs="宋体"/>
          <w:i/>
          <w:iCs/>
          <w:szCs w:val="24"/>
        </w:rPr>
        <w:t>Mol Pharmacol</w:t>
      </w:r>
      <w:r w:rsidRPr="003769FB">
        <w:rPr>
          <w:rFonts w:ascii="Book Antiqua" w:eastAsia="宋体" w:hAnsi="Book Antiqua" w:cs="宋体"/>
          <w:szCs w:val="24"/>
        </w:rPr>
        <w:t> 1995; </w:t>
      </w:r>
      <w:r w:rsidRPr="003769FB">
        <w:rPr>
          <w:rFonts w:ascii="Book Antiqua" w:eastAsia="宋体" w:hAnsi="Book Antiqua" w:cs="宋体"/>
          <w:b/>
          <w:bCs/>
          <w:szCs w:val="24"/>
        </w:rPr>
        <w:t>48</w:t>
      </w:r>
      <w:r w:rsidRPr="003769FB">
        <w:rPr>
          <w:rFonts w:ascii="Book Antiqua" w:eastAsia="宋体" w:hAnsi="Book Antiqua" w:cs="宋体"/>
          <w:szCs w:val="24"/>
        </w:rPr>
        <w:t>: 790-797 [PMID: 7476908]</w:t>
      </w:r>
    </w:p>
    <w:p w14:paraId="280ADA79"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04 </w:t>
      </w:r>
      <w:r w:rsidRPr="003769FB">
        <w:rPr>
          <w:rFonts w:ascii="Book Antiqua" w:eastAsia="宋体" w:hAnsi="Book Antiqua" w:cs="宋体"/>
          <w:b/>
          <w:bCs/>
          <w:szCs w:val="24"/>
        </w:rPr>
        <w:t>Wang H</w:t>
      </w:r>
      <w:r w:rsidRPr="003769FB">
        <w:rPr>
          <w:rFonts w:ascii="Book Antiqua" w:eastAsia="宋体" w:hAnsi="Book Antiqua" w:cs="宋体"/>
          <w:szCs w:val="24"/>
        </w:rPr>
        <w:t>, Strobel HW. Regulation of CYP3A9 gene expression by estrogen and catalytic studies using cytochrome P450 3A9 expressed in Escherichia coli. </w:t>
      </w:r>
      <w:r w:rsidRPr="003769FB">
        <w:rPr>
          <w:rFonts w:ascii="Book Antiqua" w:eastAsia="宋体" w:hAnsi="Book Antiqua" w:cs="宋体"/>
          <w:i/>
          <w:iCs/>
          <w:szCs w:val="24"/>
        </w:rPr>
        <w:t>Arch Biochem Biophys</w:t>
      </w:r>
      <w:r w:rsidRPr="003769FB">
        <w:rPr>
          <w:rFonts w:ascii="Book Antiqua" w:eastAsia="宋体" w:hAnsi="Book Antiqua" w:cs="宋体"/>
          <w:szCs w:val="24"/>
        </w:rPr>
        <w:t> 1997; </w:t>
      </w:r>
      <w:r w:rsidRPr="003769FB">
        <w:rPr>
          <w:rFonts w:ascii="Book Antiqua" w:eastAsia="宋体" w:hAnsi="Book Antiqua" w:cs="宋体"/>
          <w:b/>
          <w:bCs/>
          <w:szCs w:val="24"/>
        </w:rPr>
        <w:t>344</w:t>
      </w:r>
      <w:r w:rsidRPr="003769FB">
        <w:rPr>
          <w:rFonts w:ascii="Book Antiqua" w:eastAsia="宋体" w:hAnsi="Book Antiqua" w:cs="宋体"/>
          <w:szCs w:val="24"/>
        </w:rPr>
        <w:t>: 365-372 [PMID: 9264551 DOI: 10.1006/abbi.1997.0230]</w:t>
      </w:r>
    </w:p>
    <w:p w14:paraId="436C0BC7"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05 </w:t>
      </w:r>
      <w:r w:rsidRPr="003769FB">
        <w:rPr>
          <w:rFonts w:ascii="Book Antiqua" w:eastAsia="宋体" w:hAnsi="Book Antiqua" w:cs="宋体"/>
          <w:b/>
          <w:bCs/>
          <w:szCs w:val="24"/>
        </w:rPr>
        <w:t>Pampori NA</w:t>
      </w:r>
      <w:r w:rsidRPr="003769FB">
        <w:rPr>
          <w:rFonts w:ascii="Book Antiqua" w:eastAsia="宋体" w:hAnsi="Book Antiqua" w:cs="宋体"/>
          <w:szCs w:val="24"/>
        </w:rPr>
        <w:t xml:space="preserve">, Shapiro BH. Gender differences in the responsiveness of the sex-dependent isoforms of hepatic P450 to the feminine plasma growth hormone </w:t>
      </w:r>
      <w:r w:rsidRPr="003769FB">
        <w:rPr>
          <w:rFonts w:ascii="Book Antiqua" w:eastAsia="宋体" w:hAnsi="Book Antiqua" w:cs="宋体"/>
          <w:szCs w:val="24"/>
        </w:rPr>
        <w:lastRenderedPageBreak/>
        <w:t>profile. </w:t>
      </w:r>
      <w:r w:rsidRPr="003769FB">
        <w:rPr>
          <w:rFonts w:ascii="Book Antiqua" w:eastAsia="宋体" w:hAnsi="Book Antiqua" w:cs="宋体"/>
          <w:i/>
          <w:iCs/>
          <w:szCs w:val="24"/>
        </w:rPr>
        <w:t>Endocrinology</w:t>
      </w:r>
      <w:r w:rsidRPr="003769FB">
        <w:rPr>
          <w:rFonts w:ascii="Book Antiqua" w:eastAsia="宋体" w:hAnsi="Book Antiqua" w:cs="宋体"/>
          <w:szCs w:val="24"/>
        </w:rPr>
        <w:t> 1999; </w:t>
      </w:r>
      <w:r w:rsidRPr="003769FB">
        <w:rPr>
          <w:rFonts w:ascii="Book Antiqua" w:eastAsia="宋体" w:hAnsi="Book Antiqua" w:cs="宋体"/>
          <w:b/>
          <w:bCs/>
          <w:szCs w:val="24"/>
        </w:rPr>
        <w:t>140</w:t>
      </w:r>
      <w:r w:rsidRPr="003769FB">
        <w:rPr>
          <w:rFonts w:ascii="Book Antiqua" w:eastAsia="宋体" w:hAnsi="Book Antiqua" w:cs="宋体"/>
          <w:szCs w:val="24"/>
        </w:rPr>
        <w:t>: 1245-1254 [PMID: 10067850 DOI: 10.1210/endo.140.3.6545]</w:t>
      </w:r>
    </w:p>
    <w:p w14:paraId="230CB77F"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06 </w:t>
      </w:r>
      <w:r w:rsidRPr="003769FB">
        <w:rPr>
          <w:rFonts w:ascii="Book Antiqua" w:eastAsia="宋体" w:hAnsi="Book Antiqua" w:cs="宋体"/>
          <w:b/>
          <w:bCs/>
          <w:szCs w:val="24"/>
        </w:rPr>
        <w:t>Scandlyn MJ</w:t>
      </w:r>
      <w:r w:rsidRPr="003769FB">
        <w:rPr>
          <w:rFonts w:ascii="Book Antiqua" w:eastAsia="宋体" w:hAnsi="Book Antiqua" w:cs="宋体"/>
          <w:szCs w:val="24"/>
        </w:rPr>
        <w:t>, Stuart EC, Rosengren RJ. Sex-specific differences in CYP450 isoforms in humans. </w:t>
      </w:r>
      <w:r w:rsidRPr="003769FB">
        <w:rPr>
          <w:rFonts w:ascii="Book Antiqua" w:eastAsia="宋体" w:hAnsi="Book Antiqua" w:cs="宋体"/>
          <w:i/>
          <w:iCs/>
          <w:szCs w:val="24"/>
        </w:rPr>
        <w:t>Expert Opin Drug Metab Toxicol</w:t>
      </w:r>
      <w:r w:rsidRPr="003769FB">
        <w:rPr>
          <w:rFonts w:ascii="Book Antiqua" w:eastAsia="宋体" w:hAnsi="Book Antiqua" w:cs="宋体"/>
          <w:szCs w:val="24"/>
        </w:rPr>
        <w:t> 2008; </w:t>
      </w:r>
      <w:r w:rsidRPr="003769FB">
        <w:rPr>
          <w:rFonts w:ascii="Book Antiqua" w:eastAsia="宋体" w:hAnsi="Book Antiqua" w:cs="宋体"/>
          <w:b/>
          <w:bCs/>
          <w:szCs w:val="24"/>
        </w:rPr>
        <w:t>4</w:t>
      </w:r>
      <w:r w:rsidRPr="003769FB">
        <w:rPr>
          <w:rFonts w:ascii="Book Antiqua" w:eastAsia="宋体" w:hAnsi="Book Antiqua" w:cs="宋体"/>
          <w:szCs w:val="24"/>
        </w:rPr>
        <w:t>: 413-424 [PMID: 18524030 DOI: 10.1517/17425255.4.4.413]</w:t>
      </w:r>
    </w:p>
    <w:p w14:paraId="39E853AF"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07 </w:t>
      </w:r>
      <w:r w:rsidRPr="003769FB">
        <w:rPr>
          <w:rFonts w:ascii="Book Antiqua" w:eastAsia="宋体" w:hAnsi="Book Antiqua" w:cs="宋体"/>
          <w:b/>
          <w:bCs/>
          <w:szCs w:val="24"/>
        </w:rPr>
        <w:t>Park SH</w:t>
      </w:r>
      <w:r w:rsidRPr="003769FB">
        <w:rPr>
          <w:rFonts w:ascii="Book Antiqua" w:eastAsia="宋体" w:hAnsi="Book Antiqua" w:cs="宋体"/>
          <w:szCs w:val="24"/>
        </w:rPr>
        <w:t>, Liu X, Hennighausen L, Davey HW, Waxman DJ. Distinctive roles of STAT5a and STAT5b in sexual dimorphism of hepatic P450 gene expression. Impact of STAT5a gene disruption. </w:t>
      </w:r>
      <w:r w:rsidRPr="003769FB">
        <w:rPr>
          <w:rFonts w:ascii="Book Antiqua" w:eastAsia="宋体" w:hAnsi="Book Antiqua" w:cs="宋体"/>
          <w:i/>
          <w:iCs/>
          <w:szCs w:val="24"/>
        </w:rPr>
        <w:t>J Biol Chem</w:t>
      </w:r>
      <w:r w:rsidRPr="003769FB">
        <w:rPr>
          <w:rFonts w:ascii="Book Antiqua" w:eastAsia="宋体" w:hAnsi="Book Antiqua" w:cs="宋体"/>
          <w:szCs w:val="24"/>
        </w:rPr>
        <w:t> 1999; </w:t>
      </w:r>
      <w:r w:rsidRPr="003769FB">
        <w:rPr>
          <w:rFonts w:ascii="Book Antiqua" w:eastAsia="宋体" w:hAnsi="Book Antiqua" w:cs="宋体"/>
          <w:b/>
          <w:bCs/>
          <w:szCs w:val="24"/>
        </w:rPr>
        <w:t>274</w:t>
      </w:r>
      <w:r w:rsidRPr="003769FB">
        <w:rPr>
          <w:rFonts w:ascii="Book Antiqua" w:eastAsia="宋体" w:hAnsi="Book Antiqua" w:cs="宋体"/>
          <w:szCs w:val="24"/>
        </w:rPr>
        <w:t>: 7421-7430 [PMID: 10066807]</w:t>
      </w:r>
    </w:p>
    <w:p w14:paraId="20DF4488"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08 </w:t>
      </w:r>
      <w:r w:rsidRPr="003769FB">
        <w:rPr>
          <w:rFonts w:ascii="Book Antiqua" w:eastAsia="宋体" w:hAnsi="Book Antiqua" w:cs="宋体"/>
          <w:b/>
          <w:bCs/>
          <w:szCs w:val="24"/>
        </w:rPr>
        <w:t>Kalsotra A</w:t>
      </w:r>
      <w:r w:rsidRPr="003769FB">
        <w:rPr>
          <w:rFonts w:ascii="Book Antiqua" w:eastAsia="宋体" w:hAnsi="Book Antiqua" w:cs="宋体"/>
          <w:szCs w:val="24"/>
        </w:rPr>
        <w:t>, Anakk S, Boehme CL, Strobel HW. Sexual dimorphism and tissue specificity in the expression of CYP4F forms in Sprague Dawley rats. </w:t>
      </w:r>
      <w:r w:rsidRPr="003769FB">
        <w:rPr>
          <w:rFonts w:ascii="Book Antiqua" w:eastAsia="宋体" w:hAnsi="Book Antiqua" w:cs="宋体"/>
          <w:i/>
          <w:iCs/>
          <w:szCs w:val="24"/>
        </w:rPr>
        <w:t>Drug Metab Dispos</w:t>
      </w:r>
      <w:r w:rsidRPr="003769FB">
        <w:rPr>
          <w:rFonts w:ascii="Book Antiqua" w:eastAsia="宋体" w:hAnsi="Book Antiqua" w:cs="宋体"/>
          <w:szCs w:val="24"/>
        </w:rPr>
        <w:t> 2002; </w:t>
      </w:r>
      <w:r w:rsidRPr="003769FB">
        <w:rPr>
          <w:rFonts w:ascii="Book Antiqua" w:eastAsia="宋体" w:hAnsi="Book Antiqua" w:cs="宋体"/>
          <w:b/>
          <w:bCs/>
          <w:szCs w:val="24"/>
        </w:rPr>
        <w:t>30</w:t>
      </w:r>
      <w:r w:rsidRPr="003769FB">
        <w:rPr>
          <w:rFonts w:ascii="Book Antiqua" w:eastAsia="宋体" w:hAnsi="Book Antiqua" w:cs="宋体"/>
          <w:szCs w:val="24"/>
        </w:rPr>
        <w:t>: 1022-1028 [PMID: 12167568 DOI: 10.1124/dmd.30.9.1022]</w:t>
      </w:r>
    </w:p>
    <w:p w14:paraId="3054D4B9"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09 </w:t>
      </w:r>
      <w:r w:rsidRPr="003769FB">
        <w:rPr>
          <w:rFonts w:ascii="Book Antiqua" w:eastAsia="宋体" w:hAnsi="Book Antiqua" w:cs="宋体"/>
          <w:b/>
          <w:bCs/>
          <w:szCs w:val="24"/>
        </w:rPr>
        <w:t>Sakuma T</w:t>
      </w:r>
      <w:r w:rsidRPr="003769FB">
        <w:rPr>
          <w:rFonts w:ascii="Book Antiqua" w:eastAsia="宋体" w:hAnsi="Book Antiqua" w:cs="宋体"/>
          <w:szCs w:val="24"/>
        </w:rPr>
        <w:t>, Takai M, Endo Y, Kuroiwa M, Ohara A, Jarukamjorn K, Honma R, Nemoto N. A novel female-specific member of the CYP3A gene subfamily in the mouse liver. </w:t>
      </w:r>
      <w:r w:rsidRPr="003769FB">
        <w:rPr>
          <w:rFonts w:ascii="Book Antiqua" w:eastAsia="宋体" w:hAnsi="Book Antiqua" w:cs="宋体"/>
          <w:i/>
          <w:iCs/>
          <w:szCs w:val="24"/>
        </w:rPr>
        <w:t>Arch Biochem Biophys</w:t>
      </w:r>
      <w:r w:rsidRPr="003769FB">
        <w:rPr>
          <w:rFonts w:ascii="Book Antiqua" w:eastAsia="宋体" w:hAnsi="Book Antiqua" w:cs="宋体"/>
          <w:szCs w:val="24"/>
        </w:rPr>
        <w:t> 2000; </w:t>
      </w:r>
      <w:r w:rsidRPr="003769FB">
        <w:rPr>
          <w:rFonts w:ascii="Book Antiqua" w:eastAsia="宋体" w:hAnsi="Book Antiqua" w:cs="宋体"/>
          <w:b/>
          <w:bCs/>
          <w:szCs w:val="24"/>
        </w:rPr>
        <w:t>377</w:t>
      </w:r>
      <w:r w:rsidRPr="003769FB">
        <w:rPr>
          <w:rFonts w:ascii="Book Antiqua" w:eastAsia="宋体" w:hAnsi="Book Antiqua" w:cs="宋体"/>
          <w:szCs w:val="24"/>
        </w:rPr>
        <w:t>: 153-162 [PMID: 10775455 DOI: 10.1006/abbi.2000.1747]</w:t>
      </w:r>
    </w:p>
    <w:p w14:paraId="41718357"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10 </w:t>
      </w:r>
      <w:r w:rsidRPr="003769FB">
        <w:rPr>
          <w:rFonts w:ascii="Book Antiqua" w:eastAsia="宋体" w:hAnsi="Book Antiqua" w:cs="宋体"/>
          <w:b/>
          <w:bCs/>
          <w:szCs w:val="24"/>
        </w:rPr>
        <w:t>Parkinson A</w:t>
      </w:r>
      <w:r w:rsidRPr="003769FB">
        <w:rPr>
          <w:rFonts w:ascii="Book Antiqua" w:eastAsia="宋体" w:hAnsi="Book Antiqua" w:cs="宋体"/>
          <w:szCs w:val="24"/>
        </w:rPr>
        <w:t>, Mudra DR, Johnson C, Dwyer A, Carroll KM. The effects of gender, age, ethnicity, and liver cirrhosis on cytochrome P450 enzyme activity in human liver microsomes and inducibility in cultured human hepatocytes. </w:t>
      </w:r>
      <w:r w:rsidRPr="003769FB">
        <w:rPr>
          <w:rFonts w:ascii="Book Antiqua" w:eastAsia="宋体" w:hAnsi="Book Antiqua" w:cs="宋体"/>
          <w:i/>
          <w:iCs/>
          <w:szCs w:val="24"/>
        </w:rPr>
        <w:t>Toxicol Appl Pharmacol</w:t>
      </w:r>
      <w:r w:rsidRPr="003769FB">
        <w:rPr>
          <w:rFonts w:ascii="Book Antiqua" w:eastAsia="宋体" w:hAnsi="Book Antiqua" w:cs="宋体"/>
          <w:szCs w:val="24"/>
        </w:rPr>
        <w:t> 2004; </w:t>
      </w:r>
      <w:r w:rsidRPr="003769FB">
        <w:rPr>
          <w:rFonts w:ascii="Book Antiqua" w:eastAsia="宋体" w:hAnsi="Book Antiqua" w:cs="宋体"/>
          <w:b/>
          <w:bCs/>
          <w:szCs w:val="24"/>
        </w:rPr>
        <w:t>199</w:t>
      </w:r>
      <w:r w:rsidRPr="003769FB">
        <w:rPr>
          <w:rFonts w:ascii="Book Antiqua" w:eastAsia="宋体" w:hAnsi="Book Antiqua" w:cs="宋体"/>
          <w:szCs w:val="24"/>
        </w:rPr>
        <w:t>: 193-209 [PMID: 15364537 DOI: 10.1016/j.taap.2004.01.010]</w:t>
      </w:r>
    </w:p>
    <w:p w14:paraId="3AC87B0B"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11 </w:t>
      </w:r>
      <w:r w:rsidRPr="003769FB">
        <w:rPr>
          <w:rFonts w:ascii="Book Antiqua" w:eastAsia="宋体" w:hAnsi="Book Antiqua" w:cs="宋体"/>
          <w:b/>
          <w:bCs/>
          <w:szCs w:val="24"/>
        </w:rPr>
        <w:t>Aryamanesh S</w:t>
      </w:r>
      <w:r w:rsidRPr="003769FB">
        <w:rPr>
          <w:rFonts w:ascii="Book Antiqua" w:eastAsia="宋体" w:hAnsi="Book Antiqua" w:cs="宋体"/>
          <w:szCs w:val="24"/>
        </w:rPr>
        <w:t>, Ebrahimi SM, Abotaleb N, Nobakht M, Rahimi-Moghaddam P. Role of endogenous vitamin E in renal ischemic preconditioning process: differences between male and female rats. </w:t>
      </w:r>
      <w:r w:rsidRPr="003769FB">
        <w:rPr>
          <w:rFonts w:ascii="Book Antiqua" w:eastAsia="宋体" w:hAnsi="Book Antiqua" w:cs="宋体"/>
          <w:i/>
          <w:iCs/>
          <w:szCs w:val="24"/>
        </w:rPr>
        <w:t>Iran Biomed J</w:t>
      </w:r>
      <w:r w:rsidRPr="003769FB">
        <w:rPr>
          <w:rFonts w:ascii="Book Antiqua" w:eastAsia="宋体" w:hAnsi="Book Antiqua" w:cs="宋体"/>
          <w:szCs w:val="24"/>
        </w:rPr>
        <w:t> 2012; </w:t>
      </w:r>
      <w:r w:rsidRPr="003769FB">
        <w:rPr>
          <w:rFonts w:ascii="Book Antiqua" w:eastAsia="宋体" w:hAnsi="Book Antiqua" w:cs="宋体"/>
          <w:b/>
          <w:bCs/>
          <w:szCs w:val="24"/>
        </w:rPr>
        <w:t>16</w:t>
      </w:r>
      <w:r w:rsidRPr="003769FB">
        <w:rPr>
          <w:rFonts w:ascii="Book Antiqua" w:eastAsia="宋体" w:hAnsi="Book Antiqua" w:cs="宋体"/>
          <w:szCs w:val="24"/>
        </w:rPr>
        <w:t>: 44-51 [PMID: 22562032 DOI: 10.6091/IBJ.983.2012]</w:t>
      </w:r>
    </w:p>
    <w:p w14:paraId="3825380D"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12 </w:t>
      </w:r>
      <w:r w:rsidRPr="003769FB">
        <w:rPr>
          <w:rFonts w:ascii="Book Antiqua" w:eastAsia="宋体" w:hAnsi="Book Antiqua" w:cs="宋体"/>
          <w:b/>
          <w:bCs/>
          <w:szCs w:val="24"/>
        </w:rPr>
        <w:t>Cavalca V</w:t>
      </w:r>
      <w:r w:rsidRPr="003769FB">
        <w:rPr>
          <w:rFonts w:ascii="Book Antiqua" w:eastAsia="宋体" w:hAnsi="Book Antiqua" w:cs="宋体"/>
          <w:szCs w:val="24"/>
        </w:rPr>
        <w:t>, Veglia F, Squellerio I, Marenzi G, Minardi F, De Metrio M, Cighetti G, Boccotti L, Ravagnani P, Tremoli E. Glutathione, vitamin E and oxidative stress in coronary artery disease: relevance of age and gender. </w:t>
      </w:r>
      <w:r w:rsidRPr="003769FB">
        <w:rPr>
          <w:rFonts w:ascii="Book Antiqua" w:eastAsia="宋体" w:hAnsi="Book Antiqua" w:cs="宋体"/>
          <w:i/>
          <w:iCs/>
          <w:szCs w:val="24"/>
        </w:rPr>
        <w:t>Eur J Clin Invest</w:t>
      </w:r>
      <w:r w:rsidRPr="003769FB">
        <w:rPr>
          <w:rFonts w:ascii="Book Antiqua" w:eastAsia="宋体" w:hAnsi="Book Antiqua" w:cs="宋体"/>
          <w:szCs w:val="24"/>
        </w:rPr>
        <w:t> 2009; </w:t>
      </w:r>
      <w:r w:rsidRPr="003769FB">
        <w:rPr>
          <w:rFonts w:ascii="Book Antiqua" w:eastAsia="宋体" w:hAnsi="Book Antiqua" w:cs="宋体"/>
          <w:b/>
          <w:bCs/>
          <w:szCs w:val="24"/>
        </w:rPr>
        <w:t>39</w:t>
      </w:r>
      <w:r w:rsidRPr="003769FB">
        <w:rPr>
          <w:rFonts w:ascii="Book Antiqua" w:eastAsia="宋体" w:hAnsi="Book Antiqua" w:cs="宋体"/>
          <w:szCs w:val="24"/>
        </w:rPr>
        <w:t>: 267-272 [PMID: 19292881 DOI: 10.1111/j.1365-2362.2009.02094.x]</w:t>
      </w:r>
    </w:p>
    <w:p w14:paraId="06E42983"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13 </w:t>
      </w:r>
      <w:r w:rsidRPr="003769FB">
        <w:rPr>
          <w:rFonts w:ascii="Book Antiqua" w:eastAsia="宋体" w:hAnsi="Book Antiqua" w:cs="宋体"/>
          <w:b/>
          <w:bCs/>
          <w:szCs w:val="24"/>
        </w:rPr>
        <w:t>Shin HC</w:t>
      </w:r>
      <w:r w:rsidRPr="003769FB">
        <w:rPr>
          <w:rFonts w:ascii="Book Antiqua" w:eastAsia="宋体" w:hAnsi="Book Antiqua" w:cs="宋体"/>
          <w:szCs w:val="24"/>
        </w:rPr>
        <w:t>, Kim HR, Cho HJ, Yi H, Cho SM, Lee DG, Abd El-Aty AM, Kim JS, Sun D, Amidon GL. Comparative gene expression of intestinal metabolizing enzymes. </w:t>
      </w:r>
      <w:r w:rsidRPr="003769FB">
        <w:rPr>
          <w:rFonts w:ascii="Book Antiqua" w:eastAsia="宋体" w:hAnsi="Book Antiqua" w:cs="宋体"/>
          <w:i/>
          <w:iCs/>
          <w:szCs w:val="24"/>
        </w:rPr>
        <w:t>Biopharm Drug Dispos</w:t>
      </w:r>
      <w:r w:rsidRPr="003769FB">
        <w:rPr>
          <w:rFonts w:ascii="Book Antiqua" w:eastAsia="宋体" w:hAnsi="Book Antiqua" w:cs="宋体"/>
          <w:szCs w:val="24"/>
        </w:rPr>
        <w:t> 2009; </w:t>
      </w:r>
      <w:r w:rsidRPr="003769FB">
        <w:rPr>
          <w:rFonts w:ascii="Book Antiqua" w:eastAsia="宋体" w:hAnsi="Book Antiqua" w:cs="宋体"/>
          <w:b/>
          <w:bCs/>
          <w:szCs w:val="24"/>
        </w:rPr>
        <w:t>30</w:t>
      </w:r>
      <w:r w:rsidRPr="003769FB">
        <w:rPr>
          <w:rFonts w:ascii="Book Antiqua" w:eastAsia="宋体" w:hAnsi="Book Antiqua" w:cs="宋体"/>
          <w:szCs w:val="24"/>
        </w:rPr>
        <w:t>: 411-421 [PMID: 19746353 DOI: 10.1002/bdd.675]</w:t>
      </w:r>
    </w:p>
    <w:p w14:paraId="7A193172"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lastRenderedPageBreak/>
        <w:t>214 </w:t>
      </w:r>
      <w:r w:rsidRPr="003769FB">
        <w:rPr>
          <w:rFonts w:ascii="Book Antiqua" w:eastAsia="宋体" w:hAnsi="Book Antiqua" w:cs="宋体"/>
          <w:b/>
          <w:bCs/>
          <w:szCs w:val="24"/>
        </w:rPr>
        <w:t>Döring F</w:t>
      </w:r>
      <w:r w:rsidRPr="003769FB">
        <w:rPr>
          <w:rFonts w:ascii="Book Antiqua" w:eastAsia="宋体" w:hAnsi="Book Antiqua" w:cs="宋体"/>
          <w:szCs w:val="24"/>
        </w:rPr>
        <w:t>, Rimbach G, Lodge JK. In silico search for single nucleotide polymorphisms in genes important in vitamin E homeostasis. </w:t>
      </w:r>
      <w:r w:rsidRPr="003769FB">
        <w:rPr>
          <w:rFonts w:ascii="Book Antiqua" w:eastAsia="宋体" w:hAnsi="Book Antiqua" w:cs="宋体"/>
          <w:i/>
          <w:iCs/>
          <w:szCs w:val="24"/>
        </w:rPr>
        <w:t>IUBMB Life</w:t>
      </w:r>
      <w:r w:rsidRPr="003769FB">
        <w:rPr>
          <w:rFonts w:ascii="Book Antiqua" w:eastAsia="宋体" w:hAnsi="Book Antiqua" w:cs="宋体"/>
          <w:szCs w:val="24"/>
        </w:rPr>
        <w:t> 2004; </w:t>
      </w:r>
      <w:r w:rsidRPr="003769FB">
        <w:rPr>
          <w:rFonts w:ascii="Book Antiqua" w:eastAsia="宋体" w:hAnsi="Book Antiqua" w:cs="宋体"/>
          <w:b/>
          <w:bCs/>
          <w:szCs w:val="24"/>
        </w:rPr>
        <w:t>56</w:t>
      </w:r>
      <w:r w:rsidRPr="003769FB">
        <w:rPr>
          <w:rFonts w:ascii="Book Antiqua" w:eastAsia="宋体" w:hAnsi="Book Antiqua" w:cs="宋体"/>
          <w:szCs w:val="24"/>
        </w:rPr>
        <w:t>: 615-620 [PMID: 15814460 DOI: 10.1080/15216540400020346]</w:t>
      </w:r>
    </w:p>
    <w:p w14:paraId="338ADEB9"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15 </w:t>
      </w:r>
      <w:r w:rsidRPr="003769FB">
        <w:rPr>
          <w:rFonts w:ascii="Book Antiqua" w:eastAsia="宋体" w:hAnsi="Book Antiqua" w:cs="宋体"/>
          <w:b/>
          <w:bCs/>
          <w:szCs w:val="24"/>
        </w:rPr>
        <w:t>Borel P</w:t>
      </w:r>
      <w:r w:rsidRPr="003769FB">
        <w:rPr>
          <w:rFonts w:ascii="Book Antiqua" w:eastAsia="宋体" w:hAnsi="Book Antiqua" w:cs="宋体"/>
          <w:szCs w:val="24"/>
        </w:rPr>
        <w:t>, Desmarchelier C, Nowicki M, Bott R, Tourniaire F. Can genetic variability in α-tocopherol bioavailability explain the heterogeneous response to α-tocopherol supplements? </w:t>
      </w:r>
      <w:r w:rsidRPr="003769FB">
        <w:rPr>
          <w:rFonts w:ascii="Book Antiqua" w:eastAsia="宋体" w:hAnsi="Book Antiqua" w:cs="宋体"/>
          <w:i/>
          <w:iCs/>
          <w:szCs w:val="24"/>
        </w:rPr>
        <w:t>Antioxid Redox Signal</w:t>
      </w:r>
      <w:r w:rsidRPr="003769FB">
        <w:rPr>
          <w:rFonts w:ascii="Book Antiqua" w:eastAsia="宋体" w:hAnsi="Book Antiqua" w:cs="宋体"/>
          <w:szCs w:val="24"/>
        </w:rPr>
        <w:t> 2015; </w:t>
      </w:r>
      <w:r w:rsidRPr="003769FB">
        <w:rPr>
          <w:rFonts w:ascii="Book Antiqua" w:eastAsia="宋体" w:hAnsi="Book Antiqua" w:cs="宋体"/>
          <w:b/>
          <w:bCs/>
          <w:szCs w:val="24"/>
        </w:rPr>
        <w:t>22</w:t>
      </w:r>
      <w:r w:rsidRPr="003769FB">
        <w:rPr>
          <w:rFonts w:ascii="Book Antiqua" w:eastAsia="宋体" w:hAnsi="Book Antiqua" w:cs="宋体"/>
          <w:szCs w:val="24"/>
        </w:rPr>
        <w:t>: 669-678 [PMID: 25289663 DOI: 10.1089/ars.2014.6144]</w:t>
      </w:r>
    </w:p>
    <w:p w14:paraId="718F1FDE"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16 </w:t>
      </w:r>
      <w:r w:rsidRPr="003769FB">
        <w:rPr>
          <w:rFonts w:ascii="Book Antiqua" w:eastAsia="宋体" w:hAnsi="Book Antiqua" w:cs="宋体"/>
          <w:b/>
          <w:bCs/>
          <w:szCs w:val="24"/>
        </w:rPr>
        <w:t>Yamanashi Y</w:t>
      </w:r>
      <w:r w:rsidRPr="003769FB">
        <w:rPr>
          <w:rFonts w:ascii="Book Antiqua" w:eastAsia="宋体" w:hAnsi="Book Antiqua" w:cs="宋体"/>
          <w:szCs w:val="24"/>
        </w:rPr>
        <w:t>, Takada T, Suzuki H. In-vitro characterization of the six clustered variants of NPC1L1 observed in cholesterol low absorbers. </w:t>
      </w:r>
      <w:r w:rsidRPr="003769FB">
        <w:rPr>
          <w:rFonts w:ascii="Book Antiqua" w:eastAsia="宋体" w:hAnsi="Book Antiqua" w:cs="宋体"/>
          <w:i/>
          <w:iCs/>
          <w:szCs w:val="24"/>
        </w:rPr>
        <w:t>Pharmacogenet Genomics</w:t>
      </w:r>
      <w:r w:rsidRPr="003769FB">
        <w:rPr>
          <w:rFonts w:ascii="Book Antiqua" w:eastAsia="宋体" w:hAnsi="Book Antiqua" w:cs="宋体"/>
          <w:szCs w:val="24"/>
        </w:rPr>
        <w:t> 2009; </w:t>
      </w:r>
      <w:r w:rsidRPr="003769FB">
        <w:rPr>
          <w:rFonts w:ascii="Book Antiqua" w:eastAsia="宋体" w:hAnsi="Book Antiqua" w:cs="宋体"/>
          <w:b/>
          <w:bCs/>
          <w:szCs w:val="24"/>
        </w:rPr>
        <w:t>19</w:t>
      </w:r>
      <w:r w:rsidRPr="003769FB">
        <w:rPr>
          <w:rFonts w:ascii="Book Antiqua" w:eastAsia="宋体" w:hAnsi="Book Antiqua" w:cs="宋体"/>
          <w:szCs w:val="24"/>
        </w:rPr>
        <w:t>: 884-892 [PMID: 19823104 DOI: 10.1097/FPC.0b013e3283327925]</w:t>
      </w:r>
    </w:p>
    <w:p w14:paraId="1AC67E7D"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17 </w:t>
      </w:r>
      <w:r w:rsidRPr="003769FB">
        <w:rPr>
          <w:rFonts w:ascii="Book Antiqua" w:eastAsia="宋体" w:hAnsi="Book Antiqua" w:cs="宋体"/>
          <w:b/>
          <w:bCs/>
          <w:szCs w:val="24"/>
        </w:rPr>
        <w:t>Borel P</w:t>
      </w:r>
      <w:r w:rsidRPr="003769FB">
        <w:rPr>
          <w:rFonts w:ascii="Book Antiqua" w:eastAsia="宋体" w:hAnsi="Book Antiqua" w:cs="宋体"/>
          <w:szCs w:val="24"/>
        </w:rPr>
        <w:t>, Moussa M, Reboul E, Lyan B, Defoort C, Vincent-Baudry S, Maillot M, Gastaldi M, Darmon M, Portugal H, Planells R, Lairon D. Human plasma levels of vitamin E and carotenoids are associated with genetic polymorphisms in genes involved in lipid metabolism. </w:t>
      </w:r>
      <w:r w:rsidRPr="003769FB">
        <w:rPr>
          <w:rFonts w:ascii="Book Antiqua" w:eastAsia="宋体" w:hAnsi="Book Antiqua" w:cs="宋体"/>
          <w:i/>
          <w:iCs/>
          <w:szCs w:val="24"/>
        </w:rPr>
        <w:t>J Nutr</w:t>
      </w:r>
      <w:r w:rsidRPr="003769FB">
        <w:rPr>
          <w:rFonts w:ascii="Book Antiqua" w:eastAsia="宋体" w:hAnsi="Book Antiqua" w:cs="宋体"/>
          <w:szCs w:val="24"/>
        </w:rPr>
        <w:t> 2007; </w:t>
      </w:r>
      <w:r w:rsidRPr="003769FB">
        <w:rPr>
          <w:rFonts w:ascii="Book Antiqua" w:eastAsia="宋体" w:hAnsi="Book Antiqua" w:cs="宋体"/>
          <w:b/>
          <w:bCs/>
          <w:szCs w:val="24"/>
        </w:rPr>
        <w:t>137</w:t>
      </w:r>
      <w:r w:rsidRPr="003769FB">
        <w:rPr>
          <w:rFonts w:ascii="Book Antiqua" w:eastAsia="宋体" w:hAnsi="Book Antiqua" w:cs="宋体"/>
          <w:szCs w:val="24"/>
        </w:rPr>
        <w:t>: 2653-2659 [PMID: 18029479]</w:t>
      </w:r>
    </w:p>
    <w:p w14:paraId="4BEF3808"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18 </w:t>
      </w:r>
      <w:r w:rsidRPr="003769FB">
        <w:rPr>
          <w:rFonts w:ascii="Book Antiqua" w:eastAsia="宋体" w:hAnsi="Book Antiqua" w:cs="宋体"/>
          <w:b/>
          <w:bCs/>
          <w:szCs w:val="24"/>
        </w:rPr>
        <w:t>Major JM</w:t>
      </w:r>
      <w:r w:rsidRPr="003769FB">
        <w:rPr>
          <w:rFonts w:ascii="Book Antiqua" w:eastAsia="宋体" w:hAnsi="Book Antiqua" w:cs="宋体"/>
          <w:szCs w:val="24"/>
        </w:rPr>
        <w:t>, Yu K, Wheeler W, Zhang H, Cornelis MC, Wright ME, Yeager M, Snyder K, Weinstein SJ, Mondul A, Eliassen H, Purdue M, Hazra A, McCarty CA, Hendrickson S, Virtamo J, Hunter D, Chanock S, Kraft P, Albanes D. Genome-wide association study identifies common variants associated with circulating vitamin E levels. </w:t>
      </w:r>
      <w:r w:rsidRPr="003769FB">
        <w:rPr>
          <w:rFonts w:ascii="Book Antiqua" w:eastAsia="宋体" w:hAnsi="Book Antiqua" w:cs="宋体"/>
          <w:i/>
          <w:iCs/>
          <w:szCs w:val="24"/>
        </w:rPr>
        <w:t>Hum Mol Genet</w:t>
      </w:r>
      <w:r w:rsidRPr="003769FB">
        <w:rPr>
          <w:rFonts w:ascii="Book Antiqua" w:eastAsia="宋体" w:hAnsi="Book Antiqua" w:cs="宋体"/>
          <w:szCs w:val="24"/>
        </w:rPr>
        <w:t> 2011; </w:t>
      </w:r>
      <w:r w:rsidRPr="003769FB">
        <w:rPr>
          <w:rFonts w:ascii="Book Antiqua" w:eastAsia="宋体" w:hAnsi="Book Antiqua" w:cs="宋体"/>
          <w:b/>
          <w:bCs/>
          <w:szCs w:val="24"/>
        </w:rPr>
        <w:t>20</w:t>
      </w:r>
      <w:r w:rsidRPr="003769FB">
        <w:rPr>
          <w:rFonts w:ascii="Book Antiqua" w:eastAsia="宋体" w:hAnsi="Book Antiqua" w:cs="宋体"/>
          <w:szCs w:val="24"/>
        </w:rPr>
        <w:t>: 3876-3883 [PMID: 21729881 DOI: 10.1093/hmg/ddr296]</w:t>
      </w:r>
    </w:p>
    <w:p w14:paraId="334574B5"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19 </w:t>
      </w:r>
      <w:r w:rsidRPr="003769FB">
        <w:rPr>
          <w:rFonts w:ascii="Book Antiqua" w:eastAsia="宋体" w:hAnsi="Book Antiqua" w:cs="宋体"/>
          <w:b/>
          <w:bCs/>
          <w:szCs w:val="24"/>
        </w:rPr>
        <w:t>Sundl I</w:t>
      </w:r>
      <w:r w:rsidRPr="003769FB">
        <w:rPr>
          <w:rFonts w:ascii="Book Antiqua" w:eastAsia="宋体" w:hAnsi="Book Antiqua" w:cs="宋体"/>
          <w:szCs w:val="24"/>
        </w:rPr>
        <w:t>, Guardiola M, Khoschsorur G, Solà R, Vallvé JC, Godàs G, Masana L, Maritschnegg M, Meinitzer A, Cardinault N, Roob JM, Rock E, Winklhofer-Roob BM, Ribalta J. Increased concentrations of circulating vitamin E in carriers of the apolipoprotein A5 gene - 1131T&amp; gt; C variant and associations with plasma lipids and lipid peroxidation. </w:t>
      </w:r>
      <w:r w:rsidRPr="003769FB">
        <w:rPr>
          <w:rFonts w:ascii="Book Antiqua" w:eastAsia="宋体" w:hAnsi="Book Antiqua" w:cs="宋体"/>
          <w:i/>
          <w:iCs/>
          <w:szCs w:val="24"/>
        </w:rPr>
        <w:t>J Lipid Res</w:t>
      </w:r>
      <w:r w:rsidRPr="003769FB">
        <w:rPr>
          <w:rFonts w:ascii="Book Antiqua" w:eastAsia="宋体" w:hAnsi="Book Antiqua" w:cs="宋体"/>
          <w:szCs w:val="24"/>
        </w:rPr>
        <w:t> 2007; </w:t>
      </w:r>
      <w:r w:rsidRPr="003769FB">
        <w:rPr>
          <w:rFonts w:ascii="Book Antiqua" w:eastAsia="宋体" w:hAnsi="Book Antiqua" w:cs="宋体"/>
          <w:b/>
          <w:bCs/>
          <w:szCs w:val="24"/>
        </w:rPr>
        <w:t>48</w:t>
      </w:r>
      <w:r w:rsidRPr="003769FB">
        <w:rPr>
          <w:rFonts w:ascii="Book Antiqua" w:eastAsia="宋体" w:hAnsi="Book Antiqua" w:cs="宋体"/>
          <w:szCs w:val="24"/>
        </w:rPr>
        <w:t>: 2506-2513 [PMID: 17693622 DOI: 10.1194/jlr.M700285-JLR200]</w:t>
      </w:r>
    </w:p>
    <w:p w14:paraId="0A9B0984"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20 </w:t>
      </w:r>
      <w:r w:rsidRPr="003769FB">
        <w:rPr>
          <w:rFonts w:ascii="Book Antiqua" w:eastAsia="宋体" w:hAnsi="Book Antiqua" w:cs="宋体"/>
          <w:b/>
          <w:bCs/>
          <w:szCs w:val="24"/>
        </w:rPr>
        <w:t>Goncalves A</w:t>
      </w:r>
      <w:r w:rsidRPr="003769FB">
        <w:rPr>
          <w:rFonts w:ascii="Book Antiqua" w:eastAsia="宋体" w:hAnsi="Book Antiqua" w:cs="宋体"/>
          <w:szCs w:val="24"/>
        </w:rPr>
        <w:t>, Roi S, Nowicki M, Niot I, Reboul E. Cluster-determinant 36 (CD36) impacts on vitamin E postprandial response. </w:t>
      </w:r>
      <w:r w:rsidRPr="003769FB">
        <w:rPr>
          <w:rFonts w:ascii="Book Antiqua" w:eastAsia="宋体" w:hAnsi="Book Antiqua" w:cs="宋体"/>
          <w:i/>
          <w:iCs/>
          <w:szCs w:val="24"/>
        </w:rPr>
        <w:t>Mol Nutr Food Res</w:t>
      </w:r>
      <w:r w:rsidRPr="003769FB">
        <w:rPr>
          <w:rFonts w:ascii="Book Antiqua" w:eastAsia="宋体" w:hAnsi="Book Antiqua" w:cs="宋体"/>
          <w:szCs w:val="24"/>
        </w:rPr>
        <w:t> 2014; </w:t>
      </w:r>
      <w:r w:rsidRPr="003769FB">
        <w:rPr>
          <w:rFonts w:ascii="Book Antiqua" w:eastAsia="宋体" w:hAnsi="Book Antiqua" w:cs="宋体"/>
          <w:b/>
          <w:bCs/>
          <w:szCs w:val="24"/>
        </w:rPr>
        <w:t>58</w:t>
      </w:r>
      <w:r w:rsidRPr="003769FB">
        <w:rPr>
          <w:rFonts w:ascii="Book Antiqua" w:eastAsia="宋体" w:hAnsi="Book Antiqua" w:cs="宋体"/>
          <w:szCs w:val="24"/>
        </w:rPr>
        <w:t>: 2297-2306 [PMID: 25174330 DOI: 10.1002/mnfr.201400339]</w:t>
      </w:r>
    </w:p>
    <w:p w14:paraId="78C8C48C"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21 </w:t>
      </w:r>
      <w:r w:rsidRPr="003769FB">
        <w:rPr>
          <w:rFonts w:ascii="Book Antiqua" w:eastAsia="宋体" w:hAnsi="Book Antiqua" w:cs="宋体"/>
          <w:b/>
          <w:bCs/>
          <w:szCs w:val="24"/>
        </w:rPr>
        <w:t>Lecompte S</w:t>
      </w:r>
      <w:r w:rsidRPr="003769FB">
        <w:rPr>
          <w:rFonts w:ascii="Book Antiqua" w:eastAsia="宋体" w:hAnsi="Book Antiqua" w:cs="宋体"/>
          <w:szCs w:val="24"/>
        </w:rPr>
        <w:t xml:space="preserve">, Szabo de Edelenyi F, Goumidi L, Maiani G, Moschonis G, Widhalm K, Molnár D, Kafatos A, Spinneker A, Breidenassel C, Dallongeville J, Meirhaeghe A, </w:t>
      </w:r>
      <w:r w:rsidRPr="003769FB">
        <w:rPr>
          <w:rFonts w:ascii="Book Antiqua" w:eastAsia="宋体" w:hAnsi="Book Antiqua" w:cs="宋体"/>
          <w:szCs w:val="24"/>
        </w:rPr>
        <w:lastRenderedPageBreak/>
        <w:t>Borel P. Polymorphisms in the CD36/FAT gene are associated with plasma vitamin E concentrations in humans. </w:t>
      </w:r>
      <w:r w:rsidRPr="003769FB">
        <w:rPr>
          <w:rFonts w:ascii="Book Antiqua" w:eastAsia="宋体" w:hAnsi="Book Antiqua" w:cs="宋体"/>
          <w:i/>
          <w:iCs/>
          <w:szCs w:val="24"/>
        </w:rPr>
        <w:t>Am J Clin Nutr</w:t>
      </w:r>
      <w:r w:rsidRPr="003769FB">
        <w:rPr>
          <w:rFonts w:ascii="Book Antiqua" w:eastAsia="宋体" w:hAnsi="Book Antiqua" w:cs="宋体"/>
          <w:szCs w:val="24"/>
        </w:rPr>
        <w:t> 2011; </w:t>
      </w:r>
      <w:r w:rsidRPr="003769FB">
        <w:rPr>
          <w:rFonts w:ascii="Book Antiqua" w:eastAsia="宋体" w:hAnsi="Book Antiqua" w:cs="宋体"/>
          <w:b/>
          <w:bCs/>
          <w:szCs w:val="24"/>
        </w:rPr>
        <w:t>93</w:t>
      </w:r>
      <w:r w:rsidRPr="003769FB">
        <w:rPr>
          <w:rFonts w:ascii="Book Antiqua" w:eastAsia="宋体" w:hAnsi="Book Antiqua" w:cs="宋体"/>
          <w:szCs w:val="24"/>
        </w:rPr>
        <w:t>: 644-651 [PMID: 21228269 DOI: 10.3945/ajcn.110.004176]</w:t>
      </w:r>
    </w:p>
    <w:p w14:paraId="49292685"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22 </w:t>
      </w:r>
      <w:r w:rsidRPr="003769FB">
        <w:rPr>
          <w:rFonts w:ascii="Book Antiqua" w:eastAsia="宋体" w:hAnsi="Book Antiqua" w:cs="宋体"/>
          <w:b/>
          <w:bCs/>
          <w:szCs w:val="24"/>
        </w:rPr>
        <w:t>Bromley D</w:t>
      </w:r>
      <w:r w:rsidRPr="003769FB">
        <w:rPr>
          <w:rFonts w:ascii="Book Antiqua" w:eastAsia="宋体" w:hAnsi="Book Antiqua" w:cs="宋体"/>
          <w:szCs w:val="24"/>
        </w:rPr>
        <w:t>, Anderson PC, Daggett V. Structural consequences of mutations to the α-tocopherol transfer protein associated with the neurodegenerative disease ataxia with vitamin E deficiency. </w:t>
      </w:r>
      <w:r w:rsidRPr="003769FB">
        <w:rPr>
          <w:rFonts w:ascii="Book Antiqua" w:eastAsia="宋体" w:hAnsi="Book Antiqua" w:cs="宋体"/>
          <w:i/>
          <w:iCs/>
          <w:szCs w:val="24"/>
        </w:rPr>
        <w:t>Biochemistry</w:t>
      </w:r>
      <w:r w:rsidRPr="003769FB">
        <w:rPr>
          <w:rFonts w:ascii="Book Antiqua" w:eastAsia="宋体" w:hAnsi="Book Antiqua" w:cs="宋体"/>
          <w:szCs w:val="24"/>
        </w:rPr>
        <w:t> 2013; </w:t>
      </w:r>
      <w:r w:rsidRPr="003769FB">
        <w:rPr>
          <w:rFonts w:ascii="Book Antiqua" w:eastAsia="宋体" w:hAnsi="Book Antiqua" w:cs="宋体"/>
          <w:b/>
          <w:bCs/>
          <w:szCs w:val="24"/>
        </w:rPr>
        <w:t>52</w:t>
      </w:r>
      <w:r w:rsidRPr="003769FB">
        <w:rPr>
          <w:rFonts w:ascii="Book Antiqua" w:eastAsia="宋体" w:hAnsi="Book Antiqua" w:cs="宋体"/>
          <w:szCs w:val="24"/>
        </w:rPr>
        <w:t>: 4264-4273 [PMID: 23713716 DOI: 10.1021/bi4001084]</w:t>
      </w:r>
    </w:p>
    <w:p w14:paraId="4AB7994D"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23 </w:t>
      </w:r>
      <w:r w:rsidRPr="003769FB">
        <w:rPr>
          <w:rFonts w:ascii="Book Antiqua" w:eastAsia="宋体" w:hAnsi="Book Antiqua" w:cs="宋体"/>
          <w:b/>
          <w:bCs/>
          <w:szCs w:val="24"/>
        </w:rPr>
        <w:t>Ulatowski L</w:t>
      </w:r>
      <w:r w:rsidRPr="003769FB">
        <w:rPr>
          <w:rFonts w:ascii="Book Antiqua" w:eastAsia="宋体" w:hAnsi="Book Antiqua" w:cs="宋体"/>
          <w:szCs w:val="24"/>
        </w:rPr>
        <w:t>, Dreussi C, Noy N, Barnholtz-Sloan J, Klein E, Manor D. Expression of the α-tocopherol transfer protein gene is regulated by oxidative stress and common single-nucleotide polymorphisms. </w:t>
      </w:r>
      <w:r w:rsidRPr="003769FB">
        <w:rPr>
          <w:rFonts w:ascii="Book Antiqua" w:eastAsia="宋体" w:hAnsi="Book Antiqua" w:cs="宋体"/>
          <w:i/>
          <w:iCs/>
          <w:szCs w:val="24"/>
        </w:rPr>
        <w:t>Free Radic Biol Med</w:t>
      </w:r>
      <w:r w:rsidRPr="003769FB">
        <w:rPr>
          <w:rFonts w:ascii="Book Antiqua" w:eastAsia="宋体" w:hAnsi="Book Antiqua" w:cs="宋体"/>
          <w:szCs w:val="24"/>
        </w:rPr>
        <w:t> 2012; </w:t>
      </w:r>
      <w:r w:rsidRPr="003769FB">
        <w:rPr>
          <w:rFonts w:ascii="Book Antiqua" w:eastAsia="宋体" w:hAnsi="Book Antiqua" w:cs="宋体"/>
          <w:b/>
          <w:bCs/>
          <w:szCs w:val="24"/>
        </w:rPr>
        <w:t>53</w:t>
      </w:r>
      <w:r w:rsidRPr="003769FB">
        <w:rPr>
          <w:rFonts w:ascii="Book Antiqua" w:eastAsia="宋体" w:hAnsi="Book Antiqua" w:cs="宋体"/>
          <w:szCs w:val="24"/>
        </w:rPr>
        <w:t>: 2318-2326 [PMID: 23079030 DOI: 10.1016/j.freeradbiomed.2012.10.528]</w:t>
      </w:r>
    </w:p>
    <w:p w14:paraId="008108C7"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24 </w:t>
      </w:r>
      <w:r w:rsidRPr="003769FB">
        <w:rPr>
          <w:rFonts w:ascii="Book Antiqua" w:eastAsia="宋体" w:hAnsi="Book Antiqua" w:cs="宋体"/>
          <w:b/>
          <w:bCs/>
          <w:szCs w:val="24"/>
        </w:rPr>
        <w:t>Wright ME</w:t>
      </w:r>
      <w:r w:rsidRPr="003769FB">
        <w:rPr>
          <w:rFonts w:ascii="Book Antiqua" w:eastAsia="宋体" w:hAnsi="Book Antiqua" w:cs="宋体"/>
          <w:szCs w:val="24"/>
        </w:rPr>
        <w:t>, Peters U, Gunter MJ, Moore SC, Lawson KA, Yeager M, Weinstein SJ, Snyder K, Virtamo J, Albanes D. Association of variants in two vitamin e transport genes with circulating vitamin e concentrations and prostate cancer risk. </w:t>
      </w:r>
      <w:r w:rsidRPr="003769FB">
        <w:rPr>
          <w:rFonts w:ascii="Book Antiqua" w:eastAsia="宋体" w:hAnsi="Book Antiqua" w:cs="宋体"/>
          <w:i/>
          <w:iCs/>
          <w:szCs w:val="24"/>
        </w:rPr>
        <w:t>Cancer Res</w:t>
      </w:r>
      <w:r w:rsidRPr="003769FB">
        <w:rPr>
          <w:rFonts w:ascii="Book Antiqua" w:eastAsia="宋体" w:hAnsi="Book Antiqua" w:cs="宋体"/>
          <w:szCs w:val="24"/>
        </w:rPr>
        <w:t> 2009; </w:t>
      </w:r>
      <w:r w:rsidRPr="003769FB">
        <w:rPr>
          <w:rFonts w:ascii="Book Antiqua" w:eastAsia="宋体" w:hAnsi="Book Antiqua" w:cs="宋体"/>
          <w:b/>
          <w:bCs/>
          <w:szCs w:val="24"/>
        </w:rPr>
        <w:t>69</w:t>
      </w:r>
      <w:r w:rsidRPr="003769FB">
        <w:rPr>
          <w:rFonts w:ascii="Book Antiqua" w:eastAsia="宋体" w:hAnsi="Book Antiqua" w:cs="宋体"/>
          <w:szCs w:val="24"/>
        </w:rPr>
        <w:t>: 1429-1438 [PMID: 19190344 DOI: 10.1158/0008-5472.CAN-08-2343]</w:t>
      </w:r>
    </w:p>
    <w:p w14:paraId="713A59AF"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25 </w:t>
      </w:r>
      <w:r w:rsidRPr="003769FB">
        <w:rPr>
          <w:rFonts w:ascii="Book Antiqua" w:eastAsia="宋体" w:hAnsi="Book Antiqua" w:cs="宋体"/>
          <w:b/>
          <w:bCs/>
          <w:szCs w:val="24"/>
        </w:rPr>
        <w:t>Bardowell SA</w:t>
      </w:r>
      <w:r w:rsidRPr="003769FB">
        <w:rPr>
          <w:rFonts w:ascii="Book Antiqua" w:eastAsia="宋体" w:hAnsi="Book Antiqua" w:cs="宋体"/>
          <w:szCs w:val="24"/>
        </w:rPr>
        <w:t>, Stec DE, Parker RS. Common variants of cytochrome P450 4F2 exhibit altered vitamin E-{omega}-hydroxylase specific activity. </w:t>
      </w:r>
      <w:r w:rsidRPr="003769FB">
        <w:rPr>
          <w:rFonts w:ascii="Book Antiqua" w:eastAsia="宋体" w:hAnsi="Book Antiqua" w:cs="宋体"/>
          <w:i/>
          <w:iCs/>
          <w:szCs w:val="24"/>
        </w:rPr>
        <w:t>J Nutr</w:t>
      </w:r>
      <w:r w:rsidRPr="003769FB">
        <w:rPr>
          <w:rFonts w:ascii="Book Antiqua" w:eastAsia="宋体" w:hAnsi="Book Antiqua" w:cs="宋体"/>
          <w:szCs w:val="24"/>
        </w:rPr>
        <w:t> 2010; </w:t>
      </w:r>
      <w:r w:rsidRPr="003769FB">
        <w:rPr>
          <w:rFonts w:ascii="Book Antiqua" w:eastAsia="宋体" w:hAnsi="Book Antiqua" w:cs="宋体"/>
          <w:b/>
          <w:bCs/>
          <w:szCs w:val="24"/>
        </w:rPr>
        <w:t>140</w:t>
      </w:r>
      <w:r w:rsidRPr="003769FB">
        <w:rPr>
          <w:rFonts w:ascii="Book Antiqua" w:eastAsia="宋体" w:hAnsi="Book Antiqua" w:cs="宋体"/>
          <w:szCs w:val="24"/>
        </w:rPr>
        <w:t>: 1901-1906 [PMID: 20861217 DOI: 10.3945/jn.110.128579]</w:t>
      </w:r>
    </w:p>
    <w:p w14:paraId="668F92E6"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26 </w:t>
      </w:r>
      <w:r w:rsidRPr="003769FB">
        <w:rPr>
          <w:rFonts w:ascii="Book Antiqua" w:eastAsia="宋体" w:hAnsi="Book Antiqua" w:cs="宋体"/>
          <w:b/>
          <w:bCs/>
          <w:szCs w:val="24"/>
        </w:rPr>
        <w:t>Athinarayanan S</w:t>
      </w:r>
      <w:r w:rsidRPr="003769FB">
        <w:rPr>
          <w:rFonts w:ascii="Book Antiqua" w:eastAsia="宋体" w:hAnsi="Book Antiqua" w:cs="宋体"/>
          <w:szCs w:val="24"/>
        </w:rPr>
        <w:t>, Wei R, Zhang M, Bai S, Traber MG, Yates K, Cummings OW, Molleston J, Liu W, Chalasani N. Genetic polymorphism of cytochrome P450 4F2, vitamin E level and histological response in adults and children with nonalcoholic fatty liver disease who participated in PIVENS and TONIC clinical trials. </w:t>
      </w:r>
      <w:r w:rsidRPr="003769FB">
        <w:rPr>
          <w:rFonts w:ascii="Book Antiqua" w:eastAsia="宋体" w:hAnsi="Book Antiqua" w:cs="宋体"/>
          <w:i/>
          <w:iCs/>
          <w:szCs w:val="24"/>
        </w:rPr>
        <w:t>PLoS One</w:t>
      </w:r>
      <w:r w:rsidRPr="003769FB">
        <w:rPr>
          <w:rFonts w:ascii="Book Antiqua" w:eastAsia="宋体" w:hAnsi="Book Antiqua" w:cs="宋体"/>
          <w:szCs w:val="24"/>
        </w:rPr>
        <w:t> 2014; </w:t>
      </w:r>
      <w:r w:rsidRPr="003769FB">
        <w:rPr>
          <w:rFonts w:ascii="Book Antiqua" w:eastAsia="宋体" w:hAnsi="Book Antiqua" w:cs="宋体"/>
          <w:b/>
          <w:bCs/>
          <w:szCs w:val="24"/>
        </w:rPr>
        <w:t>9</w:t>
      </w:r>
      <w:r w:rsidRPr="003769FB">
        <w:rPr>
          <w:rFonts w:ascii="Book Antiqua" w:eastAsia="宋体" w:hAnsi="Book Antiqua" w:cs="宋体"/>
          <w:szCs w:val="24"/>
        </w:rPr>
        <w:t>: e95366 [PMID: 24759732 DOI: 10.1371/journal.pone.0095366]</w:t>
      </w:r>
    </w:p>
    <w:p w14:paraId="2D035E64"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27 </w:t>
      </w:r>
      <w:r w:rsidRPr="003769FB">
        <w:rPr>
          <w:rFonts w:ascii="Book Antiqua" w:eastAsia="宋体" w:hAnsi="Book Antiqua" w:cs="宋体"/>
          <w:b/>
          <w:bCs/>
          <w:szCs w:val="24"/>
        </w:rPr>
        <w:t>Traber MG</w:t>
      </w:r>
      <w:r w:rsidRPr="003769FB">
        <w:rPr>
          <w:rFonts w:ascii="Book Antiqua" w:eastAsia="宋体" w:hAnsi="Book Antiqua" w:cs="宋体"/>
          <w:szCs w:val="24"/>
        </w:rPr>
        <w:t>. Vitamin E and K interactions--a 50-year-old problem. </w:t>
      </w:r>
      <w:r w:rsidRPr="003769FB">
        <w:rPr>
          <w:rFonts w:ascii="Book Antiqua" w:eastAsia="宋体" w:hAnsi="Book Antiqua" w:cs="宋体"/>
          <w:i/>
          <w:iCs/>
          <w:szCs w:val="24"/>
        </w:rPr>
        <w:t>Nutr Rev</w:t>
      </w:r>
      <w:r w:rsidRPr="003769FB">
        <w:rPr>
          <w:rFonts w:ascii="Book Antiqua" w:eastAsia="宋体" w:hAnsi="Book Antiqua" w:cs="宋体"/>
          <w:szCs w:val="24"/>
        </w:rPr>
        <w:t> 2008; </w:t>
      </w:r>
      <w:r w:rsidRPr="003769FB">
        <w:rPr>
          <w:rFonts w:ascii="Book Antiqua" w:eastAsia="宋体" w:hAnsi="Book Antiqua" w:cs="宋体"/>
          <w:b/>
          <w:bCs/>
          <w:szCs w:val="24"/>
        </w:rPr>
        <w:t>66</w:t>
      </w:r>
      <w:r w:rsidRPr="003769FB">
        <w:rPr>
          <w:rFonts w:ascii="Book Antiqua" w:eastAsia="宋体" w:hAnsi="Book Antiqua" w:cs="宋体"/>
          <w:szCs w:val="24"/>
        </w:rPr>
        <w:t>: 624-629 [PMID: 19019024 DOI: 10.1111/j.1753-4887.2008.00123.x]</w:t>
      </w:r>
    </w:p>
    <w:p w14:paraId="7548FE30"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28 </w:t>
      </w:r>
      <w:r w:rsidRPr="003769FB">
        <w:rPr>
          <w:rFonts w:ascii="Book Antiqua" w:eastAsia="宋体" w:hAnsi="Book Antiqua" w:cs="宋体"/>
          <w:b/>
          <w:bCs/>
          <w:szCs w:val="24"/>
        </w:rPr>
        <w:t>Wheldon GH</w:t>
      </w:r>
      <w:r w:rsidRPr="003769FB">
        <w:rPr>
          <w:rFonts w:ascii="Book Antiqua" w:eastAsia="宋体" w:hAnsi="Book Antiqua" w:cs="宋体"/>
          <w:szCs w:val="24"/>
        </w:rPr>
        <w:t>, Bhatt A, Keller P, Hummler H. d,1-alpha-Tocopheryl acetate (vitamin E): a long term toxicity and carcinogenicity study in rats. </w:t>
      </w:r>
      <w:r w:rsidRPr="003769FB">
        <w:rPr>
          <w:rFonts w:ascii="Book Antiqua" w:eastAsia="宋体" w:hAnsi="Book Antiqua" w:cs="宋体"/>
          <w:i/>
          <w:iCs/>
          <w:szCs w:val="24"/>
        </w:rPr>
        <w:t>Int J Vitam Nutr Res</w:t>
      </w:r>
      <w:r w:rsidRPr="003769FB">
        <w:rPr>
          <w:rFonts w:ascii="Book Antiqua" w:eastAsia="宋体" w:hAnsi="Book Antiqua" w:cs="宋体"/>
          <w:szCs w:val="24"/>
        </w:rPr>
        <w:t> 1983; </w:t>
      </w:r>
      <w:r w:rsidRPr="003769FB">
        <w:rPr>
          <w:rFonts w:ascii="Book Antiqua" w:eastAsia="宋体" w:hAnsi="Book Antiqua" w:cs="宋体"/>
          <w:b/>
          <w:bCs/>
          <w:szCs w:val="24"/>
        </w:rPr>
        <w:t>53</w:t>
      </w:r>
      <w:r w:rsidRPr="003769FB">
        <w:rPr>
          <w:rFonts w:ascii="Book Antiqua" w:eastAsia="宋体" w:hAnsi="Book Antiqua" w:cs="宋体"/>
          <w:szCs w:val="24"/>
        </w:rPr>
        <w:t>: 287-296 [PMID: 6629668]</w:t>
      </w:r>
    </w:p>
    <w:p w14:paraId="0C4C6BCE"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29 </w:t>
      </w:r>
      <w:r w:rsidRPr="003769FB">
        <w:rPr>
          <w:rFonts w:ascii="Book Antiqua" w:eastAsia="宋体" w:hAnsi="Book Antiqua" w:cs="宋体"/>
          <w:b/>
          <w:bCs/>
          <w:szCs w:val="24"/>
        </w:rPr>
        <w:t>Glynn RJ</w:t>
      </w:r>
      <w:r w:rsidRPr="003769FB">
        <w:rPr>
          <w:rFonts w:ascii="Book Antiqua" w:eastAsia="宋体" w:hAnsi="Book Antiqua" w:cs="宋体"/>
          <w:szCs w:val="24"/>
        </w:rPr>
        <w:t xml:space="preserve">, Ridker PM, Goldhaber SZ, Zee RY, Buring JE. Effects of random allocation to vitamin E supplementation on the occurrence of venous </w:t>
      </w:r>
      <w:r w:rsidRPr="003769FB">
        <w:rPr>
          <w:rFonts w:ascii="Book Antiqua" w:eastAsia="宋体" w:hAnsi="Book Antiqua" w:cs="宋体"/>
          <w:szCs w:val="24"/>
        </w:rPr>
        <w:lastRenderedPageBreak/>
        <w:t>thromboembolism: report from the Women's Health Study. </w:t>
      </w:r>
      <w:r w:rsidRPr="003769FB">
        <w:rPr>
          <w:rFonts w:ascii="Book Antiqua" w:eastAsia="宋体" w:hAnsi="Book Antiqua" w:cs="宋体"/>
          <w:i/>
          <w:iCs/>
          <w:szCs w:val="24"/>
        </w:rPr>
        <w:t>Circulation</w:t>
      </w:r>
      <w:r w:rsidRPr="003769FB">
        <w:rPr>
          <w:rFonts w:ascii="Book Antiqua" w:eastAsia="宋体" w:hAnsi="Book Antiqua" w:cs="宋体"/>
          <w:szCs w:val="24"/>
        </w:rPr>
        <w:t> 2007; </w:t>
      </w:r>
      <w:r w:rsidRPr="003769FB">
        <w:rPr>
          <w:rFonts w:ascii="Book Antiqua" w:eastAsia="宋体" w:hAnsi="Book Antiqua" w:cs="宋体"/>
          <w:b/>
          <w:bCs/>
          <w:szCs w:val="24"/>
        </w:rPr>
        <w:t>116</w:t>
      </w:r>
      <w:r w:rsidRPr="003769FB">
        <w:rPr>
          <w:rFonts w:ascii="Book Antiqua" w:eastAsia="宋体" w:hAnsi="Book Antiqua" w:cs="宋体"/>
          <w:szCs w:val="24"/>
        </w:rPr>
        <w:t>: 1497-1503 [PMID: 17846285 DOI: 10.1161/CIRCULATIONAHA.107.716407]</w:t>
      </w:r>
    </w:p>
    <w:p w14:paraId="6AD074C2"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30 </w:t>
      </w:r>
      <w:r w:rsidRPr="003769FB">
        <w:rPr>
          <w:rFonts w:ascii="Book Antiqua" w:eastAsia="宋体" w:hAnsi="Book Antiqua" w:cs="宋体"/>
          <w:b/>
          <w:bCs/>
          <w:szCs w:val="24"/>
        </w:rPr>
        <w:t>Shearer MJ</w:t>
      </w:r>
      <w:r w:rsidRPr="003769FB">
        <w:rPr>
          <w:rFonts w:ascii="Book Antiqua" w:eastAsia="宋体" w:hAnsi="Book Antiqua" w:cs="宋体"/>
          <w:szCs w:val="24"/>
        </w:rPr>
        <w:t>, Newman P. Recent trends in the metabolism and cell biology of vitamin K with special reference to vitamin K cycling and MK-4 biosynthesis. </w:t>
      </w:r>
      <w:r w:rsidRPr="003769FB">
        <w:rPr>
          <w:rFonts w:ascii="Book Antiqua" w:eastAsia="宋体" w:hAnsi="Book Antiqua" w:cs="宋体"/>
          <w:i/>
          <w:iCs/>
          <w:szCs w:val="24"/>
        </w:rPr>
        <w:t>J Lipid Res</w:t>
      </w:r>
      <w:r w:rsidRPr="003769FB">
        <w:rPr>
          <w:rFonts w:ascii="Book Antiqua" w:eastAsia="宋体" w:hAnsi="Book Antiqua" w:cs="宋体"/>
          <w:szCs w:val="24"/>
        </w:rPr>
        <w:t> 2014; </w:t>
      </w:r>
      <w:r w:rsidRPr="003769FB">
        <w:rPr>
          <w:rFonts w:ascii="Book Antiqua" w:eastAsia="宋体" w:hAnsi="Book Antiqua" w:cs="宋体"/>
          <w:b/>
          <w:bCs/>
          <w:szCs w:val="24"/>
        </w:rPr>
        <w:t>55</w:t>
      </w:r>
      <w:r w:rsidRPr="003769FB">
        <w:rPr>
          <w:rFonts w:ascii="Book Antiqua" w:eastAsia="宋体" w:hAnsi="Book Antiqua" w:cs="宋体"/>
          <w:szCs w:val="24"/>
        </w:rPr>
        <w:t>: 345-362 [PMID: 24489112 DOI: 10.1194/jlr.R045559]</w:t>
      </w:r>
    </w:p>
    <w:p w14:paraId="5A1C15C9"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31 </w:t>
      </w:r>
      <w:r w:rsidRPr="003769FB">
        <w:rPr>
          <w:rFonts w:ascii="Book Antiqua" w:eastAsia="宋体" w:hAnsi="Book Antiqua" w:cs="宋体"/>
          <w:b/>
          <w:bCs/>
          <w:szCs w:val="24"/>
        </w:rPr>
        <w:t>Hanzawa F</w:t>
      </w:r>
      <w:r w:rsidRPr="003769FB">
        <w:rPr>
          <w:rFonts w:ascii="Book Antiqua" w:eastAsia="宋体" w:hAnsi="Book Antiqua" w:cs="宋体"/>
          <w:szCs w:val="24"/>
        </w:rPr>
        <w:t>, Nomura S, Sakuma E, Uchida T, Ikeda S. Dietary sesame seed and its lignan, sesamin, increase tocopherol and phylloquinone concentrations in male rats. </w:t>
      </w:r>
      <w:r w:rsidRPr="003769FB">
        <w:rPr>
          <w:rFonts w:ascii="Book Antiqua" w:eastAsia="宋体" w:hAnsi="Book Antiqua" w:cs="宋体"/>
          <w:i/>
          <w:iCs/>
          <w:szCs w:val="24"/>
        </w:rPr>
        <w:t>J Nutr</w:t>
      </w:r>
      <w:r w:rsidRPr="003769FB">
        <w:rPr>
          <w:rFonts w:ascii="Book Antiqua" w:eastAsia="宋体" w:hAnsi="Book Antiqua" w:cs="宋体"/>
          <w:szCs w:val="24"/>
        </w:rPr>
        <w:t> 2013; </w:t>
      </w:r>
      <w:r w:rsidRPr="003769FB">
        <w:rPr>
          <w:rFonts w:ascii="Book Antiqua" w:eastAsia="宋体" w:hAnsi="Book Antiqua" w:cs="宋体"/>
          <w:b/>
          <w:bCs/>
          <w:szCs w:val="24"/>
        </w:rPr>
        <w:t>143</w:t>
      </w:r>
      <w:r w:rsidRPr="003769FB">
        <w:rPr>
          <w:rFonts w:ascii="Book Antiqua" w:eastAsia="宋体" w:hAnsi="Book Antiqua" w:cs="宋体"/>
          <w:szCs w:val="24"/>
        </w:rPr>
        <w:t>: 1067-1073 [PMID: 23700348 DOI: 10.3945/jn.113.176636]</w:t>
      </w:r>
    </w:p>
    <w:p w14:paraId="027C9BA9"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32 </w:t>
      </w:r>
      <w:r w:rsidRPr="003769FB">
        <w:rPr>
          <w:rFonts w:ascii="Book Antiqua" w:eastAsia="宋体" w:hAnsi="Book Antiqua" w:cs="宋体"/>
          <w:b/>
          <w:bCs/>
          <w:szCs w:val="24"/>
        </w:rPr>
        <w:t>Farley SM</w:t>
      </w:r>
      <w:r w:rsidRPr="003769FB">
        <w:rPr>
          <w:rFonts w:ascii="Book Antiqua" w:eastAsia="宋体" w:hAnsi="Book Antiqua" w:cs="宋体"/>
          <w:szCs w:val="24"/>
        </w:rPr>
        <w:t>, Leonard SW, Labut EM, Raines HF, Card DJ, Harrington DJ, Mustacich DJ, Traber MG. Vitamin E decreases extra-hepatic menaquinone-4 concentrations in rats fed menadione or phylloquinone. </w:t>
      </w:r>
      <w:r w:rsidRPr="003769FB">
        <w:rPr>
          <w:rFonts w:ascii="Book Antiqua" w:eastAsia="宋体" w:hAnsi="Book Antiqua" w:cs="宋体"/>
          <w:i/>
          <w:iCs/>
          <w:szCs w:val="24"/>
        </w:rPr>
        <w:t>Mol Nutr Food Res</w:t>
      </w:r>
      <w:r w:rsidRPr="003769FB">
        <w:rPr>
          <w:rFonts w:ascii="Book Antiqua" w:eastAsia="宋体" w:hAnsi="Book Antiqua" w:cs="宋体"/>
          <w:szCs w:val="24"/>
        </w:rPr>
        <w:t> 2012; </w:t>
      </w:r>
      <w:r w:rsidRPr="003769FB">
        <w:rPr>
          <w:rFonts w:ascii="Book Antiqua" w:eastAsia="宋体" w:hAnsi="Book Antiqua" w:cs="宋体"/>
          <w:b/>
          <w:bCs/>
          <w:szCs w:val="24"/>
        </w:rPr>
        <w:t>56</w:t>
      </w:r>
      <w:r w:rsidRPr="003769FB">
        <w:rPr>
          <w:rFonts w:ascii="Book Antiqua" w:eastAsia="宋体" w:hAnsi="Book Antiqua" w:cs="宋体"/>
          <w:szCs w:val="24"/>
        </w:rPr>
        <w:t>: 912-922 [PMID: 22707266 DOI: 10.1002/mnfr.201100751]</w:t>
      </w:r>
    </w:p>
    <w:p w14:paraId="016C5B7E"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33 </w:t>
      </w:r>
      <w:r w:rsidRPr="003769FB">
        <w:rPr>
          <w:rFonts w:ascii="Book Antiqua" w:eastAsia="宋体" w:hAnsi="Book Antiqua" w:cs="宋体"/>
          <w:b/>
          <w:bCs/>
          <w:szCs w:val="24"/>
        </w:rPr>
        <w:t>Farley SM</w:t>
      </w:r>
      <w:r w:rsidRPr="003769FB">
        <w:rPr>
          <w:rFonts w:ascii="Book Antiqua" w:eastAsia="宋体" w:hAnsi="Book Antiqua" w:cs="宋体"/>
          <w:szCs w:val="24"/>
        </w:rPr>
        <w:t>, Leonard SW, Taylor AW, Birringer M, Edson KZ, Rettie AE, Traber MG. ω-Hydroxylation of phylloquinone by CYP4F2 is not increased by α-tocopherol. </w:t>
      </w:r>
      <w:r w:rsidRPr="003769FB">
        <w:rPr>
          <w:rFonts w:ascii="Book Antiqua" w:eastAsia="宋体" w:hAnsi="Book Antiqua" w:cs="宋体"/>
          <w:i/>
          <w:iCs/>
          <w:szCs w:val="24"/>
        </w:rPr>
        <w:t>Mol Nutr Food Res</w:t>
      </w:r>
      <w:r w:rsidRPr="003769FB">
        <w:rPr>
          <w:rFonts w:ascii="Book Antiqua" w:eastAsia="宋体" w:hAnsi="Book Antiqua" w:cs="宋体"/>
          <w:szCs w:val="24"/>
        </w:rPr>
        <w:t> 2013; </w:t>
      </w:r>
      <w:r w:rsidRPr="003769FB">
        <w:rPr>
          <w:rFonts w:ascii="Book Antiqua" w:eastAsia="宋体" w:hAnsi="Book Antiqua" w:cs="宋体"/>
          <w:b/>
          <w:bCs/>
          <w:szCs w:val="24"/>
        </w:rPr>
        <w:t>57</w:t>
      </w:r>
      <w:r w:rsidRPr="003769FB">
        <w:rPr>
          <w:rFonts w:ascii="Book Antiqua" w:eastAsia="宋体" w:hAnsi="Book Antiqua" w:cs="宋体"/>
          <w:szCs w:val="24"/>
        </w:rPr>
        <w:t>: 1785-1793 [PMID: 23650179 DOI: 10.1002/mnfr.201200797]</w:t>
      </w:r>
    </w:p>
    <w:p w14:paraId="34FEB3FD"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34 </w:t>
      </w:r>
      <w:r w:rsidRPr="003769FB">
        <w:rPr>
          <w:rFonts w:ascii="Book Antiqua" w:eastAsia="宋体" w:hAnsi="Book Antiqua" w:cs="宋体"/>
          <w:b/>
          <w:bCs/>
          <w:szCs w:val="24"/>
        </w:rPr>
        <w:t>McDonald MG</w:t>
      </w:r>
      <w:r w:rsidRPr="003769FB">
        <w:rPr>
          <w:rFonts w:ascii="Book Antiqua" w:eastAsia="宋体" w:hAnsi="Book Antiqua" w:cs="宋体"/>
          <w:szCs w:val="24"/>
        </w:rPr>
        <w:t>, Rieder MJ, Nakano M, Hsia CK, Rettie AE. CYP4F2 is a vitamin K1 oxidase: An explanation for altered warfarin dose in carriers of the V433M variant. </w:t>
      </w:r>
      <w:r w:rsidRPr="003769FB">
        <w:rPr>
          <w:rFonts w:ascii="Book Antiqua" w:eastAsia="宋体" w:hAnsi="Book Antiqua" w:cs="宋体"/>
          <w:i/>
          <w:iCs/>
          <w:szCs w:val="24"/>
        </w:rPr>
        <w:t>Mol Pharmacol</w:t>
      </w:r>
      <w:r w:rsidRPr="003769FB">
        <w:rPr>
          <w:rFonts w:ascii="Book Antiqua" w:eastAsia="宋体" w:hAnsi="Book Antiqua" w:cs="宋体"/>
          <w:szCs w:val="24"/>
        </w:rPr>
        <w:t> 2009; </w:t>
      </w:r>
      <w:r w:rsidRPr="003769FB">
        <w:rPr>
          <w:rFonts w:ascii="Book Antiqua" w:eastAsia="宋体" w:hAnsi="Book Antiqua" w:cs="宋体"/>
          <w:b/>
          <w:bCs/>
          <w:szCs w:val="24"/>
        </w:rPr>
        <w:t>75</w:t>
      </w:r>
      <w:r w:rsidRPr="003769FB">
        <w:rPr>
          <w:rFonts w:ascii="Book Antiqua" w:eastAsia="宋体" w:hAnsi="Book Antiqua" w:cs="宋体"/>
          <w:szCs w:val="24"/>
        </w:rPr>
        <w:t>: 1337-1346 [PMID: 19297519 DOI: 10.1124/mol.109.054833]</w:t>
      </w:r>
    </w:p>
    <w:p w14:paraId="2A4BB8C3"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35 </w:t>
      </w:r>
      <w:r w:rsidRPr="003769FB">
        <w:rPr>
          <w:rFonts w:ascii="Book Antiqua" w:eastAsia="宋体" w:hAnsi="Book Antiqua" w:cs="宋体"/>
          <w:b/>
          <w:bCs/>
          <w:szCs w:val="24"/>
        </w:rPr>
        <w:t>Farley SM</w:t>
      </w:r>
      <w:r w:rsidRPr="003769FB">
        <w:rPr>
          <w:rFonts w:ascii="Book Antiqua" w:eastAsia="宋体" w:hAnsi="Book Antiqua" w:cs="宋体"/>
          <w:szCs w:val="24"/>
        </w:rPr>
        <w:t>, Leonard SW, Stevens JF, Traber MG. Deuterium-labeled phylloquinone fed to α-tocopherol-injected rats demonstrates sensitivity of low phylloquinone-containing tissues to menaquinone-4 depletion. </w:t>
      </w:r>
      <w:r w:rsidRPr="003769FB">
        <w:rPr>
          <w:rFonts w:ascii="Book Antiqua" w:eastAsia="宋体" w:hAnsi="Book Antiqua" w:cs="宋体"/>
          <w:i/>
          <w:iCs/>
          <w:szCs w:val="24"/>
        </w:rPr>
        <w:t>Mol Nutr Food Res</w:t>
      </w:r>
      <w:r w:rsidRPr="003769FB">
        <w:rPr>
          <w:rFonts w:ascii="Book Antiqua" w:eastAsia="宋体" w:hAnsi="Book Antiqua" w:cs="宋体"/>
          <w:szCs w:val="24"/>
        </w:rPr>
        <w:t> 2014; </w:t>
      </w:r>
      <w:r w:rsidRPr="003769FB">
        <w:rPr>
          <w:rFonts w:ascii="Book Antiqua" w:eastAsia="宋体" w:hAnsi="Book Antiqua" w:cs="宋体"/>
          <w:b/>
          <w:bCs/>
          <w:szCs w:val="24"/>
        </w:rPr>
        <w:t>58</w:t>
      </w:r>
      <w:r w:rsidRPr="003769FB">
        <w:rPr>
          <w:rFonts w:ascii="Book Antiqua" w:eastAsia="宋体" w:hAnsi="Book Antiqua" w:cs="宋体"/>
          <w:szCs w:val="24"/>
        </w:rPr>
        <w:t>: 1610-1619 [PMID: 25044667 DOI: 10.1002/mnfr.201300659]</w:t>
      </w:r>
    </w:p>
    <w:p w14:paraId="35FBDEFE"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36 </w:t>
      </w:r>
      <w:r w:rsidRPr="003769FB">
        <w:rPr>
          <w:rFonts w:ascii="Book Antiqua" w:eastAsia="宋体" w:hAnsi="Book Antiqua" w:cs="宋体"/>
          <w:b/>
          <w:bCs/>
          <w:szCs w:val="24"/>
        </w:rPr>
        <w:t>Hanzawa F</w:t>
      </w:r>
      <w:r w:rsidRPr="003769FB">
        <w:rPr>
          <w:rFonts w:ascii="Book Antiqua" w:eastAsia="宋体" w:hAnsi="Book Antiqua" w:cs="宋体"/>
          <w:szCs w:val="24"/>
        </w:rPr>
        <w:t>, Sakuma E, Nomura S, Uchida T, Oda H, Ikeda S. Excess α-tocopherol decreases extrahepatic phylloquinone in phylloquinone-fed rats but not menaquinone-4 in menaquinone-4-fed rats. </w:t>
      </w:r>
      <w:r w:rsidRPr="003769FB">
        <w:rPr>
          <w:rFonts w:ascii="Book Antiqua" w:eastAsia="宋体" w:hAnsi="Book Antiqua" w:cs="宋体"/>
          <w:i/>
          <w:iCs/>
          <w:szCs w:val="24"/>
        </w:rPr>
        <w:t>Mol Nutr Food Res</w:t>
      </w:r>
      <w:r w:rsidRPr="003769FB">
        <w:rPr>
          <w:rFonts w:ascii="Book Antiqua" w:eastAsia="宋体" w:hAnsi="Book Antiqua" w:cs="宋体"/>
          <w:szCs w:val="24"/>
        </w:rPr>
        <w:t> 2014; </w:t>
      </w:r>
      <w:r w:rsidRPr="003769FB">
        <w:rPr>
          <w:rFonts w:ascii="Book Antiqua" w:eastAsia="宋体" w:hAnsi="Book Antiqua" w:cs="宋体"/>
          <w:b/>
          <w:bCs/>
          <w:szCs w:val="24"/>
        </w:rPr>
        <w:t>58</w:t>
      </w:r>
      <w:r w:rsidRPr="003769FB">
        <w:rPr>
          <w:rFonts w:ascii="Book Antiqua" w:eastAsia="宋体" w:hAnsi="Book Antiqua" w:cs="宋体"/>
          <w:szCs w:val="24"/>
        </w:rPr>
        <w:t>: 1601-1609 [PMID: 24737747 DOI: 10.1002/mnfr.201300710]</w:t>
      </w:r>
    </w:p>
    <w:p w14:paraId="1AA67B0F"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37 </w:t>
      </w:r>
      <w:r w:rsidRPr="003769FB">
        <w:rPr>
          <w:rFonts w:ascii="Book Antiqua" w:eastAsia="宋体" w:hAnsi="Book Antiqua" w:cs="宋体"/>
          <w:b/>
          <w:bCs/>
          <w:szCs w:val="24"/>
        </w:rPr>
        <w:t>Wilkinson GR</w:t>
      </w:r>
      <w:r w:rsidRPr="003769FB">
        <w:rPr>
          <w:rFonts w:ascii="Book Antiqua" w:eastAsia="宋体" w:hAnsi="Book Antiqua" w:cs="宋体"/>
          <w:szCs w:val="24"/>
        </w:rPr>
        <w:t>. Drug metabolism and variability among patients in drug response. </w:t>
      </w:r>
      <w:r w:rsidRPr="003769FB">
        <w:rPr>
          <w:rFonts w:ascii="Book Antiqua" w:eastAsia="宋体" w:hAnsi="Book Antiqua" w:cs="宋体"/>
          <w:i/>
          <w:iCs/>
          <w:szCs w:val="24"/>
        </w:rPr>
        <w:t>N Engl J Med</w:t>
      </w:r>
      <w:r w:rsidRPr="003769FB">
        <w:rPr>
          <w:rFonts w:ascii="Book Antiqua" w:eastAsia="宋体" w:hAnsi="Book Antiqua" w:cs="宋体"/>
          <w:szCs w:val="24"/>
        </w:rPr>
        <w:t> 2005; </w:t>
      </w:r>
      <w:r w:rsidRPr="003769FB">
        <w:rPr>
          <w:rFonts w:ascii="Book Antiqua" w:eastAsia="宋体" w:hAnsi="Book Antiqua" w:cs="宋体"/>
          <w:b/>
          <w:bCs/>
          <w:szCs w:val="24"/>
        </w:rPr>
        <w:t>352</w:t>
      </w:r>
      <w:r w:rsidRPr="003769FB">
        <w:rPr>
          <w:rFonts w:ascii="Book Antiqua" w:eastAsia="宋体" w:hAnsi="Book Antiqua" w:cs="宋体"/>
          <w:szCs w:val="24"/>
        </w:rPr>
        <w:t>: 2211-2221 [PMID: 15917386 DOI: 10.1056/NEJMra032424]</w:t>
      </w:r>
    </w:p>
    <w:p w14:paraId="7FCBBE8B"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lastRenderedPageBreak/>
        <w:t>238 </w:t>
      </w:r>
      <w:r w:rsidRPr="003769FB">
        <w:rPr>
          <w:rFonts w:ascii="Book Antiqua" w:eastAsia="宋体" w:hAnsi="Book Antiqua" w:cs="宋体"/>
          <w:b/>
          <w:bCs/>
          <w:szCs w:val="24"/>
        </w:rPr>
        <w:t>Clarke MW</w:t>
      </w:r>
      <w:r w:rsidRPr="003769FB">
        <w:rPr>
          <w:rFonts w:ascii="Book Antiqua" w:eastAsia="宋体" w:hAnsi="Book Antiqua" w:cs="宋体"/>
          <w:szCs w:val="24"/>
        </w:rPr>
        <w:t>, Burnett JR, Wu JH, Hodgson JM, Ledowski T, Puddey IB, Croft KD. Vitamin E supplementation and hepatic drug metabolism in humans. </w:t>
      </w:r>
      <w:r w:rsidRPr="003769FB">
        <w:rPr>
          <w:rFonts w:ascii="Book Antiqua" w:eastAsia="宋体" w:hAnsi="Book Antiqua" w:cs="宋体"/>
          <w:i/>
          <w:iCs/>
          <w:szCs w:val="24"/>
        </w:rPr>
        <w:t>J Cardiovasc Pharmacol</w:t>
      </w:r>
      <w:r w:rsidRPr="003769FB">
        <w:rPr>
          <w:rFonts w:ascii="Book Antiqua" w:eastAsia="宋体" w:hAnsi="Book Antiqua" w:cs="宋体"/>
          <w:szCs w:val="24"/>
        </w:rPr>
        <w:t> 2009; </w:t>
      </w:r>
      <w:r w:rsidRPr="003769FB">
        <w:rPr>
          <w:rFonts w:ascii="Book Antiqua" w:eastAsia="宋体" w:hAnsi="Book Antiqua" w:cs="宋体"/>
          <w:b/>
          <w:bCs/>
          <w:szCs w:val="24"/>
        </w:rPr>
        <w:t>54</w:t>
      </w:r>
      <w:r w:rsidRPr="003769FB">
        <w:rPr>
          <w:rFonts w:ascii="Book Antiqua" w:eastAsia="宋体" w:hAnsi="Book Antiqua" w:cs="宋体"/>
          <w:szCs w:val="24"/>
        </w:rPr>
        <w:t>: 491-496 [PMID: 19755916 DOI: 10.1097/FJC.0b013e3181bfae18]</w:t>
      </w:r>
    </w:p>
    <w:p w14:paraId="4659E15E"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39 </w:t>
      </w:r>
      <w:r w:rsidRPr="003769FB">
        <w:rPr>
          <w:rFonts w:ascii="Book Antiqua" w:eastAsia="宋体" w:hAnsi="Book Antiqua" w:cs="宋体"/>
          <w:b/>
          <w:bCs/>
          <w:szCs w:val="24"/>
        </w:rPr>
        <w:t>Bárány P</w:t>
      </w:r>
      <w:r w:rsidRPr="003769FB">
        <w:rPr>
          <w:rFonts w:ascii="Book Antiqua" w:eastAsia="宋体" w:hAnsi="Book Antiqua" w:cs="宋体"/>
          <w:szCs w:val="24"/>
        </w:rPr>
        <w:t>, Stenvinkel P, Ottosson-Seeberger A, Alvestrand A, Morrow J, Roberts JJ, Salahudeen AK. Effect of 6 weeks of vitamin E administration on renal haemodynamic alterations following a single dose of neoral in healthy volunteers. </w:t>
      </w:r>
      <w:r w:rsidRPr="003769FB">
        <w:rPr>
          <w:rFonts w:ascii="Book Antiqua" w:eastAsia="宋体" w:hAnsi="Book Antiqua" w:cs="宋体"/>
          <w:i/>
          <w:iCs/>
          <w:szCs w:val="24"/>
        </w:rPr>
        <w:t>Nephrol Dial Transplant</w:t>
      </w:r>
      <w:r w:rsidRPr="003769FB">
        <w:rPr>
          <w:rFonts w:ascii="Book Antiqua" w:eastAsia="宋体" w:hAnsi="Book Antiqua" w:cs="宋体"/>
          <w:szCs w:val="24"/>
        </w:rPr>
        <w:t> 2001; </w:t>
      </w:r>
      <w:r w:rsidRPr="003769FB">
        <w:rPr>
          <w:rFonts w:ascii="Book Antiqua" w:eastAsia="宋体" w:hAnsi="Book Antiqua" w:cs="宋体"/>
          <w:b/>
          <w:bCs/>
          <w:szCs w:val="24"/>
        </w:rPr>
        <w:t>16</w:t>
      </w:r>
      <w:r w:rsidRPr="003769FB">
        <w:rPr>
          <w:rFonts w:ascii="Book Antiqua" w:eastAsia="宋体" w:hAnsi="Book Antiqua" w:cs="宋体"/>
          <w:szCs w:val="24"/>
        </w:rPr>
        <w:t>: 580-584 [PMID: 11239035 DOI: 10.1093/ndt/16.3.580]</w:t>
      </w:r>
    </w:p>
    <w:p w14:paraId="0127AB31"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40 </w:t>
      </w:r>
      <w:r w:rsidRPr="003769FB">
        <w:rPr>
          <w:rFonts w:ascii="Book Antiqua" w:eastAsia="宋体" w:hAnsi="Book Antiqua" w:cs="宋体"/>
          <w:b/>
          <w:bCs/>
          <w:szCs w:val="24"/>
        </w:rPr>
        <w:t>Wallert M</w:t>
      </w:r>
      <w:r w:rsidRPr="003769FB">
        <w:rPr>
          <w:rFonts w:ascii="Book Antiqua" w:eastAsia="宋体" w:hAnsi="Book Antiqua" w:cs="宋体"/>
          <w:szCs w:val="24"/>
        </w:rPr>
        <w:t>, Schmölz L, Galli F, Birringer M, Lorkowski S. Regulatory metabolites of vitamin E and their putative relevance for atherogenesis. </w:t>
      </w:r>
      <w:r w:rsidRPr="003769FB">
        <w:rPr>
          <w:rFonts w:ascii="Book Antiqua" w:eastAsia="宋体" w:hAnsi="Book Antiqua" w:cs="宋体"/>
          <w:i/>
          <w:iCs/>
          <w:szCs w:val="24"/>
        </w:rPr>
        <w:t>Redox Biol</w:t>
      </w:r>
      <w:r w:rsidRPr="003769FB">
        <w:rPr>
          <w:rFonts w:ascii="Book Antiqua" w:eastAsia="宋体" w:hAnsi="Book Antiqua" w:cs="宋体"/>
          <w:szCs w:val="24"/>
        </w:rPr>
        <w:t> 2014; </w:t>
      </w:r>
      <w:r w:rsidRPr="003769FB">
        <w:rPr>
          <w:rFonts w:ascii="Book Antiqua" w:eastAsia="宋体" w:hAnsi="Book Antiqua" w:cs="宋体"/>
          <w:b/>
          <w:bCs/>
          <w:szCs w:val="24"/>
        </w:rPr>
        <w:t>2</w:t>
      </w:r>
      <w:r w:rsidRPr="003769FB">
        <w:rPr>
          <w:rFonts w:ascii="Book Antiqua" w:eastAsia="宋体" w:hAnsi="Book Antiqua" w:cs="宋体"/>
          <w:szCs w:val="24"/>
        </w:rPr>
        <w:t>: 495-503 [PMID: 24624339 DOI: 10.1016/j.redox.2014.02.002]</w:t>
      </w:r>
    </w:p>
    <w:p w14:paraId="69DF3AAF"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41 </w:t>
      </w:r>
      <w:r w:rsidRPr="003769FB">
        <w:rPr>
          <w:rFonts w:ascii="Book Antiqua" w:eastAsia="宋体" w:hAnsi="Book Antiqua" w:cs="宋体"/>
          <w:b/>
          <w:bCs/>
          <w:szCs w:val="24"/>
        </w:rPr>
        <w:t>Diepeveen SH</w:t>
      </w:r>
      <w:r w:rsidRPr="003769FB">
        <w:rPr>
          <w:rFonts w:ascii="Book Antiqua" w:eastAsia="宋体" w:hAnsi="Book Antiqua" w:cs="宋体"/>
          <w:szCs w:val="24"/>
        </w:rPr>
        <w:t>, Verhoeven GW, Van Der Palen J, Dikkeschei LD, Van Tits LJ, Kolsters G, Offerman JJ, Bilo HJ, Stalenhoef AF. Effects of atorvastatin and vitamin E on lipoproteins and oxidative stress in dialysis patients: a randomised-controlled trial. </w:t>
      </w:r>
      <w:r w:rsidRPr="003769FB">
        <w:rPr>
          <w:rFonts w:ascii="Book Antiqua" w:eastAsia="宋体" w:hAnsi="Book Antiqua" w:cs="宋体"/>
          <w:i/>
          <w:iCs/>
          <w:szCs w:val="24"/>
        </w:rPr>
        <w:t>J Intern Med</w:t>
      </w:r>
      <w:r w:rsidRPr="003769FB">
        <w:rPr>
          <w:rFonts w:ascii="Book Antiqua" w:eastAsia="宋体" w:hAnsi="Book Antiqua" w:cs="宋体"/>
          <w:szCs w:val="24"/>
        </w:rPr>
        <w:t> 2005; </w:t>
      </w:r>
      <w:r w:rsidRPr="003769FB">
        <w:rPr>
          <w:rFonts w:ascii="Book Antiqua" w:eastAsia="宋体" w:hAnsi="Book Antiqua" w:cs="宋体"/>
          <w:b/>
          <w:bCs/>
          <w:szCs w:val="24"/>
        </w:rPr>
        <w:t>257</w:t>
      </w:r>
      <w:r w:rsidRPr="003769FB">
        <w:rPr>
          <w:rFonts w:ascii="Book Antiqua" w:eastAsia="宋体" w:hAnsi="Book Antiqua" w:cs="宋体"/>
          <w:szCs w:val="24"/>
        </w:rPr>
        <w:t>: 438-445 [PMID: 15836660 DOI: 10.1111/j.1365-2796.2005.01484.x]</w:t>
      </w:r>
    </w:p>
    <w:p w14:paraId="33DB3B25"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42 </w:t>
      </w:r>
      <w:r w:rsidRPr="003769FB">
        <w:rPr>
          <w:rFonts w:ascii="Book Antiqua" w:eastAsia="宋体" w:hAnsi="Book Antiqua" w:cs="宋体"/>
          <w:b/>
          <w:bCs/>
          <w:szCs w:val="24"/>
        </w:rPr>
        <w:t>Podszun MC</w:t>
      </w:r>
      <w:r w:rsidRPr="003769FB">
        <w:rPr>
          <w:rFonts w:ascii="Book Antiqua" w:eastAsia="宋体" w:hAnsi="Book Antiqua" w:cs="宋体"/>
          <w:szCs w:val="24"/>
        </w:rPr>
        <w:t>, Grebenstein N, Spruss A, Schlueter T, Kremoser C, Bergheim I, Frank J. Dietary α-tocopherol and atorvastatin reduce high-fat-induced lipid accumulation and down-regulate CD36 protein in the liver of guinea pigs. </w:t>
      </w:r>
      <w:r w:rsidRPr="003769FB">
        <w:rPr>
          <w:rFonts w:ascii="Book Antiqua" w:eastAsia="宋体" w:hAnsi="Book Antiqua" w:cs="宋体"/>
          <w:i/>
          <w:iCs/>
          <w:szCs w:val="24"/>
        </w:rPr>
        <w:t>J Nutr Biochem</w:t>
      </w:r>
      <w:r w:rsidRPr="003769FB">
        <w:rPr>
          <w:rFonts w:ascii="Book Antiqua" w:eastAsia="宋体" w:hAnsi="Book Antiqua" w:cs="宋体"/>
          <w:szCs w:val="24"/>
        </w:rPr>
        <w:t> 2014; </w:t>
      </w:r>
      <w:r w:rsidRPr="003769FB">
        <w:rPr>
          <w:rFonts w:ascii="Book Antiqua" w:eastAsia="宋体" w:hAnsi="Book Antiqua" w:cs="宋体"/>
          <w:b/>
          <w:bCs/>
          <w:szCs w:val="24"/>
        </w:rPr>
        <w:t>25</w:t>
      </w:r>
      <w:r w:rsidRPr="003769FB">
        <w:rPr>
          <w:rFonts w:ascii="Book Antiqua" w:eastAsia="宋体" w:hAnsi="Book Antiqua" w:cs="宋体"/>
          <w:szCs w:val="24"/>
        </w:rPr>
        <w:t>: 573-579 [PMID: 24725433 DOI: 10.1016/j.jnutbio.2014.01.008]</w:t>
      </w:r>
    </w:p>
    <w:p w14:paraId="7C78CB23"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43 </w:t>
      </w:r>
      <w:r w:rsidRPr="003769FB">
        <w:rPr>
          <w:rFonts w:ascii="Book Antiqua" w:eastAsia="宋体" w:hAnsi="Book Antiqua" w:cs="宋体"/>
          <w:b/>
          <w:bCs/>
          <w:szCs w:val="24"/>
        </w:rPr>
        <w:t>Cheung MC</w:t>
      </w:r>
      <w:r w:rsidRPr="003769FB">
        <w:rPr>
          <w:rFonts w:ascii="Book Antiqua" w:eastAsia="宋体" w:hAnsi="Book Antiqua" w:cs="宋体"/>
          <w:szCs w:val="24"/>
        </w:rPr>
        <w:t>, Zhao XQ, Chait A, Albers JJ, Brown BG. Antioxidant supplements block the response of HDL to simvastatin-niacin therapy in patients with coronary artery disease and low HDL. </w:t>
      </w:r>
      <w:r w:rsidRPr="003769FB">
        <w:rPr>
          <w:rFonts w:ascii="Book Antiqua" w:eastAsia="宋体" w:hAnsi="Book Antiqua" w:cs="宋体"/>
          <w:i/>
          <w:iCs/>
          <w:szCs w:val="24"/>
        </w:rPr>
        <w:t>Arterioscler Thromb Vasc Biol</w:t>
      </w:r>
      <w:r w:rsidRPr="003769FB">
        <w:rPr>
          <w:rFonts w:ascii="Book Antiqua" w:eastAsia="宋体" w:hAnsi="Book Antiqua" w:cs="宋体"/>
          <w:szCs w:val="24"/>
        </w:rPr>
        <w:t> 2001; </w:t>
      </w:r>
      <w:r w:rsidRPr="003769FB">
        <w:rPr>
          <w:rFonts w:ascii="Book Antiqua" w:eastAsia="宋体" w:hAnsi="Book Antiqua" w:cs="宋体"/>
          <w:b/>
          <w:bCs/>
          <w:szCs w:val="24"/>
        </w:rPr>
        <w:t>21</w:t>
      </w:r>
      <w:r w:rsidRPr="003769FB">
        <w:rPr>
          <w:rFonts w:ascii="Book Antiqua" w:eastAsia="宋体" w:hAnsi="Book Antiqua" w:cs="宋体"/>
          <w:szCs w:val="24"/>
        </w:rPr>
        <w:t>: 1320-1326 [PMID: 11498460 DOI: 10.1161/hq0801.095151]</w:t>
      </w:r>
    </w:p>
    <w:p w14:paraId="4115EF9B"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44 </w:t>
      </w:r>
      <w:r w:rsidRPr="003769FB">
        <w:rPr>
          <w:rFonts w:ascii="Book Antiqua" w:eastAsia="宋体" w:hAnsi="Book Antiqua" w:cs="宋体"/>
          <w:b/>
          <w:bCs/>
          <w:szCs w:val="24"/>
        </w:rPr>
        <w:t>Brown BG</w:t>
      </w:r>
      <w:r w:rsidRPr="003769FB">
        <w:rPr>
          <w:rFonts w:ascii="Book Antiqua" w:eastAsia="宋体" w:hAnsi="Book Antiqua" w:cs="宋体"/>
          <w:szCs w:val="24"/>
        </w:rPr>
        <w:t>, Zhao XQ, Chait A, Fisher LD, Cheung MC, Morse JS, Dowdy AA, Marino EK, Bolson EL, Alaupovic P, Frohlich J, Albers JJ. Simvastatin and niacin, antioxidant vitamins, or the combination for the prevention of coronary disease. </w:t>
      </w:r>
      <w:r w:rsidRPr="003769FB">
        <w:rPr>
          <w:rFonts w:ascii="Book Antiqua" w:eastAsia="宋体" w:hAnsi="Book Antiqua" w:cs="宋体"/>
          <w:i/>
          <w:iCs/>
          <w:szCs w:val="24"/>
        </w:rPr>
        <w:t>N Engl J Med</w:t>
      </w:r>
      <w:r w:rsidRPr="003769FB">
        <w:rPr>
          <w:rFonts w:ascii="Book Antiqua" w:eastAsia="宋体" w:hAnsi="Book Antiqua" w:cs="宋体"/>
          <w:szCs w:val="24"/>
        </w:rPr>
        <w:t> 2001; </w:t>
      </w:r>
      <w:r w:rsidRPr="003769FB">
        <w:rPr>
          <w:rFonts w:ascii="Book Antiqua" w:eastAsia="宋体" w:hAnsi="Book Antiqua" w:cs="宋体"/>
          <w:b/>
          <w:bCs/>
          <w:szCs w:val="24"/>
        </w:rPr>
        <w:t>345</w:t>
      </w:r>
      <w:r w:rsidRPr="003769FB">
        <w:rPr>
          <w:rFonts w:ascii="Book Antiqua" w:eastAsia="宋体" w:hAnsi="Book Antiqua" w:cs="宋体"/>
          <w:szCs w:val="24"/>
        </w:rPr>
        <w:t>: 1583-1592 [PMID: 11757504 DOI: 10.1056/NEJMoa011090]</w:t>
      </w:r>
    </w:p>
    <w:p w14:paraId="0195EAC0"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45 </w:t>
      </w:r>
      <w:r w:rsidRPr="003769FB">
        <w:rPr>
          <w:rFonts w:ascii="Book Antiqua" w:eastAsia="宋体" w:hAnsi="Book Antiqua" w:cs="宋体"/>
          <w:b/>
          <w:bCs/>
          <w:szCs w:val="24"/>
        </w:rPr>
        <w:t>Tousoulis D</w:t>
      </w:r>
      <w:r w:rsidRPr="003769FB">
        <w:rPr>
          <w:rFonts w:ascii="Book Antiqua" w:eastAsia="宋体" w:hAnsi="Book Antiqua" w:cs="宋体"/>
          <w:szCs w:val="24"/>
        </w:rPr>
        <w:t xml:space="preserve">, Antoniades C, Vassiliadou C, Toutouza M, Pitsavos C, Tentolouris C, Trikas A, Stefanadis C. Effects of combined administration of low dose atorvastatin and vitamin E on inflammatory markers and endothelial function in </w:t>
      </w:r>
      <w:r w:rsidRPr="003769FB">
        <w:rPr>
          <w:rFonts w:ascii="Book Antiqua" w:eastAsia="宋体" w:hAnsi="Book Antiqua" w:cs="宋体"/>
          <w:szCs w:val="24"/>
        </w:rPr>
        <w:lastRenderedPageBreak/>
        <w:t>patients with heart failure. </w:t>
      </w:r>
      <w:r w:rsidRPr="003769FB">
        <w:rPr>
          <w:rFonts w:ascii="Book Antiqua" w:eastAsia="宋体" w:hAnsi="Book Antiqua" w:cs="宋体"/>
          <w:i/>
          <w:iCs/>
          <w:szCs w:val="24"/>
        </w:rPr>
        <w:t>Eur J Heart Fail</w:t>
      </w:r>
      <w:r w:rsidRPr="003769FB">
        <w:rPr>
          <w:rFonts w:ascii="Book Antiqua" w:eastAsia="宋体" w:hAnsi="Book Antiqua" w:cs="宋体"/>
          <w:szCs w:val="24"/>
        </w:rPr>
        <w:t> 2005; </w:t>
      </w:r>
      <w:r w:rsidRPr="003769FB">
        <w:rPr>
          <w:rFonts w:ascii="Book Antiqua" w:eastAsia="宋体" w:hAnsi="Book Antiqua" w:cs="宋体"/>
          <w:b/>
          <w:bCs/>
          <w:szCs w:val="24"/>
        </w:rPr>
        <w:t>7</w:t>
      </w:r>
      <w:r w:rsidRPr="003769FB">
        <w:rPr>
          <w:rFonts w:ascii="Book Antiqua" w:eastAsia="宋体" w:hAnsi="Book Antiqua" w:cs="宋体"/>
          <w:szCs w:val="24"/>
        </w:rPr>
        <w:t>: 1126-1132 [PMID: 16051518 DOI: 10.1016/j.ejheart.2005.03.007]</w:t>
      </w:r>
    </w:p>
    <w:p w14:paraId="6F5B6844"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46 </w:t>
      </w:r>
      <w:r w:rsidRPr="003769FB">
        <w:rPr>
          <w:rFonts w:ascii="Book Antiqua" w:eastAsia="宋体" w:hAnsi="Book Antiqua" w:cs="宋体"/>
          <w:b/>
          <w:bCs/>
          <w:szCs w:val="24"/>
        </w:rPr>
        <w:t>Shin MJ</w:t>
      </w:r>
      <w:r w:rsidRPr="003769FB">
        <w:rPr>
          <w:rFonts w:ascii="Book Antiqua" w:eastAsia="宋体" w:hAnsi="Book Antiqua" w:cs="宋体"/>
          <w:szCs w:val="24"/>
        </w:rPr>
        <w:t>, Chung N, Lee JH, Jang Y, Park E, Jeon KI, Chung JH, Seo BY. Effects of simvastatin on plasma antioxidant status and vitamins in hypercholesterolemic patients. </w:t>
      </w:r>
      <w:r w:rsidRPr="003769FB">
        <w:rPr>
          <w:rFonts w:ascii="Book Antiqua" w:eastAsia="宋体" w:hAnsi="Book Antiqua" w:cs="宋体"/>
          <w:i/>
          <w:iCs/>
          <w:szCs w:val="24"/>
        </w:rPr>
        <w:t>Int J Cardiol</w:t>
      </w:r>
      <w:r w:rsidRPr="003769FB">
        <w:rPr>
          <w:rFonts w:ascii="Book Antiqua" w:eastAsia="宋体" w:hAnsi="Book Antiqua" w:cs="宋体"/>
          <w:szCs w:val="24"/>
        </w:rPr>
        <w:t> 2007; </w:t>
      </w:r>
      <w:r w:rsidRPr="003769FB">
        <w:rPr>
          <w:rFonts w:ascii="Book Antiqua" w:eastAsia="宋体" w:hAnsi="Book Antiqua" w:cs="宋体"/>
          <w:b/>
          <w:bCs/>
          <w:szCs w:val="24"/>
        </w:rPr>
        <w:t>118</w:t>
      </w:r>
      <w:r w:rsidRPr="003769FB">
        <w:rPr>
          <w:rFonts w:ascii="Book Antiqua" w:eastAsia="宋体" w:hAnsi="Book Antiqua" w:cs="宋体"/>
          <w:szCs w:val="24"/>
        </w:rPr>
        <w:t>: 173-177 [PMID: 17005272 DOI: 10.1016/j.ijcard.2006.03.089]</w:t>
      </w:r>
    </w:p>
    <w:p w14:paraId="20BBF277"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47 </w:t>
      </w:r>
      <w:r w:rsidRPr="003769FB">
        <w:rPr>
          <w:rFonts w:ascii="Book Antiqua" w:eastAsia="宋体" w:hAnsi="Book Antiqua" w:cs="宋体"/>
          <w:b/>
          <w:bCs/>
          <w:szCs w:val="24"/>
        </w:rPr>
        <w:t>Human JA</w:t>
      </w:r>
      <w:r w:rsidRPr="003769FB">
        <w:rPr>
          <w:rFonts w:ascii="Book Antiqua" w:eastAsia="宋体" w:hAnsi="Book Antiqua" w:cs="宋体"/>
          <w:szCs w:val="24"/>
        </w:rPr>
        <w:t>, Ubbink JB, Jerling JJ, Delport R, Vermaak WJ, Vorster HH, Lagendijk J, Potgieter HC. The effect of Simvastatin on the plasma antioxidant concentrations in patients with hypercholesterolaemia. </w:t>
      </w:r>
      <w:r w:rsidRPr="003769FB">
        <w:rPr>
          <w:rFonts w:ascii="Book Antiqua" w:eastAsia="宋体" w:hAnsi="Book Antiqua" w:cs="宋体"/>
          <w:i/>
          <w:iCs/>
          <w:szCs w:val="24"/>
        </w:rPr>
        <w:t>Clin Chim Acta</w:t>
      </w:r>
      <w:r w:rsidRPr="003769FB">
        <w:rPr>
          <w:rFonts w:ascii="Book Antiqua" w:eastAsia="宋体" w:hAnsi="Book Antiqua" w:cs="宋体"/>
          <w:szCs w:val="24"/>
        </w:rPr>
        <w:t> 1997; </w:t>
      </w:r>
      <w:r w:rsidRPr="003769FB">
        <w:rPr>
          <w:rFonts w:ascii="Book Antiqua" w:eastAsia="宋体" w:hAnsi="Book Antiqua" w:cs="宋体"/>
          <w:b/>
          <w:bCs/>
          <w:szCs w:val="24"/>
        </w:rPr>
        <w:t>263</w:t>
      </w:r>
      <w:r w:rsidRPr="003769FB">
        <w:rPr>
          <w:rFonts w:ascii="Book Antiqua" w:eastAsia="宋体" w:hAnsi="Book Antiqua" w:cs="宋体"/>
          <w:szCs w:val="24"/>
        </w:rPr>
        <w:t>: 67-77 [PMID: 9247729 DOI: 10.1016/S0009-8981(97)06557-1]</w:t>
      </w:r>
    </w:p>
    <w:p w14:paraId="6551848A"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48 </w:t>
      </w:r>
      <w:r w:rsidRPr="003769FB">
        <w:rPr>
          <w:rFonts w:ascii="Book Antiqua" w:eastAsia="宋体" w:hAnsi="Book Antiqua" w:cs="宋体"/>
          <w:b/>
          <w:bCs/>
          <w:szCs w:val="24"/>
        </w:rPr>
        <w:t>Jula A</w:t>
      </w:r>
      <w:r w:rsidRPr="003769FB">
        <w:rPr>
          <w:rFonts w:ascii="Book Antiqua" w:eastAsia="宋体" w:hAnsi="Book Antiqua" w:cs="宋体"/>
          <w:szCs w:val="24"/>
        </w:rPr>
        <w:t>, Marniemi J, Huupponen R, Virtanen A, Rastas M, Rönnemaa T. Effects of diet and simvastatin on serum lipids, insulin, and antioxidants in hypercholesterolemic men: a randomized controlled trial. </w:t>
      </w:r>
      <w:r w:rsidRPr="003769FB">
        <w:rPr>
          <w:rFonts w:ascii="Book Antiqua" w:eastAsia="宋体" w:hAnsi="Book Antiqua" w:cs="宋体"/>
          <w:i/>
          <w:iCs/>
          <w:szCs w:val="24"/>
        </w:rPr>
        <w:t>JAMA</w:t>
      </w:r>
      <w:r w:rsidRPr="003769FB">
        <w:rPr>
          <w:rFonts w:ascii="Book Antiqua" w:eastAsia="宋体" w:hAnsi="Book Antiqua" w:cs="宋体"/>
          <w:szCs w:val="24"/>
        </w:rPr>
        <w:t> 2002; </w:t>
      </w:r>
      <w:r w:rsidRPr="003769FB">
        <w:rPr>
          <w:rFonts w:ascii="Book Antiqua" w:eastAsia="宋体" w:hAnsi="Book Antiqua" w:cs="宋体"/>
          <w:b/>
          <w:bCs/>
          <w:szCs w:val="24"/>
        </w:rPr>
        <w:t>287</w:t>
      </w:r>
      <w:r w:rsidRPr="003769FB">
        <w:rPr>
          <w:rFonts w:ascii="Book Antiqua" w:eastAsia="宋体" w:hAnsi="Book Antiqua" w:cs="宋体"/>
          <w:szCs w:val="24"/>
        </w:rPr>
        <w:t>: 598-605 [PMID: 11829698 DOI: 10.1001/jama.287.5.598]</w:t>
      </w:r>
    </w:p>
    <w:p w14:paraId="03567CA6"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49 </w:t>
      </w:r>
      <w:r w:rsidRPr="003769FB">
        <w:rPr>
          <w:rFonts w:ascii="Book Antiqua" w:eastAsia="宋体" w:hAnsi="Book Antiqua" w:cs="宋体"/>
          <w:b/>
          <w:bCs/>
          <w:szCs w:val="24"/>
        </w:rPr>
        <w:t>Oranje WA</w:t>
      </w:r>
      <w:r w:rsidRPr="003769FB">
        <w:rPr>
          <w:rFonts w:ascii="Book Antiqua" w:eastAsia="宋体" w:hAnsi="Book Antiqua" w:cs="宋体"/>
          <w:szCs w:val="24"/>
        </w:rPr>
        <w:t>, Sels JP, Rondas-Colbers GJ, Lemmens PJ, Wolffenbuttel BH. Effect of atorvastatin on LDL oxidation and antioxidants in normocholesterolemic type 2 diabetic patients. </w:t>
      </w:r>
      <w:r w:rsidRPr="003769FB">
        <w:rPr>
          <w:rFonts w:ascii="Book Antiqua" w:eastAsia="宋体" w:hAnsi="Book Antiqua" w:cs="宋体"/>
          <w:i/>
          <w:iCs/>
          <w:szCs w:val="24"/>
        </w:rPr>
        <w:t>Clin Chim Acta</w:t>
      </w:r>
      <w:r w:rsidRPr="003769FB">
        <w:rPr>
          <w:rFonts w:ascii="Book Antiqua" w:eastAsia="宋体" w:hAnsi="Book Antiqua" w:cs="宋体"/>
          <w:szCs w:val="24"/>
        </w:rPr>
        <w:t> 2001; </w:t>
      </w:r>
      <w:r w:rsidRPr="003769FB">
        <w:rPr>
          <w:rFonts w:ascii="Book Antiqua" w:eastAsia="宋体" w:hAnsi="Book Antiqua" w:cs="宋体"/>
          <w:b/>
          <w:bCs/>
          <w:szCs w:val="24"/>
        </w:rPr>
        <w:t>311</w:t>
      </w:r>
      <w:r w:rsidRPr="003769FB">
        <w:rPr>
          <w:rFonts w:ascii="Book Antiqua" w:eastAsia="宋体" w:hAnsi="Book Antiqua" w:cs="宋体"/>
          <w:szCs w:val="24"/>
        </w:rPr>
        <w:t>: 91-94 [PMID: 11566168 DOI: 10.1016/S0009-8981(01)00549-6]</w:t>
      </w:r>
    </w:p>
    <w:p w14:paraId="27F8AFF7"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50 </w:t>
      </w:r>
      <w:r w:rsidRPr="003769FB">
        <w:rPr>
          <w:rFonts w:ascii="Book Antiqua" w:eastAsia="宋体" w:hAnsi="Book Antiqua" w:cs="宋体"/>
          <w:b/>
          <w:bCs/>
          <w:szCs w:val="24"/>
        </w:rPr>
        <w:t>Vasankari T</w:t>
      </w:r>
      <w:r w:rsidRPr="003769FB">
        <w:rPr>
          <w:rFonts w:ascii="Book Antiqua" w:eastAsia="宋体" w:hAnsi="Book Antiqua" w:cs="宋体"/>
          <w:szCs w:val="24"/>
        </w:rPr>
        <w:t>, Ahotupa M, Viikari J, Nuotio I, Strandberg T, Vanhanen H, Gylling H, Miettinen T, Tikkanen MJ. Effect of 12-month statin therapy on antioxidant potential of LDL and serum antioxidant vitamin concentrations. </w:t>
      </w:r>
      <w:r w:rsidRPr="003769FB">
        <w:rPr>
          <w:rFonts w:ascii="Book Antiqua" w:eastAsia="宋体" w:hAnsi="Book Antiqua" w:cs="宋体"/>
          <w:i/>
          <w:iCs/>
          <w:szCs w:val="24"/>
        </w:rPr>
        <w:t>Ann Med</w:t>
      </w:r>
      <w:r w:rsidRPr="003769FB">
        <w:rPr>
          <w:rFonts w:ascii="Book Antiqua" w:eastAsia="宋体" w:hAnsi="Book Antiqua" w:cs="宋体"/>
          <w:szCs w:val="24"/>
        </w:rPr>
        <w:t> 2004; </w:t>
      </w:r>
      <w:r w:rsidRPr="003769FB">
        <w:rPr>
          <w:rFonts w:ascii="Book Antiqua" w:eastAsia="宋体" w:hAnsi="Book Antiqua" w:cs="宋体"/>
          <w:b/>
          <w:bCs/>
          <w:szCs w:val="24"/>
        </w:rPr>
        <w:t>36</w:t>
      </w:r>
      <w:r w:rsidRPr="003769FB">
        <w:rPr>
          <w:rFonts w:ascii="Book Antiqua" w:eastAsia="宋体" w:hAnsi="Book Antiqua" w:cs="宋体"/>
          <w:szCs w:val="24"/>
        </w:rPr>
        <w:t>: 618-622 [PMID: 15768833 DOI: 10.1080/07853890410018844]</w:t>
      </w:r>
    </w:p>
    <w:p w14:paraId="0A837166"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51 </w:t>
      </w:r>
      <w:r w:rsidRPr="003769FB">
        <w:rPr>
          <w:rFonts w:ascii="Book Antiqua" w:eastAsia="宋体" w:hAnsi="Book Antiqua" w:cs="宋体"/>
          <w:b/>
          <w:bCs/>
          <w:szCs w:val="24"/>
        </w:rPr>
        <w:t>Salonen R</w:t>
      </w:r>
      <w:r w:rsidRPr="003769FB">
        <w:rPr>
          <w:rFonts w:ascii="Book Antiqua" w:eastAsia="宋体" w:hAnsi="Book Antiqua" w:cs="宋体"/>
          <w:szCs w:val="24"/>
        </w:rPr>
        <w:t>, Nyssönen K, Porkkala-Sarataho E, Salonen JT. The Kuopio Atherosclerosis Prevention Study (KAPS): effect of pravastatin treatment on lipids, oxidation resistance of lipoproteins, and atherosclerotic progression. </w:t>
      </w:r>
      <w:r w:rsidRPr="003769FB">
        <w:rPr>
          <w:rFonts w:ascii="Book Antiqua" w:eastAsia="宋体" w:hAnsi="Book Antiqua" w:cs="宋体"/>
          <w:i/>
          <w:iCs/>
          <w:szCs w:val="24"/>
        </w:rPr>
        <w:t>Am J Cardiol</w:t>
      </w:r>
      <w:r w:rsidRPr="003769FB">
        <w:rPr>
          <w:rFonts w:ascii="Book Antiqua" w:eastAsia="宋体" w:hAnsi="Book Antiqua" w:cs="宋体"/>
          <w:szCs w:val="24"/>
        </w:rPr>
        <w:t> 1995; </w:t>
      </w:r>
      <w:r w:rsidRPr="003769FB">
        <w:rPr>
          <w:rFonts w:ascii="Book Antiqua" w:eastAsia="宋体" w:hAnsi="Book Antiqua" w:cs="宋体"/>
          <w:b/>
          <w:bCs/>
          <w:szCs w:val="24"/>
        </w:rPr>
        <w:t>76</w:t>
      </w:r>
      <w:r w:rsidRPr="003769FB">
        <w:rPr>
          <w:rFonts w:ascii="Book Antiqua" w:eastAsia="宋体" w:hAnsi="Book Antiqua" w:cs="宋体"/>
          <w:szCs w:val="24"/>
        </w:rPr>
        <w:t>: 34C-39C [PMID: 7572684 DOI: 10.1016/S0002-9149(99)80468-8]</w:t>
      </w:r>
    </w:p>
    <w:p w14:paraId="6FA20149"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52 </w:t>
      </w:r>
      <w:r w:rsidRPr="003769FB">
        <w:rPr>
          <w:rFonts w:ascii="Book Antiqua" w:eastAsia="宋体" w:hAnsi="Book Antiqua" w:cs="宋体"/>
          <w:b/>
          <w:bCs/>
          <w:szCs w:val="24"/>
        </w:rPr>
        <w:t>Cangemi R</w:t>
      </w:r>
      <w:r w:rsidRPr="003769FB">
        <w:rPr>
          <w:rFonts w:ascii="Book Antiqua" w:eastAsia="宋体" w:hAnsi="Book Antiqua" w:cs="宋体"/>
          <w:szCs w:val="24"/>
        </w:rPr>
        <w:t>, Loffredo L, Carnevale R, Pignatelli P, Violi F. Statins enhance circulating vitamin E. </w:t>
      </w:r>
      <w:r w:rsidRPr="003769FB">
        <w:rPr>
          <w:rFonts w:ascii="Book Antiqua" w:eastAsia="宋体" w:hAnsi="Book Antiqua" w:cs="宋体"/>
          <w:i/>
          <w:iCs/>
          <w:szCs w:val="24"/>
        </w:rPr>
        <w:t>Int J Cardiol</w:t>
      </w:r>
      <w:r w:rsidRPr="003769FB">
        <w:rPr>
          <w:rFonts w:ascii="Book Antiqua" w:eastAsia="宋体" w:hAnsi="Book Antiqua" w:cs="宋体"/>
          <w:szCs w:val="24"/>
        </w:rPr>
        <w:t> 2008; </w:t>
      </w:r>
      <w:r w:rsidRPr="003769FB">
        <w:rPr>
          <w:rFonts w:ascii="Book Antiqua" w:eastAsia="宋体" w:hAnsi="Book Antiqua" w:cs="宋体"/>
          <w:b/>
          <w:bCs/>
          <w:szCs w:val="24"/>
        </w:rPr>
        <w:t>123</w:t>
      </w:r>
      <w:r w:rsidRPr="003769FB">
        <w:rPr>
          <w:rFonts w:ascii="Book Antiqua" w:eastAsia="宋体" w:hAnsi="Book Antiqua" w:cs="宋体"/>
          <w:szCs w:val="24"/>
        </w:rPr>
        <w:t>: 172-174 [PMID: 17306387 DOI: 10.1016/j.ijcard.2006.11.115]</w:t>
      </w:r>
    </w:p>
    <w:p w14:paraId="3518464E"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53 </w:t>
      </w:r>
      <w:r w:rsidRPr="003769FB">
        <w:rPr>
          <w:rFonts w:ascii="Book Antiqua" w:eastAsia="宋体" w:hAnsi="Book Antiqua" w:cs="宋体"/>
          <w:b/>
          <w:bCs/>
          <w:szCs w:val="24"/>
        </w:rPr>
        <w:t>Werba JP</w:t>
      </w:r>
      <w:r w:rsidRPr="003769FB">
        <w:rPr>
          <w:rFonts w:ascii="Book Antiqua" w:eastAsia="宋体" w:hAnsi="Book Antiqua" w:cs="宋体"/>
          <w:szCs w:val="24"/>
        </w:rPr>
        <w:t xml:space="preserve">, Cavalca V, Veglia F, Massironi P, De Franceschi M, Zingaro L, Tremoli E. A new compound-specific pleiotropic effect of statins: modification of plasma </w:t>
      </w:r>
      <w:r w:rsidRPr="003769FB">
        <w:rPr>
          <w:rFonts w:ascii="Book Antiqua" w:eastAsia="宋体" w:hAnsi="Book Antiqua" w:cs="宋体"/>
          <w:szCs w:val="24"/>
        </w:rPr>
        <w:lastRenderedPageBreak/>
        <w:t>gamma-tocopherol levels. </w:t>
      </w:r>
      <w:r w:rsidRPr="003769FB">
        <w:rPr>
          <w:rFonts w:ascii="Book Antiqua" w:eastAsia="宋体" w:hAnsi="Book Antiqua" w:cs="宋体"/>
          <w:i/>
          <w:iCs/>
          <w:szCs w:val="24"/>
        </w:rPr>
        <w:t>Atherosclerosis</w:t>
      </w:r>
      <w:r w:rsidRPr="003769FB">
        <w:rPr>
          <w:rFonts w:ascii="Book Antiqua" w:eastAsia="宋体" w:hAnsi="Book Antiqua" w:cs="宋体"/>
          <w:szCs w:val="24"/>
        </w:rPr>
        <w:t> 2007; </w:t>
      </w:r>
      <w:r w:rsidRPr="003769FB">
        <w:rPr>
          <w:rFonts w:ascii="Book Antiqua" w:eastAsia="宋体" w:hAnsi="Book Antiqua" w:cs="宋体"/>
          <w:b/>
          <w:bCs/>
          <w:szCs w:val="24"/>
        </w:rPr>
        <w:t>193</w:t>
      </w:r>
      <w:r w:rsidRPr="003769FB">
        <w:rPr>
          <w:rFonts w:ascii="Book Antiqua" w:eastAsia="宋体" w:hAnsi="Book Antiqua" w:cs="宋体"/>
          <w:szCs w:val="24"/>
        </w:rPr>
        <w:t>: 229-233 [PMID: 16860808 DOI: 10.1016/j.atherosclerosis.2006.06.020]</w:t>
      </w:r>
    </w:p>
    <w:p w14:paraId="7F4DF0AE"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54 </w:t>
      </w:r>
      <w:r w:rsidRPr="003769FB">
        <w:rPr>
          <w:rFonts w:ascii="Book Antiqua" w:eastAsia="宋体" w:hAnsi="Book Antiqua" w:cs="宋体"/>
          <w:b/>
          <w:bCs/>
          <w:szCs w:val="24"/>
        </w:rPr>
        <w:t>Yu Z</w:t>
      </w:r>
      <w:r w:rsidRPr="003769FB">
        <w:rPr>
          <w:rFonts w:ascii="Book Antiqua" w:eastAsia="宋体" w:hAnsi="Book Antiqua" w:cs="宋体"/>
          <w:szCs w:val="24"/>
        </w:rPr>
        <w:t>, Kastenmüller G, He Y, Belcredi P, Möller G, Prehn C, Mendes J, Wahl S, Roemisch-Margl W, Ceglarek U, Polonikov A, Dahmen N, Prokisch H, Xie L, Li Y, Wichmann HE, Peters A, Kronenberg F, Suhre K, Adamski J, Illig T, Wang-Sattler R. Differences between human plasma and serum metabolite profiles. </w:t>
      </w:r>
      <w:r w:rsidRPr="003769FB">
        <w:rPr>
          <w:rFonts w:ascii="Book Antiqua" w:eastAsia="宋体" w:hAnsi="Book Antiqua" w:cs="宋体"/>
          <w:i/>
          <w:iCs/>
          <w:szCs w:val="24"/>
        </w:rPr>
        <w:t>PLoS One</w:t>
      </w:r>
      <w:r w:rsidRPr="003769FB">
        <w:rPr>
          <w:rFonts w:ascii="Book Antiqua" w:eastAsia="宋体" w:hAnsi="Book Antiqua" w:cs="宋体"/>
          <w:szCs w:val="24"/>
        </w:rPr>
        <w:t> 2011; </w:t>
      </w:r>
      <w:r w:rsidRPr="003769FB">
        <w:rPr>
          <w:rFonts w:ascii="Book Antiqua" w:eastAsia="宋体" w:hAnsi="Book Antiqua" w:cs="宋体"/>
          <w:b/>
          <w:bCs/>
          <w:szCs w:val="24"/>
        </w:rPr>
        <w:t>6</w:t>
      </w:r>
      <w:r w:rsidRPr="003769FB">
        <w:rPr>
          <w:rFonts w:ascii="Book Antiqua" w:eastAsia="宋体" w:hAnsi="Book Antiqua" w:cs="宋体"/>
          <w:szCs w:val="24"/>
        </w:rPr>
        <w:t>: e21230 [PMID: 21760889 DOI: 10.1371/journal.pone.0021230]</w:t>
      </w:r>
    </w:p>
    <w:p w14:paraId="6C1734F3"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55 </w:t>
      </w:r>
      <w:r w:rsidRPr="003769FB">
        <w:rPr>
          <w:rFonts w:ascii="Book Antiqua" w:eastAsia="宋体" w:hAnsi="Book Antiqua" w:cs="宋体"/>
          <w:b/>
          <w:bCs/>
          <w:szCs w:val="24"/>
        </w:rPr>
        <w:t>Birringer M</w:t>
      </w:r>
      <w:r w:rsidRPr="003769FB">
        <w:rPr>
          <w:rFonts w:ascii="Book Antiqua" w:eastAsia="宋体" w:hAnsi="Book Antiqua" w:cs="宋体"/>
          <w:szCs w:val="24"/>
        </w:rPr>
        <w:t>. Analysis of vitamin E metabolites in biological specimen. </w:t>
      </w:r>
      <w:r w:rsidRPr="003769FB">
        <w:rPr>
          <w:rFonts w:ascii="Book Antiqua" w:eastAsia="宋体" w:hAnsi="Book Antiqua" w:cs="宋体"/>
          <w:i/>
          <w:iCs/>
          <w:szCs w:val="24"/>
        </w:rPr>
        <w:t>Mol Nutr Food Res</w:t>
      </w:r>
      <w:r w:rsidRPr="003769FB">
        <w:rPr>
          <w:rFonts w:ascii="Book Antiqua" w:eastAsia="宋体" w:hAnsi="Book Antiqua" w:cs="宋体"/>
          <w:szCs w:val="24"/>
        </w:rPr>
        <w:t> 2010; </w:t>
      </w:r>
      <w:r w:rsidRPr="003769FB">
        <w:rPr>
          <w:rFonts w:ascii="Book Antiqua" w:eastAsia="宋体" w:hAnsi="Book Antiqua" w:cs="宋体"/>
          <w:b/>
          <w:bCs/>
          <w:szCs w:val="24"/>
        </w:rPr>
        <w:t>54</w:t>
      </w:r>
      <w:r w:rsidRPr="003769FB">
        <w:rPr>
          <w:rFonts w:ascii="Book Antiqua" w:eastAsia="宋体" w:hAnsi="Book Antiqua" w:cs="宋体"/>
          <w:szCs w:val="24"/>
        </w:rPr>
        <w:t>: 588-598 [PMID: 20169585 DOI: 10.1002/mnfr.200900457]</w:t>
      </w:r>
    </w:p>
    <w:p w14:paraId="51574424"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56 </w:t>
      </w:r>
      <w:r w:rsidRPr="003769FB">
        <w:rPr>
          <w:rFonts w:ascii="Book Antiqua" w:eastAsia="宋体" w:hAnsi="Book Antiqua" w:cs="宋体"/>
          <w:b/>
          <w:bCs/>
          <w:szCs w:val="24"/>
        </w:rPr>
        <w:t>Mazzini F</w:t>
      </w:r>
      <w:r w:rsidRPr="003769FB">
        <w:rPr>
          <w:rFonts w:ascii="Book Antiqua" w:eastAsia="宋体" w:hAnsi="Book Antiqua" w:cs="宋体"/>
          <w:szCs w:val="24"/>
        </w:rPr>
        <w:t>, Betti M, Netscher T, Galli F, Salvadori P. Configuration of the vitamin E analogue garcinoic acid extracted from Garcinia Kola seeds. </w:t>
      </w:r>
      <w:r w:rsidRPr="003769FB">
        <w:rPr>
          <w:rFonts w:ascii="Book Antiqua" w:eastAsia="宋体" w:hAnsi="Book Antiqua" w:cs="宋体"/>
          <w:i/>
          <w:iCs/>
          <w:szCs w:val="24"/>
        </w:rPr>
        <w:t>Chirality</w:t>
      </w:r>
      <w:r w:rsidRPr="003769FB">
        <w:rPr>
          <w:rFonts w:ascii="Book Antiqua" w:eastAsia="宋体" w:hAnsi="Book Antiqua" w:cs="宋体"/>
          <w:szCs w:val="24"/>
        </w:rPr>
        <w:t> 2009; </w:t>
      </w:r>
      <w:r w:rsidRPr="003769FB">
        <w:rPr>
          <w:rFonts w:ascii="Book Antiqua" w:eastAsia="宋体" w:hAnsi="Book Antiqua" w:cs="宋体"/>
          <w:b/>
          <w:bCs/>
          <w:szCs w:val="24"/>
        </w:rPr>
        <w:t>21</w:t>
      </w:r>
      <w:r w:rsidRPr="003769FB">
        <w:rPr>
          <w:rFonts w:ascii="Book Antiqua" w:eastAsia="宋体" w:hAnsi="Book Antiqua" w:cs="宋体"/>
          <w:szCs w:val="24"/>
        </w:rPr>
        <w:t>: 519-524 [PMID: 18655162 DOI: 10.1002/chir.20630]</w:t>
      </w:r>
    </w:p>
    <w:p w14:paraId="1BDDE848"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57 </w:t>
      </w:r>
      <w:r w:rsidRPr="003769FB">
        <w:rPr>
          <w:rFonts w:ascii="Book Antiqua" w:eastAsia="宋体" w:hAnsi="Book Antiqua" w:cs="宋体"/>
          <w:b/>
          <w:bCs/>
          <w:szCs w:val="24"/>
        </w:rPr>
        <w:t>Jiang Q</w:t>
      </w:r>
      <w:r w:rsidRPr="003769FB">
        <w:rPr>
          <w:rFonts w:ascii="Book Antiqua" w:eastAsia="宋体" w:hAnsi="Book Antiqua" w:cs="宋体"/>
          <w:szCs w:val="24"/>
        </w:rPr>
        <w:t>, Yin X, Lill MA, Danielson ML, Freiser H, Huang J. Long-chain carboxychromanols, metabolites of vitamin E, are potent inhibitors of cyclooxygenases. </w:t>
      </w:r>
      <w:r w:rsidRPr="003769FB">
        <w:rPr>
          <w:rFonts w:ascii="Book Antiqua" w:eastAsia="宋体" w:hAnsi="Book Antiqua" w:cs="宋体"/>
          <w:i/>
          <w:iCs/>
          <w:szCs w:val="24"/>
        </w:rPr>
        <w:t>Proc Natl Acad Sci U S A</w:t>
      </w:r>
      <w:r w:rsidRPr="003769FB">
        <w:rPr>
          <w:rFonts w:ascii="Book Antiqua" w:eastAsia="宋体" w:hAnsi="Book Antiqua" w:cs="宋体"/>
          <w:szCs w:val="24"/>
        </w:rPr>
        <w:t> 2008; </w:t>
      </w:r>
      <w:r w:rsidRPr="003769FB">
        <w:rPr>
          <w:rFonts w:ascii="Book Antiqua" w:eastAsia="宋体" w:hAnsi="Book Antiqua" w:cs="宋体"/>
          <w:b/>
          <w:bCs/>
          <w:szCs w:val="24"/>
        </w:rPr>
        <w:t>105</w:t>
      </w:r>
      <w:r w:rsidRPr="003769FB">
        <w:rPr>
          <w:rFonts w:ascii="Book Antiqua" w:eastAsia="宋体" w:hAnsi="Book Antiqua" w:cs="宋体"/>
          <w:szCs w:val="24"/>
        </w:rPr>
        <w:t>: 20464-20469 [PMID: 19074288 DOI: 10.1073/pnas.0810962106]</w:t>
      </w:r>
    </w:p>
    <w:p w14:paraId="2B24C569" w14:textId="77777777" w:rsidR="008D2107" w:rsidRPr="003769FB" w:rsidRDefault="008D2107" w:rsidP="004D49D8">
      <w:pPr>
        <w:spacing w:after="0"/>
        <w:rPr>
          <w:rFonts w:ascii="Book Antiqua" w:eastAsia="宋体" w:hAnsi="Book Antiqua" w:cs="宋体"/>
          <w:szCs w:val="24"/>
        </w:rPr>
      </w:pPr>
      <w:r w:rsidRPr="003769FB">
        <w:rPr>
          <w:rFonts w:ascii="Book Antiqua" w:eastAsia="宋体" w:hAnsi="Book Antiqua" w:cs="宋体"/>
          <w:szCs w:val="24"/>
        </w:rPr>
        <w:t>258 </w:t>
      </w:r>
      <w:r w:rsidRPr="003769FB">
        <w:rPr>
          <w:rFonts w:ascii="Book Antiqua" w:eastAsia="宋体" w:hAnsi="Book Antiqua" w:cs="宋体"/>
          <w:b/>
          <w:bCs/>
          <w:szCs w:val="24"/>
        </w:rPr>
        <w:t>Wallert M</w:t>
      </w:r>
      <w:r w:rsidRPr="003769FB">
        <w:rPr>
          <w:rFonts w:ascii="Book Antiqua" w:eastAsia="宋体" w:hAnsi="Book Antiqua" w:cs="宋体"/>
          <w:szCs w:val="24"/>
        </w:rPr>
        <w:t>, Schmölz L, Koeberle A, Krauth V, Glei M, Galli F, Werz O, Birringer M, Lorkowski S. α-Tocopherol long-chain metabolite α-13'-COOH affects the inflammatory response of lipopolysaccharide-activated murine RAW264.7 macrophages. </w:t>
      </w:r>
      <w:r w:rsidRPr="003769FB">
        <w:rPr>
          <w:rFonts w:ascii="Book Antiqua" w:eastAsia="宋体" w:hAnsi="Book Antiqua" w:cs="宋体"/>
          <w:i/>
          <w:iCs/>
          <w:szCs w:val="24"/>
        </w:rPr>
        <w:t>Mol Nutr Food Res</w:t>
      </w:r>
      <w:r w:rsidRPr="003769FB">
        <w:rPr>
          <w:rFonts w:ascii="Book Antiqua" w:eastAsia="宋体" w:hAnsi="Book Antiqua" w:cs="宋体"/>
          <w:szCs w:val="24"/>
        </w:rPr>
        <w:t> 2015; </w:t>
      </w:r>
      <w:r w:rsidRPr="003769FB">
        <w:rPr>
          <w:rFonts w:ascii="Book Antiqua" w:eastAsia="宋体" w:hAnsi="Book Antiqua" w:cs="宋体"/>
          <w:b/>
          <w:bCs/>
          <w:szCs w:val="24"/>
        </w:rPr>
        <w:t>59</w:t>
      </w:r>
      <w:r w:rsidRPr="003769FB">
        <w:rPr>
          <w:rFonts w:ascii="Book Antiqua" w:eastAsia="宋体" w:hAnsi="Book Antiqua" w:cs="宋体"/>
          <w:szCs w:val="24"/>
        </w:rPr>
        <w:t>: 1524-1534 [PMID: 25943249 DOI: 10.1002/mnfr.201400737]</w:t>
      </w:r>
    </w:p>
    <w:bookmarkEnd w:id="499"/>
    <w:bookmarkEnd w:id="500"/>
    <w:p w14:paraId="3B043817" w14:textId="77777777" w:rsidR="00A4666B" w:rsidRPr="003769FB" w:rsidRDefault="00A4666B" w:rsidP="004D49D8">
      <w:pPr>
        <w:spacing w:after="0" w:line="276" w:lineRule="auto"/>
        <w:rPr>
          <w:lang w:eastAsia="zh-CN"/>
        </w:rPr>
      </w:pPr>
    </w:p>
    <w:p w14:paraId="2BE89702" w14:textId="77777777" w:rsidR="00A4666B" w:rsidRPr="003769FB" w:rsidRDefault="00A4666B" w:rsidP="004D49D8">
      <w:pPr>
        <w:spacing w:after="0" w:line="276" w:lineRule="auto"/>
        <w:rPr>
          <w:lang w:eastAsia="zh-CN"/>
        </w:rPr>
      </w:pPr>
    </w:p>
    <w:p w14:paraId="14F5FA9A" w14:textId="40D72F92" w:rsidR="00A4666B" w:rsidRPr="003769FB" w:rsidRDefault="00A4666B" w:rsidP="004D49D8">
      <w:pPr>
        <w:pStyle w:val="a8"/>
        <w:ind w:left="0"/>
        <w:jc w:val="right"/>
        <w:rPr>
          <w:rFonts w:ascii="Book Antiqua" w:eastAsia="宋体" w:hAnsi="Book Antiqua"/>
          <w:b/>
          <w:bCs/>
          <w:color w:val="000000"/>
          <w:lang w:eastAsia="zh-CN"/>
        </w:rPr>
      </w:pPr>
      <w:bookmarkStart w:id="505" w:name="OLE_LINK427"/>
      <w:bookmarkStart w:id="506" w:name="OLE_LINK435"/>
      <w:bookmarkStart w:id="507" w:name="OLE_LINK516"/>
      <w:bookmarkStart w:id="508" w:name="OLE_LINK45"/>
      <w:bookmarkStart w:id="509" w:name="OLE_LINK132"/>
      <w:bookmarkStart w:id="510" w:name="OLE_LINK529"/>
      <w:bookmarkStart w:id="511" w:name="OLE_LINK541"/>
      <w:bookmarkStart w:id="512" w:name="OLE_LINK560"/>
      <w:bookmarkStart w:id="513" w:name="OLE_LINK558"/>
      <w:r w:rsidRPr="003769FB">
        <w:rPr>
          <w:rStyle w:val="af2"/>
          <w:rFonts w:ascii="Book Antiqua" w:hAnsi="Book Antiqua" w:cs="Arial"/>
          <w:bCs w:val="0"/>
          <w:noProof/>
          <w:color w:val="000000"/>
        </w:rPr>
        <w:t>P-Reviewer</w:t>
      </w:r>
      <w:r w:rsidRPr="003769FB">
        <w:rPr>
          <w:rStyle w:val="af2"/>
          <w:rFonts w:ascii="Book Antiqua" w:eastAsia="宋体" w:hAnsi="Book Antiqua" w:cs="Arial"/>
          <w:bCs w:val="0"/>
          <w:noProof/>
          <w:color w:val="000000"/>
          <w:lang w:eastAsia="zh-CN"/>
        </w:rPr>
        <w:t>:</w:t>
      </w:r>
      <w:r w:rsidRPr="003769FB">
        <w:rPr>
          <w:rFonts w:ascii="Book Antiqua" w:hAnsi="Book Antiqua"/>
          <w:bCs/>
          <w:color w:val="000000"/>
        </w:rPr>
        <w:t xml:space="preserve"> Cairo</w:t>
      </w:r>
      <w:r w:rsidRPr="003769FB">
        <w:rPr>
          <w:rFonts w:ascii="Book Antiqua" w:eastAsiaTheme="minorEastAsia" w:hAnsi="Book Antiqua" w:hint="eastAsia"/>
          <w:bCs/>
          <w:color w:val="000000"/>
          <w:lang w:eastAsia="zh-CN"/>
        </w:rPr>
        <w:t xml:space="preserve"> G</w:t>
      </w:r>
      <w:r w:rsidRPr="003769FB">
        <w:rPr>
          <w:rFonts w:ascii="Book Antiqua" w:hAnsi="Book Antiqua"/>
          <w:bCs/>
          <w:color w:val="000000"/>
        </w:rPr>
        <w:t xml:space="preserve">   </w:t>
      </w:r>
      <w:r w:rsidRPr="003769FB">
        <w:rPr>
          <w:rFonts w:ascii="Book Antiqua" w:hAnsi="Book Antiqua"/>
          <w:b/>
          <w:bCs/>
          <w:color w:val="000000"/>
        </w:rPr>
        <w:t>S-Editor</w:t>
      </w:r>
      <w:r w:rsidRPr="003769FB">
        <w:rPr>
          <w:rFonts w:ascii="Book Antiqua" w:eastAsia="宋体" w:hAnsi="Book Antiqua"/>
          <w:b/>
          <w:bCs/>
          <w:color w:val="000000"/>
          <w:lang w:eastAsia="zh-CN"/>
        </w:rPr>
        <w:t>:</w:t>
      </w:r>
      <w:r w:rsidRPr="003769FB">
        <w:rPr>
          <w:rFonts w:ascii="Book Antiqua" w:hAnsi="Book Antiqua"/>
          <w:bCs/>
          <w:color w:val="000000"/>
        </w:rPr>
        <w:t xml:space="preserve"> </w:t>
      </w:r>
      <w:r w:rsidRPr="003769FB">
        <w:rPr>
          <w:rFonts w:ascii="Book Antiqua" w:eastAsia="宋体" w:hAnsi="Book Antiqua"/>
          <w:bCs/>
          <w:color w:val="000000"/>
          <w:lang w:eastAsia="zh-CN"/>
        </w:rPr>
        <w:t>Qi Y</w:t>
      </w:r>
      <w:r w:rsidRPr="003769FB">
        <w:rPr>
          <w:rFonts w:ascii="Book Antiqua" w:hAnsi="Book Antiqua"/>
          <w:b/>
          <w:bCs/>
          <w:color w:val="000000"/>
        </w:rPr>
        <w:t xml:space="preserve">   L-Editor</w:t>
      </w:r>
      <w:r w:rsidRPr="003769FB">
        <w:rPr>
          <w:rFonts w:ascii="Book Antiqua" w:eastAsia="宋体" w:hAnsi="Book Antiqua"/>
          <w:b/>
          <w:bCs/>
          <w:color w:val="000000"/>
          <w:lang w:eastAsia="zh-CN"/>
        </w:rPr>
        <w:t>:</w:t>
      </w:r>
      <w:r w:rsidRPr="003769FB">
        <w:rPr>
          <w:rFonts w:ascii="Book Antiqua" w:hAnsi="Book Antiqua"/>
          <w:b/>
          <w:bCs/>
          <w:color w:val="000000"/>
        </w:rPr>
        <w:t xml:space="preserve">   E-Editor</w:t>
      </w:r>
      <w:r w:rsidRPr="003769FB">
        <w:rPr>
          <w:rFonts w:ascii="Book Antiqua" w:eastAsia="宋体" w:hAnsi="Book Antiqua"/>
          <w:b/>
          <w:bCs/>
          <w:color w:val="000000"/>
          <w:lang w:eastAsia="zh-CN"/>
        </w:rPr>
        <w:t>:</w:t>
      </w:r>
    </w:p>
    <w:bookmarkEnd w:id="505"/>
    <w:bookmarkEnd w:id="506"/>
    <w:bookmarkEnd w:id="507"/>
    <w:bookmarkEnd w:id="508"/>
    <w:bookmarkEnd w:id="509"/>
    <w:bookmarkEnd w:id="510"/>
    <w:bookmarkEnd w:id="511"/>
    <w:bookmarkEnd w:id="512"/>
    <w:bookmarkEnd w:id="513"/>
    <w:p w14:paraId="3B9B9560" w14:textId="77777777" w:rsidR="00A4666B" w:rsidRPr="003769FB" w:rsidRDefault="00A4666B" w:rsidP="004D49D8">
      <w:pPr>
        <w:pStyle w:val="p0"/>
        <w:adjustRightInd w:val="0"/>
        <w:snapToGrid w:val="0"/>
        <w:spacing w:line="360" w:lineRule="auto"/>
        <w:jc w:val="both"/>
        <w:rPr>
          <w:rFonts w:ascii="Book Antiqua" w:hAnsi="Book Antiqua"/>
          <w:kern w:val="2"/>
          <w:sz w:val="24"/>
          <w:szCs w:val="24"/>
          <w:lang w:val="it-IT"/>
        </w:rPr>
      </w:pPr>
    </w:p>
    <w:p w14:paraId="1B4BAF35" w14:textId="7B525107" w:rsidR="000B65C6" w:rsidRPr="003769FB" w:rsidRDefault="000B65C6" w:rsidP="004D49D8">
      <w:pPr>
        <w:spacing w:after="0" w:line="276" w:lineRule="auto"/>
      </w:pPr>
      <w:r w:rsidRPr="003769FB">
        <w:rPr>
          <w:rFonts w:ascii="Book Antiqua" w:hAnsi="Book Antiqua"/>
          <w:b/>
          <w:szCs w:val="24"/>
          <w:lang w:val="en-US"/>
        </w:rPr>
        <w:br w:type="page"/>
      </w:r>
    </w:p>
    <w:p w14:paraId="04D2C032" w14:textId="17060FC1" w:rsidR="00E94EB3" w:rsidRPr="003769FB" w:rsidRDefault="00B702BD" w:rsidP="004D49D8">
      <w:pPr>
        <w:pStyle w:val="ad"/>
        <w:widowControl w:val="0"/>
        <w:spacing w:after="0" w:line="360" w:lineRule="auto"/>
        <w:rPr>
          <w:rFonts w:ascii="Book Antiqua" w:hAnsi="Book Antiqua"/>
          <w:szCs w:val="24"/>
          <w:lang w:val="en-US"/>
        </w:rPr>
      </w:pPr>
      <w:r w:rsidRPr="003769FB">
        <w:rPr>
          <w:rFonts w:ascii="Book Antiqua" w:hAnsi="Book Antiqua"/>
          <w:szCs w:val="24"/>
          <w:lang w:val="en-US"/>
        </w:rPr>
        <w:lastRenderedPageBreak/>
        <w:t xml:space="preserve">Original: </w:t>
      </w:r>
      <w:r w:rsidRPr="003769FB">
        <w:rPr>
          <w:rFonts w:ascii="Book Antiqua" w:hAnsi="Book Antiqua"/>
          <w:i/>
          <w:szCs w:val="24"/>
          <w:lang w:val="en-US"/>
        </w:rPr>
        <w:t>very good resolution</w:t>
      </w:r>
    </w:p>
    <w:p w14:paraId="2423EFC5" w14:textId="77777777" w:rsidR="00E94EB3" w:rsidRPr="003769FB" w:rsidRDefault="00E94EB3" w:rsidP="004D49D8">
      <w:pPr>
        <w:pStyle w:val="ad"/>
        <w:widowControl w:val="0"/>
        <w:spacing w:after="0" w:line="360" w:lineRule="auto"/>
        <w:rPr>
          <w:rFonts w:ascii="Book Antiqua" w:hAnsi="Book Antiqua"/>
          <w:szCs w:val="24"/>
          <w:lang w:val="en-US"/>
        </w:rPr>
      </w:pPr>
      <w:r w:rsidRPr="003769FB">
        <w:rPr>
          <w:rFonts w:ascii="Book Antiqua" w:hAnsi="Book Antiqua"/>
          <w:noProof/>
          <w:szCs w:val="24"/>
          <w:lang w:val="en-US" w:eastAsia="zh-CN"/>
        </w:rPr>
        <w:drawing>
          <wp:inline distT="0" distB="0" distL="0" distR="0" wp14:anchorId="2A31221B" wp14:editId="65816642">
            <wp:extent cx="5868000" cy="2901013"/>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oavailability.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68000" cy="2901013"/>
                    </a:xfrm>
                    <a:prstGeom prst="rect">
                      <a:avLst/>
                    </a:prstGeom>
                  </pic:spPr>
                </pic:pic>
              </a:graphicData>
            </a:graphic>
          </wp:inline>
        </w:drawing>
      </w:r>
    </w:p>
    <w:p w14:paraId="44B8A20D" w14:textId="77777777" w:rsidR="00F545E1" w:rsidRPr="003769FB" w:rsidRDefault="00F545E1" w:rsidP="004D49D8">
      <w:pPr>
        <w:pStyle w:val="ad"/>
        <w:widowControl w:val="0"/>
        <w:spacing w:after="0" w:line="360" w:lineRule="auto"/>
        <w:rPr>
          <w:rFonts w:ascii="Book Antiqua" w:hAnsi="Book Antiqua"/>
          <w:szCs w:val="24"/>
          <w:lang w:val="en-US"/>
        </w:rPr>
      </w:pPr>
    </w:p>
    <w:p w14:paraId="5E972BEA" w14:textId="28E197B3" w:rsidR="00B702BD" w:rsidRPr="003769FB" w:rsidRDefault="00B702BD" w:rsidP="004D49D8">
      <w:pPr>
        <w:widowControl w:val="0"/>
        <w:spacing w:after="0"/>
        <w:rPr>
          <w:rFonts w:ascii="Book Antiqua" w:eastAsiaTheme="majorEastAsia" w:hAnsi="Book Antiqua" w:cstheme="majorBidi"/>
          <w:b/>
          <w:bCs/>
          <w:szCs w:val="24"/>
          <w:lang w:val="en-US"/>
        </w:rPr>
      </w:pPr>
      <w:r w:rsidRPr="003769FB">
        <w:rPr>
          <w:rFonts w:ascii="Book Antiqua" w:eastAsiaTheme="majorEastAsia" w:hAnsi="Book Antiqua" w:cstheme="majorBidi"/>
          <w:b/>
          <w:bCs/>
          <w:szCs w:val="24"/>
          <w:lang w:val="en-US"/>
        </w:rPr>
        <w:t xml:space="preserve">Decomposable: </w:t>
      </w:r>
      <w:r w:rsidRPr="003769FB">
        <w:rPr>
          <w:rFonts w:ascii="Book Antiqua" w:eastAsiaTheme="majorEastAsia" w:hAnsi="Book Antiqua" w:cstheme="majorBidi"/>
          <w:b/>
          <w:bCs/>
          <w:i/>
          <w:szCs w:val="24"/>
          <w:lang w:val="en-US"/>
        </w:rPr>
        <w:t>quality okay</w:t>
      </w:r>
    </w:p>
    <w:p w14:paraId="6D3EAD53" w14:textId="56D07105" w:rsidR="00863F5A" w:rsidRPr="003769FB" w:rsidRDefault="00B702BD" w:rsidP="004D49D8">
      <w:pPr>
        <w:widowControl w:val="0"/>
        <w:spacing w:after="0"/>
        <w:rPr>
          <w:rFonts w:ascii="Book Antiqua" w:eastAsiaTheme="majorEastAsia" w:hAnsi="Book Antiqua" w:cstheme="majorBidi"/>
          <w:b/>
          <w:bCs/>
          <w:szCs w:val="24"/>
          <w:lang w:val="en-US"/>
        </w:rPr>
      </w:pPr>
      <w:r w:rsidRPr="003769FB">
        <w:rPr>
          <w:noProof/>
          <w:lang w:val="en-US" w:eastAsia="zh-CN"/>
        </w:rPr>
        <mc:AlternateContent>
          <mc:Choice Requires="wpg">
            <w:drawing>
              <wp:inline distT="0" distB="0" distL="0" distR="0" wp14:anchorId="1525B20B" wp14:editId="3F213B1C">
                <wp:extent cx="5778742" cy="2798266"/>
                <wp:effectExtent l="0" t="0" r="0" b="21590"/>
                <wp:docPr id="2" name="Gruppieren 1"/>
                <wp:cNvGraphicFramePr/>
                <a:graphic xmlns:a="http://schemas.openxmlformats.org/drawingml/2006/main">
                  <a:graphicData uri="http://schemas.microsoft.com/office/word/2010/wordprocessingGroup">
                    <wpg:wgp>
                      <wpg:cNvGrpSpPr/>
                      <wpg:grpSpPr>
                        <a:xfrm>
                          <a:off x="0" y="0"/>
                          <a:ext cx="5778742" cy="2798266"/>
                          <a:chOff x="0" y="0"/>
                          <a:chExt cx="8148638" cy="3946525"/>
                        </a:xfrm>
                      </wpg:grpSpPr>
                      <wps:wsp>
                        <wps:cNvPr id="3" name="Rectangle 6"/>
                        <wps:cNvSpPr>
                          <a:spLocks noChangeArrowheads="1"/>
                        </wps:cNvSpPr>
                        <wps:spPr bwMode="auto">
                          <a:xfrm>
                            <a:off x="30163" y="1690687"/>
                            <a:ext cx="8086725" cy="565150"/>
                          </a:xfrm>
                          <a:prstGeom prst="rect">
                            <a:avLst/>
                          </a:prstGeom>
                          <a:solidFill>
                            <a:srgbClr val="DDE9AF"/>
                          </a:solidFill>
                          <a:ln w="11113">
                            <a:solidFill>
                              <a:srgbClr val="B6D052"/>
                            </a:solidFill>
                            <a:prstDash val="solid"/>
                            <a:miter lim="800000"/>
                            <a:headEnd/>
                            <a:tailEnd/>
                          </a:ln>
                        </wps:spPr>
                        <wps:bodyPr vert="horz" wrap="square" lIns="91440" tIns="45720" rIns="91440" bIns="45720" numCol="1" anchor="t" anchorCtr="0" compatLnSpc="1">
                          <a:prstTxWarp prst="textNoShape">
                            <a:avLst/>
                          </a:prstTxWarp>
                        </wps:bodyPr>
                      </wps:wsp>
                      <wps:wsp>
                        <wps:cNvPr id="7" name="Freeform 7"/>
                        <wps:cNvSpPr>
                          <a:spLocks noEditPoints="1"/>
                        </wps:cNvSpPr>
                        <wps:spPr bwMode="auto">
                          <a:xfrm>
                            <a:off x="2465388" y="1857375"/>
                            <a:ext cx="127000" cy="192088"/>
                          </a:xfrm>
                          <a:custGeom>
                            <a:avLst/>
                            <a:gdLst>
                              <a:gd name="T0" fmla="*/ 238 w 240"/>
                              <a:gd name="T1" fmla="*/ 276 h 364"/>
                              <a:gd name="T2" fmla="*/ 230 w 240"/>
                              <a:gd name="T3" fmla="*/ 306 h 364"/>
                              <a:gd name="T4" fmla="*/ 214 w 240"/>
                              <a:gd name="T5" fmla="*/ 328 h 364"/>
                              <a:gd name="T6" fmla="*/ 192 w 240"/>
                              <a:gd name="T7" fmla="*/ 346 h 364"/>
                              <a:gd name="T8" fmla="*/ 165 w 240"/>
                              <a:gd name="T9" fmla="*/ 358 h 364"/>
                              <a:gd name="T10" fmla="*/ 133 w 240"/>
                              <a:gd name="T11" fmla="*/ 364 h 364"/>
                              <a:gd name="T12" fmla="*/ 18 w 240"/>
                              <a:gd name="T13" fmla="*/ 364 h 364"/>
                              <a:gd name="T14" fmla="*/ 6 w 240"/>
                              <a:gd name="T15" fmla="*/ 360 h 364"/>
                              <a:gd name="T16" fmla="*/ 0 w 240"/>
                              <a:gd name="T17" fmla="*/ 344 h 364"/>
                              <a:gd name="T18" fmla="*/ 1 w 240"/>
                              <a:gd name="T19" fmla="*/ 10 h 364"/>
                              <a:gd name="T20" fmla="*/ 12 w 240"/>
                              <a:gd name="T21" fmla="*/ 2 h 364"/>
                              <a:gd name="T22" fmla="*/ 101 w 240"/>
                              <a:gd name="T23" fmla="*/ 0 h 364"/>
                              <a:gd name="T24" fmla="*/ 153 w 240"/>
                              <a:gd name="T25" fmla="*/ 7 h 364"/>
                              <a:gd name="T26" fmla="*/ 188 w 240"/>
                              <a:gd name="T27" fmla="*/ 25 h 364"/>
                              <a:gd name="T28" fmla="*/ 209 w 240"/>
                              <a:gd name="T29" fmla="*/ 55 h 364"/>
                              <a:gd name="T30" fmla="*/ 216 w 240"/>
                              <a:gd name="T31" fmla="*/ 93 h 364"/>
                              <a:gd name="T32" fmla="*/ 213 w 240"/>
                              <a:gd name="T33" fmla="*/ 117 h 364"/>
                              <a:gd name="T34" fmla="*/ 204 w 240"/>
                              <a:gd name="T35" fmla="*/ 140 h 364"/>
                              <a:gd name="T36" fmla="*/ 189 w 240"/>
                              <a:gd name="T37" fmla="*/ 157 h 364"/>
                              <a:gd name="T38" fmla="*/ 168 w 240"/>
                              <a:gd name="T39" fmla="*/ 170 h 364"/>
                              <a:gd name="T40" fmla="*/ 195 w 240"/>
                              <a:gd name="T41" fmla="*/ 180 h 364"/>
                              <a:gd name="T42" fmla="*/ 218 w 240"/>
                              <a:gd name="T43" fmla="*/ 199 h 364"/>
                              <a:gd name="T44" fmla="*/ 234 w 240"/>
                              <a:gd name="T45" fmla="*/ 226 h 364"/>
                              <a:gd name="T46" fmla="*/ 240 w 240"/>
                              <a:gd name="T47" fmla="*/ 260 h 364"/>
                              <a:gd name="T48" fmla="*/ 166 w 240"/>
                              <a:gd name="T49" fmla="*/ 85 h 364"/>
                              <a:gd name="T50" fmla="*/ 158 w 240"/>
                              <a:gd name="T51" fmla="*/ 63 h 364"/>
                              <a:gd name="T52" fmla="*/ 142 w 240"/>
                              <a:gd name="T53" fmla="*/ 48 h 364"/>
                              <a:gd name="T54" fmla="*/ 117 w 240"/>
                              <a:gd name="T55" fmla="*/ 41 h 364"/>
                              <a:gd name="T56" fmla="*/ 48 w 240"/>
                              <a:gd name="T57" fmla="*/ 40 h 364"/>
                              <a:gd name="T58" fmla="*/ 103 w 240"/>
                              <a:gd name="T59" fmla="*/ 158 h 364"/>
                              <a:gd name="T60" fmla="*/ 133 w 240"/>
                              <a:gd name="T61" fmla="*/ 153 h 364"/>
                              <a:gd name="T62" fmla="*/ 152 w 240"/>
                              <a:gd name="T63" fmla="*/ 140 h 364"/>
                              <a:gd name="T64" fmla="*/ 163 w 240"/>
                              <a:gd name="T65" fmla="*/ 121 h 364"/>
                              <a:gd name="T66" fmla="*/ 167 w 240"/>
                              <a:gd name="T67" fmla="*/ 98 h 364"/>
                              <a:gd name="T68" fmla="*/ 188 w 240"/>
                              <a:gd name="T69" fmla="*/ 247 h 364"/>
                              <a:gd name="T70" fmla="*/ 177 w 240"/>
                              <a:gd name="T71" fmla="*/ 222 h 364"/>
                              <a:gd name="T72" fmla="*/ 157 w 240"/>
                              <a:gd name="T73" fmla="*/ 206 h 364"/>
                              <a:gd name="T74" fmla="*/ 126 w 240"/>
                              <a:gd name="T75" fmla="*/ 197 h 364"/>
                              <a:gd name="T76" fmla="*/ 48 w 240"/>
                              <a:gd name="T77" fmla="*/ 196 h 364"/>
                              <a:gd name="T78" fmla="*/ 118 w 240"/>
                              <a:gd name="T79" fmla="*/ 324 h 364"/>
                              <a:gd name="T80" fmla="*/ 146 w 240"/>
                              <a:gd name="T81" fmla="*/ 321 h 364"/>
                              <a:gd name="T82" fmla="*/ 168 w 240"/>
                              <a:gd name="T83" fmla="*/ 308 h 364"/>
                              <a:gd name="T84" fmla="*/ 183 w 240"/>
                              <a:gd name="T85" fmla="*/ 290 h 364"/>
                              <a:gd name="T86" fmla="*/ 188 w 240"/>
                              <a:gd name="T87" fmla="*/ 263 h 3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240" h="364">
                                <a:moveTo>
                                  <a:pt x="240" y="260"/>
                                </a:moveTo>
                                <a:lnTo>
                                  <a:pt x="238" y="276"/>
                                </a:lnTo>
                                <a:lnTo>
                                  <a:pt x="235" y="292"/>
                                </a:lnTo>
                                <a:lnTo>
                                  <a:pt x="230" y="306"/>
                                </a:lnTo>
                                <a:lnTo>
                                  <a:pt x="222" y="318"/>
                                </a:lnTo>
                                <a:lnTo>
                                  <a:pt x="214" y="328"/>
                                </a:lnTo>
                                <a:lnTo>
                                  <a:pt x="204" y="338"/>
                                </a:lnTo>
                                <a:lnTo>
                                  <a:pt x="192" y="346"/>
                                </a:lnTo>
                                <a:lnTo>
                                  <a:pt x="178" y="353"/>
                                </a:lnTo>
                                <a:lnTo>
                                  <a:pt x="165" y="358"/>
                                </a:lnTo>
                                <a:lnTo>
                                  <a:pt x="149" y="361"/>
                                </a:lnTo>
                                <a:lnTo>
                                  <a:pt x="133" y="364"/>
                                </a:lnTo>
                                <a:lnTo>
                                  <a:pt x="113" y="364"/>
                                </a:lnTo>
                                <a:lnTo>
                                  <a:pt x="18" y="364"/>
                                </a:lnTo>
                                <a:lnTo>
                                  <a:pt x="12" y="364"/>
                                </a:lnTo>
                                <a:lnTo>
                                  <a:pt x="6" y="360"/>
                                </a:lnTo>
                                <a:lnTo>
                                  <a:pt x="1" y="354"/>
                                </a:lnTo>
                                <a:lnTo>
                                  <a:pt x="0" y="344"/>
                                </a:lnTo>
                                <a:lnTo>
                                  <a:pt x="0" y="20"/>
                                </a:lnTo>
                                <a:lnTo>
                                  <a:pt x="1" y="10"/>
                                </a:lnTo>
                                <a:lnTo>
                                  <a:pt x="6" y="5"/>
                                </a:lnTo>
                                <a:lnTo>
                                  <a:pt x="12" y="2"/>
                                </a:lnTo>
                                <a:lnTo>
                                  <a:pt x="18" y="0"/>
                                </a:lnTo>
                                <a:lnTo>
                                  <a:pt x="101" y="0"/>
                                </a:lnTo>
                                <a:lnTo>
                                  <a:pt x="131" y="2"/>
                                </a:lnTo>
                                <a:lnTo>
                                  <a:pt x="153" y="7"/>
                                </a:lnTo>
                                <a:lnTo>
                                  <a:pt x="173" y="14"/>
                                </a:lnTo>
                                <a:lnTo>
                                  <a:pt x="188" y="25"/>
                                </a:lnTo>
                                <a:lnTo>
                                  <a:pt x="202" y="37"/>
                                </a:lnTo>
                                <a:lnTo>
                                  <a:pt x="209" y="55"/>
                                </a:lnTo>
                                <a:lnTo>
                                  <a:pt x="215" y="72"/>
                                </a:lnTo>
                                <a:lnTo>
                                  <a:pt x="216" y="93"/>
                                </a:lnTo>
                                <a:lnTo>
                                  <a:pt x="215" y="105"/>
                                </a:lnTo>
                                <a:lnTo>
                                  <a:pt x="213" y="117"/>
                                </a:lnTo>
                                <a:lnTo>
                                  <a:pt x="209" y="129"/>
                                </a:lnTo>
                                <a:lnTo>
                                  <a:pt x="204" y="140"/>
                                </a:lnTo>
                                <a:lnTo>
                                  <a:pt x="198" y="149"/>
                                </a:lnTo>
                                <a:lnTo>
                                  <a:pt x="189" y="157"/>
                                </a:lnTo>
                                <a:lnTo>
                                  <a:pt x="179" y="164"/>
                                </a:lnTo>
                                <a:lnTo>
                                  <a:pt x="168" y="170"/>
                                </a:lnTo>
                                <a:lnTo>
                                  <a:pt x="183" y="174"/>
                                </a:lnTo>
                                <a:lnTo>
                                  <a:pt x="195" y="180"/>
                                </a:lnTo>
                                <a:lnTo>
                                  <a:pt x="208" y="189"/>
                                </a:lnTo>
                                <a:lnTo>
                                  <a:pt x="218" y="199"/>
                                </a:lnTo>
                                <a:lnTo>
                                  <a:pt x="227" y="211"/>
                                </a:lnTo>
                                <a:lnTo>
                                  <a:pt x="234" y="226"/>
                                </a:lnTo>
                                <a:lnTo>
                                  <a:pt x="238" y="242"/>
                                </a:lnTo>
                                <a:lnTo>
                                  <a:pt x="240" y="260"/>
                                </a:lnTo>
                                <a:close/>
                                <a:moveTo>
                                  <a:pt x="167" y="98"/>
                                </a:moveTo>
                                <a:lnTo>
                                  <a:pt x="166" y="85"/>
                                </a:lnTo>
                                <a:lnTo>
                                  <a:pt x="163" y="74"/>
                                </a:lnTo>
                                <a:lnTo>
                                  <a:pt x="158" y="63"/>
                                </a:lnTo>
                                <a:lnTo>
                                  <a:pt x="151" y="56"/>
                                </a:lnTo>
                                <a:lnTo>
                                  <a:pt x="142" y="48"/>
                                </a:lnTo>
                                <a:lnTo>
                                  <a:pt x="131" y="45"/>
                                </a:lnTo>
                                <a:lnTo>
                                  <a:pt x="117" y="41"/>
                                </a:lnTo>
                                <a:lnTo>
                                  <a:pt x="98" y="40"/>
                                </a:lnTo>
                                <a:lnTo>
                                  <a:pt x="48" y="40"/>
                                </a:lnTo>
                                <a:lnTo>
                                  <a:pt x="48" y="158"/>
                                </a:lnTo>
                                <a:lnTo>
                                  <a:pt x="103" y="158"/>
                                </a:lnTo>
                                <a:lnTo>
                                  <a:pt x="120" y="157"/>
                                </a:lnTo>
                                <a:lnTo>
                                  <a:pt x="133" y="153"/>
                                </a:lnTo>
                                <a:lnTo>
                                  <a:pt x="144" y="147"/>
                                </a:lnTo>
                                <a:lnTo>
                                  <a:pt x="152" y="140"/>
                                </a:lnTo>
                                <a:lnTo>
                                  <a:pt x="158" y="131"/>
                                </a:lnTo>
                                <a:lnTo>
                                  <a:pt x="163" y="121"/>
                                </a:lnTo>
                                <a:lnTo>
                                  <a:pt x="166" y="109"/>
                                </a:lnTo>
                                <a:lnTo>
                                  <a:pt x="167" y="98"/>
                                </a:lnTo>
                                <a:close/>
                                <a:moveTo>
                                  <a:pt x="188" y="263"/>
                                </a:moveTo>
                                <a:lnTo>
                                  <a:pt x="188" y="247"/>
                                </a:lnTo>
                                <a:lnTo>
                                  <a:pt x="183" y="234"/>
                                </a:lnTo>
                                <a:lnTo>
                                  <a:pt x="177" y="222"/>
                                </a:lnTo>
                                <a:lnTo>
                                  <a:pt x="168" y="213"/>
                                </a:lnTo>
                                <a:lnTo>
                                  <a:pt x="157" y="206"/>
                                </a:lnTo>
                                <a:lnTo>
                                  <a:pt x="142" y="201"/>
                                </a:lnTo>
                                <a:lnTo>
                                  <a:pt x="126" y="197"/>
                                </a:lnTo>
                                <a:lnTo>
                                  <a:pt x="105" y="196"/>
                                </a:lnTo>
                                <a:lnTo>
                                  <a:pt x="48" y="196"/>
                                </a:lnTo>
                                <a:lnTo>
                                  <a:pt x="48" y="324"/>
                                </a:lnTo>
                                <a:lnTo>
                                  <a:pt x="118" y="324"/>
                                </a:lnTo>
                                <a:lnTo>
                                  <a:pt x="134" y="323"/>
                                </a:lnTo>
                                <a:lnTo>
                                  <a:pt x="146" y="321"/>
                                </a:lnTo>
                                <a:lnTo>
                                  <a:pt x="158" y="316"/>
                                </a:lnTo>
                                <a:lnTo>
                                  <a:pt x="168" y="308"/>
                                </a:lnTo>
                                <a:lnTo>
                                  <a:pt x="177" y="301"/>
                                </a:lnTo>
                                <a:lnTo>
                                  <a:pt x="183" y="290"/>
                                </a:lnTo>
                                <a:lnTo>
                                  <a:pt x="188" y="278"/>
                                </a:lnTo>
                                <a:lnTo>
                                  <a:pt x="188" y="26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 name="Freeform 8"/>
                        <wps:cNvSpPr>
                          <a:spLocks noEditPoints="1"/>
                        </wps:cNvSpPr>
                        <wps:spPr bwMode="auto">
                          <a:xfrm>
                            <a:off x="2624138" y="1852612"/>
                            <a:ext cx="30163" cy="198438"/>
                          </a:xfrm>
                          <a:custGeom>
                            <a:avLst/>
                            <a:gdLst>
                              <a:gd name="T0" fmla="*/ 52 w 57"/>
                              <a:gd name="T1" fmla="*/ 366 h 374"/>
                              <a:gd name="T2" fmla="*/ 52 w 57"/>
                              <a:gd name="T3" fmla="*/ 367 h 374"/>
                              <a:gd name="T4" fmla="*/ 51 w 57"/>
                              <a:gd name="T5" fmla="*/ 369 h 374"/>
                              <a:gd name="T6" fmla="*/ 50 w 57"/>
                              <a:gd name="T7" fmla="*/ 371 h 374"/>
                              <a:gd name="T8" fmla="*/ 47 w 57"/>
                              <a:gd name="T9" fmla="*/ 372 h 374"/>
                              <a:gd name="T10" fmla="*/ 45 w 57"/>
                              <a:gd name="T11" fmla="*/ 373 h 374"/>
                              <a:gd name="T12" fmla="*/ 40 w 57"/>
                              <a:gd name="T13" fmla="*/ 373 h 374"/>
                              <a:gd name="T14" fmla="*/ 35 w 57"/>
                              <a:gd name="T15" fmla="*/ 374 h 374"/>
                              <a:gd name="T16" fmla="*/ 29 w 57"/>
                              <a:gd name="T17" fmla="*/ 374 h 374"/>
                              <a:gd name="T18" fmla="*/ 23 w 57"/>
                              <a:gd name="T19" fmla="*/ 374 h 374"/>
                              <a:gd name="T20" fmla="*/ 18 w 57"/>
                              <a:gd name="T21" fmla="*/ 373 h 374"/>
                              <a:gd name="T22" fmla="*/ 13 w 57"/>
                              <a:gd name="T23" fmla="*/ 373 h 374"/>
                              <a:gd name="T24" fmla="*/ 10 w 57"/>
                              <a:gd name="T25" fmla="*/ 372 h 374"/>
                              <a:gd name="T26" fmla="*/ 8 w 57"/>
                              <a:gd name="T27" fmla="*/ 371 h 374"/>
                              <a:gd name="T28" fmla="*/ 7 w 57"/>
                              <a:gd name="T29" fmla="*/ 369 h 374"/>
                              <a:gd name="T30" fmla="*/ 5 w 57"/>
                              <a:gd name="T31" fmla="*/ 367 h 374"/>
                              <a:gd name="T32" fmla="*/ 5 w 57"/>
                              <a:gd name="T33" fmla="*/ 366 h 374"/>
                              <a:gd name="T34" fmla="*/ 5 w 57"/>
                              <a:gd name="T35" fmla="*/ 113 h 374"/>
                              <a:gd name="T36" fmla="*/ 5 w 57"/>
                              <a:gd name="T37" fmla="*/ 111 h 374"/>
                              <a:gd name="T38" fmla="*/ 7 w 57"/>
                              <a:gd name="T39" fmla="*/ 109 h 374"/>
                              <a:gd name="T40" fmla="*/ 8 w 57"/>
                              <a:gd name="T41" fmla="*/ 107 h 374"/>
                              <a:gd name="T42" fmla="*/ 10 w 57"/>
                              <a:gd name="T43" fmla="*/ 106 h 374"/>
                              <a:gd name="T44" fmla="*/ 13 w 57"/>
                              <a:gd name="T45" fmla="*/ 105 h 374"/>
                              <a:gd name="T46" fmla="*/ 18 w 57"/>
                              <a:gd name="T47" fmla="*/ 105 h 374"/>
                              <a:gd name="T48" fmla="*/ 23 w 57"/>
                              <a:gd name="T49" fmla="*/ 105 h 374"/>
                              <a:gd name="T50" fmla="*/ 29 w 57"/>
                              <a:gd name="T51" fmla="*/ 105 h 374"/>
                              <a:gd name="T52" fmla="*/ 35 w 57"/>
                              <a:gd name="T53" fmla="*/ 105 h 374"/>
                              <a:gd name="T54" fmla="*/ 40 w 57"/>
                              <a:gd name="T55" fmla="*/ 105 h 374"/>
                              <a:gd name="T56" fmla="*/ 45 w 57"/>
                              <a:gd name="T57" fmla="*/ 105 h 374"/>
                              <a:gd name="T58" fmla="*/ 47 w 57"/>
                              <a:gd name="T59" fmla="*/ 106 h 374"/>
                              <a:gd name="T60" fmla="*/ 50 w 57"/>
                              <a:gd name="T61" fmla="*/ 107 h 374"/>
                              <a:gd name="T62" fmla="*/ 51 w 57"/>
                              <a:gd name="T63" fmla="*/ 109 h 374"/>
                              <a:gd name="T64" fmla="*/ 52 w 57"/>
                              <a:gd name="T65" fmla="*/ 111 h 374"/>
                              <a:gd name="T66" fmla="*/ 52 w 57"/>
                              <a:gd name="T67" fmla="*/ 113 h 374"/>
                              <a:gd name="T68" fmla="*/ 52 w 57"/>
                              <a:gd name="T69" fmla="*/ 366 h 374"/>
                              <a:gd name="T70" fmla="*/ 57 w 57"/>
                              <a:gd name="T71" fmla="*/ 27 h 374"/>
                              <a:gd name="T72" fmla="*/ 56 w 57"/>
                              <a:gd name="T73" fmla="*/ 42 h 374"/>
                              <a:gd name="T74" fmla="*/ 51 w 57"/>
                              <a:gd name="T75" fmla="*/ 49 h 374"/>
                              <a:gd name="T76" fmla="*/ 44 w 57"/>
                              <a:gd name="T77" fmla="*/ 54 h 374"/>
                              <a:gd name="T78" fmla="*/ 29 w 57"/>
                              <a:gd name="T79" fmla="*/ 55 h 374"/>
                              <a:gd name="T80" fmla="*/ 14 w 57"/>
                              <a:gd name="T81" fmla="*/ 54 h 374"/>
                              <a:gd name="T82" fmla="*/ 5 w 57"/>
                              <a:gd name="T83" fmla="*/ 50 h 374"/>
                              <a:gd name="T84" fmla="*/ 0 w 57"/>
                              <a:gd name="T85" fmla="*/ 42 h 374"/>
                              <a:gd name="T86" fmla="*/ 0 w 57"/>
                              <a:gd name="T87" fmla="*/ 28 h 374"/>
                              <a:gd name="T88" fmla="*/ 0 w 57"/>
                              <a:gd name="T89" fmla="*/ 13 h 374"/>
                              <a:gd name="T90" fmla="*/ 7 w 57"/>
                              <a:gd name="T91" fmla="*/ 6 h 374"/>
                              <a:gd name="T92" fmla="*/ 14 w 57"/>
                              <a:gd name="T93" fmla="*/ 1 h 374"/>
                              <a:gd name="T94" fmla="*/ 29 w 57"/>
                              <a:gd name="T95" fmla="*/ 0 h 374"/>
                              <a:gd name="T96" fmla="*/ 44 w 57"/>
                              <a:gd name="T97" fmla="*/ 1 h 374"/>
                              <a:gd name="T98" fmla="*/ 51 w 57"/>
                              <a:gd name="T99" fmla="*/ 6 h 374"/>
                              <a:gd name="T100" fmla="*/ 56 w 57"/>
                              <a:gd name="T101" fmla="*/ 13 h 374"/>
                              <a:gd name="T102" fmla="*/ 57 w 57"/>
                              <a:gd name="T103" fmla="*/ 27 h 37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57" h="374">
                                <a:moveTo>
                                  <a:pt x="52" y="366"/>
                                </a:moveTo>
                                <a:lnTo>
                                  <a:pt x="52" y="367"/>
                                </a:lnTo>
                                <a:lnTo>
                                  <a:pt x="51" y="369"/>
                                </a:lnTo>
                                <a:lnTo>
                                  <a:pt x="50" y="371"/>
                                </a:lnTo>
                                <a:lnTo>
                                  <a:pt x="47" y="372"/>
                                </a:lnTo>
                                <a:lnTo>
                                  <a:pt x="45" y="373"/>
                                </a:lnTo>
                                <a:lnTo>
                                  <a:pt x="40" y="373"/>
                                </a:lnTo>
                                <a:lnTo>
                                  <a:pt x="35" y="374"/>
                                </a:lnTo>
                                <a:lnTo>
                                  <a:pt x="29" y="374"/>
                                </a:lnTo>
                                <a:lnTo>
                                  <a:pt x="23" y="374"/>
                                </a:lnTo>
                                <a:lnTo>
                                  <a:pt x="18" y="373"/>
                                </a:lnTo>
                                <a:lnTo>
                                  <a:pt x="13" y="373"/>
                                </a:lnTo>
                                <a:lnTo>
                                  <a:pt x="10" y="372"/>
                                </a:lnTo>
                                <a:lnTo>
                                  <a:pt x="8" y="371"/>
                                </a:lnTo>
                                <a:lnTo>
                                  <a:pt x="7" y="369"/>
                                </a:lnTo>
                                <a:lnTo>
                                  <a:pt x="5" y="367"/>
                                </a:lnTo>
                                <a:lnTo>
                                  <a:pt x="5" y="366"/>
                                </a:lnTo>
                                <a:lnTo>
                                  <a:pt x="5" y="113"/>
                                </a:lnTo>
                                <a:lnTo>
                                  <a:pt x="5" y="111"/>
                                </a:lnTo>
                                <a:lnTo>
                                  <a:pt x="7" y="109"/>
                                </a:lnTo>
                                <a:lnTo>
                                  <a:pt x="8" y="107"/>
                                </a:lnTo>
                                <a:lnTo>
                                  <a:pt x="10" y="106"/>
                                </a:lnTo>
                                <a:lnTo>
                                  <a:pt x="13" y="105"/>
                                </a:lnTo>
                                <a:lnTo>
                                  <a:pt x="18" y="105"/>
                                </a:lnTo>
                                <a:lnTo>
                                  <a:pt x="23" y="105"/>
                                </a:lnTo>
                                <a:lnTo>
                                  <a:pt x="29" y="105"/>
                                </a:lnTo>
                                <a:lnTo>
                                  <a:pt x="35" y="105"/>
                                </a:lnTo>
                                <a:lnTo>
                                  <a:pt x="40" y="105"/>
                                </a:lnTo>
                                <a:lnTo>
                                  <a:pt x="45" y="105"/>
                                </a:lnTo>
                                <a:lnTo>
                                  <a:pt x="47" y="106"/>
                                </a:lnTo>
                                <a:lnTo>
                                  <a:pt x="50" y="107"/>
                                </a:lnTo>
                                <a:lnTo>
                                  <a:pt x="51" y="109"/>
                                </a:lnTo>
                                <a:lnTo>
                                  <a:pt x="52" y="111"/>
                                </a:lnTo>
                                <a:lnTo>
                                  <a:pt x="52" y="113"/>
                                </a:lnTo>
                                <a:lnTo>
                                  <a:pt x="52" y="366"/>
                                </a:lnTo>
                                <a:close/>
                                <a:moveTo>
                                  <a:pt x="57" y="27"/>
                                </a:moveTo>
                                <a:lnTo>
                                  <a:pt x="56" y="42"/>
                                </a:lnTo>
                                <a:lnTo>
                                  <a:pt x="51" y="49"/>
                                </a:lnTo>
                                <a:lnTo>
                                  <a:pt x="44" y="54"/>
                                </a:lnTo>
                                <a:lnTo>
                                  <a:pt x="29" y="55"/>
                                </a:lnTo>
                                <a:lnTo>
                                  <a:pt x="14" y="54"/>
                                </a:lnTo>
                                <a:lnTo>
                                  <a:pt x="5" y="50"/>
                                </a:lnTo>
                                <a:lnTo>
                                  <a:pt x="0" y="42"/>
                                </a:lnTo>
                                <a:lnTo>
                                  <a:pt x="0" y="28"/>
                                </a:lnTo>
                                <a:lnTo>
                                  <a:pt x="0" y="13"/>
                                </a:lnTo>
                                <a:lnTo>
                                  <a:pt x="7" y="6"/>
                                </a:lnTo>
                                <a:lnTo>
                                  <a:pt x="14" y="1"/>
                                </a:lnTo>
                                <a:lnTo>
                                  <a:pt x="29" y="0"/>
                                </a:lnTo>
                                <a:lnTo>
                                  <a:pt x="44" y="1"/>
                                </a:lnTo>
                                <a:lnTo>
                                  <a:pt x="51" y="6"/>
                                </a:lnTo>
                                <a:lnTo>
                                  <a:pt x="56" y="13"/>
                                </a:lnTo>
                                <a:lnTo>
                                  <a:pt x="57" y="2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16" name="Freeform 9"/>
                        <wps:cNvSpPr>
                          <a:spLocks noEditPoints="1"/>
                        </wps:cNvSpPr>
                        <wps:spPr bwMode="auto">
                          <a:xfrm>
                            <a:off x="2687638" y="1906587"/>
                            <a:ext cx="133350" cy="146050"/>
                          </a:xfrm>
                          <a:custGeom>
                            <a:avLst/>
                            <a:gdLst>
                              <a:gd name="T0" fmla="*/ 251 w 252"/>
                              <a:gd name="T1" fmla="*/ 166 h 278"/>
                              <a:gd name="T2" fmla="*/ 235 w 252"/>
                              <a:gd name="T3" fmla="*/ 218 h 278"/>
                              <a:gd name="T4" fmla="*/ 203 w 252"/>
                              <a:gd name="T5" fmla="*/ 254 h 278"/>
                              <a:gd name="T6" fmla="*/ 155 w 252"/>
                              <a:gd name="T7" fmla="*/ 275 h 278"/>
                              <a:gd name="T8" fmla="*/ 94 w 252"/>
                              <a:gd name="T9" fmla="*/ 275 h 278"/>
                              <a:gd name="T10" fmla="*/ 48 w 252"/>
                              <a:gd name="T11" fmla="*/ 257 h 278"/>
                              <a:gd name="T12" fmla="*/ 17 w 252"/>
                              <a:gd name="T13" fmla="*/ 222 h 278"/>
                              <a:gd name="T14" fmla="*/ 1 w 252"/>
                              <a:gd name="T15" fmla="*/ 172 h 278"/>
                              <a:gd name="T16" fmla="*/ 1 w 252"/>
                              <a:gd name="T17" fmla="*/ 112 h 278"/>
                              <a:gd name="T18" fmla="*/ 17 w 252"/>
                              <a:gd name="T19" fmla="*/ 60 h 278"/>
                              <a:gd name="T20" fmla="*/ 50 w 252"/>
                              <a:gd name="T21" fmla="*/ 22 h 278"/>
                              <a:gd name="T22" fmla="*/ 99 w 252"/>
                              <a:gd name="T23" fmla="*/ 2 h 278"/>
                              <a:gd name="T24" fmla="*/ 159 w 252"/>
                              <a:gd name="T25" fmla="*/ 2 h 278"/>
                              <a:gd name="T26" fmla="*/ 206 w 252"/>
                              <a:gd name="T27" fmla="*/ 19 h 278"/>
                              <a:gd name="T28" fmla="*/ 236 w 252"/>
                              <a:gd name="T29" fmla="*/ 55 h 278"/>
                              <a:gd name="T30" fmla="*/ 251 w 252"/>
                              <a:gd name="T31" fmla="*/ 105 h 278"/>
                              <a:gd name="T32" fmla="*/ 204 w 252"/>
                              <a:gd name="T33" fmla="*/ 139 h 278"/>
                              <a:gd name="T34" fmla="*/ 201 w 252"/>
                              <a:gd name="T35" fmla="*/ 101 h 278"/>
                              <a:gd name="T36" fmla="*/ 188 w 252"/>
                              <a:gd name="T37" fmla="*/ 69 h 278"/>
                              <a:gd name="T38" fmla="*/ 164 w 252"/>
                              <a:gd name="T39" fmla="*/ 46 h 278"/>
                              <a:gd name="T40" fmla="*/ 127 w 252"/>
                              <a:gd name="T41" fmla="*/ 39 h 278"/>
                              <a:gd name="T42" fmla="*/ 92 w 252"/>
                              <a:gd name="T43" fmla="*/ 46 h 278"/>
                              <a:gd name="T44" fmla="*/ 68 w 252"/>
                              <a:gd name="T45" fmla="*/ 67 h 278"/>
                              <a:gd name="T46" fmla="*/ 53 w 252"/>
                              <a:gd name="T47" fmla="*/ 98 h 278"/>
                              <a:gd name="T48" fmla="*/ 49 w 252"/>
                              <a:gd name="T49" fmla="*/ 138 h 278"/>
                              <a:gd name="T50" fmla="*/ 53 w 252"/>
                              <a:gd name="T51" fmla="*/ 177 h 278"/>
                              <a:gd name="T52" fmla="*/ 65 w 252"/>
                              <a:gd name="T53" fmla="*/ 209 h 278"/>
                              <a:gd name="T54" fmla="*/ 89 w 252"/>
                              <a:gd name="T55" fmla="*/ 231 h 278"/>
                              <a:gd name="T56" fmla="*/ 126 w 252"/>
                              <a:gd name="T57" fmla="*/ 238 h 278"/>
                              <a:gd name="T58" fmla="*/ 161 w 252"/>
                              <a:gd name="T59" fmla="*/ 231 h 278"/>
                              <a:gd name="T60" fmla="*/ 186 w 252"/>
                              <a:gd name="T61" fmla="*/ 210 h 278"/>
                              <a:gd name="T62" fmla="*/ 199 w 252"/>
                              <a:gd name="T63" fmla="*/ 179 h 278"/>
                              <a:gd name="T64" fmla="*/ 204 w 252"/>
                              <a:gd name="T65" fmla="*/ 139 h 27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52" h="278">
                                <a:moveTo>
                                  <a:pt x="252" y="136"/>
                                </a:moveTo>
                                <a:lnTo>
                                  <a:pt x="251" y="166"/>
                                </a:lnTo>
                                <a:lnTo>
                                  <a:pt x="245" y="193"/>
                                </a:lnTo>
                                <a:lnTo>
                                  <a:pt x="235" y="218"/>
                                </a:lnTo>
                                <a:lnTo>
                                  <a:pt x="220" y="237"/>
                                </a:lnTo>
                                <a:lnTo>
                                  <a:pt x="203" y="254"/>
                                </a:lnTo>
                                <a:lnTo>
                                  <a:pt x="180" y="267"/>
                                </a:lnTo>
                                <a:lnTo>
                                  <a:pt x="155" y="275"/>
                                </a:lnTo>
                                <a:lnTo>
                                  <a:pt x="124" y="278"/>
                                </a:lnTo>
                                <a:lnTo>
                                  <a:pt x="94" y="275"/>
                                </a:lnTo>
                                <a:lnTo>
                                  <a:pt x="69" y="268"/>
                                </a:lnTo>
                                <a:lnTo>
                                  <a:pt x="48" y="257"/>
                                </a:lnTo>
                                <a:lnTo>
                                  <a:pt x="31" y="241"/>
                                </a:lnTo>
                                <a:lnTo>
                                  <a:pt x="17" y="222"/>
                                </a:lnTo>
                                <a:lnTo>
                                  <a:pt x="9" y="198"/>
                                </a:lnTo>
                                <a:lnTo>
                                  <a:pt x="1" y="172"/>
                                </a:lnTo>
                                <a:lnTo>
                                  <a:pt x="0" y="141"/>
                                </a:lnTo>
                                <a:lnTo>
                                  <a:pt x="1" y="112"/>
                                </a:lnTo>
                                <a:lnTo>
                                  <a:pt x="9" y="85"/>
                                </a:lnTo>
                                <a:lnTo>
                                  <a:pt x="17" y="60"/>
                                </a:lnTo>
                                <a:lnTo>
                                  <a:pt x="32" y="39"/>
                                </a:lnTo>
                                <a:lnTo>
                                  <a:pt x="50" y="22"/>
                                </a:lnTo>
                                <a:lnTo>
                                  <a:pt x="73" y="11"/>
                                </a:lnTo>
                                <a:lnTo>
                                  <a:pt x="99" y="2"/>
                                </a:lnTo>
                                <a:lnTo>
                                  <a:pt x="129" y="0"/>
                                </a:lnTo>
                                <a:lnTo>
                                  <a:pt x="159" y="2"/>
                                </a:lnTo>
                                <a:lnTo>
                                  <a:pt x="183" y="9"/>
                                </a:lnTo>
                                <a:lnTo>
                                  <a:pt x="206" y="19"/>
                                </a:lnTo>
                                <a:lnTo>
                                  <a:pt x="222" y="37"/>
                                </a:lnTo>
                                <a:lnTo>
                                  <a:pt x="236" y="55"/>
                                </a:lnTo>
                                <a:lnTo>
                                  <a:pt x="245" y="80"/>
                                </a:lnTo>
                                <a:lnTo>
                                  <a:pt x="251" y="105"/>
                                </a:lnTo>
                                <a:lnTo>
                                  <a:pt x="252" y="136"/>
                                </a:lnTo>
                                <a:close/>
                                <a:moveTo>
                                  <a:pt x="204" y="139"/>
                                </a:moveTo>
                                <a:lnTo>
                                  <a:pt x="203" y="119"/>
                                </a:lnTo>
                                <a:lnTo>
                                  <a:pt x="201" y="101"/>
                                </a:lnTo>
                                <a:lnTo>
                                  <a:pt x="196" y="83"/>
                                </a:lnTo>
                                <a:lnTo>
                                  <a:pt x="188" y="69"/>
                                </a:lnTo>
                                <a:lnTo>
                                  <a:pt x="179" y="56"/>
                                </a:lnTo>
                                <a:lnTo>
                                  <a:pt x="164" y="46"/>
                                </a:lnTo>
                                <a:lnTo>
                                  <a:pt x="148" y="40"/>
                                </a:lnTo>
                                <a:lnTo>
                                  <a:pt x="127" y="39"/>
                                </a:lnTo>
                                <a:lnTo>
                                  <a:pt x="108" y="40"/>
                                </a:lnTo>
                                <a:lnTo>
                                  <a:pt x="92" y="46"/>
                                </a:lnTo>
                                <a:lnTo>
                                  <a:pt x="78" y="54"/>
                                </a:lnTo>
                                <a:lnTo>
                                  <a:pt x="68" y="67"/>
                                </a:lnTo>
                                <a:lnTo>
                                  <a:pt x="59" y="81"/>
                                </a:lnTo>
                                <a:lnTo>
                                  <a:pt x="53" y="98"/>
                                </a:lnTo>
                                <a:lnTo>
                                  <a:pt x="49" y="117"/>
                                </a:lnTo>
                                <a:lnTo>
                                  <a:pt x="49" y="138"/>
                                </a:lnTo>
                                <a:lnTo>
                                  <a:pt x="49" y="158"/>
                                </a:lnTo>
                                <a:lnTo>
                                  <a:pt x="53" y="177"/>
                                </a:lnTo>
                                <a:lnTo>
                                  <a:pt x="58" y="194"/>
                                </a:lnTo>
                                <a:lnTo>
                                  <a:pt x="65" y="209"/>
                                </a:lnTo>
                                <a:lnTo>
                                  <a:pt x="75" y="221"/>
                                </a:lnTo>
                                <a:lnTo>
                                  <a:pt x="89" y="231"/>
                                </a:lnTo>
                                <a:lnTo>
                                  <a:pt x="105" y="237"/>
                                </a:lnTo>
                                <a:lnTo>
                                  <a:pt x="126" y="238"/>
                                </a:lnTo>
                                <a:lnTo>
                                  <a:pt x="145" y="237"/>
                                </a:lnTo>
                                <a:lnTo>
                                  <a:pt x="161" y="231"/>
                                </a:lnTo>
                                <a:lnTo>
                                  <a:pt x="175" y="222"/>
                                </a:lnTo>
                                <a:lnTo>
                                  <a:pt x="186" y="210"/>
                                </a:lnTo>
                                <a:lnTo>
                                  <a:pt x="195" y="197"/>
                                </a:lnTo>
                                <a:lnTo>
                                  <a:pt x="199" y="179"/>
                                </a:lnTo>
                                <a:lnTo>
                                  <a:pt x="203" y="161"/>
                                </a:lnTo>
                                <a:lnTo>
                                  <a:pt x="204" y="13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16" name="Freeform 10"/>
                        <wps:cNvSpPr>
                          <a:spLocks noEditPoints="1"/>
                        </wps:cNvSpPr>
                        <wps:spPr bwMode="auto">
                          <a:xfrm>
                            <a:off x="2849563" y="1906587"/>
                            <a:ext cx="109538" cy="146050"/>
                          </a:xfrm>
                          <a:custGeom>
                            <a:avLst/>
                            <a:gdLst>
                              <a:gd name="T0" fmla="*/ 207 w 207"/>
                              <a:gd name="T1" fmla="*/ 268 h 278"/>
                              <a:gd name="T2" fmla="*/ 202 w 207"/>
                              <a:gd name="T3" fmla="*/ 272 h 278"/>
                              <a:gd name="T4" fmla="*/ 195 w 207"/>
                              <a:gd name="T5" fmla="*/ 274 h 278"/>
                              <a:gd name="T6" fmla="*/ 181 w 207"/>
                              <a:gd name="T7" fmla="*/ 274 h 278"/>
                              <a:gd name="T8" fmla="*/ 171 w 207"/>
                              <a:gd name="T9" fmla="*/ 272 h 278"/>
                              <a:gd name="T10" fmla="*/ 168 w 207"/>
                              <a:gd name="T11" fmla="*/ 268 h 278"/>
                              <a:gd name="T12" fmla="*/ 168 w 207"/>
                              <a:gd name="T13" fmla="*/ 240 h 278"/>
                              <a:gd name="T14" fmla="*/ 131 w 207"/>
                              <a:gd name="T15" fmla="*/ 268 h 278"/>
                              <a:gd name="T16" fmla="*/ 88 w 207"/>
                              <a:gd name="T17" fmla="*/ 278 h 278"/>
                              <a:gd name="T18" fmla="*/ 52 w 207"/>
                              <a:gd name="T19" fmla="*/ 272 h 278"/>
                              <a:gd name="T20" fmla="*/ 24 w 207"/>
                              <a:gd name="T21" fmla="*/ 257 h 278"/>
                              <a:gd name="T22" fmla="*/ 6 w 207"/>
                              <a:gd name="T23" fmla="*/ 234 h 278"/>
                              <a:gd name="T24" fmla="*/ 0 w 207"/>
                              <a:gd name="T25" fmla="*/ 200 h 278"/>
                              <a:gd name="T26" fmla="*/ 9 w 207"/>
                              <a:gd name="T27" fmla="*/ 163 h 278"/>
                              <a:gd name="T28" fmla="*/ 33 w 207"/>
                              <a:gd name="T29" fmla="*/ 138 h 278"/>
                              <a:gd name="T30" fmla="*/ 74 w 207"/>
                              <a:gd name="T31" fmla="*/ 121 h 278"/>
                              <a:gd name="T32" fmla="*/ 127 w 207"/>
                              <a:gd name="T33" fmla="*/ 117 h 278"/>
                              <a:gd name="T34" fmla="*/ 162 w 207"/>
                              <a:gd name="T35" fmla="*/ 97 h 278"/>
                              <a:gd name="T36" fmla="*/ 158 w 207"/>
                              <a:gd name="T37" fmla="*/ 71 h 278"/>
                              <a:gd name="T38" fmla="*/ 148 w 207"/>
                              <a:gd name="T39" fmla="*/ 53 h 278"/>
                              <a:gd name="T40" fmla="*/ 131 w 207"/>
                              <a:gd name="T41" fmla="*/ 41 h 278"/>
                              <a:gd name="T42" fmla="*/ 104 w 207"/>
                              <a:gd name="T43" fmla="*/ 38 h 278"/>
                              <a:gd name="T44" fmla="*/ 73 w 207"/>
                              <a:gd name="T45" fmla="*/ 41 h 278"/>
                              <a:gd name="T46" fmla="*/ 49 w 207"/>
                              <a:gd name="T47" fmla="*/ 51 h 278"/>
                              <a:gd name="T48" fmla="*/ 32 w 207"/>
                              <a:gd name="T49" fmla="*/ 60 h 278"/>
                              <a:gd name="T50" fmla="*/ 21 w 207"/>
                              <a:gd name="T51" fmla="*/ 64 h 278"/>
                              <a:gd name="T52" fmla="*/ 17 w 207"/>
                              <a:gd name="T53" fmla="*/ 62 h 278"/>
                              <a:gd name="T54" fmla="*/ 15 w 207"/>
                              <a:gd name="T55" fmla="*/ 59 h 278"/>
                              <a:gd name="T56" fmla="*/ 13 w 207"/>
                              <a:gd name="T57" fmla="*/ 54 h 278"/>
                              <a:gd name="T58" fmla="*/ 13 w 207"/>
                              <a:gd name="T59" fmla="*/ 45 h 278"/>
                              <a:gd name="T60" fmla="*/ 14 w 207"/>
                              <a:gd name="T61" fmla="*/ 35 h 278"/>
                              <a:gd name="T62" fmla="*/ 19 w 207"/>
                              <a:gd name="T63" fmla="*/ 27 h 278"/>
                              <a:gd name="T64" fmla="*/ 31 w 207"/>
                              <a:gd name="T65" fmla="*/ 18 h 278"/>
                              <a:gd name="T66" fmla="*/ 53 w 207"/>
                              <a:gd name="T67" fmla="*/ 9 h 278"/>
                              <a:gd name="T68" fmla="*/ 79 w 207"/>
                              <a:gd name="T69" fmla="*/ 3 h 278"/>
                              <a:gd name="T70" fmla="*/ 107 w 207"/>
                              <a:gd name="T71" fmla="*/ 0 h 278"/>
                              <a:gd name="T72" fmla="*/ 154 w 207"/>
                              <a:gd name="T73" fmla="*/ 6 h 278"/>
                              <a:gd name="T74" fmla="*/ 185 w 207"/>
                              <a:gd name="T75" fmla="*/ 24 h 278"/>
                              <a:gd name="T76" fmla="*/ 202 w 207"/>
                              <a:gd name="T77" fmla="*/ 54 h 278"/>
                              <a:gd name="T78" fmla="*/ 207 w 207"/>
                              <a:gd name="T79" fmla="*/ 96 h 278"/>
                              <a:gd name="T80" fmla="*/ 162 w 207"/>
                              <a:gd name="T81" fmla="*/ 150 h 278"/>
                              <a:gd name="T82" fmla="*/ 104 w 207"/>
                              <a:gd name="T83" fmla="*/ 151 h 278"/>
                              <a:gd name="T84" fmla="*/ 75 w 207"/>
                              <a:gd name="T85" fmla="*/ 157 h 278"/>
                              <a:gd name="T86" fmla="*/ 57 w 207"/>
                              <a:gd name="T87" fmla="*/ 170 h 278"/>
                              <a:gd name="T88" fmla="*/ 48 w 207"/>
                              <a:gd name="T89" fmla="*/ 187 h 278"/>
                              <a:gd name="T90" fmla="*/ 48 w 207"/>
                              <a:gd name="T91" fmla="*/ 208 h 278"/>
                              <a:gd name="T92" fmla="*/ 59 w 207"/>
                              <a:gd name="T93" fmla="*/ 230 h 278"/>
                              <a:gd name="T94" fmla="*/ 84 w 207"/>
                              <a:gd name="T95" fmla="*/ 241 h 278"/>
                              <a:gd name="T96" fmla="*/ 112 w 207"/>
                              <a:gd name="T97" fmla="*/ 240 h 278"/>
                              <a:gd name="T98" fmla="*/ 144 w 207"/>
                              <a:gd name="T99" fmla="*/ 221 h 278"/>
                              <a:gd name="T100" fmla="*/ 162 w 207"/>
                              <a:gd name="T101" fmla="*/ 150 h 27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207" h="278">
                                <a:moveTo>
                                  <a:pt x="207" y="266"/>
                                </a:moveTo>
                                <a:lnTo>
                                  <a:pt x="207" y="268"/>
                                </a:lnTo>
                                <a:lnTo>
                                  <a:pt x="205" y="271"/>
                                </a:lnTo>
                                <a:lnTo>
                                  <a:pt x="202" y="272"/>
                                </a:lnTo>
                                <a:lnTo>
                                  <a:pt x="198" y="273"/>
                                </a:lnTo>
                                <a:lnTo>
                                  <a:pt x="195" y="274"/>
                                </a:lnTo>
                                <a:lnTo>
                                  <a:pt x="187" y="274"/>
                                </a:lnTo>
                                <a:lnTo>
                                  <a:pt x="181" y="274"/>
                                </a:lnTo>
                                <a:lnTo>
                                  <a:pt x="176" y="273"/>
                                </a:lnTo>
                                <a:lnTo>
                                  <a:pt x="171" y="272"/>
                                </a:lnTo>
                                <a:lnTo>
                                  <a:pt x="170" y="271"/>
                                </a:lnTo>
                                <a:lnTo>
                                  <a:pt x="168" y="268"/>
                                </a:lnTo>
                                <a:lnTo>
                                  <a:pt x="168" y="266"/>
                                </a:lnTo>
                                <a:lnTo>
                                  <a:pt x="168" y="240"/>
                                </a:lnTo>
                                <a:lnTo>
                                  <a:pt x="150" y="257"/>
                                </a:lnTo>
                                <a:lnTo>
                                  <a:pt x="131" y="268"/>
                                </a:lnTo>
                                <a:lnTo>
                                  <a:pt x="110" y="275"/>
                                </a:lnTo>
                                <a:lnTo>
                                  <a:pt x="88" y="278"/>
                                </a:lnTo>
                                <a:lnTo>
                                  <a:pt x="68" y="277"/>
                                </a:lnTo>
                                <a:lnTo>
                                  <a:pt x="52" y="272"/>
                                </a:lnTo>
                                <a:lnTo>
                                  <a:pt x="36" y="267"/>
                                </a:lnTo>
                                <a:lnTo>
                                  <a:pt x="24" y="257"/>
                                </a:lnTo>
                                <a:lnTo>
                                  <a:pt x="14" y="247"/>
                                </a:lnTo>
                                <a:lnTo>
                                  <a:pt x="6" y="234"/>
                                </a:lnTo>
                                <a:lnTo>
                                  <a:pt x="1" y="219"/>
                                </a:lnTo>
                                <a:lnTo>
                                  <a:pt x="0" y="200"/>
                                </a:lnTo>
                                <a:lnTo>
                                  <a:pt x="1" y="181"/>
                                </a:lnTo>
                                <a:lnTo>
                                  <a:pt x="9" y="163"/>
                                </a:lnTo>
                                <a:lnTo>
                                  <a:pt x="19" y="149"/>
                                </a:lnTo>
                                <a:lnTo>
                                  <a:pt x="33" y="138"/>
                                </a:lnTo>
                                <a:lnTo>
                                  <a:pt x="51" y="128"/>
                                </a:lnTo>
                                <a:lnTo>
                                  <a:pt x="74" y="121"/>
                                </a:lnTo>
                                <a:lnTo>
                                  <a:pt x="99" y="118"/>
                                </a:lnTo>
                                <a:lnTo>
                                  <a:pt x="127" y="117"/>
                                </a:lnTo>
                                <a:lnTo>
                                  <a:pt x="162" y="117"/>
                                </a:lnTo>
                                <a:lnTo>
                                  <a:pt x="162" y="97"/>
                                </a:lnTo>
                                <a:lnTo>
                                  <a:pt x="162" y="83"/>
                                </a:lnTo>
                                <a:lnTo>
                                  <a:pt x="158" y="71"/>
                                </a:lnTo>
                                <a:lnTo>
                                  <a:pt x="154" y="61"/>
                                </a:lnTo>
                                <a:lnTo>
                                  <a:pt x="148" y="53"/>
                                </a:lnTo>
                                <a:lnTo>
                                  <a:pt x="141" y="46"/>
                                </a:lnTo>
                                <a:lnTo>
                                  <a:pt x="131" y="41"/>
                                </a:lnTo>
                                <a:lnTo>
                                  <a:pt x="118" y="38"/>
                                </a:lnTo>
                                <a:lnTo>
                                  <a:pt x="104" y="38"/>
                                </a:lnTo>
                                <a:lnTo>
                                  <a:pt x="88" y="38"/>
                                </a:lnTo>
                                <a:lnTo>
                                  <a:pt x="73" y="41"/>
                                </a:lnTo>
                                <a:lnTo>
                                  <a:pt x="59" y="46"/>
                                </a:lnTo>
                                <a:lnTo>
                                  <a:pt x="49" y="51"/>
                                </a:lnTo>
                                <a:lnTo>
                                  <a:pt x="40" y="55"/>
                                </a:lnTo>
                                <a:lnTo>
                                  <a:pt x="32" y="60"/>
                                </a:lnTo>
                                <a:lnTo>
                                  <a:pt x="26" y="64"/>
                                </a:lnTo>
                                <a:lnTo>
                                  <a:pt x="21" y="64"/>
                                </a:lnTo>
                                <a:lnTo>
                                  <a:pt x="20" y="64"/>
                                </a:lnTo>
                                <a:lnTo>
                                  <a:pt x="17" y="62"/>
                                </a:lnTo>
                                <a:lnTo>
                                  <a:pt x="16" y="61"/>
                                </a:lnTo>
                                <a:lnTo>
                                  <a:pt x="15" y="59"/>
                                </a:lnTo>
                                <a:lnTo>
                                  <a:pt x="14" y="56"/>
                                </a:lnTo>
                                <a:lnTo>
                                  <a:pt x="13" y="54"/>
                                </a:lnTo>
                                <a:lnTo>
                                  <a:pt x="13" y="50"/>
                                </a:lnTo>
                                <a:lnTo>
                                  <a:pt x="13" y="45"/>
                                </a:lnTo>
                                <a:lnTo>
                                  <a:pt x="13" y="39"/>
                                </a:lnTo>
                                <a:lnTo>
                                  <a:pt x="14" y="35"/>
                                </a:lnTo>
                                <a:lnTo>
                                  <a:pt x="15" y="30"/>
                                </a:lnTo>
                                <a:lnTo>
                                  <a:pt x="19" y="27"/>
                                </a:lnTo>
                                <a:lnTo>
                                  <a:pt x="22" y="23"/>
                                </a:lnTo>
                                <a:lnTo>
                                  <a:pt x="31" y="18"/>
                                </a:lnTo>
                                <a:lnTo>
                                  <a:pt x="41" y="13"/>
                                </a:lnTo>
                                <a:lnTo>
                                  <a:pt x="53" y="9"/>
                                </a:lnTo>
                                <a:lnTo>
                                  <a:pt x="65" y="6"/>
                                </a:lnTo>
                                <a:lnTo>
                                  <a:pt x="79" y="3"/>
                                </a:lnTo>
                                <a:lnTo>
                                  <a:pt x="94" y="1"/>
                                </a:lnTo>
                                <a:lnTo>
                                  <a:pt x="107" y="0"/>
                                </a:lnTo>
                                <a:lnTo>
                                  <a:pt x="133" y="1"/>
                                </a:lnTo>
                                <a:lnTo>
                                  <a:pt x="154" y="6"/>
                                </a:lnTo>
                                <a:lnTo>
                                  <a:pt x="173" y="13"/>
                                </a:lnTo>
                                <a:lnTo>
                                  <a:pt x="185" y="24"/>
                                </a:lnTo>
                                <a:lnTo>
                                  <a:pt x="196" y="38"/>
                                </a:lnTo>
                                <a:lnTo>
                                  <a:pt x="202" y="54"/>
                                </a:lnTo>
                                <a:lnTo>
                                  <a:pt x="207" y="72"/>
                                </a:lnTo>
                                <a:lnTo>
                                  <a:pt x="207" y="96"/>
                                </a:lnTo>
                                <a:lnTo>
                                  <a:pt x="207" y="266"/>
                                </a:lnTo>
                                <a:close/>
                                <a:moveTo>
                                  <a:pt x="162" y="150"/>
                                </a:moveTo>
                                <a:lnTo>
                                  <a:pt x="122" y="150"/>
                                </a:lnTo>
                                <a:lnTo>
                                  <a:pt x="104" y="151"/>
                                </a:lnTo>
                                <a:lnTo>
                                  <a:pt x="89" y="154"/>
                                </a:lnTo>
                                <a:lnTo>
                                  <a:pt x="75" y="157"/>
                                </a:lnTo>
                                <a:lnTo>
                                  <a:pt x="65" y="163"/>
                                </a:lnTo>
                                <a:lnTo>
                                  <a:pt x="57" y="170"/>
                                </a:lnTo>
                                <a:lnTo>
                                  <a:pt x="52" y="178"/>
                                </a:lnTo>
                                <a:lnTo>
                                  <a:pt x="48" y="187"/>
                                </a:lnTo>
                                <a:lnTo>
                                  <a:pt x="47" y="198"/>
                                </a:lnTo>
                                <a:lnTo>
                                  <a:pt x="48" y="208"/>
                                </a:lnTo>
                                <a:lnTo>
                                  <a:pt x="54" y="224"/>
                                </a:lnTo>
                                <a:lnTo>
                                  <a:pt x="59" y="230"/>
                                </a:lnTo>
                                <a:lnTo>
                                  <a:pt x="67" y="235"/>
                                </a:lnTo>
                                <a:lnTo>
                                  <a:pt x="84" y="241"/>
                                </a:lnTo>
                                <a:lnTo>
                                  <a:pt x="95" y="241"/>
                                </a:lnTo>
                                <a:lnTo>
                                  <a:pt x="112" y="240"/>
                                </a:lnTo>
                                <a:lnTo>
                                  <a:pt x="128" y="232"/>
                                </a:lnTo>
                                <a:lnTo>
                                  <a:pt x="144" y="221"/>
                                </a:lnTo>
                                <a:lnTo>
                                  <a:pt x="162" y="204"/>
                                </a:lnTo>
                                <a:lnTo>
                                  <a:pt x="162" y="1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17" name="Freeform 11"/>
                        <wps:cNvSpPr>
                          <a:spLocks/>
                        </wps:cNvSpPr>
                        <wps:spPr bwMode="auto">
                          <a:xfrm>
                            <a:off x="2981325" y="1908175"/>
                            <a:ext cx="127000" cy="142875"/>
                          </a:xfrm>
                          <a:custGeom>
                            <a:avLst/>
                            <a:gdLst>
                              <a:gd name="T0" fmla="*/ 240 w 240"/>
                              <a:gd name="T1" fmla="*/ 8 h 269"/>
                              <a:gd name="T2" fmla="*/ 240 w 240"/>
                              <a:gd name="T3" fmla="*/ 11 h 269"/>
                              <a:gd name="T4" fmla="*/ 239 w 240"/>
                              <a:gd name="T5" fmla="*/ 13 h 269"/>
                              <a:gd name="T6" fmla="*/ 239 w 240"/>
                              <a:gd name="T7" fmla="*/ 17 h 269"/>
                              <a:gd name="T8" fmla="*/ 152 w 240"/>
                              <a:gd name="T9" fmla="*/ 259 h 269"/>
                              <a:gd name="T10" fmla="*/ 149 w 240"/>
                              <a:gd name="T11" fmla="*/ 264 h 269"/>
                              <a:gd name="T12" fmla="*/ 143 w 240"/>
                              <a:gd name="T13" fmla="*/ 267 h 269"/>
                              <a:gd name="T14" fmla="*/ 134 w 240"/>
                              <a:gd name="T15" fmla="*/ 268 h 269"/>
                              <a:gd name="T16" fmla="*/ 120 w 240"/>
                              <a:gd name="T17" fmla="*/ 269 h 269"/>
                              <a:gd name="T18" fmla="*/ 106 w 240"/>
                              <a:gd name="T19" fmla="*/ 268 h 269"/>
                              <a:gd name="T20" fmla="*/ 98 w 240"/>
                              <a:gd name="T21" fmla="*/ 267 h 269"/>
                              <a:gd name="T22" fmla="*/ 91 w 240"/>
                              <a:gd name="T23" fmla="*/ 263 h 269"/>
                              <a:gd name="T24" fmla="*/ 89 w 240"/>
                              <a:gd name="T25" fmla="*/ 259 h 269"/>
                              <a:gd name="T26" fmla="*/ 0 w 240"/>
                              <a:gd name="T27" fmla="*/ 13 h 269"/>
                              <a:gd name="T28" fmla="*/ 0 w 240"/>
                              <a:gd name="T29" fmla="*/ 9 h 269"/>
                              <a:gd name="T30" fmla="*/ 0 w 240"/>
                              <a:gd name="T31" fmla="*/ 4 h 269"/>
                              <a:gd name="T32" fmla="*/ 3 w 240"/>
                              <a:gd name="T33" fmla="*/ 2 h 269"/>
                              <a:gd name="T34" fmla="*/ 8 w 240"/>
                              <a:gd name="T35" fmla="*/ 0 h 269"/>
                              <a:gd name="T36" fmla="*/ 16 w 240"/>
                              <a:gd name="T37" fmla="*/ 0 h 269"/>
                              <a:gd name="T38" fmla="*/ 30 w 240"/>
                              <a:gd name="T39" fmla="*/ 0 h 269"/>
                              <a:gd name="T40" fmla="*/ 40 w 240"/>
                              <a:gd name="T41" fmla="*/ 0 h 269"/>
                              <a:gd name="T42" fmla="*/ 46 w 240"/>
                              <a:gd name="T43" fmla="*/ 2 h 269"/>
                              <a:gd name="T44" fmla="*/ 48 w 240"/>
                              <a:gd name="T45" fmla="*/ 6 h 269"/>
                              <a:gd name="T46" fmla="*/ 121 w 240"/>
                              <a:gd name="T47" fmla="*/ 216 h 269"/>
                              <a:gd name="T48" fmla="*/ 123 w 240"/>
                              <a:gd name="T49" fmla="*/ 216 h 269"/>
                              <a:gd name="T50" fmla="*/ 194 w 240"/>
                              <a:gd name="T51" fmla="*/ 6 h 269"/>
                              <a:gd name="T52" fmla="*/ 197 w 240"/>
                              <a:gd name="T53" fmla="*/ 2 h 269"/>
                              <a:gd name="T54" fmla="*/ 202 w 240"/>
                              <a:gd name="T55" fmla="*/ 0 h 269"/>
                              <a:gd name="T56" fmla="*/ 212 w 240"/>
                              <a:gd name="T57" fmla="*/ 0 h 269"/>
                              <a:gd name="T58" fmla="*/ 224 w 240"/>
                              <a:gd name="T59" fmla="*/ 0 h 269"/>
                              <a:gd name="T60" fmla="*/ 233 w 240"/>
                              <a:gd name="T61" fmla="*/ 0 h 269"/>
                              <a:gd name="T62" fmla="*/ 238 w 240"/>
                              <a:gd name="T63" fmla="*/ 2 h 269"/>
                              <a:gd name="T64" fmla="*/ 240 w 240"/>
                              <a:gd name="T65" fmla="*/ 4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40" h="269">
                                <a:moveTo>
                                  <a:pt x="240" y="7"/>
                                </a:moveTo>
                                <a:lnTo>
                                  <a:pt x="240" y="8"/>
                                </a:lnTo>
                                <a:lnTo>
                                  <a:pt x="240" y="9"/>
                                </a:lnTo>
                                <a:lnTo>
                                  <a:pt x="240" y="11"/>
                                </a:lnTo>
                                <a:lnTo>
                                  <a:pt x="240" y="12"/>
                                </a:lnTo>
                                <a:lnTo>
                                  <a:pt x="239" y="13"/>
                                </a:lnTo>
                                <a:lnTo>
                                  <a:pt x="239" y="16"/>
                                </a:lnTo>
                                <a:lnTo>
                                  <a:pt x="239" y="17"/>
                                </a:lnTo>
                                <a:lnTo>
                                  <a:pt x="238" y="19"/>
                                </a:lnTo>
                                <a:lnTo>
                                  <a:pt x="152" y="259"/>
                                </a:lnTo>
                                <a:lnTo>
                                  <a:pt x="150" y="262"/>
                                </a:lnTo>
                                <a:lnTo>
                                  <a:pt x="149" y="264"/>
                                </a:lnTo>
                                <a:lnTo>
                                  <a:pt x="147" y="266"/>
                                </a:lnTo>
                                <a:lnTo>
                                  <a:pt x="143" y="267"/>
                                </a:lnTo>
                                <a:lnTo>
                                  <a:pt x="139" y="268"/>
                                </a:lnTo>
                                <a:lnTo>
                                  <a:pt x="134" y="268"/>
                                </a:lnTo>
                                <a:lnTo>
                                  <a:pt x="128" y="269"/>
                                </a:lnTo>
                                <a:lnTo>
                                  <a:pt x="120" y="269"/>
                                </a:lnTo>
                                <a:lnTo>
                                  <a:pt x="112" y="269"/>
                                </a:lnTo>
                                <a:lnTo>
                                  <a:pt x="106" y="268"/>
                                </a:lnTo>
                                <a:lnTo>
                                  <a:pt x="101" y="268"/>
                                </a:lnTo>
                                <a:lnTo>
                                  <a:pt x="98" y="267"/>
                                </a:lnTo>
                                <a:lnTo>
                                  <a:pt x="94" y="266"/>
                                </a:lnTo>
                                <a:lnTo>
                                  <a:pt x="91" y="263"/>
                                </a:lnTo>
                                <a:lnTo>
                                  <a:pt x="90" y="262"/>
                                </a:lnTo>
                                <a:lnTo>
                                  <a:pt x="89" y="259"/>
                                </a:lnTo>
                                <a:lnTo>
                                  <a:pt x="3" y="19"/>
                                </a:lnTo>
                                <a:lnTo>
                                  <a:pt x="0" y="13"/>
                                </a:lnTo>
                                <a:lnTo>
                                  <a:pt x="0" y="11"/>
                                </a:lnTo>
                                <a:lnTo>
                                  <a:pt x="0" y="9"/>
                                </a:lnTo>
                                <a:lnTo>
                                  <a:pt x="0" y="7"/>
                                </a:lnTo>
                                <a:lnTo>
                                  <a:pt x="0" y="4"/>
                                </a:lnTo>
                                <a:lnTo>
                                  <a:pt x="1" y="3"/>
                                </a:lnTo>
                                <a:lnTo>
                                  <a:pt x="3" y="2"/>
                                </a:lnTo>
                                <a:lnTo>
                                  <a:pt x="5" y="1"/>
                                </a:lnTo>
                                <a:lnTo>
                                  <a:pt x="8" y="0"/>
                                </a:lnTo>
                                <a:lnTo>
                                  <a:pt x="11" y="0"/>
                                </a:lnTo>
                                <a:lnTo>
                                  <a:pt x="16" y="0"/>
                                </a:lnTo>
                                <a:lnTo>
                                  <a:pt x="22" y="0"/>
                                </a:lnTo>
                                <a:lnTo>
                                  <a:pt x="30" y="0"/>
                                </a:lnTo>
                                <a:lnTo>
                                  <a:pt x="36" y="0"/>
                                </a:lnTo>
                                <a:lnTo>
                                  <a:pt x="40" y="0"/>
                                </a:lnTo>
                                <a:lnTo>
                                  <a:pt x="43" y="1"/>
                                </a:lnTo>
                                <a:lnTo>
                                  <a:pt x="46" y="2"/>
                                </a:lnTo>
                                <a:lnTo>
                                  <a:pt x="47" y="3"/>
                                </a:lnTo>
                                <a:lnTo>
                                  <a:pt x="48" y="6"/>
                                </a:lnTo>
                                <a:lnTo>
                                  <a:pt x="49" y="8"/>
                                </a:lnTo>
                                <a:lnTo>
                                  <a:pt x="121" y="216"/>
                                </a:lnTo>
                                <a:lnTo>
                                  <a:pt x="122" y="220"/>
                                </a:lnTo>
                                <a:lnTo>
                                  <a:pt x="123" y="216"/>
                                </a:lnTo>
                                <a:lnTo>
                                  <a:pt x="194" y="8"/>
                                </a:lnTo>
                                <a:lnTo>
                                  <a:pt x="194" y="6"/>
                                </a:lnTo>
                                <a:lnTo>
                                  <a:pt x="195" y="3"/>
                                </a:lnTo>
                                <a:lnTo>
                                  <a:pt x="197" y="2"/>
                                </a:lnTo>
                                <a:lnTo>
                                  <a:pt x="200" y="1"/>
                                </a:lnTo>
                                <a:lnTo>
                                  <a:pt x="202" y="0"/>
                                </a:lnTo>
                                <a:lnTo>
                                  <a:pt x="206" y="0"/>
                                </a:lnTo>
                                <a:lnTo>
                                  <a:pt x="212" y="0"/>
                                </a:lnTo>
                                <a:lnTo>
                                  <a:pt x="218" y="0"/>
                                </a:lnTo>
                                <a:lnTo>
                                  <a:pt x="224" y="0"/>
                                </a:lnTo>
                                <a:lnTo>
                                  <a:pt x="229" y="0"/>
                                </a:lnTo>
                                <a:lnTo>
                                  <a:pt x="233" y="0"/>
                                </a:lnTo>
                                <a:lnTo>
                                  <a:pt x="235" y="1"/>
                                </a:lnTo>
                                <a:lnTo>
                                  <a:pt x="238" y="2"/>
                                </a:lnTo>
                                <a:lnTo>
                                  <a:pt x="239" y="3"/>
                                </a:lnTo>
                                <a:lnTo>
                                  <a:pt x="240" y="4"/>
                                </a:lnTo>
                                <a:lnTo>
                                  <a:pt x="240" y="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18" name="Freeform 12"/>
                        <wps:cNvSpPr>
                          <a:spLocks noEditPoints="1"/>
                        </wps:cNvSpPr>
                        <wps:spPr bwMode="auto">
                          <a:xfrm>
                            <a:off x="3122613" y="1906587"/>
                            <a:ext cx="111125" cy="146050"/>
                          </a:xfrm>
                          <a:custGeom>
                            <a:avLst/>
                            <a:gdLst>
                              <a:gd name="T0" fmla="*/ 207 w 209"/>
                              <a:gd name="T1" fmla="*/ 268 h 278"/>
                              <a:gd name="T2" fmla="*/ 204 w 209"/>
                              <a:gd name="T3" fmla="*/ 272 h 278"/>
                              <a:gd name="T4" fmla="*/ 195 w 209"/>
                              <a:gd name="T5" fmla="*/ 274 h 278"/>
                              <a:gd name="T6" fmla="*/ 182 w 209"/>
                              <a:gd name="T7" fmla="*/ 274 h 278"/>
                              <a:gd name="T8" fmla="*/ 173 w 209"/>
                              <a:gd name="T9" fmla="*/ 272 h 278"/>
                              <a:gd name="T10" fmla="*/ 168 w 209"/>
                              <a:gd name="T11" fmla="*/ 268 h 278"/>
                              <a:gd name="T12" fmla="*/ 168 w 209"/>
                              <a:gd name="T13" fmla="*/ 240 h 278"/>
                              <a:gd name="T14" fmla="*/ 131 w 209"/>
                              <a:gd name="T15" fmla="*/ 268 h 278"/>
                              <a:gd name="T16" fmla="*/ 88 w 209"/>
                              <a:gd name="T17" fmla="*/ 278 h 278"/>
                              <a:gd name="T18" fmla="*/ 52 w 209"/>
                              <a:gd name="T19" fmla="*/ 272 h 278"/>
                              <a:gd name="T20" fmla="*/ 24 w 209"/>
                              <a:gd name="T21" fmla="*/ 257 h 278"/>
                              <a:gd name="T22" fmla="*/ 7 w 209"/>
                              <a:gd name="T23" fmla="*/ 234 h 278"/>
                              <a:gd name="T24" fmla="*/ 0 w 209"/>
                              <a:gd name="T25" fmla="*/ 200 h 278"/>
                              <a:gd name="T26" fmla="*/ 9 w 209"/>
                              <a:gd name="T27" fmla="*/ 163 h 278"/>
                              <a:gd name="T28" fmla="*/ 34 w 209"/>
                              <a:gd name="T29" fmla="*/ 138 h 278"/>
                              <a:gd name="T30" fmla="*/ 74 w 209"/>
                              <a:gd name="T31" fmla="*/ 121 h 278"/>
                              <a:gd name="T32" fmla="*/ 127 w 209"/>
                              <a:gd name="T33" fmla="*/ 117 h 278"/>
                              <a:gd name="T34" fmla="*/ 162 w 209"/>
                              <a:gd name="T35" fmla="*/ 97 h 278"/>
                              <a:gd name="T36" fmla="*/ 159 w 209"/>
                              <a:gd name="T37" fmla="*/ 71 h 278"/>
                              <a:gd name="T38" fmla="*/ 148 w 209"/>
                              <a:gd name="T39" fmla="*/ 53 h 278"/>
                              <a:gd name="T40" fmla="*/ 131 w 209"/>
                              <a:gd name="T41" fmla="*/ 41 h 278"/>
                              <a:gd name="T42" fmla="*/ 104 w 209"/>
                              <a:gd name="T43" fmla="*/ 38 h 278"/>
                              <a:gd name="T44" fmla="*/ 73 w 209"/>
                              <a:gd name="T45" fmla="*/ 41 h 278"/>
                              <a:gd name="T46" fmla="*/ 50 w 209"/>
                              <a:gd name="T47" fmla="*/ 51 h 278"/>
                              <a:gd name="T48" fmla="*/ 32 w 209"/>
                              <a:gd name="T49" fmla="*/ 60 h 278"/>
                              <a:gd name="T50" fmla="*/ 23 w 209"/>
                              <a:gd name="T51" fmla="*/ 64 h 278"/>
                              <a:gd name="T52" fmla="*/ 18 w 209"/>
                              <a:gd name="T53" fmla="*/ 62 h 278"/>
                              <a:gd name="T54" fmla="*/ 15 w 209"/>
                              <a:gd name="T55" fmla="*/ 59 h 278"/>
                              <a:gd name="T56" fmla="*/ 14 w 209"/>
                              <a:gd name="T57" fmla="*/ 54 h 278"/>
                              <a:gd name="T58" fmla="*/ 13 w 209"/>
                              <a:gd name="T59" fmla="*/ 45 h 278"/>
                              <a:gd name="T60" fmla="*/ 14 w 209"/>
                              <a:gd name="T61" fmla="*/ 35 h 278"/>
                              <a:gd name="T62" fmla="*/ 19 w 209"/>
                              <a:gd name="T63" fmla="*/ 27 h 278"/>
                              <a:gd name="T64" fmla="*/ 31 w 209"/>
                              <a:gd name="T65" fmla="*/ 18 h 278"/>
                              <a:gd name="T66" fmla="*/ 53 w 209"/>
                              <a:gd name="T67" fmla="*/ 9 h 278"/>
                              <a:gd name="T68" fmla="*/ 79 w 209"/>
                              <a:gd name="T69" fmla="*/ 3 h 278"/>
                              <a:gd name="T70" fmla="*/ 109 w 209"/>
                              <a:gd name="T71" fmla="*/ 0 h 278"/>
                              <a:gd name="T72" fmla="*/ 154 w 209"/>
                              <a:gd name="T73" fmla="*/ 6 h 278"/>
                              <a:gd name="T74" fmla="*/ 185 w 209"/>
                              <a:gd name="T75" fmla="*/ 24 h 278"/>
                              <a:gd name="T76" fmla="*/ 202 w 209"/>
                              <a:gd name="T77" fmla="*/ 54 h 278"/>
                              <a:gd name="T78" fmla="*/ 209 w 209"/>
                              <a:gd name="T79" fmla="*/ 96 h 278"/>
                              <a:gd name="T80" fmla="*/ 162 w 209"/>
                              <a:gd name="T81" fmla="*/ 150 h 278"/>
                              <a:gd name="T82" fmla="*/ 104 w 209"/>
                              <a:gd name="T83" fmla="*/ 151 h 278"/>
                              <a:gd name="T84" fmla="*/ 76 w 209"/>
                              <a:gd name="T85" fmla="*/ 157 h 278"/>
                              <a:gd name="T86" fmla="*/ 57 w 209"/>
                              <a:gd name="T87" fmla="*/ 170 h 278"/>
                              <a:gd name="T88" fmla="*/ 49 w 209"/>
                              <a:gd name="T89" fmla="*/ 187 h 278"/>
                              <a:gd name="T90" fmla="*/ 49 w 209"/>
                              <a:gd name="T91" fmla="*/ 208 h 278"/>
                              <a:gd name="T92" fmla="*/ 61 w 209"/>
                              <a:gd name="T93" fmla="*/ 230 h 278"/>
                              <a:gd name="T94" fmla="*/ 84 w 209"/>
                              <a:gd name="T95" fmla="*/ 241 h 278"/>
                              <a:gd name="T96" fmla="*/ 114 w 209"/>
                              <a:gd name="T97" fmla="*/ 240 h 278"/>
                              <a:gd name="T98" fmla="*/ 145 w 209"/>
                              <a:gd name="T99" fmla="*/ 221 h 278"/>
                              <a:gd name="T100" fmla="*/ 162 w 209"/>
                              <a:gd name="T101" fmla="*/ 150 h 27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209" h="278">
                                <a:moveTo>
                                  <a:pt x="209" y="266"/>
                                </a:moveTo>
                                <a:lnTo>
                                  <a:pt x="207" y="268"/>
                                </a:lnTo>
                                <a:lnTo>
                                  <a:pt x="206" y="271"/>
                                </a:lnTo>
                                <a:lnTo>
                                  <a:pt x="204" y="272"/>
                                </a:lnTo>
                                <a:lnTo>
                                  <a:pt x="200" y="273"/>
                                </a:lnTo>
                                <a:lnTo>
                                  <a:pt x="195" y="274"/>
                                </a:lnTo>
                                <a:lnTo>
                                  <a:pt x="188" y="274"/>
                                </a:lnTo>
                                <a:lnTo>
                                  <a:pt x="182" y="274"/>
                                </a:lnTo>
                                <a:lnTo>
                                  <a:pt x="177" y="273"/>
                                </a:lnTo>
                                <a:lnTo>
                                  <a:pt x="173" y="272"/>
                                </a:lnTo>
                                <a:lnTo>
                                  <a:pt x="170" y="271"/>
                                </a:lnTo>
                                <a:lnTo>
                                  <a:pt x="168" y="268"/>
                                </a:lnTo>
                                <a:lnTo>
                                  <a:pt x="168" y="266"/>
                                </a:lnTo>
                                <a:lnTo>
                                  <a:pt x="168" y="240"/>
                                </a:lnTo>
                                <a:lnTo>
                                  <a:pt x="151" y="257"/>
                                </a:lnTo>
                                <a:lnTo>
                                  <a:pt x="131" y="268"/>
                                </a:lnTo>
                                <a:lnTo>
                                  <a:pt x="110" y="275"/>
                                </a:lnTo>
                                <a:lnTo>
                                  <a:pt x="88" y="278"/>
                                </a:lnTo>
                                <a:lnTo>
                                  <a:pt x="69" y="277"/>
                                </a:lnTo>
                                <a:lnTo>
                                  <a:pt x="52" y="272"/>
                                </a:lnTo>
                                <a:lnTo>
                                  <a:pt x="36" y="267"/>
                                </a:lnTo>
                                <a:lnTo>
                                  <a:pt x="24" y="257"/>
                                </a:lnTo>
                                <a:lnTo>
                                  <a:pt x="14" y="247"/>
                                </a:lnTo>
                                <a:lnTo>
                                  <a:pt x="7" y="234"/>
                                </a:lnTo>
                                <a:lnTo>
                                  <a:pt x="2" y="219"/>
                                </a:lnTo>
                                <a:lnTo>
                                  <a:pt x="0" y="200"/>
                                </a:lnTo>
                                <a:lnTo>
                                  <a:pt x="2" y="181"/>
                                </a:lnTo>
                                <a:lnTo>
                                  <a:pt x="9" y="163"/>
                                </a:lnTo>
                                <a:lnTo>
                                  <a:pt x="19" y="149"/>
                                </a:lnTo>
                                <a:lnTo>
                                  <a:pt x="34" y="138"/>
                                </a:lnTo>
                                <a:lnTo>
                                  <a:pt x="52" y="128"/>
                                </a:lnTo>
                                <a:lnTo>
                                  <a:pt x="74" y="121"/>
                                </a:lnTo>
                                <a:lnTo>
                                  <a:pt x="99" y="118"/>
                                </a:lnTo>
                                <a:lnTo>
                                  <a:pt x="127" y="117"/>
                                </a:lnTo>
                                <a:lnTo>
                                  <a:pt x="162" y="117"/>
                                </a:lnTo>
                                <a:lnTo>
                                  <a:pt x="162" y="97"/>
                                </a:lnTo>
                                <a:lnTo>
                                  <a:pt x="162" y="83"/>
                                </a:lnTo>
                                <a:lnTo>
                                  <a:pt x="159" y="71"/>
                                </a:lnTo>
                                <a:lnTo>
                                  <a:pt x="156" y="61"/>
                                </a:lnTo>
                                <a:lnTo>
                                  <a:pt x="148" y="53"/>
                                </a:lnTo>
                                <a:lnTo>
                                  <a:pt x="141" y="46"/>
                                </a:lnTo>
                                <a:lnTo>
                                  <a:pt x="131" y="41"/>
                                </a:lnTo>
                                <a:lnTo>
                                  <a:pt x="119" y="38"/>
                                </a:lnTo>
                                <a:lnTo>
                                  <a:pt x="104" y="38"/>
                                </a:lnTo>
                                <a:lnTo>
                                  <a:pt x="88" y="38"/>
                                </a:lnTo>
                                <a:lnTo>
                                  <a:pt x="73" y="41"/>
                                </a:lnTo>
                                <a:lnTo>
                                  <a:pt x="61" y="46"/>
                                </a:lnTo>
                                <a:lnTo>
                                  <a:pt x="50" y="51"/>
                                </a:lnTo>
                                <a:lnTo>
                                  <a:pt x="40" y="55"/>
                                </a:lnTo>
                                <a:lnTo>
                                  <a:pt x="32" y="60"/>
                                </a:lnTo>
                                <a:lnTo>
                                  <a:pt x="26" y="64"/>
                                </a:lnTo>
                                <a:lnTo>
                                  <a:pt x="23" y="64"/>
                                </a:lnTo>
                                <a:lnTo>
                                  <a:pt x="20" y="64"/>
                                </a:lnTo>
                                <a:lnTo>
                                  <a:pt x="18" y="62"/>
                                </a:lnTo>
                                <a:lnTo>
                                  <a:pt x="16" y="61"/>
                                </a:lnTo>
                                <a:lnTo>
                                  <a:pt x="15" y="59"/>
                                </a:lnTo>
                                <a:lnTo>
                                  <a:pt x="14" y="56"/>
                                </a:lnTo>
                                <a:lnTo>
                                  <a:pt x="14" y="54"/>
                                </a:lnTo>
                                <a:lnTo>
                                  <a:pt x="13" y="50"/>
                                </a:lnTo>
                                <a:lnTo>
                                  <a:pt x="13" y="45"/>
                                </a:lnTo>
                                <a:lnTo>
                                  <a:pt x="13" y="39"/>
                                </a:lnTo>
                                <a:lnTo>
                                  <a:pt x="14" y="35"/>
                                </a:lnTo>
                                <a:lnTo>
                                  <a:pt x="15" y="30"/>
                                </a:lnTo>
                                <a:lnTo>
                                  <a:pt x="19" y="27"/>
                                </a:lnTo>
                                <a:lnTo>
                                  <a:pt x="24" y="23"/>
                                </a:lnTo>
                                <a:lnTo>
                                  <a:pt x="31" y="18"/>
                                </a:lnTo>
                                <a:lnTo>
                                  <a:pt x="41" y="13"/>
                                </a:lnTo>
                                <a:lnTo>
                                  <a:pt x="53" y="9"/>
                                </a:lnTo>
                                <a:lnTo>
                                  <a:pt x="66" y="6"/>
                                </a:lnTo>
                                <a:lnTo>
                                  <a:pt x="79" y="3"/>
                                </a:lnTo>
                                <a:lnTo>
                                  <a:pt x="94" y="1"/>
                                </a:lnTo>
                                <a:lnTo>
                                  <a:pt x="109" y="0"/>
                                </a:lnTo>
                                <a:lnTo>
                                  <a:pt x="135" y="1"/>
                                </a:lnTo>
                                <a:lnTo>
                                  <a:pt x="154" y="6"/>
                                </a:lnTo>
                                <a:lnTo>
                                  <a:pt x="173" y="13"/>
                                </a:lnTo>
                                <a:lnTo>
                                  <a:pt x="185" y="24"/>
                                </a:lnTo>
                                <a:lnTo>
                                  <a:pt x="196" y="38"/>
                                </a:lnTo>
                                <a:lnTo>
                                  <a:pt x="202" y="54"/>
                                </a:lnTo>
                                <a:lnTo>
                                  <a:pt x="207" y="72"/>
                                </a:lnTo>
                                <a:lnTo>
                                  <a:pt x="209" y="96"/>
                                </a:lnTo>
                                <a:lnTo>
                                  <a:pt x="209" y="266"/>
                                </a:lnTo>
                                <a:close/>
                                <a:moveTo>
                                  <a:pt x="162" y="150"/>
                                </a:moveTo>
                                <a:lnTo>
                                  <a:pt x="122" y="150"/>
                                </a:lnTo>
                                <a:lnTo>
                                  <a:pt x="104" y="151"/>
                                </a:lnTo>
                                <a:lnTo>
                                  <a:pt x="89" y="154"/>
                                </a:lnTo>
                                <a:lnTo>
                                  <a:pt x="76" y="157"/>
                                </a:lnTo>
                                <a:lnTo>
                                  <a:pt x="66" y="163"/>
                                </a:lnTo>
                                <a:lnTo>
                                  <a:pt x="57" y="170"/>
                                </a:lnTo>
                                <a:lnTo>
                                  <a:pt x="52" y="178"/>
                                </a:lnTo>
                                <a:lnTo>
                                  <a:pt x="49" y="187"/>
                                </a:lnTo>
                                <a:lnTo>
                                  <a:pt x="49" y="198"/>
                                </a:lnTo>
                                <a:lnTo>
                                  <a:pt x="49" y="208"/>
                                </a:lnTo>
                                <a:lnTo>
                                  <a:pt x="55" y="224"/>
                                </a:lnTo>
                                <a:lnTo>
                                  <a:pt x="61" y="230"/>
                                </a:lnTo>
                                <a:lnTo>
                                  <a:pt x="67" y="235"/>
                                </a:lnTo>
                                <a:lnTo>
                                  <a:pt x="84" y="241"/>
                                </a:lnTo>
                                <a:lnTo>
                                  <a:pt x="95" y="241"/>
                                </a:lnTo>
                                <a:lnTo>
                                  <a:pt x="114" y="240"/>
                                </a:lnTo>
                                <a:lnTo>
                                  <a:pt x="129" y="232"/>
                                </a:lnTo>
                                <a:lnTo>
                                  <a:pt x="145" y="221"/>
                                </a:lnTo>
                                <a:lnTo>
                                  <a:pt x="162" y="204"/>
                                </a:lnTo>
                                <a:lnTo>
                                  <a:pt x="162" y="1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19" name="Freeform 13"/>
                        <wps:cNvSpPr>
                          <a:spLocks noEditPoints="1"/>
                        </wps:cNvSpPr>
                        <wps:spPr bwMode="auto">
                          <a:xfrm>
                            <a:off x="3275013" y="1852612"/>
                            <a:ext cx="30163" cy="198438"/>
                          </a:xfrm>
                          <a:custGeom>
                            <a:avLst/>
                            <a:gdLst>
                              <a:gd name="T0" fmla="*/ 52 w 57"/>
                              <a:gd name="T1" fmla="*/ 366 h 374"/>
                              <a:gd name="T2" fmla="*/ 52 w 57"/>
                              <a:gd name="T3" fmla="*/ 367 h 374"/>
                              <a:gd name="T4" fmla="*/ 51 w 57"/>
                              <a:gd name="T5" fmla="*/ 369 h 374"/>
                              <a:gd name="T6" fmla="*/ 50 w 57"/>
                              <a:gd name="T7" fmla="*/ 371 h 374"/>
                              <a:gd name="T8" fmla="*/ 47 w 57"/>
                              <a:gd name="T9" fmla="*/ 372 h 374"/>
                              <a:gd name="T10" fmla="*/ 45 w 57"/>
                              <a:gd name="T11" fmla="*/ 373 h 374"/>
                              <a:gd name="T12" fmla="*/ 40 w 57"/>
                              <a:gd name="T13" fmla="*/ 373 h 374"/>
                              <a:gd name="T14" fmla="*/ 35 w 57"/>
                              <a:gd name="T15" fmla="*/ 374 h 374"/>
                              <a:gd name="T16" fmla="*/ 29 w 57"/>
                              <a:gd name="T17" fmla="*/ 374 h 374"/>
                              <a:gd name="T18" fmla="*/ 23 w 57"/>
                              <a:gd name="T19" fmla="*/ 374 h 374"/>
                              <a:gd name="T20" fmla="*/ 18 w 57"/>
                              <a:gd name="T21" fmla="*/ 373 h 374"/>
                              <a:gd name="T22" fmla="*/ 13 w 57"/>
                              <a:gd name="T23" fmla="*/ 373 h 374"/>
                              <a:gd name="T24" fmla="*/ 10 w 57"/>
                              <a:gd name="T25" fmla="*/ 372 h 374"/>
                              <a:gd name="T26" fmla="*/ 8 w 57"/>
                              <a:gd name="T27" fmla="*/ 371 h 374"/>
                              <a:gd name="T28" fmla="*/ 7 w 57"/>
                              <a:gd name="T29" fmla="*/ 369 h 374"/>
                              <a:gd name="T30" fmla="*/ 5 w 57"/>
                              <a:gd name="T31" fmla="*/ 367 h 374"/>
                              <a:gd name="T32" fmla="*/ 5 w 57"/>
                              <a:gd name="T33" fmla="*/ 366 h 374"/>
                              <a:gd name="T34" fmla="*/ 5 w 57"/>
                              <a:gd name="T35" fmla="*/ 113 h 374"/>
                              <a:gd name="T36" fmla="*/ 5 w 57"/>
                              <a:gd name="T37" fmla="*/ 111 h 374"/>
                              <a:gd name="T38" fmla="*/ 7 w 57"/>
                              <a:gd name="T39" fmla="*/ 109 h 374"/>
                              <a:gd name="T40" fmla="*/ 8 w 57"/>
                              <a:gd name="T41" fmla="*/ 107 h 374"/>
                              <a:gd name="T42" fmla="*/ 10 w 57"/>
                              <a:gd name="T43" fmla="*/ 106 h 374"/>
                              <a:gd name="T44" fmla="*/ 13 w 57"/>
                              <a:gd name="T45" fmla="*/ 105 h 374"/>
                              <a:gd name="T46" fmla="*/ 18 w 57"/>
                              <a:gd name="T47" fmla="*/ 105 h 374"/>
                              <a:gd name="T48" fmla="*/ 23 w 57"/>
                              <a:gd name="T49" fmla="*/ 105 h 374"/>
                              <a:gd name="T50" fmla="*/ 29 w 57"/>
                              <a:gd name="T51" fmla="*/ 105 h 374"/>
                              <a:gd name="T52" fmla="*/ 35 w 57"/>
                              <a:gd name="T53" fmla="*/ 105 h 374"/>
                              <a:gd name="T54" fmla="*/ 40 w 57"/>
                              <a:gd name="T55" fmla="*/ 105 h 374"/>
                              <a:gd name="T56" fmla="*/ 45 w 57"/>
                              <a:gd name="T57" fmla="*/ 105 h 374"/>
                              <a:gd name="T58" fmla="*/ 47 w 57"/>
                              <a:gd name="T59" fmla="*/ 106 h 374"/>
                              <a:gd name="T60" fmla="*/ 50 w 57"/>
                              <a:gd name="T61" fmla="*/ 107 h 374"/>
                              <a:gd name="T62" fmla="*/ 51 w 57"/>
                              <a:gd name="T63" fmla="*/ 109 h 374"/>
                              <a:gd name="T64" fmla="*/ 52 w 57"/>
                              <a:gd name="T65" fmla="*/ 111 h 374"/>
                              <a:gd name="T66" fmla="*/ 52 w 57"/>
                              <a:gd name="T67" fmla="*/ 113 h 374"/>
                              <a:gd name="T68" fmla="*/ 52 w 57"/>
                              <a:gd name="T69" fmla="*/ 366 h 374"/>
                              <a:gd name="T70" fmla="*/ 57 w 57"/>
                              <a:gd name="T71" fmla="*/ 27 h 374"/>
                              <a:gd name="T72" fmla="*/ 56 w 57"/>
                              <a:gd name="T73" fmla="*/ 42 h 374"/>
                              <a:gd name="T74" fmla="*/ 51 w 57"/>
                              <a:gd name="T75" fmla="*/ 49 h 374"/>
                              <a:gd name="T76" fmla="*/ 44 w 57"/>
                              <a:gd name="T77" fmla="*/ 54 h 374"/>
                              <a:gd name="T78" fmla="*/ 29 w 57"/>
                              <a:gd name="T79" fmla="*/ 55 h 374"/>
                              <a:gd name="T80" fmla="*/ 14 w 57"/>
                              <a:gd name="T81" fmla="*/ 54 h 374"/>
                              <a:gd name="T82" fmla="*/ 7 w 57"/>
                              <a:gd name="T83" fmla="*/ 50 h 374"/>
                              <a:gd name="T84" fmla="*/ 2 w 57"/>
                              <a:gd name="T85" fmla="*/ 42 h 374"/>
                              <a:gd name="T86" fmla="*/ 0 w 57"/>
                              <a:gd name="T87" fmla="*/ 28 h 374"/>
                              <a:gd name="T88" fmla="*/ 2 w 57"/>
                              <a:gd name="T89" fmla="*/ 13 h 374"/>
                              <a:gd name="T90" fmla="*/ 7 w 57"/>
                              <a:gd name="T91" fmla="*/ 6 h 374"/>
                              <a:gd name="T92" fmla="*/ 14 w 57"/>
                              <a:gd name="T93" fmla="*/ 1 h 374"/>
                              <a:gd name="T94" fmla="*/ 29 w 57"/>
                              <a:gd name="T95" fmla="*/ 0 h 374"/>
                              <a:gd name="T96" fmla="*/ 44 w 57"/>
                              <a:gd name="T97" fmla="*/ 1 h 374"/>
                              <a:gd name="T98" fmla="*/ 51 w 57"/>
                              <a:gd name="T99" fmla="*/ 6 h 374"/>
                              <a:gd name="T100" fmla="*/ 56 w 57"/>
                              <a:gd name="T101" fmla="*/ 13 h 374"/>
                              <a:gd name="T102" fmla="*/ 57 w 57"/>
                              <a:gd name="T103" fmla="*/ 27 h 37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57" h="374">
                                <a:moveTo>
                                  <a:pt x="52" y="366"/>
                                </a:moveTo>
                                <a:lnTo>
                                  <a:pt x="52" y="367"/>
                                </a:lnTo>
                                <a:lnTo>
                                  <a:pt x="51" y="369"/>
                                </a:lnTo>
                                <a:lnTo>
                                  <a:pt x="50" y="371"/>
                                </a:lnTo>
                                <a:lnTo>
                                  <a:pt x="47" y="372"/>
                                </a:lnTo>
                                <a:lnTo>
                                  <a:pt x="45" y="373"/>
                                </a:lnTo>
                                <a:lnTo>
                                  <a:pt x="40" y="373"/>
                                </a:lnTo>
                                <a:lnTo>
                                  <a:pt x="35" y="374"/>
                                </a:lnTo>
                                <a:lnTo>
                                  <a:pt x="29" y="374"/>
                                </a:lnTo>
                                <a:lnTo>
                                  <a:pt x="23" y="374"/>
                                </a:lnTo>
                                <a:lnTo>
                                  <a:pt x="18" y="373"/>
                                </a:lnTo>
                                <a:lnTo>
                                  <a:pt x="13" y="373"/>
                                </a:lnTo>
                                <a:lnTo>
                                  <a:pt x="10" y="372"/>
                                </a:lnTo>
                                <a:lnTo>
                                  <a:pt x="8" y="371"/>
                                </a:lnTo>
                                <a:lnTo>
                                  <a:pt x="7" y="369"/>
                                </a:lnTo>
                                <a:lnTo>
                                  <a:pt x="5" y="367"/>
                                </a:lnTo>
                                <a:lnTo>
                                  <a:pt x="5" y="366"/>
                                </a:lnTo>
                                <a:lnTo>
                                  <a:pt x="5" y="113"/>
                                </a:lnTo>
                                <a:lnTo>
                                  <a:pt x="5" y="111"/>
                                </a:lnTo>
                                <a:lnTo>
                                  <a:pt x="7" y="109"/>
                                </a:lnTo>
                                <a:lnTo>
                                  <a:pt x="8" y="107"/>
                                </a:lnTo>
                                <a:lnTo>
                                  <a:pt x="10" y="106"/>
                                </a:lnTo>
                                <a:lnTo>
                                  <a:pt x="13" y="105"/>
                                </a:lnTo>
                                <a:lnTo>
                                  <a:pt x="18" y="105"/>
                                </a:lnTo>
                                <a:lnTo>
                                  <a:pt x="23" y="105"/>
                                </a:lnTo>
                                <a:lnTo>
                                  <a:pt x="29" y="105"/>
                                </a:lnTo>
                                <a:lnTo>
                                  <a:pt x="35" y="105"/>
                                </a:lnTo>
                                <a:lnTo>
                                  <a:pt x="40" y="105"/>
                                </a:lnTo>
                                <a:lnTo>
                                  <a:pt x="45" y="105"/>
                                </a:lnTo>
                                <a:lnTo>
                                  <a:pt x="47" y="106"/>
                                </a:lnTo>
                                <a:lnTo>
                                  <a:pt x="50" y="107"/>
                                </a:lnTo>
                                <a:lnTo>
                                  <a:pt x="51" y="109"/>
                                </a:lnTo>
                                <a:lnTo>
                                  <a:pt x="52" y="111"/>
                                </a:lnTo>
                                <a:lnTo>
                                  <a:pt x="52" y="113"/>
                                </a:lnTo>
                                <a:lnTo>
                                  <a:pt x="52" y="366"/>
                                </a:lnTo>
                                <a:close/>
                                <a:moveTo>
                                  <a:pt x="57" y="27"/>
                                </a:moveTo>
                                <a:lnTo>
                                  <a:pt x="56" y="42"/>
                                </a:lnTo>
                                <a:lnTo>
                                  <a:pt x="51" y="49"/>
                                </a:lnTo>
                                <a:lnTo>
                                  <a:pt x="44" y="54"/>
                                </a:lnTo>
                                <a:lnTo>
                                  <a:pt x="29" y="55"/>
                                </a:lnTo>
                                <a:lnTo>
                                  <a:pt x="14" y="54"/>
                                </a:lnTo>
                                <a:lnTo>
                                  <a:pt x="7" y="50"/>
                                </a:lnTo>
                                <a:lnTo>
                                  <a:pt x="2" y="42"/>
                                </a:lnTo>
                                <a:lnTo>
                                  <a:pt x="0" y="28"/>
                                </a:lnTo>
                                <a:lnTo>
                                  <a:pt x="2" y="13"/>
                                </a:lnTo>
                                <a:lnTo>
                                  <a:pt x="7" y="6"/>
                                </a:lnTo>
                                <a:lnTo>
                                  <a:pt x="14" y="1"/>
                                </a:lnTo>
                                <a:lnTo>
                                  <a:pt x="29" y="0"/>
                                </a:lnTo>
                                <a:lnTo>
                                  <a:pt x="44" y="1"/>
                                </a:lnTo>
                                <a:lnTo>
                                  <a:pt x="51" y="6"/>
                                </a:lnTo>
                                <a:lnTo>
                                  <a:pt x="56" y="13"/>
                                </a:lnTo>
                                <a:lnTo>
                                  <a:pt x="57" y="2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20" name="Freeform 14"/>
                        <wps:cNvSpPr>
                          <a:spLocks/>
                        </wps:cNvSpPr>
                        <wps:spPr bwMode="auto">
                          <a:xfrm>
                            <a:off x="3348038" y="1843087"/>
                            <a:ext cx="23813" cy="207963"/>
                          </a:xfrm>
                          <a:custGeom>
                            <a:avLst/>
                            <a:gdLst>
                              <a:gd name="T0" fmla="*/ 46 w 46"/>
                              <a:gd name="T1" fmla="*/ 385 h 393"/>
                              <a:gd name="T2" fmla="*/ 46 w 46"/>
                              <a:gd name="T3" fmla="*/ 386 h 393"/>
                              <a:gd name="T4" fmla="*/ 46 w 46"/>
                              <a:gd name="T5" fmla="*/ 388 h 393"/>
                              <a:gd name="T6" fmla="*/ 44 w 46"/>
                              <a:gd name="T7" fmla="*/ 390 h 393"/>
                              <a:gd name="T8" fmla="*/ 42 w 46"/>
                              <a:gd name="T9" fmla="*/ 391 h 393"/>
                              <a:gd name="T10" fmla="*/ 39 w 46"/>
                              <a:gd name="T11" fmla="*/ 392 h 393"/>
                              <a:gd name="T12" fmla="*/ 35 w 46"/>
                              <a:gd name="T13" fmla="*/ 392 h 393"/>
                              <a:gd name="T14" fmla="*/ 30 w 46"/>
                              <a:gd name="T15" fmla="*/ 393 h 393"/>
                              <a:gd name="T16" fmla="*/ 24 w 46"/>
                              <a:gd name="T17" fmla="*/ 393 h 393"/>
                              <a:gd name="T18" fmla="*/ 16 w 46"/>
                              <a:gd name="T19" fmla="*/ 393 h 393"/>
                              <a:gd name="T20" fmla="*/ 11 w 46"/>
                              <a:gd name="T21" fmla="*/ 392 h 393"/>
                              <a:gd name="T22" fmla="*/ 8 w 46"/>
                              <a:gd name="T23" fmla="*/ 392 h 393"/>
                              <a:gd name="T24" fmla="*/ 5 w 46"/>
                              <a:gd name="T25" fmla="*/ 391 h 393"/>
                              <a:gd name="T26" fmla="*/ 3 w 46"/>
                              <a:gd name="T27" fmla="*/ 390 h 393"/>
                              <a:gd name="T28" fmla="*/ 2 w 46"/>
                              <a:gd name="T29" fmla="*/ 388 h 393"/>
                              <a:gd name="T30" fmla="*/ 0 w 46"/>
                              <a:gd name="T31" fmla="*/ 386 h 393"/>
                              <a:gd name="T32" fmla="*/ 0 w 46"/>
                              <a:gd name="T33" fmla="*/ 385 h 393"/>
                              <a:gd name="T34" fmla="*/ 0 w 46"/>
                              <a:gd name="T35" fmla="*/ 9 h 393"/>
                              <a:gd name="T36" fmla="*/ 0 w 46"/>
                              <a:gd name="T37" fmla="*/ 7 h 393"/>
                              <a:gd name="T38" fmla="*/ 2 w 46"/>
                              <a:gd name="T39" fmla="*/ 5 h 393"/>
                              <a:gd name="T40" fmla="*/ 3 w 46"/>
                              <a:gd name="T41" fmla="*/ 4 h 393"/>
                              <a:gd name="T42" fmla="*/ 5 w 46"/>
                              <a:gd name="T43" fmla="*/ 3 h 393"/>
                              <a:gd name="T44" fmla="*/ 8 w 46"/>
                              <a:gd name="T45" fmla="*/ 2 h 393"/>
                              <a:gd name="T46" fmla="*/ 11 w 46"/>
                              <a:gd name="T47" fmla="*/ 0 h 393"/>
                              <a:gd name="T48" fmla="*/ 16 w 46"/>
                              <a:gd name="T49" fmla="*/ 0 h 393"/>
                              <a:gd name="T50" fmla="*/ 24 w 46"/>
                              <a:gd name="T51" fmla="*/ 0 h 393"/>
                              <a:gd name="T52" fmla="*/ 30 w 46"/>
                              <a:gd name="T53" fmla="*/ 0 h 393"/>
                              <a:gd name="T54" fmla="*/ 35 w 46"/>
                              <a:gd name="T55" fmla="*/ 0 h 393"/>
                              <a:gd name="T56" fmla="*/ 39 w 46"/>
                              <a:gd name="T57" fmla="*/ 2 h 393"/>
                              <a:gd name="T58" fmla="*/ 42 w 46"/>
                              <a:gd name="T59" fmla="*/ 3 h 393"/>
                              <a:gd name="T60" fmla="*/ 44 w 46"/>
                              <a:gd name="T61" fmla="*/ 4 h 393"/>
                              <a:gd name="T62" fmla="*/ 46 w 46"/>
                              <a:gd name="T63" fmla="*/ 5 h 393"/>
                              <a:gd name="T64" fmla="*/ 46 w 46"/>
                              <a:gd name="T65" fmla="*/ 7 h 393"/>
                              <a:gd name="T66" fmla="*/ 46 w 46"/>
                              <a:gd name="T67" fmla="*/ 9 h 393"/>
                              <a:gd name="T68" fmla="*/ 46 w 46"/>
                              <a:gd name="T69" fmla="*/ 385 h 3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46" h="393">
                                <a:moveTo>
                                  <a:pt x="46" y="385"/>
                                </a:moveTo>
                                <a:lnTo>
                                  <a:pt x="46" y="386"/>
                                </a:lnTo>
                                <a:lnTo>
                                  <a:pt x="46" y="388"/>
                                </a:lnTo>
                                <a:lnTo>
                                  <a:pt x="44" y="390"/>
                                </a:lnTo>
                                <a:lnTo>
                                  <a:pt x="42" y="391"/>
                                </a:lnTo>
                                <a:lnTo>
                                  <a:pt x="39" y="392"/>
                                </a:lnTo>
                                <a:lnTo>
                                  <a:pt x="35" y="392"/>
                                </a:lnTo>
                                <a:lnTo>
                                  <a:pt x="30" y="393"/>
                                </a:lnTo>
                                <a:lnTo>
                                  <a:pt x="24" y="393"/>
                                </a:lnTo>
                                <a:lnTo>
                                  <a:pt x="16" y="393"/>
                                </a:lnTo>
                                <a:lnTo>
                                  <a:pt x="11" y="392"/>
                                </a:lnTo>
                                <a:lnTo>
                                  <a:pt x="8" y="392"/>
                                </a:lnTo>
                                <a:lnTo>
                                  <a:pt x="5" y="391"/>
                                </a:lnTo>
                                <a:lnTo>
                                  <a:pt x="3" y="390"/>
                                </a:lnTo>
                                <a:lnTo>
                                  <a:pt x="2" y="388"/>
                                </a:lnTo>
                                <a:lnTo>
                                  <a:pt x="0" y="386"/>
                                </a:lnTo>
                                <a:lnTo>
                                  <a:pt x="0" y="385"/>
                                </a:lnTo>
                                <a:lnTo>
                                  <a:pt x="0" y="9"/>
                                </a:lnTo>
                                <a:lnTo>
                                  <a:pt x="0" y="7"/>
                                </a:lnTo>
                                <a:lnTo>
                                  <a:pt x="2" y="5"/>
                                </a:lnTo>
                                <a:lnTo>
                                  <a:pt x="3" y="4"/>
                                </a:lnTo>
                                <a:lnTo>
                                  <a:pt x="5" y="3"/>
                                </a:lnTo>
                                <a:lnTo>
                                  <a:pt x="8" y="2"/>
                                </a:lnTo>
                                <a:lnTo>
                                  <a:pt x="11" y="0"/>
                                </a:lnTo>
                                <a:lnTo>
                                  <a:pt x="16" y="0"/>
                                </a:lnTo>
                                <a:lnTo>
                                  <a:pt x="24" y="0"/>
                                </a:lnTo>
                                <a:lnTo>
                                  <a:pt x="30" y="0"/>
                                </a:lnTo>
                                <a:lnTo>
                                  <a:pt x="35" y="0"/>
                                </a:lnTo>
                                <a:lnTo>
                                  <a:pt x="39" y="2"/>
                                </a:lnTo>
                                <a:lnTo>
                                  <a:pt x="42" y="3"/>
                                </a:lnTo>
                                <a:lnTo>
                                  <a:pt x="44" y="4"/>
                                </a:lnTo>
                                <a:lnTo>
                                  <a:pt x="46" y="5"/>
                                </a:lnTo>
                                <a:lnTo>
                                  <a:pt x="46" y="7"/>
                                </a:lnTo>
                                <a:lnTo>
                                  <a:pt x="46" y="9"/>
                                </a:lnTo>
                                <a:lnTo>
                                  <a:pt x="46" y="38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21" name="Freeform 15"/>
                        <wps:cNvSpPr>
                          <a:spLocks noEditPoints="1"/>
                        </wps:cNvSpPr>
                        <wps:spPr bwMode="auto">
                          <a:xfrm>
                            <a:off x="3408363" y="1906587"/>
                            <a:ext cx="109538" cy="146050"/>
                          </a:xfrm>
                          <a:custGeom>
                            <a:avLst/>
                            <a:gdLst>
                              <a:gd name="T0" fmla="*/ 207 w 207"/>
                              <a:gd name="T1" fmla="*/ 268 h 278"/>
                              <a:gd name="T2" fmla="*/ 202 w 207"/>
                              <a:gd name="T3" fmla="*/ 272 h 278"/>
                              <a:gd name="T4" fmla="*/ 194 w 207"/>
                              <a:gd name="T5" fmla="*/ 274 h 278"/>
                              <a:gd name="T6" fmla="*/ 180 w 207"/>
                              <a:gd name="T7" fmla="*/ 274 h 278"/>
                              <a:gd name="T8" fmla="*/ 171 w 207"/>
                              <a:gd name="T9" fmla="*/ 272 h 278"/>
                              <a:gd name="T10" fmla="*/ 168 w 207"/>
                              <a:gd name="T11" fmla="*/ 268 h 278"/>
                              <a:gd name="T12" fmla="*/ 168 w 207"/>
                              <a:gd name="T13" fmla="*/ 240 h 278"/>
                              <a:gd name="T14" fmla="*/ 129 w 207"/>
                              <a:gd name="T15" fmla="*/ 268 h 278"/>
                              <a:gd name="T16" fmla="*/ 88 w 207"/>
                              <a:gd name="T17" fmla="*/ 278 h 278"/>
                              <a:gd name="T18" fmla="*/ 51 w 207"/>
                              <a:gd name="T19" fmla="*/ 272 h 278"/>
                              <a:gd name="T20" fmla="*/ 24 w 207"/>
                              <a:gd name="T21" fmla="*/ 257 h 278"/>
                              <a:gd name="T22" fmla="*/ 6 w 207"/>
                              <a:gd name="T23" fmla="*/ 234 h 278"/>
                              <a:gd name="T24" fmla="*/ 0 w 207"/>
                              <a:gd name="T25" fmla="*/ 200 h 278"/>
                              <a:gd name="T26" fmla="*/ 9 w 207"/>
                              <a:gd name="T27" fmla="*/ 163 h 278"/>
                              <a:gd name="T28" fmla="*/ 33 w 207"/>
                              <a:gd name="T29" fmla="*/ 138 h 278"/>
                              <a:gd name="T30" fmla="*/ 73 w 207"/>
                              <a:gd name="T31" fmla="*/ 121 h 278"/>
                              <a:gd name="T32" fmla="*/ 126 w 207"/>
                              <a:gd name="T33" fmla="*/ 117 h 278"/>
                              <a:gd name="T34" fmla="*/ 162 w 207"/>
                              <a:gd name="T35" fmla="*/ 97 h 278"/>
                              <a:gd name="T36" fmla="*/ 158 w 207"/>
                              <a:gd name="T37" fmla="*/ 71 h 278"/>
                              <a:gd name="T38" fmla="*/ 148 w 207"/>
                              <a:gd name="T39" fmla="*/ 53 h 278"/>
                              <a:gd name="T40" fmla="*/ 129 w 207"/>
                              <a:gd name="T41" fmla="*/ 41 h 278"/>
                              <a:gd name="T42" fmla="*/ 104 w 207"/>
                              <a:gd name="T43" fmla="*/ 38 h 278"/>
                              <a:gd name="T44" fmla="*/ 73 w 207"/>
                              <a:gd name="T45" fmla="*/ 41 h 278"/>
                              <a:gd name="T46" fmla="*/ 48 w 207"/>
                              <a:gd name="T47" fmla="*/ 51 h 278"/>
                              <a:gd name="T48" fmla="*/ 31 w 207"/>
                              <a:gd name="T49" fmla="*/ 60 h 278"/>
                              <a:gd name="T50" fmla="*/ 21 w 207"/>
                              <a:gd name="T51" fmla="*/ 64 h 278"/>
                              <a:gd name="T52" fmla="*/ 17 w 207"/>
                              <a:gd name="T53" fmla="*/ 62 h 278"/>
                              <a:gd name="T54" fmla="*/ 14 w 207"/>
                              <a:gd name="T55" fmla="*/ 59 h 278"/>
                              <a:gd name="T56" fmla="*/ 12 w 207"/>
                              <a:gd name="T57" fmla="*/ 54 h 278"/>
                              <a:gd name="T58" fmla="*/ 12 w 207"/>
                              <a:gd name="T59" fmla="*/ 45 h 278"/>
                              <a:gd name="T60" fmla="*/ 12 w 207"/>
                              <a:gd name="T61" fmla="*/ 35 h 278"/>
                              <a:gd name="T62" fmla="*/ 17 w 207"/>
                              <a:gd name="T63" fmla="*/ 27 h 278"/>
                              <a:gd name="T64" fmla="*/ 31 w 207"/>
                              <a:gd name="T65" fmla="*/ 18 h 278"/>
                              <a:gd name="T66" fmla="*/ 52 w 207"/>
                              <a:gd name="T67" fmla="*/ 9 h 278"/>
                              <a:gd name="T68" fmla="*/ 79 w 207"/>
                              <a:gd name="T69" fmla="*/ 3 h 278"/>
                              <a:gd name="T70" fmla="*/ 107 w 207"/>
                              <a:gd name="T71" fmla="*/ 0 h 278"/>
                              <a:gd name="T72" fmla="*/ 154 w 207"/>
                              <a:gd name="T73" fmla="*/ 6 h 278"/>
                              <a:gd name="T74" fmla="*/ 185 w 207"/>
                              <a:gd name="T75" fmla="*/ 24 h 278"/>
                              <a:gd name="T76" fmla="*/ 202 w 207"/>
                              <a:gd name="T77" fmla="*/ 54 h 278"/>
                              <a:gd name="T78" fmla="*/ 207 w 207"/>
                              <a:gd name="T79" fmla="*/ 96 h 278"/>
                              <a:gd name="T80" fmla="*/ 162 w 207"/>
                              <a:gd name="T81" fmla="*/ 150 h 278"/>
                              <a:gd name="T82" fmla="*/ 104 w 207"/>
                              <a:gd name="T83" fmla="*/ 151 h 278"/>
                              <a:gd name="T84" fmla="*/ 75 w 207"/>
                              <a:gd name="T85" fmla="*/ 157 h 278"/>
                              <a:gd name="T86" fmla="*/ 57 w 207"/>
                              <a:gd name="T87" fmla="*/ 170 h 278"/>
                              <a:gd name="T88" fmla="*/ 48 w 207"/>
                              <a:gd name="T89" fmla="*/ 187 h 278"/>
                              <a:gd name="T90" fmla="*/ 47 w 207"/>
                              <a:gd name="T91" fmla="*/ 208 h 278"/>
                              <a:gd name="T92" fmla="*/ 59 w 207"/>
                              <a:gd name="T93" fmla="*/ 230 h 278"/>
                              <a:gd name="T94" fmla="*/ 84 w 207"/>
                              <a:gd name="T95" fmla="*/ 241 h 278"/>
                              <a:gd name="T96" fmla="*/ 112 w 207"/>
                              <a:gd name="T97" fmla="*/ 240 h 278"/>
                              <a:gd name="T98" fmla="*/ 144 w 207"/>
                              <a:gd name="T99" fmla="*/ 221 h 278"/>
                              <a:gd name="T100" fmla="*/ 162 w 207"/>
                              <a:gd name="T101" fmla="*/ 150 h 27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207" h="278">
                                <a:moveTo>
                                  <a:pt x="207" y="266"/>
                                </a:moveTo>
                                <a:lnTo>
                                  <a:pt x="207" y="268"/>
                                </a:lnTo>
                                <a:lnTo>
                                  <a:pt x="205" y="271"/>
                                </a:lnTo>
                                <a:lnTo>
                                  <a:pt x="202" y="272"/>
                                </a:lnTo>
                                <a:lnTo>
                                  <a:pt x="198" y="273"/>
                                </a:lnTo>
                                <a:lnTo>
                                  <a:pt x="194" y="274"/>
                                </a:lnTo>
                                <a:lnTo>
                                  <a:pt x="187" y="274"/>
                                </a:lnTo>
                                <a:lnTo>
                                  <a:pt x="180" y="274"/>
                                </a:lnTo>
                                <a:lnTo>
                                  <a:pt x="175" y="273"/>
                                </a:lnTo>
                                <a:lnTo>
                                  <a:pt x="171" y="272"/>
                                </a:lnTo>
                                <a:lnTo>
                                  <a:pt x="169" y="271"/>
                                </a:lnTo>
                                <a:lnTo>
                                  <a:pt x="168" y="268"/>
                                </a:lnTo>
                                <a:lnTo>
                                  <a:pt x="168" y="266"/>
                                </a:lnTo>
                                <a:lnTo>
                                  <a:pt x="168" y="240"/>
                                </a:lnTo>
                                <a:lnTo>
                                  <a:pt x="150" y="257"/>
                                </a:lnTo>
                                <a:lnTo>
                                  <a:pt x="129" y="268"/>
                                </a:lnTo>
                                <a:lnTo>
                                  <a:pt x="110" y="275"/>
                                </a:lnTo>
                                <a:lnTo>
                                  <a:pt x="88" y="278"/>
                                </a:lnTo>
                                <a:lnTo>
                                  <a:pt x="68" y="277"/>
                                </a:lnTo>
                                <a:lnTo>
                                  <a:pt x="51" y="272"/>
                                </a:lnTo>
                                <a:lnTo>
                                  <a:pt x="36" y="267"/>
                                </a:lnTo>
                                <a:lnTo>
                                  <a:pt x="24" y="257"/>
                                </a:lnTo>
                                <a:lnTo>
                                  <a:pt x="12" y="247"/>
                                </a:lnTo>
                                <a:lnTo>
                                  <a:pt x="6" y="234"/>
                                </a:lnTo>
                                <a:lnTo>
                                  <a:pt x="0" y="219"/>
                                </a:lnTo>
                                <a:lnTo>
                                  <a:pt x="0" y="200"/>
                                </a:lnTo>
                                <a:lnTo>
                                  <a:pt x="1" y="181"/>
                                </a:lnTo>
                                <a:lnTo>
                                  <a:pt x="9" y="163"/>
                                </a:lnTo>
                                <a:lnTo>
                                  <a:pt x="19" y="149"/>
                                </a:lnTo>
                                <a:lnTo>
                                  <a:pt x="33" y="138"/>
                                </a:lnTo>
                                <a:lnTo>
                                  <a:pt x="51" y="128"/>
                                </a:lnTo>
                                <a:lnTo>
                                  <a:pt x="73" y="121"/>
                                </a:lnTo>
                                <a:lnTo>
                                  <a:pt x="97" y="118"/>
                                </a:lnTo>
                                <a:lnTo>
                                  <a:pt x="126" y="117"/>
                                </a:lnTo>
                                <a:lnTo>
                                  <a:pt x="162" y="117"/>
                                </a:lnTo>
                                <a:lnTo>
                                  <a:pt x="162" y="97"/>
                                </a:lnTo>
                                <a:lnTo>
                                  <a:pt x="160" y="83"/>
                                </a:lnTo>
                                <a:lnTo>
                                  <a:pt x="158" y="71"/>
                                </a:lnTo>
                                <a:lnTo>
                                  <a:pt x="154" y="61"/>
                                </a:lnTo>
                                <a:lnTo>
                                  <a:pt x="148" y="53"/>
                                </a:lnTo>
                                <a:lnTo>
                                  <a:pt x="141" y="46"/>
                                </a:lnTo>
                                <a:lnTo>
                                  <a:pt x="129" y="41"/>
                                </a:lnTo>
                                <a:lnTo>
                                  <a:pt x="118" y="38"/>
                                </a:lnTo>
                                <a:lnTo>
                                  <a:pt x="104" y="38"/>
                                </a:lnTo>
                                <a:lnTo>
                                  <a:pt x="86" y="38"/>
                                </a:lnTo>
                                <a:lnTo>
                                  <a:pt x="73" y="41"/>
                                </a:lnTo>
                                <a:lnTo>
                                  <a:pt x="59" y="46"/>
                                </a:lnTo>
                                <a:lnTo>
                                  <a:pt x="48" y="51"/>
                                </a:lnTo>
                                <a:lnTo>
                                  <a:pt x="38" y="55"/>
                                </a:lnTo>
                                <a:lnTo>
                                  <a:pt x="31" y="60"/>
                                </a:lnTo>
                                <a:lnTo>
                                  <a:pt x="25" y="64"/>
                                </a:lnTo>
                                <a:lnTo>
                                  <a:pt x="21" y="64"/>
                                </a:lnTo>
                                <a:lnTo>
                                  <a:pt x="19" y="64"/>
                                </a:lnTo>
                                <a:lnTo>
                                  <a:pt x="17" y="62"/>
                                </a:lnTo>
                                <a:lnTo>
                                  <a:pt x="16" y="61"/>
                                </a:lnTo>
                                <a:lnTo>
                                  <a:pt x="14" y="59"/>
                                </a:lnTo>
                                <a:lnTo>
                                  <a:pt x="14" y="56"/>
                                </a:lnTo>
                                <a:lnTo>
                                  <a:pt x="12" y="54"/>
                                </a:lnTo>
                                <a:lnTo>
                                  <a:pt x="12" y="50"/>
                                </a:lnTo>
                                <a:lnTo>
                                  <a:pt x="12" y="45"/>
                                </a:lnTo>
                                <a:lnTo>
                                  <a:pt x="12" y="39"/>
                                </a:lnTo>
                                <a:lnTo>
                                  <a:pt x="12" y="35"/>
                                </a:lnTo>
                                <a:lnTo>
                                  <a:pt x="14" y="30"/>
                                </a:lnTo>
                                <a:lnTo>
                                  <a:pt x="17" y="27"/>
                                </a:lnTo>
                                <a:lnTo>
                                  <a:pt x="22" y="23"/>
                                </a:lnTo>
                                <a:lnTo>
                                  <a:pt x="31" y="18"/>
                                </a:lnTo>
                                <a:lnTo>
                                  <a:pt x="41" y="13"/>
                                </a:lnTo>
                                <a:lnTo>
                                  <a:pt x="52" y="9"/>
                                </a:lnTo>
                                <a:lnTo>
                                  <a:pt x="64" y="6"/>
                                </a:lnTo>
                                <a:lnTo>
                                  <a:pt x="79" y="3"/>
                                </a:lnTo>
                                <a:lnTo>
                                  <a:pt x="93" y="1"/>
                                </a:lnTo>
                                <a:lnTo>
                                  <a:pt x="107" y="0"/>
                                </a:lnTo>
                                <a:lnTo>
                                  <a:pt x="133" y="1"/>
                                </a:lnTo>
                                <a:lnTo>
                                  <a:pt x="154" y="6"/>
                                </a:lnTo>
                                <a:lnTo>
                                  <a:pt x="171" y="13"/>
                                </a:lnTo>
                                <a:lnTo>
                                  <a:pt x="185" y="24"/>
                                </a:lnTo>
                                <a:lnTo>
                                  <a:pt x="195" y="38"/>
                                </a:lnTo>
                                <a:lnTo>
                                  <a:pt x="202" y="54"/>
                                </a:lnTo>
                                <a:lnTo>
                                  <a:pt x="206" y="72"/>
                                </a:lnTo>
                                <a:lnTo>
                                  <a:pt x="207" y="96"/>
                                </a:lnTo>
                                <a:lnTo>
                                  <a:pt x="207" y="266"/>
                                </a:lnTo>
                                <a:close/>
                                <a:moveTo>
                                  <a:pt x="162" y="150"/>
                                </a:moveTo>
                                <a:lnTo>
                                  <a:pt x="121" y="150"/>
                                </a:lnTo>
                                <a:lnTo>
                                  <a:pt x="104" y="151"/>
                                </a:lnTo>
                                <a:lnTo>
                                  <a:pt x="89" y="154"/>
                                </a:lnTo>
                                <a:lnTo>
                                  <a:pt x="75" y="157"/>
                                </a:lnTo>
                                <a:lnTo>
                                  <a:pt x="65" y="163"/>
                                </a:lnTo>
                                <a:lnTo>
                                  <a:pt x="57" y="170"/>
                                </a:lnTo>
                                <a:lnTo>
                                  <a:pt x="51" y="178"/>
                                </a:lnTo>
                                <a:lnTo>
                                  <a:pt x="48" y="187"/>
                                </a:lnTo>
                                <a:lnTo>
                                  <a:pt x="47" y="198"/>
                                </a:lnTo>
                                <a:lnTo>
                                  <a:pt x="47" y="208"/>
                                </a:lnTo>
                                <a:lnTo>
                                  <a:pt x="53" y="224"/>
                                </a:lnTo>
                                <a:lnTo>
                                  <a:pt x="59" y="230"/>
                                </a:lnTo>
                                <a:lnTo>
                                  <a:pt x="67" y="235"/>
                                </a:lnTo>
                                <a:lnTo>
                                  <a:pt x="84" y="241"/>
                                </a:lnTo>
                                <a:lnTo>
                                  <a:pt x="95" y="241"/>
                                </a:lnTo>
                                <a:lnTo>
                                  <a:pt x="112" y="240"/>
                                </a:lnTo>
                                <a:lnTo>
                                  <a:pt x="128" y="232"/>
                                </a:lnTo>
                                <a:lnTo>
                                  <a:pt x="144" y="221"/>
                                </a:lnTo>
                                <a:lnTo>
                                  <a:pt x="162" y="204"/>
                                </a:lnTo>
                                <a:lnTo>
                                  <a:pt x="162" y="1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22" name="Freeform 16"/>
                        <wps:cNvSpPr>
                          <a:spLocks noEditPoints="1"/>
                        </wps:cNvSpPr>
                        <wps:spPr bwMode="auto">
                          <a:xfrm>
                            <a:off x="3563938" y="1843087"/>
                            <a:ext cx="122238" cy="209550"/>
                          </a:xfrm>
                          <a:custGeom>
                            <a:avLst/>
                            <a:gdLst>
                              <a:gd name="T0" fmla="*/ 230 w 232"/>
                              <a:gd name="T1" fmla="*/ 286 h 397"/>
                              <a:gd name="T2" fmla="*/ 217 w 232"/>
                              <a:gd name="T3" fmla="*/ 339 h 397"/>
                              <a:gd name="T4" fmla="*/ 189 w 232"/>
                              <a:gd name="T5" fmla="*/ 376 h 397"/>
                              <a:gd name="T6" fmla="*/ 149 w 232"/>
                              <a:gd name="T7" fmla="*/ 394 h 397"/>
                              <a:gd name="T8" fmla="*/ 112 w 232"/>
                              <a:gd name="T9" fmla="*/ 396 h 397"/>
                              <a:gd name="T10" fmla="*/ 91 w 232"/>
                              <a:gd name="T11" fmla="*/ 391 h 397"/>
                              <a:gd name="T12" fmla="*/ 72 w 232"/>
                              <a:gd name="T13" fmla="*/ 381 h 397"/>
                              <a:gd name="T14" fmla="*/ 52 w 232"/>
                              <a:gd name="T15" fmla="*/ 364 h 397"/>
                              <a:gd name="T16" fmla="*/ 41 w 232"/>
                              <a:gd name="T17" fmla="*/ 385 h 397"/>
                              <a:gd name="T18" fmla="*/ 39 w 232"/>
                              <a:gd name="T19" fmla="*/ 388 h 397"/>
                              <a:gd name="T20" fmla="*/ 36 w 232"/>
                              <a:gd name="T21" fmla="*/ 391 h 397"/>
                              <a:gd name="T22" fmla="*/ 30 w 232"/>
                              <a:gd name="T23" fmla="*/ 392 h 397"/>
                              <a:gd name="T24" fmla="*/ 20 w 232"/>
                              <a:gd name="T25" fmla="*/ 393 h 397"/>
                              <a:gd name="T26" fmla="*/ 10 w 232"/>
                              <a:gd name="T27" fmla="*/ 392 h 397"/>
                              <a:gd name="T28" fmla="*/ 4 w 232"/>
                              <a:gd name="T29" fmla="*/ 391 h 397"/>
                              <a:gd name="T30" fmla="*/ 0 w 232"/>
                              <a:gd name="T31" fmla="*/ 388 h 397"/>
                              <a:gd name="T32" fmla="*/ 0 w 232"/>
                              <a:gd name="T33" fmla="*/ 385 h 397"/>
                              <a:gd name="T34" fmla="*/ 0 w 232"/>
                              <a:gd name="T35" fmla="*/ 7 h 397"/>
                              <a:gd name="T36" fmla="*/ 3 w 232"/>
                              <a:gd name="T37" fmla="*/ 4 h 397"/>
                              <a:gd name="T38" fmla="*/ 7 w 232"/>
                              <a:gd name="T39" fmla="*/ 2 h 397"/>
                              <a:gd name="T40" fmla="*/ 16 w 232"/>
                              <a:gd name="T41" fmla="*/ 0 h 397"/>
                              <a:gd name="T42" fmla="*/ 30 w 232"/>
                              <a:gd name="T43" fmla="*/ 0 h 397"/>
                              <a:gd name="T44" fmla="*/ 38 w 232"/>
                              <a:gd name="T45" fmla="*/ 2 h 397"/>
                              <a:gd name="T46" fmla="*/ 43 w 232"/>
                              <a:gd name="T47" fmla="*/ 4 h 397"/>
                              <a:gd name="T48" fmla="*/ 46 w 232"/>
                              <a:gd name="T49" fmla="*/ 7 h 397"/>
                              <a:gd name="T50" fmla="*/ 46 w 232"/>
                              <a:gd name="T51" fmla="*/ 160 h 397"/>
                              <a:gd name="T52" fmla="*/ 68 w 232"/>
                              <a:gd name="T53" fmla="*/ 141 h 397"/>
                              <a:gd name="T54" fmla="*/ 89 w 232"/>
                              <a:gd name="T55" fmla="*/ 128 h 397"/>
                              <a:gd name="T56" fmla="*/ 108 w 232"/>
                              <a:gd name="T57" fmla="*/ 121 h 397"/>
                              <a:gd name="T58" fmla="*/ 129 w 232"/>
                              <a:gd name="T59" fmla="*/ 119 h 397"/>
                              <a:gd name="T60" fmla="*/ 166 w 232"/>
                              <a:gd name="T61" fmla="*/ 125 h 397"/>
                              <a:gd name="T62" fmla="*/ 195 w 232"/>
                              <a:gd name="T63" fmla="*/ 142 h 397"/>
                              <a:gd name="T64" fmla="*/ 219 w 232"/>
                              <a:gd name="T65" fmla="*/ 179 h 397"/>
                              <a:gd name="T66" fmla="*/ 232 w 232"/>
                              <a:gd name="T67" fmla="*/ 227 h 397"/>
                              <a:gd name="T68" fmla="*/ 184 w 232"/>
                              <a:gd name="T69" fmla="*/ 260 h 397"/>
                              <a:gd name="T70" fmla="*/ 180 w 232"/>
                              <a:gd name="T71" fmla="*/ 222 h 397"/>
                              <a:gd name="T72" fmla="*/ 170 w 232"/>
                              <a:gd name="T73" fmla="*/ 190 h 397"/>
                              <a:gd name="T74" fmla="*/ 150 w 232"/>
                              <a:gd name="T75" fmla="*/ 168 h 397"/>
                              <a:gd name="T76" fmla="*/ 121 w 232"/>
                              <a:gd name="T77" fmla="*/ 159 h 397"/>
                              <a:gd name="T78" fmla="*/ 104 w 232"/>
                              <a:gd name="T79" fmla="*/ 162 h 397"/>
                              <a:gd name="T80" fmla="*/ 85 w 232"/>
                              <a:gd name="T81" fmla="*/ 170 h 397"/>
                              <a:gd name="T82" fmla="*/ 67 w 232"/>
                              <a:gd name="T83" fmla="*/ 185 h 397"/>
                              <a:gd name="T84" fmla="*/ 46 w 232"/>
                              <a:gd name="T85" fmla="*/ 208 h 397"/>
                              <a:gd name="T86" fmla="*/ 65 w 232"/>
                              <a:gd name="T87" fmla="*/ 330 h 397"/>
                              <a:gd name="T88" fmla="*/ 100 w 232"/>
                              <a:gd name="T89" fmla="*/ 355 h 397"/>
                              <a:gd name="T90" fmla="*/ 136 w 232"/>
                              <a:gd name="T91" fmla="*/ 355 h 397"/>
                              <a:gd name="T92" fmla="*/ 160 w 232"/>
                              <a:gd name="T93" fmla="*/ 339 h 397"/>
                              <a:gd name="T94" fmla="*/ 175 w 232"/>
                              <a:gd name="T95" fmla="*/ 312 h 397"/>
                              <a:gd name="T96" fmla="*/ 182 w 232"/>
                              <a:gd name="T97" fmla="*/ 277 h 3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232" h="397">
                                <a:moveTo>
                                  <a:pt x="232" y="254"/>
                                </a:moveTo>
                                <a:lnTo>
                                  <a:pt x="230" y="286"/>
                                </a:lnTo>
                                <a:lnTo>
                                  <a:pt x="224" y="313"/>
                                </a:lnTo>
                                <a:lnTo>
                                  <a:pt x="217" y="339"/>
                                </a:lnTo>
                                <a:lnTo>
                                  <a:pt x="203" y="359"/>
                                </a:lnTo>
                                <a:lnTo>
                                  <a:pt x="189" y="376"/>
                                </a:lnTo>
                                <a:lnTo>
                                  <a:pt x="170" y="387"/>
                                </a:lnTo>
                                <a:lnTo>
                                  <a:pt x="149" y="394"/>
                                </a:lnTo>
                                <a:lnTo>
                                  <a:pt x="123" y="397"/>
                                </a:lnTo>
                                <a:lnTo>
                                  <a:pt x="112" y="396"/>
                                </a:lnTo>
                                <a:lnTo>
                                  <a:pt x="101" y="394"/>
                                </a:lnTo>
                                <a:lnTo>
                                  <a:pt x="91" y="391"/>
                                </a:lnTo>
                                <a:lnTo>
                                  <a:pt x="81" y="386"/>
                                </a:lnTo>
                                <a:lnTo>
                                  <a:pt x="72" y="381"/>
                                </a:lnTo>
                                <a:lnTo>
                                  <a:pt x="62" y="373"/>
                                </a:lnTo>
                                <a:lnTo>
                                  <a:pt x="52" y="364"/>
                                </a:lnTo>
                                <a:lnTo>
                                  <a:pt x="41" y="354"/>
                                </a:lnTo>
                                <a:lnTo>
                                  <a:pt x="41" y="385"/>
                                </a:lnTo>
                                <a:lnTo>
                                  <a:pt x="41" y="386"/>
                                </a:lnTo>
                                <a:lnTo>
                                  <a:pt x="39" y="388"/>
                                </a:lnTo>
                                <a:lnTo>
                                  <a:pt x="38" y="390"/>
                                </a:lnTo>
                                <a:lnTo>
                                  <a:pt x="36" y="391"/>
                                </a:lnTo>
                                <a:lnTo>
                                  <a:pt x="33" y="392"/>
                                </a:lnTo>
                                <a:lnTo>
                                  <a:pt x="30" y="392"/>
                                </a:lnTo>
                                <a:lnTo>
                                  <a:pt x="26" y="393"/>
                                </a:lnTo>
                                <a:lnTo>
                                  <a:pt x="20" y="393"/>
                                </a:lnTo>
                                <a:lnTo>
                                  <a:pt x="15" y="393"/>
                                </a:lnTo>
                                <a:lnTo>
                                  <a:pt x="10" y="392"/>
                                </a:lnTo>
                                <a:lnTo>
                                  <a:pt x="6" y="392"/>
                                </a:lnTo>
                                <a:lnTo>
                                  <a:pt x="4" y="391"/>
                                </a:lnTo>
                                <a:lnTo>
                                  <a:pt x="1" y="390"/>
                                </a:lnTo>
                                <a:lnTo>
                                  <a:pt x="0" y="388"/>
                                </a:lnTo>
                                <a:lnTo>
                                  <a:pt x="0" y="386"/>
                                </a:lnTo>
                                <a:lnTo>
                                  <a:pt x="0" y="385"/>
                                </a:lnTo>
                                <a:lnTo>
                                  <a:pt x="0" y="9"/>
                                </a:lnTo>
                                <a:lnTo>
                                  <a:pt x="0" y="7"/>
                                </a:lnTo>
                                <a:lnTo>
                                  <a:pt x="0" y="5"/>
                                </a:lnTo>
                                <a:lnTo>
                                  <a:pt x="3" y="4"/>
                                </a:lnTo>
                                <a:lnTo>
                                  <a:pt x="4" y="3"/>
                                </a:lnTo>
                                <a:lnTo>
                                  <a:pt x="7" y="2"/>
                                </a:lnTo>
                                <a:lnTo>
                                  <a:pt x="11" y="0"/>
                                </a:lnTo>
                                <a:lnTo>
                                  <a:pt x="16" y="0"/>
                                </a:lnTo>
                                <a:lnTo>
                                  <a:pt x="22" y="0"/>
                                </a:lnTo>
                                <a:lnTo>
                                  <a:pt x="30" y="0"/>
                                </a:lnTo>
                                <a:lnTo>
                                  <a:pt x="35" y="0"/>
                                </a:lnTo>
                                <a:lnTo>
                                  <a:pt x="38" y="2"/>
                                </a:lnTo>
                                <a:lnTo>
                                  <a:pt x="41" y="3"/>
                                </a:lnTo>
                                <a:lnTo>
                                  <a:pt x="43" y="4"/>
                                </a:lnTo>
                                <a:lnTo>
                                  <a:pt x="44" y="5"/>
                                </a:lnTo>
                                <a:lnTo>
                                  <a:pt x="46" y="7"/>
                                </a:lnTo>
                                <a:lnTo>
                                  <a:pt x="46" y="9"/>
                                </a:lnTo>
                                <a:lnTo>
                                  <a:pt x="46" y="160"/>
                                </a:lnTo>
                                <a:lnTo>
                                  <a:pt x="57" y="149"/>
                                </a:lnTo>
                                <a:lnTo>
                                  <a:pt x="68" y="141"/>
                                </a:lnTo>
                                <a:lnTo>
                                  <a:pt x="78" y="133"/>
                                </a:lnTo>
                                <a:lnTo>
                                  <a:pt x="89" y="128"/>
                                </a:lnTo>
                                <a:lnTo>
                                  <a:pt x="99" y="124"/>
                                </a:lnTo>
                                <a:lnTo>
                                  <a:pt x="108" y="121"/>
                                </a:lnTo>
                                <a:lnTo>
                                  <a:pt x="118" y="120"/>
                                </a:lnTo>
                                <a:lnTo>
                                  <a:pt x="129" y="119"/>
                                </a:lnTo>
                                <a:lnTo>
                                  <a:pt x="143" y="120"/>
                                </a:lnTo>
                                <a:lnTo>
                                  <a:pt x="166" y="125"/>
                                </a:lnTo>
                                <a:lnTo>
                                  <a:pt x="177" y="130"/>
                                </a:lnTo>
                                <a:lnTo>
                                  <a:pt x="195" y="142"/>
                                </a:lnTo>
                                <a:lnTo>
                                  <a:pt x="208" y="159"/>
                                </a:lnTo>
                                <a:lnTo>
                                  <a:pt x="219" y="179"/>
                                </a:lnTo>
                                <a:lnTo>
                                  <a:pt x="227" y="202"/>
                                </a:lnTo>
                                <a:lnTo>
                                  <a:pt x="232" y="227"/>
                                </a:lnTo>
                                <a:lnTo>
                                  <a:pt x="232" y="254"/>
                                </a:lnTo>
                                <a:close/>
                                <a:moveTo>
                                  <a:pt x="184" y="260"/>
                                </a:moveTo>
                                <a:lnTo>
                                  <a:pt x="182" y="240"/>
                                </a:lnTo>
                                <a:lnTo>
                                  <a:pt x="180" y="222"/>
                                </a:lnTo>
                                <a:lnTo>
                                  <a:pt x="176" y="205"/>
                                </a:lnTo>
                                <a:lnTo>
                                  <a:pt x="170" y="190"/>
                                </a:lnTo>
                                <a:lnTo>
                                  <a:pt x="161" y="176"/>
                                </a:lnTo>
                                <a:lnTo>
                                  <a:pt x="150" y="168"/>
                                </a:lnTo>
                                <a:lnTo>
                                  <a:pt x="138" y="160"/>
                                </a:lnTo>
                                <a:lnTo>
                                  <a:pt x="121" y="159"/>
                                </a:lnTo>
                                <a:lnTo>
                                  <a:pt x="112" y="159"/>
                                </a:lnTo>
                                <a:lnTo>
                                  <a:pt x="104" y="162"/>
                                </a:lnTo>
                                <a:lnTo>
                                  <a:pt x="94" y="164"/>
                                </a:lnTo>
                                <a:lnTo>
                                  <a:pt x="85" y="170"/>
                                </a:lnTo>
                                <a:lnTo>
                                  <a:pt x="76" y="176"/>
                                </a:lnTo>
                                <a:lnTo>
                                  <a:pt x="67" y="185"/>
                                </a:lnTo>
                                <a:lnTo>
                                  <a:pt x="57" y="195"/>
                                </a:lnTo>
                                <a:lnTo>
                                  <a:pt x="46" y="208"/>
                                </a:lnTo>
                                <a:lnTo>
                                  <a:pt x="46" y="309"/>
                                </a:lnTo>
                                <a:lnTo>
                                  <a:pt x="65" y="330"/>
                                </a:lnTo>
                                <a:lnTo>
                                  <a:pt x="83" y="345"/>
                                </a:lnTo>
                                <a:lnTo>
                                  <a:pt x="100" y="355"/>
                                </a:lnTo>
                                <a:lnTo>
                                  <a:pt x="118" y="356"/>
                                </a:lnTo>
                                <a:lnTo>
                                  <a:pt x="136" y="355"/>
                                </a:lnTo>
                                <a:lnTo>
                                  <a:pt x="148" y="348"/>
                                </a:lnTo>
                                <a:lnTo>
                                  <a:pt x="160" y="339"/>
                                </a:lnTo>
                                <a:lnTo>
                                  <a:pt x="169" y="325"/>
                                </a:lnTo>
                                <a:lnTo>
                                  <a:pt x="175" y="312"/>
                                </a:lnTo>
                                <a:lnTo>
                                  <a:pt x="180" y="295"/>
                                </a:lnTo>
                                <a:lnTo>
                                  <a:pt x="182" y="277"/>
                                </a:lnTo>
                                <a:lnTo>
                                  <a:pt x="184" y="26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23" name="Freeform 17"/>
                        <wps:cNvSpPr>
                          <a:spLocks noEditPoints="1"/>
                        </wps:cNvSpPr>
                        <wps:spPr bwMode="auto">
                          <a:xfrm>
                            <a:off x="3719513" y="1852612"/>
                            <a:ext cx="31750" cy="198438"/>
                          </a:xfrm>
                          <a:custGeom>
                            <a:avLst/>
                            <a:gdLst>
                              <a:gd name="T0" fmla="*/ 53 w 58"/>
                              <a:gd name="T1" fmla="*/ 366 h 374"/>
                              <a:gd name="T2" fmla="*/ 51 w 58"/>
                              <a:gd name="T3" fmla="*/ 367 h 374"/>
                              <a:gd name="T4" fmla="*/ 51 w 58"/>
                              <a:gd name="T5" fmla="*/ 369 h 374"/>
                              <a:gd name="T6" fmla="*/ 49 w 58"/>
                              <a:gd name="T7" fmla="*/ 371 h 374"/>
                              <a:gd name="T8" fmla="*/ 48 w 58"/>
                              <a:gd name="T9" fmla="*/ 372 h 374"/>
                              <a:gd name="T10" fmla="*/ 44 w 58"/>
                              <a:gd name="T11" fmla="*/ 373 h 374"/>
                              <a:gd name="T12" fmla="*/ 40 w 58"/>
                              <a:gd name="T13" fmla="*/ 373 h 374"/>
                              <a:gd name="T14" fmla="*/ 35 w 58"/>
                              <a:gd name="T15" fmla="*/ 374 h 374"/>
                              <a:gd name="T16" fmla="*/ 29 w 58"/>
                              <a:gd name="T17" fmla="*/ 374 h 374"/>
                              <a:gd name="T18" fmla="*/ 22 w 58"/>
                              <a:gd name="T19" fmla="*/ 374 h 374"/>
                              <a:gd name="T20" fmla="*/ 17 w 58"/>
                              <a:gd name="T21" fmla="*/ 373 h 374"/>
                              <a:gd name="T22" fmla="*/ 13 w 58"/>
                              <a:gd name="T23" fmla="*/ 373 h 374"/>
                              <a:gd name="T24" fmla="*/ 11 w 58"/>
                              <a:gd name="T25" fmla="*/ 372 h 374"/>
                              <a:gd name="T26" fmla="*/ 8 w 58"/>
                              <a:gd name="T27" fmla="*/ 371 h 374"/>
                              <a:gd name="T28" fmla="*/ 7 w 58"/>
                              <a:gd name="T29" fmla="*/ 369 h 374"/>
                              <a:gd name="T30" fmla="*/ 6 w 58"/>
                              <a:gd name="T31" fmla="*/ 367 h 374"/>
                              <a:gd name="T32" fmla="*/ 6 w 58"/>
                              <a:gd name="T33" fmla="*/ 366 h 374"/>
                              <a:gd name="T34" fmla="*/ 6 w 58"/>
                              <a:gd name="T35" fmla="*/ 113 h 374"/>
                              <a:gd name="T36" fmla="*/ 6 w 58"/>
                              <a:gd name="T37" fmla="*/ 111 h 374"/>
                              <a:gd name="T38" fmla="*/ 7 w 58"/>
                              <a:gd name="T39" fmla="*/ 109 h 374"/>
                              <a:gd name="T40" fmla="*/ 8 w 58"/>
                              <a:gd name="T41" fmla="*/ 107 h 374"/>
                              <a:gd name="T42" fmla="*/ 11 w 58"/>
                              <a:gd name="T43" fmla="*/ 106 h 374"/>
                              <a:gd name="T44" fmla="*/ 13 w 58"/>
                              <a:gd name="T45" fmla="*/ 105 h 374"/>
                              <a:gd name="T46" fmla="*/ 17 w 58"/>
                              <a:gd name="T47" fmla="*/ 105 h 374"/>
                              <a:gd name="T48" fmla="*/ 22 w 58"/>
                              <a:gd name="T49" fmla="*/ 105 h 374"/>
                              <a:gd name="T50" fmla="*/ 29 w 58"/>
                              <a:gd name="T51" fmla="*/ 105 h 374"/>
                              <a:gd name="T52" fmla="*/ 35 w 58"/>
                              <a:gd name="T53" fmla="*/ 105 h 374"/>
                              <a:gd name="T54" fmla="*/ 40 w 58"/>
                              <a:gd name="T55" fmla="*/ 105 h 374"/>
                              <a:gd name="T56" fmla="*/ 44 w 58"/>
                              <a:gd name="T57" fmla="*/ 105 h 374"/>
                              <a:gd name="T58" fmla="*/ 48 w 58"/>
                              <a:gd name="T59" fmla="*/ 106 h 374"/>
                              <a:gd name="T60" fmla="*/ 49 w 58"/>
                              <a:gd name="T61" fmla="*/ 107 h 374"/>
                              <a:gd name="T62" fmla="*/ 51 w 58"/>
                              <a:gd name="T63" fmla="*/ 109 h 374"/>
                              <a:gd name="T64" fmla="*/ 51 w 58"/>
                              <a:gd name="T65" fmla="*/ 111 h 374"/>
                              <a:gd name="T66" fmla="*/ 53 w 58"/>
                              <a:gd name="T67" fmla="*/ 113 h 374"/>
                              <a:gd name="T68" fmla="*/ 53 w 58"/>
                              <a:gd name="T69" fmla="*/ 366 h 374"/>
                              <a:gd name="T70" fmla="*/ 58 w 58"/>
                              <a:gd name="T71" fmla="*/ 27 h 374"/>
                              <a:gd name="T72" fmla="*/ 56 w 58"/>
                              <a:gd name="T73" fmla="*/ 42 h 374"/>
                              <a:gd name="T74" fmla="*/ 51 w 58"/>
                              <a:gd name="T75" fmla="*/ 49 h 374"/>
                              <a:gd name="T76" fmla="*/ 43 w 58"/>
                              <a:gd name="T77" fmla="*/ 54 h 374"/>
                              <a:gd name="T78" fmla="*/ 28 w 58"/>
                              <a:gd name="T79" fmla="*/ 55 h 374"/>
                              <a:gd name="T80" fmla="*/ 14 w 58"/>
                              <a:gd name="T81" fmla="*/ 54 h 374"/>
                              <a:gd name="T82" fmla="*/ 6 w 58"/>
                              <a:gd name="T83" fmla="*/ 50 h 374"/>
                              <a:gd name="T84" fmla="*/ 1 w 58"/>
                              <a:gd name="T85" fmla="*/ 42 h 374"/>
                              <a:gd name="T86" fmla="*/ 0 w 58"/>
                              <a:gd name="T87" fmla="*/ 28 h 374"/>
                              <a:gd name="T88" fmla="*/ 1 w 58"/>
                              <a:gd name="T89" fmla="*/ 13 h 374"/>
                              <a:gd name="T90" fmla="*/ 6 w 58"/>
                              <a:gd name="T91" fmla="*/ 6 h 374"/>
                              <a:gd name="T92" fmla="*/ 14 w 58"/>
                              <a:gd name="T93" fmla="*/ 1 h 374"/>
                              <a:gd name="T94" fmla="*/ 29 w 58"/>
                              <a:gd name="T95" fmla="*/ 0 h 374"/>
                              <a:gd name="T96" fmla="*/ 44 w 58"/>
                              <a:gd name="T97" fmla="*/ 1 h 374"/>
                              <a:gd name="T98" fmla="*/ 51 w 58"/>
                              <a:gd name="T99" fmla="*/ 6 h 374"/>
                              <a:gd name="T100" fmla="*/ 56 w 58"/>
                              <a:gd name="T101" fmla="*/ 13 h 374"/>
                              <a:gd name="T102" fmla="*/ 58 w 58"/>
                              <a:gd name="T103" fmla="*/ 27 h 37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58" h="374">
                                <a:moveTo>
                                  <a:pt x="53" y="366"/>
                                </a:moveTo>
                                <a:lnTo>
                                  <a:pt x="51" y="367"/>
                                </a:lnTo>
                                <a:lnTo>
                                  <a:pt x="51" y="369"/>
                                </a:lnTo>
                                <a:lnTo>
                                  <a:pt x="49" y="371"/>
                                </a:lnTo>
                                <a:lnTo>
                                  <a:pt x="48" y="372"/>
                                </a:lnTo>
                                <a:lnTo>
                                  <a:pt x="44" y="373"/>
                                </a:lnTo>
                                <a:lnTo>
                                  <a:pt x="40" y="373"/>
                                </a:lnTo>
                                <a:lnTo>
                                  <a:pt x="35" y="374"/>
                                </a:lnTo>
                                <a:lnTo>
                                  <a:pt x="29" y="374"/>
                                </a:lnTo>
                                <a:lnTo>
                                  <a:pt x="22" y="374"/>
                                </a:lnTo>
                                <a:lnTo>
                                  <a:pt x="17" y="373"/>
                                </a:lnTo>
                                <a:lnTo>
                                  <a:pt x="13" y="373"/>
                                </a:lnTo>
                                <a:lnTo>
                                  <a:pt x="11" y="372"/>
                                </a:lnTo>
                                <a:lnTo>
                                  <a:pt x="8" y="371"/>
                                </a:lnTo>
                                <a:lnTo>
                                  <a:pt x="7" y="369"/>
                                </a:lnTo>
                                <a:lnTo>
                                  <a:pt x="6" y="367"/>
                                </a:lnTo>
                                <a:lnTo>
                                  <a:pt x="6" y="366"/>
                                </a:lnTo>
                                <a:lnTo>
                                  <a:pt x="6" y="113"/>
                                </a:lnTo>
                                <a:lnTo>
                                  <a:pt x="6" y="111"/>
                                </a:lnTo>
                                <a:lnTo>
                                  <a:pt x="7" y="109"/>
                                </a:lnTo>
                                <a:lnTo>
                                  <a:pt x="8" y="107"/>
                                </a:lnTo>
                                <a:lnTo>
                                  <a:pt x="11" y="106"/>
                                </a:lnTo>
                                <a:lnTo>
                                  <a:pt x="13" y="105"/>
                                </a:lnTo>
                                <a:lnTo>
                                  <a:pt x="17" y="105"/>
                                </a:lnTo>
                                <a:lnTo>
                                  <a:pt x="22" y="105"/>
                                </a:lnTo>
                                <a:lnTo>
                                  <a:pt x="29" y="105"/>
                                </a:lnTo>
                                <a:lnTo>
                                  <a:pt x="35" y="105"/>
                                </a:lnTo>
                                <a:lnTo>
                                  <a:pt x="40" y="105"/>
                                </a:lnTo>
                                <a:lnTo>
                                  <a:pt x="44" y="105"/>
                                </a:lnTo>
                                <a:lnTo>
                                  <a:pt x="48" y="106"/>
                                </a:lnTo>
                                <a:lnTo>
                                  <a:pt x="49" y="107"/>
                                </a:lnTo>
                                <a:lnTo>
                                  <a:pt x="51" y="109"/>
                                </a:lnTo>
                                <a:lnTo>
                                  <a:pt x="51" y="111"/>
                                </a:lnTo>
                                <a:lnTo>
                                  <a:pt x="53" y="113"/>
                                </a:lnTo>
                                <a:lnTo>
                                  <a:pt x="53" y="366"/>
                                </a:lnTo>
                                <a:close/>
                                <a:moveTo>
                                  <a:pt x="58" y="27"/>
                                </a:moveTo>
                                <a:lnTo>
                                  <a:pt x="56" y="42"/>
                                </a:lnTo>
                                <a:lnTo>
                                  <a:pt x="51" y="49"/>
                                </a:lnTo>
                                <a:lnTo>
                                  <a:pt x="43" y="54"/>
                                </a:lnTo>
                                <a:lnTo>
                                  <a:pt x="28" y="55"/>
                                </a:lnTo>
                                <a:lnTo>
                                  <a:pt x="14" y="54"/>
                                </a:lnTo>
                                <a:lnTo>
                                  <a:pt x="6" y="50"/>
                                </a:lnTo>
                                <a:lnTo>
                                  <a:pt x="1" y="42"/>
                                </a:lnTo>
                                <a:lnTo>
                                  <a:pt x="0" y="28"/>
                                </a:lnTo>
                                <a:lnTo>
                                  <a:pt x="1" y="13"/>
                                </a:lnTo>
                                <a:lnTo>
                                  <a:pt x="6" y="6"/>
                                </a:lnTo>
                                <a:lnTo>
                                  <a:pt x="14" y="1"/>
                                </a:lnTo>
                                <a:lnTo>
                                  <a:pt x="29" y="0"/>
                                </a:lnTo>
                                <a:lnTo>
                                  <a:pt x="44" y="1"/>
                                </a:lnTo>
                                <a:lnTo>
                                  <a:pt x="51" y="6"/>
                                </a:lnTo>
                                <a:lnTo>
                                  <a:pt x="56" y="13"/>
                                </a:lnTo>
                                <a:lnTo>
                                  <a:pt x="58" y="2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24" name="Freeform 18"/>
                        <wps:cNvSpPr>
                          <a:spLocks/>
                        </wps:cNvSpPr>
                        <wps:spPr bwMode="auto">
                          <a:xfrm>
                            <a:off x="3792538" y="1843087"/>
                            <a:ext cx="25400" cy="207963"/>
                          </a:xfrm>
                          <a:custGeom>
                            <a:avLst/>
                            <a:gdLst>
                              <a:gd name="T0" fmla="*/ 46 w 46"/>
                              <a:gd name="T1" fmla="*/ 385 h 393"/>
                              <a:gd name="T2" fmla="*/ 46 w 46"/>
                              <a:gd name="T3" fmla="*/ 386 h 393"/>
                              <a:gd name="T4" fmla="*/ 45 w 46"/>
                              <a:gd name="T5" fmla="*/ 388 h 393"/>
                              <a:gd name="T6" fmla="*/ 44 w 46"/>
                              <a:gd name="T7" fmla="*/ 390 h 393"/>
                              <a:gd name="T8" fmla="*/ 41 w 46"/>
                              <a:gd name="T9" fmla="*/ 391 h 393"/>
                              <a:gd name="T10" fmla="*/ 39 w 46"/>
                              <a:gd name="T11" fmla="*/ 392 h 393"/>
                              <a:gd name="T12" fmla="*/ 34 w 46"/>
                              <a:gd name="T13" fmla="*/ 392 h 393"/>
                              <a:gd name="T14" fmla="*/ 30 w 46"/>
                              <a:gd name="T15" fmla="*/ 393 h 393"/>
                              <a:gd name="T16" fmla="*/ 23 w 46"/>
                              <a:gd name="T17" fmla="*/ 393 h 393"/>
                              <a:gd name="T18" fmla="*/ 17 w 46"/>
                              <a:gd name="T19" fmla="*/ 393 h 393"/>
                              <a:gd name="T20" fmla="*/ 12 w 46"/>
                              <a:gd name="T21" fmla="*/ 392 h 393"/>
                              <a:gd name="T22" fmla="*/ 8 w 46"/>
                              <a:gd name="T23" fmla="*/ 392 h 393"/>
                              <a:gd name="T24" fmla="*/ 5 w 46"/>
                              <a:gd name="T25" fmla="*/ 391 h 393"/>
                              <a:gd name="T26" fmla="*/ 2 w 46"/>
                              <a:gd name="T27" fmla="*/ 390 h 393"/>
                              <a:gd name="T28" fmla="*/ 1 w 46"/>
                              <a:gd name="T29" fmla="*/ 388 h 393"/>
                              <a:gd name="T30" fmla="*/ 1 w 46"/>
                              <a:gd name="T31" fmla="*/ 386 h 393"/>
                              <a:gd name="T32" fmla="*/ 0 w 46"/>
                              <a:gd name="T33" fmla="*/ 385 h 393"/>
                              <a:gd name="T34" fmla="*/ 0 w 46"/>
                              <a:gd name="T35" fmla="*/ 9 h 393"/>
                              <a:gd name="T36" fmla="*/ 1 w 46"/>
                              <a:gd name="T37" fmla="*/ 7 h 393"/>
                              <a:gd name="T38" fmla="*/ 1 w 46"/>
                              <a:gd name="T39" fmla="*/ 5 h 393"/>
                              <a:gd name="T40" fmla="*/ 2 w 46"/>
                              <a:gd name="T41" fmla="*/ 4 h 393"/>
                              <a:gd name="T42" fmla="*/ 5 w 46"/>
                              <a:gd name="T43" fmla="*/ 3 h 393"/>
                              <a:gd name="T44" fmla="*/ 8 w 46"/>
                              <a:gd name="T45" fmla="*/ 2 h 393"/>
                              <a:gd name="T46" fmla="*/ 12 w 46"/>
                              <a:gd name="T47" fmla="*/ 0 h 393"/>
                              <a:gd name="T48" fmla="*/ 17 w 46"/>
                              <a:gd name="T49" fmla="*/ 0 h 393"/>
                              <a:gd name="T50" fmla="*/ 23 w 46"/>
                              <a:gd name="T51" fmla="*/ 0 h 393"/>
                              <a:gd name="T52" fmla="*/ 30 w 46"/>
                              <a:gd name="T53" fmla="*/ 0 h 393"/>
                              <a:gd name="T54" fmla="*/ 34 w 46"/>
                              <a:gd name="T55" fmla="*/ 0 h 393"/>
                              <a:gd name="T56" fmla="*/ 39 w 46"/>
                              <a:gd name="T57" fmla="*/ 2 h 393"/>
                              <a:gd name="T58" fmla="*/ 41 w 46"/>
                              <a:gd name="T59" fmla="*/ 3 h 393"/>
                              <a:gd name="T60" fmla="*/ 44 w 46"/>
                              <a:gd name="T61" fmla="*/ 4 h 393"/>
                              <a:gd name="T62" fmla="*/ 45 w 46"/>
                              <a:gd name="T63" fmla="*/ 5 h 393"/>
                              <a:gd name="T64" fmla="*/ 46 w 46"/>
                              <a:gd name="T65" fmla="*/ 7 h 393"/>
                              <a:gd name="T66" fmla="*/ 46 w 46"/>
                              <a:gd name="T67" fmla="*/ 9 h 393"/>
                              <a:gd name="T68" fmla="*/ 46 w 46"/>
                              <a:gd name="T69" fmla="*/ 385 h 3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46" h="393">
                                <a:moveTo>
                                  <a:pt x="46" y="385"/>
                                </a:moveTo>
                                <a:lnTo>
                                  <a:pt x="46" y="386"/>
                                </a:lnTo>
                                <a:lnTo>
                                  <a:pt x="45" y="388"/>
                                </a:lnTo>
                                <a:lnTo>
                                  <a:pt x="44" y="390"/>
                                </a:lnTo>
                                <a:lnTo>
                                  <a:pt x="41" y="391"/>
                                </a:lnTo>
                                <a:lnTo>
                                  <a:pt x="39" y="392"/>
                                </a:lnTo>
                                <a:lnTo>
                                  <a:pt x="34" y="392"/>
                                </a:lnTo>
                                <a:lnTo>
                                  <a:pt x="30" y="393"/>
                                </a:lnTo>
                                <a:lnTo>
                                  <a:pt x="23" y="393"/>
                                </a:lnTo>
                                <a:lnTo>
                                  <a:pt x="17" y="393"/>
                                </a:lnTo>
                                <a:lnTo>
                                  <a:pt x="12" y="392"/>
                                </a:lnTo>
                                <a:lnTo>
                                  <a:pt x="8" y="392"/>
                                </a:lnTo>
                                <a:lnTo>
                                  <a:pt x="5" y="391"/>
                                </a:lnTo>
                                <a:lnTo>
                                  <a:pt x="2" y="390"/>
                                </a:lnTo>
                                <a:lnTo>
                                  <a:pt x="1" y="388"/>
                                </a:lnTo>
                                <a:lnTo>
                                  <a:pt x="1" y="386"/>
                                </a:lnTo>
                                <a:lnTo>
                                  <a:pt x="0" y="385"/>
                                </a:lnTo>
                                <a:lnTo>
                                  <a:pt x="0" y="9"/>
                                </a:lnTo>
                                <a:lnTo>
                                  <a:pt x="1" y="7"/>
                                </a:lnTo>
                                <a:lnTo>
                                  <a:pt x="1" y="5"/>
                                </a:lnTo>
                                <a:lnTo>
                                  <a:pt x="2" y="4"/>
                                </a:lnTo>
                                <a:lnTo>
                                  <a:pt x="5" y="3"/>
                                </a:lnTo>
                                <a:lnTo>
                                  <a:pt x="8" y="2"/>
                                </a:lnTo>
                                <a:lnTo>
                                  <a:pt x="12" y="0"/>
                                </a:lnTo>
                                <a:lnTo>
                                  <a:pt x="17" y="0"/>
                                </a:lnTo>
                                <a:lnTo>
                                  <a:pt x="23" y="0"/>
                                </a:lnTo>
                                <a:lnTo>
                                  <a:pt x="30" y="0"/>
                                </a:lnTo>
                                <a:lnTo>
                                  <a:pt x="34" y="0"/>
                                </a:lnTo>
                                <a:lnTo>
                                  <a:pt x="39" y="2"/>
                                </a:lnTo>
                                <a:lnTo>
                                  <a:pt x="41" y="3"/>
                                </a:lnTo>
                                <a:lnTo>
                                  <a:pt x="44" y="4"/>
                                </a:lnTo>
                                <a:lnTo>
                                  <a:pt x="45" y="5"/>
                                </a:lnTo>
                                <a:lnTo>
                                  <a:pt x="46" y="7"/>
                                </a:lnTo>
                                <a:lnTo>
                                  <a:pt x="46" y="9"/>
                                </a:lnTo>
                                <a:lnTo>
                                  <a:pt x="46" y="38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25" name="Freeform 19"/>
                        <wps:cNvSpPr>
                          <a:spLocks noEditPoints="1"/>
                        </wps:cNvSpPr>
                        <wps:spPr bwMode="auto">
                          <a:xfrm>
                            <a:off x="3859213" y="1852612"/>
                            <a:ext cx="31750" cy="198438"/>
                          </a:xfrm>
                          <a:custGeom>
                            <a:avLst/>
                            <a:gdLst>
                              <a:gd name="T0" fmla="*/ 53 w 58"/>
                              <a:gd name="T1" fmla="*/ 366 h 374"/>
                              <a:gd name="T2" fmla="*/ 52 w 58"/>
                              <a:gd name="T3" fmla="*/ 367 h 374"/>
                              <a:gd name="T4" fmla="*/ 52 w 58"/>
                              <a:gd name="T5" fmla="*/ 369 h 374"/>
                              <a:gd name="T6" fmla="*/ 51 w 58"/>
                              <a:gd name="T7" fmla="*/ 371 h 374"/>
                              <a:gd name="T8" fmla="*/ 49 w 58"/>
                              <a:gd name="T9" fmla="*/ 372 h 374"/>
                              <a:gd name="T10" fmla="*/ 45 w 58"/>
                              <a:gd name="T11" fmla="*/ 373 h 374"/>
                              <a:gd name="T12" fmla="*/ 41 w 58"/>
                              <a:gd name="T13" fmla="*/ 373 h 374"/>
                              <a:gd name="T14" fmla="*/ 36 w 58"/>
                              <a:gd name="T15" fmla="*/ 374 h 374"/>
                              <a:gd name="T16" fmla="*/ 30 w 58"/>
                              <a:gd name="T17" fmla="*/ 374 h 374"/>
                              <a:gd name="T18" fmla="*/ 24 w 58"/>
                              <a:gd name="T19" fmla="*/ 374 h 374"/>
                              <a:gd name="T20" fmla="*/ 19 w 58"/>
                              <a:gd name="T21" fmla="*/ 373 h 374"/>
                              <a:gd name="T22" fmla="*/ 14 w 58"/>
                              <a:gd name="T23" fmla="*/ 373 h 374"/>
                              <a:gd name="T24" fmla="*/ 12 w 58"/>
                              <a:gd name="T25" fmla="*/ 372 h 374"/>
                              <a:gd name="T26" fmla="*/ 9 w 58"/>
                              <a:gd name="T27" fmla="*/ 371 h 374"/>
                              <a:gd name="T28" fmla="*/ 8 w 58"/>
                              <a:gd name="T29" fmla="*/ 369 h 374"/>
                              <a:gd name="T30" fmla="*/ 7 w 58"/>
                              <a:gd name="T31" fmla="*/ 367 h 374"/>
                              <a:gd name="T32" fmla="*/ 7 w 58"/>
                              <a:gd name="T33" fmla="*/ 366 h 374"/>
                              <a:gd name="T34" fmla="*/ 7 w 58"/>
                              <a:gd name="T35" fmla="*/ 113 h 374"/>
                              <a:gd name="T36" fmla="*/ 7 w 58"/>
                              <a:gd name="T37" fmla="*/ 111 h 374"/>
                              <a:gd name="T38" fmla="*/ 8 w 58"/>
                              <a:gd name="T39" fmla="*/ 109 h 374"/>
                              <a:gd name="T40" fmla="*/ 9 w 58"/>
                              <a:gd name="T41" fmla="*/ 107 h 374"/>
                              <a:gd name="T42" fmla="*/ 12 w 58"/>
                              <a:gd name="T43" fmla="*/ 106 h 374"/>
                              <a:gd name="T44" fmla="*/ 14 w 58"/>
                              <a:gd name="T45" fmla="*/ 105 h 374"/>
                              <a:gd name="T46" fmla="*/ 19 w 58"/>
                              <a:gd name="T47" fmla="*/ 105 h 374"/>
                              <a:gd name="T48" fmla="*/ 24 w 58"/>
                              <a:gd name="T49" fmla="*/ 105 h 374"/>
                              <a:gd name="T50" fmla="*/ 30 w 58"/>
                              <a:gd name="T51" fmla="*/ 105 h 374"/>
                              <a:gd name="T52" fmla="*/ 36 w 58"/>
                              <a:gd name="T53" fmla="*/ 105 h 374"/>
                              <a:gd name="T54" fmla="*/ 41 w 58"/>
                              <a:gd name="T55" fmla="*/ 105 h 374"/>
                              <a:gd name="T56" fmla="*/ 45 w 58"/>
                              <a:gd name="T57" fmla="*/ 105 h 374"/>
                              <a:gd name="T58" fmla="*/ 49 w 58"/>
                              <a:gd name="T59" fmla="*/ 106 h 374"/>
                              <a:gd name="T60" fmla="*/ 51 w 58"/>
                              <a:gd name="T61" fmla="*/ 107 h 374"/>
                              <a:gd name="T62" fmla="*/ 52 w 58"/>
                              <a:gd name="T63" fmla="*/ 109 h 374"/>
                              <a:gd name="T64" fmla="*/ 52 w 58"/>
                              <a:gd name="T65" fmla="*/ 111 h 374"/>
                              <a:gd name="T66" fmla="*/ 53 w 58"/>
                              <a:gd name="T67" fmla="*/ 113 h 374"/>
                              <a:gd name="T68" fmla="*/ 53 w 58"/>
                              <a:gd name="T69" fmla="*/ 366 h 374"/>
                              <a:gd name="T70" fmla="*/ 58 w 58"/>
                              <a:gd name="T71" fmla="*/ 27 h 374"/>
                              <a:gd name="T72" fmla="*/ 57 w 58"/>
                              <a:gd name="T73" fmla="*/ 42 h 374"/>
                              <a:gd name="T74" fmla="*/ 52 w 58"/>
                              <a:gd name="T75" fmla="*/ 49 h 374"/>
                              <a:gd name="T76" fmla="*/ 45 w 58"/>
                              <a:gd name="T77" fmla="*/ 54 h 374"/>
                              <a:gd name="T78" fmla="*/ 29 w 58"/>
                              <a:gd name="T79" fmla="*/ 55 h 374"/>
                              <a:gd name="T80" fmla="*/ 15 w 58"/>
                              <a:gd name="T81" fmla="*/ 54 h 374"/>
                              <a:gd name="T82" fmla="*/ 7 w 58"/>
                              <a:gd name="T83" fmla="*/ 50 h 374"/>
                              <a:gd name="T84" fmla="*/ 2 w 58"/>
                              <a:gd name="T85" fmla="*/ 42 h 374"/>
                              <a:gd name="T86" fmla="*/ 0 w 58"/>
                              <a:gd name="T87" fmla="*/ 28 h 374"/>
                              <a:gd name="T88" fmla="*/ 2 w 58"/>
                              <a:gd name="T89" fmla="*/ 13 h 374"/>
                              <a:gd name="T90" fmla="*/ 7 w 58"/>
                              <a:gd name="T91" fmla="*/ 6 h 374"/>
                              <a:gd name="T92" fmla="*/ 15 w 58"/>
                              <a:gd name="T93" fmla="*/ 1 h 374"/>
                              <a:gd name="T94" fmla="*/ 30 w 58"/>
                              <a:gd name="T95" fmla="*/ 0 h 374"/>
                              <a:gd name="T96" fmla="*/ 45 w 58"/>
                              <a:gd name="T97" fmla="*/ 1 h 374"/>
                              <a:gd name="T98" fmla="*/ 52 w 58"/>
                              <a:gd name="T99" fmla="*/ 6 h 374"/>
                              <a:gd name="T100" fmla="*/ 57 w 58"/>
                              <a:gd name="T101" fmla="*/ 13 h 374"/>
                              <a:gd name="T102" fmla="*/ 58 w 58"/>
                              <a:gd name="T103" fmla="*/ 27 h 37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58" h="374">
                                <a:moveTo>
                                  <a:pt x="53" y="366"/>
                                </a:moveTo>
                                <a:lnTo>
                                  <a:pt x="52" y="367"/>
                                </a:lnTo>
                                <a:lnTo>
                                  <a:pt x="52" y="369"/>
                                </a:lnTo>
                                <a:lnTo>
                                  <a:pt x="51" y="371"/>
                                </a:lnTo>
                                <a:lnTo>
                                  <a:pt x="49" y="372"/>
                                </a:lnTo>
                                <a:lnTo>
                                  <a:pt x="45" y="373"/>
                                </a:lnTo>
                                <a:lnTo>
                                  <a:pt x="41" y="373"/>
                                </a:lnTo>
                                <a:lnTo>
                                  <a:pt x="36" y="374"/>
                                </a:lnTo>
                                <a:lnTo>
                                  <a:pt x="30" y="374"/>
                                </a:lnTo>
                                <a:lnTo>
                                  <a:pt x="24" y="374"/>
                                </a:lnTo>
                                <a:lnTo>
                                  <a:pt x="19" y="373"/>
                                </a:lnTo>
                                <a:lnTo>
                                  <a:pt x="14" y="373"/>
                                </a:lnTo>
                                <a:lnTo>
                                  <a:pt x="12" y="372"/>
                                </a:lnTo>
                                <a:lnTo>
                                  <a:pt x="9" y="371"/>
                                </a:lnTo>
                                <a:lnTo>
                                  <a:pt x="8" y="369"/>
                                </a:lnTo>
                                <a:lnTo>
                                  <a:pt x="7" y="367"/>
                                </a:lnTo>
                                <a:lnTo>
                                  <a:pt x="7" y="366"/>
                                </a:lnTo>
                                <a:lnTo>
                                  <a:pt x="7" y="113"/>
                                </a:lnTo>
                                <a:lnTo>
                                  <a:pt x="7" y="111"/>
                                </a:lnTo>
                                <a:lnTo>
                                  <a:pt x="8" y="109"/>
                                </a:lnTo>
                                <a:lnTo>
                                  <a:pt x="9" y="107"/>
                                </a:lnTo>
                                <a:lnTo>
                                  <a:pt x="12" y="106"/>
                                </a:lnTo>
                                <a:lnTo>
                                  <a:pt x="14" y="105"/>
                                </a:lnTo>
                                <a:lnTo>
                                  <a:pt x="19" y="105"/>
                                </a:lnTo>
                                <a:lnTo>
                                  <a:pt x="24" y="105"/>
                                </a:lnTo>
                                <a:lnTo>
                                  <a:pt x="30" y="105"/>
                                </a:lnTo>
                                <a:lnTo>
                                  <a:pt x="36" y="105"/>
                                </a:lnTo>
                                <a:lnTo>
                                  <a:pt x="41" y="105"/>
                                </a:lnTo>
                                <a:lnTo>
                                  <a:pt x="45" y="105"/>
                                </a:lnTo>
                                <a:lnTo>
                                  <a:pt x="49" y="106"/>
                                </a:lnTo>
                                <a:lnTo>
                                  <a:pt x="51" y="107"/>
                                </a:lnTo>
                                <a:lnTo>
                                  <a:pt x="52" y="109"/>
                                </a:lnTo>
                                <a:lnTo>
                                  <a:pt x="52" y="111"/>
                                </a:lnTo>
                                <a:lnTo>
                                  <a:pt x="53" y="113"/>
                                </a:lnTo>
                                <a:lnTo>
                                  <a:pt x="53" y="366"/>
                                </a:lnTo>
                                <a:close/>
                                <a:moveTo>
                                  <a:pt x="58" y="27"/>
                                </a:moveTo>
                                <a:lnTo>
                                  <a:pt x="57" y="42"/>
                                </a:lnTo>
                                <a:lnTo>
                                  <a:pt x="52" y="49"/>
                                </a:lnTo>
                                <a:lnTo>
                                  <a:pt x="45" y="54"/>
                                </a:lnTo>
                                <a:lnTo>
                                  <a:pt x="29" y="55"/>
                                </a:lnTo>
                                <a:lnTo>
                                  <a:pt x="15" y="54"/>
                                </a:lnTo>
                                <a:lnTo>
                                  <a:pt x="7" y="50"/>
                                </a:lnTo>
                                <a:lnTo>
                                  <a:pt x="2" y="42"/>
                                </a:lnTo>
                                <a:lnTo>
                                  <a:pt x="0" y="28"/>
                                </a:lnTo>
                                <a:lnTo>
                                  <a:pt x="2" y="13"/>
                                </a:lnTo>
                                <a:lnTo>
                                  <a:pt x="7" y="6"/>
                                </a:lnTo>
                                <a:lnTo>
                                  <a:pt x="15" y="1"/>
                                </a:lnTo>
                                <a:lnTo>
                                  <a:pt x="30" y="0"/>
                                </a:lnTo>
                                <a:lnTo>
                                  <a:pt x="45" y="1"/>
                                </a:lnTo>
                                <a:lnTo>
                                  <a:pt x="52" y="6"/>
                                </a:lnTo>
                                <a:lnTo>
                                  <a:pt x="57" y="13"/>
                                </a:lnTo>
                                <a:lnTo>
                                  <a:pt x="58" y="2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26" name="Freeform 20"/>
                        <wps:cNvSpPr>
                          <a:spLocks/>
                        </wps:cNvSpPr>
                        <wps:spPr bwMode="auto">
                          <a:xfrm>
                            <a:off x="3914775" y="1873250"/>
                            <a:ext cx="87313" cy="179388"/>
                          </a:xfrm>
                          <a:custGeom>
                            <a:avLst/>
                            <a:gdLst>
                              <a:gd name="T0" fmla="*/ 165 w 165"/>
                              <a:gd name="T1" fmla="*/ 317 h 340"/>
                              <a:gd name="T2" fmla="*/ 163 w 165"/>
                              <a:gd name="T3" fmla="*/ 327 h 340"/>
                              <a:gd name="T4" fmla="*/ 158 w 165"/>
                              <a:gd name="T5" fmla="*/ 332 h 340"/>
                              <a:gd name="T6" fmla="*/ 149 w 165"/>
                              <a:gd name="T7" fmla="*/ 336 h 340"/>
                              <a:gd name="T8" fmla="*/ 138 w 165"/>
                              <a:gd name="T9" fmla="*/ 338 h 340"/>
                              <a:gd name="T10" fmla="*/ 126 w 165"/>
                              <a:gd name="T11" fmla="*/ 340 h 340"/>
                              <a:gd name="T12" fmla="*/ 100 w 165"/>
                              <a:gd name="T13" fmla="*/ 340 h 340"/>
                              <a:gd name="T14" fmla="*/ 72 w 165"/>
                              <a:gd name="T15" fmla="*/ 329 h 340"/>
                              <a:gd name="T16" fmla="*/ 54 w 165"/>
                              <a:gd name="T17" fmla="*/ 308 h 340"/>
                              <a:gd name="T18" fmla="*/ 46 w 165"/>
                              <a:gd name="T19" fmla="*/ 276 h 340"/>
                              <a:gd name="T20" fmla="*/ 44 w 165"/>
                              <a:gd name="T21" fmla="*/ 107 h 340"/>
                              <a:gd name="T22" fmla="*/ 6 w 165"/>
                              <a:gd name="T23" fmla="*/ 106 h 340"/>
                              <a:gd name="T24" fmla="*/ 1 w 165"/>
                              <a:gd name="T25" fmla="*/ 97 h 340"/>
                              <a:gd name="T26" fmla="*/ 0 w 165"/>
                              <a:gd name="T27" fmla="*/ 82 h 340"/>
                              <a:gd name="T28" fmla="*/ 1 w 165"/>
                              <a:gd name="T29" fmla="*/ 75 h 340"/>
                              <a:gd name="T30" fmla="*/ 4 w 165"/>
                              <a:gd name="T31" fmla="*/ 70 h 340"/>
                              <a:gd name="T32" fmla="*/ 8 w 165"/>
                              <a:gd name="T33" fmla="*/ 69 h 340"/>
                              <a:gd name="T34" fmla="*/ 44 w 165"/>
                              <a:gd name="T35" fmla="*/ 69 h 340"/>
                              <a:gd name="T36" fmla="*/ 46 w 165"/>
                              <a:gd name="T37" fmla="*/ 6 h 340"/>
                              <a:gd name="T38" fmla="*/ 47 w 165"/>
                              <a:gd name="T39" fmla="*/ 3 h 340"/>
                              <a:gd name="T40" fmla="*/ 53 w 165"/>
                              <a:gd name="T41" fmla="*/ 1 h 340"/>
                              <a:gd name="T42" fmla="*/ 62 w 165"/>
                              <a:gd name="T43" fmla="*/ 0 h 340"/>
                              <a:gd name="T44" fmla="*/ 74 w 165"/>
                              <a:gd name="T45" fmla="*/ 0 h 340"/>
                              <a:gd name="T46" fmla="*/ 84 w 165"/>
                              <a:gd name="T47" fmla="*/ 1 h 340"/>
                              <a:gd name="T48" fmla="*/ 89 w 165"/>
                              <a:gd name="T49" fmla="*/ 3 h 340"/>
                              <a:gd name="T50" fmla="*/ 91 w 165"/>
                              <a:gd name="T51" fmla="*/ 6 h 340"/>
                              <a:gd name="T52" fmla="*/ 91 w 165"/>
                              <a:gd name="T53" fmla="*/ 69 h 340"/>
                              <a:gd name="T54" fmla="*/ 158 w 165"/>
                              <a:gd name="T55" fmla="*/ 69 h 340"/>
                              <a:gd name="T56" fmla="*/ 162 w 165"/>
                              <a:gd name="T57" fmla="*/ 70 h 340"/>
                              <a:gd name="T58" fmla="*/ 164 w 165"/>
                              <a:gd name="T59" fmla="*/ 75 h 340"/>
                              <a:gd name="T60" fmla="*/ 165 w 165"/>
                              <a:gd name="T61" fmla="*/ 82 h 340"/>
                              <a:gd name="T62" fmla="*/ 165 w 165"/>
                              <a:gd name="T63" fmla="*/ 97 h 340"/>
                              <a:gd name="T64" fmla="*/ 160 w 165"/>
                              <a:gd name="T65" fmla="*/ 106 h 340"/>
                              <a:gd name="T66" fmla="*/ 91 w 165"/>
                              <a:gd name="T67" fmla="*/ 107 h 340"/>
                              <a:gd name="T68" fmla="*/ 93 w 165"/>
                              <a:gd name="T69" fmla="*/ 272 h 340"/>
                              <a:gd name="T70" fmla="*/ 104 w 165"/>
                              <a:gd name="T71" fmla="*/ 293 h 340"/>
                              <a:gd name="T72" fmla="*/ 127 w 165"/>
                              <a:gd name="T73" fmla="*/ 300 h 340"/>
                              <a:gd name="T74" fmla="*/ 138 w 165"/>
                              <a:gd name="T75" fmla="*/ 299 h 340"/>
                              <a:gd name="T76" fmla="*/ 147 w 165"/>
                              <a:gd name="T77" fmla="*/ 297 h 340"/>
                              <a:gd name="T78" fmla="*/ 154 w 165"/>
                              <a:gd name="T79" fmla="*/ 294 h 340"/>
                              <a:gd name="T80" fmla="*/ 159 w 165"/>
                              <a:gd name="T81" fmla="*/ 293 h 340"/>
                              <a:gd name="T82" fmla="*/ 162 w 165"/>
                              <a:gd name="T83" fmla="*/ 293 h 340"/>
                              <a:gd name="T84" fmla="*/ 164 w 165"/>
                              <a:gd name="T85" fmla="*/ 295 h 340"/>
                              <a:gd name="T86" fmla="*/ 165 w 165"/>
                              <a:gd name="T87" fmla="*/ 301 h 340"/>
                              <a:gd name="T88" fmla="*/ 165 w 165"/>
                              <a:gd name="T89" fmla="*/ 310 h 3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65" h="340">
                                <a:moveTo>
                                  <a:pt x="165" y="310"/>
                                </a:moveTo>
                                <a:lnTo>
                                  <a:pt x="165" y="317"/>
                                </a:lnTo>
                                <a:lnTo>
                                  <a:pt x="164" y="322"/>
                                </a:lnTo>
                                <a:lnTo>
                                  <a:pt x="163" y="327"/>
                                </a:lnTo>
                                <a:lnTo>
                                  <a:pt x="162" y="330"/>
                                </a:lnTo>
                                <a:lnTo>
                                  <a:pt x="158" y="332"/>
                                </a:lnTo>
                                <a:lnTo>
                                  <a:pt x="154" y="334"/>
                                </a:lnTo>
                                <a:lnTo>
                                  <a:pt x="149" y="336"/>
                                </a:lnTo>
                                <a:lnTo>
                                  <a:pt x="144" y="337"/>
                                </a:lnTo>
                                <a:lnTo>
                                  <a:pt x="138" y="338"/>
                                </a:lnTo>
                                <a:lnTo>
                                  <a:pt x="132" y="340"/>
                                </a:lnTo>
                                <a:lnTo>
                                  <a:pt x="126" y="340"/>
                                </a:lnTo>
                                <a:lnTo>
                                  <a:pt x="118" y="340"/>
                                </a:lnTo>
                                <a:lnTo>
                                  <a:pt x="100" y="340"/>
                                </a:lnTo>
                                <a:lnTo>
                                  <a:pt x="85" y="335"/>
                                </a:lnTo>
                                <a:lnTo>
                                  <a:pt x="72" y="329"/>
                                </a:lnTo>
                                <a:lnTo>
                                  <a:pt x="62" y="319"/>
                                </a:lnTo>
                                <a:lnTo>
                                  <a:pt x="54" y="308"/>
                                </a:lnTo>
                                <a:lnTo>
                                  <a:pt x="49" y="293"/>
                                </a:lnTo>
                                <a:lnTo>
                                  <a:pt x="46" y="276"/>
                                </a:lnTo>
                                <a:lnTo>
                                  <a:pt x="44" y="255"/>
                                </a:lnTo>
                                <a:lnTo>
                                  <a:pt x="44" y="107"/>
                                </a:lnTo>
                                <a:lnTo>
                                  <a:pt x="10" y="107"/>
                                </a:lnTo>
                                <a:lnTo>
                                  <a:pt x="6" y="106"/>
                                </a:lnTo>
                                <a:lnTo>
                                  <a:pt x="3" y="102"/>
                                </a:lnTo>
                                <a:lnTo>
                                  <a:pt x="1" y="97"/>
                                </a:lnTo>
                                <a:lnTo>
                                  <a:pt x="0" y="87"/>
                                </a:lnTo>
                                <a:lnTo>
                                  <a:pt x="0" y="82"/>
                                </a:lnTo>
                                <a:lnTo>
                                  <a:pt x="1" y="79"/>
                                </a:lnTo>
                                <a:lnTo>
                                  <a:pt x="1" y="75"/>
                                </a:lnTo>
                                <a:lnTo>
                                  <a:pt x="3" y="72"/>
                                </a:lnTo>
                                <a:lnTo>
                                  <a:pt x="4" y="70"/>
                                </a:lnTo>
                                <a:lnTo>
                                  <a:pt x="6" y="70"/>
                                </a:lnTo>
                                <a:lnTo>
                                  <a:pt x="8" y="69"/>
                                </a:lnTo>
                                <a:lnTo>
                                  <a:pt x="10" y="69"/>
                                </a:lnTo>
                                <a:lnTo>
                                  <a:pt x="44" y="69"/>
                                </a:lnTo>
                                <a:lnTo>
                                  <a:pt x="44" y="8"/>
                                </a:lnTo>
                                <a:lnTo>
                                  <a:pt x="46" y="6"/>
                                </a:lnTo>
                                <a:lnTo>
                                  <a:pt x="46" y="5"/>
                                </a:lnTo>
                                <a:lnTo>
                                  <a:pt x="47" y="3"/>
                                </a:lnTo>
                                <a:lnTo>
                                  <a:pt x="49" y="2"/>
                                </a:lnTo>
                                <a:lnTo>
                                  <a:pt x="53" y="1"/>
                                </a:lnTo>
                                <a:lnTo>
                                  <a:pt x="57" y="0"/>
                                </a:lnTo>
                                <a:lnTo>
                                  <a:pt x="62" y="0"/>
                                </a:lnTo>
                                <a:lnTo>
                                  <a:pt x="68" y="0"/>
                                </a:lnTo>
                                <a:lnTo>
                                  <a:pt x="74" y="0"/>
                                </a:lnTo>
                                <a:lnTo>
                                  <a:pt x="79" y="0"/>
                                </a:lnTo>
                                <a:lnTo>
                                  <a:pt x="84" y="1"/>
                                </a:lnTo>
                                <a:lnTo>
                                  <a:pt x="86" y="2"/>
                                </a:lnTo>
                                <a:lnTo>
                                  <a:pt x="89" y="3"/>
                                </a:lnTo>
                                <a:lnTo>
                                  <a:pt x="90" y="5"/>
                                </a:lnTo>
                                <a:lnTo>
                                  <a:pt x="91" y="6"/>
                                </a:lnTo>
                                <a:lnTo>
                                  <a:pt x="91" y="8"/>
                                </a:lnTo>
                                <a:lnTo>
                                  <a:pt x="91" y="69"/>
                                </a:lnTo>
                                <a:lnTo>
                                  <a:pt x="157" y="69"/>
                                </a:lnTo>
                                <a:lnTo>
                                  <a:pt x="158" y="69"/>
                                </a:lnTo>
                                <a:lnTo>
                                  <a:pt x="160" y="70"/>
                                </a:lnTo>
                                <a:lnTo>
                                  <a:pt x="162" y="70"/>
                                </a:lnTo>
                                <a:lnTo>
                                  <a:pt x="163" y="72"/>
                                </a:lnTo>
                                <a:lnTo>
                                  <a:pt x="164" y="75"/>
                                </a:lnTo>
                                <a:lnTo>
                                  <a:pt x="165" y="79"/>
                                </a:lnTo>
                                <a:lnTo>
                                  <a:pt x="165" y="82"/>
                                </a:lnTo>
                                <a:lnTo>
                                  <a:pt x="165" y="87"/>
                                </a:lnTo>
                                <a:lnTo>
                                  <a:pt x="165" y="97"/>
                                </a:lnTo>
                                <a:lnTo>
                                  <a:pt x="163" y="102"/>
                                </a:lnTo>
                                <a:lnTo>
                                  <a:pt x="160" y="106"/>
                                </a:lnTo>
                                <a:lnTo>
                                  <a:pt x="157" y="107"/>
                                </a:lnTo>
                                <a:lnTo>
                                  <a:pt x="91" y="107"/>
                                </a:lnTo>
                                <a:lnTo>
                                  <a:pt x="91" y="247"/>
                                </a:lnTo>
                                <a:lnTo>
                                  <a:pt x="93" y="272"/>
                                </a:lnTo>
                                <a:lnTo>
                                  <a:pt x="99" y="287"/>
                                </a:lnTo>
                                <a:lnTo>
                                  <a:pt x="104" y="293"/>
                                </a:lnTo>
                                <a:lnTo>
                                  <a:pt x="117" y="300"/>
                                </a:lnTo>
                                <a:lnTo>
                                  <a:pt x="127" y="300"/>
                                </a:lnTo>
                                <a:lnTo>
                                  <a:pt x="133" y="300"/>
                                </a:lnTo>
                                <a:lnTo>
                                  <a:pt x="138" y="299"/>
                                </a:lnTo>
                                <a:lnTo>
                                  <a:pt x="143" y="298"/>
                                </a:lnTo>
                                <a:lnTo>
                                  <a:pt x="147" y="297"/>
                                </a:lnTo>
                                <a:lnTo>
                                  <a:pt x="150" y="295"/>
                                </a:lnTo>
                                <a:lnTo>
                                  <a:pt x="154" y="294"/>
                                </a:lnTo>
                                <a:lnTo>
                                  <a:pt x="157" y="293"/>
                                </a:lnTo>
                                <a:lnTo>
                                  <a:pt x="159" y="293"/>
                                </a:lnTo>
                                <a:lnTo>
                                  <a:pt x="160" y="293"/>
                                </a:lnTo>
                                <a:lnTo>
                                  <a:pt x="162" y="293"/>
                                </a:lnTo>
                                <a:lnTo>
                                  <a:pt x="163" y="294"/>
                                </a:lnTo>
                                <a:lnTo>
                                  <a:pt x="164" y="295"/>
                                </a:lnTo>
                                <a:lnTo>
                                  <a:pt x="164" y="298"/>
                                </a:lnTo>
                                <a:lnTo>
                                  <a:pt x="165" y="301"/>
                                </a:lnTo>
                                <a:lnTo>
                                  <a:pt x="165" y="305"/>
                                </a:lnTo>
                                <a:lnTo>
                                  <a:pt x="165" y="3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27" name="Freeform 21"/>
                        <wps:cNvSpPr>
                          <a:spLocks/>
                        </wps:cNvSpPr>
                        <wps:spPr bwMode="auto">
                          <a:xfrm>
                            <a:off x="4017963" y="1908175"/>
                            <a:ext cx="127000" cy="195263"/>
                          </a:xfrm>
                          <a:custGeom>
                            <a:avLst/>
                            <a:gdLst>
                              <a:gd name="T0" fmla="*/ 149 w 241"/>
                              <a:gd name="T1" fmla="*/ 267 h 369"/>
                              <a:gd name="T2" fmla="*/ 114 w 241"/>
                              <a:gd name="T3" fmla="*/ 360 h 369"/>
                              <a:gd name="T4" fmla="*/ 112 w 241"/>
                              <a:gd name="T5" fmla="*/ 364 h 369"/>
                              <a:gd name="T6" fmla="*/ 105 w 241"/>
                              <a:gd name="T7" fmla="*/ 366 h 369"/>
                              <a:gd name="T8" fmla="*/ 98 w 241"/>
                              <a:gd name="T9" fmla="*/ 369 h 369"/>
                              <a:gd name="T10" fmla="*/ 85 w 241"/>
                              <a:gd name="T11" fmla="*/ 369 h 369"/>
                              <a:gd name="T12" fmla="*/ 78 w 241"/>
                              <a:gd name="T13" fmla="*/ 369 h 369"/>
                              <a:gd name="T14" fmla="*/ 73 w 241"/>
                              <a:gd name="T15" fmla="*/ 369 h 369"/>
                              <a:gd name="T16" fmla="*/ 70 w 241"/>
                              <a:gd name="T17" fmla="*/ 368 h 369"/>
                              <a:gd name="T18" fmla="*/ 66 w 241"/>
                              <a:gd name="T19" fmla="*/ 366 h 369"/>
                              <a:gd name="T20" fmla="*/ 65 w 241"/>
                              <a:gd name="T21" fmla="*/ 364 h 369"/>
                              <a:gd name="T22" fmla="*/ 64 w 241"/>
                              <a:gd name="T23" fmla="*/ 362 h 369"/>
                              <a:gd name="T24" fmla="*/ 64 w 241"/>
                              <a:gd name="T25" fmla="*/ 359 h 369"/>
                              <a:gd name="T26" fmla="*/ 65 w 241"/>
                              <a:gd name="T27" fmla="*/ 355 h 369"/>
                              <a:gd name="T28" fmla="*/ 101 w 241"/>
                              <a:gd name="T29" fmla="*/ 267 h 369"/>
                              <a:gd name="T30" fmla="*/ 98 w 241"/>
                              <a:gd name="T31" fmla="*/ 266 h 369"/>
                              <a:gd name="T32" fmla="*/ 96 w 241"/>
                              <a:gd name="T33" fmla="*/ 263 h 369"/>
                              <a:gd name="T34" fmla="*/ 93 w 241"/>
                              <a:gd name="T35" fmla="*/ 261 h 369"/>
                              <a:gd name="T36" fmla="*/ 92 w 241"/>
                              <a:gd name="T37" fmla="*/ 258 h 369"/>
                              <a:gd name="T38" fmla="*/ 2 w 241"/>
                              <a:gd name="T39" fmla="*/ 17 h 369"/>
                              <a:gd name="T40" fmla="*/ 1 w 241"/>
                              <a:gd name="T41" fmla="*/ 12 h 369"/>
                              <a:gd name="T42" fmla="*/ 0 w 241"/>
                              <a:gd name="T43" fmla="*/ 8 h 369"/>
                              <a:gd name="T44" fmla="*/ 1 w 241"/>
                              <a:gd name="T45" fmla="*/ 4 h 369"/>
                              <a:gd name="T46" fmla="*/ 2 w 241"/>
                              <a:gd name="T47" fmla="*/ 2 h 369"/>
                              <a:gd name="T48" fmla="*/ 4 w 241"/>
                              <a:gd name="T49" fmla="*/ 1 h 369"/>
                              <a:gd name="T50" fmla="*/ 9 w 241"/>
                              <a:gd name="T51" fmla="*/ 0 h 369"/>
                              <a:gd name="T52" fmla="*/ 16 w 241"/>
                              <a:gd name="T53" fmla="*/ 0 h 369"/>
                              <a:gd name="T54" fmla="*/ 23 w 241"/>
                              <a:gd name="T55" fmla="*/ 0 h 369"/>
                              <a:gd name="T56" fmla="*/ 30 w 241"/>
                              <a:gd name="T57" fmla="*/ 0 h 369"/>
                              <a:gd name="T58" fmla="*/ 36 w 241"/>
                              <a:gd name="T59" fmla="*/ 0 h 369"/>
                              <a:gd name="T60" fmla="*/ 40 w 241"/>
                              <a:gd name="T61" fmla="*/ 0 h 369"/>
                              <a:gd name="T62" fmla="*/ 44 w 241"/>
                              <a:gd name="T63" fmla="*/ 1 h 369"/>
                              <a:gd name="T64" fmla="*/ 46 w 241"/>
                              <a:gd name="T65" fmla="*/ 2 h 369"/>
                              <a:gd name="T66" fmla="*/ 48 w 241"/>
                              <a:gd name="T67" fmla="*/ 4 h 369"/>
                              <a:gd name="T68" fmla="*/ 49 w 241"/>
                              <a:gd name="T69" fmla="*/ 7 h 369"/>
                              <a:gd name="T70" fmla="*/ 50 w 241"/>
                              <a:gd name="T71" fmla="*/ 9 h 369"/>
                              <a:gd name="T72" fmla="*/ 123 w 241"/>
                              <a:gd name="T73" fmla="*/ 213 h 369"/>
                              <a:gd name="T74" fmla="*/ 123 w 241"/>
                              <a:gd name="T75" fmla="*/ 213 h 369"/>
                              <a:gd name="T76" fmla="*/ 193 w 241"/>
                              <a:gd name="T77" fmla="*/ 8 h 369"/>
                              <a:gd name="T78" fmla="*/ 194 w 241"/>
                              <a:gd name="T79" fmla="*/ 4 h 369"/>
                              <a:gd name="T80" fmla="*/ 197 w 241"/>
                              <a:gd name="T81" fmla="*/ 2 h 369"/>
                              <a:gd name="T82" fmla="*/ 200 w 241"/>
                              <a:gd name="T83" fmla="*/ 1 h 369"/>
                              <a:gd name="T84" fmla="*/ 204 w 241"/>
                              <a:gd name="T85" fmla="*/ 0 h 369"/>
                              <a:gd name="T86" fmla="*/ 210 w 241"/>
                              <a:gd name="T87" fmla="*/ 0 h 369"/>
                              <a:gd name="T88" fmla="*/ 218 w 241"/>
                              <a:gd name="T89" fmla="*/ 0 h 369"/>
                              <a:gd name="T90" fmla="*/ 225 w 241"/>
                              <a:gd name="T91" fmla="*/ 0 h 369"/>
                              <a:gd name="T92" fmla="*/ 231 w 241"/>
                              <a:gd name="T93" fmla="*/ 0 h 369"/>
                              <a:gd name="T94" fmla="*/ 235 w 241"/>
                              <a:gd name="T95" fmla="*/ 1 h 369"/>
                              <a:gd name="T96" fmla="*/ 238 w 241"/>
                              <a:gd name="T97" fmla="*/ 2 h 369"/>
                              <a:gd name="T98" fmla="*/ 240 w 241"/>
                              <a:gd name="T99" fmla="*/ 4 h 369"/>
                              <a:gd name="T100" fmla="*/ 241 w 241"/>
                              <a:gd name="T101" fmla="*/ 8 h 369"/>
                              <a:gd name="T102" fmla="*/ 241 w 241"/>
                              <a:gd name="T103" fmla="*/ 12 h 369"/>
                              <a:gd name="T104" fmla="*/ 238 w 241"/>
                              <a:gd name="T105" fmla="*/ 16 h 369"/>
                              <a:gd name="T106" fmla="*/ 149 w 241"/>
                              <a:gd name="T107" fmla="*/ 267 h 3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241" h="369">
                                <a:moveTo>
                                  <a:pt x="149" y="267"/>
                                </a:moveTo>
                                <a:lnTo>
                                  <a:pt x="114" y="360"/>
                                </a:lnTo>
                                <a:lnTo>
                                  <a:pt x="112" y="364"/>
                                </a:lnTo>
                                <a:lnTo>
                                  <a:pt x="105" y="366"/>
                                </a:lnTo>
                                <a:lnTo>
                                  <a:pt x="98" y="369"/>
                                </a:lnTo>
                                <a:lnTo>
                                  <a:pt x="85" y="369"/>
                                </a:lnTo>
                                <a:lnTo>
                                  <a:pt x="78" y="369"/>
                                </a:lnTo>
                                <a:lnTo>
                                  <a:pt x="73" y="369"/>
                                </a:lnTo>
                                <a:lnTo>
                                  <a:pt x="70" y="368"/>
                                </a:lnTo>
                                <a:lnTo>
                                  <a:pt x="66" y="366"/>
                                </a:lnTo>
                                <a:lnTo>
                                  <a:pt x="65" y="364"/>
                                </a:lnTo>
                                <a:lnTo>
                                  <a:pt x="64" y="362"/>
                                </a:lnTo>
                                <a:lnTo>
                                  <a:pt x="64" y="359"/>
                                </a:lnTo>
                                <a:lnTo>
                                  <a:pt x="65" y="355"/>
                                </a:lnTo>
                                <a:lnTo>
                                  <a:pt x="101" y="267"/>
                                </a:lnTo>
                                <a:lnTo>
                                  <a:pt x="98" y="266"/>
                                </a:lnTo>
                                <a:lnTo>
                                  <a:pt x="96" y="263"/>
                                </a:lnTo>
                                <a:lnTo>
                                  <a:pt x="93" y="261"/>
                                </a:lnTo>
                                <a:lnTo>
                                  <a:pt x="92" y="258"/>
                                </a:lnTo>
                                <a:lnTo>
                                  <a:pt x="2" y="17"/>
                                </a:lnTo>
                                <a:lnTo>
                                  <a:pt x="1" y="12"/>
                                </a:lnTo>
                                <a:lnTo>
                                  <a:pt x="0" y="8"/>
                                </a:lnTo>
                                <a:lnTo>
                                  <a:pt x="1" y="4"/>
                                </a:lnTo>
                                <a:lnTo>
                                  <a:pt x="2" y="2"/>
                                </a:lnTo>
                                <a:lnTo>
                                  <a:pt x="4" y="1"/>
                                </a:lnTo>
                                <a:lnTo>
                                  <a:pt x="9" y="0"/>
                                </a:lnTo>
                                <a:lnTo>
                                  <a:pt x="16" y="0"/>
                                </a:lnTo>
                                <a:lnTo>
                                  <a:pt x="23" y="0"/>
                                </a:lnTo>
                                <a:lnTo>
                                  <a:pt x="30" y="0"/>
                                </a:lnTo>
                                <a:lnTo>
                                  <a:pt x="36" y="0"/>
                                </a:lnTo>
                                <a:lnTo>
                                  <a:pt x="40" y="0"/>
                                </a:lnTo>
                                <a:lnTo>
                                  <a:pt x="44" y="1"/>
                                </a:lnTo>
                                <a:lnTo>
                                  <a:pt x="46" y="2"/>
                                </a:lnTo>
                                <a:lnTo>
                                  <a:pt x="48" y="4"/>
                                </a:lnTo>
                                <a:lnTo>
                                  <a:pt x="49" y="7"/>
                                </a:lnTo>
                                <a:lnTo>
                                  <a:pt x="50" y="9"/>
                                </a:lnTo>
                                <a:lnTo>
                                  <a:pt x="123" y="213"/>
                                </a:lnTo>
                                <a:lnTo>
                                  <a:pt x="123" y="213"/>
                                </a:lnTo>
                                <a:lnTo>
                                  <a:pt x="193" y="8"/>
                                </a:lnTo>
                                <a:lnTo>
                                  <a:pt x="194" y="4"/>
                                </a:lnTo>
                                <a:lnTo>
                                  <a:pt x="197" y="2"/>
                                </a:lnTo>
                                <a:lnTo>
                                  <a:pt x="200" y="1"/>
                                </a:lnTo>
                                <a:lnTo>
                                  <a:pt x="204" y="0"/>
                                </a:lnTo>
                                <a:lnTo>
                                  <a:pt x="210" y="0"/>
                                </a:lnTo>
                                <a:lnTo>
                                  <a:pt x="218" y="0"/>
                                </a:lnTo>
                                <a:lnTo>
                                  <a:pt x="225" y="0"/>
                                </a:lnTo>
                                <a:lnTo>
                                  <a:pt x="231" y="0"/>
                                </a:lnTo>
                                <a:lnTo>
                                  <a:pt x="235" y="1"/>
                                </a:lnTo>
                                <a:lnTo>
                                  <a:pt x="238" y="2"/>
                                </a:lnTo>
                                <a:lnTo>
                                  <a:pt x="240" y="4"/>
                                </a:lnTo>
                                <a:lnTo>
                                  <a:pt x="241" y="8"/>
                                </a:lnTo>
                                <a:lnTo>
                                  <a:pt x="241" y="12"/>
                                </a:lnTo>
                                <a:lnTo>
                                  <a:pt x="238" y="16"/>
                                </a:lnTo>
                                <a:lnTo>
                                  <a:pt x="149" y="26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28" name="Freeform 22"/>
                        <wps:cNvSpPr>
                          <a:spLocks noEditPoints="1"/>
                        </wps:cNvSpPr>
                        <wps:spPr bwMode="auto">
                          <a:xfrm>
                            <a:off x="4232275" y="1906587"/>
                            <a:ext cx="133350" cy="146050"/>
                          </a:xfrm>
                          <a:custGeom>
                            <a:avLst/>
                            <a:gdLst>
                              <a:gd name="T0" fmla="*/ 251 w 252"/>
                              <a:gd name="T1" fmla="*/ 166 h 278"/>
                              <a:gd name="T2" fmla="*/ 235 w 252"/>
                              <a:gd name="T3" fmla="*/ 218 h 278"/>
                              <a:gd name="T4" fmla="*/ 203 w 252"/>
                              <a:gd name="T5" fmla="*/ 254 h 278"/>
                              <a:gd name="T6" fmla="*/ 154 w 252"/>
                              <a:gd name="T7" fmla="*/ 275 h 278"/>
                              <a:gd name="T8" fmla="*/ 94 w 252"/>
                              <a:gd name="T9" fmla="*/ 275 h 278"/>
                              <a:gd name="T10" fmla="*/ 48 w 252"/>
                              <a:gd name="T11" fmla="*/ 257 h 278"/>
                              <a:gd name="T12" fmla="*/ 17 w 252"/>
                              <a:gd name="T13" fmla="*/ 222 h 278"/>
                              <a:gd name="T14" fmla="*/ 1 w 252"/>
                              <a:gd name="T15" fmla="*/ 172 h 278"/>
                              <a:gd name="T16" fmla="*/ 1 w 252"/>
                              <a:gd name="T17" fmla="*/ 112 h 278"/>
                              <a:gd name="T18" fmla="*/ 17 w 252"/>
                              <a:gd name="T19" fmla="*/ 60 h 278"/>
                              <a:gd name="T20" fmla="*/ 49 w 252"/>
                              <a:gd name="T21" fmla="*/ 22 h 278"/>
                              <a:gd name="T22" fmla="*/ 99 w 252"/>
                              <a:gd name="T23" fmla="*/ 2 h 278"/>
                              <a:gd name="T24" fmla="*/ 159 w 252"/>
                              <a:gd name="T25" fmla="*/ 2 h 278"/>
                              <a:gd name="T26" fmla="*/ 206 w 252"/>
                              <a:gd name="T27" fmla="*/ 19 h 278"/>
                              <a:gd name="T28" fmla="*/ 236 w 252"/>
                              <a:gd name="T29" fmla="*/ 55 h 278"/>
                              <a:gd name="T30" fmla="*/ 251 w 252"/>
                              <a:gd name="T31" fmla="*/ 105 h 278"/>
                              <a:gd name="T32" fmla="*/ 204 w 252"/>
                              <a:gd name="T33" fmla="*/ 139 h 278"/>
                              <a:gd name="T34" fmla="*/ 199 w 252"/>
                              <a:gd name="T35" fmla="*/ 101 h 278"/>
                              <a:gd name="T36" fmla="*/ 187 w 252"/>
                              <a:gd name="T37" fmla="*/ 69 h 278"/>
                              <a:gd name="T38" fmla="*/ 164 w 252"/>
                              <a:gd name="T39" fmla="*/ 46 h 278"/>
                              <a:gd name="T40" fmla="*/ 127 w 252"/>
                              <a:gd name="T41" fmla="*/ 39 h 278"/>
                              <a:gd name="T42" fmla="*/ 91 w 252"/>
                              <a:gd name="T43" fmla="*/ 46 h 278"/>
                              <a:gd name="T44" fmla="*/ 68 w 252"/>
                              <a:gd name="T45" fmla="*/ 67 h 278"/>
                              <a:gd name="T46" fmla="*/ 53 w 252"/>
                              <a:gd name="T47" fmla="*/ 98 h 278"/>
                              <a:gd name="T48" fmla="*/ 49 w 252"/>
                              <a:gd name="T49" fmla="*/ 138 h 278"/>
                              <a:gd name="T50" fmla="*/ 53 w 252"/>
                              <a:gd name="T51" fmla="*/ 177 h 278"/>
                              <a:gd name="T52" fmla="*/ 65 w 252"/>
                              <a:gd name="T53" fmla="*/ 209 h 278"/>
                              <a:gd name="T54" fmla="*/ 89 w 252"/>
                              <a:gd name="T55" fmla="*/ 231 h 278"/>
                              <a:gd name="T56" fmla="*/ 126 w 252"/>
                              <a:gd name="T57" fmla="*/ 238 h 278"/>
                              <a:gd name="T58" fmla="*/ 161 w 252"/>
                              <a:gd name="T59" fmla="*/ 231 h 278"/>
                              <a:gd name="T60" fmla="*/ 186 w 252"/>
                              <a:gd name="T61" fmla="*/ 210 h 278"/>
                              <a:gd name="T62" fmla="*/ 199 w 252"/>
                              <a:gd name="T63" fmla="*/ 179 h 278"/>
                              <a:gd name="T64" fmla="*/ 204 w 252"/>
                              <a:gd name="T65" fmla="*/ 139 h 27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52" h="278">
                                <a:moveTo>
                                  <a:pt x="252" y="136"/>
                                </a:moveTo>
                                <a:lnTo>
                                  <a:pt x="251" y="166"/>
                                </a:lnTo>
                                <a:lnTo>
                                  <a:pt x="245" y="193"/>
                                </a:lnTo>
                                <a:lnTo>
                                  <a:pt x="235" y="218"/>
                                </a:lnTo>
                                <a:lnTo>
                                  <a:pt x="220" y="237"/>
                                </a:lnTo>
                                <a:lnTo>
                                  <a:pt x="203" y="254"/>
                                </a:lnTo>
                                <a:lnTo>
                                  <a:pt x="180" y="267"/>
                                </a:lnTo>
                                <a:lnTo>
                                  <a:pt x="154" y="275"/>
                                </a:lnTo>
                                <a:lnTo>
                                  <a:pt x="123" y="278"/>
                                </a:lnTo>
                                <a:lnTo>
                                  <a:pt x="94" y="275"/>
                                </a:lnTo>
                                <a:lnTo>
                                  <a:pt x="69" y="268"/>
                                </a:lnTo>
                                <a:lnTo>
                                  <a:pt x="48" y="257"/>
                                </a:lnTo>
                                <a:lnTo>
                                  <a:pt x="31" y="241"/>
                                </a:lnTo>
                                <a:lnTo>
                                  <a:pt x="17" y="222"/>
                                </a:lnTo>
                                <a:lnTo>
                                  <a:pt x="7" y="198"/>
                                </a:lnTo>
                                <a:lnTo>
                                  <a:pt x="1" y="172"/>
                                </a:lnTo>
                                <a:lnTo>
                                  <a:pt x="0" y="141"/>
                                </a:lnTo>
                                <a:lnTo>
                                  <a:pt x="1" y="112"/>
                                </a:lnTo>
                                <a:lnTo>
                                  <a:pt x="9" y="85"/>
                                </a:lnTo>
                                <a:lnTo>
                                  <a:pt x="17" y="60"/>
                                </a:lnTo>
                                <a:lnTo>
                                  <a:pt x="32" y="39"/>
                                </a:lnTo>
                                <a:lnTo>
                                  <a:pt x="49" y="22"/>
                                </a:lnTo>
                                <a:lnTo>
                                  <a:pt x="73" y="11"/>
                                </a:lnTo>
                                <a:lnTo>
                                  <a:pt x="99" y="2"/>
                                </a:lnTo>
                                <a:lnTo>
                                  <a:pt x="129" y="0"/>
                                </a:lnTo>
                                <a:lnTo>
                                  <a:pt x="159" y="2"/>
                                </a:lnTo>
                                <a:lnTo>
                                  <a:pt x="183" y="9"/>
                                </a:lnTo>
                                <a:lnTo>
                                  <a:pt x="206" y="19"/>
                                </a:lnTo>
                                <a:lnTo>
                                  <a:pt x="222" y="37"/>
                                </a:lnTo>
                                <a:lnTo>
                                  <a:pt x="236" y="55"/>
                                </a:lnTo>
                                <a:lnTo>
                                  <a:pt x="245" y="80"/>
                                </a:lnTo>
                                <a:lnTo>
                                  <a:pt x="251" y="105"/>
                                </a:lnTo>
                                <a:lnTo>
                                  <a:pt x="252" y="136"/>
                                </a:lnTo>
                                <a:close/>
                                <a:moveTo>
                                  <a:pt x="204" y="139"/>
                                </a:moveTo>
                                <a:lnTo>
                                  <a:pt x="203" y="119"/>
                                </a:lnTo>
                                <a:lnTo>
                                  <a:pt x="199" y="101"/>
                                </a:lnTo>
                                <a:lnTo>
                                  <a:pt x="196" y="83"/>
                                </a:lnTo>
                                <a:lnTo>
                                  <a:pt x="187" y="69"/>
                                </a:lnTo>
                                <a:lnTo>
                                  <a:pt x="177" y="56"/>
                                </a:lnTo>
                                <a:lnTo>
                                  <a:pt x="164" y="46"/>
                                </a:lnTo>
                                <a:lnTo>
                                  <a:pt x="148" y="40"/>
                                </a:lnTo>
                                <a:lnTo>
                                  <a:pt x="127" y="39"/>
                                </a:lnTo>
                                <a:lnTo>
                                  <a:pt x="107" y="40"/>
                                </a:lnTo>
                                <a:lnTo>
                                  <a:pt x="91" y="46"/>
                                </a:lnTo>
                                <a:lnTo>
                                  <a:pt x="78" y="54"/>
                                </a:lnTo>
                                <a:lnTo>
                                  <a:pt x="68" y="67"/>
                                </a:lnTo>
                                <a:lnTo>
                                  <a:pt x="59" y="81"/>
                                </a:lnTo>
                                <a:lnTo>
                                  <a:pt x="53" y="98"/>
                                </a:lnTo>
                                <a:lnTo>
                                  <a:pt x="49" y="117"/>
                                </a:lnTo>
                                <a:lnTo>
                                  <a:pt x="49" y="138"/>
                                </a:lnTo>
                                <a:lnTo>
                                  <a:pt x="49" y="158"/>
                                </a:lnTo>
                                <a:lnTo>
                                  <a:pt x="53" y="177"/>
                                </a:lnTo>
                                <a:lnTo>
                                  <a:pt x="57" y="194"/>
                                </a:lnTo>
                                <a:lnTo>
                                  <a:pt x="65" y="209"/>
                                </a:lnTo>
                                <a:lnTo>
                                  <a:pt x="75" y="221"/>
                                </a:lnTo>
                                <a:lnTo>
                                  <a:pt x="89" y="231"/>
                                </a:lnTo>
                                <a:lnTo>
                                  <a:pt x="105" y="237"/>
                                </a:lnTo>
                                <a:lnTo>
                                  <a:pt x="126" y="238"/>
                                </a:lnTo>
                                <a:lnTo>
                                  <a:pt x="145" y="237"/>
                                </a:lnTo>
                                <a:lnTo>
                                  <a:pt x="161" y="231"/>
                                </a:lnTo>
                                <a:lnTo>
                                  <a:pt x="175" y="222"/>
                                </a:lnTo>
                                <a:lnTo>
                                  <a:pt x="186" y="210"/>
                                </a:lnTo>
                                <a:lnTo>
                                  <a:pt x="195" y="197"/>
                                </a:lnTo>
                                <a:lnTo>
                                  <a:pt x="199" y="179"/>
                                </a:lnTo>
                                <a:lnTo>
                                  <a:pt x="203" y="161"/>
                                </a:lnTo>
                                <a:lnTo>
                                  <a:pt x="204" y="13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29" name="Freeform 23"/>
                        <wps:cNvSpPr>
                          <a:spLocks/>
                        </wps:cNvSpPr>
                        <wps:spPr bwMode="auto">
                          <a:xfrm>
                            <a:off x="4384675" y="1841500"/>
                            <a:ext cx="90488" cy="209550"/>
                          </a:xfrm>
                          <a:custGeom>
                            <a:avLst/>
                            <a:gdLst>
                              <a:gd name="T0" fmla="*/ 171 w 171"/>
                              <a:gd name="T1" fmla="*/ 34 h 395"/>
                              <a:gd name="T2" fmla="*/ 170 w 171"/>
                              <a:gd name="T3" fmla="*/ 42 h 395"/>
                              <a:gd name="T4" fmla="*/ 169 w 171"/>
                              <a:gd name="T5" fmla="*/ 45 h 395"/>
                              <a:gd name="T6" fmla="*/ 166 w 171"/>
                              <a:gd name="T7" fmla="*/ 47 h 395"/>
                              <a:gd name="T8" fmla="*/ 163 w 171"/>
                              <a:gd name="T9" fmla="*/ 47 h 395"/>
                              <a:gd name="T10" fmla="*/ 157 w 171"/>
                              <a:gd name="T11" fmla="*/ 44 h 395"/>
                              <a:gd name="T12" fmla="*/ 148 w 171"/>
                              <a:gd name="T13" fmla="*/ 42 h 395"/>
                              <a:gd name="T14" fmla="*/ 137 w 171"/>
                              <a:gd name="T15" fmla="*/ 39 h 395"/>
                              <a:gd name="T16" fmla="*/ 120 w 171"/>
                              <a:gd name="T17" fmla="*/ 39 h 395"/>
                              <a:gd name="T18" fmla="*/ 105 w 171"/>
                              <a:gd name="T19" fmla="*/ 47 h 395"/>
                              <a:gd name="T20" fmla="*/ 96 w 171"/>
                              <a:gd name="T21" fmla="*/ 60 h 395"/>
                              <a:gd name="T22" fmla="*/ 93 w 171"/>
                              <a:gd name="T23" fmla="*/ 84 h 395"/>
                              <a:gd name="T24" fmla="*/ 91 w 171"/>
                              <a:gd name="T25" fmla="*/ 127 h 395"/>
                              <a:gd name="T26" fmla="*/ 150 w 171"/>
                              <a:gd name="T27" fmla="*/ 127 h 395"/>
                              <a:gd name="T28" fmla="*/ 153 w 171"/>
                              <a:gd name="T29" fmla="*/ 128 h 395"/>
                              <a:gd name="T30" fmla="*/ 155 w 171"/>
                              <a:gd name="T31" fmla="*/ 133 h 395"/>
                              <a:gd name="T32" fmla="*/ 157 w 171"/>
                              <a:gd name="T33" fmla="*/ 140 h 395"/>
                              <a:gd name="T34" fmla="*/ 157 w 171"/>
                              <a:gd name="T35" fmla="*/ 155 h 395"/>
                              <a:gd name="T36" fmla="*/ 152 w 171"/>
                              <a:gd name="T37" fmla="*/ 164 h 395"/>
                              <a:gd name="T38" fmla="*/ 91 w 171"/>
                              <a:gd name="T39" fmla="*/ 165 h 395"/>
                              <a:gd name="T40" fmla="*/ 91 w 171"/>
                              <a:gd name="T41" fmla="*/ 388 h 395"/>
                              <a:gd name="T42" fmla="*/ 89 w 171"/>
                              <a:gd name="T43" fmla="*/ 392 h 395"/>
                              <a:gd name="T44" fmla="*/ 84 w 171"/>
                              <a:gd name="T45" fmla="*/ 394 h 395"/>
                              <a:gd name="T46" fmla="*/ 74 w 171"/>
                              <a:gd name="T47" fmla="*/ 395 h 395"/>
                              <a:gd name="T48" fmla="*/ 62 w 171"/>
                              <a:gd name="T49" fmla="*/ 395 h 395"/>
                              <a:gd name="T50" fmla="*/ 53 w 171"/>
                              <a:gd name="T51" fmla="*/ 394 h 395"/>
                              <a:gd name="T52" fmla="*/ 47 w 171"/>
                              <a:gd name="T53" fmla="*/ 392 h 395"/>
                              <a:gd name="T54" fmla="*/ 46 w 171"/>
                              <a:gd name="T55" fmla="*/ 388 h 395"/>
                              <a:gd name="T56" fmla="*/ 45 w 171"/>
                              <a:gd name="T57" fmla="*/ 165 h 395"/>
                              <a:gd name="T58" fmla="*/ 5 w 171"/>
                              <a:gd name="T59" fmla="*/ 164 h 395"/>
                              <a:gd name="T60" fmla="*/ 0 w 171"/>
                              <a:gd name="T61" fmla="*/ 155 h 395"/>
                              <a:gd name="T62" fmla="*/ 0 w 171"/>
                              <a:gd name="T63" fmla="*/ 140 h 395"/>
                              <a:gd name="T64" fmla="*/ 1 w 171"/>
                              <a:gd name="T65" fmla="*/ 133 h 395"/>
                              <a:gd name="T66" fmla="*/ 4 w 171"/>
                              <a:gd name="T67" fmla="*/ 128 h 395"/>
                              <a:gd name="T68" fmla="*/ 8 w 171"/>
                              <a:gd name="T69" fmla="*/ 127 h 395"/>
                              <a:gd name="T70" fmla="*/ 45 w 171"/>
                              <a:gd name="T71" fmla="*/ 127 h 395"/>
                              <a:gd name="T72" fmla="*/ 46 w 171"/>
                              <a:gd name="T73" fmla="*/ 75 h 395"/>
                              <a:gd name="T74" fmla="*/ 56 w 171"/>
                              <a:gd name="T75" fmla="*/ 37 h 395"/>
                              <a:gd name="T76" fmla="*/ 75 w 171"/>
                              <a:gd name="T77" fmla="*/ 13 h 395"/>
                              <a:gd name="T78" fmla="*/ 106 w 171"/>
                              <a:gd name="T79" fmla="*/ 1 h 395"/>
                              <a:gd name="T80" fmla="*/ 136 w 171"/>
                              <a:gd name="T81" fmla="*/ 1 h 395"/>
                              <a:gd name="T82" fmla="*/ 154 w 171"/>
                              <a:gd name="T83" fmla="*/ 4 h 395"/>
                              <a:gd name="T84" fmla="*/ 164 w 171"/>
                              <a:gd name="T85" fmla="*/ 9 h 395"/>
                              <a:gd name="T86" fmla="*/ 168 w 171"/>
                              <a:gd name="T87" fmla="*/ 12 h 395"/>
                              <a:gd name="T88" fmla="*/ 170 w 171"/>
                              <a:gd name="T89" fmla="*/ 17 h 395"/>
                              <a:gd name="T90" fmla="*/ 171 w 171"/>
                              <a:gd name="T91" fmla="*/ 25 h 3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71" h="395">
                                <a:moveTo>
                                  <a:pt x="171" y="29"/>
                                </a:moveTo>
                                <a:lnTo>
                                  <a:pt x="171" y="34"/>
                                </a:lnTo>
                                <a:lnTo>
                                  <a:pt x="171" y="38"/>
                                </a:lnTo>
                                <a:lnTo>
                                  <a:pt x="170" y="42"/>
                                </a:lnTo>
                                <a:lnTo>
                                  <a:pt x="169" y="43"/>
                                </a:lnTo>
                                <a:lnTo>
                                  <a:pt x="169" y="45"/>
                                </a:lnTo>
                                <a:lnTo>
                                  <a:pt x="168" y="47"/>
                                </a:lnTo>
                                <a:lnTo>
                                  <a:pt x="166" y="47"/>
                                </a:lnTo>
                                <a:lnTo>
                                  <a:pt x="165" y="47"/>
                                </a:lnTo>
                                <a:lnTo>
                                  <a:pt x="163" y="47"/>
                                </a:lnTo>
                                <a:lnTo>
                                  <a:pt x="160" y="45"/>
                                </a:lnTo>
                                <a:lnTo>
                                  <a:pt x="157" y="44"/>
                                </a:lnTo>
                                <a:lnTo>
                                  <a:pt x="153" y="43"/>
                                </a:lnTo>
                                <a:lnTo>
                                  <a:pt x="148" y="42"/>
                                </a:lnTo>
                                <a:lnTo>
                                  <a:pt x="143" y="41"/>
                                </a:lnTo>
                                <a:lnTo>
                                  <a:pt x="137" y="39"/>
                                </a:lnTo>
                                <a:lnTo>
                                  <a:pt x="129" y="39"/>
                                </a:lnTo>
                                <a:lnTo>
                                  <a:pt x="120" y="39"/>
                                </a:lnTo>
                                <a:lnTo>
                                  <a:pt x="112" y="42"/>
                                </a:lnTo>
                                <a:lnTo>
                                  <a:pt x="105" y="47"/>
                                </a:lnTo>
                                <a:lnTo>
                                  <a:pt x="100" y="53"/>
                                </a:lnTo>
                                <a:lnTo>
                                  <a:pt x="96" y="60"/>
                                </a:lnTo>
                                <a:lnTo>
                                  <a:pt x="94" y="71"/>
                                </a:lnTo>
                                <a:lnTo>
                                  <a:pt x="93" y="84"/>
                                </a:lnTo>
                                <a:lnTo>
                                  <a:pt x="91" y="98"/>
                                </a:lnTo>
                                <a:lnTo>
                                  <a:pt x="91" y="127"/>
                                </a:lnTo>
                                <a:lnTo>
                                  <a:pt x="148" y="127"/>
                                </a:lnTo>
                                <a:lnTo>
                                  <a:pt x="150" y="127"/>
                                </a:lnTo>
                                <a:lnTo>
                                  <a:pt x="152" y="128"/>
                                </a:lnTo>
                                <a:lnTo>
                                  <a:pt x="153" y="128"/>
                                </a:lnTo>
                                <a:lnTo>
                                  <a:pt x="154" y="130"/>
                                </a:lnTo>
                                <a:lnTo>
                                  <a:pt x="155" y="133"/>
                                </a:lnTo>
                                <a:lnTo>
                                  <a:pt x="157" y="137"/>
                                </a:lnTo>
                                <a:lnTo>
                                  <a:pt x="157" y="140"/>
                                </a:lnTo>
                                <a:lnTo>
                                  <a:pt x="158" y="145"/>
                                </a:lnTo>
                                <a:lnTo>
                                  <a:pt x="157" y="155"/>
                                </a:lnTo>
                                <a:lnTo>
                                  <a:pt x="155" y="160"/>
                                </a:lnTo>
                                <a:lnTo>
                                  <a:pt x="152" y="164"/>
                                </a:lnTo>
                                <a:lnTo>
                                  <a:pt x="148" y="165"/>
                                </a:lnTo>
                                <a:lnTo>
                                  <a:pt x="91" y="165"/>
                                </a:lnTo>
                                <a:lnTo>
                                  <a:pt x="91" y="387"/>
                                </a:lnTo>
                                <a:lnTo>
                                  <a:pt x="91" y="388"/>
                                </a:lnTo>
                                <a:lnTo>
                                  <a:pt x="90" y="390"/>
                                </a:lnTo>
                                <a:lnTo>
                                  <a:pt x="89" y="392"/>
                                </a:lnTo>
                                <a:lnTo>
                                  <a:pt x="86" y="393"/>
                                </a:lnTo>
                                <a:lnTo>
                                  <a:pt x="84" y="394"/>
                                </a:lnTo>
                                <a:lnTo>
                                  <a:pt x="79" y="394"/>
                                </a:lnTo>
                                <a:lnTo>
                                  <a:pt x="74" y="395"/>
                                </a:lnTo>
                                <a:lnTo>
                                  <a:pt x="68" y="395"/>
                                </a:lnTo>
                                <a:lnTo>
                                  <a:pt x="62" y="395"/>
                                </a:lnTo>
                                <a:lnTo>
                                  <a:pt x="57" y="394"/>
                                </a:lnTo>
                                <a:lnTo>
                                  <a:pt x="53" y="394"/>
                                </a:lnTo>
                                <a:lnTo>
                                  <a:pt x="49" y="393"/>
                                </a:lnTo>
                                <a:lnTo>
                                  <a:pt x="47" y="392"/>
                                </a:lnTo>
                                <a:lnTo>
                                  <a:pt x="46" y="390"/>
                                </a:lnTo>
                                <a:lnTo>
                                  <a:pt x="46" y="388"/>
                                </a:lnTo>
                                <a:lnTo>
                                  <a:pt x="45" y="387"/>
                                </a:lnTo>
                                <a:lnTo>
                                  <a:pt x="45" y="165"/>
                                </a:lnTo>
                                <a:lnTo>
                                  <a:pt x="9" y="165"/>
                                </a:lnTo>
                                <a:lnTo>
                                  <a:pt x="5" y="164"/>
                                </a:lnTo>
                                <a:lnTo>
                                  <a:pt x="3" y="160"/>
                                </a:lnTo>
                                <a:lnTo>
                                  <a:pt x="0" y="155"/>
                                </a:lnTo>
                                <a:lnTo>
                                  <a:pt x="0" y="145"/>
                                </a:lnTo>
                                <a:lnTo>
                                  <a:pt x="0" y="140"/>
                                </a:lnTo>
                                <a:lnTo>
                                  <a:pt x="1" y="137"/>
                                </a:lnTo>
                                <a:lnTo>
                                  <a:pt x="1" y="133"/>
                                </a:lnTo>
                                <a:lnTo>
                                  <a:pt x="3" y="130"/>
                                </a:lnTo>
                                <a:lnTo>
                                  <a:pt x="4" y="128"/>
                                </a:lnTo>
                                <a:lnTo>
                                  <a:pt x="5" y="128"/>
                                </a:lnTo>
                                <a:lnTo>
                                  <a:pt x="8" y="127"/>
                                </a:lnTo>
                                <a:lnTo>
                                  <a:pt x="9" y="127"/>
                                </a:lnTo>
                                <a:lnTo>
                                  <a:pt x="45" y="127"/>
                                </a:lnTo>
                                <a:lnTo>
                                  <a:pt x="45" y="100"/>
                                </a:lnTo>
                                <a:lnTo>
                                  <a:pt x="46" y="75"/>
                                </a:lnTo>
                                <a:lnTo>
                                  <a:pt x="49" y="55"/>
                                </a:lnTo>
                                <a:lnTo>
                                  <a:pt x="56" y="37"/>
                                </a:lnTo>
                                <a:lnTo>
                                  <a:pt x="65" y="23"/>
                                </a:lnTo>
                                <a:lnTo>
                                  <a:pt x="75" y="13"/>
                                </a:lnTo>
                                <a:lnTo>
                                  <a:pt x="90" y="6"/>
                                </a:lnTo>
                                <a:lnTo>
                                  <a:pt x="106" y="1"/>
                                </a:lnTo>
                                <a:lnTo>
                                  <a:pt x="127" y="0"/>
                                </a:lnTo>
                                <a:lnTo>
                                  <a:pt x="136" y="1"/>
                                </a:lnTo>
                                <a:lnTo>
                                  <a:pt x="146" y="2"/>
                                </a:lnTo>
                                <a:lnTo>
                                  <a:pt x="154" y="4"/>
                                </a:lnTo>
                                <a:lnTo>
                                  <a:pt x="160" y="6"/>
                                </a:lnTo>
                                <a:lnTo>
                                  <a:pt x="164" y="9"/>
                                </a:lnTo>
                                <a:lnTo>
                                  <a:pt x="166" y="10"/>
                                </a:lnTo>
                                <a:lnTo>
                                  <a:pt x="168" y="12"/>
                                </a:lnTo>
                                <a:lnTo>
                                  <a:pt x="169" y="15"/>
                                </a:lnTo>
                                <a:lnTo>
                                  <a:pt x="170" y="17"/>
                                </a:lnTo>
                                <a:lnTo>
                                  <a:pt x="171" y="21"/>
                                </a:lnTo>
                                <a:lnTo>
                                  <a:pt x="171" y="25"/>
                                </a:lnTo>
                                <a:lnTo>
                                  <a:pt x="171" y="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30" name="Freeform 24"/>
                        <wps:cNvSpPr>
                          <a:spLocks/>
                        </wps:cNvSpPr>
                        <wps:spPr bwMode="auto">
                          <a:xfrm>
                            <a:off x="4546600" y="1908175"/>
                            <a:ext cx="127000" cy="142875"/>
                          </a:xfrm>
                          <a:custGeom>
                            <a:avLst/>
                            <a:gdLst>
                              <a:gd name="T0" fmla="*/ 242 w 242"/>
                              <a:gd name="T1" fmla="*/ 8 h 269"/>
                              <a:gd name="T2" fmla="*/ 241 w 242"/>
                              <a:gd name="T3" fmla="*/ 11 h 269"/>
                              <a:gd name="T4" fmla="*/ 241 w 242"/>
                              <a:gd name="T5" fmla="*/ 13 h 269"/>
                              <a:gd name="T6" fmla="*/ 239 w 242"/>
                              <a:gd name="T7" fmla="*/ 17 h 269"/>
                              <a:gd name="T8" fmla="*/ 153 w 242"/>
                              <a:gd name="T9" fmla="*/ 259 h 269"/>
                              <a:gd name="T10" fmla="*/ 149 w 242"/>
                              <a:gd name="T11" fmla="*/ 264 h 269"/>
                              <a:gd name="T12" fmla="*/ 144 w 242"/>
                              <a:gd name="T13" fmla="*/ 267 h 269"/>
                              <a:gd name="T14" fmla="*/ 136 w 242"/>
                              <a:gd name="T15" fmla="*/ 268 h 269"/>
                              <a:gd name="T16" fmla="*/ 121 w 242"/>
                              <a:gd name="T17" fmla="*/ 269 h 269"/>
                              <a:gd name="T18" fmla="*/ 108 w 242"/>
                              <a:gd name="T19" fmla="*/ 268 h 269"/>
                              <a:gd name="T20" fmla="*/ 98 w 242"/>
                              <a:gd name="T21" fmla="*/ 267 h 269"/>
                              <a:gd name="T22" fmla="*/ 93 w 242"/>
                              <a:gd name="T23" fmla="*/ 263 h 269"/>
                              <a:gd name="T24" fmla="*/ 89 w 242"/>
                              <a:gd name="T25" fmla="*/ 259 h 269"/>
                              <a:gd name="T26" fmla="*/ 2 w 242"/>
                              <a:gd name="T27" fmla="*/ 13 h 269"/>
                              <a:gd name="T28" fmla="*/ 0 w 242"/>
                              <a:gd name="T29" fmla="*/ 9 h 269"/>
                              <a:gd name="T30" fmla="*/ 2 w 242"/>
                              <a:gd name="T31" fmla="*/ 4 h 269"/>
                              <a:gd name="T32" fmla="*/ 3 w 242"/>
                              <a:gd name="T33" fmla="*/ 2 h 269"/>
                              <a:gd name="T34" fmla="*/ 9 w 242"/>
                              <a:gd name="T35" fmla="*/ 0 h 269"/>
                              <a:gd name="T36" fmla="*/ 18 w 242"/>
                              <a:gd name="T37" fmla="*/ 0 h 269"/>
                              <a:gd name="T38" fmla="*/ 31 w 242"/>
                              <a:gd name="T39" fmla="*/ 0 h 269"/>
                              <a:gd name="T40" fmla="*/ 41 w 242"/>
                              <a:gd name="T41" fmla="*/ 0 h 269"/>
                              <a:gd name="T42" fmla="*/ 47 w 242"/>
                              <a:gd name="T43" fmla="*/ 2 h 269"/>
                              <a:gd name="T44" fmla="*/ 50 w 242"/>
                              <a:gd name="T45" fmla="*/ 6 h 269"/>
                              <a:gd name="T46" fmla="*/ 122 w 242"/>
                              <a:gd name="T47" fmla="*/ 216 h 269"/>
                              <a:gd name="T48" fmla="*/ 124 w 242"/>
                              <a:gd name="T49" fmla="*/ 216 h 269"/>
                              <a:gd name="T50" fmla="*/ 195 w 242"/>
                              <a:gd name="T51" fmla="*/ 6 h 269"/>
                              <a:gd name="T52" fmla="*/ 197 w 242"/>
                              <a:gd name="T53" fmla="*/ 2 h 269"/>
                              <a:gd name="T54" fmla="*/ 204 w 242"/>
                              <a:gd name="T55" fmla="*/ 0 h 269"/>
                              <a:gd name="T56" fmla="*/ 212 w 242"/>
                              <a:gd name="T57" fmla="*/ 0 h 269"/>
                              <a:gd name="T58" fmla="*/ 226 w 242"/>
                              <a:gd name="T59" fmla="*/ 0 h 269"/>
                              <a:gd name="T60" fmla="*/ 234 w 242"/>
                              <a:gd name="T61" fmla="*/ 0 h 269"/>
                              <a:gd name="T62" fmla="*/ 239 w 242"/>
                              <a:gd name="T63" fmla="*/ 2 h 269"/>
                              <a:gd name="T64" fmla="*/ 242 w 242"/>
                              <a:gd name="T65" fmla="*/ 4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42" h="269">
                                <a:moveTo>
                                  <a:pt x="242" y="7"/>
                                </a:moveTo>
                                <a:lnTo>
                                  <a:pt x="242" y="8"/>
                                </a:lnTo>
                                <a:lnTo>
                                  <a:pt x="241" y="9"/>
                                </a:lnTo>
                                <a:lnTo>
                                  <a:pt x="241" y="11"/>
                                </a:lnTo>
                                <a:lnTo>
                                  <a:pt x="241" y="12"/>
                                </a:lnTo>
                                <a:lnTo>
                                  <a:pt x="241" y="13"/>
                                </a:lnTo>
                                <a:lnTo>
                                  <a:pt x="241" y="16"/>
                                </a:lnTo>
                                <a:lnTo>
                                  <a:pt x="239" y="17"/>
                                </a:lnTo>
                                <a:lnTo>
                                  <a:pt x="239" y="19"/>
                                </a:lnTo>
                                <a:lnTo>
                                  <a:pt x="153" y="259"/>
                                </a:lnTo>
                                <a:lnTo>
                                  <a:pt x="152" y="262"/>
                                </a:lnTo>
                                <a:lnTo>
                                  <a:pt x="149" y="264"/>
                                </a:lnTo>
                                <a:lnTo>
                                  <a:pt x="148" y="266"/>
                                </a:lnTo>
                                <a:lnTo>
                                  <a:pt x="144" y="267"/>
                                </a:lnTo>
                                <a:lnTo>
                                  <a:pt x="141" y="268"/>
                                </a:lnTo>
                                <a:lnTo>
                                  <a:pt x="136" y="268"/>
                                </a:lnTo>
                                <a:lnTo>
                                  <a:pt x="130" y="269"/>
                                </a:lnTo>
                                <a:lnTo>
                                  <a:pt x="121" y="269"/>
                                </a:lnTo>
                                <a:lnTo>
                                  <a:pt x="114" y="269"/>
                                </a:lnTo>
                                <a:lnTo>
                                  <a:pt x="108" y="268"/>
                                </a:lnTo>
                                <a:lnTo>
                                  <a:pt x="101" y="268"/>
                                </a:lnTo>
                                <a:lnTo>
                                  <a:pt x="98" y="267"/>
                                </a:lnTo>
                                <a:lnTo>
                                  <a:pt x="95" y="266"/>
                                </a:lnTo>
                                <a:lnTo>
                                  <a:pt x="93" y="263"/>
                                </a:lnTo>
                                <a:lnTo>
                                  <a:pt x="90" y="262"/>
                                </a:lnTo>
                                <a:lnTo>
                                  <a:pt x="89" y="259"/>
                                </a:lnTo>
                                <a:lnTo>
                                  <a:pt x="4" y="19"/>
                                </a:lnTo>
                                <a:lnTo>
                                  <a:pt x="2" y="13"/>
                                </a:lnTo>
                                <a:lnTo>
                                  <a:pt x="2" y="11"/>
                                </a:lnTo>
                                <a:lnTo>
                                  <a:pt x="0" y="9"/>
                                </a:lnTo>
                                <a:lnTo>
                                  <a:pt x="0" y="7"/>
                                </a:lnTo>
                                <a:lnTo>
                                  <a:pt x="2" y="4"/>
                                </a:lnTo>
                                <a:lnTo>
                                  <a:pt x="2" y="3"/>
                                </a:lnTo>
                                <a:lnTo>
                                  <a:pt x="3" y="2"/>
                                </a:lnTo>
                                <a:lnTo>
                                  <a:pt x="5" y="1"/>
                                </a:lnTo>
                                <a:lnTo>
                                  <a:pt x="9" y="0"/>
                                </a:lnTo>
                                <a:lnTo>
                                  <a:pt x="13" y="0"/>
                                </a:lnTo>
                                <a:lnTo>
                                  <a:pt x="18" y="0"/>
                                </a:lnTo>
                                <a:lnTo>
                                  <a:pt x="24" y="0"/>
                                </a:lnTo>
                                <a:lnTo>
                                  <a:pt x="31" y="0"/>
                                </a:lnTo>
                                <a:lnTo>
                                  <a:pt x="36" y="0"/>
                                </a:lnTo>
                                <a:lnTo>
                                  <a:pt x="41" y="0"/>
                                </a:lnTo>
                                <a:lnTo>
                                  <a:pt x="45" y="1"/>
                                </a:lnTo>
                                <a:lnTo>
                                  <a:pt x="47" y="2"/>
                                </a:lnTo>
                                <a:lnTo>
                                  <a:pt x="48" y="3"/>
                                </a:lnTo>
                                <a:lnTo>
                                  <a:pt x="50" y="6"/>
                                </a:lnTo>
                                <a:lnTo>
                                  <a:pt x="51" y="8"/>
                                </a:lnTo>
                                <a:lnTo>
                                  <a:pt x="122" y="216"/>
                                </a:lnTo>
                                <a:lnTo>
                                  <a:pt x="124" y="220"/>
                                </a:lnTo>
                                <a:lnTo>
                                  <a:pt x="124" y="216"/>
                                </a:lnTo>
                                <a:lnTo>
                                  <a:pt x="194" y="8"/>
                                </a:lnTo>
                                <a:lnTo>
                                  <a:pt x="195" y="6"/>
                                </a:lnTo>
                                <a:lnTo>
                                  <a:pt x="196" y="3"/>
                                </a:lnTo>
                                <a:lnTo>
                                  <a:pt x="197" y="2"/>
                                </a:lnTo>
                                <a:lnTo>
                                  <a:pt x="200" y="1"/>
                                </a:lnTo>
                                <a:lnTo>
                                  <a:pt x="204" y="0"/>
                                </a:lnTo>
                                <a:lnTo>
                                  <a:pt x="207" y="0"/>
                                </a:lnTo>
                                <a:lnTo>
                                  <a:pt x="212" y="0"/>
                                </a:lnTo>
                                <a:lnTo>
                                  <a:pt x="220" y="0"/>
                                </a:lnTo>
                                <a:lnTo>
                                  <a:pt x="226" y="0"/>
                                </a:lnTo>
                                <a:lnTo>
                                  <a:pt x="231" y="0"/>
                                </a:lnTo>
                                <a:lnTo>
                                  <a:pt x="234" y="0"/>
                                </a:lnTo>
                                <a:lnTo>
                                  <a:pt x="237" y="1"/>
                                </a:lnTo>
                                <a:lnTo>
                                  <a:pt x="239" y="2"/>
                                </a:lnTo>
                                <a:lnTo>
                                  <a:pt x="241" y="3"/>
                                </a:lnTo>
                                <a:lnTo>
                                  <a:pt x="242" y="4"/>
                                </a:lnTo>
                                <a:lnTo>
                                  <a:pt x="242" y="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31" name="Freeform 25"/>
                        <wps:cNvSpPr>
                          <a:spLocks noEditPoints="1"/>
                        </wps:cNvSpPr>
                        <wps:spPr bwMode="auto">
                          <a:xfrm>
                            <a:off x="4699000" y="1852612"/>
                            <a:ext cx="30163" cy="198438"/>
                          </a:xfrm>
                          <a:custGeom>
                            <a:avLst/>
                            <a:gdLst>
                              <a:gd name="T0" fmla="*/ 51 w 56"/>
                              <a:gd name="T1" fmla="*/ 366 h 374"/>
                              <a:gd name="T2" fmla="*/ 51 w 56"/>
                              <a:gd name="T3" fmla="*/ 367 h 374"/>
                              <a:gd name="T4" fmla="*/ 50 w 56"/>
                              <a:gd name="T5" fmla="*/ 369 h 374"/>
                              <a:gd name="T6" fmla="*/ 49 w 56"/>
                              <a:gd name="T7" fmla="*/ 371 h 374"/>
                              <a:gd name="T8" fmla="*/ 46 w 56"/>
                              <a:gd name="T9" fmla="*/ 372 h 374"/>
                              <a:gd name="T10" fmla="*/ 43 w 56"/>
                              <a:gd name="T11" fmla="*/ 373 h 374"/>
                              <a:gd name="T12" fmla="*/ 39 w 56"/>
                              <a:gd name="T13" fmla="*/ 373 h 374"/>
                              <a:gd name="T14" fmla="*/ 34 w 56"/>
                              <a:gd name="T15" fmla="*/ 374 h 374"/>
                              <a:gd name="T16" fmla="*/ 28 w 56"/>
                              <a:gd name="T17" fmla="*/ 374 h 374"/>
                              <a:gd name="T18" fmla="*/ 22 w 56"/>
                              <a:gd name="T19" fmla="*/ 374 h 374"/>
                              <a:gd name="T20" fmla="*/ 17 w 56"/>
                              <a:gd name="T21" fmla="*/ 373 h 374"/>
                              <a:gd name="T22" fmla="*/ 12 w 56"/>
                              <a:gd name="T23" fmla="*/ 373 h 374"/>
                              <a:gd name="T24" fmla="*/ 9 w 56"/>
                              <a:gd name="T25" fmla="*/ 372 h 374"/>
                              <a:gd name="T26" fmla="*/ 7 w 56"/>
                              <a:gd name="T27" fmla="*/ 371 h 374"/>
                              <a:gd name="T28" fmla="*/ 6 w 56"/>
                              <a:gd name="T29" fmla="*/ 369 h 374"/>
                              <a:gd name="T30" fmla="*/ 5 w 56"/>
                              <a:gd name="T31" fmla="*/ 367 h 374"/>
                              <a:gd name="T32" fmla="*/ 5 w 56"/>
                              <a:gd name="T33" fmla="*/ 366 h 374"/>
                              <a:gd name="T34" fmla="*/ 5 w 56"/>
                              <a:gd name="T35" fmla="*/ 113 h 374"/>
                              <a:gd name="T36" fmla="*/ 5 w 56"/>
                              <a:gd name="T37" fmla="*/ 111 h 374"/>
                              <a:gd name="T38" fmla="*/ 6 w 56"/>
                              <a:gd name="T39" fmla="*/ 109 h 374"/>
                              <a:gd name="T40" fmla="*/ 7 w 56"/>
                              <a:gd name="T41" fmla="*/ 107 h 374"/>
                              <a:gd name="T42" fmla="*/ 9 w 56"/>
                              <a:gd name="T43" fmla="*/ 106 h 374"/>
                              <a:gd name="T44" fmla="*/ 12 w 56"/>
                              <a:gd name="T45" fmla="*/ 105 h 374"/>
                              <a:gd name="T46" fmla="*/ 17 w 56"/>
                              <a:gd name="T47" fmla="*/ 105 h 374"/>
                              <a:gd name="T48" fmla="*/ 22 w 56"/>
                              <a:gd name="T49" fmla="*/ 105 h 374"/>
                              <a:gd name="T50" fmla="*/ 28 w 56"/>
                              <a:gd name="T51" fmla="*/ 105 h 374"/>
                              <a:gd name="T52" fmla="*/ 34 w 56"/>
                              <a:gd name="T53" fmla="*/ 105 h 374"/>
                              <a:gd name="T54" fmla="*/ 39 w 56"/>
                              <a:gd name="T55" fmla="*/ 105 h 374"/>
                              <a:gd name="T56" fmla="*/ 43 w 56"/>
                              <a:gd name="T57" fmla="*/ 105 h 374"/>
                              <a:gd name="T58" fmla="*/ 46 w 56"/>
                              <a:gd name="T59" fmla="*/ 106 h 374"/>
                              <a:gd name="T60" fmla="*/ 49 w 56"/>
                              <a:gd name="T61" fmla="*/ 107 h 374"/>
                              <a:gd name="T62" fmla="*/ 50 w 56"/>
                              <a:gd name="T63" fmla="*/ 109 h 374"/>
                              <a:gd name="T64" fmla="*/ 51 w 56"/>
                              <a:gd name="T65" fmla="*/ 111 h 374"/>
                              <a:gd name="T66" fmla="*/ 51 w 56"/>
                              <a:gd name="T67" fmla="*/ 113 h 374"/>
                              <a:gd name="T68" fmla="*/ 51 w 56"/>
                              <a:gd name="T69" fmla="*/ 366 h 374"/>
                              <a:gd name="T70" fmla="*/ 56 w 56"/>
                              <a:gd name="T71" fmla="*/ 27 h 374"/>
                              <a:gd name="T72" fmla="*/ 55 w 56"/>
                              <a:gd name="T73" fmla="*/ 42 h 374"/>
                              <a:gd name="T74" fmla="*/ 50 w 56"/>
                              <a:gd name="T75" fmla="*/ 49 h 374"/>
                              <a:gd name="T76" fmla="*/ 43 w 56"/>
                              <a:gd name="T77" fmla="*/ 54 h 374"/>
                              <a:gd name="T78" fmla="*/ 28 w 56"/>
                              <a:gd name="T79" fmla="*/ 55 h 374"/>
                              <a:gd name="T80" fmla="*/ 13 w 56"/>
                              <a:gd name="T81" fmla="*/ 54 h 374"/>
                              <a:gd name="T82" fmla="*/ 5 w 56"/>
                              <a:gd name="T83" fmla="*/ 50 h 374"/>
                              <a:gd name="T84" fmla="*/ 0 w 56"/>
                              <a:gd name="T85" fmla="*/ 42 h 374"/>
                              <a:gd name="T86" fmla="*/ 0 w 56"/>
                              <a:gd name="T87" fmla="*/ 28 h 374"/>
                              <a:gd name="T88" fmla="*/ 0 w 56"/>
                              <a:gd name="T89" fmla="*/ 13 h 374"/>
                              <a:gd name="T90" fmla="*/ 6 w 56"/>
                              <a:gd name="T91" fmla="*/ 6 h 374"/>
                              <a:gd name="T92" fmla="*/ 13 w 56"/>
                              <a:gd name="T93" fmla="*/ 1 h 374"/>
                              <a:gd name="T94" fmla="*/ 28 w 56"/>
                              <a:gd name="T95" fmla="*/ 0 h 374"/>
                              <a:gd name="T96" fmla="*/ 43 w 56"/>
                              <a:gd name="T97" fmla="*/ 1 h 374"/>
                              <a:gd name="T98" fmla="*/ 50 w 56"/>
                              <a:gd name="T99" fmla="*/ 6 h 374"/>
                              <a:gd name="T100" fmla="*/ 55 w 56"/>
                              <a:gd name="T101" fmla="*/ 13 h 374"/>
                              <a:gd name="T102" fmla="*/ 56 w 56"/>
                              <a:gd name="T103" fmla="*/ 27 h 37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56" h="374">
                                <a:moveTo>
                                  <a:pt x="51" y="366"/>
                                </a:moveTo>
                                <a:lnTo>
                                  <a:pt x="51" y="367"/>
                                </a:lnTo>
                                <a:lnTo>
                                  <a:pt x="50" y="369"/>
                                </a:lnTo>
                                <a:lnTo>
                                  <a:pt x="49" y="371"/>
                                </a:lnTo>
                                <a:lnTo>
                                  <a:pt x="46" y="372"/>
                                </a:lnTo>
                                <a:lnTo>
                                  <a:pt x="43" y="373"/>
                                </a:lnTo>
                                <a:lnTo>
                                  <a:pt x="39" y="373"/>
                                </a:lnTo>
                                <a:lnTo>
                                  <a:pt x="34" y="374"/>
                                </a:lnTo>
                                <a:lnTo>
                                  <a:pt x="28" y="374"/>
                                </a:lnTo>
                                <a:lnTo>
                                  <a:pt x="22" y="374"/>
                                </a:lnTo>
                                <a:lnTo>
                                  <a:pt x="17" y="373"/>
                                </a:lnTo>
                                <a:lnTo>
                                  <a:pt x="12" y="373"/>
                                </a:lnTo>
                                <a:lnTo>
                                  <a:pt x="9" y="372"/>
                                </a:lnTo>
                                <a:lnTo>
                                  <a:pt x="7" y="371"/>
                                </a:lnTo>
                                <a:lnTo>
                                  <a:pt x="6" y="369"/>
                                </a:lnTo>
                                <a:lnTo>
                                  <a:pt x="5" y="367"/>
                                </a:lnTo>
                                <a:lnTo>
                                  <a:pt x="5" y="366"/>
                                </a:lnTo>
                                <a:lnTo>
                                  <a:pt x="5" y="113"/>
                                </a:lnTo>
                                <a:lnTo>
                                  <a:pt x="5" y="111"/>
                                </a:lnTo>
                                <a:lnTo>
                                  <a:pt x="6" y="109"/>
                                </a:lnTo>
                                <a:lnTo>
                                  <a:pt x="7" y="107"/>
                                </a:lnTo>
                                <a:lnTo>
                                  <a:pt x="9" y="106"/>
                                </a:lnTo>
                                <a:lnTo>
                                  <a:pt x="12" y="105"/>
                                </a:lnTo>
                                <a:lnTo>
                                  <a:pt x="17" y="105"/>
                                </a:lnTo>
                                <a:lnTo>
                                  <a:pt x="22" y="105"/>
                                </a:lnTo>
                                <a:lnTo>
                                  <a:pt x="28" y="105"/>
                                </a:lnTo>
                                <a:lnTo>
                                  <a:pt x="34" y="105"/>
                                </a:lnTo>
                                <a:lnTo>
                                  <a:pt x="39" y="105"/>
                                </a:lnTo>
                                <a:lnTo>
                                  <a:pt x="43" y="105"/>
                                </a:lnTo>
                                <a:lnTo>
                                  <a:pt x="46" y="106"/>
                                </a:lnTo>
                                <a:lnTo>
                                  <a:pt x="49" y="107"/>
                                </a:lnTo>
                                <a:lnTo>
                                  <a:pt x="50" y="109"/>
                                </a:lnTo>
                                <a:lnTo>
                                  <a:pt x="51" y="111"/>
                                </a:lnTo>
                                <a:lnTo>
                                  <a:pt x="51" y="113"/>
                                </a:lnTo>
                                <a:lnTo>
                                  <a:pt x="51" y="366"/>
                                </a:lnTo>
                                <a:close/>
                                <a:moveTo>
                                  <a:pt x="56" y="27"/>
                                </a:moveTo>
                                <a:lnTo>
                                  <a:pt x="55" y="42"/>
                                </a:lnTo>
                                <a:lnTo>
                                  <a:pt x="50" y="49"/>
                                </a:lnTo>
                                <a:lnTo>
                                  <a:pt x="43" y="54"/>
                                </a:lnTo>
                                <a:lnTo>
                                  <a:pt x="28" y="55"/>
                                </a:lnTo>
                                <a:lnTo>
                                  <a:pt x="13" y="54"/>
                                </a:lnTo>
                                <a:lnTo>
                                  <a:pt x="5" y="50"/>
                                </a:lnTo>
                                <a:lnTo>
                                  <a:pt x="0" y="42"/>
                                </a:lnTo>
                                <a:lnTo>
                                  <a:pt x="0" y="28"/>
                                </a:lnTo>
                                <a:lnTo>
                                  <a:pt x="0" y="13"/>
                                </a:lnTo>
                                <a:lnTo>
                                  <a:pt x="6" y="6"/>
                                </a:lnTo>
                                <a:lnTo>
                                  <a:pt x="13" y="1"/>
                                </a:lnTo>
                                <a:lnTo>
                                  <a:pt x="28" y="0"/>
                                </a:lnTo>
                                <a:lnTo>
                                  <a:pt x="43" y="1"/>
                                </a:lnTo>
                                <a:lnTo>
                                  <a:pt x="50" y="6"/>
                                </a:lnTo>
                                <a:lnTo>
                                  <a:pt x="55" y="13"/>
                                </a:lnTo>
                                <a:lnTo>
                                  <a:pt x="56" y="2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32" name="Freeform 26"/>
                        <wps:cNvSpPr>
                          <a:spLocks/>
                        </wps:cNvSpPr>
                        <wps:spPr bwMode="auto">
                          <a:xfrm>
                            <a:off x="4752975" y="1873250"/>
                            <a:ext cx="87313" cy="179388"/>
                          </a:xfrm>
                          <a:custGeom>
                            <a:avLst/>
                            <a:gdLst>
                              <a:gd name="T0" fmla="*/ 165 w 165"/>
                              <a:gd name="T1" fmla="*/ 317 h 340"/>
                              <a:gd name="T2" fmla="*/ 163 w 165"/>
                              <a:gd name="T3" fmla="*/ 327 h 340"/>
                              <a:gd name="T4" fmla="*/ 159 w 165"/>
                              <a:gd name="T5" fmla="*/ 332 h 340"/>
                              <a:gd name="T6" fmla="*/ 149 w 165"/>
                              <a:gd name="T7" fmla="*/ 336 h 340"/>
                              <a:gd name="T8" fmla="*/ 138 w 165"/>
                              <a:gd name="T9" fmla="*/ 338 h 340"/>
                              <a:gd name="T10" fmla="*/ 126 w 165"/>
                              <a:gd name="T11" fmla="*/ 340 h 340"/>
                              <a:gd name="T12" fmla="*/ 100 w 165"/>
                              <a:gd name="T13" fmla="*/ 340 h 340"/>
                              <a:gd name="T14" fmla="*/ 71 w 165"/>
                              <a:gd name="T15" fmla="*/ 329 h 340"/>
                              <a:gd name="T16" fmla="*/ 54 w 165"/>
                              <a:gd name="T17" fmla="*/ 308 h 340"/>
                              <a:gd name="T18" fmla="*/ 46 w 165"/>
                              <a:gd name="T19" fmla="*/ 276 h 340"/>
                              <a:gd name="T20" fmla="*/ 46 w 165"/>
                              <a:gd name="T21" fmla="*/ 107 h 340"/>
                              <a:gd name="T22" fmla="*/ 6 w 165"/>
                              <a:gd name="T23" fmla="*/ 106 h 340"/>
                              <a:gd name="T24" fmla="*/ 1 w 165"/>
                              <a:gd name="T25" fmla="*/ 97 h 340"/>
                              <a:gd name="T26" fmla="*/ 0 w 165"/>
                              <a:gd name="T27" fmla="*/ 82 h 340"/>
                              <a:gd name="T28" fmla="*/ 1 w 165"/>
                              <a:gd name="T29" fmla="*/ 75 h 340"/>
                              <a:gd name="T30" fmla="*/ 4 w 165"/>
                              <a:gd name="T31" fmla="*/ 70 h 340"/>
                              <a:gd name="T32" fmla="*/ 7 w 165"/>
                              <a:gd name="T33" fmla="*/ 69 h 340"/>
                              <a:gd name="T34" fmla="*/ 46 w 165"/>
                              <a:gd name="T35" fmla="*/ 69 h 340"/>
                              <a:gd name="T36" fmla="*/ 46 w 165"/>
                              <a:gd name="T37" fmla="*/ 6 h 340"/>
                              <a:gd name="T38" fmla="*/ 47 w 165"/>
                              <a:gd name="T39" fmla="*/ 3 h 340"/>
                              <a:gd name="T40" fmla="*/ 53 w 165"/>
                              <a:gd name="T41" fmla="*/ 1 h 340"/>
                              <a:gd name="T42" fmla="*/ 62 w 165"/>
                              <a:gd name="T43" fmla="*/ 0 h 340"/>
                              <a:gd name="T44" fmla="*/ 75 w 165"/>
                              <a:gd name="T45" fmla="*/ 0 h 340"/>
                              <a:gd name="T46" fmla="*/ 84 w 165"/>
                              <a:gd name="T47" fmla="*/ 1 h 340"/>
                              <a:gd name="T48" fmla="*/ 89 w 165"/>
                              <a:gd name="T49" fmla="*/ 3 h 340"/>
                              <a:gd name="T50" fmla="*/ 91 w 165"/>
                              <a:gd name="T51" fmla="*/ 6 h 340"/>
                              <a:gd name="T52" fmla="*/ 91 w 165"/>
                              <a:gd name="T53" fmla="*/ 69 h 340"/>
                              <a:gd name="T54" fmla="*/ 159 w 165"/>
                              <a:gd name="T55" fmla="*/ 69 h 340"/>
                              <a:gd name="T56" fmla="*/ 161 w 165"/>
                              <a:gd name="T57" fmla="*/ 70 h 340"/>
                              <a:gd name="T58" fmla="*/ 164 w 165"/>
                              <a:gd name="T59" fmla="*/ 75 h 340"/>
                              <a:gd name="T60" fmla="*/ 165 w 165"/>
                              <a:gd name="T61" fmla="*/ 82 h 340"/>
                              <a:gd name="T62" fmla="*/ 165 w 165"/>
                              <a:gd name="T63" fmla="*/ 97 h 340"/>
                              <a:gd name="T64" fmla="*/ 160 w 165"/>
                              <a:gd name="T65" fmla="*/ 106 h 340"/>
                              <a:gd name="T66" fmla="*/ 91 w 165"/>
                              <a:gd name="T67" fmla="*/ 107 h 340"/>
                              <a:gd name="T68" fmla="*/ 92 w 165"/>
                              <a:gd name="T69" fmla="*/ 272 h 340"/>
                              <a:gd name="T70" fmla="*/ 104 w 165"/>
                              <a:gd name="T71" fmla="*/ 293 h 340"/>
                              <a:gd name="T72" fmla="*/ 127 w 165"/>
                              <a:gd name="T73" fmla="*/ 300 h 340"/>
                              <a:gd name="T74" fmla="*/ 138 w 165"/>
                              <a:gd name="T75" fmla="*/ 299 h 340"/>
                              <a:gd name="T76" fmla="*/ 147 w 165"/>
                              <a:gd name="T77" fmla="*/ 297 h 340"/>
                              <a:gd name="T78" fmla="*/ 154 w 165"/>
                              <a:gd name="T79" fmla="*/ 294 h 340"/>
                              <a:gd name="T80" fmla="*/ 159 w 165"/>
                              <a:gd name="T81" fmla="*/ 293 h 340"/>
                              <a:gd name="T82" fmla="*/ 161 w 165"/>
                              <a:gd name="T83" fmla="*/ 293 h 340"/>
                              <a:gd name="T84" fmla="*/ 164 w 165"/>
                              <a:gd name="T85" fmla="*/ 295 h 340"/>
                              <a:gd name="T86" fmla="*/ 165 w 165"/>
                              <a:gd name="T87" fmla="*/ 301 h 340"/>
                              <a:gd name="T88" fmla="*/ 165 w 165"/>
                              <a:gd name="T89" fmla="*/ 310 h 3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65" h="340">
                                <a:moveTo>
                                  <a:pt x="165" y="310"/>
                                </a:moveTo>
                                <a:lnTo>
                                  <a:pt x="165" y="317"/>
                                </a:lnTo>
                                <a:lnTo>
                                  <a:pt x="164" y="322"/>
                                </a:lnTo>
                                <a:lnTo>
                                  <a:pt x="163" y="327"/>
                                </a:lnTo>
                                <a:lnTo>
                                  <a:pt x="161" y="330"/>
                                </a:lnTo>
                                <a:lnTo>
                                  <a:pt x="159" y="332"/>
                                </a:lnTo>
                                <a:lnTo>
                                  <a:pt x="154" y="334"/>
                                </a:lnTo>
                                <a:lnTo>
                                  <a:pt x="149" y="336"/>
                                </a:lnTo>
                                <a:lnTo>
                                  <a:pt x="144" y="337"/>
                                </a:lnTo>
                                <a:lnTo>
                                  <a:pt x="138" y="338"/>
                                </a:lnTo>
                                <a:lnTo>
                                  <a:pt x="132" y="340"/>
                                </a:lnTo>
                                <a:lnTo>
                                  <a:pt x="126" y="340"/>
                                </a:lnTo>
                                <a:lnTo>
                                  <a:pt x="118" y="340"/>
                                </a:lnTo>
                                <a:lnTo>
                                  <a:pt x="100" y="340"/>
                                </a:lnTo>
                                <a:lnTo>
                                  <a:pt x="85" y="335"/>
                                </a:lnTo>
                                <a:lnTo>
                                  <a:pt x="71" y="329"/>
                                </a:lnTo>
                                <a:lnTo>
                                  <a:pt x="62" y="319"/>
                                </a:lnTo>
                                <a:lnTo>
                                  <a:pt x="54" y="308"/>
                                </a:lnTo>
                                <a:lnTo>
                                  <a:pt x="49" y="293"/>
                                </a:lnTo>
                                <a:lnTo>
                                  <a:pt x="46" y="276"/>
                                </a:lnTo>
                                <a:lnTo>
                                  <a:pt x="46" y="255"/>
                                </a:lnTo>
                                <a:lnTo>
                                  <a:pt x="46" y="107"/>
                                </a:lnTo>
                                <a:lnTo>
                                  <a:pt x="10" y="107"/>
                                </a:lnTo>
                                <a:lnTo>
                                  <a:pt x="6" y="106"/>
                                </a:lnTo>
                                <a:lnTo>
                                  <a:pt x="3" y="102"/>
                                </a:lnTo>
                                <a:lnTo>
                                  <a:pt x="1" y="97"/>
                                </a:lnTo>
                                <a:lnTo>
                                  <a:pt x="0" y="87"/>
                                </a:lnTo>
                                <a:lnTo>
                                  <a:pt x="0" y="82"/>
                                </a:lnTo>
                                <a:lnTo>
                                  <a:pt x="1" y="79"/>
                                </a:lnTo>
                                <a:lnTo>
                                  <a:pt x="1" y="75"/>
                                </a:lnTo>
                                <a:lnTo>
                                  <a:pt x="3" y="72"/>
                                </a:lnTo>
                                <a:lnTo>
                                  <a:pt x="4" y="70"/>
                                </a:lnTo>
                                <a:lnTo>
                                  <a:pt x="6" y="70"/>
                                </a:lnTo>
                                <a:lnTo>
                                  <a:pt x="7" y="69"/>
                                </a:lnTo>
                                <a:lnTo>
                                  <a:pt x="10" y="69"/>
                                </a:lnTo>
                                <a:lnTo>
                                  <a:pt x="46" y="69"/>
                                </a:lnTo>
                                <a:lnTo>
                                  <a:pt x="46" y="8"/>
                                </a:lnTo>
                                <a:lnTo>
                                  <a:pt x="46" y="6"/>
                                </a:lnTo>
                                <a:lnTo>
                                  <a:pt x="46" y="5"/>
                                </a:lnTo>
                                <a:lnTo>
                                  <a:pt x="47" y="3"/>
                                </a:lnTo>
                                <a:lnTo>
                                  <a:pt x="49" y="2"/>
                                </a:lnTo>
                                <a:lnTo>
                                  <a:pt x="53" y="1"/>
                                </a:lnTo>
                                <a:lnTo>
                                  <a:pt x="57" y="0"/>
                                </a:lnTo>
                                <a:lnTo>
                                  <a:pt x="62" y="0"/>
                                </a:lnTo>
                                <a:lnTo>
                                  <a:pt x="68" y="0"/>
                                </a:lnTo>
                                <a:lnTo>
                                  <a:pt x="75" y="0"/>
                                </a:lnTo>
                                <a:lnTo>
                                  <a:pt x="80" y="0"/>
                                </a:lnTo>
                                <a:lnTo>
                                  <a:pt x="84" y="1"/>
                                </a:lnTo>
                                <a:lnTo>
                                  <a:pt x="86" y="2"/>
                                </a:lnTo>
                                <a:lnTo>
                                  <a:pt x="89" y="3"/>
                                </a:lnTo>
                                <a:lnTo>
                                  <a:pt x="90" y="5"/>
                                </a:lnTo>
                                <a:lnTo>
                                  <a:pt x="91" y="6"/>
                                </a:lnTo>
                                <a:lnTo>
                                  <a:pt x="91" y="8"/>
                                </a:lnTo>
                                <a:lnTo>
                                  <a:pt x="91" y="69"/>
                                </a:lnTo>
                                <a:lnTo>
                                  <a:pt x="156" y="69"/>
                                </a:lnTo>
                                <a:lnTo>
                                  <a:pt x="159" y="69"/>
                                </a:lnTo>
                                <a:lnTo>
                                  <a:pt x="160" y="70"/>
                                </a:lnTo>
                                <a:lnTo>
                                  <a:pt x="161" y="70"/>
                                </a:lnTo>
                                <a:lnTo>
                                  <a:pt x="163" y="72"/>
                                </a:lnTo>
                                <a:lnTo>
                                  <a:pt x="164" y="75"/>
                                </a:lnTo>
                                <a:lnTo>
                                  <a:pt x="165" y="79"/>
                                </a:lnTo>
                                <a:lnTo>
                                  <a:pt x="165" y="82"/>
                                </a:lnTo>
                                <a:lnTo>
                                  <a:pt x="165" y="87"/>
                                </a:lnTo>
                                <a:lnTo>
                                  <a:pt x="165" y="97"/>
                                </a:lnTo>
                                <a:lnTo>
                                  <a:pt x="163" y="102"/>
                                </a:lnTo>
                                <a:lnTo>
                                  <a:pt x="160" y="106"/>
                                </a:lnTo>
                                <a:lnTo>
                                  <a:pt x="156" y="107"/>
                                </a:lnTo>
                                <a:lnTo>
                                  <a:pt x="91" y="107"/>
                                </a:lnTo>
                                <a:lnTo>
                                  <a:pt x="91" y="247"/>
                                </a:lnTo>
                                <a:lnTo>
                                  <a:pt x="92" y="272"/>
                                </a:lnTo>
                                <a:lnTo>
                                  <a:pt x="99" y="287"/>
                                </a:lnTo>
                                <a:lnTo>
                                  <a:pt x="104" y="293"/>
                                </a:lnTo>
                                <a:lnTo>
                                  <a:pt x="117" y="300"/>
                                </a:lnTo>
                                <a:lnTo>
                                  <a:pt x="127" y="300"/>
                                </a:lnTo>
                                <a:lnTo>
                                  <a:pt x="133" y="300"/>
                                </a:lnTo>
                                <a:lnTo>
                                  <a:pt x="138" y="299"/>
                                </a:lnTo>
                                <a:lnTo>
                                  <a:pt x="143" y="298"/>
                                </a:lnTo>
                                <a:lnTo>
                                  <a:pt x="147" y="297"/>
                                </a:lnTo>
                                <a:lnTo>
                                  <a:pt x="152" y="295"/>
                                </a:lnTo>
                                <a:lnTo>
                                  <a:pt x="154" y="294"/>
                                </a:lnTo>
                                <a:lnTo>
                                  <a:pt x="156" y="293"/>
                                </a:lnTo>
                                <a:lnTo>
                                  <a:pt x="159" y="293"/>
                                </a:lnTo>
                                <a:lnTo>
                                  <a:pt x="160" y="293"/>
                                </a:lnTo>
                                <a:lnTo>
                                  <a:pt x="161" y="293"/>
                                </a:lnTo>
                                <a:lnTo>
                                  <a:pt x="163" y="294"/>
                                </a:lnTo>
                                <a:lnTo>
                                  <a:pt x="164" y="295"/>
                                </a:lnTo>
                                <a:lnTo>
                                  <a:pt x="164" y="298"/>
                                </a:lnTo>
                                <a:lnTo>
                                  <a:pt x="165" y="301"/>
                                </a:lnTo>
                                <a:lnTo>
                                  <a:pt x="165" y="305"/>
                                </a:lnTo>
                                <a:lnTo>
                                  <a:pt x="165" y="3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33" name="Freeform 27"/>
                        <wps:cNvSpPr>
                          <a:spLocks noEditPoints="1"/>
                        </wps:cNvSpPr>
                        <wps:spPr bwMode="auto">
                          <a:xfrm>
                            <a:off x="4860925" y="1906587"/>
                            <a:ext cx="109538" cy="146050"/>
                          </a:xfrm>
                          <a:custGeom>
                            <a:avLst/>
                            <a:gdLst>
                              <a:gd name="T0" fmla="*/ 207 w 207"/>
                              <a:gd name="T1" fmla="*/ 268 h 278"/>
                              <a:gd name="T2" fmla="*/ 203 w 207"/>
                              <a:gd name="T3" fmla="*/ 272 h 278"/>
                              <a:gd name="T4" fmla="*/ 195 w 207"/>
                              <a:gd name="T5" fmla="*/ 274 h 278"/>
                              <a:gd name="T6" fmla="*/ 181 w 207"/>
                              <a:gd name="T7" fmla="*/ 274 h 278"/>
                              <a:gd name="T8" fmla="*/ 173 w 207"/>
                              <a:gd name="T9" fmla="*/ 272 h 278"/>
                              <a:gd name="T10" fmla="*/ 168 w 207"/>
                              <a:gd name="T11" fmla="*/ 268 h 278"/>
                              <a:gd name="T12" fmla="*/ 168 w 207"/>
                              <a:gd name="T13" fmla="*/ 240 h 278"/>
                              <a:gd name="T14" fmla="*/ 131 w 207"/>
                              <a:gd name="T15" fmla="*/ 268 h 278"/>
                              <a:gd name="T16" fmla="*/ 88 w 207"/>
                              <a:gd name="T17" fmla="*/ 278 h 278"/>
                              <a:gd name="T18" fmla="*/ 52 w 207"/>
                              <a:gd name="T19" fmla="*/ 272 h 278"/>
                              <a:gd name="T20" fmla="*/ 24 w 207"/>
                              <a:gd name="T21" fmla="*/ 257 h 278"/>
                              <a:gd name="T22" fmla="*/ 6 w 207"/>
                              <a:gd name="T23" fmla="*/ 234 h 278"/>
                              <a:gd name="T24" fmla="*/ 0 w 207"/>
                              <a:gd name="T25" fmla="*/ 200 h 278"/>
                              <a:gd name="T26" fmla="*/ 9 w 207"/>
                              <a:gd name="T27" fmla="*/ 163 h 278"/>
                              <a:gd name="T28" fmla="*/ 34 w 207"/>
                              <a:gd name="T29" fmla="*/ 138 h 278"/>
                              <a:gd name="T30" fmla="*/ 74 w 207"/>
                              <a:gd name="T31" fmla="*/ 121 h 278"/>
                              <a:gd name="T32" fmla="*/ 127 w 207"/>
                              <a:gd name="T33" fmla="*/ 117 h 278"/>
                              <a:gd name="T34" fmla="*/ 162 w 207"/>
                              <a:gd name="T35" fmla="*/ 97 h 278"/>
                              <a:gd name="T36" fmla="*/ 159 w 207"/>
                              <a:gd name="T37" fmla="*/ 71 h 278"/>
                              <a:gd name="T38" fmla="*/ 148 w 207"/>
                              <a:gd name="T39" fmla="*/ 53 h 278"/>
                              <a:gd name="T40" fmla="*/ 131 w 207"/>
                              <a:gd name="T41" fmla="*/ 41 h 278"/>
                              <a:gd name="T42" fmla="*/ 104 w 207"/>
                              <a:gd name="T43" fmla="*/ 38 h 278"/>
                              <a:gd name="T44" fmla="*/ 73 w 207"/>
                              <a:gd name="T45" fmla="*/ 41 h 278"/>
                              <a:gd name="T46" fmla="*/ 50 w 207"/>
                              <a:gd name="T47" fmla="*/ 51 h 278"/>
                              <a:gd name="T48" fmla="*/ 32 w 207"/>
                              <a:gd name="T49" fmla="*/ 60 h 278"/>
                              <a:gd name="T50" fmla="*/ 22 w 207"/>
                              <a:gd name="T51" fmla="*/ 64 h 278"/>
                              <a:gd name="T52" fmla="*/ 18 w 207"/>
                              <a:gd name="T53" fmla="*/ 62 h 278"/>
                              <a:gd name="T54" fmla="*/ 15 w 207"/>
                              <a:gd name="T55" fmla="*/ 59 h 278"/>
                              <a:gd name="T56" fmla="*/ 14 w 207"/>
                              <a:gd name="T57" fmla="*/ 54 h 278"/>
                              <a:gd name="T58" fmla="*/ 13 w 207"/>
                              <a:gd name="T59" fmla="*/ 45 h 278"/>
                              <a:gd name="T60" fmla="*/ 14 w 207"/>
                              <a:gd name="T61" fmla="*/ 35 h 278"/>
                              <a:gd name="T62" fmla="*/ 19 w 207"/>
                              <a:gd name="T63" fmla="*/ 27 h 278"/>
                              <a:gd name="T64" fmla="*/ 31 w 207"/>
                              <a:gd name="T65" fmla="*/ 18 h 278"/>
                              <a:gd name="T66" fmla="*/ 53 w 207"/>
                              <a:gd name="T67" fmla="*/ 9 h 278"/>
                              <a:gd name="T68" fmla="*/ 79 w 207"/>
                              <a:gd name="T69" fmla="*/ 3 h 278"/>
                              <a:gd name="T70" fmla="*/ 109 w 207"/>
                              <a:gd name="T71" fmla="*/ 0 h 278"/>
                              <a:gd name="T72" fmla="*/ 154 w 207"/>
                              <a:gd name="T73" fmla="*/ 6 h 278"/>
                              <a:gd name="T74" fmla="*/ 185 w 207"/>
                              <a:gd name="T75" fmla="*/ 24 h 278"/>
                              <a:gd name="T76" fmla="*/ 202 w 207"/>
                              <a:gd name="T77" fmla="*/ 54 h 278"/>
                              <a:gd name="T78" fmla="*/ 207 w 207"/>
                              <a:gd name="T79" fmla="*/ 96 h 278"/>
                              <a:gd name="T80" fmla="*/ 162 w 207"/>
                              <a:gd name="T81" fmla="*/ 150 h 278"/>
                              <a:gd name="T82" fmla="*/ 104 w 207"/>
                              <a:gd name="T83" fmla="*/ 151 h 278"/>
                              <a:gd name="T84" fmla="*/ 75 w 207"/>
                              <a:gd name="T85" fmla="*/ 157 h 278"/>
                              <a:gd name="T86" fmla="*/ 57 w 207"/>
                              <a:gd name="T87" fmla="*/ 170 h 278"/>
                              <a:gd name="T88" fmla="*/ 48 w 207"/>
                              <a:gd name="T89" fmla="*/ 187 h 278"/>
                              <a:gd name="T90" fmla="*/ 48 w 207"/>
                              <a:gd name="T91" fmla="*/ 208 h 278"/>
                              <a:gd name="T92" fmla="*/ 61 w 207"/>
                              <a:gd name="T93" fmla="*/ 230 h 278"/>
                              <a:gd name="T94" fmla="*/ 84 w 207"/>
                              <a:gd name="T95" fmla="*/ 241 h 278"/>
                              <a:gd name="T96" fmla="*/ 112 w 207"/>
                              <a:gd name="T97" fmla="*/ 240 h 278"/>
                              <a:gd name="T98" fmla="*/ 144 w 207"/>
                              <a:gd name="T99" fmla="*/ 221 h 278"/>
                              <a:gd name="T100" fmla="*/ 162 w 207"/>
                              <a:gd name="T101" fmla="*/ 150 h 27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207" h="278">
                                <a:moveTo>
                                  <a:pt x="207" y="266"/>
                                </a:moveTo>
                                <a:lnTo>
                                  <a:pt x="207" y="268"/>
                                </a:lnTo>
                                <a:lnTo>
                                  <a:pt x="206" y="271"/>
                                </a:lnTo>
                                <a:lnTo>
                                  <a:pt x="203" y="272"/>
                                </a:lnTo>
                                <a:lnTo>
                                  <a:pt x="200" y="273"/>
                                </a:lnTo>
                                <a:lnTo>
                                  <a:pt x="195" y="274"/>
                                </a:lnTo>
                                <a:lnTo>
                                  <a:pt x="187" y="274"/>
                                </a:lnTo>
                                <a:lnTo>
                                  <a:pt x="181" y="274"/>
                                </a:lnTo>
                                <a:lnTo>
                                  <a:pt x="176" y="273"/>
                                </a:lnTo>
                                <a:lnTo>
                                  <a:pt x="173" y="272"/>
                                </a:lnTo>
                                <a:lnTo>
                                  <a:pt x="170" y="271"/>
                                </a:lnTo>
                                <a:lnTo>
                                  <a:pt x="168" y="268"/>
                                </a:lnTo>
                                <a:lnTo>
                                  <a:pt x="168" y="266"/>
                                </a:lnTo>
                                <a:lnTo>
                                  <a:pt x="168" y="240"/>
                                </a:lnTo>
                                <a:lnTo>
                                  <a:pt x="151" y="257"/>
                                </a:lnTo>
                                <a:lnTo>
                                  <a:pt x="131" y="268"/>
                                </a:lnTo>
                                <a:lnTo>
                                  <a:pt x="110" y="275"/>
                                </a:lnTo>
                                <a:lnTo>
                                  <a:pt x="88" y="278"/>
                                </a:lnTo>
                                <a:lnTo>
                                  <a:pt x="68" y="277"/>
                                </a:lnTo>
                                <a:lnTo>
                                  <a:pt x="52" y="272"/>
                                </a:lnTo>
                                <a:lnTo>
                                  <a:pt x="36" y="267"/>
                                </a:lnTo>
                                <a:lnTo>
                                  <a:pt x="24" y="257"/>
                                </a:lnTo>
                                <a:lnTo>
                                  <a:pt x="14" y="247"/>
                                </a:lnTo>
                                <a:lnTo>
                                  <a:pt x="6" y="234"/>
                                </a:lnTo>
                                <a:lnTo>
                                  <a:pt x="2" y="219"/>
                                </a:lnTo>
                                <a:lnTo>
                                  <a:pt x="0" y="200"/>
                                </a:lnTo>
                                <a:lnTo>
                                  <a:pt x="2" y="181"/>
                                </a:lnTo>
                                <a:lnTo>
                                  <a:pt x="9" y="163"/>
                                </a:lnTo>
                                <a:lnTo>
                                  <a:pt x="19" y="149"/>
                                </a:lnTo>
                                <a:lnTo>
                                  <a:pt x="34" y="138"/>
                                </a:lnTo>
                                <a:lnTo>
                                  <a:pt x="52" y="128"/>
                                </a:lnTo>
                                <a:lnTo>
                                  <a:pt x="74" y="121"/>
                                </a:lnTo>
                                <a:lnTo>
                                  <a:pt x="99" y="118"/>
                                </a:lnTo>
                                <a:lnTo>
                                  <a:pt x="127" y="117"/>
                                </a:lnTo>
                                <a:lnTo>
                                  <a:pt x="162" y="117"/>
                                </a:lnTo>
                                <a:lnTo>
                                  <a:pt x="162" y="97"/>
                                </a:lnTo>
                                <a:lnTo>
                                  <a:pt x="162" y="83"/>
                                </a:lnTo>
                                <a:lnTo>
                                  <a:pt x="159" y="71"/>
                                </a:lnTo>
                                <a:lnTo>
                                  <a:pt x="155" y="61"/>
                                </a:lnTo>
                                <a:lnTo>
                                  <a:pt x="148" y="53"/>
                                </a:lnTo>
                                <a:lnTo>
                                  <a:pt x="141" y="46"/>
                                </a:lnTo>
                                <a:lnTo>
                                  <a:pt x="131" y="41"/>
                                </a:lnTo>
                                <a:lnTo>
                                  <a:pt x="119" y="38"/>
                                </a:lnTo>
                                <a:lnTo>
                                  <a:pt x="104" y="38"/>
                                </a:lnTo>
                                <a:lnTo>
                                  <a:pt x="88" y="38"/>
                                </a:lnTo>
                                <a:lnTo>
                                  <a:pt x="73" y="41"/>
                                </a:lnTo>
                                <a:lnTo>
                                  <a:pt x="61" y="46"/>
                                </a:lnTo>
                                <a:lnTo>
                                  <a:pt x="50" y="51"/>
                                </a:lnTo>
                                <a:lnTo>
                                  <a:pt x="40" y="55"/>
                                </a:lnTo>
                                <a:lnTo>
                                  <a:pt x="32" y="60"/>
                                </a:lnTo>
                                <a:lnTo>
                                  <a:pt x="26" y="64"/>
                                </a:lnTo>
                                <a:lnTo>
                                  <a:pt x="22" y="64"/>
                                </a:lnTo>
                                <a:lnTo>
                                  <a:pt x="20" y="64"/>
                                </a:lnTo>
                                <a:lnTo>
                                  <a:pt x="18" y="62"/>
                                </a:lnTo>
                                <a:lnTo>
                                  <a:pt x="16" y="61"/>
                                </a:lnTo>
                                <a:lnTo>
                                  <a:pt x="15" y="59"/>
                                </a:lnTo>
                                <a:lnTo>
                                  <a:pt x="14" y="56"/>
                                </a:lnTo>
                                <a:lnTo>
                                  <a:pt x="14" y="54"/>
                                </a:lnTo>
                                <a:lnTo>
                                  <a:pt x="13" y="50"/>
                                </a:lnTo>
                                <a:lnTo>
                                  <a:pt x="13" y="45"/>
                                </a:lnTo>
                                <a:lnTo>
                                  <a:pt x="13" y="39"/>
                                </a:lnTo>
                                <a:lnTo>
                                  <a:pt x="14" y="35"/>
                                </a:lnTo>
                                <a:lnTo>
                                  <a:pt x="15" y="30"/>
                                </a:lnTo>
                                <a:lnTo>
                                  <a:pt x="19" y="27"/>
                                </a:lnTo>
                                <a:lnTo>
                                  <a:pt x="24" y="23"/>
                                </a:lnTo>
                                <a:lnTo>
                                  <a:pt x="31" y="18"/>
                                </a:lnTo>
                                <a:lnTo>
                                  <a:pt x="41" y="13"/>
                                </a:lnTo>
                                <a:lnTo>
                                  <a:pt x="53" y="9"/>
                                </a:lnTo>
                                <a:lnTo>
                                  <a:pt x="66" y="6"/>
                                </a:lnTo>
                                <a:lnTo>
                                  <a:pt x="79" y="3"/>
                                </a:lnTo>
                                <a:lnTo>
                                  <a:pt x="94" y="1"/>
                                </a:lnTo>
                                <a:lnTo>
                                  <a:pt x="109" y="0"/>
                                </a:lnTo>
                                <a:lnTo>
                                  <a:pt x="135" y="1"/>
                                </a:lnTo>
                                <a:lnTo>
                                  <a:pt x="154" y="6"/>
                                </a:lnTo>
                                <a:lnTo>
                                  <a:pt x="173" y="13"/>
                                </a:lnTo>
                                <a:lnTo>
                                  <a:pt x="185" y="24"/>
                                </a:lnTo>
                                <a:lnTo>
                                  <a:pt x="196" y="38"/>
                                </a:lnTo>
                                <a:lnTo>
                                  <a:pt x="202" y="54"/>
                                </a:lnTo>
                                <a:lnTo>
                                  <a:pt x="207" y="72"/>
                                </a:lnTo>
                                <a:lnTo>
                                  <a:pt x="207" y="96"/>
                                </a:lnTo>
                                <a:lnTo>
                                  <a:pt x="207" y="266"/>
                                </a:lnTo>
                                <a:close/>
                                <a:moveTo>
                                  <a:pt x="162" y="150"/>
                                </a:moveTo>
                                <a:lnTo>
                                  <a:pt x="122" y="150"/>
                                </a:lnTo>
                                <a:lnTo>
                                  <a:pt x="104" y="151"/>
                                </a:lnTo>
                                <a:lnTo>
                                  <a:pt x="89" y="154"/>
                                </a:lnTo>
                                <a:lnTo>
                                  <a:pt x="75" y="157"/>
                                </a:lnTo>
                                <a:lnTo>
                                  <a:pt x="66" y="163"/>
                                </a:lnTo>
                                <a:lnTo>
                                  <a:pt x="57" y="170"/>
                                </a:lnTo>
                                <a:lnTo>
                                  <a:pt x="52" y="178"/>
                                </a:lnTo>
                                <a:lnTo>
                                  <a:pt x="48" y="187"/>
                                </a:lnTo>
                                <a:lnTo>
                                  <a:pt x="48" y="198"/>
                                </a:lnTo>
                                <a:lnTo>
                                  <a:pt x="48" y="208"/>
                                </a:lnTo>
                                <a:lnTo>
                                  <a:pt x="54" y="224"/>
                                </a:lnTo>
                                <a:lnTo>
                                  <a:pt x="61" y="230"/>
                                </a:lnTo>
                                <a:lnTo>
                                  <a:pt x="67" y="235"/>
                                </a:lnTo>
                                <a:lnTo>
                                  <a:pt x="84" y="241"/>
                                </a:lnTo>
                                <a:lnTo>
                                  <a:pt x="95" y="241"/>
                                </a:lnTo>
                                <a:lnTo>
                                  <a:pt x="112" y="240"/>
                                </a:lnTo>
                                <a:lnTo>
                                  <a:pt x="128" y="232"/>
                                </a:lnTo>
                                <a:lnTo>
                                  <a:pt x="144" y="221"/>
                                </a:lnTo>
                                <a:lnTo>
                                  <a:pt x="162" y="204"/>
                                </a:lnTo>
                                <a:lnTo>
                                  <a:pt x="162" y="1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34" name="Freeform 28"/>
                        <wps:cNvSpPr>
                          <a:spLocks/>
                        </wps:cNvSpPr>
                        <wps:spPr bwMode="auto">
                          <a:xfrm>
                            <a:off x="5014913" y="1906587"/>
                            <a:ext cx="198438" cy="144463"/>
                          </a:xfrm>
                          <a:custGeom>
                            <a:avLst/>
                            <a:gdLst>
                              <a:gd name="T0" fmla="*/ 375 w 375"/>
                              <a:gd name="T1" fmla="*/ 267 h 274"/>
                              <a:gd name="T2" fmla="*/ 372 w 375"/>
                              <a:gd name="T3" fmla="*/ 271 h 274"/>
                              <a:gd name="T4" fmla="*/ 367 w 375"/>
                              <a:gd name="T5" fmla="*/ 273 h 274"/>
                              <a:gd name="T6" fmla="*/ 359 w 375"/>
                              <a:gd name="T7" fmla="*/ 274 h 274"/>
                              <a:gd name="T8" fmla="*/ 345 w 375"/>
                              <a:gd name="T9" fmla="*/ 274 h 274"/>
                              <a:gd name="T10" fmla="*/ 336 w 375"/>
                              <a:gd name="T11" fmla="*/ 273 h 274"/>
                              <a:gd name="T12" fmla="*/ 331 w 375"/>
                              <a:gd name="T13" fmla="*/ 271 h 274"/>
                              <a:gd name="T14" fmla="*/ 329 w 375"/>
                              <a:gd name="T15" fmla="*/ 267 h 274"/>
                              <a:gd name="T16" fmla="*/ 329 w 375"/>
                              <a:gd name="T17" fmla="*/ 112 h 274"/>
                              <a:gd name="T18" fmla="*/ 325 w 375"/>
                              <a:gd name="T19" fmla="*/ 82 h 274"/>
                              <a:gd name="T20" fmla="*/ 317 w 375"/>
                              <a:gd name="T21" fmla="*/ 60 h 274"/>
                              <a:gd name="T22" fmla="*/ 301 w 375"/>
                              <a:gd name="T23" fmla="*/ 45 h 274"/>
                              <a:gd name="T24" fmla="*/ 279 w 375"/>
                              <a:gd name="T25" fmla="*/ 40 h 274"/>
                              <a:gd name="T26" fmla="*/ 247 w 375"/>
                              <a:gd name="T27" fmla="*/ 53 h 274"/>
                              <a:gd name="T28" fmla="*/ 211 w 375"/>
                              <a:gd name="T29" fmla="*/ 88 h 274"/>
                              <a:gd name="T30" fmla="*/ 211 w 375"/>
                              <a:gd name="T31" fmla="*/ 267 h 274"/>
                              <a:gd name="T32" fmla="*/ 208 w 375"/>
                              <a:gd name="T33" fmla="*/ 271 h 274"/>
                              <a:gd name="T34" fmla="*/ 203 w 375"/>
                              <a:gd name="T35" fmla="*/ 273 h 274"/>
                              <a:gd name="T36" fmla="*/ 194 w 375"/>
                              <a:gd name="T37" fmla="*/ 274 h 274"/>
                              <a:gd name="T38" fmla="*/ 181 w 375"/>
                              <a:gd name="T39" fmla="*/ 274 h 274"/>
                              <a:gd name="T40" fmla="*/ 173 w 375"/>
                              <a:gd name="T41" fmla="*/ 273 h 274"/>
                              <a:gd name="T42" fmla="*/ 166 w 375"/>
                              <a:gd name="T43" fmla="*/ 271 h 274"/>
                              <a:gd name="T44" fmla="*/ 165 w 375"/>
                              <a:gd name="T45" fmla="*/ 267 h 274"/>
                              <a:gd name="T46" fmla="*/ 165 w 375"/>
                              <a:gd name="T47" fmla="*/ 112 h 274"/>
                              <a:gd name="T48" fmla="*/ 162 w 375"/>
                              <a:gd name="T49" fmla="*/ 82 h 274"/>
                              <a:gd name="T50" fmla="*/ 153 w 375"/>
                              <a:gd name="T51" fmla="*/ 60 h 274"/>
                              <a:gd name="T52" fmla="*/ 137 w 375"/>
                              <a:gd name="T53" fmla="*/ 45 h 274"/>
                              <a:gd name="T54" fmla="*/ 115 w 375"/>
                              <a:gd name="T55" fmla="*/ 40 h 274"/>
                              <a:gd name="T56" fmla="*/ 83 w 375"/>
                              <a:gd name="T57" fmla="*/ 53 h 274"/>
                              <a:gd name="T58" fmla="*/ 47 w 375"/>
                              <a:gd name="T59" fmla="*/ 88 h 274"/>
                              <a:gd name="T60" fmla="*/ 47 w 375"/>
                              <a:gd name="T61" fmla="*/ 267 h 274"/>
                              <a:gd name="T62" fmla="*/ 45 w 375"/>
                              <a:gd name="T63" fmla="*/ 271 h 274"/>
                              <a:gd name="T64" fmla="*/ 40 w 375"/>
                              <a:gd name="T65" fmla="*/ 273 h 274"/>
                              <a:gd name="T66" fmla="*/ 30 w 375"/>
                              <a:gd name="T67" fmla="*/ 274 h 274"/>
                              <a:gd name="T68" fmla="*/ 17 w 375"/>
                              <a:gd name="T69" fmla="*/ 274 h 274"/>
                              <a:gd name="T70" fmla="*/ 8 w 375"/>
                              <a:gd name="T71" fmla="*/ 273 h 274"/>
                              <a:gd name="T72" fmla="*/ 3 w 375"/>
                              <a:gd name="T73" fmla="*/ 271 h 274"/>
                              <a:gd name="T74" fmla="*/ 0 w 375"/>
                              <a:gd name="T75" fmla="*/ 267 h 274"/>
                              <a:gd name="T76" fmla="*/ 0 w 375"/>
                              <a:gd name="T77" fmla="*/ 13 h 274"/>
                              <a:gd name="T78" fmla="*/ 1 w 375"/>
                              <a:gd name="T79" fmla="*/ 9 h 274"/>
                              <a:gd name="T80" fmla="*/ 5 w 375"/>
                              <a:gd name="T81" fmla="*/ 6 h 274"/>
                              <a:gd name="T82" fmla="*/ 11 w 375"/>
                              <a:gd name="T83" fmla="*/ 5 h 274"/>
                              <a:gd name="T84" fmla="*/ 21 w 375"/>
                              <a:gd name="T85" fmla="*/ 5 h 274"/>
                              <a:gd name="T86" fmla="*/ 32 w 375"/>
                              <a:gd name="T87" fmla="*/ 5 h 274"/>
                              <a:gd name="T88" fmla="*/ 38 w 375"/>
                              <a:gd name="T89" fmla="*/ 6 h 274"/>
                              <a:gd name="T90" fmla="*/ 41 w 375"/>
                              <a:gd name="T91" fmla="*/ 9 h 274"/>
                              <a:gd name="T92" fmla="*/ 42 w 375"/>
                              <a:gd name="T93" fmla="*/ 13 h 274"/>
                              <a:gd name="T94" fmla="*/ 63 w 375"/>
                              <a:gd name="T95" fmla="*/ 24 h 274"/>
                              <a:gd name="T96" fmla="*/ 104 w 375"/>
                              <a:gd name="T97" fmla="*/ 2 h 274"/>
                              <a:gd name="T98" fmla="*/ 139 w 375"/>
                              <a:gd name="T99" fmla="*/ 1 h 274"/>
                              <a:gd name="T100" fmla="*/ 164 w 375"/>
                              <a:gd name="T101" fmla="*/ 8 h 274"/>
                              <a:gd name="T102" fmla="*/ 184 w 375"/>
                              <a:gd name="T103" fmla="*/ 21 h 274"/>
                              <a:gd name="T104" fmla="*/ 197 w 375"/>
                              <a:gd name="T105" fmla="*/ 39 h 274"/>
                              <a:gd name="T106" fmla="*/ 214 w 375"/>
                              <a:gd name="T107" fmla="*/ 37 h 274"/>
                              <a:gd name="T108" fmla="*/ 237 w 375"/>
                              <a:gd name="T109" fmla="*/ 18 h 274"/>
                              <a:gd name="T110" fmla="*/ 259 w 375"/>
                              <a:gd name="T111" fmla="*/ 6 h 274"/>
                              <a:gd name="T112" fmla="*/ 279 w 375"/>
                              <a:gd name="T113" fmla="*/ 1 h 274"/>
                              <a:gd name="T114" fmla="*/ 312 w 375"/>
                              <a:gd name="T115" fmla="*/ 1 h 274"/>
                              <a:gd name="T116" fmla="*/ 345 w 375"/>
                              <a:gd name="T117" fmla="*/ 18 h 274"/>
                              <a:gd name="T118" fmla="*/ 366 w 375"/>
                              <a:gd name="T119" fmla="*/ 46 h 274"/>
                              <a:gd name="T120" fmla="*/ 375 w 375"/>
                              <a:gd name="T121" fmla="*/ 85 h 274"/>
                              <a:gd name="T122" fmla="*/ 375 w 375"/>
                              <a:gd name="T123" fmla="*/ 266 h 27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375" h="274">
                                <a:moveTo>
                                  <a:pt x="375" y="266"/>
                                </a:moveTo>
                                <a:lnTo>
                                  <a:pt x="375" y="267"/>
                                </a:lnTo>
                                <a:lnTo>
                                  <a:pt x="375" y="269"/>
                                </a:lnTo>
                                <a:lnTo>
                                  <a:pt x="372" y="271"/>
                                </a:lnTo>
                                <a:lnTo>
                                  <a:pt x="371" y="272"/>
                                </a:lnTo>
                                <a:lnTo>
                                  <a:pt x="367" y="273"/>
                                </a:lnTo>
                                <a:lnTo>
                                  <a:pt x="364" y="273"/>
                                </a:lnTo>
                                <a:lnTo>
                                  <a:pt x="359" y="274"/>
                                </a:lnTo>
                                <a:lnTo>
                                  <a:pt x="352" y="274"/>
                                </a:lnTo>
                                <a:lnTo>
                                  <a:pt x="345" y="274"/>
                                </a:lnTo>
                                <a:lnTo>
                                  <a:pt x="340" y="273"/>
                                </a:lnTo>
                                <a:lnTo>
                                  <a:pt x="336" y="273"/>
                                </a:lnTo>
                                <a:lnTo>
                                  <a:pt x="333" y="272"/>
                                </a:lnTo>
                                <a:lnTo>
                                  <a:pt x="331" y="271"/>
                                </a:lnTo>
                                <a:lnTo>
                                  <a:pt x="330" y="269"/>
                                </a:lnTo>
                                <a:lnTo>
                                  <a:pt x="329" y="267"/>
                                </a:lnTo>
                                <a:lnTo>
                                  <a:pt x="329" y="266"/>
                                </a:lnTo>
                                <a:lnTo>
                                  <a:pt x="329" y="112"/>
                                </a:lnTo>
                                <a:lnTo>
                                  <a:pt x="328" y="96"/>
                                </a:lnTo>
                                <a:lnTo>
                                  <a:pt x="325" y="82"/>
                                </a:lnTo>
                                <a:lnTo>
                                  <a:pt x="323" y="70"/>
                                </a:lnTo>
                                <a:lnTo>
                                  <a:pt x="317" y="60"/>
                                </a:lnTo>
                                <a:lnTo>
                                  <a:pt x="311" y="51"/>
                                </a:lnTo>
                                <a:lnTo>
                                  <a:pt x="301" y="45"/>
                                </a:lnTo>
                                <a:lnTo>
                                  <a:pt x="291" y="41"/>
                                </a:lnTo>
                                <a:lnTo>
                                  <a:pt x="279" y="40"/>
                                </a:lnTo>
                                <a:lnTo>
                                  <a:pt x="263" y="43"/>
                                </a:lnTo>
                                <a:lnTo>
                                  <a:pt x="247" y="53"/>
                                </a:lnTo>
                                <a:lnTo>
                                  <a:pt x="229" y="67"/>
                                </a:lnTo>
                                <a:lnTo>
                                  <a:pt x="211" y="88"/>
                                </a:lnTo>
                                <a:lnTo>
                                  <a:pt x="211" y="266"/>
                                </a:lnTo>
                                <a:lnTo>
                                  <a:pt x="211" y="267"/>
                                </a:lnTo>
                                <a:lnTo>
                                  <a:pt x="210" y="269"/>
                                </a:lnTo>
                                <a:lnTo>
                                  <a:pt x="208" y="271"/>
                                </a:lnTo>
                                <a:lnTo>
                                  <a:pt x="206" y="272"/>
                                </a:lnTo>
                                <a:lnTo>
                                  <a:pt x="203" y="273"/>
                                </a:lnTo>
                                <a:lnTo>
                                  <a:pt x="198" y="273"/>
                                </a:lnTo>
                                <a:lnTo>
                                  <a:pt x="194" y="274"/>
                                </a:lnTo>
                                <a:lnTo>
                                  <a:pt x="187" y="274"/>
                                </a:lnTo>
                                <a:lnTo>
                                  <a:pt x="181" y="274"/>
                                </a:lnTo>
                                <a:lnTo>
                                  <a:pt x="176" y="273"/>
                                </a:lnTo>
                                <a:lnTo>
                                  <a:pt x="173" y="273"/>
                                </a:lnTo>
                                <a:lnTo>
                                  <a:pt x="169" y="272"/>
                                </a:lnTo>
                                <a:lnTo>
                                  <a:pt x="166" y="271"/>
                                </a:lnTo>
                                <a:lnTo>
                                  <a:pt x="165" y="269"/>
                                </a:lnTo>
                                <a:lnTo>
                                  <a:pt x="165" y="267"/>
                                </a:lnTo>
                                <a:lnTo>
                                  <a:pt x="165" y="266"/>
                                </a:lnTo>
                                <a:lnTo>
                                  <a:pt x="165" y="112"/>
                                </a:lnTo>
                                <a:lnTo>
                                  <a:pt x="164" y="96"/>
                                </a:lnTo>
                                <a:lnTo>
                                  <a:pt x="162" y="82"/>
                                </a:lnTo>
                                <a:lnTo>
                                  <a:pt x="158" y="70"/>
                                </a:lnTo>
                                <a:lnTo>
                                  <a:pt x="153" y="60"/>
                                </a:lnTo>
                                <a:lnTo>
                                  <a:pt x="146" y="51"/>
                                </a:lnTo>
                                <a:lnTo>
                                  <a:pt x="137" y="45"/>
                                </a:lnTo>
                                <a:lnTo>
                                  <a:pt x="127" y="41"/>
                                </a:lnTo>
                                <a:lnTo>
                                  <a:pt x="115" y="40"/>
                                </a:lnTo>
                                <a:lnTo>
                                  <a:pt x="99" y="43"/>
                                </a:lnTo>
                                <a:lnTo>
                                  <a:pt x="83" y="53"/>
                                </a:lnTo>
                                <a:lnTo>
                                  <a:pt x="65" y="67"/>
                                </a:lnTo>
                                <a:lnTo>
                                  <a:pt x="47" y="88"/>
                                </a:lnTo>
                                <a:lnTo>
                                  <a:pt x="47" y="266"/>
                                </a:lnTo>
                                <a:lnTo>
                                  <a:pt x="47" y="267"/>
                                </a:lnTo>
                                <a:lnTo>
                                  <a:pt x="46" y="269"/>
                                </a:lnTo>
                                <a:lnTo>
                                  <a:pt x="45" y="271"/>
                                </a:lnTo>
                                <a:lnTo>
                                  <a:pt x="42" y="272"/>
                                </a:lnTo>
                                <a:lnTo>
                                  <a:pt x="40" y="273"/>
                                </a:lnTo>
                                <a:lnTo>
                                  <a:pt x="35" y="273"/>
                                </a:lnTo>
                                <a:lnTo>
                                  <a:pt x="30" y="274"/>
                                </a:lnTo>
                                <a:lnTo>
                                  <a:pt x="24" y="274"/>
                                </a:lnTo>
                                <a:lnTo>
                                  <a:pt x="17" y="274"/>
                                </a:lnTo>
                                <a:lnTo>
                                  <a:pt x="12" y="273"/>
                                </a:lnTo>
                                <a:lnTo>
                                  <a:pt x="8" y="273"/>
                                </a:lnTo>
                                <a:lnTo>
                                  <a:pt x="5" y="272"/>
                                </a:lnTo>
                                <a:lnTo>
                                  <a:pt x="3" y="271"/>
                                </a:lnTo>
                                <a:lnTo>
                                  <a:pt x="1" y="269"/>
                                </a:lnTo>
                                <a:lnTo>
                                  <a:pt x="0" y="267"/>
                                </a:lnTo>
                                <a:lnTo>
                                  <a:pt x="0" y="266"/>
                                </a:lnTo>
                                <a:lnTo>
                                  <a:pt x="0" y="13"/>
                                </a:lnTo>
                                <a:lnTo>
                                  <a:pt x="0" y="11"/>
                                </a:lnTo>
                                <a:lnTo>
                                  <a:pt x="1" y="9"/>
                                </a:lnTo>
                                <a:lnTo>
                                  <a:pt x="3" y="7"/>
                                </a:lnTo>
                                <a:lnTo>
                                  <a:pt x="5" y="6"/>
                                </a:lnTo>
                                <a:lnTo>
                                  <a:pt x="8" y="5"/>
                                </a:lnTo>
                                <a:lnTo>
                                  <a:pt x="11" y="5"/>
                                </a:lnTo>
                                <a:lnTo>
                                  <a:pt x="15" y="5"/>
                                </a:lnTo>
                                <a:lnTo>
                                  <a:pt x="21" y="5"/>
                                </a:lnTo>
                                <a:lnTo>
                                  <a:pt x="27" y="5"/>
                                </a:lnTo>
                                <a:lnTo>
                                  <a:pt x="32" y="5"/>
                                </a:lnTo>
                                <a:lnTo>
                                  <a:pt x="36" y="5"/>
                                </a:lnTo>
                                <a:lnTo>
                                  <a:pt x="38" y="6"/>
                                </a:lnTo>
                                <a:lnTo>
                                  <a:pt x="40" y="7"/>
                                </a:lnTo>
                                <a:lnTo>
                                  <a:pt x="41" y="9"/>
                                </a:lnTo>
                                <a:lnTo>
                                  <a:pt x="42" y="11"/>
                                </a:lnTo>
                                <a:lnTo>
                                  <a:pt x="42" y="13"/>
                                </a:lnTo>
                                <a:lnTo>
                                  <a:pt x="42" y="46"/>
                                </a:lnTo>
                                <a:lnTo>
                                  <a:pt x="63" y="24"/>
                                </a:lnTo>
                                <a:lnTo>
                                  <a:pt x="84" y="11"/>
                                </a:lnTo>
                                <a:lnTo>
                                  <a:pt x="104" y="2"/>
                                </a:lnTo>
                                <a:lnTo>
                                  <a:pt x="125" y="0"/>
                                </a:lnTo>
                                <a:lnTo>
                                  <a:pt x="139" y="1"/>
                                </a:lnTo>
                                <a:lnTo>
                                  <a:pt x="153" y="3"/>
                                </a:lnTo>
                                <a:lnTo>
                                  <a:pt x="164" y="8"/>
                                </a:lnTo>
                                <a:lnTo>
                                  <a:pt x="175" y="14"/>
                                </a:lnTo>
                                <a:lnTo>
                                  <a:pt x="184" y="21"/>
                                </a:lnTo>
                                <a:lnTo>
                                  <a:pt x="191" y="29"/>
                                </a:lnTo>
                                <a:lnTo>
                                  <a:pt x="197" y="39"/>
                                </a:lnTo>
                                <a:lnTo>
                                  <a:pt x="202" y="50"/>
                                </a:lnTo>
                                <a:lnTo>
                                  <a:pt x="214" y="37"/>
                                </a:lnTo>
                                <a:lnTo>
                                  <a:pt x="226" y="27"/>
                                </a:lnTo>
                                <a:lnTo>
                                  <a:pt x="237" y="18"/>
                                </a:lnTo>
                                <a:lnTo>
                                  <a:pt x="248" y="11"/>
                                </a:lnTo>
                                <a:lnTo>
                                  <a:pt x="259" y="6"/>
                                </a:lnTo>
                                <a:lnTo>
                                  <a:pt x="269" y="3"/>
                                </a:lnTo>
                                <a:lnTo>
                                  <a:pt x="279" y="1"/>
                                </a:lnTo>
                                <a:lnTo>
                                  <a:pt x="288" y="0"/>
                                </a:lnTo>
                                <a:lnTo>
                                  <a:pt x="312" y="1"/>
                                </a:lnTo>
                                <a:lnTo>
                                  <a:pt x="329" y="8"/>
                                </a:lnTo>
                                <a:lnTo>
                                  <a:pt x="345" y="18"/>
                                </a:lnTo>
                                <a:lnTo>
                                  <a:pt x="356" y="32"/>
                                </a:lnTo>
                                <a:lnTo>
                                  <a:pt x="366" y="46"/>
                                </a:lnTo>
                                <a:lnTo>
                                  <a:pt x="371" y="65"/>
                                </a:lnTo>
                                <a:lnTo>
                                  <a:pt x="375" y="85"/>
                                </a:lnTo>
                                <a:lnTo>
                                  <a:pt x="375" y="105"/>
                                </a:lnTo>
                                <a:lnTo>
                                  <a:pt x="375" y="26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35" name="Freeform 29"/>
                        <wps:cNvSpPr>
                          <a:spLocks noEditPoints="1"/>
                        </wps:cNvSpPr>
                        <wps:spPr bwMode="auto">
                          <a:xfrm>
                            <a:off x="5254625" y="1852612"/>
                            <a:ext cx="31750" cy="198438"/>
                          </a:xfrm>
                          <a:custGeom>
                            <a:avLst/>
                            <a:gdLst>
                              <a:gd name="T0" fmla="*/ 53 w 58"/>
                              <a:gd name="T1" fmla="*/ 366 h 374"/>
                              <a:gd name="T2" fmla="*/ 52 w 58"/>
                              <a:gd name="T3" fmla="*/ 367 h 374"/>
                              <a:gd name="T4" fmla="*/ 52 w 58"/>
                              <a:gd name="T5" fmla="*/ 369 h 374"/>
                              <a:gd name="T6" fmla="*/ 51 w 58"/>
                              <a:gd name="T7" fmla="*/ 371 h 374"/>
                              <a:gd name="T8" fmla="*/ 48 w 58"/>
                              <a:gd name="T9" fmla="*/ 372 h 374"/>
                              <a:gd name="T10" fmla="*/ 45 w 58"/>
                              <a:gd name="T11" fmla="*/ 373 h 374"/>
                              <a:gd name="T12" fmla="*/ 41 w 58"/>
                              <a:gd name="T13" fmla="*/ 373 h 374"/>
                              <a:gd name="T14" fmla="*/ 36 w 58"/>
                              <a:gd name="T15" fmla="*/ 374 h 374"/>
                              <a:gd name="T16" fmla="*/ 30 w 58"/>
                              <a:gd name="T17" fmla="*/ 374 h 374"/>
                              <a:gd name="T18" fmla="*/ 24 w 58"/>
                              <a:gd name="T19" fmla="*/ 374 h 374"/>
                              <a:gd name="T20" fmla="*/ 19 w 58"/>
                              <a:gd name="T21" fmla="*/ 373 h 374"/>
                              <a:gd name="T22" fmla="*/ 14 w 58"/>
                              <a:gd name="T23" fmla="*/ 373 h 374"/>
                              <a:gd name="T24" fmla="*/ 12 w 58"/>
                              <a:gd name="T25" fmla="*/ 372 h 374"/>
                              <a:gd name="T26" fmla="*/ 9 w 58"/>
                              <a:gd name="T27" fmla="*/ 371 h 374"/>
                              <a:gd name="T28" fmla="*/ 8 w 58"/>
                              <a:gd name="T29" fmla="*/ 369 h 374"/>
                              <a:gd name="T30" fmla="*/ 7 w 58"/>
                              <a:gd name="T31" fmla="*/ 367 h 374"/>
                              <a:gd name="T32" fmla="*/ 7 w 58"/>
                              <a:gd name="T33" fmla="*/ 366 h 374"/>
                              <a:gd name="T34" fmla="*/ 7 w 58"/>
                              <a:gd name="T35" fmla="*/ 113 h 374"/>
                              <a:gd name="T36" fmla="*/ 7 w 58"/>
                              <a:gd name="T37" fmla="*/ 111 h 374"/>
                              <a:gd name="T38" fmla="*/ 8 w 58"/>
                              <a:gd name="T39" fmla="*/ 109 h 374"/>
                              <a:gd name="T40" fmla="*/ 9 w 58"/>
                              <a:gd name="T41" fmla="*/ 107 h 374"/>
                              <a:gd name="T42" fmla="*/ 12 w 58"/>
                              <a:gd name="T43" fmla="*/ 106 h 374"/>
                              <a:gd name="T44" fmla="*/ 14 w 58"/>
                              <a:gd name="T45" fmla="*/ 105 h 374"/>
                              <a:gd name="T46" fmla="*/ 19 w 58"/>
                              <a:gd name="T47" fmla="*/ 105 h 374"/>
                              <a:gd name="T48" fmla="*/ 24 w 58"/>
                              <a:gd name="T49" fmla="*/ 105 h 374"/>
                              <a:gd name="T50" fmla="*/ 30 w 58"/>
                              <a:gd name="T51" fmla="*/ 105 h 374"/>
                              <a:gd name="T52" fmla="*/ 36 w 58"/>
                              <a:gd name="T53" fmla="*/ 105 h 374"/>
                              <a:gd name="T54" fmla="*/ 41 w 58"/>
                              <a:gd name="T55" fmla="*/ 105 h 374"/>
                              <a:gd name="T56" fmla="*/ 45 w 58"/>
                              <a:gd name="T57" fmla="*/ 105 h 374"/>
                              <a:gd name="T58" fmla="*/ 48 w 58"/>
                              <a:gd name="T59" fmla="*/ 106 h 374"/>
                              <a:gd name="T60" fmla="*/ 51 w 58"/>
                              <a:gd name="T61" fmla="*/ 107 h 374"/>
                              <a:gd name="T62" fmla="*/ 52 w 58"/>
                              <a:gd name="T63" fmla="*/ 109 h 374"/>
                              <a:gd name="T64" fmla="*/ 52 w 58"/>
                              <a:gd name="T65" fmla="*/ 111 h 374"/>
                              <a:gd name="T66" fmla="*/ 53 w 58"/>
                              <a:gd name="T67" fmla="*/ 113 h 374"/>
                              <a:gd name="T68" fmla="*/ 53 w 58"/>
                              <a:gd name="T69" fmla="*/ 366 h 374"/>
                              <a:gd name="T70" fmla="*/ 58 w 58"/>
                              <a:gd name="T71" fmla="*/ 27 h 374"/>
                              <a:gd name="T72" fmla="*/ 57 w 58"/>
                              <a:gd name="T73" fmla="*/ 42 h 374"/>
                              <a:gd name="T74" fmla="*/ 52 w 58"/>
                              <a:gd name="T75" fmla="*/ 49 h 374"/>
                              <a:gd name="T76" fmla="*/ 45 w 58"/>
                              <a:gd name="T77" fmla="*/ 54 h 374"/>
                              <a:gd name="T78" fmla="*/ 29 w 58"/>
                              <a:gd name="T79" fmla="*/ 55 h 374"/>
                              <a:gd name="T80" fmla="*/ 15 w 58"/>
                              <a:gd name="T81" fmla="*/ 54 h 374"/>
                              <a:gd name="T82" fmla="*/ 7 w 58"/>
                              <a:gd name="T83" fmla="*/ 50 h 374"/>
                              <a:gd name="T84" fmla="*/ 2 w 58"/>
                              <a:gd name="T85" fmla="*/ 42 h 374"/>
                              <a:gd name="T86" fmla="*/ 0 w 58"/>
                              <a:gd name="T87" fmla="*/ 28 h 374"/>
                              <a:gd name="T88" fmla="*/ 2 w 58"/>
                              <a:gd name="T89" fmla="*/ 13 h 374"/>
                              <a:gd name="T90" fmla="*/ 7 w 58"/>
                              <a:gd name="T91" fmla="*/ 6 h 374"/>
                              <a:gd name="T92" fmla="*/ 15 w 58"/>
                              <a:gd name="T93" fmla="*/ 1 h 374"/>
                              <a:gd name="T94" fmla="*/ 30 w 58"/>
                              <a:gd name="T95" fmla="*/ 0 h 374"/>
                              <a:gd name="T96" fmla="*/ 45 w 58"/>
                              <a:gd name="T97" fmla="*/ 1 h 374"/>
                              <a:gd name="T98" fmla="*/ 52 w 58"/>
                              <a:gd name="T99" fmla="*/ 6 h 374"/>
                              <a:gd name="T100" fmla="*/ 57 w 58"/>
                              <a:gd name="T101" fmla="*/ 13 h 374"/>
                              <a:gd name="T102" fmla="*/ 58 w 58"/>
                              <a:gd name="T103" fmla="*/ 27 h 37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58" h="374">
                                <a:moveTo>
                                  <a:pt x="53" y="366"/>
                                </a:moveTo>
                                <a:lnTo>
                                  <a:pt x="52" y="367"/>
                                </a:lnTo>
                                <a:lnTo>
                                  <a:pt x="52" y="369"/>
                                </a:lnTo>
                                <a:lnTo>
                                  <a:pt x="51" y="371"/>
                                </a:lnTo>
                                <a:lnTo>
                                  <a:pt x="48" y="372"/>
                                </a:lnTo>
                                <a:lnTo>
                                  <a:pt x="45" y="373"/>
                                </a:lnTo>
                                <a:lnTo>
                                  <a:pt x="41" y="373"/>
                                </a:lnTo>
                                <a:lnTo>
                                  <a:pt x="36" y="374"/>
                                </a:lnTo>
                                <a:lnTo>
                                  <a:pt x="30" y="374"/>
                                </a:lnTo>
                                <a:lnTo>
                                  <a:pt x="24" y="374"/>
                                </a:lnTo>
                                <a:lnTo>
                                  <a:pt x="19" y="373"/>
                                </a:lnTo>
                                <a:lnTo>
                                  <a:pt x="14" y="373"/>
                                </a:lnTo>
                                <a:lnTo>
                                  <a:pt x="12" y="372"/>
                                </a:lnTo>
                                <a:lnTo>
                                  <a:pt x="9" y="371"/>
                                </a:lnTo>
                                <a:lnTo>
                                  <a:pt x="8" y="369"/>
                                </a:lnTo>
                                <a:lnTo>
                                  <a:pt x="7" y="367"/>
                                </a:lnTo>
                                <a:lnTo>
                                  <a:pt x="7" y="366"/>
                                </a:lnTo>
                                <a:lnTo>
                                  <a:pt x="7" y="113"/>
                                </a:lnTo>
                                <a:lnTo>
                                  <a:pt x="7" y="111"/>
                                </a:lnTo>
                                <a:lnTo>
                                  <a:pt x="8" y="109"/>
                                </a:lnTo>
                                <a:lnTo>
                                  <a:pt x="9" y="107"/>
                                </a:lnTo>
                                <a:lnTo>
                                  <a:pt x="12" y="106"/>
                                </a:lnTo>
                                <a:lnTo>
                                  <a:pt x="14" y="105"/>
                                </a:lnTo>
                                <a:lnTo>
                                  <a:pt x="19" y="105"/>
                                </a:lnTo>
                                <a:lnTo>
                                  <a:pt x="24" y="105"/>
                                </a:lnTo>
                                <a:lnTo>
                                  <a:pt x="30" y="105"/>
                                </a:lnTo>
                                <a:lnTo>
                                  <a:pt x="36" y="105"/>
                                </a:lnTo>
                                <a:lnTo>
                                  <a:pt x="41" y="105"/>
                                </a:lnTo>
                                <a:lnTo>
                                  <a:pt x="45" y="105"/>
                                </a:lnTo>
                                <a:lnTo>
                                  <a:pt x="48" y="106"/>
                                </a:lnTo>
                                <a:lnTo>
                                  <a:pt x="51" y="107"/>
                                </a:lnTo>
                                <a:lnTo>
                                  <a:pt x="52" y="109"/>
                                </a:lnTo>
                                <a:lnTo>
                                  <a:pt x="52" y="111"/>
                                </a:lnTo>
                                <a:lnTo>
                                  <a:pt x="53" y="113"/>
                                </a:lnTo>
                                <a:lnTo>
                                  <a:pt x="53" y="366"/>
                                </a:lnTo>
                                <a:close/>
                                <a:moveTo>
                                  <a:pt x="58" y="27"/>
                                </a:moveTo>
                                <a:lnTo>
                                  <a:pt x="57" y="42"/>
                                </a:lnTo>
                                <a:lnTo>
                                  <a:pt x="52" y="49"/>
                                </a:lnTo>
                                <a:lnTo>
                                  <a:pt x="45" y="54"/>
                                </a:lnTo>
                                <a:lnTo>
                                  <a:pt x="29" y="55"/>
                                </a:lnTo>
                                <a:lnTo>
                                  <a:pt x="15" y="54"/>
                                </a:lnTo>
                                <a:lnTo>
                                  <a:pt x="7" y="50"/>
                                </a:lnTo>
                                <a:lnTo>
                                  <a:pt x="2" y="42"/>
                                </a:lnTo>
                                <a:lnTo>
                                  <a:pt x="0" y="28"/>
                                </a:lnTo>
                                <a:lnTo>
                                  <a:pt x="2" y="13"/>
                                </a:lnTo>
                                <a:lnTo>
                                  <a:pt x="7" y="6"/>
                                </a:lnTo>
                                <a:lnTo>
                                  <a:pt x="15" y="1"/>
                                </a:lnTo>
                                <a:lnTo>
                                  <a:pt x="30" y="0"/>
                                </a:lnTo>
                                <a:lnTo>
                                  <a:pt x="45" y="1"/>
                                </a:lnTo>
                                <a:lnTo>
                                  <a:pt x="52" y="6"/>
                                </a:lnTo>
                                <a:lnTo>
                                  <a:pt x="57" y="13"/>
                                </a:lnTo>
                                <a:lnTo>
                                  <a:pt x="58" y="2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36" name="Freeform 30"/>
                        <wps:cNvSpPr>
                          <a:spLocks/>
                        </wps:cNvSpPr>
                        <wps:spPr bwMode="auto">
                          <a:xfrm>
                            <a:off x="5329238" y="1906587"/>
                            <a:ext cx="114300" cy="144463"/>
                          </a:xfrm>
                          <a:custGeom>
                            <a:avLst/>
                            <a:gdLst>
                              <a:gd name="T0" fmla="*/ 216 w 216"/>
                              <a:gd name="T1" fmla="*/ 267 h 274"/>
                              <a:gd name="T2" fmla="*/ 214 w 216"/>
                              <a:gd name="T3" fmla="*/ 271 h 274"/>
                              <a:gd name="T4" fmla="*/ 209 w 216"/>
                              <a:gd name="T5" fmla="*/ 273 h 274"/>
                              <a:gd name="T6" fmla="*/ 200 w 216"/>
                              <a:gd name="T7" fmla="*/ 274 h 274"/>
                              <a:gd name="T8" fmla="*/ 187 w 216"/>
                              <a:gd name="T9" fmla="*/ 274 h 274"/>
                              <a:gd name="T10" fmla="*/ 178 w 216"/>
                              <a:gd name="T11" fmla="*/ 273 h 274"/>
                              <a:gd name="T12" fmla="*/ 173 w 216"/>
                              <a:gd name="T13" fmla="*/ 271 h 274"/>
                              <a:gd name="T14" fmla="*/ 171 w 216"/>
                              <a:gd name="T15" fmla="*/ 267 h 274"/>
                              <a:gd name="T16" fmla="*/ 171 w 216"/>
                              <a:gd name="T17" fmla="*/ 118 h 274"/>
                              <a:gd name="T18" fmla="*/ 167 w 216"/>
                              <a:gd name="T19" fmla="*/ 82 h 274"/>
                              <a:gd name="T20" fmla="*/ 157 w 216"/>
                              <a:gd name="T21" fmla="*/ 60 h 274"/>
                              <a:gd name="T22" fmla="*/ 140 w 216"/>
                              <a:gd name="T23" fmla="*/ 45 h 274"/>
                              <a:gd name="T24" fmla="*/ 117 w 216"/>
                              <a:gd name="T25" fmla="*/ 40 h 274"/>
                              <a:gd name="T26" fmla="*/ 82 w 216"/>
                              <a:gd name="T27" fmla="*/ 53 h 274"/>
                              <a:gd name="T28" fmla="*/ 45 w 216"/>
                              <a:gd name="T29" fmla="*/ 88 h 274"/>
                              <a:gd name="T30" fmla="*/ 45 w 216"/>
                              <a:gd name="T31" fmla="*/ 267 h 274"/>
                              <a:gd name="T32" fmla="*/ 43 w 216"/>
                              <a:gd name="T33" fmla="*/ 271 h 274"/>
                              <a:gd name="T34" fmla="*/ 38 w 216"/>
                              <a:gd name="T35" fmla="*/ 273 h 274"/>
                              <a:gd name="T36" fmla="*/ 29 w 216"/>
                              <a:gd name="T37" fmla="*/ 274 h 274"/>
                              <a:gd name="T38" fmla="*/ 16 w 216"/>
                              <a:gd name="T39" fmla="*/ 274 h 274"/>
                              <a:gd name="T40" fmla="*/ 7 w 216"/>
                              <a:gd name="T41" fmla="*/ 273 h 274"/>
                              <a:gd name="T42" fmla="*/ 1 w 216"/>
                              <a:gd name="T43" fmla="*/ 271 h 274"/>
                              <a:gd name="T44" fmla="*/ 0 w 216"/>
                              <a:gd name="T45" fmla="*/ 267 h 274"/>
                              <a:gd name="T46" fmla="*/ 0 w 216"/>
                              <a:gd name="T47" fmla="*/ 13 h 274"/>
                              <a:gd name="T48" fmla="*/ 0 w 216"/>
                              <a:gd name="T49" fmla="*/ 9 h 274"/>
                              <a:gd name="T50" fmla="*/ 3 w 216"/>
                              <a:gd name="T51" fmla="*/ 6 h 274"/>
                              <a:gd name="T52" fmla="*/ 9 w 216"/>
                              <a:gd name="T53" fmla="*/ 5 h 274"/>
                              <a:gd name="T54" fmla="*/ 21 w 216"/>
                              <a:gd name="T55" fmla="*/ 5 h 274"/>
                              <a:gd name="T56" fmla="*/ 30 w 216"/>
                              <a:gd name="T57" fmla="*/ 5 h 274"/>
                              <a:gd name="T58" fmla="*/ 37 w 216"/>
                              <a:gd name="T59" fmla="*/ 6 h 274"/>
                              <a:gd name="T60" fmla="*/ 40 w 216"/>
                              <a:gd name="T61" fmla="*/ 9 h 274"/>
                              <a:gd name="T62" fmla="*/ 41 w 216"/>
                              <a:gd name="T63" fmla="*/ 13 h 274"/>
                              <a:gd name="T64" fmla="*/ 62 w 216"/>
                              <a:gd name="T65" fmla="*/ 24 h 274"/>
                              <a:gd name="T66" fmla="*/ 104 w 216"/>
                              <a:gd name="T67" fmla="*/ 2 h 274"/>
                              <a:gd name="T68" fmla="*/ 150 w 216"/>
                              <a:gd name="T69" fmla="*/ 1 h 274"/>
                              <a:gd name="T70" fmla="*/ 184 w 216"/>
                              <a:gd name="T71" fmla="*/ 18 h 274"/>
                              <a:gd name="T72" fmla="*/ 207 w 216"/>
                              <a:gd name="T73" fmla="*/ 46 h 274"/>
                              <a:gd name="T74" fmla="*/ 216 w 216"/>
                              <a:gd name="T75" fmla="*/ 86 h 274"/>
                              <a:gd name="T76" fmla="*/ 216 w 216"/>
                              <a:gd name="T77" fmla="*/ 266 h 27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216" h="274">
                                <a:moveTo>
                                  <a:pt x="216" y="266"/>
                                </a:moveTo>
                                <a:lnTo>
                                  <a:pt x="216" y="267"/>
                                </a:lnTo>
                                <a:lnTo>
                                  <a:pt x="215" y="269"/>
                                </a:lnTo>
                                <a:lnTo>
                                  <a:pt x="214" y="271"/>
                                </a:lnTo>
                                <a:lnTo>
                                  <a:pt x="211" y="272"/>
                                </a:lnTo>
                                <a:lnTo>
                                  <a:pt x="209" y="273"/>
                                </a:lnTo>
                                <a:lnTo>
                                  <a:pt x="205" y="273"/>
                                </a:lnTo>
                                <a:lnTo>
                                  <a:pt x="200" y="274"/>
                                </a:lnTo>
                                <a:lnTo>
                                  <a:pt x="193" y="274"/>
                                </a:lnTo>
                                <a:lnTo>
                                  <a:pt x="187" y="274"/>
                                </a:lnTo>
                                <a:lnTo>
                                  <a:pt x="182" y="273"/>
                                </a:lnTo>
                                <a:lnTo>
                                  <a:pt x="178" y="273"/>
                                </a:lnTo>
                                <a:lnTo>
                                  <a:pt x="174" y="272"/>
                                </a:lnTo>
                                <a:lnTo>
                                  <a:pt x="173" y="271"/>
                                </a:lnTo>
                                <a:lnTo>
                                  <a:pt x="171" y="269"/>
                                </a:lnTo>
                                <a:lnTo>
                                  <a:pt x="171" y="267"/>
                                </a:lnTo>
                                <a:lnTo>
                                  <a:pt x="171" y="266"/>
                                </a:lnTo>
                                <a:lnTo>
                                  <a:pt x="171" y="118"/>
                                </a:lnTo>
                                <a:lnTo>
                                  <a:pt x="170" y="97"/>
                                </a:lnTo>
                                <a:lnTo>
                                  <a:pt x="167" y="82"/>
                                </a:lnTo>
                                <a:lnTo>
                                  <a:pt x="163" y="70"/>
                                </a:lnTo>
                                <a:lnTo>
                                  <a:pt x="157" y="60"/>
                                </a:lnTo>
                                <a:lnTo>
                                  <a:pt x="150" y="51"/>
                                </a:lnTo>
                                <a:lnTo>
                                  <a:pt x="140" y="45"/>
                                </a:lnTo>
                                <a:lnTo>
                                  <a:pt x="130" y="41"/>
                                </a:lnTo>
                                <a:lnTo>
                                  <a:pt x="117" y="40"/>
                                </a:lnTo>
                                <a:lnTo>
                                  <a:pt x="99" y="43"/>
                                </a:lnTo>
                                <a:lnTo>
                                  <a:pt x="82" y="53"/>
                                </a:lnTo>
                                <a:lnTo>
                                  <a:pt x="64" y="67"/>
                                </a:lnTo>
                                <a:lnTo>
                                  <a:pt x="45" y="88"/>
                                </a:lnTo>
                                <a:lnTo>
                                  <a:pt x="45" y="266"/>
                                </a:lnTo>
                                <a:lnTo>
                                  <a:pt x="45" y="267"/>
                                </a:lnTo>
                                <a:lnTo>
                                  <a:pt x="44" y="269"/>
                                </a:lnTo>
                                <a:lnTo>
                                  <a:pt x="43" y="271"/>
                                </a:lnTo>
                                <a:lnTo>
                                  <a:pt x="40" y="272"/>
                                </a:lnTo>
                                <a:lnTo>
                                  <a:pt x="38" y="273"/>
                                </a:lnTo>
                                <a:lnTo>
                                  <a:pt x="34" y="273"/>
                                </a:lnTo>
                                <a:lnTo>
                                  <a:pt x="29" y="274"/>
                                </a:lnTo>
                                <a:lnTo>
                                  <a:pt x="22" y="274"/>
                                </a:lnTo>
                                <a:lnTo>
                                  <a:pt x="16" y="274"/>
                                </a:lnTo>
                                <a:lnTo>
                                  <a:pt x="11" y="273"/>
                                </a:lnTo>
                                <a:lnTo>
                                  <a:pt x="7" y="273"/>
                                </a:lnTo>
                                <a:lnTo>
                                  <a:pt x="3" y="272"/>
                                </a:lnTo>
                                <a:lnTo>
                                  <a:pt x="1" y="271"/>
                                </a:lnTo>
                                <a:lnTo>
                                  <a:pt x="0" y="269"/>
                                </a:lnTo>
                                <a:lnTo>
                                  <a:pt x="0" y="267"/>
                                </a:lnTo>
                                <a:lnTo>
                                  <a:pt x="0" y="266"/>
                                </a:lnTo>
                                <a:lnTo>
                                  <a:pt x="0" y="13"/>
                                </a:lnTo>
                                <a:lnTo>
                                  <a:pt x="0" y="11"/>
                                </a:lnTo>
                                <a:lnTo>
                                  <a:pt x="0" y="9"/>
                                </a:lnTo>
                                <a:lnTo>
                                  <a:pt x="1" y="7"/>
                                </a:lnTo>
                                <a:lnTo>
                                  <a:pt x="3" y="6"/>
                                </a:lnTo>
                                <a:lnTo>
                                  <a:pt x="6" y="5"/>
                                </a:lnTo>
                                <a:lnTo>
                                  <a:pt x="9" y="5"/>
                                </a:lnTo>
                                <a:lnTo>
                                  <a:pt x="14" y="5"/>
                                </a:lnTo>
                                <a:lnTo>
                                  <a:pt x="21" y="5"/>
                                </a:lnTo>
                                <a:lnTo>
                                  <a:pt x="25" y="5"/>
                                </a:lnTo>
                                <a:lnTo>
                                  <a:pt x="30" y="5"/>
                                </a:lnTo>
                                <a:lnTo>
                                  <a:pt x="34" y="5"/>
                                </a:lnTo>
                                <a:lnTo>
                                  <a:pt x="37" y="6"/>
                                </a:lnTo>
                                <a:lnTo>
                                  <a:pt x="39" y="7"/>
                                </a:lnTo>
                                <a:lnTo>
                                  <a:pt x="40" y="9"/>
                                </a:lnTo>
                                <a:lnTo>
                                  <a:pt x="40" y="11"/>
                                </a:lnTo>
                                <a:lnTo>
                                  <a:pt x="41" y="13"/>
                                </a:lnTo>
                                <a:lnTo>
                                  <a:pt x="41" y="46"/>
                                </a:lnTo>
                                <a:lnTo>
                                  <a:pt x="62" y="24"/>
                                </a:lnTo>
                                <a:lnTo>
                                  <a:pt x="83" y="11"/>
                                </a:lnTo>
                                <a:lnTo>
                                  <a:pt x="104" y="2"/>
                                </a:lnTo>
                                <a:lnTo>
                                  <a:pt x="126" y="0"/>
                                </a:lnTo>
                                <a:lnTo>
                                  <a:pt x="150" y="1"/>
                                </a:lnTo>
                                <a:lnTo>
                                  <a:pt x="168" y="8"/>
                                </a:lnTo>
                                <a:lnTo>
                                  <a:pt x="184" y="18"/>
                                </a:lnTo>
                                <a:lnTo>
                                  <a:pt x="197" y="32"/>
                                </a:lnTo>
                                <a:lnTo>
                                  <a:pt x="207" y="46"/>
                                </a:lnTo>
                                <a:lnTo>
                                  <a:pt x="211" y="65"/>
                                </a:lnTo>
                                <a:lnTo>
                                  <a:pt x="216" y="86"/>
                                </a:lnTo>
                                <a:lnTo>
                                  <a:pt x="216" y="112"/>
                                </a:lnTo>
                                <a:lnTo>
                                  <a:pt x="216" y="26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37" name="Freeform 31"/>
                        <wps:cNvSpPr>
                          <a:spLocks/>
                        </wps:cNvSpPr>
                        <wps:spPr bwMode="auto">
                          <a:xfrm>
                            <a:off x="5561013" y="1857375"/>
                            <a:ext cx="106363" cy="192088"/>
                          </a:xfrm>
                          <a:custGeom>
                            <a:avLst/>
                            <a:gdLst>
                              <a:gd name="T0" fmla="*/ 202 w 202"/>
                              <a:gd name="T1" fmla="*/ 349 h 364"/>
                              <a:gd name="T2" fmla="*/ 201 w 202"/>
                              <a:gd name="T3" fmla="*/ 356 h 364"/>
                              <a:gd name="T4" fmla="*/ 198 w 202"/>
                              <a:gd name="T5" fmla="*/ 361 h 364"/>
                              <a:gd name="T6" fmla="*/ 194 w 202"/>
                              <a:gd name="T7" fmla="*/ 364 h 364"/>
                              <a:gd name="T8" fmla="*/ 17 w 202"/>
                              <a:gd name="T9" fmla="*/ 364 h 364"/>
                              <a:gd name="T10" fmla="*/ 5 w 202"/>
                              <a:gd name="T11" fmla="*/ 360 h 364"/>
                              <a:gd name="T12" fmla="*/ 0 w 202"/>
                              <a:gd name="T13" fmla="*/ 344 h 364"/>
                              <a:gd name="T14" fmla="*/ 1 w 202"/>
                              <a:gd name="T15" fmla="*/ 10 h 364"/>
                              <a:gd name="T16" fmla="*/ 11 w 202"/>
                              <a:gd name="T17" fmla="*/ 2 h 364"/>
                              <a:gd name="T18" fmla="*/ 190 w 202"/>
                              <a:gd name="T19" fmla="*/ 0 h 364"/>
                              <a:gd name="T20" fmla="*/ 194 w 202"/>
                              <a:gd name="T21" fmla="*/ 2 h 364"/>
                              <a:gd name="T22" fmla="*/ 197 w 202"/>
                              <a:gd name="T23" fmla="*/ 5 h 364"/>
                              <a:gd name="T24" fmla="*/ 198 w 202"/>
                              <a:gd name="T25" fmla="*/ 13 h 364"/>
                              <a:gd name="T26" fmla="*/ 199 w 202"/>
                              <a:gd name="T27" fmla="*/ 21 h 364"/>
                              <a:gd name="T28" fmla="*/ 198 w 202"/>
                              <a:gd name="T29" fmla="*/ 30 h 364"/>
                              <a:gd name="T30" fmla="*/ 197 w 202"/>
                              <a:gd name="T31" fmla="*/ 36 h 364"/>
                              <a:gd name="T32" fmla="*/ 194 w 202"/>
                              <a:gd name="T33" fmla="*/ 40 h 364"/>
                              <a:gd name="T34" fmla="*/ 190 w 202"/>
                              <a:gd name="T35" fmla="*/ 41 h 364"/>
                              <a:gd name="T36" fmla="*/ 48 w 202"/>
                              <a:gd name="T37" fmla="*/ 156 h 364"/>
                              <a:gd name="T38" fmla="*/ 172 w 202"/>
                              <a:gd name="T39" fmla="*/ 156 h 364"/>
                              <a:gd name="T40" fmla="*/ 176 w 202"/>
                              <a:gd name="T41" fmla="*/ 158 h 364"/>
                              <a:gd name="T42" fmla="*/ 178 w 202"/>
                              <a:gd name="T43" fmla="*/ 163 h 364"/>
                              <a:gd name="T44" fmla="*/ 180 w 202"/>
                              <a:gd name="T45" fmla="*/ 170 h 364"/>
                              <a:gd name="T46" fmla="*/ 180 w 202"/>
                              <a:gd name="T47" fmla="*/ 180 h 364"/>
                              <a:gd name="T48" fmla="*/ 178 w 202"/>
                              <a:gd name="T49" fmla="*/ 188 h 364"/>
                              <a:gd name="T50" fmla="*/ 176 w 202"/>
                              <a:gd name="T51" fmla="*/ 193 h 364"/>
                              <a:gd name="T52" fmla="*/ 172 w 202"/>
                              <a:gd name="T53" fmla="*/ 194 h 364"/>
                              <a:gd name="T54" fmla="*/ 48 w 202"/>
                              <a:gd name="T55" fmla="*/ 194 h 364"/>
                              <a:gd name="T56" fmla="*/ 192 w 202"/>
                              <a:gd name="T57" fmla="*/ 324 h 364"/>
                              <a:gd name="T58" fmla="*/ 196 w 202"/>
                              <a:gd name="T59" fmla="*/ 326 h 364"/>
                              <a:gd name="T60" fmla="*/ 199 w 202"/>
                              <a:gd name="T61" fmla="*/ 329 h 364"/>
                              <a:gd name="T62" fmla="*/ 201 w 202"/>
                              <a:gd name="T63" fmla="*/ 335 h 364"/>
                              <a:gd name="T64" fmla="*/ 202 w 202"/>
                              <a:gd name="T65" fmla="*/ 344 h 3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02" h="364">
                                <a:moveTo>
                                  <a:pt x="202" y="344"/>
                                </a:moveTo>
                                <a:lnTo>
                                  <a:pt x="202" y="349"/>
                                </a:lnTo>
                                <a:lnTo>
                                  <a:pt x="201" y="353"/>
                                </a:lnTo>
                                <a:lnTo>
                                  <a:pt x="201" y="356"/>
                                </a:lnTo>
                                <a:lnTo>
                                  <a:pt x="199" y="359"/>
                                </a:lnTo>
                                <a:lnTo>
                                  <a:pt x="198" y="361"/>
                                </a:lnTo>
                                <a:lnTo>
                                  <a:pt x="196" y="363"/>
                                </a:lnTo>
                                <a:lnTo>
                                  <a:pt x="194" y="364"/>
                                </a:lnTo>
                                <a:lnTo>
                                  <a:pt x="192" y="364"/>
                                </a:lnTo>
                                <a:lnTo>
                                  <a:pt x="17" y="364"/>
                                </a:lnTo>
                                <a:lnTo>
                                  <a:pt x="11" y="364"/>
                                </a:lnTo>
                                <a:lnTo>
                                  <a:pt x="5" y="360"/>
                                </a:lnTo>
                                <a:lnTo>
                                  <a:pt x="1" y="354"/>
                                </a:lnTo>
                                <a:lnTo>
                                  <a:pt x="0" y="344"/>
                                </a:lnTo>
                                <a:lnTo>
                                  <a:pt x="0" y="20"/>
                                </a:lnTo>
                                <a:lnTo>
                                  <a:pt x="1" y="10"/>
                                </a:lnTo>
                                <a:lnTo>
                                  <a:pt x="5" y="5"/>
                                </a:lnTo>
                                <a:lnTo>
                                  <a:pt x="11" y="2"/>
                                </a:lnTo>
                                <a:lnTo>
                                  <a:pt x="17" y="0"/>
                                </a:lnTo>
                                <a:lnTo>
                                  <a:pt x="190" y="0"/>
                                </a:lnTo>
                                <a:lnTo>
                                  <a:pt x="192" y="2"/>
                                </a:lnTo>
                                <a:lnTo>
                                  <a:pt x="194" y="2"/>
                                </a:lnTo>
                                <a:lnTo>
                                  <a:pt x="196" y="3"/>
                                </a:lnTo>
                                <a:lnTo>
                                  <a:pt x="197" y="5"/>
                                </a:lnTo>
                                <a:lnTo>
                                  <a:pt x="198" y="9"/>
                                </a:lnTo>
                                <a:lnTo>
                                  <a:pt x="198" y="13"/>
                                </a:lnTo>
                                <a:lnTo>
                                  <a:pt x="199" y="16"/>
                                </a:lnTo>
                                <a:lnTo>
                                  <a:pt x="199" y="21"/>
                                </a:lnTo>
                                <a:lnTo>
                                  <a:pt x="199" y="26"/>
                                </a:lnTo>
                                <a:lnTo>
                                  <a:pt x="198" y="30"/>
                                </a:lnTo>
                                <a:lnTo>
                                  <a:pt x="198" y="34"/>
                                </a:lnTo>
                                <a:lnTo>
                                  <a:pt x="197" y="36"/>
                                </a:lnTo>
                                <a:lnTo>
                                  <a:pt x="196" y="39"/>
                                </a:lnTo>
                                <a:lnTo>
                                  <a:pt x="194" y="40"/>
                                </a:lnTo>
                                <a:lnTo>
                                  <a:pt x="192" y="41"/>
                                </a:lnTo>
                                <a:lnTo>
                                  <a:pt x="190" y="41"/>
                                </a:lnTo>
                                <a:lnTo>
                                  <a:pt x="48" y="41"/>
                                </a:lnTo>
                                <a:lnTo>
                                  <a:pt x="48" y="156"/>
                                </a:lnTo>
                                <a:lnTo>
                                  <a:pt x="170" y="156"/>
                                </a:lnTo>
                                <a:lnTo>
                                  <a:pt x="172" y="156"/>
                                </a:lnTo>
                                <a:lnTo>
                                  <a:pt x="173" y="157"/>
                                </a:lnTo>
                                <a:lnTo>
                                  <a:pt x="176" y="158"/>
                                </a:lnTo>
                                <a:lnTo>
                                  <a:pt x="177" y="159"/>
                                </a:lnTo>
                                <a:lnTo>
                                  <a:pt x="178" y="163"/>
                                </a:lnTo>
                                <a:lnTo>
                                  <a:pt x="178" y="165"/>
                                </a:lnTo>
                                <a:lnTo>
                                  <a:pt x="180" y="170"/>
                                </a:lnTo>
                                <a:lnTo>
                                  <a:pt x="180" y="175"/>
                                </a:lnTo>
                                <a:lnTo>
                                  <a:pt x="180" y="180"/>
                                </a:lnTo>
                                <a:lnTo>
                                  <a:pt x="178" y="184"/>
                                </a:lnTo>
                                <a:lnTo>
                                  <a:pt x="178" y="188"/>
                                </a:lnTo>
                                <a:lnTo>
                                  <a:pt x="177" y="190"/>
                                </a:lnTo>
                                <a:lnTo>
                                  <a:pt x="176" y="193"/>
                                </a:lnTo>
                                <a:lnTo>
                                  <a:pt x="173" y="194"/>
                                </a:lnTo>
                                <a:lnTo>
                                  <a:pt x="172" y="194"/>
                                </a:lnTo>
                                <a:lnTo>
                                  <a:pt x="170" y="194"/>
                                </a:lnTo>
                                <a:lnTo>
                                  <a:pt x="48" y="194"/>
                                </a:lnTo>
                                <a:lnTo>
                                  <a:pt x="48" y="324"/>
                                </a:lnTo>
                                <a:lnTo>
                                  <a:pt x="192" y="324"/>
                                </a:lnTo>
                                <a:lnTo>
                                  <a:pt x="194" y="324"/>
                                </a:lnTo>
                                <a:lnTo>
                                  <a:pt x="196" y="326"/>
                                </a:lnTo>
                                <a:lnTo>
                                  <a:pt x="198" y="327"/>
                                </a:lnTo>
                                <a:lnTo>
                                  <a:pt x="199" y="329"/>
                                </a:lnTo>
                                <a:lnTo>
                                  <a:pt x="201" y="332"/>
                                </a:lnTo>
                                <a:lnTo>
                                  <a:pt x="201" y="335"/>
                                </a:lnTo>
                                <a:lnTo>
                                  <a:pt x="202" y="339"/>
                                </a:lnTo>
                                <a:lnTo>
                                  <a:pt x="202" y="34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38" name="Rectangle 32"/>
                        <wps:cNvSpPr>
                          <a:spLocks noChangeArrowheads="1"/>
                        </wps:cNvSpPr>
                        <wps:spPr bwMode="auto">
                          <a:xfrm>
                            <a:off x="2757488" y="2649537"/>
                            <a:ext cx="2635250" cy="1296988"/>
                          </a:xfrm>
                          <a:prstGeom prst="rect">
                            <a:avLst/>
                          </a:prstGeom>
                          <a:solidFill>
                            <a:srgbClr val="EDEDED"/>
                          </a:solidFill>
                          <a:ln w="7938">
                            <a:solidFill>
                              <a:srgbClr val="CCCCCC"/>
                            </a:solidFill>
                            <a:prstDash val="solid"/>
                            <a:miter lim="800000"/>
                            <a:headEnd/>
                            <a:tailEnd/>
                          </a:ln>
                        </wps:spPr>
                        <wps:bodyPr vert="horz" wrap="square" lIns="91440" tIns="45720" rIns="91440" bIns="45720" numCol="1" anchor="t" anchorCtr="0" compatLnSpc="1">
                          <a:prstTxWarp prst="textNoShape">
                            <a:avLst/>
                          </a:prstTxWarp>
                        </wps:bodyPr>
                      </wps:wsp>
                      <wps:wsp>
                        <wps:cNvPr id="439" name="Freeform 33"/>
                        <wps:cNvSpPr>
                          <a:spLocks noEditPoints="1"/>
                        </wps:cNvSpPr>
                        <wps:spPr bwMode="auto">
                          <a:xfrm>
                            <a:off x="3049588" y="2801937"/>
                            <a:ext cx="114300" cy="123825"/>
                          </a:xfrm>
                          <a:custGeom>
                            <a:avLst/>
                            <a:gdLst>
                              <a:gd name="T0" fmla="*/ 213 w 216"/>
                              <a:gd name="T1" fmla="*/ 216 h 235"/>
                              <a:gd name="T2" fmla="*/ 215 w 216"/>
                              <a:gd name="T3" fmla="*/ 222 h 235"/>
                              <a:gd name="T4" fmla="*/ 216 w 216"/>
                              <a:gd name="T5" fmla="*/ 226 h 235"/>
                              <a:gd name="T6" fmla="*/ 216 w 216"/>
                              <a:gd name="T7" fmla="*/ 230 h 235"/>
                              <a:gd name="T8" fmla="*/ 215 w 216"/>
                              <a:gd name="T9" fmla="*/ 232 h 235"/>
                              <a:gd name="T10" fmla="*/ 212 w 216"/>
                              <a:gd name="T11" fmla="*/ 234 h 235"/>
                              <a:gd name="T12" fmla="*/ 207 w 216"/>
                              <a:gd name="T13" fmla="*/ 235 h 235"/>
                              <a:gd name="T14" fmla="*/ 201 w 216"/>
                              <a:gd name="T15" fmla="*/ 235 h 235"/>
                              <a:gd name="T16" fmla="*/ 194 w 216"/>
                              <a:gd name="T17" fmla="*/ 235 h 235"/>
                              <a:gd name="T18" fmla="*/ 185 w 216"/>
                              <a:gd name="T19" fmla="*/ 235 h 235"/>
                              <a:gd name="T20" fmla="*/ 179 w 216"/>
                              <a:gd name="T21" fmla="*/ 235 h 235"/>
                              <a:gd name="T22" fmla="*/ 174 w 216"/>
                              <a:gd name="T23" fmla="*/ 234 h 235"/>
                              <a:gd name="T24" fmla="*/ 171 w 216"/>
                              <a:gd name="T25" fmla="*/ 234 h 235"/>
                              <a:gd name="T26" fmla="*/ 169 w 216"/>
                              <a:gd name="T27" fmla="*/ 232 h 235"/>
                              <a:gd name="T28" fmla="*/ 168 w 216"/>
                              <a:gd name="T29" fmla="*/ 231 h 235"/>
                              <a:gd name="T30" fmla="*/ 167 w 216"/>
                              <a:gd name="T31" fmla="*/ 230 h 235"/>
                              <a:gd name="T32" fmla="*/ 165 w 216"/>
                              <a:gd name="T33" fmla="*/ 227 h 235"/>
                              <a:gd name="T34" fmla="*/ 149 w 216"/>
                              <a:gd name="T35" fmla="*/ 181 h 235"/>
                              <a:gd name="T36" fmla="*/ 62 w 216"/>
                              <a:gd name="T37" fmla="*/ 181 h 235"/>
                              <a:gd name="T38" fmla="*/ 47 w 216"/>
                              <a:gd name="T39" fmla="*/ 226 h 235"/>
                              <a:gd name="T40" fmla="*/ 47 w 216"/>
                              <a:gd name="T41" fmla="*/ 229 h 235"/>
                              <a:gd name="T42" fmla="*/ 46 w 216"/>
                              <a:gd name="T43" fmla="*/ 230 h 235"/>
                              <a:gd name="T44" fmla="*/ 43 w 216"/>
                              <a:gd name="T45" fmla="*/ 232 h 235"/>
                              <a:gd name="T46" fmla="*/ 41 w 216"/>
                              <a:gd name="T47" fmla="*/ 234 h 235"/>
                              <a:gd name="T48" fmla="*/ 38 w 216"/>
                              <a:gd name="T49" fmla="*/ 234 h 235"/>
                              <a:gd name="T50" fmla="*/ 34 w 216"/>
                              <a:gd name="T51" fmla="*/ 235 h 235"/>
                              <a:gd name="T52" fmla="*/ 29 w 216"/>
                              <a:gd name="T53" fmla="*/ 235 h 235"/>
                              <a:gd name="T54" fmla="*/ 21 w 216"/>
                              <a:gd name="T55" fmla="*/ 235 h 235"/>
                              <a:gd name="T56" fmla="*/ 14 w 216"/>
                              <a:gd name="T57" fmla="*/ 235 h 235"/>
                              <a:gd name="T58" fmla="*/ 9 w 216"/>
                              <a:gd name="T59" fmla="*/ 235 h 235"/>
                              <a:gd name="T60" fmla="*/ 4 w 216"/>
                              <a:gd name="T61" fmla="*/ 234 h 235"/>
                              <a:gd name="T62" fmla="*/ 3 w 216"/>
                              <a:gd name="T63" fmla="*/ 231 h 235"/>
                              <a:gd name="T64" fmla="*/ 0 w 216"/>
                              <a:gd name="T65" fmla="*/ 230 h 235"/>
                              <a:gd name="T66" fmla="*/ 2 w 216"/>
                              <a:gd name="T67" fmla="*/ 226 h 235"/>
                              <a:gd name="T68" fmla="*/ 2 w 216"/>
                              <a:gd name="T69" fmla="*/ 221 h 235"/>
                              <a:gd name="T70" fmla="*/ 4 w 216"/>
                              <a:gd name="T71" fmla="*/ 215 h 235"/>
                              <a:gd name="T72" fmla="*/ 75 w 216"/>
                              <a:gd name="T73" fmla="*/ 8 h 235"/>
                              <a:gd name="T74" fmla="*/ 77 w 216"/>
                              <a:gd name="T75" fmla="*/ 6 h 235"/>
                              <a:gd name="T76" fmla="*/ 78 w 216"/>
                              <a:gd name="T77" fmla="*/ 3 h 235"/>
                              <a:gd name="T78" fmla="*/ 80 w 216"/>
                              <a:gd name="T79" fmla="*/ 2 h 235"/>
                              <a:gd name="T80" fmla="*/ 83 w 216"/>
                              <a:gd name="T81" fmla="*/ 1 h 235"/>
                              <a:gd name="T82" fmla="*/ 87 w 216"/>
                              <a:gd name="T83" fmla="*/ 0 h 235"/>
                              <a:gd name="T84" fmla="*/ 91 w 216"/>
                              <a:gd name="T85" fmla="*/ 0 h 235"/>
                              <a:gd name="T86" fmla="*/ 98 w 216"/>
                              <a:gd name="T87" fmla="*/ 0 h 235"/>
                              <a:gd name="T88" fmla="*/ 106 w 216"/>
                              <a:gd name="T89" fmla="*/ 0 h 235"/>
                              <a:gd name="T90" fmla="*/ 116 w 216"/>
                              <a:gd name="T91" fmla="*/ 0 h 235"/>
                              <a:gd name="T92" fmla="*/ 123 w 216"/>
                              <a:gd name="T93" fmla="*/ 0 h 235"/>
                              <a:gd name="T94" fmla="*/ 130 w 216"/>
                              <a:gd name="T95" fmla="*/ 0 h 235"/>
                              <a:gd name="T96" fmla="*/ 133 w 216"/>
                              <a:gd name="T97" fmla="*/ 1 h 235"/>
                              <a:gd name="T98" fmla="*/ 136 w 216"/>
                              <a:gd name="T99" fmla="*/ 2 h 235"/>
                              <a:gd name="T100" fmla="*/ 138 w 216"/>
                              <a:gd name="T101" fmla="*/ 3 h 235"/>
                              <a:gd name="T102" fmla="*/ 139 w 216"/>
                              <a:gd name="T103" fmla="*/ 6 h 235"/>
                              <a:gd name="T104" fmla="*/ 141 w 216"/>
                              <a:gd name="T105" fmla="*/ 9 h 235"/>
                              <a:gd name="T106" fmla="*/ 213 w 216"/>
                              <a:gd name="T107" fmla="*/ 216 h 235"/>
                              <a:gd name="T108" fmla="*/ 106 w 216"/>
                              <a:gd name="T109" fmla="*/ 45 h 235"/>
                              <a:gd name="T110" fmla="*/ 105 w 216"/>
                              <a:gd name="T111" fmla="*/ 45 h 235"/>
                              <a:gd name="T112" fmla="*/ 73 w 216"/>
                              <a:gd name="T113" fmla="*/ 144 h 235"/>
                              <a:gd name="T114" fmla="*/ 138 w 216"/>
                              <a:gd name="T115" fmla="*/ 144 h 235"/>
                              <a:gd name="T116" fmla="*/ 106 w 216"/>
                              <a:gd name="T117" fmla="*/ 45 h 2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216" h="235">
                                <a:moveTo>
                                  <a:pt x="213" y="216"/>
                                </a:moveTo>
                                <a:lnTo>
                                  <a:pt x="215" y="222"/>
                                </a:lnTo>
                                <a:lnTo>
                                  <a:pt x="216" y="226"/>
                                </a:lnTo>
                                <a:lnTo>
                                  <a:pt x="216" y="230"/>
                                </a:lnTo>
                                <a:lnTo>
                                  <a:pt x="215" y="232"/>
                                </a:lnTo>
                                <a:lnTo>
                                  <a:pt x="212" y="234"/>
                                </a:lnTo>
                                <a:lnTo>
                                  <a:pt x="207" y="235"/>
                                </a:lnTo>
                                <a:lnTo>
                                  <a:pt x="201" y="235"/>
                                </a:lnTo>
                                <a:lnTo>
                                  <a:pt x="194" y="235"/>
                                </a:lnTo>
                                <a:lnTo>
                                  <a:pt x="185" y="235"/>
                                </a:lnTo>
                                <a:lnTo>
                                  <a:pt x="179" y="235"/>
                                </a:lnTo>
                                <a:lnTo>
                                  <a:pt x="174" y="234"/>
                                </a:lnTo>
                                <a:lnTo>
                                  <a:pt x="171" y="234"/>
                                </a:lnTo>
                                <a:lnTo>
                                  <a:pt x="169" y="232"/>
                                </a:lnTo>
                                <a:lnTo>
                                  <a:pt x="168" y="231"/>
                                </a:lnTo>
                                <a:lnTo>
                                  <a:pt x="167" y="230"/>
                                </a:lnTo>
                                <a:lnTo>
                                  <a:pt x="165" y="227"/>
                                </a:lnTo>
                                <a:lnTo>
                                  <a:pt x="149" y="181"/>
                                </a:lnTo>
                                <a:lnTo>
                                  <a:pt x="62" y="181"/>
                                </a:lnTo>
                                <a:lnTo>
                                  <a:pt x="47" y="226"/>
                                </a:lnTo>
                                <a:lnTo>
                                  <a:pt x="47" y="229"/>
                                </a:lnTo>
                                <a:lnTo>
                                  <a:pt x="46" y="230"/>
                                </a:lnTo>
                                <a:lnTo>
                                  <a:pt x="43" y="232"/>
                                </a:lnTo>
                                <a:lnTo>
                                  <a:pt x="41" y="234"/>
                                </a:lnTo>
                                <a:lnTo>
                                  <a:pt x="38" y="234"/>
                                </a:lnTo>
                                <a:lnTo>
                                  <a:pt x="34" y="235"/>
                                </a:lnTo>
                                <a:lnTo>
                                  <a:pt x="29" y="235"/>
                                </a:lnTo>
                                <a:lnTo>
                                  <a:pt x="21" y="235"/>
                                </a:lnTo>
                                <a:lnTo>
                                  <a:pt x="14" y="235"/>
                                </a:lnTo>
                                <a:lnTo>
                                  <a:pt x="9" y="235"/>
                                </a:lnTo>
                                <a:lnTo>
                                  <a:pt x="4" y="234"/>
                                </a:lnTo>
                                <a:lnTo>
                                  <a:pt x="3" y="231"/>
                                </a:lnTo>
                                <a:lnTo>
                                  <a:pt x="0" y="230"/>
                                </a:lnTo>
                                <a:lnTo>
                                  <a:pt x="2" y="226"/>
                                </a:lnTo>
                                <a:lnTo>
                                  <a:pt x="2" y="221"/>
                                </a:lnTo>
                                <a:lnTo>
                                  <a:pt x="4" y="215"/>
                                </a:lnTo>
                                <a:lnTo>
                                  <a:pt x="75" y="8"/>
                                </a:lnTo>
                                <a:lnTo>
                                  <a:pt x="77" y="6"/>
                                </a:lnTo>
                                <a:lnTo>
                                  <a:pt x="78" y="3"/>
                                </a:lnTo>
                                <a:lnTo>
                                  <a:pt x="80" y="2"/>
                                </a:lnTo>
                                <a:lnTo>
                                  <a:pt x="83" y="1"/>
                                </a:lnTo>
                                <a:lnTo>
                                  <a:pt x="87" y="0"/>
                                </a:lnTo>
                                <a:lnTo>
                                  <a:pt x="91" y="0"/>
                                </a:lnTo>
                                <a:lnTo>
                                  <a:pt x="98" y="0"/>
                                </a:lnTo>
                                <a:lnTo>
                                  <a:pt x="106" y="0"/>
                                </a:lnTo>
                                <a:lnTo>
                                  <a:pt x="116" y="0"/>
                                </a:lnTo>
                                <a:lnTo>
                                  <a:pt x="123" y="0"/>
                                </a:lnTo>
                                <a:lnTo>
                                  <a:pt x="130" y="0"/>
                                </a:lnTo>
                                <a:lnTo>
                                  <a:pt x="133" y="1"/>
                                </a:lnTo>
                                <a:lnTo>
                                  <a:pt x="136" y="2"/>
                                </a:lnTo>
                                <a:lnTo>
                                  <a:pt x="138" y="3"/>
                                </a:lnTo>
                                <a:lnTo>
                                  <a:pt x="139" y="6"/>
                                </a:lnTo>
                                <a:lnTo>
                                  <a:pt x="141" y="9"/>
                                </a:lnTo>
                                <a:lnTo>
                                  <a:pt x="213" y="216"/>
                                </a:lnTo>
                                <a:close/>
                                <a:moveTo>
                                  <a:pt x="106" y="45"/>
                                </a:moveTo>
                                <a:lnTo>
                                  <a:pt x="105" y="45"/>
                                </a:lnTo>
                                <a:lnTo>
                                  <a:pt x="73" y="144"/>
                                </a:lnTo>
                                <a:lnTo>
                                  <a:pt x="138" y="144"/>
                                </a:lnTo>
                                <a:lnTo>
                                  <a:pt x="106" y="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40" name="Freeform 34"/>
                        <wps:cNvSpPr>
                          <a:spLocks noEditPoints="1"/>
                        </wps:cNvSpPr>
                        <wps:spPr bwMode="auto">
                          <a:xfrm>
                            <a:off x="3178175" y="2792412"/>
                            <a:ext cx="84138" cy="134938"/>
                          </a:xfrm>
                          <a:custGeom>
                            <a:avLst/>
                            <a:gdLst>
                              <a:gd name="T0" fmla="*/ 161 w 161"/>
                              <a:gd name="T1" fmla="*/ 184 h 255"/>
                              <a:gd name="T2" fmla="*/ 151 w 161"/>
                              <a:gd name="T3" fmla="*/ 218 h 255"/>
                              <a:gd name="T4" fmla="*/ 134 w 161"/>
                              <a:gd name="T5" fmla="*/ 242 h 255"/>
                              <a:gd name="T6" fmla="*/ 108 w 161"/>
                              <a:gd name="T7" fmla="*/ 255 h 255"/>
                              <a:gd name="T8" fmla="*/ 85 w 161"/>
                              <a:gd name="T9" fmla="*/ 255 h 255"/>
                              <a:gd name="T10" fmla="*/ 70 w 161"/>
                              <a:gd name="T11" fmla="*/ 253 h 255"/>
                              <a:gd name="T12" fmla="*/ 58 w 161"/>
                              <a:gd name="T13" fmla="*/ 245 h 255"/>
                              <a:gd name="T14" fmla="*/ 46 w 161"/>
                              <a:gd name="T15" fmla="*/ 236 h 255"/>
                              <a:gd name="T16" fmla="*/ 38 w 161"/>
                              <a:gd name="T17" fmla="*/ 245 h 255"/>
                              <a:gd name="T18" fmla="*/ 37 w 161"/>
                              <a:gd name="T19" fmla="*/ 249 h 255"/>
                              <a:gd name="T20" fmla="*/ 34 w 161"/>
                              <a:gd name="T21" fmla="*/ 252 h 255"/>
                              <a:gd name="T22" fmla="*/ 28 w 161"/>
                              <a:gd name="T23" fmla="*/ 253 h 255"/>
                              <a:gd name="T24" fmla="*/ 18 w 161"/>
                              <a:gd name="T25" fmla="*/ 253 h 255"/>
                              <a:gd name="T26" fmla="*/ 10 w 161"/>
                              <a:gd name="T27" fmla="*/ 253 h 255"/>
                              <a:gd name="T28" fmla="*/ 4 w 161"/>
                              <a:gd name="T29" fmla="*/ 252 h 255"/>
                              <a:gd name="T30" fmla="*/ 1 w 161"/>
                              <a:gd name="T31" fmla="*/ 249 h 255"/>
                              <a:gd name="T32" fmla="*/ 0 w 161"/>
                              <a:gd name="T33" fmla="*/ 245 h 255"/>
                              <a:gd name="T34" fmla="*/ 0 w 161"/>
                              <a:gd name="T35" fmla="*/ 7 h 255"/>
                              <a:gd name="T36" fmla="*/ 2 w 161"/>
                              <a:gd name="T37" fmla="*/ 4 h 255"/>
                              <a:gd name="T38" fmla="*/ 7 w 161"/>
                              <a:gd name="T39" fmla="*/ 2 h 255"/>
                              <a:gd name="T40" fmla="*/ 16 w 161"/>
                              <a:gd name="T41" fmla="*/ 0 h 255"/>
                              <a:gd name="T42" fmla="*/ 28 w 161"/>
                              <a:gd name="T43" fmla="*/ 0 h 255"/>
                              <a:gd name="T44" fmla="*/ 37 w 161"/>
                              <a:gd name="T45" fmla="*/ 2 h 255"/>
                              <a:gd name="T46" fmla="*/ 43 w 161"/>
                              <a:gd name="T47" fmla="*/ 4 h 255"/>
                              <a:gd name="T48" fmla="*/ 46 w 161"/>
                              <a:gd name="T49" fmla="*/ 7 h 255"/>
                              <a:gd name="T50" fmla="*/ 46 w 161"/>
                              <a:gd name="T51" fmla="*/ 98 h 255"/>
                              <a:gd name="T52" fmla="*/ 58 w 161"/>
                              <a:gd name="T53" fmla="*/ 87 h 255"/>
                              <a:gd name="T54" fmla="*/ 70 w 161"/>
                              <a:gd name="T55" fmla="*/ 80 h 255"/>
                              <a:gd name="T56" fmla="*/ 82 w 161"/>
                              <a:gd name="T57" fmla="*/ 75 h 255"/>
                              <a:gd name="T58" fmla="*/ 96 w 161"/>
                              <a:gd name="T59" fmla="*/ 74 h 255"/>
                              <a:gd name="T60" fmla="*/ 127 w 161"/>
                              <a:gd name="T61" fmla="*/ 82 h 255"/>
                              <a:gd name="T62" fmla="*/ 147 w 161"/>
                              <a:gd name="T63" fmla="*/ 101 h 255"/>
                              <a:gd name="T64" fmla="*/ 158 w 161"/>
                              <a:gd name="T65" fmla="*/ 128 h 255"/>
                              <a:gd name="T66" fmla="*/ 161 w 161"/>
                              <a:gd name="T67" fmla="*/ 163 h 255"/>
                              <a:gd name="T68" fmla="*/ 114 w 161"/>
                              <a:gd name="T69" fmla="*/ 156 h 255"/>
                              <a:gd name="T70" fmla="*/ 111 w 161"/>
                              <a:gd name="T71" fmla="*/ 137 h 255"/>
                              <a:gd name="T72" fmla="*/ 103 w 161"/>
                              <a:gd name="T73" fmla="*/ 122 h 255"/>
                              <a:gd name="T74" fmla="*/ 91 w 161"/>
                              <a:gd name="T75" fmla="*/ 114 h 255"/>
                              <a:gd name="T76" fmla="*/ 79 w 161"/>
                              <a:gd name="T77" fmla="*/ 114 h 255"/>
                              <a:gd name="T78" fmla="*/ 69 w 161"/>
                              <a:gd name="T79" fmla="*/ 116 h 255"/>
                              <a:gd name="T80" fmla="*/ 60 w 161"/>
                              <a:gd name="T81" fmla="*/ 122 h 255"/>
                              <a:gd name="T82" fmla="*/ 50 w 161"/>
                              <a:gd name="T83" fmla="*/ 132 h 255"/>
                              <a:gd name="T84" fmla="*/ 46 w 161"/>
                              <a:gd name="T85" fmla="*/ 192 h 255"/>
                              <a:gd name="T86" fmla="*/ 64 w 161"/>
                              <a:gd name="T87" fmla="*/ 211 h 255"/>
                              <a:gd name="T88" fmla="*/ 81 w 161"/>
                              <a:gd name="T89" fmla="*/ 217 h 255"/>
                              <a:gd name="T90" fmla="*/ 97 w 161"/>
                              <a:gd name="T91" fmla="*/ 212 h 255"/>
                              <a:gd name="T92" fmla="*/ 107 w 161"/>
                              <a:gd name="T93" fmla="*/ 201 h 255"/>
                              <a:gd name="T94" fmla="*/ 113 w 161"/>
                              <a:gd name="T95" fmla="*/ 185 h 255"/>
                              <a:gd name="T96" fmla="*/ 114 w 161"/>
                              <a:gd name="T97" fmla="*/ 167 h 2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61" h="255">
                                <a:moveTo>
                                  <a:pt x="161" y="163"/>
                                </a:moveTo>
                                <a:lnTo>
                                  <a:pt x="161" y="184"/>
                                </a:lnTo>
                                <a:lnTo>
                                  <a:pt x="158" y="201"/>
                                </a:lnTo>
                                <a:lnTo>
                                  <a:pt x="151" y="218"/>
                                </a:lnTo>
                                <a:lnTo>
                                  <a:pt x="144" y="231"/>
                                </a:lnTo>
                                <a:lnTo>
                                  <a:pt x="134" y="242"/>
                                </a:lnTo>
                                <a:lnTo>
                                  <a:pt x="122" y="249"/>
                                </a:lnTo>
                                <a:lnTo>
                                  <a:pt x="108" y="255"/>
                                </a:lnTo>
                                <a:lnTo>
                                  <a:pt x="92" y="255"/>
                                </a:lnTo>
                                <a:lnTo>
                                  <a:pt x="85" y="255"/>
                                </a:lnTo>
                                <a:lnTo>
                                  <a:pt x="78" y="254"/>
                                </a:lnTo>
                                <a:lnTo>
                                  <a:pt x="70" y="253"/>
                                </a:lnTo>
                                <a:lnTo>
                                  <a:pt x="64" y="249"/>
                                </a:lnTo>
                                <a:lnTo>
                                  <a:pt x="58" y="245"/>
                                </a:lnTo>
                                <a:lnTo>
                                  <a:pt x="52" y="240"/>
                                </a:lnTo>
                                <a:lnTo>
                                  <a:pt x="46" y="236"/>
                                </a:lnTo>
                                <a:lnTo>
                                  <a:pt x="38" y="228"/>
                                </a:lnTo>
                                <a:lnTo>
                                  <a:pt x="38" y="245"/>
                                </a:lnTo>
                                <a:lnTo>
                                  <a:pt x="38" y="248"/>
                                </a:lnTo>
                                <a:lnTo>
                                  <a:pt x="37" y="249"/>
                                </a:lnTo>
                                <a:lnTo>
                                  <a:pt x="37" y="250"/>
                                </a:lnTo>
                                <a:lnTo>
                                  <a:pt x="34" y="252"/>
                                </a:lnTo>
                                <a:lnTo>
                                  <a:pt x="32" y="252"/>
                                </a:lnTo>
                                <a:lnTo>
                                  <a:pt x="28" y="253"/>
                                </a:lnTo>
                                <a:lnTo>
                                  <a:pt x="25" y="253"/>
                                </a:lnTo>
                                <a:lnTo>
                                  <a:pt x="18" y="253"/>
                                </a:lnTo>
                                <a:lnTo>
                                  <a:pt x="13" y="253"/>
                                </a:lnTo>
                                <a:lnTo>
                                  <a:pt x="10" y="253"/>
                                </a:lnTo>
                                <a:lnTo>
                                  <a:pt x="6" y="252"/>
                                </a:lnTo>
                                <a:lnTo>
                                  <a:pt x="4" y="252"/>
                                </a:lnTo>
                                <a:lnTo>
                                  <a:pt x="1" y="250"/>
                                </a:lnTo>
                                <a:lnTo>
                                  <a:pt x="1" y="249"/>
                                </a:lnTo>
                                <a:lnTo>
                                  <a:pt x="0" y="248"/>
                                </a:lnTo>
                                <a:lnTo>
                                  <a:pt x="0" y="245"/>
                                </a:lnTo>
                                <a:lnTo>
                                  <a:pt x="0" y="9"/>
                                </a:lnTo>
                                <a:lnTo>
                                  <a:pt x="0" y="7"/>
                                </a:lnTo>
                                <a:lnTo>
                                  <a:pt x="1" y="5"/>
                                </a:lnTo>
                                <a:lnTo>
                                  <a:pt x="2" y="4"/>
                                </a:lnTo>
                                <a:lnTo>
                                  <a:pt x="5" y="3"/>
                                </a:lnTo>
                                <a:lnTo>
                                  <a:pt x="7" y="2"/>
                                </a:lnTo>
                                <a:lnTo>
                                  <a:pt x="11" y="2"/>
                                </a:lnTo>
                                <a:lnTo>
                                  <a:pt x="16" y="0"/>
                                </a:lnTo>
                                <a:lnTo>
                                  <a:pt x="22" y="0"/>
                                </a:lnTo>
                                <a:lnTo>
                                  <a:pt x="28" y="0"/>
                                </a:lnTo>
                                <a:lnTo>
                                  <a:pt x="33" y="2"/>
                                </a:lnTo>
                                <a:lnTo>
                                  <a:pt x="37" y="2"/>
                                </a:lnTo>
                                <a:lnTo>
                                  <a:pt x="41" y="3"/>
                                </a:lnTo>
                                <a:lnTo>
                                  <a:pt x="43" y="4"/>
                                </a:lnTo>
                                <a:lnTo>
                                  <a:pt x="44" y="5"/>
                                </a:lnTo>
                                <a:lnTo>
                                  <a:pt x="46" y="7"/>
                                </a:lnTo>
                                <a:lnTo>
                                  <a:pt x="46" y="9"/>
                                </a:lnTo>
                                <a:lnTo>
                                  <a:pt x="46" y="98"/>
                                </a:lnTo>
                                <a:lnTo>
                                  <a:pt x="52" y="91"/>
                                </a:lnTo>
                                <a:lnTo>
                                  <a:pt x="58" y="87"/>
                                </a:lnTo>
                                <a:lnTo>
                                  <a:pt x="64" y="83"/>
                                </a:lnTo>
                                <a:lnTo>
                                  <a:pt x="70" y="80"/>
                                </a:lnTo>
                                <a:lnTo>
                                  <a:pt x="76" y="77"/>
                                </a:lnTo>
                                <a:lnTo>
                                  <a:pt x="82" y="75"/>
                                </a:lnTo>
                                <a:lnTo>
                                  <a:pt x="89" y="74"/>
                                </a:lnTo>
                                <a:lnTo>
                                  <a:pt x="96" y="74"/>
                                </a:lnTo>
                                <a:lnTo>
                                  <a:pt x="113" y="75"/>
                                </a:lnTo>
                                <a:lnTo>
                                  <a:pt x="127" y="82"/>
                                </a:lnTo>
                                <a:lnTo>
                                  <a:pt x="138" y="89"/>
                                </a:lnTo>
                                <a:lnTo>
                                  <a:pt x="147" y="101"/>
                                </a:lnTo>
                                <a:lnTo>
                                  <a:pt x="154" y="114"/>
                                </a:lnTo>
                                <a:lnTo>
                                  <a:pt x="158" y="128"/>
                                </a:lnTo>
                                <a:lnTo>
                                  <a:pt x="161" y="146"/>
                                </a:lnTo>
                                <a:lnTo>
                                  <a:pt x="161" y="163"/>
                                </a:lnTo>
                                <a:close/>
                                <a:moveTo>
                                  <a:pt x="114" y="167"/>
                                </a:moveTo>
                                <a:lnTo>
                                  <a:pt x="114" y="156"/>
                                </a:lnTo>
                                <a:lnTo>
                                  <a:pt x="113" y="147"/>
                                </a:lnTo>
                                <a:lnTo>
                                  <a:pt x="111" y="137"/>
                                </a:lnTo>
                                <a:lnTo>
                                  <a:pt x="108" y="130"/>
                                </a:lnTo>
                                <a:lnTo>
                                  <a:pt x="103" y="122"/>
                                </a:lnTo>
                                <a:lnTo>
                                  <a:pt x="98" y="117"/>
                                </a:lnTo>
                                <a:lnTo>
                                  <a:pt x="91" y="114"/>
                                </a:lnTo>
                                <a:lnTo>
                                  <a:pt x="82" y="114"/>
                                </a:lnTo>
                                <a:lnTo>
                                  <a:pt x="79" y="114"/>
                                </a:lnTo>
                                <a:lnTo>
                                  <a:pt x="74" y="115"/>
                                </a:lnTo>
                                <a:lnTo>
                                  <a:pt x="69" y="116"/>
                                </a:lnTo>
                                <a:lnTo>
                                  <a:pt x="65" y="119"/>
                                </a:lnTo>
                                <a:lnTo>
                                  <a:pt x="60" y="122"/>
                                </a:lnTo>
                                <a:lnTo>
                                  <a:pt x="55" y="127"/>
                                </a:lnTo>
                                <a:lnTo>
                                  <a:pt x="50" y="132"/>
                                </a:lnTo>
                                <a:lnTo>
                                  <a:pt x="46" y="138"/>
                                </a:lnTo>
                                <a:lnTo>
                                  <a:pt x="46" y="192"/>
                                </a:lnTo>
                                <a:lnTo>
                                  <a:pt x="54" y="204"/>
                                </a:lnTo>
                                <a:lnTo>
                                  <a:pt x="64" y="211"/>
                                </a:lnTo>
                                <a:lnTo>
                                  <a:pt x="73" y="216"/>
                                </a:lnTo>
                                <a:lnTo>
                                  <a:pt x="81" y="217"/>
                                </a:lnTo>
                                <a:lnTo>
                                  <a:pt x="90" y="217"/>
                                </a:lnTo>
                                <a:lnTo>
                                  <a:pt x="97" y="212"/>
                                </a:lnTo>
                                <a:lnTo>
                                  <a:pt x="102" y="207"/>
                                </a:lnTo>
                                <a:lnTo>
                                  <a:pt x="107" y="201"/>
                                </a:lnTo>
                                <a:lnTo>
                                  <a:pt x="111" y="194"/>
                                </a:lnTo>
                                <a:lnTo>
                                  <a:pt x="113" y="185"/>
                                </a:lnTo>
                                <a:lnTo>
                                  <a:pt x="114" y="175"/>
                                </a:lnTo>
                                <a:lnTo>
                                  <a:pt x="114" y="16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41" name="Freeform 35"/>
                        <wps:cNvSpPr>
                          <a:spLocks/>
                        </wps:cNvSpPr>
                        <wps:spPr bwMode="auto">
                          <a:xfrm>
                            <a:off x="3276600" y="2830512"/>
                            <a:ext cx="65088" cy="96838"/>
                          </a:xfrm>
                          <a:custGeom>
                            <a:avLst/>
                            <a:gdLst>
                              <a:gd name="T0" fmla="*/ 122 w 123"/>
                              <a:gd name="T1" fmla="*/ 139 h 181"/>
                              <a:gd name="T2" fmla="*/ 112 w 123"/>
                              <a:gd name="T3" fmla="*/ 160 h 181"/>
                              <a:gd name="T4" fmla="*/ 94 w 123"/>
                              <a:gd name="T5" fmla="*/ 174 h 181"/>
                              <a:gd name="T6" fmla="*/ 68 w 123"/>
                              <a:gd name="T7" fmla="*/ 181 h 181"/>
                              <a:gd name="T8" fmla="*/ 44 w 123"/>
                              <a:gd name="T9" fmla="*/ 181 h 181"/>
                              <a:gd name="T10" fmla="*/ 28 w 123"/>
                              <a:gd name="T11" fmla="*/ 179 h 181"/>
                              <a:gd name="T12" fmla="*/ 15 w 123"/>
                              <a:gd name="T13" fmla="*/ 175 h 181"/>
                              <a:gd name="T14" fmla="*/ 6 w 123"/>
                              <a:gd name="T15" fmla="*/ 170 h 181"/>
                              <a:gd name="T16" fmla="*/ 3 w 123"/>
                              <a:gd name="T17" fmla="*/ 166 h 181"/>
                              <a:gd name="T18" fmla="*/ 0 w 123"/>
                              <a:gd name="T19" fmla="*/ 158 h 181"/>
                              <a:gd name="T20" fmla="*/ 0 w 123"/>
                              <a:gd name="T21" fmla="*/ 146 h 181"/>
                              <a:gd name="T22" fmla="*/ 1 w 123"/>
                              <a:gd name="T23" fmla="*/ 139 h 181"/>
                              <a:gd name="T24" fmla="*/ 3 w 123"/>
                              <a:gd name="T25" fmla="*/ 136 h 181"/>
                              <a:gd name="T26" fmla="*/ 5 w 123"/>
                              <a:gd name="T27" fmla="*/ 134 h 181"/>
                              <a:gd name="T28" fmla="*/ 9 w 123"/>
                              <a:gd name="T29" fmla="*/ 134 h 181"/>
                              <a:gd name="T30" fmla="*/ 16 w 123"/>
                              <a:gd name="T31" fmla="*/ 139 h 181"/>
                              <a:gd name="T32" fmla="*/ 27 w 123"/>
                              <a:gd name="T33" fmla="*/ 144 h 181"/>
                              <a:gd name="T34" fmla="*/ 43 w 123"/>
                              <a:gd name="T35" fmla="*/ 148 h 181"/>
                              <a:gd name="T36" fmla="*/ 58 w 123"/>
                              <a:gd name="T37" fmla="*/ 149 h 181"/>
                              <a:gd name="T38" fmla="*/ 68 w 123"/>
                              <a:gd name="T39" fmla="*/ 146 h 181"/>
                              <a:gd name="T40" fmla="*/ 75 w 123"/>
                              <a:gd name="T41" fmla="*/ 142 h 181"/>
                              <a:gd name="T42" fmla="*/ 79 w 123"/>
                              <a:gd name="T43" fmla="*/ 134 h 181"/>
                              <a:gd name="T44" fmla="*/ 78 w 123"/>
                              <a:gd name="T45" fmla="*/ 125 h 181"/>
                              <a:gd name="T46" fmla="*/ 72 w 123"/>
                              <a:gd name="T47" fmla="*/ 117 h 181"/>
                              <a:gd name="T48" fmla="*/ 60 w 123"/>
                              <a:gd name="T49" fmla="*/ 111 h 181"/>
                              <a:gd name="T50" fmla="*/ 47 w 123"/>
                              <a:gd name="T51" fmla="*/ 106 h 181"/>
                              <a:gd name="T52" fmla="*/ 32 w 123"/>
                              <a:gd name="T53" fmla="*/ 100 h 181"/>
                              <a:gd name="T54" fmla="*/ 19 w 123"/>
                              <a:gd name="T55" fmla="*/ 91 h 181"/>
                              <a:gd name="T56" fmla="*/ 8 w 123"/>
                              <a:gd name="T57" fmla="*/ 80 h 181"/>
                              <a:gd name="T58" fmla="*/ 1 w 123"/>
                              <a:gd name="T59" fmla="*/ 63 h 181"/>
                              <a:gd name="T60" fmla="*/ 1 w 123"/>
                              <a:gd name="T61" fmla="*/ 41 h 181"/>
                              <a:gd name="T62" fmla="*/ 11 w 123"/>
                              <a:gd name="T63" fmla="*/ 22 h 181"/>
                              <a:gd name="T64" fmla="*/ 27 w 123"/>
                              <a:gd name="T65" fmla="*/ 9 h 181"/>
                              <a:gd name="T66" fmla="*/ 52 w 123"/>
                              <a:gd name="T67" fmla="*/ 1 h 181"/>
                              <a:gd name="T68" fmla="*/ 74 w 123"/>
                              <a:gd name="T69" fmla="*/ 0 h 181"/>
                              <a:gd name="T70" fmla="*/ 88 w 123"/>
                              <a:gd name="T71" fmla="*/ 3 h 181"/>
                              <a:gd name="T72" fmla="*/ 100 w 123"/>
                              <a:gd name="T73" fmla="*/ 6 h 181"/>
                              <a:gd name="T74" fmla="*/ 107 w 123"/>
                              <a:gd name="T75" fmla="*/ 10 h 181"/>
                              <a:gd name="T76" fmla="*/ 111 w 123"/>
                              <a:gd name="T77" fmla="*/ 13 h 181"/>
                              <a:gd name="T78" fmla="*/ 112 w 123"/>
                              <a:gd name="T79" fmla="*/ 15 h 181"/>
                              <a:gd name="T80" fmla="*/ 113 w 123"/>
                              <a:gd name="T81" fmla="*/ 19 h 181"/>
                              <a:gd name="T82" fmla="*/ 113 w 123"/>
                              <a:gd name="T83" fmla="*/ 25 h 181"/>
                              <a:gd name="T84" fmla="*/ 113 w 123"/>
                              <a:gd name="T85" fmla="*/ 33 h 181"/>
                              <a:gd name="T86" fmla="*/ 113 w 123"/>
                              <a:gd name="T87" fmla="*/ 40 h 181"/>
                              <a:gd name="T88" fmla="*/ 112 w 123"/>
                              <a:gd name="T89" fmla="*/ 43 h 181"/>
                              <a:gd name="T90" fmla="*/ 110 w 123"/>
                              <a:gd name="T91" fmla="*/ 45 h 181"/>
                              <a:gd name="T92" fmla="*/ 106 w 123"/>
                              <a:gd name="T93" fmla="*/ 45 h 181"/>
                              <a:gd name="T94" fmla="*/ 100 w 123"/>
                              <a:gd name="T95" fmla="*/ 41 h 181"/>
                              <a:gd name="T96" fmla="*/ 90 w 123"/>
                              <a:gd name="T97" fmla="*/ 36 h 181"/>
                              <a:gd name="T98" fmla="*/ 77 w 123"/>
                              <a:gd name="T99" fmla="*/ 32 h 181"/>
                              <a:gd name="T100" fmla="*/ 62 w 123"/>
                              <a:gd name="T101" fmla="*/ 32 h 181"/>
                              <a:gd name="T102" fmla="*/ 53 w 123"/>
                              <a:gd name="T103" fmla="*/ 35 h 181"/>
                              <a:gd name="T104" fmla="*/ 47 w 123"/>
                              <a:gd name="T105" fmla="*/ 40 h 181"/>
                              <a:gd name="T106" fmla="*/ 44 w 123"/>
                              <a:gd name="T107" fmla="*/ 46 h 181"/>
                              <a:gd name="T108" fmla="*/ 44 w 123"/>
                              <a:gd name="T109" fmla="*/ 54 h 181"/>
                              <a:gd name="T110" fmla="*/ 51 w 123"/>
                              <a:gd name="T111" fmla="*/ 63 h 181"/>
                              <a:gd name="T112" fmla="*/ 62 w 123"/>
                              <a:gd name="T113" fmla="*/ 68 h 181"/>
                              <a:gd name="T114" fmla="*/ 77 w 123"/>
                              <a:gd name="T115" fmla="*/ 74 h 181"/>
                              <a:gd name="T116" fmla="*/ 91 w 123"/>
                              <a:gd name="T117" fmla="*/ 80 h 181"/>
                              <a:gd name="T118" fmla="*/ 105 w 123"/>
                              <a:gd name="T119" fmla="*/ 88 h 181"/>
                              <a:gd name="T120" fmla="*/ 116 w 123"/>
                              <a:gd name="T121" fmla="*/ 100 h 181"/>
                              <a:gd name="T122" fmla="*/ 122 w 123"/>
                              <a:gd name="T123" fmla="*/ 116 h 1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23" h="181">
                                <a:moveTo>
                                  <a:pt x="123" y="126"/>
                                </a:moveTo>
                                <a:lnTo>
                                  <a:pt x="122" y="139"/>
                                </a:lnTo>
                                <a:lnTo>
                                  <a:pt x="118" y="150"/>
                                </a:lnTo>
                                <a:lnTo>
                                  <a:pt x="112" y="160"/>
                                </a:lnTo>
                                <a:lnTo>
                                  <a:pt x="104" y="168"/>
                                </a:lnTo>
                                <a:lnTo>
                                  <a:pt x="94" y="174"/>
                                </a:lnTo>
                                <a:lnTo>
                                  <a:pt x="81" y="179"/>
                                </a:lnTo>
                                <a:lnTo>
                                  <a:pt x="68" y="181"/>
                                </a:lnTo>
                                <a:lnTo>
                                  <a:pt x="53" y="181"/>
                                </a:lnTo>
                                <a:lnTo>
                                  <a:pt x="44" y="181"/>
                                </a:lnTo>
                                <a:lnTo>
                                  <a:pt x="36" y="180"/>
                                </a:lnTo>
                                <a:lnTo>
                                  <a:pt x="28" y="179"/>
                                </a:lnTo>
                                <a:lnTo>
                                  <a:pt x="21" y="178"/>
                                </a:lnTo>
                                <a:lnTo>
                                  <a:pt x="15" y="175"/>
                                </a:lnTo>
                                <a:lnTo>
                                  <a:pt x="11" y="173"/>
                                </a:lnTo>
                                <a:lnTo>
                                  <a:pt x="6" y="170"/>
                                </a:lnTo>
                                <a:lnTo>
                                  <a:pt x="4" y="169"/>
                                </a:lnTo>
                                <a:lnTo>
                                  <a:pt x="3" y="166"/>
                                </a:lnTo>
                                <a:lnTo>
                                  <a:pt x="1" y="163"/>
                                </a:lnTo>
                                <a:lnTo>
                                  <a:pt x="0" y="158"/>
                                </a:lnTo>
                                <a:lnTo>
                                  <a:pt x="0" y="150"/>
                                </a:lnTo>
                                <a:lnTo>
                                  <a:pt x="0" y="146"/>
                                </a:lnTo>
                                <a:lnTo>
                                  <a:pt x="0" y="143"/>
                                </a:lnTo>
                                <a:lnTo>
                                  <a:pt x="1" y="139"/>
                                </a:lnTo>
                                <a:lnTo>
                                  <a:pt x="1" y="137"/>
                                </a:lnTo>
                                <a:lnTo>
                                  <a:pt x="3" y="136"/>
                                </a:lnTo>
                                <a:lnTo>
                                  <a:pt x="4" y="134"/>
                                </a:lnTo>
                                <a:lnTo>
                                  <a:pt x="5" y="134"/>
                                </a:lnTo>
                                <a:lnTo>
                                  <a:pt x="6" y="134"/>
                                </a:lnTo>
                                <a:lnTo>
                                  <a:pt x="9" y="134"/>
                                </a:lnTo>
                                <a:lnTo>
                                  <a:pt x="12" y="137"/>
                                </a:lnTo>
                                <a:lnTo>
                                  <a:pt x="16" y="139"/>
                                </a:lnTo>
                                <a:lnTo>
                                  <a:pt x="21" y="142"/>
                                </a:lnTo>
                                <a:lnTo>
                                  <a:pt x="27" y="144"/>
                                </a:lnTo>
                                <a:lnTo>
                                  <a:pt x="35" y="147"/>
                                </a:lnTo>
                                <a:lnTo>
                                  <a:pt x="43" y="148"/>
                                </a:lnTo>
                                <a:lnTo>
                                  <a:pt x="52" y="149"/>
                                </a:lnTo>
                                <a:lnTo>
                                  <a:pt x="58" y="149"/>
                                </a:lnTo>
                                <a:lnTo>
                                  <a:pt x="63" y="148"/>
                                </a:lnTo>
                                <a:lnTo>
                                  <a:pt x="68" y="146"/>
                                </a:lnTo>
                                <a:lnTo>
                                  <a:pt x="72" y="144"/>
                                </a:lnTo>
                                <a:lnTo>
                                  <a:pt x="75" y="142"/>
                                </a:lnTo>
                                <a:lnTo>
                                  <a:pt x="77" y="138"/>
                                </a:lnTo>
                                <a:lnTo>
                                  <a:pt x="79" y="134"/>
                                </a:lnTo>
                                <a:lnTo>
                                  <a:pt x="79" y="130"/>
                                </a:lnTo>
                                <a:lnTo>
                                  <a:pt x="78" y="125"/>
                                </a:lnTo>
                                <a:lnTo>
                                  <a:pt x="75" y="121"/>
                                </a:lnTo>
                                <a:lnTo>
                                  <a:pt x="72" y="117"/>
                                </a:lnTo>
                                <a:lnTo>
                                  <a:pt x="67" y="114"/>
                                </a:lnTo>
                                <a:lnTo>
                                  <a:pt x="60" y="111"/>
                                </a:lnTo>
                                <a:lnTo>
                                  <a:pt x="54" y="109"/>
                                </a:lnTo>
                                <a:lnTo>
                                  <a:pt x="47" y="106"/>
                                </a:lnTo>
                                <a:lnTo>
                                  <a:pt x="40" y="102"/>
                                </a:lnTo>
                                <a:lnTo>
                                  <a:pt x="32" y="100"/>
                                </a:lnTo>
                                <a:lnTo>
                                  <a:pt x="26" y="95"/>
                                </a:lnTo>
                                <a:lnTo>
                                  <a:pt x="19" y="91"/>
                                </a:lnTo>
                                <a:lnTo>
                                  <a:pt x="14" y="86"/>
                                </a:lnTo>
                                <a:lnTo>
                                  <a:pt x="8" y="80"/>
                                </a:lnTo>
                                <a:lnTo>
                                  <a:pt x="4" y="72"/>
                                </a:lnTo>
                                <a:lnTo>
                                  <a:pt x="1" y="63"/>
                                </a:lnTo>
                                <a:lnTo>
                                  <a:pt x="1" y="52"/>
                                </a:lnTo>
                                <a:lnTo>
                                  <a:pt x="1" y="41"/>
                                </a:lnTo>
                                <a:lnTo>
                                  <a:pt x="5" y="31"/>
                                </a:lnTo>
                                <a:lnTo>
                                  <a:pt x="11" y="22"/>
                                </a:lnTo>
                                <a:lnTo>
                                  <a:pt x="19" y="15"/>
                                </a:lnTo>
                                <a:lnTo>
                                  <a:pt x="27" y="9"/>
                                </a:lnTo>
                                <a:lnTo>
                                  <a:pt x="40" y="4"/>
                                </a:lnTo>
                                <a:lnTo>
                                  <a:pt x="52" y="1"/>
                                </a:lnTo>
                                <a:lnTo>
                                  <a:pt x="67" y="0"/>
                                </a:lnTo>
                                <a:lnTo>
                                  <a:pt x="74" y="0"/>
                                </a:lnTo>
                                <a:lnTo>
                                  <a:pt x="81" y="1"/>
                                </a:lnTo>
                                <a:lnTo>
                                  <a:pt x="88" y="3"/>
                                </a:lnTo>
                                <a:lnTo>
                                  <a:pt x="94" y="4"/>
                                </a:lnTo>
                                <a:lnTo>
                                  <a:pt x="100" y="6"/>
                                </a:lnTo>
                                <a:lnTo>
                                  <a:pt x="104" y="8"/>
                                </a:lnTo>
                                <a:lnTo>
                                  <a:pt x="107" y="10"/>
                                </a:lnTo>
                                <a:lnTo>
                                  <a:pt x="110" y="11"/>
                                </a:lnTo>
                                <a:lnTo>
                                  <a:pt x="111" y="13"/>
                                </a:lnTo>
                                <a:lnTo>
                                  <a:pt x="112" y="14"/>
                                </a:lnTo>
                                <a:lnTo>
                                  <a:pt x="112" y="15"/>
                                </a:lnTo>
                                <a:lnTo>
                                  <a:pt x="113" y="17"/>
                                </a:lnTo>
                                <a:lnTo>
                                  <a:pt x="113" y="19"/>
                                </a:lnTo>
                                <a:lnTo>
                                  <a:pt x="113" y="21"/>
                                </a:lnTo>
                                <a:lnTo>
                                  <a:pt x="113" y="25"/>
                                </a:lnTo>
                                <a:lnTo>
                                  <a:pt x="113" y="29"/>
                                </a:lnTo>
                                <a:lnTo>
                                  <a:pt x="113" y="33"/>
                                </a:lnTo>
                                <a:lnTo>
                                  <a:pt x="113" y="36"/>
                                </a:lnTo>
                                <a:lnTo>
                                  <a:pt x="113" y="40"/>
                                </a:lnTo>
                                <a:lnTo>
                                  <a:pt x="112" y="41"/>
                                </a:lnTo>
                                <a:lnTo>
                                  <a:pt x="112" y="43"/>
                                </a:lnTo>
                                <a:lnTo>
                                  <a:pt x="111" y="43"/>
                                </a:lnTo>
                                <a:lnTo>
                                  <a:pt x="110" y="45"/>
                                </a:lnTo>
                                <a:lnTo>
                                  <a:pt x="109" y="45"/>
                                </a:lnTo>
                                <a:lnTo>
                                  <a:pt x="106" y="45"/>
                                </a:lnTo>
                                <a:lnTo>
                                  <a:pt x="104" y="42"/>
                                </a:lnTo>
                                <a:lnTo>
                                  <a:pt x="100" y="41"/>
                                </a:lnTo>
                                <a:lnTo>
                                  <a:pt x="95" y="38"/>
                                </a:lnTo>
                                <a:lnTo>
                                  <a:pt x="90" y="36"/>
                                </a:lnTo>
                                <a:lnTo>
                                  <a:pt x="83" y="35"/>
                                </a:lnTo>
                                <a:lnTo>
                                  <a:pt x="77" y="32"/>
                                </a:lnTo>
                                <a:lnTo>
                                  <a:pt x="68" y="32"/>
                                </a:lnTo>
                                <a:lnTo>
                                  <a:pt x="62" y="32"/>
                                </a:lnTo>
                                <a:lnTo>
                                  <a:pt x="57" y="33"/>
                                </a:lnTo>
                                <a:lnTo>
                                  <a:pt x="53" y="35"/>
                                </a:lnTo>
                                <a:lnTo>
                                  <a:pt x="49" y="37"/>
                                </a:lnTo>
                                <a:lnTo>
                                  <a:pt x="47" y="40"/>
                                </a:lnTo>
                                <a:lnTo>
                                  <a:pt x="46" y="43"/>
                                </a:lnTo>
                                <a:lnTo>
                                  <a:pt x="44" y="46"/>
                                </a:lnTo>
                                <a:lnTo>
                                  <a:pt x="43" y="50"/>
                                </a:lnTo>
                                <a:lnTo>
                                  <a:pt x="44" y="54"/>
                                </a:lnTo>
                                <a:lnTo>
                                  <a:pt x="47" y="59"/>
                                </a:lnTo>
                                <a:lnTo>
                                  <a:pt x="51" y="63"/>
                                </a:lnTo>
                                <a:lnTo>
                                  <a:pt x="57" y="66"/>
                                </a:lnTo>
                                <a:lnTo>
                                  <a:pt x="62" y="68"/>
                                </a:lnTo>
                                <a:lnTo>
                                  <a:pt x="69" y="72"/>
                                </a:lnTo>
                                <a:lnTo>
                                  <a:pt x="77" y="74"/>
                                </a:lnTo>
                                <a:lnTo>
                                  <a:pt x="84" y="77"/>
                                </a:lnTo>
                                <a:lnTo>
                                  <a:pt x="91" y="80"/>
                                </a:lnTo>
                                <a:lnTo>
                                  <a:pt x="97" y="84"/>
                                </a:lnTo>
                                <a:lnTo>
                                  <a:pt x="105" y="88"/>
                                </a:lnTo>
                                <a:lnTo>
                                  <a:pt x="111" y="94"/>
                                </a:lnTo>
                                <a:lnTo>
                                  <a:pt x="116" y="100"/>
                                </a:lnTo>
                                <a:lnTo>
                                  <a:pt x="120" y="107"/>
                                </a:lnTo>
                                <a:lnTo>
                                  <a:pt x="122" y="116"/>
                                </a:lnTo>
                                <a:lnTo>
                                  <a:pt x="123" y="1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42" name="Freeform 36"/>
                        <wps:cNvSpPr>
                          <a:spLocks noEditPoints="1"/>
                        </wps:cNvSpPr>
                        <wps:spPr bwMode="auto">
                          <a:xfrm>
                            <a:off x="3354388" y="2830512"/>
                            <a:ext cx="90488" cy="96838"/>
                          </a:xfrm>
                          <a:custGeom>
                            <a:avLst/>
                            <a:gdLst>
                              <a:gd name="T0" fmla="*/ 172 w 172"/>
                              <a:gd name="T1" fmla="*/ 110 h 181"/>
                              <a:gd name="T2" fmla="*/ 161 w 172"/>
                              <a:gd name="T3" fmla="*/ 143 h 181"/>
                              <a:gd name="T4" fmla="*/ 139 w 172"/>
                              <a:gd name="T5" fmla="*/ 168 h 181"/>
                              <a:gd name="T6" fmla="*/ 106 w 172"/>
                              <a:gd name="T7" fmla="*/ 181 h 181"/>
                              <a:gd name="T8" fmla="*/ 64 w 172"/>
                              <a:gd name="T9" fmla="*/ 181 h 181"/>
                              <a:gd name="T10" fmla="*/ 32 w 172"/>
                              <a:gd name="T11" fmla="*/ 169 h 181"/>
                              <a:gd name="T12" fmla="*/ 11 w 172"/>
                              <a:gd name="T13" fmla="*/ 147 h 181"/>
                              <a:gd name="T14" fmla="*/ 1 w 172"/>
                              <a:gd name="T15" fmla="*/ 114 h 181"/>
                              <a:gd name="T16" fmla="*/ 1 w 172"/>
                              <a:gd name="T17" fmla="*/ 73 h 181"/>
                              <a:gd name="T18" fmla="*/ 12 w 172"/>
                              <a:gd name="T19" fmla="*/ 38 h 181"/>
                              <a:gd name="T20" fmla="*/ 34 w 172"/>
                              <a:gd name="T21" fmla="*/ 15 h 181"/>
                              <a:gd name="T22" fmla="*/ 67 w 172"/>
                              <a:gd name="T23" fmla="*/ 1 h 181"/>
                              <a:gd name="T24" fmla="*/ 109 w 172"/>
                              <a:gd name="T25" fmla="*/ 1 h 181"/>
                              <a:gd name="T26" fmla="*/ 141 w 172"/>
                              <a:gd name="T27" fmla="*/ 13 h 181"/>
                              <a:gd name="T28" fmla="*/ 162 w 172"/>
                              <a:gd name="T29" fmla="*/ 36 h 181"/>
                              <a:gd name="T30" fmla="*/ 172 w 172"/>
                              <a:gd name="T31" fmla="*/ 69 h 181"/>
                              <a:gd name="T32" fmla="*/ 127 w 172"/>
                              <a:gd name="T33" fmla="*/ 91 h 181"/>
                              <a:gd name="T34" fmla="*/ 124 w 172"/>
                              <a:gd name="T35" fmla="*/ 69 h 181"/>
                              <a:gd name="T36" fmla="*/ 118 w 172"/>
                              <a:gd name="T37" fmla="*/ 52 h 181"/>
                              <a:gd name="T38" fmla="*/ 106 w 172"/>
                              <a:gd name="T39" fmla="*/ 41 h 181"/>
                              <a:gd name="T40" fmla="*/ 87 w 172"/>
                              <a:gd name="T41" fmla="*/ 36 h 181"/>
                              <a:gd name="T42" fmla="*/ 69 w 172"/>
                              <a:gd name="T43" fmla="*/ 40 h 181"/>
                              <a:gd name="T44" fmla="*/ 56 w 172"/>
                              <a:gd name="T45" fmla="*/ 51 h 181"/>
                              <a:gd name="T46" fmla="*/ 49 w 172"/>
                              <a:gd name="T47" fmla="*/ 68 h 181"/>
                              <a:gd name="T48" fmla="*/ 47 w 172"/>
                              <a:gd name="T49" fmla="*/ 91 h 181"/>
                              <a:gd name="T50" fmla="*/ 49 w 172"/>
                              <a:gd name="T51" fmla="*/ 112 h 181"/>
                              <a:gd name="T52" fmla="*/ 55 w 172"/>
                              <a:gd name="T53" fmla="*/ 130 h 181"/>
                              <a:gd name="T54" fmla="*/ 67 w 172"/>
                              <a:gd name="T55" fmla="*/ 142 h 181"/>
                              <a:gd name="T56" fmla="*/ 86 w 172"/>
                              <a:gd name="T57" fmla="*/ 146 h 181"/>
                              <a:gd name="T58" fmla="*/ 104 w 172"/>
                              <a:gd name="T59" fmla="*/ 142 h 181"/>
                              <a:gd name="T60" fmla="*/ 117 w 172"/>
                              <a:gd name="T61" fmla="*/ 131 h 181"/>
                              <a:gd name="T62" fmla="*/ 124 w 172"/>
                              <a:gd name="T63" fmla="*/ 115 h 181"/>
                              <a:gd name="T64" fmla="*/ 127 w 172"/>
                              <a:gd name="T65" fmla="*/ 91 h 1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72" h="181">
                                <a:moveTo>
                                  <a:pt x="172" y="89"/>
                                </a:moveTo>
                                <a:lnTo>
                                  <a:pt x="172" y="110"/>
                                </a:lnTo>
                                <a:lnTo>
                                  <a:pt x="167" y="127"/>
                                </a:lnTo>
                                <a:lnTo>
                                  <a:pt x="161" y="143"/>
                                </a:lnTo>
                                <a:lnTo>
                                  <a:pt x="151" y="157"/>
                                </a:lnTo>
                                <a:lnTo>
                                  <a:pt x="139" y="168"/>
                                </a:lnTo>
                                <a:lnTo>
                                  <a:pt x="123" y="175"/>
                                </a:lnTo>
                                <a:lnTo>
                                  <a:pt x="106" y="181"/>
                                </a:lnTo>
                                <a:lnTo>
                                  <a:pt x="85" y="181"/>
                                </a:lnTo>
                                <a:lnTo>
                                  <a:pt x="64" y="181"/>
                                </a:lnTo>
                                <a:lnTo>
                                  <a:pt x="47" y="176"/>
                                </a:lnTo>
                                <a:lnTo>
                                  <a:pt x="32" y="169"/>
                                </a:lnTo>
                                <a:lnTo>
                                  <a:pt x="21" y="159"/>
                                </a:lnTo>
                                <a:lnTo>
                                  <a:pt x="11" y="147"/>
                                </a:lnTo>
                                <a:lnTo>
                                  <a:pt x="6" y="131"/>
                                </a:lnTo>
                                <a:lnTo>
                                  <a:pt x="1" y="114"/>
                                </a:lnTo>
                                <a:lnTo>
                                  <a:pt x="0" y="93"/>
                                </a:lnTo>
                                <a:lnTo>
                                  <a:pt x="1" y="73"/>
                                </a:lnTo>
                                <a:lnTo>
                                  <a:pt x="6" y="56"/>
                                </a:lnTo>
                                <a:lnTo>
                                  <a:pt x="12" y="38"/>
                                </a:lnTo>
                                <a:lnTo>
                                  <a:pt x="22" y="26"/>
                                </a:lnTo>
                                <a:lnTo>
                                  <a:pt x="34" y="15"/>
                                </a:lnTo>
                                <a:lnTo>
                                  <a:pt x="50" y="8"/>
                                </a:lnTo>
                                <a:lnTo>
                                  <a:pt x="67" y="1"/>
                                </a:lnTo>
                                <a:lnTo>
                                  <a:pt x="88" y="0"/>
                                </a:lnTo>
                                <a:lnTo>
                                  <a:pt x="109" y="1"/>
                                </a:lnTo>
                                <a:lnTo>
                                  <a:pt x="127" y="6"/>
                                </a:lnTo>
                                <a:lnTo>
                                  <a:pt x="141" y="13"/>
                                </a:lnTo>
                                <a:lnTo>
                                  <a:pt x="152" y="24"/>
                                </a:lnTo>
                                <a:lnTo>
                                  <a:pt x="162" y="36"/>
                                </a:lnTo>
                                <a:lnTo>
                                  <a:pt x="167" y="52"/>
                                </a:lnTo>
                                <a:lnTo>
                                  <a:pt x="172" y="69"/>
                                </a:lnTo>
                                <a:lnTo>
                                  <a:pt x="172" y="89"/>
                                </a:lnTo>
                                <a:close/>
                                <a:moveTo>
                                  <a:pt x="127" y="91"/>
                                </a:moveTo>
                                <a:lnTo>
                                  <a:pt x="125" y="80"/>
                                </a:lnTo>
                                <a:lnTo>
                                  <a:pt x="124" y="69"/>
                                </a:lnTo>
                                <a:lnTo>
                                  <a:pt x="122" y="59"/>
                                </a:lnTo>
                                <a:lnTo>
                                  <a:pt x="118" y="52"/>
                                </a:lnTo>
                                <a:lnTo>
                                  <a:pt x="113" y="45"/>
                                </a:lnTo>
                                <a:lnTo>
                                  <a:pt x="106" y="41"/>
                                </a:lnTo>
                                <a:lnTo>
                                  <a:pt x="97" y="37"/>
                                </a:lnTo>
                                <a:lnTo>
                                  <a:pt x="87" y="36"/>
                                </a:lnTo>
                                <a:lnTo>
                                  <a:pt x="77" y="37"/>
                                </a:lnTo>
                                <a:lnTo>
                                  <a:pt x="69" y="40"/>
                                </a:lnTo>
                                <a:lnTo>
                                  <a:pt x="63" y="45"/>
                                </a:lnTo>
                                <a:lnTo>
                                  <a:pt x="56" y="51"/>
                                </a:lnTo>
                                <a:lnTo>
                                  <a:pt x="53" y="58"/>
                                </a:lnTo>
                                <a:lnTo>
                                  <a:pt x="49" y="68"/>
                                </a:lnTo>
                                <a:lnTo>
                                  <a:pt x="48" y="78"/>
                                </a:lnTo>
                                <a:lnTo>
                                  <a:pt x="47" y="91"/>
                                </a:lnTo>
                                <a:lnTo>
                                  <a:pt x="48" y="102"/>
                                </a:lnTo>
                                <a:lnTo>
                                  <a:pt x="49" y="112"/>
                                </a:lnTo>
                                <a:lnTo>
                                  <a:pt x="51" y="122"/>
                                </a:lnTo>
                                <a:lnTo>
                                  <a:pt x="55" y="130"/>
                                </a:lnTo>
                                <a:lnTo>
                                  <a:pt x="60" y="137"/>
                                </a:lnTo>
                                <a:lnTo>
                                  <a:pt x="67" y="142"/>
                                </a:lnTo>
                                <a:lnTo>
                                  <a:pt x="76" y="144"/>
                                </a:lnTo>
                                <a:lnTo>
                                  <a:pt x="86" y="146"/>
                                </a:lnTo>
                                <a:lnTo>
                                  <a:pt x="96" y="146"/>
                                </a:lnTo>
                                <a:lnTo>
                                  <a:pt x="104" y="142"/>
                                </a:lnTo>
                                <a:lnTo>
                                  <a:pt x="111" y="138"/>
                                </a:lnTo>
                                <a:lnTo>
                                  <a:pt x="117" y="131"/>
                                </a:lnTo>
                                <a:lnTo>
                                  <a:pt x="120" y="123"/>
                                </a:lnTo>
                                <a:lnTo>
                                  <a:pt x="124" y="115"/>
                                </a:lnTo>
                                <a:lnTo>
                                  <a:pt x="125" y="104"/>
                                </a:lnTo>
                                <a:lnTo>
                                  <a:pt x="127" y="9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43" name="Freeform 37"/>
                        <wps:cNvSpPr>
                          <a:spLocks/>
                        </wps:cNvSpPr>
                        <wps:spPr bwMode="auto">
                          <a:xfrm>
                            <a:off x="3463925" y="2830512"/>
                            <a:ext cx="55563" cy="95250"/>
                          </a:xfrm>
                          <a:custGeom>
                            <a:avLst/>
                            <a:gdLst>
                              <a:gd name="T0" fmla="*/ 103 w 103"/>
                              <a:gd name="T1" fmla="*/ 32 h 179"/>
                              <a:gd name="T2" fmla="*/ 103 w 103"/>
                              <a:gd name="T3" fmla="*/ 40 h 179"/>
                              <a:gd name="T4" fmla="*/ 102 w 103"/>
                              <a:gd name="T5" fmla="*/ 45 h 179"/>
                              <a:gd name="T6" fmla="*/ 100 w 103"/>
                              <a:gd name="T7" fmla="*/ 47 h 179"/>
                              <a:gd name="T8" fmla="*/ 96 w 103"/>
                              <a:gd name="T9" fmla="*/ 47 h 179"/>
                              <a:gd name="T10" fmla="*/ 92 w 103"/>
                              <a:gd name="T11" fmla="*/ 46 h 179"/>
                              <a:gd name="T12" fmla="*/ 87 w 103"/>
                              <a:gd name="T13" fmla="*/ 45 h 179"/>
                              <a:gd name="T14" fmla="*/ 82 w 103"/>
                              <a:gd name="T15" fmla="*/ 43 h 179"/>
                              <a:gd name="T16" fmla="*/ 75 w 103"/>
                              <a:gd name="T17" fmla="*/ 43 h 179"/>
                              <a:gd name="T18" fmla="*/ 68 w 103"/>
                              <a:gd name="T19" fmla="*/ 46 h 179"/>
                              <a:gd name="T20" fmla="*/ 60 w 103"/>
                              <a:gd name="T21" fmla="*/ 53 h 179"/>
                              <a:gd name="T22" fmla="*/ 50 w 103"/>
                              <a:gd name="T23" fmla="*/ 64 h 179"/>
                              <a:gd name="T24" fmla="*/ 45 w 103"/>
                              <a:gd name="T25" fmla="*/ 171 h 179"/>
                              <a:gd name="T26" fmla="*/ 44 w 103"/>
                              <a:gd name="T27" fmla="*/ 175 h 179"/>
                              <a:gd name="T28" fmla="*/ 41 w 103"/>
                              <a:gd name="T29" fmla="*/ 178 h 179"/>
                              <a:gd name="T30" fmla="*/ 34 w 103"/>
                              <a:gd name="T31" fmla="*/ 179 h 179"/>
                              <a:gd name="T32" fmla="*/ 23 w 103"/>
                              <a:gd name="T33" fmla="*/ 179 h 179"/>
                              <a:gd name="T34" fmla="*/ 12 w 103"/>
                              <a:gd name="T35" fmla="*/ 179 h 179"/>
                              <a:gd name="T36" fmla="*/ 5 w 103"/>
                              <a:gd name="T37" fmla="*/ 178 h 179"/>
                              <a:gd name="T38" fmla="*/ 1 w 103"/>
                              <a:gd name="T39" fmla="*/ 175 h 179"/>
                              <a:gd name="T40" fmla="*/ 0 w 103"/>
                              <a:gd name="T41" fmla="*/ 171 h 179"/>
                              <a:gd name="T42" fmla="*/ 1 w 103"/>
                              <a:gd name="T43" fmla="*/ 9 h 179"/>
                              <a:gd name="T44" fmla="*/ 2 w 103"/>
                              <a:gd name="T45" fmla="*/ 6 h 179"/>
                              <a:gd name="T46" fmla="*/ 7 w 103"/>
                              <a:gd name="T47" fmla="*/ 4 h 179"/>
                              <a:gd name="T48" fmla="*/ 15 w 103"/>
                              <a:gd name="T49" fmla="*/ 4 h 179"/>
                              <a:gd name="T50" fmla="*/ 26 w 103"/>
                              <a:gd name="T51" fmla="*/ 4 h 179"/>
                              <a:gd name="T52" fmla="*/ 33 w 103"/>
                              <a:gd name="T53" fmla="*/ 4 h 179"/>
                              <a:gd name="T54" fmla="*/ 37 w 103"/>
                              <a:gd name="T55" fmla="*/ 6 h 179"/>
                              <a:gd name="T56" fmla="*/ 39 w 103"/>
                              <a:gd name="T57" fmla="*/ 9 h 179"/>
                              <a:gd name="T58" fmla="*/ 39 w 103"/>
                              <a:gd name="T59" fmla="*/ 31 h 179"/>
                              <a:gd name="T60" fmla="*/ 52 w 103"/>
                              <a:gd name="T61" fmla="*/ 16 h 179"/>
                              <a:gd name="T62" fmla="*/ 61 w 103"/>
                              <a:gd name="T63" fmla="*/ 6 h 179"/>
                              <a:gd name="T64" fmla="*/ 71 w 103"/>
                              <a:gd name="T65" fmla="*/ 1 h 179"/>
                              <a:gd name="T66" fmla="*/ 82 w 103"/>
                              <a:gd name="T67" fmla="*/ 0 h 179"/>
                              <a:gd name="T68" fmla="*/ 87 w 103"/>
                              <a:gd name="T69" fmla="*/ 0 h 179"/>
                              <a:gd name="T70" fmla="*/ 92 w 103"/>
                              <a:gd name="T71" fmla="*/ 1 h 179"/>
                              <a:gd name="T72" fmla="*/ 97 w 103"/>
                              <a:gd name="T73" fmla="*/ 3 h 179"/>
                              <a:gd name="T74" fmla="*/ 101 w 103"/>
                              <a:gd name="T75" fmla="*/ 5 h 179"/>
                              <a:gd name="T76" fmla="*/ 102 w 103"/>
                              <a:gd name="T77" fmla="*/ 6 h 179"/>
                              <a:gd name="T78" fmla="*/ 103 w 103"/>
                              <a:gd name="T79" fmla="*/ 10 h 179"/>
                              <a:gd name="T80" fmla="*/ 103 w 103"/>
                              <a:gd name="T81" fmla="*/ 15 h 179"/>
                              <a:gd name="T82" fmla="*/ 103 w 103"/>
                              <a:gd name="T83" fmla="*/ 26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103" h="179">
                                <a:moveTo>
                                  <a:pt x="103" y="26"/>
                                </a:moveTo>
                                <a:lnTo>
                                  <a:pt x="103" y="32"/>
                                </a:lnTo>
                                <a:lnTo>
                                  <a:pt x="103" y="36"/>
                                </a:lnTo>
                                <a:lnTo>
                                  <a:pt x="103" y="40"/>
                                </a:lnTo>
                                <a:lnTo>
                                  <a:pt x="102" y="43"/>
                                </a:lnTo>
                                <a:lnTo>
                                  <a:pt x="102" y="45"/>
                                </a:lnTo>
                                <a:lnTo>
                                  <a:pt x="101" y="46"/>
                                </a:lnTo>
                                <a:lnTo>
                                  <a:pt x="100" y="47"/>
                                </a:lnTo>
                                <a:lnTo>
                                  <a:pt x="97" y="47"/>
                                </a:lnTo>
                                <a:lnTo>
                                  <a:pt x="96" y="47"/>
                                </a:lnTo>
                                <a:lnTo>
                                  <a:pt x="95" y="46"/>
                                </a:lnTo>
                                <a:lnTo>
                                  <a:pt x="92" y="46"/>
                                </a:lnTo>
                                <a:lnTo>
                                  <a:pt x="90" y="45"/>
                                </a:lnTo>
                                <a:lnTo>
                                  <a:pt x="87" y="45"/>
                                </a:lnTo>
                                <a:lnTo>
                                  <a:pt x="85" y="43"/>
                                </a:lnTo>
                                <a:lnTo>
                                  <a:pt x="82" y="43"/>
                                </a:lnTo>
                                <a:lnTo>
                                  <a:pt x="79" y="43"/>
                                </a:lnTo>
                                <a:lnTo>
                                  <a:pt x="75" y="43"/>
                                </a:lnTo>
                                <a:lnTo>
                                  <a:pt x="71" y="45"/>
                                </a:lnTo>
                                <a:lnTo>
                                  <a:pt x="68" y="46"/>
                                </a:lnTo>
                                <a:lnTo>
                                  <a:pt x="64" y="50"/>
                                </a:lnTo>
                                <a:lnTo>
                                  <a:pt x="60" y="53"/>
                                </a:lnTo>
                                <a:lnTo>
                                  <a:pt x="55" y="58"/>
                                </a:lnTo>
                                <a:lnTo>
                                  <a:pt x="50" y="64"/>
                                </a:lnTo>
                                <a:lnTo>
                                  <a:pt x="45" y="72"/>
                                </a:lnTo>
                                <a:lnTo>
                                  <a:pt x="45" y="171"/>
                                </a:lnTo>
                                <a:lnTo>
                                  <a:pt x="45" y="174"/>
                                </a:lnTo>
                                <a:lnTo>
                                  <a:pt x="44" y="175"/>
                                </a:lnTo>
                                <a:lnTo>
                                  <a:pt x="43" y="176"/>
                                </a:lnTo>
                                <a:lnTo>
                                  <a:pt x="41" y="178"/>
                                </a:lnTo>
                                <a:lnTo>
                                  <a:pt x="38" y="178"/>
                                </a:lnTo>
                                <a:lnTo>
                                  <a:pt x="34" y="179"/>
                                </a:lnTo>
                                <a:lnTo>
                                  <a:pt x="29" y="179"/>
                                </a:lnTo>
                                <a:lnTo>
                                  <a:pt x="23" y="179"/>
                                </a:lnTo>
                                <a:lnTo>
                                  <a:pt x="17" y="179"/>
                                </a:lnTo>
                                <a:lnTo>
                                  <a:pt x="12" y="179"/>
                                </a:lnTo>
                                <a:lnTo>
                                  <a:pt x="8" y="178"/>
                                </a:lnTo>
                                <a:lnTo>
                                  <a:pt x="5" y="178"/>
                                </a:lnTo>
                                <a:lnTo>
                                  <a:pt x="2" y="176"/>
                                </a:lnTo>
                                <a:lnTo>
                                  <a:pt x="1" y="175"/>
                                </a:lnTo>
                                <a:lnTo>
                                  <a:pt x="1" y="174"/>
                                </a:lnTo>
                                <a:lnTo>
                                  <a:pt x="0" y="171"/>
                                </a:lnTo>
                                <a:lnTo>
                                  <a:pt x="0" y="10"/>
                                </a:lnTo>
                                <a:lnTo>
                                  <a:pt x="1" y="9"/>
                                </a:lnTo>
                                <a:lnTo>
                                  <a:pt x="1" y="8"/>
                                </a:lnTo>
                                <a:lnTo>
                                  <a:pt x="2" y="6"/>
                                </a:lnTo>
                                <a:lnTo>
                                  <a:pt x="5" y="5"/>
                                </a:lnTo>
                                <a:lnTo>
                                  <a:pt x="7" y="4"/>
                                </a:lnTo>
                                <a:lnTo>
                                  <a:pt x="11" y="4"/>
                                </a:lnTo>
                                <a:lnTo>
                                  <a:pt x="15" y="4"/>
                                </a:lnTo>
                                <a:lnTo>
                                  <a:pt x="20" y="4"/>
                                </a:lnTo>
                                <a:lnTo>
                                  <a:pt x="26" y="4"/>
                                </a:lnTo>
                                <a:lnTo>
                                  <a:pt x="29" y="4"/>
                                </a:lnTo>
                                <a:lnTo>
                                  <a:pt x="33" y="4"/>
                                </a:lnTo>
                                <a:lnTo>
                                  <a:pt x="36" y="5"/>
                                </a:lnTo>
                                <a:lnTo>
                                  <a:pt x="37" y="6"/>
                                </a:lnTo>
                                <a:lnTo>
                                  <a:pt x="38" y="8"/>
                                </a:lnTo>
                                <a:lnTo>
                                  <a:pt x="39" y="9"/>
                                </a:lnTo>
                                <a:lnTo>
                                  <a:pt x="39" y="10"/>
                                </a:lnTo>
                                <a:lnTo>
                                  <a:pt x="39" y="31"/>
                                </a:lnTo>
                                <a:lnTo>
                                  <a:pt x="45" y="22"/>
                                </a:lnTo>
                                <a:lnTo>
                                  <a:pt x="52" y="16"/>
                                </a:lnTo>
                                <a:lnTo>
                                  <a:pt x="57" y="10"/>
                                </a:lnTo>
                                <a:lnTo>
                                  <a:pt x="61" y="6"/>
                                </a:lnTo>
                                <a:lnTo>
                                  <a:pt x="66" y="4"/>
                                </a:lnTo>
                                <a:lnTo>
                                  <a:pt x="71" y="1"/>
                                </a:lnTo>
                                <a:lnTo>
                                  <a:pt x="77" y="0"/>
                                </a:lnTo>
                                <a:lnTo>
                                  <a:pt x="82" y="0"/>
                                </a:lnTo>
                                <a:lnTo>
                                  <a:pt x="85" y="0"/>
                                </a:lnTo>
                                <a:lnTo>
                                  <a:pt x="87" y="0"/>
                                </a:lnTo>
                                <a:lnTo>
                                  <a:pt x="90" y="1"/>
                                </a:lnTo>
                                <a:lnTo>
                                  <a:pt x="92" y="1"/>
                                </a:lnTo>
                                <a:lnTo>
                                  <a:pt x="96" y="3"/>
                                </a:lnTo>
                                <a:lnTo>
                                  <a:pt x="97" y="3"/>
                                </a:lnTo>
                                <a:lnTo>
                                  <a:pt x="100" y="4"/>
                                </a:lnTo>
                                <a:lnTo>
                                  <a:pt x="101" y="5"/>
                                </a:lnTo>
                                <a:lnTo>
                                  <a:pt x="102" y="5"/>
                                </a:lnTo>
                                <a:lnTo>
                                  <a:pt x="102" y="6"/>
                                </a:lnTo>
                                <a:lnTo>
                                  <a:pt x="102" y="8"/>
                                </a:lnTo>
                                <a:lnTo>
                                  <a:pt x="103" y="10"/>
                                </a:lnTo>
                                <a:lnTo>
                                  <a:pt x="103" y="11"/>
                                </a:lnTo>
                                <a:lnTo>
                                  <a:pt x="103" y="15"/>
                                </a:lnTo>
                                <a:lnTo>
                                  <a:pt x="103" y="20"/>
                                </a:lnTo>
                                <a:lnTo>
                                  <a:pt x="103" y="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44" name="Freeform 38"/>
                        <wps:cNvSpPr>
                          <a:spLocks noEditPoints="1"/>
                        </wps:cNvSpPr>
                        <wps:spPr bwMode="auto">
                          <a:xfrm>
                            <a:off x="3533775" y="2830512"/>
                            <a:ext cx="85725" cy="128588"/>
                          </a:xfrm>
                          <a:custGeom>
                            <a:avLst/>
                            <a:gdLst>
                              <a:gd name="T0" fmla="*/ 161 w 162"/>
                              <a:gd name="T1" fmla="*/ 110 h 243"/>
                              <a:gd name="T2" fmla="*/ 152 w 162"/>
                              <a:gd name="T3" fmla="*/ 144 h 243"/>
                              <a:gd name="T4" fmla="*/ 134 w 162"/>
                              <a:gd name="T5" fmla="*/ 168 h 243"/>
                              <a:gd name="T6" fmla="*/ 108 w 162"/>
                              <a:gd name="T7" fmla="*/ 181 h 243"/>
                              <a:gd name="T8" fmla="*/ 85 w 162"/>
                              <a:gd name="T9" fmla="*/ 181 h 243"/>
                              <a:gd name="T10" fmla="*/ 72 w 162"/>
                              <a:gd name="T11" fmla="*/ 179 h 243"/>
                              <a:gd name="T12" fmla="*/ 61 w 162"/>
                              <a:gd name="T13" fmla="*/ 174 h 243"/>
                              <a:gd name="T14" fmla="*/ 51 w 162"/>
                              <a:gd name="T15" fmla="*/ 165 h 243"/>
                              <a:gd name="T16" fmla="*/ 45 w 162"/>
                              <a:gd name="T17" fmla="*/ 235 h 243"/>
                              <a:gd name="T18" fmla="*/ 44 w 162"/>
                              <a:gd name="T19" fmla="*/ 239 h 243"/>
                              <a:gd name="T20" fmla="*/ 40 w 162"/>
                              <a:gd name="T21" fmla="*/ 242 h 243"/>
                              <a:gd name="T22" fmla="*/ 33 w 162"/>
                              <a:gd name="T23" fmla="*/ 243 h 243"/>
                              <a:gd name="T24" fmla="*/ 23 w 162"/>
                              <a:gd name="T25" fmla="*/ 243 h 243"/>
                              <a:gd name="T26" fmla="*/ 12 w 162"/>
                              <a:gd name="T27" fmla="*/ 243 h 243"/>
                              <a:gd name="T28" fmla="*/ 5 w 162"/>
                              <a:gd name="T29" fmla="*/ 242 h 243"/>
                              <a:gd name="T30" fmla="*/ 1 w 162"/>
                              <a:gd name="T31" fmla="*/ 239 h 243"/>
                              <a:gd name="T32" fmla="*/ 0 w 162"/>
                              <a:gd name="T33" fmla="*/ 235 h 243"/>
                              <a:gd name="T34" fmla="*/ 0 w 162"/>
                              <a:gd name="T35" fmla="*/ 9 h 243"/>
                              <a:gd name="T36" fmla="*/ 2 w 162"/>
                              <a:gd name="T37" fmla="*/ 6 h 243"/>
                              <a:gd name="T38" fmla="*/ 6 w 162"/>
                              <a:gd name="T39" fmla="*/ 4 h 243"/>
                              <a:gd name="T40" fmla="*/ 13 w 162"/>
                              <a:gd name="T41" fmla="*/ 4 h 243"/>
                              <a:gd name="T42" fmla="*/ 24 w 162"/>
                              <a:gd name="T43" fmla="*/ 4 h 243"/>
                              <a:gd name="T44" fmla="*/ 32 w 162"/>
                              <a:gd name="T45" fmla="*/ 4 h 243"/>
                              <a:gd name="T46" fmla="*/ 37 w 162"/>
                              <a:gd name="T47" fmla="*/ 6 h 243"/>
                              <a:gd name="T48" fmla="*/ 38 w 162"/>
                              <a:gd name="T49" fmla="*/ 9 h 243"/>
                              <a:gd name="T50" fmla="*/ 38 w 162"/>
                              <a:gd name="T51" fmla="*/ 30 h 243"/>
                              <a:gd name="T52" fmla="*/ 51 w 162"/>
                              <a:gd name="T53" fmla="*/ 17 h 243"/>
                              <a:gd name="T54" fmla="*/ 66 w 162"/>
                              <a:gd name="T55" fmla="*/ 8 h 243"/>
                              <a:gd name="T56" fmla="*/ 80 w 162"/>
                              <a:gd name="T57" fmla="*/ 3 h 243"/>
                              <a:gd name="T58" fmla="*/ 96 w 162"/>
                              <a:gd name="T59" fmla="*/ 0 h 243"/>
                              <a:gd name="T60" fmla="*/ 127 w 162"/>
                              <a:gd name="T61" fmla="*/ 8 h 243"/>
                              <a:gd name="T62" fmla="*/ 146 w 162"/>
                              <a:gd name="T63" fmla="*/ 26 h 243"/>
                              <a:gd name="T64" fmla="*/ 159 w 162"/>
                              <a:gd name="T65" fmla="*/ 54 h 243"/>
                              <a:gd name="T66" fmla="*/ 162 w 162"/>
                              <a:gd name="T67" fmla="*/ 89 h 243"/>
                              <a:gd name="T68" fmla="*/ 114 w 162"/>
                              <a:gd name="T69" fmla="*/ 82 h 243"/>
                              <a:gd name="T70" fmla="*/ 110 w 162"/>
                              <a:gd name="T71" fmla="*/ 63 h 243"/>
                              <a:gd name="T72" fmla="*/ 103 w 162"/>
                              <a:gd name="T73" fmla="*/ 48 h 243"/>
                              <a:gd name="T74" fmla="*/ 92 w 162"/>
                              <a:gd name="T75" fmla="*/ 40 h 243"/>
                              <a:gd name="T76" fmla="*/ 78 w 162"/>
                              <a:gd name="T77" fmla="*/ 40 h 243"/>
                              <a:gd name="T78" fmla="*/ 70 w 162"/>
                              <a:gd name="T79" fmla="*/ 42 h 243"/>
                              <a:gd name="T80" fmla="*/ 60 w 162"/>
                              <a:gd name="T81" fmla="*/ 48 h 243"/>
                              <a:gd name="T82" fmla="*/ 50 w 162"/>
                              <a:gd name="T83" fmla="*/ 58 h 243"/>
                              <a:gd name="T84" fmla="*/ 45 w 162"/>
                              <a:gd name="T85" fmla="*/ 118 h 243"/>
                              <a:gd name="T86" fmla="*/ 64 w 162"/>
                              <a:gd name="T87" fmla="*/ 137 h 243"/>
                              <a:gd name="T88" fmla="*/ 81 w 162"/>
                              <a:gd name="T89" fmla="*/ 143 h 243"/>
                              <a:gd name="T90" fmla="*/ 97 w 162"/>
                              <a:gd name="T91" fmla="*/ 138 h 243"/>
                              <a:gd name="T92" fmla="*/ 107 w 162"/>
                              <a:gd name="T93" fmla="*/ 127 h 243"/>
                              <a:gd name="T94" fmla="*/ 113 w 162"/>
                              <a:gd name="T95" fmla="*/ 110 h 243"/>
                              <a:gd name="T96" fmla="*/ 114 w 162"/>
                              <a:gd name="T97" fmla="*/ 93 h 2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62" h="243">
                                <a:moveTo>
                                  <a:pt x="162" y="89"/>
                                </a:moveTo>
                                <a:lnTo>
                                  <a:pt x="161" y="110"/>
                                </a:lnTo>
                                <a:lnTo>
                                  <a:pt x="157" y="127"/>
                                </a:lnTo>
                                <a:lnTo>
                                  <a:pt x="152" y="144"/>
                                </a:lnTo>
                                <a:lnTo>
                                  <a:pt x="144" y="157"/>
                                </a:lnTo>
                                <a:lnTo>
                                  <a:pt x="134" y="168"/>
                                </a:lnTo>
                                <a:lnTo>
                                  <a:pt x="122" y="175"/>
                                </a:lnTo>
                                <a:lnTo>
                                  <a:pt x="108" y="181"/>
                                </a:lnTo>
                                <a:lnTo>
                                  <a:pt x="92" y="181"/>
                                </a:lnTo>
                                <a:lnTo>
                                  <a:pt x="85" y="181"/>
                                </a:lnTo>
                                <a:lnTo>
                                  <a:pt x="78" y="180"/>
                                </a:lnTo>
                                <a:lnTo>
                                  <a:pt x="72" y="179"/>
                                </a:lnTo>
                                <a:lnTo>
                                  <a:pt x="67" y="176"/>
                                </a:lnTo>
                                <a:lnTo>
                                  <a:pt x="61" y="174"/>
                                </a:lnTo>
                                <a:lnTo>
                                  <a:pt x="56" y="169"/>
                                </a:lnTo>
                                <a:lnTo>
                                  <a:pt x="51" y="165"/>
                                </a:lnTo>
                                <a:lnTo>
                                  <a:pt x="45" y="159"/>
                                </a:lnTo>
                                <a:lnTo>
                                  <a:pt x="45" y="235"/>
                                </a:lnTo>
                                <a:lnTo>
                                  <a:pt x="45" y="237"/>
                                </a:lnTo>
                                <a:lnTo>
                                  <a:pt x="44" y="239"/>
                                </a:lnTo>
                                <a:lnTo>
                                  <a:pt x="43" y="240"/>
                                </a:lnTo>
                                <a:lnTo>
                                  <a:pt x="40" y="242"/>
                                </a:lnTo>
                                <a:lnTo>
                                  <a:pt x="38" y="242"/>
                                </a:lnTo>
                                <a:lnTo>
                                  <a:pt x="33" y="243"/>
                                </a:lnTo>
                                <a:lnTo>
                                  <a:pt x="29" y="243"/>
                                </a:lnTo>
                                <a:lnTo>
                                  <a:pt x="23" y="243"/>
                                </a:lnTo>
                                <a:lnTo>
                                  <a:pt x="16" y="243"/>
                                </a:lnTo>
                                <a:lnTo>
                                  <a:pt x="12" y="243"/>
                                </a:lnTo>
                                <a:lnTo>
                                  <a:pt x="7" y="242"/>
                                </a:lnTo>
                                <a:lnTo>
                                  <a:pt x="5" y="242"/>
                                </a:lnTo>
                                <a:lnTo>
                                  <a:pt x="2" y="240"/>
                                </a:lnTo>
                                <a:lnTo>
                                  <a:pt x="1" y="239"/>
                                </a:lnTo>
                                <a:lnTo>
                                  <a:pt x="0" y="237"/>
                                </a:lnTo>
                                <a:lnTo>
                                  <a:pt x="0" y="235"/>
                                </a:lnTo>
                                <a:lnTo>
                                  <a:pt x="0" y="10"/>
                                </a:lnTo>
                                <a:lnTo>
                                  <a:pt x="0" y="9"/>
                                </a:lnTo>
                                <a:lnTo>
                                  <a:pt x="1" y="8"/>
                                </a:lnTo>
                                <a:lnTo>
                                  <a:pt x="2" y="6"/>
                                </a:lnTo>
                                <a:lnTo>
                                  <a:pt x="3" y="5"/>
                                </a:lnTo>
                                <a:lnTo>
                                  <a:pt x="6" y="4"/>
                                </a:lnTo>
                                <a:lnTo>
                                  <a:pt x="9" y="4"/>
                                </a:lnTo>
                                <a:lnTo>
                                  <a:pt x="13" y="4"/>
                                </a:lnTo>
                                <a:lnTo>
                                  <a:pt x="19" y="4"/>
                                </a:lnTo>
                                <a:lnTo>
                                  <a:pt x="24" y="4"/>
                                </a:lnTo>
                                <a:lnTo>
                                  <a:pt x="28" y="4"/>
                                </a:lnTo>
                                <a:lnTo>
                                  <a:pt x="32" y="4"/>
                                </a:lnTo>
                                <a:lnTo>
                                  <a:pt x="34" y="5"/>
                                </a:lnTo>
                                <a:lnTo>
                                  <a:pt x="37" y="6"/>
                                </a:lnTo>
                                <a:lnTo>
                                  <a:pt x="38" y="8"/>
                                </a:lnTo>
                                <a:lnTo>
                                  <a:pt x="38" y="9"/>
                                </a:lnTo>
                                <a:lnTo>
                                  <a:pt x="38" y="10"/>
                                </a:lnTo>
                                <a:lnTo>
                                  <a:pt x="38" y="30"/>
                                </a:lnTo>
                                <a:lnTo>
                                  <a:pt x="45" y="22"/>
                                </a:lnTo>
                                <a:lnTo>
                                  <a:pt x="51" y="17"/>
                                </a:lnTo>
                                <a:lnTo>
                                  <a:pt x="59" y="11"/>
                                </a:lnTo>
                                <a:lnTo>
                                  <a:pt x="66" y="8"/>
                                </a:lnTo>
                                <a:lnTo>
                                  <a:pt x="72" y="4"/>
                                </a:lnTo>
                                <a:lnTo>
                                  <a:pt x="80" y="3"/>
                                </a:lnTo>
                                <a:lnTo>
                                  <a:pt x="88" y="0"/>
                                </a:lnTo>
                                <a:lnTo>
                                  <a:pt x="96" y="0"/>
                                </a:lnTo>
                                <a:lnTo>
                                  <a:pt x="113" y="1"/>
                                </a:lnTo>
                                <a:lnTo>
                                  <a:pt x="127" y="8"/>
                                </a:lnTo>
                                <a:lnTo>
                                  <a:pt x="138" y="15"/>
                                </a:lnTo>
                                <a:lnTo>
                                  <a:pt x="146" y="26"/>
                                </a:lnTo>
                                <a:lnTo>
                                  <a:pt x="154" y="40"/>
                                </a:lnTo>
                                <a:lnTo>
                                  <a:pt x="159" y="54"/>
                                </a:lnTo>
                                <a:lnTo>
                                  <a:pt x="161" y="70"/>
                                </a:lnTo>
                                <a:lnTo>
                                  <a:pt x="162" y="89"/>
                                </a:lnTo>
                                <a:close/>
                                <a:moveTo>
                                  <a:pt x="114" y="93"/>
                                </a:moveTo>
                                <a:lnTo>
                                  <a:pt x="114" y="82"/>
                                </a:lnTo>
                                <a:lnTo>
                                  <a:pt x="113" y="73"/>
                                </a:lnTo>
                                <a:lnTo>
                                  <a:pt x="110" y="63"/>
                                </a:lnTo>
                                <a:lnTo>
                                  <a:pt x="108" y="56"/>
                                </a:lnTo>
                                <a:lnTo>
                                  <a:pt x="103" y="48"/>
                                </a:lnTo>
                                <a:lnTo>
                                  <a:pt x="98" y="43"/>
                                </a:lnTo>
                                <a:lnTo>
                                  <a:pt x="92" y="40"/>
                                </a:lnTo>
                                <a:lnTo>
                                  <a:pt x="83" y="40"/>
                                </a:lnTo>
                                <a:lnTo>
                                  <a:pt x="78" y="40"/>
                                </a:lnTo>
                                <a:lnTo>
                                  <a:pt x="74" y="41"/>
                                </a:lnTo>
                                <a:lnTo>
                                  <a:pt x="70" y="42"/>
                                </a:lnTo>
                                <a:lnTo>
                                  <a:pt x="65" y="45"/>
                                </a:lnTo>
                                <a:lnTo>
                                  <a:pt x="60" y="48"/>
                                </a:lnTo>
                                <a:lnTo>
                                  <a:pt x="55" y="53"/>
                                </a:lnTo>
                                <a:lnTo>
                                  <a:pt x="50" y="58"/>
                                </a:lnTo>
                                <a:lnTo>
                                  <a:pt x="45" y="66"/>
                                </a:lnTo>
                                <a:lnTo>
                                  <a:pt x="45" y="118"/>
                                </a:lnTo>
                                <a:lnTo>
                                  <a:pt x="55" y="130"/>
                                </a:lnTo>
                                <a:lnTo>
                                  <a:pt x="64" y="137"/>
                                </a:lnTo>
                                <a:lnTo>
                                  <a:pt x="72" y="142"/>
                                </a:lnTo>
                                <a:lnTo>
                                  <a:pt x="81" y="143"/>
                                </a:lnTo>
                                <a:lnTo>
                                  <a:pt x="90" y="143"/>
                                </a:lnTo>
                                <a:lnTo>
                                  <a:pt x="97" y="138"/>
                                </a:lnTo>
                                <a:lnTo>
                                  <a:pt x="102" y="133"/>
                                </a:lnTo>
                                <a:lnTo>
                                  <a:pt x="107" y="127"/>
                                </a:lnTo>
                                <a:lnTo>
                                  <a:pt x="110" y="120"/>
                                </a:lnTo>
                                <a:lnTo>
                                  <a:pt x="113" y="110"/>
                                </a:lnTo>
                                <a:lnTo>
                                  <a:pt x="114" y="101"/>
                                </a:lnTo>
                                <a:lnTo>
                                  <a:pt x="114" y="9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45" name="Freeform 39"/>
                        <wps:cNvSpPr>
                          <a:spLocks noEditPoints="1"/>
                        </wps:cNvSpPr>
                        <wps:spPr bwMode="auto">
                          <a:xfrm>
                            <a:off x="3629025" y="2795587"/>
                            <a:ext cx="101600" cy="131763"/>
                          </a:xfrm>
                          <a:custGeom>
                            <a:avLst/>
                            <a:gdLst>
                              <a:gd name="T0" fmla="*/ 183 w 194"/>
                              <a:gd name="T1" fmla="*/ 72 h 248"/>
                              <a:gd name="T2" fmla="*/ 189 w 194"/>
                              <a:gd name="T3" fmla="*/ 78 h 248"/>
                              <a:gd name="T4" fmla="*/ 190 w 194"/>
                              <a:gd name="T5" fmla="*/ 238 h 248"/>
                              <a:gd name="T6" fmla="*/ 189 w 194"/>
                              <a:gd name="T7" fmla="*/ 242 h 248"/>
                              <a:gd name="T8" fmla="*/ 185 w 194"/>
                              <a:gd name="T9" fmla="*/ 245 h 248"/>
                              <a:gd name="T10" fmla="*/ 178 w 194"/>
                              <a:gd name="T11" fmla="*/ 246 h 248"/>
                              <a:gd name="T12" fmla="*/ 167 w 194"/>
                              <a:gd name="T13" fmla="*/ 246 h 248"/>
                              <a:gd name="T14" fmla="*/ 155 w 194"/>
                              <a:gd name="T15" fmla="*/ 246 h 248"/>
                              <a:gd name="T16" fmla="*/ 149 w 194"/>
                              <a:gd name="T17" fmla="*/ 245 h 248"/>
                              <a:gd name="T18" fmla="*/ 146 w 194"/>
                              <a:gd name="T19" fmla="*/ 242 h 248"/>
                              <a:gd name="T20" fmla="*/ 144 w 194"/>
                              <a:gd name="T21" fmla="*/ 238 h 248"/>
                              <a:gd name="T22" fmla="*/ 72 w 194"/>
                              <a:gd name="T23" fmla="*/ 108 h 248"/>
                              <a:gd name="T24" fmla="*/ 73 w 194"/>
                              <a:gd name="T25" fmla="*/ 197 h 248"/>
                              <a:gd name="T26" fmla="*/ 82 w 194"/>
                              <a:gd name="T27" fmla="*/ 209 h 248"/>
                              <a:gd name="T28" fmla="*/ 94 w 194"/>
                              <a:gd name="T29" fmla="*/ 210 h 248"/>
                              <a:gd name="T30" fmla="*/ 100 w 194"/>
                              <a:gd name="T31" fmla="*/ 209 h 248"/>
                              <a:gd name="T32" fmla="*/ 105 w 194"/>
                              <a:gd name="T33" fmla="*/ 208 h 248"/>
                              <a:gd name="T34" fmla="*/ 107 w 194"/>
                              <a:gd name="T35" fmla="*/ 206 h 248"/>
                              <a:gd name="T36" fmla="*/ 110 w 194"/>
                              <a:gd name="T37" fmla="*/ 206 h 248"/>
                              <a:gd name="T38" fmla="*/ 112 w 194"/>
                              <a:gd name="T39" fmla="*/ 208 h 248"/>
                              <a:gd name="T40" fmla="*/ 114 w 194"/>
                              <a:gd name="T41" fmla="*/ 211 h 248"/>
                              <a:gd name="T42" fmla="*/ 114 w 194"/>
                              <a:gd name="T43" fmla="*/ 217 h 248"/>
                              <a:gd name="T44" fmla="*/ 114 w 194"/>
                              <a:gd name="T45" fmla="*/ 230 h 248"/>
                              <a:gd name="T46" fmla="*/ 112 w 194"/>
                              <a:gd name="T47" fmla="*/ 238 h 248"/>
                              <a:gd name="T48" fmla="*/ 109 w 194"/>
                              <a:gd name="T49" fmla="*/ 242 h 248"/>
                              <a:gd name="T50" fmla="*/ 102 w 194"/>
                              <a:gd name="T51" fmla="*/ 245 h 248"/>
                              <a:gd name="T52" fmla="*/ 94 w 194"/>
                              <a:gd name="T53" fmla="*/ 247 h 248"/>
                              <a:gd name="T54" fmla="*/ 84 w 194"/>
                              <a:gd name="T55" fmla="*/ 248 h 248"/>
                              <a:gd name="T56" fmla="*/ 66 w 194"/>
                              <a:gd name="T57" fmla="*/ 248 h 248"/>
                              <a:gd name="T58" fmla="*/ 46 w 194"/>
                              <a:gd name="T59" fmla="*/ 241 h 248"/>
                              <a:gd name="T60" fmla="*/ 33 w 194"/>
                              <a:gd name="T61" fmla="*/ 226 h 248"/>
                              <a:gd name="T62" fmla="*/ 27 w 194"/>
                              <a:gd name="T63" fmla="*/ 205 h 248"/>
                              <a:gd name="T64" fmla="*/ 26 w 194"/>
                              <a:gd name="T65" fmla="*/ 108 h 248"/>
                              <a:gd name="T66" fmla="*/ 4 w 194"/>
                              <a:gd name="T67" fmla="*/ 108 h 248"/>
                              <a:gd name="T68" fmla="*/ 0 w 194"/>
                              <a:gd name="T69" fmla="*/ 99 h 248"/>
                              <a:gd name="T70" fmla="*/ 0 w 194"/>
                              <a:gd name="T71" fmla="*/ 84 h 248"/>
                              <a:gd name="T72" fmla="*/ 1 w 194"/>
                              <a:gd name="T73" fmla="*/ 78 h 248"/>
                              <a:gd name="T74" fmla="*/ 3 w 194"/>
                              <a:gd name="T75" fmla="*/ 73 h 248"/>
                              <a:gd name="T76" fmla="*/ 5 w 194"/>
                              <a:gd name="T77" fmla="*/ 72 h 248"/>
                              <a:gd name="T78" fmla="*/ 26 w 194"/>
                              <a:gd name="T79" fmla="*/ 71 h 248"/>
                              <a:gd name="T80" fmla="*/ 26 w 194"/>
                              <a:gd name="T81" fmla="*/ 34 h 248"/>
                              <a:gd name="T82" fmla="*/ 29 w 194"/>
                              <a:gd name="T83" fmla="*/ 32 h 248"/>
                              <a:gd name="T84" fmla="*/ 33 w 194"/>
                              <a:gd name="T85" fmla="*/ 29 h 248"/>
                              <a:gd name="T86" fmla="*/ 43 w 194"/>
                              <a:gd name="T87" fmla="*/ 28 h 248"/>
                              <a:gd name="T88" fmla="*/ 56 w 194"/>
                              <a:gd name="T89" fmla="*/ 28 h 248"/>
                              <a:gd name="T90" fmla="*/ 64 w 194"/>
                              <a:gd name="T91" fmla="*/ 29 h 248"/>
                              <a:gd name="T92" fmla="*/ 69 w 194"/>
                              <a:gd name="T93" fmla="*/ 32 h 248"/>
                              <a:gd name="T94" fmla="*/ 72 w 194"/>
                              <a:gd name="T95" fmla="*/ 34 h 248"/>
                              <a:gd name="T96" fmla="*/ 72 w 194"/>
                              <a:gd name="T97" fmla="*/ 71 h 248"/>
                              <a:gd name="T98" fmla="*/ 194 w 194"/>
                              <a:gd name="T99" fmla="*/ 23 h 248"/>
                              <a:gd name="T100" fmla="*/ 187 w 194"/>
                              <a:gd name="T101" fmla="*/ 43 h 248"/>
                              <a:gd name="T102" fmla="*/ 167 w 194"/>
                              <a:gd name="T103" fmla="*/ 48 h 248"/>
                              <a:gd name="T104" fmla="*/ 146 w 194"/>
                              <a:gd name="T105" fmla="*/ 43 h 248"/>
                              <a:gd name="T106" fmla="*/ 141 w 194"/>
                              <a:gd name="T107" fmla="*/ 24 h 248"/>
                              <a:gd name="T108" fmla="*/ 146 w 194"/>
                              <a:gd name="T109" fmla="*/ 6 h 248"/>
                              <a:gd name="T110" fmla="*/ 167 w 194"/>
                              <a:gd name="T111" fmla="*/ 0 h 248"/>
                              <a:gd name="T112" fmla="*/ 187 w 194"/>
                              <a:gd name="T113" fmla="*/ 4 h 248"/>
                              <a:gd name="T114" fmla="*/ 194 w 194"/>
                              <a:gd name="T115" fmla="*/ 23 h 248"/>
                              <a:gd name="T116" fmla="*/ 121 w 194"/>
                              <a:gd name="T117" fmla="*/ 71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94" h="248">
                                <a:moveTo>
                                  <a:pt x="176" y="71"/>
                                </a:moveTo>
                                <a:lnTo>
                                  <a:pt x="183" y="72"/>
                                </a:lnTo>
                                <a:lnTo>
                                  <a:pt x="186" y="75"/>
                                </a:lnTo>
                                <a:lnTo>
                                  <a:pt x="189" y="78"/>
                                </a:lnTo>
                                <a:lnTo>
                                  <a:pt x="190" y="84"/>
                                </a:lnTo>
                                <a:lnTo>
                                  <a:pt x="190" y="238"/>
                                </a:lnTo>
                                <a:lnTo>
                                  <a:pt x="189" y="241"/>
                                </a:lnTo>
                                <a:lnTo>
                                  <a:pt x="189" y="242"/>
                                </a:lnTo>
                                <a:lnTo>
                                  <a:pt x="187" y="243"/>
                                </a:lnTo>
                                <a:lnTo>
                                  <a:pt x="185" y="245"/>
                                </a:lnTo>
                                <a:lnTo>
                                  <a:pt x="181" y="245"/>
                                </a:lnTo>
                                <a:lnTo>
                                  <a:pt x="178" y="246"/>
                                </a:lnTo>
                                <a:lnTo>
                                  <a:pt x="173" y="246"/>
                                </a:lnTo>
                                <a:lnTo>
                                  <a:pt x="167" y="246"/>
                                </a:lnTo>
                                <a:lnTo>
                                  <a:pt x="160" y="246"/>
                                </a:lnTo>
                                <a:lnTo>
                                  <a:pt x="155" y="246"/>
                                </a:lnTo>
                                <a:lnTo>
                                  <a:pt x="152" y="245"/>
                                </a:lnTo>
                                <a:lnTo>
                                  <a:pt x="149" y="245"/>
                                </a:lnTo>
                                <a:lnTo>
                                  <a:pt x="147" y="243"/>
                                </a:lnTo>
                                <a:lnTo>
                                  <a:pt x="146" y="242"/>
                                </a:lnTo>
                                <a:lnTo>
                                  <a:pt x="144" y="241"/>
                                </a:lnTo>
                                <a:lnTo>
                                  <a:pt x="144" y="238"/>
                                </a:lnTo>
                                <a:lnTo>
                                  <a:pt x="144" y="108"/>
                                </a:lnTo>
                                <a:lnTo>
                                  <a:pt x="72" y="108"/>
                                </a:lnTo>
                                <a:lnTo>
                                  <a:pt x="72" y="184"/>
                                </a:lnTo>
                                <a:lnTo>
                                  <a:pt x="73" y="197"/>
                                </a:lnTo>
                                <a:lnTo>
                                  <a:pt x="75" y="204"/>
                                </a:lnTo>
                                <a:lnTo>
                                  <a:pt x="82" y="209"/>
                                </a:lnTo>
                                <a:lnTo>
                                  <a:pt x="90" y="210"/>
                                </a:lnTo>
                                <a:lnTo>
                                  <a:pt x="94" y="210"/>
                                </a:lnTo>
                                <a:lnTo>
                                  <a:pt x="98" y="210"/>
                                </a:lnTo>
                                <a:lnTo>
                                  <a:pt x="100" y="209"/>
                                </a:lnTo>
                                <a:lnTo>
                                  <a:pt x="102" y="209"/>
                                </a:lnTo>
                                <a:lnTo>
                                  <a:pt x="105" y="208"/>
                                </a:lnTo>
                                <a:lnTo>
                                  <a:pt x="106" y="206"/>
                                </a:lnTo>
                                <a:lnTo>
                                  <a:pt x="107" y="206"/>
                                </a:lnTo>
                                <a:lnTo>
                                  <a:pt x="109" y="206"/>
                                </a:lnTo>
                                <a:lnTo>
                                  <a:pt x="110" y="206"/>
                                </a:lnTo>
                                <a:lnTo>
                                  <a:pt x="111" y="206"/>
                                </a:lnTo>
                                <a:lnTo>
                                  <a:pt x="112" y="208"/>
                                </a:lnTo>
                                <a:lnTo>
                                  <a:pt x="112" y="209"/>
                                </a:lnTo>
                                <a:lnTo>
                                  <a:pt x="114" y="211"/>
                                </a:lnTo>
                                <a:lnTo>
                                  <a:pt x="114" y="214"/>
                                </a:lnTo>
                                <a:lnTo>
                                  <a:pt x="114" y="217"/>
                                </a:lnTo>
                                <a:lnTo>
                                  <a:pt x="114" y="222"/>
                                </a:lnTo>
                                <a:lnTo>
                                  <a:pt x="114" y="230"/>
                                </a:lnTo>
                                <a:lnTo>
                                  <a:pt x="114" y="235"/>
                                </a:lnTo>
                                <a:lnTo>
                                  <a:pt x="112" y="238"/>
                                </a:lnTo>
                                <a:lnTo>
                                  <a:pt x="111" y="241"/>
                                </a:lnTo>
                                <a:lnTo>
                                  <a:pt x="109" y="242"/>
                                </a:lnTo>
                                <a:lnTo>
                                  <a:pt x="106" y="245"/>
                                </a:lnTo>
                                <a:lnTo>
                                  <a:pt x="102" y="245"/>
                                </a:lnTo>
                                <a:lnTo>
                                  <a:pt x="99" y="246"/>
                                </a:lnTo>
                                <a:lnTo>
                                  <a:pt x="94" y="247"/>
                                </a:lnTo>
                                <a:lnTo>
                                  <a:pt x="89" y="248"/>
                                </a:lnTo>
                                <a:lnTo>
                                  <a:pt x="84" y="248"/>
                                </a:lnTo>
                                <a:lnTo>
                                  <a:pt x="79" y="248"/>
                                </a:lnTo>
                                <a:lnTo>
                                  <a:pt x="66" y="248"/>
                                </a:lnTo>
                                <a:lnTo>
                                  <a:pt x="56" y="245"/>
                                </a:lnTo>
                                <a:lnTo>
                                  <a:pt x="46" y="241"/>
                                </a:lnTo>
                                <a:lnTo>
                                  <a:pt x="40" y="235"/>
                                </a:lnTo>
                                <a:lnTo>
                                  <a:pt x="33" y="226"/>
                                </a:lnTo>
                                <a:lnTo>
                                  <a:pt x="30" y="216"/>
                                </a:lnTo>
                                <a:lnTo>
                                  <a:pt x="27" y="205"/>
                                </a:lnTo>
                                <a:lnTo>
                                  <a:pt x="26" y="190"/>
                                </a:lnTo>
                                <a:lnTo>
                                  <a:pt x="26" y="108"/>
                                </a:lnTo>
                                <a:lnTo>
                                  <a:pt x="8" y="108"/>
                                </a:lnTo>
                                <a:lnTo>
                                  <a:pt x="4" y="108"/>
                                </a:lnTo>
                                <a:lnTo>
                                  <a:pt x="1" y="104"/>
                                </a:lnTo>
                                <a:lnTo>
                                  <a:pt x="0" y="99"/>
                                </a:lnTo>
                                <a:lnTo>
                                  <a:pt x="0" y="89"/>
                                </a:lnTo>
                                <a:lnTo>
                                  <a:pt x="0" y="84"/>
                                </a:lnTo>
                                <a:lnTo>
                                  <a:pt x="0" y="81"/>
                                </a:lnTo>
                                <a:lnTo>
                                  <a:pt x="1" y="78"/>
                                </a:lnTo>
                                <a:lnTo>
                                  <a:pt x="1" y="76"/>
                                </a:lnTo>
                                <a:lnTo>
                                  <a:pt x="3" y="73"/>
                                </a:lnTo>
                                <a:lnTo>
                                  <a:pt x="4" y="72"/>
                                </a:lnTo>
                                <a:lnTo>
                                  <a:pt x="5" y="72"/>
                                </a:lnTo>
                                <a:lnTo>
                                  <a:pt x="8" y="71"/>
                                </a:lnTo>
                                <a:lnTo>
                                  <a:pt x="26" y="71"/>
                                </a:lnTo>
                                <a:lnTo>
                                  <a:pt x="26" y="35"/>
                                </a:lnTo>
                                <a:lnTo>
                                  <a:pt x="26" y="34"/>
                                </a:lnTo>
                                <a:lnTo>
                                  <a:pt x="27" y="33"/>
                                </a:lnTo>
                                <a:lnTo>
                                  <a:pt x="29" y="32"/>
                                </a:lnTo>
                                <a:lnTo>
                                  <a:pt x="31" y="30"/>
                                </a:lnTo>
                                <a:lnTo>
                                  <a:pt x="33" y="29"/>
                                </a:lnTo>
                                <a:lnTo>
                                  <a:pt x="38" y="29"/>
                                </a:lnTo>
                                <a:lnTo>
                                  <a:pt x="43" y="28"/>
                                </a:lnTo>
                                <a:lnTo>
                                  <a:pt x="50" y="28"/>
                                </a:lnTo>
                                <a:lnTo>
                                  <a:pt x="56" y="28"/>
                                </a:lnTo>
                                <a:lnTo>
                                  <a:pt x="61" y="29"/>
                                </a:lnTo>
                                <a:lnTo>
                                  <a:pt x="64" y="29"/>
                                </a:lnTo>
                                <a:lnTo>
                                  <a:pt x="67" y="30"/>
                                </a:lnTo>
                                <a:lnTo>
                                  <a:pt x="69" y="32"/>
                                </a:lnTo>
                                <a:lnTo>
                                  <a:pt x="70" y="33"/>
                                </a:lnTo>
                                <a:lnTo>
                                  <a:pt x="72" y="34"/>
                                </a:lnTo>
                                <a:lnTo>
                                  <a:pt x="72" y="35"/>
                                </a:lnTo>
                                <a:lnTo>
                                  <a:pt x="72" y="71"/>
                                </a:lnTo>
                                <a:lnTo>
                                  <a:pt x="176" y="71"/>
                                </a:lnTo>
                                <a:close/>
                                <a:moveTo>
                                  <a:pt x="194" y="23"/>
                                </a:moveTo>
                                <a:lnTo>
                                  <a:pt x="192" y="35"/>
                                </a:lnTo>
                                <a:lnTo>
                                  <a:pt x="187" y="43"/>
                                </a:lnTo>
                                <a:lnTo>
                                  <a:pt x="180" y="46"/>
                                </a:lnTo>
                                <a:lnTo>
                                  <a:pt x="167" y="48"/>
                                </a:lnTo>
                                <a:lnTo>
                                  <a:pt x="153" y="46"/>
                                </a:lnTo>
                                <a:lnTo>
                                  <a:pt x="146" y="43"/>
                                </a:lnTo>
                                <a:lnTo>
                                  <a:pt x="142" y="36"/>
                                </a:lnTo>
                                <a:lnTo>
                                  <a:pt x="141" y="24"/>
                                </a:lnTo>
                                <a:lnTo>
                                  <a:pt x="142" y="12"/>
                                </a:lnTo>
                                <a:lnTo>
                                  <a:pt x="146" y="6"/>
                                </a:lnTo>
                                <a:lnTo>
                                  <a:pt x="153" y="1"/>
                                </a:lnTo>
                                <a:lnTo>
                                  <a:pt x="167" y="0"/>
                                </a:lnTo>
                                <a:lnTo>
                                  <a:pt x="180" y="1"/>
                                </a:lnTo>
                                <a:lnTo>
                                  <a:pt x="187" y="4"/>
                                </a:lnTo>
                                <a:lnTo>
                                  <a:pt x="192" y="12"/>
                                </a:lnTo>
                                <a:lnTo>
                                  <a:pt x="194" y="23"/>
                                </a:lnTo>
                                <a:close/>
                                <a:moveTo>
                                  <a:pt x="121" y="71"/>
                                </a:moveTo>
                                <a:lnTo>
                                  <a:pt x="121" y="7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46" name="Freeform 40"/>
                        <wps:cNvSpPr>
                          <a:spLocks noEditPoints="1"/>
                        </wps:cNvSpPr>
                        <wps:spPr bwMode="auto">
                          <a:xfrm>
                            <a:off x="3748088" y="2830512"/>
                            <a:ext cx="90488" cy="96838"/>
                          </a:xfrm>
                          <a:custGeom>
                            <a:avLst/>
                            <a:gdLst>
                              <a:gd name="T0" fmla="*/ 171 w 172"/>
                              <a:gd name="T1" fmla="*/ 110 h 181"/>
                              <a:gd name="T2" fmla="*/ 160 w 172"/>
                              <a:gd name="T3" fmla="*/ 143 h 181"/>
                              <a:gd name="T4" fmla="*/ 139 w 172"/>
                              <a:gd name="T5" fmla="*/ 168 h 181"/>
                              <a:gd name="T6" fmla="*/ 106 w 172"/>
                              <a:gd name="T7" fmla="*/ 181 h 181"/>
                              <a:gd name="T8" fmla="*/ 64 w 172"/>
                              <a:gd name="T9" fmla="*/ 181 h 181"/>
                              <a:gd name="T10" fmla="*/ 32 w 172"/>
                              <a:gd name="T11" fmla="*/ 169 h 181"/>
                              <a:gd name="T12" fmla="*/ 11 w 172"/>
                              <a:gd name="T13" fmla="*/ 147 h 181"/>
                              <a:gd name="T14" fmla="*/ 1 w 172"/>
                              <a:gd name="T15" fmla="*/ 114 h 181"/>
                              <a:gd name="T16" fmla="*/ 1 w 172"/>
                              <a:gd name="T17" fmla="*/ 73 h 181"/>
                              <a:gd name="T18" fmla="*/ 12 w 172"/>
                              <a:gd name="T19" fmla="*/ 38 h 181"/>
                              <a:gd name="T20" fmla="*/ 33 w 172"/>
                              <a:gd name="T21" fmla="*/ 15 h 181"/>
                              <a:gd name="T22" fmla="*/ 66 w 172"/>
                              <a:gd name="T23" fmla="*/ 1 h 181"/>
                              <a:gd name="T24" fmla="*/ 108 w 172"/>
                              <a:gd name="T25" fmla="*/ 1 h 181"/>
                              <a:gd name="T26" fmla="*/ 140 w 172"/>
                              <a:gd name="T27" fmla="*/ 13 h 181"/>
                              <a:gd name="T28" fmla="*/ 161 w 172"/>
                              <a:gd name="T29" fmla="*/ 36 h 181"/>
                              <a:gd name="T30" fmla="*/ 171 w 172"/>
                              <a:gd name="T31" fmla="*/ 69 h 181"/>
                              <a:gd name="T32" fmla="*/ 125 w 172"/>
                              <a:gd name="T33" fmla="*/ 91 h 181"/>
                              <a:gd name="T34" fmla="*/ 123 w 172"/>
                              <a:gd name="T35" fmla="*/ 69 h 181"/>
                              <a:gd name="T36" fmla="*/ 117 w 172"/>
                              <a:gd name="T37" fmla="*/ 52 h 181"/>
                              <a:gd name="T38" fmla="*/ 104 w 172"/>
                              <a:gd name="T39" fmla="*/ 41 h 181"/>
                              <a:gd name="T40" fmla="*/ 86 w 172"/>
                              <a:gd name="T41" fmla="*/ 36 h 181"/>
                              <a:gd name="T42" fmla="*/ 69 w 172"/>
                              <a:gd name="T43" fmla="*/ 40 h 181"/>
                              <a:gd name="T44" fmla="*/ 56 w 172"/>
                              <a:gd name="T45" fmla="*/ 51 h 181"/>
                              <a:gd name="T46" fmla="*/ 49 w 172"/>
                              <a:gd name="T47" fmla="*/ 68 h 181"/>
                              <a:gd name="T48" fmla="*/ 46 w 172"/>
                              <a:gd name="T49" fmla="*/ 91 h 181"/>
                              <a:gd name="T50" fmla="*/ 48 w 172"/>
                              <a:gd name="T51" fmla="*/ 112 h 181"/>
                              <a:gd name="T52" fmla="*/ 55 w 172"/>
                              <a:gd name="T53" fmla="*/ 130 h 181"/>
                              <a:gd name="T54" fmla="*/ 66 w 172"/>
                              <a:gd name="T55" fmla="*/ 142 h 181"/>
                              <a:gd name="T56" fmla="*/ 86 w 172"/>
                              <a:gd name="T57" fmla="*/ 146 h 181"/>
                              <a:gd name="T58" fmla="*/ 103 w 172"/>
                              <a:gd name="T59" fmla="*/ 142 h 181"/>
                              <a:gd name="T60" fmla="*/ 115 w 172"/>
                              <a:gd name="T61" fmla="*/ 131 h 181"/>
                              <a:gd name="T62" fmla="*/ 123 w 172"/>
                              <a:gd name="T63" fmla="*/ 115 h 181"/>
                              <a:gd name="T64" fmla="*/ 125 w 172"/>
                              <a:gd name="T65" fmla="*/ 91 h 1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72" h="181">
                                <a:moveTo>
                                  <a:pt x="172" y="89"/>
                                </a:moveTo>
                                <a:lnTo>
                                  <a:pt x="171" y="110"/>
                                </a:lnTo>
                                <a:lnTo>
                                  <a:pt x="167" y="127"/>
                                </a:lnTo>
                                <a:lnTo>
                                  <a:pt x="160" y="143"/>
                                </a:lnTo>
                                <a:lnTo>
                                  <a:pt x="150" y="157"/>
                                </a:lnTo>
                                <a:lnTo>
                                  <a:pt x="139" y="168"/>
                                </a:lnTo>
                                <a:lnTo>
                                  <a:pt x="123" y="175"/>
                                </a:lnTo>
                                <a:lnTo>
                                  <a:pt x="106" y="181"/>
                                </a:lnTo>
                                <a:lnTo>
                                  <a:pt x="83" y="181"/>
                                </a:lnTo>
                                <a:lnTo>
                                  <a:pt x="64" y="181"/>
                                </a:lnTo>
                                <a:lnTo>
                                  <a:pt x="46" y="176"/>
                                </a:lnTo>
                                <a:lnTo>
                                  <a:pt x="32" y="169"/>
                                </a:lnTo>
                                <a:lnTo>
                                  <a:pt x="21" y="159"/>
                                </a:lnTo>
                                <a:lnTo>
                                  <a:pt x="11" y="147"/>
                                </a:lnTo>
                                <a:lnTo>
                                  <a:pt x="5" y="131"/>
                                </a:lnTo>
                                <a:lnTo>
                                  <a:pt x="1" y="114"/>
                                </a:lnTo>
                                <a:lnTo>
                                  <a:pt x="0" y="93"/>
                                </a:lnTo>
                                <a:lnTo>
                                  <a:pt x="1" y="73"/>
                                </a:lnTo>
                                <a:lnTo>
                                  <a:pt x="5" y="56"/>
                                </a:lnTo>
                                <a:lnTo>
                                  <a:pt x="12" y="38"/>
                                </a:lnTo>
                                <a:lnTo>
                                  <a:pt x="22" y="26"/>
                                </a:lnTo>
                                <a:lnTo>
                                  <a:pt x="33" y="15"/>
                                </a:lnTo>
                                <a:lnTo>
                                  <a:pt x="49" y="8"/>
                                </a:lnTo>
                                <a:lnTo>
                                  <a:pt x="66" y="1"/>
                                </a:lnTo>
                                <a:lnTo>
                                  <a:pt x="88" y="0"/>
                                </a:lnTo>
                                <a:lnTo>
                                  <a:pt x="108" y="1"/>
                                </a:lnTo>
                                <a:lnTo>
                                  <a:pt x="125" y="6"/>
                                </a:lnTo>
                                <a:lnTo>
                                  <a:pt x="140" y="13"/>
                                </a:lnTo>
                                <a:lnTo>
                                  <a:pt x="151" y="24"/>
                                </a:lnTo>
                                <a:lnTo>
                                  <a:pt x="161" y="36"/>
                                </a:lnTo>
                                <a:lnTo>
                                  <a:pt x="167" y="52"/>
                                </a:lnTo>
                                <a:lnTo>
                                  <a:pt x="171" y="69"/>
                                </a:lnTo>
                                <a:lnTo>
                                  <a:pt x="172" y="89"/>
                                </a:lnTo>
                                <a:close/>
                                <a:moveTo>
                                  <a:pt x="125" y="91"/>
                                </a:moveTo>
                                <a:lnTo>
                                  <a:pt x="125" y="80"/>
                                </a:lnTo>
                                <a:lnTo>
                                  <a:pt x="123" y="69"/>
                                </a:lnTo>
                                <a:lnTo>
                                  <a:pt x="122" y="59"/>
                                </a:lnTo>
                                <a:lnTo>
                                  <a:pt x="117" y="52"/>
                                </a:lnTo>
                                <a:lnTo>
                                  <a:pt x="112" y="45"/>
                                </a:lnTo>
                                <a:lnTo>
                                  <a:pt x="104" y="41"/>
                                </a:lnTo>
                                <a:lnTo>
                                  <a:pt x="97" y="37"/>
                                </a:lnTo>
                                <a:lnTo>
                                  <a:pt x="86" y="36"/>
                                </a:lnTo>
                                <a:lnTo>
                                  <a:pt x="76" y="37"/>
                                </a:lnTo>
                                <a:lnTo>
                                  <a:pt x="69" y="40"/>
                                </a:lnTo>
                                <a:lnTo>
                                  <a:pt x="61" y="45"/>
                                </a:lnTo>
                                <a:lnTo>
                                  <a:pt x="56" y="51"/>
                                </a:lnTo>
                                <a:lnTo>
                                  <a:pt x="51" y="58"/>
                                </a:lnTo>
                                <a:lnTo>
                                  <a:pt x="49" y="68"/>
                                </a:lnTo>
                                <a:lnTo>
                                  <a:pt x="46" y="78"/>
                                </a:lnTo>
                                <a:lnTo>
                                  <a:pt x="46" y="91"/>
                                </a:lnTo>
                                <a:lnTo>
                                  <a:pt x="46" y="102"/>
                                </a:lnTo>
                                <a:lnTo>
                                  <a:pt x="48" y="112"/>
                                </a:lnTo>
                                <a:lnTo>
                                  <a:pt x="50" y="122"/>
                                </a:lnTo>
                                <a:lnTo>
                                  <a:pt x="55" y="130"/>
                                </a:lnTo>
                                <a:lnTo>
                                  <a:pt x="60" y="137"/>
                                </a:lnTo>
                                <a:lnTo>
                                  <a:pt x="66" y="142"/>
                                </a:lnTo>
                                <a:lnTo>
                                  <a:pt x="75" y="144"/>
                                </a:lnTo>
                                <a:lnTo>
                                  <a:pt x="86" y="146"/>
                                </a:lnTo>
                                <a:lnTo>
                                  <a:pt x="96" y="146"/>
                                </a:lnTo>
                                <a:lnTo>
                                  <a:pt x="103" y="142"/>
                                </a:lnTo>
                                <a:lnTo>
                                  <a:pt x="110" y="138"/>
                                </a:lnTo>
                                <a:lnTo>
                                  <a:pt x="115" y="131"/>
                                </a:lnTo>
                                <a:lnTo>
                                  <a:pt x="120" y="123"/>
                                </a:lnTo>
                                <a:lnTo>
                                  <a:pt x="123" y="115"/>
                                </a:lnTo>
                                <a:lnTo>
                                  <a:pt x="125" y="104"/>
                                </a:lnTo>
                                <a:lnTo>
                                  <a:pt x="125" y="9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47" name="Freeform 41"/>
                        <wps:cNvSpPr>
                          <a:spLocks/>
                        </wps:cNvSpPr>
                        <wps:spPr bwMode="auto">
                          <a:xfrm>
                            <a:off x="3857625" y="2830512"/>
                            <a:ext cx="82550" cy="95250"/>
                          </a:xfrm>
                          <a:custGeom>
                            <a:avLst/>
                            <a:gdLst>
                              <a:gd name="T0" fmla="*/ 154 w 154"/>
                              <a:gd name="T1" fmla="*/ 174 h 179"/>
                              <a:gd name="T2" fmla="*/ 151 w 154"/>
                              <a:gd name="T3" fmla="*/ 176 h 179"/>
                              <a:gd name="T4" fmla="*/ 146 w 154"/>
                              <a:gd name="T5" fmla="*/ 178 h 179"/>
                              <a:gd name="T6" fmla="*/ 136 w 154"/>
                              <a:gd name="T7" fmla="*/ 179 h 179"/>
                              <a:gd name="T8" fmla="*/ 124 w 154"/>
                              <a:gd name="T9" fmla="*/ 179 h 179"/>
                              <a:gd name="T10" fmla="*/ 116 w 154"/>
                              <a:gd name="T11" fmla="*/ 178 h 179"/>
                              <a:gd name="T12" fmla="*/ 111 w 154"/>
                              <a:gd name="T13" fmla="*/ 176 h 179"/>
                              <a:gd name="T14" fmla="*/ 108 w 154"/>
                              <a:gd name="T15" fmla="*/ 174 h 179"/>
                              <a:gd name="T16" fmla="*/ 108 w 154"/>
                              <a:gd name="T17" fmla="*/ 80 h 179"/>
                              <a:gd name="T18" fmla="*/ 107 w 154"/>
                              <a:gd name="T19" fmla="*/ 62 h 179"/>
                              <a:gd name="T20" fmla="*/ 102 w 154"/>
                              <a:gd name="T21" fmla="*/ 50 h 179"/>
                              <a:gd name="T22" fmla="*/ 93 w 154"/>
                              <a:gd name="T23" fmla="*/ 42 h 179"/>
                              <a:gd name="T24" fmla="*/ 81 w 154"/>
                              <a:gd name="T25" fmla="*/ 40 h 179"/>
                              <a:gd name="T26" fmla="*/ 64 w 154"/>
                              <a:gd name="T27" fmla="*/ 46 h 179"/>
                              <a:gd name="T28" fmla="*/ 45 w 154"/>
                              <a:gd name="T29" fmla="*/ 64 h 179"/>
                              <a:gd name="T30" fmla="*/ 45 w 154"/>
                              <a:gd name="T31" fmla="*/ 174 h 179"/>
                              <a:gd name="T32" fmla="*/ 43 w 154"/>
                              <a:gd name="T33" fmla="*/ 176 h 179"/>
                              <a:gd name="T34" fmla="*/ 38 w 154"/>
                              <a:gd name="T35" fmla="*/ 178 h 179"/>
                              <a:gd name="T36" fmla="*/ 29 w 154"/>
                              <a:gd name="T37" fmla="*/ 179 h 179"/>
                              <a:gd name="T38" fmla="*/ 16 w 154"/>
                              <a:gd name="T39" fmla="*/ 179 h 179"/>
                              <a:gd name="T40" fmla="*/ 7 w 154"/>
                              <a:gd name="T41" fmla="*/ 178 h 179"/>
                              <a:gd name="T42" fmla="*/ 2 w 154"/>
                              <a:gd name="T43" fmla="*/ 176 h 179"/>
                              <a:gd name="T44" fmla="*/ 0 w 154"/>
                              <a:gd name="T45" fmla="*/ 174 h 179"/>
                              <a:gd name="T46" fmla="*/ 0 w 154"/>
                              <a:gd name="T47" fmla="*/ 10 h 179"/>
                              <a:gd name="T48" fmla="*/ 1 w 154"/>
                              <a:gd name="T49" fmla="*/ 8 h 179"/>
                              <a:gd name="T50" fmla="*/ 3 w 154"/>
                              <a:gd name="T51" fmla="*/ 5 h 179"/>
                              <a:gd name="T52" fmla="*/ 10 w 154"/>
                              <a:gd name="T53" fmla="*/ 4 h 179"/>
                              <a:gd name="T54" fmla="*/ 19 w 154"/>
                              <a:gd name="T55" fmla="*/ 4 h 179"/>
                              <a:gd name="T56" fmla="*/ 29 w 154"/>
                              <a:gd name="T57" fmla="*/ 4 h 179"/>
                              <a:gd name="T58" fmla="*/ 34 w 154"/>
                              <a:gd name="T59" fmla="*/ 5 h 179"/>
                              <a:gd name="T60" fmla="*/ 38 w 154"/>
                              <a:gd name="T61" fmla="*/ 8 h 179"/>
                              <a:gd name="T62" fmla="*/ 38 w 154"/>
                              <a:gd name="T63" fmla="*/ 10 h 179"/>
                              <a:gd name="T64" fmla="*/ 52 w 154"/>
                              <a:gd name="T65" fmla="*/ 16 h 179"/>
                              <a:gd name="T66" fmla="*/ 80 w 154"/>
                              <a:gd name="T67" fmla="*/ 1 h 179"/>
                              <a:gd name="T68" fmla="*/ 109 w 154"/>
                              <a:gd name="T69" fmla="*/ 1 h 179"/>
                              <a:gd name="T70" fmla="*/ 133 w 154"/>
                              <a:gd name="T71" fmla="*/ 11 h 179"/>
                              <a:gd name="T72" fmla="*/ 146 w 154"/>
                              <a:gd name="T73" fmla="*/ 30 h 179"/>
                              <a:gd name="T74" fmla="*/ 152 w 154"/>
                              <a:gd name="T75" fmla="*/ 56 h 179"/>
                              <a:gd name="T76" fmla="*/ 154 w 154"/>
                              <a:gd name="T77" fmla="*/ 171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54" h="179">
                                <a:moveTo>
                                  <a:pt x="154" y="171"/>
                                </a:moveTo>
                                <a:lnTo>
                                  <a:pt x="154" y="174"/>
                                </a:lnTo>
                                <a:lnTo>
                                  <a:pt x="152" y="175"/>
                                </a:lnTo>
                                <a:lnTo>
                                  <a:pt x="151" y="176"/>
                                </a:lnTo>
                                <a:lnTo>
                                  <a:pt x="149" y="178"/>
                                </a:lnTo>
                                <a:lnTo>
                                  <a:pt x="146" y="178"/>
                                </a:lnTo>
                                <a:lnTo>
                                  <a:pt x="141" y="179"/>
                                </a:lnTo>
                                <a:lnTo>
                                  <a:pt x="136" y="179"/>
                                </a:lnTo>
                                <a:lnTo>
                                  <a:pt x="130" y="179"/>
                                </a:lnTo>
                                <a:lnTo>
                                  <a:pt x="124" y="179"/>
                                </a:lnTo>
                                <a:lnTo>
                                  <a:pt x="119" y="179"/>
                                </a:lnTo>
                                <a:lnTo>
                                  <a:pt x="116" y="178"/>
                                </a:lnTo>
                                <a:lnTo>
                                  <a:pt x="113" y="178"/>
                                </a:lnTo>
                                <a:lnTo>
                                  <a:pt x="111" y="176"/>
                                </a:lnTo>
                                <a:lnTo>
                                  <a:pt x="109" y="175"/>
                                </a:lnTo>
                                <a:lnTo>
                                  <a:pt x="108" y="174"/>
                                </a:lnTo>
                                <a:lnTo>
                                  <a:pt x="108" y="171"/>
                                </a:lnTo>
                                <a:lnTo>
                                  <a:pt x="108" y="80"/>
                                </a:lnTo>
                                <a:lnTo>
                                  <a:pt x="108" y="69"/>
                                </a:lnTo>
                                <a:lnTo>
                                  <a:pt x="107" y="62"/>
                                </a:lnTo>
                                <a:lnTo>
                                  <a:pt x="104" y="54"/>
                                </a:lnTo>
                                <a:lnTo>
                                  <a:pt x="102" y="50"/>
                                </a:lnTo>
                                <a:lnTo>
                                  <a:pt x="98" y="46"/>
                                </a:lnTo>
                                <a:lnTo>
                                  <a:pt x="93" y="42"/>
                                </a:lnTo>
                                <a:lnTo>
                                  <a:pt x="87" y="41"/>
                                </a:lnTo>
                                <a:lnTo>
                                  <a:pt x="81" y="40"/>
                                </a:lnTo>
                                <a:lnTo>
                                  <a:pt x="72" y="41"/>
                                </a:lnTo>
                                <a:lnTo>
                                  <a:pt x="64" y="46"/>
                                </a:lnTo>
                                <a:lnTo>
                                  <a:pt x="55" y="53"/>
                                </a:lnTo>
                                <a:lnTo>
                                  <a:pt x="45" y="64"/>
                                </a:lnTo>
                                <a:lnTo>
                                  <a:pt x="45" y="171"/>
                                </a:lnTo>
                                <a:lnTo>
                                  <a:pt x="45" y="174"/>
                                </a:lnTo>
                                <a:lnTo>
                                  <a:pt x="44" y="175"/>
                                </a:lnTo>
                                <a:lnTo>
                                  <a:pt x="43" y="176"/>
                                </a:lnTo>
                                <a:lnTo>
                                  <a:pt x="40" y="178"/>
                                </a:lnTo>
                                <a:lnTo>
                                  <a:pt x="38" y="178"/>
                                </a:lnTo>
                                <a:lnTo>
                                  <a:pt x="33" y="179"/>
                                </a:lnTo>
                                <a:lnTo>
                                  <a:pt x="29" y="179"/>
                                </a:lnTo>
                                <a:lnTo>
                                  <a:pt x="22" y="179"/>
                                </a:lnTo>
                                <a:lnTo>
                                  <a:pt x="16" y="179"/>
                                </a:lnTo>
                                <a:lnTo>
                                  <a:pt x="11" y="179"/>
                                </a:lnTo>
                                <a:lnTo>
                                  <a:pt x="7" y="178"/>
                                </a:lnTo>
                                <a:lnTo>
                                  <a:pt x="5" y="178"/>
                                </a:lnTo>
                                <a:lnTo>
                                  <a:pt x="2" y="176"/>
                                </a:lnTo>
                                <a:lnTo>
                                  <a:pt x="1" y="175"/>
                                </a:lnTo>
                                <a:lnTo>
                                  <a:pt x="0" y="174"/>
                                </a:lnTo>
                                <a:lnTo>
                                  <a:pt x="0" y="171"/>
                                </a:lnTo>
                                <a:lnTo>
                                  <a:pt x="0" y="10"/>
                                </a:lnTo>
                                <a:lnTo>
                                  <a:pt x="0" y="9"/>
                                </a:lnTo>
                                <a:lnTo>
                                  <a:pt x="1" y="8"/>
                                </a:lnTo>
                                <a:lnTo>
                                  <a:pt x="2" y="6"/>
                                </a:lnTo>
                                <a:lnTo>
                                  <a:pt x="3" y="5"/>
                                </a:lnTo>
                                <a:lnTo>
                                  <a:pt x="6" y="4"/>
                                </a:lnTo>
                                <a:lnTo>
                                  <a:pt x="10" y="4"/>
                                </a:lnTo>
                                <a:lnTo>
                                  <a:pt x="13" y="4"/>
                                </a:lnTo>
                                <a:lnTo>
                                  <a:pt x="19" y="4"/>
                                </a:lnTo>
                                <a:lnTo>
                                  <a:pt x="24" y="4"/>
                                </a:lnTo>
                                <a:lnTo>
                                  <a:pt x="29" y="4"/>
                                </a:lnTo>
                                <a:lnTo>
                                  <a:pt x="32" y="4"/>
                                </a:lnTo>
                                <a:lnTo>
                                  <a:pt x="34" y="5"/>
                                </a:lnTo>
                                <a:lnTo>
                                  <a:pt x="37" y="6"/>
                                </a:lnTo>
                                <a:lnTo>
                                  <a:pt x="38" y="8"/>
                                </a:lnTo>
                                <a:lnTo>
                                  <a:pt x="38" y="9"/>
                                </a:lnTo>
                                <a:lnTo>
                                  <a:pt x="38" y="10"/>
                                </a:lnTo>
                                <a:lnTo>
                                  <a:pt x="38" y="30"/>
                                </a:lnTo>
                                <a:lnTo>
                                  <a:pt x="52" y="16"/>
                                </a:lnTo>
                                <a:lnTo>
                                  <a:pt x="65" y="8"/>
                                </a:lnTo>
                                <a:lnTo>
                                  <a:pt x="80" y="1"/>
                                </a:lnTo>
                                <a:lnTo>
                                  <a:pt x="95" y="0"/>
                                </a:lnTo>
                                <a:lnTo>
                                  <a:pt x="109" y="1"/>
                                </a:lnTo>
                                <a:lnTo>
                                  <a:pt x="122" y="6"/>
                                </a:lnTo>
                                <a:lnTo>
                                  <a:pt x="133" y="11"/>
                                </a:lnTo>
                                <a:lnTo>
                                  <a:pt x="140" y="21"/>
                                </a:lnTo>
                                <a:lnTo>
                                  <a:pt x="146" y="30"/>
                                </a:lnTo>
                                <a:lnTo>
                                  <a:pt x="150" y="42"/>
                                </a:lnTo>
                                <a:lnTo>
                                  <a:pt x="152" y="56"/>
                                </a:lnTo>
                                <a:lnTo>
                                  <a:pt x="154" y="72"/>
                                </a:lnTo>
                                <a:lnTo>
                                  <a:pt x="154" y="17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48" name="Freeform 42"/>
                        <wps:cNvSpPr>
                          <a:spLocks noEditPoints="1"/>
                        </wps:cNvSpPr>
                        <wps:spPr bwMode="auto">
                          <a:xfrm>
                            <a:off x="4002088" y="2830512"/>
                            <a:ext cx="77788" cy="96838"/>
                          </a:xfrm>
                          <a:custGeom>
                            <a:avLst/>
                            <a:gdLst>
                              <a:gd name="T0" fmla="*/ 147 w 147"/>
                              <a:gd name="T1" fmla="*/ 174 h 181"/>
                              <a:gd name="T2" fmla="*/ 143 w 147"/>
                              <a:gd name="T3" fmla="*/ 178 h 181"/>
                              <a:gd name="T4" fmla="*/ 135 w 147"/>
                              <a:gd name="T5" fmla="*/ 179 h 181"/>
                              <a:gd name="T6" fmla="*/ 121 w 147"/>
                              <a:gd name="T7" fmla="*/ 179 h 181"/>
                              <a:gd name="T8" fmla="*/ 113 w 147"/>
                              <a:gd name="T9" fmla="*/ 178 h 181"/>
                              <a:gd name="T10" fmla="*/ 110 w 147"/>
                              <a:gd name="T11" fmla="*/ 174 h 181"/>
                              <a:gd name="T12" fmla="*/ 110 w 147"/>
                              <a:gd name="T13" fmla="*/ 159 h 181"/>
                              <a:gd name="T14" fmla="*/ 86 w 147"/>
                              <a:gd name="T15" fmla="*/ 176 h 181"/>
                              <a:gd name="T16" fmla="*/ 59 w 147"/>
                              <a:gd name="T17" fmla="*/ 181 h 181"/>
                              <a:gd name="T18" fmla="*/ 34 w 147"/>
                              <a:gd name="T19" fmla="*/ 179 h 181"/>
                              <a:gd name="T20" fmla="*/ 16 w 147"/>
                              <a:gd name="T21" fmla="*/ 169 h 181"/>
                              <a:gd name="T22" fmla="*/ 5 w 147"/>
                              <a:gd name="T23" fmla="*/ 152 h 181"/>
                              <a:gd name="T24" fmla="*/ 0 w 147"/>
                              <a:gd name="T25" fmla="*/ 130 h 181"/>
                              <a:gd name="T26" fmla="*/ 5 w 147"/>
                              <a:gd name="T27" fmla="*/ 105 h 181"/>
                              <a:gd name="T28" fmla="*/ 22 w 147"/>
                              <a:gd name="T29" fmla="*/ 88 h 181"/>
                              <a:gd name="T30" fmla="*/ 49 w 147"/>
                              <a:gd name="T31" fmla="*/ 78 h 181"/>
                              <a:gd name="T32" fmla="*/ 86 w 147"/>
                              <a:gd name="T33" fmla="*/ 74 h 181"/>
                              <a:gd name="T34" fmla="*/ 102 w 147"/>
                              <a:gd name="T35" fmla="*/ 66 h 181"/>
                              <a:gd name="T36" fmla="*/ 101 w 147"/>
                              <a:gd name="T37" fmla="*/ 52 h 181"/>
                              <a:gd name="T38" fmla="*/ 96 w 147"/>
                              <a:gd name="T39" fmla="*/ 42 h 181"/>
                              <a:gd name="T40" fmla="*/ 86 w 147"/>
                              <a:gd name="T41" fmla="*/ 37 h 181"/>
                              <a:gd name="T42" fmla="*/ 71 w 147"/>
                              <a:gd name="T43" fmla="*/ 35 h 181"/>
                              <a:gd name="T44" fmla="*/ 52 w 147"/>
                              <a:gd name="T45" fmla="*/ 37 h 181"/>
                              <a:gd name="T46" fmla="*/ 36 w 147"/>
                              <a:gd name="T47" fmla="*/ 43 h 181"/>
                              <a:gd name="T48" fmla="*/ 25 w 147"/>
                              <a:gd name="T49" fmla="*/ 48 h 181"/>
                              <a:gd name="T50" fmla="*/ 17 w 147"/>
                              <a:gd name="T51" fmla="*/ 51 h 181"/>
                              <a:gd name="T52" fmla="*/ 14 w 147"/>
                              <a:gd name="T53" fmla="*/ 50 h 181"/>
                              <a:gd name="T54" fmla="*/ 11 w 147"/>
                              <a:gd name="T55" fmla="*/ 46 h 181"/>
                              <a:gd name="T56" fmla="*/ 10 w 147"/>
                              <a:gd name="T57" fmla="*/ 41 h 181"/>
                              <a:gd name="T58" fmla="*/ 9 w 147"/>
                              <a:gd name="T59" fmla="*/ 32 h 181"/>
                              <a:gd name="T60" fmla="*/ 10 w 147"/>
                              <a:gd name="T61" fmla="*/ 24 h 181"/>
                              <a:gd name="T62" fmla="*/ 14 w 147"/>
                              <a:gd name="T63" fmla="*/ 19 h 181"/>
                              <a:gd name="T64" fmla="*/ 22 w 147"/>
                              <a:gd name="T65" fmla="*/ 13 h 181"/>
                              <a:gd name="T66" fmla="*/ 37 w 147"/>
                              <a:gd name="T67" fmla="*/ 6 h 181"/>
                              <a:gd name="T68" fmla="*/ 55 w 147"/>
                              <a:gd name="T69" fmla="*/ 3 h 181"/>
                              <a:gd name="T70" fmla="*/ 76 w 147"/>
                              <a:gd name="T71" fmla="*/ 0 h 181"/>
                              <a:gd name="T72" fmla="*/ 108 w 147"/>
                              <a:gd name="T73" fmla="*/ 4 h 181"/>
                              <a:gd name="T74" fmla="*/ 131 w 147"/>
                              <a:gd name="T75" fmla="*/ 15 h 181"/>
                              <a:gd name="T76" fmla="*/ 143 w 147"/>
                              <a:gd name="T77" fmla="*/ 35 h 181"/>
                              <a:gd name="T78" fmla="*/ 147 w 147"/>
                              <a:gd name="T79" fmla="*/ 64 h 181"/>
                              <a:gd name="T80" fmla="*/ 102 w 147"/>
                              <a:gd name="T81" fmla="*/ 104 h 181"/>
                              <a:gd name="T82" fmla="*/ 75 w 147"/>
                              <a:gd name="T83" fmla="*/ 104 h 181"/>
                              <a:gd name="T84" fmla="*/ 59 w 147"/>
                              <a:gd name="T85" fmla="*/ 106 h 181"/>
                              <a:gd name="T86" fmla="*/ 49 w 147"/>
                              <a:gd name="T87" fmla="*/ 114 h 181"/>
                              <a:gd name="T88" fmla="*/ 44 w 147"/>
                              <a:gd name="T89" fmla="*/ 122 h 181"/>
                              <a:gd name="T90" fmla="*/ 46 w 147"/>
                              <a:gd name="T91" fmla="*/ 137 h 181"/>
                              <a:gd name="T92" fmla="*/ 58 w 147"/>
                              <a:gd name="T93" fmla="*/ 149 h 181"/>
                              <a:gd name="T94" fmla="*/ 78 w 147"/>
                              <a:gd name="T95" fmla="*/ 149 h 181"/>
                              <a:gd name="T96" fmla="*/ 94 w 147"/>
                              <a:gd name="T97" fmla="*/ 139 h 181"/>
                              <a:gd name="T98" fmla="*/ 102 w 147"/>
                              <a:gd name="T99" fmla="*/ 104 h 1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47" h="181">
                                <a:moveTo>
                                  <a:pt x="147" y="173"/>
                                </a:moveTo>
                                <a:lnTo>
                                  <a:pt x="147" y="174"/>
                                </a:lnTo>
                                <a:lnTo>
                                  <a:pt x="145" y="176"/>
                                </a:lnTo>
                                <a:lnTo>
                                  <a:pt x="143" y="178"/>
                                </a:lnTo>
                                <a:lnTo>
                                  <a:pt x="139" y="178"/>
                                </a:lnTo>
                                <a:lnTo>
                                  <a:pt x="135" y="179"/>
                                </a:lnTo>
                                <a:lnTo>
                                  <a:pt x="128" y="179"/>
                                </a:lnTo>
                                <a:lnTo>
                                  <a:pt x="121" y="179"/>
                                </a:lnTo>
                                <a:lnTo>
                                  <a:pt x="116" y="178"/>
                                </a:lnTo>
                                <a:lnTo>
                                  <a:pt x="113" y="178"/>
                                </a:lnTo>
                                <a:lnTo>
                                  <a:pt x="111" y="176"/>
                                </a:lnTo>
                                <a:lnTo>
                                  <a:pt x="110" y="174"/>
                                </a:lnTo>
                                <a:lnTo>
                                  <a:pt x="110" y="173"/>
                                </a:lnTo>
                                <a:lnTo>
                                  <a:pt x="110" y="159"/>
                                </a:lnTo>
                                <a:lnTo>
                                  <a:pt x="98" y="169"/>
                                </a:lnTo>
                                <a:lnTo>
                                  <a:pt x="86" y="176"/>
                                </a:lnTo>
                                <a:lnTo>
                                  <a:pt x="74" y="181"/>
                                </a:lnTo>
                                <a:lnTo>
                                  <a:pt x="59" y="181"/>
                                </a:lnTo>
                                <a:lnTo>
                                  <a:pt x="46" y="181"/>
                                </a:lnTo>
                                <a:lnTo>
                                  <a:pt x="34" y="179"/>
                                </a:lnTo>
                                <a:lnTo>
                                  <a:pt x="25" y="175"/>
                                </a:lnTo>
                                <a:lnTo>
                                  <a:pt x="16" y="169"/>
                                </a:lnTo>
                                <a:lnTo>
                                  <a:pt x="10" y="162"/>
                                </a:lnTo>
                                <a:lnTo>
                                  <a:pt x="5" y="152"/>
                                </a:lnTo>
                                <a:lnTo>
                                  <a:pt x="1" y="142"/>
                                </a:lnTo>
                                <a:lnTo>
                                  <a:pt x="0" y="130"/>
                                </a:lnTo>
                                <a:lnTo>
                                  <a:pt x="1" y="116"/>
                                </a:lnTo>
                                <a:lnTo>
                                  <a:pt x="5" y="105"/>
                                </a:lnTo>
                                <a:lnTo>
                                  <a:pt x="12" y="95"/>
                                </a:lnTo>
                                <a:lnTo>
                                  <a:pt x="22" y="88"/>
                                </a:lnTo>
                                <a:lnTo>
                                  <a:pt x="33" y="82"/>
                                </a:lnTo>
                                <a:lnTo>
                                  <a:pt x="49" y="78"/>
                                </a:lnTo>
                                <a:lnTo>
                                  <a:pt x="66" y="75"/>
                                </a:lnTo>
                                <a:lnTo>
                                  <a:pt x="86" y="74"/>
                                </a:lnTo>
                                <a:lnTo>
                                  <a:pt x="102" y="74"/>
                                </a:lnTo>
                                <a:lnTo>
                                  <a:pt x="102" y="66"/>
                                </a:lnTo>
                                <a:lnTo>
                                  <a:pt x="102" y="58"/>
                                </a:lnTo>
                                <a:lnTo>
                                  <a:pt x="101" y="52"/>
                                </a:lnTo>
                                <a:lnTo>
                                  <a:pt x="98" y="46"/>
                                </a:lnTo>
                                <a:lnTo>
                                  <a:pt x="96" y="42"/>
                                </a:lnTo>
                                <a:lnTo>
                                  <a:pt x="92" y="38"/>
                                </a:lnTo>
                                <a:lnTo>
                                  <a:pt x="86" y="37"/>
                                </a:lnTo>
                                <a:lnTo>
                                  <a:pt x="80" y="35"/>
                                </a:lnTo>
                                <a:lnTo>
                                  <a:pt x="71" y="35"/>
                                </a:lnTo>
                                <a:lnTo>
                                  <a:pt x="62" y="35"/>
                                </a:lnTo>
                                <a:lnTo>
                                  <a:pt x="52" y="37"/>
                                </a:lnTo>
                                <a:lnTo>
                                  <a:pt x="43" y="40"/>
                                </a:lnTo>
                                <a:lnTo>
                                  <a:pt x="36" y="43"/>
                                </a:lnTo>
                                <a:lnTo>
                                  <a:pt x="30" y="46"/>
                                </a:lnTo>
                                <a:lnTo>
                                  <a:pt x="25" y="48"/>
                                </a:lnTo>
                                <a:lnTo>
                                  <a:pt x="20" y="51"/>
                                </a:lnTo>
                                <a:lnTo>
                                  <a:pt x="17" y="51"/>
                                </a:lnTo>
                                <a:lnTo>
                                  <a:pt x="15" y="51"/>
                                </a:lnTo>
                                <a:lnTo>
                                  <a:pt x="14" y="50"/>
                                </a:lnTo>
                                <a:lnTo>
                                  <a:pt x="12" y="48"/>
                                </a:lnTo>
                                <a:lnTo>
                                  <a:pt x="11" y="46"/>
                                </a:lnTo>
                                <a:lnTo>
                                  <a:pt x="10" y="43"/>
                                </a:lnTo>
                                <a:lnTo>
                                  <a:pt x="10" y="41"/>
                                </a:lnTo>
                                <a:lnTo>
                                  <a:pt x="9" y="37"/>
                                </a:lnTo>
                                <a:lnTo>
                                  <a:pt x="9" y="32"/>
                                </a:lnTo>
                                <a:lnTo>
                                  <a:pt x="9" y="27"/>
                                </a:lnTo>
                                <a:lnTo>
                                  <a:pt x="10" y="24"/>
                                </a:lnTo>
                                <a:lnTo>
                                  <a:pt x="11" y="21"/>
                                </a:lnTo>
                                <a:lnTo>
                                  <a:pt x="14" y="19"/>
                                </a:lnTo>
                                <a:lnTo>
                                  <a:pt x="16" y="15"/>
                                </a:lnTo>
                                <a:lnTo>
                                  <a:pt x="22" y="13"/>
                                </a:lnTo>
                                <a:lnTo>
                                  <a:pt x="28" y="9"/>
                                </a:lnTo>
                                <a:lnTo>
                                  <a:pt x="37" y="6"/>
                                </a:lnTo>
                                <a:lnTo>
                                  <a:pt x="46" y="4"/>
                                </a:lnTo>
                                <a:lnTo>
                                  <a:pt x="55" y="3"/>
                                </a:lnTo>
                                <a:lnTo>
                                  <a:pt x="65" y="0"/>
                                </a:lnTo>
                                <a:lnTo>
                                  <a:pt x="76" y="0"/>
                                </a:lnTo>
                                <a:lnTo>
                                  <a:pt x="94" y="1"/>
                                </a:lnTo>
                                <a:lnTo>
                                  <a:pt x="108" y="4"/>
                                </a:lnTo>
                                <a:lnTo>
                                  <a:pt x="121" y="9"/>
                                </a:lnTo>
                                <a:lnTo>
                                  <a:pt x="131" y="15"/>
                                </a:lnTo>
                                <a:lnTo>
                                  <a:pt x="138" y="24"/>
                                </a:lnTo>
                                <a:lnTo>
                                  <a:pt x="143" y="35"/>
                                </a:lnTo>
                                <a:lnTo>
                                  <a:pt x="147" y="48"/>
                                </a:lnTo>
                                <a:lnTo>
                                  <a:pt x="147" y="64"/>
                                </a:lnTo>
                                <a:lnTo>
                                  <a:pt x="147" y="173"/>
                                </a:lnTo>
                                <a:close/>
                                <a:moveTo>
                                  <a:pt x="102" y="104"/>
                                </a:moveTo>
                                <a:lnTo>
                                  <a:pt x="85" y="104"/>
                                </a:lnTo>
                                <a:lnTo>
                                  <a:pt x="75" y="104"/>
                                </a:lnTo>
                                <a:lnTo>
                                  <a:pt x="66" y="105"/>
                                </a:lnTo>
                                <a:lnTo>
                                  <a:pt x="59" y="106"/>
                                </a:lnTo>
                                <a:lnTo>
                                  <a:pt x="54" y="110"/>
                                </a:lnTo>
                                <a:lnTo>
                                  <a:pt x="49" y="114"/>
                                </a:lnTo>
                                <a:lnTo>
                                  <a:pt x="47" y="117"/>
                                </a:lnTo>
                                <a:lnTo>
                                  <a:pt x="44" y="122"/>
                                </a:lnTo>
                                <a:lnTo>
                                  <a:pt x="44" y="128"/>
                                </a:lnTo>
                                <a:lnTo>
                                  <a:pt x="46" y="137"/>
                                </a:lnTo>
                                <a:lnTo>
                                  <a:pt x="50" y="144"/>
                                </a:lnTo>
                                <a:lnTo>
                                  <a:pt x="58" y="149"/>
                                </a:lnTo>
                                <a:lnTo>
                                  <a:pt x="69" y="149"/>
                                </a:lnTo>
                                <a:lnTo>
                                  <a:pt x="78" y="149"/>
                                </a:lnTo>
                                <a:lnTo>
                                  <a:pt x="86" y="144"/>
                                </a:lnTo>
                                <a:lnTo>
                                  <a:pt x="94" y="139"/>
                                </a:lnTo>
                                <a:lnTo>
                                  <a:pt x="102" y="131"/>
                                </a:lnTo>
                                <a:lnTo>
                                  <a:pt x="102" y="10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49" name="Freeform 43"/>
                        <wps:cNvSpPr>
                          <a:spLocks/>
                        </wps:cNvSpPr>
                        <wps:spPr bwMode="auto">
                          <a:xfrm>
                            <a:off x="4103688" y="2830512"/>
                            <a:ext cx="80963" cy="95250"/>
                          </a:xfrm>
                          <a:custGeom>
                            <a:avLst/>
                            <a:gdLst>
                              <a:gd name="T0" fmla="*/ 154 w 154"/>
                              <a:gd name="T1" fmla="*/ 174 h 179"/>
                              <a:gd name="T2" fmla="*/ 152 w 154"/>
                              <a:gd name="T3" fmla="*/ 176 h 179"/>
                              <a:gd name="T4" fmla="*/ 147 w 154"/>
                              <a:gd name="T5" fmla="*/ 178 h 179"/>
                              <a:gd name="T6" fmla="*/ 138 w 154"/>
                              <a:gd name="T7" fmla="*/ 179 h 179"/>
                              <a:gd name="T8" fmla="*/ 126 w 154"/>
                              <a:gd name="T9" fmla="*/ 179 h 179"/>
                              <a:gd name="T10" fmla="*/ 116 w 154"/>
                              <a:gd name="T11" fmla="*/ 178 h 179"/>
                              <a:gd name="T12" fmla="*/ 111 w 154"/>
                              <a:gd name="T13" fmla="*/ 176 h 179"/>
                              <a:gd name="T14" fmla="*/ 108 w 154"/>
                              <a:gd name="T15" fmla="*/ 174 h 179"/>
                              <a:gd name="T16" fmla="*/ 108 w 154"/>
                              <a:gd name="T17" fmla="*/ 80 h 179"/>
                              <a:gd name="T18" fmla="*/ 107 w 154"/>
                              <a:gd name="T19" fmla="*/ 62 h 179"/>
                              <a:gd name="T20" fmla="*/ 102 w 154"/>
                              <a:gd name="T21" fmla="*/ 50 h 179"/>
                              <a:gd name="T22" fmla="*/ 94 w 154"/>
                              <a:gd name="T23" fmla="*/ 42 h 179"/>
                              <a:gd name="T24" fmla="*/ 81 w 154"/>
                              <a:gd name="T25" fmla="*/ 40 h 179"/>
                              <a:gd name="T26" fmla="*/ 64 w 154"/>
                              <a:gd name="T27" fmla="*/ 46 h 179"/>
                              <a:gd name="T28" fmla="*/ 46 w 154"/>
                              <a:gd name="T29" fmla="*/ 64 h 179"/>
                              <a:gd name="T30" fmla="*/ 46 w 154"/>
                              <a:gd name="T31" fmla="*/ 174 h 179"/>
                              <a:gd name="T32" fmla="*/ 43 w 154"/>
                              <a:gd name="T33" fmla="*/ 176 h 179"/>
                              <a:gd name="T34" fmla="*/ 38 w 154"/>
                              <a:gd name="T35" fmla="*/ 178 h 179"/>
                              <a:gd name="T36" fmla="*/ 30 w 154"/>
                              <a:gd name="T37" fmla="*/ 179 h 179"/>
                              <a:gd name="T38" fmla="*/ 17 w 154"/>
                              <a:gd name="T39" fmla="*/ 179 h 179"/>
                              <a:gd name="T40" fmla="*/ 9 w 154"/>
                              <a:gd name="T41" fmla="*/ 178 h 179"/>
                              <a:gd name="T42" fmla="*/ 3 w 154"/>
                              <a:gd name="T43" fmla="*/ 176 h 179"/>
                              <a:gd name="T44" fmla="*/ 0 w 154"/>
                              <a:gd name="T45" fmla="*/ 174 h 179"/>
                              <a:gd name="T46" fmla="*/ 0 w 154"/>
                              <a:gd name="T47" fmla="*/ 10 h 179"/>
                              <a:gd name="T48" fmla="*/ 1 w 154"/>
                              <a:gd name="T49" fmla="*/ 8 h 179"/>
                              <a:gd name="T50" fmla="*/ 5 w 154"/>
                              <a:gd name="T51" fmla="*/ 5 h 179"/>
                              <a:gd name="T52" fmla="*/ 11 w 154"/>
                              <a:gd name="T53" fmla="*/ 4 h 179"/>
                              <a:gd name="T54" fmla="*/ 20 w 154"/>
                              <a:gd name="T55" fmla="*/ 4 h 179"/>
                              <a:gd name="T56" fmla="*/ 30 w 154"/>
                              <a:gd name="T57" fmla="*/ 4 h 179"/>
                              <a:gd name="T58" fmla="*/ 36 w 154"/>
                              <a:gd name="T59" fmla="*/ 5 h 179"/>
                              <a:gd name="T60" fmla="*/ 38 w 154"/>
                              <a:gd name="T61" fmla="*/ 8 h 179"/>
                              <a:gd name="T62" fmla="*/ 40 w 154"/>
                              <a:gd name="T63" fmla="*/ 10 h 179"/>
                              <a:gd name="T64" fmla="*/ 53 w 154"/>
                              <a:gd name="T65" fmla="*/ 16 h 179"/>
                              <a:gd name="T66" fmla="*/ 80 w 154"/>
                              <a:gd name="T67" fmla="*/ 1 h 179"/>
                              <a:gd name="T68" fmla="*/ 111 w 154"/>
                              <a:gd name="T69" fmla="*/ 1 h 179"/>
                              <a:gd name="T70" fmla="*/ 133 w 154"/>
                              <a:gd name="T71" fmla="*/ 11 h 179"/>
                              <a:gd name="T72" fmla="*/ 148 w 154"/>
                              <a:gd name="T73" fmla="*/ 30 h 179"/>
                              <a:gd name="T74" fmla="*/ 154 w 154"/>
                              <a:gd name="T75" fmla="*/ 56 h 179"/>
                              <a:gd name="T76" fmla="*/ 154 w 154"/>
                              <a:gd name="T77" fmla="*/ 171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54" h="179">
                                <a:moveTo>
                                  <a:pt x="154" y="171"/>
                                </a:moveTo>
                                <a:lnTo>
                                  <a:pt x="154" y="174"/>
                                </a:lnTo>
                                <a:lnTo>
                                  <a:pt x="153" y="175"/>
                                </a:lnTo>
                                <a:lnTo>
                                  <a:pt x="152" y="176"/>
                                </a:lnTo>
                                <a:lnTo>
                                  <a:pt x="149" y="178"/>
                                </a:lnTo>
                                <a:lnTo>
                                  <a:pt x="147" y="178"/>
                                </a:lnTo>
                                <a:lnTo>
                                  <a:pt x="143" y="179"/>
                                </a:lnTo>
                                <a:lnTo>
                                  <a:pt x="138" y="179"/>
                                </a:lnTo>
                                <a:lnTo>
                                  <a:pt x="132" y="179"/>
                                </a:lnTo>
                                <a:lnTo>
                                  <a:pt x="126" y="179"/>
                                </a:lnTo>
                                <a:lnTo>
                                  <a:pt x="121" y="179"/>
                                </a:lnTo>
                                <a:lnTo>
                                  <a:pt x="116" y="178"/>
                                </a:lnTo>
                                <a:lnTo>
                                  <a:pt x="113" y="178"/>
                                </a:lnTo>
                                <a:lnTo>
                                  <a:pt x="111" y="176"/>
                                </a:lnTo>
                                <a:lnTo>
                                  <a:pt x="110" y="175"/>
                                </a:lnTo>
                                <a:lnTo>
                                  <a:pt x="108" y="174"/>
                                </a:lnTo>
                                <a:lnTo>
                                  <a:pt x="108" y="171"/>
                                </a:lnTo>
                                <a:lnTo>
                                  <a:pt x="108" y="80"/>
                                </a:lnTo>
                                <a:lnTo>
                                  <a:pt x="108" y="69"/>
                                </a:lnTo>
                                <a:lnTo>
                                  <a:pt x="107" y="62"/>
                                </a:lnTo>
                                <a:lnTo>
                                  <a:pt x="105" y="54"/>
                                </a:lnTo>
                                <a:lnTo>
                                  <a:pt x="102" y="50"/>
                                </a:lnTo>
                                <a:lnTo>
                                  <a:pt x="99" y="46"/>
                                </a:lnTo>
                                <a:lnTo>
                                  <a:pt x="94" y="42"/>
                                </a:lnTo>
                                <a:lnTo>
                                  <a:pt x="89" y="41"/>
                                </a:lnTo>
                                <a:lnTo>
                                  <a:pt x="81" y="40"/>
                                </a:lnTo>
                                <a:lnTo>
                                  <a:pt x="73" y="41"/>
                                </a:lnTo>
                                <a:lnTo>
                                  <a:pt x="64" y="46"/>
                                </a:lnTo>
                                <a:lnTo>
                                  <a:pt x="56" y="53"/>
                                </a:lnTo>
                                <a:lnTo>
                                  <a:pt x="46" y="64"/>
                                </a:lnTo>
                                <a:lnTo>
                                  <a:pt x="46" y="171"/>
                                </a:lnTo>
                                <a:lnTo>
                                  <a:pt x="46" y="174"/>
                                </a:lnTo>
                                <a:lnTo>
                                  <a:pt x="44" y="175"/>
                                </a:lnTo>
                                <a:lnTo>
                                  <a:pt x="43" y="176"/>
                                </a:lnTo>
                                <a:lnTo>
                                  <a:pt x="41" y="178"/>
                                </a:lnTo>
                                <a:lnTo>
                                  <a:pt x="38" y="178"/>
                                </a:lnTo>
                                <a:lnTo>
                                  <a:pt x="35" y="179"/>
                                </a:lnTo>
                                <a:lnTo>
                                  <a:pt x="30" y="179"/>
                                </a:lnTo>
                                <a:lnTo>
                                  <a:pt x="24" y="179"/>
                                </a:lnTo>
                                <a:lnTo>
                                  <a:pt x="17" y="179"/>
                                </a:lnTo>
                                <a:lnTo>
                                  <a:pt x="12" y="179"/>
                                </a:lnTo>
                                <a:lnTo>
                                  <a:pt x="9" y="178"/>
                                </a:lnTo>
                                <a:lnTo>
                                  <a:pt x="5" y="178"/>
                                </a:lnTo>
                                <a:lnTo>
                                  <a:pt x="3" y="176"/>
                                </a:lnTo>
                                <a:lnTo>
                                  <a:pt x="1" y="175"/>
                                </a:lnTo>
                                <a:lnTo>
                                  <a:pt x="0" y="174"/>
                                </a:lnTo>
                                <a:lnTo>
                                  <a:pt x="0" y="171"/>
                                </a:lnTo>
                                <a:lnTo>
                                  <a:pt x="0" y="10"/>
                                </a:lnTo>
                                <a:lnTo>
                                  <a:pt x="0" y="9"/>
                                </a:lnTo>
                                <a:lnTo>
                                  <a:pt x="1" y="8"/>
                                </a:lnTo>
                                <a:lnTo>
                                  <a:pt x="3" y="6"/>
                                </a:lnTo>
                                <a:lnTo>
                                  <a:pt x="5" y="5"/>
                                </a:lnTo>
                                <a:lnTo>
                                  <a:pt x="7" y="4"/>
                                </a:lnTo>
                                <a:lnTo>
                                  <a:pt x="11" y="4"/>
                                </a:lnTo>
                                <a:lnTo>
                                  <a:pt x="15" y="4"/>
                                </a:lnTo>
                                <a:lnTo>
                                  <a:pt x="20" y="4"/>
                                </a:lnTo>
                                <a:lnTo>
                                  <a:pt x="26" y="4"/>
                                </a:lnTo>
                                <a:lnTo>
                                  <a:pt x="30" y="4"/>
                                </a:lnTo>
                                <a:lnTo>
                                  <a:pt x="33" y="4"/>
                                </a:lnTo>
                                <a:lnTo>
                                  <a:pt x="36" y="5"/>
                                </a:lnTo>
                                <a:lnTo>
                                  <a:pt x="37" y="6"/>
                                </a:lnTo>
                                <a:lnTo>
                                  <a:pt x="38" y="8"/>
                                </a:lnTo>
                                <a:lnTo>
                                  <a:pt x="40" y="9"/>
                                </a:lnTo>
                                <a:lnTo>
                                  <a:pt x="40" y="10"/>
                                </a:lnTo>
                                <a:lnTo>
                                  <a:pt x="40" y="30"/>
                                </a:lnTo>
                                <a:lnTo>
                                  <a:pt x="53" y="16"/>
                                </a:lnTo>
                                <a:lnTo>
                                  <a:pt x="67" y="8"/>
                                </a:lnTo>
                                <a:lnTo>
                                  <a:pt x="80" y="1"/>
                                </a:lnTo>
                                <a:lnTo>
                                  <a:pt x="95" y="0"/>
                                </a:lnTo>
                                <a:lnTo>
                                  <a:pt x="111" y="1"/>
                                </a:lnTo>
                                <a:lnTo>
                                  <a:pt x="123" y="6"/>
                                </a:lnTo>
                                <a:lnTo>
                                  <a:pt x="133" y="11"/>
                                </a:lnTo>
                                <a:lnTo>
                                  <a:pt x="141" y="21"/>
                                </a:lnTo>
                                <a:lnTo>
                                  <a:pt x="148" y="30"/>
                                </a:lnTo>
                                <a:lnTo>
                                  <a:pt x="152" y="42"/>
                                </a:lnTo>
                                <a:lnTo>
                                  <a:pt x="154" y="56"/>
                                </a:lnTo>
                                <a:lnTo>
                                  <a:pt x="154" y="72"/>
                                </a:lnTo>
                                <a:lnTo>
                                  <a:pt x="154" y="17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50" name="Freeform 44"/>
                        <wps:cNvSpPr>
                          <a:spLocks noEditPoints="1"/>
                        </wps:cNvSpPr>
                        <wps:spPr bwMode="auto">
                          <a:xfrm>
                            <a:off x="4203700" y="2792412"/>
                            <a:ext cx="85725" cy="134938"/>
                          </a:xfrm>
                          <a:custGeom>
                            <a:avLst/>
                            <a:gdLst>
                              <a:gd name="T0" fmla="*/ 161 w 161"/>
                              <a:gd name="T1" fmla="*/ 246 h 253"/>
                              <a:gd name="T2" fmla="*/ 160 w 161"/>
                              <a:gd name="T3" fmla="*/ 248 h 253"/>
                              <a:gd name="T4" fmla="*/ 155 w 161"/>
                              <a:gd name="T5" fmla="*/ 250 h 253"/>
                              <a:gd name="T6" fmla="*/ 148 w 161"/>
                              <a:gd name="T7" fmla="*/ 251 h 253"/>
                              <a:gd name="T8" fmla="*/ 138 w 161"/>
                              <a:gd name="T9" fmla="*/ 251 h 253"/>
                              <a:gd name="T10" fmla="*/ 130 w 161"/>
                              <a:gd name="T11" fmla="*/ 250 h 253"/>
                              <a:gd name="T12" fmla="*/ 125 w 161"/>
                              <a:gd name="T13" fmla="*/ 248 h 253"/>
                              <a:gd name="T14" fmla="*/ 123 w 161"/>
                              <a:gd name="T15" fmla="*/ 246 h 253"/>
                              <a:gd name="T16" fmla="*/ 123 w 161"/>
                              <a:gd name="T17" fmla="*/ 226 h 253"/>
                              <a:gd name="T18" fmla="*/ 97 w 161"/>
                              <a:gd name="T19" fmla="*/ 246 h 253"/>
                              <a:gd name="T20" fmla="*/ 66 w 161"/>
                              <a:gd name="T21" fmla="*/ 253 h 253"/>
                              <a:gd name="T22" fmla="*/ 35 w 161"/>
                              <a:gd name="T23" fmla="*/ 247 h 253"/>
                              <a:gd name="T24" fmla="*/ 15 w 161"/>
                              <a:gd name="T25" fmla="*/ 227 h 253"/>
                              <a:gd name="T26" fmla="*/ 3 w 161"/>
                              <a:gd name="T27" fmla="*/ 199 h 253"/>
                              <a:gd name="T28" fmla="*/ 0 w 161"/>
                              <a:gd name="T29" fmla="*/ 166 h 253"/>
                              <a:gd name="T30" fmla="*/ 5 w 161"/>
                              <a:gd name="T31" fmla="*/ 126 h 253"/>
                              <a:gd name="T32" fmla="*/ 18 w 161"/>
                              <a:gd name="T33" fmla="*/ 97 h 253"/>
                              <a:gd name="T34" fmla="*/ 39 w 161"/>
                              <a:gd name="T35" fmla="*/ 78 h 253"/>
                              <a:gd name="T36" fmla="*/ 70 w 161"/>
                              <a:gd name="T37" fmla="*/ 72 h 253"/>
                              <a:gd name="T38" fmla="*/ 95 w 161"/>
                              <a:gd name="T39" fmla="*/ 78 h 253"/>
                              <a:gd name="T40" fmla="*/ 117 w 161"/>
                              <a:gd name="T41" fmla="*/ 94 h 253"/>
                              <a:gd name="T42" fmla="*/ 117 w 161"/>
                              <a:gd name="T43" fmla="*/ 6 h 253"/>
                              <a:gd name="T44" fmla="*/ 119 w 161"/>
                              <a:gd name="T45" fmla="*/ 2 h 253"/>
                              <a:gd name="T46" fmla="*/ 124 w 161"/>
                              <a:gd name="T47" fmla="*/ 1 h 253"/>
                              <a:gd name="T48" fmla="*/ 133 w 161"/>
                              <a:gd name="T49" fmla="*/ 0 h 253"/>
                              <a:gd name="T50" fmla="*/ 145 w 161"/>
                              <a:gd name="T51" fmla="*/ 0 h 253"/>
                              <a:gd name="T52" fmla="*/ 154 w 161"/>
                              <a:gd name="T53" fmla="*/ 1 h 253"/>
                              <a:gd name="T54" fmla="*/ 159 w 161"/>
                              <a:gd name="T55" fmla="*/ 2 h 253"/>
                              <a:gd name="T56" fmla="*/ 161 w 161"/>
                              <a:gd name="T57" fmla="*/ 6 h 253"/>
                              <a:gd name="T58" fmla="*/ 161 w 161"/>
                              <a:gd name="T59" fmla="*/ 243 h 253"/>
                              <a:gd name="T60" fmla="*/ 107 w 161"/>
                              <a:gd name="T61" fmla="*/ 125 h 253"/>
                              <a:gd name="T62" fmla="*/ 88 w 161"/>
                              <a:gd name="T63" fmla="*/ 112 h 253"/>
                              <a:gd name="T64" fmla="*/ 71 w 161"/>
                              <a:gd name="T65" fmla="*/ 112 h 253"/>
                              <a:gd name="T66" fmla="*/ 58 w 161"/>
                              <a:gd name="T67" fmla="*/ 120 h 253"/>
                              <a:gd name="T68" fmla="*/ 50 w 161"/>
                              <a:gd name="T69" fmla="*/ 135 h 253"/>
                              <a:gd name="T70" fmla="*/ 47 w 161"/>
                              <a:gd name="T71" fmla="*/ 152 h 253"/>
                              <a:gd name="T72" fmla="*/ 47 w 161"/>
                              <a:gd name="T73" fmla="*/ 172 h 253"/>
                              <a:gd name="T74" fmla="*/ 49 w 161"/>
                              <a:gd name="T75" fmla="*/ 192 h 253"/>
                              <a:gd name="T76" fmla="*/ 56 w 161"/>
                              <a:gd name="T77" fmla="*/ 206 h 253"/>
                              <a:gd name="T78" fmla="*/ 70 w 161"/>
                              <a:gd name="T79" fmla="*/ 215 h 253"/>
                              <a:gd name="T80" fmla="*/ 82 w 161"/>
                              <a:gd name="T81" fmla="*/ 215 h 253"/>
                              <a:gd name="T82" fmla="*/ 92 w 161"/>
                              <a:gd name="T83" fmla="*/ 213 h 253"/>
                              <a:gd name="T84" fmla="*/ 101 w 161"/>
                              <a:gd name="T85" fmla="*/ 206 h 253"/>
                              <a:gd name="T86" fmla="*/ 111 w 161"/>
                              <a:gd name="T87" fmla="*/ 197 h 253"/>
                              <a:gd name="T88" fmla="*/ 117 w 161"/>
                              <a:gd name="T89" fmla="*/ 136 h 2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61" h="253">
                                <a:moveTo>
                                  <a:pt x="161" y="243"/>
                                </a:moveTo>
                                <a:lnTo>
                                  <a:pt x="161" y="246"/>
                                </a:lnTo>
                                <a:lnTo>
                                  <a:pt x="161" y="247"/>
                                </a:lnTo>
                                <a:lnTo>
                                  <a:pt x="160" y="248"/>
                                </a:lnTo>
                                <a:lnTo>
                                  <a:pt x="157" y="250"/>
                                </a:lnTo>
                                <a:lnTo>
                                  <a:pt x="155" y="250"/>
                                </a:lnTo>
                                <a:lnTo>
                                  <a:pt x="151" y="251"/>
                                </a:lnTo>
                                <a:lnTo>
                                  <a:pt x="148" y="251"/>
                                </a:lnTo>
                                <a:lnTo>
                                  <a:pt x="143" y="251"/>
                                </a:lnTo>
                                <a:lnTo>
                                  <a:pt x="138" y="251"/>
                                </a:lnTo>
                                <a:lnTo>
                                  <a:pt x="133" y="251"/>
                                </a:lnTo>
                                <a:lnTo>
                                  <a:pt x="130" y="250"/>
                                </a:lnTo>
                                <a:lnTo>
                                  <a:pt x="128" y="250"/>
                                </a:lnTo>
                                <a:lnTo>
                                  <a:pt x="125" y="248"/>
                                </a:lnTo>
                                <a:lnTo>
                                  <a:pt x="124" y="247"/>
                                </a:lnTo>
                                <a:lnTo>
                                  <a:pt x="123" y="246"/>
                                </a:lnTo>
                                <a:lnTo>
                                  <a:pt x="123" y="243"/>
                                </a:lnTo>
                                <a:lnTo>
                                  <a:pt x="123" y="226"/>
                                </a:lnTo>
                                <a:lnTo>
                                  <a:pt x="111" y="238"/>
                                </a:lnTo>
                                <a:lnTo>
                                  <a:pt x="97" y="246"/>
                                </a:lnTo>
                                <a:lnTo>
                                  <a:pt x="84" y="252"/>
                                </a:lnTo>
                                <a:lnTo>
                                  <a:pt x="66" y="253"/>
                                </a:lnTo>
                                <a:lnTo>
                                  <a:pt x="49" y="253"/>
                                </a:lnTo>
                                <a:lnTo>
                                  <a:pt x="35" y="247"/>
                                </a:lnTo>
                                <a:lnTo>
                                  <a:pt x="23" y="238"/>
                                </a:lnTo>
                                <a:lnTo>
                                  <a:pt x="15" y="227"/>
                                </a:lnTo>
                                <a:lnTo>
                                  <a:pt x="7" y="215"/>
                                </a:lnTo>
                                <a:lnTo>
                                  <a:pt x="3" y="199"/>
                                </a:lnTo>
                                <a:lnTo>
                                  <a:pt x="0" y="183"/>
                                </a:lnTo>
                                <a:lnTo>
                                  <a:pt x="0" y="166"/>
                                </a:lnTo>
                                <a:lnTo>
                                  <a:pt x="1" y="145"/>
                                </a:lnTo>
                                <a:lnTo>
                                  <a:pt x="5" y="126"/>
                                </a:lnTo>
                                <a:lnTo>
                                  <a:pt x="10" y="110"/>
                                </a:lnTo>
                                <a:lnTo>
                                  <a:pt x="18" y="97"/>
                                </a:lnTo>
                                <a:lnTo>
                                  <a:pt x="27" y="86"/>
                                </a:lnTo>
                                <a:lnTo>
                                  <a:pt x="39" y="78"/>
                                </a:lnTo>
                                <a:lnTo>
                                  <a:pt x="54" y="73"/>
                                </a:lnTo>
                                <a:lnTo>
                                  <a:pt x="70" y="72"/>
                                </a:lnTo>
                                <a:lnTo>
                                  <a:pt x="84" y="73"/>
                                </a:lnTo>
                                <a:lnTo>
                                  <a:pt x="95" y="78"/>
                                </a:lnTo>
                                <a:lnTo>
                                  <a:pt x="106" y="85"/>
                                </a:lnTo>
                                <a:lnTo>
                                  <a:pt x="117" y="94"/>
                                </a:lnTo>
                                <a:lnTo>
                                  <a:pt x="117" y="7"/>
                                </a:lnTo>
                                <a:lnTo>
                                  <a:pt x="117" y="6"/>
                                </a:lnTo>
                                <a:lnTo>
                                  <a:pt x="117" y="3"/>
                                </a:lnTo>
                                <a:lnTo>
                                  <a:pt x="119" y="2"/>
                                </a:lnTo>
                                <a:lnTo>
                                  <a:pt x="120" y="1"/>
                                </a:lnTo>
                                <a:lnTo>
                                  <a:pt x="124" y="1"/>
                                </a:lnTo>
                                <a:lnTo>
                                  <a:pt x="128" y="0"/>
                                </a:lnTo>
                                <a:lnTo>
                                  <a:pt x="133" y="0"/>
                                </a:lnTo>
                                <a:lnTo>
                                  <a:pt x="139" y="0"/>
                                </a:lnTo>
                                <a:lnTo>
                                  <a:pt x="145" y="0"/>
                                </a:lnTo>
                                <a:lnTo>
                                  <a:pt x="150" y="0"/>
                                </a:lnTo>
                                <a:lnTo>
                                  <a:pt x="154" y="1"/>
                                </a:lnTo>
                                <a:lnTo>
                                  <a:pt x="157" y="1"/>
                                </a:lnTo>
                                <a:lnTo>
                                  <a:pt x="159" y="2"/>
                                </a:lnTo>
                                <a:lnTo>
                                  <a:pt x="160" y="3"/>
                                </a:lnTo>
                                <a:lnTo>
                                  <a:pt x="161" y="6"/>
                                </a:lnTo>
                                <a:lnTo>
                                  <a:pt x="161" y="7"/>
                                </a:lnTo>
                                <a:lnTo>
                                  <a:pt x="161" y="243"/>
                                </a:lnTo>
                                <a:close/>
                                <a:moveTo>
                                  <a:pt x="117" y="136"/>
                                </a:moveTo>
                                <a:lnTo>
                                  <a:pt x="107" y="125"/>
                                </a:lnTo>
                                <a:lnTo>
                                  <a:pt x="98" y="118"/>
                                </a:lnTo>
                                <a:lnTo>
                                  <a:pt x="88" y="112"/>
                                </a:lnTo>
                                <a:lnTo>
                                  <a:pt x="79" y="110"/>
                                </a:lnTo>
                                <a:lnTo>
                                  <a:pt x="71" y="112"/>
                                </a:lnTo>
                                <a:lnTo>
                                  <a:pt x="64" y="115"/>
                                </a:lnTo>
                                <a:lnTo>
                                  <a:pt x="58" y="120"/>
                                </a:lnTo>
                                <a:lnTo>
                                  <a:pt x="54" y="126"/>
                                </a:lnTo>
                                <a:lnTo>
                                  <a:pt x="50" y="135"/>
                                </a:lnTo>
                                <a:lnTo>
                                  <a:pt x="48" y="144"/>
                                </a:lnTo>
                                <a:lnTo>
                                  <a:pt x="47" y="152"/>
                                </a:lnTo>
                                <a:lnTo>
                                  <a:pt x="45" y="162"/>
                                </a:lnTo>
                                <a:lnTo>
                                  <a:pt x="47" y="172"/>
                                </a:lnTo>
                                <a:lnTo>
                                  <a:pt x="48" y="182"/>
                                </a:lnTo>
                                <a:lnTo>
                                  <a:pt x="49" y="192"/>
                                </a:lnTo>
                                <a:lnTo>
                                  <a:pt x="53" y="199"/>
                                </a:lnTo>
                                <a:lnTo>
                                  <a:pt x="56" y="206"/>
                                </a:lnTo>
                                <a:lnTo>
                                  <a:pt x="63" y="211"/>
                                </a:lnTo>
                                <a:lnTo>
                                  <a:pt x="70" y="215"/>
                                </a:lnTo>
                                <a:lnTo>
                                  <a:pt x="79" y="215"/>
                                </a:lnTo>
                                <a:lnTo>
                                  <a:pt x="82" y="215"/>
                                </a:lnTo>
                                <a:lnTo>
                                  <a:pt x="87" y="214"/>
                                </a:lnTo>
                                <a:lnTo>
                                  <a:pt x="92" y="213"/>
                                </a:lnTo>
                                <a:lnTo>
                                  <a:pt x="96" y="210"/>
                                </a:lnTo>
                                <a:lnTo>
                                  <a:pt x="101" y="206"/>
                                </a:lnTo>
                                <a:lnTo>
                                  <a:pt x="106" y="202"/>
                                </a:lnTo>
                                <a:lnTo>
                                  <a:pt x="111" y="197"/>
                                </a:lnTo>
                                <a:lnTo>
                                  <a:pt x="117" y="189"/>
                                </a:lnTo>
                                <a:lnTo>
                                  <a:pt x="117" y="13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51" name="Freeform 45"/>
                        <wps:cNvSpPr>
                          <a:spLocks/>
                        </wps:cNvSpPr>
                        <wps:spPr bwMode="auto">
                          <a:xfrm>
                            <a:off x="4348163" y="2809875"/>
                            <a:ext cx="60325" cy="117475"/>
                          </a:xfrm>
                          <a:custGeom>
                            <a:avLst/>
                            <a:gdLst>
                              <a:gd name="T0" fmla="*/ 115 w 115"/>
                              <a:gd name="T1" fmla="*/ 202 h 220"/>
                              <a:gd name="T2" fmla="*/ 112 w 115"/>
                              <a:gd name="T3" fmla="*/ 210 h 220"/>
                              <a:gd name="T4" fmla="*/ 108 w 115"/>
                              <a:gd name="T5" fmla="*/ 214 h 220"/>
                              <a:gd name="T6" fmla="*/ 102 w 115"/>
                              <a:gd name="T7" fmla="*/ 217 h 220"/>
                              <a:gd name="T8" fmla="*/ 95 w 115"/>
                              <a:gd name="T9" fmla="*/ 219 h 220"/>
                              <a:gd name="T10" fmla="*/ 85 w 115"/>
                              <a:gd name="T11" fmla="*/ 220 h 220"/>
                              <a:gd name="T12" fmla="*/ 66 w 115"/>
                              <a:gd name="T13" fmla="*/ 220 h 220"/>
                              <a:gd name="T14" fmla="*/ 47 w 115"/>
                              <a:gd name="T15" fmla="*/ 213 h 220"/>
                              <a:gd name="T16" fmla="*/ 33 w 115"/>
                              <a:gd name="T17" fmla="*/ 198 h 220"/>
                              <a:gd name="T18" fmla="*/ 27 w 115"/>
                              <a:gd name="T19" fmla="*/ 177 h 220"/>
                              <a:gd name="T20" fmla="*/ 27 w 115"/>
                              <a:gd name="T21" fmla="*/ 80 h 220"/>
                              <a:gd name="T22" fmla="*/ 5 w 115"/>
                              <a:gd name="T23" fmla="*/ 80 h 220"/>
                              <a:gd name="T24" fmla="*/ 1 w 115"/>
                              <a:gd name="T25" fmla="*/ 71 h 220"/>
                              <a:gd name="T26" fmla="*/ 1 w 115"/>
                              <a:gd name="T27" fmla="*/ 56 h 220"/>
                              <a:gd name="T28" fmla="*/ 1 w 115"/>
                              <a:gd name="T29" fmla="*/ 50 h 220"/>
                              <a:gd name="T30" fmla="*/ 4 w 115"/>
                              <a:gd name="T31" fmla="*/ 45 h 220"/>
                              <a:gd name="T32" fmla="*/ 6 w 115"/>
                              <a:gd name="T33" fmla="*/ 44 h 220"/>
                              <a:gd name="T34" fmla="*/ 27 w 115"/>
                              <a:gd name="T35" fmla="*/ 43 h 220"/>
                              <a:gd name="T36" fmla="*/ 27 w 115"/>
                              <a:gd name="T37" fmla="*/ 6 h 220"/>
                              <a:gd name="T38" fmla="*/ 30 w 115"/>
                              <a:gd name="T39" fmla="*/ 4 h 220"/>
                              <a:gd name="T40" fmla="*/ 34 w 115"/>
                              <a:gd name="T41" fmla="*/ 1 h 220"/>
                              <a:gd name="T42" fmla="*/ 43 w 115"/>
                              <a:gd name="T43" fmla="*/ 0 h 220"/>
                              <a:gd name="T44" fmla="*/ 55 w 115"/>
                              <a:gd name="T45" fmla="*/ 0 h 220"/>
                              <a:gd name="T46" fmla="*/ 64 w 115"/>
                              <a:gd name="T47" fmla="*/ 1 h 220"/>
                              <a:gd name="T48" fmla="*/ 70 w 115"/>
                              <a:gd name="T49" fmla="*/ 4 h 220"/>
                              <a:gd name="T50" fmla="*/ 71 w 115"/>
                              <a:gd name="T51" fmla="*/ 6 h 220"/>
                              <a:gd name="T52" fmla="*/ 73 w 115"/>
                              <a:gd name="T53" fmla="*/ 43 h 220"/>
                              <a:gd name="T54" fmla="*/ 108 w 115"/>
                              <a:gd name="T55" fmla="*/ 44 h 220"/>
                              <a:gd name="T56" fmla="*/ 112 w 115"/>
                              <a:gd name="T57" fmla="*/ 45 h 220"/>
                              <a:gd name="T58" fmla="*/ 113 w 115"/>
                              <a:gd name="T59" fmla="*/ 50 h 220"/>
                              <a:gd name="T60" fmla="*/ 115 w 115"/>
                              <a:gd name="T61" fmla="*/ 56 h 220"/>
                              <a:gd name="T62" fmla="*/ 115 w 115"/>
                              <a:gd name="T63" fmla="*/ 71 h 220"/>
                              <a:gd name="T64" fmla="*/ 111 w 115"/>
                              <a:gd name="T65" fmla="*/ 80 h 220"/>
                              <a:gd name="T66" fmla="*/ 73 w 115"/>
                              <a:gd name="T67" fmla="*/ 80 h 220"/>
                              <a:gd name="T68" fmla="*/ 73 w 115"/>
                              <a:gd name="T69" fmla="*/ 169 h 220"/>
                              <a:gd name="T70" fmla="*/ 81 w 115"/>
                              <a:gd name="T71" fmla="*/ 181 h 220"/>
                              <a:gd name="T72" fmla="*/ 95 w 115"/>
                              <a:gd name="T73" fmla="*/ 182 h 220"/>
                              <a:gd name="T74" fmla="*/ 101 w 115"/>
                              <a:gd name="T75" fmla="*/ 181 h 220"/>
                              <a:gd name="T76" fmla="*/ 105 w 115"/>
                              <a:gd name="T77" fmla="*/ 180 h 220"/>
                              <a:gd name="T78" fmla="*/ 108 w 115"/>
                              <a:gd name="T79" fmla="*/ 178 h 220"/>
                              <a:gd name="T80" fmla="*/ 111 w 115"/>
                              <a:gd name="T81" fmla="*/ 178 h 220"/>
                              <a:gd name="T82" fmla="*/ 112 w 115"/>
                              <a:gd name="T83" fmla="*/ 180 h 220"/>
                              <a:gd name="T84" fmla="*/ 113 w 115"/>
                              <a:gd name="T85" fmla="*/ 183 h 220"/>
                              <a:gd name="T86" fmla="*/ 115 w 115"/>
                              <a:gd name="T87" fmla="*/ 189 h 2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115" h="220">
                                <a:moveTo>
                                  <a:pt x="115" y="194"/>
                                </a:moveTo>
                                <a:lnTo>
                                  <a:pt x="115" y="202"/>
                                </a:lnTo>
                                <a:lnTo>
                                  <a:pt x="113" y="207"/>
                                </a:lnTo>
                                <a:lnTo>
                                  <a:pt x="112" y="210"/>
                                </a:lnTo>
                                <a:lnTo>
                                  <a:pt x="111" y="213"/>
                                </a:lnTo>
                                <a:lnTo>
                                  <a:pt x="108" y="214"/>
                                </a:lnTo>
                                <a:lnTo>
                                  <a:pt x="106" y="217"/>
                                </a:lnTo>
                                <a:lnTo>
                                  <a:pt x="102" y="217"/>
                                </a:lnTo>
                                <a:lnTo>
                                  <a:pt x="99" y="218"/>
                                </a:lnTo>
                                <a:lnTo>
                                  <a:pt x="95" y="219"/>
                                </a:lnTo>
                                <a:lnTo>
                                  <a:pt x="90" y="220"/>
                                </a:lnTo>
                                <a:lnTo>
                                  <a:pt x="85" y="220"/>
                                </a:lnTo>
                                <a:lnTo>
                                  <a:pt x="79" y="220"/>
                                </a:lnTo>
                                <a:lnTo>
                                  <a:pt x="66" y="220"/>
                                </a:lnTo>
                                <a:lnTo>
                                  <a:pt x="55" y="217"/>
                                </a:lnTo>
                                <a:lnTo>
                                  <a:pt x="47" y="213"/>
                                </a:lnTo>
                                <a:lnTo>
                                  <a:pt x="39" y="207"/>
                                </a:lnTo>
                                <a:lnTo>
                                  <a:pt x="33" y="198"/>
                                </a:lnTo>
                                <a:lnTo>
                                  <a:pt x="30" y="188"/>
                                </a:lnTo>
                                <a:lnTo>
                                  <a:pt x="27" y="177"/>
                                </a:lnTo>
                                <a:lnTo>
                                  <a:pt x="27" y="162"/>
                                </a:lnTo>
                                <a:lnTo>
                                  <a:pt x="27" y="80"/>
                                </a:lnTo>
                                <a:lnTo>
                                  <a:pt x="7" y="80"/>
                                </a:lnTo>
                                <a:lnTo>
                                  <a:pt x="5" y="80"/>
                                </a:lnTo>
                                <a:lnTo>
                                  <a:pt x="2" y="76"/>
                                </a:lnTo>
                                <a:lnTo>
                                  <a:pt x="1" y="71"/>
                                </a:lnTo>
                                <a:lnTo>
                                  <a:pt x="0" y="61"/>
                                </a:lnTo>
                                <a:lnTo>
                                  <a:pt x="1" y="56"/>
                                </a:lnTo>
                                <a:lnTo>
                                  <a:pt x="1" y="53"/>
                                </a:lnTo>
                                <a:lnTo>
                                  <a:pt x="1" y="50"/>
                                </a:lnTo>
                                <a:lnTo>
                                  <a:pt x="2" y="48"/>
                                </a:lnTo>
                                <a:lnTo>
                                  <a:pt x="4" y="45"/>
                                </a:lnTo>
                                <a:lnTo>
                                  <a:pt x="5" y="44"/>
                                </a:lnTo>
                                <a:lnTo>
                                  <a:pt x="6" y="44"/>
                                </a:lnTo>
                                <a:lnTo>
                                  <a:pt x="7" y="43"/>
                                </a:lnTo>
                                <a:lnTo>
                                  <a:pt x="27" y="43"/>
                                </a:lnTo>
                                <a:lnTo>
                                  <a:pt x="27" y="7"/>
                                </a:lnTo>
                                <a:lnTo>
                                  <a:pt x="27" y="6"/>
                                </a:lnTo>
                                <a:lnTo>
                                  <a:pt x="28" y="5"/>
                                </a:lnTo>
                                <a:lnTo>
                                  <a:pt x="30" y="4"/>
                                </a:lnTo>
                                <a:lnTo>
                                  <a:pt x="32" y="2"/>
                                </a:lnTo>
                                <a:lnTo>
                                  <a:pt x="34" y="1"/>
                                </a:lnTo>
                                <a:lnTo>
                                  <a:pt x="38" y="1"/>
                                </a:lnTo>
                                <a:lnTo>
                                  <a:pt x="43" y="0"/>
                                </a:lnTo>
                                <a:lnTo>
                                  <a:pt x="49" y="0"/>
                                </a:lnTo>
                                <a:lnTo>
                                  <a:pt x="55" y="0"/>
                                </a:lnTo>
                                <a:lnTo>
                                  <a:pt x="60" y="1"/>
                                </a:lnTo>
                                <a:lnTo>
                                  <a:pt x="64" y="1"/>
                                </a:lnTo>
                                <a:lnTo>
                                  <a:pt x="68" y="2"/>
                                </a:lnTo>
                                <a:lnTo>
                                  <a:pt x="70" y="4"/>
                                </a:lnTo>
                                <a:lnTo>
                                  <a:pt x="71" y="5"/>
                                </a:lnTo>
                                <a:lnTo>
                                  <a:pt x="71" y="6"/>
                                </a:lnTo>
                                <a:lnTo>
                                  <a:pt x="73" y="7"/>
                                </a:lnTo>
                                <a:lnTo>
                                  <a:pt x="73" y="43"/>
                                </a:lnTo>
                                <a:lnTo>
                                  <a:pt x="107" y="43"/>
                                </a:lnTo>
                                <a:lnTo>
                                  <a:pt x="108" y="44"/>
                                </a:lnTo>
                                <a:lnTo>
                                  <a:pt x="111" y="44"/>
                                </a:lnTo>
                                <a:lnTo>
                                  <a:pt x="112" y="45"/>
                                </a:lnTo>
                                <a:lnTo>
                                  <a:pt x="112" y="48"/>
                                </a:lnTo>
                                <a:lnTo>
                                  <a:pt x="113" y="50"/>
                                </a:lnTo>
                                <a:lnTo>
                                  <a:pt x="113" y="53"/>
                                </a:lnTo>
                                <a:lnTo>
                                  <a:pt x="115" y="56"/>
                                </a:lnTo>
                                <a:lnTo>
                                  <a:pt x="115" y="61"/>
                                </a:lnTo>
                                <a:lnTo>
                                  <a:pt x="115" y="71"/>
                                </a:lnTo>
                                <a:lnTo>
                                  <a:pt x="112" y="76"/>
                                </a:lnTo>
                                <a:lnTo>
                                  <a:pt x="111" y="80"/>
                                </a:lnTo>
                                <a:lnTo>
                                  <a:pt x="107" y="80"/>
                                </a:lnTo>
                                <a:lnTo>
                                  <a:pt x="73" y="80"/>
                                </a:lnTo>
                                <a:lnTo>
                                  <a:pt x="73" y="156"/>
                                </a:lnTo>
                                <a:lnTo>
                                  <a:pt x="73" y="169"/>
                                </a:lnTo>
                                <a:lnTo>
                                  <a:pt x="76" y="176"/>
                                </a:lnTo>
                                <a:lnTo>
                                  <a:pt x="81" y="181"/>
                                </a:lnTo>
                                <a:lnTo>
                                  <a:pt x="91" y="182"/>
                                </a:lnTo>
                                <a:lnTo>
                                  <a:pt x="95" y="182"/>
                                </a:lnTo>
                                <a:lnTo>
                                  <a:pt x="97" y="182"/>
                                </a:lnTo>
                                <a:lnTo>
                                  <a:pt x="101" y="181"/>
                                </a:lnTo>
                                <a:lnTo>
                                  <a:pt x="102" y="181"/>
                                </a:lnTo>
                                <a:lnTo>
                                  <a:pt x="105" y="180"/>
                                </a:lnTo>
                                <a:lnTo>
                                  <a:pt x="106" y="178"/>
                                </a:lnTo>
                                <a:lnTo>
                                  <a:pt x="108" y="178"/>
                                </a:lnTo>
                                <a:lnTo>
                                  <a:pt x="110" y="178"/>
                                </a:lnTo>
                                <a:lnTo>
                                  <a:pt x="111" y="178"/>
                                </a:lnTo>
                                <a:lnTo>
                                  <a:pt x="111" y="178"/>
                                </a:lnTo>
                                <a:lnTo>
                                  <a:pt x="112" y="180"/>
                                </a:lnTo>
                                <a:lnTo>
                                  <a:pt x="113" y="181"/>
                                </a:lnTo>
                                <a:lnTo>
                                  <a:pt x="113" y="183"/>
                                </a:lnTo>
                                <a:lnTo>
                                  <a:pt x="113" y="186"/>
                                </a:lnTo>
                                <a:lnTo>
                                  <a:pt x="115" y="189"/>
                                </a:lnTo>
                                <a:lnTo>
                                  <a:pt x="115" y="19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52" name="Freeform 46"/>
                        <wps:cNvSpPr>
                          <a:spLocks/>
                        </wps:cNvSpPr>
                        <wps:spPr bwMode="auto">
                          <a:xfrm>
                            <a:off x="4425950" y="2830512"/>
                            <a:ext cx="55563" cy="95250"/>
                          </a:xfrm>
                          <a:custGeom>
                            <a:avLst/>
                            <a:gdLst>
                              <a:gd name="T0" fmla="*/ 103 w 103"/>
                              <a:gd name="T1" fmla="*/ 32 h 179"/>
                              <a:gd name="T2" fmla="*/ 102 w 103"/>
                              <a:gd name="T3" fmla="*/ 40 h 179"/>
                              <a:gd name="T4" fmla="*/ 101 w 103"/>
                              <a:gd name="T5" fmla="*/ 45 h 179"/>
                              <a:gd name="T6" fmla="*/ 98 w 103"/>
                              <a:gd name="T7" fmla="*/ 47 h 179"/>
                              <a:gd name="T8" fmla="*/ 95 w 103"/>
                              <a:gd name="T9" fmla="*/ 47 h 179"/>
                              <a:gd name="T10" fmla="*/ 91 w 103"/>
                              <a:gd name="T11" fmla="*/ 46 h 179"/>
                              <a:gd name="T12" fmla="*/ 87 w 103"/>
                              <a:gd name="T13" fmla="*/ 45 h 179"/>
                              <a:gd name="T14" fmla="*/ 81 w 103"/>
                              <a:gd name="T15" fmla="*/ 43 h 179"/>
                              <a:gd name="T16" fmla="*/ 75 w 103"/>
                              <a:gd name="T17" fmla="*/ 43 h 179"/>
                              <a:gd name="T18" fmla="*/ 68 w 103"/>
                              <a:gd name="T19" fmla="*/ 46 h 179"/>
                              <a:gd name="T20" fmla="*/ 59 w 103"/>
                              <a:gd name="T21" fmla="*/ 53 h 179"/>
                              <a:gd name="T22" fmla="*/ 50 w 103"/>
                              <a:gd name="T23" fmla="*/ 64 h 179"/>
                              <a:gd name="T24" fmla="*/ 45 w 103"/>
                              <a:gd name="T25" fmla="*/ 171 h 179"/>
                              <a:gd name="T26" fmla="*/ 44 w 103"/>
                              <a:gd name="T27" fmla="*/ 175 h 179"/>
                              <a:gd name="T28" fmla="*/ 40 w 103"/>
                              <a:gd name="T29" fmla="*/ 178 h 179"/>
                              <a:gd name="T30" fmla="*/ 33 w 103"/>
                              <a:gd name="T31" fmla="*/ 179 h 179"/>
                              <a:gd name="T32" fmla="*/ 22 w 103"/>
                              <a:gd name="T33" fmla="*/ 179 h 179"/>
                              <a:gd name="T34" fmla="*/ 11 w 103"/>
                              <a:gd name="T35" fmla="*/ 179 h 179"/>
                              <a:gd name="T36" fmla="*/ 5 w 103"/>
                              <a:gd name="T37" fmla="*/ 178 h 179"/>
                              <a:gd name="T38" fmla="*/ 1 w 103"/>
                              <a:gd name="T39" fmla="*/ 175 h 179"/>
                              <a:gd name="T40" fmla="*/ 0 w 103"/>
                              <a:gd name="T41" fmla="*/ 171 h 179"/>
                              <a:gd name="T42" fmla="*/ 0 w 103"/>
                              <a:gd name="T43" fmla="*/ 9 h 179"/>
                              <a:gd name="T44" fmla="*/ 1 w 103"/>
                              <a:gd name="T45" fmla="*/ 6 h 179"/>
                              <a:gd name="T46" fmla="*/ 6 w 103"/>
                              <a:gd name="T47" fmla="*/ 4 h 179"/>
                              <a:gd name="T48" fmla="*/ 13 w 103"/>
                              <a:gd name="T49" fmla="*/ 4 h 179"/>
                              <a:gd name="T50" fmla="*/ 24 w 103"/>
                              <a:gd name="T51" fmla="*/ 4 h 179"/>
                              <a:gd name="T52" fmla="*/ 32 w 103"/>
                              <a:gd name="T53" fmla="*/ 4 h 179"/>
                              <a:gd name="T54" fmla="*/ 37 w 103"/>
                              <a:gd name="T55" fmla="*/ 6 h 179"/>
                              <a:gd name="T56" fmla="*/ 38 w 103"/>
                              <a:gd name="T57" fmla="*/ 9 h 179"/>
                              <a:gd name="T58" fmla="*/ 38 w 103"/>
                              <a:gd name="T59" fmla="*/ 31 h 179"/>
                              <a:gd name="T60" fmla="*/ 50 w 103"/>
                              <a:gd name="T61" fmla="*/ 16 h 179"/>
                              <a:gd name="T62" fmla="*/ 61 w 103"/>
                              <a:gd name="T63" fmla="*/ 6 h 179"/>
                              <a:gd name="T64" fmla="*/ 71 w 103"/>
                              <a:gd name="T65" fmla="*/ 1 h 179"/>
                              <a:gd name="T66" fmla="*/ 81 w 103"/>
                              <a:gd name="T67" fmla="*/ 0 h 179"/>
                              <a:gd name="T68" fmla="*/ 86 w 103"/>
                              <a:gd name="T69" fmla="*/ 0 h 179"/>
                              <a:gd name="T70" fmla="*/ 92 w 103"/>
                              <a:gd name="T71" fmla="*/ 1 h 179"/>
                              <a:gd name="T72" fmla="*/ 97 w 103"/>
                              <a:gd name="T73" fmla="*/ 3 h 179"/>
                              <a:gd name="T74" fmla="*/ 100 w 103"/>
                              <a:gd name="T75" fmla="*/ 5 h 179"/>
                              <a:gd name="T76" fmla="*/ 101 w 103"/>
                              <a:gd name="T77" fmla="*/ 6 h 179"/>
                              <a:gd name="T78" fmla="*/ 102 w 103"/>
                              <a:gd name="T79" fmla="*/ 10 h 179"/>
                              <a:gd name="T80" fmla="*/ 103 w 103"/>
                              <a:gd name="T81" fmla="*/ 15 h 179"/>
                              <a:gd name="T82" fmla="*/ 103 w 103"/>
                              <a:gd name="T83" fmla="*/ 26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103" h="179">
                                <a:moveTo>
                                  <a:pt x="103" y="26"/>
                                </a:moveTo>
                                <a:lnTo>
                                  <a:pt x="103" y="32"/>
                                </a:lnTo>
                                <a:lnTo>
                                  <a:pt x="102" y="36"/>
                                </a:lnTo>
                                <a:lnTo>
                                  <a:pt x="102" y="40"/>
                                </a:lnTo>
                                <a:lnTo>
                                  <a:pt x="102" y="43"/>
                                </a:lnTo>
                                <a:lnTo>
                                  <a:pt x="101" y="45"/>
                                </a:lnTo>
                                <a:lnTo>
                                  <a:pt x="100" y="46"/>
                                </a:lnTo>
                                <a:lnTo>
                                  <a:pt x="98" y="47"/>
                                </a:lnTo>
                                <a:lnTo>
                                  <a:pt x="97" y="47"/>
                                </a:lnTo>
                                <a:lnTo>
                                  <a:pt x="95" y="47"/>
                                </a:lnTo>
                                <a:lnTo>
                                  <a:pt x="93" y="46"/>
                                </a:lnTo>
                                <a:lnTo>
                                  <a:pt x="91" y="46"/>
                                </a:lnTo>
                                <a:lnTo>
                                  <a:pt x="90" y="45"/>
                                </a:lnTo>
                                <a:lnTo>
                                  <a:pt x="87" y="45"/>
                                </a:lnTo>
                                <a:lnTo>
                                  <a:pt x="85" y="43"/>
                                </a:lnTo>
                                <a:lnTo>
                                  <a:pt x="81" y="43"/>
                                </a:lnTo>
                                <a:lnTo>
                                  <a:pt x="79" y="43"/>
                                </a:lnTo>
                                <a:lnTo>
                                  <a:pt x="75" y="43"/>
                                </a:lnTo>
                                <a:lnTo>
                                  <a:pt x="71" y="45"/>
                                </a:lnTo>
                                <a:lnTo>
                                  <a:pt x="68" y="46"/>
                                </a:lnTo>
                                <a:lnTo>
                                  <a:pt x="63" y="50"/>
                                </a:lnTo>
                                <a:lnTo>
                                  <a:pt x="59" y="53"/>
                                </a:lnTo>
                                <a:lnTo>
                                  <a:pt x="54" y="58"/>
                                </a:lnTo>
                                <a:lnTo>
                                  <a:pt x="50" y="64"/>
                                </a:lnTo>
                                <a:lnTo>
                                  <a:pt x="45" y="72"/>
                                </a:lnTo>
                                <a:lnTo>
                                  <a:pt x="45" y="171"/>
                                </a:lnTo>
                                <a:lnTo>
                                  <a:pt x="45" y="174"/>
                                </a:lnTo>
                                <a:lnTo>
                                  <a:pt x="44" y="175"/>
                                </a:lnTo>
                                <a:lnTo>
                                  <a:pt x="43" y="176"/>
                                </a:lnTo>
                                <a:lnTo>
                                  <a:pt x="40" y="178"/>
                                </a:lnTo>
                                <a:lnTo>
                                  <a:pt x="38" y="178"/>
                                </a:lnTo>
                                <a:lnTo>
                                  <a:pt x="33" y="179"/>
                                </a:lnTo>
                                <a:lnTo>
                                  <a:pt x="28" y="179"/>
                                </a:lnTo>
                                <a:lnTo>
                                  <a:pt x="22" y="179"/>
                                </a:lnTo>
                                <a:lnTo>
                                  <a:pt x="16" y="179"/>
                                </a:lnTo>
                                <a:lnTo>
                                  <a:pt x="11" y="179"/>
                                </a:lnTo>
                                <a:lnTo>
                                  <a:pt x="7" y="178"/>
                                </a:lnTo>
                                <a:lnTo>
                                  <a:pt x="5" y="178"/>
                                </a:lnTo>
                                <a:lnTo>
                                  <a:pt x="2" y="176"/>
                                </a:lnTo>
                                <a:lnTo>
                                  <a:pt x="1" y="175"/>
                                </a:lnTo>
                                <a:lnTo>
                                  <a:pt x="0" y="174"/>
                                </a:lnTo>
                                <a:lnTo>
                                  <a:pt x="0" y="171"/>
                                </a:lnTo>
                                <a:lnTo>
                                  <a:pt x="0" y="10"/>
                                </a:lnTo>
                                <a:lnTo>
                                  <a:pt x="0" y="9"/>
                                </a:lnTo>
                                <a:lnTo>
                                  <a:pt x="1" y="8"/>
                                </a:lnTo>
                                <a:lnTo>
                                  <a:pt x="1" y="6"/>
                                </a:lnTo>
                                <a:lnTo>
                                  <a:pt x="3" y="5"/>
                                </a:lnTo>
                                <a:lnTo>
                                  <a:pt x="6" y="4"/>
                                </a:lnTo>
                                <a:lnTo>
                                  <a:pt x="10" y="4"/>
                                </a:lnTo>
                                <a:lnTo>
                                  <a:pt x="13" y="4"/>
                                </a:lnTo>
                                <a:lnTo>
                                  <a:pt x="19" y="4"/>
                                </a:lnTo>
                                <a:lnTo>
                                  <a:pt x="24" y="4"/>
                                </a:lnTo>
                                <a:lnTo>
                                  <a:pt x="28" y="4"/>
                                </a:lnTo>
                                <a:lnTo>
                                  <a:pt x="32" y="4"/>
                                </a:lnTo>
                                <a:lnTo>
                                  <a:pt x="34" y="5"/>
                                </a:lnTo>
                                <a:lnTo>
                                  <a:pt x="37" y="6"/>
                                </a:lnTo>
                                <a:lnTo>
                                  <a:pt x="38" y="8"/>
                                </a:lnTo>
                                <a:lnTo>
                                  <a:pt x="38" y="9"/>
                                </a:lnTo>
                                <a:lnTo>
                                  <a:pt x="38" y="10"/>
                                </a:lnTo>
                                <a:lnTo>
                                  <a:pt x="38" y="31"/>
                                </a:lnTo>
                                <a:lnTo>
                                  <a:pt x="44" y="22"/>
                                </a:lnTo>
                                <a:lnTo>
                                  <a:pt x="50" y="16"/>
                                </a:lnTo>
                                <a:lnTo>
                                  <a:pt x="55" y="10"/>
                                </a:lnTo>
                                <a:lnTo>
                                  <a:pt x="61" y="6"/>
                                </a:lnTo>
                                <a:lnTo>
                                  <a:pt x="66" y="4"/>
                                </a:lnTo>
                                <a:lnTo>
                                  <a:pt x="71" y="1"/>
                                </a:lnTo>
                                <a:lnTo>
                                  <a:pt x="76" y="0"/>
                                </a:lnTo>
                                <a:lnTo>
                                  <a:pt x="81" y="0"/>
                                </a:lnTo>
                                <a:lnTo>
                                  <a:pt x="84" y="0"/>
                                </a:lnTo>
                                <a:lnTo>
                                  <a:pt x="86" y="0"/>
                                </a:lnTo>
                                <a:lnTo>
                                  <a:pt x="88" y="1"/>
                                </a:lnTo>
                                <a:lnTo>
                                  <a:pt x="92" y="1"/>
                                </a:lnTo>
                                <a:lnTo>
                                  <a:pt x="95" y="3"/>
                                </a:lnTo>
                                <a:lnTo>
                                  <a:pt x="97" y="3"/>
                                </a:lnTo>
                                <a:lnTo>
                                  <a:pt x="98" y="4"/>
                                </a:lnTo>
                                <a:lnTo>
                                  <a:pt x="100" y="5"/>
                                </a:lnTo>
                                <a:lnTo>
                                  <a:pt x="101" y="5"/>
                                </a:lnTo>
                                <a:lnTo>
                                  <a:pt x="101" y="6"/>
                                </a:lnTo>
                                <a:lnTo>
                                  <a:pt x="102" y="8"/>
                                </a:lnTo>
                                <a:lnTo>
                                  <a:pt x="102" y="10"/>
                                </a:lnTo>
                                <a:lnTo>
                                  <a:pt x="102" y="11"/>
                                </a:lnTo>
                                <a:lnTo>
                                  <a:pt x="103" y="15"/>
                                </a:lnTo>
                                <a:lnTo>
                                  <a:pt x="103" y="20"/>
                                </a:lnTo>
                                <a:lnTo>
                                  <a:pt x="103" y="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53" name="Freeform 47"/>
                        <wps:cNvSpPr>
                          <a:spLocks noEditPoints="1"/>
                        </wps:cNvSpPr>
                        <wps:spPr bwMode="auto">
                          <a:xfrm>
                            <a:off x="4486275" y="2830512"/>
                            <a:ext cx="77788" cy="96838"/>
                          </a:xfrm>
                          <a:custGeom>
                            <a:avLst/>
                            <a:gdLst>
                              <a:gd name="T0" fmla="*/ 147 w 147"/>
                              <a:gd name="T1" fmla="*/ 174 h 181"/>
                              <a:gd name="T2" fmla="*/ 143 w 147"/>
                              <a:gd name="T3" fmla="*/ 178 h 181"/>
                              <a:gd name="T4" fmla="*/ 136 w 147"/>
                              <a:gd name="T5" fmla="*/ 179 h 181"/>
                              <a:gd name="T6" fmla="*/ 121 w 147"/>
                              <a:gd name="T7" fmla="*/ 179 h 181"/>
                              <a:gd name="T8" fmla="*/ 113 w 147"/>
                              <a:gd name="T9" fmla="*/ 178 h 181"/>
                              <a:gd name="T10" fmla="*/ 110 w 147"/>
                              <a:gd name="T11" fmla="*/ 174 h 181"/>
                              <a:gd name="T12" fmla="*/ 110 w 147"/>
                              <a:gd name="T13" fmla="*/ 159 h 181"/>
                              <a:gd name="T14" fmla="*/ 86 w 147"/>
                              <a:gd name="T15" fmla="*/ 176 h 181"/>
                              <a:gd name="T16" fmla="*/ 59 w 147"/>
                              <a:gd name="T17" fmla="*/ 181 h 181"/>
                              <a:gd name="T18" fmla="*/ 35 w 147"/>
                              <a:gd name="T19" fmla="*/ 179 h 181"/>
                              <a:gd name="T20" fmla="*/ 16 w 147"/>
                              <a:gd name="T21" fmla="*/ 169 h 181"/>
                              <a:gd name="T22" fmla="*/ 4 w 147"/>
                              <a:gd name="T23" fmla="*/ 152 h 181"/>
                              <a:gd name="T24" fmla="*/ 0 w 147"/>
                              <a:gd name="T25" fmla="*/ 130 h 181"/>
                              <a:gd name="T26" fmla="*/ 5 w 147"/>
                              <a:gd name="T27" fmla="*/ 105 h 181"/>
                              <a:gd name="T28" fmla="*/ 22 w 147"/>
                              <a:gd name="T29" fmla="*/ 88 h 181"/>
                              <a:gd name="T30" fmla="*/ 49 w 147"/>
                              <a:gd name="T31" fmla="*/ 78 h 181"/>
                              <a:gd name="T32" fmla="*/ 86 w 147"/>
                              <a:gd name="T33" fmla="*/ 74 h 181"/>
                              <a:gd name="T34" fmla="*/ 102 w 147"/>
                              <a:gd name="T35" fmla="*/ 66 h 181"/>
                              <a:gd name="T36" fmla="*/ 101 w 147"/>
                              <a:gd name="T37" fmla="*/ 52 h 181"/>
                              <a:gd name="T38" fmla="*/ 96 w 147"/>
                              <a:gd name="T39" fmla="*/ 42 h 181"/>
                              <a:gd name="T40" fmla="*/ 86 w 147"/>
                              <a:gd name="T41" fmla="*/ 37 h 181"/>
                              <a:gd name="T42" fmla="*/ 72 w 147"/>
                              <a:gd name="T43" fmla="*/ 35 h 181"/>
                              <a:gd name="T44" fmla="*/ 52 w 147"/>
                              <a:gd name="T45" fmla="*/ 37 h 181"/>
                              <a:gd name="T46" fmla="*/ 36 w 147"/>
                              <a:gd name="T47" fmla="*/ 43 h 181"/>
                              <a:gd name="T48" fmla="*/ 25 w 147"/>
                              <a:gd name="T49" fmla="*/ 48 h 181"/>
                              <a:gd name="T50" fmla="*/ 17 w 147"/>
                              <a:gd name="T51" fmla="*/ 51 h 181"/>
                              <a:gd name="T52" fmla="*/ 14 w 147"/>
                              <a:gd name="T53" fmla="*/ 50 h 181"/>
                              <a:gd name="T54" fmla="*/ 11 w 147"/>
                              <a:gd name="T55" fmla="*/ 46 h 181"/>
                              <a:gd name="T56" fmla="*/ 10 w 147"/>
                              <a:gd name="T57" fmla="*/ 41 h 181"/>
                              <a:gd name="T58" fmla="*/ 9 w 147"/>
                              <a:gd name="T59" fmla="*/ 32 h 181"/>
                              <a:gd name="T60" fmla="*/ 10 w 147"/>
                              <a:gd name="T61" fmla="*/ 24 h 181"/>
                              <a:gd name="T62" fmla="*/ 14 w 147"/>
                              <a:gd name="T63" fmla="*/ 19 h 181"/>
                              <a:gd name="T64" fmla="*/ 22 w 147"/>
                              <a:gd name="T65" fmla="*/ 13 h 181"/>
                              <a:gd name="T66" fmla="*/ 37 w 147"/>
                              <a:gd name="T67" fmla="*/ 6 h 181"/>
                              <a:gd name="T68" fmla="*/ 56 w 147"/>
                              <a:gd name="T69" fmla="*/ 3 h 181"/>
                              <a:gd name="T70" fmla="*/ 76 w 147"/>
                              <a:gd name="T71" fmla="*/ 0 h 181"/>
                              <a:gd name="T72" fmla="*/ 108 w 147"/>
                              <a:gd name="T73" fmla="*/ 4 h 181"/>
                              <a:gd name="T74" fmla="*/ 131 w 147"/>
                              <a:gd name="T75" fmla="*/ 15 h 181"/>
                              <a:gd name="T76" fmla="*/ 143 w 147"/>
                              <a:gd name="T77" fmla="*/ 35 h 181"/>
                              <a:gd name="T78" fmla="*/ 147 w 147"/>
                              <a:gd name="T79" fmla="*/ 64 h 181"/>
                              <a:gd name="T80" fmla="*/ 102 w 147"/>
                              <a:gd name="T81" fmla="*/ 104 h 181"/>
                              <a:gd name="T82" fmla="*/ 75 w 147"/>
                              <a:gd name="T83" fmla="*/ 104 h 181"/>
                              <a:gd name="T84" fmla="*/ 59 w 147"/>
                              <a:gd name="T85" fmla="*/ 106 h 181"/>
                              <a:gd name="T86" fmla="*/ 49 w 147"/>
                              <a:gd name="T87" fmla="*/ 114 h 181"/>
                              <a:gd name="T88" fmla="*/ 44 w 147"/>
                              <a:gd name="T89" fmla="*/ 122 h 181"/>
                              <a:gd name="T90" fmla="*/ 46 w 147"/>
                              <a:gd name="T91" fmla="*/ 137 h 181"/>
                              <a:gd name="T92" fmla="*/ 58 w 147"/>
                              <a:gd name="T93" fmla="*/ 149 h 181"/>
                              <a:gd name="T94" fmla="*/ 78 w 147"/>
                              <a:gd name="T95" fmla="*/ 149 h 181"/>
                              <a:gd name="T96" fmla="*/ 94 w 147"/>
                              <a:gd name="T97" fmla="*/ 139 h 181"/>
                              <a:gd name="T98" fmla="*/ 102 w 147"/>
                              <a:gd name="T99" fmla="*/ 104 h 1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47" h="181">
                                <a:moveTo>
                                  <a:pt x="147" y="173"/>
                                </a:moveTo>
                                <a:lnTo>
                                  <a:pt x="147" y="174"/>
                                </a:lnTo>
                                <a:lnTo>
                                  <a:pt x="145" y="176"/>
                                </a:lnTo>
                                <a:lnTo>
                                  <a:pt x="143" y="178"/>
                                </a:lnTo>
                                <a:lnTo>
                                  <a:pt x="139" y="178"/>
                                </a:lnTo>
                                <a:lnTo>
                                  <a:pt x="136" y="179"/>
                                </a:lnTo>
                                <a:lnTo>
                                  <a:pt x="128" y="179"/>
                                </a:lnTo>
                                <a:lnTo>
                                  <a:pt x="121" y="179"/>
                                </a:lnTo>
                                <a:lnTo>
                                  <a:pt x="116" y="178"/>
                                </a:lnTo>
                                <a:lnTo>
                                  <a:pt x="113" y="178"/>
                                </a:lnTo>
                                <a:lnTo>
                                  <a:pt x="111" y="176"/>
                                </a:lnTo>
                                <a:lnTo>
                                  <a:pt x="110" y="174"/>
                                </a:lnTo>
                                <a:lnTo>
                                  <a:pt x="110" y="173"/>
                                </a:lnTo>
                                <a:lnTo>
                                  <a:pt x="110" y="159"/>
                                </a:lnTo>
                                <a:lnTo>
                                  <a:pt x="99" y="169"/>
                                </a:lnTo>
                                <a:lnTo>
                                  <a:pt x="86" y="176"/>
                                </a:lnTo>
                                <a:lnTo>
                                  <a:pt x="74" y="181"/>
                                </a:lnTo>
                                <a:lnTo>
                                  <a:pt x="59" y="181"/>
                                </a:lnTo>
                                <a:lnTo>
                                  <a:pt x="46" y="181"/>
                                </a:lnTo>
                                <a:lnTo>
                                  <a:pt x="35" y="179"/>
                                </a:lnTo>
                                <a:lnTo>
                                  <a:pt x="25" y="175"/>
                                </a:lnTo>
                                <a:lnTo>
                                  <a:pt x="16" y="169"/>
                                </a:lnTo>
                                <a:lnTo>
                                  <a:pt x="9" y="162"/>
                                </a:lnTo>
                                <a:lnTo>
                                  <a:pt x="4" y="152"/>
                                </a:lnTo>
                                <a:lnTo>
                                  <a:pt x="1" y="142"/>
                                </a:lnTo>
                                <a:lnTo>
                                  <a:pt x="0" y="130"/>
                                </a:lnTo>
                                <a:lnTo>
                                  <a:pt x="1" y="116"/>
                                </a:lnTo>
                                <a:lnTo>
                                  <a:pt x="5" y="105"/>
                                </a:lnTo>
                                <a:lnTo>
                                  <a:pt x="12" y="95"/>
                                </a:lnTo>
                                <a:lnTo>
                                  <a:pt x="22" y="88"/>
                                </a:lnTo>
                                <a:lnTo>
                                  <a:pt x="33" y="82"/>
                                </a:lnTo>
                                <a:lnTo>
                                  <a:pt x="49" y="78"/>
                                </a:lnTo>
                                <a:lnTo>
                                  <a:pt x="67" y="75"/>
                                </a:lnTo>
                                <a:lnTo>
                                  <a:pt x="86" y="74"/>
                                </a:lnTo>
                                <a:lnTo>
                                  <a:pt x="102" y="74"/>
                                </a:lnTo>
                                <a:lnTo>
                                  <a:pt x="102" y="66"/>
                                </a:lnTo>
                                <a:lnTo>
                                  <a:pt x="102" y="58"/>
                                </a:lnTo>
                                <a:lnTo>
                                  <a:pt x="101" y="52"/>
                                </a:lnTo>
                                <a:lnTo>
                                  <a:pt x="99" y="46"/>
                                </a:lnTo>
                                <a:lnTo>
                                  <a:pt x="96" y="42"/>
                                </a:lnTo>
                                <a:lnTo>
                                  <a:pt x="92" y="38"/>
                                </a:lnTo>
                                <a:lnTo>
                                  <a:pt x="86" y="37"/>
                                </a:lnTo>
                                <a:lnTo>
                                  <a:pt x="80" y="35"/>
                                </a:lnTo>
                                <a:lnTo>
                                  <a:pt x="72" y="35"/>
                                </a:lnTo>
                                <a:lnTo>
                                  <a:pt x="62" y="35"/>
                                </a:lnTo>
                                <a:lnTo>
                                  <a:pt x="52" y="37"/>
                                </a:lnTo>
                                <a:lnTo>
                                  <a:pt x="43" y="40"/>
                                </a:lnTo>
                                <a:lnTo>
                                  <a:pt x="36" y="43"/>
                                </a:lnTo>
                                <a:lnTo>
                                  <a:pt x="30" y="46"/>
                                </a:lnTo>
                                <a:lnTo>
                                  <a:pt x="25" y="48"/>
                                </a:lnTo>
                                <a:lnTo>
                                  <a:pt x="20" y="51"/>
                                </a:lnTo>
                                <a:lnTo>
                                  <a:pt x="17" y="51"/>
                                </a:lnTo>
                                <a:lnTo>
                                  <a:pt x="15" y="51"/>
                                </a:lnTo>
                                <a:lnTo>
                                  <a:pt x="14" y="50"/>
                                </a:lnTo>
                                <a:lnTo>
                                  <a:pt x="12" y="48"/>
                                </a:lnTo>
                                <a:lnTo>
                                  <a:pt x="11" y="46"/>
                                </a:lnTo>
                                <a:lnTo>
                                  <a:pt x="10" y="43"/>
                                </a:lnTo>
                                <a:lnTo>
                                  <a:pt x="10" y="41"/>
                                </a:lnTo>
                                <a:lnTo>
                                  <a:pt x="9" y="37"/>
                                </a:lnTo>
                                <a:lnTo>
                                  <a:pt x="9" y="32"/>
                                </a:lnTo>
                                <a:lnTo>
                                  <a:pt x="9" y="27"/>
                                </a:lnTo>
                                <a:lnTo>
                                  <a:pt x="10" y="24"/>
                                </a:lnTo>
                                <a:lnTo>
                                  <a:pt x="11" y="21"/>
                                </a:lnTo>
                                <a:lnTo>
                                  <a:pt x="14" y="19"/>
                                </a:lnTo>
                                <a:lnTo>
                                  <a:pt x="16" y="15"/>
                                </a:lnTo>
                                <a:lnTo>
                                  <a:pt x="22" y="13"/>
                                </a:lnTo>
                                <a:lnTo>
                                  <a:pt x="28" y="9"/>
                                </a:lnTo>
                                <a:lnTo>
                                  <a:pt x="37" y="6"/>
                                </a:lnTo>
                                <a:lnTo>
                                  <a:pt x="46" y="4"/>
                                </a:lnTo>
                                <a:lnTo>
                                  <a:pt x="56" y="3"/>
                                </a:lnTo>
                                <a:lnTo>
                                  <a:pt x="65" y="0"/>
                                </a:lnTo>
                                <a:lnTo>
                                  <a:pt x="76" y="0"/>
                                </a:lnTo>
                                <a:lnTo>
                                  <a:pt x="94" y="1"/>
                                </a:lnTo>
                                <a:lnTo>
                                  <a:pt x="108" y="4"/>
                                </a:lnTo>
                                <a:lnTo>
                                  <a:pt x="121" y="9"/>
                                </a:lnTo>
                                <a:lnTo>
                                  <a:pt x="131" y="15"/>
                                </a:lnTo>
                                <a:lnTo>
                                  <a:pt x="138" y="24"/>
                                </a:lnTo>
                                <a:lnTo>
                                  <a:pt x="143" y="35"/>
                                </a:lnTo>
                                <a:lnTo>
                                  <a:pt x="147" y="48"/>
                                </a:lnTo>
                                <a:lnTo>
                                  <a:pt x="147" y="64"/>
                                </a:lnTo>
                                <a:lnTo>
                                  <a:pt x="147" y="173"/>
                                </a:lnTo>
                                <a:close/>
                                <a:moveTo>
                                  <a:pt x="102" y="104"/>
                                </a:moveTo>
                                <a:lnTo>
                                  <a:pt x="85" y="104"/>
                                </a:lnTo>
                                <a:lnTo>
                                  <a:pt x="75" y="104"/>
                                </a:lnTo>
                                <a:lnTo>
                                  <a:pt x="67" y="105"/>
                                </a:lnTo>
                                <a:lnTo>
                                  <a:pt x="59" y="106"/>
                                </a:lnTo>
                                <a:lnTo>
                                  <a:pt x="54" y="110"/>
                                </a:lnTo>
                                <a:lnTo>
                                  <a:pt x="49" y="114"/>
                                </a:lnTo>
                                <a:lnTo>
                                  <a:pt x="47" y="117"/>
                                </a:lnTo>
                                <a:lnTo>
                                  <a:pt x="44" y="122"/>
                                </a:lnTo>
                                <a:lnTo>
                                  <a:pt x="44" y="128"/>
                                </a:lnTo>
                                <a:lnTo>
                                  <a:pt x="46" y="137"/>
                                </a:lnTo>
                                <a:lnTo>
                                  <a:pt x="51" y="144"/>
                                </a:lnTo>
                                <a:lnTo>
                                  <a:pt x="58" y="149"/>
                                </a:lnTo>
                                <a:lnTo>
                                  <a:pt x="69" y="149"/>
                                </a:lnTo>
                                <a:lnTo>
                                  <a:pt x="78" y="149"/>
                                </a:lnTo>
                                <a:lnTo>
                                  <a:pt x="86" y="144"/>
                                </a:lnTo>
                                <a:lnTo>
                                  <a:pt x="94" y="139"/>
                                </a:lnTo>
                                <a:lnTo>
                                  <a:pt x="102" y="131"/>
                                </a:lnTo>
                                <a:lnTo>
                                  <a:pt x="102" y="10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54" name="Freeform 48"/>
                        <wps:cNvSpPr>
                          <a:spLocks/>
                        </wps:cNvSpPr>
                        <wps:spPr bwMode="auto">
                          <a:xfrm>
                            <a:off x="4587875" y="2830512"/>
                            <a:ext cx="80963" cy="95250"/>
                          </a:xfrm>
                          <a:custGeom>
                            <a:avLst/>
                            <a:gdLst>
                              <a:gd name="T0" fmla="*/ 154 w 154"/>
                              <a:gd name="T1" fmla="*/ 174 h 179"/>
                              <a:gd name="T2" fmla="*/ 152 w 154"/>
                              <a:gd name="T3" fmla="*/ 176 h 179"/>
                              <a:gd name="T4" fmla="*/ 147 w 154"/>
                              <a:gd name="T5" fmla="*/ 178 h 179"/>
                              <a:gd name="T6" fmla="*/ 138 w 154"/>
                              <a:gd name="T7" fmla="*/ 179 h 179"/>
                              <a:gd name="T8" fmla="*/ 126 w 154"/>
                              <a:gd name="T9" fmla="*/ 179 h 179"/>
                              <a:gd name="T10" fmla="*/ 116 w 154"/>
                              <a:gd name="T11" fmla="*/ 178 h 179"/>
                              <a:gd name="T12" fmla="*/ 111 w 154"/>
                              <a:gd name="T13" fmla="*/ 176 h 179"/>
                              <a:gd name="T14" fmla="*/ 109 w 154"/>
                              <a:gd name="T15" fmla="*/ 174 h 179"/>
                              <a:gd name="T16" fmla="*/ 109 w 154"/>
                              <a:gd name="T17" fmla="*/ 80 h 179"/>
                              <a:gd name="T18" fmla="*/ 107 w 154"/>
                              <a:gd name="T19" fmla="*/ 62 h 179"/>
                              <a:gd name="T20" fmla="*/ 102 w 154"/>
                              <a:gd name="T21" fmla="*/ 50 h 179"/>
                              <a:gd name="T22" fmla="*/ 94 w 154"/>
                              <a:gd name="T23" fmla="*/ 42 h 179"/>
                              <a:gd name="T24" fmla="*/ 82 w 154"/>
                              <a:gd name="T25" fmla="*/ 40 h 179"/>
                              <a:gd name="T26" fmla="*/ 64 w 154"/>
                              <a:gd name="T27" fmla="*/ 46 h 179"/>
                              <a:gd name="T28" fmla="*/ 46 w 154"/>
                              <a:gd name="T29" fmla="*/ 64 h 179"/>
                              <a:gd name="T30" fmla="*/ 46 w 154"/>
                              <a:gd name="T31" fmla="*/ 174 h 179"/>
                              <a:gd name="T32" fmla="*/ 43 w 154"/>
                              <a:gd name="T33" fmla="*/ 176 h 179"/>
                              <a:gd name="T34" fmla="*/ 38 w 154"/>
                              <a:gd name="T35" fmla="*/ 178 h 179"/>
                              <a:gd name="T36" fmla="*/ 30 w 154"/>
                              <a:gd name="T37" fmla="*/ 179 h 179"/>
                              <a:gd name="T38" fmla="*/ 17 w 154"/>
                              <a:gd name="T39" fmla="*/ 179 h 179"/>
                              <a:gd name="T40" fmla="*/ 8 w 154"/>
                              <a:gd name="T41" fmla="*/ 178 h 179"/>
                              <a:gd name="T42" fmla="*/ 3 w 154"/>
                              <a:gd name="T43" fmla="*/ 176 h 179"/>
                              <a:gd name="T44" fmla="*/ 0 w 154"/>
                              <a:gd name="T45" fmla="*/ 174 h 179"/>
                              <a:gd name="T46" fmla="*/ 0 w 154"/>
                              <a:gd name="T47" fmla="*/ 10 h 179"/>
                              <a:gd name="T48" fmla="*/ 1 w 154"/>
                              <a:gd name="T49" fmla="*/ 8 h 179"/>
                              <a:gd name="T50" fmla="*/ 5 w 154"/>
                              <a:gd name="T51" fmla="*/ 5 h 179"/>
                              <a:gd name="T52" fmla="*/ 10 w 154"/>
                              <a:gd name="T53" fmla="*/ 4 h 179"/>
                              <a:gd name="T54" fmla="*/ 20 w 154"/>
                              <a:gd name="T55" fmla="*/ 4 h 179"/>
                              <a:gd name="T56" fmla="*/ 30 w 154"/>
                              <a:gd name="T57" fmla="*/ 4 h 179"/>
                              <a:gd name="T58" fmla="*/ 36 w 154"/>
                              <a:gd name="T59" fmla="*/ 5 h 179"/>
                              <a:gd name="T60" fmla="*/ 38 w 154"/>
                              <a:gd name="T61" fmla="*/ 8 h 179"/>
                              <a:gd name="T62" fmla="*/ 40 w 154"/>
                              <a:gd name="T63" fmla="*/ 10 h 179"/>
                              <a:gd name="T64" fmla="*/ 53 w 154"/>
                              <a:gd name="T65" fmla="*/ 16 h 179"/>
                              <a:gd name="T66" fmla="*/ 80 w 154"/>
                              <a:gd name="T67" fmla="*/ 1 h 179"/>
                              <a:gd name="T68" fmla="*/ 111 w 154"/>
                              <a:gd name="T69" fmla="*/ 1 h 179"/>
                              <a:gd name="T70" fmla="*/ 133 w 154"/>
                              <a:gd name="T71" fmla="*/ 11 h 179"/>
                              <a:gd name="T72" fmla="*/ 148 w 154"/>
                              <a:gd name="T73" fmla="*/ 30 h 179"/>
                              <a:gd name="T74" fmla="*/ 154 w 154"/>
                              <a:gd name="T75" fmla="*/ 56 h 179"/>
                              <a:gd name="T76" fmla="*/ 154 w 154"/>
                              <a:gd name="T77" fmla="*/ 171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54" h="179">
                                <a:moveTo>
                                  <a:pt x="154" y="171"/>
                                </a:moveTo>
                                <a:lnTo>
                                  <a:pt x="154" y="174"/>
                                </a:lnTo>
                                <a:lnTo>
                                  <a:pt x="153" y="175"/>
                                </a:lnTo>
                                <a:lnTo>
                                  <a:pt x="152" y="176"/>
                                </a:lnTo>
                                <a:lnTo>
                                  <a:pt x="149" y="178"/>
                                </a:lnTo>
                                <a:lnTo>
                                  <a:pt x="147" y="178"/>
                                </a:lnTo>
                                <a:lnTo>
                                  <a:pt x="143" y="179"/>
                                </a:lnTo>
                                <a:lnTo>
                                  <a:pt x="138" y="179"/>
                                </a:lnTo>
                                <a:lnTo>
                                  <a:pt x="132" y="179"/>
                                </a:lnTo>
                                <a:lnTo>
                                  <a:pt x="126" y="179"/>
                                </a:lnTo>
                                <a:lnTo>
                                  <a:pt x="121" y="179"/>
                                </a:lnTo>
                                <a:lnTo>
                                  <a:pt x="116" y="178"/>
                                </a:lnTo>
                                <a:lnTo>
                                  <a:pt x="114" y="178"/>
                                </a:lnTo>
                                <a:lnTo>
                                  <a:pt x="111" y="176"/>
                                </a:lnTo>
                                <a:lnTo>
                                  <a:pt x="110" y="175"/>
                                </a:lnTo>
                                <a:lnTo>
                                  <a:pt x="109" y="174"/>
                                </a:lnTo>
                                <a:lnTo>
                                  <a:pt x="109" y="171"/>
                                </a:lnTo>
                                <a:lnTo>
                                  <a:pt x="109" y="80"/>
                                </a:lnTo>
                                <a:lnTo>
                                  <a:pt x="109" y="69"/>
                                </a:lnTo>
                                <a:lnTo>
                                  <a:pt x="107" y="62"/>
                                </a:lnTo>
                                <a:lnTo>
                                  <a:pt x="105" y="54"/>
                                </a:lnTo>
                                <a:lnTo>
                                  <a:pt x="102" y="50"/>
                                </a:lnTo>
                                <a:lnTo>
                                  <a:pt x="99" y="46"/>
                                </a:lnTo>
                                <a:lnTo>
                                  <a:pt x="94" y="42"/>
                                </a:lnTo>
                                <a:lnTo>
                                  <a:pt x="89" y="41"/>
                                </a:lnTo>
                                <a:lnTo>
                                  <a:pt x="82" y="40"/>
                                </a:lnTo>
                                <a:lnTo>
                                  <a:pt x="73" y="41"/>
                                </a:lnTo>
                                <a:lnTo>
                                  <a:pt x="64" y="46"/>
                                </a:lnTo>
                                <a:lnTo>
                                  <a:pt x="56" y="53"/>
                                </a:lnTo>
                                <a:lnTo>
                                  <a:pt x="46" y="64"/>
                                </a:lnTo>
                                <a:lnTo>
                                  <a:pt x="46" y="171"/>
                                </a:lnTo>
                                <a:lnTo>
                                  <a:pt x="46" y="174"/>
                                </a:lnTo>
                                <a:lnTo>
                                  <a:pt x="45" y="175"/>
                                </a:lnTo>
                                <a:lnTo>
                                  <a:pt x="43" y="176"/>
                                </a:lnTo>
                                <a:lnTo>
                                  <a:pt x="41" y="178"/>
                                </a:lnTo>
                                <a:lnTo>
                                  <a:pt x="38" y="178"/>
                                </a:lnTo>
                                <a:lnTo>
                                  <a:pt x="35" y="179"/>
                                </a:lnTo>
                                <a:lnTo>
                                  <a:pt x="30" y="179"/>
                                </a:lnTo>
                                <a:lnTo>
                                  <a:pt x="24" y="179"/>
                                </a:lnTo>
                                <a:lnTo>
                                  <a:pt x="17" y="179"/>
                                </a:lnTo>
                                <a:lnTo>
                                  <a:pt x="13" y="179"/>
                                </a:lnTo>
                                <a:lnTo>
                                  <a:pt x="8" y="178"/>
                                </a:lnTo>
                                <a:lnTo>
                                  <a:pt x="5" y="178"/>
                                </a:lnTo>
                                <a:lnTo>
                                  <a:pt x="3" y="176"/>
                                </a:lnTo>
                                <a:lnTo>
                                  <a:pt x="1" y="175"/>
                                </a:lnTo>
                                <a:lnTo>
                                  <a:pt x="0" y="174"/>
                                </a:lnTo>
                                <a:lnTo>
                                  <a:pt x="0" y="171"/>
                                </a:lnTo>
                                <a:lnTo>
                                  <a:pt x="0" y="10"/>
                                </a:lnTo>
                                <a:lnTo>
                                  <a:pt x="0" y="9"/>
                                </a:lnTo>
                                <a:lnTo>
                                  <a:pt x="1" y="8"/>
                                </a:lnTo>
                                <a:lnTo>
                                  <a:pt x="3" y="6"/>
                                </a:lnTo>
                                <a:lnTo>
                                  <a:pt x="5" y="5"/>
                                </a:lnTo>
                                <a:lnTo>
                                  <a:pt x="8" y="4"/>
                                </a:lnTo>
                                <a:lnTo>
                                  <a:pt x="10" y="4"/>
                                </a:lnTo>
                                <a:lnTo>
                                  <a:pt x="15" y="4"/>
                                </a:lnTo>
                                <a:lnTo>
                                  <a:pt x="20" y="4"/>
                                </a:lnTo>
                                <a:lnTo>
                                  <a:pt x="26" y="4"/>
                                </a:lnTo>
                                <a:lnTo>
                                  <a:pt x="30" y="4"/>
                                </a:lnTo>
                                <a:lnTo>
                                  <a:pt x="33" y="4"/>
                                </a:lnTo>
                                <a:lnTo>
                                  <a:pt x="36" y="5"/>
                                </a:lnTo>
                                <a:lnTo>
                                  <a:pt x="37" y="6"/>
                                </a:lnTo>
                                <a:lnTo>
                                  <a:pt x="38" y="8"/>
                                </a:lnTo>
                                <a:lnTo>
                                  <a:pt x="40" y="9"/>
                                </a:lnTo>
                                <a:lnTo>
                                  <a:pt x="40" y="10"/>
                                </a:lnTo>
                                <a:lnTo>
                                  <a:pt x="40" y="30"/>
                                </a:lnTo>
                                <a:lnTo>
                                  <a:pt x="53" y="16"/>
                                </a:lnTo>
                                <a:lnTo>
                                  <a:pt x="67" y="8"/>
                                </a:lnTo>
                                <a:lnTo>
                                  <a:pt x="80" y="1"/>
                                </a:lnTo>
                                <a:lnTo>
                                  <a:pt x="95" y="0"/>
                                </a:lnTo>
                                <a:lnTo>
                                  <a:pt x="111" y="1"/>
                                </a:lnTo>
                                <a:lnTo>
                                  <a:pt x="123" y="6"/>
                                </a:lnTo>
                                <a:lnTo>
                                  <a:pt x="133" y="11"/>
                                </a:lnTo>
                                <a:lnTo>
                                  <a:pt x="141" y="21"/>
                                </a:lnTo>
                                <a:lnTo>
                                  <a:pt x="148" y="30"/>
                                </a:lnTo>
                                <a:lnTo>
                                  <a:pt x="152" y="42"/>
                                </a:lnTo>
                                <a:lnTo>
                                  <a:pt x="154" y="56"/>
                                </a:lnTo>
                                <a:lnTo>
                                  <a:pt x="154" y="72"/>
                                </a:lnTo>
                                <a:lnTo>
                                  <a:pt x="154" y="17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55" name="Freeform 49"/>
                        <wps:cNvSpPr>
                          <a:spLocks/>
                        </wps:cNvSpPr>
                        <wps:spPr bwMode="auto">
                          <a:xfrm>
                            <a:off x="4687888" y="2830512"/>
                            <a:ext cx="65088" cy="96838"/>
                          </a:xfrm>
                          <a:custGeom>
                            <a:avLst/>
                            <a:gdLst>
                              <a:gd name="T0" fmla="*/ 122 w 122"/>
                              <a:gd name="T1" fmla="*/ 139 h 181"/>
                              <a:gd name="T2" fmla="*/ 111 w 122"/>
                              <a:gd name="T3" fmla="*/ 160 h 181"/>
                              <a:gd name="T4" fmla="*/ 92 w 122"/>
                              <a:gd name="T5" fmla="*/ 174 h 181"/>
                              <a:gd name="T6" fmla="*/ 68 w 122"/>
                              <a:gd name="T7" fmla="*/ 181 h 181"/>
                              <a:gd name="T8" fmla="*/ 44 w 122"/>
                              <a:gd name="T9" fmla="*/ 181 h 181"/>
                              <a:gd name="T10" fmla="*/ 27 w 122"/>
                              <a:gd name="T11" fmla="*/ 179 h 181"/>
                              <a:gd name="T12" fmla="*/ 15 w 122"/>
                              <a:gd name="T13" fmla="*/ 175 h 181"/>
                              <a:gd name="T14" fmla="*/ 6 w 122"/>
                              <a:gd name="T15" fmla="*/ 170 h 181"/>
                              <a:gd name="T16" fmla="*/ 2 w 122"/>
                              <a:gd name="T17" fmla="*/ 166 h 181"/>
                              <a:gd name="T18" fmla="*/ 0 w 122"/>
                              <a:gd name="T19" fmla="*/ 158 h 181"/>
                              <a:gd name="T20" fmla="*/ 0 w 122"/>
                              <a:gd name="T21" fmla="*/ 146 h 181"/>
                              <a:gd name="T22" fmla="*/ 0 w 122"/>
                              <a:gd name="T23" fmla="*/ 139 h 181"/>
                              <a:gd name="T24" fmla="*/ 1 w 122"/>
                              <a:gd name="T25" fmla="*/ 136 h 181"/>
                              <a:gd name="T26" fmla="*/ 4 w 122"/>
                              <a:gd name="T27" fmla="*/ 134 h 181"/>
                              <a:gd name="T28" fmla="*/ 7 w 122"/>
                              <a:gd name="T29" fmla="*/ 134 h 181"/>
                              <a:gd name="T30" fmla="*/ 16 w 122"/>
                              <a:gd name="T31" fmla="*/ 139 h 181"/>
                              <a:gd name="T32" fmla="*/ 27 w 122"/>
                              <a:gd name="T33" fmla="*/ 144 h 181"/>
                              <a:gd name="T34" fmla="*/ 42 w 122"/>
                              <a:gd name="T35" fmla="*/ 148 h 181"/>
                              <a:gd name="T36" fmla="*/ 58 w 122"/>
                              <a:gd name="T37" fmla="*/ 149 h 181"/>
                              <a:gd name="T38" fmla="*/ 68 w 122"/>
                              <a:gd name="T39" fmla="*/ 146 h 181"/>
                              <a:gd name="T40" fmla="*/ 74 w 122"/>
                              <a:gd name="T41" fmla="*/ 142 h 181"/>
                              <a:gd name="T42" fmla="*/ 77 w 122"/>
                              <a:gd name="T43" fmla="*/ 134 h 181"/>
                              <a:gd name="T44" fmla="*/ 77 w 122"/>
                              <a:gd name="T45" fmla="*/ 125 h 181"/>
                              <a:gd name="T46" fmla="*/ 71 w 122"/>
                              <a:gd name="T47" fmla="*/ 117 h 181"/>
                              <a:gd name="T48" fmla="*/ 60 w 122"/>
                              <a:gd name="T49" fmla="*/ 111 h 181"/>
                              <a:gd name="T50" fmla="*/ 47 w 122"/>
                              <a:gd name="T51" fmla="*/ 106 h 181"/>
                              <a:gd name="T52" fmla="*/ 32 w 122"/>
                              <a:gd name="T53" fmla="*/ 100 h 181"/>
                              <a:gd name="T54" fmla="*/ 18 w 122"/>
                              <a:gd name="T55" fmla="*/ 91 h 181"/>
                              <a:gd name="T56" fmla="*/ 7 w 122"/>
                              <a:gd name="T57" fmla="*/ 80 h 181"/>
                              <a:gd name="T58" fmla="*/ 1 w 122"/>
                              <a:gd name="T59" fmla="*/ 63 h 181"/>
                              <a:gd name="T60" fmla="*/ 1 w 122"/>
                              <a:gd name="T61" fmla="*/ 41 h 181"/>
                              <a:gd name="T62" fmla="*/ 10 w 122"/>
                              <a:gd name="T63" fmla="*/ 22 h 181"/>
                              <a:gd name="T64" fmla="*/ 27 w 122"/>
                              <a:gd name="T65" fmla="*/ 9 h 181"/>
                              <a:gd name="T66" fmla="*/ 52 w 122"/>
                              <a:gd name="T67" fmla="*/ 1 h 181"/>
                              <a:gd name="T68" fmla="*/ 74 w 122"/>
                              <a:gd name="T69" fmla="*/ 0 h 181"/>
                              <a:gd name="T70" fmla="*/ 87 w 122"/>
                              <a:gd name="T71" fmla="*/ 3 h 181"/>
                              <a:gd name="T72" fmla="*/ 98 w 122"/>
                              <a:gd name="T73" fmla="*/ 6 h 181"/>
                              <a:gd name="T74" fmla="*/ 107 w 122"/>
                              <a:gd name="T75" fmla="*/ 10 h 181"/>
                              <a:gd name="T76" fmla="*/ 111 w 122"/>
                              <a:gd name="T77" fmla="*/ 13 h 181"/>
                              <a:gd name="T78" fmla="*/ 112 w 122"/>
                              <a:gd name="T79" fmla="*/ 15 h 181"/>
                              <a:gd name="T80" fmla="*/ 113 w 122"/>
                              <a:gd name="T81" fmla="*/ 19 h 181"/>
                              <a:gd name="T82" fmla="*/ 113 w 122"/>
                              <a:gd name="T83" fmla="*/ 25 h 181"/>
                              <a:gd name="T84" fmla="*/ 113 w 122"/>
                              <a:gd name="T85" fmla="*/ 33 h 181"/>
                              <a:gd name="T86" fmla="*/ 113 w 122"/>
                              <a:gd name="T87" fmla="*/ 40 h 181"/>
                              <a:gd name="T88" fmla="*/ 112 w 122"/>
                              <a:gd name="T89" fmla="*/ 43 h 181"/>
                              <a:gd name="T90" fmla="*/ 110 w 122"/>
                              <a:gd name="T91" fmla="*/ 45 h 181"/>
                              <a:gd name="T92" fmla="*/ 106 w 122"/>
                              <a:gd name="T93" fmla="*/ 45 h 181"/>
                              <a:gd name="T94" fmla="*/ 100 w 122"/>
                              <a:gd name="T95" fmla="*/ 41 h 181"/>
                              <a:gd name="T96" fmla="*/ 89 w 122"/>
                              <a:gd name="T97" fmla="*/ 36 h 181"/>
                              <a:gd name="T98" fmla="*/ 75 w 122"/>
                              <a:gd name="T99" fmla="*/ 32 h 181"/>
                              <a:gd name="T100" fmla="*/ 61 w 122"/>
                              <a:gd name="T101" fmla="*/ 32 h 181"/>
                              <a:gd name="T102" fmla="*/ 52 w 122"/>
                              <a:gd name="T103" fmla="*/ 35 h 181"/>
                              <a:gd name="T104" fmla="*/ 47 w 122"/>
                              <a:gd name="T105" fmla="*/ 40 h 181"/>
                              <a:gd name="T106" fmla="*/ 43 w 122"/>
                              <a:gd name="T107" fmla="*/ 46 h 181"/>
                              <a:gd name="T108" fmla="*/ 44 w 122"/>
                              <a:gd name="T109" fmla="*/ 54 h 181"/>
                              <a:gd name="T110" fmla="*/ 50 w 122"/>
                              <a:gd name="T111" fmla="*/ 63 h 181"/>
                              <a:gd name="T112" fmla="*/ 61 w 122"/>
                              <a:gd name="T113" fmla="*/ 68 h 181"/>
                              <a:gd name="T114" fmla="*/ 75 w 122"/>
                              <a:gd name="T115" fmla="*/ 74 h 181"/>
                              <a:gd name="T116" fmla="*/ 90 w 122"/>
                              <a:gd name="T117" fmla="*/ 80 h 181"/>
                              <a:gd name="T118" fmla="*/ 105 w 122"/>
                              <a:gd name="T119" fmla="*/ 88 h 181"/>
                              <a:gd name="T120" fmla="*/ 116 w 122"/>
                              <a:gd name="T121" fmla="*/ 100 h 181"/>
                              <a:gd name="T122" fmla="*/ 122 w 122"/>
                              <a:gd name="T123" fmla="*/ 116 h 1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22" h="181">
                                <a:moveTo>
                                  <a:pt x="122" y="126"/>
                                </a:moveTo>
                                <a:lnTo>
                                  <a:pt x="122" y="139"/>
                                </a:lnTo>
                                <a:lnTo>
                                  <a:pt x="117" y="150"/>
                                </a:lnTo>
                                <a:lnTo>
                                  <a:pt x="111" y="160"/>
                                </a:lnTo>
                                <a:lnTo>
                                  <a:pt x="102" y="168"/>
                                </a:lnTo>
                                <a:lnTo>
                                  <a:pt x="92" y="174"/>
                                </a:lnTo>
                                <a:lnTo>
                                  <a:pt x="80" y="179"/>
                                </a:lnTo>
                                <a:lnTo>
                                  <a:pt x="68" y="181"/>
                                </a:lnTo>
                                <a:lnTo>
                                  <a:pt x="53" y="181"/>
                                </a:lnTo>
                                <a:lnTo>
                                  <a:pt x="44" y="181"/>
                                </a:lnTo>
                                <a:lnTo>
                                  <a:pt x="36" y="180"/>
                                </a:lnTo>
                                <a:lnTo>
                                  <a:pt x="27" y="179"/>
                                </a:lnTo>
                                <a:lnTo>
                                  <a:pt x="21" y="178"/>
                                </a:lnTo>
                                <a:lnTo>
                                  <a:pt x="15" y="175"/>
                                </a:lnTo>
                                <a:lnTo>
                                  <a:pt x="10" y="173"/>
                                </a:lnTo>
                                <a:lnTo>
                                  <a:pt x="6" y="170"/>
                                </a:lnTo>
                                <a:lnTo>
                                  <a:pt x="4" y="169"/>
                                </a:lnTo>
                                <a:lnTo>
                                  <a:pt x="2" y="166"/>
                                </a:lnTo>
                                <a:lnTo>
                                  <a:pt x="1" y="163"/>
                                </a:lnTo>
                                <a:lnTo>
                                  <a:pt x="0" y="158"/>
                                </a:lnTo>
                                <a:lnTo>
                                  <a:pt x="0" y="150"/>
                                </a:lnTo>
                                <a:lnTo>
                                  <a:pt x="0" y="146"/>
                                </a:lnTo>
                                <a:lnTo>
                                  <a:pt x="0" y="143"/>
                                </a:lnTo>
                                <a:lnTo>
                                  <a:pt x="0" y="139"/>
                                </a:lnTo>
                                <a:lnTo>
                                  <a:pt x="1" y="137"/>
                                </a:lnTo>
                                <a:lnTo>
                                  <a:pt x="1" y="136"/>
                                </a:lnTo>
                                <a:lnTo>
                                  <a:pt x="2" y="134"/>
                                </a:lnTo>
                                <a:lnTo>
                                  <a:pt x="4" y="134"/>
                                </a:lnTo>
                                <a:lnTo>
                                  <a:pt x="5" y="134"/>
                                </a:lnTo>
                                <a:lnTo>
                                  <a:pt x="7" y="134"/>
                                </a:lnTo>
                                <a:lnTo>
                                  <a:pt x="11" y="137"/>
                                </a:lnTo>
                                <a:lnTo>
                                  <a:pt x="16" y="139"/>
                                </a:lnTo>
                                <a:lnTo>
                                  <a:pt x="21" y="142"/>
                                </a:lnTo>
                                <a:lnTo>
                                  <a:pt x="27" y="144"/>
                                </a:lnTo>
                                <a:lnTo>
                                  <a:pt x="34" y="147"/>
                                </a:lnTo>
                                <a:lnTo>
                                  <a:pt x="42" y="148"/>
                                </a:lnTo>
                                <a:lnTo>
                                  <a:pt x="52" y="149"/>
                                </a:lnTo>
                                <a:lnTo>
                                  <a:pt x="58" y="149"/>
                                </a:lnTo>
                                <a:lnTo>
                                  <a:pt x="63" y="148"/>
                                </a:lnTo>
                                <a:lnTo>
                                  <a:pt x="68" y="146"/>
                                </a:lnTo>
                                <a:lnTo>
                                  <a:pt x="71" y="144"/>
                                </a:lnTo>
                                <a:lnTo>
                                  <a:pt x="74" y="142"/>
                                </a:lnTo>
                                <a:lnTo>
                                  <a:pt x="76" y="138"/>
                                </a:lnTo>
                                <a:lnTo>
                                  <a:pt x="77" y="134"/>
                                </a:lnTo>
                                <a:lnTo>
                                  <a:pt x="79" y="130"/>
                                </a:lnTo>
                                <a:lnTo>
                                  <a:pt x="77" y="125"/>
                                </a:lnTo>
                                <a:lnTo>
                                  <a:pt x="75" y="121"/>
                                </a:lnTo>
                                <a:lnTo>
                                  <a:pt x="71" y="117"/>
                                </a:lnTo>
                                <a:lnTo>
                                  <a:pt x="66" y="114"/>
                                </a:lnTo>
                                <a:lnTo>
                                  <a:pt x="60" y="111"/>
                                </a:lnTo>
                                <a:lnTo>
                                  <a:pt x="53" y="109"/>
                                </a:lnTo>
                                <a:lnTo>
                                  <a:pt x="47" y="106"/>
                                </a:lnTo>
                                <a:lnTo>
                                  <a:pt x="39" y="102"/>
                                </a:lnTo>
                                <a:lnTo>
                                  <a:pt x="32" y="100"/>
                                </a:lnTo>
                                <a:lnTo>
                                  <a:pt x="25" y="95"/>
                                </a:lnTo>
                                <a:lnTo>
                                  <a:pt x="18" y="91"/>
                                </a:lnTo>
                                <a:lnTo>
                                  <a:pt x="12" y="86"/>
                                </a:lnTo>
                                <a:lnTo>
                                  <a:pt x="7" y="80"/>
                                </a:lnTo>
                                <a:lnTo>
                                  <a:pt x="4" y="72"/>
                                </a:lnTo>
                                <a:lnTo>
                                  <a:pt x="1" y="63"/>
                                </a:lnTo>
                                <a:lnTo>
                                  <a:pt x="0" y="52"/>
                                </a:lnTo>
                                <a:lnTo>
                                  <a:pt x="1" y="41"/>
                                </a:lnTo>
                                <a:lnTo>
                                  <a:pt x="5" y="31"/>
                                </a:lnTo>
                                <a:lnTo>
                                  <a:pt x="10" y="22"/>
                                </a:lnTo>
                                <a:lnTo>
                                  <a:pt x="18" y="15"/>
                                </a:lnTo>
                                <a:lnTo>
                                  <a:pt x="27" y="9"/>
                                </a:lnTo>
                                <a:lnTo>
                                  <a:pt x="38" y="4"/>
                                </a:lnTo>
                                <a:lnTo>
                                  <a:pt x="52" y="1"/>
                                </a:lnTo>
                                <a:lnTo>
                                  <a:pt x="66" y="0"/>
                                </a:lnTo>
                                <a:lnTo>
                                  <a:pt x="74" y="0"/>
                                </a:lnTo>
                                <a:lnTo>
                                  <a:pt x="80" y="1"/>
                                </a:lnTo>
                                <a:lnTo>
                                  <a:pt x="87" y="3"/>
                                </a:lnTo>
                                <a:lnTo>
                                  <a:pt x="93" y="4"/>
                                </a:lnTo>
                                <a:lnTo>
                                  <a:pt x="98" y="6"/>
                                </a:lnTo>
                                <a:lnTo>
                                  <a:pt x="103" y="8"/>
                                </a:lnTo>
                                <a:lnTo>
                                  <a:pt x="107" y="10"/>
                                </a:lnTo>
                                <a:lnTo>
                                  <a:pt x="108" y="11"/>
                                </a:lnTo>
                                <a:lnTo>
                                  <a:pt x="111" y="13"/>
                                </a:lnTo>
                                <a:lnTo>
                                  <a:pt x="111" y="14"/>
                                </a:lnTo>
                                <a:lnTo>
                                  <a:pt x="112" y="15"/>
                                </a:lnTo>
                                <a:lnTo>
                                  <a:pt x="112" y="17"/>
                                </a:lnTo>
                                <a:lnTo>
                                  <a:pt x="113" y="19"/>
                                </a:lnTo>
                                <a:lnTo>
                                  <a:pt x="113" y="21"/>
                                </a:lnTo>
                                <a:lnTo>
                                  <a:pt x="113" y="25"/>
                                </a:lnTo>
                                <a:lnTo>
                                  <a:pt x="113" y="29"/>
                                </a:lnTo>
                                <a:lnTo>
                                  <a:pt x="113" y="33"/>
                                </a:lnTo>
                                <a:lnTo>
                                  <a:pt x="113" y="36"/>
                                </a:lnTo>
                                <a:lnTo>
                                  <a:pt x="113" y="40"/>
                                </a:lnTo>
                                <a:lnTo>
                                  <a:pt x="112" y="41"/>
                                </a:lnTo>
                                <a:lnTo>
                                  <a:pt x="112" y="43"/>
                                </a:lnTo>
                                <a:lnTo>
                                  <a:pt x="111" y="43"/>
                                </a:lnTo>
                                <a:lnTo>
                                  <a:pt x="110" y="45"/>
                                </a:lnTo>
                                <a:lnTo>
                                  <a:pt x="108" y="45"/>
                                </a:lnTo>
                                <a:lnTo>
                                  <a:pt x="106" y="45"/>
                                </a:lnTo>
                                <a:lnTo>
                                  <a:pt x="103" y="42"/>
                                </a:lnTo>
                                <a:lnTo>
                                  <a:pt x="100" y="41"/>
                                </a:lnTo>
                                <a:lnTo>
                                  <a:pt x="95" y="38"/>
                                </a:lnTo>
                                <a:lnTo>
                                  <a:pt x="89" y="36"/>
                                </a:lnTo>
                                <a:lnTo>
                                  <a:pt x="82" y="35"/>
                                </a:lnTo>
                                <a:lnTo>
                                  <a:pt x="75" y="32"/>
                                </a:lnTo>
                                <a:lnTo>
                                  <a:pt x="66" y="32"/>
                                </a:lnTo>
                                <a:lnTo>
                                  <a:pt x="61" y="32"/>
                                </a:lnTo>
                                <a:lnTo>
                                  <a:pt x="57" y="33"/>
                                </a:lnTo>
                                <a:lnTo>
                                  <a:pt x="52" y="35"/>
                                </a:lnTo>
                                <a:lnTo>
                                  <a:pt x="49" y="37"/>
                                </a:lnTo>
                                <a:lnTo>
                                  <a:pt x="47" y="40"/>
                                </a:lnTo>
                                <a:lnTo>
                                  <a:pt x="44" y="43"/>
                                </a:lnTo>
                                <a:lnTo>
                                  <a:pt x="43" y="46"/>
                                </a:lnTo>
                                <a:lnTo>
                                  <a:pt x="43" y="50"/>
                                </a:lnTo>
                                <a:lnTo>
                                  <a:pt x="44" y="54"/>
                                </a:lnTo>
                                <a:lnTo>
                                  <a:pt x="47" y="59"/>
                                </a:lnTo>
                                <a:lnTo>
                                  <a:pt x="50" y="63"/>
                                </a:lnTo>
                                <a:lnTo>
                                  <a:pt x="55" y="66"/>
                                </a:lnTo>
                                <a:lnTo>
                                  <a:pt x="61" y="68"/>
                                </a:lnTo>
                                <a:lnTo>
                                  <a:pt x="68" y="72"/>
                                </a:lnTo>
                                <a:lnTo>
                                  <a:pt x="75" y="74"/>
                                </a:lnTo>
                                <a:lnTo>
                                  <a:pt x="82" y="77"/>
                                </a:lnTo>
                                <a:lnTo>
                                  <a:pt x="90" y="80"/>
                                </a:lnTo>
                                <a:lnTo>
                                  <a:pt x="97" y="84"/>
                                </a:lnTo>
                                <a:lnTo>
                                  <a:pt x="105" y="88"/>
                                </a:lnTo>
                                <a:lnTo>
                                  <a:pt x="110" y="94"/>
                                </a:lnTo>
                                <a:lnTo>
                                  <a:pt x="116" y="100"/>
                                </a:lnTo>
                                <a:lnTo>
                                  <a:pt x="119" y="107"/>
                                </a:lnTo>
                                <a:lnTo>
                                  <a:pt x="122" y="116"/>
                                </a:lnTo>
                                <a:lnTo>
                                  <a:pt x="122" y="1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56" name="Freeform 50"/>
                        <wps:cNvSpPr>
                          <a:spLocks noEditPoints="1"/>
                        </wps:cNvSpPr>
                        <wps:spPr bwMode="auto">
                          <a:xfrm>
                            <a:off x="4770438" y="2830512"/>
                            <a:ext cx="85725" cy="128588"/>
                          </a:xfrm>
                          <a:custGeom>
                            <a:avLst/>
                            <a:gdLst>
                              <a:gd name="T0" fmla="*/ 162 w 162"/>
                              <a:gd name="T1" fmla="*/ 110 h 243"/>
                              <a:gd name="T2" fmla="*/ 152 w 162"/>
                              <a:gd name="T3" fmla="*/ 144 h 243"/>
                              <a:gd name="T4" fmla="*/ 135 w 162"/>
                              <a:gd name="T5" fmla="*/ 168 h 243"/>
                              <a:gd name="T6" fmla="*/ 109 w 162"/>
                              <a:gd name="T7" fmla="*/ 181 h 243"/>
                              <a:gd name="T8" fmla="*/ 85 w 162"/>
                              <a:gd name="T9" fmla="*/ 181 h 243"/>
                              <a:gd name="T10" fmla="*/ 73 w 162"/>
                              <a:gd name="T11" fmla="*/ 179 h 243"/>
                              <a:gd name="T12" fmla="*/ 62 w 162"/>
                              <a:gd name="T13" fmla="*/ 174 h 243"/>
                              <a:gd name="T14" fmla="*/ 51 w 162"/>
                              <a:gd name="T15" fmla="*/ 165 h 243"/>
                              <a:gd name="T16" fmla="*/ 46 w 162"/>
                              <a:gd name="T17" fmla="*/ 235 h 243"/>
                              <a:gd name="T18" fmla="*/ 45 w 162"/>
                              <a:gd name="T19" fmla="*/ 239 h 243"/>
                              <a:gd name="T20" fmla="*/ 41 w 162"/>
                              <a:gd name="T21" fmla="*/ 242 h 243"/>
                              <a:gd name="T22" fmla="*/ 34 w 162"/>
                              <a:gd name="T23" fmla="*/ 243 h 243"/>
                              <a:gd name="T24" fmla="*/ 22 w 162"/>
                              <a:gd name="T25" fmla="*/ 243 h 243"/>
                              <a:gd name="T26" fmla="*/ 11 w 162"/>
                              <a:gd name="T27" fmla="*/ 243 h 243"/>
                              <a:gd name="T28" fmla="*/ 5 w 162"/>
                              <a:gd name="T29" fmla="*/ 242 h 243"/>
                              <a:gd name="T30" fmla="*/ 2 w 162"/>
                              <a:gd name="T31" fmla="*/ 239 h 243"/>
                              <a:gd name="T32" fmla="*/ 0 w 162"/>
                              <a:gd name="T33" fmla="*/ 235 h 243"/>
                              <a:gd name="T34" fmla="*/ 0 w 162"/>
                              <a:gd name="T35" fmla="*/ 9 h 243"/>
                              <a:gd name="T36" fmla="*/ 3 w 162"/>
                              <a:gd name="T37" fmla="*/ 6 h 243"/>
                              <a:gd name="T38" fmla="*/ 6 w 162"/>
                              <a:gd name="T39" fmla="*/ 4 h 243"/>
                              <a:gd name="T40" fmla="*/ 14 w 162"/>
                              <a:gd name="T41" fmla="*/ 4 h 243"/>
                              <a:gd name="T42" fmla="*/ 25 w 162"/>
                              <a:gd name="T43" fmla="*/ 4 h 243"/>
                              <a:gd name="T44" fmla="*/ 32 w 162"/>
                              <a:gd name="T45" fmla="*/ 4 h 243"/>
                              <a:gd name="T46" fmla="*/ 36 w 162"/>
                              <a:gd name="T47" fmla="*/ 6 h 243"/>
                              <a:gd name="T48" fmla="*/ 38 w 162"/>
                              <a:gd name="T49" fmla="*/ 9 h 243"/>
                              <a:gd name="T50" fmla="*/ 38 w 162"/>
                              <a:gd name="T51" fmla="*/ 30 h 243"/>
                              <a:gd name="T52" fmla="*/ 52 w 162"/>
                              <a:gd name="T53" fmla="*/ 17 h 243"/>
                              <a:gd name="T54" fmla="*/ 67 w 162"/>
                              <a:gd name="T55" fmla="*/ 8 h 243"/>
                              <a:gd name="T56" fmla="*/ 80 w 162"/>
                              <a:gd name="T57" fmla="*/ 3 h 243"/>
                              <a:gd name="T58" fmla="*/ 96 w 162"/>
                              <a:gd name="T59" fmla="*/ 0 h 243"/>
                              <a:gd name="T60" fmla="*/ 127 w 162"/>
                              <a:gd name="T61" fmla="*/ 8 h 243"/>
                              <a:gd name="T62" fmla="*/ 147 w 162"/>
                              <a:gd name="T63" fmla="*/ 26 h 243"/>
                              <a:gd name="T64" fmla="*/ 159 w 162"/>
                              <a:gd name="T65" fmla="*/ 54 h 243"/>
                              <a:gd name="T66" fmla="*/ 162 w 162"/>
                              <a:gd name="T67" fmla="*/ 89 h 243"/>
                              <a:gd name="T68" fmla="*/ 115 w 162"/>
                              <a:gd name="T69" fmla="*/ 82 h 243"/>
                              <a:gd name="T70" fmla="*/ 111 w 162"/>
                              <a:gd name="T71" fmla="*/ 63 h 243"/>
                              <a:gd name="T72" fmla="*/ 104 w 162"/>
                              <a:gd name="T73" fmla="*/ 48 h 243"/>
                              <a:gd name="T74" fmla="*/ 91 w 162"/>
                              <a:gd name="T75" fmla="*/ 40 h 243"/>
                              <a:gd name="T76" fmla="*/ 79 w 162"/>
                              <a:gd name="T77" fmla="*/ 40 h 243"/>
                              <a:gd name="T78" fmla="*/ 71 w 162"/>
                              <a:gd name="T79" fmla="*/ 42 h 243"/>
                              <a:gd name="T80" fmla="*/ 61 w 162"/>
                              <a:gd name="T81" fmla="*/ 48 h 243"/>
                              <a:gd name="T82" fmla="*/ 51 w 162"/>
                              <a:gd name="T83" fmla="*/ 58 h 243"/>
                              <a:gd name="T84" fmla="*/ 46 w 162"/>
                              <a:gd name="T85" fmla="*/ 118 h 243"/>
                              <a:gd name="T86" fmla="*/ 64 w 162"/>
                              <a:gd name="T87" fmla="*/ 137 h 243"/>
                              <a:gd name="T88" fmla="*/ 82 w 162"/>
                              <a:gd name="T89" fmla="*/ 143 h 243"/>
                              <a:gd name="T90" fmla="*/ 96 w 162"/>
                              <a:gd name="T91" fmla="*/ 138 h 243"/>
                              <a:gd name="T92" fmla="*/ 107 w 162"/>
                              <a:gd name="T93" fmla="*/ 127 h 243"/>
                              <a:gd name="T94" fmla="*/ 112 w 162"/>
                              <a:gd name="T95" fmla="*/ 110 h 243"/>
                              <a:gd name="T96" fmla="*/ 115 w 162"/>
                              <a:gd name="T97" fmla="*/ 93 h 2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62" h="243">
                                <a:moveTo>
                                  <a:pt x="162" y="89"/>
                                </a:moveTo>
                                <a:lnTo>
                                  <a:pt x="162" y="110"/>
                                </a:lnTo>
                                <a:lnTo>
                                  <a:pt x="158" y="127"/>
                                </a:lnTo>
                                <a:lnTo>
                                  <a:pt x="152" y="144"/>
                                </a:lnTo>
                                <a:lnTo>
                                  <a:pt x="144" y="157"/>
                                </a:lnTo>
                                <a:lnTo>
                                  <a:pt x="135" y="168"/>
                                </a:lnTo>
                                <a:lnTo>
                                  <a:pt x="122" y="175"/>
                                </a:lnTo>
                                <a:lnTo>
                                  <a:pt x="109" y="181"/>
                                </a:lnTo>
                                <a:lnTo>
                                  <a:pt x="91" y="181"/>
                                </a:lnTo>
                                <a:lnTo>
                                  <a:pt x="85" y="181"/>
                                </a:lnTo>
                                <a:lnTo>
                                  <a:pt x="79" y="180"/>
                                </a:lnTo>
                                <a:lnTo>
                                  <a:pt x="73" y="179"/>
                                </a:lnTo>
                                <a:lnTo>
                                  <a:pt x="68" y="176"/>
                                </a:lnTo>
                                <a:lnTo>
                                  <a:pt x="62" y="174"/>
                                </a:lnTo>
                                <a:lnTo>
                                  <a:pt x="57" y="169"/>
                                </a:lnTo>
                                <a:lnTo>
                                  <a:pt x="51" y="165"/>
                                </a:lnTo>
                                <a:lnTo>
                                  <a:pt x="46" y="159"/>
                                </a:lnTo>
                                <a:lnTo>
                                  <a:pt x="46" y="235"/>
                                </a:lnTo>
                                <a:lnTo>
                                  <a:pt x="46" y="237"/>
                                </a:lnTo>
                                <a:lnTo>
                                  <a:pt x="45" y="239"/>
                                </a:lnTo>
                                <a:lnTo>
                                  <a:pt x="43" y="240"/>
                                </a:lnTo>
                                <a:lnTo>
                                  <a:pt x="41" y="242"/>
                                </a:lnTo>
                                <a:lnTo>
                                  <a:pt x="38" y="242"/>
                                </a:lnTo>
                                <a:lnTo>
                                  <a:pt x="34" y="243"/>
                                </a:lnTo>
                                <a:lnTo>
                                  <a:pt x="29" y="243"/>
                                </a:lnTo>
                                <a:lnTo>
                                  <a:pt x="22" y="243"/>
                                </a:lnTo>
                                <a:lnTo>
                                  <a:pt x="16" y="243"/>
                                </a:lnTo>
                                <a:lnTo>
                                  <a:pt x="11" y="243"/>
                                </a:lnTo>
                                <a:lnTo>
                                  <a:pt x="8" y="242"/>
                                </a:lnTo>
                                <a:lnTo>
                                  <a:pt x="5" y="242"/>
                                </a:lnTo>
                                <a:lnTo>
                                  <a:pt x="3" y="240"/>
                                </a:lnTo>
                                <a:lnTo>
                                  <a:pt x="2" y="239"/>
                                </a:lnTo>
                                <a:lnTo>
                                  <a:pt x="0" y="237"/>
                                </a:lnTo>
                                <a:lnTo>
                                  <a:pt x="0" y="235"/>
                                </a:lnTo>
                                <a:lnTo>
                                  <a:pt x="0" y="10"/>
                                </a:lnTo>
                                <a:lnTo>
                                  <a:pt x="0" y="9"/>
                                </a:lnTo>
                                <a:lnTo>
                                  <a:pt x="2" y="8"/>
                                </a:lnTo>
                                <a:lnTo>
                                  <a:pt x="3" y="6"/>
                                </a:lnTo>
                                <a:lnTo>
                                  <a:pt x="4" y="5"/>
                                </a:lnTo>
                                <a:lnTo>
                                  <a:pt x="6" y="4"/>
                                </a:lnTo>
                                <a:lnTo>
                                  <a:pt x="10" y="4"/>
                                </a:lnTo>
                                <a:lnTo>
                                  <a:pt x="14" y="4"/>
                                </a:lnTo>
                                <a:lnTo>
                                  <a:pt x="20" y="4"/>
                                </a:lnTo>
                                <a:lnTo>
                                  <a:pt x="25" y="4"/>
                                </a:lnTo>
                                <a:lnTo>
                                  <a:pt x="29" y="4"/>
                                </a:lnTo>
                                <a:lnTo>
                                  <a:pt x="32" y="4"/>
                                </a:lnTo>
                                <a:lnTo>
                                  <a:pt x="35" y="5"/>
                                </a:lnTo>
                                <a:lnTo>
                                  <a:pt x="36" y="6"/>
                                </a:lnTo>
                                <a:lnTo>
                                  <a:pt x="37" y="8"/>
                                </a:lnTo>
                                <a:lnTo>
                                  <a:pt x="38" y="9"/>
                                </a:lnTo>
                                <a:lnTo>
                                  <a:pt x="38" y="10"/>
                                </a:lnTo>
                                <a:lnTo>
                                  <a:pt x="38" y="30"/>
                                </a:lnTo>
                                <a:lnTo>
                                  <a:pt x="46" y="22"/>
                                </a:lnTo>
                                <a:lnTo>
                                  <a:pt x="52" y="17"/>
                                </a:lnTo>
                                <a:lnTo>
                                  <a:pt x="59" y="11"/>
                                </a:lnTo>
                                <a:lnTo>
                                  <a:pt x="67" y="8"/>
                                </a:lnTo>
                                <a:lnTo>
                                  <a:pt x="73" y="4"/>
                                </a:lnTo>
                                <a:lnTo>
                                  <a:pt x="80" y="3"/>
                                </a:lnTo>
                                <a:lnTo>
                                  <a:pt x="89" y="0"/>
                                </a:lnTo>
                                <a:lnTo>
                                  <a:pt x="96" y="0"/>
                                </a:lnTo>
                                <a:lnTo>
                                  <a:pt x="114" y="1"/>
                                </a:lnTo>
                                <a:lnTo>
                                  <a:pt x="127" y="8"/>
                                </a:lnTo>
                                <a:lnTo>
                                  <a:pt x="138" y="15"/>
                                </a:lnTo>
                                <a:lnTo>
                                  <a:pt x="147" y="26"/>
                                </a:lnTo>
                                <a:lnTo>
                                  <a:pt x="154" y="40"/>
                                </a:lnTo>
                                <a:lnTo>
                                  <a:pt x="159" y="54"/>
                                </a:lnTo>
                                <a:lnTo>
                                  <a:pt x="162" y="70"/>
                                </a:lnTo>
                                <a:lnTo>
                                  <a:pt x="162" y="89"/>
                                </a:lnTo>
                                <a:close/>
                                <a:moveTo>
                                  <a:pt x="115" y="93"/>
                                </a:moveTo>
                                <a:lnTo>
                                  <a:pt x="115" y="82"/>
                                </a:lnTo>
                                <a:lnTo>
                                  <a:pt x="114" y="73"/>
                                </a:lnTo>
                                <a:lnTo>
                                  <a:pt x="111" y="63"/>
                                </a:lnTo>
                                <a:lnTo>
                                  <a:pt x="109" y="56"/>
                                </a:lnTo>
                                <a:lnTo>
                                  <a:pt x="104" y="48"/>
                                </a:lnTo>
                                <a:lnTo>
                                  <a:pt x="99" y="43"/>
                                </a:lnTo>
                                <a:lnTo>
                                  <a:pt x="91" y="40"/>
                                </a:lnTo>
                                <a:lnTo>
                                  <a:pt x="83" y="40"/>
                                </a:lnTo>
                                <a:lnTo>
                                  <a:pt x="79" y="40"/>
                                </a:lnTo>
                                <a:lnTo>
                                  <a:pt x="74" y="41"/>
                                </a:lnTo>
                                <a:lnTo>
                                  <a:pt x="71" y="42"/>
                                </a:lnTo>
                                <a:lnTo>
                                  <a:pt x="66" y="45"/>
                                </a:lnTo>
                                <a:lnTo>
                                  <a:pt x="61" y="48"/>
                                </a:lnTo>
                                <a:lnTo>
                                  <a:pt x="56" y="53"/>
                                </a:lnTo>
                                <a:lnTo>
                                  <a:pt x="51" y="58"/>
                                </a:lnTo>
                                <a:lnTo>
                                  <a:pt x="46" y="66"/>
                                </a:lnTo>
                                <a:lnTo>
                                  <a:pt x="46" y="118"/>
                                </a:lnTo>
                                <a:lnTo>
                                  <a:pt x="55" y="130"/>
                                </a:lnTo>
                                <a:lnTo>
                                  <a:pt x="64" y="137"/>
                                </a:lnTo>
                                <a:lnTo>
                                  <a:pt x="73" y="142"/>
                                </a:lnTo>
                                <a:lnTo>
                                  <a:pt x="82" y="143"/>
                                </a:lnTo>
                                <a:lnTo>
                                  <a:pt x="90" y="143"/>
                                </a:lnTo>
                                <a:lnTo>
                                  <a:pt x="96" y="138"/>
                                </a:lnTo>
                                <a:lnTo>
                                  <a:pt x="103" y="133"/>
                                </a:lnTo>
                                <a:lnTo>
                                  <a:pt x="107" y="127"/>
                                </a:lnTo>
                                <a:lnTo>
                                  <a:pt x="111" y="120"/>
                                </a:lnTo>
                                <a:lnTo>
                                  <a:pt x="112" y="110"/>
                                </a:lnTo>
                                <a:lnTo>
                                  <a:pt x="115" y="101"/>
                                </a:lnTo>
                                <a:lnTo>
                                  <a:pt x="115" y="9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57" name="Freeform 51"/>
                        <wps:cNvSpPr>
                          <a:spLocks noEditPoints="1"/>
                        </wps:cNvSpPr>
                        <wps:spPr bwMode="auto">
                          <a:xfrm>
                            <a:off x="4870450" y="2830512"/>
                            <a:ext cx="92075" cy="96838"/>
                          </a:xfrm>
                          <a:custGeom>
                            <a:avLst/>
                            <a:gdLst>
                              <a:gd name="T0" fmla="*/ 171 w 172"/>
                              <a:gd name="T1" fmla="*/ 110 h 181"/>
                              <a:gd name="T2" fmla="*/ 161 w 172"/>
                              <a:gd name="T3" fmla="*/ 143 h 181"/>
                              <a:gd name="T4" fmla="*/ 139 w 172"/>
                              <a:gd name="T5" fmla="*/ 168 h 181"/>
                              <a:gd name="T6" fmla="*/ 106 w 172"/>
                              <a:gd name="T7" fmla="*/ 181 h 181"/>
                              <a:gd name="T8" fmla="*/ 64 w 172"/>
                              <a:gd name="T9" fmla="*/ 181 h 181"/>
                              <a:gd name="T10" fmla="*/ 32 w 172"/>
                              <a:gd name="T11" fmla="*/ 169 h 181"/>
                              <a:gd name="T12" fmla="*/ 11 w 172"/>
                              <a:gd name="T13" fmla="*/ 147 h 181"/>
                              <a:gd name="T14" fmla="*/ 1 w 172"/>
                              <a:gd name="T15" fmla="*/ 114 h 181"/>
                              <a:gd name="T16" fmla="*/ 1 w 172"/>
                              <a:gd name="T17" fmla="*/ 73 h 181"/>
                              <a:gd name="T18" fmla="*/ 12 w 172"/>
                              <a:gd name="T19" fmla="*/ 38 h 181"/>
                              <a:gd name="T20" fmla="*/ 34 w 172"/>
                              <a:gd name="T21" fmla="*/ 15 h 181"/>
                              <a:gd name="T22" fmla="*/ 67 w 172"/>
                              <a:gd name="T23" fmla="*/ 1 h 181"/>
                              <a:gd name="T24" fmla="*/ 109 w 172"/>
                              <a:gd name="T25" fmla="*/ 1 h 181"/>
                              <a:gd name="T26" fmla="*/ 140 w 172"/>
                              <a:gd name="T27" fmla="*/ 13 h 181"/>
                              <a:gd name="T28" fmla="*/ 161 w 172"/>
                              <a:gd name="T29" fmla="*/ 36 h 181"/>
                              <a:gd name="T30" fmla="*/ 172 w 172"/>
                              <a:gd name="T31" fmla="*/ 69 h 181"/>
                              <a:gd name="T32" fmla="*/ 125 w 172"/>
                              <a:gd name="T33" fmla="*/ 91 h 181"/>
                              <a:gd name="T34" fmla="*/ 124 w 172"/>
                              <a:gd name="T35" fmla="*/ 69 h 181"/>
                              <a:gd name="T36" fmla="*/ 118 w 172"/>
                              <a:gd name="T37" fmla="*/ 52 h 181"/>
                              <a:gd name="T38" fmla="*/ 106 w 172"/>
                              <a:gd name="T39" fmla="*/ 41 h 181"/>
                              <a:gd name="T40" fmla="*/ 86 w 172"/>
                              <a:gd name="T41" fmla="*/ 36 h 181"/>
                              <a:gd name="T42" fmla="*/ 69 w 172"/>
                              <a:gd name="T43" fmla="*/ 40 h 181"/>
                              <a:gd name="T44" fmla="*/ 56 w 172"/>
                              <a:gd name="T45" fmla="*/ 51 h 181"/>
                              <a:gd name="T46" fmla="*/ 49 w 172"/>
                              <a:gd name="T47" fmla="*/ 68 h 181"/>
                              <a:gd name="T48" fmla="*/ 47 w 172"/>
                              <a:gd name="T49" fmla="*/ 91 h 181"/>
                              <a:gd name="T50" fmla="*/ 49 w 172"/>
                              <a:gd name="T51" fmla="*/ 112 h 181"/>
                              <a:gd name="T52" fmla="*/ 55 w 172"/>
                              <a:gd name="T53" fmla="*/ 130 h 181"/>
                              <a:gd name="T54" fmla="*/ 67 w 172"/>
                              <a:gd name="T55" fmla="*/ 142 h 181"/>
                              <a:gd name="T56" fmla="*/ 86 w 172"/>
                              <a:gd name="T57" fmla="*/ 146 h 181"/>
                              <a:gd name="T58" fmla="*/ 103 w 172"/>
                              <a:gd name="T59" fmla="*/ 142 h 181"/>
                              <a:gd name="T60" fmla="*/ 116 w 172"/>
                              <a:gd name="T61" fmla="*/ 131 h 181"/>
                              <a:gd name="T62" fmla="*/ 123 w 172"/>
                              <a:gd name="T63" fmla="*/ 115 h 181"/>
                              <a:gd name="T64" fmla="*/ 125 w 172"/>
                              <a:gd name="T65" fmla="*/ 91 h 1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72" h="181">
                                <a:moveTo>
                                  <a:pt x="172" y="89"/>
                                </a:moveTo>
                                <a:lnTo>
                                  <a:pt x="171" y="110"/>
                                </a:lnTo>
                                <a:lnTo>
                                  <a:pt x="167" y="127"/>
                                </a:lnTo>
                                <a:lnTo>
                                  <a:pt x="161" y="143"/>
                                </a:lnTo>
                                <a:lnTo>
                                  <a:pt x="150" y="157"/>
                                </a:lnTo>
                                <a:lnTo>
                                  <a:pt x="139" y="168"/>
                                </a:lnTo>
                                <a:lnTo>
                                  <a:pt x="123" y="175"/>
                                </a:lnTo>
                                <a:lnTo>
                                  <a:pt x="106" y="181"/>
                                </a:lnTo>
                                <a:lnTo>
                                  <a:pt x="85" y="181"/>
                                </a:lnTo>
                                <a:lnTo>
                                  <a:pt x="64" y="181"/>
                                </a:lnTo>
                                <a:lnTo>
                                  <a:pt x="47" y="176"/>
                                </a:lnTo>
                                <a:lnTo>
                                  <a:pt x="32" y="169"/>
                                </a:lnTo>
                                <a:lnTo>
                                  <a:pt x="21" y="159"/>
                                </a:lnTo>
                                <a:lnTo>
                                  <a:pt x="11" y="147"/>
                                </a:lnTo>
                                <a:lnTo>
                                  <a:pt x="5" y="131"/>
                                </a:lnTo>
                                <a:lnTo>
                                  <a:pt x="1" y="114"/>
                                </a:lnTo>
                                <a:lnTo>
                                  <a:pt x="0" y="93"/>
                                </a:lnTo>
                                <a:lnTo>
                                  <a:pt x="1" y="73"/>
                                </a:lnTo>
                                <a:lnTo>
                                  <a:pt x="6" y="56"/>
                                </a:lnTo>
                                <a:lnTo>
                                  <a:pt x="12" y="38"/>
                                </a:lnTo>
                                <a:lnTo>
                                  <a:pt x="22" y="26"/>
                                </a:lnTo>
                                <a:lnTo>
                                  <a:pt x="34" y="15"/>
                                </a:lnTo>
                                <a:lnTo>
                                  <a:pt x="49" y="8"/>
                                </a:lnTo>
                                <a:lnTo>
                                  <a:pt x="67" y="1"/>
                                </a:lnTo>
                                <a:lnTo>
                                  <a:pt x="88" y="0"/>
                                </a:lnTo>
                                <a:lnTo>
                                  <a:pt x="109" y="1"/>
                                </a:lnTo>
                                <a:lnTo>
                                  <a:pt x="125" y="6"/>
                                </a:lnTo>
                                <a:lnTo>
                                  <a:pt x="140" y="13"/>
                                </a:lnTo>
                                <a:lnTo>
                                  <a:pt x="152" y="24"/>
                                </a:lnTo>
                                <a:lnTo>
                                  <a:pt x="161" y="36"/>
                                </a:lnTo>
                                <a:lnTo>
                                  <a:pt x="167" y="52"/>
                                </a:lnTo>
                                <a:lnTo>
                                  <a:pt x="172" y="69"/>
                                </a:lnTo>
                                <a:lnTo>
                                  <a:pt x="172" y="89"/>
                                </a:lnTo>
                                <a:close/>
                                <a:moveTo>
                                  <a:pt x="125" y="91"/>
                                </a:moveTo>
                                <a:lnTo>
                                  <a:pt x="125" y="80"/>
                                </a:lnTo>
                                <a:lnTo>
                                  <a:pt x="124" y="69"/>
                                </a:lnTo>
                                <a:lnTo>
                                  <a:pt x="122" y="59"/>
                                </a:lnTo>
                                <a:lnTo>
                                  <a:pt x="118" y="52"/>
                                </a:lnTo>
                                <a:lnTo>
                                  <a:pt x="112" y="45"/>
                                </a:lnTo>
                                <a:lnTo>
                                  <a:pt x="106" y="41"/>
                                </a:lnTo>
                                <a:lnTo>
                                  <a:pt x="97" y="37"/>
                                </a:lnTo>
                                <a:lnTo>
                                  <a:pt x="86" y="36"/>
                                </a:lnTo>
                                <a:lnTo>
                                  <a:pt x="77" y="37"/>
                                </a:lnTo>
                                <a:lnTo>
                                  <a:pt x="69" y="40"/>
                                </a:lnTo>
                                <a:lnTo>
                                  <a:pt x="61" y="45"/>
                                </a:lnTo>
                                <a:lnTo>
                                  <a:pt x="56" y="51"/>
                                </a:lnTo>
                                <a:lnTo>
                                  <a:pt x="51" y="58"/>
                                </a:lnTo>
                                <a:lnTo>
                                  <a:pt x="49" y="68"/>
                                </a:lnTo>
                                <a:lnTo>
                                  <a:pt x="47" y="78"/>
                                </a:lnTo>
                                <a:lnTo>
                                  <a:pt x="47" y="91"/>
                                </a:lnTo>
                                <a:lnTo>
                                  <a:pt x="47" y="102"/>
                                </a:lnTo>
                                <a:lnTo>
                                  <a:pt x="49" y="112"/>
                                </a:lnTo>
                                <a:lnTo>
                                  <a:pt x="51" y="122"/>
                                </a:lnTo>
                                <a:lnTo>
                                  <a:pt x="55" y="130"/>
                                </a:lnTo>
                                <a:lnTo>
                                  <a:pt x="60" y="137"/>
                                </a:lnTo>
                                <a:lnTo>
                                  <a:pt x="67" y="142"/>
                                </a:lnTo>
                                <a:lnTo>
                                  <a:pt x="75" y="144"/>
                                </a:lnTo>
                                <a:lnTo>
                                  <a:pt x="86" y="146"/>
                                </a:lnTo>
                                <a:lnTo>
                                  <a:pt x="96" y="146"/>
                                </a:lnTo>
                                <a:lnTo>
                                  <a:pt x="103" y="142"/>
                                </a:lnTo>
                                <a:lnTo>
                                  <a:pt x="111" y="138"/>
                                </a:lnTo>
                                <a:lnTo>
                                  <a:pt x="116" y="131"/>
                                </a:lnTo>
                                <a:lnTo>
                                  <a:pt x="120" y="123"/>
                                </a:lnTo>
                                <a:lnTo>
                                  <a:pt x="123" y="115"/>
                                </a:lnTo>
                                <a:lnTo>
                                  <a:pt x="125" y="104"/>
                                </a:lnTo>
                                <a:lnTo>
                                  <a:pt x="125" y="9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58" name="Freeform 52"/>
                        <wps:cNvSpPr>
                          <a:spLocks/>
                        </wps:cNvSpPr>
                        <wps:spPr bwMode="auto">
                          <a:xfrm>
                            <a:off x="4981575" y="2830512"/>
                            <a:ext cx="53975" cy="95250"/>
                          </a:xfrm>
                          <a:custGeom>
                            <a:avLst/>
                            <a:gdLst>
                              <a:gd name="T0" fmla="*/ 103 w 103"/>
                              <a:gd name="T1" fmla="*/ 32 h 179"/>
                              <a:gd name="T2" fmla="*/ 103 w 103"/>
                              <a:gd name="T3" fmla="*/ 40 h 179"/>
                              <a:gd name="T4" fmla="*/ 101 w 103"/>
                              <a:gd name="T5" fmla="*/ 45 h 179"/>
                              <a:gd name="T6" fmla="*/ 98 w 103"/>
                              <a:gd name="T7" fmla="*/ 47 h 179"/>
                              <a:gd name="T8" fmla="*/ 96 w 103"/>
                              <a:gd name="T9" fmla="*/ 47 h 179"/>
                              <a:gd name="T10" fmla="*/ 92 w 103"/>
                              <a:gd name="T11" fmla="*/ 46 h 179"/>
                              <a:gd name="T12" fmla="*/ 87 w 103"/>
                              <a:gd name="T13" fmla="*/ 45 h 179"/>
                              <a:gd name="T14" fmla="*/ 82 w 103"/>
                              <a:gd name="T15" fmla="*/ 43 h 179"/>
                              <a:gd name="T16" fmla="*/ 75 w 103"/>
                              <a:gd name="T17" fmla="*/ 43 h 179"/>
                              <a:gd name="T18" fmla="*/ 68 w 103"/>
                              <a:gd name="T19" fmla="*/ 46 h 179"/>
                              <a:gd name="T20" fmla="*/ 59 w 103"/>
                              <a:gd name="T21" fmla="*/ 53 h 179"/>
                              <a:gd name="T22" fmla="*/ 50 w 103"/>
                              <a:gd name="T23" fmla="*/ 64 h 179"/>
                              <a:gd name="T24" fmla="*/ 45 w 103"/>
                              <a:gd name="T25" fmla="*/ 171 h 179"/>
                              <a:gd name="T26" fmla="*/ 44 w 103"/>
                              <a:gd name="T27" fmla="*/ 175 h 179"/>
                              <a:gd name="T28" fmla="*/ 41 w 103"/>
                              <a:gd name="T29" fmla="*/ 178 h 179"/>
                              <a:gd name="T30" fmla="*/ 34 w 103"/>
                              <a:gd name="T31" fmla="*/ 179 h 179"/>
                              <a:gd name="T32" fmla="*/ 23 w 103"/>
                              <a:gd name="T33" fmla="*/ 179 h 179"/>
                              <a:gd name="T34" fmla="*/ 12 w 103"/>
                              <a:gd name="T35" fmla="*/ 179 h 179"/>
                              <a:gd name="T36" fmla="*/ 5 w 103"/>
                              <a:gd name="T37" fmla="*/ 178 h 179"/>
                              <a:gd name="T38" fmla="*/ 1 w 103"/>
                              <a:gd name="T39" fmla="*/ 175 h 179"/>
                              <a:gd name="T40" fmla="*/ 0 w 103"/>
                              <a:gd name="T41" fmla="*/ 171 h 179"/>
                              <a:gd name="T42" fmla="*/ 0 w 103"/>
                              <a:gd name="T43" fmla="*/ 9 h 179"/>
                              <a:gd name="T44" fmla="*/ 2 w 103"/>
                              <a:gd name="T45" fmla="*/ 6 h 179"/>
                              <a:gd name="T46" fmla="*/ 7 w 103"/>
                              <a:gd name="T47" fmla="*/ 4 h 179"/>
                              <a:gd name="T48" fmla="*/ 15 w 103"/>
                              <a:gd name="T49" fmla="*/ 4 h 179"/>
                              <a:gd name="T50" fmla="*/ 25 w 103"/>
                              <a:gd name="T51" fmla="*/ 4 h 179"/>
                              <a:gd name="T52" fmla="*/ 33 w 103"/>
                              <a:gd name="T53" fmla="*/ 4 h 179"/>
                              <a:gd name="T54" fmla="*/ 37 w 103"/>
                              <a:gd name="T55" fmla="*/ 6 h 179"/>
                              <a:gd name="T56" fmla="*/ 39 w 103"/>
                              <a:gd name="T57" fmla="*/ 9 h 179"/>
                              <a:gd name="T58" fmla="*/ 39 w 103"/>
                              <a:gd name="T59" fmla="*/ 31 h 179"/>
                              <a:gd name="T60" fmla="*/ 50 w 103"/>
                              <a:gd name="T61" fmla="*/ 16 h 179"/>
                              <a:gd name="T62" fmla="*/ 61 w 103"/>
                              <a:gd name="T63" fmla="*/ 6 h 179"/>
                              <a:gd name="T64" fmla="*/ 71 w 103"/>
                              <a:gd name="T65" fmla="*/ 1 h 179"/>
                              <a:gd name="T66" fmla="*/ 81 w 103"/>
                              <a:gd name="T67" fmla="*/ 0 h 179"/>
                              <a:gd name="T68" fmla="*/ 87 w 103"/>
                              <a:gd name="T69" fmla="*/ 0 h 179"/>
                              <a:gd name="T70" fmla="*/ 92 w 103"/>
                              <a:gd name="T71" fmla="*/ 1 h 179"/>
                              <a:gd name="T72" fmla="*/ 97 w 103"/>
                              <a:gd name="T73" fmla="*/ 3 h 179"/>
                              <a:gd name="T74" fmla="*/ 101 w 103"/>
                              <a:gd name="T75" fmla="*/ 5 h 179"/>
                              <a:gd name="T76" fmla="*/ 102 w 103"/>
                              <a:gd name="T77" fmla="*/ 6 h 179"/>
                              <a:gd name="T78" fmla="*/ 103 w 103"/>
                              <a:gd name="T79" fmla="*/ 10 h 179"/>
                              <a:gd name="T80" fmla="*/ 103 w 103"/>
                              <a:gd name="T81" fmla="*/ 15 h 179"/>
                              <a:gd name="T82" fmla="*/ 103 w 103"/>
                              <a:gd name="T83" fmla="*/ 26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103" h="179">
                                <a:moveTo>
                                  <a:pt x="103" y="26"/>
                                </a:moveTo>
                                <a:lnTo>
                                  <a:pt x="103" y="32"/>
                                </a:lnTo>
                                <a:lnTo>
                                  <a:pt x="103" y="36"/>
                                </a:lnTo>
                                <a:lnTo>
                                  <a:pt x="103" y="40"/>
                                </a:lnTo>
                                <a:lnTo>
                                  <a:pt x="102" y="43"/>
                                </a:lnTo>
                                <a:lnTo>
                                  <a:pt x="101" y="45"/>
                                </a:lnTo>
                                <a:lnTo>
                                  <a:pt x="100" y="46"/>
                                </a:lnTo>
                                <a:lnTo>
                                  <a:pt x="98" y="47"/>
                                </a:lnTo>
                                <a:lnTo>
                                  <a:pt x="97" y="47"/>
                                </a:lnTo>
                                <a:lnTo>
                                  <a:pt x="96" y="47"/>
                                </a:lnTo>
                                <a:lnTo>
                                  <a:pt x="94" y="46"/>
                                </a:lnTo>
                                <a:lnTo>
                                  <a:pt x="92" y="46"/>
                                </a:lnTo>
                                <a:lnTo>
                                  <a:pt x="90" y="45"/>
                                </a:lnTo>
                                <a:lnTo>
                                  <a:pt x="87" y="45"/>
                                </a:lnTo>
                                <a:lnTo>
                                  <a:pt x="85" y="43"/>
                                </a:lnTo>
                                <a:lnTo>
                                  <a:pt x="82" y="43"/>
                                </a:lnTo>
                                <a:lnTo>
                                  <a:pt x="79" y="43"/>
                                </a:lnTo>
                                <a:lnTo>
                                  <a:pt x="75" y="43"/>
                                </a:lnTo>
                                <a:lnTo>
                                  <a:pt x="71" y="45"/>
                                </a:lnTo>
                                <a:lnTo>
                                  <a:pt x="68" y="46"/>
                                </a:lnTo>
                                <a:lnTo>
                                  <a:pt x="64" y="50"/>
                                </a:lnTo>
                                <a:lnTo>
                                  <a:pt x="59" y="53"/>
                                </a:lnTo>
                                <a:lnTo>
                                  <a:pt x="55" y="58"/>
                                </a:lnTo>
                                <a:lnTo>
                                  <a:pt x="50" y="64"/>
                                </a:lnTo>
                                <a:lnTo>
                                  <a:pt x="45" y="72"/>
                                </a:lnTo>
                                <a:lnTo>
                                  <a:pt x="45" y="171"/>
                                </a:lnTo>
                                <a:lnTo>
                                  <a:pt x="45" y="174"/>
                                </a:lnTo>
                                <a:lnTo>
                                  <a:pt x="44" y="175"/>
                                </a:lnTo>
                                <a:lnTo>
                                  <a:pt x="43" y="176"/>
                                </a:lnTo>
                                <a:lnTo>
                                  <a:pt x="41" y="178"/>
                                </a:lnTo>
                                <a:lnTo>
                                  <a:pt x="38" y="178"/>
                                </a:lnTo>
                                <a:lnTo>
                                  <a:pt x="34" y="179"/>
                                </a:lnTo>
                                <a:lnTo>
                                  <a:pt x="29" y="179"/>
                                </a:lnTo>
                                <a:lnTo>
                                  <a:pt x="23" y="179"/>
                                </a:lnTo>
                                <a:lnTo>
                                  <a:pt x="17" y="179"/>
                                </a:lnTo>
                                <a:lnTo>
                                  <a:pt x="12" y="179"/>
                                </a:lnTo>
                                <a:lnTo>
                                  <a:pt x="7" y="178"/>
                                </a:lnTo>
                                <a:lnTo>
                                  <a:pt x="5" y="178"/>
                                </a:lnTo>
                                <a:lnTo>
                                  <a:pt x="2" y="176"/>
                                </a:lnTo>
                                <a:lnTo>
                                  <a:pt x="1" y="175"/>
                                </a:lnTo>
                                <a:lnTo>
                                  <a:pt x="0" y="174"/>
                                </a:lnTo>
                                <a:lnTo>
                                  <a:pt x="0" y="171"/>
                                </a:lnTo>
                                <a:lnTo>
                                  <a:pt x="0" y="10"/>
                                </a:lnTo>
                                <a:lnTo>
                                  <a:pt x="0" y="9"/>
                                </a:lnTo>
                                <a:lnTo>
                                  <a:pt x="1" y="8"/>
                                </a:lnTo>
                                <a:lnTo>
                                  <a:pt x="2" y="6"/>
                                </a:lnTo>
                                <a:lnTo>
                                  <a:pt x="5" y="5"/>
                                </a:lnTo>
                                <a:lnTo>
                                  <a:pt x="7" y="4"/>
                                </a:lnTo>
                                <a:lnTo>
                                  <a:pt x="10" y="4"/>
                                </a:lnTo>
                                <a:lnTo>
                                  <a:pt x="15" y="4"/>
                                </a:lnTo>
                                <a:lnTo>
                                  <a:pt x="20" y="4"/>
                                </a:lnTo>
                                <a:lnTo>
                                  <a:pt x="25" y="4"/>
                                </a:lnTo>
                                <a:lnTo>
                                  <a:pt x="29" y="4"/>
                                </a:lnTo>
                                <a:lnTo>
                                  <a:pt x="33" y="4"/>
                                </a:lnTo>
                                <a:lnTo>
                                  <a:pt x="34" y="5"/>
                                </a:lnTo>
                                <a:lnTo>
                                  <a:pt x="37" y="6"/>
                                </a:lnTo>
                                <a:lnTo>
                                  <a:pt x="38" y="8"/>
                                </a:lnTo>
                                <a:lnTo>
                                  <a:pt x="39" y="9"/>
                                </a:lnTo>
                                <a:lnTo>
                                  <a:pt x="39" y="10"/>
                                </a:lnTo>
                                <a:lnTo>
                                  <a:pt x="39" y="31"/>
                                </a:lnTo>
                                <a:lnTo>
                                  <a:pt x="45" y="22"/>
                                </a:lnTo>
                                <a:lnTo>
                                  <a:pt x="50" y="16"/>
                                </a:lnTo>
                                <a:lnTo>
                                  <a:pt x="57" y="10"/>
                                </a:lnTo>
                                <a:lnTo>
                                  <a:pt x="61" y="6"/>
                                </a:lnTo>
                                <a:lnTo>
                                  <a:pt x="66" y="4"/>
                                </a:lnTo>
                                <a:lnTo>
                                  <a:pt x="71" y="1"/>
                                </a:lnTo>
                                <a:lnTo>
                                  <a:pt x="76" y="0"/>
                                </a:lnTo>
                                <a:lnTo>
                                  <a:pt x="81" y="0"/>
                                </a:lnTo>
                                <a:lnTo>
                                  <a:pt x="84" y="0"/>
                                </a:lnTo>
                                <a:lnTo>
                                  <a:pt x="87" y="0"/>
                                </a:lnTo>
                                <a:lnTo>
                                  <a:pt x="90" y="1"/>
                                </a:lnTo>
                                <a:lnTo>
                                  <a:pt x="92" y="1"/>
                                </a:lnTo>
                                <a:lnTo>
                                  <a:pt x="95" y="3"/>
                                </a:lnTo>
                                <a:lnTo>
                                  <a:pt x="97" y="3"/>
                                </a:lnTo>
                                <a:lnTo>
                                  <a:pt x="100" y="4"/>
                                </a:lnTo>
                                <a:lnTo>
                                  <a:pt x="101" y="5"/>
                                </a:lnTo>
                                <a:lnTo>
                                  <a:pt x="101" y="5"/>
                                </a:lnTo>
                                <a:lnTo>
                                  <a:pt x="102" y="6"/>
                                </a:lnTo>
                                <a:lnTo>
                                  <a:pt x="102" y="8"/>
                                </a:lnTo>
                                <a:lnTo>
                                  <a:pt x="103" y="10"/>
                                </a:lnTo>
                                <a:lnTo>
                                  <a:pt x="103" y="11"/>
                                </a:lnTo>
                                <a:lnTo>
                                  <a:pt x="103" y="15"/>
                                </a:lnTo>
                                <a:lnTo>
                                  <a:pt x="103" y="20"/>
                                </a:lnTo>
                                <a:lnTo>
                                  <a:pt x="103" y="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59" name="Freeform 53"/>
                        <wps:cNvSpPr>
                          <a:spLocks/>
                        </wps:cNvSpPr>
                        <wps:spPr bwMode="auto">
                          <a:xfrm>
                            <a:off x="5040313" y="2809875"/>
                            <a:ext cx="60325" cy="117475"/>
                          </a:xfrm>
                          <a:custGeom>
                            <a:avLst/>
                            <a:gdLst>
                              <a:gd name="T0" fmla="*/ 114 w 114"/>
                              <a:gd name="T1" fmla="*/ 202 h 220"/>
                              <a:gd name="T2" fmla="*/ 111 w 114"/>
                              <a:gd name="T3" fmla="*/ 210 h 220"/>
                              <a:gd name="T4" fmla="*/ 109 w 114"/>
                              <a:gd name="T5" fmla="*/ 214 h 220"/>
                              <a:gd name="T6" fmla="*/ 102 w 114"/>
                              <a:gd name="T7" fmla="*/ 217 h 220"/>
                              <a:gd name="T8" fmla="*/ 94 w 114"/>
                              <a:gd name="T9" fmla="*/ 219 h 220"/>
                              <a:gd name="T10" fmla="*/ 84 w 114"/>
                              <a:gd name="T11" fmla="*/ 220 h 220"/>
                              <a:gd name="T12" fmla="*/ 65 w 114"/>
                              <a:gd name="T13" fmla="*/ 220 h 220"/>
                              <a:gd name="T14" fmla="*/ 46 w 114"/>
                              <a:gd name="T15" fmla="*/ 213 h 220"/>
                              <a:gd name="T16" fmla="*/ 33 w 114"/>
                              <a:gd name="T17" fmla="*/ 198 h 220"/>
                              <a:gd name="T18" fmla="*/ 27 w 114"/>
                              <a:gd name="T19" fmla="*/ 177 h 220"/>
                              <a:gd name="T20" fmla="*/ 26 w 114"/>
                              <a:gd name="T21" fmla="*/ 80 h 220"/>
                              <a:gd name="T22" fmla="*/ 4 w 114"/>
                              <a:gd name="T23" fmla="*/ 80 h 220"/>
                              <a:gd name="T24" fmla="*/ 0 w 114"/>
                              <a:gd name="T25" fmla="*/ 71 h 220"/>
                              <a:gd name="T26" fmla="*/ 0 w 114"/>
                              <a:gd name="T27" fmla="*/ 56 h 220"/>
                              <a:gd name="T28" fmla="*/ 1 w 114"/>
                              <a:gd name="T29" fmla="*/ 50 h 220"/>
                              <a:gd name="T30" fmla="*/ 3 w 114"/>
                              <a:gd name="T31" fmla="*/ 45 h 220"/>
                              <a:gd name="T32" fmla="*/ 5 w 114"/>
                              <a:gd name="T33" fmla="*/ 44 h 220"/>
                              <a:gd name="T34" fmla="*/ 26 w 114"/>
                              <a:gd name="T35" fmla="*/ 43 h 220"/>
                              <a:gd name="T36" fmla="*/ 26 w 114"/>
                              <a:gd name="T37" fmla="*/ 6 h 220"/>
                              <a:gd name="T38" fmla="*/ 29 w 114"/>
                              <a:gd name="T39" fmla="*/ 4 h 220"/>
                              <a:gd name="T40" fmla="*/ 33 w 114"/>
                              <a:gd name="T41" fmla="*/ 1 h 220"/>
                              <a:gd name="T42" fmla="*/ 42 w 114"/>
                              <a:gd name="T43" fmla="*/ 0 h 220"/>
                              <a:gd name="T44" fmla="*/ 56 w 114"/>
                              <a:gd name="T45" fmla="*/ 0 h 220"/>
                              <a:gd name="T46" fmla="*/ 64 w 114"/>
                              <a:gd name="T47" fmla="*/ 1 h 220"/>
                              <a:gd name="T48" fmla="*/ 69 w 114"/>
                              <a:gd name="T49" fmla="*/ 4 h 220"/>
                              <a:gd name="T50" fmla="*/ 72 w 114"/>
                              <a:gd name="T51" fmla="*/ 6 h 220"/>
                              <a:gd name="T52" fmla="*/ 72 w 114"/>
                              <a:gd name="T53" fmla="*/ 43 h 220"/>
                              <a:gd name="T54" fmla="*/ 109 w 114"/>
                              <a:gd name="T55" fmla="*/ 44 h 220"/>
                              <a:gd name="T56" fmla="*/ 111 w 114"/>
                              <a:gd name="T57" fmla="*/ 45 h 220"/>
                              <a:gd name="T58" fmla="*/ 112 w 114"/>
                              <a:gd name="T59" fmla="*/ 50 h 220"/>
                              <a:gd name="T60" fmla="*/ 114 w 114"/>
                              <a:gd name="T61" fmla="*/ 56 h 220"/>
                              <a:gd name="T62" fmla="*/ 114 w 114"/>
                              <a:gd name="T63" fmla="*/ 71 h 220"/>
                              <a:gd name="T64" fmla="*/ 110 w 114"/>
                              <a:gd name="T65" fmla="*/ 80 h 220"/>
                              <a:gd name="T66" fmla="*/ 72 w 114"/>
                              <a:gd name="T67" fmla="*/ 80 h 220"/>
                              <a:gd name="T68" fmla="*/ 72 w 114"/>
                              <a:gd name="T69" fmla="*/ 169 h 220"/>
                              <a:gd name="T70" fmla="*/ 82 w 114"/>
                              <a:gd name="T71" fmla="*/ 181 h 220"/>
                              <a:gd name="T72" fmla="*/ 94 w 114"/>
                              <a:gd name="T73" fmla="*/ 182 h 220"/>
                              <a:gd name="T74" fmla="*/ 100 w 114"/>
                              <a:gd name="T75" fmla="*/ 181 h 220"/>
                              <a:gd name="T76" fmla="*/ 104 w 114"/>
                              <a:gd name="T77" fmla="*/ 180 h 220"/>
                              <a:gd name="T78" fmla="*/ 107 w 114"/>
                              <a:gd name="T79" fmla="*/ 178 h 220"/>
                              <a:gd name="T80" fmla="*/ 110 w 114"/>
                              <a:gd name="T81" fmla="*/ 178 h 220"/>
                              <a:gd name="T82" fmla="*/ 112 w 114"/>
                              <a:gd name="T83" fmla="*/ 180 h 220"/>
                              <a:gd name="T84" fmla="*/ 112 w 114"/>
                              <a:gd name="T85" fmla="*/ 183 h 220"/>
                              <a:gd name="T86" fmla="*/ 114 w 114"/>
                              <a:gd name="T87" fmla="*/ 189 h 2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114" h="220">
                                <a:moveTo>
                                  <a:pt x="114" y="194"/>
                                </a:moveTo>
                                <a:lnTo>
                                  <a:pt x="114" y="202"/>
                                </a:lnTo>
                                <a:lnTo>
                                  <a:pt x="112" y="207"/>
                                </a:lnTo>
                                <a:lnTo>
                                  <a:pt x="111" y="210"/>
                                </a:lnTo>
                                <a:lnTo>
                                  <a:pt x="110" y="213"/>
                                </a:lnTo>
                                <a:lnTo>
                                  <a:pt x="109" y="214"/>
                                </a:lnTo>
                                <a:lnTo>
                                  <a:pt x="105" y="217"/>
                                </a:lnTo>
                                <a:lnTo>
                                  <a:pt x="102" y="217"/>
                                </a:lnTo>
                                <a:lnTo>
                                  <a:pt x="98" y="218"/>
                                </a:lnTo>
                                <a:lnTo>
                                  <a:pt x="94" y="219"/>
                                </a:lnTo>
                                <a:lnTo>
                                  <a:pt x="89" y="220"/>
                                </a:lnTo>
                                <a:lnTo>
                                  <a:pt x="84" y="220"/>
                                </a:lnTo>
                                <a:lnTo>
                                  <a:pt x="79" y="220"/>
                                </a:lnTo>
                                <a:lnTo>
                                  <a:pt x="65" y="220"/>
                                </a:lnTo>
                                <a:lnTo>
                                  <a:pt x="56" y="217"/>
                                </a:lnTo>
                                <a:lnTo>
                                  <a:pt x="46" y="213"/>
                                </a:lnTo>
                                <a:lnTo>
                                  <a:pt x="38" y="207"/>
                                </a:lnTo>
                                <a:lnTo>
                                  <a:pt x="33" y="198"/>
                                </a:lnTo>
                                <a:lnTo>
                                  <a:pt x="30" y="188"/>
                                </a:lnTo>
                                <a:lnTo>
                                  <a:pt x="27" y="177"/>
                                </a:lnTo>
                                <a:lnTo>
                                  <a:pt x="26" y="162"/>
                                </a:lnTo>
                                <a:lnTo>
                                  <a:pt x="26" y="80"/>
                                </a:lnTo>
                                <a:lnTo>
                                  <a:pt x="6" y="80"/>
                                </a:lnTo>
                                <a:lnTo>
                                  <a:pt x="4" y="80"/>
                                </a:lnTo>
                                <a:lnTo>
                                  <a:pt x="1" y="76"/>
                                </a:lnTo>
                                <a:lnTo>
                                  <a:pt x="0" y="71"/>
                                </a:lnTo>
                                <a:lnTo>
                                  <a:pt x="0" y="61"/>
                                </a:lnTo>
                                <a:lnTo>
                                  <a:pt x="0" y="56"/>
                                </a:lnTo>
                                <a:lnTo>
                                  <a:pt x="0" y="53"/>
                                </a:lnTo>
                                <a:lnTo>
                                  <a:pt x="1" y="50"/>
                                </a:lnTo>
                                <a:lnTo>
                                  <a:pt x="1" y="48"/>
                                </a:lnTo>
                                <a:lnTo>
                                  <a:pt x="3" y="45"/>
                                </a:lnTo>
                                <a:lnTo>
                                  <a:pt x="4" y="44"/>
                                </a:lnTo>
                                <a:lnTo>
                                  <a:pt x="5" y="44"/>
                                </a:lnTo>
                                <a:lnTo>
                                  <a:pt x="8" y="43"/>
                                </a:lnTo>
                                <a:lnTo>
                                  <a:pt x="26" y="43"/>
                                </a:lnTo>
                                <a:lnTo>
                                  <a:pt x="26" y="7"/>
                                </a:lnTo>
                                <a:lnTo>
                                  <a:pt x="26" y="6"/>
                                </a:lnTo>
                                <a:lnTo>
                                  <a:pt x="27" y="5"/>
                                </a:lnTo>
                                <a:lnTo>
                                  <a:pt x="29" y="4"/>
                                </a:lnTo>
                                <a:lnTo>
                                  <a:pt x="31" y="2"/>
                                </a:lnTo>
                                <a:lnTo>
                                  <a:pt x="33" y="1"/>
                                </a:lnTo>
                                <a:lnTo>
                                  <a:pt x="38" y="1"/>
                                </a:lnTo>
                                <a:lnTo>
                                  <a:pt x="42" y="0"/>
                                </a:lnTo>
                                <a:lnTo>
                                  <a:pt x="48" y="0"/>
                                </a:lnTo>
                                <a:lnTo>
                                  <a:pt x="56" y="0"/>
                                </a:lnTo>
                                <a:lnTo>
                                  <a:pt x="59" y="1"/>
                                </a:lnTo>
                                <a:lnTo>
                                  <a:pt x="64" y="1"/>
                                </a:lnTo>
                                <a:lnTo>
                                  <a:pt x="67" y="2"/>
                                </a:lnTo>
                                <a:lnTo>
                                  <a:pt x="69" y="4"/>
                                </a:lnTo>
                                <a:lnTo>
                                  <a:pt x="70" y="5"/>
                                </a:lnTo>
                                <a:lnTo>
                                  <a:pt x="72" y="6"/>
                                </a:lnTo>
                                <a:lnTo>
                                  <a:pt x="72" y="7"/>
                                </a:lnTo>
                                <a:lnTo>
                                  <a:pt x="72" y="43"/>
                                </a:lnTo>
                                <a:lnTo>
                                  <a:pt x="106" y="43"/>
                                </a:lnTo>
                                <a:lnTo>
                                  <a:pt x="109" y="44"/>
                                </a:lnTo>
                                <a:lnTo>
                                  <a:pt x="110" y="44"/>
                                </a:lnTo>
                                <a:lnTo>
                                  <a:pt x="111" y="45"/>
                                </a:lnTo>
                                <a:lnTo>
                                  <a:pt x="112" y="48"/>
                                </a:lnTo>
                                <a:lnTo>
                                  <a:pt x="112" y="50"/>
                                </a:lnTo>
                                <a:lnTo>
                                  <a:pt x="114" y="53"/>
                                </a:lnTo>
                                <a:lnTo>
                                  <a:pt x="114" y="56"/>
                                </a:lnTo>
                                <a:lnTo>
                                  <a:pt x="114" y="61"/>
                                </a:lnTo>
                                <a:lnTo>
                                  <a:pt x="114" y="71"/>
                                </a:lnTo>
                                <a:lnTo>
                                  <a:pt x="112" y="76"/>
                                </a:lnTo>
                                <a:lnTo>
                                  <a:pt x="110" y="80"/>
                                </a:lnTo>
                                <a:lnTo>
                                  <a:pt x="106" y="80"/>
                                </a:lnTo>
                                <a:lnTo>
                                  <a:pt x="72" y="80"/>
                                </a:lnTo>
                                <a:lnTo>
                                  <a:pt x="72" y="156"/>
                                </a:lnTo>
                                <a:lnTo>
                                  <a:pt x="72" y="169"/>
                                </a:lnTo>
                                <a:lnTo>
                                  <a:pt x="75" y="176"/>
                                </a:lnTo>
                                <a:lnTo>
                                  <a:pt x="82" y="181"/>
                                </a:lnTo>
                                <a:lnTo>
                                  <a:pt x="90" y="182"/>
                                </a:lnTo>
                                <a:lnTo>
                                  <a:pt x="94" y="182"/>
                                </a:lnTo>
                                <a:lnTo>
                                  <a:pt x="98" y="182"/>
                                </a:lnTo>
                                <a:lnTo>
                                  <a:pt x="100" y="181"/>
                                </a:lnTo>
                                <a:lnTo>
                                  <a:pt x="102" y="181"/>
                                </a:lnTo>
                                <a:lnTo>
                                  <a:pt x="104" y="180"/>
                                </a:lnTo>
                                <a:lnTo>
                                  <a:pt x="106" y="178"/>
                                </a:lnTo>
                                <a:lnTo>
                                  <a:pt x="107" y="178"/>
                                </a:lnTo>
                                <a:lnTo>
                                  <a:pt x="109" y="178"/>
                                </a:lnTo>
                                <a:lnTo>
                                  <a:pt x="110" y="178"/>
                                </a:lnTo>
                                <a:lnTo>
                                  <a:pt x="111" y="178"/>
                                </a:lnTo>
                                <a:lnTo>
                                  <a:pt x="112" y="180"/>
                                </a:lnTo>
                                <a:lnTo>
                                  <a:pt x="112" y="181"/>
                                </a:lnTo>
                                <a:lnTo>
                                  <a:pt x="112" y="183"/>
                                </a:lnTo>
                                <a:lnTo>
                                  <a:pt x="114" y="186"/>
                                </a:lnTo>
                                <a:lnTo>
                                  <a:pt x="114" y="189"/>
                                </a:lnTo>
                                <a:lnTo>
                                  <a:pt x="114" y="19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60" name="Rectangle 54"/>
                        <wps:cNvSpPr>
                          <a:spLocks noChangeArrowheads="1"/>
                        </wps:cNvSpPr>
                        <wps:spPr bwMode="auto">
                          <a:xfrm>
                            <a:off x="2900363" y="3121025"/>
                            <a:ext cx="41275" cy="428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461" name="Freeform 55"/>
                        <wps:cNvSpPr>
                          <a:spLocks/>
                        </wps:cNvSpPr>
                        <wps:spPr bwMode="auto">
                          <a:xfrm>
                            <a:off x="3030538" y="3078162"/>
                            <a:ext cx="57150" cy="111125"/>
                          </a:xfrm>
                          <a:custGeom>
                            <a:avLst/>
                            <a:gdLst>
                              <a:gd name="T0" fmla="*/ 108 w 108"/>
                              <a:gd name="T1" fmla="*/ 11 h 208"/>
                              <a:gd name="T2" fmla="*/ 108 w 108"/>
                              <a:gd name="T3" fmla="*/ 15 h 208"/>
                              <a:gd name="T4" fmla="*/ 108 w 108"/>
                              <a:gd name="T5" fmla="*/ 16 h 208"/>
                              <a:gd name="T6" fmla="*/ 108 w 108"/>
                              <a:gd name="T7" fmla="*/ 19 h 208"/>
                              <a:gd name="T8" fmla="*/ 107 w 108"/>
                              <a:gd name="T9" fmla="*/ 20 h 208"/>
                              <a:gd name="T10" fmla="*/ 106 w 108"/>
                              <a:gd name="T11" fmla="*/ 21 h 208"/>
                              <a:gd name="T12" fmla="*/ 106 w 108"/>
                              <a:gd name="T13" fmla="*/ 22 h 208"/>
                              <a:gd name="T14" fmla="*/ 105 w 108"/>
                              <a:gd name="T15" fmla="*/ 22 h 208"/>
                              <a:gd name="T16" fmla="*/ 103 w 108"/>
                              <a:gd name="T17" fmla="*/ 24 h 208"/>
                              <a:gd name="T18" fmla="*/ 27 w 108"/>
                              <a:gd name="T19" fmla="*/ 24 h 208"/>
                              <a:gd name="T20" fmla="*/ 27 w 108"/>
                              <a:gd name="T21" fmla="*/ 94 h 208"/>
                              <a:gd name="T22" fmla="*/ 98 w 108"/>
                              <a:gd name="T23" fmla="*/ 94 h 208"/>
                              <a:gd name="T24" fmla="*/ 100 w 108"/>
                              <a:gd name="T25" fmla="*/ 94 h 208"/>
                              <a:gd name="T26" fmla="*/ 101 w 108"/>
                              <a:gd name="T27" fmla="*/ 94 h 208"/>
                              <a:gd name="T28" fmla="*/ 102 w 108"/>
                              <a:gd name="T29" fmla="*/ 95 h 208"/>
                              <a:gd name="T30" fmla="*/ 103 w 108"/>
                              <a:gd name="T31" fmla="*/ 96 h 208"/>
                              <a:gd name="T32" fmla="*/ 103 w 108"/>
                              <a:gd name="T33" fmla="*/ 97 h 208"/>
                              <a:gd name="T34" fmla="*/ 105 w 108"/>
                              <a:gd name="T35" fmla="*/ 100 h 208"/>
                              <a:gd name="T36" fmla="*/ 105 w 108"/>
                              <a:gd name="T37" fmla="*/ 101 h 208"/>
                              <a:gd name="T38" fmla="*/ 105 w 108"/>
                              <a:gd name="T39" fmla="*/ 105 h 208"/>
                              <a:gd name="T40" fmla="*/ 105 w 108"/>
                              <a:gd name="T41" fmla="*/ 107 h 208"/>
                              <a:gd name="T42" fmla="*/ 105 w 108"/>
                              <a:gd name="T43" fmla="*/ 110 h 208"/>
                              <a:gd name="T44" fmla="*/ 103 w 108"/>
                              <a:gd name="T45" fmla="*/ 112 h 208"/>
                              <a:gd name="T46" fmla="*/ 103 w 108"/>
                              <a:gd name="T47" fmla="*/ 113 h 208"/>
                              <a:gd name="T48" fmla="*/ 102 w 108"/>
                              <a:gd name="T49" fmla="*/ 115 h 208"/>
                              <a:gd name="T50" fmla="*/ 101 w 108"/>
                              <a:gd name="T51" fmla="*/ 116 h 208"/>
                              <a:gd name="T52" fmla="*/ 100 w 108"/>
                              <a:gd name="T53" fmla="*/ 116 h 208"/>
                              <a:gd name="T54" fmla="*/ 98 w 108"/>
                              <a:gd name="T55" fmla="*/ 116 h 208"/>
                              <a:gd name="T56" fmla="*/ 27 w 108"/>
                              <a:gd name="T57" fmla="*/ 116 h 208"/>
                              <a:gd name="T58" fmla="*/ 27 w 108"/>
                              <a:gd name="T59" fmla="*/ 203 h 208"/>
                              <a:gd name="T60" fmla="*/ 27 w 108"/>
                              <a:gd name="T61" fmla="*/ 205 h 208"/>
                              <a:gd name="T62" fmla="*/ 27 w 108"/>
                              <a:gd name="T63" fmla="*/ 205 h 208"/>
                              <a:gd name="T64" fmla="*/ 26 w 108"/>
                              <a:gd name="T65" fmla="*/ 206 h 208"/>
                              <a:gd name="T66" fmla="*/ 24 w 108"/>
                              <a:gd name="T67" fmla="*/ 207 h 208"/>
                              <a:gd name="T68" fmla="*/ 22 w 108"/>
                              <a:gd name="T69" fmla="*/ 207 h 208"/>
                              <a:gd name="T70" fmla="*/ 20 w 108"/>
                              <a:gd name="T71" fmla="*/ 207 h 208"/>
                              <a:gd name="T72" fmla="*/ 17 w 108"/>
                              <a:gd name="T73" fmla="*/ 208 h 208"/>
                              <a:gd name="T74" fmla="*/ 13 w 108"/>
                              <a:gd name="T75" fmla="*/ 208 h 208"/>
                              <a:gd name="T76" fmla="*/ 10 w 108"/>
                              <a:gd name="T77" fmla="*/ 208 h 208"/>
                              <a:gd name="T78" fmla="*/ 7 w 108"/>
                              <a:gd name="T79" fmla="*/ 207 h 208"/>
                              <a:gd name="T80" fmla="*/ 5 w 108"/>
                              <a:gd name="T81" fmla="*/ 207 h 208"/>
                              <a:gd name="T82" fmla="*/ 2 w 108"/>
                              <a:gd name="T83" fmla="*/ 207 h 208"/>
                              <a:gd name="T84" fmla="*/ 1 w 108"/>
                              <a:gd name="T85" fmla="*/ 206 h 208"/>
                              <a:gd name="T86" fmla="*/ 0 w 108"/>
                              <a:gd name="T87" fmla="*/ 205 h 208"/>
                              <a:gd name="T88" fmla="*/ 0 w 108"/>
                              <a:gd name="T89" fmla="*/ 205 h 208"/>
                              <a:gd name="T90" fmla="*/ 0 w 108"/>
                              <a:gd name="T91" fmla="*/ 203 h 208"/>
                              <a:gd name="T92" fmla="*/ 0 w 108"/>
                              <a:gd name="T93" fmla="*/ 11 h 208"/>
                              <a:gd name="T94" fmla="*/ 0 w 108"/>
                              <a:gd name="T95" fmla="*/ 5 h 208"/>
                              <a:gd name="T96" fmla="*/ 2 w 108"/>
                              <a:gd name="T97" fmla="*/ 3 h 208"/>
                              <a:gd name="T98" fmla="*/ 6 w 108"/>
                              <a:gd name="T99" fmla="*/ 0 h 208"/>
                              <a:gd name="T100" fmla="*/ 10 w 108"/>
                              <a:gd name="T101" fmla="*/ 0 h 208"/>
                              <a:gd name="T102" fmla="*/ 103 w 108"/>
                              <a:gd name="T103" fmla="*/ 0 h 208"/>
                              <a:gd name="T104" fmla="*/ 105 w 108"/>
                              <a:gd name="T105" fmla="*/ 0 h 208"/>
                              <a:gd name="T106" fmla="*/ 106 w 108"/>
                              <a:gd name="T107" fmla="*/ 0 h 208"/>
                              <a:gd name="T108" fmla="*/ 106 w 108"/>
                              <a:gd name="T109" fmla="*/ 1 h 208"/>
                              <a:gd name="T110" fmla="*/ 107 w 108"/>
                              <a:gd name="T111" fmla="*/ 3 h 208"/>
                              <a:gd name="T112" fmla="*/ 108 w 108"/>
                              <a:gd name="T113" fmla="*/ 4 h 208"/>
                              <a:gd name="T114" fmla="*/ 108 w 108"/>
                              <a:gd name="T115" fmla="*/ 6 h 208"/>
                              <a:gd name="T116" fmla="*/ 108 w 108"/>
                              <a:gd name="T117" fmla="*/ 9 h 208"/>
                              <a:gd name="T118" fmla="*/ 108 w 108"/>
                              <a:gd name="T119" fmla="*/ 11 h 2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108" h="208">
                                <a:moveTo>
                                  <a:pt x="108" y="11"/>
                                </a:moveTo>
                                <a:lnTo>
                                  <a:pt x="108" y="15"/>
                                </a:lnTo>
                                <a:lnTo>
                                  <a:pt x="108" y="16"/>
                                </a:lnTo>
                                <a:lnTo>
                                  <a:pt x="108" y="19"/>
                                </a:lnTo>
                                <a:lnTo>
                                  <a:pt x="107" y="20"/>
                                </a:lnTo>
                                <a:lnTo>
                                  <a:pt x="106" y="21"/>
                                </a:lnTo>
                                <a:lnTo>
                                  <a:pt x="106" y="22"/>
                                </a:lnTo>
                                <a:lnTo>
                                  <a:pt x="105" y="22"/>
                                </a:lnTo>
                                <a:lnTo>
                                  <a:pt x="103" y="24"/>
                                </a:lnTo>
                                <a:lnTo>
                                  <a:pt x="27" y="24"/>
                                </a:lnTo>
                                <a:lnTo>
                                  <a:pt x="27" y="94"/>
                                </a:lnTo>
                                <a:lnTo>
                                  <a:pt x="98" y="94"/>
                                </a:lnTo>
                                <a:lnTo>
                                  <a:pt x="100" y="94"/>
                                </a:lnTo>
                                <a:lnTo>
                                  <a:pt x="101" y="94"/>
                                </a:lnTo>
                                <a:lnTo>
                                  <a:pt x="102" y="95"/>
                                </a:lnTo>
                                <a:lnTo>
                                  <a:pt x="103" y="96"/>
                                </a:lnTo>
                                <a:lnTo>
                                  <a:pt x="103" y="97"/>
                                </a:lnTo>
                                <a:lnTo>
                                  <a:pt x="105" y="100"/>
                                </a:lnTo>
                                <a:lnTo>
                                  <a:pt x="105" y="101"/>
                                </a:lnTo>
                                <a:lnTo>
                                  <a:pt x="105" y="105"/>
                                </a:lnTo>
                                <a:lnTo>
                                  <a:pt x="105" y="107"/>
                                </a:lnTo>
                                <a:lnTo>
                                  <a:pt x="105" y="110"/>
                                </a:lnTo>
                                <a:lnTo>
                                  <a:pt x="103" y="112"/>
                                </a:lnTo>
                                <a:lnTo>
                                  <a:pt x="103" y="113"/>
                                </a:lnTo>
                                <a:lnTo>
                                  <a:pt x="102" y="115"/>
                                </a:lnTo>
                                <a:lnTo>
                                  <a:pt x="101" y="116"/>
                                </a:lnTo>
                                <a:lnTo>
                                  <a:pt x="100" y="116"/>
                                </a:lnTo>
                                <a:lnTo>
                                  <a:pt x="98" y="116"/>
                                </a:lnTo>
                                <a:lnTo>
                                  <a:pt x="27" y="116"/>
                                </a:lnTo>
                                <a:lnTo>
                                  <a:pt x="27" y="203"/>
                                </a:lnTo>
                                <a:lnTo>
                                  <a:pt x="27" y="205"/>
                                </a:lnTo>
                                <a:lnTo>
                                  <a:pt x="27" y="205"/>
                                </a:lnTo>
                                <a:lnTo>
                                  <a:pt x="26" y="206"/>
                                </a:lnTo>
                                <a:lnTo>
                                  <a:pt x="24" y="207"/>
                                </a:lnTo>
                                <a:lnTo>
                                  <a:pt x="22" y="207"/>
                                </a:lnTo>
                                <a:lnTo>
                                  <a:pt x="20" y="207"/>
                                </a:lnTo>
                                <a:lnTo>
                                  <a:pt x="17" y="208"/>
                                </a:lnTo>
                                <a:lnTo>
                                  <a:pt x="13" y="208"/>
                                </a:lnTo>
                                <a:lnTo>
                                  <a:pt x="10" y="208"/>
                                </a:lnTo>
                                <a:lnTo>
                                  <a:pt x="7" y="207"/>
                                </a:lnTo>
                                <a:lnTo>
                                  <a:pt x="5" y="207"/>
                                </a:lnTo>
                                <a:lnTo>
                                  <a:pt x="2" y="207"/>
                                </a:lnTo>
                                <a:lnTo>
                                  <a:pt x="1" y="206"/>
                                </a:lnTo>
                                <a:lnTo>
                                  <a:pt x="0" y="205"/>
                                </a:lnTo>
                                <a:lnTo>
                                  <a:pt x="0" y="205"/>
                                </a:lnTo>
                                <a:lnTo>
                                  <a:pt x="0" y="203"/>
                                </a:lnTo>
                                <a:lnTo>
                                  <a:pt x="0" y="11"/>
                                </a:lnTo>
                                <a:lnTo>
                                  <a:pt x="0" y="5"/>
                                </a:lnTo>
                                <a:lnTo>
                                  <a:pt x="2" y="3"/>
                                </a:lnTo>
                                <a:lnTo>
                                  <a:pt x="6" y="0"/>
                                </a:lnTo>
                                <a:lnTo>
                                  <a:pt x="10" y="0"/>
                                </a:lnTo>
                                <a:lnTo>
                                  <a:pt x="103" y="0"/>
                                </a:lnTo>
                                <a:lnTo>
                                  <a:pt x="105" y="0"/>
                                </a:lnTo>
                                <a:lnTo>
                                  <a:pt x="106" y="0"/>
                                </a:lnTo>
                                <a:lnTo>
                                  <a:pt x="106" y="1"/>
                                </a:lnTo>
                                <a:lnTo>
                                  <a:pt x="107" y="3"/>
                                </a:lnTo>
                                <a:lnTo>
                                  <a:pt x="108" y="4"/>
                                </a:lnTo>
                                <a:lnTo>
                                  <a:pt x="108" y="6"/>
                                </a:lnTo>
                                <a:lnTo>
                                  <a:pt x="108" y="9"/>
                                </a:lnTo>
                                <a:lnTo>
                                  <a:pt x="108" y="1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62" name="Freeform 56"/>
                        <wps:cNvSpPr>
                          <a:spLocks noEditPoints="1"/>
                        </wps:cNvSpPr>
                        <wps:spPr bwMode="auto">
                          <a:xfrm>
                            <a:off x="3098800" y="3106737"/>
                            <a:ext cx="63500" cy="82550"/>
                          </a:xfrm>
                          <a:custGeom>
                            <a:avLst/>
                            <a:gdLst>
                              <a:gd name="T0" fmla="*/ 118 w 119"/>
                              <a:gd name="T1" fmla="*/ 153 h 158"/>
                              <a:gd name="T2" fmla="*/ 116 w 119"/>
                              <a:gd name="T3" fmla="*/ 155 h 158"/>
                              <a:gd name="T4" fmla="*/ 112 w 119"/>
                              <a:gd name="T5" fmla="*/ 156 h 158"/>
                              <a:gd name="T6" fmla="*/ 103 w 119"/>
                              <a:gd name="T7" fmla="*/ 156 h 158"/>
                              <a:gd name="T8" fmla="*/ 98 w 119"/>
                              <a:gd name="T9" fmla="*/ 155 h 158"/>
                              <a:gd name="T10" fmla="*/ 96 w 119"/>
                              <a:gd name="T11" fmla="*/ 153 h 158"/>
                              <a:gd name="T12" fmla="*/ 96 w 119"/>
                              <a:gd name="T13" fmla="*/ 137 h 158"/>
                              <a:gd name="T14" fmla="*/ 75 w 119"/>
                              <a:gd name="T15" fmla="*/ 153 h 158"/>
                              <a:gd name="T16" fmla="*/ 50 w 119"/>
                              <a:gd name="T17" fmla="*/ 158 h 158"/>
                              <a:gd name="T18" fmla="*/ 29 w 119"/>
                              <a:gd name="T19" fmla="*/ 155 h 158"/>
                              <a:gd name="T20" fmla="*/ 13 w 119"/>
                              <a:gd name="T21" fmla="*/ 146 h 158"/>
                              <a:gd name="T22" fmla="*/ 4 w 119"/>
                              <a:gd name="T23" fmla="*/ 133 h 158"/>
                              <a:gd name="T24" fmla="*/ 0 w 119"/>
                              <a:gd name="T25" fmla="*/ 114 h 158"/>
                              <a:gd name="T26" fmla="*/ 5 w 119"/>
                              <a:gd name="T27" fmla="*/ 94 h 158"/>
                              <a:gd name="T28" fmla="*/ 20 w 119"/>
                              <a:gd name="T29" fmla="*/ 77 h 158"/>
                              <a:gd name="T30" fmla="*/ 43 w 119"/>
                              <a:gd name="T31" fmla="*/ 69 h 158"/>
                              <a:gd name="T32" fmla="*/ 73 w 119"/>
                              <a:gd name="T33" fmla="*/ 66 h 158"/>
                              <a:gd name="T34" fmla="*/ 92 w 119"/>
                              <a:gd name="T35" fmla="*/ 55 h 158"/>
                              <a:gd name="T36" fmla="*/ 91 w 119"/>
                              <a:gd name="T37" fmla="*/ 41 h 158"/>
                              <a:gd name="T38" fmla="*/ 85 w 119"/>
                              <a:gd name="T39" fmla="*/ 29 h 158"/>
                              <a:gd name="T40" fmla="*/ 75 w 119"/>
                              <a:gd name="T41" fmla="*/ 23 h 158"/>
                              <a:gd name="T42" fmla="*/ 59 w 119"/>
                              <a:gd name="T43" fmla="*/ 21 h 158"/>
                              <a:gd name="T44" fmla="*/ 42 w 119"/>
                              <a:gd name="T45" fmla="*/ 23 h 158"/>
                              <a:gd name="T46" fmla="*/ 28 w 119"/>
                              <a:gd name="T47" fmla="*/ 28 h 158"/>
                              <a:gd name="T48" fmla="*/ 18 w 119"/>
                              <a:gd name="T49" fmla="*/ 33 h 158"/>
                              <a:gd name="T50" fmla="*/ 12 w 119"/>
                              <a:gd name="T51" fmla="*/ 36 h 158"/>
                              <a:gd name="T52" fmla="*/ 11 w 119"/>
                              <a:gd name="T53" fmla="*/ 36 h 158"/>
                              <a:gd name="T54" fmla="*/ 9 w 119"/>
                              <a:gd name="T55" fmla="*/ 33 h 158"/>
                              <a:gd name="T56" fmla="*/ 7 w 119"/>
                              <a:gd name="T57" fmla="*/ 31 h 158"/>
                              <a:gd name="T58" fmla="*/ 7 w 119"/>
                              <a:gd name="T59" fmla="*/ 26 h 158"/>
                              <a:gd name="T60" fmla="*/ 9 w 119"/>
                              <a:gd name="T61" fmla="*/ 20 h 158"/>
                              <a:gd name="T62" fmla="*/ 11 w 119"/>
                              <a:gd name="T63" fmla="*/ 15 h 158"/>
                              <a:gd name="T64" fmla="*/ 18 w 119"/>
                              <a:gd name="T65" fmla="*/ 10 h 158"/>
                              <a:gd name="T66" fmla="*/ 31 w 119"/>
                              <a:gd name="T67" fmla="*/ 5 h 158"/>
                              <a:gd name="T68" fmla="*/ 45 w 119"/>
                              <a:gd name="T69" fmla="*/ 1 h 158"/>
                              <a:gd name="T70" fmla="*/ 61 w 119"/>
                              <a:gd name="T71" fmla="*/ 0 h 158"/>
                              <a:gd name="T72" fmla="*/ 89 w 119"/>
                              <a:gd name="T73" fmla="*/ 4 h 158"/>
                              <a:gd name="T74" fmla="*/ 106 w 119"/>
                              <a:gd name="T75" fmla="*/ 13 h 158"/>
                              <a:gd name="T76" fmla="*/ 116 w 119"/>
                              <a:gd name="T77" fmla="*/ 31 h 158"/>
                              <a:gd name="T78" fmla="*/ 119 w 119"/>
                              <a:gd name="T79" fmla="*/ 54 h 158"/>
                              <a:gd name="T80" fmla="*/ 92 w 119"/>
                              <a:gd name="T81" fmla="*/ 85 h 158"/>
                              <a:gd name="T82" fmla="*/ 59 w 119"/>
                              <a:gd name="T83" fmla="*/ 86 h 158"/>
                              <a:gd name="T84" fmla="*/ 43 w 119"/>
                              <a:gd name="T85" fmla="*/ 90 h 158"/>
                              <a:gd name="T86" fmla="*/ 33 w 119"/>
                              <a:gd name="T87" fmla="*/ 96 h 158"/>
                              <a:gd name="T88" fmla="*/ 28 w 119"/>
                              <a:gd name="T89" fmla="*/ 107 h 158"/>
                              <a:gd name="T90" fmla="*/ 28 w 119"/>
                              <a:gd name="T91" fmla="*/ 123 h 158"/>
                              <a:gd name="T92" fmla="*/ 43 w 119"/>
                              <a:gd name="T93" fmla="*/ 137 h 158"/>
                              <a:gd name="T94" fmla="*/ 65 w 119"/>
                              <a:gd name="T95" fmla="*/ 137 h 158"/>
                              <a:gd name="T96" fmla="*/ 82 w 119"/>
                              <a:gd name="T97" fmla="*/ 126 h 158"/>
                              <a:gd name="T98" fmla="*/ 92 w 119"/>
                              <a:gd name="T99" fmla="*/ 85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19" h="158">
                                <a:moveTo>
                                  <a:pt x="119" y="151"/>
                                </a:moveTo>
                                <a:lnTo>
                                  <a:pt x="118" y="153"/>
                                </a:lnTo>
                                <a:lnTo>
                                  <a:pt x="118" y="154"/>
                                </a:lnTo>
                                <a:lnTo>
                                  <a:pt x="116" y="155"/>
                                </a:lnTo>
                                <a:lnTo>
                                  <a:pt x="114" y="155"/>
                                </a:lnTo>
                                <a:lnTo>
                                  <a:pt x="112" y="156"/>
                                </a:lnTo>
                                <a:lnTo>
                                  <a:pt x="107" y="156"/>
                                </a:lnTo>
                                <a:lnTo>
                                  <a:pt x="103" y="156"/>
                                </a:lnTo>
                                <a:lnTo>
                                  <a:pt x="101" y="155"/>
                                </a:lnTo>
                                <a:lnTo>
                                  <a:pt x="98" y="155"/>
                                </a:lnTo>
                                <a:lnTo>
                                  <a:pt x="97" y="154"/>
                                </a:lnTo>
                                <a:lnTo>
                                  <a:pt x="96" y="153"/>
                                </a:lnTo>
                                <a:lnTo>
                                  <a:pt x="96" y="151"/>
                                </a:lnTo>
                                <a:lnTo>
                                  <a:pt x="96" y="137"/>
                                </a:lnTo>
                                <a:lnTo>
                                  <a:pt x="86" y="146"/>
                                </a:lnTo>
                                <a:lnTo>
                                  <a:pt x="75" y="153"/>
                                </a:lnTo>
                                <a:lnTo>
                                  <a:pt x="63" y="158"/>
                                </a:lnTo>
                                <a:lnTo>
                                  <a:pt x="50" y="158"/>
                                </a:lnTo>
                                <a:lnTo>
                                  <a:pt x="39" y="158"/>
                                </a:lnTo>
                                <a:lnTo>
                                  <a:pt x="29" y="155"/>
                                </a:lnTo>
                                <a:lnTo>
                                  <a:pt x="21" y="151"/>
                                </a:lnTo>
                                <a:lnTo>
                                  <a:pt x="13" y="146"/>
                                </a:lnTo>
                                <a:lnTo>
                                  <a:pt x="9" y="140"/>
                                </a:lnTo>
                                <a:lnTo>
                                  <a:pt x="4" y="133"/>
                                </a:lnTo>
                                <a:lnTo>
                                  <a:pt x="1" y="124"/>
                                </a:lnTo>
                                <a:lnTo>
                                  <a:pt x="0" y="114"/>
                                </a:lnTo>
                                <a:lnTo>
                                  <a:pt x="1" y="102"/>
                                </a:lnTo>
                                <a:lnTo>
                                  <a:pt x="5" y="94"/>
                                </a:lnTo>
                                <a:lnTo>
                                  <a:pt x="11" y="85"/>
                                </a:lnTo>
                                <a:lnTo>
                                  <a:pt x="20" y="77"/>
                                </a:lnTo>
                                <a:lnTo>
                                  <a:pt x="29" y="73"/>
                                </a:lnTo>
                                <a:lnTo>
                                  <a:pt x="43" y="69"/>
                                </a:lnTo>
                                <a:lnTo>
                                  <a:pt x="57" y="66"/>
                                </a:lnTo>
                                <a:lnTo>
                                  <a:pt x="73" y="66"/>
                                </a:lnTo>
                                <a:lnTo>
                                  <a:pt x="92" y="66"/>
                                </a:lnTo>
                                <a:lnTo>
                                  <a:pt x="92" y="55"/>
                                </a:lnTo>
                                <a:lnTo>
                                  <a:pt x="92" y="47"/>
                                </a:lnTo>
                                <a:lnTo>
                                  <a:pt x="91" y="41"/>
                                </a:lnTo>
                                <a:lnTo>
                                  <a:pt x="89" y="34"/>
                                </a:lnTo>
                                <a:lnTo>
                                  <a:pt x="85" y="29"/>
                                </a:lnTo>
                                <a:lnTo>
                                  <a:pt x="81" y="26"/>
                                </a:lnTo>
                                <a:lnTo>
                                  <a:pt x="75" y="23"/>
                                </a:lnTo>
                                <a:lnTo>
                                  <a:pt x="68" y="21"/>
                                </a:lnTo>
                                <a:lnTo>
                                  <a:pt x="59" y="21"/>
                                </a:lnTo>
                                <a:lnTo>
                                  <a:pt x="50" y="21"/>
                                </a:lnTo>
                                <a:lnTo>
                                  <a:pt x="42" y="23"/>
                                </a:lnTo>
                                <a:lnTo>
                                  <a:pt x="34" y="26"/>
                                </a:lnTo>
                                <a:lnTo>
                                  <a:pt x="28" y="28"/>
                                </a:lnTo>
                                <a:lnTo>
                                  <a:pt x="23" y="31"/>
                                </a:lnTo>
                                <a:lnTo>
                                  <a:pt x="18" y="33"/>
                                </a:lnTo>
                                <a:lnTo>
                                  <a:pt x="15" y="36"/>
                                </a:lnTo>
                                <a:lnTo>
                                  <a:pt x="12" y="36"/>
                                </a:lnTo>
                                <a:lnTo>
                                  <a:pt x="11" y="36"/>
                                </a:lnTo>
                                <a:lnTo>
                                  <a:pt x="11" y="36"/>
                                </a:lnTo>
                                <a:lnTo>
                                  <a:pt x="10" y="34"/>
                                </a:lnTo>
                                <a:lnTo>
                                  <a:pt x="9" y="33"/>
                                </a:lnTo>
                                <a:lnTo>
                                  <a:pt x="9" y="32"/>
                                </a:lnTo>
                                <a:lnTo>
                                  <a:pt x="7" y="31"/>
                                </a:lnTo>
                                <a:lnTo>
                                  <a:pt x="7" y="28"/>
                                </a:lnTo>
                                <a:lnTo>
                                  <a:pt x="7" y="26"/>
                                </a:lnTo>
                                <a:lnTo>
                                  <a:pt x="7" y="22"/>
                                </a:lnTo>
                                <a:lnTo>
                                  <a:pt x="9" y="20"/>
                                </a:lnTo>
                                <a:lnTo>
                                  <a:pt x="9" y="17"/>
                                </a:lnTo>
                                <a:lnTo>
                                  <a:pt x="11" y="15"/>
                                </a:lnTo>
                                <a:lnTo>
                                  <a:pt x="13" y="12"/>
                                </a:lnTo>
                                <a:lnTo>
                                  <a:pt x="18" y="10"/>
                                </a:lnTo>
                                <a:lnTo>
                                  <a:pt x="23" y="7"/>
                                </a:lnTo>
                                <a:lnTo>
                                  <a:pt x="31" y="5"/>
                                </a:lnTo>
                                <a:lnTo>
                                  <a:pt x="38" y="2"/>
                                </a:lnTo>
                                <a:lnTo>
                                  <a:pt x="45" y="1"/>
                                </a:lnTo>
                                <a:lnTo>
                                  <a:pt x="54" y="0"/>
                                </a:lnTo>
                                <a:lnTo>
                                  <a:pt x="61" y="0"/>
                                </a:lnTo>
                                <a:lnTo>
                                  <a:pt x="76" y="0"/>
                                </a:lnTo>
                                <a:lnTo>
                                  <a:pt x="89" y="4"/>
                                </a:lnTo>
                                <a:lnTo>
                                  <a:pt x="98" y="7"/>
                                </a:lnTo>
                                <a:lnTo>
                                  <a:pt x="106" y="13"/>
                                </a:lnTo>
                                <a:lnTo>
                                  <a:pt x="112" y="21"/>
                                </a:lnTo>
                                <a:lnTo>
                                  <a:pt x="116" y="31"/>
                                </a:lnTo>
                                <a:lnTo>
                                  <a:pt x="118" y="41"/>
                                </a:lnTo>
                                <a:lnTo>
                                  <a:pt x="119" y="54"/>
                                </a:lnTo>
                                <a:lnTo>
                                  <a:pt x="119" y="151"/>
                                </a:lnTo>
                                <a:close/>
                                <a:moveTo>
                                  <a:pt x="92" y="85"/>
                                </a:moveTo>
                                <a:lnTo>
                                  <a:pt x="70" y="85"/>
                                </a:lnTo>
                                <a:lnTo>
                                  <a:pt x="59" y="86"/>
                                </a:lnTo>
                                <a:lnTo>
                                  <a:pt x="52" y="87"/>
                                </a:lnTo>
                                <a:lnTo>
                                  <a:pt x="43" y="90"/>
                                </a:lnTo>
                                <a:lnTo>
                                  <a:pt x="38" y="92"/>
                                </a:lnTo>
                                <a:lnTo>
                                  <a:pt x="33" y="96"/>
                                </a:lnTo>
                                <a:lnTo>
                                  <a:pt x="29" y="101"/>
                                </a:lnTo>
                                <a:lnTo>
                                  <a:pt x="28" y="107"/>
                                </a:lnTo>
                                <a:lnTo>
                                  <a:pt x="27" y="113"/>
                                </a:lnTo>
                                <a:lnTo>
                                  <a:pt x="28" y="123"/>
                                </a:lnTo>
                                <a:lnTo>
                                  <a:pt x="34" y="130"/>
                                </a:lnTo>
                                <a:lnTo>
                                  <a:pt x="43" y="137"/>
                                </a:lnTo>
                                <a:lnTo>
                                  <a:pt x="54" y="138"/>
                                </a:lnTo>
                                <a:lnTo>
                                  <a:pt x="65" y="137"/>
                                </a:lnTo>
                                <a:lnTo>
                                  <a:pt x="74" y="132"/>
                                </a:lnTo>
                                <a:lnTo>
                                  <a:pt x="82" y="126"/>
                                </a:lnTo>
                                <a:lnTo>
                                  <a:pt x="92" y="116"/>
                                </a:lnTo>
                                <a:lnTo>
                                  <a:pt x="92" y="8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63" name="Freeform 57"/>
                        <wps:cNvSpPr>
                          <a:spLocks/>
                        </wps:cNvSpPr>
                        <wps:spPr bwMode="auto">
                          <a:xfrm>
                            <a:off x="3175000" y="3086100"/>
                            <a:ext cx="50800" cy="103188"/>
                          </a:xfrm>
                          <a:custGeom>
                            <a:avLst/>
                            <a:gdLst>
                              <a:gd name="T0" fmla="*/ 94 w 94"/>
                              <a:gd name="T1" fmla="*/ 182 h 195"/>
                              <a:gd name="T2" fmla="*/ 93 w 94"/>
                              <a:gd name="T3" fmla="*/ 187 h 195"/>
                              <a:gd name="T4" fmla="*/ 90 w 94"/>
                              <a:gd name="T5" fmla="*/ 190 h 195"/>
                              <a:gd name="T6" fmla="*/ 85 w 94"/>
                              <a:gd name="T7" fmla="*/ 192 h 195"/>
                              <a:gd name="T8" fmla="*/ 79 w 94"/>
                              <a:gd name="T9" fmla="*/ 193 h 195"/>
                              <a:gd name="T10" fmla="*/ 72 w 94"/>
                              <a:gd name="T11" fmla="*/ 195 h 195"/>
                              <a:gd name="T12" fmla="*/ 57 w 94"/>
                              <a:gd name="T13" fmla="*/ 195 h 195"/>
                              <a:gd name="T14" fmla="*/ 41 w 94"/>
                              <a:gd name="T15" fmla="*/ 188 h 195"/>
                              <a:gd name="T16" fmla="*/ 31 w 94"/>
                              <a:gd name="T17" fmla="*/ 176 h 195"/>
                              <a:gd name="T18" fmla="*/ 26 w 94"/>
                              <a:gd name="T19" fmla="*/ 158 h 195"/>
                              <a:gd name="T20" fmla="*/ 25 w 94"/>
                              <a:gd name="T21" fmla="*/ 62 h 195"/>
                              <a:gd name="T22" fmla="*/ 3 w 94"/>
                              <a:gd name="T23" fmla="*/ 62 h 195"/>
                              <a:gd name="T24" fmla="*/ 0 w 94"/>
                              <a:gd name="T25" fmla="*/ 55 h 195"/>
                              <a:gd name="T26" fmla="*/ 0 w 94"/>
                              <a:gd name="T27" fmla="*/ 48 h 195"/>
                              <a:gd name="T28" fmla="*/ 0 w 94"/>
                              <a:gd name="T29" fmla="*/ 43 h 195"/>
                              <a:gd name="T30" fmla="*/ 1 w 94"/>
                              <a:gd name="T31" fmla="*/ 41 h 195"/>
                              <a:gd name="T32" fmla="*/ 4 w 94"/>
                              <a:gd name="T33" fmla="*/ 39 h 195"/>
                              <a:gd name="T34" fmla="*/ 25 w 94"/>
                              <a:gd name="T35" fmla="*/ 39 h 195"/>
                              <a:gd name="T36" fmla="*/ 25 w 94"/>
                              <a:gd name="T37" fmla="*/ 4 h 195"/>
                              <a:gd name="T38" fmla="*/ 26 w 94"/>
                              <a:gd name="T39" fmla="*/ 2 h 195"/>
                              <a:gd name="T40" fmla="*/ 30 w 94"/>
                              <a:gd name="T41" fmla="*/ 1 h 195"/>
                              <a:gd name="T42" fmla="*/ 35 w 94"/>
                              <a:gd name="T43" fmla="*/ 0 h 195"/>
                              <a:gd name="T44" fmla="*/ 42 w 94"/>
                              <a:gd name="T45" fmla="*/ 0 h 195"/>
                              <a:gd name="T46" fmla="*/ 47 w 94"/>
                              <a:gd name="T47" fmla="*/ 1 h 195"/>
                              <a:gd name="T48" fmla="*/ 51 w 94"/>
                              <a:gd name="T49" fmla="*/ 2 h 195"/>
                              <a:gd name="T50" fmla="*/ 52 w 94"/>
                              <a:gd name="T51" fmla="*/ 4 h 195"/>
                              <a:gd name="T52" fmla="*/ 52 w 94"/>
                              <a:gd name="T53" fmla="*/ 39 h 195"/>
                              <a:gd name="T54" fmla="*/ 90 w 94"/>
                              <a:gd name="T55" fmla="*/ 39 h 195"/>
                              <a:gd name="T56" fmla="*/ 93 w 94"/>
                              <a:gd name="T57" fmla="*/ 41 h 195"/>
                              <a:gd name="T58" fmla="*/ 94 w 94"/>
                              <a:gd name="T59" fmla="*/ 43 h 195"/>
                              <a:gd name="T60" fmla="*/ 94 w 94"/>
                              <a:gd name="T61" fmla="*/ 48 h 195"/>
                              <a:gd name="T62" fmla="*/ 94 w 94"/>
                              <a:gd name="T63" fmla="*/ 55 h 195"/>
                              <a:gd name="T64" fmla="*/ 91 w 94"/>
                              <a:gd name="T65" fmla="*/ 62 h 195"/>
                              <a:gd name="T66" fmla="*/ 52 w 94"/>
                              <a:gd name="T67" fmla="*/ 62 h 195"/>
                              <a:gd name="T68" fmla="*/ 53 w 94"/>
                              <a:gd name="T69" fmla="*/ 155 h 195"/>
                              <a:gd name="T70" fmla="*/ 62 w 94"/>
                              <a:gd name="T71" fmla="*/ 171 h 195"/>
                              <a:gd name="T72" fmla="*/ 75 w 94"/>
                              <a:gd name="T73" fmla="*/ 172 h 195"/>
                              <a:gd name="T74" fmla="*/ 82 w 94"/>
                              <a:gd name="T75" fmla="*/ 171 h 195"/>
                              <a:gd name="T76" fmla="*/ 86 w 94"/>
                              <a:gd name="T77" fmla="*/ 169 h 195"/>
                              <a:gd name="T78" fmla="*/ 89 w 94"/>
                              <a:gd name="T79" fmla="*/ 167 h 195"/>
                              <a:gd name="T80" fmla="*/ 91 w 94"/>
                              <a:gd name="T81" fmla="*/ 167 h 195"/>
                              <a:gd name="T82" fmla="*/ 93 w 94"/>
                              <a:gd name="T83" fmla="*/ 169 h 195"/>
                              <a:gd name="T84" fmla="*/ 94 w 94"/>
                              <a:gd name="T85" fmla="*/ 171 h 195"/>
                              <a:gd name="T86" fmla="*/ 94 w 94"/>
                              <a:gd name="T87" fmla="*/ 175 h 1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94" h="195">
                                <a:moveTo>
                                  <a:pt x="94" y="177"/>
                                </a:moveTo>
                                <a:lnTo>
                                  <a:pt x="94" y="182"/>
                                </a:lnTo>
                                <a:lnTo>
                                  <a:pt x="94" y="185"/>
                                </a:lnTo>
                                <a:lnTo>
                                  <a:pt x="93" y="187"/>
                                </a:lnTo>
                                <a:lnTo>
                                  <a:pt x="91" y="188"/>
                                </a:lnTo>
                                <a:lnTo>
                                  <a:pt x="90" y="190"/>
                                </a:lnTo>
                                <a:lnTo>
                                  <a:pt x="88" y="191"/>
                                </a:lnTo>
                                <a:lnTo>
                                  <a:pt x="85" y="192"/>
                                </a:lnTo>
                                <a:lnTo>
                                  <a:pt x="82" y="193"/>
                                </a:lnTo>
                                <a:lnTo>
                                  <a:pt x="79" y="193"/>
                                </a:lnTo>
                                <a:lnTo>
                                  <a:pt x="75" y="195"/>
                                </a:lnTo>
                                <a:lnTo>
                                  <a:pt x="72" y="195"/>
                                </a:lnTo>
                                <a:lnTo>
                                  <a:pt x="68" y="195"/>
                                </a:lnTo>
                                <a:lnTo>
                                  <a:pt x="57" y="195"/>
                                </a:lnTo>
                                <a:lnTo>
                                  <a:pt x="48" y="192"/>
                                </a:lnTo>
                                <a:lnTo>
                                  <a:pt x="41" y="188"/>
                                </a:lnTo>
                                <a:lnTo>
                                  <a:pt x="35" y="183"/>
                                </a:lnTo>
                                <a:lnTo>
                                  <a:pt x="31" y="176"/>
                                </a:lnTo>
                                <a:lnTo>
                                  <a:pt x="27" y="167"/>
                                </a:lnTo>
                                <a:lnTo>
                                  <a:pt x="26" y="158"/>
                                </a:lnTo>
                                <a:lnTo>
                                  <a:pt x="25" y="145"/>
                                </a:lnTo>
                                <a:lnTo>
                                  <a:pt x="25" y="62"/>
                                </a:lnTo>
                                <a:lnTo>
                                  <a:pt x="5" y="62"/>
                                </a:lnTo>
                                <a:lnTo>
                                  <a:pt x="3" y="62"/>
                                </a:lnTo>
                                <a:lnTo>
                                  <a:pt x="1" y="59"/>
                                </a:lnTo>
                                <a:lnTo>
                                  <a:pt x="0" y="55"/>
                                </a:lnTo>
                                <a:lnTo>
                                  <a:pt x="0" y="50"/>
                                </a:lnTo>
                                <a:lnTo>
                                  <a:pt x="0" y="48"/>
                                </a:lnTo>
                                <a:lnTo>
                                  <a:pt x="0" y="46"/>
                                </a:lnTo>
                                <a:lnTo>
                                  <a:pt x="0" y="43"/>
                                </a:lnTo>
                                <a:lnTo>
                                  <a:pt x="1" y="42"/>
                                </a:lnTo>
                                <a:lnTo>
                                  <a:pt x="1" y="41"/>
                                </a:lnTo>
                                <a:lnTo>
                                  <a:pt x="3" y="41"/>
                                </a:lnTo>
                                <a:lnTo>
                                  <a:pt x="4" y="39"/>
                                </a:lnTo>
                                <a:lnTo>
                                  <a:pt x="5" y="39"/>
                                </a:lnTo>
                                <a:lnTo>
                                  <a:pt x="25" y="39"/>
                                </a:lnTo>
                                <a:lnTo>
                                  <a:pt x="25" y="5"/>
                                </a:lnTo>
                                <a:lnTo>
                                  <a:pt x="25" y="4"/>
                                </a:lnTo>
                                <a:lnTo>
                                  <a:pt x="26" y="4"/>
                                </a:lnTo>
                                <a:lnTo>
                                  <a:pt x="26" y="2"/>
                                </a:lnTo>
                                <a:lnTo>
                                  <a:pt x="29" y="1"/>
                                </a:lnTo>
                                <a:lnTo>
                                  <a:pt x="30" y="1"/>
                                </a:lnTo>
                                <a:lnTo>
                                  <a:pt x="32" y="0"/>
                                </a:lnTo>
                                <a:lnTo>
                                  <a:pt x="35" y="0"/>
                                </a:lnTo>
                                <a:lnTo>
                                  <a:pt x="38" y="0"/>
                                </a:lnTo>
                                <a:lnTo>
                                  <a:pt x="42" y="0"/>
                                </a:lnTo>
                                <a:lnTo>
                                  <a:pt x="45" y="0"/>
                                </a:lnTo>
                                <a:lnTo>
                                  <a:pt x="47" y="1"/>
                                </a:lnTo>
                                <a:lnTo>
                                  <a:pt x="50" y="1"/>
                                </a:lnTo>
                                <a:lnTo>
                                  <a:pt x="51" y="2"/>
                                </a:lnTo>
                                <a:lnTo>
                                  <a:pt x="51" y="4"/>
                                </a:lnTo>
                                <a:lnTo>
                                  <a:pt x="52" y="4"/>
                                </a:lnTo>
                                <a:lnTo>
                                  <a:pt x="52" y="5"/>
                                </a:lnTo>
                                <a:lnTo>
                                  <a:pt x="52" y="39"/>
                                </a:lnTo>
                                <a:lnTo>
                                  <a:pt x="89" y="39"/>
                                </a:lnTo>
                                <a:lnTo>
                                  <a:pt x="90" y="39"/>
                                </a:lnTo>
                                <a:lnTo>
                                  <a:pt x="91" y="41"/>
                                </a:lnTo>
                                <a:lnTo>
                                  <a:pt x="93" y="41"/>
                                </a:lnTo>
                                <a:lnTo>
                                  <a:pt x="93" y="42"/>
                                </a:lnTo>
                                <a:lnTo>
                                  <a:pt x="94" y="43"/>
                                </a:lnTo>
                                <a:lnTo>
                                  <a:pt x="94" y="46"/>
                                </a:lnTo>
                                <a:lnTo>
                                  <a:pt x="94" y="48"/>
                                </a:lnTo>
                                <a:lnTo>
                                  <a:pt x="94" y="50"/>
                                </a:lnTo>
                                <a:lnTo>
                                  <a:pt x="94" y="55"/>
                                </a:lnTo>
                                <a:lnTo>
                                  <a:pt x="93" y="59"/>
                                </a:lnTo>
                                <a:lnTo>
                                  <a:pt x="91" y="62"/>
                                </a:lnTo>
                                <a:lnTo>
                                  <a:pt x="89" y="62"/>
                                </a:lnTo>
                                <a:lnTo>
                                  <a:pt x="52" y="62"/>
                                </a:lnTo>
                                <a:lnTo>
                                  <a:pt x="52" y="142"/>
                                </a:lnTo>
                                <a:lnTo>
                                  <a:pt x="53" y="155"/>
                                </a:lnTo>
                                <a:lnTo>
                                  <a:pt x="56" y="165"/>
                                </a:lnTo>
                                <a:lnTo>
                                  <a:pt x="62" y="171"/>
                                </a:lnTo>
                                <a:lnTo>
                                  <a:pt x="72" y="172"/>
                                </a:lnTo>
                                <a:lnTo>
                                  <a:pt x="75" y="172"/>
                                </a:lnTo>
                                <a:lnTo>
                                  <a:pt x="79" y="171"/>
                                </a:lnTo>
                                <a:lnTo>
                                  <a:pt x="82" y="171"/>
                                </a:lnTo>
                                <a:lnTo>
                                  <a:pt x="84" y="170"/>
                                </a:lnTo>
                                <a:lnTo>
                                  <a:pt x="86" y="169"/>
                                </a:lnTo>
                                <a:lnTo>
                                  <a:pt x="88" y="169"/>
                                </a:lnTo>
                                <a:lnTo>
                                  <a:pt x="89" y="167"/>
                                </a:lnTo>
                                <a:lnTo>
                                  <a:pt x="90" y="167"/>
                                </a:lnTo>
                                <a:lnTo>
                                  <a:pt x="91" y="167"/>
                                </a:lnTo>
                                <a:lnTo>
                                  <a:pt x="91" y="169"/>
                                </a:lnTo>
                                <a:lnTo>
                                  <a:pt x="93" y="169"/>
                                </a:lnTo>
                                <a:lnTo>
                                  <a:pt x="93" y="170"/>
                                </a:lnTo>
                                <a:lnTo>
                                  <a:pt x="94" y="171"/>
                                </a:lnTo>
                                <a:lnTo>
                                  <a:pt x="94" y="172"/>
                                </a:lnTo>
                                <a:lnTo>
                                  <a:pt x="94" y="175"/>
                                </a:lnTo>
                                <a:lnTo>
                                  <a:pt x="94" y="17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64" name="Freeform 58"/>
                        <wps:cNvSpPr>
                          <a:spLocks/>
                        </wps:cNvSpPr>
                        <wps:spPr bwMode="auto">
                          <a:xfrm>
                            <a:off x="3282950" y="3106737"/>
                            <a:ext cx="114300" cy="82550"/>
                          </a:xfrm>
                          <a:custGeom>
                            <a:avLst/>
                            <a:gdLst>
                              <a:gd name="T0" fmla="*/ 215 w 215"/>
                              <a:gd name="T1" fmla="*/ 153 h 156"/>
                              <a:gd name="T2" fmla="*/ 214 w 215"/>
                              <a:gd name="T3" fmla="*/ 154 h 156"/>
                              <a:gd name="T4" fmla="*/ 211 w 215"/>
                              <a:gd name="T5" fmla="*/ 155 h 156"/>
                              <a:gd name="T6" fmla="*/ 205 w 215"/>
                              <a:gd name="T7" fmla="*/ 156 h 156"/>
                              <a:gd name="T8" fmla="*/ 198 w 215"/>
                              <a:gd name="T9" fmla="*/ 156 h 156"/>
                              <a:gd name="T10" fmla="*/ 193 w 215"/>
                              <a:gd name="T11" fmla="*/ 155 h 156"/>
                              <a:gd name="T12" fmla="*/ 190 w 215"/>
                              <a:gd name="T13" fmla="*/ 154 h 156"/>
                              <a:gd name="T14" fmla="*/ 189 w 215"/>
                              <a:gd name="T15" fmla="*/ 153 h 156"/>
                              <a:gd name="T16" fmla="*/ 189 w 215"/>
                              <a:gd name="T17" fmla="*/ 64 h 156"/>
                              <a:gd name="T18" fmla="*/ 186 w 215"/>
                              <a:gd name="T19" fmla="*/ 47 h 156"/>
                              <a:gd name="T20" fmla="*/ 182 w 215"/>
                              <a:gd name="T21" fmla="*/ 33 h 156"/>
                              <a:gd name="T22" fmla="*/ 173 w 215"/>
                              <a:gd name="T23" fmla="*/ 26 h 156"/>
                              <a:gd name="T24" fmla="*/ 159 w 215"/>
                              <a:gd name="T25" fmla="*/ 22 h 156"/>
                              <a:gd name="T26" fmla="*/ 141 w 215"/>
                              <a:gd name="T27" fmla="*/ 29 h 156"/>
                              <a:gd name="T28" fmla="*/ 121 w 215"/>
                              <a:gd name="T29" fmla="*/ 50 h 156"/>
                              <a:gd name="T30" fmla="*/ 121 w 215"/>
                              <a:gd name="T31" fmla="*/ 153 h 156"/>
                              <a:gd name="T32" fmla="*/ 120 w 215"/>
                              <a:gd name="T33" fmla="*/ 154 h 156"/>
                              <a:gd name="T34" fmla="*/ 116 w 215"/>
                              <a:gd name="T35" fmla="*/ 155 h 156"/>
                              <a:gd name="T36" fmla="*/ 111 w 215"/>
                              <a:gd name="T37" fmla="*/ 156 h 156"/>
                              <a:gd name="T38" fmla="*/ 104 w 215"/>
                              <a:gd name="T39" fmla="*/ 156 h 156"/>
                              <a:gd name="T40" fmla="*/ 99 w 215"/>
                              <a:gd name="T41" fmla="*/ 155 h 156"/>
                              <a:gd name="T42" fmla="*/ 97 w 215"/>
                              <a:gd name="T43" fmla="*/ 154 h 156"/>
                              <a:gd name="T44" fmla="*/ 95 w 215"/>
                              <a:gd name="T45" fmla="*/ 153 h 156"/>
                              <a:gd name="T46" fmla="*/ 95 w 215"/>
                              <a:gd name="T47" fmla="*/ 64 h 156"/>
                              <a:gd name="T48" fmla="*/ 93 w 215"/>
                              <a:gd name="T49" fmla="*/ 47 h 156"/>
                              <a:gd name="T50" fmla="*/ 88 w 215"/>
                              <a:gd name="T51" fmla="*/ 33 h 156"/>
                              <a:gd name="T52" fmla="*/ 79 w 215"/>
                              <a:gd name="T53" fmla="*/ 26 h 156"/>
                              <a:gd name="T54" fmla="*/ 66 w 215"/>
                              <a:gd name="T55" fmla="*/ 22 h 156"/>
                              <a:gd name="T56" fmla="*/ 47 w 215"/>
                              <a:gd name="T57" fmla="*/ 29 h 156"/>
                              <a:gd name="T58" fmla="*/ 28 w 215"/>
                              <a:gd name="T59" fmla="*/ 50 h 156"/>
                              <a:gd name="T60" fmla="*/ 28 w 215"/>
                              <a:gd name="T61" fmla="*/ 153 h 156"/>
                              <a:gd name="T62" fmla="*/ 26 w 215"/>
                              <a:gd name="T63" fmla="*/ 154 h 156"/>
                              <a:gd name="T64" fmla="*/ 23 w 215"/>
                              <a:gd name="T65" fmla="*/ 155 h 156"/>
                              <a:gd name="T66" fmla="*/ 18 w 215"/>
                              <a:gd name="T67" fmla="*/ 156 h 156"/>
                              <a:gd name="T68" fmla="*/ 10 w 215"/>
                              <a:gd name="T69" fmla="*/ 156 h 156"/>
                              <a:gd name="T70" fmla="*/ 5 w 215"/>
                              <a:gd name="T71" fmla="*/ 155 h 156"/>
                              <a:gd name="T72" fmla="*/ 2 w 215"/>
                              <a:gd name="T73" fmla="*/ 154 h 156"/>
                              <a:gd name="T74" fmla="*/ 0 w 215"/>
                              <a:gd name="T75" fmla="*/ 153 h 156"/>
                              <a:gd name="T76" fmla="*/ 0 w 215"/>
                              <a:gd name="T77" fmla="*/ 7 h 156"/>
                              <a:gd name="T78" fmla="*/ 2 w 215"/>
                              <a:gd name="T79" fmla="*/ 5 h 156"/>
                              <a:gd name="T80" fmla="*/ 3 w 215"/>
                              <a:gd name="T81" fmla="*/ 4 h 156"/>
                              <a:gd name="T82" fmla="*/ 7 w 215"/>
                              <a:gd name="T83" fmla="*/ 2 h 156"/>
                              <a:gd name="T84" fmla="*/ 13 w 215"/>
                              <a:gd name="T85" fmla="*/ 2 h 156"/>
                              <a:gd name="T86" fmla="*/ 19 w 215"/>
                              <a:gd name="T87" fmla="*/ 2 h 156"/>
                              <a:gd name="T88" fmla="*/ 23 w 215"/>
                              <a:gd name="T89" fmla="*/ 4 h 156"/>
                              <a:gd name="T90" fmla="*/ 24 w 215"/>
                              <a:gd name="T91" fmla="*/ 5 h 156"/>
                              <a:gd name="T92" fmla="*/ 25 w 215"/>
                              <a:gd name="T93" fmla="*/ 7 h 156"/>
                              <a:gd name="T94" fmla="*/ 37 w 215"/>
                              <a:gd name="T95" fmla="*/ 13 h 156"/>
                              <a:gd name="T96" fmla="*/ 60 w 215"/>
                              <a:gd name="T97" fmla="*/ 1 h 156"/>
                              <a:gd name="T98" fmla="*/ 81 w 215"/>
                              <a:gd name="T99" fmla="*/ 0 h 156"/>
                              <a:gd name="T100" fmla="*/ 94 w 215"/>
                              <a:gd name="T101" fmla="*/ 4 h 156"/>
                              <a:gd name="T102" fmla="*/ 105 w 215"/>
                              <a:gd name="T103" fmla="*/ 11 h 156"/>
                              <a:gd name="T104" fmla="*/ 114 w 215"/>
                              <a:gd name="T105" fmla="*/ 22 h 156"/>
                              <a:gd name="T106" fmla="*/ 124 w 215"/>
                              <a:gd name="T107" fmla="*/ 21 h 156"/>
                              <a:gd name="T108" fmla="*/ 136 w 215"/>
                              <a:gd name="T109" fmla="*/ 10 h 156"/>
                              <a:gd name="T110" fmla="*/ 148 w 215"/>
                              <a:gd name="T111" fmla="*/ 2 h 156"/>
                              <a:gd name="T112" fmla="*/ 159 w 215"/>
                              <a:gd name="T113" fmla="*/ 0 h 156"/>
                              <a:gd name="T114" fmla="*/ 179 w 215"/>
                              <a:gd name="T115" fmla="*/ 0 h 156"/>
                              <a:gd name="T116" fmla="*/ 198 w 215"/>
                              <a:gd name="T117" fmla="*/ 10 h 156"/>
                              <a:gd name="T118" fmla="*/ 210 w 215"/>
                              <a:gd name="T119" fmla="*/ 26 h 156"/>
                              <a:gd name="T120" fmla="*/ 215 w 215"/>
                              <a:gd name="T121" fmla="*/ 48 h 156"/>
                              <a:gd name="T122" fmla="*/ 215 w 215"/>
                              <a:gd name="T123" fmla="*/ 15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15" h="156">
                                <a:moveTo>
                                  <a:pt x="215" y="151"/>
                                </a:moveTo>
                                <a:lnTo>
                                  <a:pt x="215" y="153"/>
                                </a:lnTo>
                                <a:lnTo>
                                  <a:pt x="215" y="154"/>
                                </a:lnTo>
                                <a:lnTo>
                                  <a:pt x="214" y="154"/>
                                </a:lnTo>
                                <a:lnTo>
                                  <a:pt x="212" y="155"/>
                                </a:lnTo>
                                <a:lnTo>
                                  <a:pt x="211" y="155"/>
                                </a:lnTo>
                                <a:lnTo>
                                  <a:pt x="209" y="156"/>
                                </a:lnTo>
                                <a:lnTo>
                                  <a:pt x="205" y="156"/>
                                </a:lnTo>
                                <a:lnTo>
                                  <a:pt x="202" y="156"/>
                                </a:lnTo>
                                <a:lnTo>
                                  <a:pt x="198" y="156"/>
                                </a:lnTo>
                                <a:lnTo>
                                  <a:pt x="195" y="156"/>
                                </a:lnTo>
                                <a:lnTo>
                                  <a:pt x="193" y="155"/>
                                </a:lnTo>
                                <a:lnTo>
                                  <a:pt x="191" y="155"/>
                                </a:lnTo>
                                <a:lnTo>
                                  <a:pt x="190" y="154"/>
                                </a:lnTo>
                                <a:lnTo>
                                  <a:pt x="189" y="154"/>
                                </a:lnTo>
                                <a:lnTo>
                                  <a:pt x="189" y="153"/>
                                </a:lnTo>
                                <a:lnTo>
                                  <a:pt x="189" y="151"/>
                                </a:lnTo>
                                <a:lnTo>
                                  <a:pt x="189" y="64"/>
                                </a:lnTo>
                                <a:lnTo>
                                  <a:pt x="188" y="54"/>
                                </a:lnTo>
                                <a:lnTo>
                                  <a:pt x="186" y="47"/>
                                </a:lnTo>
                                <a:lnTo>
                                  <a:pt x="185" y="39"/>
                                </a:lnTo>
                                <a:lnTo>
                                  <a:pt x="182" y="33"/>
                                </a:lnTo>
                                <a:lnTo>
                                  <a:pt x="178" y="28"/>
                                </a:lnTo>
                                <a:lnTo>
                                  <a:pt x="173" y="26"/>
                                </a:lnTo>
                                <a:lnTo>
                                  <a:pt x="167" y="23"/>
                                </a:lnTo>
                                <a:lnTo>
                                  <a:pt x="159" y="22"/>
                                </a:lnTo>
                                <a:lnTo>
                                  <a:pt x="151" y="23"/>
                                </a:lnTo>
                                <a:lnTo>
                                  <a:pt x="141" y="29"/>
                                </a:lnTo>
                                <a:lnTo>
                                  <a:pt x="132" y="38"/>
                                </a:lnTo>
                                <a:lnTo>
                                  <a:pt x="121" y="50"/>
                                </a:lnTo>
                                <a:lnTo>
                                  <a:pt x="121" y="151"/>
                                </a:lnTo>
                                <a:lnTo>
                                  <a:pt x="121" y="153"/>
                                </a:lnTo>
                                <a:lnTo>
                                  <a:pt x="120" y="154"/>
                                </a:lnTo>
                                <a:lnTo>
                                  <a:pt x="120" y="154"/>
                                </a:lnTo>
                                <a:lnTo>
                                  <a:pt x="119" y="155"/>
                                </a:lnTo>
                                <a:lnTo>
                                  <a:pt x="116" y="155"/>
                                </a:lnTo>
                                <a:lnTo>
                                  <a:pt x="114" y="156"/>
                                </a:lnTo>
                                <a:lnTo>
                                  <a:pt x="111" y="156"/>
                                </a:lnTo>
                                <a:lnTo>
                                  <a:pt x="108" y="156"/>
                                </a:lnTo>
                                <a:lnTo>
                                  <a:pt x="104" y="156"/>
                                </a:lnTo>
                                <a:lnTo>
                                  <a:pt x="101" y="156"/>
                                </a:lnTo>
                                <a:lnTo>
                                  <a:pt x="99" y="155"/>
                                </a:lnTo>
                                <a:lnTo>
                                  <a:pt x="98" y="155"/>
                                </a:lnTo>
                                <a:lnTo>
                                  <a:pt x="97" y="154"/>
                                </a:lnTo>
                                <a:lnTo>
                                  <a:pt x="95" y="154"/>
                                </a:lnTo>
                                <a:lnTo>
                                  <a:pt x="95" y="153"/>
                                </a:lnTo>
                                <a:lnTo>
                                  <a:pt x="95" y="151"/>
                                </a:lnTo>
                                <a:lnTo>
                                  <a:pt x="95" y="64"/>
                                </a:lnTo>
                                <a:lnTo>
                                  <a:pt x="94" y="54"/>
                                </a:lnTo>
                                <a:lnTo>
                                  <a:pt x="93" y="47"/>
                                </a:lnTo>
                                <a:lnTo>
                                  <a:pt x="90" y="39"/>
                                </a:lnTo>
                                <a:lnTo>
                                  <a:pt x="88" y="33"/>
                                </a:lnTo>
                                <a:lnTo>
                                  <a:pt x="84" y="28"/>
                                </a:lnTo>
                                <a:lnTo>
                                  <a:pt x="79" y="26"/>
                                </a:lnTo>
                                <a:lnTo>
                                  <a:pt x="73" y="23"/>
                                </a:lnTo>
                                <a:lnTo>
                                  <a:pt x="66" y="22"/>
                                </a:lnTo>
                                <a:lnTo>
                                  <a:pt x="57" y="23"/>
                                </a:lnTo>
                                <a:lnTo>
                                  <a:pt x="47" y="29"/>
                                </a:lnTo>
                                <a:lnTo>
                                  <a:pt x="37" y="38"/>
                                </a:lnTo>
                                <a:lnTo>
                                  <a:pt x="28" y="50"/>
                                </a:lnTo>
                                <a:lnTo>
                                  <a:pt x="28" y="151"/>
                                </a:lnTo>
                                <a:lnTo>
                                  <a:pt x="28" y="153"/>
                                </a:lnTo>
                                <a:lnTo>
                                  <a:pt x="26" y="154"/>
                                </a:lnTo>
                                <a:lnTo>
                                  <a:pt x="26" y="154"/>
                                </a:lnTo>
                                <a:lnTo>
                                  <a:pt x="25" y="155"/>
                                </a:lnTo>
                                <a:lnTo>
                                  <a:pt x="23" y="155"/>
                                </a:lnTo>
                                <a:lnTo>
                                  <a:pt x="20" y="156"/>
                                </a:lnTo>
                                <a:lnTo>
                                  <a:pt x="18" y="156"/>
                                </a:lnTo>
                                <a:lnTo>
                                  <a:pt x="14" y="156"/>
                                </a:lnTo>
                                <a:lnTo>
                                  <a:pt x="10" y="156"/>
                                </a:lnTo>
                                <a:lnTo>
                                  <a:pt x="8" y="156"/>
                                </a:lnTo>
                                <a:lnTo>
                                  <a:pt x="5" y="155"/>
                                </a:lnTo>
                                <a:lnTo>
                                  <a:pt x="3" y="155"/>
                                </a:lnTo>
                                <a:lnTo>
                                  <a:pt x="2" y="154"/>
                                </a:lnTo>
                                <a:lnTo>
                                  <a:pt x="2" y="154"/>
                                </a:lnTo>
                                <a:lnTo>
                                  <a:pt x="0" y="153"/>
                                </a:lnTo>
                                <a:lnTo>
                                  <a:pt x="0" y="151"/>
                                </a:lnTo>
                                <a:lnTo>
                                  <a:pt x="0" y="7"/>
                                </a:lnTo>
                                <a:lnTo>
                                  <a:pt x="0" y="6"/>
                                </a:lnTo>
                                <a:lnTo>
                                  <a:pt x="2" y="5"/>
                                </a:lnTo>
                                <a:lnTo>
                                  <a:pt x="2" y="4"/>
                                </a:lnTo>
                                <a:lnTo>
                                  <a:pt x="3" y="4"/>
                                </a:lnTo>
                                <a:lnTo>
                                  <a:pt x="5" y="2"/>
                                </a:lnTo>
                                <a:lnTo>
                                  <a:pt x="7" y="2"/>
                                </a:lnTo>
                                <a:lnTo>
                                  <a:pt x="9" y="2"/>
                                </a:lnTo>
                                <a:lnTo>
                                  <a:pt x="13" y="2"/>
                                </a:lnTo>
                                <a:lnTo>
                                  <a:pt x="16" y="2"/>
                                </a:lnTo>
                                <a:lnTo>
                                  <a:pt x="19" y="2"/>
                                </a:lnTo>
                                <a:lnTo>
                                  <a:pt x="21" y="2"/>
                                </a:lnTo>
                                <a:lnTo>
                                  <a:pt x="23" y="4"/>
                                </a:lnTo>
                                <a:lnTo>
                                  <a:pt x="24" y="4"/>
                                </a:lnTo>
                                <a:lnTo>
                                  <a:pt x="24" y="5"/>
                                </a:lnTo>
                                <a:lnTo>
                                  <a:pt x="25" y="6"/>
                                </a:lnTo>
                                <a:lnTo>
                                  <a:pt x="25" y="7"/>
                                </a:lnTo>
                                <a:lnTo>
                                  <a:pt x="25" y="26"/>
                                </a:lnTo>
                                <a:lnTo>
                                  <a:pt x="37" y="13"/>
                                </a:lnTo>
                                <a:lnTo>
                                  <a:pt x="48" y="6"/>
                                </a:lnTo>
                                <a:lnTo>
                                  <a:pt x="60" y="1"/>
                                </a:lnTo>
                                <a:lnTo>
                                  <a:pt x="72" y="0"/>
                                </a:lnTo>
                                <a:lnTo>
                                  <a:pt x="81" y="0"/>
                                </a:lnTo>
                                <a:lnTo>
                                  <a:pt x="88" y="1"/>
                                </a:lnTo>
                                <a:lnTo>
                                  <a:pt x="94" y="4"/>
                                </a:lnTo>
                                <a:lnTo>
                                  <a:pt x="100" y="7"/>
                                </a:lnTo>
                                <a:lnTo>
                                  <a:pt x="105" y="11"/>
                                </a:lnTo>
                                <a:lnTo>
                                  <a:pt x="110" y="16"/>
                                </a:lnTo>
                                <a:lnTo>
                                  <a:pt x="114" y="22"/>
                                </a:lnTo>
                                <a:lnTo>
                                  <a:pt x="116" y="28"/>
                                </a:lnTo>
                                <a:lnTo>
                                  <a:pt x="124" y="21"/>
                                </a:lnTo>
                                <a:lnTo>
                                  <a:pt x="130" y="15"/>
                                </a:lnTo>
                                <a:lnTo>
                                  <a:pt x="136" y="10"/>
                                </a:lnTo>
                                <a:lnTo>
                                  <a:pt x="142" y="6"/>
                                </a:lnTo>
                                <a:lnTo>
                                  <a:pt x="148" y="2"/>
                                </a:lnTo>
                                <a:lnTo>
                                  <a:pt x="154" y="1"/>
                                </a:lnTo>
                                <a:lnTo>
                                  <a:pt x="159" y="0"/>
                                </a:lnTo>
                                <a:lnTo>
                                  <a:pt x="166" y="0"/>
                                </a:lnTo>
                                <a:lnTo>
                                  <a:pt x="179" y="0"/>
                                </a:lnTo>
                                <a:lnTo>
                                  <a:pt x="189" y="5"/>
                                </a:lnTo>
                                <a:lnTo>
                                  <a:pt x="198" y="10"/>
                                </a:lnTo>
                                <a:lnTo>
                                  <a:pt x="204" y="17"/>
                                </a:lnTo>
                                <a:lnTo>
                                  <a:pt x="210" y="26"/>
                                </a:lnTo>
                                <a:lnTo>
                                  <a:pt x="212" y="37"/>
                                </a:lnTo>
                                <a:lnTo>
                                  <a:pt x="215" y="48"/>
                                </a:lnTo>
                                <a:lnTo>
                                  <a:pt x="215" y="60"/>
                                </a:lnTo>
                                <a:lnTo>
                                  <a:pt x="215"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65" name="Freeform 59"/>
                        <wps:cNvSpPr>
                          <a:spLocks noEditPoints="1"/>
                        </wps:cNvSpPr>
                        <wps:spPr bwMode="auto">
                          <a:xfrm>
                            <a:off x="3416300" y="3106737"/>
                            <a:ext cx="63500" cy="82550"/>
                          </a:xfrm>
                          <a:custGeom>
                            <a:avLst/>
                            <a:gdLst>
                              <a:gd name="T0" fmla="*/ 118 w 119"/>
                              <a:gd name="T1" fmla="*/ 153 h 158"/>
                              <a:gd name="T2" fmla="*/ 116 w 119"/>
                              <a:gd name="T3" fmla="*/ 155 h 158"/>
                              <a:gd name="T4" fmla="*/ 112 w 119"/>
                              <a:gd name="T5" fmla="*/ 156 h 158"/>
                              <a:gd name="T6" fmla="*/ 103 w 119"/>
                              <a:gd name="T7" fmla="*/ 156 h 158"/>
                              <a:gd name="T8" fmla="*/ 98 w 119"/>
                              <a:gd name="T9" fmla="*/ 155 h 158"/>
                              <a:gd name="T10" fmla="*/ 96 w 119"/>
                              <a:gd name="T11" fmla="*/ 153 h 158"/>
                              <a:gd name="T12" fmla="*/ 96 w 119"/>
                              <a:gd name="T13" fmla="*/ 137 h 158"/>
                              <a:gd name="T14" fmla="*/ 75 w 119"/>
                              <a:gd name="T15" fmla="*/ 153 h 158"/>
                              <a:gd name="T16" fmla="*/ 50 w 119"/>
                              <a:gd name="T17" fmla="*/ 158 h 158"/>
                              <a:gd name="T18" fmla="*/ 30 w 119"/>
                              <a:gd name="T19" fmla="*/ 155 h 158"/>
                              <a:gd name="T20" fmla="*/ 13 w 119"/>
                              <a:gd name="T21" fmla="*/ 146 h 158"/>
                              <a:gd name="T22" fmla="*/ 4 w 119"/>
                              <a:gd name="T23" fmla="*/ 133 h 158"/>
                              <a:gd name="T24" fmla="*/ 0 w 119"/>
                              <a:gd name="T25" fmla="*/ 114 h 158"/>
                              <a:gd name="T26" fmla="*/ 5 w 119"/>
                              <a:gd name="T27" fmla="*/ 94 h 158"/>
                              <a:gd name="T28" fmla="*/ 20 w 119"/>
                              <a:gd name="T29" fmla="*/ 77 h 158"/>
                              <a:gd name="T30" fmla="*/ 43 w 119"/>
                              <a:gd name="T31" fmla="*/ 69 h 158"/>
                              <a:gd name="T32" fmla="*/ 73 w 119"/>
                              <a:gd name="T33" fmla="*/ 66 h 158"/>
                              <a:gd name="T34" fmla="*/ 92 w 119"/>
                              <a:gd name="T35" fmla="*/ 55 h 158"/>
                              <a:gd name="T36" fmla="*/ 91 w 119"/>
                              <a:gd name="T37" fmla="*/ 41 h 158"/>
                              <a:gd name="T38" fmla="*/ 85 w 119"/>
                              <a:gd name="T39" fmla="*/ 29 h 158"/>
                              <a:gd name="T40" fmla="*/ 75 w 119"/>
                              <a:gd name="T41" fmla="*/ 23 h 158"/>
                              <a:gd name="T42" fmla="*/ 59 w 119"/>
                              <a:gd name="T43" fmla="*/ 21 h 158"/>
                              <a:gd name="T44" fmla="*/ 42 w 119"/>
                              <a:gd name="T45" fmla="*/ 23 h 158"/>
                              <a:gd name="T46" fmla="*/ 28 w 119"/>
                              <a:gd name="T47" fmla="*/ 28 h 158"/>
                              <a:gd name="T48" fmla="*/ 18 w 119"/>
                              <a:gd name="T49" fmla="*/ 33 h 158"/>
                              <a:gd name="T50" fmla="*/ 12 w 119"/>
                              <a:gd name="T51" fmla="*/ 36 h 158"/>
                              <a:gd name="T52" fmla="*/ 11 w 119"/>
                              <a:gd name="T53" fmla="*/ 36 h 158"/>
                              <a:gd name="T54" fmla="*/ 9 w 119"/>
                              <a:gd name="T55" fmla="*/ 33 h 158"/>
                              <a:gd name="T56" fmla="*/ 7 w 119"/>
                              <a:gd name="T57" fmla="*/ 31 h 158"/>
                              <a:gd name="T58" fmla="*/ 7 w 119"/>
                              <a:gd name="T59" fmla="*/ 26 h 158"/>
                              <a:gd name="T60" fmla="*/ 9 w 119"/>
                              <a:gd name="T61" fmla="*/ 20 h 158"/>
                              <a:gd name="T62" fmla="*/ 11 w 119"/>
                              <a:gd name="T63" fmla="*/ 15 h 158"/>
                              <a:gd name="T64" fmla="*/ 18 w 119"/>
                              <a:gd name="T65" fmla="*/ 10 h 158"/>
                              <a:gd name="T66" fmla="*/ 31 w 119"/>
                              <a:gd name="T67" fmla="*/ 5 h 158"/>
                              <a:gd name="T68" fmla="*/ 46 w 119"/>
                              <a:gd name="T69" fmla="*/ 1 h 158"/>
                              <a:gd name="T70" fmla="*/ 62 w 119"/>
                              <a:gd name="T71" fmla="*/ 0 h 158"/>
                              <a:gd name="T72" fmla="*/ 89 w 119"/>
                              <a:gd name="T73" fmla="*/ 4 h 158"/>
                              <a:gd name="T74" fmla="*/ 106 w 119"/>
                              <a:gd name="T75" fmla="*/ 13 h 158"/>
                              <a:gd name="T76" fmla="*/ 116 w 119"/>
                              <a:gd name="T77" fmla="*/ 31 h 158"/>
                              <a:gd name="T78" fmla="*/ 119 w 119"/>
                              <a:gd name="T79" fmla="*/ 54 h 158"/>
                              <a:gd name="T80" fmla="*/ 92 w 119"/>
                              <a:gd name="T81" fmla="*/ 85 h 158"/>
                              <a:gd name="T82" fmla="*/ 59 w 119"/>
                              <a:gd name="T83" fmla="*/ 86 h 158"/>
                              <a:gd name="T84" fmla="*/ 43 w 119"/>
                              <a:gd name="T85" fmla="*/ 90 h 158"/>
                              <a:gd name="T86" fmla="*/ 33 w 119"/>
                              <a:gd name="T87" fmla="*/ 96 h 158"/>
                              <a:gd name="T88" fmla="*/ 28 w 119"/>
                              <a:gd name="T89" fmla="*/ 107 h 158"/>
                              <a:gd name="T90" fmla="*/ 28 w 119"/>
                              <a:gd name="T91" fmla="*/ 123 h 158"/>
                              <a:gd name="T92" fmla="*/ 43 w 119"/>
                              <a:gd name="T93" fmla="*/ 137 h 158"/>
                              <a:gd name="T94" fmla="*/ 65 w 119"/>
                              <a:gd name="T95" fmla="*/ 137 h 158"/>
                              <a:gd name="T96" fmla="*/ 82 w 119"/>
                              <a:gd name="T97" fmla="*/ 126 h 158"/>
                              <a:gd name="T98" fmla="*/ 92 w 119"/>
                              <a:gd name="T99" fmla="*/ 85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19" h="158">
                                <a:moveTo>
                                  <a:pt x="119" y="151"/>
                                </a:moveTo>
                                <a:lnTo>
                                  <a:pt x="118" y="153"/>
                                </a:lnTo>
                                <a:lnTo>
                                  <a:pt x="118" y="154"/>
                                </a:lnTo>
                                <a:lnTo>
                                  <a:pt x="116" y="155"/>
                                </a:lnTo>
                                <a:lnTo>
                                  <a:pt x="114" y="155"/>
                                </a:lnTo>
                                <a:lnTo>
                                  <a:pt x="112" y="156"/>
                                </a:lnTo>
                                <a:lnTo>
                                  <a:pt x="107" y="156"/>
                                </a:lnTo>
                                <a:lnTo>
                                  <a:pt x="103" y="156"/>
                                </a:lnTo>
                                <a:lnTo>
                                  <a:pt x="101" y="155"/>
                                </a:lnTo>
                                <a:lnTo>
                                  <a:pt x="98" y="155"/>
                                </a:lnTo>
                                <a:lnTo>
                                  <a:pt x="97" y="154"/>
                                </a:lnTo>
                                <a:lnTo>
                                  <a:pt x="96" y="153"/>
                                </a:lnTo>
                                <a:lnTo>
                                  <a:pt x="96" y="151"/>
                                </a:lnTo>
                                <a:lnTo>
                                  <a:pt x="96" y="137"/>
                                </a:lnTo>
                                <a:lnTo>
                                  <a:pt x="86" y="146"/>
                                </a:lnTo>
                                <a:lnTo>
                                  <a:pt x="75" y="153"/>
                                </a:lnTo>
                                <a:lnTo>
                                  <a:pt x="63" y="158"/>
                                </a:lnTo>
                                <a:lnTo>
                                  <a:pt x="50" y="158"/>
                                </a:lnTo>
                                <a:lnTo>
                                  <a:pt x="39" y="158"/>
                                </a:lnTo>
                                <a:lnTo>
                                  <a:pt x="30" y="155"/>
                                </a:lnTo>
                                <a:lnTo>
                                  <a:pt x="21" y="151"/>
                                </a:lnTo>
                                <a:lnTo>
                                  <a:pt x="13" y="146"/>
                                </a:lnTo>
                                <a:lnTo>
                                  <a:pt x="9" y="140"/>
                                </a:lnTo>
                                <a:lnTo>
                                  <a:pt x="4" y="133"/>
                                </a:lnTo>
                                <a:lnTo>
                                  <a:pt x="1" y="124"/>
                                </a:lnTo>
                                <a:lnTo>
                                  <a:pt x="0" y="114"/>
                                </a:lnTo>
                                <a:lnTo>
                                  <a:pt x="1" y="102"/>
                                </a:lnTo>
                                <a:lnTo>
                                  <a:pt x="5" y="94"/>
                                </a:lnTo>
                                <a:lnTo>
                                  <a:pt x="11" y="85"/>
                                </a:lnTo>
                                <a:lnTo>
                                  <a:pt x="20" y="77"/>
                                </a:lnTo>
                                <a:lnTo>
                                  <a:pt x="30" y="73"/>
                                </a:lnTo>
                                <a:lnTo>
                                  <a:pt x="43" y="69"/>
                                </a:lnTo>
                                <a:lnTo>
                                  <a:pt x="57" y="66"/>
                                </a:lnTo>
                                <a:lnTo>
                                  <a:pt x="73" y="66"/>
                                </a:lnTo>
                                <a:lnTo>
                                  <a:pt x="92" y="66"/>
                                </a:lnTo>
                                <a:lnTo>
                                  <a:pt x="92" y="55"/>
                                </a:lnTo>
                                <a:lnTo>
                                  <a:pt x="92" y="47"/>
                                </a:lnTo>
                                <a:lnTo>
                                  <a:pt x="91" y="41"/>
                                </a:lnTo>
                                <a:lnTo>
                                  <a:pt x="89" y="34"/>
                                </a:lnTo>
                                <a:lnTo>
                                  <a:pt x="85" y="29"/>
                                </a:lnTo>
                                <a:lnTo>
                                  <a:pt x="81" y="26"/>
                                </a:lnTo>
                                <a:lnTo>
                                  <a:pt x="75" y="23"/>
                                </a:lnTo>
                                <a:lnTo>
                                  <a:pt x="69" y="21"/>
                                </a:lnTo>
                                <a:lnTo>
                                  <a:pt x="59" y="21"/>
                                </a:lnTo>
                                <a:lnTo>
                                  <a:pt x="50" y="21"/>
                                </a:lnTo>
                                <a:lnTo>
                                  <a:pt x="42" y="23"/>
                                </a:lnTo>
                                <a:lnTo>
                                  <a:pt x="34" y="26"/>
                                </a:lnTo>
                                <a:lnTo>
                                  <a:pt x="28" y="28"/>
                                </a:lnTo>
                                <a:lnTo>
                                  <a:pt x="23" y="31"/>
                                </a:lnTo>
                                <a:lnTo>
                                  <a:pt x="18" y="33"/>
                                </a:lnTo>
                                <a:lnTo>
                                  <a:pt x="15" y="36"/>
                                </a:lnTo>
                                <a:lnTo>
                                  <a:pt x="12" y="36"/>
                                </a:lnTo>
                                <a:lnTo>
                                  <a:pt x="11" y="36"/>
                                </a:lnTo>
                                <a:lnTo>
                                  <a:pt x="11" y="36"/>
                                </a:lnTo>
                                <a:lnTo>
                                  <a:pt x="10" y="34"/>
                                </a:lnTo>
                                <a:lnTo>
                                  <a:pt x="9" y="33"/>
                                </a:lnTo>
                                <a:lnTo>
                                  <a:pt x="9" y="32"/>
                                </a:lnTo>
                                <a:lnTo>
                                  <a:pt x="7" y="31"/>
                                </a:lnTo>
                                <a:lnTo>
                                  <a:pt x="7" y="28"/>
                                </a:lnTo>
                                <a:lnTo>
                                  <a:pt x="7" y="26"/>
                                </a:lnTo>
                                <a:lnTo>
                                  <a:pt x="7" y="22"/>
                                </a:lnTo>
                                <a:lnTo>
                                  <a:pt x="9" y="20"/>
                                </a:lnTo>
                                <a:lnTo>
                                  <a:pt x="9" y="17"/>
                                </a:lnTo>
                                <a:lnTo>
                                  <a:pt x="11" y="15"/>
                                </a:lnTo>
                                <a:lnTo>
                                  <a:pt x="13" y="12"/>
                                </a:lnTo>
                                <a:lnTo>
                                  <a:pt x="18" y="10"/>
                                </a:lnTo>
                                <a:lnTo>
                                  <a:pt x="23" y="7"/>
                                </a:lnTo>
                                <a:lnTo>
                                  <a:pt x="31" y="5"/>
                                </a:lnTo>
                                <a:lnTo>
                                  <a:pt x="38" y="2"/>
                                </a:lnTo>
                                <a:lnTo>
                                  <a:pt x="46" y="1"/>
                                </a:lnTo>
                                <a:lnTo>
                                  <a:pt x="54" y="0"/>
                                </a:lnTo>
                                <a:lnTo>
                                  <a:pt x="62" y="0"/>
                                </a:lnTo>
                                <a:lnTo>
                                  <a:pt x="76" y="0"/>
                                </a:lnTo>
                                <a:lnTo>
                                  <a:pt x="89" y="4"/>
                                </a:lnTo>
                                <a:lnTo>
                                  <a:pt x="98" y="7"/>
                                </a:lnTo>
                                <a:lnTo>
                                  <a:pt x="106" y="13"/>
                                </a:lnTo>
                                <a:lnTo>
                                  <a:pt x="112" y="21"/>
                                </a:lnTo>
                                <a:lnTo>
                                  <a:pt x="116" y="31"/>
                                </a:lnTo>
                                <a:lnTo>
                                  <a:pt x="118" y="41"/>
                                </a:lnTo>
                                <a:lnTo>
                                  <a:pt x="119" y="54"/>
                                </a:lnTo>
                                <a:lnTo>
                                  <a:pt x="119" y="151"/>
                                </a:lnTo>
                                <a:close/>
                                <a:moveTo>
                                  <a:pt x="92" y="85"/>
                                </a:moveTo>
                                <a:lnTo>
                                  <a:pt x="70" y="85"/>
                                </a:lnTo>
                                <a:lnTo>
                                  <a:pt x="59" y="86"/>
                                </a:lnTo>
                                <a:lnTo>
                                  <a:pt x="52" y="87"/>
                                </a:lnTo>
                                <a:lnTo>
                                  <a:pt x="43" y="90"/>
                                </a:lnTo>
                                <a:lnTo>
                                  <a:pt x="38" y="92"/>
                                </a:lnTo>
                                <a:lnTo>
                                  <a:pt x="33" y="96"/>
                                </a:lnTo>
                                <a:lnTo>
                                  <a:pt x="30" y="101"/>
                                </a:lnTo>
                                <a:lnTo>
                                  <a:pt x="28" y="107"/>
                                </a:lnTo>
                                <a:lnTo>
                                  <a:pt x="27" y="113"/>
                                </a:lnTo>
                                <a:lnTo>
                                  <a:pt x="28" y="123"/>
                                </a:lnTo>
                                <a:lnTo>
                                  <a:pt x="34" y="130"/>
                                </a:lnTo>
                                <a:lnTo>
                                  <a:pt x="43" y="137"/>
                                </a:lnTo>
                                <a:lnTo>
                                  <a:pt x="54" y="138"/>
                                </a:lnTo>
                                <a:lnTo>
                                  <a:pt x="65" y="137"/>
                                </a:lnTo>
                                <a:lnTo>
                                  <a:pt x="74" y="132"/>
                                </a:lnTo>
                                <a:lnTo>
                                  <a:pt x="82" y="126"/>
                                </a:lnTo>
                                <a:lnTo>
                                  <a:pt x="92" y="116"/>
                                </a:lnTo>
                                <a:lnTo>
                                  <a:pt x="92" y="8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66" name="Freeform 60"/>
                        <wps:cNvSpPr>
                          <a:spLocks/>
                        </wps:cNvSpPr>
                        <wps:spPr bwMode="auto">
                          <a:xfrm>
                            <a:off x="3505200" y="3070225"/>
                            <a:ext cx="14288" cy="119063"/>
                          </a:xfrm>
                          <a:custGeom>
                            <a:avLst/>
                            <a:gdLst>
                              <a:gd name="T0" fmla="*/ 26 w 26"/>
                              <a:gd name="T1" fmla="*/ 219 h 224"/>
                              <a:gd name="T2" fmla="*/ 26 w 26"/>
                              <a:gd name="T3" fmla="*/ 221 h 224"/>
                              <a:gd name="T4" fmla="*/ 26 w 26"/>
                              <a:gd name="T5" fmla="*/ 222 h 224"/>
                              <a:gd name="T6" fmla="*/ 25 w 26"/>
                              <a:gd name="T7" fmla="*/ 222 h 224"/>
                              <a:gd name="T8" fmla="*/ 24 w 26"/>
                              <a:gd name="T9" fmla="*/ 223 h 224"/>
                              <a:gd name="T10" fmla="*/ 23 w 26"/>
                              <a:gd name="T11" fmla="*/ 223 h 224"/>
                              <a:gd name="T12" fmla="*/ 20 w 26"/>
                              <a:gd name="T13" fmla="*/ 224 h 224"/>
                              <a:gd name="T14" fmla="*/ 18 w 26"/>
                              <a:gd name="T15" fmla="*/ 224 h 224"/>
                              <a:gd name="T16" fmla="*/ 14 w 26"/>
                              <a:gd name="T17" fmla="*/ 224 h 224"/>
                              <a:gd name="T18" fmla="*/ 10 w 26"/>
                              <a:gd name="T19" fmla="*/ 224 h 224"/>
                              <a:gd name="T20" fmla="*/ 7 w 26"/>
                              <a:gd name="T21" fmla="*/ 224 h 224"/>
                              <a:gd name="T22" fmla="*/ 4 w 26"/>
                              <a:gd name="T23" fmla="*/ 223 h 224"/>
                              <a:gd name="T24" fmla="*/ 3 w 26"/>
                              <a:gd name="T25" fmla="*/ 223 h 224"/>
                              <a:gd name="T26" fmla="*/ 2 w 26"/>
                              <a:gd name="T27" fmla="*/ 222 h 224"/>
                              <a:gd name="T28" fmla="*/ 0 w 26"/>
                              <a:gd name="T29" fmla="*/ 222 h 224"/>
                              <a:gd name="T30" fmla="*/ 0 w 26"/>
                              <a:gd name="T31" fmla="*/ 221 h 224"/>
                              <a:gd name="T32" fmla="*/ 0 w 26"/>
                              <a:gd name="T33" fmla="*/ 219 h 224"/>
                              <a:gd name="T34" fmla="*/ 0 w 26"/>
                              <a:gd name="T35" fmla="*/ 5 h 224"/>
                              <a:gd name="T36" fmla="*/ 0 w 26"/>
                              <a:gd name="T37" fmla="*/ 4 h 224"/>
                              <a:gd name="T38" fmla="*/ 0 w 26"/>
                              <a:gd name="T39" fmla="*/ 3 h 224"/>
                              <a:gd name="T40" fmla="*/ 2 w 26"/>
                              <a:gd name="T41" fmla="*/ 1 h 224"/>
                              <a:gd name="T42" fmla="*/ 3 w 26"/>
                              <a:gd name="T43" fmla="*/ 1 h 224"/>
                              <a:gd name="T44" fmla="*/ 4 w 26"/>
                              <a:gd name="T45" fmla="*/ 0 h 224"/>
                              <a:gd name="T46" fmla="*/ 7 w 26"/>
                              <a:gd name="T47" fmla="*/ 0 h 224"/>
                              <a:gd name="T48" fmla="*/ 10 w 26"/>
                              <a:gd name="T49" fmla="*/ 0 h 224"/>
                              <a:gd name="T50" fmla="*/ 14 w 26"/>
                              <a:gd name="T51" fmla="*/ 0 h 224"/>
                              <a:gd name="T52" fmla="*/ 18 w 26"/>
                              <a:gd name="T53" fmla="*/ 0 h 224"/>
                              <a:gd name="T54" fmla="*/ 20 w 26"/>
                              <a:gd name="T55" fmla="*/ 0 h 224"/>
                              <a:gd name="T56" fmla="*/ 23 w 26"/>
                              <a:gd name="T57" fmla="*/ 0 h 224"/>
                              <a:gd name="T58" fmla="*/ 24 w 26"/>
                              <a:gd name="T59" fmla="*/ 1 h 224"/>
                              <a:gd name="T60" fmla="*/ 25 w 26"/>
                              <a:gd name="T61" fmla="*/ 1 h 224"/>
                              <a:gd name="T62" fmla="*/ 26 w 26"/>
                              <a:gd name="T63" fmla="*/ 3 h 224"/>
                              <a:gd name="T64" fmla="*/ 26 w 26"/>
                              <a:gd name="T65" fmla="*/ 4 h 224"/>
                              <a:gd name="T66" fmla="*/ 26 w 26"/>
                              <a:gd name="T67" fmla="*/ 5 h 224"/>
                              <a:gd name="T68" fmla="*/ 26 w 26"/>
                              <a:gd name="T69" fmla="*/ 219 h 2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6" h="224">
                                <a:moveTo>
                                  <a:pt x="26" y="219"/>
                                </a:moveTo>
                                <a:lnTo>
                                  <a:pt x="26" y="221"/>
                                </a:lnTo>
                                <a:lnTo>
                                  <a:pt x="26" y="222"/>
                                </a:lnTo>
                                <a:lnTo>
                                  <a:pt x="25" y="222"/>
                                </a:lnTo>
                                <a:lnTo>
                                  <a:pt x="24" y="223"/>
                                </a:lnTo>
                                <a:lnTo>
                                  <a:pt x="23" y="223"/>
                                </a:lnTo>
                                <a:lnTo>
                                  <a:pt x="20" y="224"/>
                                </a:lnTo>
                                <a:lnTo>
                                  <a:pt x="18" y="224"/>
                                </a:lnTo>
                                <a:lnTo>
                                  <a:pt x="14" y="224"/>
                                </a:lnTo>
                                <a:lnTo>
                                  <a:pt x="10" y="224"/>
                                </a:lnTo>
                                <a:lnTo>
                                  <a:pt x="7" y="224"/>
                                </a:lnTo>
                                <a:lnTo>
                                  <a:pt x="4" y="223"/>
                                </a:lnTo>
                                <a:lnTo>
                                  <a:pt x="3" y="223"/>
                                </a:lnTo>
                                <a:lnTo>
                                  <a:pt x="2" y="222"/>
                                </a:lnTo>
                                <a:lnTo>
                                  <a:pt x="0" y="222"/>
                                </a:lnTo>
                                <a:lnTo>
                                  <a:pt x="0" y="221"/>
                                </a:lnTo>
                                <a:lnTo>
                                  <a:pt x="0" y="219"/>
                                </a:lnTo>
                                <a:lnTo>
                                  <a:pt x="0" y="5"/>
                                </a:lnTo>
                                <a:lnTo>
                                  <a:pt x="0" y="4"/>
                                </a:lnTo>
                                <a:lnTo>
                                  <a:pt x="0" y="3"/>
                                </a:lnTo>
                                <a:lnTo>
                                  <a:pt x="2" y="1"/>
                                </a:lnTo>
                                <a:lnTo>
                                  <a:pt x="3" y="1"/>
                                </a:lnTo>
                                <a:lnTo>
                                  <a:pt x="4" y="0"/>
                                </a:lnTo>
                                <a:lnTo>
                                  <a:pt x="7" y="0"/>
                                </a:lnTo>
                                <a:lnTo>
                                  <a:pt x="10" y="0"/>
                                </a:lnTo>
                                <a:lnTo>
                                  <a:pt x="14" y="0"/>
                                </a:lnTo>
                                <a:lnTo>
                                  <a:pt x="18" y="0"/>
                                </a:lnTo>
                                <a:lnTo>
                                  <a:pt x="20" y="0"/>
                                </a:lnTo>
                                <a:lnTo>
                                  <a:pt x="23" y="0"/>
                                </a:lnTo>
                                <a:lnTo>
                                  <a:pt x="24" y="1"/>
                                </a:lnTo>
                                <a:lnTo>
                                  <a:pt x="25" y="1"/>
                                </a:lnTo>
                                <a:lnTo>
                                  <a:pt x="26" y="3"/>
                                </a:lnTo>
                                <a:lnTo>
                                  <a:pt x="26" y="4"/>
                                </a:lnTo>
                                <a:lnTo>
                                  <a:pt x="26" y="5"/>
                                </a:lnTo>
                                <a:lnTo>
                                  <a:pt x="26" y="2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67" name="Freeform 61"/>
                        <wps:cNvSpPr>
                          <a:spLocks noEditPoints="1"/>
                        </wps:cNvSpPr>
                        <wps:spPr bwMode="auto">
                          <a:xfrm>
                            <a:off x="3540125" y="3106737"/>
                            <a:ext cx="63500" cy="82550"/>
                          </a:xfrm>
                          <a:custGeom>
                            <a:avLst/>
                            <a:gdLst>
                              <a:gd name="T0" fmla="*/ 119 w 119"/>
                              <a:gd name="T1" fmla="*/ 153 h 158"/>
                              <a:gd name="T2" fmla="*/ 117 w 119"/>
                              <a:gd name="T3" fmla="*/ 155 h 158"/>
                              <a:gd name="T4" fmla="*/ 112 w 119"/>
                              <a:gd name="T5" fmla="*/ 156 h 158"/>
                              <a:gd name="T6" fmla="*/ 103 w 119"/>
                              <a:gd name="T7" fmla="*/ 156 h 158"/>
                              <a:gd name="T8" fmla="*/ 98 w 119"/>
                              <a:gd name="T9" fmla="*/ 155 h 158"/>
                              <a:gd name="T10" fmla="*/ 96 w 119"/>
                              <a:gd name="T11" fmla="*/ 153 h 158"/>
                              <a:gd name="T12" fmla="*/ 96 w 119"/>
                              <a:gd name="T13" fmla="*/ 137 h 158"/>
                              <a:gd name="T14" fmla="*/ 75 w 119"/>
                              <a:gd name="T15" fmla="*/ 153 h 158"/>
                              <a:gd name="T16" fmla="*/ 50 w 119"/>
                              <a:gd name="T17" fmla="*/ 158 h 158"/>
                              <a:gd name="T18" fmla="*/ 29 w 119"/>
                              <a:gd name="T19" fmla="*/ 155 h 158"/>
                              <a:gd name="T20" fmla="*/ 15 w 119"/>
                              <a:gd name="T21" fmla="*/ 146 h 158"/>
                              <a:gd name="T22" fmla="*/ 3 w 119"/>
                              <a:gd name="T23" fmla="*/ 133 h 158"/>
                              <a:gd name="T24" fmla="*/ 0 w 119"/>
                              <a:gd name="T25" fmla="*/ 114 h 158"/>
                              <a:gd name="T26" fmla="*/ 6 w 119"/>
                              <a:gd name="T27" fmla="*/ 94 h 158"/>
                              <a:gd name="T28" fmla="*/ 19 w 119"/>
                              <a:gd name="T29" fmla="*/ 77 h 158"/>
                              <a:gd name="T30" fmla="*/ 43 w 119"/>
                              <a:gd name="T31" fmla="*/ 69 h 158"/>
                              <a:gd name="T32" fmla="*/ 72 w 119"/>
                              <a:gd name="T33" fmla="*/ 66 h 158"/>
                              <a:gd name="T34" fmla="*/ 92 w 119"/>
                              <a:gd name="T35" fmla="*/ 55 h 158"/>
                              <a:gd name="T36" fmla="*/ 91 w 119"/>
                              <a:gd name="T37" fmla="*/ 41 h 158"/>
                              <a:gd name="T38" fmla="*/ 85 w 119"/>
                              <a:gd name="T39" fmla="*/ 29 h 158"/>
                              <a:gd name="T40" fmla="*/ 75 w 119"/>
                              <a:gd name="T41" fmla="*/ 23 h 158"/>
                              <a:gd name="T42" fmla="*/ 60 w 119"/>
                              <a:gd name="T43" fmla="*/ 21 h 158"/>
                              <a:gd name="T44" fmla="*/ 42 w 119"/>
                              <a:gd name="T45" fmla="*/ 23 h 158"/>
                              <a:gd name="T46" fmla="*/ 28 w 119"/>
                              <a:gd name="T47" fmla="*/ 28 h 158"/>
                              <a:gd name="T48" fmla="*/ 18 w 119"/>
                              <a:gd name="T49" fmla="*/ 33 h 158"/>
                              <a:gd name="T50" fmla="*/ 13 w 119"/>
                              <a:gd name="T51" fmla="*/ 36 h 158"/>
                              <a:gd name="T52" fmla="*/ 11 w 119"/>
                              <a:gd name="T53" fmla="*/ 36 h 158"/>
                              <a:gd name="T54" fmla="*/ 8 w 119"/>
                              <a:gd name="T55" fmla="*/ 33 h 158"/>
                              <a:gd name="T56" fmla="*/ 7 w 119"/>
                              <a:gd name="T57" fmla="*/ 31 h 158"/>
                              <a:gd name="T58" fmla="*/ 7 w 119"/>
                              <a:gd name="T59" fmla="*/ 26 h 158"/>
                              <a:gd name="T60" fmla="*/ 8 w 119"/>
                              <a:gd name="T61" fmla="*/ 20 h 158"/>
                              <a:gd name="T62" fmla="*/ 11 w 119"/>
                              <a:gd name="T63" fmla="*/ 15 h 158"/>
                              <a:gd name="T64" fmla="*/ 18 w 119"/>
                              <a:gd name="T65" fmla="*/ 10 h 158"/>
                              <a:gd name="T66" fmla="*/ 31 w 119"/>
                              <a:gd name="T67" fmla="*/ 5 h 158"/>
                              <a:gd name="T68" fmla="*/ 45 w 119"/>
                              <a:gd name="T69" fmla="*/ 1 h 158"/>
                              <a:gd name="T70" fmla="*/ 61 w 119"/>
                              <a:gd name="T71" fmla="*/ 0 h 158"/>
                              <a:gd name="T72" fmla="*/ 88 w 119"/>
                              <a:gd name="T73" fmla="*/ 4 h 158"/>
                              <a:gd name="T74" fmla="*/ 106 w 119"/>
                              <a:gd name="T75" fmla="*/ 13 h 158"/>
                              <a:gd name="T76" fmla="*/ 116 w 119"/>
                              <a:gd name="T77" fmla="*/ 31 h 158"/>
                              <a:gd name="T78" fmla="*/ 119 w 119"/>
                              <a:gd name="T79" fmla="*/ 54 h 158"/>
                              <a:gd name="T80" fmla="*/ 92 w 119"/>
                              <a:gd name="T81" fmla="*/ 85 h 158"/>
                              <a:gd name="T82" fmla="*/ 60 w 119"/>
                              <a:gd name="T83" fmla="*/ 86 h 158"/>
                              <a:gd name="T84" fmla="*/ 43 w 119"/>
                              <a:gd name="T85" fmla="*/ 90 h 158"/>
                              <a:gd name="T86" fmla="*/ 33 w 119"/>
                              <a:gd name="T87" fmla="*/ 96 h 158"/>
                              <a:gd name="T88" fmla="*/ 28 w 119"/>
                              <a:gd name="T89" fmla="*/ 107 h 158"/>
                              <a:gd name="T90" fmla="*/ 28 w 119"/>
                              <a:gd name="T91" fmla="*/ 123 h 158"/>
                              <a:gd name="T92" fmla="*/ 43 w 119"/>
                              <a:gd name="T93" fmla="*/ 137 h 158"/>
                              <a:gd name="T94" fmla="*/ 65 w 119"/>
                              <a:gd name="T95" fmla="*/ 137 h 158"/>
                              <a:gd name="T96" fmla="*/ 83 w 119"/>
                              <a:gd name="T97" fmla="*/ 126 h 158"/>
                              <a:gd name="T98" fmla="*/ 92 w 119"/>
                              <a:gd name="T99" fmla="*/ 85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19" h="158">
                                <a:moveTo>
                                  <a:pt x="119" y="151"/>
                                </a:moveTo>
                                <a:lnTo>
                                  <a:pt x="119" y="153"/>
                                </a:lnTo>
                                <a:lnTo>
                                  <a:pt x="118" y="154"/>
                                </a:lnTo>
                                <a:lnTo>
                                  <a:pt x="117" y="155"/>
                                </a:lnTo>
                                <a:lnTo>
                                  <a:pt x="114" y="155"/>
                                </a:lnTo>
                                <a:lnTo>
                                  <a:pt x="112" y="156"/>
                                </a:lnTo>
                                <a:lnTo>
                                  <a:pt x="107" y="156"/>
                                </a:lnTo>
                                <a:lnTo>
                                  <a:pt x="103" y="156"/>
                                </a:lnTo>
                                <a:lnTo>
                                  <a:pt x="101" y="155"/>
                                </a:lnTo>
                                <a:lnTo>
                                  <a:pt x="98" y="155"/>
                                </a:lnTo>
                                <a:lnTo>
                                  <a:pt x="97" y="154"/>
                                </a:lnTo>
                                <a:lnTo>
                                  <a:pt x="96" y="153"/>
                                </a:lnTo>
                                <a:lnTo>
                                  <a:pt x="96" y="151"/>
                                </a:lnTo>
                                <a:lnTo>
                                  <a:pt x="96" y="137"/>
                                </a:lnTo>
                                <a:lnTo>
                                  <a:pt x="86" y="146"/>
                                </a:lnTo>
                                <a:lnTo>
                                  <a:pt x="75" y="153"/>
                                </a:lnTo>
                                <a:lnTo>
                                  <a:pt x="63" y="158"/>
                                </a:lnTo>
                                <a:lnTo>
                                  <a:pt x="50" y="158"/>
                                </a:lnTo>
                                <a:lnTo>
                                  <a:pt x="39" y="158"/>
                                </a:lnTo>
                                <a:lnTo>
                                  <a:pt x="29" y="155"/>
                                </a:lnTo>
                                <a:lnTo>
                                  <a:pt x="21" y="151"/>
                                </a:lnTo>
                                <a:lnTo>
                                  <a:pt x="15" y="146"/>
                                </a:lnTo>
                                <a:lnTo>
                                  <a:pt x="8" y="140"/>
                                </a:lnTo>
                                <a:lnTo>
                                  <a:pt x="3" y="133"/>
                                </a:lnTo>
                                <a:lnTo>
                                  <a:pt x="1" y="124"/>
                                </a:lnTo>
                                <a:lnTo>
                                  <a:pt x="0" y="114"/>
                                </a:lnTo>
                                <a:lnTo>
                                  <a:pt x="1" y="102"/>
                                </a:lnTo>
                                <a:lnTo>
                                  <a:pt x="6" y="94"/>
                                </a:lnTo>
                                <a:lnTo>
                                  <a:pt x="11" y="85"/>
                                </a:lnTo>
                                <a:lnTo>
                                  <a:pt x="19" y="77"/>
                                </a:lnTo>
                                <a:lnTo>
                                  <a:pt x="29" y="73"/>
                                </a:lnTo>
                                <a:lnTo>
                                  <a:pt x="43" y="69"/>
                                </a:lnTo>
                                <a:lnTo>
                                  <a:pt x="56" y="66"/>
                                </a:lnTo>
                                <a:lnTo>
                                  <a:pt x="72" y="66"/>
                                </a:lnTo>
                                <a:lnTo>
                                  <a:pt x="92" y="66"/>
                                </a:lnTo>
                                <a:lnTo>
                                  <a:pt x="92" y="55"/>
                                </a:lnTo>
                                <a:lnTo>
                                  <a:pt x="92" y="47"/>
                                </a:lnTo>
                                <a:lnTo>
                                  <a:pt x="91" y="41"/>
                                </a:lnTo>
                                <a:lnTo>
                                  <a:pt x="88" y="34"/>
                                </a:lnTo>
                                <a:lnTo>
                                  <a:pt x="85" y="29"/>
                                </a:lnTo>
                                <a:lnTo>
                                  <a:pt x="81" y="26"/>
                                </a:lnTo>
                                <a:lnTo>
                                  <a:pt x="75" y="23"/>
                                </a:lnTo>
                                <a:lnTo>
                                  <a:pt x="69" y="21"/>
                                </a:lnTo>
                                <a:lnTo>
                                  <a:pt x="60" y="21"/>
                                </a:lnTo>
                                <a:lnTo>
                                  <a:pt x="50" y="21"/>
                                </a:lnTo>
                                <a:lnTo>
                                  <a:pt x="42" y="23"/>
                                </a:lnTo>
                                <a:lnTo>
                                  <a:pt x="34" y="26"/>
                                </a:lnTo>
                                <a:lnTo>
                                  <a:pt x="28" y="28"/>
                                </a:lnTo>
                                <a:lnTo>
                                  <a:pt x="23" y="31"/>
                                </a:lnTo>
                                <a:lnTo>
                                  <a:pt x="18" y="33"/>
                                </a:lnTo>
                                <a:lnTo>
                                  <a:pt x="15" y="36"/>
                                </a:lnTo>
                                <a:lnTo>
                                  <a:pt x="13" y="36"/>
                                </a:lnTo>
                                <a:lnTo>
                                  <a:pt x="12" y="36"/>
                                </a:lnTo>
                                <a:lnTo>
                                  <a:pt x="11" y="36"/>
                                </a:lnTo>
                                <a:lnTo>
                                  <a:pt x="10" y="34"/>
                                </a:lnTo>
                                <a:lnTo>
                                  <a:pt x="8" y="33"/>
                                </a:lnTo>
                                <a:lnTo>
                                  <a:pt x="8" y="32"/>
                                </a:lnTo>
                                <a:lnTo>
                                  <a:pt x="7" y="31"/>
                                </a:lnTo>
                                <a:lnTo>
                                  <a:pt x="7" y="28"/>
                                </a:lnTo>
                                <a:lnTo>
                                  <a:pt x="7" y="26"/>
                                </a:lnTo>
                                <a:lnTo>
                                  <a:pt x="7" y="22"/>
                                </a:lnTo>
                                <a:lnTo>
                                  <a:pt x="8" y="20"/>
                                </a:lnTo>
                                <a:lnTo>
                                  <a:pt x="8" y="17"/>
                                </a:lnTo>
                                <a:lnTo>
                                  <a:pt x="11" y="15"/>
                                </a:lnTo>
                                <a:lnTo>
                                  <a:pt x="13" y="12"/>
                                </a:lnTo>
                                <a:lnTo>
                                  <a:pt x="18" y="10"/>
                                </a:lnTo>
                                <a:lnTo>
                                  <a:pt x="23" y="7"/>
                                </a:lnTo>
                                <a:lnTo>
                                  <a:pt x="31" y="5"/>
                                </a:lnTo>
                                <a:lnTo>
                                  <a:pt x="38" y="2"/>
                                </a:lnTo>
                                <a:lnTo>
                                  <a:pt x="45" y="1"/>
                                </a:lnTo>
                                <a:lnTo>
                                  <a:pt x="54" y="0"/>
                                </a:lnTo>
                                <a:lnTo>
                                  <a:pt x="61" y="0"/>
                                </a:lnTo>
                                <a:lnTo>
                                  <a:pt x="76" y="0"/>
                                </a:lnTo>
                                <a:lnTo>
                                  <a:pt x="88" y="4"/>
                                </a:lnTo>
                                <a:lnTo>
                                  <a:pt x="98" y="7"/>
                                </a:lnTo>
                                <a:lnTo>
                                  <a:pt x="106" y="13"/>
                                </a:lnTo>
                                <a:lnTo>
                                  <a:pt x="112" y="21"/>
                                </a:lnTo>
                                <a:lnTo>
                                  <a:pt x="116" y="31"/>
                                </a:lnTo>
                                <a:lnTo>
                                  <a:pt x="118" y="41"/>
                                </a:lnTo>
                                <a:lnTo>
                                  <a:pt x="119" y="54"/>
                                </a:lnTo>
                                <a:lnTo>
                                  <a:pt x="119" y="151"/>
                                </a:lnTo>
                                <a:close/>
                                <a:moveTo>
                                  <a:pt x="92" y="85"/>
                                </a:moveTo>
                                <a:lnTo>
                                  <a:pt x="70" y="85"/>
                                </a:lnTo>
                                <a:lnTo>
                                  <a:pt x="60" y="86"/>
                                </a:lnTo>
                                <a:lnTo>
                                  <a:pt x="51" y="87"/>
                                </a:lnTo>
                                <a:lnTo>
                                  <a:pt x="43" y="90"/>
                                </a:lnTo>
                                <a:lnTo>
                                  <a:pt x="38" y="92"/>
                                </a:lnTo>
                                <a:lnTo>
                                  <a:pt x="33" y="96"/>
                                </a:lnTo>
                                <a:lnTo>
                                  <a:pt x="29" y="101"/>
                                </a:lnTo>
                                <a:lnTo>
                                  <a:pt x="28" y="107"/>
                                </a:lnTo>
                                <a:lnTo>
                                  <a:pt x="27" y="113"/>
                                </a:lnTo>
                                <a:lnTo>
                                  <a:pt x="28" y="123"/>
                                </a:lnTo>
                                <a:lnTo>
                                  <a:pt x="34" y="130"/>
                                </a:lnTo>
                                <a:lnTo>
                                  <a:pt x="43" y="137"/>
                                </a:lnTo>
                                <a:lnTo>
                                  <a:pt x="55" y="138"/>
                                </a:lnTo>
                                <a:lnTo>
                                  <a:pt x="65" y="137"/>
                                </a:lnTo>
                                <a:lnTo>
                                  <a:pt x="74" y="132"/>
                                </a:lnTo>
                                <a:lnTo>
                                  <a:pt x="83" y="126"/>
                                </a:lnTo>
                                <a:lnTo>
                                  <a:pt x="92" y="116"/>
                                </a:lnTo>
                                <a:lnTo>
                                  <a:pt x="92" y="8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68" name="Freeform 62"/>
                        <wps:cNvSpPr>
                          <a:spLocks noEditPoints="1"/>
                        </wps:cNvSpPr>
                        <wps:spPr bwMode="auto">
                          <a:xfrm>
                            <a:off x="3629025" y="3070225"/>
                            <a:ext cx="69850" cy="119063"/>
                          </a:xfrm>
                          <a:custGeom>
                            <a:avLst/>
                            <a:gdLst>
                              <a:gd name="T0" fmla="*/ 132 w 133"/>
                              <a:gd name="T1" fmla="*/ 163 h 226"/>
                              <a:gd name="T2" fmla="*/ 125 w 133"/>
                              <a:gd name="T3" fmla="*/ 194 h 226"/>
                              <a:gd name="T4" fmla="*/ 109 w 133"/>
                              <a:gd name="T5" fmla="*/ 214 h 226"/>
                              <a:gd name="T6" fmla="*/ 85 w 133"/>
                              <a:gd name="T7" fmla="*/ 226 h 226"/>
                              <a:gd name="T8" fmla="*/ 64 w 133"/>
                              <a:gd name="T9" fmla="*/ 226 h 226"/>
                              <a:gd name="T10" fmla="*/ 52 w 133"/>
                              <a:gd name="T11" fmla="*/ 223 h 226"/>
                              <a:gd name="T12" fmla="*/ 41 w 133"/>
                              <a:gd name="T13" fmla="*/ 217 h 226"/>
                              <a:gd name="T14" fmla="*/ 30 w 133"/>
                              <a:gd name="T15" fmla="*/ 207 h 226"/>
                              <a:gd name="T16" fmla="*/ 24 w 133"/>
                              <a:gd name="T17" fmla="*/ 219 h 226"/>
                              <a:gd name="T18" fmla="*/ 24 w 133"/>
                              <a:gd name="T19" fmla="*/ 222 h 226"/>
                              <a:gd name="T20" fmla="*/ 21 w 133"/>
                              <a:gd name="T21" fmla="*/ 223 h 226"/>
                              <a:gd name="T22" fmla="*/ 17 w 133"/>
                              <a:gd name="T23" fmla="*/ 224 h 226"/>
                              <a:gd name="T24" fmla="*/ 11 w 133"/>
                              <a:gd name="T25" fmla="*/ 224 h 226"/>
                              <a:gd name="T26" fmla="*/ 6 w 133"/>
                              <a:gd name="T27" fmla="*/ 224 h 226"/>
                              <a:gd name="T28" fmla="*/ 3 w 133"/>
                              <a:gd name="T29" fmla="*/ 223 h 226"/>
                              <a:gd name="T30" fmla="*/ 0 w 133"/>
                              <a:gd name="T31" fmla="*/ 222 h 226"/>
                              <a:gd name="T32" fmla="*/ 0 w 133"/>
                              <a:gd name="T33" fmla="*/ 219 h 226"/>
                              <a:gd name="T34" fmla="*/ 0 w 133"/>
                              <a:gd name="T35" fmla="*/ 4 h 226"/>
                              <a:gd name="T36" fmla="*/ 1 w 133"/>
                              <a:gd name="T37" fmla="*/ 1 h 226"/>
                              <a:gd name="T38" fmla="*/ 5 w 133"/>
                              <a:gd name="T39" fmla="*/ 0 h 226"/>
                              <a:gd name="T40" fmla="*/ 10 w 133"/>
                              <a:gd name="T41" fmla="*/ 0 h 226"/>
                              <a:gd name="T42" fmla="*/ 17 w 133"/>
                              <a:gd name="T43" fmla="*/ 0 h 226"/>
                              <a:gd name="T44" fmla="*/ 22 w 133"/>
                              <a:gd name="T45" fmla="*/ 0 h 226"/>
                              <a:gd name="T46" fmla="*/ 25 w 133"/>
                              <a:gd name="T47" fmla="*/ 1 h 226"/>
                              <a:gd name="T48" fmla="*/ 26 w 133"/>
                              <a:gd name="T49" fmla="*/ 4 h 226"/>
                              <a:gd name="T50" fmla="*/ 27 w 133"/>
                              <a:gd name="T51" fmla="*/ 91 h 226"/>
                              <a:gd name="T52" fmla="*/ 40 w 133"/>
                              <a:gd name="T53" fmla="*/ 80 h 226"/>
                              <a:gd name="T54" fmla="*/ 51 w 133"/>
                              <a:gd name="T55" fmla="*/ 73 h 226"/>
                              <a:gd name="T56" fmla="*/ 63 w 133"/>
                              <a:gd name="T57" fmla="*/ 69 h 226"/>
                              <a:gd name="T58" fmla="*/ 74 w 133"/>
                              <a:gd name="T59" fmla="*/ 68 h 226"/>
                              <a:gd name="T60" fmla="*/ 101 w 133"/>
                              <a:gd name="T61" fmla="*/ 74 h 226"/>
                              <a:gd name="T62" fmla="*/ 120 w 133"/>
                              <a:gd name="T63" fmla="*/ 90 h 226"/>
                              <a:gd name="T64" fmla="*/ 130 w 133"/>
                              <a:gd name="T65" fmla="*/ 115 h 226"/>
                              <a:gd name="T66" fmla="*/ 133 w 133"/>
                              <a:gd name="T67" fmla="*/ 145 h 226"/>
                              <a:gd name="T68" fmla="*/ 105 w 133"/>
                              <a:gd name="T69" fmla="*/ 137 h 226"/>
                              <a:gd name="T70" fmla="*/ 101 w 133"/>
                              <a:gd name="T71" fmla="*/ 116 h 226"/>
                              <a:gd name="T72" fmla="*/ 93 w 133"/>
                              <a:gd name="T73" fmla="*/ 101 h 226"/>
                              <a:gd name="T74" fmla="*/ 79 w 133"/>
                              <a:gd name="T75" fmla="*/ 91 h 226"/>
                              <a:gd name="T76" fmla="*/ 64 w 133"/>
                              <a:gd name="T77" fmla="*/ 90 h 226"/>
                              <a:gd name="T78" fmla="*/ 54 w 133"/>
                              <a:gd name="T79" fmla="*/ 94 h 226"/>
                              <a:gd name="T80" fmla="*/ 45 w 133"/>
                              <a:gd name="T81" fmla="*/ 100 h 226"/>
                              <a:gd name="T82" fmla="*/ 32 w 133"/>
                              <a:gd name="T83" fmla="*/ 111 h 226"/>
                              <a:gd name="T84" fmla="*/ 27 w 133"/>
                              <a:gd name="T85" fmla="*/ 176 h 226"/>
                              <a:gd name="T86" fmla="*/ 47 w 133"/>
                              <a:gd name="T87" fmla="*/ 196 h 226"/>
                              <a:gd name="T88" fmla="*/ 68 w 133"/>
                              <a:gd name="T89" fmla="*/ 203 h 226"/>
                              <a:gd name="T90" fmla="*/ 85 w 133"/>
                              <a:gd name="T91" fmla="*/ 198 h 226"/>
                              <a:gd name="T92" fmla="*/ 96 w 133"/>
                              <a:gd name="T93" fmla="*/ 186 h 226"/>
                              <a:gd name="T94" fmla="*/ 104 w 133"/>
                              <a:gd name="T95" fmla="*/ 168 h 226"/>
                              <a:gd name="T96" fmla="*/ 105 w 133"/>
                              <a:gd name="T97" fmla="*/ 148 h 2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33" h="226">
                                <a:moveTo>
                                  <a:pt x="133" y="145"/>
                                </a:moveTo>
                                <a:lnTo>
                                  <a:pt x="132" y="163"/>
                                </a:lnTo>
                                <a:lnTo>
                                  <a:pt x="128" y="179"/>
                                </a:lnTo>
                                <a:lnTo>
                                  <a:pt x="125" y="194"/>
                                </a:lnTo>
                                <a:lnTo>
                                  <a:pt x="117" y="205"/>
                                </a:lnTo>
                                <a:lnTo>
                                  <a:pt x="109" y="214"/>
                                </a:lnTo>
                                <a:lnTo>
                                  <a:pt x="98" y="221"/>
                                </a:lnTo>
                                <a:lnTo>
                                  <a:pt x="85" y="226"/>
                                </a:lnTo>
                                <a:lnTo>
                                  <a:pt x="70" y="226"/>
                                </a:lnTo>
                                <a:lnTo>
                                  <a:pt x="64" y="226"/>
                                </a:lnTo>
                                <a:lnTo>
                                  <a:pt x="58" y="224"/>
                                </a:lnTo>
                                <a:lnTo>
                                  <a:pt x="52" y="223"/>
                                </a:lnTo>
                                <a:lnTo>
                                  <a:pt x="47" y="221"/>
                                </a:lnTo>
                                <a:lnTo>
                                  <a:pt x="41" y="217"/>
                                </a:lnTo>
                                <a:lnTo>
                                  <a:pt x="36" y="213"/>
                                </a:lnTo>
                                <a:lnTo>
                                  <a:pt x="30" y="207"/>
                                </a:lnTo>
                                <a:lnTo>
                                  <a:pt x="24" y="201"/>
                                </a:lnTo>
                                <a:lnTo>
                                  <a:pt x="24" y="219"/>
                                </a:lnTo>
                                <a:lnTo>
                                  <a:pt x="24" y="221"/>
                                </a:lnTo>
                                <a:lnTo>
                                  <a:pt x="24" y="222"/>
                                </a:lnTo>
                                <a:lnTo>
                                  <a:pt x="22" y="222"/>
                                </a:lnTo>
                                <a:lnTo>
                                  <a:pt x="21" y="223"/>
                                </a:lnTo>
                                <a:lnTo>
                                  <a:pt x="20" y="223"/>
                                </a:lnTo>
                                <a:lnTo>
                                  <a:pt x="17" y="224"/>
                                </a:lnTo>
                                <a:lnTo>
                                  <a:pt x="15" y="224"/>
                                </a:lnTo>
                                <a:lnTo>
                                  <a:pt x="11" y="224"/>
                                </a:lnTo>
                                <a:lnTo>
                                  <a:pt x="9" y="224"/>
                                </a:lnTo>
                                <a:lnTo>
                                  <a:pt x="6" y="224"/>
                                </a:lnTo>
                                <a:lnTo>
                                  <a:pt x="4" y="223"/>
                                </a:lnTo>
                                <a:lnTo>
                                  <a:pt x="3" y="223"/>
                                </a:lnTo>
                                <a:lnTo>
                                  <a:pt x="1" y="222"/>
                                </a:lnTo>
                                <a:lnTo>
                                  <a:pt x="0" y="222"/>
                                </a:lnTo>
                                <a:lnTo>
                                  <a:pt x="0" y="221"/>
                                </a:lnTo>
                                <a:lnTo>
                                  <a:pt x="0" y="219"/>
                                </a:lnTo>
                                <a:lnTo>
                                  <a:pt x="0" y="5"/>
                                </a:lnTo>
                                <a:lnTo>
                                  <a:pt x="0" y="4"/>
                                </a:lnTo>
                                <a:lnTo>
                                  <a:pt x="0" y="3"/>
                                </a:lnTo>
                                <a:lnTo>
                                  <a:pt x="1" y="1"/>
                                </a:lnTo>
                                <a:lnTo>
                                  <a:pt x="3" y="1"/>
                                </a:lnTo>
                                <a:lnTo>
                                  <a:pt x="5" y="0"/>
                                </a:lnTo>
                                <a:lnTo>
                                  <a:pt x="8" y="0"/>
                                </a:lnTo>
                                <a:lnTo>
                                  <a:pt x="10" y="0"/>
                                </a:lnTo>
                                <a:lnTo>
                                  <a:pt x="14" y="0"/>
                                </a:lnTo>
                                <a:lnTo>
                                  <a:pt x="17" y="0"/>
                                </a:lnTo>
                                <a:lnTo>
                                  <a:pt x="20" y="0"/>
                                </a:lnTo>
                                <a:lnTo>
                                  <a:pt x="22" y="0"/>
                                </a:lnTo>
                                <a:lnTo>
                                  <a:pt x="24" y="1"/>
                                </a:lnTo>
                                <a:lnTo>
                                  <a:pt x="25" y="1"/>
                                </a:lnTo>
                                <a:lnTo>
                                  <a:pt x="26" y="3"/>
                                </a:lnTo>
                                <a:lnTo>
                                  <a:pt x="26" y="4"/>
                                </a:lnTo>
                                <a:lnTo>
                                  <a:pt x="27" y="5"/>
                                </a:lnTo>
                                <a:lnTo>
                                  <a:pt x="27" y="91"/>
                                </a:lnTo>
                                <a:lnTo>
                                  <a:pt x="33" y="85"/>
                                </a:lnTo>
                                <a:lnTo>
                                  <a:pt x="40" y="80"/>
                                </a:lnTo>
                                <a:lnTo>
                                  <a:pt x="45" y="77"/>
                                </a:lnTo>
                                <a:lnTo>
                                  <a:pt x="51" y="73"/>
                                </a:lnTo>
                                <a:lnTo>
                                  <a:pt x="57" y="70"/>
                                </a:lnTo>
                                <a:lnTo>
                                  <a:pt x="63" y="69"/>
                                </a:lnTo>
                                <a:lnTo>
                                  <a:pt x="68" y="68"/>
                                </a:lnTo>
                                <a:lnTo>
                                  <a:pt x="74" y="68"/>
                                </a:lnTo>
                                <a:lnTo>
                                  <a:pt x="90" y="69"/>
                                </a:lnTo>
                                <a:lnTo>
                                  <a:pt x="101" y="74"/>
                                </a:lnTo>
                                <a:lnTo>
                                  <a:pt x="112" y="80"/>
                                </a:lnTo>
                                <a:lnTo>
                                  <a:pt x="120" y="90"/>
                                </a:lnTo>
                                <a:lnTo>
                                  <a:pt x="126" y="101"/>
                                </a:lnTo>
                                <a:lnTo>
                                  <a:pt x="130" y="115"/>
                                </a:lnTo>
                                <a:lnTo>
                                  <a:pt x="132" y="129"/>
                                </a:lnTo>
                                <a:lnTo>
                                  <a:pt x="133" y="145"/>
                                </a:lnTo>
                                <a:close/>
                                <a:moveTo>
                                  <a:pt x="105" y="148"/>
                                </a:moveTo>
                                <a:lnTo>
                                  <a:pt x="105" y="137"/>
                                </a:lnTo>
                                <a:lnTo>
                                  <a:pt x="104" y="127"/>
                                </a:lnTo>
                                <a:lnTo>
                                  <a:pt x="101" y="116"/>
                                </a:lnTo>
                                <a:lnTo>
                                  <a:pt x="98" y="109"/>
                                </a:lnTo>
                                <a:lnTo>
                                  <a:pt x="93" y="101"/>
                                </a:lnTo>
                                <a:lnTo>
                                  <a:pt x="86" y="95"/>
                                </a:lnTo>
                                <a:lnTo>
                                  <a:pt x="79" y="91"/>
                                </a:lnTo>
                                <a:lnTo>
                                  <a:pt x="69" y="90"/>
                                </a:lnTo>
                                <a:lnTo>
                                  <a:pt x="64" y="90"/>
                                </a:lnTo>
                                <a:lnTo>
                                  <a:pt x="59" y="91"/>
                                </a:lnTo>
                                <a:lnTo>
                                  <a:pt x="54" y="94"/>
                                </a:lnTo>
                                <a:lnTo>
                                  <a:pt x="50" y="96"/>
                                </a:lnTo>
                                <a:lnTo>
                                  <a:pt x="45" y="100"/>
                                </a:lnTo>
                                <a:lnTo>
                                  <a:pt x="38" y="105"/>
                                </a:lnTo>
                                <a:lnTo>
                                  <a:pt x="32" y="111"/>
                                </a:lnTo>
                                <a:lnTo>
                                  <a:pt x="27" y="118"/>
                                </a:lnTo>
                                <a:lnTo>
                                  <a:pt x="27" y="176"/>
                                </a:lnTo>
                                <a:lnTo>
                                  <a:pt x="37" y="189"/>
                                </a:lnTo>
                                <a:lnTo>
                                  <a:pt x="47" y="196"/>
                                </a:lnTo>
                                <a:lnTo>
                                  <a:pt x="58" y="202"/>
                                </a:lnTo>
                                <a:lnTo>
                                  <a:pt x="68" y="203"/>
                                </a:lnTo>
                                <a:lnTo>
                                  <a:pt x="78" y="202"/>
                                </a:lnTo>
                                <a:lnTo>
                                  <a:pt x="85" y="198"/>
                                </a:lnTo>
                                <a:lnTo>
                                  <a:pt x="91" y="194"/>
                                </a:lnTo>
                                <a:lnTo>
                                  <a:pt x="96" y="186"/>
                                </a:lnTo>
                                <a:lnTo>
                                  <a:pt x="101" y="178"/>
                                </a:lnTo>
                                <a:lnTo>
                                  <a:pt x="104" y="168"/>
                                </a:lnTo>
                                <a:lnTo>
                                  <a:pt x="105" y="158"/>
                                </a:lnTo>
                                <a:lnTo>
                                  <a:pt x="105" y="14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69" name="Freeform 63"/>
                        <wps:cNvSpPr>
                          <a:spLocks/>
                        </wps:cNvSpPr>
                        <wps:spPr bwMode="auto">
                          <a:xfrm>
                            <a:off x="3713163" y="3106737"/>
                            <a:ext cx="53975" cy="82550"/>
                          </a:xfrm>
                          <a:custGeom>
                            <a:avLst/>
                            <a:gdLst>
                              <a:gd name="T0" fmla="*/ 101 w 103"/>
                              <a:gd name="T1" fmla="*/ 122 h 158"/>
                              <a:gd name="T2" fmla="*/ 94 w 103"/>
                              <a:gd name="T3" fmla="*/ 140 h 158"/>
                              <a:gd name="T4" fmla="*/ 78 w 103"/>
                              <a:gd name="T5" fmla="*/ 151 h 158"/>
                              <a:gd name="T6" fmla="*/ 58 w 103"/>
                              <a:gd name="T7" fmla="*/ 158 h 158"/>
                              <a:gd name="T8" fmla="*/ 39 w 103"/>
                              <a:gd name="T9" fmla="*/ 158 h 158"/>
                              <a:gd name="T10" fmla="*/ 24 w 103"/>
                              <a:gd name="T11" fmla="*/ 155 h 158"/>
                              <a:gd name="T12" fmla="*/ 13 w 103"/>
                              <a:gd name="T13" fmla="*/ 153 h 158"/>
                              <a:gd name="T14" fmla="*/ 5 w 103"/>
                              <a:gd name="T15" fmla="*/ 148 h 158"/>
                              <a:gd name="T16" fmla="*/ 2 w 103"/>
                              <a:gd name="T17" fmla="*/ 144 h 158"/>
                              <a:gd name="T18" fmla="*/ 0 w 103"/>
                              <a:gd name="T19" fmla="*/ 139 h 158"/>
                              <a:gd name="T20" fmla="*/ 0 w 103"/>
                              <a:gd name="T21" fmla="*/ 132 h 158"/>
                              <a:gd name="T22" fmla="*/ 0 w 103"/>
                              <a:gd name="T23" fmla="*/ 127 h 158"/>
                              <a:gd name="T24" fmla="*/ 2 w 103"/>
                              <a:gd name="T25" fmla="*/ 124 h 158"/>
                              <a:gd name="T26" fmla="*/ 3 w 103"/>
                              <a:gd name="T27" fmla="*/ 123 h 158"/>
                              <a:gd name="T28" fmla="*/ 7 w 103"/>
                              <a:gd name="T29" fmla="*/ 123 h 158"/>
                              <a:gd name="T30" fmla="*/ 14 w 103"/>
                              <a:gd name="T31" fmla="*/ 128 h 158"/>
                              <a:gd name="T32" fmla="*/ 24 w 103"/>
                              <a:gd name="T33" fmla="*/ 133 h 158"/>
                              <a:gd name="T34" fmla="*/ 37 w 103"/>
                              <a:gd name="T35" fmla="*/ 137 h 158"/>
                              <a:gd name="T36" fmla="*/ 52 w 103"/>
                              <a:gd name="T37" fmla="*/ 137 h 158"/>
                              <a:gd name="T38" fmla="*/ 63 w 103"/>
                              <a:gd name="T39" fmla="*/ 134 h 158"/>
                              <a:gd name="T40" fmla="*/ 72 w 103"/>
                              <a:gd name="T41" fmla="*/ 128 h 158"/>
                              <a:gd name="T42" fmla="*/ 75 w 103"/>
                              <a:gd name="T43" fmla="*/ 119 h 158"/>
                              <a:gd name="T44" fmla="*/ 75 w 103"/>
                              <a:gd name="T45" fmla="*/ 108 h 158"/>
                              <a:gd name="T46" fmla="*/ 69 w 103"/>
                              <a:gd name="T47" fmla="*/ 100 h 158"/>
                              <a:gd name="T48" fmla="*/ 59 w 103"/>
                              <a:gd name="T49" fmla="*/ 94 h 158"/>
                              <a:gd name="T50" fmla="*/ 47 w 103"/>
                              <a:gd name="T51" fmla="*/ 89 h 158"/>
                              <a:gd name="T52" fmla="*/ 34 w 103"/>
                              <a:gd name="T53" fmla="*/ 82 h 158"/>
                              <a:gd name="T54" fmla="*/ 20 w 103"/>
                              <a:gd name="T55" fmla="*/ 75 h 158"/>
                              <a:gd name="T56" fmla="*/ 10 w 103"/>
                              <a:gd name="T57" fmla="*/ 65 h 158"/>
                              <a:gd name="T58" fmla="*/ 4 w 103"/>
                              <a:gd name="T59" fmla="*/ 52 h 158"/>
                              <a:gd name="T60" fmla="*/ 4 w 103"/>
                              <a:gd name="T61" fmla="*/ 34 h 158"/>
                              <a:gd name="T62" fmla="*/ 10 w 103"/>
                              <a:gd name="T63" fmla="*/ 18 h 158"/>
                              <a:gd name="T64" fmla="*/ 24 w 103"/>
                              <a:gd name="T65" fmla="*/ 7 h 158"/>
                              <a:gd name="T66" fmla="*/ 43 w 103"/>
                              <a:gd name="T67" fmla="*/ 0 h 158"/>
                              <a:gd name="T68" fmla="*/ 62 w 103"/>
                              <a:gd name="T69" fmla="*/ 0 h 158"/>
                              <a:gd name="T70" fmla="*/ 73 w 103"/>
                              <a:gd name="T71" fmla="*/ 1 h 158"/>
                              <a:gd name="T72" fmla="*/ 83 w 103"/>
                              <a:gd name="T73" fmla="*/ 5 h 158"/>
                              <a:gd name="T74" fmla="*/ 89 w 103"/>
                              <a:gd name="T75" fmla="*/ 7 h 158"/>
                              <a:gd name="T76" fmla="*/ 93 w 103"/>
                              <a:gd name="T77" fmla="*/ 10 h 158"/>
                              <a:gd name="T78" fmla="*/ 94 w 103"/>
                              <a:gd name="T79" fmla="*/ 12 h 158"/>
                              <a:gd name="T80" fmla="*/ 94 w 103"/>
                              <a:gd name="T81" fmla="*/ 15 h 158"/>
                              <a:gd name="T82" fmla="*/ 95 w 103"/>
                              <a:gd name="T83" fmla="*/ 18 h 158"/>
                              <a:gd name="T84" fmla="*/ 95 w 103"/>
                              <a:gd name="T85" fmla="*/ 23 h 158"/>
                              <a:gd name="T86" fmla="*/ 94 w 103"/>
                              <a:gd name="T87" fmla="*/ 27 h 158"/>
                              <a:gd name="T88" fmla="*/ 93 w 103"/>
                              <a:gd name="T89" fmla="*/ 29 h 158"/>
                              <a:gd name="T90" fmla="*/ 91 w 103"/>
                              <a:gd name="T91" fmla="*/ 31 h 158"/>
                              <a:gd name="T92" fmla="*/ 89 w 103"/>
                              <a:gd name="T93" fmla="*/ 31 h 158"/>
                              <a:gd name="T94" fmla="*/ 83 w 103"/>
                              <a:gd name="T95" fmla="*/ 27 h 158"/>
                              <a:gd name="T96" fmla="*/ 74 w 103"/>
                              <a:gd name="T97" fmla="*/ 23 h 158"/>
                              <a:gd name="T98" fmla="*/ 63 w 103"/>
                              <a:gd name="T99" fmla="*/ 21 h 158"/>
                              <a:gd name="T100" fmla="*/ 50 w 103"/>
                              <a:gd name="T101" fmla="*/ 21 h 158"/>
                              <a:gd name="T102" fmla="*/ 39 w 103"/>
                              <a:gd name="T103" fmla="*/ 23 h 158"/>
                              <a:gd name="T104" fmla="*/ 32 w 103"/>
                              <a:gd name="T105" fmla="*/ 29 h 158"/>
                              <a:gd name="T106" fmla="*/ 29 w 103"/>
                              <a:gd name="T107" fmla="*/ 37 h 158"/>
                              <a:gd name="T108" fmla="*/ 30 w 103"/>
                              <a:gd name="T109" fmla="*/ 47 h 158"/>
                              <a:gd name="T110" fmla="*/ 36 w 103"/>
                              <a:gd name="T111" fmla="*/ 55 h 158"/>
                              <a:gd name="T112" fmla="*/ 46 w 103"/>
                              <a:gd name="T113" fmla="*/ 61 h 158"/>
                              <a:gd name="T114" fmla="*/ 58 w 103"/>
                              <a:gd name="T115" fmla="*/ 68 h 158"/>
                              <a:gd name="T116" fmla="*/ 72 w 103"/>
                              <a:gd name="T117" fmla="*/ 73 h 158"/>
                              <a:gd name="T118" fmla="*/ 85 w 103"/>
                              <a:gd name="T119" fmla="*/ 80 h 158"/>
                              <a:gd name="T120" fmla="*/ 95 w 103"/>
                              <a:gd name="T121" fmla="*/ 90 h 158"/>
                              <a:gd name="T122" fmla="*/ 101 w 103"/>
                              <a:gd name="T123" fmla="*/ 103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03" h="158">
                                <a:moveTo>
                                  <a:pt x="103" y="112"/>
                                </a:moveTo>
                                <a:lnTo>
                                  <a:pt x="101" y="122"/>
                                </a:lnTo>
                                <a:lnTo>
                                  <a:pt x="98" y="132"/>
                                </a:lnTo>
                                <a:lnTo>
                                  <a:pt x="94" y="140"/>
                                </a:lnTo>
                                <a:lnTo>
                                  <a:pt x="87" y="146"/>
                                </a:lnTo>
                                <a:lnTo>
                                  <a:pt x="78" y="151"/>
                                </a:lnTo>
                                <a:lnTo>
                                  <a:pt x="68" y="155"/>
                                </a:lnTo>
                                <a:lnTo>
                                  <a:pt x="58" y="158"/>
                                </a:lnTo>
                                <a:lnTo>
                                  <a:pt x="46" y="158"/>
                                </a:lnTo>
                                <a:lnTo>
                                  <a:pt x="39" y="158"/>
                                </a:lnTo>
                                <a:lnTo>
                                  <a:pt x="31" y="156"/>
                                </a:lnTo>
                                <a:lnTo>
                                  <a:pt x="24" y="155"/>
                                </a:lnTo>
                                <a:lnTo>
                                  <a:pt x="19" y="154"/>
                                </a:lnTo>
                                <a:lnTo>
                                  <a:pt x="13" y="153"/>
                                </a:lnTo>
                                <a:lnTo>
                                  <a:pt x="9" y="150"/>
                                </a:lnTo>
                                <a:lnTo>
                                  <a:pt x="5" y="148"/>
                                </a:lnTo>
                                <a:lnTo>
                                  <a:pt x="3" y="146"/>
                                </a:lnTo>
                                <a:lnTo>
                                  <a:pt x="2" y="144"/>
                                </a:lnTo>
                                <a:lnTo>
                                  <a:pt x="0" y="142"/>
                                </a:lnTo>
                                <a:lnTo>
                                  <a:pt x="0" y="139"/>
                                </a:lnTo>
                                <a:lnTo>
                                  <a:pt x="0" y="134"/>
                                </a:lnTo>
                                <a:lnTo>
                                  <a:pt x="0" y="132"/>
                                </a:lnTo>
                                <a:lnTo>
                                  <a:pt x="0" y="129"/>
                                </a:lnTo>
                                <a:lnTo>
                                  <a:pt x="0" y="127"/>
                                </a:lnTo>
                                <a:lnTo>
                                  <a:pt x="2" y="126"/>
                                </a:lnTo>
                                <a:lnTo>
                                  <a:pt x="2" y="124"/>
                                </a:lnTo>
                                <a:lnTo>
                                  <a:pt x="3" y="124"/>
                                </a:lnTo>
                                <a:lnTo>
                                  <a:pt x="3" y="123"/>
                                </a:lnTo>
                                <a:lnTo>
                                  <a:pt x="4" y="123"/>
                                </a:lnTo>
                                <a:lnTo>
                                  <a:pt x="7" y="123"/>
                                </a:lnTo>
                                <a:lnTo>
                                  <a:pt x="10" y="126"/>
                                </a:lnTo>
                                <a:lnTo>
                                  <a:pt x="14" y="128"/>
                                </a:lnTo>
                                <a:lnTo>
                                  <a:pt x="18" y="130"/>
                                </a:lnTo>
                                <a:lnTo>
                                  <a:pt x="24" y="133"/>
                                </a:lnTo>
                                <a:lnTo>
                                  <a:pt x="30" y="135"/>
                                </a:lnTo>
                                <a:lnTo>
                                  <a:pt x="37" y="137"/>
                                </a:lnTo>
                                <a:lnTo>
                                  <a:pt x="46" y="137"/>
                                </a:lnTo>
                                <a:lnTo>
                                  <a:pt x="52" y="137"/>
                                </a:lnTo>
                                <a:lnTo>
                                  <a:pt x="58" y="135"/>
                                </a:lnTo>
                                <a:lnTo>
                                  <a:pt x="63" y="134"/>
                                </a:lnTo>
                                <a:lnTo>
                                  <a:pt x="68" y="132"/>
                                </a:lnTo>
                                <a:lnTo>
                                  <a:pt x="72" y="128"/>
                                </a:lnTo>
                                <a:lnTo>
                                  <a:pt x="74" y="124"/>
                                </a:lnTo>
                                <a:lnTo>
                                  <a:pt x="75" y="119"/>
                                </a:lnTo>
                                <a:lnTo>
                                  <a:pt x="75" y="114"/>
                                </a:lnTo>
                                <a:lnTo>
                                  <a:pt x="75" y="108"/>
                                </a:lnTo>
                                <a:lnTo>
                                  <a:pt x="73" y="103"/>
                                </a:lnTo>
                                <a:lnTo>
                                  <a:pt x="69" y="100"/>
                                </a:lnTo>
                                <a:lnTo>
                                  <a:pt x="64" y="96"/>
                                </a:lnTo>
                                <a:lnTo>
                                  <a:pt x="59" y="94"/>
                                </a:lnTo>
                                <a:lnTo>
                                  <a:pt x="53" y="91"/>
                                </a:lnTo>
                                <a:lnTo>
                                  <a:pt x="47" y="89"/>
                                </a:lnTo>
                                <a:lnTo>
                                  <a:pt x="40" y="85"/>
                                </a:lnTo>
                                <a:lnTo>
                                  <a:pt x="34" y="82"/>
                                </a:lnTo>
                                <a:lnTo>
                                  <a:pt x="26" y="79"/>
                                </a:lnTo>
                                <a:lnTo>
                                  <a:pt x="20" y="75"/>
                                </a:lnTo>
                                <a:lnTo>
                                  <a:pt x="15" y="71"/>
                                </a:lnTo>
                                <a:lnTo>
                                  <a:pt x="10" y="65"/>
                                </a:lnTo>
                                <a:lnTo>
                                  <a:pt x="7" y="59"/>
                                </a:lnTo>
                                <a:lnTo>
                                  <a:pt x="4" y="52"/>
                                </a:lnTo>
                                <a:lnTo>
                                  <a:pt x="4" y="42"/>
                                </a:lnTo>
                                <a:lnTo>
                                  <a:pt x="4" y="34"/>
                                </a:lnTo>
                                <a:lnTo>
                                  <a:pt x="7" y="26"/>
                                </a:lnTo>
                                <a:lnTo>
                                  <a:pt x="10" y="18"/>
                                </a:lnTo>
                                <a:lnTo>
                                  <a:pt x="16" y="12"/>
                                </a:lnTo>
                                <a:lnTo>
                                  <a:pt x="24" y="7"/>
                                </a:lnTo>
                                <a:lnTo>
                                  <a:pt x="34" y="4"/>
                                </a:lnTo>
                                <a:lnTo>
                                  <a:pt x="43" y="0"/>
                                </a:lnTo>
                                <a:lnTo>
                                  <a:pt x="56" y="0"/>
                                </a:lnTo>
                                <a:lnTo>
                                  <a:pt x="62" y="0"/>
                                </a:lnTo>
                                <a:lnTo>
                                  <a:pt x="68" y="0"/>
                                </a:lnTo>
                                <a:lnTo>
                                  <a:pt x="73" y="1"/>
                                </a:lnTo>
                                <a:lnTo>
                                  <a:pt x="78" y="2"/>
                                </a:lnTo>
                                <a:lnTo>
                                  <a:pt x="83" y="5"/>
                                </a:lnTo>
                                <a:lnTo>
                                  <a:pt x="87" y="6"/>
                                </a:lnTo>
                                <a:lnTo>
                                  <a:pt x="89" y="7"/>
                                </a:lnTo>
                                <a:lnTo>
                                  <a:pt x="91" y="9"/>
                                </a:lnTo>
                                <a:lnTo>
                                  <a:pt x="93" y="10"/>
                                </a:lnTo>
                                <a:lnTo>
                                  <a:pt x="93" y="11"/>
                                </a:lnTo>
                                <a:lnTo>
                                  <a:pt x="94" y="12"/>
                                </a:lnTo>
                                <a:lnTo>
                                  <a:pt x="94" y="13"/>
                                </a:lnTo>
                                <a:lnTo>
                                  <a:pt x="94" y="15"/>
                                </a:lnTo>
                                <a:lnTo>
                                  <a:pt x="94" y="16"/>
                                </a:lnTo>
                                <a:lnTo>
                                  <a:pt x="95" y="18"/>
                                </a:lnTo>
                                <a:lnTo>
                                  <a:pt x="95" y="21"/>
                                </a:lnTo>
                                <a:lnTo>
                                  <a:pt x="95" y="23"/>
                                </a:lnTo>
                                <a:lnTo>
                                  <a:pt x="94" y="26"/>
                                </a:lnTo>
                                <a:lnTo>
                                  <a:pt x="94" y="27"/>
                                </a:lnTo>
                                <a:lnTo>
                                  <a:pt x="94" y="28"/>
                                </a:lnTo>
                                <a:lnTo>
                                  <a:pt x="93" y="29"/>
                                </a:lnTo>
                                <a:lnTo>
                                  <a:pt x="93" y="31"/>
                                </a:lnTo>
                                <a:lnTo>
                                  <a:pt x="91" y="31"/>
                                </a:lnTo>
                                <a:lnTo>
                                  <a:pt x="90" y="31"/>
                                </a:lnTo>
                                <a:lnTo>
                                  <a:pt x="89" y="31"/>
                                </a:lnTo>
                                <a:lnTo>
                                  <a:pt x="87" y="29"/>
                                </a:lnTo>
                                <a:lnTo>
                                  <a:pt x="83" y="27"/>
                                </a:lnTo>
                                <a:lnTo>
                                  <a:pt x="79" y="26"/>
                                </a:lnTo>
                                <a:lnTo>
                                  <a:pt x="74" y="23"/>
                                </a:lnTo>
                                <a:lnTo>
                                  <a:pt x="69" y="22"/>
                                </a:lnTo>
                                <a:lnTo>
                                  <a:pt x="63" y="21"/>
                                </a:lnTo>
                                <a:lnTo>
                                  <a:pt x="56" y="20"/>
                                </a:lnTo>
                                <a:lnTo>
                                  <a:pt x="50" y="21"/>
                                </a:lnTo>
                                <a:lnTo>
                                  <a:pt x="43" y="22"/>
                                </a:lnTo>
                                <a:lnTo>
                                  <a:pt x="39" y="23"/>
                                </a:lnTo>
                                <a:lnTo>
                                  <a:pt x="36" y="26"/>
                                </a:lnTo>
                                <a:lnTo>
                                  <a:pt x="32" y="29"/>
                                </a:lnTo>
                                <a:lnTo>
                                  <a:pt x="30" y="33"/>
                                </a:lnTo>
                                <a:lnTo>
                                  <a:pt x="29" y="37"/>
                                </a:lnTo>
                                <a:lnTo>
                                  <a:pt x="29" y="41"/>
                                </a:lnTo>
                                <a:lnTo>
                                  <a:pt x="30" y="47"/>
                                </a:lnTo>
                                <a:lnTo>
                                  <a:pt x="32" y="52"/>
                                </a:lnTo>
                                <a:lnTo>
                                  <a:pt x="36" y="55"/>
                                </a:lnTo>
                                <a:lnTo>
                                  <a:pt x="41" y="59"/>
                                </a:lnTo>
                                <a:lnTo>
                                  <a:pt x="46" y="61"/>
                                </a:lnTo>
                                <a:lnTo>
                                  <a:pt x="52" y="65"/>
                                </a:lnTo>
                                <a:lnTo>
                                  <a:pt x="58" y="68"/>
                                </a:lnTo>
                                <a:lnTo>
                                  <a:pt x="66" y="70"/>
                                </a:lnTo>
                                <a:lnTo>
                                  <a:pt x="72" y="73"/>
                                </a:lnTo>
                                <a:lnTo>
                                  <a:pt x="79" y="76"/>
                                </a:lnTo>
                                <a:lnTo>
                                  <a:pt x="85" y="80"/>
                                </a:lnTo>
                                <a:lnTo>
                                  <a:pt x="90" y="84"/>
                                </a:lnTo>
                                <a:lnTo>
                                  <a:pt x="95" y="90"/>
                                </a:lnTo>
                                <a:lnTo>
                                  <a:pt x="99" y="96"/>
                                </a:lnTo>
                                <a:lnTo>
                                  <a:pt x="101" y="103"/>
                                </a:lnTo>
                                <a:lnTo>
                                  <a:pt x="103" y="1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70" name="Freeform 64"/>
                        <wps:cNvSpPr>
                          <a:spLocks noEditPoints="1"/>
                        </wps:cNvSpPr>
                        <wps:spPr bwMode="auto">
                          <a:xfrm>
                            <a:off x="3781425" y="3106737"/>
                            <a:ext cx="76200" cy="82550"/>
                          </a:xfrm>
                          <a:custGeom>
                            <a:avLst/>
                            <a:gdLst>
                              <a:gd name="T0" fmla="*/ 144 w 144"/>
                              <a:gd name="T1" fmla="*/ 95 h 158"/>
                              <a:gd name="T2" fmla="*/ 134 w 144"/>
                              <a:gd name="T3" fmla="*/ 124 h 158"/>
                              <a:gd name="T4" fmla="*/ 115 w 144"/>
                              <a:gd name="T5" fmla="*/ 145 h 158"/>
                              <a:gd name="T6" fmla="*/ 88 w 144"/>
                              <a:gd name="T7" fmla="*/ 158 h 158"/>
                              <a:gd name="T8" fmla="*/ 54 w 144"/>
                              <a:gd name="T9" fmla="*/ 158 h 158"/>
                              <a:gd name="T10" fmla="*/ 27 w 144"/>
                              <a:gd name="T11" fmla="*/ 146 h 158"/>
                              <a:gd name="T12" fmla="*/ 10 w 144"/>
                              <a:gd name="T13" fmla="*/ 127 h 158"/>
                              <a:gd name="T14" fmla="*/ 1 w 144"/>
                              <a:gd name="T15" fmla="*/ 98 h 158"/>
                              <a:gd name="T16" fmla="*/ 1 w 144"/>
                              <a:gd name="T17" fmla="*/ 63 h 158"/>
                              <a:gd name="T18" fmla="*/ 10 w 144"/>
                              <a:gd name="T19" fmla="*/ 33 h 158"/>
                              <a:gd name="T20" fmla="*/ 28 w 144"/>
                              <a:gd name="T21" fmla="*/ 12 h 158"/>
                              <a:gd name="T22" fmla="*/ 55 w 144"/>
                              <a:gd name="T23" fmla="*/ 0 h 158"/>
                              <a:gd name="T24" fmla="*/ 91 w 144"/>
                              <a:gd name="T25" fmla="*/ 0 h 158"/>
                              <a:gd name="T26" fmla="*/ 117 w 144"/>
                              <a:gd name="T27" fmla="*/ 11 h 158"/>
                              <a:gd name="T28" fmla="*/ 134 w 144"/>
                              <a:gd name="T29" fmla="*/ 31 h 158"/>
                              <a:gd name="T30" fmla="*/ 144 w 144"/>
                              <a:gd name="T31" fmla="*/ 60 h 158"/>
                              <a:gd name="T32" fmla="*/ 117 w 144"/>
                              <a:gd name="T33" fmla="*/ 79 h 158"/>
                              <a:gd name="T34" fmla="*/ 114 w 144"/>
                              <a:gd name="T35" fmla="*/ 57 h 158"/>
                              <a:gd name="T36" fmla="*/ 107 w 144"/>
                              <a:gd name="T37" fmla="*/ 38 h 158"/>
                              <a:gd name="T38" fmla="*/ 93 w 144"/>
                              <a:gd name="T39" fmla="*/ 26 h 158"/>
                              <a:gd name="T40" fmla="*/ 72 w 144"/>
                              <a:gd name="T41" fmla="*/ 22 h 158"/>
                              <a:gd name="T42" fmla="*/ 53 w 144"/>
                              <a:gd name="T43" fmla="*/ 26 h 158"/>
                              <a:gd name="T44" fmla="*/ 38 w 144"/>
                              <a:gd name="T45" fmla="*/ 38 h 158"/>
                              <a:gd name="T46" fmla="*/ 30 w 144"/>
                              <a:gd name="T47" fmla="*/ 55 h 158"/>
                              <a:gd name="T48" fmla="*/ 28 w 144"/>
                              <a:gd name="T49" fmla="*/ 79 h 158"/>
                              <a:gd name="T50" fmla="*/ 29 w 144"/>
                              <a:gd name="T51" fmla="*/ 101 h 158"/>
                              <a:gd name="T52" fmla="*/ 37 w 144"/>
                              <a:gd name="T53" fmla="*/ 119 h 158"/>
                              <a:gd name="T54" fmla="*/ 50 w 144"/>
                              <a:gd name="T55" fmla="*/ 132 h 158"/>
                              <a:gd name="T56" fmla="*/ 71 w 144"/>
                              <a:gd name="T57" fmla="*/ 135 h 158"/>
                              <a:gd name="T58" fmla="*/ 92 w 144"/>
                              <a:gd name="T59" fmla="*/ 132 h 158"/>
                              <a:gd name="T60" fmla="*/ 106 w 144"/>
                              <a:gd name="T61" fmla="*/ 119 h 158"/>
                              <a:gd name="T62" fmla="*/ 114 w 144"/>
                              <a:gd name="T63" fmla="*/ 102 h 158"/>
                              <a:gd name="T64" fmla="*/ 117 w 144"/>
                              <a:gd name="T65" fmla="*/ 79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4" h="158">
                                <a:moveTo>
                                  <a:pt x="144" y="77"/>
                                </a:moveTo>
                                <a:lnTo>
                                  <a:pt x="144" y="95"/>
                                </a:lnTo>
                                <a:lnTo>
                                  <a:pt x="139" y="110"/>
                                </a:lnTo>
                                <a:lnTo>
                                  <a:pt x="134" y="124"/>
                                </a:lnTo>
                                <a:lnTo>
                                  <a:pt x="125" y="135"/>
                                </a:lnTo>
                                <a:lnTo>
                                  <a:pt x="115" y="145"/>
                                </a:lnTo>
                                <a:lnTo>
                                  <a:pt x="102" y="153"/>
                                </a:lnTo>
                                <a:lnTo>
                                  <a:pt x="88" y="158"/>
                                </a:lnTo>
                                <a:lnTo>
                                  <a:pt x="70" y="158"/>
                                </a:lnTo>
                                <a:lnTo>
                                  <a:pt x="54" y="158"/>
                                </a:lnTo>
                                <a:lnTo>
                                  <a:pt x="39" y="153"/>
                                </a:lnTo>
                                <a:lnTo>
                                  <a:pt x="27" y="146"/>
                                </a:lnTo>
                                <a:lnTo>
                                  <a:pt x="17" y="138"/>
                                </a:lnTo>
                                <a:lnTo>
                                  <a:pt x="10" y="127"/>
                                </a:lnTo>
                                <a:lnTo>
                                  <a:pt x="5" y="113"/>
                                </a:lnTo>
                                <a:lnTo>
                                  <a:pt x="1" y="98"/>
                                </a:lnTo>
                                <a:lnTo>
                                  <a:pt x="0" y="80"/>
                                </a:lnTo>
                                <a:lnTo>
                                  <a:pt x="1" y="63"/>
                                </a:lnTo>
                                <a:lnTo>
                                  <a:pt x="5" y="48"/>
                                </a:lnTo>
                                <a:lnTo>
                                  <a:pt x="10" y="33"/>
                                </a:lnTo>
                                <a:lnTo>
                                  <a:pt x="18" y="22"/>
                                </a:lnTo>
                                <a:lnTo>
                                  <a:pt x="28" y="12"/>
                                </a:lnTo>
                                <a:lnTo>
                                  <a:pt x="42" y="6"/>
                                </a:lnTo>
                                <a:lnTo>
                                  <a:pt x="55" y="0"/>
                                </a:lnTo>
                                <a:lnTo>
                                  <a:pt x="74" y="0"/>
                                </a:lnTo>
                                <a:lnTo>
                                  <a:pt x="91" y="0"/>
                                </a:lnTo>
                                <a:lnTo>
                                  <a:pt x="104" y="5"/>
                                </a:lnTo>
                                <a:lnTo>
                                  <a:pt x="117" y="11"/>
                                </a:lnTo>
                                <a:lnTo>
                                  <a:pt x="127" y="20"/>
                                </a:lnTo>
                                <a:lnTo>
                                  <a:pt x="134" y="31"/>
                                </a:lnTo>
                                <a:lnTo>
                                  <a:pt x="140" y="44"/>
                                </a:lnTo>
                                <a:lnTo>
                                  <a:pt x="144" y="60"/>
                                </a:lnTo>
                                <a:lnTo>
                                  <a:pt x="144" y="77"/>
                                </a:lnTo>
                                <a:close/>
                                <a:moveTo>
                                  <a:pt x="117" y="79"/>
                                </a:moveTo>
                                <a:lnTo>
                                  <a:pt x="115" y="68"/>
                                </a:lnTo>
                                <a:lnTo>
                                  <a:pt x="114" y="57"/>
                                </a:lnTo>
                                <a:lnTo>
                                  <a:pt x="112" y="47"/>
                                </a:lnTo>
                                <a:lnTo>
                                  <a:pt x="107" y="38"/>
                                </a:lnTo>
                                <a:lnTo>
                                  <a:pt x="102" y="32"/>
                                </a:lnTo>
                                <a:lnTo>
                                  <a:pt x="93" y="26"/>
                                </a:lnTo>
                                <a:lnTo>
                                  <a:pt x="85" y="22"/>
                                </a:lnTo>
                                <a:lnTo>
                                  <a:pt x="72" y="22"/>
                                </a:lnTo>
                                <a:lnTo>
                                  <a:pt x="61" y="22"/>
                                </a:lnTo>
                                <a:lnTo>
                                  <a:pt x="53" y="26"/>
                                </a:lnTo>
                                <a:lnTo>
                                  <a:pt x="44" y="31"/>
                                </a:lnTo>
                                <a:lnTo>
                                  <a:pt x="38" y="38"/>
                                </a:lnTo>
                                <a:lnTo>
                                  <a:pt x="33" y="45"/>
                                </a:lnTo>
                                <a:lnTo>
                                  <a:pt x="30" y="55"/>
                                </a:lnTo>
                                <a:lnTo>
                                  <a:pt x="28" y="66"/>
                                </a:lnTo>
                                <a:lnTo>
                                  <a:pt x="28" y="79"/>
                                </a:lnTo>
                                <a:lnTo>
                                  <a:pt x="28" y="90"/>
                                </a:lnTo>
                                <a:lnTo>
                                  <a:pt x="29" y="101"/>
                                </a:lnTo>
                                <a:lnTo>
                                  <a:pt x="32" y="111"/>
                                </a:lnTo>
                                <a:lnTo>
                                  <a:pt x="37" y="119"/>
                                </a:lnTo>
                                <a:lnTo>
                                  <a:pt x="43" y="127"/>
                                </a:lnTo>
                                <a:lnTo>
                                  <a:pt x="50" y="132"/>
                                </a:lnTo>
                                <a:lnTo>
                                  <a:pt x="60" y="135"/>
                                </a:lnTo>
                                <a:lnTo>
                                  <a:pt x="71" y="135"/>
                                </a:lnTo>
                                <a:lnTo>
                                  <a:pt x="82" y="135"/>
                                </a:lnTo>
                                <a:lnTo>
                                  <a:pt x="92" y="132"/>
                                </a:lnTo>
                                <a:lnTo>
                                  <a:pt x="99" y="127"/>
                                </a:lnTo>
                                <a:lnTo>
                                  <a:pt x="106" y="119"/>
                                </a:lnTo>
                                <a:lnTo>
                                  <a:pt x="111" y="112"/>
                                </a:lnTo>
                                <a:lnTo>
                                  <a:pt x="114" y="102"/>
                                </a:lnTo>
                                <a:lnTo>
                                  <a:pt x="115" y="91"/>
                                </a:lnTo>
                                <a:lnTo>
                                  <a:pt x="117" y="7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71" name="Freeform 65"/>
                        <wps:cNvSpPr>
                          <a:spLocks/>
                        </wps:cNvSpPr>
                        <wps:spPr bwMode="auto">
                          <a:xfrm>
                            <a:off x="3878263" y="3106737"/>
                            <a:ext cx="44450" cy="82550"/>
                          </a:xfrm>
                          <a:custGeom>
                            <a:avLst/>
                            <a:gdLst>
                              <a:gd name="T0" fmla="*/ 84 w 84"/>
                              <a:gd name="T1" fmla="*/ 20 h 156"/>
                              <a:gd name="T2" fmla="*/ 84 w 84"/>
                              <a:gd name="T3" fmla="*/ 25 h 156"/>
                              <a:gd name="T4" fmla="*/ 83 w 84"/>
                              <a:gd name="T5" fmla="*/ 27 h 156"/>
                              <a:gd name="T6" fmla="*/ 81 w 84"/>
                              <a:gd name="T7" fmla="*/ 28 h 156"/>
                              <a:gd name="T8" fmla="*/ 79 w 84"/>
                              <a:gd name="T9" fmla="*/ 28 h 156"/>
                              <a:gd name="T10" fmla="*/ 75 w 84"/>
                              <a:gd name="T11" fmla="*/ 27 h 156"/>
                              <a:gd name="T12" fmla="*/ 70 w 84"/>
                              <a:gd name="T13" fmla="*/ 26 h 156"/>
                              <a:gd name="T14" fmla="*/ 65 w 84"/>
                              <a:gd name="T15" fmla="*/ 25 h 156"/>
                              <a:gd name="T16" fmla="*/ 58 w 84"/>
                              <a:gd name="T17" fmla="*/ 25 h 156"/>
                              <a:gd name="T18" fmla="*/ 49 w 84"/>
                              <a:gd name="T19" fmla="*/ 28 h 156"/>
                              <a:gd name="T20" fmla="*/ 41 w 84"/>
                              <a:gd name="T21" fmla="*/ 36 h 156"/>
                              <a:gd name="T22" fmla="*/ 32 w 84"/>
                              <a:gd name="T23" fmla="*/ 48 h 156"/>
                              <a:gd name="T24" fmla="*/ 26 w 84"/>
                              <a:gd name="T25" fmla="*/ 151 h 156"/>
                              <a:gd name="T26" fmla="*/ 26 w 84"/>
                              <a:gd name="T27" fmla="*/ 154 h 156"/>
                              <a:gd name="T28" fmla="*/ 24 w 84"/>
                              <a:gd name="T29" fmla="*/ 155 h 156"/>
                              <a:gd name="T30" fmla="*/ 20 w 84"/>
                              <a:gd name="T31" fmla="*/ 156 h 156"/>
                              <a:gd name="T32" fmla="*/ 14 w 84"/>
                              <a:gd name="T33" fmla="*/ 156 h 156"/>
                              <a:gd name="T34" fmla="*/ 6 w 84"/>
                              <a:gd name="T35" fmla="*/ 156 h 156"/>
                              <a:gd name="T36" fmla="*/ 3 w 84"/>
                              <a:gd name="T37" fmla="*/ 155 h 156"/>
                              <a:gd name="T38" fmla="*/ 0 w 84"/>
                              <a:gd name="T39" fmla="*/ 154 h 156"/>
                              <a:gd name="T40" fmla="*/ 0 w 84"/>
                              <a:gd name="T41" fmla="*/ 151 h 156"/>
                              <a:gd name="T42" fmla="*/ 0 w 84"/>
                              <a:gd name="T43" fmla="*/ 6 h 156"/>
                              <a:gd name="T44" fmla="*/ 1 w 84"/>
                              <a:gd name="T45" fmla="*/ 4 h 156"/>
                              <a:gd name="T46" fmla="*/ 4 w 84"/>
                              <a:gd name="T47" fmla="*/ 2 h 156"/>
                              <a:gd name="T48" fmla="*/ 9 w 84"/>
                              <a:gd name="T49" fmla="*/ 2 h 156"/>
                              <a:gd name="T50" fmla="*/ 15 w 84"/>
                              <a:gd name="T51" fmla="*/ 2 h 156"/>
                              <a:gd name="T52" fmla="*/ 20 w 84"/>
                              <a:gd name="T53" fmla="*/ 2 h 156"/>
                              <a:gd name="T54" fmla="*/ 22 w 84"/>
                              <a:gd name="T55" fmla="*/ 4 h 156"/>
                              <a:gd name="T56" fmla="*/ 24 w 84"/>
                              <a:gd name="T57" fmla="*/ 6 h 156"/>
                              <a:gd name="T58" fmla="*/ 24 w 84"/>
                              <a:gd name="T59" fmla="*/ 28 h 156"/>
                              <a:gd name="T60" fmla="*/ 35 w 84"/>
                              <a:gd name="T61" fmla="*/ 13 h 156"/>
                              <a:gd name="T62" fmla="*/ 45 w 84"/>
                              <a:gd name="T63" fmla="*/ 5 h 156"/>
                              <a:gd name="T64" fmla="*/ 54 w 84"/>
                              <a:gd name="T65" fmla="*/ 1 h 156"/>
                              <a:gd name="T66" fmla="*/ 63 w 84"/>
                              <a:gd name="T67" fmla="*/ 0 h 156"/>
                              <a:gd name="T68" fmla="*/ 68 w 84"/>
                              <a:gd name="T69" fmla="*/ 0 h 156"/>
                              <a:gd name="T70" fmla="*/ 74 w 84"/>
                              <a:gd name="T71" fmla="*/ 1 h 156"/>
                              <a:gd name="T72" fmla="*/ 79 w 84"/>
                              <a:gd name="T73" fmla="*/ 2 h 156"/>
                              <a:gd name="T74" fmla="*/ 83 w 84"/>
                              <a:gd name="T75" fmla="*/ 4 h 156"/>
                              <a:gd name="T76" fmla="*/ 84 w 84"/>
                              <a:gd name="T77" fmla="*/ 5 h 156"/>
                              <a:gd name="T78" fmla="*/ 84 w 84"/>
                              <a:gd name="T79" fmla="*/ 7 h 156"/>
                              <a:gd name="T80" fmla="*/ 84 w 84"/>
                              <a:gd name="T81" fmla="*/ 11 h 156"/>
                              <a:gd name="T82" fmla="*/ 84 w 84"/>
                              <a:gd name="T83" fmla="*/ 16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84" h="156">
                                <a:moveTo>
                                  <a:pt x="84" y="16"/>
                                </a:moveTo>
                                <a:lnTo>
                                  <a:pt x="84" y="20"/>
                                </a:lnTo>
                                <a:lnTo>
                                  <a:pt x="84" y="22"/>
                                </a:lnTo>
                                <a:lnTo>
                                  <a:pt x="84" y="25"/>
                                </a:lnTo>
                                <a:lnTo>
                                  <a:pt x="84" y="26"/>
                                </a:lnTo>
                                <a:lnTo>
                                  <a:pt x="83" y="27"/>
                                </a:lnTo>
                                <a:lnTo>
                                  <a:pt x="83" y="28"/>
                                </a:lnTo>
                                <a:lnTo>
                                  <a:pt x="81" y="28"/>
                                </a:lnTo>
                                <a:lnTo>
                                  <a:pt x="80" y="28"/>
                                </a:lnTo>
                                <a:lnTo>
                                  <a:pt x="79" y="28"/>
                                </a:lnTo>
                                <a:lnTo>
                                  <a:pt x="78" y="28"/>
                                </a:lnTo>
                                <a:lnTo>
                                  <a:pt x="75" y="27"/>
                                </a:lnTo>
                                <a:lnTo>
                                  <a:pt x="73" y="27"/>
                                </a:lnTo>
                                <a:lnTo>
                                  <a:pt x="70" y="26"/>
                                </a:lnTo>
                                <a:lnTo>
                                  <a:pt x="68" y="26"/>
                                </a:lnTo>
                                <a:lnTo>
                                  <a:pt x="65" y="25"/>
                                </a:lnTo>
                                <a:lnTo>
                                  <a:pt x="62" y="25"/>
                                </a:lnTo>
                                <a:lnTo>
                                  <a:pt x="58" y="25"/>
                                </a:lnTo>
                                <a:lnTo>
                                  <a:pt x="54" y="26"/>
                                </a:lnTo>
                                <a:lnTo>
                                  <a:pt x="49" y="28"/>
                                </a:lnTo>
                                <a:lnTo>
                                  <a:pt x="46" y="32"/>
                                </a:lnTo>
                                <a:lnTo>
                                  <a:pt x="41" y="36"/>
                                </a:lnTo>
                                <a:lnTo>
                                  <a:pt x="37" y="42"/>
                                </a:lnTo>
                                <a:lnTo>
                                  <a:pt x="32" y="48"/>
                                </a:lnTo>
                                <a:lnTo>
                                  <a:pt x="26" y="57"/>
                                </a:lnTo>
                                <a:lnTo>
                                  <a:pt x="26" y="151"/>
                                </a:lnTo>
                                <a:lnTo>
                                  <a:pt x="26" y="153"/>
                                </a:lnTo>
                                <a:lnTo>
                                  <a:pt x="26" y="154"/>
                                </a:lnTo>
                                <a:lnTo>
                                  <a:pt x="25" y="154"/>
                                </a:lnTo>
                                <a:lnTo>
                                  <a:pt x="24" y="155"/>
                                </a:lnTo>
                                <a:lnTo>
                                  <a:pt x="22" y="155"/>
                                </a:lnTo>
                                <a:lnTo>
                                  <a:pt x="20" y="156"/>
                                </a:lnTo>
                                <a:lnTo>
                                  <a:pt x="17" y="156"/>
                                </a:lnTo>
                                <a:lnTo>
                                  <a:pt x="14" y="156"/>
                                </a:lnTo>
                                <a:lnTo>
                                  <a:pt x="10" y="156"/>
                                </a:lnTo>
                                <a:lnTo>
                                  <a:pt x="6" y="156"/>
                                </a:lnTo>
                                <a:lnTo>
                                  <a:pt x="4" y="155"/>
                                </a:lnTo>
                                <a:lnTo>
                                  <a:pt x="3" y="155"/>
                                </a:lnTo>
                                <a:lnTo>
                                  <a:pt x="1" y="154"/>
                                </a:lnTo>
                                <a:lnTo>
                                  <a:pt x="0" y="154"/>
                                </a:lnTo>
                                <a:lnTo>
                                  <a:pt x="0" y="153"/>
                                </a:lnTo>
                                <a:lnTo>
                                  <a:pt x="0" y="151"/>
                                </a:lnTo>
                                <a:lnTo>
                                  <a:pt x="0" y="7"/>
                                </a:lnTo>
                                <a:lnTo>
                                  <a:pt x="0" y="6"/>
                                </a:lnTo>
                                <a:lnTo>
                                  <a:pt x="0" y="5"/>
                                </a:lnTo>
                                <a:lnTo>
                                  <a:pt x="1" y="4"/>
                                </a:lnTo>
                                <a:lnTo>
                                  <a:pt x="3" y="4"/>
                                </a:lnTo>
                                <a:lnTo>
                                  <a:pt x="4" y="2"/>
                                </a:lnTo>
                                <a:lnTo>
                                  <a:pt x="6" y="2"/>
                                </a:lnTo>
                                <a:lnTo>
                                  <a:pt x="9" y="2"/>
                                </a:lnTo>
                                <a:lnTo>
                                  <a:pt x="13" y="2"/>
                                </a:lnTo>
                                <a:lnTo>
                                  <a:pt x="15" y="2"/>
                                </a:lnTo>
                                <a:lnTo>
                                  <a:pt x="17" y="2"/>
                                </a:lnTo>
                                <a:lnTo>
                                  <a:pt x="20" y="2"/>
                                </a:lnTo>
                                <a:lnTo>
                                  <a:pt x="21" y="4"/>
                                </a:lnTo>
                                <a:lnTo>
                                  <a:pt x="22" y="4"/>
                                </a:lnTo>
                                <a:lnTo>
                                  <a:pt x="24" y="5"/>
                                </a:lnTo>
                                <a:lnTo>
                                  <a:pt x="24" y="6"/>
                                </a:lnTo>
                                <a:lnTo>
                                  <a:pt x="24" y="7"/>
                                </a:lnTo>
                                <a:lnTo>
                                  <a:pt x="24" y="28"/>
                                </a:lnTo>
                                <a:lnTo>
                                  <a:pt x="30" y="20"/>
                                </a:lnTo>
                                <a:lnTo>
                                  <a:pt x="35" y="13"/>
                                </a:lnTo>
                                <a:lnTo>
                                  <a:pt x="40" y="9"/>
                                </a:lnTo>
                                <a:lnTo>
                                  <a:pt x="45" y="5"/>
                                </a:lnTo>
                                <a:lnTo>
                                  <a:pt x="49" y="2"/>
                                </a:lnTo>
                                <a:lnTo>
                                  <a:pt x="54" y="1"/>
                                </a:lnTo>
                                <a:lnTo>
                                  <a:pt x="59" y="0"/>
                                </a:lnTo>
                                <a:lnTo>
                                  <a:pt x="63" y="0"/>
                                </a:lnTo>
                                <a:lnTo>
                                  <a:pt x="65" y="0"/>
                                </a:lnTo>
                                <a:lnTo>
                                  <a:pt x="68" y="0"/>
                                </a:lnTo>
                                <a:lnTo>
                                  <a:pt x="70" y="0"/>
                                </a:lnTo>
                                <a:lnTo>
                                  <a:pt x="74" y="1"/>
                                </a:lnTo>
                                <a:lnTo>
                                  <a:pt x="77" y="1"/>
                                </a:lnTo>
                                <a:lnTo>
                                  <a:pt x="79" y="2"/>
                                </a:lnTo>
                                <a:lnTo>
                                  <a:pt x="81" y="2"/>
                                </a:lnTo>
                                <a:lnTo>
                                  <a:pt x="83" y="4"/>
                                </a:lnTo>
                                <a:lnTo>
                                  <a:pt x="83" y="5"/>
                                </a:lnTo>
                                <a:lnTo>
                                  <a:pt x="84" y="5"/>
                                </a:lnTo>
                                <a:lnTo>
                                  <a:pt x="84" y="6"/>
                                </a:lnTo>
                                <a:lnTo>
                                  <a:pt x="84" y="7"/>
                                </a:lnTo>
                                <a:lnTo>
                                  <a:pt x="84" y="9"/>
                                </a:lnTo>
                                <a:lnTo>
                                  <a:pt x="84" y="11"/>
                                </a:lnTo>
                                <a:lnTo>
                                  <a:pt x="84" y="12"/>
                                </a:lnTo>
                                <a:lnTo>
                                  <a:pt x="84"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72" name="Freeform 66"/>
                        <wps:cNvSpPr>
                          <a:spLocks noEditPoints="1"/>
                        </wps:cNvSpPr>
                        <wps:spPr bwMode="auto">
                          <a:xfrm>
                            <a:off x="3940175" y="3106737"/>
                            <a:ext cx="69850" cy="112713"/>
                          </a:xfrm>
                          <a:custGeom>
                            <a:avLst/>
                            <a:gdLst>
                              <a:gd name="T0" fmla="*/ 132 w 133"/>
                              <a:gd name="T1" fmla="*/ 95 h 213"/>
                              <a:gd name="T2" fmla="*/ 124 w 133"/>
                              <a:gd name="T3" fmla="*/ 126 h 213"/>
                              <a:gd name="T4" fmla="*/ 108 w 133"/>
                              <a:gd name="T5" fmla="*/ 146 h 213"/>
                              <a:gd name="T6" fmla="*/ 85 w 133"/>
                              <a:gd name="T7" fmla="*/ 158 h 213"/>
                              <a:gd name="T8" fmla="*/ 64 w 133"/>
                              <a:gd name="T9" fmla="*/ 158 h 213"/>
                              <a:gd name="T10" fmla="*/ 53 w 133"/>
                              <a:gd name="T11" fmla="*/ 155 h 213"/>
                              <a:gd name="T12" fmla="*/ 43 w 133"/>
                              <a:gd name="T13" fmla="*/ 150 h 213"/>
                              <a:gd name="T14" fmla="*/ 32 w 133"/>
                              <a:gd name="T15" fmla="*/ 142 h 213"/>
                              <a:gd name="T16" fmla="*/ 27 w 133"/>
                              <a:gd name="T17" fmla="*/ 208 h 213"/>
                              <a:gd name="T18" fmla="*/ 26 w 133"/>
                              <a:gd name="T19" fmla="*/ 210 h 213"/>
                              <a:gd name="T20" fmla="*/ 23 w 133"/>
                              <a:gd name="T21" fmla="*/ 212 h 213"/>
                              <a:gd name="T22" fmla="*/ 19 w 133"/>
                              <a:gd name="T23" fmla="*/ 213 h 213"/>
                              <a:gd name="T24" fmla="*/ 13 w 133"/>
                              <a:gd name="T25" fmla="*/ 213 h 213"/>
                              <a:gd name="T26" fmla="*/ 7 w 133"/>
                              <a:gd name="T27" fmla="*/ 213 h 213"/>
                              <a:gd name="T28" fmla="*/ 2 w 133"/>
                              <a:gd name="T29" fmla="*/ 212 h 213"/>
                              <a:gd name="T30" fmla="*/ 1 w 133"/>
                              <a:gd name="T31" fmla="*/ 210 h 213"/>
                              <a:gd name="T32" fmla="*/ 0 w 133"/>
                              <a:gd name="T33" fmla="*/ 208 h 213"/>
                              <a:gd name="T34" fmla="*/ 0 w 133"/>
                              <a:gd name="T35" fmla="*/ 5 h 213"/>
                              <a:gd name="T36" fmla="*/ 1 w 133"/>
                              <a:gd name="T37" fmla="*/ 4 h 213"/>
                              <a:gd name="T38" fmla="*/ 3 w 133"/>
                              <a:gd name="T39" fmla="*/ 2 h 213"/>
                              <a:gd name="T40" fmla="*/ 8 w 133"/>
                              <a:gd name="T41" fmla="*/ 2 h 213"/>
                              <a:gd name="T42" fmla="*/ 15 w 133"/>
                              <a:gd name="T43" fmla="*/ 2 h 213"/>
                              <a:gd name="T44" fmla="*/ 19 w 133"/>
                              <a:gd name="T45" fmla="*/ 2 h 213"/>
                              <a:gd name="T46" fmla="*/ 22 w 133"/>
                              <a:gd name="T47" fmla="*/ 4 h 213"/>
                              <a:gd name="T48" fmla="*/ 23 w 133"/>
                              <a:gd name="T49" fmla="*/ 5 h 213"/>
                              <a:gd name="T50" fmla="*/ 23 w 133"/>
                              <a:gd name="T51" fmla="*/ 26 h 213"/>
                              <a:gd name="T52" fmla="*/ 35 w 133"/>
                              <a:gd name="T53" fmla="*/ 15 h 213"/>
                              <a:gd name="T54" fmla="*/ 48 w 133"/>
                              <a:gd name="T55" fmla="*/ 6 h 213"/>
                              <a:gd name="T56" fmla="*/ 60 w 133"/>
                              <a:gd name="T57" fmla="*/ 1 h 213"/>
                              <a:gd name="T58" fmla="*/ 75 w 133"/>
                              <a:gd name="T59" fmla="*/ 0 h 213"/>
                              <a:gd name="T60" fmla="*/ 101 w 133"/>
                              <a:gd name="T61" fmla="*/ 6 h 213"/>
                              <a:gd name="T62" fmla="*/ 119 w 133"/>
                              <a:gd name="T63" fmla="*/ 22 h 213"/>
                              <a:gd name="T64" fmla="*/ 129 w 133"/>
                              <a:gd name="T65" fmla="*/ 47 h 213"/>
                              <a:gd name="T66" fmla="*/ 133 w 133"/>
                              <a:gd name="T67" fmla="*/ 76 h 213"/>
                              <a:gd name="T68" fmla="*/ 104 w 133"/>
                              <a:gd name="T69" fmla="*/ 69 h 213"/>
                              <a:gd name="T70" fmla="*/ 101 w 133"/>
                              <a:gd name="T71" fmla="*/ 48 h 213"/>
                              <a:gd name="T72" fmla="*/ 93 w 133"/>
                              <a:gd name="T73" fmla="*/ 32 h 213"/>
                              <a:gd name="T74" fmla="*/ 79 w 133"/>
                              <a:gd name="T75" fmla="*/ 23 h 213"/>
                              <a:gd name="T76" fmla="*/ 64 w 133"/>
                              <a:gd name="T77" fmla="*/ 22 h 213"/>
                              <a:gd name="T78" fmla="*/ 54 w 133"/>
                              <a:gd name="T79" fmla="*/ 26 h 213"/>
                              <a:gd name="T80" fmla="*/ 44 w 133"/>
                              <a:gd name="T81" fmla="*/ 32 h 213"/>
                              <a:gd name="T82" fmla="*/ 33 w 133"/>
                              <a:gd name="T83" fmla="*/ 43 h 213"/>
                              <a:gd name="T84" fmla="*/ 27 w 133"/>
                              <a:gd name="T85" fmla="*/ 108 h 213"/>
                              <a:gd name="T86" fmla="*/ 47 w 133"/>
                              <a:gd name="T87" fmla="*/ 128 h 213"/>
                              <a:gd name="T88" fmla="*/ 67 w 133"/>
                              <a:gd name="T89" fmla="*/ 135 h 213"/>
                              <a:gd name="T90" fmla="*/ 85 w 133"/>
                              <a:gd name="T91" fmla="*/ 130 h 213"/>
                              <a:gd name="T92" fmla="*/ 96 w 133"/>
                              <a:gd name="T93" fmla="*/ 118 h 213"/>
                              <a:gd name="T94" fmla="*/ 103 w 133"/>
                              <a:gd name="T95" fmla="*/ 100 h 213"/>
                              <a:gd name="T96" fmla="*/ 104 w 133"/>
                              <a:gd name="T97" fmla="*/ 80 h 2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33" h="213">
                                <a:moveTo>
                                  <a:pt x="133" y="76"/>
                                </a:moveTo>
                                <a:lnTo>
                                  <a:pt x="132" y="95"/>
                                </a:lnTo>
                                <a:lnTo>
                                  <a:pt x="129" y="111"/>
                                </a:lnTo>
                                <a:lnTo>
                                  <a:pt x="124" y="126"/>
                                </a:lnTo>
                                <a:lnTo>
                                  <a:pt x="117" y="137"/>
                                </a:lnTo>
                                <a:lnTo>
                                  <a:pt x="108" y="146"/>
                                </a:lnTo>
                                <a:lnTo>
                                  <a:pt x="97" y="153"/>
                                </a:lnTo>
                                <a:lnTo>
                                  <a:pt x="85" y="158"/>
                                </a:lnTo>
                                <a:lnTo>
                                  <a:pt x="70" y="158"/>
                                </a:lnTo>
                                <a:lnTo>
                                  <a:pt x="64" y="158"/>
                                </a:lnTo>
                                <a:lnTo>
                                  <a:pt x="59" y="156"/>
                                </a:lnTo>
                                <a:lnTo>
                                  <a:pt x="53" y="155"/>
                                </a:lnTo>
                                <a:lnTo>
                                  <a:pt x="48" y="153"/>
                                </a:lnTo>
                                <a:lnTo>
                                  <a:pt x="43" y="150"/>
                                </a:lnTo>
                                <a:lnTo>
                                  <a:pt x="37" y="146"/>
                                </a:lnTo>
                                <a:lnTo>
                                  <a:pt x="32" y="142"/>
                                </a:lnTo>
                                <a:lnTo>
                                  <a:pt x="27" y="137"/>
                                </a:lnTo>
                                <a:lnTo>
                                  <a:pt x="27" y="208"/>
                                </a:lnTo>
                                <a:lnTo>
                                  <a:pt x="27" y="209"/>
                                </a:lnTo>
                                <a:lnTo>
                                  <a:pt x="26" y="210"/>
                                </a:lnTo>
                                <a:lnTo>
                                  <a:pt x="24" y="212"/>
                                </a:lnTo>
                                <a:lnTo>
                                  <a:pt x="23" y="212"/>
                                </a:lnTo>
                                <a:lnTo>
                                  <a:pt x="22" y="213"/>
                                </a:lnTo>
                                <a:lnTo>
                                  <a:pt x="19" y="213"/>
                                </a:lnTo>
                                <a:lnTo>
                                  <a:pt x="17" y="213"/>
                                </a:lnTo>
                                <a:lnTo>
                                  <a:pt x="13" y="213"/>
                                </a:lnTo>
                                <a:lnTo>
                                  <a:pt x="10" y="213"/>
                                </a:lnTo>
                                <a:lnTo>
                                  <a:pt x="7" y="213"/>
                                </a:lnTo>
                                <a:lnTo>
                                  <a:pt x="5" y="213"/>
                                </a:lnTo>
                                <a:lnTo>
                                  <a:pt x="2" y="212"/>
                                </a:lnTo>
                                <a:lnTo>
                                  <a:pt x="1" y="212"/>
                                </a:lnTo>
                                <a:lnTo>
                                  <a:pt x="1" y="210"/>
                                </a:lnTo>
                                <a:lnTo>
                                  <a:pt x="0" y="209"/>
                                </a:lnTo>
                                <a:lnTo>
                                  <a:pt x="0" y="208"/>
                                </a:lnTo>
                                <a:lnTo>
                                  <a:pt x="0" y="7"/>
                                </a:lnTo>
                                <a:lnTo>
                                  <a:pt x="0" y="5"/>
                                </a:lnTo>
                                <a:lnTo>
                                  <a:pt x="1" y="5"/>
                                </a:lnTo>
                                <a:lnTo>
                                  <a:pt x="1" y="4"/>
                                </a:lnTo>
                                <a:lnTo>
                                  <a:pt x="2" y="2"/>
                                </a:lnTo>
                                <a:lnTo>
                                  <a:pt x="3" y="2"/>
                                </a:lnTo>
                                <a:lnTo>
                                  <a:pt x="6" y="2"/>
                                </a:lnTo>
                                <a:lnTo>
                                  <a:pt x="8" y="2"/>
                                </a:lnTo>
                                <a:lnTo>
                                  <a:pt x="11" y="2"/>
                                </a:lnTo>
                                <a:lnTo>
                                  <a:pt x="15" y="2"/>
                                </a:lnTo>
                                <a:lnTo>
                                  <a:pt x="17" y="2"/>
                                </a:lnTo>
                                <a:lnTo>
                                  <a:pt x="19" y="2"/>
                                </a:lnTo>
                                <a:lnTo>
                                  <a:pt x="21" y="2"/>
                                </a:lnTo>
                                <a:lnTo>
                                  <a:pt x="22" y="4"/>
                                </a:lnTo>
                                <a:lnTo>
                                  <a:pt x="22" y="5"/>
                                </a:lnTo>
                                <a:lnTo>
                                  <a:pt x="23" y="5"/>
                                </a:lnTo>
                                <a:lnTo>
                                  <a:pt x="23" y="7"/>
                                </a:lnTo>
                                <a:lnTo>
                                  <a:pt x="23" y="26"/>
                                </a:lnTo>
                                <a:lnTo>
                                  <a:pt x="29" y="20"/>
                                </a:lnTo>
                                <a:lnTo>
                                  <a:pt x="35" y="15"/>
                                </a:lnTo>
                                <a:lnTo>
                                  <a:pt x="42" y="10"/>
                                </a:lnTo>
                                <a:lnTo>
                                  <a:pt x="48" y="6"/>
                                </a:lnTo>
                                <a:lnTo>
                                  <a:pt x="54" y="4"/>
                                </a:lnTo>
                                <a:lnTo>
                                  <a:pt x="60" y="1"/>
                                </a:lnTo>
                                <a:lnTo>
                                  <a:pt x="67" y="0"/>
                                </a:lnTo>
                                <a:lnTo>
                                  <a:pt x="75" y="0"/>
                                </a:lnTo>
                                <a:lnTo>
                                  <a:pt x="90" y="1"/>
                                </a:lnTo>
                                <a:lnTo>
                                  <a:pt x="101" y="6"/>
                                </a:lnTo>
                                <a:lnTo>
                                  <a:pt x="112" y="12"/>
                                </a:lnTo>
                                <a:lnTo>
                                  <a:pt x="119" y="22"/>
                                </a:lnTo>
                                <a:lnTo>
                                  <a:pt x="125" y="33"/>
                                </a:lnTo>
                                <a:lnTo>
                                  <a:pt x="129" y="47"/>
                                </a:lnTo>
                                <a:lnTo>
                                  <a:pt x="133" y="61"/>
                                </a:lnTo>
                                <a:lnTo>
                                  <a:pt x="133" y="76"/>
                                </a:lnTo>
                                <a:close/>
                                <a:moveTo>
                                  <a:pt x="104" y="80"/>
                                </a:moveTo>
                                <a:lnTo>
                                  <a:pt x="104" y="69"/>
                                </a:lnTo>
                                <a:lnTo>
                                  <a:pt x="103" y="58"/>
                                </a:lnTo>
                                <a:lnTo>
                                  <a:pt x="101" y="48"/>
                                </a:lnTo>
                                <a:lnTo>
                                  <a:pt x="97" y="41"/>
                                </a:lnTo>
                                <a:lnTo>
                                  <a:pt x="93" y="32"/>
                                </a:lnTo>
                                <a:lnTo>
                                  <a:pt x="86" y="27"/>
                                </a:lnTo>
                                <a:lnTo>
                                  <a:pt x="79" y="23"/>
                                </a:lnTo>
                                <a:lnTo>
                                  <a:pt x="69" y="22"/>
                                </a:lnTo>
                                <a:lnTo>
                                  <a:pt x="64" y="22"/>
                                </a:lnTo>
                                <a:lnTo>
                                  <a:pt x="59" y="23"/>
                                </a:lnTo>
                                <a:lnTo>
                                  <a:pt x="54" y="26"/>
                                </a:lnTo>
                                <a:lnTo>
                                  <a:pt x="49" y="28"/>
                                </a:lnTo>
                                <a:lnTo>
                                  <a:pt x="44" y="32"/>
                                </a:lnTo>
                                <a:lnTo>
                                  <a:pt x="38" y="37"/>
                                </a:lnTo>
                                <a:lnTo>
                                  <a:pt x="33" y="43"/>
                                </a:lnTo>
                                <a:lnTo>
                                  <a:pt x="27" y="50"/>
                                </a:lnTo>
                                <a:lnTo>
                                  <a:pt x="27" y="108"/>
                                </a:lnTo>
                                <a:lnTo>
                                  <a:pt x="37" y="121"/>
                                </a:lnTo>
                                <a:lnTo>
                                  <a:pt x="47" y="128"/>
                                </a:lnTo>
                                <a:lnTo>
                                  <a:pt x="56" y="134"/>
                                </a:lnTo>
                                <a:lnTo>
                                  <a:pt x="67" y="135"/>
                                </a:lnTo>
                                <a:lnTo>
                                  <a:pt x="77" y="134"/>
                                </a:lnTo>
                                <a:lnTo>
                                  <a:pt x="85" y="130"/>
                                </a:lnTo>
                                <a:lnTo>
                                  <a:pt x="91" y="126"/>
                                </a:lnTo>
                                <a:lnTo>
                                  <a:pt x="96" y="118"/>
                                </a:lnTo>
                                <a:lnTo>
                                  <a:pt x="101" y="110"/>
                                </a:lnTo>
                                <a:lnTo>
                                  <a:pt x="103" y="100"/>
                                </a:lnTo>
                                <a:lnTo>
                                  <a:pt x="104" y="90"/>
                                </a:lnTo>
                                <a:lnTo>
                                  <a:pt x="104" y="8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73" name="Freeform 67"/>
                        <wps:cNvSpPr>
                          <a:spLocks noEditPoints="1"/>
                        </wps:cNvSpPr>
                        <wps:spPr bwMode="auto">
                          <a:xfrm>
                            <a:off x="4019550" y="3074987"/>
                            <a:ext cx="82550" cy="114300"/>
                          </a:xfrm>
                          <a:custGeom>
                            <a:avLst/>
                            <a:gdLst>
                              <a:gd name="T0" fmla="*/ 149 w 156"/>
                              <a:gd name="T1" fmla="*/ 60 h 216"/>
                              <a:gd name="T2" fmla="*/ 153 w 156"/>
                              <a:gd name="T3" fmla="*/ 65 h 216"/>
                              <a:gd name="T4" fmla="*/ 153 w 156"/>
                              <a:gd name="T5" fmla="*/ 209 h 216"/>
                              <a:gd name="T6" fmla="*/ 152 w 156"/>
                              <a:gd name="T7" fmla="*/ 212 h 216"/>
                              <a:gd name="T8" fmla="*/ 151 w 156"/>
                              <a:gd name="T9" fmla="*/ 213 h 216"/>
                              <a:gd name="T10" fmla="*/ 146 w 156"/>
                              <a:gd name="T11" fmla="*/ 214 h 216"/>
                              <a:gd name="T12" fmla="*/ 140 w 156"/>
                              <a:gd name="T13" fmla="*/ 214 h 216"/>
                              <a:gd name="T14" fmla="*/ 133 w 156"/>
                              <a:gd name="T15" fmla="*/ 214 h 216"/>
                              <a:gd name="T16" fmla="*/ 130 w 156"/>
                              <a:gd name="T17" fmla="*/ 213 h 216"/>
                              <a:gd name="T18" fmla="*/ 127 w 156"/>
                              <a:gd name="T19" fmla="*/ 212 h 216"/>
                              <a:gd name="T20" fmla="*/ 126 w 156"/>
                              <a:gd name="T21" fmla="*/ 209 h 216"/>
                              <a:gd name="T22" fmla="*/ 52 w 156"/>
                              <a:gd name="T23" fmla="*/ 83 h 216"/>
                              <a:gd name="T24" fmla="*/ 52 w 156"/>
                              <a:gd name="T25" fmla="*/ 176 h 216"/>
                              <a:gd name="T26" fmla="*/ 62 w 156"/>
                              <a:gd name="T27" fmla="*/ 192 h 216"/>
                              <a:gd name="T28" fmla="*/ 76 w 156"/>
                              <a:gd name="T29" fmla="*/ 193 h 216"/>
                              <a:gd name="T30" fmla="*/ 82 w 156"/>
                              <a:gd name="T31" fmla="*/ 192 h 216"/>
                              <a:gd name="T32" fmla="*/ 85 w 156"/>
                              <a:gd name="T33" fmla="*/ 190 h 216"/>
                              <a:gd name="T34" fmla="*/ 89 w 156"/>
                              <a:gd name="T35" fmla="*/ 188 h 216"/>
                              <a:gd name="T36" fmla="*/ 92 w 156"/>
                              <a:gd name="T37" fmla="*/ 188 h 216"/>
                              <a:gd name="T38" fmla="*/ 93 w 156"/>
                              <a:gd name="T39" fmla="*/ 190 h 216"/>
                              <a:gd name="T40" fmla="*/ 94 w 156"/>
                              <a:gd name="T41" fmla="*/ 192 h 216"/>
                              <a:gd name="T42" fmla="*/ 94 w 156"/>
                              <a:gd name="T43" fmla="*/ 196 h 216"/>
                              <a:gd name="T44" fmla="*/ 94 w 156"/>
                              <a:gd name="T45" fmla="*/ 203 h 216"/>
                              <a:gd name="T46" fmla="*/ 93 w 156"/>
                              <a:gd name="T47" fmla="*/ 208 h 216"/>
                              <a:gd name="T48" fmla="*/ 90 w 156"/>
                              <a:gd name="T49" fmla="*/ 211 h 216"/>
                              <a:gd name="T50" fmla="*/ 85 w 156"/>
                              <a:gd name="T51" fmla="*/ 213 h 216"/>
                              <a:gd name="T52" fmla="*/ 78 w 156"/>
                              <a:gd name="T53" fmla="*/ 214 h 216"/>
                              <a:gd name="T54" fmla="*/ 72 w 156"/>
                              <a:gd name="T55" fmla="*/ 216 h 216"/>
                              <a:gd name="T56" fmla="*/ 57 w 156"/>
                              <a:gd name="T57" fmla="*/ 216 h 216"/>
                              <a:gd name="T58" fmla="*/ 41 w 156"/>
                              <a:gd name="T59" fmla="*/ 209 h 216"/>
                              <a:gd name="T60" fmla="*/ 30 w 156"/>
                              <a:gd name="T61" fmla="*/ 197 h 216"/>
                              <a:gd name="T62" fmla="*/ 26 w 156"/>
                              <a:gd name="T63" fmla="*/ 179 h 216"/>
                              <a:gd name="T64" fmla="*/ 25 w 156"/>
                              <a:gd name="T65" fmla="*/ 83 h 216"/>
                              <a:gd name="T66" fmla="*/ 3 w 156"/>
                              <a:gd name="T67" fmla="*/ 83 h 216"/>
                              <a:gd name="T68" fmla="*/ 0 w 156"/>
                              <a:gd name="T69" fmla="*/ 76 h 216"/>
                              <a:gd name="T70" fmla="*/ 0 w 156"/>
                              <a:gd name="T71" fmla="*/ 69 h 216"/>
                              <a:gd name="T72" fmla="*/ 0 w 156"/>
                              <a:gd name="T73" fmla="*/ 64 h 216"/>
                              <a:gd name="T74" fmla="*/ 2 w 156"/>
                              <a:gd name="T75" fmla="*/ 62 h 216"/>
                              <a:gd name="T76" fmla="*/ 4 w 156"/>
                              <a:gd name="T77" fmla="*/ 60 h 216"/>
                              <a:gd name="T78" fmla="*/ 25 w 156"/>
                              <a:gd name="T79" fmla="*/ 60 h 216"/>
                              <a:gd name="T80" fmla="*/ 25 w 156"/>
                              <a:gd name="T81" fmla="*/ 25 h 216"/>
                              <a:gd name="T82" fmla="*/ 26 w 156"/>
                              <a:gd name="T83" fmla="*/ 23 h 216"/>
                              <a:gd name="T84" fmla="*/ 30 w 156"/>
                              <a:gd name="T85" fmla="*/ 22 h 216"/>
                              <a:gd name="T86" fmla="*/ 35 w 156"/>
                              <a:gd name="T87" fmla="*/ 21 h 216"/>
                              <a:gd name="T88" fmla="*/ 42 w 156"/>
                              <a:gd name="T89" fmla="*/ 21 h 216"/>
                              <a:gd name="T90" fmla="*/ 47 w 156"/>
                              <a:gd name="T91" fmla="*/ 22 h 216"/>
                              <a:gd name="T92" fmla="*/ 51 w 156"/>
                              <a:gd name="T93" fmla="*/ 23 h 216"/>
                              <a:gd name="T94" fmla="*/ 52 w 156"/>
                              <a:gd name="T95" fmla="*/ 25 h 216"/>
                              <a:gd name="T96" fmla="*/ 52 w 156"/>
                              <a:gd name="T97" fmla="*/ 60 h 216"/>
                              <a:gd name="T98" fmla="*/ 156 w 156"/>
                              <a:gd name="T99" fmla="*/ 16 h 216"/>
                              <a:gd name="T100" fmla="*/ 153 w 156"/>
                              <a:gd name="T101" fmla="*/ 28 h 216"/>
                              <a:gd name="T102" fmla="*/ 140 w 156"/>
                              <a:gd name="T103" fmla="*/ 32 h 216"/>
                              <a:gd name="T104" fmla="*/ 127 w 156"/>
                              <a:gd name="T105" fmla="*/ 28 h 216"/>
                              <a:gd name="T106" fmla="*/ 124 w 156"/>
                              <a:gd name="T107" fmla="*/ 16 h 216"/>
                              <a:gd name="T108" fmla="*/ 127 w 156"/>
                              <a:gd name="T109" fmla="*/ 4 h 216"/>
                              <a:gd name="T110" fmla="*/ 140 w 156"/>
                              <a:gd name="T111" fmla="*/ 0 h 216"/>
                              <a:gd name="T112" fmla="*/ 153 w 156"/>
                              <a:gd name="T113" fmla="*/ 4 h 216"/>
                              <a:gd name="T114" fmla="*/ 156 w 156"/>
                              <a:gd name="T115" fmla="*/ 16 h 216"/>
                              <a:gd name="T116" fmla="*/ 103 w 156"/>
                              <a:gd name="T117" fmla="*/ 60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56" h="216">
                                <a:moveTo>
                                  <a:pt x="145" y="60"/>
                                </a:moveTo>
                                <a:lnTo>
                                  <a:pt x="149" y="60"/>
                                </a:lnTo>
                                <a:lnTo>
                                  <a:pt x="151" y="63"/>
                                </a:lnTo>
                                <a:lnTo>
                                  <a:pt x="153" y="65"/>
                                </a:lnTo>
                                <a:lnTo>
                                  <a:pt x="153" y="69"/>
                                </a:lnTo>
                                <a:lnTo>
                                  <a:pt x="153" y="209"/>
                                </a:lnTo>
                                <a:lnTo>
                                  <a:pt x="153" y="211"/>
                                </a:lnTo>
                                <a:lnTo>
                                  <a:pt x="152" y="212"/>
                                </a:lnTo>
                                <a:lnTo>
                                  <a:pt x="152" y="212"/>
                                </a:lnTo>
                                <a:lnTo>
                                  <a:pt x="151" y="213"/>
                                </a:lnTo>
                                <a:lnTo>
                                  <a:pt x="148" y="213"/>
                                </a:lnTo>
                                <a:lnTo>
                                  <a:pt x="146" y="214"/>
                                </a:lnTo>
                                <a:lnTo>
                                  <a:pt x="143" y="214"/>
                                </a:lnTo>
                                <a:lnTo>
                                  <a:pt x="140" y="214"/>
                                </a:lnTo>
                                <a:lnTo>
                                  <a:pt x="136" y="214"/>
                                </a:lnTo>
                                <a:lnTo>
                                  <a:pt x="133" y="214"/>
                                </a:lnTo>
                                <a:lnTo>
                                  <a:pt x="131" y="213"/>
                                </a:lnTo>
                                <a:lnTo>
                                  <a:pt x="130" y="213"/>
                                </a:lnTo>
                                <a:lnTo>
                                  <a:pt x="127" y="212"/>
                                </a:lnTo>
                                <a:lnTo>
                                  <a:pt x="127" y="212"/>
                                </a:lnTo>
                                <a:lnTo>
                                  <a:pt x="126" y="211"/>
                                </a:lnTo>
                                <a:lnTo>
                                  <a:pt x="126" y="209"/>
                                </a:lnTo>
                                <a:lnTo>
                                  <a:pt x="126" y="83"/>
                                </a:lnTo>
                                <a:lnTo>
                                  <a:pt x="52" y="83"/>
                                </a:lnTo>
                                <a:lnTo>
                                  <a:pt x="52" y="163"/>
                                </a:lnTo>
                                <a:lnTo>
                                  <a:pt x="52" y="176"/>
                                </a:lnTo>
                                <a:lnTo>
                                  <a:pt x="56" y="186"/>
                                </a:lnTo>
                                <a:lnTo>
                                  <a:pt x="62" y="192"/>
                                </a:lnTo>
                                <a:lnTo>
                                  <a:pt x="72" y="193"/>
                                </a:lnTo>
                                <a:lnTo>
                                  <a:pt x="76" y="193"/>
                                </a:lnTo>
                                <a:lnTo>
                                  <a:pt x="78" y="192"/>
                                </a:lnTo>
                                <a:lnTo>
                                  <a:pt x="82" y="192"/>
                                </a:lnTo>
                                <a:lnTo>
                                  <a:pt x="84" y="191"/>
                                </a:lnTo>
                                <a:lnTo>
                                  <a:pt x="85" y="190"/>
                                </a:lnTo>
                                <a:lnTo>
                                  <a:pt x="88" y="190"/>
                                </a:lnTo>
                                <a:lnTo>
                                  <a:pt x="89" y="188"/>
                                </a:lnTo>
                                <a:lnTo>
                                  <a:pt x="90" y="188"/>
                                </a:lnTo>
                                <a:lnTo>
                                  <a:pt x="92" y="188"/>
                                </a:lnTo>
                                <a:lnTo>
                                  <a:pt x="92" y="190"/>
                                </a:lnTo>
                                <a:lnTo>
                                  <a:pt x="93" y="190"/>
                                </a:lnTo>
                                <a:lnTo>
                                  <a:pt x="93" y="191"/>
                                </a:lnTo>
                                <a:lnTo>
                                  <a:pt x="94" y="192"/>
                                </a:lnTo>
                                <a:lnTo>
                                  <a:pt x="94" y="193"/>
                                </a:lnTo>
                                <a:lnTo>
                                  <a:pt x="94" y="196"/>
                                </a:lnTo>
                                <a:lnTo>
                                  <a:pt x="94" y="198"/>
                                </a:lnTo>
                                <a:lnTo>
                                  <a:pt x="94" y="203"/>
                                </a:lnTo>
                                <a:lnTo>
                                  <a:pt x="94" y="206"/>
                                </a:lnTo>
                                <a:lnTo>
                                  <a:pt x="93" y="208"/>
                                </a:lnTo>
                                <a:lnTo>
                                  <a:pt x="92" y="209"/>
                                </a:lnTo>
                                <a:lnTo>
                                  <a:pt x="90" y="211"/>
                                </a:lnTo>
                                <a:lnTo>
                                  <a:pt x="88" y="212"/>
                                </a:lnTo>
                                <a:lnTo>
                                  <a:pt x="85" y="213"/>
                                </a:lnTo>
                                <a:lnTo>
                                  <a:pt x="82" y="214"/>
                                </a:lnTo>
                                <a:lnTo>
                                  <a:pt x="78" y="214"/>
                                </a:lnTo>
                                <a:lnTo>
                                  <a:pt x="74" y="216"/>
                                </a:lnTo>
                                <a:lnTo>
                                  <a:pt x="72" y="216"/>
                                </a:lnTo>
                                <a:lnTo>
                                  <a:pt x="68" y="216"/>
                                </a:lnTo>
                                <a:lnTo>
                                  <a:pt x="57" y="216"/>
                                </a:lnTo>
                                <a:lnTo>
                                  <a:pt x="48" y="213"/>
                                </a:lnTo>
                                <a:lnTo>
                                  <a:pt x="41" y="209"/>
                                </a:lnTo>
                                <a:lnTo>
                                  <a:pt x="35" y="204"/>
                                </a:lnTo>
                                <a:lnTo>
                                  <a:pt x="30" y="197"/>
                                </a:lnTo>
                                <a:lnTo>
                                  <a:pt x="28" y="188"/>
                                </a:lnTo>
                                <a:lnTo>
                                  <a:pt x="26" y="179"/>
                                </a:lnTo>
                                <a:lnTo>
                                  <a:pt x="25" y="166"/>
                                </a:lnTo>
                                <a:lnTo>
                                  <a:pt x="25" y="83"/>
                                </a:lnTo>
                                <a:lnTo>
                                  <a:pt x="5" y="83"/>
                                </a:lnTo>
                                <a:lnTo>
                                  <a:pt x="3" y="83"/>
                                </a:lnTo>
                                <a:lnTo>
                                  <a:pt x="2" y="80"/>
                                </a:lnTo>
                                <a:lnTo>
                                  <a:pt x="0" y="76"/>
                                </a:lnTo>
                                <a:lnTo>
                                  <a:pt x="0" y="71"/>
                                </a:lnTo>
                                <a:lnTo>
                                  <a:pt x="0" y="69"/>
                                </a:lnTo>
                                <a:lnTo>
                                  <a:pt x="0" y="67"/>
                                </a:lnTo>
                                <a:lnTo>
                                  <a:pt x="0" y="64"/>
                                </a:lnTo>
                                <a:lnTo>
                                  <a:pt x="2" y="63"/>
                                </a:lnTo>
                                <a:lnTo>
                                  <a:pt x="2" y="62"/>
                                </a:lnTo>
                                <a:lnTo>
                                  <a:pt x="3" y="62"/>
                                </a:lnTo>
                                <a:lnTo>
                                  <a:pt x="4" y="60"/>
                                </a:lnTo>
                                <a:lnTo>
                                  <a:pt x="5" y="60"/>
                                </a:lnTo>
                                <a:lnTo>
                                  <a:pt x="25" y="60"/>
                                </a:lnTo>
                                <a:lnTo>
                                  <a:pt x="25" y="26"/>
                                </a:lnTo>
                                <a:lnTo>
                                  <a:pt x="25" y="25"/>
                                </a:lnTo>
                                <a:lnTo>
                                  <a:pt x="26" y="25"/>
                                </a:lnTo>
                                <a:lnTo>
                                  <a:pt x="26" y="23"/>
                                </a:lnTo>
                                <a:lnTo>
                                  <a:pt x="28" y="22"/>
                                </a:lnTo>
                                <a:lnTo>
                                  <a:pt x="30" y="22"/>
                                </a:lnTo>
                                <a:lnTo>
                                  <a:pt x="32" y="21"/>
                                </a:lnTo>
                                <a:lnTo>
                                  <a:pt x="35" y="21"/>
                                </a:lnTo>
                                <a:lnTo>
                                  <a:pt x="39" y="21"/>
                                </a:lnTo>
                                <a:lnTo>
                                  <a:pt x="42" y="21"/>
                                </a:lnTo>
                                <a:lnTo>
                                  <a:pt x="45" y="21"/>
                                </a:lnTo>
                                <a:lnTo>
                                  <a:pt x="47" y="22"/>
                                </a:lnTo>
                                <a:lnTo>
                                  <a:pt x="50" y="22"/>
                                </a:lnTo>
                                <a:lnTo>
                                  <a:pt x="51" y="23"/>
                                </a:lnTo>
                                <a:lnTo>
                                  <a:pt x="51" y="25"/>
                                </a:lnTo>
                                <a:lnTo>
                                  <a:pt x="52" y="25"/>
                                </a:lnTo>
                                <a:lnTo>
                                  <a:pt x="52" y="26"/>
                                </a:lnTo>
                                <a:lnTo>
                                  <a:pt x="52" y="60"/>
                                </a:lnTo>
                                <a:lnTo>
                                  <a:pt x="145" y="60"/>
                                </a:lnTo>
                                <a:close/>
                                <a:moveTo>
                                  <a:pt x="156" y="16"/>
                                </a:moveTo>
                                <a:lnTo>
                                  <a:pt x="156" y="25"/>
                                </a:lnTo>
                                <a:lnTo>
                                  <a:pt x="153" y="28"/>
                                </a:lnTo>
                                <a:lnTo>
                                  <a:pt x="148" y="32"/>
                                </a:lnTo>
                                <a:lnTo>
                                  <a:pt x="140" y="32"/>
                                </a:lnTo>
                                <a:lnTo>
                                  <a:pt x="131" y="32"/>
                                </a:lnTo>
                                <a:lnTo>
                                  <a:pt x="127" y="28"/>
                                </a:lnTo>
                                <a:lnTo>
                                  <a:pt x="124" y="25"/>
                                </a:lnTo>
                                <a:lnTo>
                                  <a:pt x="124" y="16"/>
                                </a:lnTo>
                                <a:lnTo>
                                  <a:pt x="124" y="7"/>
                                </a:lnTo>
                                <a:lnTo>
                                  <a:pt x="127" y="4"/>
                                </a:lnTo>
                                <a:lnTo>
                                  <a:pt x="131" y="1"/>
                                </a:lnTo>
                                <a:lnTo>
                                  <a:pt x="140" y="0"/>
                                </a:lnTo>
                                <a:lnTo>
                                  <a:pt x="148" y="1"/>
                                </a:lnTo>
                                <a:lnTo>
                                  <a:pt x="153" y="4"/>
                                </a:lnTo>
                                <a:lnTo>
                                  <a:pt x="156" y="7"/>
                                </a:lnTo>
                                <a:lnTo>
                                  <a:pt x="156" y="16"/>
                                </a:lnTo>
                                <a:close/>
                                <a:moveTo>
                                  <a:pt x="103" y="60"/>
                                </a:moveTo>
                                <a:lnTo>
                                  <a:pt x="103" y="6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74" name="Freeform 68"/>
                        <wps:cNvSpPr>
                          <a:spLocks noEditPoints="1"/>
                        </wps:cNvSpPr>
                        <wps:spPr bwMode="auto">
                          <a:xfrm>
                            <a:off x="4121150" y="3106737"/>
                            <a:ext cx="77788" cy="82550"/>
                          </a:xfrm>
                          <a:custGeom>
                            <a:avLst/>
                            <a:gdLst>
                              <a:gd name="T0" fmla="*/ 144 w 146"/>
                              <a:gd name="T1" fmla="*/ 95 h 158"/>
                              <a:gd name="T2" fmla="*/ 135 w 146"/>
                              <a:gd name="T3" fmla="*/ 124 h 158"/>
                              <a:gd name="T4" fmla="*/ 116 w 146"/>
                              <a:gd name="T5" fmla="*/ 145 h 158"/>
                              <a:gd name="T6" fmla="*/ 89 w 146"/>
                              <a:gd name="T7" fmla="*/ 158 h 158"/>
                              <a:gd name="T8" fmla="*/ 55 w 146"/>
                              <a:gd name="T9" fmla="*/ 158 h 158"/>
                              <a:gd name="T10" fmla="*/ 27 w 146"/>
                              <a:gd name="T11" fmla="*/ 146 h 158"/>
                              <a:gd name="T12" fmla="*/ 10 w 146"/>
                              <a:gd name="T13" fmla="*/ 127 h 158"/>
                              <a:gd name="T14" fmla="*/ 2 w 146"/>
                              <a:gd name="T15" fmla="*/ 98 h 158"/>
                              <a:gd name="T16" fmla="*/ 2 w 146"/>
                              <a:gd name="T17" fmla="*/ 63 h 158"/>
                              <a:gd name="T18" fmla="*/ 10 w 146"/>
                              <a:gd name="T19" fmla="*/ 33 h 158"/>
                              <a:gd name="T20" fmla="*/ 29 w 146"/>
                              <a:gd name="T21" fmla="*/ 12 h 158"/>
                              <a:gd name="T22" fmla="*/ 57 w 146"/>
                              <a:gd name="T23" fmla="*/ 0 h 158"/>
                              <a:gd name="T24" fmla="*/ 92 w 146"/>
                              <a:gd name="T25" fmla="*/ 0 h 158"/>
                              <a:gd name="T26" fmla="*/ 119 w 146"/>
                              <a:gd name="T27" fmla="*/ 11 h 158"/>
                              <a:gd name="T28" fmla="*/ 136 w 146"/>
                              <a:gd name="T29" fmla="*/ 31 h 158"/>
                              <a:gd name="T30" fmla="*/ 144 w 146"/>
                              <a:gd name="T31" fmla="*/ 60 h 158"/>
                              <a:gd name="T32" fmla="*/ 117 w 146"/>
                              <a:gd name="T33" fmla="*/ 79 h 158"/>
                              <a:gd name="T34" fmla="*/ 115 w 146"/>
                              <a:gd name="T35" fmla="*/ 57 h 158"/>
                              <a:gd name="T36" fmla="*/ 108 w 146"/>
                              <a:gd name="T37" fmla="*/ 38 h 158"/>
                              <a:gd name="T38" fmla="*/ 94 w 146"/>
                              <a:gd name="T39" fmla="*/ 26 h 158"/>
                              <a:gd name="T40" fmla="*/ 73 w 146"/>
                              <a:gd name="T41" fmla="*/ 22 h 158"/>
                              <a:gd name="T42" fmla="*/ 53 w 146"/>
                              <a:gd name="T43" fmla="*/ 26 h 158"/>
                              <a:gd name="T44" fmla="*/ 40 w 146"/>
                              <a:gd name="T45" fmla="*/ 38 h 158"/>
                              <a:gd name="T46" fmla="*/ 31 w 146"/>
                              <a:gd name="T47" fmla="*/ 55 h 158"/>
                              <a:gd name="T48" fmla="*/ 29 w 146"/>
                              <a:gd name="T49" fmla="*/ 79 h 158"/>
                              <a:gd name="T50" fmla="*/ 31 w 146"/>
                              <a:gd name="T51" fmla="*/ 101 h 158"/>
                              <a:gd name="T52" fmla="*/ 37 w 146"/>
                              <a:gd name="T53" fmla="*/ 119 h 158"/>
                              <a:gd name="T54" fmla="*/ 52 w 146"/>
                              <a:gd name="T55" fmla="*/ 132 h 158"/>
                              <a:gd name="T56" fmla="*/ 73 w 146"/>
                              <a:gd name="T57" fmla="*/ 135 h 158"/>
                              <a:gd name="T58" fmla="*/ 93 w 146"/>
                              <a:gd name="T59" fmla="*/ 132 h 158"/>
                              <a:gd name="T60" fmla="*/ 106 w 146"/>
                              <a:gd name="T61" fmla="*/ 119 h 158"/>
                              <a:gd name="T62" fmla="*/ 115 w 146"/>
                              <a:gd name="T63" fmla="*/ 102 h 158"/>
                              <a:gd name="T64" fmla="*/ 117 w 146"/>
                              <a:gd name="T65" fmla="*/ 79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6" h="158">
                                <a:moveTo>
                                  <a:pt x="146" y="77"/>
                                </a:moveTo>
                                <a:lnTo>
                                  <a:pt x="144" y="95"/>
                                </a:lnTo>
                                <a:lnTo>
                                  <a:pt x="141" y="110"/>
                                </a:lnTo>
                                <a:lnTo>
                                  <a:pt x="135" y="124"/>
                                </a:lnTo>
                                <a:lnTo>
                                  <a:pt x="127" y="135"/>
                                </a:lnTo>
                                <a:lnTo>
                                  <a:pt x="116" y="145"/>
                                </a:lnTo>
                                <a:lnTo>
                                  <a:pt x="104" y="153"/>
                                </a:lnTo>
                                <a:lnTo>
                                  <a:pt x="89" y="158"/>
                                </a:lnTo>
                                <a:lnTo>
                                  <a:pt x="72" y="158"/>
                                </a:lnTo>
                                <a:lnTo>
                                  <a:pt x="55" y="158"/>
                                </a:lnTo>
                                <a:lnTo>
                                  <a:pt x="40" y="153"/>
                                </a:lnTo>
                                <a:lnTo>
                                  <a:pt x="27" y="146"/>
                                </a:lnTo>
                                <a:lnTo>
                                  <a:pt x="19" y="138"/>
                                </a:lnTo>
                                <a:lnTo>
                                  <a:pt x="10" y="127"/>
                                </a:lnTo>
                                <a:lnTo>
                                  <a:pt x="5" y="113"/>
                                </a:lnTo>
                                <a:lnTo>
                                  <a:pt x="2" y="98"/>
                                </a:lnTo>
                                <a:lnTo>
                                  <a:pt x="0" y="80"/>
                                </a:lnTo>
                                <a:lnTo>
                                  <a:pt x="2" y="63"/>
                                </a:lnTo>
                                <a:lnTo>
                                  <a:pt x="5" y="48"/>
                                </a:lnTo>
                                <a:lnTo>
                                  <a:pt x="10" y="33"/>
                                </a:lnTo>
                                <a:lnTo>
                                  <a:pt x="19" y="22"/>
                                </a:lnTo>
                                <a:lnTo>
                                  <a:pt x="29" y="12"/>
                                </a:lnTo>
                                <a:lnTo>
                                  <a:pt x="42" y="6"/>
                                </a:lnTo>
                                <a:lnTo>
                                  <a:pt x="57" y="0"/>
                                </a:lnTo>
                                <a:lnTo>
                                  <a:pt x="74" y="0"/>
                                </a:lnTo>
                                <a:lnTo>
                                  <a:pt x="92" y="0"/>
                                </a:lnTo>
                                <a:lnTo>
                                  <a:pt x="105" y="5"/>
                                </a:lnTo>
                                <a:lnTo>
                                  <a:pt x="119" y="11"/>
                                </a:lnTo>
                                <a:lnTo>
                                  <a:pt x="127" y="20"/>
                                </a:lnTo>
                                <a:lnTo>
                                  <a:pt x="136" y="31"/>
                                </a:lnTo>
                                <a:lnTo>
                                  <a:pt x="141" y="44"/>
                                </a:lnTo>
                                <a:lnTo>
                                  <a:pt x="144" y="60"/>
                                </a:lnTo>
                                <a:lnTo>
                                  <a:pt x="146" y="77"/>
                                </a:lnTo>
                                <a:close/>
                                <a:moveTo>
                                  <a:pt x="117" y="79"/>
                                </a:moveTo>
                                <a:lnTo>
                                  <a:pt x="117" y="68"/>
                                </a:lnTo>
                                <a:lnTo>
                                  <a:pt x="115" y="57"/>
                                </a:lnTo>
                                <a:lnTo>
                                  <a:pt x="112" y="47"/>
                                </a:lnTo>
                                <a:lnTo>
                                  <a:pt x="108" y="38"/>
                                </a:lnTo>
                                <a:lnTo>
                                  <a:pt x="103" y="32"/>
                                </a:lnTo>
                                <a:lnTo>
                                  <a:pt x="94" y="26"/>
                                </a:lnTo>
                                <a:lnTo>
                                  <a:pt x="85" y="22"/>
                                </a:lnTo>
                                <a:lnTo>
                                  <a:pt x="73" y="22"/>
                                </a:lnTo>
                                <a:lnTo>
                                  <a:pt x="62" y="22"/>
                                </a:lnTo>
                                <a:lnTo>
                                  <a:pt x="53" y="26"/>
                                </a:lnTo>
                                <a:lnTo>
                                  <a:pt x="45" y="31"/>
                                </a:lnTo>
                                <a:lnTo>
                                  <a:pt x="40" y="38"/>
                                </a:lnTo>
                                <a:lnTo>
                                  <a:pt x="35" y="45"/>
                                </a:lnTo>
                                <a:lnTo>
                                  <a:pt x="31" y="55"/>
                                </a:lnTo>
                                <a:lnTo>
                                  <a:pt x="29" y="66"/>
                                </a:lnTo>
                                <a:lnTo>
                                  <a:pt x="29" y="79"/>
                                </a:lnTo>
                                <a:lnTo>
                                  <a:pt x="29" y="90"/>
                                </a:lnTo>
                                <a:lnTo>
                                  <a:pt x="31" y="101"/>
                                </a:lnTo>
                                <a:lnTo>
                                  <a:pt x="34" y="111"/>
                                </a:lnTo>
                                <a:lnTo>
                                  <a:pt x="37" y="119"/>
                                </a:lnTo>
                                <a:lnTo>
                                  <a:pt x="43" y="127"/>
                                </a:lnTo>
                                <a:lnTo>
                                  <a:pt x="52" y="132"/>
                                </a:lnTo>
                                <a:lnTo>
                                  <a:pt x="61" y="135"/>
                                </a:lnTo>
                                <a:lnTo>
                                  <a:pt x="73" y="135"/>
                                </a:lnTo>
                                <a:lnTo>
                                  <a:pt x="84" y="135"/>
                                </a:lnTo>
                                <a:lnTo>
                                  <a:pt x="93" y="132"/>
                                </a:lnTo>
                                <a:lnTo>
                                  <a:pt x="101" y="127"/>
                                </a:lnTo>
                                <a:lnTo>
                                  <a:pt x="106" y="119"/>
                                </a:lnTo>
                                <a:lnTo>
                                  <a:pt x="111" y="112"/>
                                </a:lnTo>
                                <a:lnTo>
                                  <a:pt x="115" y="102"/>
                                </a:lnTo>
                                <a:lnTo>
                                  <a:pt x="117" y="91"/>
                                </a:lnTo>
                                <a:lnTo>
                                  <a:pt x="117" y="7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75" name="Freeform 69"/>
                        <wps:cNvSpPr>
                          <a:spLocks/>
                        </wps:cNvSpPr>
                        <wps:spPr bwMode="auto">
                          <a:xfrm>
                            <a:off x="4217988" y="3106737"/>
                            <a:ext cx="66675" cy="82550"/>
                          </a:xfrm>
                          <a:custGeom>
                            <a:avLst/>
                            <a:gdLst>
                              <a:gd name="T0" fmla="*/ 124 w 124"/>
                              <a:gd name="T1" fmla="*/ 153 h 156"/>
                              <a:gd name="T2" fmla="*/ 123 w 124"/>
                              <a:gd name="T3" fmla="*/ 154 h 156"/>
                              <a:gd name="T4" fmla="*/ 121 w 124"/>
                              <a:gd name="T5" fmla="*/ 155 h 156"/>
                              <a:gd name="T6" fmla="*/ 114 w 124"/>
                              <a:gd name="T7" fmla="*/ 156 h 156"/>
                              <a:gd name="T8" fmla="*/ 107 w 124"/>
                              <a:gd name="T9" fmla="*/ 156 h 156"/>
                              <a:gd name="T10" fmla="*/ 102 w 124"/>
                              <a:gd name="T11" fmla="*/ 155 h 156"/>
                              <a:gd name="T12" fmla="*/ 100 w 124"/>
                              <a:gd name="T13" fmla="*/ 154 h 156"/>
                              <a:gd name="T14" fmla="*/ 98 w 124"/>
                              <a:gd name="T15" fmla="*/ 153 h 156"/>
                              <a:gd name="T16" fmla="*/ 98 w 124"/>
                              <a:gd name="T17" fmla="*/ 66 h 156"/>
                              <a:gd name="T18" fmla="*/ 96 w 124"/>
                              <a:gd name="T19" fmla="*/ 47 h 156"/>
                              <a:gd name="T20" fmla="*/ 91 w 124"/>
                              <a:gd name="T21" fmla="*/ 33 h 156"/>
                              <a:gd name="T22" fmla="*/ 81 w 124"/>
                              <a:gd name="T23" fmla="*/ 26 h 156"/>
                              <a:gd name="T24" fmla="*/ 68 w 124"/>
                              <a:gd name="T25" fmla="*/ 22 h 156"/>
                              <a:gd name="T26" fmla="*/ 48 w 124"/>
                              <a:gd name="T27" fmla="*/ 29 h 156"/>
                              <a:gd name="T28" fmla="*/ 27 w 124"/>
                              <a:gd name="T29" fmla="*/ 50 h 156"/>
                              <a:gd name="T30" fmla="*/ 27 w 124"/>
                              <a:gd name="T31" fmla="*/ 153 h 156"/>
                              <a:gd name="T32" fmla="*/ 26 w 124"/>
                              <a:gd name="T33" fmla="*/ 154 h 156"/>
                              <a:gd name="T34" fmla="*/ 22 w 124"/>
                              <a:gd name="T35" fmla="*/ 155 h 156"/>
                              <a:gd name="T36" fmla="*/ 17 w 124"/>
                              <a:gd name="T37" fmla="*/ 156 h 156"/>
                              <a:gd name="T38" fmla="*/ 10 w 124"/>
                              <a:gd name="T39" fmla="*/ 156 h 156"/>
                              <a:gd name="T40" fmla="*/ 5 w 124"/>
                              <a:gd name="T41" fmla="*/ 155 h 156"/>
                              <a:gd name="T42" fmla="*/ 1 w 124"/>
                              <a:gd name="T43" fmla="*/ 154 h 156"/>
                              <a:gd name="T44" fmla="*/ 0 w 124"/>
                              <a:gd name="T45" fmla="*/ 153 h 156"/>
                              <a:gd name="T46" fmla="*/ 0 w 124"/>
                              <a:gd name="T47" fmla="*/ 7 h 156"/>
                              <a:gd name="T48" fmla="*/ 1 w 124"/>
                              <a:gd name="T49" fmla="*/ 5 h 156"/>
                              <a:gd name="T50" fmla="*/ 2 w 124"/>
                              <a:gd name="T51" fmla="*/ 4 h 156"/>
                              <a:gd name="T52" fmla="*/ 6 w 124"/>
                              <a:gd name="T53" fmla="*/ 2 h 156"/>
                              <a:gd name="T54" fmla="*/ 12 w 124"/>
                              <a:gd name="T55" fmla="*/ 2 h 156"/>
                              <a:gd name="T56" fmla="*/ 18 w 124"/>
                              <a:gd name="T57" fmla="*/ 2 h 156"/>
                              <a:gd name="T58" fmla="*/ 22 w 124"/>
                              <a:gd name="T59" fmla="*/ 4 h 156"/>
                              <a:gd name="T60" fmla="*/ 23 w 124"/>
                              <a:gd name="T61" fmla="*/ 5 h 156"/>
                              <a:gd name="T62" fmla="*/ 25 w 124"/>
                              <a:gd name="T63" fmla="*/ 7 h 156"/>
                              <a:gd name="T64" fmla="*/ 37 w 124"/>
                              <a:gd name="T65" fmla="*/ 13 h 156"/>
                              <a:gd name="T66" fmla="*/ 60 w 124"/>
                              <a:gd name="T67" fmla="*/ 1 h 156"/>
                              <a:gd name="T68" fmla="*/ 86 w 124"/>
                              <a:gd name="T69" fmla="*/ 0 h 156"/>
                              <a:gd name="T70" fmla="*/ 106 w 124"/>
                              <a:gd name="T71" fmla="*/ 10 h 156"/>
                              <a:gd name="T72" fmla="*/ 118 w 124"/>
                              <a:gd name="T73" fmla="*/ 26 h 156"/>
                              <a:gd name="T74" fmla="*/ 124 w 124"/>
                              <a:gd name="T75" fmla="*/ 48 h 156"/>
                              <a:gd name="T76" fmla="*/ 124 w 124"/>
                              <a:gd name="T77" fmla="*/ 15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4" h="156">
                                <a:moveTo>
                                  <a:pt x="124" y="151"/>
                                </a:moveTo>
                                <a:lnTo>
                                  <a:pt x="124" y="153"/>
                                </a:lnTo>
                                <a:lnTo>
                                  <a:pt x="124" y="154"/>
                                </a:lnTo>
                                <a:lnTo>
                                  <a:pt x="123" y="154"/>
                                </a:lnTo>
                                <a:lnTo>
                                  <a:pt x="122" y="155"/>
                                </a:lnTo>
                                <a:lnTo>
                                  <a:pt x="121" y="155"/>
                                </a:lnTo>
                                <a:lnTo>
                                  <a:pt x="118" y="156"/>
                                </a:lnTo>
                                <a:lnTo>
                                  <a:pt x="114" y="156"/>
                                </a:lnTo>
                                <a:lnTo>
                                  <a:pt x="111" y="156"/>
                                </a:lnTo>
                                <a:lnTo>
                                  <a:pt x="107" y="156"/>
                                </a:lnTo>
                                <a:lnTo>
                                  <a:pt x="105" y="156"/>
                                </a:lnTo>
                                <a:lnTo>
                                  <a:pt x="102" y="155"/>
                                </a:lnTo>
                                <a:lnTo>
                                  <a:pt x="101" y="155"/>
                                </a:lnTo>
                                <a:lnTo>
                                  <a:pt x="100" y="154"/>
                                </a:lnTo>
                                <a:lnTo>
                                  <a:pt x="98" y="154"/>
                                </a:lnTo>
                                <a:lnTo>
                                  <a:pt x="98" y="153"/>
                                </a:lnTo>
                                <a:lnTo>
                                  <a:pt x="98" y="151"/>
                                </a:lnTo>
                                <a:lnTo>
                                  <a:pt x="98" y="66"/>
                                </a:lnTo>
                                <a:lnTo>
                                  <a:pt x="97" y="55"/>
                                </a:lnTo>
                                <a:lnTo>
                                  <a:pt x="96" y="47"/>
                                </a:lnTo>
                                <a:lnTo>
                                  <a:pt x="93" y="39"/>
                                </a:lnTo>
                                <a:lnTo>
                                  <a:pt x="91" y="33"/>
                                </a:lnTo>
                                <a:lnTo>
                                  <a:pt x="86" y="28"/>
                                </a:lnTo>
                                <a:lnTo>
                                  <a:pt x="81" y="26"/>
                                </a:lnTo>
                                <a:lnTo>
                                  <a:pt x="75" y="23"/>
                                </a:lnTo>
                                <a:lnTo>
                                  <a:pt x="68" y="22"/>
                                </a:lnTo>
                                <a:lnTo>
                                  <a:pt x="58" y="23"/>
                                </a:lnTo>
                                <a:lnTo>
                                  <a:pt x="48" y="29"/>
                                </a:lnTo>
                                <a:lnTo>
                                  <a:pt x="37" y="38"/>
                                </a:lnTo>
                                <a:lnTo>
                                  <a:pt x="27" y="50"/>
                                </a:lnTo>
                                <a:lnTo>
                                  <a:pt x="27" y="151"/>
                                </a:lnTo>
                                <a:lnTo>
                                  <a:pt x="27" y="153"/>
                                </a:lnTo>
                                <a:lnTo>
                                  <a:pt x="26" y="154"/>
                                </a:lnTo>
                                <a:lnTo>
                                  <a:pt x="26" y="154"/>
                                </a:lnTo>
                                <a:lnTo>
                                  <a:pt x="25" y="155"/>
                                </a:lnTo>
                                <a:lnTo>
                                  <a:pt x="22" y="155"/>
                                </a:lnTo>
                                <a:lnTo>
                                  <a:pt x="20" y="156"/>
                                </a:lnTo>
                                <a:lnTo>
                                  <a:pt x="17" y="156"/>
                                </a:lnTo>
                                <a:lnTo>
                                  <a:pt x="13" y="156"/>
                                </a:lnTo>
                                <a:lnTo>
                                  <a:pt x="10" y="156"/>
                                </a:lnTo>
                                <a:lnTo>
                                  <a:pt x="7" y="156"/>
                                </a:lnTo>
                                <a:lnTo>
                                  <a:pt x="5" y="155"/>
                                </a:lnTo>
                                <a:lnTo>
                                  <a:pt x="2" y="155"/>
                                </a:lnTo>
                                <a:lnTo>
                                  <a:pt x="1" y="154"/>
                                </a:lnTo>
                                <a:lnTo>
                                  <a:pt x="1" y="154"/>
                                </a:lnTo>
                                <a:lnTo>
                                  <a:pt x="0" y="153"/>
                                </a:lnTo>
                                <a:lnTo>
                                  <a:pt x="0" y="151"/>
                                </a:lnTo>
                                <a:lnTo>
                                  <a:pt x="0" y="7"/>
                                </a:lnTo>
                                <a:lnTo>
                                  <a:pt x="0" y="6"/>
                                </a:lnTo>
                                <a:lnTo>
                                  <a:pt x="1" y="5"/>
                                </a:lnTo>
                                <a:lnTo>
                                  <a:pt x="1" y="4"/>
                                </a:lnTo>
                                <a:lnTo>
                                  <a:pt x="2" y="4"/>
                                </a:lnTo>
                                <a:lnTo>
                                  <a:pt x="4" y="2"/>
                                </a:lnTo>
                                <a:lnTo>
                                  <a:pt x="6" y="2"/>
                                </a:lnTo>
                                <a:lnTo>
                                  <a:pt x="8" y="2"/>
                                </a:lnTo>
                                <a:lnTo>
                                  <a:pt x="12" y="2"/>
                                </a:lnTo>
                                <a:lnTo>
                                  <a:pt x="16" y="2"/>
                                </a:lnTo>
                                <a:lnTo>
                                  <a:pt x="18" y="2"/>
                                </a:lnTo>
                                <a:lnTo>
                                  <a:pt x="21" y="2"/>
                                </a:lnTo>
                                <a:lnTo>
                                  <a:pt x="22" y="4"/>
                                </a:lnTo>
                                <a:lnTo>
                                  <a:pt x="23" y="4"/>
                                </a:lnTo>
                                <a:lnTo>
                                  <a:pt x="23" y="5"/>
                                </a:lnTo>
                                <a:lnTo>
                                  <a:pt x="25" y="6"/>
                                </a:lnTo>
                                <a:lnTo>
                                  <a:pt x="25" y="7"/>
                                </a:lnTo>
                                <a:lnTo>
                                  <a:pt x="25" y="26"/>
                                </a:lnTo>
                                <a:lnTo>
                                  <a:pt x="37" y="13"/>
                                </a:lnTo>
                                <a:lnTo>
                                  <a:pt x="48" y="6"/>
                                </a:lnTo>
                                <a:lnTo>
                                  <a:pt x="60" y="1"/>
                                </a:lnTo>
                                <a:lnTo>
                                  <a:pt x="73" y="0"/>
                                </a:lnTo>
                                <a:lnTo>
                                  <a:pt x="86" y="0"/>
                                </a:lnTo>
                                <a:lnTo>
                                  <a:pt x="97" y="5"/>
                                </a:lnTo>
                                <a:lnTo>
                                  <a:pt x="106" y="10"/>
                                </a:lnTo>
                                <a:lnTo>
                                  <a:pt x="113" y="17"/>
                                </a:lnTo>
                                <a:lnTo>
                                  <a:pt x="118" y="26"/>
                                </a:lnTo>
                                <a:lnTo>
                                  <a:pt x="122" y="37"/>
                                </a:lnTo>
                                <a:lnTo>
                                  <a:pt x="124" y="48"/>
                                </a:lnTo>
                                <a:lnTo>
                                  <a:pt x="124" y="63"/>
                                </a:lnTo>
                                <a:lnTo>
                                  <a:pt x="124"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76" name="Freeform 70"/>
                        <wps:cNvSpPr>
                          <a:spLocks/>
                        </wps:cNvSpPr>
                        <wps:spPr bwMode="auto">
                          <a:xfrm>
                            <a:off x="3033713" y="3287712"/>
                            <a:ext cx="30163" cy="150813"/>
                          </a:xfrm>
                          <a:custGeom>
                            <a:avLst/>
                            <a:gdLst>
                              <a:gd name="T0" fmla="*/ 58 w 58"/>
                              <a:gd name="T1" fmla="*/ 7 h 284"/>
                              <a:gd name="T2" fmla="*/ 43 w 58"/>
                              <a:gd name="T3" fmla="*/ 40 h 284"/>
                              <a:gd name="T4" fmla="*/ 34 w 58"/>
                              <a:gd name="T5" fmla="*/ 73 h 284"/>
                              <a:gd name="T6" fmla="*/ 28 w 58"/>
                              <a:gd name="T7" fmla="*/ 108 h 284"/>
                              <a:gd name="T8" fmla="*/ 27 w 58"/>
                              <a:gd name="T9" fmla="*/ 142 h 284"/>
                              <a:gd name="T10" fmla="*/ 28 w 58"/>
                              <a:gd name="T11" fmla="*/ 175 h 284"/>
                              <a:gd name="T12" fmla="*/ 34 w 58"/>
                              <a:gd name="T13" fmla="*/ 210 h 284"/>
                              <a:gd name="T14" fmla="*/ 44 w 58"/>
                              <a:gd name="T15" fmla="*/ 243 h 284"/>
                              <a:gd name="T16" fmla="*/ 58 w 58"/>
                              <a:gd name="T17" fmla="*/ 276 h 284"/>
                              <a:gd name="T18" fmla="*/ 58 w 58"/>
                              <a:gd name="T19" fmla="*/ 278 h 284"/>
                              <a:gd name="T20" fmla="*/ 58 w 58"/>
                              <a:gd name="T21" fmla="*/ 280 h 284"/>
                              <a:gd name="T22" fmla="*/ 58 w 58"/>
                              <a:gd name="T23" fmla="*/ 281 h 284"/>
                              <a:gd name="T24" fmla="*/ 56 w 58"/>
                              <a:gd name="T25" fmla="*/ 281 h 284"/>
                              <a:gd name="T26" fmla="*/ 55 w 58"/>
                              <a:gd name="T27" fmla="*/ 282 h 284"/>
                              <a:gd name="T28" fmla="*/ 54 w 58"/>
                              <a:gd name="T29" fmla="*/ 282 h 284"/>
                              <a:gd name="T30" fmla="*/ 50 w 58"/>
                              <a:gd name="T31" fmla="*/ 284 h 284"/>
                              <a:gd name="T32" fmla="*/ 47 w 58"/>
                              <a:gd name="T33" fmla="*/ 284 h 284"/>
                              <a:gd name="T34" fmla="*/ 44 w 58"/>
                              <a:gd name="T35" fmla="*/ 284 h 284"/>
                              <a:gd name="T36" fmla="*/ 42 w 58"/>
                              <a:gd name="T37" fmla="*/ 284 h 284"/>
                              <a:gd name="T38" fmla="*/ 40 w 58"/>
                              <a:gd name="T39" fmla="*/ 282 h 284"/>
                              <a:gd name="T40" fmla="*/ 38 w 58"/>
                              <a:gd name="T41" fmla="*/ 282 h 284"/>
                              <a:gd name="T42" fmla="*/ 37 w 58"/>
                              <a:gd name="T43" fmla="*/ 282 h 284"/>
                              <a:gd name="T44" fmla="*/ 35 w 58"/>
                              <a:gd name="T45" fmla="*/ 281 h 284"/>
                              <a:gd name="T46" fmla="*/ 35 w 58"/>
                              <a:gd name="T47" fmla="*/ 281 h 284"/>
                              <a:gd name="T48" fmla="*/ 34 w 58"/>
                              <a:gd name="T49" fmla="*/ 280 h 284"/>
                              <a:gd name="T50" fmla="*/ 27 w 58"/>
                              <a:gd name="T51" fmla="*/ 264 h 284"/>
                              <a:gd name="T52" fmla="*/ 19 w 58"/>
                              <a:gd name="T53" fmla="*/ 247 h 284"/>
                              <a:gd name="T54" fmla="*/ 13 w 58"/>
                              <a:gd name="T55" fmla="*/ 230 h 284"/>
                              <a:gd name="T56" fmla="*/ 8 w 58"/>
                              <a:gd name="T57" fmla="*/ 212 h 284"/>
                              <a:gd name="T58" fmla="*/ 5 w 58"/>
                              <a:gd name="T59" fmla="*/ 195 h 284"/>
                              <a:gd name="T60" fmla="*/ 1 w 58"/>
                              <a:gd name="T61" fmla="*/ 178 h 284"/>
                              <a:gd name="T62" fmla="*/ 0 w 58"/>
                              <a:gd name="T63" fmla="*/ 161 h 284"/>
                              <a:gd name="T64" fmla="*/ 0 w 58"/>
                              <a:gd name="T65" fmla="*/ 142 h 284"/>
                              <a:gd name="T66" fmla="*/ 0 w 58"/>
                              <a:gd name="T67" fmla="*/ 124 h 284"/>
                              <a:gd name="T68" fmla="*/ 2 w 58"/>
                              <a:gd name="T69" fmla="*/ 106 h 284"/>
                              <a:gd name="T70" fmla="*/ 5 w 58"/>
                              <a:gd name="T71" fmla="*/ 89 h 284"/>
                              <a:gd name="T72" fmla="*/ 8 w 58"/>
                              <a:gd name="T73" fmla="*/ 72 h 284"/>
                              <a:gd name="T74" fmla="*/ 13 w 58"/>
                              <a:gd name="T75" fmla="*/ 53 h 284"/>
                              <a:gd name="T76" fmla="*/ 19 w 58"/>
                              <a:gd name="T77" fmla="*/ 37 h 284"/>
                              <a:gd name="T78" fmla="*/ 27 w 58"/>
                              <a:gd name="T79" fmla="*/ 20 h 284"/>
                              <a:gd name="T80" fmla="*/ 34 w 58"/>
                              <a:gd name="T81" fmla="*/ 4 h 284"/>
                              <a:gd name="T82" fmla="*/ 35 w 58"/>
                              <a:gd name="T83" fmla="*/ 3 h 284"/>
                              <a:gd name="T84" fmla="*/ 35 w 58"/>
                              <a:gd name="T85" fmla="*/ 3 h 284"/>
                              <a:gd name="T86" fmla="*/ 37 w 58"/>
                              <a:gd name="T87" fmla="*/ 2 h 284"/>
                              <a:gd name="T88" fmla="*/ 38 w 58"/>
                              <a:gd name="T89" fmla="*/ 2 h 284"/>
                              <a:gd name="T90" fmla="*/ 39 w 58"/>
                              <a:gd name="T91" fmla="*/ 2 h 284"/>
                              <a:gd name="T92" fmla="*/ 42 w 58"/>
                              <a:gd name="T93" fmla="*/ 0 h 284"/>
                              <a:gd name="T94" fmla="*/ 44 w 58"/>
                              <a:gd name="T95" fmla="*/ 0 h 284"/>
                              <a:gd name="T96" fmla="*/ 47 w 58"/>
                              <a:gd name="T97" fmla="*/ 0 h 284"/>
                              <a:gd name="T98" fmla="*/ 50 w 58"/>
                              <a:gd name="T99" fmla="*/ 0 h 284"/>
                              <a:gd name="T100" fmla="*/ 53 w 58"/>
                              <a:gd name="T101" fmla="*/ 0 h 284"/>
                              <a:gd name="T102" fmla="*/ 55 w 58"/>
                              <a:gd name="T103" fmla="*/ 2 h 284"/>
                              <a:gd name="T104" fmla="*/ 56 w 58"/>
                              <a:gd name="T105" fmla="*/ 3 h 284"/>
                              <a:gd name="T106" fmla="*/ 58 w 58"/>
                              <a:gd name="T107" fmla="*/ 3 h 284"/>
                              <a:gd name="T108" fmla="*/ 58 w 58"/>
                              <a:gd name="T109" fmla="*/ 4 h 284"/>
                              <a:gd name="T110" fmla="*/ 58 w 58"/>
                              <a:gd name="T111" fmla="*/ 5 h 284"/>
                              <a:gd name="T112" fmla="*/ 58 w 58"/>
                              <a:gd name="T113" fmla="*/ 7 h 2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58" h="284">
                                <a:moveTo>
                                  <a:pt x="58" y="7"/>
                                </a:moveTo>
                                <a:lnTo>
                                  <a:pt x="43" y="40"/>
                                </a:lnTo>
                                <a:lnTo>
                                  <a:pt x="34" y="73"/>
                                </a:lnTo>
                                <a:lnTo>
                                  <a:pt x="28" y="108"/>
                                </a:lnTo>
                                <a:lnTo>
                                  <a:pt x="27" y="142"/>
                                </a:lnTo>
                                <a:lnTo>
                                  <a:pt x="28" y="175"/>
                                </a:lnTo>
                                <a:lnTo>
                                  <a:pt x="34" y="210"/>
                                </a:lnTo>
                                <a:lnTo>
                                  <a:pt x="44" y="243"/>
                                </a:lnTo>
                                <a:lnTo>
                                  <a:pt x="58" y="276"/>
                                </a:lnTo>
                                <a:lnTo>
                                  <a:pt x="58" y="278"/>
                                </a:lnTo>
                                <a:lnTo>
                                  <a:pt x="58" y="280"/>
                                </a:lnTo>
                                <a:lnTo>
                                  <a:pt x="58" y="281"/>
                                </a:lnTo>
                                <a:lnTo>
                                  <a:pt x="56" y="281"/>
                                </a:lnTo>
                                <a:lnTo>
                                  <a:pt x="55" y="282"/>
                                </a:lnTo>
                                <a:lnTo>
                                  <a:pt x="54" y="282"/>
                                </a:lnTo>
                                <a:lnTo>
                                  <a:pt x="50" y="284"/>
                                </a:lnTo>
                                <a:lnTo>
                                  <a:pt x="47" y="284"/>
                                </a:lnTo>
                                <a:lnTo>
                                  <a:pt x="44" y="284"/>
                                </a:lnTo>
                                <a:lnTo>
                                  <a:pt x="42" y="284"/>
                                </a:lnTo>
                                <a:lnTo>
                                  <a:pt x="40" y="282"/>
                                </a:lnTo>
                                <a:lnTo>
                                  <a:pt x="38" y="282"/>
                                </a:lnTo>
                                <a:lnTo>
                                  <a:pt x="37" y="282"/>
                                </a:lnTo>
                                <a:lnTo>
                                  <a:pt x="35" y="281"/>
                                </a:lnTo>
                                <a:lnTo>
                                  <a:pt x="35" y="281"/>
                                </a:lnTo>
                                <a:lnTo>
                                  <a:pt x="34" y="280"/>
                                </a:lnTo>
                                <a:lnTo>
                                  <a:pt x="27" y="264"/>
                                </a:lnTo>
                                <a:lnTo>
                                  <a:pt x="19" y="247"/>
                                </a:lnTo>
                                <a:lnTo>
                                  <a:pt x="13" y="230"/>
                                </a:lnTo>
                                <a:lnTo>
                                  <a:pt x="8" y="212"/>
                                </a:lnTo>
                                <a:lnTo>
                                  <a:pt x="5" y="195"/>
                                </a:lnTo>
                                <a:lnTo>
                                  <a:pt x="1" y="178"/>
                                </a:lnTo>
                                <a:lnTo>
                                  <a:pt x="0" y="161"/>
                                </a:lnTo>
                                <a:lnTo>
                                  <a:pt x="0" y="142"/>
                                </a:lnTo>
                                <a:lnTo>
                                  <a:pt x="0" y="124"/>
                                </a:lnTo>
                                <a:lnTo>
                                  <a:pt x="2" y="106"/>
                                </a:lnTo>
                                <a:lnTo>
                                  <a:pt x="5" y="89"/>
                                </a:lnTo>
                                <a:lnTo>
                                  <a:pt x="8" y="72"/>
                                </a:lnTo>
                                <a:lnTo>
                                  <a:pt x="13" y="53"/>
                                </a:lnTo>
                                <a:lnTo>
                                  <a:pt x="19" y="37"/>
                                </a:lnTo>
                                <a:lnTo>
                                  <a:pt x="27" y="20"/>
                                </a:lnTo>
                                <a:lnTo>
                                  <a:pt x="34" y="4"/>
                                </a:lnTo>
                                <a:lnTo>
                                  <a:pt x="35" y="3"/>
                                </a:lnTo>
                                <a:lnTo>
                                  <a:pt x="35" y="3"/>
                                </a:lnTo>
                                <a:lnTo>
                                  <a:pt x="37" y="2"/>
                                </a:lnTo>
                                <a:lnTo>
                                  <a:pt x="38" y="2"/>
                                </a:lnTo>
                                <a:lnTo>
                                  <a:pt x="39" y="2"/>
                                </a:lnTo>
                                <a:lnTo>
                                  <a:pt x="42" y="0"/>
                                </a:lnTo>
                                <a:lnTo>
                                  <a:pt x="44" y="0"/>
                                </a:lnTo>
                                <a:lnTo>
                                  <a:pt x="47" y="0"/>
                                </a:lnTo>
                                <a:lnTo>
                                  <a:pt x="50" y="0"/>
                                </a:lnTo>
                                <a:lnTo>
                                  <a:pt x="53" y="0"/>
                                </a:lnTo>
                                <a:lnTo>
                                  <a:pt x="55" y="2"/>
                                </a:lnTo>
                                <a:lnTo>
                                  <a:pt x="56" y="3"/>
                                </a:lnTo>
                                <a:lnTo>
                                  <a:pt x="58" y="3"/>
                                </a:lnTo>
                                <a:lnTo>
                                  <a:pt x="58" y="4"/>
                                </a:lnTo>
                                <a:lnTo>
                                  <a:pt x="58" y="5"/>
                                </a:lnTo>
                                <a:lnTo>
                                  <a:pt x="58" y="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77" name="Freeform 71"/>
                        <wps:cNvSpPr>
                          <a:spLocks/>
                        </wps:cNvSpPr>
                        <wps:spPr bwMode="auto">
                          <a:xfrm>
                            <a:off x="3082925" y="3325812"/>
                            <a:ext cx="58738" cy="84138"/>
                          </a:xfrm>
                          <a:custGeom>
                            <a:avLst/>
                            <a:gdLst>
                              <a:gd name="T0" fmla="*/ 113 w 113"/>
                              <a:gd name="T1" fmla="*/ 132 h 158"/>
                              <a:gd name="T2" fmla="*/ 113 w 113"/>
                              <a:gd name="T3" fmla="*/ 136 h 158"/>
                              <a:gd name="T4" fmla="*/ 112 w 113"/>
                              <a:gd name="T5" fmla="*/ 138 h 158"/>
                              <a:gd name="T6" fmla="*/ 111 w 113"/>
                              <a:gd name="T7" fmla="*/ 141 h 158"/>
                              <a:gd name="T8" fmla="*/ 107 w 113"/>
                              <a:gd name="T9" fmla="*/ 145 h 158"/>
                              <a:gd name="T10" fmla="*/ 97 w 113"/>
                              <a:gd name="T11" fmla="*/ 150 h 158"/>
                              <a:gd name="T12" fmla="*/ 85 w 113"/>
                              <a:gd name="T13" fmla="*/ 155 h 158"/>
                              <a:gd name="T14" fmla="*/ 72 w 113"/>
                              <a:gd name="T15" fmla="*/ 158 h 158"/>
                              <a:gd name="T16" fmla="*/ 49 w 113"/>
                              <a:gd name="T17" fmla="*/ 158 h 158"/>
                              <a:gd name="T18" fmla="*/ 25 w 113"/>
                              <a:gd name="T19" fmla="*/ 147 h 158"/>
                              <a:gd name="T20" fmla="*/ 9 w 113"/>
                              <a:gd name="T21" fmla="*/ 127 h 158"/>
                              <a:gd name="T22" fmla="*/ 0 w 113"/>
                              <a:gd name="T23" fmla="*/ 99 h 158"/>
                              <a:gd name="T24" fmla="*/ 0 w 113"/>
                              <a:gd name="T25" fmla="*/ 60 h 158"/>
                              <a:gd name="T26" fmla="*/ 11 w 113"/>
                              <a:gd name="T27" fmla="*/ 30 h 158"/>
                              <a:gd name="T28" fmla="*/ 28 w 113"/>
                              <a:gd name="T29" fmla="*/ 10 h 158"/>
                              <a:gd name="T30" fmla="*/ 53 w 113"/>
                              <a:gd name="T31" fmla="*/ 0 h 158"/>
                              <a:gd name="T32" fmla="*/ 74 w 113"/>
                              <a:gd name="T33" fmla="*/ 0 h 158"/>
                              <a:gd name="T34" fmla="*/ 86 w 113"/>
                              <a:gd name="T35" fmla="*/ 3 h 158"/>
                              <a:gd name="T36" fmla="*/ 97 w 113"/>
                              <a:gd name="T37" fmla="*/ 6 h 158"/>
                              <a:gd name="T38" fmla="*/ 106 w 113"/>
                              <a:gd name="T39" fmla="*/ 11 h 158"/>
                              <a:gd name="T40" fmla="*/ 110 w 113"/>
                              <a:gd name="T41" fmla="*/ 16 h 158"/>
                              <a:gd name="T42" fmla="*/ 112 w 113"/>
                              <a:gd name="T43" fmla="*/ 19 h 158"/>
                              <a:gd name="T44" fmla="*/ 112 w 113"/>
                              <a:gd name="T45" fmla="*/ 21 h 158"/>
                              <a:gd name="T46" fmla="*/ 113 w 113"/>
                              <a:gd name="T47" fmla="*/ 25 h 158"/>
                              <a:gd name="T48" fmla="*/ 112 w 113"/>
                              <a:gd name="T49" fmla="*/ 33 h 158"/>
                              <a:gd name="T50" fmla="*/ 110 w 113"/>
                              <a:gd name="T51" fmla="*/ 38 h 158"/>
                              <a:gd name="T52" fmla="*/ 106 w 113"/>
                              <a:gd name="T53" fmla="*/ 38 h 158"/>
                              <a:gd name="T54" fmla="*/ 99 w 113"/>
                              <a:gd name="T55" fmla="*/ 33 h 158"/>
                              <a:gd name="T56" fmla="*/ 90 w 113"/>
                              <a:gd name="T57" fmla="*/ 27 h 158"/>
                              <a:gd name="T58" fmla="*/ 75 w 113"/>
                              <a:gd name="T59" fmla="*/ 22 h 158"/>
                              <a:gd name="T60" fmla="*/ 58 w 113"/>
                              <a:gd name="T61" fmla="*/ 22 h 158"/>
                              <a:gd name="T62" fmla="*/ 37 w 113"/>
                              <a:gd name="T63" fmla="*/ 37 h 158"/>
                              <a:gd name="T64" fmla="*/ 27 w 113"/>
                              <a:gd name="T65" fmla="*/ 65 h 158"/>
                              <a:gd name="T66" fmla="*/ 28 w 113"/>
                              <a:gd name="T67" fmla="*/ 93 h 158"/>
                              <a:gd name="T68" fmla="*/ 33 w 113"/>
                              <a:gd name="T69" fmla="*/ 113 h 158"/>
                              <a:gd name="T70" fmla="*/ 43 w 113"/>
                              <a:gd name="T71" fmla="*/ 128 h 158"/>
                              <a:gd name="T72" fmla="*/ 58 w 113"/>
                              <a:gd name="T73" fmla="*/ 134 h 158"/>
                              <a:gd name="T74" fmla="*/ 76 w 113"/>
                              <a:gd name="T75" fmla="*/ 134 h 158"/>
                              <a:gd name="T76" fmla="*/ 90 w 113"/>
                              <a:gd name="T77" fmla="*/ 129 h 158"/>
                              <a:gd name="T78" fmla="*/ 100 w 113"/>
                              <a:gd name="T79" fmla="*/ 123 h 158"/>
                              <a:gd name="T80" fmla="*/ 107 w 113"/>
                              <a:gd name="T81" fmla="*/ 117 h 158"/>
                              <a:gd name="T82" fmla="*/ 111 w 113"/>
                              <a:gd name="T83" fmla="*/ 117 h 158"/>
                              <a:gd name="T84" fmla="*/ 112 w 113"/>
                              <a:gd name="T85" fmla="*/ 118 h 158"/>
                              <a:gd name="T86" fmla="*/ 113 w 113"/>
                              <a:gd name="T87" fmla="*/ 122 h 158"/>
                              <a:gd name="T88" fmla="*/ 113 w 113"/>
                              <a:gd name="T89" fmla="*/ 126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13" h="158">
                                <a:moveTo>
                                  <a:pt x="113" y="129"/>
                                </a:moveTo>
                                <a:lnTo>
                                  <a:pt x="113" y="132"/>
                                </a:lnTo>
                                <a:lnTo>
                                  <a:pt x="113" y="134"/>
                                </a:lnTo>
                                <a:lnTo>
                                  <a:pt x="113" y="136"/>
                                </a:lnTo>
                                <a:lnTo>
                                  <a:pt x="113" y="137"/>
                                </a:lnTo>
                                <a:lnTo>
                                  <a:pt x="112" y="138"/>
                                </a:lnTo>
                                <a:lnTo>
                                  <a:pt x="112" y="139"/>
                                </a:lnTo>
                                <a:lnTo>
                                  <a:pt x="111" y="141"/>
                                </a:lnTo>
                                <a:lnTo>
                                  <a:pt x="110" y="143"/>
                                </a:lnTo>
                                <a:lnTo>
                                  <a:pt x="107" y="145"/>
                                </a:lnTo>
                                <a:lnTo>
                                  <a:pt x="102" y="148"/>
                                </a:lnTo>
                                <a:lnTo>
                                  <a:pt x="97" y="150"/>
                                </a:lnTo>
                                <a:lnTo>
                                  <a:pt x="91" y="153"/>
                                </a:lnTo>
                                <a:lnTo>
                                  <a:pt x="85" y="155"/>
                                </a:lnTo>
                                <a:lnTo>
                                  <a:pt x="79" y="157"/>
                                </a:lnTo>
                                <a:lnTo>
                                  <a:pt x="72" y="158"/>
                                </a:lnTo>
                                <a:lnTo>
                                  <a:pt x="64" y="158"/>
                                </a:lnTo>
                                <a:lnTo>
                                  <a:pt x="49" y="158"/>
                                </a:lnTo>
                                <a:lnTo>
                                  <a:pt x="37" y="153"/>
                                </a:lnTo>
                                <a:lnTo>
                                  <a:pt x="25" y="147"/>
                                </a:lnTo>
                                <a:lnTo>
                                  <a:pt x="16" y="138"/>
                                </a:lnTo>
                                <a:lnTo>
                                  <a:pt x="9" y="127"/>
                                </a:lnTo>
                                <a:lnTo>
                                  <a:pt x="4" y="113"/>
                                </a:lnTo>
                                <a:lnTo>
                                  <a:pt x="0" y="99"/>
                                </a:lnTo>
                                <a:lnTo>
                                  <a:pt x="0" y="80"/>
                                </a:lnTo>
                                <a:lnTo>
                                  <a:pt x="0" y="60"/>
                                </a:lnTo>
                                <a:lnTo>
                                  <a:pt x="5" y="44"/>
                                </a:lnTo>
                                <a:lnTo>
                                  <a:pt x="11" y="30"/>
                                </a:lnTo>
                                <a:lnTo>
                                  <a:pt x="20" y="19"/>
                                </a:lnTo>
                                <a:lnTo>
                                  <a:pt x="28" y="10"/>
                                </a:lnTo>
                                <a:lnTo>
                                  <a:pt x="41" y="5"/>
                                </a:lnTo>
                                <a:lnTo>
                                  <a:pt x="53" y="0"/>
                                </a:lnTo>
                                <a:lnTo>
                                  <a:pt x="67" y="0"/>
                                </a:lnTo>
                                <a:lnTo>
                                  <a:pt x="74" y="0"/>
                                </a:lnTo>
                                <a:lnTo>
                                  <a:pt x="80" y="1"/>
                                </a:lnTo>
                                <a:lnTo>
                                  <a:pt x="86" y="3"/>
                                </a:lnTo>
                                <a:lnTo>
                                  <a:pt x="92" y="4"/>
                                </a:lnTo>
                                <a:lnTo>
                                  <a:pt x="97" y="6"/>
                                </a:lnTo>
                                <a:lnTo>
                                  <a:pt x="102" y="9"/>
                                </a:lnTo>
                                <a:lnTo>
                                  <a:pt x="106" y="11"/>
                                </a:lnTo>
                                <a:lnTo>
                                  <a:pt x="108" y="14"/>
                                </a:lnTo>
                                <a:lnTo>
                                  <a:pt x="110" y="16"/>
                                </a:lnTo>
                                <a:lnTo>
                                  <a:pt x="111" y="17"/>
                                </a:lnTo>
                                <a:lnTo>
                                  <a:pt x="112" y="19"/>
                                </a:lnTo>
                                <a:lnTo>
                                  <a:pt x="112" y="20"/>
                                </a:lnTo>
                                <a:lnTo>
                                  <a:pt x="112" y="21"/>
                                </a:lnTo>
                                <a:lnTo>
                                  <a:pt x="113" y="24"/>
                                </a:lnTo>
                                <a:lnTo>
                                  <a:pt x="113" y="25"/>
                                </a:lnTo>
                                <a:lnTo>
                                  <a:pt x="113" y="27"/>
                                </a:lnTo>
                                <a:lnTo>
                                  <a:pt x="112" y="33"/>
                                </a:lnTo>
                                <a:lnTo>
                                  <a:pt x="112" y="37"/>
                                </a:lnTo>
                                <a:lnTo>
                                  <a:pt x="110" y="38"/>
                                </a:lnTo>
                                <a:lnTo>
                                  <a:pt x="108" y="40"/>
                                </a:lnTo>
                                <a:lnTo>
                                  <a:pt x="106" y="38"/>
                                </a:lnTo>
                                <a:lnTo>
                                  <a:pt x="102" y="36"/>
                                </a:lnTo>
                                <a:lnTo>
                                  <a:pt x="99" y="33"/>
                                </a:lnTo>
                                <a:lnTo>
                                  <a:pt x="95" y="31"/>
                                </a:lnTo>
                                <a:lnTo>
                                  <a:pt x="90" y="27"/>
                                </a:lnTo>
                                <a:lnTo>
                                  <a:pt x="83" y="25"/>
                                </a:lnTo>
                                <a:lnTo>
                                  <a:pt x="75" y="22"/>
                                </a:lnTo>
                                <a:lnTo>
                                  <a:pt x="67" y="22"/>
                                </a:lnTo>
                                <a:lnTo>
                                  <a:pt x="58" y="22"/>
                                </a:lnTo>
                                <a:lnTo>
                                  <a:pt x="43" y="30"/>
                                </a:lnTo>
                                <a:lnTo>
                                  <a:pt x="37" y="37"/>
                                </a:lnTo>
                                <a:lnTo>
                                  <a:pt x="33" y="44"/>
                                </a:lnTo>
                                <a:lnTo>
                                  <a:pt x="27" y="65"/>
                                </a:lnTo>
                                <a:lnTo>
                                  <a:pt x="27" y="79"/>
                                </a:lnTo>
                                <a:lnTo>
                                  <a:pt x="28" y="93"/>
                                </a:lnTo>
                                <a:lnTo>
                                  <a:pt x="30" y="104"/>
                                </a:lnTo>
                                <a:lnTo>
                                  <a:pt x="33" y="113"/>
                                </a:lnTo>
                                <a:lnTo>
                                  <a:pt x="38" y="121"/>
                                </a:lnTo>
                                <a:lnTo>
                                  <a:pt x="43" y="128"/>
                                </a:lnTo>
                                <a:lnTo>
                                  <a:pt x="51" y="132"/>
                                </a:lnTo>
                                <a:lnTo>
                                  <a:pt x="58" y="134"/>
                                </a:lnTo>
                                <a:lnTo>
                                  <a:pt x="68" y="136"/>
                                </a:lnTo>
                                <a:lnTo>
                                  <a:pt x="76" y="134"/>
                                </a:lnTo>
                                <a:lnTo>
                                  <a:pt x="84" y="132"/>
                                </a:lnTo>
                                <a:lnTo>
                                  <a:pt x="90" y="129"/>
                                </a:lnTo>
                                <a:lnTo>
                                  <a:pt x="95" y="126"/>
                                </a:lnTo>
                                <a:lnTo>
                                  <a:pt x="100" y="123"/>
                                </a:lnTo>
                                <a:lnTo>
                                  <a:pt x="104" y="120"/>
                                </a:lnTo>
                                <a:lnTo>
                                  <a:pt x="107" y="117"/>
                                </a:lnTo>
                                <a:lnTo>
                                  <a:pt x="110" y="117"/>
                                </a:lnTo>
                                <a:lnTo>
                                  <a:pt x="111" y="117"/>
                                </a:lnTo>
                                <a:lnTo>
                                  <a:pt x="111" y="117"/>
                                </a:lnTo>
                                <a:lnTo>
                                  <a:pt x="112" y="118"/>
                                </a:lnTo>
                                <a:lnTo>
                                  <a:pt x="112" y="120"/>
                                </a:lnTo>
                                <a:lnTo>
                                  <a:pt x="113" y="122"/>
                                </a:lnTo>
                                <a:lnTo>
                                  <a:pt x="113" y="123"/>
                                </a:lnTo>
                                <a:lnTo>
                                  <a:pt x="113" y="126"/>
                                </a:lnTo>
                                <a:lnTo>
                                  <a:pt x="113"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78" name="Freeform 72"/>
                        <wps:cNvSpPr>
                          <a:spLocks/>
                        </wps:cNvSpPr>
                        <wps:spPr bwMode="auto">
                          <a:xfrm>
                            <a:off x="3151188" y="3327400"/>
                            <a:ext cx="73025" cy="111125"/>
                          </a:xfrm>
                          <a:custGeom>
                            <a:avLst/>
                            <a:gdLst>
                              <a:gd name="T0" fmla="*/ 85 w 138"/>
                              <a:gd name="T1" fmla="*/ 154 h 212"/>
                              <a:gd name="T2" fmla="*/ 67 w 138"/>
                              <a:gd name="T3" fmla="*/ 207 h 212"/>
                              <a:gd name="T4" fmla="*/ 66 w 138"/>
                              <a:gd name="T5" fmla="*/ 210 h 212"/>
                              <a:gd name="T6" fmla="*/ 62 w 138"/>
                              <a:gd name="T7" fmla="*/ 211 h 212"/>
                              <a:gd name="T8" fmla="*/ 57 w 138"/>
                              <a:gd name="T9" fmla="*/ 212 h 212"/>
                              <a:gd name="T10" fmla="*/ 50 w 138"/>
                              <a:gd name="T11" fmla="*/ 212 h 212"/>
                              <a:gd name="T12" fmla="*/ 46 w 138"/>
                              <a:gd name="T13" fmla="*/ 212 h 212"/>
                              <a:gd name="T14" fmla="*/ 44 w 138"/>
                              <a:gd name="T15" fmla="*/ 212 h 212"/>
                              <a:gd name="T16" fmla="*/ 41 w 138"/>
                              <a:gd name="T17" fmla="*/ 212 h 212"/>
                              <a:gd name="T18" fmla="*/ 39 w 138"/>
                              <a:gd name="T19" fmla="*/ 211 h 212"/>
                              <a:gd name="T20" fmla="*/ 37 w 138"/>
                              <a:gd name="T21" fmla="*/ 210 h 212"/>
                              <a:gd name="T22" fmla="*/ 37 w 138"/>
                              <a:gd name="T23" fmla="*/ 208 h 212"/>
                              <a:gd name="T24" fmla="*/ 37 w 138"/>
                              <a:gd name="T25" fmla="*/ 206 h 212"/>
                              <a:gd name="T26" fmla="*/ 39 w 138"/>
                              <a:gd name="T27" fmla="*/ 205 h 212"/>
                              <a:gd name="T28" fmla="*/ 58 w 138"/>
                              <a:gd name="T29" fmla="*/ 154 h 212"/>
                              <a:gd name="T30" fmla="*/ 57 w 138"/>
                              <a:gd name="T31" fmla="*/ 153 h 212"/>
                              <a:gd name="T32" fmla="*/ 56 w 138"/>
                              <a:gd name="T33" fmla="*/ 152 h 212"/>
                              <a:gd name="T34" fmla="*/ 55 w 138"/>
                              <a:gd name="T35" fmla="*/ 151 h 212"/>
                              <a:gd name="T36" fmla="*/ 53 w 138"/>
                              <a:gd name="T37" fmla="*/ 149 h 212"/>
                              <a:gd name="T38" fmla="*/ 3 w 138"/>
                              <a:gd name="T39" fmla="*/ 11 h 212"/>
                              <a:gd name="T40" fmla="*/ 2 w 138"/>
                              <a:gd name="T41" fmla="*/ 8 h 212"/>
                              <a:gd name="T42" fmla="*/ 0 w 138"/>
                              <a:gd name="T43" fmla="*/ 5 h 212"/>
                              <a:gd name="T44" fmla="*/ 2 w 138"/>
                              <a:gd name="T45" fmla="*/ 4 h 212"/>
                              <a:gd name="T46" fmla="*/ 3 w 138"/>
                              <a:gd name="T47" fmla="*/ 3 h 212"/>
                              <a:gd name="T48" fmla="*/ 4 w 138"/>
                              <a:gd name="T49" fmla="*/ 2 h 212"/>
                              <a:gd name="T50" fmla="*/ 7 w 138"/>
                              <a:gd name="T51" fmla="*/ 2 h 212"/>
                              <a:gd name="T52" fmla="*/ 10 w 138"/>
                              <a:gd name="T53" fmla="*/ 0 h 212"/>
                              <a:gd name="T54" fmla="*/ 14 w 138"/>
                              <a:gd name="T55" fmla="*/ 0 h 212"/>
                              <a:gd name="T56" fmla="*/ 19 w 138"/>
                              <a:gd name="T57" fmla="*/ 0 h 212"/>
                              <a:gd name="T58" fmla="*/ 21 w 138"/>
                              <a:gd name="T59" fmla="*/ 2 h 212"/>
                              <a:gd name="T60" fmla="*/ 24 w 138"/>
                              <a:gd name="T61" fmla="*/ 2 h 212"/>
                              <a:gd name="T62" fmla="*/ 26 w 138"/>
                              <a:gd name="T63" fmla="*/ 2 h 212"/>
                              <a:gd name="T64" fmla="*/ 28 w 138"/>
                              <a:gd name="T65" fmla="*/ 3 h 212"/>
                              <a:gd name="T66" fmla="*/ 29 w 138"/>
                              <a:gd name="T67" fmla="*/ 4 h 212"/>
                              <a:gd name="T68" fmla="*/ 29 w 138"/>
                              <a:gd name="T69" fmla="*/ 5 h 212"/>
                              <a:gd name="T70" fmla="*/ 30 w 138"/>
                              <a:gd name="T71" fmla="*/ 7 h 212"/>
                              <a:gd name="T72" fmla="*/ 71 w 138"/>
                              <a:gd name="T73" fmla="*/ 122 h 212"/>
                              <a:gd name="T74" fmla="*/ 72 w 138"/>
                              <a:gd name="T75" fmla="*/ 122 h 212"/>
                              <a:gd name="T76" fmla="*/ 111 w 138"/>
                              <a:gd name="T77" fmla="*/ 7 h 212"/>
                              <a:gd name="T78" fmla="*/ 113 w 138"/>
                              <a:gd name="T79" fmla="*/ 4 h 212"/>
                              <a:gd name="T80" fmla="*/ 114 w 138"/>
                              <a:gd name="T81" fmla="*/ 3 h 212"/>
                              <a:gd name="T82" fmla="*/ 115 w 138"/>
                              <a:gd name="T83" fmla="*/ 2 h 212"/>
                              <a:gd name="T84" fmla="*/ 117 w 138"/>
                              <a:gd name="T85" fmla="*/ 2 h 212"/>
                              <a:gd name="T86" fmla="*/ 121 w 138"/>
                              <a:gd name="T87" fmla="*/ 0 h 212"/>
                              <a:gd name="T88" fmla="*/ 126 w 138"/>
                              <a:gd name="T89" fmla="*/ 0 h 212"/>
                              <a:gd name="T90" fmla="*/ 130 w 138"/>
                              <a:gd name="T91" fmla="*/ 0 h 212"/>
                              <a:gd name="T92" fmla="*/ 133 w 138"/>
                              <a:gd name="T93" fmla="*/ 2 h 212"/>
                              <a:gd name="T94" fmla="*/ 136 w 138"/>
                              <a:gd name="T95" fmla="*/ 2 h 212"/>
                              <a:gd name="T96" fmla="*/ 137 w 138"/>
                              <a:gd name="T97" fmla="*/ 3 h 212"/>
                              <a:gd name="T98" fmla="*/ 138 w 138"/>
                              <a:gd name="T99" fmla="*/ 4 h 212"/>
                              <a:gd name="T100" fmla="*/ 138 w 138"/>
                              <a:gd name="T101" fmla="*/ 5 h 212"/>
                              <a:gd name="T102" fmla="*/ 138 w 138"/>
                              <a:gd name="T103" fmla="*/ 8 h 212"/>
                              <a:gd name="T104" fmla="*/ 137 w 138"/>
                              <a:gd name="T105" fmla="*/ 10 h 212"/>
                              <a:gd name="T106" fmla="*/ 85 w 138"/>
                              <a:gd name="T107" fmla="*/ 154 h 2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38" h="212">
                                <a:moveTo>
                                  <a:pt x="85" y="154"/>
                                </a:moveTo>
                                <a:lnTo>
                                  <a:pt x="67" y="207"/>
                                </a:lnTo>
                                <a:lnTo>
                                  <a:pt x="66" y="210"/>
                                </a:lnTo>
                                <a:lnTo>
                                  <a:pt x="62" y="211"/>
                                </a:lnTo>
                                <a:lnTo>
                                  <a:pt x="57" y="212"/>
                                </a:lnTo>
                                <a:lnTo>
                                  <a:pt x="50" y="212"/>
                                </a:lnTo>
                                <a:lnTo>
                                  <a:pt x="46" y="212"/>
                                </a:lnTo>
                                <a:lnTo>
                                  <a:pt x="44" y="212"/>
                                </a:lnTo>
                                <a:lnTo>
                                  <a:pt x="41" y="212"/>
                                </a:lnTo>
                                <a:lnTo>
                                  <a:pt x="39" y="211"/>
                                </a:lnTo>
                                <a:lnTo>
                                  <a:pt x="37" y="210"/>
                                </a:lnTo>
                                <a:lnTo>
                                  <a:pt x="37" y="208"/>
                                </a:lnTo>
                                <a:lnTo>
                                  <a:pt x="37" y="206"/>
                                </a:lnTo>
                                <a:lnTo>
                                  <a:pt x="39" y="205"/>
                                </a:lnTo>
                                <a:lnTo>
                                  <a:pt x="58" y="154"/>
                                </a:lnTo>
                                <a:lnTo>
                                  <a:pt x="57" y="153"/>
                                </a:lnTo>
                                <a:lnTo>
                                  <a:pt x="56" y="152"/>
                                </a:lnTo>
                                <a:lnTo>
                                  <a:pt x="55" y="151"/>
                                </a:lnTo>
                                <a:lnTo>
                                  <a:pt x="53" y="149"/>
                                </a:lnTo>
                                <a:lnTo>
                                  <a:pt x="3" y="11"/>
                                </a:lnTo>
                                <a:lnTo>
                                  <a:pt x="2" y="8"/>
                                </a:lnTo>
                                <a:lnTo>
                                  <a:pt x="0" y="5"/>
                                </a:lnTo>
                                <a:lnTo>
                                  <a:pt x="2" y="4"/>
                                </a:lnTo>
                                <a:lnTo>
                                  <a:pt x="3" y="3"/>
                                </a:lnTo>
                                <a:lnTo>
                                  <a:pt x="4" y="2"/>
                                </a:lnTo>
                                <a:lnTo>
                                  <a:pt x="7" y="2"/>
                                </a:lnTo>
                                <a:lnTo>
                                  <a:pt x="10" y="0"/>
                                </a:lnTo>
                                <a:lnTo>
                                  <a:pt x="14" y="0"/>
                                </a:lnTo>
                                <a:lnTo>
                                  <a:pt x="19" y="0"/>
                                </a:lnTo>
                                <a:lnTo>
                                  <a:pt x="21" y="2"/>
                                </a:lnTo>
                                <a:lnTo>
                                  <a:pt x="24" y="2"/>
                                </a:lnTo>
                                <a:lnTo>
                                  <a:pt x="26" y="2"/>
                                </a:lnTo>
                                <a:lnTo>
                                  <a:pt x="28" y="3"/>
                                </a:lnTo>
                                <a:lnTo>
                                  <a:pt x="29" y="4"/>
                                </a:lnTo>
                                <a:lnTo>
                                  <a:pt x="29" y="5"/>
                                </a:lnTo>
                                <a:lnTo>
                                  <a:pt x="30" y="7"/>
                                </a:lnTo>
                                <a:lnTo>
                                  <a:pt x="71" y="122"/>
                                </a:lnTo>
                                <a:lnTo>
                                  <a:pt x="72" y="122"/>
                                </a:lnTo>
                                <a:lnTo>
                                  <a:pt x="111" y="7"/>
                                </a:lnTo>
                                <a:lnTo>
                                  <a:pt x="113" y="4"/>
                                </a:lnTo>
                                <a:lnTo>
                                  <a:pt x="114" y="3"/>
                                </a:lnTo>
                                <a:lnTo>
                                  <a:pt x="115" y="2"/>
                                </a:lnTo>
                                <a:lnTo>
                                  <a:pt x="117" y="2"/>
                                </a:lnTo>
                                <a:lnTo>
                                  <a:pt x="121" y="0"/>
                                </a:lnTo>
                                <a:lnTo>
                                  <a:pt x="126" y="0"/>
                                </a:lnTo>
                                <a:lnTo>
                                  <a:pt x="130" y="0"/>
                                </a:lnTo>
                                <a:lnTo>
                                  <a:pt x="133" y="2"/>
                                </a:lnTo>
                                <a:lnTo>
                                  <a:pt x="136" y="2"/>
                                </a:lnTo>
                                <a:lnTo>
                                  <a:pt x="137" y="3"/>
                                </a:lnTo>
                                <a:lnTo>
                                  <a:pt x="138" y="4"/>
                                </a:lnTo>
                                <a:lnTo>
                                  <a:pt x="138" y="5"/>
                                </a:lnTo>
                                <a:lnTo>
                                  <a:pt x="138" y="8"/>
                                </a:lnTo>
                                <a:lnTo>
                                  <a:pt x="137" y="10"/>
                                </a:lnTo>
                                <a:lnTo>
                                  <a:pt x="85" y="1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79" name="Freeform 73"/>
                        <wps:cNvSpPr>
                          <a:spLocks/>
                        </wps:cNvSpPr>
                        <wps:spPr bwMode="auto">
                          <a:xfrm>
                            <a:off x="3232150" y="3325812"/>
                            <a:ext cx="53975" cy="84138"/>
                          </a:xfrm>
                          <a:custGeom>
                            <a:avLst/>
                            <a:gdLst>
                              <a:gd name="T0" fmla="*/ 101 w 103"/>
                              <a:gd name="T1" fmla="*/ 122 h 158"/>
                              <a:gd name="T2" fmla="*/ 94 w 103"/>
                              <a:gd name="T3" fmla="*/ 139 h 158"/>
                              <a:gd name="T4" fmla="*/ 79 w 103"/>
                              <a:gd name="T5" fmla="*/ 152 h 158"/>
                              <a:gd name="T6" fmla="*/ 58 w 103"/>
                              <a:gd name="T7" fmla="*/ 158 h 158"/>
                              <a:gd name="T8" fmla="*/ 39 w 103"/>
                              <a:gd name="T9" fmla="*/ 158 h 158"/>
                              <a:gd name="T10" fmla="*/ 24 w 103"/>
                              <a:gd name="T11" fmla="*/ 155 h 158"/>
                              <a:gd name="T12" fmla="*/ 13 w 103"/>
                              <a:gd name="T13" fmla="*/ 152 h 158"/>
                              <a:gd name="T14" fmla="*/ 5 w 103"/>
                              <a:gd name="T15" fmla="*/ 148 h 158"/>
                              <a:gd name="T16" fmla="*/ 2 w 103"/>
                              <a:gd name="T17" fmla="*/ 144 h 158"/>
                              <a:gd name="T18" fmla="*/ 0 w 103"/>
                              <a:gd name="T19" fmla="*/ 139 h 158"/>
                              <a:gd name="T20" fmla="*/ 0 w 103"/>
                              <a:gd name="T21" fmla="*/ 131 h 158"/>
                              <a:gd name="T22" fmla="*/ 0 w 103"/>
                              <a:gd name="T23" fmla="*/ 127 h 158"/>
                              <a:gd name="T24" fmla="*/ 2 w 103"/>
                              <a:gd name="T25" fmla="*/ 125 h 158"/>
                              <a:gd name="T26" fmla="*/ 4 w 103"/>
                              <a:gd name="T27" fmla="*/ 123 h 158"/>
                              <a:gd name="T28" fmla="*/ 7 w 103"/>
                              <a:gd name="T29" fmla="*/ 123 h 158"/>
                              <a:gd name="T30" fmla="*/ 14 w 103"/>
                              <a:gd name="T31" fmla="*/ 128 h 158"/>
                              <a:gd name="T32" fmla="*/ 24 w 103"/>
                              <a:gd name="T33" fmla="*/ 133 h 158"/>
                              <a:gd name="T34" fmla="*/ 37 w 103"/>
                              <a:gd name="T35" fmla="*/ 137 h 158"/>
                              <a:gd name="T36" fmla="*/ 53 w 103"/>
                              <a:gd name="T37" fmla="*/ 137 h 158"/>
                              <a:gd name="T38" fmla="*/ 63 w 103"/>
                              <a:gd name="T39" fmla="*/ 134 h 158"/>
                              <a:gd name="T40" fmla="*/ 72 w 103"/>
                              <a:gd name="T41" fmla="*/ 128 h 158"/>
                              <a:gd name="T42" fmla="*/ 76 w 103"/>
                              <a:gd name="T43" fmla="*/ 120 h 158"/>
                              <a:gd name="T44" fmla="*/ 76 w 103"/>
                              <a:gd name="T45" fmla="*/ 109 h 158"/>
                              <a:gd name="T46" fmla="*/ 69 w 103"/>
                              <a:gd name="T47" fmla="*/ 100 h 158"/>
                              <a:gd name="T48" fmla="*/ 60 w 103"/>
                              <a:gd name="T49" fmla="*/ 94 h 158"/>
                              <a:gd name="T50" fmla="*/ 47 w 103"/>
                              <a:gd name="T51" fmla="*/ 88 h 158"/>
                              <a:gd name="T52" fmla="*/ 34 w 103"/>
                              <a:gd name="T53" fmla="*/ 83 h 158"/>
                              <a:gd name="T54" fmla="*/ 20 w 103"/>
                              <a:gd name="T55" fmla="*/ 75 h 158"/>
                              <a:gd name="T56" fmla="*/ 10 w 103"/>
                              <a:gd name="T57" fmla="*/ 65 h 158"/>
                              <a:gd name="T58" fmla="*/ 4 w 103"/>
                              <a:gd name="T59" fmla="*/ 52 h 158"/>
                              <a:gd name="T60" fmla="*/ 4 w 103"/>
                              <a:gd name="T61" fmla="*/ 35 h 158"/>
                              <a:gd name="T62" fmla="*/ 10 w 103"/>
                              <a:gd name="T63" fmla="*/ 19 h 158"/>
                              <a:gd name="T64" fmla="*/ 24 w 103"/>
                              <a:gd name="T65" fmla="*/ 8 h 158"/>
                              <a:gd name="T66" fmla="*/ 44 w 103"/>
                              <a:gd name="T67" fmla="*/ 0 h 158"/>
                              <a:gd name="T68" fmla="*/ 62 w 103"/>
                              <a:gd name="T69" fmla="*/ 0 h 158"/>
                              <a:gd name="T70" fmla="*/ 73 w 103"/>
                              <a:gd name="T71" fmla="*/ 1 h 158"/>
                              <a:gd name="T72" fmla="*/ 83 w 103"/>
                              <a:gd name="T73" fmla="*/ 4 h 158"/>
                              <a:gd name="T74" fmla="*/ 89 w 103"/>
                              <a:gd name="T75" fmla="*/ 8 h 158"/>
                              <a:gd name="T76" fmla="*/ 93 w 103"/>
                              <a:gd name="T77" fmla="*/ 10 h 158"/>
                              <a:gd name="T78" fmla="*/ 94 w 103"/>
                              <a:gd name="T79" fmla="*/ 12 h 158"/>
                              <a:gd name="T80" fmla="*/ 94 w 103"/>
                              <a:gd name="T81" fmla="*/ 15 h 158"/>
                              <a:gd name="T82" fmla="*/ 95 w 103"/>
                              <a:gd name="T83" fmla="*/ 19 h 158"/>
                              <a:gd name="T84" fmla="*/ 95 w 103"/>
                              <a:gd name="T85" fmla="*/ 24 h 158"/>
                              <a:gd name="T86" fmla="*/ 94 w 103"/>
                              <a:gd name="T87" fmla="*/ 27 h 158"/>
                              <a:gd name="T88" fmla="*/ 93 w 103"/>
                              <a:gd name="T89" fmla="*/ 30 h 158"/>
                              <a:gd name="T90" fmla="*/ 92 w 103"/>
                              <a:gd name="T91" fmla="*/ 31 h 158"/>
                              <a:gd name="T92" fmla="*/ 89 w 103"/>
                              <a:gd name="T93" fmla="*/ 31 h 158"/>
                              <a:gd name="T94" fmla="*/ 84 w 103"/>
                              <a:gd name="T95" fmla="*/ 27 h 158"/>
                              <a:gd name="T96" fmla="*/ 76 w 103"/>
                              <a:gd name="T97" fmla="*/ 24 h 158"/>
                              <a:gd name="T98" fmla="*/ 63 w 103"/>
                              <a:gd name="T99" fmla="*/ 20 h 158"/>
                              <a:gd name="T100" fmla="*/ 50 w 103"/>
                              <a:gd name="T101" fmla="*/ 20 h 158"/>
                              <a:gd name="T102" fmla="*/ 40 w 103"/>
                              <a:gd name="T103" fmla="*/ 24 h 158"/>
                              <a:gd name="T104" fmla="*/ 32 w 103"/>
                              <a:gd name="T105" fmla="*/ 28 h 158"/>
                              <a:gd name="T106" fmla="*/ 29 w 103"/>
                              <a:gd name="T107" fmla="*/ 37 h 158"/>
                              <a:gd name="T108" fmla="*/ 30 w 103"/>
                              <a:gd name="T109" fmla="*/ 47 h 158"/>
                              <a:gd name="T110" fmla="*/ 36 w 103"/>
                              <a:gd name="T111" fmla="*/ 56 h 158"/>
                              <a:gd name="T112" fmla="*/ 46 w 103"/>
                              <a:gd name="T113" fmla="*/ 62 h 158"/>
                              <a:gd name="T114" fmla="*/ 60 w 103"/>
                              <a:gd name="T115" fmla="*/ 68 h 158"/>
                              <a:gd name="T116" fmla="*/ 73 w 103"/>
                              <a:gd name="T117" fmla="*/ 73 h 158"/>
                              <a:gd name="T118" fmla="*/ 85 w 103"/>
                              <a:gd name="T119" fmla="*/ 80 h 158"/>
                              <a:gd name="T120" fmla="*/ 95 w 103"/>
                              <a:gd name="T121" fmla="*/ 89 h 158"/>
                              <a:gd name="T122" fmla="*/ 101 w 103"/>
                              <a:gd name="T123" fmla="*/ 102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03" h="158">
                                <a:moveTo>
                                  <a:pt x="103" y="112"/>
                                </a:moveTo>
                                <a:lnTo>
                                  <a:pt x="101" y="122"/>
                                </a:lnTo>
                                <a:lnTo>
                                  <a:pt x="98" y="132"/>
                                </a:lnTo>
                                <a:lnTo>
                                  <a:pt x="94" y="139"/>
                                </a:lnTo>
                                <a:lnTo>
                                  <a:pt x="87" y="147"/>
                                </a:lnTo>
                                <a:lnTo>
                                  <a:pt x="79" y="152"/>
                                </a:lnTo>
                                <a:lnTo>
                                  <a:pt x="68" y="155"/>
                                </a:lnTo>
                                <a:lnTo>
                                  <a:pt x="58" y="158"/>
                                </a:lnTo>
                                <a:lnTo>
                                  <a:pt x="46" y="158"/>
                                </a:lnTo>
                                <a:lnTo>
                                  <a:pt x="39" y="158"/>
                                </a:lnTo>
                                <a:lnTo>
                                  <a:pt x="31" y="157"/>
                                </a:lnTo>
                                <a:lnTo>
                                  <a:pt x="24" y="155"/>
                                </a:lnTo>
                                <a:lnTo>
                                  <a:pt x="19" y="154"/>
                                </a:lnTo>
                                <a:lnTo>
                                  <a:pt x="13" y="152"/>
                                </a:lnTo>
                                <a:lnTo>
                                  <a:pt x="9" y="150"/>
                                </a:lnTo>
                                <a:lnTo>
                                  <a:pt x="5" y="148"/>
                                </a:lnTo>
                                <a:lnTo>
                                  <a:pt x="4" y="147"/>
                                </a:lnTo>
                                <a:lnTo>
                                  <a:pt x="2" y="144"/>
                                </a:lnTo>
                                <a:lnTo>
                                  <a:pt x="0" y="142"/>
                                </a:lnTo>
                                <a:lnTo>
                                  <a:pt x="0" y="139"/>
                                </a:lnTo>
                                <a:lnTo>
                                  <a:pt x="0" y="134"/>
                                </a:lnTo>
                                <a:lnTo>
                                  <a:pt x="0" y="131"/>
                                </a:lnTo>
                                <a:lnTo>
                                  <a:pt x="0" y="129"/>
                                </a:lnTo>
                                <a:lnTo>
                                  <a:pt x="0" y="127"/>
                                </a:lnTo>
                                <a:lnTo>
                                  <a:pt x="2" y="126"/>
                                </a:lnTo>
                                <a:lnTo>
                                  <a:pt x="2" y="125"/>
                                </a:lnTo>
                                <a:lnTo>
                                  <a:pt x="3" y="123"/>
                                </a:lnTo>
                                <a:lnTo>
                                  <a:pt x="4" y="123"/>
                                </a:lnTo>
                                <a:lnTo>
                                  <a:pt x="4" y="123"/>
                                </a:lnTo>
                                <a:lnTo>
                                  <a:pt x="7" y="123"/>
                                </a:lnTo>
                                <a:lnTo>
                                  <a:pt x="10" y="126"/>
                                </a:lnTo>
                                <a:lnTo>
                                  <a:pt x="14" y="128"/>
                                </a:lnTo>
                                <a:lnTo>
                                  <a:pt x="19" y="131"/>
                                </a:lnTo>
                                <a:lnTo>
                                  <a:pt x="24" y="133"/>
                                </a:lnTo>
                                <a:lnTo>
                                  <a:pt x="30" y="134"/>
                                </a:lnTo>
                                <a:lnTo>
                                  <a:pt x="37" y="137"/>
                                </a:lnTo>
                                <a:lnTo>
                                  <a:pt x="46" y="137"/>
                                </a:lnTo>
                                <a:lnTo>
                                  <a:pt x="53" y="137"/>
                                </a:lnTo>
                                <a:lnTo>
                                  <a:pt x="58" y="136"/>
                                </a:lnTo>
                                <a:lnTo>
                                  <a:pt x="63" y="134"/>
                                </a:lnTo>
                                <a:lnTo>
                                  <a:pt x="68" y="132"/>
                                </a:lnTo>
                                <a:lnTo>
                                  <a:pt x="72" y="128"/>
                                </a:lnTo>
                                <a:lnTo>
                                  <a:pt x="74" y="125"/>
                                </a:lnTo>
                                <a:lnTo>
                                  <a:pt x="76" y="120"/>
                                </a:lnTo>
                                <a:lnTo>
                                  <a:pt x="77" y="113"/>
                                </a:lnTo>
                                <a:lnTo>
                                  <a:pt x="76" y="109"/>
                                </a:lnTo>
                                <a:lnTo>
                                  <a:pt x="73" y="104"/>
                                </a:lnTo>
                                <a:lnTo>
                                  <a:pt x="69" y="100"/>
                                </a:lnTo>
                                <a:lnTo>
                                  <a:pt x="64" y="96"/>
                                </a:lnTo>
                                <a:lnTo>
                                  <a:pt x="60" y="94"/>
                                </a:lnTo>
                                <a:lnTo>
                                  <a:pt x="53" y="91"/>
                                </a:lnTo>
                                <a:lnTo>
                                  <a:pt x="47" y="88"/>
                                </a:lnTo>
                                <a:lnTo>
                                  <a:pt x="40" y="85"/>
                                </a:lnTo>
                                <a:lnTo>
                                  <a:pt x="34" y="83"/>
                                </a:lnTo>
                                <a:lnTo>
                                  <a:pt x="26" y="79"/>
                                </a:lnTo>
                                <a:lnTo>
                                  <a:pt x="20" y="75"/>
                                </a:lnTo>
                                <a:lnTo>
                                  <a:pt x="15" y="70"/>
                                </a:lnTo>
                                <a:lnTo>
                                  <a:pt x="10" y="65"/>
                                </a:lnTo>
                                <a:lnTo>
                                  <a:pt x="7" y="59"/>
                                </a:lnTo>
                                <a:lnTo>
                                  <a:pt x="4" y="52"/>
                                </a:lnTo>
                                <a:lnTo>
                                  <a:pt x="4" y="42"/>
                                </a:lnTo>
                                <a:lnTo>
                                  <a:pt x="4" y="35"/>
                                </a:lnTo>
                                <a:lnTo>
                                  <a:pt x="7" y="26"/>
                                </a:lnTo>
                                <a:lnTo>
                                  <a:pt x="10" y="19"/>
                                </a:lnTo>
                                <a:lnTo>
                                  <a:pt x="16" y="12"/>
                                </a:lnTo>
                                <a:lnTo>
                                  <a:pt x="24" y="8"/>
                                </a:lnTo>
                                <a:lnTo>
                                  <a:pt x="34" y="3"/>
                                </a:lnTo>
                                <a:lnTo>
                                  <a:pt x="44" y="0"/>
                                </a:lnTo>
                                <a:lnTo>
                                  <a:pt x="56" y="0"/>
                                </a:lnTo>
                                <a:lnTo>
                                  <a:pt x="62" y="0"/>
                                </a:lnTo>
                                <a:lnTo>
                                  <a:pt x="68" y="0"/>
                                </a:lnTo>
                                <a:lnTo>
                                  <a:pt x="73" y="1"/>
                                </a:lnTo>
                                <a:lnTo>
                                  <a:pt x="78" y="3"/>
                                </a:lnTo>
                                <a:lnTo>
                                  <a:pt x="83" y="4"/>
                                </a:lnTo>
                                <a:lnTo>
                                  <a:pt x="87" y="6"/>
                                </a:lnTo>
                                <a:lnTo>
                                  <a:pt x="89" y="8"/>
                                </a:lnTo>
                                <a:lnTo>
                                  <a:pt x="92" y="9"/>
                                </a:lnTo>
                                <a:lnTo>
                                  <a:pt x="93" y="10"/>
                                </a:lnTo>
                                <a:lnTo>
                                  <a:pt x="93" y="11"/>
                                </a:lnTo>
                                <a:lnTo>
                                  <a:pt x="94" y="12"/>
                                </a:lnTo>
                                <a:lnTo>
                                  <a:pt x="94" y="14"/>
                                </a:lnTo>
                                <a:lnTo>
                                  <a:pt x="94" y="15"/>
                                </a:lnTo>
                                <a:lnTo>
                                  <a:pt x="95" y="16"/>
                                </a:lnTo>
                                <a:lnTo>
                                  <a:pt x="95" y="19"/>
                                </a:lnTo>
                                <a:lnTo>
                                  <a:pt x="95" y="21"/>
                                </a:lnTo>
                                <a:lnTo>
                                  <a:pt x="95" y="24"/>
                                </a:lnTo>
                                <a:lnTo>
                                  <a:pt x="95" y="26"/>
                                </a:lnTo>
                                <a:lnTo>
                                  <a:pt x="94" y="27"/>
                                </a:lnTo>
                                <a:lnTo>
                                  <a:pt x="94" y="28"/>
                                </a:lnTo>
                                <a:lnTo>
                                  <a:pt x="93" y="30"/>
                                </a:lnTo>
                                <a:lnTo>
                                  <a:pt x="93" y="31"/>
                                </a:lnTo>
                                <a:lnTo>
                                  <a:pt x="92" y="31"/>
                                </a:lnTo>
                                <a:lnTo>
                                  <a:pt x="90" y="31"/>
                                </a:lnTo>
                                <a:lnTo>
                                  <a:pt x="89" y="31"/>
                                </a:lnTo>
                                <a:lnTo>
                                  <a:pt x="87" y="30"/>
                                </a:lnTo>
                                <a:lnTo>
                                  <a:pt x="84" y="27"/>
                                </a:lnTo>
                                <a:lnTo>
                                  <a:pt x="79" y="26"/>
                                </a:lnTo>
                                <a:lnTo>
                                  <a:pt x="76" y="24"/>
                                </a:lnTo>
                                <a:lnTo>
                                  <a:pt x="69" y="22"/>
                                </a:lnTo>
                                <a:lnTo>
                                  <a:pt x="63" y="20"/>
                                </a:lnTo>
                                <a:lnTo>
                                  <a:pt x="56" y="20"/>
                                </a:lnTo>
                                <a:lnTo>
                                  <a:pt x="50" y="20"/>
                                </a:lnTo>
                                <a:lnTo>
                                  <a:pt x="45" y="22"/>
                                </a:lnTo>
                                <a:lnTo>
                                  <a:pt x="40" y="24"/>
                                </a:lnTo>
                                <a:lnTo>
                                  <a:pt x="36" y="26"/>
                                </a:lnTo>
                                <a:lnTo>
                                  <a:pt x="32" y="28"/>
                                </a:lnTo>
                                <a:lnTo>
                                  <a:pt x="31" y="32"/>
                                </a:lnTo>
                                <a:lnTo>
                                  <a:pt x="29" y="37"/>
                                </a:lnTo>
                                <a:lnTo>
                                  <a:pt x="29" y="41"/>
                                </a:lnTo>
                                <a:lnTo>
                                  <a:pt x="30" y="47"/>
                                </a:lnTo>
                                <a:lnTo>
                                  <a:pt x="32" y="52"/>
                                </a:lnTo>
                                <a:lnTo>
                                  <a:pt x="36" y="56"/>
                                </a:lnTo>
                                <a:lnTo>
                                  <a:pt x="41" y="59"/>
                                </a:lnTo>
                                <a:lnTo>
                                  <a:pt x="46" y="62"/>
                                </a:lnTo>
                                <a:lnTo>
                                  <a:pt x="52" y="64"/>
                                </a:lnTo>
                                <a:lnTo>
                                  <a:pt x="60" y="68"/>
                                </a:lnTo>
                                <a:lnTo>
                                  <a:pt x="66" y="70"/>
                                </a:lnTo>
                                <a:lnTo>
                                  <a:pt x="73" y="73"/>
                                </a:lnTo>
                                <a:lnTo>
                                  <a:pt x="79" y="76"/>
                                </a:lnTo>
                                <a:lnTo>
                                  <a:pt x="85" y="80"/>
                                </a:lnTo>
                                <a:lnTo>
                                  <a:pt x="92" y="84"/>
                                </a:lnTo>
                                <a:lnTo>
                                  <a:pt x="95" y="89"/>
                                </a:lnTo>
                                <a:lnTo>
                                  <a:pt x="99" y="96"/>
                                </a:lnTo>
                                <a:lnTo>
                                  <a:pt x="101" y="102"/>
                                </a:lnTo>
                                <a:lnTo>
                                  <a:pt x="103" y="1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80" name="Freeform 74"/>
                        <wps:cNvSpPr>
                          <a:spLocks noEditPoints="1"/>
                        </wps:cNvSpPr>
                        <wps:spPr bwMode="auto">
                          <a:xfrm>
                            <a:off x="3294063" y="3295650"/>
                            <a:ext cx="82550" cy="114300"/>
                          </a:xfrm>
                          <a:custGeom>
                            <a:avLst/>
                            <a:gdLst>
                              <a:gd name="T0" fmla="*/ 149 w 156"/>
                              <a:gd name="T1" fmla="*/ 61 h 216"/>
                              <a:gd name="T2" fmla="*/ 153 w 156"/>
                              <a:gd name="T3" fmla="*/ 66 h 216"/>
                              <a:gd name="T4" fmla="*/ 153 w 156"/>
                              <a:gd name="T5" fmla="*/ 210 h 216"/>
                              <a:gd name="T6" fmla="*/ 152 w 156"/>
                              <a:gd name="T7" fmla="*/ 211 h 216"/>
                              <a:gd name="T8" fmla="*/ 151 w 156"/>
                              <a:gd name="T9" fmla="*/ 213 h 216"/>
                              <a:gd name="T10" fmla="*/ 146 w 156"/>
                              <a:gd name="T11" fmla="*/ 213 h 216"/>
                              <a:gd name="T12" fmla="*/ 140 w 156"/>
                              <a:gd name="T13" fmla="*/ 215 h 216"/>
                              <a:gd name="T14" fmla="*/ 133 w 156"/>
                              <a:gd name="T15" fmla="*/ 213 h 216"/>
                              <a:gd name="T16" fmla="*/ 130 w 156"/>
                              <a:gd name="T17" fmla="*/ 213 h 216"/>
                              <a:gd name="T18" fmla="*/ 127 w 156"/>
                              <a:gd name="T19" fmla="*/ 211 h 216"/>
                              <a:gd name="T20" fmla="*/ 126 w 156"/>
                              <a:gd name="T21" fmla="*/ 210 h 216"/>
                              <a:gd name="T22" fmla="*/ 52 w 156"/>
                              <a:gd name="T23" fmla="*/ 83 h 216"/>
                              <a:gd name="T24" fmla="*/ 52 w 156"/>
                              <a:gd name="T25" fmla="*/ 176 h 216"/>
                              <a:gd name="T26" fmla="*/ 62 w 156"/>
                              <a:gd name="T27" fmla="*/ 192 h 216"/>
                              <a:gd name="T28" fmla="*/ 76 w 156"/>
                              <a:gd name="T29" fmla="*/ 194 h 216"/>
                              <a:gd name="T30" fmla="*/ 82 w 156"/>
                              <a:gd name="T31" fmla="*/ 192 h 216"/>
                              <a:gd name="T32" fmla="*/ 85 w 156"/>
                              <a:gd name="T33" fmla="*/ 190 h 216"/>
                              <a:gd name="T34" fmla="*/ 89 w 156"/>
                              <a:gd name="T35" fmla="*/ 189 h 216"/>
                              <a:gd name="T36" fmla="*/ 92 w 156"/>
                              <a:gd name="T37" fmla="*/ 189 h 216"/>
                              <a:gd name="T38" fmla="*/ 93 w 156"/>
                              <a:gd name="T39" fmla="*/ 190 h 216"/>
                              <a:gd name="T40" fmla="*/ 94 w 156"/>
                              <a:gd name="T41" fmla="*/ 192 h 216"/>
                              <a:gd name="T42" fmla="*/ 94 w 156"/>
                              <a:gd name="T43" fmla="*/ 196 h 216"/>
                              <a:gd name="T44" fmla="*/ 94 w 156"/>
                              <a:gd name="T45" fmla="*/ 203 h 216"/>
                              <a:gd name="T46" fmla="*/ 93 w 156"/>
                              <a:gd name="T47" fmla="*/ 208 h 216"/>
                              <a:gd name="T48" fmla="*/ 90 w 156"/>
                              <a:gd name="T49" fmla="*/ 211 h 216"/>
                              <a:gd name="T50" fmla="*/ 85 w 156"/>
                              <a:gd name="T51" fmla="*/ 213 h 216"/>
                              <a:gd name="T52" fmla="*/ 78 w 156"/>
                              <a:gd name="T53" fmla="*/ 215 h 216"/>
                              <a:gd name="T54" fmla="*/ 72 w 156"/>
                              <a:gd name="T55" fmla="*/ 216 h 216"/>
                              <a:gd name="T56" fmla="*/ 57 w 156"/>
                              <a:gd name="T57" fmla="*/ 216 h 216"/>
                              <a:gd name="T58" fmla="*/ 41 w 156"/>
                              <a:gd name="T59" fmla="*/ 210 h 216"/>
                              <a:gd name="T60" fmla="*/ 30 w 156"/>
                              <a:gd name="T61" fmla="*/ 197 h 216"/>
                              <a:gd name="T62" fmla="*/ 26 w 156"/>
                              <a:gd name="T63" fmla="*/ 179 h 216"/>
                              <a:gd name="T64" fmla="*/ 25 w 156"/>
                              <a:gd name="T65" fmla="*/ 83 h 216"/>
                              <a:gd name="T66" fmla="*/ 3 w 156"/>
                              <a:gd name="T67" fmla="*/ 83 h 216"/>
                              <a:gd name="T68" fmla="*/ 0 w 156"/>
                              <a:gd name="T69" fmla="*/ 77 h 216"/>
                              <a:gd name="T70" fmla="*/ 0 w 156"/>
                              <a:gd name="T71" fmla="*/ 69 h 216"/>
                              <a:gd name="T72" fmla="*/ 0 w 156"/>
                              <a:gd name="T73" fmla="*/ 64 h 216"/>
                              <a:gd name="T74" fmla="*/ 2 w 156"/>
                              <a:gd name="T75" fmla="*/ 62 h 216"/>
                              <a:gd name="T76" fmla="*/ 4 w 156"/>
                              <a:gd name="T77" fmla="*/ 61 h 216"/>
                              <a:gd name="T78" fmla="*/ 25 w 156"/>
                              <a:gd name="T79" fmla="*/ 61 h 216"/>
                              <a:gd name="T80" fmla="*/ 25 w 156"/>
                              <a:gd name="T81" fmla="*/ 25 h 216"/>
                              <a:gd name="T82" fmla="*/ 26 w 156"/>
                              <a:gd name="T83" fmla="*/ 24 h 216"/>
                              <a:gd name="T84" fmla="*/ 30 w 156"/>
                              <a:gd name="T85" fmla="*/ 22 h 216"/>
                              <a:gd name="T86" fmla="*/ 35 w 156"/>
                              <a:gd name="T87" fmla="*/ 21 h 216"/>
                              <a:gd name="T88" fmla="*/ 42 w 156"/>
                              <a:gd name="T89" fmla="*/ 21 h 216"/>
                              <a:gd name="T90" fmla="*/ 47 w 156"/>
                              <a:gd name="T91" fmla="*/ 22 h 216"/>
                              <a:gd name="T92" fmla="*/ 51 w 156"/>
                              <a:gd name="T93" fmla="*/ 24 h 216"/>
                              <a:gd name="T94" fmla="*/ 52 w 156"/>
                              <a:gd name="T95" fmla="*/ 25 h 216"/>
                              <a:gd name="T96" fmla="*/ 52 w 156"/>
                              <a:gd name="T97" fmla="*/ 61 h 216"/>
                              <a:gd name="T98" fmla="*/ 156 w 156"/>
                              <a:gd name="T99" fmla="*/ 16 h 216"/>
                              <a:gd name="T100" fmla="*/ 153 w 156"/>
                              <a:gd name="T101" fmla="*/ 29 h 216"/>
                              <a:gd name="T102" fmla="*/ 140 w 156"/>
                              <a:gd name="T103" fmla="*/ 32 h 216"/>
                              <a:gd name="T104" fmla="*/ 127 w 156"/>
                              <a:gd name="T105" fmla="*/ 29 h 216"/>
                              <a:gd name="T106" fmla="*/ 124 w 156"/>
                              <a:gd name="T107" fmla="*/ 16 h 216"/>
                              <a:gd name="T108" fmla="*/ 127 w 156"/>
                              <a:gd name="T109" fmla="*/ 4 h 216"/>
                              <a:gd name="T110" fmla="*/ 140 w 156"/>
                              <a:gd name="T111" fmla="*/ 0 h 216"/>
                              <a:gd name="T112" fmla="*/ 153 w 156"/>
                              <a:gd name="T113" fmla="*/ 4 h 216"/>
                              <a:gd name="T114" fmla="*/ 156 w 156"/>
                              <a:gd name="T115" fmla="*/ 16 h 216"/>
                              <a:gd name="T116" fmla="*/ 103 w 156"/>
                              <a:gd name="T117" fmla="*/ 61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56" h="216">
                                <a:moveTo>
                                  <a:pt x="145" y="61"/>
                                </a:moveTo>
                                <a:lnTo>
                                  <a:pt x="149" y="61"/>
                                </a:lnTo>
                                <a:lnTo>
                                  <a:pt x="152" y="63"/>
                                </a:lnTo>
                                <a:lnTo>
                                  <a:pt x="153" y="66"/>
                                </a:lnTo>
                                <a:lnTo>
                                  <a:pt x="153" y="69"/>
                                </a:lnTo>
                                <a:lnTo>
                                  <a:pt x="153" y="210"/>
                                </a:lnTo>
                                <a:lnTo>
                                  <a:pt x="153" y="211"/>
                                </a:lnTo>
                                <a:lnTo>
                                  <a:pt x="152" y="211"/>
                                </a:lnTo>
                                <a:lnTo>
                                  <a:pt x="152" y="212"/>
                                </a:lnTo>
                                <a:lnTo>
                                  <a:pt x="151" y="213"/>
                                </a:lnTo>
                                <a:lnTo>
                                  <a:pt x="148" y="213"/>
                                </a:lnTo>
                                <a:lnTo>
                                  <a:pt x="146" y="213"/>
                                </a:lnTo>
                                <a:lnTo>
                                  <a:pt x="143" y="215"/>
                                </a:lnTo>
                                <a:lnTo>
                                  <a:pt x="140" y="215"/>
                                </a:lnTo>
                                <a:lnTo>
                                  <a:pt x="136" y="215"/>
                                </a:lnTo>
                                <a:lnTo>
                                  <a:pt x="133" y="213"/>
                                </a:lnTo>
                                <a:lnTo>
                                  <a:pt x="131" y="213"/>
                                </a:lnTo>
                                <a:lnTo>
                                  <a:pt x="130" y="213"/>
                                </a:lnTo>
                                <a:lnTo>
                                  <a:pt x="128" y="212"/>
                                </a:lnTo>
                                <a:lnTo>
                                  <a:pt x="127" y="211"/>
                                </a:lnTo>
                                <a:lnTo>
                                  <a:pt x="126" y="211"/>
                                </a:lnTo>
                                <a:lnTo>
                                  <a:pt x="126" y="210"/>
                                </a:lnTo>
                                <a:lnTo>
                                  <a:pt x="126" y="83"/>
                                </a:lnTo>
                                <a:lnTo>
                                  <a:pt x="52" y="83"/>
                                </a:lnTo>
                                <a:lnTo>
                                  <a:pt x="52" y="163"/>
                                </a:lnTo>
                                <a:lnTo>
                                  <a:pt x="52" y="176"/>
                                </a:lnTo>
                                <a:lnTo>
                                  <a:pt x="56" y="186"/>
                                </a:lnTo>
                                <a:lnTo>
                                  <a:pt x="62" y="192"/>
                                </a:lnTo>
                                <a:lnTo>
                                  <a:pt x="72" y="194"/>
                                </a:lnTo>
                                <a:lnTo>
                                  <a:pt x="76" y="194"/>
                                </a:lnTo>
                                <a:lnTo>
                                  <a:pt x="79" y="192"/>
                                </a:lnTo>
                                <a:lnTo>
                                  <a:pt x="82" y="192"/>
                                </a:lnTo>
                                <a:lnTo>
                                  <a:pt x="84" y="191"/>
                                </a:lnTo>
                                <a:lnTo>
                                  <a:pt x="85" y="190"/>
                                </a:lnTo>
                                <a:lnTo>
                                  <a:pt x="88" y="190"/>
                                </a:lnTo>
                                <a:lnTo>
                                  <a:pt x="89" y="189"/>
                                </a:lnTo>
                                <a:lnTo>
                                  <a:pt x="90" y="189"/>
                                </a:lnTo>
                                <a:lnTo>
                                  <a:pt x="92" y="189"/>
                                </a:lnTo>
                                <a:lnTo>
                                  <a:pt x="92" y="189"/>
                                </a:lnTo>
                                <a:lnTo>
                                  <a:pt x="93" y="190"/>
                                </a:lnTo>
                                <a:lnTo>
                                  <a:pt x="93" y="191"/>
                                </a:lnTo>
                                <a:lnTo>
                                  <a:pt x="94" y="192"/>
                                </a:lnTo>
                                <a:lnTo>
                                  <a:pt x="94" y="194"/>
                                </a:lnTo>
                                <a:lnTo>
                                  <a:pt x="94" y="196"/>
                                </a:lnTo>
                                <a:lnTo>
                                  <a:pt x="94" y="199"/>
                                </a:lnTo>
                                <a:lnTo>
                                  <a:pt x="94" y="203"/>
                                </a:lnTo>
                                <a:lnTo>
                                  <a:pt x="94" y="206"/>
                                </a:lnTo>
                                <a:lnTo>
                                  <a:pt x="93" y="208"/>
                                </a:lnTo>
                                <a:lnTo>
                                  <a:pt x="92" y="210"/>
                                </a:lnTo>
                                <a:lnTo>
                                  <a:pt x="90" y="211"/>
                                </a:lnTo>
                                <a:lnTo>
                                  <a:pt x="88" y="212"/>
                                </a:lnTo>
                                <a:lnTo>
                                  <a:pt x="85" y="213"/>
                                </a:lnTo>
                                <a:lnTo>
                                  <a:pt x="82" y="215"/>
                                </a:lnTo>
                                <a:lnTo>
                                  <a:pt x="78" y="215"/>
                                </a:lnTo>
                                <a:lnTo>
                                  <a:pt x="76" y="216"/>
                                </a:lnTo>
                                <a:lnTo>
                                  <a:pt x="72" y="216"/>
                                </a:lnTo>
                                <a:lnTo>
                                  <a:pt x="68" y="216"/>
                                </a:lnTo>
                                <a:lnTo>
                                  <a:pt x="57" y="216"/>
                                </a:lnTo>
                                <a:lnTo>
                                  <a:pt x="48" y="213"/>
                                </a:lnTo>
                                <a:lnTo>
                                  <a:pt x="41" y="210"/>
                                </a:lnTo>
                                <a:lnTo>
                                  <a:pt x="35" y="203"/>
                                </a:lnTo>
                                <a:lnTo>
                                  <a:pt x="30" y="197"/>
                                </a:lnTo>
                                <a:lnTo>
                                  <a:pt x="27" y="189"/>
                                </a:lnTo>
                                <a:lnTo>
                                  <a:pt x="26" y="179"/>
                                </a:lnTo>
                                <a:lnTo>
                                  <a:pt x="25" y="167"/>
                                </a:lnTo>
                                <a:lnTo>
                                  <a:pt x="25" y="83"/>
                                </a:lnTo>
                                <a:lnTo>
                                  <a:pt x="5" y="83"/>
                                </a:lnTo>
                                <a:lnTo>
                                  <a:pt x="3" y="83"/>
                                </a:lnTo>
                                <a:lnTo>
                                  <a:pt x="2" y="80"/>
                                </a:lnTo>
                                <a:lnTo>
                                  <a:pt x="0" y="77"/>
                                </a:lnTo>
                                <a:lnTo>
                                  <a:pt x="0" y="72"/>
                                </a:lnTo>
                                <a:lnTo>
                                  <a:pt x="0" y="69"/>
                                </a:lnTo>
                                <a:lnTo>
                                  <a:pt x="0" y="67"/>
                                </a:lnTo>
                                <a:lnTo>
                                  <a:pt x="0" y="64"/>
                                </a:lnTo>
                                <a:lnTo>
                                  <a:pt x="2" y="63"/>
                                </a:lnTo>
                                <a:lnTo>
                                  <a:pt x="2" y="62"/>
                                </a:lnTo>
                                <a:lnTo>
                                  <a:pt x="3" y="62"/>
                                </a:lnTo>
                                <a:lnTo>
                                  <a:pt x="4" y="61"/>
                                </a:lnTo>
                                <a:lnTo>
                                  <a:pt x="5" y="61"/>
                                </a:lnTo>
                                <a:lnTo>
                                  <a:pt x="25" y="61"/>
                                </a:lnTo>
                                <a:lnTo>
                                  <a:pt x="25" y="26"/>
                                </a:lnTo>
                                <a:lnTo>
                                  <a:pt x="25" y="25"/>
                                </a:lnTo>
                                <a:lnTo>
                                  <a:pt x="26" y="24"/>
                                </a:lnTo>
                                <a:lnTo>
                                  <a:pt x="26" y="24"/>
                                </a:lnTo>
                                <a:lnTo>
                                  <a:pt x="27" y="22"/>
                                </a:lnTo>
                                <a:lnTo>
                                  <a:pt x="30" y="22"/>
                                </a:lnTo>
                                <a:lnTo>
                                  <a:pt x="32" y="21"/>
                                </a:lnTo>
                                <a:lnTo>
                                  <a:pt x="35" y="21"/>
                                </a:lnTo>
                                <a:lnTo>
                                  <a:pt x="39" y="21"/>
                                </a:lnTo>
                                <a:lnTo>
                                  <a:pt x="42" y="21"/>
                                </a:lnTo>
                                <a:lnTo>
                                  <a:pt x="45" y="21"/>
                                </a:lnTo>
                                <a:lnTo>
                                  <a:pt x="47" y="22"/>
                                </a:lnTo>
                                <a:lnTo>
                                  <a:pt x="50" y="22"/>
                                </a:lnTo>
                                <a:lnTo>
                                  <a:pt x="51" y="24"/>
                                </a:lnTo>
                                <a:lnTo>
                                  <a:pt x="51" y="24"/>
                                </a:lnTo>
                                <a:lnTo>
                                  <a:pt x="52" y="25"/>
                                </a:lnTo>
                                <a:lnTo>
                                  <a:pt x="52" y="26"/>
                                </a:lnTo>
                                <a:lnTo>
                                  <a:pt x="52" y="61"/>
                                </a:lnTo>
                                <a:lnTo>
                                  <a:pt x="145" y="61"/>
                                </a:lnTo>
                                <a:close/>
                                <a:moveTo>
                                  <a:pt x="156" y="16"/>
                                </a:moveTo>
                                <a:lnTo>
                                  <a:pt x="156" y="25"/>
                                </a:lnTo>
                                <a:lnTo>
                                  <a:pt x="153" y="29"/>
                                </a:lnTo>
                                <a:lnTo>
                                  <a:pt x="148" y="31"/>
                                </a:lnTo>
                                <a:lnTo>
                                  <a:pt x="140" y="32"/>
                                </a:lnTo>
                                <a:lnTo>
                                  <a:pt x="131" y="31"/>
                                </a:lnTo>
                                <a:lnTo>
                                  <a:pt x="127" y="29"/>
                                </a:lnTo>
                                <a:lnTo>
                                  <a:pt x="124" y="25"/>
                                </a:lnTo>
                                <a:lnTo>
                                  <a:pt x="124" y="16"/>
                                </a:lnTo>
                                <a:lnTo>
                                  <a:pt x="124" y="8"/>
                                </a:lnTo>
                                <a:lnTo>
                                  <a:pt x="127" y="4"/>
                                </a:lnTo>
                                <a:lnTo>
                                  <a:pt x="131" y="2"/>
                                </a:lnTo>
                                <a:lnTo>
                                  <a:pt x="140" y="0"/>
                                </a:lnTo>
                                <a:lnTo>
                                  <a:pt x="148" y="2"/>
                                </a:lnTo>
                                <a:lnTo>
                                  <a:pt x="153" y="4"/>
                                </a:lnTo>
                                <a:lnTo>
                                  <a:pt x="156" y="8"/>
                                </a:lnTo>
                                <a:lnTo>
                                  <a:pt x="156" y="16"/>
                                </a:lnTo>
                                <a:close/>
                                <a:moveTo>
                                  <a:pt x="103" y="61"/>
                                </a:moveTo>
                                <a:lnTo>
                                  <a:pt x="103" y="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81" name="Freeform 75"/>
                        <wps:cNvSpPr>
                          <a:spLocks/>
                        </wps:cNvSpPr>
                        <wps:spPr bwMode="auto">
                          <a:xfrm>
                            <a:off x="3395663" y="3325812"/>
                            <a:ext cx="60325" cy="84138"/>
                          </a:xfrm>
                          <a:custGeom>
                            <a:avLst/>
                            <a:gdLst>
                              <a:gd name="T0" fmla="*/ 115 w 115"/>
                              <a:gd name="T1" fmla="*/ 132 h 158"/>
                              <a:gd name="T2" fmla="*/ 115 w 115"/>
                              <a:gd name="T3" fmla="*/ 136 h 158"/>
                              <a:gd name="T4" fmla="*/ 114 w 115"/>
                              <a:gd name="T5" fmla="*/ 138 h 158"/>
                              <a:gd name="T6" fmla="*/ 112 w 115"/>
                              <a:gd name="T7" fmla="*/ 141 h 158"/>
                              <a:gd name="T8" fmla="*/ 107 w 115"/>
                              <a:gd name="T9" fmla="*/ 145 h 158"/>
                              <a:gd name="T10" fmla="*/ 99 w 115"/>
                              <a:gd name="T11" fmla="*/ 150 h 158"/>
                              <a:gd name="T12" fmla="*/ 87 w 115"/>
                              <a:gd name="T13" fmla="*/ 155 h 158"/>
                              <a:gd name="T14" fmla="*/ 73 w 115"/>
                              <a:gd name="T15" fmla="*/ 158 h 158"/>
                              <a:gd name="T16" fmla="*/ 51 w 115"/>
                              <a:gd name="T17" fmla="*/ 158 h 158"/>
                              <a:gd name="T18" fmla="*/ 26 w 115"/>
                              <a:gd name="T19" fmla="*/ 147 h 158"/>
                              <a:gd name="T20" fmla="*/ 10 w 115"/>
                              <a:gd name="T21" fmla="*/ 127 h 158"/>
                              <a:gd name="T22" fmla="*/ 2 w 115"/>
                              <a:gd name="T23" fmla="*/ 99 h 158"/>
                              <a:gd name="T24" fmla="*/ 2 w 115"/>
                              <a:gd name="T25" fmla="*/ 60 h 158"/>
                              <a:gd name="T26" fmla="*/ 11 w 115"/>
                              <a:gd name="T27" fmla="*/ 30 h 158"/>
                              <a:gd name="T28" fmla="*/ 30 w 115"/>
                              <a:gd name="T29" fmla="*/ 10 h 158"/>
                              <a:gd name="T30" fmla="*/ 54 w 115"/>
                              <a:gd name="T31" fmla="*/ 0 h 158"/>
                              <a:gd name="T32" fmla="*/ 75 w 115"/>
                              <a:gd name="T33" fmla="*/ 0 h 158"/>
                              <a:gd name="T34" fmla="*/ 88 w 115"/>
                              <a:gd name="T35" fmla="*/ 3 h 158"/>
                              <a:gd name="T36" fmla="*/ 99 w 115"/>
                              <a:gd name="T37" fmla="*/ 6 h 158"/>
                              <a:gd name="T38" fmla="*/ 107 w 115"/>
                              <a:gd name="T39" fmla="*/ 11 h 158"/>
                              <a:gd name="T40" fmla="*/ 111 w 115"/>
                              <a:gd name="T41" fmla="*/ 16 h 158"/>
                              <a:gd name="T42" fmla="*/ 112 w 115"/>
                              <a:gd name="T43" fmla="*/ 19 h 158"/>
                              <a:gd name="T44" fmla="*/ 114 w 115"/>
                              <a:gd name="T45" fmla="*/ 21 h 158"/>
                              <a:gd name="T46" fmla="*/ 114 w 115"/>
                              <a:gd name="T47" fmla="*/ 25 h 158"/>
                              <a:gd name="T48" fmla="*/ 114 w 115"/>
                              <a:gd name="T49" fmla="*/ 33 h 158"/>
                              <a:gd name="T50" fmla="*/ 111 w 115"/>
                              <a:gd name="T51" fmla="*/ 38 h 158"/>
                              <a:gd name="T52" fmla="*/ 106 w 115"/>
                              <a:gd name="T53" fmla="*/ 38 h 158"/>
                              <a:gd name="T54" fmla="*/ 100 w 115"/>
                              <a:gd name="T55" fmla="*/ 33 h 158"/>
                              <a:gd name="T56" fmla="*/ 90 w 115"/>
                              <a:gd name="T57" fmla="*/ 27 h 158"/>
                              <a:gd name="T58" fmla="*/ 77 w 115"/>
                              <a:gd name="T59" fmla="*/ 22 h 158"/>
                              <a:gd name="T60" fmla="*/ 58 w 115"/>
                              <a:gd name="T61" fmla="*/ 22 h 158"/>
                              <a:gd name="T62" fmla="*/ 38 w 115"/>
                              <a:gd name="T63" fmla="*/ 37 h 158"/>
                              <a:gd name="T64" fmla="*/ 29 w 115"/>
                              <a:gd name="T65" fmla="*/ 65 h 158"/>
                              <a:gd name="T66" fmla="*/ 29 w 115"/>
                              <a:gd name="T67" fmla="*/ 93 h 158"/>
                              <a:gd name="T68" fmla="*/ 35 w 115"/>
                              <a:gd name="T69" fmla="*/ 113 h 158"/>
                              <a:gd name="T70" fmla="*/ 45 w 115"/>
                              <a:gd name="T71" fmla="*/ 128 h 158"/>
                              <a:gd name="T72" fmla="*/ 59 w 115"/>
                              <a:gd name="T73" fmla="*/ 134 h 158"/>
                              <a:gd name="T74" fmla="*/ 78 w 115"/>
                              <a:gd name="T75" fmla="*/ 134 h 158"/>
                              <a:gd name="T76" fmla="*/ 91 w 115"/>
                              <a:gd name="T77" fmla="*/ 129 h 158"/>
                              <a:gd name="T78" fmla="*/ 101 w 115"/>
                              <a:gd name="T79" fmla="*/ 123 h 158"/>
                              <a:gd name="T80" fmla="*/ 109 w 115"/>
                              <a:gd name="T81" fmla="*/ 117 h 158"/>
                              <a:gd name="T82" fmla="*/ 111 w 115"/>
                              <a:gd name="T83" fmla="*/ 117 h 158"/>
                              <a:gd name="T84" fmla="*/ 114 w 115"/>
                              <a:gd name="T85" fmla="*/ 118 h 158"/>
                              <a:gd name="T86" fmla="*/ 114 w 115"/>
                              <a:gd name="T87" fmla="*/ 122 h 158"/>
                              <a:gd name="T88" fmla="*/ 115 w 115"/>
                              <a:gd name="T89" fmla="*/ 126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15" h="158">
                                <a:moveTo>
                                  <a:pt x="115" y="129"/>
                                </a:moveTo>
                                <a:lnTo>
                                  <a:pt x="115" y="132"/>
                                </a:lnTo>
                                <a:lnTo>
                                  <a:pt x="115" y="134"/>
                                </a:lnTo>
                                <a:lnTo>
                                  <a:pt x="115" y="136"/>
                                </a:lnTo>
                                <a:lnTo>
                                  <a:pt x="114" y="137"/>
                                </a:lnTo>
                                <a:lnTo>
                                  <a:pt x="114" y="138"/>
                                </a:lnTo>
                                <a:lnTo>
                                  <a:pt x="114" y="139"/>
                                </a:lnTo>
                                <a:lnTo>
                                  <a:pt x="112" y="141"/>
                                </a:lnTo>
                                <a:lnTo>
                                  <a:pt x="110" y="143"/>
                                </a:lnTo>
                                <a:lnTo>
                                  <a:pt x="107" y="145"/>
                                </a:lnTo>
                                <a:lnTo>
                                  <a:pt x="104" y="148"/>
                                </a:lnTo>
                                <a:lnTo>
                                  <a:pt x="99" y="150"/>
                                </a:lnTo>
                                <a:lnTo>
                                  <a:pt x="93" y="153"/>
                                </a:lnTo>
                                <a:lnTo>
                                  <a:pt x="87" y="155"/>
                                </a:lnTo>
                                <a:lnTo>
                                  <a:pt x="80" y="157"/>
                                </a:lnTo>
                                <a:lnTo>
                                  <a:pt x="73" y="158"/>
                                </a:lnTo>
                                <a:lnTo>
                                  <a:pt x="66" y="158"/>
                                </a:lnTo>
                                <a:lnTo>
                                  <a:pt x="51" y="158"/>
                                </a:lnTo>
                                <a:lnTo>
                                  <a:pt x="37" y="153"/>
                                </a:lnTo>
                                <a:lnTo>
                                  <a:pt x="26" y="147"/>
                                </a:lnTo>
                                <a:lnTo>
                                  <a:pt x="18" y="138"/>
                                </a:lnTo>
                                <a:lnTo>
                                  <a:pt x="10" y="127"/>
                                </a:lnTo>
                                <a:lnTo>
                                  <a:pt x="5" y="113"/>
                                </a:lnTo>
                                <a:lnTo>
                                  <a:pt x="2" y="99"/>
                                </a:lnTo>
                                <a:lnTo>
                                  <a:pt x="0" y="80"/>
                                </a:lnTo>
                                <a:lnTo>
                                  <a:pt x="2" y="60"/>
                                </a:lnTo>
                                <a:lnTo>
                                  <a:pt x="6" y="44"/>
                                </a:lnTo>
                                <a:lnTo>
                                  <a:pt x="11" y="30"/>
                                </a:lnTo>
                                <a:lnTo>
                                  <a:pt x="20" y="19"/>
                                </a:lnTo>
                                <a:lnTo>
                                  <a:pt x="30" y="10"/>
                                </a:lnTo>
                                <a:lnTo>
                                  <a:pt x="42" y="5"/>
                                </a:lnTo>
                                <a:lnTo>
                                  <a:pt x="54" y="0"/>
                                </a:lnTo>
                                <a:lnTo>
                                  <a:pt x="68" y="0"/>
                                </a:lnTo>
                                <a:lnTo>
                                  <a:pt x="75" y="0"/>
                                </a:lnTo>
                                <a:lnTo>
                                  <a:pt x="82" y="1"/>
                                </a:lnTo>
                                <a:lnTo>
                                  <a:pt x="88" y="3"/>
                                </a:lnTo>
                                <a:lnTo>
                                  <a:pt x="94" y="4"/>
                                </a:lnTo>
                                <a:lnTo>
                                  <a:pt x="99" y="6"/>
                                </a:lnTo>
                                <a:lnTo>
                                  <a:pt x="104" y="9"/>
                                </a:lnTo>
                                <a:lnTo>
                                  <a:pt x="107" y="11"/>
                                </a:lnTo>
                                <a:lnTo>
                                  <a:pt x="110" y="14"/>
                                </a:lnTo>
                                <a:lnTo>
                                  <a:pt x="111" y="16"/>
                                </a:lnTo>
                                <a:lnTo>
                                  <a:pt x="112" y="17"/>
                                </a:lnTo>
                                <a:lnTo>
                                  <a:pt x="112" y="19"/>
                                </a:lnTo>
                                <a:lnTo>
                                  <a:pt x="114" y="20"/>
                                </a:lnTo>
                                <a:lnTo>
                                  <a:pt x="114" y="21"/>
                                </a:lnTo>
                                <a:lnTo>
                                  <a:pt x="114" y="24"/>
                                </a:lnTo>
                                <a:lnTo>
                                  <a:pt x="114" y="25"/>
                                </a:lnTo>
                                <a:lnTo>
                                  <a:pt x="114" y="27"/>
                                </a:lnTo>
                                <a:lnTo>
                                  <a:pt x="114" y="33"/>
                                </a:lnTo>
                                <a:lnTo>
                                  <a:pt x="112" y="37"/>
                                </a:lnTo>
                                <a:lnTo>
                                  <a:pt x="111" y="38"/>
                                </a:lnTo>
                                <a:lnTo>
                                  <a:pt x="109" y="40"/>
                                </a:lnTo>
                                <a:lnTo>
                                  <a:pt x="106" y="38"/>
                                </a:lnTo>
                                <a:lnTo>
                                  <a:pt x="104" y="36"/>
                                </a:lnTo>
                                <a:lnTo>
                                  <a:pt x="100" y="33"/>
                                </a:lnTo>
                                <a:lnTo>
                                  <a:pt x="95" y="31"/>
                                </a:lnTo>
                                <a:lnTo>
                                  <a:pt x="90" y="27"/>
                                </a:lnTo>
                                <a:lnTo>
                                  <a:pt x="84" y="25"/>
                                </a:lnTo>
                                <a:lnTo>
                                  <a:pt x="77" y="22"/>
                                </a:lnTo>
                                <a:lnTo>
                                  <a:pt x="68" y="22"/>
                                </a:lnTo>
                                <a:lnTo>
                                  <a:pt x="58" y="22"/>
                                </a:lnTo>
                                <a:lnTo>
                                  <a:pt x="45" y="30"/>
                                </a:lnTo>
                                <a:lnTo>
                                  <a:pt x="38" y="37"/>
                                </a:lnTo>
                                <a:lnTo>
                                  <a:pt x="34" y="44"/>
                                </a:lnTo>
                                <a:lnTo>
                                  <a:pt x="29" y="65"/>
                                </a:lnTo>
                                <a:lnTo>
                                  <a:pt x="29" y="79"/>
                                </a:lnTo>
                                <a:lnTo>
                                  <a:pt x="29" y="93"/>
                                </a:lnTo>
                                <a:lnTo>
                                  <a:pt x="31" y="104"/>
                                </a:lnTo>
                                <a:lnTo>
                                  <a:pt x="35" y="113"/>
                                </a:lnTo>
                                <a:lnTo>
                                  <a:pt x="38" y="121"/>
                                </a:lnTo>
                                <a:lnTo>
                                  <a:pt x="45" y="128"/>
                                </a:lnTo>
                                <a:lnTo>
                                  <a:pt x="52" y="132"/>
                                </a:lnTo>
                                <a:lnTo>
                                  <a:pt x="59" y="134"/>
                                </a:lnTo>
                                <a:lnTo>
                                  <a:pt x="68" y="136"/>
                                </a:lnTo>
                                <a:lnTo>
                                  <a:pt x="78" y="134"/>
                                </a:lnTo>
                                <a:lnTo>
                                  <a:pt x="84" y="132"/>
                                </a:lnTo>
                                <a:lnTo>
                                  <a:pt x="91" y="129"/>
                                </a:lnTo>
                                <a:lnTo>
                                  <a:pt x="96" y="126"/>
                                </a:lnTo>
                                <a:lnTo>
                                  <a:pt x="101" y="123"/>
                                </a:lnTo>
                                <a:lnTo>
                                  <a:pt x="105" y="120"/>
                                </a:lnTo>
                                <a:lnTo>
                                  <a:pt x="109" y="117"/>
                                </a:lnTo>
                                <a:lnTo>
                                  <a:pt x="110" y="117"/>
                                </a:lnTo>
                                <a:lnTo>
                                  <a:pt x="111" y="117"/>
                                </a:lnTo>
                                <a:lnTo>
                                  <a:pt x="112" y="117"/>
                                </a:lnTo>
                                <a:lnTo>
                                  <a:pt x="114" y="118"/>
                                </a:lnTo>
                                <a:lnTo>
                                  <a:pt x="114" y="120"/>
                                </a:lnTo>
                                <a:lnTo>
                                  <a:pt x="114" y="122"/>
                                </a:lnTo>
                                <a:lnTo>
                                  <a:pt x="115" y="123"/>
                                </a:lnTo>
                                <a:lnTo>
                                  <a:pt x="115" y="126"/>
                                </a:lnTo>
                                <a:lnTo>
                                  <a:pt x="115"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82" name="Freeform 76"/>
                        <wps:cNvSpPr>
                          <a:spLocks noEditPoints="1"/>
                        </wps:cNvSpPr>
                        <wps:spPr bwMode="auto">
                          <a:xfrm>
                            <a:off x="3503613" y="3289300"/>
                            <a:ext cx="77788" cy="120650"/>
                          </a:xfrm>
                          <a:custGeom>
                            <a:avLst/>
                            <a:gdLst>
                              <a:gd name="T0" fmla="*/ 145 w 147"/>
                              <a:gd name="T1" fmla="*/ 36 h 227"/>
                              <a:gd name="T2" fmla="*/ 142 w 147"/>
                              <a:gd name="T3" fmla="*/ 42 h 227"/>
                              <a:gd name="T4" fmla="*/ 131 w 147"/>
                              <a:gd name="T5" fmla="*/ 44 h 227"/>
                              <a:gd name="T6" fmla="*/ 119 w 147"/>
                              <a:gd name="T7" fmla="*/ 42 h 227"/>
                              <a:gd name="T8" fmla="*/ 115 w 147"/>
                              <a:gd name="T9" fmla="*/ 36 h 227"/>
                              <a:gd name="T10" fmla="*/ 115 w 147"/>
                              <a:gd name="T11" fmla="*/ 25 h 227"/>
                              <a:gd name="T12" fmla="*/ 117 w 147"/>
                              <a:gd name="T13" fmla="*/ 16 h 227"/>
                              <a:gd name="T14" fmla="*/ 126 w 147"/>
                              <a:gd name="T15" fmla="*/ 12 h 227"/>
                              <a:gd name="T16" fmla="*/ 138 w 147"/>
                              <a:gd name="T17" fmla="*/ 14 h 227"/>
                              <a:gd name="T18" fmla="*/ 145 w 147"/>
                              <a:gd name="T19" fmla="*/ 18 h 227"/>
                              <a:gd name="T20" fmla="*/ 147 w 147"/>
                              <a:gd name="T21" fmla="*/ 28 h 227"/>
                              <a:gd name="T22" fmla="*/ 143 w 147"/>
                              <a:gd name="T23" fmla="*/ 223 h 227"/>
                              <a:gd name="T24" fmla="*/ 139 w 147"/>
                              <a:gd name="T25" fmla="*/ 225 h 227"/>
                              <a:gd name="T26" fmla="*/ 131 w 147"/>
                              <a:gd name="T27" fmla="*/ 227 h 227"/>
                              <a:gd name="T28" fmla="*/ 122 w 147"/>
                              <a:gd name="T29" fmla="*/ 225 h 227"/>
                              <a:gd name="T30" fmla="*/ 117 w 147"/>
                              <a:gd name="T31" fmla="*/ 223 h 227"/>
                              <a:gd name="T32" fmla="*/ 117 w 147"/>
                              <a:gd name="T33" fmla="*/ 95 h 227"/>
                              <a:gd name="T34" fmla="*/ 52 w 147"/>
                              <a:gd name="T35" fmla="*/ 223 h 227"/>
                              <a:gd name="T36" fmla="*/ 49 w 147"/>
                              <a:gd name="T37" fmla="*/ 225 h 227"/>
                              <a:gd name="T38" fmla="*/ 42 w 147"/>
                              <a:gd name="T39" fmla="*/ 227 h 227"/>
                              <a:gd name="T40" fmla="*/ 32 w 147"/>
                              <a:gd name="T41" fmla="*/ 225 h 227"/>
                              <a:gd name="T42" fmla="*/ 27 w 147"/>
                              <a:gd name="T43" fmla="*/ 224 h 227"/>
                              <a:gd name="T44" fmla="*/ 26 w 147"/>
                              <a:gd name="T45" fmla="*/ 222 h 227"/>
                              <a:gd name="T46" fmla="*/ 2 w 147"/>
                              <a:gd name="T47" fmla="*/ 95 h 227"/>
                              <a:gd name="T48" fmla="*/ 0 w 147"/>
                              <a:gd name="T49" fmla="*/ 84 h 227"/>
                              <a:gd name="T50" fmla="*/ 1 w 147"/>
                              <a:gd name="T51" fmla="*/ 76 h 227"/>
                              <a:gd name="T52" fmla="*/ 2 w 147"/>
                              <a:gd name="T53" fmla="*/ 74 h 227"/>
                              <a:gd name="T54" fmla="*/ 26 w 147"/>
                              <a:gd name="T55" fmla="*/ 73 h 227"/>
                              <a:gd name="T56" fmla="*/ 28 w 147"/>
                              <a:gd name="T57" fmla="*/ 32 h 227"/>
                              <a:gd name="T58" fmla="*/ 43 w 147"/>
                              <a:gd name="T59" fmla="*/ 7 h 227"/>
                              <a:gd name="T60" fmla="*/ 70 w 147"/>
                              <a:gd name="T61" fmla="*/ 0 h 227"/>
                              <a:gd name="T62" fmla="*/ 81 w 147"/>
                              <a:gd name="T63" fmla="*/ 1 h 227"/>
                              <a:gd name="T64" fmla="*/ 89 w 147"/>
                              <a:gd name="T65" fmla="*/ 4 h 227"/>
                              <a:gd name="T66" fmla="*/ 92 w 147"/>
                              <a:gd name="T67" fmla="*/ 5 h 227"/>
                              <a:gd name="T68" fmla="*/ 94 w 147"/>
                              <a:gd name="T69" fmla="*/ 9 h 227"/>
                              <a:gd name="T70" fmla="*/ 95 w 147"/>
                              <a:gd name="T71" fmla="*/ 14 h 227"/>
                              <a:gd name="T72" fmla="*/ 94 w 147"/>
                              <a:gd name="T73" fmla="*/ 23 h 227"/>
                              <a:gd name="T74" fmla="*/ 90 w 147"/>
                              <a:gd name="T75" fmla="*/ 26 h 227"/>
                              <a:gd name="T76" fmla="*/ 85 w 147"/>
                              <a:gd name="T77" fmla="*/ 25 h 227"/>
                              <a:gd name="T78" fmla="*/ 76 w 147"/>
                              <a:gd name="T79" fmla="*/ 22 h 227"/>
                              <a:gd name="T80" fmla="*/ 57 w 147"/>
                              <a:gd name="T81" fmla="*/ 31 h 227"/>
                              <a:gd name="T82" fmla="*/ 52 w 147"/>
                              <a:gd name="T83" fmla="*/ 73 h 227"/>
                              <a:gd name="T84" fmla="*/ 142 w 147"/>
                              <a:gd name="T85" fmla="*/ 75 h 227"/>
                              <a:gd name="T86" fmla="*/ 144 w 147"/>
                              <a:gd name="T87" fmla="*/ 222 h 2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147" h="227">
                                <a:moveTo>
                                  <a:pt x="147" y="28"/>
                                </a:moveTo>
                                <a:lnTo>
                                  <a:pt x="147" y="32"/>
                                </a:lnTo>
                                <a:lnTo>
                                  <a:pt x="145" y="36"/>
                                </a:lnTo>
                                <a:lnTo>
                                  <a:pt x="145" y="38"/>
                                </a:lnTo>
                                <a:lnTo>
                                  <a:pt x="143" y="41"/>
                                </a:lnTo>
                                <a:lnTo>
                                  <a:pt x="142" y="42"/>
                                </a:lnTo>
                                <a:lnTo>
                                  <a:pt x="138" y="43"/>
                                </a:lnTo>
                                <a:lnTo>
                                  <a:pt x="135" y="44"/>
                                </a:lnTo>
                                <a:lnTo>
                                  <a:pt x="131" y="44"/>
                                </a:lnTo>
                                <a:lnTo>
                                  <a:pt x="126" y="44"/>
                                </a:lnTo>
                                <a:lnTo>
                                  <a:pt x="123" y="43"/>
                                </a:lnTo>
                                <a:lnTo>
                                  <a:pt x="119" y="42"/>
                                </a:lnTo>
                                <a:lnTo>
                                  <a:pt x="117" y="41"/>
                                </a:lnTo>
                                <a:lnTo>
                                  <a:pt x="116" y="38"/>
                                </a:lnTo>
                                <a:lnTo>
                                  <a:pt x="115" y="36"/>
                                </a:lnTo>
                                <a:lnTo>
                                  <a:pt x="115" y="32"/>
                                </a:lnTo>
                                <a:lnTo>
                                  <a:pt x="115" y="28"/>
                                </a:lnTo>
                                <a:lnTo>
                                  <a:pt x="115" y="25"/>
                                </a:lnTo>
                                <a:lnTo>
                                  <a:pt x="115" y="21"/>
                                </a:lnTo>
                                <a:lnTo>
                                  <a:pt x="116" y="18"/>
                                </a:lnTo>
                                <a:lnTo>
                                  <a:pt x="117" y="16"/>
                                </a:lnTo>
                                <a:lnTo>
                                  <a:pt x="119" y="14"/>
                                </a:lnTo>
                                <a:lnTo>
                                  <a:pt x="123" y="14"/>
                                </a:lnTo>
                                <a:lnTo>
                                  <a:pt x="126" y="12"/>
                                </a:lnTo>
                                <a:lnTo>
                                  <a:pt x="131" y="12"/>
                                </a:lnTo>
                                <a:lnTo>
                                  <a:pt x="135" y="12"/>
                                </a:lnTo>
                                <a:lnTo>
                                  <a:pt x="138" y="14"/>
                                </a:lnTo>
                                <a:lnTo>
                                  <a:pt x="142" y="14"/>
                                </a:lnTo>
                                <a:lnTo>
                                  <a:pt x="143" y="16"/>
                                </a:lnTo>
                                <a:lnTo>
                                  <a:pt x="145" y="18"/>
                                </a:lnTo>
                                <a:lnTo>
                                  <a:pt x="145" y="21"/>
                                </a:lnTo>
                                <a:lnTo>
                                  <a:pt x="147" y="25"/>
                                </a:lnTo>
                                <a:lnTo>
                                  <a:pt x="147" y="28"/>
                                </a:lnTo>
                                <a:close/>
                                <a:moveTo>
                                  <a:pt x="144" y="222"/>
                                </a:moveTo>
                                <a:lnTo>
                                  <a:pt x="143" y="223"/>
                                </a:lnTo>
                                <a:lnTo>
                                  <a:pt x="143" y="223"/>
                                </a:lnTo>
                                <a:lnTo>
                                  <a:pt x="142" y="224"/>
                                </a:lnTo>
                                <a:lnTo>
                                  <a:pt x="140" y="225"/>
                                </a:lnTo>
                                <a:lnTo>
                                  <a:pt x="139" y="225"/>
                                </a:lnTo>
                                <a:lnTo>
                                  <a:pt x="137" y="225"/>
                                </a:lnTo>
                                <a:lnTo>
                                  <a:pt x="134" y="227"/>
                                </a:lnTo>
                                <a:lnTo>
                                  <a:pt x="131" y="227"/>
                                </a:lnTo>
                                <a:lnTo>
                                  <a:pt x="127" y="227"/>
                                </a:lnTo>
                                <a:lnTo>
                                  <a:pt x="124" y="225"/>
                                </a:lnTo>
                                <a:lnTo>
                                  <a:pt x="122" y="225"/>
                                </a:lnTo>
                                <a:lnTo>
                                  <a:pt x="119" y="225"/>
                                </a:lnTo>
                                <a:lnTo>
                                  <a:pt x="118" y="224"/>
                                </a:lnTo>
                                <a:lnTo>
                                  <a:pt x="117" y="223"/>
                                </a:lnTo>
                                <a:lnTo>
                                  <a:pt x="117" y="223"/>
                                </a:lnTo>
                                <a:lnTo>
                                  <a:pt x="117" y="222"/>
                                </a:lnTo>
                                <a:lnTo>
                                  <a:pt x="117" y="95"/>
                                </a:lnTo>
                                <a:lnTo>
                                  <a:pt x="52" y="95"/>
                                </a:lnTo>
                                <a:lnTo>
                                  <a:pt x="52" y="222"/>
                                </a:lnTo>
                                <a:lnTo>
                                  <a:pt x="52" y="223"/>
                                </a:lnTo>
                                <a:lnTo>
                                  <a:pt x="52" y="223"/>
                                </a:lnTo>
                                <a:lnTo>
                                  <a:pt x="50" y="224"/>
                                </a:lnTo>
                                <a:lnTo>
                                  <a:pt x="49" y="225"/>
                                </a:lnTo>
                                <a:lnTo>
                                  <a:pt x="48" y="225"/>
                                </a:lnTo>
                                <a:lnTo>
                                  <a:pt x="46" y="225"/>
                                </a:lnTo>
                                <a:lnTo>
                                  <a:pt x="42" y="227"/>
                                </a:lnTo>
                                <a:lnTo>
                                  <a:pt x="39" y="227"/>
                                </a:lnTo>
                                <a:lnTo>
                                  <a:pt x="36" y="227"/>
                                </a:lnTo>
                                <a:lnTo>
                                  <a:pt x="32" y="225"/>
                                </a:lnTo>
                                <a:lnTo>
                                  <a:pt x="30" y="225"/>
                                </a:lnTo>
                                <a:lnTo>
                                  <a:pt x="28" y="225"/>
                                </a:lnTo>
                                <a:lnTo>
                                  <a:pt x="27" y="224"/>
                                </a:lnTo>
                                <a:lnTo>
                                  <a:pt x="26" y="223"/>
                                </a:lnTo>
                                <a:lnTo>
                                  <a:pt x="26" y="223"/>
                                </a:lnTo>
                                <a:lnTo>
                                  <a:pt x="26" y="222"/>
                                </a:lnTo>
                                <a:lnTo>
                                  <a:pt x="26" y="95"/>
                                </a:lnTo>
                                <a:lnTo>
                                  <a:pt x="5" y="95"/>
                                </a:lnTo>
                                <a:lnTo>
                                  <a:pt x="2" y="95"/>
                                </a:lnTo>
                                <a:lnTo>
                                  <a:pt x="1" y="92"/>
                                </a:lnTo>
                                <a:lnTo>
                                  <a:pt x="0" y="89"/>
                                </a:lnTo>
                                <a:lnTo>
                                  <a:pt x="0" y="84"/>
                                </a:lnTo>
                                <a:lnTo>
                                  <a:pt x="0" y="81"/>
                                </a:lnTo>
                                <a:lnTo>
                                  <a:pt x="0" y="79"/>
                                </a:lnTo>
                                <a:lnTo>
                                  <a:pt x="1" y="76"/>
                                </a:lnTo>
                                <a:lnTo>
                                  <a:pt x="1" y="75"/>
                                </a:lnTo>
                                <a:lnTo>
                                  <a:pt x="2" y="74"/>
                                </a:lnTo>
                                <a:lnTo>
                                  <a:pt x="2" y="74"/>
                                </a:lnTo>
                                <a:lnTo>
                                  <a:pt x="4" y="73"/>
                                </a:lnTo>
                                <a:lnTo>
                                  <a:pt x="5" y="73"/>
                                </a:lnTo>
                                <a:lnTo>
                                  <a:pt x="26" y="73"/>
                                </a:lnTo>
                                <a:lnTo>
                                  <a:pt x="26" y="57"/>
                                </a:lnTo>
                                <a:lnTo>
                                  <a:pt x="26" y="43"/>
                                </a:lnTo>
                                <a:lnTo>
                                  <a:pt x="28" y="32"/>
                                </a:lnTo>
                                <a:lnTo>
                                  <a:pt x="32" y="21"/>
                                </a:lnTo>
                                <a:lnTo>
                                  <a:pt x="37" y="14"/>
                                </a:lnTo>
                                <a:lnTo>
                                  <a:pt x="43" y="7"/>
                                </a:lnTo>
                                <a:lnTo>
                                  <a:pt x="50" y="4"/>
                                </a:lnTo>
                                <a:lnTo>
                                  <a:pt x="60" y="1"/>
                                </a:lnTo>
                                <a:lnTo>
                                  <a:pt x="70" y="0"/>
                                </a:lnTo>
                                <a:lnTo>
                                  <a:pt x="74" y="0"/>
                                </a:lnTo>
                                <a:lnTo>
                                  <a:pt x="78" y="1"/>
                                </a:lnTo>
                                <a:lnTo>
                                  <a:pt x="81" y="1"/>
                                </a:lnTo>
                                <a:lnTo>
                                  <a:pt x="84" y="1"/>
                                </a:lnTo>
                                <a:lnTo>
                                  <a:pt x="86" y="2"/>
                                </a:lnTo>
                                <a:lnTo>
                                  <a:pt x="89" y="4"/>
                                </a:lnTo>
                                <a:lnTo>
                                  <a:pt x="91" y="4"/>
                                </a:lnTo>
                                <a:lnTo>
                                  <a:pt x="92" y="5"/>
                                </a:lnTo>
                                <a:lnTo>
                                  <a:pt x="92" y="5"/>
                                </a:lnTo>
                                <a:lnTo>
                                  <a:pt x="94" y="6"/>
                                </a:lnTo>
                                <a:lnTo>
                                  <a:pt x="94" y="7"/>
                                </a:lnTo>
                                <a:lnTo>
                                  <a:pt x="94" y="9"/>
                                </a:lnTo>
                                <a:lnTo>
                                  <a:pt x="95" y="10"/>
                                </a:lnTo>
                                <a:lnTo>
                                  <a:pt x="95" y="12"/>
                                </a:lnTo>
                                <a:lnTo>
                                  <a:pt x="95" y="14"/>
                                </a:lnTo>
                                <a:lnTo>
                                  <a:pt x="95" y="16"/>
                                </a:lnTo>
                                <a:lnTo>
                                  <a:pt x="95" y="21"/>
                                </a:lnTo>
                                <a:lnTo>
                                  <a:pt x="94" y="23"/>
                                </a:lnTo>
                                <a:lnTo>
                                  <a:pt x="92" y="26"/>
                                </a:lnTo>
                                <a:lnTo>
                                  <a:pt x="91" y="26"/>
                                </a:lnTo>
                                <a:lnTo>
                                  <a:pt x="90" y="26"/>
                                </a:lnTo>
                                <a:lnTo>
                                  <a:pt x="89" y="26"/>
                                </a:lnTo>
                                <a:lnTo>
                                  <a:pt x="87" y="25"/>
                                </a:lnTo>
                                <a:lnTo>
                                  <a:pt x="85" y="25"/>
                                </a:lnTo>
                                <a:lnTo>
                                  <a:pt x="83" y="23"/>
                                </a:lnTo>
                                <a:lnTo>
                                  <a:pt x="80" y="23"/>
                                </a:lnTo>
                                <a:lnTo>
                                  <a:pt x="76" y="22"/>
                                </a:lnTo>
                                <a:lnTo>
                                  <a:pt x="73" y="22"/>
                                </a:lnTo>
                                <a:lnTo>
                                  <a:pt x="63" y="23"/>
                                </a:lnTo>
                                <a:lnTo>
                                  <a:pt x="57" y="31"/>
                                </a:lnTo>
                                <a:lnTo>
                                  <a:pt x="53" y="41"/>
                                </a:lnTo>
                                <a:lnTo>
                                  <a:pt x="52" y="57"/>
                                </a:lnTo>
                                <a:lnTo>
                                  <a:pt x="52" y="73"/>
                                </a:lnTo>
                                <a:lnTo>
                                  <a:pt x="135" y="73"/>
                                </a:lnTo>
                                <a:lnTo>
                                  <a:pt x="139" y="73"/>
                                </a:lnTo>
                                <a:lnTo>
                                  <a:pt x="142" y="75"/>
                                </a:lnTo>
                                <a:lnTo>
                                  <a:pt x="143" y="78"/>
                                </a:lnTo>
                                <a:lnTo>
                                  <a:pt x="144" y="81"/>
                                </a:lnTo>
                                <a:lnTo>
                                  <a:pt x="144" y="22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83" name="Freeform 77"/>
                        <wps:cNvSpPr>
                          <a:spLocks noEditPoints="1"/>
                        </wps:cNvSpPr>
                        <wps:spPr bwMode="auto">
                          <a:xfrm>
                            <a:off x="3605213" y="3289300"/>
                            <a:ext cx="71438" cy="120650"/>
                          </a:xfrm>
                          <a:custGeom>
                            <a:avLst/>
                            <a:gdLst>
                              <a:gd name="T0" fmla="*/ 133 w 133"/>
                              <a:gd name="T1" fmla="*/ 164 h 227"/>
                              <a:gd name="T2" fmla="*/ 125 w 133"/>
                              <a:gd name="T3" fmla="*/ 194 h 227"/>
                              <a:gd name="T4" fmla="*/ 109 w 133"/>
                              <a:gd name="T5" fmla="*/ 216 h 227"/>
                              <a:gd name="T6" fmla="*/ 85 w 133"/>
                              <a:gd name="T7" fmla="*/ 227 h 227"/>
                              <a:gd name="T8" fmla="*/ 64 w 133"/>
                              <a:gd name="T9" fmla="*/ 227 h 227"/>
                              <a:gd name="T10" fmla="*/ 53 w 133"/>
                              <a:gd name="T11" fmla="*/ 224 h 227"/>
                              <a:gd name="T12" fmla="*/ 41 w 133"/>
                              <a:gd name="T13" fmla="*/ 218 h 227"/>
                              <a:gd name="T14" fmla="*/ 30 w 133"/>
                              <a:gd name="T15" fmla="*/ 208 h 227"/>
                              <a:gd name="T16" fmla="*/ 24 w 133"/>
                              <a:gd name="T17" fmla="*/ 221 h 227"/>
                              <a:gd name="T18" fmla="*/ 24 w 133"/>
                              <a:gd name="T19" fmla="*/ 222 h 227"/>
                              <a:gd name="T20" fmla="*/ 21 w 133"/>
                              <a:gd name="T21" fmla="*/ 224 h 227"/>
                              <a:gd name="T22" fmla="*/ 17 w 133"/>
                              <a:gd name="T23" fmla="*/ 224 h 227"/>
                              <a:gd name="T24" fmla="*/ 12 w 133"/>
                              <a:gd name="T25" fmla="*/ 226 h 227"/>
                              <a:gd name="T26" fmla="*/ 6 w 133"/>
                              <a:gd name="T27" fmla="*/ 224 h 227"/>
                              <a:gd name="T28" fmla="*/ 3 w 133"/>
                              <a:gd name="T29" fmla="*/ 224 h 227"/>
                              <a:gd name="T30" fmla="*/ 1 w 133"/>
                              <a:gd name="T31" fmla="*/ 222 h 227"/>
                              <a:gd name="T32" fmla="*/ 0 w 133"/>
                              <a:gd name="T33" fmla="*/ 221 h 227"/>
                              <a:gd name="T34" fmla="*/ 0 w 133"/>
                              <a:gd name="T35" fmla="*/ 5 h 227"/>
                              <a:gd name="T36" fmla="*/ 1 w 133"/>
                              <a:gd name="T37" fmla="*/ 3 h 227"/>
                              <a:gd name="T38" fmla="*/ 5 w 133"/>
                              <a:gd name="T39" fmla="*/ 1 h 227"/>
                              <a:gd name="T40" fmla="*/ 10 w 133"/>
                              <a:gd name="T41" fmla="*/ 1 h 227"/>
                              <a:gd name="T42" fmla="*/ 17 w 133"/>
                              <a:gd name="T43" fmla="*/ 1 h 227"/>
                              <a:gd name="T44" fmla="*/ 22 w 133"/>
                              <a:gd name="T45" fmla="*/ 1 h 227"/>
                              <a:gd name="T46" fmla="*/ 26 w 133"/>
                              <a:gd name="T47" fmla="*/ 3 h 227"/>
                              <a:gd name="T48" fmla="*/ 27 w 133"/>
                              <a:gd name="T49" fmla="*/ 5 h 227"/>
                              <a:gd name="T50" fmla="*/ 27 w 133"/>
                              <a:gd name="T51" fmla="*/ 93 h 227"/>
                              <a:gd name="T52" fmla="*/ 40 w 133"/>
                              <a:gd name="T53" fmla="*/ 81 h 227"/>
                              <a:gd name="T54" fmla="*/ 51 w 133"/>
                              <a:gd name="T55" fmla="*/ 74 h 227"/>
                              <a:gd name="T56" fmla="*/ 63 w 133"/>
                              <a:gd name="T57" fmla="*/ 70 h 227"/>
                              <a:gd name="T58" fmla="*/ 75 w 133"/>
                              <a:gd name="T59" fmla="*/ 69 h 227"/>
                              <a:gd name="T60" fmla="*/ 101 w 133"/>
                              <a:gd name="T61" fmla="*/ 75 h 227"/>
                              <a:gd name="T62" fmla="*/ 120 w 133"/>
                              <a:gd name="T63" fmla="*/ 91 h 227"/>
                              <a:gd name="T64" fmla="*/ 129 w 133"/>
                              <a:gd name="T65" fmla="*/ 116 h 227"/>
                              <a:gd name="T66" fmla="*/ 133 w 133"/>
                              <a:gd name="T67" fmla="*/ 145 h 227"/>
                              <a:gd name="T68" fmla="*/ 105 w 133"/>
                              <a:gd name="T69" fmla="*/ 138 h 227"/>
                              <a:gd name="T70" fmla="*/ 101 w 133"/>
                              <a:gd name="T71" fmla="*/ 117 h 227"/>
                              <a:gd name="T72" fmla="*/ 94 w 133"/>
                              <a:gd name="T73" fmla="*/ 101 h 227"/>
                              <a:gd name="T74" fmla="*/ 79 w 133"/>
                              <a:gd name="T75" fmla="*/ 93 h 227"/>
                              <a:gd name="T76" fmla="*/ 64 w 133"/>
                              <a:gd name="T77" fmla="*/ 91 h 227"/>
                              <a:gd name="T78" fmla="*/ 54 w 133"/>
                              <a:gd name="T79" fmla="*/ 95 h 227"/>
                              <a:gd name="T80" fmla="*/ 44 w 133"/>
                              <a:gd name="T81" fmla="*/ 101 h 227"/>
                              <a:gd name="T82" fmla="*/ 33 w 133"/>
                              <a:gd name="T83" fmla="*/ 112 h 227"/>
                              <a:gd name="T84" fmla="*/ 27 w 133"/>
                              <a:gd name="T85" fmla="*/ 178 h 227"/>
                              <a:gd name="T86" fmla="*/ 48 w 133"/>
                              <a:gd name="T87" fmla="*/ 197 h 227"/>
                              <a:gd name="T88" fmla="*/ 68 w 133"/>
                              <a:gd name="T89" fmla="*/ 205 h 227"/>
                              <a:gd name="T90" fmla="*/ 85 w 133"/>
                              <a:gd name="T91" fmla="*/ 200 h 227"/>
                              <a:gd name="T92" fmla="*/ 97 w 133"/>
                              <a:gd name="T93" fmla="*/ 187 h 227"/>
                              <a:gd name="T94" fmla="*/ 104 w 133"/>
                              <a:gd name="T95" fmla="*/ 169 h 227"/>
                              <a:gd name="T96" fmla="*/ 105 w 133"/>
                              <a:gd name="T97" fmla="*/ 149 h 2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33" h="227">
                                <a:moveTo>
                                  <a:pt x="133" y="145"/>
                                </a:moveTo>
                                <a:lnTo>
                                  <a:pt x="133" y="164"/>
                                </a:lnTo>
                                <a:lnTo>
                                  <a:pt x="129" y="180"/>
                                </a:lnTo>
                                <a:lnTo>
                                  <a:pt x="125" y="194"/>
                                </a:lnTo>
                                <a:lnTo>
                                  <a:pt x="117" y="206"/>
                                </a:lnTo>
                                <a:lnTo>
                                  <a:pt x="109" y="216"/>
                                </a:lnTo>
                                <a:lnTo>
                                  <a:pt x="97" y="222"/>
                                </a:lnTo>
                                <a:lnTo>
                                  <a:pt x="85" y="227"/>
                                </a:lnTo>
                                <a:lnTo>
                                  <a:pt x="72" y="227"/>
                                </a:lnTo>
                                <a:lnTo>
                                  <a:pt x="64" y="227"/>
                                </a:lnTo>
                                <a:lnTo>
                                  <a:pt x="58" y="226"/>
                                </a:lnTo>
                                <a:lnTo>
                                  <a:pt x="53" y="224"/>
                                </a:lnTo>
                                <a:lnTo>
                                  <a:pt x="47" y="222"/>
                                </a:lnTo>
                                <a:lnTo>
                                  <a:pt x="41" y="218"/>
                                </a:lnTo>
                                <a:lnTo>
                                  <a:pt x="36" y="213"/>
                                </a:lnTo>
                                <a:lnTo>
                                  <a:pt x="30" y="208"/>
                                </a:lnTo>
                                <a:lnTo>
                                  <a:pt x="24" y="202"/>
                                </a:lnTo>
                                <a:lnTo>
                                  <a:pt x="24" y="221"/>
                                </a:lnTo>
                                <a:lnTo>
                                  <a:pt x="24" y="222"/>
                                </a:lnTo>
                                <a:lnTo>
                                  <a:pt x="24" y="222"/>
                                </a:lnTo>
                                <a:lnTo>
                                  <a:pt x="22" y="223"/>
                                </a:lnTo>
                                <a:lnTo>
                                  <a:pt x="21" y="224"/>
                                </a:lnTo>
                                <a:lnTo>
                                  <a:pt x="20" y="224"/>
                                </a:lnTo>
                                <a:lnTo>
                                  <a:pt x="17" y="224"/>
                                </a:lnTo>
                                <a:lnTo>
                                  <a:pt x="15" y="226"/>
                                </a:lnTo>
                                <a:lnTo>
                                  <a:pt x="12" y="226"/>
                                </a:lnTo>
                                <a:lnTo>
                                  <a:pt x="9" y="226"/>
                                </a:lnTo>
                                <a:lnTo>
                                  <a:pt x="6" y="224"/>
                                </a:lnTo>
                                <a:lnTo>
                                  <a:pt x="5" y="224"/>
                                </a:lnTo>
                                <a:lnTo>
                                  <a:pt x="3" y="224"/>
                                </a:lnTo>
                                <a:lnTo>
                                  <a:pt x="1" y="223"/>
                                </a:lnTo>
                                <a:lnTo>
                                  <a:pt x="1" y="222"/>
                                </a:lnTo>
                                <a:lnTo>
                                  <a:pt x="0" y="222"/>
                                </a:lnTo>
                                <a:lnTo>
                                  <a:pt x="0" y="221"/>
                                </a:lnTo>
                                <a:lnTo>
                                  <a:pt x="0" y="6"/>
                                </a:lnTo>
                                <a:lnTo>
                                  <a:pt x="0" y="5"/>
                                </a:lnTo>
                                <a:lnTo>
                                  <a:pt x="1" y="4"/>
                                </a:lnTo>
                                <a:lnTo>
                                  <a:pt x="1" y="3"/>
                                </a:lnTo>
                                <a:lnTo>
                                  <a:pt x="3" y="3"/>
                                </a:lnTo>
                                <a:lnTo>
                                  <a:pt x="5" y="1"/>
                                </a:lnTo>
                                <a:lnTo>
                                  <a:pt x="8" y="1"/>
                                </a:lnTo>
                                <a:lnTo>
                                  <a:pt x="10" y="1"/>
                                </a:lnTo>
                                <a:lnTo>
                                  <a:pt x="14" y="0"/>
                                </a:lnTo>
                                <a:lnTo>
                                  <a:pt x="17" y="1"/>
                                </a:lnTo>
                                <a:lnTo>
                                  <a:pt x="20" y="1"/>
                                </a:lnTo>
                                <a:lnTo>
                                  <a:pt x="22" y="1"/>
                                </a:lnTo>
                                <a:lnTo>
                                  <a:pt x="25" y="3"/>
                                </a:lnTo>
                                <a:lnTo>
                                  <a:pt x="26" y="3"/>
                                </a:lnTo>
                                <a:lnTo>
                                  <a:pt x="26" y="4"/>
                                </a:lnTo>
                                <a:lnTo>
                                  <a:pt x="27" y="5"/>
                                </a:lnTo>
                                <a:lnTo>
                                  <a:pt x="27" y="6"/>
                                </a:lnTo>
                                <a:lnTo>
                                  <a:pt x="27" y="93"/>
                                </a:lnTo>
                                <a:lnTo>
                                  <a:pt x="33" y="86"/>
                                </a:lnTo>
                                <a:lnTo>
                                  <a:pt x="40" y="81"/>
                                </a:lnTo>
                                <a:lnTo>
                                  <a:pt x="46" y="77"/>
                                </a:lnTo>
                                <a:lnTo>
                                  <a:pt x="51" y="74"/>
                                </a:lnTo>
                                <a:lnTo>
                                  <a:pt x="57" y="72"/>
                                </a:lnTo>
                                <a:lnTo>
                                  <a:pt x="63" y="70"/>
                                </a:lnTo>
                                <a:lnTo>
                                  <a:pt x="69" y="69"/>
                                </a:lnTo>
                                <a:lnTo>
                                  <a:pt x="75" y="69"/>
                                </a:lnTo>
                                <a:lnTo>
                                  <a:pt x="90" y="69"/>
                                </a:lnTo>
                                <a:lnTo>
                                  <a:pt x="101" y="75"/>
                                </a:lnTo>
                                <a:lnTo>
                                  <a:pt x="112" y="81"/>
                                </a:lnTo>
                                <a:lnTo>
                                  <a:pt x="120" y="91"/>
                                </a:lnTo>
                                <a:lnTo>
                                  <a:pt x="126" y="102"/>
                                </a:lnTo>
                                <a:lnTo>
                                  <a:pt x="129" y="116"/>
                                </a:lnTo>
                                <a:lnTo>
                                  <a:pt x="133" y="131"/>
                                </a:lnTo>
                                <a:lnTo>
                                  <a:pt x="133" y="145"/>
                                </a:lnTo>
                                <a:close/>
                                <a:moveTo>
                                  <a:pt x="105" y="149"/>
                                </a:moveTo>
                                <a:lnTo>
                                  <a:pt x="105" y="138"/>
                                </a:lnTo>
                                <a:lnTo>
                                  <a:pt x="104" y="127"/>
                                </a:lnTo>
                                <a:lnTo>
                                  <a:pt x="101" y="117"/>
                                </a:lnTo>
                                <a:lnTo>
                                  <a:pt x="97" y="109"/>
                                </a:lnTo>
                                <a:lnTo>
                                  <a:pt x="94" y="101"/>
                                </a:lnTo>
                                <a:lnTo>
                                  <a:pt x="86" y="96"/>
                                </a:lnTo>
                                <a:lnTo>
                                  <a:pt x="79" y="93"/>
                                </a:lnTo>
                                <a:lnTo>
                                  <a:pt x="69" y="91"/>
                                </a:lnTo>
                                <a:lnTo>
                                  <a:pt x="64" y="91"/>
                                </a:lnTo>
                                <a:lnTo>
                                  <a:pt x="59" y="93"/>
                                </a:lnTo>
                                <a:lnTo>
                                  <a:pt x="54" y="95"/>
                                </a:lnTo>
                                <a:lnTo>
                                  <a:pt x="49" y="97"/>
                                </a:lnTo>
                                <a:lnTo>
                                  <a:pt x="44" y="101"/>
                                </a:lnTo>
                                <a:lnTo>
                                  <a:pt x="38" y="106"/>
                                </a:lnTo>
                                <a:lnTo>
                                  <a:pt x="33" y="112"/>
                                </a:lnTo>
                                <a:lnTo>
                                  <a:pt x="27" y="120"/>
                                </a:lnTo>
                                <a:lnTo>
                                  <a:pt x="27" y="178"/>
                                </a:lnTo>
                                <a:lnTo>
                                  <a:pt x="37" y="190"/>
                                </a:lnTo>
                                <a:lnTo>
                                  <a:pt x="48" y="197"/>
                                </a:lnTo>
                                <a:lnTo>
                                  <a:pt x="58" y="203"/>
                                </a:lnTo>
                                <a:lnTo>
                                  <a:pt x="68" y="205"/>
                                </a:lnTo>
                                <a:lnTo>
                                  <a:pt x="78" y="203"/>
                                </a:lnTo>
                                <a:lnTo>
                                  <a:pt x="85" y="200"/>
                                </a:lnTo>
                                <a:lnTo>
                                  <a:pt x="93" y="195"/>
                                </a:lnTo>
                                <a:lnTo>
                                  <a:pt x="97" y="187"/>
                                </a:lnTo>
                                <a:lnTo>
                                  <a:pt x="101" y="179"/>
                                </a:lnTo>
                                <a:lnTo>
                                  <a:pt x="104" y="169"/>
                                </a:lnTo>
                                <a:lnTo>
                                  <a:pt x="105" y="159"/>
                                </a:lnTo>
                                <a:lnTo>
                                  <a:pt x="105" y="1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84" name="Freeform 78"/>
                        <wps:cNvSpPr>
                          <a:spLocks/>
                        </wps:cNvSpPr>
                        <wps:spPr bwMode="auto">
                          <a:xfrm>
                            <a:off x="3697288" y="3325812"/>
                            <a:ext cx="44450" cy="84138"/>
                          </a:xfrm>
                          <a:custGeom>
                            <a:avLst/>
                            <a:gdLst>
                              <a:gd name="T0" fmla="*/ 85 w 85"/>
                              <a:gd name="T1" fmla="*/ 20 h 157"/>
                              <a:gd name="T2" fmla="*/ 85 w 85"/>
                              <a:gd name="T3" fmla="*/ 25 h 157"/>
                              <a:gd name="T4" fmla="*/ 83 w 85"/>
                              <a:gd name="T5" fmla="*/ 27 h 157"/>
                              <a:gd name="T6" fmla="*/ 82 w 85"/>
                              <a:gd name="T7" fmla="*/ 28 h 157"/>
                              <a:gd name="T8" fmla="*/ 78 w 85"/>
                              <a:gd name="T9" fmla="*/ 28 h 157"/>
                              <a:gd name="T10" fmla="*/ 75 w 85"/>
                              <a:gd name="T11" fmla="*/ 27 h 157"/>
                              <a:gd name="T12" fmla="*/ 71 w 85"/>
                              <a:gd name="T13" fmla="*/ 26 h 157"/>
                              <a:gd name="T14" fmla="*/ 65 w 85"/>
                              <a:gd name="T15" fmla="*/ 25 h 157"/>
                              <a:gd name="T16" fmla="*/ 57 w 85"/>
                              <a:gd name="T17" fmla="*/ 25 h 157"/>
                              <a:gd name="T18" fmla="*/ 50 w 85"/>
                              <a:gd name="T19" fmla="*/ 28 h 157"/>
                              <a:gd name="T20" fmla="*/ 41 w 85"/>
                              <a:gd name="T21" fmla="*/ 36 h 157"/>
                              <a:gd name="T22" fmla="*/ 32 w 85"/>
                              <a:gd name="T23" fmla="*/ 48 h 157"/>
                              <a:gd name="T24" fmla="*/ 27 w 85"/>
                              <a:gd name="T25" fmla="*/ 152 h 157"/>
                              <a:gd name="T26" fmla="*/ 25 w 85"/>
                              <a:gd name="T27" fmla="*/ 153 h 157"/>
                              <a:gd name="T28" fmla="*/ 24 w 85"/>
                              <a:gd name="T29" fmla="*/ 155 h 157"/>
                              <a:gd name="T30" fmla="*/ 19 w 85"/>
                              <a:gd name="T31" fmla="*/ 155 h 157"/>
                              <a:gd name="T32" fmla="*/ 13 w 85"/>
                              <a:gd name="T33" fmla="*/ 157 h 157"/>
                              <a:gd name="T34" fmla="*/ 7 w 85"/>
                              <a:gd name="T35" fmla="*/ 155 h 157"/>
                              <a:gd name="T36" fmla="*/ 2 w 85"/>
                              <a:gd name="T37" fmla="*/ 155 h 157"/>
                              <a:gd name="T38" fmla="*/ 1 w 85"/>
                              <a:gd name="T39" fmla="*/ 153 h 157"/>
                              <a:gd name="T40" fmla="*/ 0 w 85"/>
                              <a:gd name="T41" fmla="*/ 152 h 157"/>
                              <a:gd name="T42" fmla="*/ 0 w 85"/>
                              <a:gd name="T43" fmla="*/ 5 h 157"/>
                              <a:gd name="T44" fmla="*/ 1 w 85"/>
                              <a:gd name="T45" fmla="*/ 4 h 157"/>
                              <a:gd name="T46" fmla="*/ 4 w 85"/>
                              <a:gd name="T47" fmla="*/ 3 h 157"/>
                              <a:gd name="T48" fmla="*/ 8 w 85"/>
                              <a:gd name="T49" fmla="*/ 1 h 157"/>
                              <a:gd name="T50" fmla="*/ 16 w 85"/>
                              <a:gd name="T51" fmla="*/ 1 h 157"/>
                              <a:gd name="T52" fmla="*/ 20 w 85"/>
                              <a:gd name="T53" fmla="*/ 3 h 157"/>
                              <a:gd name="T54" fmla="*/ 23 w 85"/>
                              <a:gd name="T55" fmla="*/ 4 h 157"/>
                              <a:gd name="T56" fmla="*/ 24 w 85"/>
                              <a:gd name="T57" fmla="*/ 5 h 157"/>
                              <a:gd name="T58" fmla="*/ 24 w 85"/>
                              <a:gd name="T59" fmla="*/ 27 h 157"/>
                              <a:gd name="T60" fmla="*/ 35 w 85"/>
                              <a:gd name="T61" fmla="*/ 14 h 157"/>
                              <a:gd name="T62" fmla="*/ 45 w 85"/>
                              <a:gd name="T63" fmla="*/ 5 h 157"/>
                              <a:gd name="T64" fmla="*/ 54 w 85"/>
                              <a:gd name="T65" fmla="*/ 1 h 157"/>
                              <a:gd name="T66" fmla="*/ 64 w 85"/>
                              <a:gd name="T67" fmla="*/ 0 h 157"/>
                              <a:gd name="T68" fmla="*/ 69 w 85"/>
                              <a:gd name="T69" fmla="*/ 0 h 157"/>
                              <a:gd name="T70" fmla="*/ 73 w 85"/>
                              <a:gd name="T71" fmla="*/ 0 h 157"/>
                              <a:gd name="T72" fmla="*/ 78 w 85"/>
                              <a:gd name="T73" fmla="*/ 3 h 157"/>
                              <a:gd name="T74" fmla="*/ 82 w 85"/>
                              <a:gd name="T75" fmla="*/ 4 h 157"/>
                              <a:gd name="T76" fmla="*/ 83 w 85"/>
                              <a:gd name="T77" fmla="*/ 5 h 157"/>
                              <a:gd name="T78" fmla="*/ 83 w 85"/>
                              <a:gd name="T79" fmla="*/ 8 h 157"/>
                              <a:gd name="T80" fmla="*/ 85 w 85"/>
                              <a:gd name="T81" fmla="*/ 10 h 157"/>
                              <a:gd name="T82" fmla="*/ 85 w 85"/>
                              <a:gd name="T83" fmla="*/ 16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85" h="157">
                                <a:moveTo>
                                  <a:pt x="85" y="16"/>
                                </a:moveTo>
                                <a:lnTo>
                                  <a:pt x="85" y="20"/>
                                </a:lnTo>
                                <a:lnTo>
                                  <a:pt x="85" y="22"/>
                                </a:lnTo>
                                <a:lnTo>
                                  <a:pt x="85" y="25"/>
                                </a:lnTo>
                                <a:lnTo>
                                  <a:pt x="83" y="26"/>
                                </a:lnTo>
                                <a:lnTo>
                                  <a:pt x="83" y="27"/>
                                </a:lnTo>
                                <a:lnTo>
                                  <a:pt x="82" y="28"/>
                                </a:lnTo>
                                <a:lnTo>
                                  <a:pt x="82" y="28"/>
                                </a:lnTo>
                                <a:lnTo>
                                  <a:pt x="81" y="28"/>
                                </a:lnTo>
                                <a:lnTo>
                                  <a:pt x="78" y="28"/>
                                </a:lnTo>
                                <a:lnTo>
                                  <a:pt x="77" y="28"/>
                                </a:lnTo>
                                <a:lnTo>
                                  <a:pt x="75" y="27"/>
                                </a:lnTo>
                                <a:lnTo>
                                  <a:pt x="73" y="27"/>
                                </a:lnTo>
                                <a:lnTo>
                                  <a:pt x="71" y="26"/>
                                </a:lnTo>
                                <a:lnTo>
                                  <a:pt x="67" y="25"/>
                                </a:lnTo>
                                <a:lnTo>
                                  <a:pt x="65" y="25"/>
                                </a:lnTo>
                                <a:lnTo>
                                  <a:pt x="61" y="25"/>
                                </a:lnTo>
                                <a:lnTo>
                                  <a:pt x="57" y="25"/>
                                </a:lnTo>
                                <a:lnTo>
                                  <a:pt x="54" y="26"/>
                                </a:lnTo>
                                <a:lnTo>
                                  <a:pt x="50" y="28"/>
                                </a:lnTo>
                                <a:lnTo>
                                  <a:pt x="45" y="31"/>
                                </a:lnTo>
                                <a:lnTo>
                                  <a:pt x="41" y="36"/>
                                </a:lnTo>
                                <a:lnTo>
                                  <a:pt x="37" y="41"/>
                                </a:lnTo>
                                <a:lnTo>
                                  <a:pt x="32" y="48"/>
                                </a:lnTo>
                                <a:lnTo>
                                  <a:pt x="27" y="57"/>
                                </a:lnTo>
                                <a:lnTo>
                                  <a:pt x="27" y="152"/>
                                </a:lnTo>
                                <a:lnTo>
                                  <a:pt x="27" y="153"/>
                                </a:lnTo>
                                <a:lnTo>
                                  <a:pt x="25" y="153"/>
                                </a:lnTo>
                                <a:lnTo>
                                  <a:pt x="25" y="154"/>
                                </a:lnTo>
                                <a:lnTo>
                                  <a:pt x="24" y="155"/>
                                </a:lnTo>
                                <a:lnTo>
                                  <a:pt x="22" y="155"/>
                                </a:lnTo>
                                <a:lnTo>
                                  <a:pt x="19" y="155"/>
                                </a:lnTo>
                                <a:lnTo>
                                  <a:pt x="17" y="157"/>
                                </a:lnTo>
                                <a:lnTo>
                                  <a:pt x="13" y="157"/>
                                </a:lnTo>
                                <a:lnTo>
                                  <a:pt x="9" y="157"/>
                                </a:lnTo>
                                <a:lnTo>
                                  <a:pt x="7" y="155"/>
                                </a:lnTo>
                                <a:lnTo>
                                  <a:pt x="4" y="155"/>
                                </a:lnTo>
                                <a:lnTo>
                                  <a:pt x="2" y="155"/>
                                </a:lnTo>
                                <a:lnTo>
                                  <a:pt x="1" y="154"/>
                                </a:lnTo>
                                <a:lnTo>
                                  <a:pt x="1" y="153"/>
                                </a:lnTo>
                                <a:lnTo>
                                  <a:pt x="0" y="153"/>
                                </a:lnTo>
                                <a:lnTo>
                                  <a:pt x="0" y="152"/>
                                </a:lnTo>
                                <a:lnTo>
                                  <a:pt x="0" y="6"/>
                                </a:lnTo>
                                <a:lnTo>
                                  <a:pt x="0" y="5"/>
                                </a:lnTo>
                                <a:lnTo>
                                  <a:pt x="1" y="5"/>
                                </a:lnTo>
                                <a:lnTo>
                                  <a:pt x="1" y="4"/>
                                </a:lnTo>
                                <a:lnTo>
                                  <a:pt x="2" y="3"/>
                                </a:lnTo>
                                <a:lnTo>
                                  <a:pt x="4" y="3"/>
                                </a:lnTo>
                                <a:lnTo>
                                  <a:pt x="6" y="3"/>
                                </a:lnTo>
                                <a:lnTo>
                                  <a:pt x="8" y="1"/>
                                </a:lnTo>
                                <a:lnTo>
                                  <a:pt x="12" y="1"/>
                                </a:lnTo>
                                <a:lnTo>
                                  <a:pt x="16" y="1"/>
                                </a:lnTo>
                                <a:lnTo>
                                  <a:pt x="18" y="3"/>
                                </a:lnTo>
                                <a:lnTo>
                                  <a:pt x="20" y="3"/>
                                </a:lnTo>
                                <a:lnTo>
                                  <a:pt x="22" y="3"/>
                                </a:lnTo>
                                <a:lnTo>
                                  <a:pt x="23" y="4"/>
                                </a:lnTo>
                                <a:lnTo>
                                  <a:pt x="23" y="5"/>
                                </a:lnTo>
                                <a:lnTo>
                                  <a:pt x="24" y="5"/>
                                </a:lnTo>
                                <a:lnTo>
                                  <a:pt x="24" y="6"/>
                                </a:lnTo>
                                <a:lnTo>
                                  <a:pt x="24" y="27"/>
                                </a:lnTo>
                                <a:lnTo>
                                  <a:pt x="29" y="20"/>
                                </a:lnTo>
                                <a:lnTo>
                                  <a:pt x="35" y="14"/>
                                </a:lnTo>
                                <a:lnTo>
                                  <a:pt x="40" y="9"/>
                                </a:lnTo>
                                <a:lnTo>
                                  <a:pt x="45" y="5"/>
                                </a:lnTo>
                                <a:lnTo>
                                  <a:pt x="50" y="3"/>
                                </a:lnTo>
                                <a:lnTo>
                                  <a:pt x="54" y="1"/>
                                </a:lnTo>
                                <a:lnTo>
                                  <a:pt x="59" y="0"/>
                                </a:lnTo>
                                <a:lnTo>
                                  <a:pt x="64" y="0"/>
                                </a:lnTo>
                                <a:lnTo>
                                  <a:pt x="66" y="0"/>
                                </a:lnTo>
                                <a:lnTo>
                                  <a:pt x="69" y="0"/>
                                </a:lnTo>
                                <a:lnTo>
                                  <a:pt x="71" y="0"/>
                                </a:lnTo>
                                <a:lnTo>
                                  <a:pt x="73" y="0"/>
                                </a:lnTo>
                                <a:lnTo>
                                  <a:pt x="76" y="1"/>
                                </a:lnTo>
                                <a:lnTo>
                                  <a:pt x="78" y="3"/>
                                </a:lnTo>
                                <a:lnTo>
                                  <a:pt x="81" y="3"/>
                                </a:lnTo>
                                <a:lnTo>
                                  <a:pt x="82" y="4"/>
                                </a:lnTo>
                                <a:lnTo>
                                  <a:pt x="83" y="5"/>
                                </a:lnTo>
                                <a:lnTo>
                                  <a:pt x="83" y="5"/>
                                </a:lnTo>
                                <a:lnTo>
                                  <a:pt x="83" y="6"/>
                                </a:lnTo>
                                <a:lnTo>
                                  <a:pt x="83" y="8"/>
                                </a:lnTo>
                                <a:lnTo>
                                  <a:pt x="85" y="9"/>
                                </a:lnTo>
                                <a:lnTo>
                                  <a:pt x="85" y="10"/>
                                </a:lnTo>
                                <a:lnTo>
                                  <a:pt x="85" y="12"/>
                                </a:lnTo>
                                <a:lnTo>
                                  <a:pt x="85"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85" name="Freeform 79"/>
                        <wps:cNvSpPr>
                          <a:spLocks noEditPoints="1"/>
                        </wps:cNvSpPr>
                        <wps:spPr bwMode="auto">
                          <a:xfrm>
                            <a:off x="3749675" y="3325812"/>
                            <a:ext cx="76200" cy="84138"/>
                          </a:xfrm>
                          <a:custGeom>
                            <a:avLst/>
                            <a:gdLst>
                              <a:gd name="T0" fmla="*/ 144 w 144"/>
                              <a:gd name="T1" fmla="*/ 95 h 158"/>
                              <a:gd name="T2" fmla="*/ 135 w 144"/>
                              <a:gd name="T3" fmla="*/ 125 h 158"/>
                              <a:gd name="T4" fmla="*/ 116 w 144"/>
                              <a:gd name="T5" fmla="*/ 145 h 158"/>
                              <a:gd name="T6" fmla="*/ 89 w 144"/>
                              <a:gd name="T7" fmla="*/ 158 h 158"/>
                              <a:gd name="T8" fmla="*/ 55 w 144"/>
                              <a:gd name="T9" fmla="*/ 158 h 158"/>
                              <a:gd name="T10" fmla="*/ 27 w 144"/>
                              <a:gd name="T11" fmla="*/ 147 h 158"/>
                              <a:gd name="T12" fmla="*/ 10 w 144"/>
                              <a:gd name="T13" fmla="*/ 127 h 158"/>
                              <a:gd name="T14" fmla="*/ 2 w 144"/>
                              <a:gd name="T15" fmla="*/ 97 h 158"/>
                              <a:gd name="T16" fmla="*/ 2 w 144"/>
                              <a:gd name="T17" fmla="*/ 63 h 158"/>
                              <a:gd name="T18" fmla="*/ 10 w 144"/>
                              <a:gd name="T19" fmla="*/ 33 h 158"/>
                              <a:gd name="T20" fmla="*/ 29 w 144"/>
                              <a:gd name="T21" fmla="*/ 12 h 158"/>
                              <a:gd name="T22" fmla="*/ 57 w 144"/>
                              <a:gd name="T23" fmla="*/ 0 h 158"/>
                              <a:gd name="T24" fmla="*/ 91 w 144"/>
                              <a:gd name="T25" fmla="*/ 0 h 158"/>
                              <a:gd name="T26" fmla="*/ 117 w 144"/>
                              <a:gd name="T27" fmla="*/ 11 h 158"/>
                              <a:gd name="T28" fmla="*/ 136 w 144"/>
                              <a:gd name="T29" fmla="*/ 31 h 158"/>
                              <a:gd name="T30" fmla="*/ 144 w 144"/>
                              <a:gd name="T31" fmla="*/ 59 h 158"/>
                              <a:gd name="T32" fmla="*/ 117 w 144"/>
                              <a:gd name="T33" fmla="*/ 79 h 158"/>
                              <a:gd name="T34" fmla="*/ 115 w 144"/>
                              <a:gd name="T35" fmla="*/ 57 h 158"/>
                              <a:gd name="T36" fmla="*/ 107 w 144"/>
                              <a:gd name="T37" fmla="*/ 38 h 158"/>
                              <a:gd name="T38" fmla="*/ 94 w 144"/>
                              <a:gd name="T39" fmla="*/ 26 h 158"/>
                              <a:gd name="T40" fmla="*/ 73 w 144"/>
                              <a:gd name="T41" fmla="*/ 22 h 158"/>
                              <a:gd name="T42" fmla="*/ 53 w 144"/>
                              <a:gd name="T43" fmla="*/ 26 h 158"/>
                              <a:gd name="T44" fmla="*/ 39 w 144"/>
                              <a:gd name="T45" fmla="*/ 38 h 158"/>
                              <a:gd name="T46" fmla="*/ 31 w 144"/>
                              <a:gd name="T47" fmla="*/ 56 h 158"/>
                              <a:gd name="T48" fmla="*/ 29 w 144"/>
                              <a:gd name="T49" fmla="*/ 79 h 158"/>
                              <a:gd name="T50" fmla="*/ 30 w 144"/>
                              <a:gd name="T51" fmla="*/ 101 h 158"/>
                              <a:gd name="T52" fmla="*/ 37 w 144"/>
                              <a:gd name="T53" fmla="*/ 120 h 158"/>
                              <a:gd name="T54" fmla="*/ 51 w 144"/>
                              <a:gd name="T55" fmla="*/ 132 h 158"/>
                              <a:gd name="T56" fmla="*/ 73 w 144"/>
                              <a:gd name="T57" fmla="*/ 136 h 158"/>
                              <a:gd name="T58" fmla="*/ 93 w 144"/>
                              <a:gd name="T59" fmla="*/ 132 h 158"/>
                              <a:gd name="T60" fmla="*/ 106 w 144"/>
                              <a:gd name="T61" fmla="*/ 120 h 158"/>
                              <a:gd name="T62" fmla="*/ 115 w 144"/>
                              <a:gd name="T63" fmla="*/ 102 h 158"/>
                              <a:gd name="T64" fmla="*/ 117 w 144"/>
                              <a:gd name="T65" fmla="*/ 79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4" h="158">
                                <a:moveTo>
                                  <a:pt x="144" y="78"/>
                                </a:moveTo>
                                <a:lnTo>
                                  <a:pt x="144" y="95"/>
                                </a:lnTo>
                                <a:lnTo>
                                  <a:pt x="141" y="110"/>
                                </a:lnTo>
                                <a:lnTo>
                                  <a:pt x="135" y="125"/>
                                </a:lnTo>
                                <a:lnTo>
                                  <a:pt x="126" y="136"/>
                                </a:lnTo>
                                <a:lnTo>
                                  <a:pt x="116" y="145"/>
                                </a:lnTo>
                                <a:lnTo>
                                  <a:pt x="104" y="153"/>
                                </a:lnTo>
                                <a:lnTo>
                                  <a:pt x="89" y="158"/>
                                </a:lnTo>
                                <a:lnTo>
                                  <a:pt x="72" y="158"/>
                                </a:lnTo>
                                <a:lnTo>
                                  <a:pt x="55" y="158"/>
                                </a:lnTo>
                                <a:lnTo>
                                  <a:pt x="40" y="153"/>
                                </a:lnTo>
                                <a:lnTo>
                                  <a:pt x="27" y="147"/>
                                </a:lnTo>
                                <a:lnTo>
                                  <a:pt x="18" y="138"/>
                                </a:lnTo>
                                <a:lnTo>
                                  <a:pt x="10" y="127"/>
                                </a:lnTo>
                                <a:lnTo>
                                  <a:pt x="5" y="113"/>
                                </a:lnTo>
                                <a:lnTo>
                                  <a:pt x="2" y="97"/>
                                </a:lnTo>
                                <a:lnTo>
                                  <a:pt x="0" y="80"/>
                                </a:lnTo>
                                <a:lnTo>
                                  <a:pt x="2" y="63"/>
                                </a:lnTo>
                                <a:lnTo>
                                  <a:pt x="5" y="48"/>
                                </a:lnTo>
                                <a:lnTo>
                                  <a:pt x="10" y="33"/>
                                </a:lnTo>
                                <a:lnTo>
                                  <a:pt x="19" y="22"/>
                                </a:lnTo>
                                <a:lnTo>
                                  <a:pt x="29" y="12"/>
                                </a:lnTo>
                                <a:lnTo>
                                  <a:pt x="42" y="5"/>
                                </a:lnTo>
                                <a:lnTo>
                                  <a:pt x="57" y="0"/>
                                </a:lnTo>
                                <a:lnTo>
                                  <a:pt x="74" y="0"/>
                                </a:lnTo>
                                <a:lnTo>
                                  <a:pt x="91" y="0"/>
                                </a:lnTo>
                                <a:lnTo>
                                  <a:pt x="105" y="5"/>
                                </a:lnTo>
                                <a:lnTo>
                                  <a:pt x="117" y="11"/>
                                </a:lnTo>
                                <a:lnTo>
                                  <a:pt x="127" y="20"/>
                                </a:lnTo>
                                <a:lnTo>
                                  <a:pt x="136" y="31"/>
                                </a:lnTo>
                                <a:lnTo>
                                  <a:pt x="141" y="44"/>
                                </a:lnTo>
                                <a:lnTo>
                                  <a:pt x="144" y="59"/>
                                </a:lnTo>
                                <a:lnTo>
                                  <a:pt x="144" y="78"/>
                                </a:lnTo>
                                <a:close/>
                                <a:moveTo>
                                  <a:pt x="117" y="79"/>
                                </a:moveTo>
                                <a:lnTo>
                                  <a:pt x="116" y="68"/>
                                </a:lnTo>
                                <a:lnTo>
                                  <a:pt x="115" y="57"/>
                                </a:lnTo>
                                <a:lnTo>
                                  <a:pt x="112" y="47"/>
                                </a:lnTo>
                                <a:lnTo>
                                  <a:pt x="107" y="38"/>
                                </a:lnTo>
                                <a:lnTo>
                                  <a:pt x="103" y="31"/>
                                </a:lnTo>
                                <a:lnTo>
                                  <a:pt x="94" y="26"/>
                                </a:lnTo>
                                <a:lnTo>
                                  <a:pt x="85" y="22"/>
                                </a:lnTo>
                                <a:lnTo>
                                  <a:pt x="73" y="22"/>
                                </a:lnTo>
                                <a:lnTo>
                                  <a:pt x="62" y="22"/>
                                </a:lnTo>
                                <a:lnTo>
                                  <a:pt x="53" y="26"/>
                                </a:lnTo>
                                <a:lnTo>
                                  <a:pt x="45" y="31"/>
                                </a:lnTo>
                                <a:lnTo>
                                  <a:pt x="39" y="38"/>
                                </a:lnTo>
                                <a:lnTo>
                                  <a:pt x="34" y="46"/>
                                </a:lnTo>
                                <a:lnTo>
                                  <a:pt x="31" y="56"/>
                                </a:lnTo>
                                <a:lnTo>
                                  <a:pt x="29" y="67"/>
                                </a:lnTo>
                                <a:lnTo>
                                  <a:pt x="29" y="79"/>
                                </a:lnTo>
                                <a:lnTo>
                                  <a:pt x="29" y="90"/>
                                </a:lnTo>
                                <a:lnTo>
                                  <a:pt x="30" y="101"/>
                                </a:lnTo>
                                <a:lnTo>
                                  <a:pt x="34" y="111"/>
                                </a:lnTo>
                                <a:lnTo>
                                  <a:pt x="37" y="120"/>
                                </a:lnTo>
                                <a:lnTo>
                                  <a:pt x="43" y="126"/>
                                </a:lnTo>
                                <a:lnTo>
                                  <a:pt x="51" y="132"/>
                                </a:lnTo>
                                <a:lnTo>
                                  <a:pt x="61" y="136"/>
                                </a:lnTo>
                                <a:lnTo>
                                  <a:pt x="73" y="136"/>
                                </a:lnTo>
                                <a:lnTo>
                                  <a:pt x="84" y="136"/>
                                </a:lnTo>
                                <a:lnTo>
                                  <a:pt x="93" y="132"/>
                                </a:lnTo>
                                <a:lnTo>
                                  <a:pt x="100" y="127"/>
                                </a:lnTo>
                                <a:lnTo>
                                  <a:pt x="106" y="120"/>
                                </a:lnTo>
                                <a:lnTo>
                                  <a:pt x="111" y="112"/>
                                </a:lnTo>
                                <a:lnTo>
                                  <a:pt x="115" y="102"/>
                                </a:lnTo>
                                <a:lnTo>
                                  <a:pt x="116" y="91"/>
                                </a:lnTo>
                                <a:lnTo>
                                  <a:pt x="117" y="7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86" name="Freeform 80"/>
                        <wps:cNvSpPr>
                          <a:spLocks/>
                        </wps:cNvSpPr>
                        <wps:spPr bwMode="auto">
                          <a:xfrm>
                            <a:off x="3841750" y="3325812"/>
                            <a:ext cx="53975" cy="84138"/>
                          </a:xfrm>
                          <a:custGeom>
                            <a:avLst/>
                            <a:gdLst>
                              <a:gd name="T0" fmla="*/ 101 w 102"/>
                              <a:gd name="T1" fmla="*/ 122 h 158"/>
                              <a:gd name="T2" fmla="*/ 93 w 102"/>
                              <a:gd name="T3" fmla="*/ 139 h 158"/>
                              <a:gd name="T4" fmla="*/ 77 w 102"/>
                              <a:gd name="T5" fmla="*/ 152 h 158"/>
                              <a:gd name="T6" fmla="*/ 58 w 102"/>
                              <a:gd name="T7" fmla="*/ 158 h 158"/>
                              <a:gd name="T8" fmla="*/ 38 w 102"/>
                              <a:gd name="T9" fmla="*/ 158 h 158"/>
                              <a:gd name="T10" fmla="*/ 23 w 102"/>
                              <a:gd name="T11" fmla="*/ 155 h 158"/>
                              <a:gd name="T12" fmla="*/ 12 w 102"/>
                              <a:gd name="T13" fmla="*/ 152 h 158"/>
                              <a:gd name="T14" fmla="*/ 5 w 102"/>
                              <a:gd name="T15" fmla="*/ 148 h 158"/>
                              <a:gd name="T16" fmla="*/ 1 w 102"/>
                              <a:gd name="T17" fmla="*/ 144 h 158"/>
                              <a:gd name="T18" fmla="*/ 0 w 102"/>
                              <a:gd name="T19" fmla="*/ 139 h 158"/>
                              <a:gd name="T20" fmla="*/ 0 w 102"/>
                              <a:gd name="T21" fmla="*/ 131 h 158"/>
                              <a:gd name="T22" fmla="*/ 0 w 102"/>
                              <a:gd name="T23" fmla="*/ 127 h 158"/>
                              <a:gd name="T24" fmla="*/ 1 w 102"/>
                              <a:gd name="T25" fmla="*/ 125 h 158"/>
                              <a:gd name="T26" fmla="*/ 2 w 102"/>
                              <a:gd name="T27" fmla="*/ 123 h 158"/>
                              <a:gd name="T28" fmla="*/ 6 w 102"/>
                              <a:gd name="T29" fmla="*/ 123 h 158"/>
                              <a:gd name="T30" fmla="*/ 13 w 102"/>
                              <a:gd name="T31" fmla="*/ 128 h 158"/>
                              <a:gd name="T32" fmla="*/ 23 w 102"/>
                              <a:gd name="T33" fmla="*/ 133 h 158"/>
                              <a:gd name="T34" fmla="*/ 37 w 102"/>
                              <a:gd name="T35" fmla="*/ 137 h 158"/>
                              <a:gd name="T36" fmla="*/ 51 w 102"/>
                              <a:gd name="T37" fmla="*/ 137 h 158"/>
                              <a:gd name="T38" fmla="*/ 63 w 102"/>
                              <a:gd name="T39" fmla="*/ 134 h 158"/>
                              <a:gd name="T40" fmla="*/ 71 w 102"/>
                              <a:gd name="T41" fmla="*/ 128 h 158"/>
                              <a:gd name="T42" fmla="*/ 75 w 102"/>
                              <a:gd name="T43" fmla="*/ 120 h 158"/>
                              <a:gd name="T44" fmla="*/ 75 w 102"/>
                              <a:gd name="T45" fmla="*/ 109 h 158"/>
                              <a:gd name="T46" fmla="*/ 69 w 102"/>
                              <a:gd name="T47" fmla="*/ 100 h 158"/>
                              <a:gd name="T48" fmla="*/ 59 w 102"/>
                              <a:gd name="T49" fmla="*/ 94 h 158"/>
                              <a:gd name="T50" fmla="*/ 47 w 102"/>
                              <a:gd name="T51" fmla="*/ 88 h 158"/>
                              <a:gd name="T52" fmla="*/ 33 w 102"/>
                              <a:gd name="T53" fmla="*/ 83 h 158"/>
                              <a:gd name="T54" fmla="*/ 19 w 102"/>
                              <a:gd name="T55" fmla="*/ 75 h 158"/>
                              <a:gd name="T56" fmla="*/ 10 w 102"/>
                              <a:gd name="T57" fmla="*/ 65 h 158"/>
                              <a:gd name="T58" fmla="*/ 3 w 102"/>
                              <a:gd name="T59" fmla="*/ 52 h 158"/>
                              <a:gd name="T60" fmla="*/ 3 w 102"/>
                              <a:gd name="T61" fmla="*/ 35 h 158"/>
                              <a:gd name="T62" fmla="*/ 10 w 102"/>
                              <a:gd name="T63" fmla="*/ 19 h 158"/>
                              <a:gd name="T64" fmla="*/ 23 w 102"/>
                              <a:gd name="T65" fmla="*/ 8 h 158"/>
                              <a:gd name="T66" fmla="*/ 43 w 102"/>
                              <a:gd name="T67" fmla="*/ 0 h 158"/>
                              <a:gd name="T68" fmla="*/ 61 w 102"/>
                              <a:gd name="T69" fmla="*/ 0 h 158"/>
                              <a:gd name="T70" fmla="*/ 72 w 102"/>
                              <a:gd name="T71" fmla="*/ 1 h 158"/>
                              <a:gd name="T72" fmla="*/ 82 w 102"/>
                              <a:gd name="T73" fmla="*/ 4 h 158"/>
                              <a:gd name="T74" fmla="*/ 88 w 102"/>
                              <a:gd name="T75" fmla="*/ 8 h 158"/>
                              <a:gd name="T76" fmla="*/ 92 w 102"/>
                              <a:gd name="T77" fmla="*/ 10 h 158"/>
                              <a:gd name="T78" fmla="*/ 93 w 102"/>
                              <a:gd name="T79" fmla="*/ 12 h 158"/>
                              <a:gd name="T80" fmla="*/ 93 w 102"/>
                              <a:gd name="T81" fmla="*/ 15 h 158"/>
                              <a:gd name="T82" fmla="*/ 95 w 102"/>
                              <a:gd name="T83" fmla="*/ 19 h 158"/>
                              <a:gd name="T84" fmla="*/ 95 w 102"/>
                              <a:gd name="T85" fmla="*/ 24 h 158"/>
                              <a:gd name="T86" fmla="*/ 93 w 102"/>
                              <a:gd name="T87" fmla="*/ 27 h 158"/>
                              <a:gd name="T88" fmla="*/ 92 w 102"/>
                              <a:gd name="T89" fmla="*/ 30 h 158"/>
                              <a:gd name="T90" fmla="*/ 91 w 102"/>
                              <a:gd name="T91" fmla="*/ 31 h 158"/>
                              <a:gd name="T92" fmla="*/ 88 w 102"/>
                              <a:gd name="T93" fmla="*/ 31 h 158"/>
                              <a:gd name="T94" fmla="*/ 82 w 102"/>
                              <a:gd name="T95" fmla="*/ 27 h 158"/>
                              <a:gd name="T96" fmla="*/ 74 w 102"/>
                              <a:gd name="T97" fmla="*/ 24 h 158"/>
                              <a:gd name="T98" fmla="*/ 63 w 102"/>
                              <a:gd name="T99" fmla="*/ 20 h 158"/>
                              <a:gd name="T100" fmla="*/ 49 w 102"/>
                              <a:gd name="T101" fmla="*/ 20 h 158"/>
                              <a:gd name="T102" fmla="*/ 38 w 102"/>
                              <a:gd name="T103" fmla="*/ 24 h 158"/>
                              <a:gd name="T104" fmla="*/ 32 w 102"/>
                              <a:gd name="T105" fmla="*/ 28 h 158"/>
                              <a:gd name="T106" fmla="*/ 28 w 102"/>
                              <a:gd name="T107" fmla="*/ 37 h 158"/>
                              <a:gd name="T108" fmla="*/ 29 w 102"/>
                              <a:gd name="T109" fmla="*/ 47 h 158"/>
                              <a:gd name="T110" fmla="*/ 35 w 102"/>
                              <a:gd name="T111" fmla="*/ 56 h 158"/>
                              <a:gd name="T112" fmla="*/ 45 w 102"/>
                              <a:gd name="T113" fmla="*/ 62 h 158"/>
                              <a:gd name="T114" fmla="*/ 58 w 102"/>
                              <a:gd name="T115" fmla="*/ 68 h 158"/>
                              <a:gd name="T116" fmla="*/ 71 w 102"/>
                              <a:gd name="T117" fmla="*/ 73 h 158"/>
                              <a:gd name="T118" fmla="*/ 85 w 102"/>
                              <a:gd name="T119" fmla="*/ 80 h 158"/>
                              <a:gd name="T120" fmla="*/ 95 w 102"/>
                              <a:gd name="T121" fmla="*/ 89 h 158"/>
                              <a:gd name="T122" fmla="*/ 101 w 102"/>
                              <a:gd name="T123" fmla="*/ 102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02" h="158">
                                <a:moveTo>
                                  <a:pt x="102" y="112"/>
                                </a:moveTo>
                                <a:lnTo>
                                  <a:pt x="101" y="122"/>
                                </a:lnTo>
                                <a:lnTo>
                                  <a:pt x="97" y="132"/>
                                </a:lnTo>
                                <a:lnTo>
                                  <a:pt x="93" y="139"/>
                                </a:lnTo>
                                <a:lnTo>
                                  <a:pt x="86" y="147"/>
                                </a:lnTo>
                                <a:lnTo>
                                  <a:pt x="77" y="152"/>
                                </a:lnTo>
                                <a:lnTo>
                                  <a:pt x="67" y="155"/>
                                </a:lnTo>
                                <a:lnTo>
                                  <a:pt x="58" y="158"/>
                                </a:lnTo>
                                <a:lnTo>
                                  <a:pt x="45" y="158"/>
                                </a:lnTo>
                                <a:lnTo>
                                  <a:pt x="38" y="158"/>
                                </a:lnTo>
                                <a:lnTo>
                                  <a:pt x="31" y="157"/>
                                </a:lnTo>
                                <a:lnTo>
                                  <a:pt x="23" y="155"/>
                                </a:lnTo>
                                <a:lnTo>
                                  <a:pt x="18" y="154"/>
                                </a:lnTo>
                                <a:lnTo>
                                  <a:pt x="12" y="152"/>
                                </a:lnTo>
                                <a:lnTo>
                                  <a:pt x="8" y="150"/>
                                </a:lnTo>
                                <a:lnTo>
                                  <a:pt x="5" y="148"/>
                                </a:lnTo>
                                <a:lnTo>
                                  <a:pt x="2" y="147"/>
                                </a:lnTo>
                                <a:lnTo>
                                  <a:pt x="1" y="144"/>
                                </a:lnTo>
                                <a:lnTo>
                                  <a:pt x="0" y="142"/>
                                </a:lnTo>
                                <a:lnTo>
                                  <a:pt x="0" y="139"/>
                                </a:lnTo>
                                <a:lnTo>
                                  <a:pt x="0" y="134"/>
                                </a:lnTo>
                                <a:lnTo>
                                  <a:pt x="0" y="131"/>
                                </a:lnTo>
                                <a:lnTo>
                                  <a:pt x="0" y="129"/>
                                </a:lnTo>
                                <a:lnTo>
                                  <a:pt x="0" y="127"/>
                                </a:lnTo>
                                <a:lnTo>
                                  <a:pt x="1" y="126"/>
                                </a:lnTo>
                                <a:lnTo>
                                  <a:pt x="1" y="125"/>
                                </a:lnTo>
                                <a:lnTo>
                                  <a:pt x="2" y="123"/>
                                </a:lnTo>
                                <a:lnTo>
                                  <a:pt x="2" y="123"/>
                                </a:lnTo>
                                <a:lnTo>
                                  <a:pt x="3" y="123"/>
                                </a:lnTo>
                                <a:lnTo>
                                  <a:pt x="6" y="123"/>
                                </a:lnTo>
                                <a:lnTo>
                                  <a:pt x="10" y="126"/>
                                </a:lnTo>
                                <a:lnTo>
                                  <a:pt x="13" y="128"/>
                                </a:lnTo>
                                <a:lnTo>
                                  <a:pt x="17" y="131"/>
                                </a:lnTo>
                                <a:lnTo>
                                  <a:pt x="23" y="133"/>
                                </a:lnTo>
                                <a:lnTo>
                                  <a:pt x="29" y="134"/>
                                </a:lnTo>
                                <a:lnTo>
                                  <a:pt x="37" y="137"/>
                                </a:lnTo>
                                <a:lnTo>
                                  <a:pt x="45" y="137"/>
                                </a:lnTo>
                                <a:lnTo>
                                  <a:pt x="51" y="137"/>
                                </a:lnTo>
                                <a:lnTo>
                                  <a:pt x="58" y="136"/>
                                </a:lnTo>
                                <a:lnTo>
                                  <a:pt x="63" y="134"/>
                                </a:lnTo>
                                <a:lnTo>
                                  <a:pt x="67" y="132"/>
                                </a:lnTo>
                                <a:lnTo>
                                  <a:pt x="71" y="128"/>
                                </a:lnTo>
                                <a:lnTo>
                                  <a:pt x="74" y="125"/>
                                </a:lnTo>
                                <a:lnTo>
                                  <a:pt x="75" y="120"/>
                                </a:lnTo>
                                <a:lnTo>
                                  <a:pt x="75" y="113"/>
                                </a:lnTo>
                                <a:lnTo>
                                  <a:pt x="75" y="109"/>
                                </a:lnTo>
                                <a:lnTo>
                                  <a:pt x="72" y="104"/>
                                </a:lnTo>
                                <a:lnTo>
                                  <a:pt x="69" y="100"/>
                                </a:lnTo>
                                <a:lnTo>
                                  <a:pt x="64" y="96"/>
                                </a:lnTo>
                                <a:lnTo>
                                  <a:pt x="59" y="94"/>
                                </a:lnTo>
                                <a:lnTo>
                                  <a:pt x="53" y="91"/>
                                </a:lnTo>
                                <a:lnTo>
                                  <a:pt x="47" y="88"/>
                                </a:lnTo>
                                <a:lnTo>
                                  <a:pt x="39" y="85"/>
                                </a:lnTo>
                                <a:lnTo>
                                  <a:pt x="33" y="83"/>
                                </a:lnTo>
                                <a:lnTo>
                                  <a:pt x="26" y="79"/>
                                </a:lnTo>
                                <a:lnTo>
                                  <a:pt x="19" y="75"/>
                                </a:lnTo>
                                <a:lnTo>
                                  <a:pt x="15" y="70"/>
                                </a:lnTo>
                                <a:lnTo>
                                  <a:pt x="10" y="65"/>
                                </a:lnTo>
                                <a:lnTo>
                                  <a:pt x="6" y="59"/>
                                </a:lnTo>
                                <a:lnTo>
                                  <a:pt x="3" y="52"/>
                                </a:lnTo>
                                <a:lnTo>
                                  <a:pt x="3" y="42"/>
                                </a:lnTo>
                                <a:lnTo>
                                  <a:pt x="3" y="35"/>
                                </a:lnTo>
                                <a:lnTo>
                                  <a:pt x="6" y="26"/>
                                </a:lnTo>
                                <a:lnTo>
                                  <a:pt x="10" y="19"/>
                                </a:lnTo>
                                <a:lnTo>
                                  <a:pt x="16" y="12"/>
                                </a:lnTo>
                                <a:lnTo>
                                  <a:pt x="23" y="8"/>
                                </a:lnTo>
                                <a:lnTo>
                                  <a:pt x="33" y="3"/>
                                </a:lnTo>
                                <a:lnTo>
                                  <a:pt x="43" y="0"/>
                                </a:lnTo>
                                <a:lnTo>
                                  <a:pt x="55" y="0"/>
                                </a:lnTo>
                                <a:lnTo>
                                  <a:pt x="61" y="0"/>
                                </a:lnTo>
                                <a:lnTo>
                                  <a:pt x="67" y="0"/>
                                </a:lnTo>
                                <a:lnTo>
                                  <a:pt x="72" y="1"/>
                                </a:lnTo>
                                <a:lnTo>
                                  <a:pt x="77" y="3"/>
                                </a:lnTo>
                                <a:lnTo>
                                  <a:pt x="82" y="4"/>
                                </a:lnTo>
                                <a:lnTo>
                                  <a:pt x="85" y="6"/>
                                </a:lnTo>
                                <a:lnTo>
                                  <a:pt x="88" y="8"/>
                                </a:lnTo>
                                <a:lnTo>
                                  <a:pt x="91" y="9"/>
                                </a:lnTo>
                                <a:lnTo>
                                  <a:pt x="92" y="10"/>
                                </a:lnTo>
                                <a:lnTo>
                                  <a:pt x="92" y="11"/>
                                </a:lnTo>
                                <a:lnTo>
                                  <a:pt x="93" y="12"/>
                                </a:lnTo>
                                <a:lnTo>
                                  <a:pt x="93" y="14"/>
                                </a:lnTo>
                                <a:lnTo>
                                  <a:pt x="93" y="15"/>
                                </a:lnTo>
                                <a:lnTo>
                                  <a:pt x="93" y="16"/>
                                </a:lnTo>
                                <a:lnTo>
                                  <a:pt x="95" y="19"/>
                                </a:lnTo>
                                <a:lnTo>
                                  <a:pt x="95" y="21"/>
                                </a:lnTo>
                                <a:lnTo>
                                  <a:pt x="95" y="24"/>
                                </a:lnTo>
                                <a:lnTo>
                                  <a:pt x="93" y="26"/>
                                </a:lnTo>
                                <a:lnTo>
                                  <a:pt x="93" y="27"/>
                                </a:lnTo>
                                <a:lnTo>
                                  <a:pt x="93" y="28"/>
                                </a:lnTo>
                                <a:lnTo>
                                  <a:pt x="92" y="30"/>
                                </a:lnTo>
                                <a:lnTo>
                                  <a:pt x="92" y="31"/>
                                </a:lnTo>
                                <a:lnTo>
                                  <a:pt x="91" y="31"/>
                                </a:lnTo>
                                <a:lnTo>
                                  <a:pt x="90" y="31"/>
                                </a:lnTo>
                                <a:lnTo>
                                  <a:pt x="88" y="31"/>
                                </a:lnTo>
                                <a:lnTo>
                                  <a:pt x="86" y="30"/>
                                </a:lnTo>
                                <a:lnTo>
                                  <a:pt x="82" y="27"/>
                                </a:lnTo>
                                <a:lnTo>
                                  <a:pt x="79" y="26"/>
                                </a:lnTo>
                                <a:lnTo>
                                  <a:pt x="74" y="24"/>
                                </a:lnTo>
                                <a:lnTo>
                                  <a:pt x="69" y="22"/>
                                </a:lnTo>
                                <a:lnTo>
                                  <a:pt x="63" y="20"/>
                                </a:lnTo>
                                <a:lnTo>
                                  <a:pt x="55" y="20"/>
                                </a:lnTo>
                                <a:lnTo>
                                  <a:pt x="49" y="20"/>
                                </a:lnTo>
                                <a:lnTo>
                                  <a:pt x="43" y="22"/>
                                </a:lnTo>
                                <a:lnTo>
                                  <a:pt x="38" y="24"/>
                                </a:lnTo>
                                <a:lnTo>
                                  <a:pt x="34" y="26"/>
                                </a:lnTo>
                                <a:lnTo>
                                  <a:pt x="32" y="28"/>
                                </a:lnTo>
                                <a:lnTo>
                                  <a:pt x="29" y="32"/>
                                </a:lnTo>
                                <a:lnTo>
                                  <a:pt x="28" y="37"/>
                                </a:lnTo>
                                <a:lnTo>
                                  <a:pt x="28" y="41"/>
                                </a:lnTo>
                                <a:lnTo>
                                  <a:pt x="29" y="47"/>
                                </a:lnTo>
                                <a:lnTo>
                                  <a:pt x="32" y="52"/>
                                </a:lnTo>
                                <a:lnTo>
                                  <a:pt x="35" y="56"/>
                                </a:lnTo>
                                <a:lnTo>
                                  <a:pt x="40" y="59"/>
                                </a:lnTo>
                                <a:lnTo>
                                  <a:pt x="45" y="62"/>
                                </a:lnTo>
                                <a:lnTo>
                                  <a:pt x="51" y="64"/>
                                </a:lnTo>
                                <a:lnTo>
                                  <a:pt x="58" y="68"/>
                                </a:lnTo>
                                <a:lnTo>
                                  <a:pt x="65" y="70"/>
                                </a:lnTo>
                                <a:lnTo>
                                  <a:pt x="71" y="73"/>
                                </a:lnTo>
                                <a:lnTo>
                                  <a:pt x="79" y="76"/>
                                </a:lnTo>
                                <a:lnTo>
                                  <a:pt x="85" y="80"/>
                                </a:lnTo>
                                <a:lnTo>
                                  <a:pt x="90" y="84"/>
                                </a:lnTo>
                                <a:lnTo>
                                  <a:pt x="95" y="89"/>
                                </a:lnTo>
                                <a:lnTo>
                                  <a:pt x="98" y="96"/>
                                </a:lnTo>
                                <a:lnTo>
                                  <a:pt x="101" y="102"/>
                                </a:lnTo>
                                <a:lnTo>
                                  <a:pt x="102" y="1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87" name="Freeform 81"/>
                        <wps:cNvSpPr>
                          <a:spLocks noEditPoints="1"/>
                        </wps:cNvSpPr>
                        <wps:spPr bwMode="auto">
                          <a:xfrm>
                            <a:off x="3913188" y="3295650"/>
                            <a:ext cx="17463" cy="114300"/>
                          </a:xfrm>
                          <a:custGeom>
                            <a:avLst/>
                            <a:gdLst>
                              <a:gd name="T0" fmla="*/ 30 w 32"/>
                              <a:gd name="T1" fmla="*/ 210 h 215"/>
                              <a:gd name="T2" fmla="*/ 30 w 32"/>
                              <a:gd name="T3" fmla="*/ 211 h 215"/>
                              <a:gd name="T4" fmla="*/ 29 w 32"/>
                              <a:gd name="T5" fmla="*/ 211 h 215"/>
                              <a:gd name="T6" fmla="*/ 29 w 32"/>
                              <a:gd name="T7" fmla="*/ 212 h 215"/>
                              <a:gd name="T8" fmla="*/ 28 w 32"/>
                              <a:gd name="T9" fmla="*/ 213 h 215"/>
                              <a:gd name="T10" fmla="*/ 25 w 32"/>
                              <a:gd name="T11" fmla="*/ 213 h 215"/>
                              <a:gd name="T12" fmla="*/ 23 w 32"/>
                              <a:gd name="T13" fmla="*/ 213 h 215"/>
                              <a:gd name="T14" fmla="*/ 20 w 32"/>
                              <a:gd name="T15" fmla="*/ 215 h 215"/>
                              <a:gd name="T16" fmla="*/ 16 w 32"/>
                              <a:gd name="T17" fmla="*/ 215 h 215"/>
                              <a:gd name="T18" fmla="*/ 13 w 32"/>
                              <a:gd name="T19" fmla="*/ 215 h 215"/>
                              <a:gd name="T20" fmla="*/ 10 w 32"/>
                              <a:gd name="T21" fmla="*/ 213 h 215"/>
                              <a:gd name="T22" fmla="*/ 8 w 32"/>
                              <a:gd name="T23" fmla="*/ 213 h 215"/>
                              <a:gd name="T24" fmla="*/ 5 w 32"/>
                              <a:gd name="T25" fmla="*/ 213 h 215"/>
                              <a:gd name="T26" fmla="*/ 4 w 32"/>
                              <a:gd name="T27" fmla="*/ 212 h 215"/>
                              <a:gd name="T28" fmla="*/ 4 w 32"/>
                              <a:gd name="T29" fmla="*/ 211 h 215"/>
                              <a:gd name="T30" fmla="*/ 3 w 32"/>
                              <a:gd name="T31" fmla="*/ 211 h 215"/>
                              <a:gd name="T32" fmla="*/ 3 w 32"/>
                              <a:gd name="T33" fmla="*/ 210 h 215"/>
                              <a:gd name="T34" fmla="*/ 3 w 32"/>
                              <a:gd name="T35" fmla="*/ 64 h 215"/>
                              <a:gd name="T36" fmla="*/ 3 w 32"/>
                              <a:gd name="T37" fmla="*/ 64 h 215"/>
                              <a:gd name="T38" fmla="*/ 4 w 32"/>
                              <a:gd name="T39" fmla="*/ 63 h 215"/>
                              <a:gd name="T40" fmla="*/ 4 w 32"/>
                              <a:gd name="T41" fmla="*/ 62 h 215"/>
                              <a:gd name="T42" fmla="*/ 5 w 32"/>
                              <a:gd name="T43" fmla="*/ 61 h 215"/>
                              <a:gd name="T44" fmla="*/ 8 w 32"/>
                              <a:gd name="T45" fmla="*/ 61 h 215"/>
                              <a:gd name="T46" fmla="*/ 10 w 32"/>
                              <a:gd name="T47" fmla="*/ 61 h 215"/>
                              <a:gd name="T48" fmla="*/ 13 w 32"/>
                              <a:gd name="T49" fmla="*/ 59 h 215"/>
                              <a:gd name="T50" fmla="*/ 16 w 32"/>
                              <a:gd name="T51" fmla="*/ 59 h 215"/>
                              <a:gd name="T52" fmla="*/ 20 w 32"/>
                              <a:gd name="T53" fmla="*/ 59 h 215"/>
                              <a:gd name="T54" fmla="*/ 23 w 32"/>
                              <a:gd name="T55" fmla="*/ 61 h 215"/>
                              <a:gd name="T56" fmla="*/ 25 w 32"/>
                              <a:gd name="T57" fmla="*/ 61 h 215"/>
                              <a:gd name="T58" fmla="*/ 28 w 32"/>
                              <a:gd name="T59" fmla="*/ 61 h 215"/>
                              <a:gd name="T60" fmla="*/ 29 w 32"/>
                              <a:gd name="T61" fmla="*/ 62 h 215"/>
                              <a:gd name="T62" fmla="*/ 29 w 32"/>
                              <a:gd name="T63" fmla="*/ 63 h 215"/>
                              <a:gd name="T64" fmla="*/ 30 w 32"/>
                              <a:gd name="T65" fmla="*/ 64 h 215"/>
                              <a:gd name="T66" fmla="*/ 30 w 32"/>
                              <a:gd name="T67" fmla="*/ 64 h 215"/>
                              <a:gd name="T68" fmla="*/ 30 w 32"/>
                              <a:gd name="T69" fmla="*/ 210 h 215"/>
                              <a:gd name="T70" fmla="*/ 32 w 32"/>
                              <a:gd name="T71" fmla="*/ 16 h 215"/>
                              <a:gd name="T72" fmla="*/ 32 w 32"/>
                              <a:gd name="T73" fmla="*/ 25 h 215"/>
                              <a:gd name="T74" fmla="*/ 29 w 32"/>
                              <a:gd name="T75" fmla="*/ 29 h 215"/>
                              <a:gd name="T76" fmla="*/ 25 w 32"/>
                              <a:gd name="T77" fmla="*/ 31 h 215"/>
                              <a:gd name="T78" fmla="*/ 16 w 32"/>
                              <a:gd name="T79" fmla="*/ 32 h 215"/>
                              <a:gd name="T80" fmla="*/ 8 w 32"/>
                              <a:gd name="T81" fmla="*/ 31 h 215"/>
                              <a:gd name="T82" fmla="*/ 3 w 32"/>
                              <a:gd name="T83" fmla="*/ 29 h 215"/>
                              <a:gd name="T84" fmla="*/ 0 w 32"/>
                              <a:gd name="T85" fmla="*/ 25 h 215"/>
                              <a:gd name="T86" fmla="*/ 0 w 32"/>
                              <a:gd name="T87" fmla="*/ 16 h 215"/>
                              <a:gd name="T88" fmla="*/ 0 w 32"/>
                              <a:gd name="T89" fmla="*/ 8 h 215"/>
                              <a:gd name="T90" fmla="*/ 3 w 32"/>
                              <a:gd name="T91" fmla="*/ 4 h 215"/>
                              <a:gd name="T92" fmla="*/ 8 w 32"/>
                              <a:gd name="T93" fmla="*/ 2 h 215"/>
                              <a:gd name="T94" fmla="*/ 16 w 32"/>
                              <a:gd name="T95" fmla="*/ 0 h 215"/>
                              <a:gd name="T96" fmla="*/ 25 w 32"/>
                              <a:gd name="T97" fmla="*/ 2 h 215"/>
                              <a:gd name="T98" fmla="*/ 29 w 32"/>
                              <a:gd name="T99" fmla="*/ 4 h 215"/>
                              <a:gd name="T100" fmla="*/ 32 w 32"/>
                              <a:gd name="T101" fmla="*/ 8 h 215"/>
                              <a:gd name="T102" fmla="*/ 32 w 32"/>
                              <a:gd name="T103" fmla="*/ 16 h 2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32" h="215">
                                <a:moveTo>
                                  <a:pt x="30" y="210"/>
                                </a:moveTo>
                                <a:lnTo>
                                  <a:pt x="30" y="211"/>
                                </a:lnTo>
                                <a:lnTo>
                                  <a:pt x="29" y="211"/>
                                </a:lnTo>
                                <a:lnTo>
                                  <a:pt x="29" y="212"/>
                                </a:lnTo>
                                <a:lnTo>
                                  <a:pt x="28" y="213"/>
                                </a:lnTo>
                                <a:lnTo>
                                  <a:pt x="25" y="213"/>
                                </a:lnTo>
                                <a:lnTo>
                                  <a:pt x="23" y="213"/>
                                </a:lnTo>
                                <a:lnTo>
                                  <a:pt x="20" y="215"/>
                                </a:lnTo>
                                <a:lnTo>
                                  <a:pt x="16" y="215"/>
                                </a:lnTo>
                                <a:lnTo>
                                  <a:pt x="13" y="215"/>
                                </a:lnTo>
                                <a:lnTo>
                                  <a:pt x="10" y="213"/>
                                </a:lnTo>
                                <a:lnTo>
                                  <a:pt x="8" y="213"/>
                                </a:lnTo>
                                <a:lnTo>
                                  <a:pt x="5" y="213"/>
                                </a:lnTo>
                                <a:lnTo>
                                  <a:pt x="4" y="212"/>
                                </a:lnTo>
                                <a:lnTo>
                                  <a:pt x="4" y="211"/>
                                </a:lnTo>
                                <a:lnTo>
                                  <a:pt x="3" y="211"/>
                                </a:lnTo>
                                <a:lnTo>
                                  <a:pt x="3" y="210"/>
                                </a:lnTo>
                                <a:lnTo>
                                  <a:pt x="3" y="64"/>
                                </a:lnTo>
                                <a:lnTo>
                                  <a:pt x="3" y="64"/>
                                </a:lnTo>
                                <a:lnTo>
                                  <a:pt x="4" y="63"/>
                                </a:lnTo>
                                <a:lnTo>
                                  <a:pt x="4" y="62"/>
                                </a:lnTo>
                                <a:lnTo>
                                  <a:pt x="5" y="61"/>
                                </a:lnTo>
                                <a:lnTo>
                                  <a:pt x="8" y="61"/>
                                </a:lnTo>
                                <a:lnTo>
                                  <a:pt x="10" y="61"/>
                                </a:lnTo>
                                <a:lnTo>
                                  <a:pt x="13" y="59"/>
                                </a:lnTo>
                                <a:lnTo>
                                  <a:pt x="16" y="59"/>
                                </a:lnTo>
                                <a:lnTo>
                                  <a:pt x="20" y="59"/>
                                </a:lnTo>
                                <a:lnTo>
                                  <a:pt x="23" y="61"/>
                                </a:lnTo>
                                <a:lnTo>
                                  <a:pt x="25" y="61"/>
                                </a:lnTo>
                                <a:lnTo>
                                  <a:pt x="28" y="61"/>
                                </a:lnTo>
                                <a:lnTo>
                                  <a:pt x="29" y="62"/>
                                </a:lnTo>
                                <a:lnTo>
                                  <a:pt x="29" y="63"/>
                                </a:lnTo>
                                <a:lnTo>
                                  <a:pt x="30" y="64"/>
                                </a:lnTo>
                                <a:lnTo>
                                  <a:pt x="30" y="64"/>
                                </a:lnTo>
                                <a:lnTo>
                                  <a:pt x="30" y="210"/>
                                </a:lnTo>
                                <a:close/>
                                <a:moveTo>
                                  <a:pt x="32" y="16"/>
                                </a:moveTo>
                                <a:lnTo>
                                  <a:pt x="32" y="25"/>
                                </a:lnTo>
                                <a:lnTo>
                                  <a:pt x="29" y="29"/>
                                </a:lnTo>
                                <a:lnTo>
                                  <a:pt x="25" y="31"/>
                                </a:lnTo>
                                <a:lnTo>
                                  <a:pt x="16" y="32"/>
                                </a:lnTo>
                                <a:lnTo>
                                  <a:pt x="8" y="31"/>
                                </a:lnTo>
                                <a:lnTo>
                                  <a:pt x="3" y="29"/>
                                </a:lnTo>
                                <a:lnTo>
                                  <a:pt x="0" y="25"/>
                                </a:lnTo>
                                <a:lnTo>
                                  <a:pt x="0" y="16"/>
                                </a:lnTo>
                                <a:lnTo>
                                  <a:pt x="0" y="8"/>
                                </a:lnTo>
                                <a:lnTo>
                                  <a:pt x="3" y="4"/>
                                </a:lnTo>
                                <a:lnTo>
                                  <a:pt x="8" y="2"/>
                                </a:lnTo>
                                <a:lnTo>
                                  <a:pt x="16" y="0"/>
                                </a:lnTo>
                                <a:lnTo>
                                  <a:pt x="25" y="2"/>
                                </a:lnTo>
                                <a:lnTo>
                                  <a:pt x="29" y="4"/>
                                </a:lnTo>
                                <a:lnTo>
                                  <a:pt x="32" y="8"/>
                                </a:lnTo>
                                <a:lnTo>
                                  <a:pt x="32"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88" name="Freeform 82"/>
                        <wps:cNvSpPr>
                          <a:spLocks/>
                        </wps:cNvSpPr>
                        <wps:spPr bwMode="auto">
                          <a:xfrm>
                            <a:off x="3948113" y="3325812"/>
                            <a:ext cx="53975" cy="84138"/>
                          </a:xfrm>
                          <a:custGeom>
                            <a:avLst/>
                            <a:gdLst>
                              <a:gd name="T0" fmla="*/ 102 w 102"/>
                              <a:gd name="T1" fmla="*/ 122 h 158"/>
                              <a:gd name="T2" fmla="*/ 94 w 102"/>
                              <a:gd name="T3" fmla="*/ 139 h 158"/>
                              <a:gd name="T4" fmla="*/ 79 w 102"/>
                              <a:gd name="T5" fmla="*/ 152 h 158"/>
                              <a:gd name="T6" fmla="*/ 58 w 102"/>
                              <a:gd name="T7" fmla="*/ 158 h 158"/>
                              <a:gd name="T8" fmla="*/ 38 w 102"/>
                              <a:gd name="T9" fmla="*/ 158 h 158"/>
                              <a:gd name="T10" fmla="*/ 25 w 102"/>
                              <a:gd name="T11" fmla="*/ 155 h 158"/>
                              <a:gd name="T12" fmla="*/ 14 w 102"/>
                              <a:gd name="T13" fmla="*/ 152 h 158"/>
                              <a:gd name="T14" fmla="*/ 6 w 102"/>
                              <a:gd name="T15" fmla="*/ 148 h 158"/>
                              <a:gd name="T16" fmla="*/ 2 w 102"/>
                              <a:gd name="T17" fmla="*/ 144 h 158"/>
                              <a:gd name="T18" fmla="*/ 0 w 102"/>
                              <a:gd name="T19" fmla="*/ 139 h 158"/>
                              <a:gd name="T20" fmla="*/ 0 w 102"/>
                              <a:gd name="T21" fmla="*/ 131 h 158"/>
                              <a:gd name="T22" fmla="*/ 1 w 102"/>
                              <a:gd name="T23" fmla="*/ 127 h 158"/>
                              <a:gd name="T24" fmla="*/ 2 w 102"/>
                              <a:gd name="T25" fmla="*/ 125 h 158"/>
                              <a:gd name="T26" fmla="*/ 4 w 102"/>
                              <a:gd name="T27" fmla="*/ 123 h 158"/>
                              <a:gd name="T28" fmla="*/ 7 w 102"/>
                              <a:gd name="T29" fmla="*/ 123 h 158"/>
                              <a:gd name="T30" fmla="*/ 14 w 102"/>
                              <a:gd name="T31" fmla="*/ 128 h 158"/>
                              <a:gd name="T32" fmla="*/ 23 w 102"/>
                              <a:gd name="T33" fmla="*/ 133 h 158"/>
                              <a:gd name="T34" fmla="*/ 38 w 102"/>
                              <a:gd name="T35" fmla="*/ 137 h 158"/>
                              <a:gd name="T36" fmla="*/ 53 w 102"/>
                              <a:gd name="T37" fmla="*/ 137 h 158"/>
                              <a:gd name="T38" fmla="*/ 64 w 102"/>
                              <a:gd name="T39" fmla="*/ 134 h 158"/>
                              <a:gd name="T40" fmla="*/ 71 w 102"/>
                              <a:gd name="T41" fmla="*/ 128 h 158"/>
                              <a:gd name="T42" fmla="*/ 76 w 102"/>
                              <a:gd name="T43" fmla="*/ 120 h 158"/>
                              <a:gd name="T44" fmla="*/ 76 w 102"/>
                              <a:gd name="T45" fmla="*/ 109 h 158"/>
                              <a:gd name="T46" fmla="*/ 70 w 102"/>
                              <a:gd name="T47" fmla="*/ 100 h 158"/>
                              <a:gd name="T48" fmla="*/ 59 w 102"/>
                              <a:gd name="T49" fmla="*/ 94 h 158"/>
                              <a:gd name="T50" fmla="*/ 47 w 102"/>
                              <a:gd name="T51" fmla="*/ 88 h 158"/>
                              <a:gd name="T52" fmla="*/ 33 w 102"/>
                              <a:gd name="T53" fmla="*/ 83 h 158"/>
                              <a:gd name="T54" fmla="*/ 21 w 102"/>
                              <a:gd name="T55" fmla="*/ 75 h 158"/>
                              <a:gd name="T56" fmla="*/ 11 w 102"/>
                              <a:gd name="T57" fmla="*/ 65 h 158"/>
                              <a:gd name="T58" fmla="*/ 5 w 102"/>
                              <a:gd name="T59" fmla="*/ 52 h 158"/>
                              <a:gd name="T60" fmla="*/ 5 w 102"/>
                              <a:gd name="T61" fmla="*/ 35 h 158"/>
                              <a:gd name="T62" fmla="*/ 11 w 102"/>
                              <a:gd name="T63" fmla="*/ 19 h 158"/>
                              <a:gd name="T64" fmla="*/ 25 w 102"/>
                              <a:gd name="T65" fmla="*/ 8 h 158"/>
                              <a:gd name="T66" fmla="*/ 44 w 102"/>
                              <a:gd name="T67" fmla="*/ 0 h 158"/>
                              <a:gd name="T68" fmla="*/ 63 w 102"/>
                              <a:gd name="T69" fmla="*/ 0 h 158"/>
                              <a:gd name="T70" fmla="*/ 74 w 102"/>
                              <a:gd name="T71" fmla="*/ 1 h 158"/>
                              <a:gd name="T72" fmla="*/ 82 w 102"/>
                              <a:gd name="T73" fmla="*/ 4 h 158"/>
                              <a:gd name="T74" fmla="*/ 90 w 102"/>
                              <a:gd name="T75" fmla="*/ 8 h 158"/>
                              <a:gd name="T76" fmla="*/ 92 w 102"/>
                              <a:gd name="T77" fmla="*/ 10 h 158"/>
                              <a:gd name="T78" fmla="*/ 94 w 102"/>
                              <a:gd name="T79" fmla="*/ 12 h 158"/>
                              <a:gd name="T80" fmla="*/ 95 w 102"/>
                              <a:gd name="T81" fmla="*/ 15 h 158"/>
                              <a:gd name="T82" fmla="*/ 95 w 102"/>
                              <a:gd name="T83" fmla="*/ 19 h 158"/>
                              <a:gd name="T84" fmla="*/ 95 w 102"/>
                              <a:gd name="T85" fmla="*/ 24 h 158"/>
                              <a:gd name="T86" fmla="*/ 95 w 102"/>
                              <a:gd name="T87" fmla="*/ 27 h 158"/>
                              <a:gd name="T88" fmla="*/ 94 w 102"/>
                              <a:gd name="T89" fmla="*/ 30 h 158"/>
                              <a:gd name="T90" fmla="*/ 92 w 102"/>
                              <a:gd name="T91" fmla="*/ 31 h 158"/>
                              <a:gd name="T92" fmla="*/ 90 w 102"/>
                              <a:gd name="T93" fmla="*/ 31 h 158"/>
                              <a:gd name="T94" fmla="*/ 84 w 102"/>
                              <a:gd name="T95" fmla="*/ 27 h 158"/>
                              <a:gd name="T96" fmla="*/ 75 w 102"/>
                              <a:gd name="T97" fmla="*/ 24 h 158"/>
                              <a:gd name="T98" fmla="*/ 64 w 102"/>
                              <a:gd name="T99" fmla="*/ 20 h 158"/>
                              <a:gd name="T100" fmla="*/ 49 w 102"/>
                              <a:gd name="T101" fmla="*/ 20 h 158"/>
                              <a:gd name="T102" fmla="*/ 39 w 102"/>
                              <a:gd name="T103" fmla="*/ 24 h 158"/>
                              <a:gd name="T104" fmla="*/ 33 w 102"/>
                              <a:gd name="T105" fmla="*/ 28 h 158"/>
                              <a:gd name="T106" fmla="*/ 30 w 102"/>
                              <a:gd name="T107" fmla="*/ 37 h 158"/>
                              <a:gd name="T108" fmla="*/ 30 w 102"/>
                              <a:gd name="T109" fmla="*/ 47 h 158"/>
                              <a:gd name="T110" fmla="*/ 36 w 102"/>
                              <a:gd name="T111" fmla="*/ 56 h 158"/>
                              <a:gd name="T112" fmla="*/ 46 w 102"/>
                              <a:gd name="T113" fmla="*/ 62 h 158"/>
                              <a:gd name="T114" fmla="*/ 59 w 102"/>
                              <a:gd name="T115" fmla="*/ 68 h 158"/>
                              <a:gd name="T116" fmla="*/ 73 w 102"/>
                              <a:gd name="T117" fmla="*/ 73 h 158"/>
                              <a:gd name="T118" fmla="*/ 86 w 102"/>
                              <a:gd name="T119" fmla="*/ 80 h 158"/>
                              <a:gd name="T120" fmla="*/ 96 w 102"/>
                              <a:gd name="T121" fmla="*/ 89 h 158"/>
                              <a:gd name="T122" fmla="*/ 102 w 102"/>
                              <a:gd name="T123" fmla="*/ 102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02" h="158">
                                <a:moveTo>
                                  <a:pt x="102" y="112"/>
                                </a:moveTo>
                                <a:lnTo>
                                  <a:pt x="102" y="122"/>
                                </a:lnTo>
                                <a:lnTo>
                                  <a:pt x="99" y="132"/>
                                </a:lnTo>
                                <a:lnTo>
                                  <a:pt x="94" y="139"/>
                                </a:lnTo>
                                <a:lnTo>
                                  <a:pt x="86" y="147"/>
                                </a:lnTo>
                                <a:lnTo>
                                  <a:pt x="79" y="152"/>
                                </a:lnTo>
                                <a:lnTo>
                                  <a:pt x="69" y="155"/>
                                </a:lnTo>
                                <a:lnTo>
                                  <a:pt x="58" y="158"/>
                                </a:lnTo>
                                <a:lnTo>
                                  <a:pt x="46" y="158"/>
                                </a:lnTo>
                                <a:lnTo>
                                  <a:pt x="38" y="158"/>
                                </a:lnTo>
                                <a:lnTo>
                                  <a:pt x="31" y="157"/>
                                </a:lnTo>
                                <a:lnTo>
                                  <a:pt x="25" y="155"/>
                                </a:lnTo>
                                <a:lnTo>
                                  <a:pt x="18" y="154"/>
                                </a:lnTo>
                                <a:lnTo>
                                  <a:pt x="14" y="152"/>
                                </a:lnTo>
                                <a:lnTo>
                                  <a:pt x="10" y="150"/>
                                </a:lnTo>
                                <a:lnTo>
                                  <a:pt x="6" y="148"/>
                                </a:lnTo>
                                <a:lnTo>
                                  <a:pt x="4" y="147"/>
                                </a:lnTo>
                                <a:lnTo>
                                  <a:pt x="2" y="144"/>
                                </a:lnTo>
                                <a:lnTo>
                                  <a:pt x="1" y="142"/>
                                </a:lnTo>
                                <a:lnTo>
                                  <a:pt x="0" y="139"/>
                                </a:lnTo>
                                <a:lnTo>
                                  <a:pt x="0" y="134"/>
                                </a:lnTo>
                                <a:lnTo>
                                  <a:pt x="0" y="131"/>
                                </a:lnTo>
                                <a:lnTo>
                                  <a:pt x="1" y="129"/>
                                </a:lnTo>
                                <a:lnTo>
                                  <a:pt x="1" y="127"/>
                                </a:lnTo>
                                <a:lnTo>
                                  <a:pt x="1" y="126"/>
                                </a:lnTo>
                                <a:lnTo>
                                  <a:pt x="2" y="125"/>
                                </a:lnTo>
                                <a:lnTo>
                                  <a:pt x="2" y="123"/>
                                </a:lnTo>
                                <a:lnTo>
                                  <a:pt x="4" y="123"/>
                                </a:lnTo>
                                <a:lnTo>
                                  <a:pt x="5" y="123"/>
                                </a:lnTo>
                                <a:lnTo>
                                  <a:pt x="7" y="123"/>
                                </a:lnTo>
                                <a:lnTo>
                                  <a:pt x="10" y="126"/>
                                </a:lnTo>
                                <a:lnTo>
                                  <a:pt x="14" y="128"/>
                                </a:lnTo>
                                <a:lnTo>
                                  <a:pt x="18" y="131"/>
                                </a:lnTo>
                                <a:lnTo>
                                  <a:pt x="23" y="133"/>
                                </a:lnTo>
                                <a:lnTo>
                                  <a:pt x="31" y="134"/>
                                </a:lnTo>
                                <a:lnTo>
                                  <a:pt x="38" y="137"/>
                                </a:lnTo>
                                <a:lnTo>
                                  <a:pt x="47" y="137"/>
                                </a:lnTo>
                                <a:lnTo>
                                  <a:pt x="53" y="137"/>
                                </a:lnTo>
                                <a:lnTo>
                                  <a:pt x="59" y="136"/>
                                </a:lnTo>
                                <a:lnTo>
                                  <a:pt x="64" y="134"/>
                                </a:lnTo>
                                <a:lnTo>
                                  <a:pt x="68" y="132"/>
                                </a:lnTo>
                                <a:lnTo>
                                  <a:pt x="71" y="128"/>
                                </a:lnTo>
                                <a:lnTo>
                                  <a:pt x="74" y="125"/>
                                </a:lnTo>
                                <a:lnTo>
                                  <a:pt x="76" y="120"/>
                                </a:lnTo>
                                <a:lnTo>
                                  <a:pt x="76" y="113"/>
                                </a:lnTo>
                                <a:lnTo>
                                  <a:pt x="76" y="109"/>
                                </a:lnTo>
                                <a:lnTo>
                                  <a:pt x="73" y="104"/>
                                </a:lnTo>
                                <a:lnTo>
                                  <a:pt x="70" y="100"/>
                                </a:lnTo>
                                <a:lnTo>
                                  <a:pt x="65" y="96"/>
                                </a:lnTo>
                                <a:lnTo>
                                  <a:pt x="59" y="94"/>
                                </a:lnTo>
                                <a:lnTo>
                                  <a:pt x="53" y="91"/>
                                </a:lnTo>
                                <a:lnTo>
                                  <a:pt x="47" y="88"/>
                                </a:lnTo>
                                <a:lnTo>
                                  <a:pt x="41" y="85"/>
                                </a:lnTo>
                                <a:lnTo>
                                  <a:pt x="33" y="83"/>
                                </a:lnTo>
                                <a:lnTo>
                                  <a:pt x="27" y="79"/>
                                </a:lnTo>
                                <a:lnTo>
                                  <a:pt x="21" y="75"/>
                                </a:lnTo>
                                <a:lnTo>
                                  <a:pt x="15" y="70"/>
                                </a:lnTo>
                                <a:lnTo>
                                  <a:pt x="11" y="65"/>
                                </a:lnTo>
                                <a:lnTo>
                                  <a:pt x="7" y="59"/>
                                </a:lnTo>
                                <a:lnTo>
                                  <a:pt x="5" y="52"/>
                                </a:lnTo>
                                <a:lnTo>
                                  <a:pt x="4" y="42"/>
                                </a:lnTo>
                                <a:lnTo>
                                  <a:pt x="5" y="35"/>
                                </a:lnTo>
                                <a:lnTo>
                                  <a:pt x="7" y="26"/>
                                </a:lnTo>
                                <a:lnTo>
                                  <a:pt x="11" y="19"/>
                                </a:lnTo>
                                <a:lnTo>
                                  <a:pt x="17" y="12"/>
                                </a:lnTo>
                                <a:lnTo>
                                  <a:pt x="25" y="8"/>
                                </a:lnTo>
                                <a:lnTo>
                                  <a:pt x="33" y="3"/>
                                </a:lnTo>
                                <a:lnTo>
                                  <a:pt x="44" y="0"/>
                                </a:lnTo>
                                <a:lnTo>
                                  <a:pt x="57" y="0"/>
                                </a:lnTo>
                                <a:lnTo>
                                  <a:pt x="63" y="0"/>
                                </a:lnTo>
                                <a:lnTo>
                                  <a:pt x="68" y="0"/>
                                </a:lnTo>
                                <a:lnTo>
                                  <a:pt x="74" y="1"/>
                                </a:lnTo>
                                <a:lnTo>
                                  <a:pt x="79" y="3"/>
                                </a:lnTo>
                                <a:lnTo>
                                  <a:pt x="82" y="4"/>
                                </a:lnTo>
                                <a:lnTo>
                                  <a:pt x="86" y="6"/>
                                </a:lnTo>
                                <a:lnTo>
                                  <a:pt x="90" y="8"/>
                                </a:lnTo>
                                <a:lnTo>
                                  <a:pt x="91" y="9"/>
                                </a:lnTo>
                                <a:lnTo>
                                  <a:pt x="92" y="10"/>
                                </a:lnTo>
                                <a:lnTo>
                                  <a:pt x="94" y="11"/>
                                </a:lnTo>
                                <a:lnTo>
                                  <a:pt x="94" y="12"/>
                                </a:lnTo>
                                <a:lnTo>
                                  <a:pt x="95" y="14"/>
                                </a:lnTo>
                                <a:lnTo>
                                  <a:pt x="95" y="15"/>
                                </a:lnTo>
                                <a:lnTo>
                                  <a:pt x="95" y="16"/>
                                </a:lnTo>
                                <a:lnTo>
                                  <a:pt x="95" y="19"/>
                                </a:lnTo>
                                <a:lnTo>
                                  <a:pt x="95" y="21"/>
                                </a:lnTo>
                                <a:lnTo>
                                  <a:pt x="95" y="24"/>
                                </a:lnTo>
                                <a:lnTo>
                                  <a:pt x="95" y="26"/>
                                </a:lnTo>
                                <a:lnTo>
                                  <a:pt x="95" y="27"/>
                                </a:lnTo>
                                <a:lnTo>
                                  <a:pt x="94" y="28"/>
                                </a:lnTo>
                                <a:lnTo>
                                  <a:pt x="94" y="30"/>
                                </a:lnTo>
                                <a:lnTo>
                                  <a:pt x="92" y="31"/>
                                </a:lnTo>
                                <a:lnTo>
                                  <a:pt x="92" y="31"/>
                                </a:lnTo>
                                <a:lnTo>
                                  <a:pt x="91" y="31"/>
                                </a:lnTo>
                                <a:lnTo>
                                  <a:pt x="90" y="31"/>
                                </a:lnTo>
                                <a:lnTo>
                                  <a:pt x="86" y="30"/>
                                </a:lnTo>
                                <a:lnTo>
                                  <a:pt x="84" y="27"/>
                                </a:lnTo>
                                <a:lnTo>
                                  <a:pt x="80" y="26"/>
                                </a:lnTo>
                                <a:lnTo>
                                  <a:pt x="75" y="24"/>
                                </a:lnTo>
                                <a:lnTo>
                                  <a:pt x="69" y="22"/>
                                </a:lnTo>
                                <a:lnTo>
                                  <a:pt x="64" y="20"/>
                                </a:lnTo>
                                <a:lnTo>
                                  <a:pt x="57" y="20"/>
                                </a:lnTo>
                                <a:lnTo>
                                  <a:pt x="49" y="20"/>
                                </a:lnTo>
                                <a:lnTo>
                                  <a:pt x="44" y="22"/>
                                </a:lnTo>
                                <a:lnTo>
                                  <a:pt x="39" y="24"/>
                                </a:lnTo>
                                <a:lnTo>
                                  <a:pt x="36" y="26"/>
                                </a:lnTo>
                                <a:lnTo>
                                  <a:pt x="33" y="28"/>
                                </a:lnTo>
                                <a:lnTo>
                                  <a:pt x="31" y="32"/>
                                </a:lnTo>
                                <a:lnTo>
                                  <a:pt x="30" y="37"/>
                                </a:lnTo>
                                <a:lnTo>
                                  <a:pt x="30" y="41"/>
                                </a:lnTo>
                                <a:lnTo>
                                  <a:pt x="30" y="47"/>
                                </a:lnTo>
                                <a:lnTo>
                                  <a:pt x="32" y="52"/>
                                </a:lnTo>
                                <a:lnTo>
                                  <a:pt x="36" y="56"/>
                                </a:lnTo>
                                <a:lnTo>
                                  <a:pt x="41" y="59"/>
                                </a:lnTo>
                                <a:lnTo>
                                  <a:pt x="46" y="62"/>
                                </a:lnTo>
                                <a:lnTo>
                                  <a:pt x="53" y="64"/>
                                </a:lnTo>
                                <a:lnTo>
                                  <a:pt x="59" y="68"/>
                                </a:lnTo>
                                <a:lnTo>
                                  <a:pt x="65" y="70"/>
                                </a:lnTo>
                                <a:lnTo>
                                  <a:pt x="73" y="73"/>
                                </a:lnTo>
                                <a:lnTo>
                                  <a:pt x="79" y="76"/>
                                </a:lnTo>
                                <a:lnTo>
                                  <a:pt x="86" y="80"/>
                                </a:lnTo>
                                <a:lnTo>
                                  <a:pt x="91" y="84"/>
                                </a:lnTo>
                                <a:lnTo>
                                  <a:pt x="96" y="89"/>
                                </a:lnTo>
                                <a:lnTo>
                                  <a:pt x="100" y="96"/>
                                </a:lnTo>
                                <a:lnTo>
                                  <a:pt x="102" y="102"/>
                                </a:lnTo>
                                <a:lnTo>
                                  <a:pt x="102" y="1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89" name="Freeform 83"/>
                        <wps:cNvSpPr>
                          <a:spLocks/>
                        </wps:cNvSpPr>
                        <wps:spPr bwMode="auto">
                          <a:xfrm>
                            <a:off x="4013200" y="3389312"/>
                            <a:ext cx="28575" cy="44450"/>
                          </a:xfrm>
                          <a:custGeom>
                            <a:avLst/>
                            <a:gdLst>
                              <a:gd name="T0" fmla="*/ 53 w 53"/>
                              <a:gd name="T1" fmla="*/ 12 h 82"/>
                              <a:gd name="T2" fmla="*/ 53 w 53"/>
                              <a:gd name="T3" fmla="*/ 17 h 82"/>
                              <a:gd name="T4" fmla="*/ 53 w 53"/>
                              <a:gd name="T5" fmla="*/ 22 h 82"/>
                              <a:gd name="T6" fmla="*/ 52 w 53"/>
                              <a:gd name="T7" fmla="*/ 25 h 82"/>
                              <a:gd name="T8" fmla="*/ 52 w 53"/>
                              <a:gd name="T9" fmla="*/ 29 h 82"/>
                              <a:gd name="T10" fmla="*/ 50 w 53"/>
                              <a:gd name="T11" fmla="*/ 33 h 82"/>
                              <a:gd name="T12" fmla="*/ 48 w 53"/>
                              <a:gd name="T13" fmla="*/ 37 h 82"/>
                              <a:gd name="T14" fmla="*/ 47 w 53"/>
                              <a:gd name="T15" fmla="*/ 40 h 82"/>
                              <a:gd name="T16" fmla="*/ 43 w 53"/>
                              <a:gd name="T17" fmla="*/ 44 h 82"/>
                              <a:gd name="T18" fmla="*/ 22 w 53"/>
                              <a:gd name="T19" fmla="*/ 77 h 82"/>
                              <a:gd name="T20" fmla="*/ 21 w 53"/>
                              <a:gd name="T21" fmla="*/ 78 h 82"/>
                              <a:gd name="T22" fmla="*/ 20 w 53"/>
                              <a:gd name="T23" fmla="*/ 80 h 82"/>
                              <a:gd name="T24" fmla="*/ 18 w 53"/>
                              <a:gd name="T25" fmla="*/ 80 h 82"/>
                              <a:gd name="T26" fmla="*/ 17 w 53"/>
                              <a:gd name="T27" fmla="*/ 81 h 82"/>
                              <a:gd name="T28" fmla="*/ 16 w 53"/>
                              <a:gd name="T29" fmla="*/ 81 h 82"/>
                              <a:gd name="T30" fmla="*/ 13 w 53"/>
                              <a:gd name="T31" fmla="*/ 81 h 82"/>
                              <a:gd name="T32" fmla="*/ 11 w 53"/>
                              <a:gd name="T33" fmla="*/ 82 h 82"/>
                              <a:gd name="T34" fmla="*/ 9 w 53"/>
                              <a:gd name="T35" fmla="*/ 82 h 82"/>
                              <a:gd name="T36" fmla="*/ 6 w 53"/>
                              <a:gd name="T37" fmla="*/ 82 h 82"/>
                              <a:gd name="T38" fmla="*/ 4 w 53"/>
                              <a:gd name="T39" fmla="*/ 81 h 82"/>
                              <a:gd name="T40" fmla="*/ 2 w 53"/>
                              <a:gd name="T41" fmla="*/ 81 h 82"/>
                              <a:gd name="T42" fmla="*/ 1 w 53"/>
                              <a:gd name="T43" fmla="*/ 81 h 82"/>
                              <a:gd name="T44" fmla="*/ 1 w 53"/>
                              <a:gd name="T45" fmla="*/ 80 h 82"/>
                              <a:gd name="T46" fmla="*/ 0 w 53"/>
                              <a:gd name="T47" fmla="*/ 80 h 82"/>
                              <a:gd name="T48" fmla="*/ 0 w 53"/>
                              <a:gd name="T49" fmla="*/ 78 h 82"/>
                              <a:gd name="T50" fmla="*/ 1 w 53"/>
                              <a:gd name="T51" fmla="*/ 77 h 82"/>
                              <a:gd name="T52" fmla="*/ 22 w 53"/>
                              <a:gd name="T53" fmla="*/ 33 h 82"/>
                              <a:gd name="T54" fmla="*/ 22 w 53"/>
                              <a:gd name="T55" fmla="*/ 12 h 82"/>
                              <a:gd name="T56" fmla="*/ 22 w 53"/>
                              <a:gd name="T57" fmla="*/ 8 h 82"/>
                              <a:gd name="T58" fmla="*/ 23 w 53"/>
                              <a:gd name="T59" fmla="*/ 6 h 82"/>
                              <a:gd name="T60" fmla="*/ 25 w 53"/>
                              <a:gd name="T61" fmla="*/ 3 h 82"/>
                              <a:gd name="T62" fmla="*/ 26 w 53"/>
                              <a:gd name="T63" fmla="*/ 2 h 82"/>
                              <a:gd name="T64" fmla="*/ 28 w 53"/>
                              <a:gd name="T65" fmla="*/ 1 h 82"/>
                              <a:gd name="T66" fmla="*/ 31 w 53"/>
                              <a:gd name="T67" fmla="*/ 0 h 82"/>
                              <a:gd name="T68" fmla="*/ 34 w 53"/>
                              <a:gd name="T69" fmla="*/ 0 h 82"/>
                              <a:gd name="T70" fmla="*/ 38 w 53"/>
                              <a:gd name="T71" fmla="*/ 0 h 82"/>
                              <a:gd name="T72" fmla="*/ 42 w 53"/>
                              <a:gd name="T73" fmla="*/ 0 h 82"/>
                              <a:gd name="T74" fmla="*/ 44 w 53"/>
                              <a:gd name="T75" fmla="*/ 0 h 82"/>
                              <a:gd name="T76" fmla="*/ 48 w 53"/>
                              <a:gd name="T77" fmla="*/ 1 h 82"/>
                              <a:gd name="T78" fmla="*/ 49 w 53"/>
                              <a:gd name="T79" fmla="*/ 2 h 82"/>
                              <a:gd name="T80" fmla="*/ 52 w 53"/>
                              <a:gd name="T81" fmla="*/ 3 h 82"/>
                              <a:gd name="T82" fmla="*/ 52 w 53"/>
                              <a:gd name="T83" fmla="*/ 6 h 82"/>
                              <a:gd name="T84" fmla="*/ 53 w 53"/>
                              <a:gd name="T85" fmla="*/ 8 h 82"/>
                              <a:gd name="T86" fmla="*/ 53 w 53"/>
                              <a:gd name="T87" fmla="*/ 12 h 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53" h="82">
                                <a:moveTo>
                                  <a:pt x="53" y="12"/>
                                </a:moveTo>
                                <a:lnTo>
                                  <a:pt x="53" y="17"/>
                                </a:lnTo>
                                <a:lnTo>
                                  <a:pt x="53" y="22"/>
                                </a:lnTo>
                                <a:lnTo>
                                  <a:pt x="52" y="25"/>
                                </a:lnTo>
                                <a:lnTo>
                                  <a:pt x="52" y="29"/>
                                </a:lnTo>
                                <a:lnTo>
                                  <a:pt x="50" y="33"/>
                                </a:lnTo>
                                <a:lnTo>
                                  <a:pt x="48" y="37"/>
                                </a:lnTo>
                                <a:lnTo>
                                  <a:pt x="47" y="40"/>
                                </a:lnTo>
                                <a:lnTo>
                                  <a:pt x="43" y="44"/>
                                </a:lnTo>
                                <a:lnTo>
                                  <a:pt x="22" y="77"/>
                                </a:lnTo>
                                <a:lnTo>
                                  <a:pt x="21" y="78"/>
                                </a:lnTo>
                                <a:lnTo>
                                  <a:pt x="20" y="80"/>
                                </a:lnTo>
                                <a:lnTo>
                                  <a:pt x="18" y="80"/>
                                </a:lnTo>
                                <a:lnTo>
                                  <a:pt x="17" y="81"/>
                                </a:lnTo>
                                <a:lnTo>
                                  <a:pt x="16" y="81"/>
                                </a:lnTo>
                                <a:lnTo>
                                  <a:pt x="13" y="81"/>
                                </a:lnTo>
                                <a:lnTo>
                                  <a:pt x="11" y="82"/>
                                </a:lnTo>
                                <a:lnTo>
                                  <a:pt x="9" y="82"/>
                                </a:lnTo>
                                <a:lnTo>
                                  <a:pt x="6" y="82"/>
                                </a:lnTo>
                                <a:lnTo>
                                  <a:pt x="4" y="81"/>
                                </a:lnTo>
                                <a:lnTo>
                                  <a:pt x="2" y="81"/>
                                </a:lnTo>
                                <a:lnTo>
                                  <a:pt x="1" y="81"/>
                                </a:lnTo>
                                <a:lnTo>
                                  <a:pt x="1" y="80"/>
                                </a:lnTo>
                                <a:lnTo>
                                  <a:pt x="0" y="80"/>
                                </a:lnTo>
                                <a:lnTo>
                                  <a:pt x="0" y="78"/>
                                </a:lnTo>
                                <a:lnTo>
                                  <a:pt x="1" y="77"/>
                                </a:lnTo>
                                <a:lnTo>
                                  <a:pt x="22" y="33"/>
                                </a:lnTo>
                                <a:lnTo>
                                  <a:pt x="22" y="12"/>
                                </a:lnTo>
                                <a:lnTo>
                                  <a:pt x="22" y="8"/>
                                </a:lnTo>
                                <a:lnTo>
                                  <a:pt x="23" y="6"/>
                                </a:lnTo>
                                <a:lnTo>
                                  <a:pt x="25" y="3"/>
                                </a:lnTo>
                                <a:lnTo>
                                  <a:pt x="26" y="2"/>
                                </a:lnTo>
                                <a:lnTo>
                                  <a:pt x="28" y="1"/>
                                </a:lnTo>
                                <a:lnTo>
                                  <a:pt x="31" y="0"/>
                                </a:lnTo>
                                <a:lnTo>
                                  <a:pt x="34" y="0"/>
                                </a:lnTo>
                                <a:lnTo>
                                  <a:pt x="38" y="0"/>
                                </a:lnTo>
                                <a:lnTo>
                                  <a:pt x="42" y="0"/>
                                </a:lnTo>
                                <a:lnTo>
                                  <a:pt x="44" y="0"/>
                                </a:lnTo>
                                <a:lnTo>
                                  <a:pt x="48" y="1"/>
                                </a:lnTo>
                                <a:lnTo>
                                  <a:pt x="49" y="2"/>
                                </a:lnTo>
                                <a:lnTo>
                                  <a:pt x="52" y="3"/>
                                </a:lnTo>
                                <a:lnTo>
                                  <a:pt x="52" y="6"/>
                                </a:lnTo>
                                <a:lnTo>
                                  <a:pt x="53" y="8"/>
                                </a:lnTo>
                                <a:lnTo>
                                  <a:pt x="53" y="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90" name="Freeform 84"/>
                        <wps:cNvSpPr>
                          <a:spLocks/>
                        </wps:cNvSpPr>
                        <wps:spPr bwMode="auto">
                          <a:xfrm>
                            <a:off x="4100513" y="3297237"/>
                            <a:ext cx="79375" cy="112713"/>
                          </a:xfrm>
                          <a:custGeom>
                            <a:avLst/>
                            <a:gdLst>
                              <a:gd name="T0" fmla="*/ 150 w 150"/>
                              <a:gd name="T1" fmla="*/ 183 h 213"/>
                              <a:gd name="T2" fmla="*/ 150 w 150"/>
                              <a:gd name="T3" fmla="*/ 187 h 213"/>
                              <a:gd name="T4" fmla="*/ 149 w 150"/>
                              <a:gd name="T5" fmla="*/ 191 h 213"/>
                              <a:gd name="T6" fmla="*/ 148 w 150"/>
                              <a:gd name="T7" fmla="*/ 192 h 213"/>
                              <a:gd name="T8" fmla="*/ 144 w 150"/>
                              <a:gd name="T9" fmla="*/ 196 h 213"/>
                              <a:gd name="T10" fmla="*/ 134 w 150"/>
                              <a:gd name="T11" fmla="*/ 202 h 213"/>
                              <a:gd name="T12" fmla="*/ 118 w 150"/>
                              <a:gd name="T13" fmla="*/ 208 h 213"/>
                              <a:gd name="T14" fmla="*/ 99 w 150"/>
                              <a:gd name="T15" fmla="*/ 213 h 213"/>
                              <a:gd name="T16" fmla="*/ 68 w 150"/>
                              <a:gd name="T17" fmla="*/ 212 h 213"/>
                              <a:gd name="T18" fmla="*/ 36 w 150"/>
                              <a:gd name="T19" fmla="*/ 198 h 213"/>
                              <a:gd name="T20" fmla="*/ 12 w 150"/>
                              <a:gd name="T21" fmla="*/ 172 h 213"/>
                              <a:gd name="T22" fmla="*/ 0 w 150"/>
                              <a:gd name="T23" fmla="*/ 133 h 213"/>
                              <a:gd name="T24" fmla="*/ 1 w 150"/>
                              <a:gd name="T25" fmla="*/ 85 h 213"/>
                              <a:gd name="T26" fmla="*/ 14 w 150"/>
                              <a:gd name="T27" fmla="*/ 44 h 213"/>
                              <a:gd name="T28" fmla="*/ 38 w 150"/>
                              <a:gd name="T29" fmla="*/ 16 h 213"/>
                              <a:gd name="T30" fmla="*/ 72 w 150"/>
                              <a:gd name="T31" fmla="*/ 1 h 213"/>
                              <a:gd name="T32" fmla="*/ 100 w 150"/>
                              <a:gd name="T33" fmla="*/ 1 h 213"/>
                              <a:gd name="T34" fmla="*/ 117 w 150"/>
                              <a:gd name="T35" fmla="*/ 3 h 213"/>
                              <a:gd name="T36" fmla="*/ 131 w 150"/>
                              <a:gd name="T37" fmla="*/ 8 h 213"/>
                              <a:gd name="T38" fmla="*/ 142 w 150"/>
                              <a:gd name="T39" fmla="*/ 15 h 213"/>
                              <a:gd name="T40" fmla="*/ 147 w 150"/>
                              <a:gd name="T41" fmla="*/ 19 h 213"/>
                              <a:gd name="T42" fmla="*/ 148 w 150"/>
                              <a:gd name="T43" fmla="*/ 22 h 213"/>
                              <a:gd name="T44" fmla="*/ 149 w 150"/>
                              <a:gd name="T45" fmla="*/ 26 h 213"/>
                              <a:gd name="T46" fmla="*/ 149 w 150"/>
                              <a:gd name="T47" fmla="*/ 29 h 213"/>
                              <a:gd name="T48" fmla="*/ 149 w 150"/>
                              <a:gd name="T49" fmla="*/ 35 h 213"/>
                              <a:gd name="T50" fmla="*/ 149 w 150"/>
                              <a:gd name="T51" fmla="*/ 39 h 213"/>
                              <a:gd name="T52" fmla="*/ 148 w 150"/>
                              <a:gd name="T53" fmla="*/ 43 h 213"/>
                              <a:gd name="T54" fmla="*/ 146 w 150"/>
                              <a:gd name="T55" fmla="*/ 44 h 213"/>
                              <a:gd name="T56" fmla="*/ 142 w 150"/>
                              <a:gd name="T57" fmla="*/ 44 h 213"/>
                              <a:gd name="T58" fmla="*/ 134 w 150"/>
                              <a:gd name="T59" fmla="*/ 38 h 213"/>
                              <a:gd name="T60" fmla="*/ 121 w 150"/>
                              <a:gd name="T61" fmla="*/ 31 h 213"/>
                              <a:gd name="T62" fmla="*/ 102 w 150"/>
                              <a:gd name="T63" fmla="*/ 24 h 213"/>
                              <a:gd name="T64" fmla="*/ 78 w 150"/>
                              <a:gd name="T65" fmla="*/ 26 h 213"/>
                              <a:gd name="T66" fmla="*/ 54 w 150"/>
                              <a:gd name="T67" fmla="*/ 37 h 213"/>
                              <a:gd name="T68" fmla="*/ 40 w 150"/>
                              <a:gd name="T69" fmla="*/ 58 h 213"/>
                              <a:gd name="T70" fmla="*/ 30 w 150"/>
                              <a:gd name="T71" fmla="*/ 88 h 213"/>
                              <a:gd name="T72" fmla="*/ 30 w 150"/>
                              <a:gd name="T73" fmla="*/ 127 h 213"/>
                              <a:gd name="T74" fmla="*/ 38 w 150"/>
                              <a:gd name="T75" fmla="*/ 156 h 213"/>
                              <a:gd name="T76" fmla="*/ 54 w 150"/>
                              <a:gd name="T77" fmla="*/ 177 h 213"/>
                              <a:gd name="T78" fmla="*/ 78 w 150"/>
                              <a:gd name="T79" fmla="*/ 187 h 213"/>
                              <a:gd name="T80" fmla="*/ 104 w 150"/>
                              <a:gd name="T81" fmla="*/ 188 h 213"/>
                              <a:gd name="T82" fmla="*/ 122 w 150"/>
                              <a:gd name="T83" fmla="*/ 182 h 213"/>
                              <a:gd name="T84" fmla="*/ 134 w 150"/>
                              <a:gd name="T85" fmla="*/ 175 h 213"/>
                              <a:gd name="T86" fmla="*/ 143 w 150"/>
                              <a:gd name="T87" fmla="*/ 170 h 213"/>
                              <a:gd name="T88" fmla="*/ 147 w 150"/>
                              <a:gd name="T89" fmla="*/ 168 h 213"/>
                              <a:gd name="T90" fmla="*/ 149 w 150"/>
                              <a:gd name="T91" fmla="*/ 170 h 213"/>
                              <a:gd name="T92" fmla="*/ 149 w 150"/>
                              <a:gd name="T93" fmla="*/ 172 h 213"/>
                              <a:gd name="T94" fmla="*/ 150 w 150"/>
                              <a:gd name="T95" fmla="*/ 177 h 2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50" h="213">
                                <a:moveTo>
                                  <a:pt x="150" y="181"/>
                                </a:moveTo>
                                <a:lnTo>
                                  <a:pt x="150" y="183"/>
                                </a:lnTo>
                                <a:lnTo>
                                  <a:pt x="150" y="186"/>
                                </a:lnTo>
                                <a:lnTo>
                                  <a:pt x="150" y="187"/>
                                </a:lnTo>
                                <a:lnTo>
                                  <a:pt x="149" y="188"/>
                                </a:lnTo>
                                <a:lnTo>
                                  <a:pt x="149" y="191"/>
                                </a:lnTo>
                                <a:lnTo>
                                  <a:pt x="148" y="191"/>
                                </a:lnTo>
                                <a:lnTo>
                                  <a:pt x="148" y="192"/>
                                </a:lnTo>
                                <a:lnTo>
                                  <a:pt x="147" y="194"/>
                                </a:lnTo>
                                <a:lnTo>
                                  <a:pt x="144" y="196"/>
                                </a:lnTo>
                                <a:lnTo>
                                  <a:pt x="139" y="199"/>
                                </a:lnTo>
                                <a:lnTo>
                                  <a:pt x="134" y="202"/>
                                </a:lnTo>
                                <a:lnTo>
                                  <a:pt x="127" y="205"/>
                                </a:lnTo>
                                <a:lnTo>
                                  <a:pt x="118" y="208"/>
                                </a:lnTo>
                                <a:lnTo>
                                  <a:pt x="110" y="210"/>
                                </a:lnTo>
                                <a:lnTo>
                                  <a:pt x="99" y="213"/>
                                </a:lnTo>
                                <a:lnTo>
                                  <a:pt x="88" y="213"/>
                                </a:lnTo>
                                <a:lnTo>
                                  <a:pt x="68" y="212"/>
                                </a:lnTo>
                                <a:lnTo>
                                  <a:pt x="51" y="205"/>
                                </a:lnTo>
                                <a:lnTo>
                                  <a:pt x="36" y="198"/>
                                </a:lnTo>
                                <a:lnTo>
                                  <a:pt x="24" y="186"/>
                                </a:lnTo>
                                <a:lnTo>
                                  <a:pt x="12" y="172"/>
                                </a:lnTo>
                                <a:lnTo>
                                  <a:pt x="6" y="154"/>
                                </a:lnTo>
                                <a:lnTo>
                                  <a:pt x="0" y="133"/>
                                </a:lnTo>
                                <a:lnTo>
                                  <a:pt x="0" y="109"/>
                                </a:lnTo>
                                <a:lnTo>
                                  <a:pt x="1" y="85"/>
                                </a:lnTo>
                                <a:lnTo>
                                  <a:pt x="6" y="63"/>
                                </a:lnTo>
                                <a:lnTo>
                                  <a:pt x="14" y="44"/>
                                </a:lnTo>
                                <a:lnTo>
                                  <a:pt x="25" y="29"/>
                                </a:lnTo>
                                <a:lnTo>
                                  <a:pt x="38" y="16"/>
                                </a:lnTo>
                                <a:lnTo>
                                  <a:pt x="54" y="7"/>
                                </a:lnTo>
                                <a:lnTo>
                                  <a:pt x="72" y="1"/>
                                </a:lnTo>
                                <a:lnTo>
                                  <a:pt x="91" y="0"/>
                                </a:lnTo>
                                <a:lnTo>
                                  <a:pt x="100" y="1"/>
                                </a:lnTo>
                                <a:lnTo>
                                  <a:pt x="109" y="2"/>
                                </a:lnTo>
                                <a:lnTo>
                                  <a:pt x="117" y="3"/>
                                </a:lnTo>
                                <a:lnTo>
                                  <a:pt x="125" y="6"/>
                                </a:lnTo>
                                <a:lnTo>
                                  <a:pt x="131" y="8"/>
                                </a:lnTo>
                                <a:lnTo>
                                  <a:pt x="137" y="12"/>
                                </a:lnTo>
                                <a:lnTo>
                                  <a:pt x="142" y="15"/>
                                </a:lnTo>
                                <a:lnTo>
                                  <a:pt x="144" y="17"/>
                                </a:lnTo>
                                <a:lnTo>
                                  <a:pt x="147" y="19"/>
                                </a:lnTo>
                                <a:lnTo>
                                  <a:pt x="148" y="21"/>
                                </a:lnTo>
                                <a:lnTo>
                                  <a:pt x="148" y="22"/>
                                </a:lnTo>
                                <a:lnTo>
                                  <a:pt x="148" y="23"/>
                                </a:lnTo>
                                <a:lnTo>
                                  <a:pt x="149" y="26"/>
                                </a:lnTo>
                                <a:lnTo>
                                  <a:pt x="149" y="27"/>
                                </a:lnTo>
                                <a:lnTo>
                                  <a:pt x="149" y="29"/>
                                </a:lnTo>
                                <a:lnTo>
                                  <a:pt x="149" y="32"/>
                                </a:lnTo>
                                <a:lnTo>
                                  <a:pt x="149" y="35"/>
                                </a:lnTo>
                                <a:lnTo>
                                  <a:pt x="149" y="38"/>
                                </a:lnTo>
                                <a:lnTo>
                                  <a:pt x="149" y="39"/>
                                </a:lnTo>
                                <a:lnTo>
                                  <a:pt x="148" y="42"/>
                                </a:lnTo>
                                <a:lnTo>
                                  <a:pt x="148" y="43"/>
                                </a:lnTo>
                                <a:lnTo>
                                  <a:pt x="147" y="44"/>
                                </a:lnTo>
                                <a:lnTo>
                                  <a:pt x="146" y="44"/>
                                </a:lnTo>
                                <a:lnTo>
                                  <a:pt x="144" y="44"/>
                                </a:lnTo>
                                <a:lnTo>
                                  <a:pt x="142" y="44"/>
                                </a:lnTo>
                                <a:lnTo>
                                  <a:pt x="138" y="42"/>
                                </a:lnTo>
                                <a:lnTo>
                                  <a:pt x="134" y="38"/>
                                </a:lnTo>
                                <a:lnTo>
                                  <a:pt x="128" y="34"/>
                                </a:lnTo>
                                <a:lnTo>
                                  <a:pt x="121" y="31"/>
                                </a:lnTo>
                                <a:lnTo>
                                  <a:pt x="112" y="27"/>
                                </a:lnTo>
                                <a:lnTo>
                                  <a:pt x="102" y="24"/>
                                </a:lnTo>
                                <a:lnTo>
                                  <a:pt x="91" y="24"/>
                                </a:lnTo>
                                <a:lnTo>
                                  <a:pt x="78" y="26"/>
                                </a:lnTo>
                                <a:lnTo>
                                  <a:pt x="65" y="29"/>
                                </a:lnTo>
                                <a:lnTo>
                                  <a:pt x="54" y="37"/>
                                </a:lnTo>
                                <a:lnTo>
                                  <a:pt x="47" y="47"/>
                                </a:lnTo>
                                <a:lnTo>
                                  <a:pt x="40" y="58"/>
                                </a:lnTo>
                                <a:lnTo>
                                  <a:pt x="33" y="72"/>
                                </a:lnTo>
                                <a:lnTo>
                                  <a:pt x="30" y="88"/>
                                </a:lnTo>
                                <a:lnTo>
                                  <a:pt x="30" y="108"/>
                                </a:lnTo>
                                <a:lnTo>
                                  <a:pt x="30" y="127"/>
                                </a:lnTo>
                                <a:lnTo>
                                  <a:pt x="33" y="143"/>
                                </a:lnTo>
                                <a:lnTo>
                                  <a:pt x="38" y="156"/>
                                </a:lnTo>
                                <a:lnTo>
                                  <a:pt x="46" y="167"/>
                                </a:lnTo>
                                <a:lnTo>
                                  <a:pt x="54" y="177"/>
                                </a:lnTo>
                                <a:lnTo>
                                  <a:pt x="65" y="183"/>
                                </a:lnTo>
                                <a:lnTo>
                                  <a:pt x="78" y="187"/>
                                </a:lnTo>
                                <a:lnTo>
                                  <a:pt x="91" y="188"/>
                                </a:lnTo>
                                <a:lnTo>
                                  <a:pt x="104" y="188"/>
                                </a:lnTo>
                                <a:lnTo>
                                  <a:pt x="113" y="186"/>
                                </a:lnTo>
                                <a:lnTo>
                                  <a:pt x="122" y="182"/>
                                </a:lnTo>
                                <a:lnTo>
                                  <a:pt x="128" y="178"/>
                                </a:lnTo>
                                <a:lnTo>
                                  <a:pt x="134" y="175"/>
                                </a:lnTo>
                                <a:lnTo>
                                  <a:pt x="139" y="172"/>
                                </a:lnTo>
                                <a:lnTo>
                                  <a:pt x="143" y="170"/>
                                </a:lnTo>
                                <a:lnTo>
                                  <a:pt x="147" y="168"/>
                                </a:lnTo>
                                <a:lnTo>
                                  <a:pt x="147" y="168"/>
                                </a:lnTo>
                                <a:lnTo>
                                  <a:pt x="148" y="170"/>
                                </a:lnTo>
                                <a:lnTo>
                                  <a:pt x="149" y="170"/>
                                </a:lnTo>
                                <a:lnTo>
                                  <a:pt x="149" y="171"/>
                                </a:lnTo>
                                <a:lnTo>
                                  <a:pt x="149" y="172"/>
                                </a:lnTo>
                                <a:lnTo>
                                  <a:pt x="150" y="175"/>
                                </a:lnTo>
                                <a:lnTo>
                                  <a:pt x="150" y="177"/>
                                </a:lnTo>
                                <a:lnTo>
                                  <a:pt x="150"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91" name="Freeform 85"/>
                        <wps:cNvSpPr>
                          <a:spLocks/>
                        </wps:cNvSpPr>
                        <wps:spPr bwMode="auto">
                          <a:xfrm>
                            <a:off x="4198938" y="3325812"/>
                            <a:ext cx="44450" cy="84138"/>
                          </a:xfrm>
                          <a:custGeom>
                            <a:avLst/>
                            <a:gdLst>
                              <a:gd name="T0" fmla="*/ 85 w 85"/>
                              <a:gd name="T1" fmla="*/ 20 h 157"/>
                              <a:gd name="T2" fmla="*/ 83 w 85"/>
                              <a:gd name="T3" fmla="*/ 25 h 157"/>
                              <a:gd name="T4" fmla="*/ 83 w 85"/>
                              <a:gd name="T5" fmla="*/ 27 h 157"/>
                              <a:gd name="T6" fmla="*/ 81 w 85"/>
                              <a:gd name="T7" fmla="*/ 28 h 157"/>
                              <a:gd name="T8" fmla="*/ 79 w 85"/>
                              <a:gd name="T9" fmla="*/ 28 h 157"/>
                              <a:gd name="T10" fmla="*/ 75 w 85"/>
                              <a:gd name="T11" fmla="*/ 27 h 157"/>
                              <a:gd name="T12" fmla="*/ 70 w 85"/>
                              <a:gd name="T13" fmla="*/ 26 h 157"/>
                              <a:gd name="T14" fmla="*/ 65 w 85"/>
                              <a:gd name="T15" fmla="*/ 25 h 157"/>
                              <a:gd name="T16" fmla="*/ 58 w 85"/>
                              <a:gd name="T17" fmla="*/ 25 h 157"/>
                              <a:gd name="T18" fmla="*/ 50 w 85"/>
                              <a:gd name="T19" fmla="*/ 28 h 157"/>
                              <a:gd name="T20" fmla="*/ 42 w 85"/>
                              <a:gd name="T21" fmla="*/ 36 h 157"/>
                              <a:gd name="T22" fmla="*/ 32 w 85"/>
                              <a:gd name="T23" fmla="*/ 48 h 157"/>
                              <a:gd name="T24" fmla="*/ 27 w 85"/>
                              <a:gd name="T25" fmla="*/ 152 h 157"/>
                              <a:gd name="T26" fmla="*/ 26 w 85"/>
                              <a:gd name="T27" fmla="*/ 153 h 157"/>
                              <a:gd name="T28" fmla="*/ 23 w 85"/>
                              <a:gd name="T29" fmla="*/ 155 h 157"/>
                              <a:gd name="T30" fmla="*/ 19 w 85"/>
                              <a:gd name="T31" fmla="*/ 155 h 157"/>
                              <a:gd name="T32" fmla="*/ 13 w 85"/>
                              <a:gd name="T33" fmla="*/ 157 h 157"/>
                              <a:gd name="T34" fmla="*/ 7 w 85"/>
                              <a:gd name="T35" fmla="*/ 155 h 157"/>
                              <a:gd name="T36" fmla="*/ 2 w 85"/>
                              <a:gd name="T37" fmla="*/ 155 h 157"/>
                              <a:gd name="T38" fmla="*/ 1 w 85"/>
                              <a:gd name="T39" fmla="*/ 153 h 157"/>
                              <a:gd name="T40" fmla="*/ 0 w 85"/>
                              <a:gd name="T41" fmla="*/ 152 h 157"/>
                              <a:gd name="T42" fmla="*/ 0 w 85"/>
                              <a:gd name="T43" fmla="*/ 5 h 157"/>
                              <a:gd name="T44" fmla="*/ 1 w 85"/>
                              <a:gd name="T45" fmla="*/ 4 h 157"/>
                              <a:gd name="T46" fmla="*/ 3 w 85"/>
                              <a:gd name="T47" fmla="*/ 3 h 157"/>
                              <a:gd name="T48" fmla="*/ 8 w 85"/>
                              <a:gd name="T49" fmla="*/ 1 h 157"/>
                              <a:gd name="T50" fmla="*/ 16 w 85"/>
                              <a:gd name="T51" fmla="*/ 1 h 157"/>
                              <a:gd name="T52" fmla="*/ 19 w 85"/>
                              <a:gd name="T53" fmla="*/ 3 h 157"/>
                              <a:gd name="T54" fmla="*/ 23 w 85"/>
                              <a:gd name="T55" fmla="*/ 4 h 157"/>
                              <a:gd name="T56" fmla="*/ 23 w 85"/>
                              <a:gd name="T57" fmla="*/ 5 h 157"/>
                              <a:gd name="T58" fmla="*/ 24 w 85"/>
                              <a:gd name="T59" fmla="*/ 27 h 157"/>
                              <a:gd name="T60" fmla="*/ 35 w 85"/>
                              <a:gd name="T61" fmla="*/ 14 h 157"/>
                              <a:gd name="T62" fmla="*/ 45 w 85"/>
                              <a:gd name="T63" fmla="*/ 5 h 157"/>
                              <a:gd name="T64" fmla="*/ 54 w 85"/>
                              <a:gd name="T65" fmla="*/ 1 h 157"/>
                              <a:gd name="T66" fmla="*/ 64 w 85"/>
                              <a:gd name="T67" fmla="*/ 0 h 157"/>
                              <a:gd name="T68" fmla="*/ 67 w 85"/>
                              <a:gd name="T69" fmla="*/ 0 h 157"/>
                              <a:gd name="T70" fmla="*/ 74 w 85"/>
                              <a:gd name="T71" fmla="*/ 0 h 157"/>
                              <a:gd name="T72" fmla="*/ 79 w 85"/>
                              <a:gd name="T73" fmla="*/ 3 h 157"/>
                              <a:gd name="T74" fmla="*/ 82 w 85"/>
                              <a:gd name="T75" fmla="*/ 4 h 157"/>
                              <a:gd name="T76" fmla="*/ 83 w 85"/>
                              <a:gd name="T77" fmla="*/ 5 h 157"/>
                              <a:gd name="T78" fmla="*/ 83 w 85"/>
                              <a:gd name="T79" fmla="*/ 8 h 157"/>
                              <a:gd name="T80" fmla="*/ 83 w 85"/>
                              <a:gd name="T81" fmla="*/ 10 h 157"/>
                              <a:gd name="T82" fmla="*/ 85 w 85"/>
                              <a:gd name="T83" fmla="*/ 16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85" h="157">
                                <a:moveTo>
                                  <a:pt x="85" y="16"/>
                                </a:moveTo>
                                <a:lnTo>
                                  <a:pt x="85" y="20"/>
                                </a:lnTo>
                                <a:lnTo>
                                  <a:pt x="83" y="22"/>
                                </a:lnTo>
                                <a:lnTo>
                                  <a:pt x="83" y="25"/>
                                </a:lnTo>
                                <a:lnTo>
                                  <a:pt x="83" y="26"/>
                                </a:lnTo>
                                <a:lnTo>
                                  <a:pt x="83" y="27"/>
                                </a:lnTo>
                                <a:lnTo>
                                  <a:pt x="82" y="28"/>
                                </a:lnTo>
                                <a:lnTo>
                                  <a:pt x="81" y="28"/>
                                </a:lnTo>
                                <a:lnTo>
                                  <a:pt x="80" y="28"/>
                                </a:lnTo>
                                <a:lnTo>
                                  <a:pt x="79" y="28"/>
                                </a:lnTo>
                                <a:lnTo>
                                  <a:pt x="77" y="28"/>
                                </a:lnTo>
                                <a:lnTo>
                                  <a:pt x="75" y="27"/>
                                </a:lnTo>
                                <a:lnTo>
                                  <a:pt x="72" y="27"/>
                                </a:lnTo>
                                <a:lnTo>
                                  <a:pt x="70" y="26"/>
                                </a:lnTo>
                                <a:lnTo>
                                  <a:pt x="67" y="25"/>
                                </a:lnTo>
                                <a:lnTo>
                                  <a:pt x="65" y="25"/>
                                </a:lnTo>
                                <a:lnTo>
                                  <a:pt x="61" y="25"/>
                                </a:lnTo>
                                <a:lnTo>
                                  <a:pt x="58" y="25"/>
                                </a:lnTo>
                                <a:lnTo>
                                  <a:pt x="54" y="26"/>
                                </a:lnTo>
                                <a:lnTo>
                                  <a:pt x="50" y="28"/>
                                </a:lnTo>
                                <a:lnTo>
                                  <a:pt x="45" y="31"/>
                                </a:lnTo>
                                <a:lnTo>
                                  <a:pt x="42" y="36"/>
                                </a:lnTo>
                                <a:lnTo>
                                  <a:pt x="37" y="41"/>
                                </a:lnTo>
                                <a:lnTo>
                                  <a:pt x="32" y="48"/>
                                </a:lnTo>
                                <a:lnTo>
                                  <a:pt x="27" y="57"/>
                                </a:lnTo>
                                <a:lnTo>
                                  <a:pt x="27" y="152"/>
                                </a:lnTo>
                                <a:lnTo>
                                  <a:pt x="27" y="153"/>
                                </a:lnTo>
                                <a:lnTo>
                                  <a:pt x="26" y="153"/>
                                </a:lnTo>
                                <a:lnTo>
                                  <a:pt x="24" y="154"/>
                                </a:lnTo>
                                <a:lnTo>
                                  <a:pt x="23" y="155"/>
                                </a:lnTo>
                                <a:lnTo>
                                  <a:pt x="22" y="155"/>
                                </a:lnTo>
                                <a:lnTo>
                                  <a:pt x="19" y="155"/>
                                </a:lnTo>
                                <a:lnTo>
                                  <a:pt x="17" y="157"/>
                                </a:lnTo>
                                <a:lnTo>
                                  <a:pt x="13" y="157"/>
                                </a:lnTo>
                                <a:lnTo>
                                  <a:pt x="10" y="157"/>
                                </a:lnTo>
                                <a:lnTo>
                                  <a:pt x="7" y="155"/>
                                </a:lnTo>
                                <a:lnTo>
                                  <a:pt x="5" y="155"/>
                                </a:lnTo>
                                <a:lnTo>
                                  <a:pt x="2" y="155"/>
                                </a:lnTo>
                                <a:lnTo>
                                  <a:pt x="1" y="154"/>
                                </a:lnTo>
                                <a:lnTo>
                                  <a:pt x="1" y="153"/>
                                </a:lnTo>
                                <a:lnTo>
                                  <a:pt x="0" y="153"/>
                                </a:lnTo>
                                <a:lnTo>
                                  <a:pt x="0" y="152"/>
                                </a:lnTo>
                                <a:lnTo>
                                  <a:pt x="0" y="6"/>
                                </a:lnTo>
                                <a:lnTo>
                                  <a:pt x="0" y="5"/>
                                </a:lnTo>
                                <a:lnTo>
                                  <a:pt x="1" y="5"/>
                                </a:lnTo>
                                <a:lnTo>
                                  <a:pt x="1" y="4"/>
                                </a:lnTo>
                                <a:lnTo>
                                  <a:pt x="2" y="3"/>
                                </a:lnTo>
                                <a:lnTo>
                                  <a:pt x="3" y="3"/>
                                </a:lnTo>
                                <a:lnTo>
                                  <a:pt x="6" y="3"/>
                                </a:lnTo>
                                <a:lnTo>
                                  <a:pt x="8" y="1"/>
                                </a:lnTo>
                                <a:lnTo>
                                  <a:pt x="12" y="1"/>
                                </a:lnTo>
                                <a:lnTo>
                                  <a:pt x="16" y="1"/>
                                </a:lnTo>
                                <a:lnTo>
                                  <a:pt x="18" y="3"/>
                                </a:lnTo>
                                <a:lnTo>
                                  <a:pt x="19" y="3"/>
                                </a:lnTo>
                                <a:lnTo>
                                  <a:pt x="22" y="3"/>
                                </a:lnTo>
                                <a:lnTo>
                                  <a:pt x="23" y="4"/>
                                </a:lnTo>
                                <a:lnTo>
                                  <a:pt x="23" y="5"/>
                                </a:lnTo>
                                <a:lnTo>
                                  <a:pt x="23" y="5"/>
                                </a:lnTo>
                                <a:lnTo>
                                  <a:pt x="24" y="6"/>
                                </a:lnTo>
                                <a:lnTo>
                                  <a:pt x="24" y="27"/>
                                </a:lnTo>
                                <a:lnTo>
                                  <a:pt x="29" y="20"/>
                                </a:lnTo>
                                <a:lnTo>
                                  <a:pt x="35" y="14"/>
                                </a:lnTo>
                                <a:lnTo>
                                  <a:pt x="40" y="9"/>
                                </a:lnTo>
                                <a:lnTo>
                                  <a:pt x="45" y="5"/>
                                </a:lnTo>
                                <a:lnTo>
                                  <a:pt x="49" y="3"/>
                                </a:lnTo>
                                <a:lnTo>
                                  <a:pt x="54" y="1"/>
                                </a:lnTo>
                                <a:lnTo>
                                  <a:pt x="59" y="0"/>
                                </a:lnTo>
                                <a:lnTo>
                                  <a:pt x="64" y="0"/>
                                </a:lnTo>
                                <a:lnTo>
                                  <a:pt x="65" y="0"/>
                                </a:lnTo>
                                <a:lnTo>
                                  <a:pt x="67" y="0"/>
                                </a:lnTo>
                                <a:lnTo>
                                  <a:pt x="71" y="0"/>
                                </a:lnTo>
                                <a:lnTo>
                                  <a:pt x="74" y="0"/>
                                </a:lnTo>
                                <a:lnTo>
                                  <a:pt x="76" y="1"/>
                                </a:lnTo>
                                <a:lnTo>
                                  <a:pt x="79" y="3"/>
                                </a:lnTo>
                                <a:lnTo>
                                  <a:pt x="81" y="3"/>
                                </a:lnTo>
                                <a:lnTo>
                                  <a:pt x="82" y="4"/>
                                </a:lnTo>
                                <a:lnTo>
                                  <a:pt x="82" y="5"/>
                                </a:lnTo>
                                <a:lnTo>
                                  <a:pt x="83" y="5"/>
                                </a:lnTo>
                                <a:lnTo>
                                  <a:pt x="83" y="6"/>
                                </a:lnTo>
                                <a:lnTo>
                                  <a:pt x="83" y="8"/>
                                </a:lnTo>
                                <a:lnTo>
                                  <a:pt x="83" y="9"/>
                                </a:lnTo>
                                <a:lnTo>
                                  <a:pt x="83" y="10"/>
                                </a:lnTo>
                                <a:lnTo>
                                  <a:pt x="85" y="12"/>
                                </a:lnTo>
                                <a:lnTo>
                                  <a:pt x="85"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92" name="Freeform 86"/>
                        <wps:cNvSpPr>
                          <a:spLocks noEditPoints="1"/>
                        </wps:cNvSpPr>
                        <wps:spPr bwMode="auto">
                          <a:xfrm>
                            <a:off x="4251325" y="3325812"/>
                            <a:ext cx="76200" cy="84138"/>
                          </a:xfrm>
                          <a:custGeom>
                            <a:avLst/>
                            <a:gdLst>
                              <a:gd name="T0" fmla="*/ 145 w 145"/>
                              <a:gd name="T1" fmla="*/ 95 h 158"/>
                              <a:gd name="T2" fmla="*/ 135 w 145"/>
                              <a:gd name="T3" fmla="*/ 125 h 158"/>
                              <a:gd name="T4" fmla="*/ 116 w 145"/>
                              <a:gd name="T5" fmla="*/ 145 h 158"/>
                              <a:gd name="T6" fmla="*/ 89 w 145"/>
                              <a:gd name="T7" fmla="*/ 158 h 158"/>
                              <a:gd name="T8" fmla="*/ 53 w 145"/>
                              <a:gd name="T9" fmla="*/ 158 h 158"/>
                              <a:gd name="T10" fmla="*/ 28 w 145"/>
                              <a:gd name="T11" fmla="*/ 147 h 158"/>
                              <a:gd name="T12" fmla="*/ 10 w 145"/>
                              <a:gd name="T13" fmla="*/ 127 h 158"/>
                              <a:gd name="T14" fmla="*/ 2 w 145"/>
                              <a:gd name="T15" fmla="*/ 97 h 158"/>
                              <a:gd name="T16" fmla="*/ 2 w 145"/>
                              <a:gd name="T17" fmla="*/ 63 h 158"/>
                              <a:gd name="T18" fmla="*/ 10 w 145"/>
                              <a:gd name="T19" fmla="*/ 33 h 158"/>
                              <a:gd name="T20" fmla="*/ 29 w 145"/>
                              <a:gd name="T21" fmla="*/ 12 h 158"/>
                              <a:gd name="T22" fmla="*/ 56 w 145"/>
                              <a:gd name="T23" fmla="*/ 0 h 158"/>
                              <a:gd name="T24" fmla="*/ 92 w 145"/>
                              <a:gd name="T25" fmla="*/ 0 h 158"/>
                              <a:gd name="T26" fmla="*/ 117 w 145"/>
                              <a:gd name="T27" fmla="*/ 11 h 158"/>
                              <a:gd name="T28" fmla="*/ 135 w 145"/>
                              <a:gd name="T29" fmla="*/ 31 h 158"/>
                              <a:gd name="T30" fmla="*/ 145 w 145"/>
                              <a:gd name="T31" fmla="*/ 59 h 158"/>
                              <a:gd name="T32" fmla="*/ 117 w 145"/>
                              <a:gd name="T33" fmla="*/ 79 h 158"/>
                              <a:gd name="T34" fmla="*/ 115 w 145"/>
                              <a:gd name="T35" fmla="*/ 57 h 158"/>
                              <a:gd name="T36" fmla="*/ 108 w 145"/>
                              <a:gd name="T37" fmla="*/ 38 h 158"/>
                              <a:gd name="T38" fmla="*/ 94 w 145"/>
                              <a:gd name="T39" fmla="*/ 26 h 158"/>
                              <a:gd name="T40" fmla="*/ 73 w 145"/>
                              <a:gd name="T41" fmla="*/ 22 h 158"/>
                              <a:gd name="T42" fmla="*/ 52 w 145"/>
                              <a:gd name="T43" fmla="*/ 26 h 158"/>
                              <a:gd name="T44" fmla="*/ 39 w 145"/>
                              <a:gd name="T45" fmla="*/ 38 h 158"/>
                              <a:gd name="T46" fmla="*/ 31 w 145"/>
                              <a:gd name="T47" fmla="*/ 56 h 158"/>
                              <a:gd name="T48" fmla="*/ 29 w 145"/>
                              <a:gd name="T49" fmla="*/ 79 h 158"/>
                              <a:gd name="T50" fmla="*/ 30 w 145"/>
                              <a:gd name="T51" fmla="*/ 101 h 158"/>
                              <a:gd name="T52" fmla="*/ 37 w 145"/>
                              <a:gd name="T53" fmla="*/ 120 h 158"/>
                              <a:gd name="T54" fmla="*/ 51 w 145"/>
                              <a:gd name="T55" fmla="*/ 132 h 158"/>
                              <a:gd name="T56" fmla="*/ 72 w 145"/>
                              <a:gd name="T57" fmla="*/ 136 h 158"/>
                              <a:gd name="T58" fmla="*/ 93 w 145"/>
                              <a:gd name="T59" fmla="*/ 132 h 158"/>
                              <a:gd name="T60" fmla="*/ 106 w 145"/>
                              <a:gd name="T61" fmla="*/ 120 h 158"/>
                              <a:gd name="T62" fmla="*/ 114 w 145"/>
                              <a:gd name="T63" fmla="*/ 102 h 158"/>
                              <a:gd name="T64" fmla="*/ 117 w 145"/>
                              <a:gd name="T65" fmla="*/ 79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5" h="158">
                                <a:moveTo>
                                  <a:pt x="145" y="78"/>
                                </a:moveTo>
                                <a:lnTo>
                                  <a:pt x="145" y="95"/>
                                </a:lnTo>
                                <a:lnTo>
                                  <a:pt x="140" y="110"/>
                                </a:lnTo>
                                <a:lnTo>
                                  <a:pt x="135" y="125"/>
                                </a:lnTo>
                                <a:lnTo>
                                  <a:pt x="126" y="136"/>
                                </a:lnTo>
                                <a:lnTo>
                                  <a:pt x="116" y="145"/>
                                </a:lnTo>
                                <a:lnTo>
                                  <a:pt x="103" y="153"/>
                                </a:lnTo>
                                <a:lnTo>
                                  <a:pt x="89" y="158"/>
                                </a:lnTo>
                                <a:lnTo>
                                  <a:pt x="71" y="158"/>
                                </a:lnTo>
                                <a:lnTo>
                                  <a:pt x="53" y="158"/>
                                </a:lnTo>
                                <a:lnTo>
                                  <a:pt x="40" y="153"/>
                                </a:lnTo>
                                <a:lnTo>
                                  <a:pt x="28" y="147"/>
                                </a:lnTo>
                                <a:lnTo>
                                  <a:pt x="18" y="138"/>
                                </a:lnTo>
                                <a:lnTo>
                                  <a:pt x="10" y="127"/>
                                </a:lnTo>
                                <a:lnTo>
                                  <a:pt x="5" y="113"/>
                                </a:lnTo>
                                <a:lnTo>
                                  <a:pt x="2" y="97"/>
                                </a:lnTo>
                                <a:lnTo>
                                  <a:pt x="0" y="80"/>
                                </a:lnTo>
                                <a:lnTo>
                                  <a:pt x="2" y="63"/>
                                </a:lnTo>
                                <a:lnTo>
                                  <a:pt x="5" y="48"/>
                                </a:lnTo>
                                <a:lnTo>
                                  <a:pt x="10" y="33"/>
                                </a:lnTo>
                                <a:lnTo>
                                  <a:pt x="19" y="22"/>
                                </a:lnTo>
                                <a:lnTo>
                                  <a:pt x="29" y="12"/>
                                </a:lnTo>
                                <a:lnTo>
                                  <a:pt x="42" y="5"/>
                                </a:lnTo>
                                <a:lnTo>
                                  <a:pt x="56" y="0"/>
                                </a:lnTo>
                                <a:lnTo>
                                  <a:pt x="74" y="0"/>
                                </a:lnTo>
                                <a:lnTo>
                                  <a:pt x="92" y="0"/>
                                </a:lnTo>
                                <a:lnTo>
                                  <a:pt x="105" y="5"/>
                                </a:lnTo>
                                <a:lnTo>
                                  <a:pt x="117" y="11"/>
                                </a:lnTo>
                                <a:lnTo>
                                  <a:pt x="127" y="20"/>
                                </a:lnTo>
                                <a:lnTo>
                                  <a:pt x="135" y="31"/>
                                </a:lnTo>
                                <a:lnTo>
                                  <a:pt x="141" y="44"/>
                                </a:lnTo>
                                <a:lnTo>
                                  <a:pt x="145" y="59"/>
                                </a:lnTo>
                                <a:lnTo>
                                  <a:pt x="145" y="78"/>
                                </a:lnTo>
                                <a:close/>
                                <a:moveTo>
                                  <a:pt x="117" y="79"/>
                                </a:moveTo>
                                <a:lnTo>
                                  <a:pt x="116" y="68"/>
                                </a:lnTo>
                                <a:lnTo>
                                  <a:pt x="115" y="57"/>
                                </a:lnTo>
                                <a:lnTo>
                                  <a:pt x="113" y="47"/>
                                </a:lnTo>
                                <a:lnTo>
                                  <a:pt x="108" y="38"/>
                                </a:lnTo>
                                <a:lnTo>
                                  <a:pt x="101" y="31"/>
                                </a:lnTo>
                                <a:lnTo>
                                  <a:pt x="94" y="26"/>
                                </a:lnTo>
                                <a:lnTo>
                                  <a:pt x="85" y="22"/>
                                </a:lnTo>
                                <a:lnTo>
                                  <a:pt x="73" y="22"/>
                                </a:lnTo>
                                <a:lnTo>
                                  <a:pt x="62" y="22"/>
                                </a:lnTo>
                                <a:lnTo>
                                  <a:pt x="52" y="26"/>
                                </a:lnTo>
                                <a:lnTo>
                                  <a:pt x="45" y="31"/>
                                </a:lnTo>
                                <a:lnTo>
                                  <a:pt x="39" y="38"/>
                                </a:lnTo>
                                <a:lnTo>
                                  <a:pt x="34" y="46"/>
                                </a:lnTo>
                                <a:lnTo>
                                  <a:pt x="31" y="56"/>
                                </a:lnTo>
                                <a:lnTo>
                                  <a:pt x="29" y="67"/>
                                </a:lnTo>
                                <a:lnTo>
                                  <a:pt x="29" y="79"/>
                                </a:lnTo>
                                <a:lnTo>
                                  <a:pt x="29" y="90"/>
                                </a:lnTo>
                                <a:lnTo>
                                  <a:pt x="30" y="101"/>
                                </a:lnTo>
                                <a:lnTo>
                                  <a:pt x="32" y="111"/>
                                </a:lnTo>
                                <a:lnTo>
                                  <a:pt x="37" y="120"/>
                                </a:lnTo>
                                <a:lnTo>
                                  <a:pt x="44" y="126"/>
                                </a:lnTo>
                                <a:lnTo>
                                  <a:pt x="51" y="132"/>
                                </a:lnTo>
                                <a:lnTo>
                                  <a:pt x="61" y="136"/>
                                </a:lnTo>
                                <a:lnTo>
                                  <a:pt x="72" y="136"/>
                                </a:lnTo>
                                <a:lnTo>
                                  <a:pt x="83" y="136"/>
                                </a:lnTo>
                                <a:lnTo>
                                  <a:pt x="93" y="132"/>
                                </a:lnTo>
                                <a:lnTo>
                                  <a:pt x="100" y="127"/>
                                </a:lnTo>
                                <a:lnTo>
                                  <a:pt x="106" y="120"/>
                                </a:lnTo>
                                <a:lnTo>
                                  <a:pt x="111" y="112"/>
                                </a:lnTo>
                                <a:lnTo>
                                  <a:pt x="114" y="102"/>
                                </a:lnTo>
                                <a:lnTo>
                                  <a:pt x="116" y="91"/>
                                </a:lnTo>
                                <a:lnTo>
                                  <a:pt x="117" y="7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93" name="Freeform 87"/>
                        <wps:cNvSpPr>
                          <a:spLocks/>
                        </wps:cNvSpPr>
                        <wps:spPr bwMode="auto">
                          <a:xfrm>
                            <a:off x="4348163" y="3289300"/>
                            <a:ext cx="65088" cy="120650"/>
                          </a:xfrm>
                          <a:custGeom>
                            <a:avLst/>
                            <a:gdLst>
                              <a:gd name="T0" fmla="*/ 124 w 124"/>
                              <a:gd name="T1" fmla="*/ 222 h 226"/>
                              <a:gd name="T2" fmla="*/ 123 w 124"/>
                              <a:gd name="T3" fmla="*/ 223 h 226"/>
                              <a:gd name="T4" fmla="*/ 119 w 124"/>
                              <a:gd name="T5" fmla="*/ 224 h 226"/>
                              <a:gd name="T6" fmla="*/ 115 w 124"/>
                              <a:gd name="T7" fmla="*/ 226 h 226"/>
                              <a:gd name="T8" fmla="*/ 107 w 124"/>
                              <a:gd name="T9" fmla="*/ 226 h 226"/>
                              <a:gd name="T10" fmla="*/ 102 w 124"/>
                              <a:gd name="T11" fmla="*/ 224 h 226"/>
                              <a:gd name="T12" fmla="*/ 99 w 124"/>
                              <a:gd name="T13" fmla="*/ 223 h 226"/>
                              <a:gd name="T14" fmla="*/ 97 w 124"/>
                              <a:gd name="T15" fmla="*/ 222 h 226"/>
                              <a:gd name="T16" fmla="*/ 97 w 124"/>
                              <a:gd name="T17" fmla="*/ 136 h 226"/>
                              <a:gd name="T18" fmla="*/ 96 w 124"/>
                              <a:gd name="T19" fmla="*/ 116 h 226"/>
                              <a:gd name="T20" fmla="*/ 90 w 124"/>
                              <a:gd name="T21" fmla="*/ 102 h 226"/>
                              <a:gd name="T22" fmla="*/ 80 w 124"/>
                              <a:gd name="T23" fmla="*/ 95 h 226"/>
                              <a:gd name="T24" fmla="*/ 66 w 124"/>
                              <a:gd name="T25" fmla="*/ 91 h 226"/>
                              <a:gd name="T26" fmla="*/ 47 w 124"/>
                              <a:gd name="T27" fmla="*/ 99 h 226"/>
                              <a:gd name="T28" fmla="*/ 26 w 124"/>
                              <a:gd name="T29" fmla="*/ 120 h 226"/>
                              <a:gd name="T30" fmla="*/ 26 w 124"/>
                              <a:gd name="T31" fmla="*/ 222 h 226"/>
                              <a:gd name="T32" fmla="*/ 25 w 124"/>
                              <a:gd name="T33" fmla="*/ 223 h 226"/>
                              <a:gd name="T34" fmla="*/ 22 w 124"/>
                              <a:gd name="T35" fmla="*/ 224 h 226"/>
                              <a:gd name="T36" fmla="*/ 17 w 124"/>
                              <a:gd name="T37" fmla="*/ 226 h 226"/>
                              <a:gd name="T38" fmla="*/ 10 w 124"/>
                              <a:gd name="T39" fmla="*/ 226 h 226"/>
                              <a:gd name="T40" fmla="*/ 4 w 124"/>
                              <a:gd name="T41" fmla="*/ 224 h 226"/>
                              <a:gd name="T42" fmla="*/ 1 w 124"/>
                              <a:gd name="T43" fmla="*/ 223 h 226"/>
                              <a:gd name="T44" fmla="*/ 0 w 124"/>
                              <a:gd name="T45" fmla="*/ 222 h 226"/>
                              <a:gd name="T46" fmla="*/ 0 w 124"/>
                              <a:gd name="T47" fmla="*/ 6 h 226"/>
                              <a:gd name="T48" fmla="*/ 0 w 124"/>
                              <a:gd name="T49" fmla="*/ 4 h 226"/>
                              <a:gd name="T50" fmla="*/ 2 w 124"/>
                              <a:gd name="T51" fmla="*/ 3 h 226"/>
                              <a:gd name="T52" fmla="*/ 6 w 124"/>
                              <a:gd name="T53" fmla="*/ 1 h 226"/>
                              <a:gd name="T54" fmla="*/ 12 w 124"/>
                              <a:gd name="T55" fmla="*/ 0 h 226"/>
                              <a:gd name="T56" fmla="*/ 20 w 124"/>
                              <a:gd name="T57" fmla="*/ 1 h 226"/>
                              <a:gd name="T58" fmla="*/ 23 w 124"/>
                              <a:gd name="T59" fmla="*/ 3 h 226"/>
                              <a:gd name="T60" fmla="*/ 26 w 124"/>
                              <a:gd name="T61" fmla="*/ 4 h 226"/>
                              <a:gd name="T62" fmla="*/ 26 w 124"/>
                              <a:gd name="T63" fmla="*/ 6 h 226"/>
                              <a:gd name="T64" fmla="*/ 38 w 124"/>
                              <a:gd name="T65" fmla="*/ 81 h 226"/>
                              <a:gd name="T66" fmla="*/ 60 w 124"/>
                              <a:gd name="T67" fmla="*/ 69 h 226"/>
                              <a:gd name="T68" fmla="*/ 86 w 124"/>
                              <a:gd name="T69" fmla="*/ 69 h 226"/>
                              <a:gd name="T70" fmla="*/ 106 w 124"/>
                              <a:gd name="T71" fmla="*/ 79 h 226"/>
                              <a:gd name="T72" fmla="*/ 118 w 124"/>
                              <a:gd name="T73" fmla="*/ 95 h 226"/>
                              <a:gd name="T74" fmla="*/ 123 w 124"/>
                              <a:gd name="T75" fmla="*/ 117 h 226"/>
                              <a:gd name="T76" fmla="*/ 124 w 124"/>
                              <a:gd name="T77" fmla="*/ 221 h 2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4" h="226">
                                <a:moveTo>
                                  <a:pt x="124" y="221"/>
                                </a:moveTo>
                                <a:lnTo>
                                  <a:pt x="124" y="222"/>
                                </a:lnTo>
                                <a:lnTo>
                                  <a:pt x="123" y="222"/>
                                </a:lnTo>
                                <a:lnTo>
                                  <a:pt x="123" y="223"/>
                                </a:lnTo>
                                <a:lnTo>
                                  <a:pt x="122" y="224"/>
                                </a:lnTo>
                                <a:lnTo>
                                  <a:pt x="119" y="224"/>
                                </a:lnTo>
                                <a:lnTo>
                                  <a:pt x="117" y="224"/>
                                </a:lnTo>
                                <a:lnTo>
                                  <a:pt x="115" y="226"/>
                                </a:lnTo>
                                <a:lnTo>
                                  <a:pt x="111" y="226"/>
                                </a:lnTo>
                                <a:lnTo>
                                  <a:pt x="107" y="226"/>
                                </a:lnTo>
                                <a:lnTo>
                                  <a:pt x="105" y="224"/>
                                </a:lnTo>
                                <a:lnTo>
                                  <a:pt x="102" y="224"/>
                                </a:lnTo>
                                <a:lnTo>
                                  <a:pt x="100" y="224"/>
                                </a:lnTo>
                                <a:lnTo>
                                  <a:pt x="99" y="223"/>
                                </a:lnTo>
                                <a:lnTo>
                                  <a:pt x="99" y="222"/>
                                </a:lnTo>
                                <a:lnTo>
                                  <a:pt x="97" y="222"/>
                                </a:lnTo>
                                <a:lnTo>
                                  <a:pt x="97" y="221"/>
                                </a:lnTo>
                                <a:lnTo>
                                  <a:pt x="97" y="136"/>
                                </a:lnTo>
                                <a:lnTo>
                                  <a:pt x="97" y="125"/>
                                </a:lnTo>
                                <a:lnTo>
                                  <a:pt x="96" y="116"/>
                                </a:lnTo>
                                <a:lnTo>
                                  <a:pt x="94" y="109"/>
                                </a:lnTo>
                                <a:lnTo>
                                  <a:pt x="90" y="102"/>
                                </a:lnTo>
                                <a:lnTo>
                                  <a:pt x="86" y="97"/>
                                </a:lnTo>
                                <a:lnTo>
                                  <a:pt x="80" y="95"/>
                                </a:lnTo>
                                <a:lnTo>
                                  <a:pt x="74" y="93"/>
                                </a:lnTo>
                                <a:lnTo>
                                  <a:pt x="66" y="91"/>
                                </a:lnTo>
                                <a:lnTo>
                                  <a:pt x="57" y="93"/>
                                </a:lnTo>
                                <a:lnTo>
                                  <a:pt x="47" y="99"/>
                                </a:lnTo>
                                <a:lnTo>
                                  <a:pt x="37" y="107"/>
                                </a:lnTo>
                                <a:lnTo>
                                  <a:pt x="26" y="120"/>
                                </a:lnTo>
                                <a:lnTo>
                                  <a:pt x="26" y="221"/>
                                </a:lnTo>
                                <a:lnTo>
                                  <a:pt x="26" y="222"/>
                                </a:lnTo>
                                <a:lnTo>
                                  <a:pt x="26" y="222"/>
                                </a:lnTo>
                                <a:lnTo>
                                  <a:pt x="25" y="223"/>
                                </a:lnTo>
                                <a:lnTo>
                                  <a:pt x="23" y="224"/>
                                </a:lnTo>
                                <a:lnTo>
                                  <a:pt x="22" y="224"/>
                                </a:lnTo>
                                <a:lnTo>
                                  <a:pt x="20" y="224"/>
                                </a:lnTo>
                                <a:lnTo>
                                  <a:pt x="17" y="226"/>
                                </a:lnTo>
                                <a:lnTo>
                                  <a:pt x="12" y="226"/>
                                </a:lnTo>
                                <a:lnTo>
                                  <a:pt x="10" y="226"/>
                                </a:lnTo>
                                <a:lnTo>
                                  <a:pt x="6" y="224"/>
                                </a:lnTo>
                                <a:lnTo>
                                  <a:pt x="4" y="224"/>
                                </a:lnTo>
                                <a:lnTo>
                                  <a:pt x="2" y="224"/>
                                </a:lnTo>
                                <a:lnTo>
                                  <a:pt x="1" y="223"/>
                                </a:lnTo>
                                <a:lnTo>
                                  <a:pt x="0" y="222"/>
                                </a:lnTo>
                                <a:lnTo>
                                  <a:pt x="0" y="222"/>
                                </a:lnTo>
                                <a:lnTo>
                                  <a:pt x="0" y="221"/>
                                </a:lnTo>
                                <a:lnTo>
                                  <a:pt x="0" y="6"/>
                                </a:lnTo>
                                <a:lnTo>
                                  <a:pt x="0" y="5"/>
                                </a:lnTo>
                                <a:lnTo>
                                  <a:pt x="0" y="4"/>
                                </a:lnTo>
                                <a:lnTo>
                                  <a:pt x="1" y="3"/>
                                </a:lnTo>
                                <a:lnTo>
                                  <a:pt x="2" y="3"/>
                                </a:lnTo>
                                <a:lnTo>
                                  <a:pt x="4" y="1"/>
                                </a:lnTo>
                                <a:lnTo>
                                  <a:pt x="6" y="1"/>
                                </a:lnTo>
                                <a:lnTo>
                                  <a:pt x="10" y="1"/>
                                </a:lnTo>
                                <a:lnTo>
                                  <a:pt x="12" y="0"/>
                                </a:lnTo>
                                <a:lnTo>
                                  <a:pt x="17" y="1"/>
                                </a:lnTo>
                                <a:lnTo>
                                  <a:pt x="20" y="1"/>
                                </a:lnTo>
                                <a:lnTo>
                                  <a:pt x="22" y="1"/>
                                </a:lnTo>
                                <a:lnTo>
                                  <a:pt x="23" y="3"/>
                                </a:lnTo>
                                <a:lnTo>
                                  <a:pt x="25" y="3"/>
                                </a:lnTo>
                                <a:lnTo>
                                  <a:pt x="26" y="4"/>
                                </a:lnTo>
                                <a:lnTo>
                                  <a:pt x="26" y="5"/>
                                </a:lnTo>
                                <a:lnTo>
                                  <a:pt x="26" y="6"/>
                                </a:lnTo>
                                <a:lnTo>
                                  <a:pt x="26" y="93"/>
                                </a:lnTo>
                                <a:lnTo>
                                  <a:pt x="38" y="81"/>
                                </a:lnTo>
                                <a:lnTo>
                                  <a:pt x="49" y="74"/>
                                </a:lnTo>
                                <a:lnTo>
                                  <a:pt x="60" y="69"/>
                                </a:lnTo>
                                <a:lnTo>
                                  <a:pt x="73" y="69"/>
                                </a:lnTo>
                                <a:lnTo>
                                  <a:pt x="86" y="69"/>
                                </a:lnTo>
                                <a:lnTo>
                                  <a:pt x="96" y="74"/>
                                </a:lnTo>
                                <a:lnTo>
                                  <a:pt x="106" y="79"/>
                                </a:lnTo>
                                <a:lnTo>
                                  <a:pt x="112" y="86"/>
                                </a:lnTo>
                                <a:lnTo>
                                  <a:pt x="118" y="95"/>
                                </a:lnTo>
                                <a:lnTo>
                                  <a:pt x="122" y="106"/>
                                </a:lnTo>
                                <a:lnTo>
                                  <a:pt x="123" y="117"/>
                                </a:lnTo>
                                <a:lnTo>
                                  <a:pt x="124" y="132"/>
                                </a:lnTo>
                                <a:lnTo>
                                  <a:pt x="124" y="22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94" name="Freeform 88"/>
                        <wps:cNvSpPr>
                          <a:spLocks/>
                        </wps:cNvSpPr>
                        <wps:spPr bwMode="auto">
                          <a:xfrm>
                            <a:off x="4438650" y="3325812"/>
                            <a:ext cx="66675" cy="84138"/>
                          </a:xfrm>
                          <a:custGeom>
                            <a:avLst/>
                            <a:gdLst>
                              <a:gd name="T0" fmla="*/ 125 w 125"/>
                              <a:gd name="T1" fmla="*/ 153 h 157"/>
                              <a:gd name="T2" fmla="*/ 124 w 125"/>
                              <a:gd name="T3" fmla="*/ 154 h 157"/>
                              <a:gd name="T4" fmla="*/ 120 w 125"/>
                              <a:gd name="T5" fmla="*/ 155 h 157"/>
                              <a:gd name="T6" fmla="*/ 115 w 125"/>
                              <a:gd name="T7" fmla="*/ 157 h 157"/>
                              <a:gd name="T8" fmla="*/ 108 w 125"/>
                              <a:gd name="T9" fmla="*/ 157 h 157"/>
                              <a:gd name="T10" fmla="*/ 103 w 125"/>
                              <a:gd name="T11" fmla="*/ 155 h 157"/>
                              <a:gd name="T12" fmla="*/ 99 w 125"/>
                              <a:gd name="T13" fmla="*/ 154 h 157"/>
                              <a:gd name="T14" fmla="*/ 98 w 125"/>
                              <a:gd name="T15" fmla="*/ 153 h 157"/>
                              <a:gd name="T16" fmla="*/ 98 w 125"/>
                              <a:gd name="T17" fmla="*/ 67 h 157"/>
                              <a:gd name="T18" fmla="*/ 96 w 125"/>
                              <a:gd name="T19" fmla="*/ 47 h 157"/>
                              <a:gd name="T20" fmla="*/ 90 w 125"/>
                              <a:gd name="T21" fmla="*/ 33 h 157"/>
                              <a:gd name="T22" fmla="*/ 80 w 125"/>
                              <a:gd name="T23" fmla="*/ 26 h 157"/>
                              <a:gd name="T24" fmla="*/ 67 w 125"/>
                              <a:gd name="T25" fmla="*/ 22 h 157"/>
                              <a:gd name="T26" fmla="*/ 47 w 125"/>
                              <a:gd name="T27" fmla="*/ 30 h 157"/>
                              <a:gd name="T28" fmla="*/ 26 w 125"/>
                              <a:gd name="T29" fmla="*/ 51 h 157"/>
                              <a:gd name="T30" fmla="*/ 26 w 125"/>
                              <a:gd name="T31" fmla="*/ 153 h 157"/>
                              <a:gd name="T32" fmla="*/ 25 w 125"/>
                              <a:gd name="T33" fmla="*/ 154 h 157"/>
                              <a:gd name="T34" fmla="*/ 23 w 125"/>
                              <a:gd name="T35" fmla="*/ 155 h 157"/>
                              <a:gd name="T36" fmla="*/ 18 w 125"/>
                              <a:gd name="T37" fmla="*/ 157 h 157"/>
                              <a:gd name="T38" fmla="*/ 10 w 125"/>
                              <a:gd name="T39" fmla="*/ 157 h 157"/>
                              <a:gd name="T40" fmla="*/ 4 w 125"/>
                              <a:gd name="T41" fmla="*/ 155 h 157"/>
                              <a:gd name="T42" fmla="*/ 2 w 125"/>
                              <a:gd name="T43" fmla="*/ 154 h 157"/>
                              <a:gd name="T44" fmla="*/ 0 w 125"/>
                              <a:gd name="T45" fmla="*/ 153 h 157"/>
                              <a:gd name="T46" fmla="*/ 0 w 125"/>
                              <a:gd name="T47" fmla="*/ 6 h 157"/>
                              <a:gd name="T48" fmla="*/ 0 w 125"/>
                              <a:gd name="T49" fmla="*/ 5 h 157"/>
                              <a:gd name="T50" fmla="*/ 3 w 125"/>
                              <a:gd name="T51" fmla="*/ 3 h 157"/>
                              <a:gd name="T52" fmla="*/ 7 w 125"/>
                              <a:gd name="T53" fmla="*/ 3 h 157"/>
                              <a:gd name="T54" fmla="*/ 13 w 125"/>
                              <a:gd name="T55" fmla="*/ 1 h 157"/>
                              <a:gd name="T56" fmla="*/ 18 w 125"/>
                              <a:gd name="T57" fmla="*/ 3 h 157"/>
                              <a:gd name="T58" fmla="*/ 21 w 125"/>
                              <a:gd name="T59" fmla="*/ 3 h 157"/>
                              <a:gd name="T60" fmla="*/ 24 w 125"/>
                              <a:gd name="T61" fmla="*/ 5 h 157"/>
                              <a:gd name="T62" fmla="*/ 24 w 125"/>
                              <a:gd name="T63" fmla="*/ 6 h 157"/>
                              <a:gd name="T64" fmla="*/ 36 w 125"/>
                              <a:gd name="T65" fmla="*/ 14 h 157"/>
                              <a:gd name="T66" fmla="*/ 61 w 125"/>
                              <a:gd name="T67" fmla="*/ 0 h 157"/>
                              <a:gd name="T68" fmla="*/ 87 w 125"/>
                              <a:gd name="T69" fmla="*/ 0 h 157"/>
                              <a:gd name="T70" fmla="*/ 106 w 125"/>
                              <a:gd name="T71" fmla="*/ 10 h 157"/>
                              <a:gd name="T72" fmla="*/ 119 w 125"/>
                              <a:gd name="T73" fmla="*/ 26 h 157"/>
                              <a:gd name="T74" fmla="*/ 124 w 125"/>
                              <a:gd name="T75" fmla="*/ 48 h 157"/>
                              <a:gd name="T76" fmla="*/ 125 w 125"/>
                              <a:gd name="T77"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5" h="157">
                                <a:moveTo>
                                  <a:pt x="125" y="152"/>
                                </a:moveTo>
                                <a:lnTo>
                                  <a:pt x="125" y="153"/>
                                </a:lnTo>
                                <a:lnTo>
                                  <a:pt x="124" y="153"/>
                                </a:lnTo>
                                <a:lnTo>
                                  <a:pt x="124" y="154"/>
                                </a:lnTo>
                                <a:lnTo>
                                  <a:pt x="122" y="155"/>
                                </a:lnTo>
                                <a:lnTo>
                                  <a:pt x="120" y="155"/>
                                </a:lnTo>
                                <a:lnTo>
                                  <a:pt x="117" y="155"/>
                                </a:lnTo>
                                <a:lnTo>
                                  <a:pt x="115" y="157"/>
                                </a:lnTo>
                                <a:lnTo>
                                  <a:pt x="111" y="157"/>
                                </a:lnTo>
                                <a:lnTo>
                                  <a:pt x="108" y="157"/>
                                </a:lnTo>
                                <a:lnTo>
                                  <a:pt x="105" y="155"/>
                                </a:lnTo>
                                <a:lnTo>
                                  <a:pt x="103" y="155"/>
                                </a:lnTo>
                                <a:lnTo>
                                  <a:pt x="101" y="155"/>
                                </a:lnTo>
                                <a:lnTo>
                                  <a:pt x="99" y="154"/>
                                </a:lnTo>
                                <a:lnTo>
                                  <a:pt x="99" y="153"/>
                                </a:lnTo>
                                <a:lnTo>
                                  <a:pt x="98" y="153"/>
                                </a:lnTo>
                                <a:lnTo>
                                  <a:pt x="98" y="152"/>
                                </a:lnTo>
                                <a:lnTo>
                                  <a:pt x="98" y="67"/>
                                </a:lnTo>
                                <a:lnTo>
                                  <a:pt x="98" y="56"/>
                                </a:lnTo>
                                <a:lnTo>
                                  <a:pt x="96" y="47"/>
                                </a:lnTo>
                                <a:lnTo>
                                  <a:pt x="94" y="40"/>
                                </a:lnTo>
                                <a:lnTo>
                                  <a:pt x="90" y="33"/>
                                </a:lnTo>
                                <a:lnTo>
                                  <a:pt x="87" y="28"/>
                                </a:lnTo>
                                <a:lnTo>
                                  <a:pt x="80" y="26"/>
                                </a:lnTo>
                                <a:lnTo>
                                  <a:pt x="74" y="24"/>
                                </a:lnTo>
                                <a:lnTo>
                                  <a:pt x="67" y="22"/>
                                </a:lnTo>
                                <a:lnTo>
                                  <a:pt x="57" y="24"/>
                                </a:lnTo>
                                <a:lnTo>
                                  <a:pt x="47" y="30"/>
                                </a:lnTo>
                                <a:lnTo>
                                  <a:pt x="37" y="38"/>
                                </a:lnTo>
                                <a:lnTo>
                                  <a:pt x="26" y="51"/>
                                </a:lnTo>
                                <a:lnTo>
                                  <a:pt x="26" y="152"/>
                                </a:lnTo>
                                <a:lnTo>
                                  <a:pt x="26" y="153"/>
                                </a:lnTo>
                                <a:lnTo>
                                  <a:pt x="26" y="153"/>
                                </a:lnTo>
                                <a:lnTo>
                                  <a:pt x="25" y="154"/>
                                </a:lnTo>
                                <a:lnTo>
                                  <a:pt x="24" y="155"/>
                                </a:lnTo>
                                <a:lnTo>
                                  <a:pt x="23" y="155"/>
                                </a:lnTo>
                                <a:lnTo>
                                  <a:pt x="20" y="155"/>
                                </a:lnTo>
                                <a:lnTo>
                                  <a:pt x="18" y="157"/>
                                </a:lnTo>
                                <a:lnTo>
                                  <a:pt x="14" y="157"/>
                                </a:lnTo>
                                <a:lnTo>
                                  <a:pt x="10" y="157"/>
                                </a:lnTo>
                                <a:lnTo>
                                  <a:pt x="7" y="155"/>
                                </a:lnTo>
                                <a:lnTo>
                                  <a:pt x="4" y="155"/>
                                </a:lnTo>
                                <a:lnTo>
                                  <a:pt x="3" y="155"/>
                                </a:lnTo>
                                <a:lnTo>
                                  <a:pt x="2" y="154"/>
                                </a:lnTo>
                                <a:lnTo>
                                  <a:pt x="0" y="153"/>
                                </a:lnTo>
                                <a:lnTo>
                                  <a:pt x="0" y="153"/>
                                </a:lnTo>
                                <a:lnTo>
                                  <a:pt x="0" y="152"/>
                                </a:lnTo>
                                <a:lnTo>
                                  <a:pt x="0" y="6"/>
                                </a:lnTo>
                                <a:lnTo>
                                  <a:pt x="0" y="5"/>
                                </a:lnTo>
                                <a:lnTo>
                                  <a:pt x="0" y="5"/>
                                </a:lnTo>
                                <a:lnTo>
                                  <a:pt x="2" y="4"/>
                                </a:lnTo>
                                <a:lnTo>
                                  <a:pt x="3" y="3"/>
                                </a:lnTo>
                                <a:lnTo>
                                  <a:pt x="4" y="3"/>
                                </a:lnTo>
                                <a:lnTo>
                                  <a:pt x="7" y="3"/>
                                </a:lnTo>
                                <a:lnTo>
                                  <a:pt x="9" y="1"/>
                                </a:lnTo>
                                <a:lnTo>
                                  <a:pt x="13" y="1"/>
                                </a:lnTo>
                                <a:lnTo>
                                  <a:pt x="15" y="1"/>
                                </a:lnTo>
                                <a:lnTo>
                                  <a:pt x="18" y="3"/>
                                </a:lnTo>
                                <a:lnTo>
                                  <a:pt x="20" y="3"/>
                                </a:lnTo>
                                <a:lnTo>
                                  <a:pt x="21" y="3"/>
                                </a:lnTo>
                                <a:lnTo>
                                  <a:pt x="23" y="4"/>
                                </a:lnTo>
                                <a:lnTo>
                                  <a:pt x="24" y="5"/>
                                </a:lnTo>
                                <a:lnTo>
                                  <a:pt x="24" y="5"/>
                                </a:lnTo>
                                <a:lnTo>
                                  <a:pt x="24" y="6"/>
                                </a:lnTo>
                                <a:lnTo>
                                  <a:pt x="24" y="26"/>
                                </a:lnTo>
                                <a:lnTo>
                                  <a:pt x="36" y="14"/>
                                </a:lnTo>
                                <a:lnTo>
                                  <a:pt x="48" y="6"/>
                                </a:lnTo>
                                <a:lnTo>
                                  <a:pt x="61" y="0"/>
                                </a:lnTo>
                                <a:lnTo>
                                  <a:pt x="73" y="0"/>
                                </a:lnTo>
                                <a:lnTo>
                                  <a:pt x="87" y="0"/>
                                </a:lnTo>
                                <a:lnTo>
                                  <a:pt x="98" y="5"/>
                                </a:lnTo>
                                <a:lnTo>
                                  <a:pt x="106" y="10"/>
                                </a:lnTo>
                                <a:lnTo>
                                  <a:pt x="114" y="17"/>
                                </a:lnTo>
                                <a:lnTo>
                                  <a:pt x="119" y="26"/>
                                </a:lnTo>
                                <a:lnTo>
                                  <a:pt x="122" y="37"/>
                                </a:lnTo>
                                <a:lnTo>
                                  <a:pt x="124" y="48"/>
                                </a:lnTo>
                                <a:lnTo>
                                  <a:pt x="125" y="63"/>
                                </a:lnTo>
                                <a:lnTo>
                                  <a:pt x="125"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95" name="Freeform 89"/>
                        <wps:cNvSpPr>
                          <a:spLocks/>
                        </wps:cNvSpPr>
                        <wps:spPr bwMode="auto">
                          <a:xfrm>
                            <a:off x="4529138" y="3289300"/>
                            <a:ext cx="15875" cy="46038"/>
                          </a:xfrm>
                          <a:custGeom>
                            <a:avLst/>
                            <a:gdLst>
                              <a:gd name="T0" fmla="*/ 25 w 29"/>
                              <a:gd name="T1" fmla="*/ 79 h 85"/>
                              <a:gd name="T2" fmla="*/ 25 w 29"/>
                              <a:gd name="T3" fmla="*/ 80 h 85"/>
                              <a:gd name="T4" fmla="*/ 24 w 29"/>
                              <a:gd name="T5" fmla="*/ 81 h 85"/>
                              <a:gd name="T6" fmla="*/ 24 w 29"/>
                              <a:gd name="T7" fmla="*/ 83 h 85"/>
                              <a:gd name="T8" fmla="*/ 23 w 29"/>
                              <a:gd name="T9" fmla="*/ 84 h 85"/>
                              <a:gd name="T10" fmla="*/ 21 w 29"/>
                              <a:gd name="T11" fmla="*/ 84 h 85"/>
                              <a:gd name="T12" fmla="*/ 19 w 29"/>
                              <a:gd name="T13" fmla="*/ 84 h 85"/>
                              <a:gd name="T14" fmla="*/ 18 w 29"/>
                              <a:gd name="T15" fmla="*/ 85 h 85"/>
                              <a:gd name="T16" fmla="*/ 15 w 29"/>
                              <a:gd name="T17" fmla="*/ 85 h 85"/>
                              <a:gd name="T18" fmla="*/ 11 w 29"/>
                              <a:gd name="T19" fmla="*/ 85 h 85"/>
                              <a:gd name="T20" fmla="*/ 9 w 29"/>
                              <a:gd name="T21" fmla="*/ 84 h 85"/>
                              <a:gd name="T22" fmla="*/ 8 w 29"/>
                              <a:gd name="T23" fmla="*/ 84 h 85"/>
                              <a:gd name="T24" fmla="*/ 7 w 29"/>
                              <a:gd name="T25" fmla="*/ 84 h 85"/>
                              <a:gd name="T26" fmla="*/ 5 w 29"/>
                              <a:gd name="T27" fmla="*/ 83 h 85"/>
                              <a:gd name="T28" fmla="*/ 5 w 29"/>
                              <a:gd name="T29" fmla="*/ 81 h 85"/>
                              <a:gd name="T30" fmla="*/ 4 w 29"/>
                              <a:gd name="T31" fmla="*/ 80 h 85"/>
                              <a:gd name="T32" fmla="*/ 4 w 29"/>
                              <a:gd name="T33" fmla="*/ 79 h 85"/>
                              <a:gd name="T34" fmla="*/ 0 w 29"/>
                              <a:gd name="T35" fmla="*/ 5 h 85"/>
                              <a:gd name="T36" fmla="*/ 0 w 29"/>
                              <a:gd name="T37" fmla="*/ 4 h 85"/>
                              <a:gd name="T38" fmla="*/ 2 w 29"/>
                              <a:gd name="T39" fmla="*/ 3 h 85"/>
                              <a:gd name="T40" fmla="*/ 3 w 29"/>
                              <a:gd name="T41" fmla="*/ 3 h 85"/>
                              <a:gd name="T42" fmla="*/ 4 w 29"/>
                              <a:gd name="T43" fmla="*/ 1 h 85"/>
                              <a:gd name="T44" fmla="*/ 5 w 29"/>
                              <a:gd name="T45" fmla="*/ 1 h 85"/>
                              <a:gd name="T46" fmla="*/ 8 w 29"/>
                              <a:gd name="T47" fmla="*/ 0 h 85"/>
                              <a:gd name="T48" fmla="*/ 11 w 29"/>
                              <a:gd name="T49" fmla="*/ 0 h 85"/>
                              <a:gd name="T50" fmla="*/ 15 w 29"/>
                              <a:gd name="T51" fmla="*/ 0 h 85"/>
                              <a:gd name="T52" fmla="*/ 18 w 29"/>
                              <a:gd name="T53" fmla="*/ 0 h 85"/>
                              <a:gd name="T54" fmla="*/ 21 w 29"/>
                              <a:gd name="T55" fmla="*/ 0 h 85"/>
                              <a:gd name="T56" fmla="*/ 24 w 29"/>
                              <a:gd name="T57" fmla="*/ 0 h 85"/>
                              <a:gd name="T58" fmla="*/ 25 w 29"/>
                              <a:gd name="T59" fmla="*/ 1 h 85"/>
                              <a:gd name="T60" fmla="*/ 27 w 29"/>
                              <a:gd name="T61" fmla="*/ 3 h 85"/>
                              <a:gd name="T62" fmla="*/ 27 w 29"/>
                              <a:gd name="T63" fmla="*/ 3 h 85"/>
                              <a:gd name="T64" fmla="*/ 29 w 29"/>
                              <a:gd name="T65" fmla="*/ 4 h 85"/>
                              <a:gd name="T66" fmla="*/ 29 w 29"/>
                              <a:gd name="T67" fmla="*/ 5 h 85"/>
                              <a:gd name="T68" fmla="*/ 25 w 29"/>
                              <a:gd name="T69" fmla="*/ 79 h 8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9" h="85">
                                <a:moveTo>
                                  <a:pt x="25" y="79"/>
                                </a:moveTo>
                                <a:lnTo>
                                  <a:pt x="25" y="80"/>
                                </a:lnTo>
                                <a:lnTo>
                                  <a:pt x="24" y="81"/>
                                </a:lnTo>
                                <a:lnTo>
                                  <a:pt x="24" y="83"/>
                                </a:lnTo>
                                <a:lnTo>
                                  <a:pt x="23" y="84"/>
                                </a:lnTo>
                                <a:lnTo>
                                  <a:pt x="21" y="84"/>
                                </a:lnTo>
                                <a:lnTo>
                                  <a:pt x="19" y="84"/>
                                </a:lnTo>
                                <a:lnTo>
                                  <a:pt x="18" y="85"/>
                                </a:lnTo>
                                <a:lnTo>
                                  <a:pt x="15" y="85"/>
                                </a:lnTo>
                                <a:lnTo>
                                  <a:pt x="11" y="85"/>
                                </a:lnTo>
                                <a:lnTo>
                                  <a:pt x="9" y="84"/>
                                </a:lnTo>
                                <a:lnTo>
                                  <a:pt x="8" y="84"/>
                                </a:lnTo>
                                <a:lnTo>
                                  <a:pt x="7" y="84"/>
                                </a:lnTo>
                                <a:lnTo>
                                  <a:pt x="5" y="83"/>
                                </a:lnTo>
                                <a:lnTo>
                                  <a:pt x="5" y="81"/>
                                </a:lnTo>
                                <a:lnTo>
                                  <a:pt x="4" y="80"/>
                                </a:lnTo>
                                <a:lnTo>
                                  <a:pt x="4" y="79"/>
                                </a:lnTo>
                                <a:lnTo>
                                  <a:pt x="0" y="5"/>
                                </a:lnTo>
                                <a:lnTo>
                                  <a:pt x="0" y="4"/>
                                </a:lnTo>
                                <a:lnTo>
                                  <a:pt x="2" y="3"/>
                                </a:lnTo>
                                <a:lnTo>
                                  <a:pt x="3" y="3"/>
                                </a:lnTo>
                                <a:lnTo>
                                  <a:pt x="4" y="1"/>
                                </a:lnTo>
                                <a:lnTo>
                                  <a:pt x="5" y="1"/>
                                </a:lnTo>
                                <a:lnTo>
                                  <a:pt x="8" y="0"/>
                                </a:lnTo>
                                <a:lnTo>
                                  <a:pt x="11" y="0"/>
                                </a:lnTo>
                                <a:lnTo>
                                  <a:pt x="15" y="0"/>
                                </a:lnTo>
                                <a:lnTo>
                                  <a:pt x="18" y="0"/>
                                </a:lnTo>
                                <a:lnTo>
                                  <a:pt x="21" y="0"/>
                                </a:lnTo>
                                <a:lnTo>
                                  <a:pt x="24" y="0"/>
                                </a:lnTo>
                                <a:lnTo>
                                  <a:pt x="25" y="1"/>
                                </a:lnTo>
                                <a:lnTo>
                                  <a:pt x="27" y="3"/>
                                </a:lnTo>
                                <a:lnTo>
                                  <a:pt x="27" y="3"/>
                                </a:lnTo>
                                <a:lnTo>
                                  <a:pt x="29" y="4"/>
                                </a:lnTo>
                                <a:lnTo>
                                  <a:pt x="29" y="5"/>
                                </a:lnTo>
                                <a:lnTo>
                                  <a:pt x="25" y="7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96" name="Freeform 90"/>
                        <wps:cNvSpPr>
                          <a:spLocks/>
                        </wps:cNvSpPr>
                        <wps:spPr bwMode="auto">
                          <a:xfrm>
                            <a:off x="4562475" y="3325812"/>
                            <a:ext cx="53975" cy="84138"/>
                          </a:xfrm>
                          <a:custGeom>
                            <a:avLst/>
                            <a:gdLst>
                              <a:gd name="T0" fmla="*/ 101 w 101"/>
                              <a:gd name="T1" fmla="*/ 122 h 158"/>
                              <a:gd name="T2" fmla="*/ 93 w 101"/>
                              <a:gd name="T3" fmla="*/ 139 h 158"/>
                              <a:gd name="T4" fmla="*/ 78 w 101"/>
                              <a:gd name="T5" fmla="*/ 152 h 158"/>
                              <a:gd name="T6" fmla="*/ 57 w 101"/>
                              <a:gd name="T7" fmla="*/ 158 h 158"/>
                              <a:gd name="T8" fmla="*/ 37 w 101"/>
                              <a:gd name="T9" fmla="*/ 158 h 158"/>
                              <a:gd name="T10" fmla="*/ 24 w 101"/>
                              <a:gd name="T11" fmla="*/ 155 h 158"/>
                              <a:gd name="T12" fmla="*/ 13 w 101"/>
                              <a:gd name="T13" fmla="*/ 152 h 158"/>
                              <a:gd name="T14" fmla="*/ 5 w 101"/>
                              <a:gd name="T15" fmla="*/ 148 h 158"/>
                              <a:gd name="T16" fmla="*/ 2 w 101"/>
                              <a:gd name="T17" fmla="*/ 144 h 158"/>
                              <a:gd name="T18" fmla="*/ 0 w 101"/>
                              <a:gd name="T19" fmla="*/ 139 h 158"/>
                              <a:gd name="T20" fmla="*/ 0 w 101"/>
                              <a:gd name="T21" fmla="*/ 131 h 158"/>
                              <a:gd name="T22" fmla="*/ 0 w 101"/>
                              <a:gd name="T23" fmla="*/ 127 h 158"/>
                              <a:gd name="T24" fmla="*/ 2 w 101"/>
                              <a:gd name="T25" fmla="*/ 125 h 158"/>
                              <a:gd name="T26" fmla="*/ 3 w 101"/>
                              <a:gd name="T27" fmla="*/ 123 h 158"/>
                              <a:gd name="T28" fmla="*/ 7 w 101"/>
                              <a:gd name="T29" fmla="*/ 123 h 158"/>
                              <a:gd name="T30" fmla="*/ 13 w 101"/>
                              <a:gd name="T31" fmla="*/ 128 h 158"/>
                              <a:gd name="T32" fmla="*/ 24 w 101"/>
                              <a:gd name="T33" fmla="*/ 133 h 158"/>
                              <a:gd name="T34" fmla="*/ 37 w 101"/>
                              <a:gd name="T35" fmla="*/ 137 h 158"/>
                              <a:gd name="T36" fmla="*/ 52 w 101"/>
                              <a:gd name="T37" fmla="*/ 137 h 158"/>
                              <a:gd name="T38" fmla="*/ 63 w 101"/>
                              <a:gd name="T39" fmla="*/ 134 h 158"/>
                              <a:gd name="T40" fmla="*/ 71 w 101"/>
                              <a:gd name="T41" fmla="*/ 128 h 158"/>
                              <a:gd name="T42" fmla="*/ 76 w 101"/>
                              <a:gd name="T43" fmla="*/ 120 h 158"/>
                              <a:gd name="T44" fmla="*/ 76 w 101"/>
                              <a:gd name="T45" fmla="*/ 109 h 158"/>
                              <a:gd name="T46" fmla="*/ 69 w 101"/>
                              <a:gd name="T47" fmla="*/ 100 h 158"/>
                              <a:gd name="T48" fmla="*/ 60 w 101"/>
                              <a:gd name="T49" fmla="*/ 94 h 158"/>
                              <a:gd name="T50" fmla="*/ 46 w 101"/>
                              <a:gd name="T51" fmla="*/ 88 h 158"/>
                              <a:gd name="T52" fmla="*/ 32 w 101"/>
                              <a:gd name="T53" fmla="*/ 83 h 158"/>
                              <a:gd name="T54" fmla="*/ 20 w 101"/>
                              <a:gd name="T55" fmla="*/ 75 h 158"/>
                              <a:gd name="T56" fmla="*/ 10 w 101"/>
                              <a:gd name="T57" fmla="*/ 65 h 158"/>
                              <a:gd name="T58" fmla="*/ 4 w 101"/>
                              <a:gd name="T59" fmla="*/ 52 h 158"/>
                              <a:gd name="T60" fmla="*/ 4 w 101"/>
                              <a:gd name="T61" fmla="*/ 35 h 158"/>
                              <a:gd name="T62" fmla="*/ 10 w 101"/>
                              <a:gd name="T63" fmla="*/ 19 h 158"/>
                              <a:gd name="T64" fmla="*/ 24 w 101"/>
                              <a:gd name="T65" fmla="*/ 8 h 158"/>
                              <a:gd name="T66" fmla="*/ 44 w 101"/>
                              <a:gd name="T67" fmla="*/ 0 h 158"/>
                              <a:gd name="T68" fmla="*/ 62 w 101"/>
                              <a:gd name="T69" fmla="*/ 0 h 158"/>
                              <a:gd name="T70" fmla="*/ 73 w 101"/>
                              <a:gd name="T71" fmla="*/ 1 h 158"/>
                              <a:gd name="T72" fmla="*/ 82 w 101"/>
                              <a:gd name="T73" fmla="*/ 4 h 158"/>
                              <a:gd name="T74" fmla="*/ 89 w 101"/>
                              <a:gd name="T75" fmla="*/ 8 h 158"/>
                              <a:gd name="T76" fmla="*/ 93 w 101"/>
                              <a:gd name="T77" fmla="*/ 10 h 158"/>
                              <a:gd name="T78" fmla="*/ 94 w 101"/>
                              <a:gd name="T79" fmla="*/ 12 h 158"/>
                              <a:gd name="T80" fmla="*/ 94 w 101"/>
                              <a:gd name="T81" fmla="*/ 15 h 158"/>
                              <a:gd name="T82" fmla="*/ 94 w 101"/>
                              <a:gd name="T83" fmla="*/ 19 h 158"/>
                              <a:gd name="T84" fmla="*/ 94 w 101"/>
                              <a:gd name="T85" fmla="*/ 24 h 158"/>
                              <a:gd name="T86" fmla="*/ 94 w 101"/>
                              <a:gd name="T87" fmla="*/ 27 h 158"/>
                              <a:gd name="T88" fmla="*/ 93 w 101"/>
                              <a:gd name="T89" fmla="*/ 30 h 158"/>
                              <a:gd name="T90" fmla="*/ 92 w 101"/>
                              <a:gd name="T91" fmla="*/ 31 h 158"/>
                              <a:gd name="T92" fmla="*/ 89 w 101"/>
                              <a:gd name="T93" fmla="*/ 31 h 158"/>
                              <a:gd name="T94" fmla="*/ 83 w 101"/>
                              <a:gd name="T95" fmla="*/ 27 h 158"/>
                              <a:gd name="T96" fmla="*/ 74 w 101"/>
                              <a:gd name="T97" fmla="*/ 24 h 158"/>
                              <a:gd name="T98" fmla="*/ 63 w 101"/>
                              <a:gd name="T99" fmla="*/ 20 h 158"/>
                              <a:gd name="T100" fmla="*/ 50 w 101"/>
                              <a:gd name="T101" fmla="*/ 20 h 158"/>
                              <a:gd name="T102" fmla="*/ 39 w 101"/>
                              <a:gd name="T103" fmla="*/ 24 h 158"/>
                              <a:gd name="T104" fmla="*/ 32 w 101"/>
                              <a:gd name="T105" fmla="*/ 28 h 158"/>
                              <a:gd name="T106" fmla="*/ 29 w 101"/>
                              <a:gd name="T107" fmla="*/ 37 h 158"/>
                              <a:gd name="T108" fmla="*/ 29 w 101"/>
                              <a:gd name="T109" fmla="*/ 47 h 158"/>
                              <a:gd name="T110" fmla="*/ 35 w 101"/>
                              <a:gd name="T111" fmla="*/ 56 h 158"/>
                              <a:gd name="T112" fmla="*/ 46 w 101"/>
                              <a:gd name="T113" fmla="*/ 62 h 158"/>
                              <a:gd name="T114" fmla="*/ 58 w 101"/>
                              <a:gd name="T115" fmla="*/ 68 h 158"/>
                              <a:gd name="T116" fmla="*/ 72 w 101"/>
                              <a:gd name="T117" fmla="*/ 73 h 158"/>
                              <a:gd name="T118" fmla="*/ 85 w 101"/>
                              <a:gd name="T119" fmla="*/ 80 h 158"/>
                              <a:gd name="T120" fmla="*/ 95 w 101"/>
                              <a:gd name="T121" fmla="*/ 89 h 158"/>
                              <a:gd name="T122" fmla="*/ 101 w 101"/>
                              <a:gd name="T123" fmla="*/ 102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01" h="158">
                                <a:moveTo>
                                  <a:pt x="101" y="112"/>
                                </a:moveTo>
                                <a:lnTo>
                                  <a:pt x="101" y="122"/>
                                </a:lnTo>
                                <a:lnTo>
                                  <a:pt x="98" y="132"/>
                                </a:lnTo>
                                <a:lnTo>
                                  <a:pt x="93" y="139"/>
                                </a:lnTo>
                                <a:lnTo>
                                  <a:pt x="87" y="147"/>
                                </a:lnTo>
                                <a:lnTo>
                                  <a:pt x="78" y="152"/>
                                </a:lnTo>
                                <a:lnTo>
                                  <a:pt x="68" y="155"/>
                                </a:lnTo>
                                <a:lnTo>
                                  <a:pt x="57" y="158"/>
                                </a:lnTo>
                                <a:lnTo>
                                  <a:pt x="45" y="158"/>
                                </a:lnTo>
                                <a:lnTo>
                                  <a:pt x="37" y="158"/>
                                </a:lnTo>
                                <a:lnTo>
                                  <a:pt x="31" y="157"/>
                                </a:lnTo>
                                <a:lnTo>
                                  <a:pt x="24" y="155"/>
                                </a:lnTo>
                                <a:lnTo>
                                  <a:pt x="18" y="154"/>
                                </a:lnTo>
                                <a:lnTo>
                                  <a:pt x="13" y="152"/>
                                </a:lnTo>
                                <a:lnTo>
                                  <a:pt x="9" y="150"/>
                                </a:lnTo>
                                <a:lnTo>
                                  <a:pt x="5" y="148"/>
                                </a:lnTo>
                                <a:lnTo>
                                  <a:pt x="3" y="147"/>
                                </a:lnTo>
                                <a:lnTo>
                                  <a:pt x="2" y="144"/>
                                </a:lnTo>
                                <a:lnTo>
                                  <a:pt x="0" y="142"/>
                                </a:lnTo>
                                <a:lnTo>
                                  <a:pt x="0" y="139"/>
                                </a:lnTo>
                                <a:lnTo>
                                  <a:pt x="0" y="134"/>
                                </a:lnTo>
                                <a:lnTo>
                                  <a:pt x="0" y="131"/>
                                </a:lnTo>
                                <a:lnTo>
                                  <a:pt x="0" y="129"/>
                                </a:lnTo>
                                <a:lnTo>
                                  <a:pt x="0" y="127"/>
                                </a:lnTo>
                                <a:lnTo>
                                  <a:pt x="0" y="126"/>
                                </a:lnTo>
                                <a:lnTo>
                                  <a:pt x="2" y="125"/>
                                </a:lnTo>
                                <a:lnTo>
                                  <a:pt x="2" y="123"/>
                                </a:lnTo>
                                <a:lnTo>
                                  <a:pt x="3" y="123"/>
                                </a:lnTo>
                                <a:lnTo>
                                  <a:pt x="4" y="123"/>
                                </a:lnTo>
                                <a:lnTo>
                                  <a:pt x="7" y="123"/>
                                </a:lnTo>
                                <a:lnTo>
                                  <a:pt x="9" y="126"/>
                                </a:lnTo>
                                <a:lnTo>
                                  <a:pt x="13" y="128"/>
                                </a:lnTo>
                                <a:lnTo>
                                  <a:pt x="18" y="131"/>
                                </a:lnTo>
                                <a:lnTo>
                                  <a:pt x="24" y="133"/>
                                </a:lnTo>
                                <a:lnTo>
                                  <a:pt x="30" y="134"/>
                                </a:lnTo>
                                <a:lnTo>
                                  <a:pt x="37" y="137"/>
                                </a:lnTo>
                                <a:lnTo>
                                  <a:pt x="46" y="137"/>
                                </a:lnTo>
                                <a:lnTo>
                                  <a:pt x="52" y="137"/>
                                </a:lnTo>
                                <a:lnTo>
                                  <a:pt x="58" y="136"/>
                                </a:lnTo>
                                <a:lnTo>
                                  <a:pt x="63" y="134"/>
                                </a:lnTo>
                                <a:lnTo>
                                  <a:pt x="67" y="132"/>
                                </a:lnTo>
                                <a:lnTo>
                                  <a:pt x="71" y="128"/>
                                </a:lnTo>
                                <a:lnTo>
                                  <a:pt x="73" y="125"/>
                                </a:lnTo>
                                <a:lnTo>
                                  <a:pt x="76" y="120"/>
                                </a:lnTo>
                                <a:lnTo>
                                  <a:pt x="76" y="113"/>
                                </a:lnTo>
                                <a:lnTo>
                                  <a:pt x="76" y="109"/>
                                </a:lnTo>
                                <a:lnTo>
                                  <a:pt x="73" y="104"/>
                                </a:lnTo>
                                <a:lnTo>
                                  <a:pt x="69" y="100"/>
                                </a:lnTo>
                                <a:lnTo>
                                  <a:pt x="64" y="96"/>
                                </a:lnTo>
                                <a:lnTo>
                                  <a:pt x="60" y="94"/>
                                </a:lnTo>
                                <a:lnTo>
                                  <a:pt x="53" y="91"/>
                                </a:lnTo>
                                <a:lnTo>
                                  <a:pt x="46" y="88"/>
                                </a:lnTo>
                                <a:lnTo>
                                  <a:pt x="40" y="85"/>
                                </a:lnTo>
                                <a:lnTo>
                                  <a:pt x="32" y="83"/>
                                </a:lnTo>
                                <a:lnTo>
                                  <a:pt x="26" y="79"/>
                                </a:lnTo>
                                <a:lnTo>
                                  <a:pt x="20" y="75"/>
                                </a:lnTo>
                                <a:lnTo>
                                  <a:pt x="15" y="70"/>
                                </a:lnTo>
                                <a:lnTo>
                                  <a:pt x="10" y="65"/>
                                </a:lnTo>
                                <a:lnTo>
                                  <a:pt x="7" y="59"/>
                                </a:lnTo>
                                <a:lnTo>
                                  <a:pt x="4" y="52"/>
                                </a:lnTo>
                                <a:lnTo>
                                  <a:pt x="3" y="42"/>
                                </a:lnTo>
                                <a:lnTo>
                                  <a:pt x="4" y="35"/>
                                </a:lnTo>
                                <a:lnTo>
                                  <a:pt x="7" y="26"/>
                                </a:lnTo>
                                <a:lnTo>
                                  <a:pt x="10" y="19"/>
                                </a:lnTo>
                                <a:lnTo>
                                  <a:pt x="16" y="12"/>
                                </a:lnTo>
                                <a:lnTo>
                                  <a:pt x="24" y="8"/>
                                </a:lnTo>
                                <a:lnTo>
                                  <a:pt x="32" y="3"/>
                                </a:lnTo>
                                <a:lnTo>
                                  <a:pt x="44" y="0"/>
                                </a:lnTo>
                                <a:lnTo>
                                  <a:pt x="56" y="0"/>
                                </a:lnTo>
                                <a:lnTo>
                                  <a:pt x="62" y="0"/>
                                </a:lnTo>
                                <a:lnTo>
                                  <a:pt x="67" y="0"/>
                                </a:lnTo>
                                <a:lnTo>
                                  <a:pt x="73" y="1"/>
                                </a:lnTo>
                                <a:lnTo>
                                  <a:pt x="78" y="3"/>
                                </a:lnTo>
                                <a:lnTo>
                                  <a:pt x="82" y="4"/>
                                </a:lnTo>
                                <a:lnTo>
                                  <a:pt x="85" y="6"/>
                                </a:lnTo>
                                <a:lnTo>
                                  <a:pt x="89" y="8"/>
                                </a:lnTo>
                                <a:lnTo>
                                  <a:pt x="90" y="9"/>
                                </a:lnTo>
                                <a:lnTo>
                                  <a:pt x="93" y="10"/>
                                </a:lnTo>
                                <a:lnTo>
                                  <a:pt x="93" y="11"/>
                                </a:lnTo>
                                <a:lnTo>
                                  <a:pt x="94" y="12"/>
                                </a:lnTo>
                                <a:lnTo>
                                  <a:pt x="94" y="14"/>
                                </a:lnTo>
                                <a:lnTo>
                                  <a:pt x="94" y="15"/>
                                </a:lnTo>
                                <a:lnTo>
                                  <a:pt x="94" y="16"/>
                                </a:lnTo>
                                <a:lnTo>
                                  <a:pt x="94" y="19"/>
                                </a:lnTo>
                                <a:lnTo>
                                  <a:pt x="94" y="21"/>
                                </a:lnTo>
                                <a:lnTo>
                                  <a:pt x="94" y="24"/>
                                </a:lnTo>
                                <a:lnTo>
                                  <a:pt x="94" y="26"/>
                                </a:lnTo>
                                <a:lnTo>
                                  <a:pt x="94" y="27"/>
                                </a:lnTo>
                                <a:lnTo>
                                  <a:pt x="94" y="28"/>
                                </a:lnTo>
                                <a:lnTo>
                                  <a:pt x="93" y="30"/>
                                </a:lnTo>
                                <a:lnTo>
                                  <a:pt x="93" y="31"/>
                                </a:lnTo>
                                <a:lnTo>
                                  <a:pt x="92" y="31"/>
                                </a:lnTo>
                                <a:lnTo>
                                  <a:pt x="90" y="31"/>
                                </a:lnTo>
                                <a:lnTo>
                                  <a:pt x="89" y="31"/>
                                </a:lnTo>
                                <a:lnTo>
                                  <a:pt x="87" y="30"/>
                                </a:lnTo>
                                <a:lnTo>
                                  <a:pt x="83" y="27"/>
                                </a:lnTo>
                                <a:lnTo>
                                  <a:pt x="79" y="26"/>
                                </a:lnTo>
                                <a:lnTo>
                                  <a:pt x="74" y="24"/>
                                </a:lnTo>
                                <a:lnTo>
                                  <a:pt x="69" y="22"/>
                                </a:lnTo>
                                <a:lnTo>
                                  <a:pt x="63" y="20"/>
                                </a:lnTo>
                                <a:lnTo>
                                  <a:pt x="56" y="20"/>
                                </a:lnTo>
                                <a:lnTo>
                                  <a:pt x="50" y="20"/>
                                </a:lnTo>
                                <a:lnTo>
                                  <a:pt x="44" y="22"/>
                                </a:lnTo>
                                <a:lnTo>
                                  <a:pt x="39" y="24"/>
                                </a:lnTo>
                                <a:lnTo>
                                  <a:pt x="35" y="26"/>
                                </a:lnTo>
                                <a:lnTo>
                                  <a:pt x="32" y="28"/>
                                </a:lnTo>
                                <a:lnTo>
                                  <a:pt x="30" y="32"/>
                                </a:lnTo>
                                <a:lnTo>
                                  <a:pt x="29" y="37"/>
                                </a:lnTo>
                                <a:lnTo>
                                  <a:pt x="29" y="41"/>
                                </a:lnTo>
                                <a:lnTo>
                                  <a:pt x="29" y="47"/>
                                </a:lnTo>
                                <a:lnTo>
                                  <a:pt x="32" y="52"/>
                                </a:lnTo>
                                <a:lnTo>
                                  <a:pt x="35" y="56"/>
                                </a:lnTo>
                                <a:lnTo>
                                  <a:pt x="40" y="59"/>
                                </a:lnTo>
                                <a:lnTo>
                                  <a:pt x="46" y="62"/>
                                </a:lnTo>
                                <a:lnTo>
                                  <a:pt x="52" y="64"/>
                                </a:lnTo>
                                <a:lnTo>
                                  <a:pt x="58" y="68"/>
                                </a:lnTo>
                                <a:lnTo>
                                  <a:pt x="66" y="70"/>
                                </a:lnTo>
                                <a:lnTo>
                                  <a:pt x="72" y="73"/>
                                </a:lnTo>
                                <a:lnTo>
                                  <a:pt x="79" y="76"/>
                                </a:lnTo>
                                <a:lnTo>
                                  <a:pt x="85" y="80"/>
                                </a:lnTo>
                                <a:lnTo>
                                  <a:pt x="90" y="84"/>
                                </a:lnTo>
                                <a:lnTo>
                                  <a:pt x="95" y="89"/>
                                </a:lnTo>
                                <a:lnTo>
                                  <a:pt x="99" y="96"/>
                                </a:lnTo>
                                <a:lnTo>
                                  <a:pt x="101" y="102"/>
                                </a:lnTo>
                                <a:lnTo>
                                  <a:pt x="101" y="1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97" name="Freeform 91"/>
                        <wps:cNvSpPr>
                          <a:spLocks noEditPoints="1"/>
                        </wps:cNvSpPr>
                        <wps:spPr bwMode="auto">
                          <a:xfrm>
                            <a:off x="4672013" y="3290887"/>
                            <a:ext cx="69850" cy="119063"/>
                          </a:xfrm>
                          <a:custGeom>
                            <a:avLst/>
                            <a:gdLst>
                              <a:gd name="T0" fmla="*/ 133 w 133"/>
                              <a:gd name="T1" fmla="*/ 221 h 226"/>
                              <a:gd name="T2" fmla="*/ 132 w 133"/>
                              <a:gd name="T3" fmla="*/ 222 h 226"/>
                              <a:gd name="T4" fmla="*/ 129 w 133"/>
                              <a:gd name="T5" fmla="*/ 223 h 226"/>
                              <a:gd name="T6" fmla="*/ 124 w 133"/>
                              <a:gd name="T7" fmla="*/ 225 h 226"/>
                              <a:gd name="T8" fmla="*/ 118 w 133"/>
                              <a:gd name="T9" fmla="*/ 225 h 226"/>
                              <a:gd name="T10" fmla="*/ 113 w 133"/>
                              <a:gd name="T11" fmla="*/ 223 h 226"/>
                              <a:gd name="T12" fmla="*/ 111 w 133"/>
                              <a:gd name="T13" fmla="*/ 222 h 226"/>
                              <a:gd name="T14" fmla="*/ 109 w 133"/>
                              <a:gd name="T15" fmla="*/ 221 h 226"/>
                              <a:gd name="T16" fmla="*/ 109 w 133"/>
                              <a:gd name="T17" fmla="*/ 200 h 226"/>
                              <a:gd name="T18" fmla="*/ 85 w 133"/>
                              <a:gd name="T19" fmla="*/ 220 h 226"/>
                              <a:gd name="T20" fmla="*/ 59 w 133"/>
                              <a:gd name="T21" fmla="*/ 226 h 226"/>
                              <a:gd name="T22" fmla="*/ 32 w 133"/>
                              <a:gd name="T23" fmla="*/ 220 h 226"/>
                              <a:gd name="T24" fmla="*/ 13 w 133"/>
                              <a:gd name="T25" fmla="*/ 204 h 226"/>
                              <a:gd name="T26" fmla="*/ 4 w 133"/>
                              <a:gd name="T27" fmla="*/ 179 h 226"/>
                              <a:gd name="T28" fmla="*/ 0 w 133"/>
                              <a:gd name="T29" fmla="*/ 148 h 226"/>
                              <a:gd name="T30" fmla="*/ 4 w 133"/>
                              <a:gd name="T31" fmla="*/ 115 h 226"/>
                              <a:gd name="T32" fmla="*/ 16 w 133"/>
                              <a:gd name="T33" fmla="*/ 89 h 226"/>
                              <a:gd name="T34" fmla="*/ 36 w 133"/>
                              <a:gd name="T35" fmla="*/ 73 h 226"/>
                              <a:gd name="T36" fmla="*/ 63 w 133"/>
                              <a:gd name="T37" fmla="*/ 68 h 226"/>
                              <a:gd name="T38" fmla="*/ 85 w 133"/>
                              <a:gd name="T39" fmla="*/ 73 h 226"/>
                              <a:gd name="T40" fmla="*/ 106 w 133"/>
                              <a:gd name="T41" fmla="*/ 89 h 226"/>
                              <a:gd name="T42" fmla="*/ 106 w 133"/>
                              <a:gd name="T43" fmla="*/ 4 h 226"/>
                              <a:gd name="T44" fmla="*/ 107 w 133"/>
                              <a:gd name="T45" fmla="*/ 3 h 226"/>
                              <a:gd name="T46" fmla="*/ 111 w 133"/>
                              <a:gd name="T47" fmla="*/ 2 h 226"/>
                              <a:gd name="T48" fmla="*/ 116 w 133"/>
                              <a:gd name="T49" fmla="*/ 0 h 226"/>
                              <a:gd name="T50" fmla="*/ 123 w 133"/>
                              <a:gd name="T51" fmla="*/ 0 h 226"/>
                              <a:gd name="T52" fmla="*/ 128 w 133"/>
                              <a:gd name="T53" fmla="*/ 2 h 226"/>
                              <a:gd name="T54" fmla="*/ 132 w 133"/>
                              <a:gd name="T55" fmla="*/ 3 h 226"/>
                              <a:gd name="T56" fmla="*/ 133 w 133"/>
                              <a:gd name="T57" fmla="*/ 4 h 226"/>
                              <a:gd name="T58" fmla="*/ 133 w 133"/>
                              <a:gd name="T59" fmla="*/ 220 h 226"/>
                              <a:gd name="T60" fmla="*/ 96 w 133"/>
                              <a:gd name="T61" fmla="*/ 105 h 226"/>
                              <a:gd name="T62" fmla="*/ 75 w 133"/>
                              <a:gd name="T63" fmla="*/ 92 h 226"/>
                              <a:gd name="T64" fmla="*/ 55 w 133"/>
                              <a:gd name="T65" fmla="*/ 92 h 226"/>
                              <a:gd name="T66" fmla="*/ 41 w 133"/>
                              <a:gd name="T67" fmla="*/ 100 h 226"/>
                              <a:gd name="T68" fmla="*/ 32 w 133"/>
                              <a:gd name="T69" fmla="*/ 116 h 226"/>
                              <a:gd name="T70" fmla="*/ 28 w 133"/>
                              <a:gd name="T71" fmla="*/ 136 h 226"/>
                              <a:gd name="T72" fmla="*/ 28 w 133"/>
                              <a:gd name="T73" fmla="*/ 157 h 226"/>
                              <a:gd name="T74" fmla="*/ 31 w 133"/>
                              <a:gd name="T75" fmla="*/ 178 h 226"/>
                              <a:gd name="T76" fmla="*/ 39 w 133"/>
                              <a:gd name="T77" fmla="*/ 194 h 226"/>
                              <a:gd name="T78" fmla="*/ 53 w 133"/>
                              <a:gd name="T79" fmla="*/ 202 h 226"/>
                              <a:gd name="T80" fmla="*/ 69 w 133"/>
                              <a:gd name="T81" fmla="*/ 204 h 226"/>
                              <a:gd name="T82" fmla="*/ 79 w 133"/>
                              <a:gd name="T83" fmla="*/ 200 h 226"/>
                              <a:gd name="T84" fmla="*/ 89 w 133"/>
                              <a:gd name="T85" fmla="*/ 194 h 226"/>
                              <a:gd name="T86" fmla="*/ 100 w 133"/>
                              <a:gd name="T87" fmla="*/ 183 h 226"/>
                              <a:gd name="T88" fmla="*/ 106 w 133"/>
                              <a:gd name="T89" fmla="*/ 117 h 2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33" h="226">
                                <a:moveTo>
                                  <a:pt x="133" y="220"/>
                                </a:moveTo>
                                <a:lnTo>
                                  <a:pt x="133" y="221"/>
                                </a:lnTo>
                                <a:lnTo>
                                  <a:pt x="132" y="221"/>
                                </a:lnTo>
                                <a:lnTo>
                                  <a:pt x="132" y="222"/>
                                </a:lnTo>
                                <a:lnTo>
                                  <a:pt x="130" y="223"/>
                                </a:lnTo>
                                <a:lnTo>
                                  <a:pt x="129" y="223"/>
                                </a:lnTo>
                                <a:lnTo>
                                  <a:pt x="127" y="223"/>
                                </a:lnTo>
                                <a:lnTo>
                                  <a:pt x="124" y="225"/>
                                </a:lnTo>
                                <a:lnTo>
                                  <a:pt x="121" y="225"/>
                                </a:lnTo>
                                <a:lnTo>
                                  <a:pt x="118" y="225"/>
                                </a:lnTo>
                                <a:lnTo>
                                  <a:pt x="116" y="223"/>
                                </a:lnTo>
                                <a:lnTo>
                                  <a:pt x="113" y="223"/>
                                </a:lnTo>
                                <a:lnTo>
                                  <a:pt x="112" y="223"/>
                                </a:lnTo>
                                <a:lnTo>
                                  <a:pt x="111" y="222"/>
                                </a:lnTo>
                                <a:lnTo>
                                  <a:pt x="109" y="221"/>
                                </a:lnTo>
                                <a:lnTo>
                                  <a:pt x="109" y="221"/>
                                </a:lnTo>
                                <a:lnTo>
                                  <a:pt x="109" y="220"/>
                                </a:lnTo>
                                <a:lnTo>
                                  <a:pt x="109" y="200"/>
                                </a:lnTo>
                                <a:lnTo>
                                  <a:pt x="97" y="211"/>
                                </a:lnTo>
                                <a:lnTo>
                                  <a:pt x="85" y="220"/>
                                </a:lnTo>
                                <a:lnTo>
                                  <a:pt x="73" y="225"/>
                                </a:lnTo>
                                <a:lnTo>
                                  <a:pt x="59" y="226"/>
                                </a:lnTo>
                                <a:lnTo>
                                  <a:pt x="43" y="225"/>
                                </a:lnTo>
                                <a:lnTo>
                                  <a:pt x="32" y="220"/>
                                </a:lnTo>
                                <a:lnTo>
                                  <a:pt x="21" y="213"/>
                                </a:lnTo>
                                <a:lnTo>
                                  <a:pt x="13" y="204"/>
                                </a:lnTo>
                                <a:lnTo>
                                  <a:pt x="7" y="193"/>
                                </a:lnTo>
                                <a:lnTo>
                                  <a:pt x="4" y="179"/>
                                </a:lnTo>
                                <a:lnTo>
                                  <a:pt x="0" y="164"/>
                                </a:lnTo>
                                <a:lnTo>
                                  <a:pt x="0" y="148"/>
                                </a:lnTo>
                                <a:lnTo>
                                  <a:pt x="1" y="131"/>
                                </a:lnTo>
                                <a:lnTo>
                                  <a:pt x="4" y="115"/>
                                </a:lnTo>
                                <a:lnTo>
                                  <a:pt x="8" y="101"/>
                                </a:lnTo>
                                <a:lnTo>
                                  <a:pt x="16" y="89"/>
                                </a:lnTo>
                                <a:lnTo>
                                  <a:pt x="25" y="79"/>
                                </a:lnTo>
                                <a:lnTo>
                                  <a:pt x="36" y="73"/>
                                </a:lnTo>
                                <a:lnTo>
                                  <a:pt x="48" y="68"/>
                                </a:lnTo>
                                <a:lnTo>
                                  <a:pt x="63" y="68"/>
                                </a:lnTo>
                                <a:lnTo>
                                  <a:pt x="75" y="68"/>
                                </a:lnTo>
                                <a:lnTo>
                                  <a:pt x="85" y="73"/>
                                </a:lnTo>
                                <a:lnTo>
                                  <a:pt x="96" y="79"/>
                                </a:lnTo>
                                <a:lnTo>
                                  <a:pt x="106" y="89"/>
                                </a:lnTo>
                                <a:lnTo>
                                  <a:pt x="106" y="5"/>
                                </a:lnTo>
                                <a:lnTo>
                                  <a:pt x="106" y="4"/>
                                </a:lnTo>
                                <a:lnTo>
                                  <a:pt x="107" y="3"/>
                                </a:lnTo>
                                <a:lnTo>
                                  <a:pt x="107" y="3"/>
                                </a:lnTo>
                                <a:lnTo>
                                  <a:pt x="108" y="2"/>
                                </a:lnTo>
                                <a:lnTo>
                                  <a:pt x="111" y="2"/>
                                </a:lnTo>
                                <a:lnTo>
                                  <a:pt x="113" y="0"/>
                                </a:lnTo>
                                <a:lnTo>
                                  <a:pt x="116" y="0"/>
                                </a:lnTo>
                                <a:lnTo>
                                  <a:pt x="119" y="0"/>
                                </a:lnTo>
                                <a:lnTo>
                                  <a:pt x="123" y="0"/>
                                </a:lnTo>
                                <a:lnTo>
                                  <a:pt x="125" y="0"/>
                                </a:lnTo>
                                <a:lnTo>
                                  <a:pt x="128" y="2"/>
                                </a:lnTo>
                                <a:lnTo>
                                  <a:pt x="130" y="2"/>
                                </a:lnTo>
                                <a:lnTo>
                                  <a:pt x="132" y="3"/>
                                </a:lnTo>
                                <a:lnTo>
                                  <a:pt x="132" y="3"/>
                                </a:lnTo>
                                <a:lnTo>
                                  <a:pt x="133" y="4"/>
                                </a:lnTo>
                                <a:lnTo>
                                  <a:pt x="133" y="5"/>
                                </a:lnTo>
                                <a:lnTo>
                                  <a:pt x="133" y="220"/>
                                </a:lnTo>
                                <a:close/>
                                <a:moveTo>
                                  <a:pt x="106" y="117"/>
                                </a:moveTo>
                                <a:lnTo>
                                  <a:pt x="96" y="105"/>
                                </a:lnTo>
                                <a:lnTo>
                                  <a:pt x="85" y="98"/>
                                </a:lnTo>
                                <a:lnTo>
                                  <a:pt x="75" y="92"/>
                                </a:lnTo>
                                <a:lnTo>
                                  <a:pt x="64" y="90"/>
                                </a:lnTo>
                                <a:lnTo>
                                  <a:pt x="55" y="92"/>
                                </a:lnTo>
                                <a:lnTo>
                                  <a:pt x="47" y="95"/>
                                </a:lnTo>
                                <a:lnTo>
                                  <a:pt x="41" y="100"/>
                                </a:lnTo>
                                <a:lnTo>
                                  <a:pt x="36" y="108"/>
                                </a:lnTo>
                                <a:lnTo>
                                  <a:pt x="32" y="116"/>
                                </a:lnTo>
                                <a:lnTo>
                                  <a:pt x="29" y="126"/>
                                </a:lnTo>
                                <a:lnTo>
                                  <a:pt x="28" y="136"/>
                                </a:lnTo>
                                <a:lnTo>
                                  <a:pt x="27" y="146"/>
                                </a:lnTo>
                                <a:lnTo>
                                  <a:pt x="28" y="157"/>
                                </a:lnTo>
                                <a:lnTo>
                                  <a:pt x="29" y="167"/>
                                </a:lnTo>
                                <a:lnTo>
                                  <a:pt x="31" y="178"/>
                                </a:lnTo>
                                <a:lnTo>
                                  <a:pt x="34" y="186"/>
                                </a:lnTo>
                                <a:lnTo>
                                  <a:pt x="39" y="194"/>
                                </a:lnTo>
                                <a:lnTo>
                                  <a:pt x="45" y="199"/>
                                </a:lnTo>
                                <a:lnTo>
                                  <a:pt x="53" y="202"/>
                                </a:lnTo>
                                <a:lnTo>
                                  <a:pt x="63" y="204"/>
                                </a:lnTo>
                                <a:lnTo>
                                  <a:pt x="69" y="204"/>
                                </a:lnTo>
                                <a:lnTo>
                                  <a:pt x="74" y="202"/>
                                </a:lnTo>
                                <a:lnTo>
                                  <a:pt x="79" y="200"/>
                                </a:lnTo>
                                <a:lnTo>
                                  <a:pt x="84" y="197"/>
                                </a:lnTo>
                                <a:lnTo>
                                  <a:pt x="89" y="194"/>
                                </a:lnTo>
                                <a:lnTo>
                                  <a:pt x="95" y="189"/>
                                </a:lnTo>
                                <a:lnTo>
                                  <a:pt x="100" y="183"/>
                                </a:lnTo>
                                <a:lnTo>
                                  <a:pt x="106" y="175"/>
                                </a:lnTo>
                                <a:lnTo>
                                  <a:pt x="106" y="1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98" name="Freeform 92"/>
                        <wps:cNvSpPr>
                          <a:spLocks noEditPoints="1"/>
                        </wps:cNvSpPr>
                        <wps:spPr bwMode="auto">
                          <a:xfrm>
                            <a:off x="4765675" y="3295650"/>
                            <a:ext cx="17463" cy="114300"/>
                          </a:xfrm>
                          <a:custGeom>
                            <a:avLst/>
                            <a:gdLst>
                              <a:gd name="T0" fmla="*/ 30 w 34"/>
                              <a:gd name="T1" fmla="*/ 210 h 215"/>
                              <a:gd name="T2" fmla="*/ 30 w 34"/>
                              <a:gd name="T3" fmla="*/ 211 h 215"/>
                              <a:gd name="T4" fmla="*/ 30 w 34"/>
                              <a:gd name="T5" fmla="*/ 211 h 215"/>
                              <a:gd name="T6" fmla="*/ 29 w 34"/>
                              <a:gd name="T7" fmla="*/ 212 h 215"/>
                              <a:gd name="T8" fmla="*/ 28 w 34"/>
                              <a:gd name="T9" fmla="*/ 213 h 215"/>
                              <a:gd name="T10" fmla="*/ 26 w 34"/>
                              <a:gd name="T11" fmla="*/ 213 h 215"/>
                              <a:gd name="T12" fmla="*/ 24 w 34"/>
                              <a:gd name="T13" fmla="*/ 213 h 215"/>
                              <a:gd name="T14" fmla="*/ 20 w 34"/>
                              <a:gd name="T15" fmla="*/ 215 h 215"/>
                              <a:gd name="T16" fmla="*/ 16 w 34"/>
                              <a:gd name="T17" fmla="*/ 215 h 215"/>
                              <a:gd name="T18" fmla="*/ 13 w 34"/>
                              <a:gd name="T19" fmla="*/ 215 h 215"/>
                              <a:gd name="T20" fmla="*/ 10 w 34"/>
                              <a:gd name="T21" fmla="*/ 213 h 215"/>
                              <a:gd name="T22" fmla="*/ 8 w 34"/>
                              <a:gd name="T23" fmla="*/ 213 h 215"/>
                              <a:gd name="T24" fmla="*/ 7 w 34"/>
                              <a:gd name="T25" fmla="*/ 213 h 215"/>
                              <a:gd name="T26" fmla="*/ 5 w 34"/>
                              <a:gd name="T27" fmla="*/ 212 h 215"/>
                              <a:gd name="T28" fmla="*/ 4 w 34"/>
                              <a:gd name="T29" fmla="*/ 211 h 215"/>
                              <a:gd name="T30" fmla="*/ 4 w 34"/>
                              <a:gd name="T31" fmla="*/ 211 h 215"/>
                              <a:gd name="T32" fmla="*/ 4 w 34"/>
                              <a:gd name="T33" fmla="*/ 210 h 215"/>
                              <a:gd name="T34" fmla="*/ 4 w 34"/>
                              <a:gd name="T35" fmla="*/ 64 h 215"/>
                              <a:gd name="T36" fmla="*/ 4 w 34"/>
                              <a:gd name="T37" fmla="*/ 64 h 215"/>
                              <a:gd name="T38" fmla="*/ 4 w 34"/>
                              <a:gd name="T39" fmla="*/ 63 h 215"/>
                              <a:gd name="T40" fmla="*/ 5 w 34"/>
                              <a:gd name="T41" fmla="*/ 62 h 215"/>
                              <a:gd name="T42" fmla="*/ 7 w 34"/>
                              <a:gd name="T43" fmla="*/ 61 h 215"/>
                              <a:gd name="T44" fmla="*/ 8 w 34"/>
                              <a:gd name="T45" fmla="*/ 61 h 215"/>
                              <a:gd name="T46" fmla="*/ 10 w 34"/>
                              <a:gd name="T47" fmla="*/ 61 h 215"/>
                              <a:gd name="T48" fmla="*/ 13 w 34"/>
                              <a:gd name="T49" fmla="*/ 59 h 215"/>
                              <a:gd name="T50" fmla="*/ 16 w 34"/>
                              <a:gd name="T51" fmla="*/ 59 h 215"/>
                              <a:gd name="T52" fmla="*/ 20 w 34"/>
                              <a:gd name="T53" fmla="*/ 59 h 215"/>
                              <a:gd name="T54" fmla="*/ 24 w 34"/>
                              <a:gd name="T55" fmla="*/ 61 h 215"/>
                              <a:gd name="T56" fmla="*/ 26 w 34"/>
                              <a:gd name="T57" fmla="*/ 61 h 215"/>
                              <a:gd name="T58" fmla="*/ 28 w 34"/>
                              <a:gd name="T59" fmla="*/ 61 h 215"/>
                              <a:gd name="T60" fmla="*/ 29 w 34"/>
                              <a:gd name="T61" fmla="*/ 62 h 215"/>
                              <a:gd name="T62" fmla="*/ 30 w 34"/>
                              <a:gd name="T63" fmla="*/ 63 h 215"/>
                              <a:gd name="T64" fmla="*/ 30 w 34"/>
                              <a:gd name="T65" fmla="*/ 64 h 215"/>
                              <a:gd name="T66" fmla="*/ 30 w 34"/>
                              <a:gd name="T67" fmla="*/ 64 h 215"/>
                              <a:gd name="T68" fmla="*/ 30 w 34"/>
                              <a:gd name="T69" fmla="*/ 210 h 215"/>
                              <a:gd name="T70" fmla="*/ 34 w 34"/>
                              <a:gd name="T71" fmla="*/ 16 h 215"/>
                              <a:gd name="T72" fmla="*/ 32 w 34"/>
                              <a:gd name="T73" fmla="*/ 25 h 215"/>
                              <a:gd name="T74" fmla="*/ 30 w 34"/>
                              <a:gd name="T75" fmla="*/ 29 h 215"/>
                              <a:gd name="T76" fmla="*/ 25 w 34"/>
                              <a:gd name="T77" fmla="*/ 31 h 215"/>
                              <a:gd name="T78" fmla="*/ 16 w 34"/>
                              <a:gd name="T79" fmla="*/ 32 h 215"/>
                              <a:gd name="T80" fmla="*/ 8 w 34"/>
                              <a:gd name="T81" fmla="*/ 31 h 215"/>
                              <a:gd name="T82" fmla="*/ 4 w 34"/>
                              <a:gd name="T83" fmla="*/ 29 h 215"/>
                              <a:gd name="T84" fmla="*/ 0 w 34"/>
                              <a:gd name="T85" fmla="*/ 25 h 215"/>
                              <a:gd name="T86" fmla="*/ 0 w 34"/>
                              <a:gd name="T87" fmla="*/ 16 h 215"/>
                              <a:gd name="T88" fmla="*/ 0 w 34"/>
                              <a:gd name="T89" fmla="*/ 8 h 215"/>
                              <a:gd name="T90" fmla="*/ 4 w 34"/>
                              <a:gd name="T91" fmla="*/ 4 h 215"/>
                              <a:gd name="T92" fmla="*/ 8 w 34"/>
                              <a:gd name="T93" fmla="*/ 2 h 215"/>
                              <a:gd name="T94" fmla="*/ 16 w 34"/>
                              <a:gd name="T95" fmla="*/ 0 h 215"/>
                              <a:gd name="T96" fmla="*/ 25 w 34"/>
                              <a:gd name="T97" fmla="*/ 2 h 215"/>
                              <a:gd name="T98" fmla="*/ 30 w 34"/>
                              <a:gd name="T99" fmla="*/ 4 h 215"/>
                              <a:gd name="T100" fmla="*/ 32 w 34"/>
                              <a:gd name="T101" fmla="*/ 8 h 215"/>
                              <a:gd name="T102" fmla="*/ 34 w 34"/>
                              <a:gd name="T103" fmla="*/ 16 h 2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34" h="215">
                                <a:moveTo>
                                  <a:pt x="30" y="210"/>
                                </a:moveTo>
                                <a:lnTo>
                                  <a:pt x="30" y="211"/>
                                </a:lnTo>
                                <a:lnTo>
                                  <a:pt x="30" y="211"/>
                                </a:lnTo>
                                <a:lnTo>
                                  <a:pt x="29" y="212"/>
                                </a:lnTo>
                                <a:lnTo>
                                  <a:pt x="28" y="213"/>
                                </a:lnTo>
                                <a:lnTo>
                                  <a:pt x="26" y="213"/>
                                </a:lnTo>
                                <a:lnTo>
                                  <a:pt x="24" y="213"/>
                                </a:lnTo>
                                <a:lnTo>
                                  <a:pt x="20" y="215"/>
                                </a:lnTo>
                                <a:lnTo>
                                  <a:pt x="16" y="215"/>
                                </a:lnTo>
                                <a:lnTo>
                                  <a:pt x="13" y="215"/>
                                </a:lnTo>
                                <a:lnTo>
                                  <a:pt x="10" y="213"/>
                                </a:lnTo>
                                <a:lnTo>
                                  <a:pt x="8" y="213"/>
                                </a:lnTo>
                                <a:lnTo>
                                  <a:pt x="7" y="213"/>
                                </a:lnTo>
                                <a:lnTo>
                                  <a:pt x="5" y="212"/>
                                </a:lnTo>
                                <a:lnTo>
                                  <a:pt x="4" y="211"/>
                                </a:lnTo>
                                <a:lnTo>
                                  <a:pt x="4" y="211"/>
                                </a:lnTo>
                                <a:lnTo>
                                  <a:pt x="4" y="210"/>
                                </a:lnTo>
                                <a:lnTo>
                                  <a:pt x="4" y="64"/>
                                </a:lnTo>
                                <a:lnTo>
                                  <a:pt x="4" y="64"/>
                                </a:lnTo>
                                <a:lnTo>
                                  <a:pt x="4" y="63"/>
                                </a:lnTo>
                                <a:lnTo>
                                  <a:pt x="5" y="62"/>
                                </a:lnTo>
                                <a:lnTo>
                                  <a:pt x="7" y="61"/>
                                </a:lnTo>
                                <a:lnTo>
                                  <a:pt x="8" y="61"/>
                                </a:lnTo>
                                <a:lnTo>
                                  <a:pt x="10" y="61"/>
                                </a:lnTo>
                                <a:lnTo>
                                  <a:pt x="13" y="59"/>
                                </a:lnTo>
                                <a:lnTo>
                                  <a:pt x="16" y="59"/>
                                </a:lnTo>
                                <a:lnTo>
                                  <a:pt x="20" y="59"/>
                                </a:lnTo>
                                <a:lnTo>
                                  <a:pt x="24" y="61"/>
                                </a:lnTo>
                                <a:lnTo>
                                  <a:pt x="26" y="61"/>
                                </a:lnTo>
                                <a:lnTo>
                                  <a:pt x="28" y="61"/>
                                </a:lnTo>
                                <a:lnTo>
                                  <a:pt x="29" y="62"/>
                                </a:lnTo>
                                <a:lnTo>
                                  <a:pt x="30" y="63"/>
                                </a:lnTo>
                                <a:lnTo>
                                  <a:pt x="30" y="64"/>
                                </a:lnTo>
                                <a:lnTo>
                                  <a:pt x="30" y="64"/>
                                </a:lnTo>
                                <a:lnTo>
                                  <a:pt x="30" y="210"/>
                                </a:lnTo>
                                <a:close/>
                                <a:moveTo>
                                  <a:pt x="34" y="16"/>
                                </a:moveTo>
                                <a:lnTo>
                                  <a:pt x="32" y="25"/>
                                </a:lnTo>
                                <a:lnTo>
                                  <a:pt x="30" y="29"/>
                                </a:lnTo>
                                <a:lnTo>
                                  <a:pt x="25" y="31"/>
                                </a:lnTo>
                                <a:lnTo>
                                  <a:pt x="16" y="32"/>
                                </a:lnTo>
                                <a:lnTo>
                                  <a:pt x="8" y="31"/>
                                </a:lnTo>
                                <a:lnTo>
                                  <a:pt x="4" y="29"/>
                                </a:lnTo>
                                <a:lnTo>
                                  <a:pt x="0" y="25"/>
                                </a:lnTo>
                                <a:lnTo>
                                  <a:pt x="0" y="16"/>
                                </a:lnTo>
                                <a:lnTo>
                                  <a:pt x="0" y="8"/>
                                </a:lnTo>
                                <a:lnTo>
                                  <a:pt x="4" y="4"/>
                                </a:lnTo>
                                <a:lnTo>
                                  <a:pt x="8" y="2"/>
                                </a:lnTo>
                                <a:lnTo>
                                  <a:pt x="16" y="0"/>
                                </a:lnTo>
                                <a:lnTo>
                                  <a:pt x="25" y="2"/>
                                </a:lnTo>
                                <a:lnTo>
                                  <a:pt x="30" y="4"/>
                                </a:lnTo>
                                <a:lnTo>
                                  <a:pt x="32" y="8"/>
                                </a:lnTo>
                                <a:lnTo>
                                  <a:pt x="34"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499" name="Freeform 93"/>
                        <wps:cNvSpPr>
                          <a:spLocks/>
                        </wps:cNvSpPr>
                        <wps:spPr bwMode="auto">
                          <a:xfrm>
                            <a:off x="4802188" y="3325812"/>
                            <a:ext cx="53975" cy="84138"/>
                          </a:xfrm>
                          <a:custGeom>
                            <a:avLst/>
                            <a:gdLst>
                              <a:gd name="T0" fmla="*/ 101 w 102"/>
                              <a:gd name="T1" fmla="*/ 122 h 158"/>
                              <a:gd name="T2" fmla="*/ 93 w 102"/>
                              <a:gd name="T3" fmla="*/ 139 h 158"/>
                              <a:gd name="T4" fmla="*/ 78 w 102"/>
                              <a:gd name="T5" fmla="*/ 152 h 158"/>
                              <a:gd name="T6" fmla="*/ 58 w 102"/>
                              <a:gd name="T7" fmla="*/ 158 h 158"/>
                              <a:gd name="T8" fmla="*/ 37 w 102"/>
                              <a:gd name="T9" fmla="*/ 158 h 158"/>
                              <a:gd name="T10" fmla="*/ 24 w 102"/>
                              <a:gd name="T11" fmla="*/ 155 h 158"/>
                              <a:gd name="T12" fmla="*/ 13 w 102"/>
                              <a:gd name="T13" fmla="*/ 152 h 158"/>
                              <a:gd name="T14" fmla="*/ 5 w 102"/>
                              <a:gd name="T15" fmla="*/ 148 h 158"/>
                              <a:gd name="T16" fmla="*/ 1 w 102"/>
                              <a:gd name="T17" fmla="*/ 144 h 158"/>
                              <a:gd name="T18" fmla="*/ 0 w 102"/>
                              <a:gd name="T19" fmla="*/ 139 h 158"/>
                              <a:gd name="T20" fmla="*/ 0 w 102"/>
                              <a:gd name="T21" fmla="*/ 131 h 158"/>
                              <a:gd name="T22" fmla="*/ 0 w 102"/>
                              <a:gd name="T23" fmla="*/ 127 h 158"/>
                              <a:gd name="T24" fmla="*/ 1 w 102"/>
                              <a:gd name="T25" fmla="*/ 125 h 158"/>
                              <a:gd name="T26" fmla="*/ 3 w 102"/>
                              <a:gd name="T27" fmla="*/ 123 h 158"/>
                              <a:gd name="T28" fmla="*/ 6 w 102"/>
                              <a:gd name="T29" fmla="*/ 123 h 158"/>
                              <a:gd name="T30" fmla="*/ 14 w 102"/>
                              <a:gd name="T31" fmla="*/ 128 h 158"/>
                              <a:gd name="T32" fmla="*/ 24 w 102"/>
                              <a:gd name="T33" fmla="*/ 133 h 158"/>
                              <a:gd name="T34" fmla="*/ 37 w 102"/>
                              <a:gd name="T35" fmla="*/ 137 h 158"/>
                              <a:gd name="T36" fmla="*/ 52 w 102"/>
                              <a:gd name="T37" fmla="*/ 137 h 158"/>
                              <a:gd name="T38" fmla="*/ 63 w 102"/>
                              <a:gd name="T39" fmla="*/ 134 h 158"/>
                              <a:gd name="T40" fmla="*/ 72 w 102"/>
                              <a:gd name="T41" fmla="*/ 128 h 158"/>
                              <a:gd name="T42" fmla="*/ 75 w 102"/>
                              <a:gd name="T43" fmla="*/ 120 h 158"/>
                              <a:gd name="T44" fmla="*/ 75 w 102"/>
                              <a:gd name="T45" fmla="*/ 109 h 158"/>
                              <a:gd name="T46" fmla="*/ 69 w 102"/>
                              <a:gd name="T47" fmla="*/ 100 h 158"/>
                              <a:gd name="T48" fmla="*/ 59 w 102"/>
                              <a:gd name="T49" fmla="*/ 94 h 158"/>
                              <a:gd name="T50" fmla="*/ 46 w 102"/>
                              <a:gd name="T51" fmla="*/ 88 h 158"/>
                              <a:gd name="T52" fmla="*/ 32 w 102"/>
                              <a:gd name="T53" fmla="*/ 83 h 158"/>
                              <a:gd name="T54" fmla="*/ 20 w 102"/>
                              <a:gd name="T55" fmla="*/ 75 h 158"/>
                              <a:gd name="T56" fmla="*/ 10 w 102"/>
                              <a:gd name="T57" fmla="*/ 65 h 158"/>
                              <a:gd name="T58" fmla="*/ 4 w 102"/>
                              <a:gd name="T59" fmla="*/ 52 h 158"/>
                              <a:gd name="T60" fmla="*/ 4 w 102"/>
                              <a:gd name="T61" fmla="*/ 35 h 158"/>
                              <a:gd name="T62" fmla="*/ 10 w 102"/>
                              <a:gd name="T63" fmla="*/ 19 h 158"/>
                              <a:gd name="T64" fmla="*/ 24 w 102"/>
                              <a:gd name="T65" fmla="*/ 8 h 158"/>
                              <a:gd name="T66" fmla="*/ 43 w 102"/>
                              <a:gd name="T67" fmla="*/ 0 h 158"/>
                              <a:gd name="T68" fmla="*/ 62 w 102"/>
                              <a:gd name="T69" fmla="*/ 0 h 158"/>
                              <a:gd name="T70" fmla="*/ 73 w 102"/>
                              <a:gd name="T71" fmla="*/ 1 h 158"/>
                              <a:gd name="T72" fmla="*/ 83 w 102"/>
                              <a:gd name="T73" fmla="*/ 4 h 158"/>
                              <a:gd name="T74" fmla="*/ 89 w 102"/>
                              <a:gd name="T75" fmla="*/ 8 h 158"/>
                              <a:gd name="T76" fmla="*/ 93 w 102"/>
                              <a:gd name="T77" fmla="*/ 10 h 158"/>
                              <a:gd name="T78" fmla="*/ 94 w 102"/>
                              <a:gd name="T79" fmla="*/ 12 h 158"/>
                              <a:gd name="T80" fmla="*/ 94 w 102"/>
                              <a:gd name="T81" fmla="*/ 15 h 158"/>
                              <a:gd name="T82" fmla="*/ 95 w 102"/>
                              <a:gd name="T83" fmla="*/ 19 h 158"/>
                              <a:gd name="T84" fmla="*/ 95 w 102"/>
                              <a:gd name="T85" fmla="*/ 24 h 158"/>
                              <a:gd name="T86" fmla="*/ 94 w 102"/>
                              <a:gd name="T87" fmla="*/ 27 h 158"/>
                              <a:gd name="T88" fmla="*/ 93 w 102"/>
                              <a:gd name="T89" fmla="*/ 30 h 158"/>
                              <a:gd name="T90" fmla="*/ 91 w 102"/>
                              <a:gd name="T91" fmla="*/ 31 h 158"/>
                              <a:gd name="T92" fmla="*/ 89 w 102"/>
                              <a:gd name="T93" fmla="*/ 31 h 158"/>
                              <a:gd name="T94" fmla="*/ 83 w 102"/>
                              <a:gd name="T95" fmla="*/ 27 h 158"/>
                              <a:gd name="T96" fmla="*/ 74 w 102"/>
                              <a:gd name="T97" fmla="*/ 24 h 158"/>
                              <a:gd name="T98" fmla="*/ 63 w 102"/>
                              <a:gd name="T99" fmla="*/ 20 h 158"/>
                              <a:gd name="T100" fmla="*/ 49 w 102"/>
                              <a:gd name="T101" fmla="*/ 20 h 158"/>
                              <a:gd name="T102" fmla="*/ 38 w 102"/>
                              <a:gd name="T103" fmla="*/ 24 h 158"/>
                              <a:gd name="T104" fmla="*/ 32 w 102"/>
                              <a:gd name="T105" fmla="*/ 28 h 158"/>
                              <a:gd name="T106" fmla="*/ 29 w 102"/>
                              <a:gd name="T107" fmla="*/ 37 h 158"/>
                              <a:gd name="T108" fmla="*/ 30 w 102"/>
                              <a:gd name="T109" fmla="*/ 47 h 158"/>
                              <a:gd name="T110" fmla="*/ 36 w 102"/>
                              <a:gd name="T111" fmla="*/ 56 h 158"/>
                              <a:gd name="T112" fmla="*/ 46 w 102"/>
                              <a:gd name="T113" fmla="*/ 62 h 158"/>
                              <a:gd name="T114" fmla="*/ 58 w 102"/>
                              <a:gd name="T115" fmla="*/ 68 h 158"/>
                              <a:gd name="T116" fmla="*/ 72 w 102"/>
                              <a:gd name="T117" fmla="*/ 73 h 158"/>
                              <a:gd name="T118" fmla="*/ 85 w 102"/>
                              <a:gd name="T119" fmla="*/ 80 h 158"/>
                              <a:gd name="T120" fmla="*/ 95 w 102"/>
                              <a:gd name="T121" fmla="*/ 89 h 158"/>
                              <a:gd name="T122" fmla="*/ 101 w 102"/>
                              <a:gd name="T123" fmla="*/ 102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02" h="158">
                                <a:moveTo>
                                  <a:pt x="102" y="112"/>
                                </a:moveTo>
                                <a:lnTo>
                                  <a:pt x="101" y="122"/>
                                </a:lnTo>
                                <a:lnTo>
                                  <a:pt x="97" y="132"/>
                                </a:lnTo>
                                <a:lnTo>
                                  <a:pt x="93" y="139"/>
                                </a:lnTo>
                                <a:lnTo>
                                  <a:pt x="86" y="147"/>
                                </a:lnTo>
                                <a:lnTo>
                                  <a:pt x="78" y="152"/>
                                </a:lnTo>
                                <a:lnTo>
                                  <a:pt x="68" y="155"/>
                                </a:lnTo>
                                <a:lnTo>
                                  <a:pt x="58" y="158"/>
                                </a:lnTo>
                                <a:lnTo>
                                  <a:pt x="46" y="158"/>
                                </a:lnTo>
                                <a:lnTo>
                                  <a:pt x="37" y="158"/>
                                </a:lnTo>
                                <a:lnTo>
                                  <a:pt x="31" y="157"/>
                                </a:lnTo>
                                <a:lnTo>
                                  <a:pt x="24" y="155"/>
                                </a:lnTo>
                                <a:lnTo>
                                  <a:pt x="17" y="154"/>
                                </a:lnTo>
                                <a:lnTo>
                                  <a:pt x="13" y="152"/>
                                </a:lnTo>
                                <a:lnTo>
                                  <a:pt x="9" y="150"/>
                                </a:lnTo>
                                <a:lnTo>
                                  <a:pt x="5" y="148"/>
                                </a:lnTo>
                                <a:lnTo>
                                  <a:pt x="3" y="147"/>
                                </a:lnTo>
                                <a:lnTo>
                                  <a:pt x="1" y="144"/>
                                </a:lnTo>
                                <a:lnTo>
                                  <a:pt x="0" y="142"/>
                                </a:lnTo>
                                <a:lnTo>
                                  <a:pt x="0" y="139"/>
                                </a:lnTo>
                                <a:lnTo>
                                  <a:pt x="0" y="134"/>
                                </a:lnTo>
                                <a:lnTo>
                                  <a:pt x="0" y="131"/>
                                </a:lnTo>
                                <a:lnTo>
                                  <a:pt x="0" y="129"/>
                                </a:lnTo>
                                <a:lnTo>
                                  <a:pt x="0" y="127"/>
                                </a:lnTo>
                                <a:lnTo>
                                  <a:pt x="1" y="126"/>
                                </a:lnTo>
                                <a:lnTo>
                                  <a:pt x="1" y="125"/>
                                </a:lnTo>
                                <a:lnTo>
                                  <a:pt x="3" y="123"/>
                                </a:lnTo>
                                <a:lnTo>
                                  <a:pt x="3" y="123"/>
                                </a:lnTo>
                                <a:lnTo>
                                  <a:pt x="4" y="123"/>
                                </a:lnTo>
                                <a:lnTo>
                                  <a:pt x="6" y="123"/>
                                </a:lnTo>
                                <a:lnTo>
                                  <a:pt x="9" y="126"/>
                                </a:lnTo>
                                <a:lnTo>
                                  <a:pt x="14" y="128"/>
                                </a:lnTo>
                                <a:lnTo>
                                  <a:pt x="17" y="131"/>
                                </a:lnTo>
                                <a:lnTo>
                                  <a:pt x="24" y="133"/>
                                </a:lnTo>
                                <a:lnTo>
                                  <a:pt x="30" y="134"/>
                                </a:lnTo>
                                <a:lnTo>
                                  <a:pt x="37" y="137"/>
                                </a:lnTo>
                                <a:lnTo>
                                  <a:pt x="46" y="137"/>
                                </a:lnTo>
                                <a:lnTo>
                                  <a:pt x="52" y="137"/>
                                </a:lnTo>
                                <a:lnTo>
                                  <a:pt x="58" y="136"/>
                                </a:lnTo>
                                <a:lnTo>
                                  <a:pt x="63" y="134"/>
                                </a:lnTo>
                                <a:lnTo>
                                  <a:pt x="68" y="132"/>
                                </a:lnTo>
                                <a:lnTo>
                                  <a:pt x="72" y="128"/>
                                </a:lnTo>
                                <a:lnTo>
                                  <a:pt x="74" y="125"/>
                                </a:lnTo>
                                <a:lnTo>
                                  <a:pt x="75" y="120"/>
                                </a:lnTo>
                                <a:lnTo>
                                  <a:pt x="75" y="113"/>
                                </a:lnTo>
                                <a:lnTo>
                                  <a:pt x="75" y="109"/>
                                </a:lnTo>
                                <a:lnTo>
                                  <a:pt x="73" y="104"/>
                                </a:lnTo>
                                <a:lnTo>
                                  <a:pt x="69" y="100"/>
                                </a:lnTo>
                                <a:lnTo>
                                  <a:pt x="64" y="96"/>
                                </a:lnTo>
                                <a:lnTo>
                                  <a:pt x="59" y="94"/>
                                </a:lnTo>
                                <a:lnTo>
                                  <a:pt x="53" y="91"/>
                                </a:lnTo>
                                <a:lnTo>
                                  <a:pt x="46" y="88"/>
                                </a:lnTo>
                                <a:lnTo>
                                  <a:pt x="40" y="85"/>
                                </a:lnTo>
                                <a:lnTo>
                                  <a:pt x="32" y="83"/>
                                </a:lnTo>
                                <a:lnTo>
                                  <a:pt x="26" y="79"/>
                                </a:lnTo>
                                <a:lnTo>
                                  <a:pt x="20" y="75"/>
                                </a:lnTo>
                                <a:lnTo>
                                  <a:pt x="15" y="70"/>
                                </a:lnTo>
                                <a:lnTo>
                                  <a:pt x="10" y="65"/>
                                </a:lnTo>
                                <a:lnTo>
                                  <a:pt x="6" y="59"/>
                                </a:lnTo>
                                <a:lnTo>
                                  <a:pt x="4" y="52"/>
                                </a:lnTo>
                                <a:lnTo>
                                  <a:pt x="4" y="42"/>
                                </a:lnTo>
                                <a:lnTo>
                                  <a:pt x="4" y="35"/>
                                </a:lnTo>
                                <a:lnTo>
                                  <a:pt x="6" y="26"/>
                                </a:lnTo>
                                <a:lnTo>
                                  <a:pt x="10" y="19"/>
                                </a:lnTo>
                                <a:lnTo>
                                  <a:pt x="16" y="12"/>
                                </a:lnTo>
                                <a:lnTo>
                                  <a:pt x="24" y="8"/>
                                </a:lnTo>
                                <a:lnTo>
                                  <a:pt x="32" y="3"/>
                                </a:lnTo>
                                <a:lnTo>
                                  <a:pt x="43" y="0"/>
                                </a:lnTo>
                                <a:lnTo>
                                  <a:pt x="56" y="0"/>
                                </a:lnTo>
                                <a:lnTo>
                                  <a:pt x="62" y="0"/>
                                </a:lnTo>
                                <a:lnTo>
                                  <a:pt x="68" y="0"/>
                                </a:lnTo>
                                <a:lnTo>
                                  <a:pt x="73" y="1"/>
                                </a:lnTo>
                                <a:lnTo>
                                  <a:pt x="78" y="3"/>
                                </a:lnTo>
                                <a:lnTo>
                                  <a:pt x="83" y="4"/>
                                </a:lnTo>
                                <a:lnTo>
                                  <a:pt x="85" y="6"/>
                                </a:lnTo>
                                <a:lnTo>
                                  <a:pt x="89" y="8"/>
                                </a:lnTo>
                                <a:lnTo>
                                  <a:pt x="90" y="9"/>
                                </a:lnTo>
                                <a:lnTo>
                                  <a:pt x="93" y="10"/>
                                </a:lnTo>
                                <a:lnTo>
                                  <a:pt x="93" y="11"/>
                                </a:lnTo>
                                <a:lnTo>
                                  <a:pt x="94" y="12"/>
                                </a:lnTo>
                                <a:lnTo>
                                  <a:pt x="94" y="14"/>
                                </a:lnTo>
                                <a:lnTo>
                                  <a:pt x="94" y="15"/>
                                </a:lnTo>
                                <a:lnTo>
                                  <a:pt x="94" y="16"/>
                                </a:lnTo>
                                <a:lnTo>
                                  <a:pt x="95" y="19"/>
                                </a:lnTo>
                                <a:lnTo>
                                  <a:pt x="95" y="21"/>
                                </a:lnTo>
                                <a:lnTo>
                                  <a:pt x="95" y="24"/>
                                </a:lnTo>
                                <a:lnTo>
                                  <a:pt x="94" y="26"/>
                                </a:lnTo>
                                <a:lnTo>
                                  <a:pt x="94" y="27"/>
                                </a:lnTo>
                                <a:lnTo>
                                  <a:pt x="94" y="28"/>
                                </a:lnTo>
                                <a:lnTo>
                                  <a:pt x="93" y="30"/>
                                </a:lnTo>
                                <a:lnTo>
                                  <a:pt x="93" y="31"/>
                                </a:lnTo>
                                <a:lnTo>
                                  <a:pt x="91" y="31"/>
                                </a:lnTo>
                                <a:lnTo>
                                  <a:pt x="90" y="31"/>
                                </a:lnTo>
                                <a:lnTo>
                                  <a:pt x="89" y="31"/>
                                </a:lnTo>
                                <a:lnTo>
                                  <a:pt x="86" y="30"/>
                                </a:lnTo>
                                <a:lnTo>
                                  <a:pt x="83" y="27"/>
                                </a:lnTo>
                                <a:lnTo>
                                  <a:pt x="79" y="26"/>
                                </a:lnTo>
                                <a:lnTo>
                                  <a:pt x="74" y="24"/>
                                </a:lnTo>
                                <a:lnTo>
                                  <a:pt x="69" y="22"/>
                                </a:lnTo>
                                <a:lnTo>
                                  <a:pt x="63" y="20"/>
                                </a:lnTo>
                                <a:lnTo>
                                  <a:pt x="56" y="20"/>
                                </a:lnTo>
                                <a:lnTo>
                                  <a:pt x="49" y="20"/>
                                </a:lnTo>
                                <a:lnTo>
                                  <a:pt x="43" y="22"/>
                                </a:lnTo>
                                <a:lnTo>
                                  <a:pt x="38" y="24"/>
                                </a:lnTo>
                                <a:lnTo>
                                  <a:pt x="35" y="26"/>
                                </a:lnTo>
                                <a:lnTo>
                                  <a:pt x="32" y="28"/>
                                </a:lnTo>
                                <a:lnTo>
                                  <a:pt x="30" y="32"/>
                                </a:lnTo>
                                <a:lnTo>
                                  <a:pt x="29" y="37"/>
                                </a:lnTo>
                                <a:lnTo>
                                  <a:pt x="29" y="41"/>
                                </a:lnTo>
                                <a:lnTo>
                                  <a:pt x="30" y="47"/>
                                </a:lnTo>
                                <a:lnTo>
                                  <a:pt x="32" y="52"/>
                                </a:lnTo>
                                <a:lnTo>
                                  <a:pt x="36" y="56"/>
                                </a:lnTo>
                                <a:lnTo>
                                  <a:pt x="40" y="59"/>
                                </a:lnTo>
                                <a:lnTo>
                                  <a:pt x="46" y="62"/>
                                </a:lnTo>
                                <a:lnTo>
                                  <a:pt x="52" y="64"/>
                                </a:lnTo>
                                <a:lnTo>
                                  <a:pt x="58" y="68"/>
                                </a:lnTo>
                                <a:lnTo>
                                  <a:pt x="65" y="70"/>
                                </a:lnTo>
                                <a:lnTo>
                                  <a:pt x="72" y="73"/>
                                </a:lnTo>
                                <a:lnTo>
                                  <a:pt x="79" y="76"/>
                                </a:lnTo>
                                <a:lnTo>
                                  <a:pt x="85" y="80"/>
                                </a:lnTo>
                                <a:lnTo>
                                  <a:pt x="90" y="84"/>
                                </a:lnTo>
                                <a:lnTo>
                                  <a:pt x="95" y="89"/>
                                </a:lnTo>
                                <a:lnTo>
                                  <a:pt x="99" y="96"/>
                                </a:lnTo>
                                <a:lnTo>
                                  <a:pt x="101" y="102"/>
                                </a:lnTo>
                                <a:lnTo>
                                  <a:pt x="102" y="1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00" name="Freeform 94"/>
                        <wps:cNvSpPr>
                          <a:spLocks noEditPoints="1"/>
                        </wps:cNvSpPr>
                        <wps:spPr bwMode="auto">
                          <a:xfrm>
                            <a:off x="4870450" y="3325812"/>
                            <a:ext cx="69850" cy="84138"/>
                          </a:xfrm>
                          <a:custGeom>
                            <a:avLst/>
                            <a:gdLst>
                              <a:gd name="T0" fmla="*/ 133 w 133"/>
                              <a:gd name="T1" fmla="*/ 79 h 158"/>
                              <a:gd name="T2" fmla="*/ 126 w 133"/>
                              <a:gd name="T3" fmla="*/ 84 h 158"/>
                              <a:gd name="T4" fmla="*/ 28 w 133"/>
                              <a:gd name="T5" fmla="*/ 84 h 158"/>
                              <a:gd name="T6" fmla="*/ 30 w 133"/>
                              <a:gd name="T7" fmla="*/ 106 h 158"/>
                              <a:gd name="T8" fmla="*/ 38 w 133"/>
                              <a:gd name="T9" fmla="*/ 122 h 158"/>
                              <a:gd name="T10" fmla="*/ 52 w 133"/>
                              <a:gd name="T11" fmla="*/ 133 h 158"/>
                              <a:gd name="T12" fmla="*/ 75 w 133"/>
                              <a:gd name="T13" fmla="*/ 137 h 158"/>
                              <a:gd name="T14" fmla="*/ 93 w 133"/>
                              <a:gd name="T15" fmla="*/ 136 h 158"/>
                              <a:gd name="T16" fmla="*/ 107 w 133"/>
                              <a:gd name="T17" fmla="*/ 131 h 158"/>
                              <a:gd name="T18" fmla="*/ 117 w 133"/>
                              <a:gd name="T19" fmla="*/ 127 h 158"/>
                              <a:gd name="T20" fmla="*/ 123 w 133"/>
                              <a:gd name="T21" fmla="*/ 126 h 158"/>
                              <a:gd name="T22" fmla="*/ 124 w 133"/>
                              <a:gd name="T23" fmla="*/ 127 h 158"/>
                              <a:gd name="T24" fmla="*/ 125 w 133"/>
                              <a:gd name="T25" fmla="*/ 128 h 158"/>
                              <a:gd name="T26" fmla="*/ 126 w 133"/>
                              <a:gd name="T27" fmla="*/ 131 h 158"/>
                              <a:gd name="T28" fmla="*/ 126 w 133"/>
                              <a:gd name="T29" fmla="*/ 136 h 158"/>
                              <a:gd name="T30" fmla="*/ 126 w 133"/>
                              <a:gd name="T31" fmla="*/ 139 h 158"/>
                              <a:gd name="T32" fmla="*/ 126 w 133"/>
                              <a:gd name="T33" fmla="*/ 143 h 158"/>
                              <a:gd name="T34" fmla="*/ 125 w 133"/>
                              <a:gd name="T35" fmla="*/ 144 h 158"/>
                              <a:gd name="T36" fmla="*/ 124 w 133"/>
                              <a:gd name="T37" fmla="*/ 147 h 158"/>
                              <a:gd name="T38" fmla="*/ 119 w 133"/>
                              <a:gd name="T39" fmla="*/ 149 h 158"/>
                              <a:gd name="T40" fmla="*/ 108 w 133"/>
                              <a:gd name="T41" fmla="*/ 153 h 158"/>
                              <a:gd name="T42" fmla="*/ 92 w 133"/>
                              <a:gd name="T43" fmla="*/ 157 h 158"/>
                              <a:gd name="T44" fmla="*/ 72 w 133"/>
                              <a:gd name="T45" fmla="*/ 158 h 158"/>
                              <a:gd name="T46" fmla="*/ 41 w 133"/>
                              <a:gd name="T47" fmla="*/ 153 h 158"/>
                              <a:gd name="T48" fmla="*/ 18 w 133"/>
                              <a:gd name="T49" fmla="*/ 138 h 158"/>
                              <a:gd name="T50" fmla="*/ 4 w 133"/>
                              <a:gd name="T51" fmla="*/ 113 h 158"/>
                              <a:gd name="T52" fmla="*/ 0 w 133"/>
                              <a:gd name="T53" fmla="*/ 80 h 158"/>
                              <a:gd name="T54" fmla="*/ 4 w 133"/>
                              <a:gd name="T55" fmla="*/ 46 h 158"/>
                              <a:gd name="T56" fmla="*/ 18 w 133"/>
                              <a:gd name="T57" fmla="*/ 21 h 158"/>
                              <a:gd name="T58" fmla="*/ 40 w 133"/>
                              <a:gd name="T59" fmla="*/ 5 h 158"/>
                              <a:gd name="T60" fmla="*/ 70 w 133"/>
                              <a:gd name="T61" fmla="*/ 0 h 158"/>
                              <a:gd name="T62" fmla="*/ 98 w 133"/>
                              <a:gd name="T63" fmla="*/ 5 h 158"/>
                              <a:gd name="T64" fmla="*/ 118 w 133"/>
                              <a:gd name="T65" fmla="*/ 20 h 158"/>
                              <a:gd name="T66" fmla="*/ 129 w 133"/>
                              <a:gd name="T67" fmla="*/ 42 h 158"/>
                              <a:gd name="T68" fmla="*/ 133 w 133"/>
                              <a:gd name="T69" fmla="*/ 68 h 158"/>
                              <a:gd name="T70" fmla="*/ 107 w 133"/>
                              <a:gd name="T71" fmla="*/ 65 h 158"/>
                              <a:gd name="T72" fmla="*/ 102 w 133"/>
                              <a:gd name="T73" fmla="*/ 38 h 158"/>
                              <a:gd name="T74" fmla="*/ 92 w 133"/>
                              <a:gd name="T75" fmla="*/ 27 h 158"/>
                              <a:gd name="T76" fmla="*/ 68 w 133"/>
                              <a:gd name="T77" fmla="*/ 20 h 158"/>
                              <a:gd name="T78" fmla="*/ 51 w 133"/>
                              <a:gd name="T79" fmla="*/ 24 h 158"/>
                              <a:gd name="T80" fmla="*/ 39 w 133"/>
                              <a:gd name="T81" fmla="*/ 33 h 158"/>
                              <a:gd name="T82" fmla="*/ 32 w 133"/>
                              <a:gd name="T83" fmla="*/ 48 h 158"/>
                              <a:gd name="T84" fmla="*/ 28 w 133"/>
                              <a:gd name="T85" fmla="*/ 65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33" h="158">
                                <a:moveTo>
                                  <a:pt x="133" y="73"/>
                                </a:moveTo>
                                <a:lnTo>
                                  <a:pt x="133" y="79"/>
                                </a:lnTo>
                                <a:lnTo>
                                  <a:pt x="130" y="81"/>
                                </a:lnTo>
                                <a:lnTo>
                                  <a:pt x="126" y="84"/>
                                </a:lnTo>
                                <a:lnTo>
                                  <a:pt x="123" y="84"/>
                                </a:lnTo>
                                <a:lnTo>
                                  <a:pt x="28" y="84"/>
                                </a:lnTo>
                                <a:lnTo>
                                  <a:pt x="28" y="96"/>
                                </a:lnTo>
                                <a:lnTo>
                                  <a:pt x="30" y="106"/>
                                </a:lnTo>
                                <a:lnTo>
                                  <a:pt x="33" y="115"/>
                                </a:lnTo>
                                <a:lnTo>
                                  <a:pt x="38" y="122"/>
                                </a:lnTo>
                                <a:lnTo>
                                  <a:pt x="45" y="128"/>
                                </a:lnTo>
                                <a:lnTo>
                                  <a:pt x="52" y="133"/>
                                </a:lnTo>
                                <a:lnTo>
                                  <a:pt x="62" y="136"/>
                                </a:lnTo>
                                <a:lnTo>
                                  <a:pt x="75" y="137"/>
                                </a:lnTo>
                                <a:lnTo>
                                  <a:pt x="85" y="137"/>
                                </a:lnTo>
                                <a:lnTo>
                                  <a:pt x="93" y="136"/>
                                </a:lnTo>
                                <a:lnTo>
                                  <a:pt x="101" y="133"/>
                                </a:lnTo>
                                <a:lnTo>
                                  <a:pt x="107" y="131"/>
                                </a:lnTo>
                                <a:lnTo>
                                  <a:pt x="113" y="129"/>
                                </a:lnTo>
                                <a:lnTo>
                                  <a:pt x="117" y="127"/>
                                </a:lnTo>
                                <a:lnTo>
                                  <a:pt x="120" y="126"/>
                                </a:lnTo>
                                <a:lnTo>
                                  <a:pt x="123" y="126"/>
                                </a:lnTo>
                                <a:lnTo>
                                  <a:pt x="124" y="126"/>
                                </a:lnTo>
                                <a:lnTo>
                                  <a:pt x="124" y="127"/>
                                </a:lnTo>
                                <a:lnTo>
                                  <a:pt x="125" y="127"/>
                                </a:lnTo>
                                <a:lnTo>
                                  <a:pt x="125" y="128"/>
                                </a:lnTo>
                                <a:lnTo>
                                  <a:pt x="126" y="129"/>
                                </a:lnTo>
                                <a:lnTo>
                                  <a:pt x="126" y="131"/>
                                </a:lnTo>
                                <a:lnTo>
                                  <a:pt x="126" y="133"/>
                                </a:lnTo>
                                <a:lnTo>
                                  <a:pt x="126" y="136"/>
                                </a:lnTo>
                                <a:lnTo>
                                  <a:pt x="126" y="138"/>
                                </a:lnTo>
                                <a:lnTo>
                                  <a:pt x="126" y="139"/>
                                </a:lnTo>
                                <a:lnTo>
                                  <a:pt x="126" y="141"/>
                                </a:lnTo>
                                <a:lnTo>
                                  <a:pt x="126" y="143"/>
                                </a:lnTo>
                                <a:lnTo>
                                  <a:pt x="126" y="143"/>
                                </a:lnTo>
                                <a:lnTo>
                                  <a:pt x="125" y="144"/>
                                </a:lnTo>
                                <a:lnTo>
                                  <a:pt x="125" y="145"/>
                                </a:lnTo>
                                <a:lnTo>
                                  <a:pt x="124" y="147"/>
                                </a:lnTo>
                                <a:lnTo>
                                  <a:pt x="123" y="148"/>
                                </a:lnTo>
                                <a:lnTo>
                                  <a:pt x="119" y="149"/>
                                </a:lnTo>
                                <a:lnTo>
                                  <a:pt x="114" y="152"/>
                                </a:lnTo>
                                <a:lnTo>
                                  <a:pt x="108" y="153"/>
                                </a:lnTo>
                                <a:lnTo>
                                  <a:pt x="101" y="155"/>
                                </a:lnTo>
                                <a:lnTo>
                                  <a:pt x="92" y="157"/>
                                </a:lnTo>
                                <a:lnTo>
                                  <a:pt x="82" y="158"/>
                                </a:lnTo>
                                <a:lnTo>
                                  <a:pt x="72" y="158"/>
                                </a:lnTo>
                                <a:lnTo>
                                  <a:pt x="55" y="158"/>
                                </a:lnTo>
                                <a:lnTo>
                                  <a:pt x="41" y="153"/>
                                </a:lnTo>
                                <a:lnTo>
                                  <a:pt x="28" y="148"/>
                                </a:lnTo>
                                <a:lnTo>
                                  <a:pt x="18" y="138"/>
                                </a:lnTo>
                                <a:lnTo>
                                  <a:pt x="11" y="128"/>
                                </a:lnTo>
                                <a:lnTo>
                                  <a:pt x="4" y="113"/>
                                </a:lnTo>
                                <a:lnTo>
                                  <a:pt x="1" y="99"/>
                                </a:lnTo>
                                <a:lnTo>
                                  <a:pt x="0" y="80"/>
                                </a:lnTo>
                                <a:lnTo>
                                  <a:pt x="1" y="62"/>
                                </a:lnTo>
                                <a:lnTo>
                                  <a:pt x="4" y="46"/>
                                </a:lnTo>
                                <a:lnTo>
                                  <a:pt x="11" y="32"/>
                                </a:lnTo>
                                <a:lnTo>
                                  <a:pt x="18" y="21"/>
                                </a:lnTo>
                                <a:lnTo>
                                  <a:pt x="28" y="11"/>
                                </a:lnTo>
                                <a:lnTo>
                                  <a:pt x="40" y="5"/>
                                </a:lnTo>
                                <a:lnTo>
                                  <a:pt x="54" y="0"/>
                                </a:lnTo>
                                <a:lnTo>
                                  <a:pt x="70" y="0"/>
                                </a:lnTo>
                                <a:lnTo>
                                  <a:pt x="86" y="0"/>
                                </a:lnTo>
                                <a:lnTo>
                                  <a:pt x="98" y="5"/>
                                </a:lnTo>
                                <a:lnTo>
                                  <a:pt x="109" y="11"/>
                                </a:lnTo>
                                <a:lnTo>
                                  <a:pt x="118" y="20"/>
                                </a:lnTo>
                                <a:lnTo>
                                  <a:pt x="125" y="30"/>
                                </a:lnTo>
                                <a:lnTo>
                                  <a:pt x="129" y="42"/>
                                </a:lnTo>
                                <a:lnTo>
                                  <a:pt x="133" y="54"/>
                                </a:lnTo>
                                <a:lnTo>
                                  <a:pt x="133" y="68"/>
                                </a:lnTo>
                                <a:lnTo>
                                  <a:pt x="133" y="73"/>
                                </a:lnTo>
                                <a:close/>
                                <a:moveTo>
                                  <a:pt x="107" y="65"/>
                                </a:moveTo>
                                <a:lnTo>
                                  <a:pt x="105" y="54"/>
                                </a:lnTo>
                                <a:lnTo>
                                  <a:pt x="102" y="38"/>
                                </a:lnTo>
                                <a:lnTo>
                                  <a:pt x="97" y="32"/>
                                </a:lnTo>
                                <a:lnTo>
                                  <a:pt x="92" y="27"/>
                                </a:lnTo>
                                <a:lnTo>
                                  <a:pt x="77" y="21"/>
                                </a:lnTo>
                                <a:lnTo>
                                  <a:pt x="68" y="20"/>
                                </a:lnTo>
                                <a:lnTo>
                                  <a:pt x="59" y="21"/>
                                </a:lnTo>
                                <a:lnTo>
                                  <a:pt x="51" y="24"/>
                                </a:lnTo>
                                <a:lnTo>
                                  <a:pt x="44" y="28"/>
                                </a:lnTo>
                                <a:lnTo>
                                  <a:pt x="39" y="33"/>
                                </a:lnTo>
                                <a:lnTo>
                                  <a:pt x="34" y="41"/>
                                </a:lnTo>
                                <a:lnTo>
                                  <a:pt x="32" y="48"/>
                                </a:lnTo>
                                <a:lnTo>
                                  <a:pt x="29" y="56"/>
                                </a:lnTo>
                                <a:lnTo>
                                  <a:pt x="28" y="65"/>
                                </a:lnTo>
                                <a:lnTo>
                                  <a:pt x="107" y="6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01" name="Freeform 95"/>
                        <wps:cNvSpPr>
                          <a:spLocks noEditPoints="1"/>
                        </wps:cNvSpPr>
                        <wps:spPr bwMode="auto">
                          <a:xfrm>
                            <a:off x="4956175" y="3325812"/>
                            <a:ext cx="63500" cy="84138"/>
                          </a:xfrm>
                          <a:custGeom>
                            <a:avLst/>
                            <a:gdLst>
                              <a:gd name="T0" fmla="*/ 119 w 119"/>
                              <a:gd name="T1" fmla="*/ 153 h 158"/>
                              <a:gd name="T2" fmla="*/ 116 w 119"/>
                              <a:gd name="T3" fmla="*/ 155 h 158"/>
                              <a:gd name="T4" fmla="*/ 111 w 119"/>
                              <a:gd name="T5" fmla="*/ 157 h 158"/>
                              <a:gd name="T6" fmla="*/ 104 w 119"/>
                              <a:gd name="T7" fmla="*/ 157 h 158"/>
                              <a:gd name="T8" fmla="*/ 99 w 119"/>
                              <a:gd name="T9" fmla="*/ 155 h 158"/>
                              <a:gd name="T10" fmla="*/ 96 w 119"/>
                              <a:gd name="T11" fmla="*/ 153 h 158"/>
                              <a:gd name="T12" fmla="*/ 96 w 119"/>
                              <a:gd name="T13" fmla="*/ 137 h 158"/>
                              <a:gd name="T14" fmla="*/ 75 w 119"/>
                              <a:gd name="T15" fmla="*/ 153 h 158"/>
                              <a:gd name="T16" fmla="*/ 51 w 119"/>
                              <a:gd name="T17" fmla="*/ 158 h 158"/>
                              <a:gd name="T18" fmla="*/ 30 w 119"/>
                              <a:gd name="T19" fmla="*/ 155 h 158"/>
                              <a:gd name="T20" fmla="*/ 14 w 119"/>
                              <a:gd name="T21" fmla="*/ 147 h 158"/>
                              <a:gd name="T22" fmla="*/ 4 w 119"/>
                              <a:gd name="T23" fmla="*/ 133 h 158"/>
                              <a:gd name="T24" fmla="*/ 0 w 119"/>
                              <a:gd name="T25" fmla="*/ 115 h 158"/>
                              <a:gd name="T26" fmla="*/ 5 w 119"/>
                              <a:gd name="T27" fmla="*/ 93 h 158"/>
                              <a:gd name="T28" fmla="*/ 20 w 119"/>
                              <a:gd name="T29" fmla="*/ 78 h 158"/>
                              <a:gd name="T30" fmla="*/ 42 w 119"/>
                              <a:gd name="T31" fmla="*/ 69 h 158"/>
                              <a:gd name="T32" fmla="*/ 73 w 119"/>
                              <a:gd name="T33" fmla="*/ 67 h 158"/>
                              <a:gd name="T34" fmla="*/ 93 w 119"/>
                              <a:gd name="T35" fmla="*/ 56 h 158"/>
                              <a:gd name="T36" fmla="*/ 90 w 119"/>
                              <a:gd name="T37" fmla="*/ 41 h 158"/>
                              <a:gd name="T38" fmla="*/ 85 w 119"/>
                              <a:gd name="T39" fmla="*/ 30 h 158"/>
                              <a:gd name="T40" fmla="*/ 75 w 119"/>
                              <a:gd name="T41" fmla="*/ 24 h 158"/>
                              <a:gd name="T42" fmla="*/ 59 w 119"/>
                              <a:gd name="T43" fmla="*/ 21 h 158"/>
                              <a:gd name="T44" fmla="*/ 42 w 119"/>
                              <a:gd name="T45" fmla="*/ 24 h 158"/>
                              <a:gd name="T46" fmla="*/ 29 w 119"/>
                              <a:gd name="T47" fmla="*/ 28 h 158"/>
                              <a:gd name="T48" fmla="*/ 19 w 119"/>
                              <a:gd name="T49" fmla="*/ 33 h 158"/>
                              <a:gd name="T50" fmla="*/ 13 w 119"/>
                              <a:gd name="T51" fmla="*/ 36 h 158"/>
                              <a:gd name="T52" fmla="*/ 10 w 119"/>
                              <a:gd name="T53" fmla="*/ 36 h 158"/>
                              <a:gd name="T54" fmla="*/ 9 w 119"/>
                              <a:gd name="T55" fmla="*/ 33 h 158"/>
                              <a:gd name="T56" fmla="*/ 8 w 119"/>
                              <a:gd name="T57" fmla="*/ 30 h 158"/>
                              <a:gd name="T58" fmla="*/ 8 w 119"/>
                              <a:gd name="T59" fmla="*/ 26 h 158"/>
                              <a:gd name="T60" fmla="*/ 8 w 119"/>
                              <a:gd name="T61" fmla="*/ 20 h 158"/>
                              <a:gd name="T62" fmla="*/ 10 w 119"/>
                              <a:gd name="T63" fmla="*/ 15 h 158"/>
                              <a:gd name="T64" fmla="*/ 19 w 119"/>
                              <a:gd name="T65" fmla="*/ 10 h 158"/>
                              <a:gd name="T66" fmla="*/ 30 w 119"/>
                              <a:gd name="T67" fmla="*/ 5 h 158"/>
                              <a:gd name="T68" fmla="*/ 46 w 119"/>
                              <a:gd name="T69" fmla="*/ 1 h 158"/>
                              <a:gd name="T70" fmla="*/ 62 w 119"/>
                              <a:gd name="T71" fmla="*/ 0 h 158"/>
                              <a:gd name="T72" fmla="*/ 89 w 119"/>
                              <a:gd name="T73" fmla="*/ 3 h 158"/>
                              <a:gd name="T74" fmla="*/ 106 w 119"/>
                              <a:gd name="T75" fmla="*/ 14 h 158"/>
                              <a:gd name="T76" fmla="*/ 116 w 119"/>
                              <a:gd name="T77" fmla="*/ 31 h 158"/>
                              <a:gd name="T78" fmla="*/ 119 w 119"/>
                              <a:gd name="T79" fmla="*/ 54 h 158"/>
                              <a:gd name="T80" fmla="*/ 93 w 119"/>
                              <a:gd name="T81" fmla="*/ 85 h 158"/>
                              <a:gd name="T82" fmla="*/ 59 w 119"/>
                              <a:gd name="T83" fmla="*/ 85 h 158"/>
                              <a:gd name="T84" fmla="*/ 43 w 119"/>
                              <a:gd name="T85" fmla="*/ 89 h 158"/>
                              <a:gd name="T86" fmla="*/ 32 w 119"/>
                              <a:gd name="T87" fmla="*/ 96 h 158"/>
                              <a:gd name="T88" fmla="*/ 27 w 119"/>
                              <a:gd name="T89" fmla="*/ 106 h 158"/>
                              <a:gd name="T90" fmla="*/ 29 w 119"/>
                              <a:gd name="T91" fmla="*/ 123 h 158"/>
                              <a:gd name="T92" fmla="*/ 42 w 119"/>
                              <a:gd name="T93" fmla="*/ 137 h 158"/>
                              <a:gd name="T94" fmla="*/ 64 w 119"/>
                              <a:gd name="T95" fmla="*/ 137 h 158"/>
                              <a:gd name="T96" fmla="*/ 83 w 119"/>
                              <a:gd name="T97" fmla="*/ 126 h 158"/>
                              <a:gd name="T98" fmla="*/ 93 w 119"/>
                              <a:gd name="T99" fmla="*/ 85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19" h="158">
                                <a:moveTo>
                                  <a:pt x="119" y="152"/>
                                </a:moveTo>
                                <a:lnTo>
                                  <a:pt x="119" y="153"/>
                                </a:lnTo>
                                <a:lnTo>
                                  <a:pt x="117" y="154"/>
                                </a:lnTo>
                                <a:lnTo>
                                  <a:pt x="116" y="155"/>
                                </a:lnTo>
                                <a:lnTo>
                                  <a:pt x="114" y="155"/>
                                </a:lnTo>
                                <a:lnTo>
                                  <a:pt x="111" y="157"/>
                                </a:lnTo>
                                <a:lnTo>
                                  <a:pt x="107" y="157"/>
                                </a:lnTo>
                                <a:lnTo>
                                  <a:pt x="104" y="157"/>
                                </a:lnTo>
                                <a:lnTo>
                                  <a:pt x="101" y="155"/>
                                </a:lnTo>
                                <a:lnTo>
                                  <a:pt x="99" y="155"/>
                                </a:lnTo>
                                <a:lnTo>
                                  <a:pt x="98" y="154"/>
                                </a:lnTo>
                                <a:lnTo>
                                  <a:pt x="96" y="153"/>
                                </a:lnTo>
                                <a:lnTo>
                                  <a:pt x="96" y="152"/>
                                </a:lnTo>
                                <a:lnTo>
                                  <a:pt x="96" y="137"/>
                                </a:lnTo>
                                <a:lnTo>
                                  <a:pt x="87" y="147"/>
                                </a:lnTo>
                                <a:lnTo>
                                  <a:pt x="75" y="153"/>
                                </a:lnTo>
                                <a:lnTo>
                                  <a:pt x="63" y="158"/>
                                </a:lnTo>
                                <a:lnTo>
                                  <a:pt x="51" y="158"/>
                                </a:lnTo>
                                <a:lnTo>
                                  <a:pt x="40" y="158"/>
                                </a:lnTo>
                                <a:lnTo>
                                  <a:pt x="30" y="155"/>
                                </a:lnTo>
                                <a:lnTo>
                                  <a:pt x="21" y="152"/>
                                </a:lnTo>
                                <a:lnTo>
                                  <a:pt x="14" y="147"/>
                                </a:lnTo>
                                <a:lnTo>
                                  <a:pt x="8" y="141"/>
                                </a:lnTo>
                                <a:lnTo>
                                  <a:pt x="4" y="133"/>
                                </a:lnTo>
                                <a:lnTo>
                                  <a:pt x="2" y="125"/>
                                </a:lnTo>
                                <a:lnTo>
                                  <a:pt x="0" y="115"/>
                                </a:lnTo>
                                <a:lnTo>
                                  <a:pt x="2" y="102"/>
                                </a:lnTo>
                                <a:lnTo>
                                  <a:pt x="5" y="93"/>
                                </a:lnTo>
                                <a:lnTo>
                                  <a:pt x="11" y="85"/>
                                </a:lnTo>
                                <a:lnTo>
                                  <a:pt x="20" y="78"/>
                                </a:lnTo>
                                <a:lnTo>
                                  <a:pt x="30" y="73"/>
                                </a:lnTo>
                                <a:lnTo>
                                  <a:pt x="42" y="69"/>
                                </a:lnTo>
                                <a:lnTo>
                                  <a:pt x="57" y="67"/>
                                </a:lnTo>
                                <a:lnTo>
                                  <a:pt x="73" y="67"/>
                                </a:lnTo>
                                <a:lnTo>
                                  <a:pt x="93" y="67"/>
                                </a:lnTo>
                                <a:lnTo>
                                  <a:pt x="93" y="56"/>
                                </a:lnTo>
                                <a:lnTo>
                                  <a:pt x="93" y="47"/>
                                </a:lnTo>
                                <a:lnTo>
                                  <a:pt x="90" y="41"/>
                                </a:lnTo>
                                <a:lnTo>
                                  <a:pt x="89" y="35"/>
                                </a:lnTo>
                                <a:lnTo>
                                  <a:pt x="85" y="30"/>
                                </a:lnTo>
                                <a:lnTo>
                                  <a:pt x="80" y="26"/>
                                </a:lnTo>
                                <a:lnTo>
                                  <a:pt x="75" y="24"/>
                                </a:lnTo>
                                <a:lnTo>
                                  <a:pt x="68" y="21"/>
                                </a:lnTo>
                                <a:lnTo>
                                  <a:pt x="59" y="21"/>
                                </a:lnTo>
                                <a:lnTo>
                                  <a:pt x="50" y="21"/>
                                </a:lnTo>
                                <a:lnTo>
                                  <a:pt x="42" y="24"/>
                                </a:lnTo>
                                <a:lnTo>
                                  <a:pt x="35" y="26"/>
                                </a:lnTo>
                                <a:lnTo>
                                  <a:pt x="29" y="28"/>
                                </a:lnTo>
                                <a:lnTo>
                                  <a:pt x="22" y="31"/>
                                </a:lnTo>
                                <a:lnTo>
                                  <a:pt x="19" y="33"/>
                                </a:lnTo>
                                <a:lnTo>
                                  <a:pt x="15" y="36"/>
                                </a:lnTo>
                                <a:lnTo>
                                  <a:pt x="13" y="36"/>
                                </a:lnTo>
                                <a:lnTo>
                                  <a:pt x="11" y="36"/>
                                </a:lnTo>
                                <a:lnTo>
                                  <a:pt x="10" y="36"/>
                                </a:lnTo>
                                <a:lnTo>
                                  <a:pt x="10" y="35"/>
                                </a:lnTo>
                                <a:lnTo>
                                  <a:pt x="9" y="33"/>
                                </a:lnTo>
                                <a:lnTo>
                                  <a:pt x="8" y="32"/>
                                </a:lnTo>
                                <a:lnTo>
                                  <a:pt x="8" y="30"/>
                                </a:lnTo>
                                <a:lnTo>
                                  <a:pt x="8" y="28"/>
                                </a:lnTo>
                                <a:lnTo>
                                  <a:pt x="8" y="26"/>
                                </a:lnTo>
                                <a:lnTo>
                                  <a:pt x="8" y="22"/>
                                </a:lnTo>
                                <a:lnTo>
                                  <a:pt x="8" y="20"/>
                                </a:lnTo>
                                <a:lnTo>
                                  <a:pt x="9" y="17"/>
                                </a:lnTo>
                                <a:lnTo>
                                  <a:pt x="10" y="15"/>
                                </a:lnTo>
                                <a:lnTo>
                                  <a:pt x="14" y="12"/>
                                </a:lnTo>
                                <a:lnTo>
                                  <a:pt x="19" y="10"/>
                                </a:lnTo>
                                <a:lnTo>
                                  <a:pt x="24" y="8"/>
                                </a:lnTo>
                                <a:lnTo>
                                  <a:pt x="30" y="5"/>
                                </a:lnTo>
                                <a:lnTo>
                                  <a:pt x="37" y="3"/>
                                </a:lnTo>
                                <a:lnTo>
                                  <a:pt x="46" y="1"/>
                                </a:lnTo>
                                <a:lnTo>
                                  <a:pt x="53" y="0"/>
                                </a:lnTo>
                                <a:lnTo>
                                  <a:pt x="62" y="0"/>
                                </a:lnTo>
                                <a:lnTo>
                                  <a:pt x="77" y="0"/>
                                </a:lnTo>
                                <a:lnTo>
                                  <a:pt x="89" y="3"/>
                                </a:lnTo>
                                <a:lnTo>
                                  <a:pt x="99" y="8"/>
                                </a:lnTo>
                                <a:lnTo>
                                  <a:pt x="106" y="14"/>
                                </a:lnTo>
                                <a:lnTo>
                                  <a:pt x="112" y="21"/>
                                </a:lnTo>
                                <a:lnTo>
                                  <a:pt x="116" y="31"/>
                                </a:lnTo>
                                <a:lnTo>
                                  <a:pt x="119" y="41"/>
                                </a:lnTo>
                                <a:lnTo>
                                  <a:pt x="119" y="54"/>
                                </a:lnTo>
                                <a:lnTo>
                                  <a:pt x="119" y="152"/>
                                </a:lnTo>
                                <a:close/>
                                <a:moveTo>
                                  <a:pt x="93" y="85"/>
                                </a:moveTo>
                                <a:lnTo>
                                  <a:pt x="71" y="85"/>
                                </a:lnTo>
                                <a:lnTo>
                                  <a:pt x="59" y="85"/>
                                </a:lnTo>
                                <a:lnTo>
                                  <a:pt x="51" y="88"/>
                                </a:lnTo>
                                <a:lnTo>
                                  <a:pt x="43" y="89"/>
                                </a:lnTo>
                                <a:lnTo>
                                  <a:pt x="37" y="93"/>
                                </a:lnTo>
                                <a:lnTo>
                                  <a:pt x="32" y="96"/>
                                </a:lnTo>
                                <a:lnTo>
                                  <a:pt x="30" y="101"/>
                                </a:lnTo>
                                <a:lnTo>
                                  <a:pt x="27" y="106"/>
                                </a:lnTo>
                                <a:lnTo>
                                  <a:pt x="27" y="113"/>
                                </a:lnTo>
                                <a:lnTo>
                                  <a:pt x="29" y="123"/>
                                </a:lnTo>
                                <a:lnTo>
                                  <a:pt x="35" y="131"/>
                                </a:lnTo>
                                <a:lnTo>
                                  <a:pt x="42" y="137"/>
                                </a:lnTo>
                                <a:lnTo>
                                  <a:pt x="55" y="138"/>
                                </a:lnTo>
                                <a:lnTo>
                                  <a:pt x="64" y="137"/>
                                </a:lnTo>
                                <a:lnTo>
                                  <a:pt x="74" y="132"/>
                                </a:lnTo>
                                <a:lnTo>
                                  <a:pt x="83" y="126"/>
                                </a:lnTo>
                                <a:lnTo>
                                  <a:pt x="93" y="116"/>
                                </a:lnTo>
                                <a:lnTo>
                                  <a:pt x="93" y="8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02" name="Freeform 96"/>
                        <wps:cNvSpPr>
                          <a:spLocks/>
                        </wps:cNvSpPr>
                        <wps:spPr bwMode="auto">
                          <a:xfrm>
                            <a:off x="5038725" y="3325812"/>
                            <a:ext cx="53975" cy="84138"/>
                          </a:xfrm>
                          <a:custGeom>
                            <a:avLst/>
                            <a:gdLst>
                              <a:gd name="T0" fmla="*/ 102 w 102"/>
                              <a:gd name="T1" fmla="*/ 122 h 158"/>
                              <a:gd name="T2" fmla="*/ 93 w 102"/>
                              <a:gd name="T3" fmla="*/ 139 h 158"/>
                              <a:gd name="T4" fmla="*/ 78 w 102"/>
                              <a:gd name="T5" fmla="*/ 152 h 158"/>
                              <a:gd name="T6" fmla="*/ 57 w 102"/>
                              <a:gd name="T7" fmla="*/ 158 h 158"/>
                              <a:gd name="T8" fmla="*/ 38 w 102"/>
                              <a:gd name="T9" fmla="*/ 158 h 158"/>
                              <a:gd name="T10" fmla="*/ 24 w 102"/>
                              <a:gd name="T11" fmla="*/ 155 h 158"/>
                              <a:gd name="T12" fmla="*/ 13 w 102"/>
                              <a:gd name="T13" fmla="*/ 152 h 158"/>
                              <a:gd name="T14" fmla="*/ 6 w 102"/>
                              <a:gd name="T15" fmla="*/ 148 h 158"/>
                              <a:gd name="T16" fmla="*/ 2 w 102"/>
                              <a:gd name="T17" fmla="*/ 144 h 158"/>
                              <a:gd name="T18" fmla="*/ 0 w 102"/>
                              <a:gd name="T19" fmla="*/ 139 h 158"/>
                              <a:gd name="T20" fmla="*/ 0 w 102"/>
                              <a:gd name="T21" fmla="*/ 131 h 158"/>
                              <a:gd name="T22" fmla="*/ 1 w 102"/>
                              <a:gd name="T23" fmla="*/ 127 h 158"/>
                              <a:gd name="T24" fmla="*/ 2 w 102"/>
                              <a:gd name="T25" fmla="*/ 125 h 158"/>
                              <a:gd name="T26" fmla="*/ 3 w 102"/>
                              <a:gd name="T27" fmla="*/ 123 h 158"/>
                              <a:gd name="T28" fmla="*/ 7 w 102"/>
                              <a:gd name="T29" fmla="*/ 123 h 158"/>
                              <a:gd name="T30" fmla="*/ 13 w 102"/>
                              <a:gd name="T31" fmla="*/ 128 h 158"/>
                              <a:gd name="T32" fmla="*/ 23 w 102"/>
                              <a:gd name="T33" fmla="*/ 133 h 158"/>
                              <a:gd name="T34" fmla="*/ 38 w 102"/>
                              <a:gd name="T35" fmla="*/ 137 h 158"/>
                              <a:gd name="T36" fmla="*/ 52 w 102"/>
                              <a:gd name="T37" fmla="*/ 137 h 158"/>
                              <a:gd name="T38" fmla="*/ 64 w 102"/>
                              <a:gd name="T39" fmla="*/ 134 h 158"/>
                              <a:gd name="T40" fmla="*/ 71 w 102"/>
                              <a:gd name="T41" fmla="*/ 128 h 158"/>
                              <a:gd name="T42" fmla="*/ 76 w 102"/>
                              <a:gd name="T43" fmla="*/ 120 h 158"/>
                              <a:gd name="T44" fmla="*/ 76 w 102"/>
                              <a:gd name="T45" fmla="*/ 109 h 158"/>
                              <a:gd name="T46" fmla="*/ 70 w 102"/>
                              <a:gd name="T47" fmla="*/ 100 h 158"/>
                              <a:gd name="T48" fmla="*/ 59 w 102"/>
                              <a:gd name="T49" fmla="*/ 94 h 158"/>
                              <a:gd name="T50" fmla="*/ 46 w 102"/>
                              <a:gd name="T51" fmla="*/ 88 h 158"/>
                              <a:gd name="T52" fmla="*/ 33 w 102"/>
                              <a:gd name="T53" fmla="*/ 83 h 158"/>
                              <a:gd name="T54" fmla="*/ 20 w 102"/>
                              <a:gd name="T55" fmla="*/ 75 h 158"/>
                              <a:gd name="T56" fmla="*/ 9 w 102"/>
                              <a:gd name="T57" fmla="*/ 65 h 158"/>
                              <a:gd name="T58" fmla="*/ 4 w 102"/>
                              <a:gd name="T59" fmla="*/ 52 h 158"/>
                              <a:gd name="T60" fmla="*/ 4 w 102"/>
                              <a:gd name="T61" fmla="*/ 35 h 158"/>
                              <a:gd name="T62" fmla="*/ 11 w 102"/>
                              <a:gd name="T63" fmla="*/ 19 h 158"/>
                              <a:gd name="T64" fmla="*/ 24 w 102"/>
                              <a:gd name="T65" fmla="*/ 8 h 158"/>
                              <a:gd name="T66" fmla="*/ 44 w 102"/>
                              <a:gd name="T67" fmla="*/ 0 h 158"/>
                              <a:gd name="T68" fmla="*/ 61 w 102"/>
                              <a:gd name="T69" fmla="*/ 0 h 158"/>
                              <a:gd name="T70" fmla="*/ 73 w 102"/>
                              <a:gd name="T71" fmla="*/ 1 h 158"/>
                              <a:gd name="T72" fmla="*/ 82 w 102"/>
                              <a:gd name="T73" fmla="*/ 4 h 158"/>
                              <a:gd name="T74" fmla="*/ 89 w 102"/>
                              <a:gd name="T75" fmla="*/ 8 h 158"/>
                              <a:gd name="T76" fmla="*/ 92 w 102"/>
                              <a:gd name="T77" fmla="*/ 10 h 158"/>
                              <a:gd name="T78" fmla="*/ 93 w 102"/>
                              <a:gd name="T79" fmla="*/ 12 h 158"/>
                              <a:gd name="T80" fmla="*/ 94 w 102"/>
                              <a:gd name="T81" fmla="*/ 15 h 158"/>
                              <a:gd name="T82" fmla="*/ 94 w 102"/>
                              <a:gd name="T83" fmla="*/ 19 h 158"/>
                              <a:gd name="T84" fmla="*/ 94 w 102"/>
                              <a:gd name="T85" fmla="*/ 24 h 158"/>
                              <a:gd name="T86" fmla="*/ 94 w 102"/>
                              <a:gd name="T87" fmla="*/ 27 h 158"/>
                              <a:gd name="T88" fmla="*/ 93 w 102"/>
                              <a:gd name="T89" fmla="*/ 30 h 158"/>
                              <a:gd name="T90" fmla="*/ 92 w 102"/>
                              <a:gd name="T91" fmla="*/ 31 h 158"/>
                              <a:gd name="T92" fmla="*/ 88 w 102"/>
                              <a:gd name="T93" fmla="*/ 31 h 158"/>
                              <a:gd name="T94" fmla="*/ 83 w 102"/>
                              <a:gd name="T95" fmla="*/ 27 h 158"/>
                              <a:gd name="T96" fmla="*/ 75 w 102"/>
                              <a:gd name="T97" fmla="*/ 24 h 158"/>
                              <a:gd name="T98" fmla="*/ 62 w 102"/>
                              <a:gd name="T99" fmla="*/ 20 h 158"/>
                              <a:gd name="T100" fmla="*/ 49 w 102"/>
                              <a:gd name="T101" fmla="*/ 20 h 158"/>
                              <a:gd name="T102" fmla="*/ 39 w 102"/>
                              <a:gd name="T103" fmla="*/ 24 h 158"/>
                              <a:gd name="T104" fmla="*/ 33 w 102"/>
                              <a:gd name="T105" fmla="*/ 28 h 158"/>
                              <a:gd name="T106" fmla="*/ 29 w 102"/>
                              <a:gd name="T107" fmla="*/ 37 h 158"/>
                              <a:gd name="T108" fmla="*/ 29 w 102"/>
                              <a:gd name="T109" fmla="*/ 47 h 158"/>
                              <a:gd name="T110" fmla="*/ 35 w 102"/>
                              <a:gd name="T111" fmla="*/ 56 h 158"/>
                              <a:gd name="T112" fmla="*/ 45 w 102"/>
                              <a:gd name="T113" fmla="*/ 62 h 158"/>
                              <a:gd name="T114" fmla="*/ 59 w 102"/>
                              <a:gd name="T115" fmla="*/ 68 h 158"/>
                              <a:gd name="T116" fmla="*/ 72 w 102"/>
                              <a:gd name="T117" fmla="*/ 73 h 158"/>
                              <a:gd name="T118" fmla="*/ 86 w 102"/>
                              <a:gd name="T119" fmla="*/ 80 h 158"/>
                              <a:gd name="T120" fmla="*/ 96 w 102"/>
                              <a:gd name="T121" fmla="*/ 89 h 158"/>
                              <a:gd name="T122" fmla="*/ 102 w 102"/>
                              <a:gd name="T123" fmla="*/ 102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02" h="158">
                                <a:moveTo>
                                  <a:pt x="102" y="112"/>
                                </a:moveTo>
                                <a:lnTo>
                                  <a:pt x="102" y="122"/>
                                </a:lnTo>
                                <a:lnTo>
                                  <a:pt x="98" y="132"/>
                                </a:lnTo>
                                <a:lnTo>
                                  <a:pt x="93" y="139"/>
                                </a:lnTo>
                                <a:lnTo>
                                  <a:pt x="86" y="147"/>
                                </a:lnTo>
                                <a:lnTo>
                                  <a:pt x="78" y="152"/>
                                </a:lnTo>
                                <a:lnTo>
                                  <a:pt x="68" y="155"/>
                                </a:lnTo>
                                <a:lnTo>
                                  <a:pt x="57" y="158"/>
                                </a:lnTo>
                                <a:lnTo>
                                  <a:pt x="45" y="158"/>
                                </a:lnTo>
                                <a:lnTo>
                                  <a:pt x="38" y="158"/>
                                </a:lnTo>
                                <a:lnTo>
                                  <a:pt x="30" y="157"/>
                                </a:lnTo>
                                <a:lnTo>
                                  <a:pt x="24" y="155"/>
                                </a:lnTo>
                                <a:lnTo>
                                  <a:pt x="18" y="154"/>
                                </a:lnTo>
                                <a:lnTo>
                                  <a:pt x="13" y="152"/>
                                </a:lnTo>
                                <a:lnTo>
                                  <a:pt x="9" y="150"/>
                                </a:lnTo>
                                <a:lnTo>
                                  <a:pt x="6" y="148"/>
                                </a:lnTo>
                                <a:lnTo>
                                  <a:pt x="3" y="147"/>
                                </a:lnTo>
                                <a:lnTo>
                                  <a:pt x="2" y="144"/>
                                </a:lnTo>
                                <a:lnTo>
                                  <a:pt x="1" y="142"/>
                                </a:lnTo>
                                <a:lnTo>
                                  <a:pt x="0" y="139"/>
                                </a:lnTo>
                                <a:lnTo>
                                  <a:pt x="0" y="134"/>
                                </a:lnTo>
                                <a:lnTo>
                                  <a:pt x="0" y="131"/>
                                </a:lnTo>
                                <a:lnTo>
                                  <a:pt x="0" y="129"/>
                                </a:lnTo>
                                <a:lnTo>
                                  <a:pt x="1" y="127"/>
                                </a:lnTo>
                                <a:lnTo>
                                  <a:pt x="1" y="126"/>
                                </a:lnTo>
                                <a:lnTo>
                                  <a:pt x="2" y="125"/>
                                </a:lnTo>
                                <a:lnTo>
                                  <a:pt x="2" y="123"/>
                                </a:lnTo>
                                <a:lnTo>
                                  <a:pt x="3" y="123"/>
                                </a:lnTo>
                                <a:lnTo>
                                  <a:pt x="4" y="123"/>
                                </a:lnTo>
                                <a:lnTo>
                                  <a:pt x="7" y="123"/>
                                </a:lnTo>
                                <a:lnTo>
                                  <a:pt x="9" y="126"/>
                                </a:lnTo>
                                <a:lnTo>
                                  <a:pt x="13" y="128"/>
                                </a:lnTo>
                                <a:lnTo>
                                  <a:pt x="18" y="131"/>
                                </a:lnTo>
                                <a:lnTo>
                                  <a:pt x="23" y="133"/>
                                </a:lnTo>
                                <a:lnTo>
                                  <a:pt x="30" y="134"/>
                                </a:lnTo>
                                <a:lnTo>
                                  <a:pt x="38" y="137"/>
                                </a:lnTo>
                                <a:lnTo>
                                  <a:pt x="46" y="137"/>
                                </a:lnTo>
                                <a:lnTo>
                                  <a:pt x="52" y="137"/>
                                </a:lnTo>
                                <a:lnTo>
                                  <a:pt x="57" y="136"/>
                                </a:lnTo>
                                <a:lnTo>
                                  <a:pt x="64" y="134"/>
                                </a:lnTo>
                                <a:lnTo>
                                  <a:pt x="67" y="132"/>
                                </a:lnTo>
                                <a:lnTo>
                                  <a:pt x="71" y="128"/>
                                </a:lnTo>
                                <a:lnTo>
                                  <a:pt x="73" y="125"/>
                                </a:lnTo>
                                <a:lnTo>
                                  <a:pt x="76" y="120"/>
                                </a:lnTo>
                                <a:lnTo>
                                  <a:pt x="76" y="113"/>
                                </a:lnTo>
                                <a:lnTo>
                                  <a:pt x="76" y="109"/>
                                </a:lnTo>
                                <a:lnTo>
                                  <a:pt x="72" y="104"/>
                                </a:lnTo>
                                <a:lnTo>
                                  <a:pt x="70" y="100"/>
                                </a:lnTo>
                                <a:lnTo>
                                  <a:pt x="65" y="96"/>
                                </a:lnTo>
                                <a:lnTo>
                                  <a:pt x="59" y="94"/>
                                </a:lnTo>
                                <a:lnTo>
                                  <a:pt x="52" y="91"/>
                                </a:lnTo>
                                <a:lnTo>
                                  <a:pt x="46" y="88"/>
                                </a:lnTo>
                                <a:lnTo>
                                  <a:pt x="40" y="85"/>
                                </a:lnTo>
                                <a:lnTo>
                                  <a:pt x="33" y="83"/>
                                </a:lnTo>
                                <a:lnTo>
                                  <a:pt x="27" y="79"/>
                                </a:lnTo>
                                <a:lnTo>
                                  <a:pt x="20" y="75"/>
                                </a:lnTo>
                                <a:lnTo>
                                  <a:pt x="14" y="70"/>
                                </a:lnTo>
                                <a:lnTo>
                                  <a:pt x="9" y="65"/>
                                </a:lnTo>
                                <a:lnTo>
                                  <a:pt x="7" y="59"/>
                                </a:lnTo>
                                <a:lnTo>
                                  <a:pt x="4" y="52"/>
                                </a:lnTo>
                                <a:lnTo>
                                  <a:pt x="3" y="42"/>
                                </a:lnTo>
                                <a:lnTo>
                                  <a:pt x="4" y="35"/>
                                </a:lnTo>
                                <a:lnTo>
                                  <a:pt x="7" y="26"/>
                                </a:lnTo>
                                <a:lnTo>
                                  <a:pt x="11" y="19"/>
                                </a:lnTo>
                                <a:lnTo>
                                  <a:pt x="17" y="12"/>
                                </a:lnTo>
                                <a:lnTo>
                                  <a:pt x="24" y="8"/>
                                </a:lnTo>
                                <a:lnTo>
                                  <a:pt x="33" y="3"/>
                                </a:lnTo>
                                <a:lnTo>
                                  <a:pt x="44" y="0"/>
                                </a:lnTo>
                                <a:lnTo>
                                  <a:pt x="56" y="0"/>
                                </a:lnTo>
                                <a:lnTo>
                                  <a:pt x="61" y="0"/>
                                </a:lnTo>
                                <a:lnTo>
                                  <a:pt x="67" y="0"/>
                                </a:lnTo>
                                <a:lnTo>
                                  <a:pt x="73" y="1"/>
                                </a:lnTo>
                                <a:lnTo>
                                  <a:pt x="78" y="3"/>
                                </a:lnTo>
                                <a:lnTo>
                                  <a:pt x="82" y="4"/>
                                </a:lnTo>
                                <a:lnTo>
                                  <a:pt x="86" y="6"/>
                                </a:lnTo>
                                <a:lnTo>
                                  <a:pt x="89" y="8"/>
                                </a:lnTo>
                                <a:lnTo>
                                  <a:pt x="91" y="9"/>
                                </a:lnTo>
                                <a:lnTo>
                                  <a:pt x="92" y="10"/>
                                </a:lnTo>
                                <a:lnTo>
                                  <a:pt x="93" y="11"/>
                                </a:lnTo>
                                <a:lnTo>
                                  <a:pt x="93" y="12"/>
                                </a:lnTo>
                                <a:lnTo>
                                  <a:pt x="94" y="14"/>
                                </a:lnTo>
                                <a:lnTo>
                                  <a:pt x="94" y="15"/>
                                </a:lnTo>
                                <a:lnTo>
                                  <a:pt x="94" y="16"/>
                                </a:lnTo>
                                <a:lnTo>
                                  <a:pt x="94" y="19"/>
                                </a:lnTo>
                                <a:lnTo>
                                  <a:pt x="94" y="21"/>
                                </a:lnTo>
                                <a:lnTo>
                                  <a:pt x="94" y="24"/>
                                </a:lnTo>
                                <a:lnTo>
                                  <a:pt x="94" y="26"/>
                                </a:lnTo>
                                <a:lnTo>
                                  <a:pt x="94" y="27"/>
                                </a:lnTo>
                                <a:lnTo>
                                  <a:pt x="93" y="28"/>
                                </a:lnTo>
                                <a:lnTo>
                                  <a:pt x="93" y="30"/>
                                </a:lnTo>
                                <a:lnTo>
                                  <a:pt x="92" y="31"/>
                                </a:lnTo>
                                <a:lnTo>
                                  <a:pt x="92" y="31"/>
                                </a:lnTo>
                                <a:lnTo>
                                  <a:pt x="91" y="31"/>
                                </a:lnTo>
                                <a:lnTo>
                                  <a:pt x="88" y="31"/>
                                </a:lnTo>
                                <a:lnTo>
                                  <a:pt x="86" y="30"/>
                                </a:lnTo>
                                <a:lnTo>
                                  <a:pt x="83" y="27"/>
                                </a:lnTo>
                                <a:lnTo>
                                  <a:pt x="80" y="26"/>
                                </a:lnTo>
                                <a:lnTo>
                                  <a:pt x="75" y="24"/>
                                </a:lnTo>
                                <a:lnTo>
                                  <a:pt x="68" y="22"/>
                                </a:lnTo>
                                <a:lnTo>
                                  <a:pt x="62" y="20"/>
                                </a:lnTo>
                                <a:lnTo>
                                  <a:pt x="56" y="20"/>
                                </a:lnTo>
                                <a:lnTo>
                                  <a:pt x="49" y="20"/>
                                </a:lnTo>
                                <a:lnTo>
                                  <a:pt x="44" y="22"/>
                                </a:lnTo>
                                <a:lnTo>
                                  <a:pt x="39" y="24"/>
                                </a:lnTo>
                                <a:lnTo>
                                  <a:pt x="35" y="26"/>
                                </a:lnTo>
                                <a:lnTo>
                                  <a:pt x="33" y="28"/>
                                </a:lnTo>
                                <a:lnTo>
                                  <a:pt x="30" y="32"/>
                                </a:lnTo>
                                <a:lnTo>
                                  <a:pt x="29" y="37"/>
                                </a:lnTo>
                                <a:lnTo>
                                  <a:pt x="29" y="41"/>
                                </a:lnTo>
                                <a:lnTo>
                                  <a:pt x="29" y="47"/>
                                </a:lnTo>
                                <a:lnTo>
                                  <a:pt x="32" y="52"/>
                                </a:lnTo>
                                <a:lnTo>
                                  <a:pt x="35" y="56"/>
                                </a:lnTo>
                                <a:lnTo>
                                  <a:pt x="40" y="59"/>
                                </a:lnTo>
                                <a:lnTo>
                                  <a:pt x="45" y="62"/>
                                </a:lnTo>
                                <a:lnTo>
                                  <a:pt x="52" y="64"/>
                                </a:lnTo>
                                <a:lnTo>
                                  <a:pt x="59" y="68"/>
                                </a:lnTo>
                                <a:lnTo>
                                  <a:pt x="65" y="70"/>
                                </a:lnTo>
                                <a:lnTo>
                                  <a:pt x="72" y="73"/>
                                </a:lnTo>
                                <a:lnTo>
                                  <a:pt x="78" y="76"/>
                                </a:lnTo>
                                <a:lnTo>
                                  <a:pt x="86" y="80"/>
                                </a:lnTo>
                                <a:lnTo>
                                  <a:pt x="91" y="84"/>
                                </a:lnTo>
                                <a:lnTo>
                                  <a:pt x="96" y="89"/>
                                </a:lnTo>
                                <a:lnTo>
                                  <a:pt x="99" y="96"/>
                                </a:lnTo>
                                <a:lnTo>
                                  <a:pt x="102" y="102"/>
                                </a:lnTo>
                                <a:lnTo>
                                  <a:pt x="102" y="1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03" name="Freeform 97"/>
                        <wps:cNvSpPr>
                          <a:spLocks noEditPoints="1"/>
                        </wps:cNvSpPr>
                        <wps:spPr bwMode="auto">
                          <a:xfrm>
                            <a:off x="5108575" y="3325812"/>
                            <a:ext cx="69850" cy="84138"/>
                          </a:xfrm>
                          <a:custGeom>
                            <a:avLst/>
                            <a:gdLst>
                              <a:gd name="T0" fmla="*/ 132 w 133"/>
                              <a:gd name="T1" fmla="*/ 79 h 158"/>
                              <a:gd name="T2" fmla="*/ 127 w 133"/>
                              <a:gd name="T3" fmla="*/ 84 h 158"/>
                              <a:gd name="T4" fmla="*/ 28 w 133"/>
                              <a:gd name="T5" fmla="*/ 84 h 158"/>
                              <a:gd name="T6" fmla="*/ 31 w 133"/>
                              <a:gd name="T7" fmla="*/ 106 h 158"/>
                              <a:gd name="T8" fmla="*/ 38 w 133"/>
                              <a:gd name="T9" fmla="*/ 122 h 158"/>
                              <a:gd name="T10" fmla="*/ 53 w 133"/>
                              <a:gd name="T11" fmla="*/ 133 h 158"/>
                              <a:gd name="T12" fmla="*/ 75 w 133"/>
                              <a:gd name="T13" fmla="*/ 137 h 158"/>
                              <a:gd name="T14" fmla="*/ 94 w 133"/>
                              <a:gd name="T15" fmla="*/ 136 h 158"/>
                              <a:gd name="T16" fmla="*/ 107 w 133"/>
                              <a:gd name="T17" fmla="*/ 131 h 158"/>
                              <a:gd name="T18" fmla="*/ 117 w 133"/>
                              <a:gd name="T19" fmla="*/ 127 h 158"/>
                              <a:gd name="T20" fmla="*/ 122 w 133"/>
                              <a:gd name="T21" fmla="*/ 126 h 158"/>
                              <a:gd name="T22" fmla="*/ 124 w 133"/>
                              <a:gd name="T23" fmla="*/ 127 h 158"/>
                              <a:gd name="T24" fmla="*/ 126 w 133"/>
                              <a:gd name="T25" fmla="*/ 128 h 158"/>
                              <a:gd name="T26" fmla="*/ 127 w 133"/>
                              <a:gd name="T27" fmla="*/ 131 h 158"/>
                              <a:gd name="T28" fmla="*/ 127 w 133"/>
                              <a:gd name="T29" fmla="*/ 136 h 158"/>
                              <a:gd name="T30" fmla="*/ 127 w 133"/>
                              <a:gd name="T31" fmla="*/ 139 h 158"/>
                              <a:gd name="T32" fmla="*/ 126 w 133"/>
                              <a:gd name="T33" fmla="*/ 143 h 158"/>
                              <a:gd name="T34" fmla="*/ 126 w 133"/>
                              <a:gd name="T35" fmla="*/ 144 h 158"/>
                              <a:gd name="T36" fmla="*/ 123 w 133"/>
                              <a:gd name="T37" fmla="*/ 147 h 158"/>
                              <a:gd name="T38" fmla="*/ 118 w 133"/>
                              <a:gd name="T39" fmla="*/ 149 h 158"/>
                              <a:gd name="T40" fmla="*/ 107 w 133"/>
                              <a:gd name="T41" fmla="*/ 153 h 158"/>
                              <a:gd name="T42" fmla="*/ 91 w 133"/>
                              <a:gd name="T43" fmla="*/ 157 h 158"/>
                              <a:gd name="T44" fmla="*/ 73 w 133"/>
                              <a:gd name="T45" fmla="*/ 158 h 158"/>
                              <a:gd name="T46" fmla="*/ 41 w 133"/>
                              <a:gd name="T47" fmla="*/ 153 h 158"/>
                              <a:gd name="T48" fmla="*/ 19 w 133"/>
                              <a:gd name="T49" fmla="*/ 138 h 158"/>
                              <a:gd name="T50" fmla="*/ 5 w 133"/>
                              <a:gd name="T51" fmla="*/ 113 h 158"/>
                              <a:gd name="T52" fmla="*/ 0 w 133"/>
                              <a:gd name="T53" fmla="*/ 80 h 158"/>
                              <a:gd name="T54" fmla="*/ 5 w 133"/>
                              <a:gd name="T55" fmla="*/ 46 h 158"/>
                              <a:gd name="T56" fmla="*/ 19 w 133"/>
                              <a:gd name="T57" fmla="*/ 21 h 158"/>
                              <a:gd name="T58" fmla="*/ 41 w 133"/>
                              <a:gd name="T59" fmla="*/ 5 h 158"/>
                              <a:gd name="T60" fmla="*/ 69 w 133"/>
                              <a:gd name="T61" fmla="*/ 0 h 158"/>
                              <a:gd name="T62" fmla="*/ 99 w 133"/>
                              <a:gd name="T63" fmla="*/ 5 h 158"/>
                              <a:gd name="T64" fmla="*/ 118 w 133"/>
                              <a:gd name="T65" fmla="*/ 20 h 158"/>
                              <a:gd name="T66" fmla="*/ 129 w 133"/>
                              <a:gd name="T67" fmla="*/ 42 h 158"/>
                              <a:gd name="T68" fmla="*/ 133 w 133"/>
                              <a:gd name="T69" fmla="*/ 68 h 158"/>
                              <a:gd name="T70" fmla="*/ 106 w 133"/>
                              <a:gd name="T71" fmla="*/ 65 h 158"/>
                              <a:gd name="T72" fmla="*/ 101 w 133"/>
                              <a:gd name="T73" fmla="*/ 38 h 158"/>
                              <a:gd name="T74" fmla="*/ 91 w 133"/>
                              <a:gd name="T75" fmla="*/ 27 h 158"/>
                              <a:gd name="T76" fmla="*/ 68 w 133"/>
                              <a:gd name="T77" fmla="*/ 20 h 158"/>
                              <a:gd name="T78" fmla="*/ 51 w 133"/>
                              <a:gd name="T79" fmla="*/ 24 h 158"/>
                              <a:gd name="T80" fmla="*/ 38 w 133"/>
                              <a:gd name="T81" fmla="*/ 33 h 158"/>
                              <a:gd name="T82" fmla="*/ 31 w 133"/>
                              <a:gd name="T83" fmla="*/ 48 h 158"/>
                              <a:gd name="T84" fmla="*/ 28 w 133"/>
                              <a:gd name="T85" fmla="*/ 65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33" h="158">
                                <a:moveTo>
                                  <a:pt x="133" y="73"/>
                                </a:moveTo>
                                <a:lnTo>
                                  <a:pt x="132" y="79"/>
                                </a:lnTo>
                                <a:lnTo>
                                  <a:pt x="129" y="81"/>
                                </a:lnTo>
                                <a:lnTo>
                                  <a:pt x="127" y="84"/>
                                </a:lnTo>
                                <a:lnTo>
                                  <a:pt x="122" y="84"/>
                                </a:lnTo>
                                <a:lnTo>
                                  <a:pt x="28" y="84"/>
                                </a:lnTo>
                                <a:lnTo>
                                  <a:pt x="28" y="96"/>
                                </a:lnTo>
                                <a:lnTo>
                                  <a:pt x="31" y="106"/>
                                </a:lnTo>
                                <a:lnTo>
                                  <a:pt x="33" y="115"/>
                                </a:lnTo>
                                <a:lnTo>
                                  <a:pt x="38" y="122"/>
                                </a:lnTo>
                                <a:lnTo>
                                  <a:pt x="44" y="128"/>
                                </a:lnTo>
                                <a:lnTo>
                                  <a:pt x="53" y="133"/>
                                </a:lnTo>
                                <a:lnTo>
                                  <a:pt x="63" y="136"/>
                                </a:lnTo>
                                <a:lnTo>
                                  <a:pt x="75" y="137"/>
                                </a:lnTo>
                                <a:lnTo>
                                  <a:pt x="85" y="137"/>
                                </a:lnTo>
                                <a:lnTo>
                                  <a:pt x="94" y="136"/>
                                </a:lnTo>
                                <a:lnTo>
                                  <a:pt x="101" y="133"/>
                                </a:lnTo>
                                <a:lnTo>
                                  <a:pt x="107" y="131"/>
                                </a:lnTo>
                                <a:lnTo>
                                  <a:pt x="112" y="129"/>
                                </a:lnTo>
                                <a:lnTo>
                                  <a:pt x="117" y="127"/>
                                </a:lnTo>
                                <a:lnTo>
                                  <a:pt x="120" y="126"/>
                                </a:lnTo>
                                <a:lnTo>
                                  <a:pt x="122" y="126"/>
                                </a:lnTo>
                                <a:lnTo>
                                  <a:pt x="123" y="126"/>
                                </a:lnTo>
                                <a:lnTo>
                                  <a:pt x="124" y="127"/>
                                </a:lnTo>
                                <a:lnTo>
                                  <a:pt x="126" y="127"/>
                                </a:lnTo>
                                <a:lnTo>
                                  <a:pt x="126" y="128"/>
                                </a:lnTo>
                                <a:lnTo>
                                  <a:pt x="126" y="129"/>
                                </a:lnTo>
                                <a:lnTo>
                                  <a:pt x="127" y="131"/>
                                </a:lnTo>
                                <a:lnTo>
                                  <a:pt x="127" y="133"/>
                                </a:lnTo>
                                <a:lnTo>
                                  <a:pt x="127" y="136"/>
                                </a:lnTo>
                                <a:lnTo>
                                  <a:pt x="127" y="138"/>
                                </a:lnTo>
                                <a:lnTo>
                                  <a:pt x="127" y="139"/>
                                </a:lnTo>
                                <a:lnTo>
                                  <a:pt x="127" y="141"/>
                                </a:lnTo>
                                <a:lnTo>
                                  <a:pt x="126" y="143"/>
                                </a:lnTo>
                                <a:lnTo>
                                  <a:pt x="126" y="143"/>
                                </a:lnTo>
                                <a:lnTo>
                                  <a:pt x="126" y="144"/>
                                </a:lnTo>
                                <a:lnTo>
                                  <a:pt x="124" y="145"/>
                                </a:lnTo>
                                <a:lnTo>
                                  <a:pt x="123" y="147"/>
                                </a:lnTo>
                                <a:lnTo>
                                  <a:pt x="122" y="148"/>
                                </a:lnTo>
                                <a:lnTo>
                                  <a:pt x="118" y="149"/>
                                </a:lnTo>
                                <a:lnTo>
                                  <a:pt x="113" y="152"/>
                                </a:lnTo>
                                <a:lnTo>
                                  <a:pt x="107" y="153"/>
                                </a:lnTo>
                                <a:lnTo>
                                  <a:pt x="100" y="155"/>
                                </a:lnTo>
                                <a:lnTo>
                                  <a:pt x="91" y="157"/>
                                </a:lnTo>
                                <a:lnTo>
                                  <a:pt x="83" y="158"/>
                                </a:lnTo>
                                <a:lnTo>
                                  <a:pt x="73" y="158"/>
                                </a:lnTo>
                                <a:lnTo>
                                  <a:pt x="55" y="158"/>
                                </a:lnTo>
                                <a:lnTo>
                                  <a:pt x="41" y="153"/>
                                </a:lnTo>
                                <a:lnTo>
                                  <a:pt x="28" y="148"/>
                                </a:lnTo>
                                <a:lnTo>
                                  <a:pt x="19" y="138"/>
                                </a:lnTo>
                                <a:lnTo>
                                  <a:pt x="10" y="128"/>
                                </a:lnTo>
                                <a:lnTo>
                                  <a:pt x="5" y="113"/>
                                </a:lnTo>
                                <a:lnTo>
                                  <a:pt x="1" y="99"/>
                                </a:lnTo>
                                <a:lnTo>
                                  <a:pt x="0" y="80"/>
                                </a:lnTo>
                                <a:lnTo>
                                  <a:pt x="1" y="62"/>
                                </a:lnTo>
                                <a:lnTo>
                                  <a:pt x="5" y="46"/>
                                </a:lnTo>
                                <a:lnTo>
                                  <a:pt x="10" y="32"/>
                                </a:lnTo>
                                <a:lnTo>
                                  <a:pt x="19" y="21"/>
                                </a:lnTo>
                                <a:lnTo>
                                  <a:pt x="28" y="11"/>
                                </a:lnTo>
                                <a:lnTo>
                                  <a:pt x="41" y="5"/>
                                </a:lnTo>
                                <a:lnTo>
                                  <a:pt x="54" y="0"/>
                                </a:lnTo>
                                <a:lnTo>
                                  <a:pt x="69" y="0"/>
                                </a:lnTo>
                                <a:lnTo>
                                  <a:pt x="85" y="0"/>
                                </a:lnTo>
                                <a:lnTo>
                                  <a:pt x="99" y="5"/>
                                </a:lnTo>
                                <a:lnTo>
                                  <a:pt x="110" y="11"/>
                                </a:lnTo>
                                <a:lnTo>
                                  <a:pt x="118" y="20"/>
                                </a:lnTo>
                                <a:lnTo>
                                  <a:pt x="124" y="30"/>
                                </a:lnTo>
                                <a:lnTo>
                                  <a:pt x="129" y="42"/>
                                </a:lnTo>
                                <a:lnTo>
                                  <a:pt x="132" y="54"/>
                                </a:lnTo>
                                <a:lnTo>
                                  <a:pt x="133" y="68"/>
                                </a:lnTo>
                                <a:lnTo>
                                  <a:pt x="133" y="73"/>
                                </a:lnTo>
                                <a:close/>
                                <a:moveTo>
                                  <a:pt x="106" y="65"/>
                                </a:moveTo>
                                <a:lnTo>
                                  <a:pt x="106" y="54"/>
                                </a:lnTo>
                                <a:lnTo>
                                  <a:pt x="101" y="38"/>
                                </a:lnTo>
                                <a:lnTo>
                                  <a:pt x="97" y="32"/>
                                </a:lnTo>
                                <a:lnTo>
                                  <a:pt x="91" y="27"/>
                                </a:lnTo>
                                <a:lnTo>
                                  <a:pt x="78" y="21"/>
                                </a:lnTo>
                                <a:lnTo>
                                  <a:pt x="68" y="20"/>
                                </a:lnTo>
                                <a:lnTo>
                                  <a:pt x="59" y="21"/>
                                </a:lnTo>
                                <a:lnTo>
                                  <a:pt x="51" y="24"/>
                                </a:lnTo>
                                <a:lnTo>
                                  <a:pt x="44" y="28"/>
                                </a:lnTo>
                                <a:lnTo>
                                  <a:pt x="38" y="33"/>
                                </a:lnTo>
                                <a:lnTo>
                                  <a:pt x="35" y="41"/>
                                </a:lnTo>
                                <a:lnTo>
                                  <a:pt x="31" y="48"/>
                                </a:lnTo>
                                <a:lnTo>
                                  <a:pt x="28" y="56"/>
                                </a:lnTo>
                                <a:lnTo>
                                  <a:pt x="28" y="65"/>
                                </a:lnTo>
                                <a:lnTo>
                                  <a:pt x="106" y="6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04" name="Freeform 98"/>
                        <wps:cNvSpPr>
                          <a:spLocks/>
                        </wps:cNvSpPr>
                        <wps:spPr bwMode="auto">
                          <a:xfrm>
                            <a:off x="5197475" y="3287712"/>
                            <a:ext cx="30163" cy="150813"/>
                          </a:xfrm>
                          <a:custGeom>
                            <a:avLst/>
                            <a:gdLst>
                              <a:gd name="T0" fmla="*/ 58 w 58"/>
                              <a:gd name="T1" fmla="*/ 142 h 284"/>
                              <a:gd name="T2" fmla="*/ 58 w 58"/>
                              <a:gd name="T3" fmla="*/ 161 h 284"/>
                              <a:gd name="T4" fmla="*/ 55 w 58"/>
                              <a:gd name="T5" fmla="*/ 178 h 284"/>
                              <a:gd name="T6" fmla="*/ 53 w 58"/>
                              <a:gd name="T7" fmla="*/ 195 h 284"/>
                              <a:gd name="T8" fmla="*/ 49 w 58"/>
                              <a:gd name="T9" fmla="*/ 212 h 284"/>
                              <a:gd name="T10" fmla="*/ 44 w 58"/>
                              <a:gd name="T11" fmla="*/ 230 h 284"/>
                              <a:gd name="T12" fmla="*/ 38 w 58"/>
                              <a:gd name="T13" fmla="*/ 247 h 284"/>
                              <a:gd name="T14" fmla="*/ 31 w 58"/>
                              <a:gd name="T15" fmla="*/ 264 h 284"/>
                              <a:gd name="T16" fmla="*/ 23 w 58"/>
                              <a:gd name="T17" fmla="*/ 280 h 284"/>
                              <a:gd name="T18" fmla="*/ 22 w 58"/>
                              <a:gd name="T19" fmla="*/ 281 h 284"/>
                              <a:gd name="T20" fmla="*/ 21 w 58"/>
                              <a:gd name="T21" fmla="*/ 281 h 284"/>
                              <a:gd name="T22" fmla="*/ 21 w 58"/>
                              <a:gd name="T23" fmla="*/ 282 h 284"/>
                              <a:gd name="T24" fmla="*/ 18 w 58"/>
                              <a:gd name="T25" fmla="*/ 282 h 284"/>
                              <a:gd name="T26" fmla="*/ 17 w 58"/>
                              <a:gd name="T27" fmla="*/ 282 h 284"/>
                              <a:gd name="T28" fmla="*/ 15 w 58"/>
                              <a:gd name="T29" fmla="*/ 284 h 284"/>
                              <a:gd name="T30" fmla="*/ 13 w 58"/>
                              <a:gd name="T31" fmla="*/ 284 h 284"/>
                              <a:gd name="T32" fmla="*/ 10 w 58"/>
                              <a:gd name="T33" fmla="*/ 284 h 284"/>
                              <a:gd name="T34" fmla="*/ 6 w 58"/>
                              <a:gd name="T35" fmla="*/ 284 h 284"/>
                              <a:gd name="T36" fmla="*/ 4 w 58"/>
                              <a:gd name="T37" fmla="*/ 282 h 284"/>
                              <a:gd name="T38" fmla="*/ 1 w 58"/>
                              <a:gd name="T39" fmla="*/ 282 h 284"/>
                              <a:gd name="T40" fmla="*/ 0 w 58"/>
                              <a:gd name="T41" fmla="*/ 281 h 284"/>
                              <a:gd name="T42" fmla="*/ 0 w 58"/>
                              <a:gd name="T43" fmla="*/ 281 h 284"/>
                              <a:gd name="T44" fmla="*/ 0 w 58"/>
                              <a:gd name="T45" fmla="*/ 280 h 284"/>
                              <a:gd name="T46" fmla="*/ 0 w 58"/>
                              <a:gd name="T47" fmla="*/ 278 h 284"/>
                              <a:gd name="T48" fmla="*/ 0 w 58"/>
                              <a:gd name="T49" fmla="*/ 276 h 284"/>
                              <a:gd name="T50" fmla="*/ 13 w 58"/>
                              <a:gd name="T51" fmla="*/ 243 h 284"/>
                              <a:gd name="T52" fmla="*/ 22 w 58"/>
                              <a:gd name="T53" fmla="*/ 210 h 284"/>
                              <a:gd name="T54" fmla="*/ 29 w 58"/>
                              <a:gd name="T55" fmla="*/ 175 h 284"/>
                              <a:gd name="T56" fmla="*/ 31 w 58"/>
                              <a:gd name="T57" fmla="*/ 142 h 284"/>
                              <a:gd name="T58" fmla="*/ 29 w 58"/>
                              <a:gd name="T59" fmla="*/ 108 h 284"/>
                              <a:gd name="T60" fmla="*/ 22 w 58"/>
                              <a:gd name="T61" fmla="*/ 73 h 284"/>
                              <a:gd name="T62" fmla="*/ 13 w 58"/>
                              <a:gd name="T63" fmla="*/ 40 h 284"/>
                              <a:gd name="T64" fmla="*/ 0 w 58"/>
                              <a:gd name="T65" fmla="*/ 7 h 284"/>
                              <a:gd name="T66" fmla="*/ 0 w 58"/>
                              <a:gd name="T67" fmla="*/ 5 h 284"/>
                              <a:gd name="T68" fmla="*/ 0 w 58"/>
                              <a:gd name="T69" fmla="*/ 4 h 284"/>
                              <a:gd name="T70" fmla="*/ 0 w 58"/>
                              <a:gd name="T71" fmla="*/ 3 h 284"/>
                              <a:gd name="T72" fmla="*/ 1 w 58"/>
                              <a:gd name="T73" fmla="*/ 3 h 284"/>
                              <a:gd name="T74" fmla="*/ 2 w 58"/>
                              <a:gd name="T75" fmla="*/ 2 h 284"/>
                              <a:gd name="T76" fmla="*/ 5 w 58"/>
                              <a:gd name="T77" fmla="*/ 0 h 284"/>
                              <a:gd name="T78" fmla="*/ 7 w 58"/>
                              <a:gd name="T79" fmla="*/ 0 h 284"/>
                              <a:gd name="T80" fmla="*/ 11 w 58"/>
                              <a:gd name="T81" fmla="*/ 0 h 284"/>
                              <a:gd name="T82" fmla="*/ 13 w 58"/>
                              <a:gd name="T83" fmla="*/ 0 h 284"/>
                              <a:gd name="T84" fmla="*/ 16 w 58"/>
                              <a:gd name="T85" fmla="*/ 0 h 284"/>
                              <a:gd name="T86" fmla="*/ 18 w 58"/>
                              <a:gd name="T87" fmla="*/ 2 h 284"/>
                              <a:gd name="T88" fmla="*/ 20 w 58"/>
                              <a:gd name="T89" fmla="*/ 2 h 284"/>
                              <a:gd name="T90" fmla="*/ 21 w 58"/>
                              <a:gd name="T91" fmla="*/ 2 h 284"/>
                              <a:gd name="T92" fmla="*/ 22 w 58"/>
                              <a:gd name="T93" fmla="*/ 3 h 284"/>
                              <a:gd name="T94" fmla="*/ 22 w 58"/>
                              <a:gd name="T95" fmla="*/ 3 h 284"/>
                              <a:gd name="T96" fmla="*/ 22 w 58"/>
                              <a:gd name="T97" fmla="*/ 4 h 284"/>
                              <a:gd name="T98" fmla="*/ 38 w 58"/>
                              <a:gd name="T99" fmla="*/ 37 h 284"/>
                              <a:gd name="T100" fmla="*/ 48 w 58"/>
                              <a:gd name="T101" fmla="*/ 72 h 284"/>
                              <a:gd name="T102" fmla="*/ 56 w 58"/>
                              <a:gd name="T103" fmla="*/ 106 h 284"/>
                              <a:gd name="T104" fmla="*/ 58 w 58"/>
                              <a:gd name="T105" fmla="*/ 142 h 2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58" h="284">
                                <a:moveTo>
                                  <a:pt x="58" y="142"/>
                                </a:moveTo>
                                <a:lnTo>
                                  <a:pt x="58" y="161"/>
                                </a:lnTo>
                                <a:lnTo>
                                  <a:pt x="55" y="178"/>
                                </a:lnTo>
                                <a:lnTo>
                                  <a:pt x="53" y="195"/>
                                </a:lnTo>
                                <a:lnTo>
                                  <a:pt x="49" y="212"/>
                                </a:lnTo>
                                <a:lnTo>
                                  <a:pt x="44" y="230"/>
                                </a:lnTo>
                                <a:lnTo>
                                  <a:pt x="38" y="247"/>
                                </a:lnTo>
                                <a:lnTo>
                                  <a:pt x="31" y="264"/>
                                </a:lnTo>
                                <a:lnTo>
                                  <a:pt x="23" y="280"/>
                                </a:lnTo>
                                <a:lnTo>
                                  <a:pt x="22" y="281"/>
                                </a:lnTo>
                                <a:lnTo>
                                  <a:pt x="21" y="281"/>
                                </a:lnTo>
                                <a:lnTo>
                                  <a:pt x="21" y="282"/>
                                </a:lnTo>
                                <a:lnTo>
                                  <a:pt x="18" y="282"/>
                                </a:lnTo>
                                <a:lnTo>
                                  <a:pt x="17" y="282"/>
                                </a:lnTo>
                                <a:lnTo>
                                  <a:pt x="15" y="284"/>
                                </a:lnTo>
                                <a:lnTo>
                                  <a:pt x="13" y="284"/>
                                </a:lnTo>
                                <a:lnTo>
                                  <a:pt x="10" y="284"/>
                                </a:lnTo>
                                <a:lnTo>
                                  <a:pt x="6" y="284"/>
                                </a:lnTo>
                                <a:lnTo>
                                  <a:pt x="4" y="282"/>
                                </a:lnTo>
                                <a:lnTo>
                                  <a:pt x="1" y="282"/>
                                </a:lnTo>
                                <a:lnTo>
                                  <a:pt x="0" y="281"/>
                                </a:lnTo>
                                <a:lnTo>
                                  <a:pt x="0" y="281"/>
                                </a:lnTo>
                                <a:lnTo>
                                  <a:pt x="0" y="280"/>
                                </a:lnTo>
                                <a:lnTo>
                                  <a:pt x="0" y="278"/>
                                </a:lnTo>
                                <a:lnTo>
                                  <a:pt x="0" y="276"/>
                                </a:lnTo>
                                <a:lnTo>
                                  <a:pt x="13" y="243"/>
                                </a:lnTo>
                                <a:lnTo>
                                  <a:pt x="22" y="210"/>
                                </a:lnTo>
                                <a:lnTo>
                                  <a:pt x="29" y="175"/>
                                </a:lnTo>
                                <a:lnTo>
                                  <a:pt x="31" y="142"/>
                                </a:lnTo>
                                <a:lnTo>
                                  <a:pt x="29" y="108"/>
                                </a:lnTo>
                                <a:lnTo>
                                  <a:pt x="22" y="73"/>
                                </a:lnTo>
                                <a:lnTo>
                                  <a:pt x="13" y="40"/>
                                </a:lnTo>
                                <a:lnTo>
                                  <a:pt x="0" y="7"/>
                                </a:lnTo>
                                <a:lnTo>
                                  <a:pt x="0" y="5"/>
                                </a:lnTo>
                                <a:lnTo>
                                  <a:pt x="0" y="4"/>
                                </a:lnTo>
                                <a:lnTo>
                                  <a:pt x="0" y="3"/>
                                </a:lnTo>
                                <a:lnTo>
                                  <a:pt x="1" y="3"/>
                                </a:lnTo>
                                <a:lnTo>
                                  <a:pt x="2" y="2"/>
                                </a:lnTo>
                                <a:lnTo>
                                  <a:pt x="5" y="0"/>
                                </a:lnTo>
                                <a:lnTo>
                                  <a:pt x="7" y="0"/>
                                </a:lnTo>
                                <a:lnTo>
                                  <a:pt x="11" y="0"/>
                                </a:lnTo>
                                <a:lnTo>
                                  <a:pt x="13" y="0"/>
                                </a:lnTo>
                                <a:lnTo>
                                  <a:pt x="16" y="0"/>
                                </a:lnTo>
                                <a:lnTo>
                                  <a:pt x="18" y="2"/>
                                </a:lnTo>
                                <a:lnTo>
                                  <a:pt x="20" y="2"/>
                                </a:lnTo>
                                <a:lnTo>
                                  <a:pt x="21" y="2"/>
                                </a:lnTo>
                                <a:lnTo>
                                  <a:pt x="22" y="3"/>
                                </a:lnTo>
                                <a:lnTo>
                                  <a:pt x="22" y="3"/>
                                </a:lnTo>
                                <a:lnTo>
                                  <a:pt x="22" y="4"/>
                                </a:lnTo>
                                <a:lnTo>
                                  <a:pt x="38" y="37"/>
                                </a:lnTo>
                                <a:lnTo>
                                  <a:pt x="48" y="72"/>
                                </a:lnTo>
                                <a:lnTo>
                                  <a:pt x="56" y="106"/>
                                </a:lnTo>
                                <a:lnTo>
                                  <a:pt x="58" y="14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05" name="Rectangle 99"/>
                        <wps:cNvSpPr>
                          <a:spLocks noChangeArrowheads="1"/>
                        </wps:cNvSpPr>
                        <wps:spPr bwMode="auto">
                          <a:xfrm>
                            <a:off x="2900363" y="3559175"/>
                            <a:ext cx="41275" cy="412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506" name="Freeform 100"/>
                        <wps:cNvSpPr>
                          <a:spLocks noEditPoints="1"/>
                        </wps:cNvSpPr>
                        <wps:spPr bwMode="auto">
                          <a:xfrm>
                            <a:off x="3030538" y="3516312"/>
                            <a:ext cx="84138" cy="109538"/>
                          </a:xfrm>
                          <a:custGeom>
                            <a:avLst/>
                            <a:gdLst>
                              <a:gd name="T0" fmla="*/ 159 w 159"/>
                              <a:gd name="T1" fmla="*/ 100 h 207"/>
                              <a:gd name="T2" fmla="*/ 157 w 159"/>
                              <a:gd name="T3" fmla="*/ 126 h 207"/>
                              <a:gd name="T4" fmla="*/ 153 w 159"/>
                              <a:gd name="T5" fmla="*/ 148 h 207"/>
                              <a:gd name="T6" fmla="*/ 144 w 159"/>
                              <a:gd name="T7" fmla="*/ 167 h 207"/>
                              <a:gd name="T8" fmla="*/ 132 w 159"/>
                              <a:gd name="T9" fmla="*/ 182 h 207"/>
                              <a:gd name="T10" fmla="*/ 118 w 159"/>
                              <a:gd name="T11" fmla="*/ 194 h 207"/>
                              <a:gd name="T12" fmla="*/ 100 w 159"/>
                              <a:gd name="T13" fmla="*/ 201 h 207"/>
                              <a:gd name="T14" fmla="*/ 79 w 159"/>
                              <a:gd name="T15" fmla="*/ 206 h 207"/>
                              <a:gd name="T16" fmla="*/ 54 w 159"/>
                              <a:gd name="T17" fmla="*/ 207 h 207"/>
                              <a:gd name="T18" fmla="*/ 10 w 159"/>
                              <a:gd name="T19" fmla="*/ 207 h 207"/>
                              <a:gd name="T20" fmla="*/ 6 w 159"/>
                              <a:gd name="T21" fmla="*/ 207 h 207"/>
                              <a:gd name="T22" fmla="*/ 2 w 159"/>
                              <a:gd name="T23" fmla="*/ 205 h 207"/>
                              <a:gd name="T24" fmla="*/ 0 w 159"/>
                              <a:gd name="T25" fmla="*/ 202 h 207"/>
                              <a:gd name="T26" fmla="*/ 0 w 159"/>
                              <a:gd name="T27" fmla="*/ 196 h 207"/>
                              <a:gd name="T28" fmla="*/ 0 w 159"/>
                              <a:gd name="T29" fmla="*/ 12 h 207"/>
                              <a:gd name="T30" fmla="*/ 0 w 159"/>
                              <a:gd name="T31" fmla="*/ 5 h 207"/>
                              <a:gd name="T32" fmla="*/ 2 w 159"/>
                              <a:gd name="T33" fmla="*/ 3 h 207"/>
                              <a:gd name="T34" fmla="*/ 6 w 159"/>
                              <a:gd name="T35" fmla="*/ 0 h 207"/>
                              <a:gd name="T36" fmla="*/ 10 w 159"/>
                              <a:gd name="T37" fmla="*/ 0 h 207"/>
                              <a:gd name="T38" fmla="*/ 56 w 159"/>
                              <a:gd name="T39" fmla="*/ 0 h 207"/>
                              <a:gd name="T40" fmla="*/ 82 w 159"/>
                              <a:gd name="T41" fmla="*/ 2 h 207"/>
                              <a:gd name="T42" fmla="*/ 102 w 159"/>
                              <a:gd name="T43" fmla="*/ 7 h 207"/>
                              <a:gd name="T44" fmla="*/ 119 w 159"/>
                              <a:gd name="T45" fmla="*/ 15 h 207"/>
                              <a:gd name="T46" fmla="*/ 133 w 159"/>
                              <a:gd name="T47" fmla="*/ 28 h 207"/>
                              <a:gd name="T48" fmla="*/ 145 w 159"/>
                              <a:gd name="T49" fmla="*/ 41 h 207"/>
                              <a:gd name="T50" fmla="*/ 153 w 159"/>
                              <a:gd name="T51" fmla="*/ 58 h 207"/>
                              <a:gd name="T52" fmla="*/ 157 w 159"/>
                              <a:gd name="T53" fmla="*/ 78 h 207"/>
                              <a:gd name="T54" fmla="*/ 159 w 159"/>
                              <a:gd name="T55" fmla="*/ 100 h 207"/>
                              <a:gd name="T56" fmla="*/ 130 w 159"/>
                              <a:gd name="T57" fmla="*/ 101 h 207"/>
                              <a:gd name="T58" fmla="*/ 129 w 159"/>
                              <a:gd name="T59" fmla="*/ 85 h 207"/>
                              <a:gd name="T60" fmla="*/ 125 w 159"/>
                              <a:gd name="T61" fmla="*/ 71 h 207"/>
                              <a:gd name="T62" fmla="*/ 121 w 159"/>
                              <a:gd name="T63" fmla="*/ 57 h 207"/>
                              <a:gd name="T64" fmla="*/ 113 w 159"/>
                              <a:gd name="T65" fmla="*/ 46 h 207"/>
                              <a:gd name="T66" fmla="*/ 103 w 159"/>
                              <a:gd name="T67" fmla="*/ 36 h 207"/>
                              <a:gd name="T68" fmla="*/ 90 w 159"/>
                              <a:gd name="T69" fmla="*/ 29 h 207"/>
                              <a:gd name="T70" fmla="*/ 75 w 159"/>
                              <a:gd name="T71" fmla="*/ 24 h 207"/>
                              <a:gd name="T72" fmla="*/ 55 w 159"/>
                              <a:gd name="T73" fmla="*/ 23 h 207"/>
                              <a:gd name="T74" fmla="*/ 27 w 159"/>
                              <a:gd name="T75" fmla="*/ 23 h 207"/>
                              <a:gd name="T76" fmla="*/ 27 w 159"/>
                              <a:gd name="T77" fmla="*/ 184 h 207"/>
                              <a:gd name="T78" fmla="*/ 55 w 159"/>
                              <a:gd name="T79" fmla="*/ 184 h 207"/>
                              <a:gd name="T80" fmla="*/ 74 w 159"/>
                              <a:gd name="T81" fmla="*/ 184 h 207"/>
                              <a:gd name="T82" fmla="*/ 88 w 159"/>
                              <a:gd name="T83" fmla="*/ 179 h 207"/>
                              <a:gd name="T84" fmla="*/ 102 w 159"/>
                              <a:gd name="T85" fmla="*/ 174 h 207"/>
                              <a:gd name="T86" fmla="*/ 112 w 159"/>
                              <a:gd name="T87" fmla="*/ 164 h 207"/>
                              <a:gd name="T88" fmla="*/ 121 w 159"/>
                              <a:gd name="T89" fmla="*/ 153 h 207"/>
                              <a:gd name="T90" fmla="*/ 125 w 159"/>
                              <a:gd name="T91" fmla="*/ 138 h 207"/>
                              <a:gd name="T92" fmla="*/ 129 w 159"/>
                              <a:gd name="T93" fmla="*/ 122 h 207"/>
                              <a:gd name="T94" fmla="*/ 130 w 159"/>
                              <a:gd name="T95" fmla="*/ 101 h 2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59" h="207">
                                <a:moveTo>
                                  <a:pt x="159" y="100"/>
                                </a:moveTo>
                                <a:lnTo>
                                  <a:pt x="157" y="126"/>
                                </a:lnTo>
                                <a:lnTo>
                                  <a:pt x="153" y="148"/>
                                </a:lnTo>
                                <a:lnTo>
                                  <a:pt x="144" y="167"/>
                                </a:lnTo>
                                <a:lnTo>
                                  <a:pt x="132" y="182"/>
                                </a:lnTo>
                                <a:lnTo>
                                  <a:pt x="118" y="194"/>
                                </a:lnTo>
                                <a:lnTo>
                                  <a:pt x="100" y="201"/>
                                </a:lnTo>
                                <a:lnTo>
                                  <a:pt x="79" y="206"/>
                                </a:lnTo>
                                <a:lnTo>
                                  <a:pt x="54" y="207"/>
                                </a:lnTo>
                                <a:lnTo>
                                  <a:pt x="10" y="207"/>
                                </a:lnTo>
                                <a:lnTo>
                                  <a:pt x="6" y="207"/>
                                </a:lnTo>
                                <a:lnTo>
                                  <a:pt x="2" y="205"/>
                                </a:lnTo>
                                <a:lnTo>
                                  <a:pt x="0" y="202"/>
                                </a:lnTo>
                                <a:lnTo>
                                  <a:pt x="0" y="196"/>
                                </a:lnTo>
                                <a:lnTo>
                                  <a:pt x="0" y="12"/>
                                </a:lnTo>
                                <a:lnTo>
                                  <a:pt x="0" y="5"/>
                                </a:lnTo>
                                <a:lnTo>
                                  <a:pt x="2" y="3"/>
                                </a:lnTo>
                                <a:lnTo>
                                  <a:pt x="6" y="0"/>
                                </a:lnTo>
                                <a:lnTo>
                                  <a:pt x="10" y="0"/>
                                </a:lnTo>
                                <a:lnTo>
                                  <a:pt x="56" y="0"/>
                                </a:lnTo>
                                <a:lnTo>
                                  <a:pt x="82" y="2"/>
                                </a:lnTo>
                                <a:lnTo>
                                  <a:pt x="102" y="7"/>
                                </a:lnTo>
                                <a:lnTo>
                                  <a:pt x="119" y="15"/>
                                </a:lnTo>
                                <a:lnTo>
                                  <a:pt x="133" y="28"/>
                                </a:lnTo>
                                <a:lnTo>
                                  <a:pt x="145" y="41"/>
                                </a:lnTo>
                                <a:lnTo>
                                  <a:pt x="153" y="58"/>
                                </a:lnTo>
                                <a:lnTo>
                                  <a:pt x="157" y="78"/>
                                </a:lnTo>
                                <a:lnTo>
                                  <a:pt x="159" y="100"/>
                                </a:lnTo>
                                <a:close/>
                                <a:moveTo>
                                  <a:pt x="130" y="101"/>
                                </a:moveTo>
                                <a:lnTo>
                                  <a:pt x="129" y="85"/>
                                </a:lnTo>
                                <a:lnTo>
                                  <a:pt x="125" y="71"/>
                                </a:lnTo>
                                <a:lnTo>
                                  <a:pt x="121" y="57"/>
                                </a:lnTo>
                                <a:lnTo>
                                  <a:pt x="113" y="46"/>
                                </a:lnTo>
                                <a:lnTo>
                                  <a:pt x="103" y="36"/>
                                </a:lnTo>
                                <a:lnTo>
                                  <a:pt x="90" y="29"/>
                                </a:lnTo>
                                <a:lnTo>
                                  <a:pt x="75" y="24"/>
                                </a:lnTo>
                                <a:lnTo>
                                  <a:pt x="55" y="23"/>
                                </a:lnTo>
                                <a:lnTo>
                                  <a:pt x="27" y="23"/>
                                </a:lnTo>
                                <a:lnTo>
                                  <a:pt x="27" y="184"/>
                                </a:lnTo>
                                <a:lnTo>
                                  <a:pt x="55" y="184"/>
                                </a:lnTo>
                                <a:lnTo>
                                  <a:pt x="74" y="184"/>
                                </a:lnTo>
                                <a:lnTo>
                                  <a:pt x="88" y="179"/>
                                </a:lnTo>
                                <a:lnTo>
                                  <a:pt x="102" y="174"/>
                                </a:lnTo>
                                <a:lnTo>
                                  <a:pt x="112" y="164"/>
                                </a:lnTo>
                                <a:lnTo>
                                  <a:pt x="121" y="153"/>
                                </a:lnTo>
                                <a:lnTo>
                                  <a:pt x="125" y="138"/>
                                </a:lnTo>
                                <a:lnTo>
                                  <a:pt x="129" y="122"/>
                                </a:lnTo>
                                <a:lnTo>
                                  <a:pt x="130" y="10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07" name="Freeform 101"/>
                        <wps:cNvSpPr>
                          <a:spLocks noEditPoints="1"/>
                        </wps:cNvSpPr>
                        <wps:spPr bwMode="auto">
                          <a:xfrm>
                            <a:off x="3135313" y="3513137"/>
                            <a:ext cx="15875" cy="112713"/>
                          </a:xfrm>
                          <a:custGeom>
                            <a:avLst/>
                            <a:gdLst>
                              <a:gd name="T0" fmla="*/ 29 w 32"/>
                              <a:gd name="T1" fmla="*/ 210 h 215"/>
                              <a:gd name="T2" fmla="*/ 29 w 32"/>
                              <a:gd name="T3" fmla="*/ 211 h 215"/>
                              <a:gd name="T4" fmla="*/ 28 w 32"/>
                              <a:gd name="T5" fmla="*/ 212 h 215"/>
                              <a:gd name="T6" fmla="*/ 28 w 32"/>
                              <a:gd name="T7" fmla="*/ 212 h 215"/>
                              <a:gd name="T8" fmla="*/ 27 w 32"/>
                              <a:gd name="T9" fmla="*/ 213 h 215"/>
                              <a:gd name="T10" fmla="*/ 24 w 32"/>
                              <a:gd name="T11" fmla="*/ 213 h 215"/>
                              <a:gd name="T12" fmla="*/ 22 w 32"/>
                              <a:gd name="T13" fmla="*/ 215 h 215"/>
                              <a:gd name="T14" fmla="*/ 19 w 32"/>
                              <a:gd name="T15" fmla="*/ 215 h 215"/>
                              <a:gd name="T16" fmla="*/ 16 w 32"/>
                              <a:gd name="T17" fmla="*/ 215 h 215"/>
                              <a:gd name="T18" fmla="*/ 12 w 32"/>
                              <a:gd name="T19" fmla="*/ 215 h 215"/>
                              <a:gd name="T20" fmla="*/ 9 w 32"/>
                              <a:gd name="T21" fmla="*/ 215 h 215"/>
                              <a:gd name="T22" fmla="*/ 7 w 32"/>
                              <a:gd name="T23" fmla="*/ 213 h 215"/>
                              <a:gd name="T24" fmla="*/ 5 w 32"/>
                              <a:gd name="T25" fmla="*/ 213 h 215"/>
                              <a:gd name="T26" fmla="*/ 3 w 32"/>
                              <a:gd name="T27" fmla="*/ 212 h 215"/>
                              <a:gd name="T28" fmla="*/ 3 w 32"/>
                              <a:gd name="T29" fmla="*/ 212 h 215"/>
                              <a:gd name="T30" fmla="*/ 2 w 32"/>
                              <a:gd name="T31" fmla="*/ 211 h 215"/>
                              <a:gd name="T32" fmla="*/ 2 w 32"/>
                              <a:gd name="T33" fmla="*/ 210 h 215"/>
                              <a:gd name="T34" fmla="*/ 2 w 32"/>
                              <a:gd name="T35" fmla="*/ 66 h 215"/>
                              <a:gd name="T36" fmla="*/ 2 w 32"/>
                              <a:gd name="T37" fmla="*/ 64 h 215"/>
                              <a:gd name="T38" fmla="*/ 3 w 32"/>
                              <a:gd name="T39" fmla="*/ 63 h 215"/>
                              <a:gd name="T40" fmla="*/ 3 w 32"/>
                              <a:gd name="T41" fmla="*/ 62 h 215"/>
                              <a:gd name="T42" fmla="*/ 5 w 32"/>
                              <a:gd name="T43" fmla="*/ 62 h 215"/>
                              <a:gd name="T44" fmla="*/ 7 w 32"/>
                              <a:gd name="T45" fmla="*/ 61 h 215"/>
                              <a:gd name="T46" fmla="*/ 9 w 32"/>
                              <a:gd name="T47" fmla="*/ 61 h 215"/>
                              <a:gd name="T48" fmla="*/ 12 w 32"/>
                              <a:gd name="T49" fmla="*/ 61 h 215"/>
                              <a:gd name="T50" fmla="*/ 16 w 32"/>
                              <a:gd name="T51" fmla="*/ 61 h 215"/>
                              <a:gd name="T52" fmla="*/ 19 w 32"/>
                              <a:gd name="T53" fmla="*/ 61 h 215"/>
                              <a:gd name="T54" fmla="*/ 22 w 32"/>
                              <a:gd name="T55" fmla="*/ 61 h 215"/>
                              <a:gd name="T56" fmla="*/ 24 w 32"/>
                              <a:gd name="T57" fmla="*/ 61 h 215"/>
                              <a:gd name="T58" fmla="*/ 27 w 32"/>
                              <a:gd name="T59" fmla="*/ 62 h 215"/>
                              <a:gd name="T60" fmla="*/ 28 w 32"/>
                              <a:gd name="T61" fmla="*/ 62 h 215"/>
                              <a:gd name="T62" fmla="*/ 28 w 32"/>
                              <a:gd name="T63" fmla="*/ 63 h 215"/>
                              <a:gd name="T64" fmla="*/ 29 w 32"/>
                              <a:gd name="T65" fmla="*/ 64 h 215"/>
                              <a:gd name="T66" fmla="*/ 29 w 32"/>
                              <a:gd name="T67" fmla="*/ 66 h 215"/>
                              <a:gd name="T68" fmla="*/ 29 w 32"/>
                              <a:gd name="T69" fmla="*/ 210 h 215"/>
                              <a:gd name="T70" fmla="*/ 32 w 32"/>
                              <a:gd name="T71" fmla="*/ 16 h 215"/>
                              <a:gd name="T72" fmla="*/ 32 w 32"/>
                              <a:gd name="T73" fmla="*/ 25 h 215"/>
                              <a:gd name="T74" fmla="*/ 28 w 32"/>
                              <a:gd name="T75" fmla="*/ 29 h 215"/>
                              <a:gd name="T76" fmla="*/ 24 w 32"/>
                              <a:gd name="T77" fmla="*/ 32 h 215"/>
                              <a:gd name="T78" fmla="*/ 16 w 32"/>
                              <a:gd name="T79" fmla="*/ 32 h 215"/>
                              <a:gd name="T80" fmla="*/ 7 w 32"/>
                              <a:gd name="T81" fmla="*/ 32 h 215"/>
                              <a:gd name="T82" fmla="*/ 2 w 32"/>
                              <a:gd name="T83" fmla="*/ 30 h 215"/>
                              <a:gd name="T84" fmla="*/ 0 w 32"/>
                              <a:gd name="T85" fmla="*/ 25 h 215"/>
                              <a:gd name="T86" fmla="*/ 0 w 32"/>
                              <a:gd name="T87" fmla="*/ 16 h 215"/>
                              <a:gd name="T88" fmla="*/ 0 w 32"/>
                              <a:gd name="T89" fmla="*/ 9 h 215"/>
                              <a:gd name="T90" fmla="*/ 3 w 32"/>
                              <a:gd name="T91" fmla="*/ 4 h 215"/>
                              <a:gd name="T92" fmla="*/ 7 w 32"/>
                              <a:gd name="T93" fmla="*/ 2 h 215"/>
                              <a:gd name="T94" fmla="*/ 16 w 32"/>
                              <a:gd name="T95" fmla="*/ 0 h 215"/>
                              <a:gd name="T96" fmla="*/ 24 w 32"/>
                              <a:gd name="T97" fmla="*/ 2 h 215"/>
                              <a:gd name="T98" fmla="*/ 28 w 32"/>
                              <a:gd name="T99" fmla="*/ 4 h 215"/>
                              <a:gd name="T100" fmla="*/ 32 w 32"/>
                              <a:gd name="T101" fmla="*/ 9 h 215"/>
                              <a:gd name="T102" fmla="*/ 32 w 32"/>
                              <a:gd name="T103" fmla="*/ 16 h 2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32" h="215">
                                <a:moveTo>
                                  <a:pt x="29" y="210"/>
                                </a:moveTo>
                                <a:lnTo>
                                  <a:pt x="29" y="211"/>
                                </a:lnTo>
                                <a:lnTo>
                                  <a:pt x="28" y="212"/>
                                </a:lnTo>
                                <a:lnTo>
                                  <a:pt x="28" y="212"/>
                                </a:lnTo>
                                <a:lnTo>
                                  <a:pt x="27" y="213"/>
                                </a:lnTo>
                                <a:lnTo>
                                  <a:pt x="24" y="213"/>
                                </a:lnTo>
                                <a:lnTo>
                                  <a:pt x="22" y="215"/>
                                </a:lnTo>
                                <a:lnTo>
                                  <a:pt x="19" y="215"/>
                                </a:lnTo>
                                <a:lnTo>
                                  <a:pt x="16" y="215"/>
                                </a:lnTo>
                                <a:lnTo>
                                  <a:pt x="12" y="215"/>
                                </a:lnTo>
                                <a:lnTo>
                                  <a:pt x="9" y="215"/>
                                </a:lnTo>
                                <a:lnTo>
                                  <a:pt x="7" y="213"/>
                                </a:lnTo>
                                <a:lnTo>
                                  <a:pt x="5" y="213"/>
                                </a:lnTo>
                                <a:lnTo>
                                  <a:pt x="3" y="212"/>
                                </a:lnTo>
                                <a:lnTo>
                                  <a:pt x="3" y="212"/>
                                </a:lnTo>
                                <a:lnTo>
                                  <a:pt x="2" y="211"/>
                                </a:lnTo>
                                <a:lnTo>
                                  <a:pt x="2" y="210"/>
                                </a:lnTo>
                                <a:lnTo>
                                  <a:pt x="2" y="66"/>
                                </a:lnTo>
                                <a:lnTo>
                                  <a:pt x="2" y="64"/>
                                </a:lnTo>
                                <a:lnTo>
                                  <a:pt x="3" y="63"/>
                                </a:lnTo>
                                <a:lnTo>
                                  <a:pt x="3" y="62"/>
                                </a:lnTo>
                                <a:lnTo>
                                  <a:pt x="5" y="62"/>
                                </a:lnTo>
                                <a:lnTo>
                                  <a:pt x="7" y="61"/>
                                </a:lnTo>
                                <a:lnTo>
                                  <a:pt x="9" y="61"/>
                                </a:lnTo>
                                <a:lnTo>
                                  <a:pt x="12" y="61"/>
                                </a:lnTo>
                                <a:lnTo>
                                  <a:pt x="16" y="61"/>
                                </a:lnTo>
                                <a:lnTo>
                                  <a:pt x="19" y="61"/>
                                </a:lnTo>
                                <a:lnTo>
                                  <a:pt x="22" y="61"/>
                                </a:lnTo>
                                <a:lnTo>
                                  <a:pt x="24" y="61"/>
                                </a:lnTo>
                                <a:lnTo>
                                  <a:pt x="27" y="62"/>
                                </a:lnTo>
                                <a:lnTo>
                                  <a:pt x="28" y="62"/>
                                </a:lnTo>
                                <a:lnTo>
                                  <a:pt x="28" y="63"/>
                                </a:lnTo>
                                <a:lnTo>
                                  <a:pt x="29" y="64"/>
                                </a:lnTo>
                                <a:lnTo>
                                  <a:pt x="29" y="66"/>
                                </a:lnTo>
                                <a:lnTo>
                                  <a:pt x="29" y="210"/>
                                </a:lnTo>
                                <a:close/>
                                <a:moveTo>
                                  <a:pt x="32" y="16"/>
                                </a:moveTo>
                                <a:lnTo>
                                  <a:pt x="32" y="25"/>
                                </a:lnTo>
                                <a:lnTo>
                                  <a:pt x="28" y="29"/>
                                </a:lnTo>
                                <a:lnTo>
                                  <a:pt x="24" y="32"/>
                                </a:lnTo>
                                <a:lnTo>
                                  <a:pt x="16" y="32"/>
                                </a:lnTo>
                                <a:lnTo>
                                  <a:pt x="7" y="32"/>
                                </a:lnTo>
                                <a:lnTo>
                                  <a:pt x="2" y="30"/>
                                </a:lnTo>
                                <a:lnTo>
                                  <a:pt x="0" y="25"/>
                                </a:lnTo>
                                <a:lnTo>
                                  <a:pt x="0" y="16"/>
                                </a:lnTo>
                                <a:lnTo>
                                  <a:pt x="0" y="9"/>
                                </a:lnTo>
                                <a:lnTo>
                                  <a:pt x="3" y="4"/>
                                </a:lnTo>
                                <a:lnTo>
                                  <a:pt x="7" y="2"/>
                                </a:lnTo>
                                <a:lnTo>
                                  <a:pt x="16" y="0"/>
                                </a:lnTo>
                                <a:lnTo>
                                  <a:pt x="24" y="2"/>
                                </a:lnTo>
                                <a:lnTo>
                                  <a:pt x="28" y="4"/>
                                </a:lnTo>
                                <a:lnTo>
                                  <a:pt x="32" y="9"/>
                                </a:lnTo>
                                <a:lnTo>
                                  <a:pt x="32"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08" name="Freeform 102"/>
                        <wps:cNvSpPr>
                          <a:spLocks/>
                        </wps:cNvSpPr>
                        <wps:spPr bwMode="auto">
                          <a:xfrm>
                            <a:off x="3170238" y="3543300"/>
                            <a:ext cx="53975" cy="84138"/>
                          </a:xfrm>
                          <a:custGeom>
                            <a:avLst/>
                            <a:gdLst>
                              <a:gd name="T0" fmla="*/ 102 w 102"/>
                              <a:gd name="T1" fmla="*/ 123 h 159"/>
                              <a:gd name="T2" fmla="*/ 94 w 102"/>
                              <a:gd name="T3" fmla="*/ 141 h 159"/>
                              <a:gd name="T4" fmla="*/ 79 w 102"/>
                              <a:gd name="T5" fmla="*/ 152 h 159"/>
                              <a:gd name="T6" fmla="*/ 58 w 102"/>
                              <a:gd name="T7" fmla="*/ 158 h 159"/>
                              <a:gd name="T8" fmla="*/ 38 w 102"/>
                              <a:gd name="T9" fmla="*/ 158 h 159"/>
                              <a:gd name="T10" fmla="*/ 25 w 102"/>
                              <a:gd name="T11" fmla="*/ 157 h 159"/>
                              <a:gd name="T12" fmla="*/ 14 w 102"/>
                              <a:gd name="T13" fmla="*/ 153 h 159"/>
                              <a:gd name="T14" fmla="*/ 6 w 102"/>
                              <a:gd name="T15" fmla="*/ 149 h 159"/>
                              <a:gd name="T16" fmla="*/ 3 w 102"/>
                              <a:gd name="T17" fmla="*/ 146 h 159"/>
                              <a:gd name="T18" fmla="*/ 1 w 102"/>
                              <a:gd name="T19" fmla="*/ 139 h 159"/>
                              <a:gd name="T20" fmla="*/ 0 w 102"/>
                              <a:gd name="T21" fmla="*/ 132 h 159"/>
                              <a:gd name="T22" fmla="*/ 1 w 102"/>
                              <a:gd name="T23" fmla="*/ 127 h 159"/>
                              <a:gd name="T24" fmla="*/ 3 w 102"/>
                              <a:gd name="T25" fmla="*/ 125 h 159"/>
                              <a:gd name="T26" fmla="*/ 4 w 102"/>
                              <a:gd name="T27" fmla="*/ 123 h 159"/>
                              <a:gd name="T28" fmla="*/ 8 w 102"/>
                              <a:gd name="T29" fmla="*/ 125 h 159"/>
                              <a:gd name="T30" fmla="*/ 14 w 102"/>
                              <a:gd name="T31" fmla="*/ 128 h 159"/>
                              <a:gd name="T32" fmla="*/ 25 w 102"/>
                              <a:gd name="T33" fmla="*/ 133 h 159"/>
                              <a:gd name="T34" fmla="*/ 38 w 102"/>
                              <a:gd name="T35" fmla="*/ 137 h 159"/>
                              <a:gd name="T36" fmla="*/ 53 w 102"/>
                              <a:gd name="T37" fmla="*/ 137 h 159"/>
                              <a:gd name="T38" fmla="*/ 64 w 102"/>
                              <a:gd name="T39" fmla="*/ 134 h 159"/>
                              <a:gd name="T40" fmla="*/ 72 w 102"/>
                              <a:gd name="T41" fmla="*/ 128 h 159"/>
                              <a:gd name="T42" fmla="*/ 77 w 102"/>
                              <a:gd name="T43" fmla="*/ 120 h 159"/>
                              <a:gd name="T44" fmla="*/ 77 w 102"/>
                              <a:gd name="T45" fmla="*/ 109 h 159"/>
                              <a:gd name="T46" fmla="*/ 70 w 102"/>
                              <a:gd name="T47" fmla="*/ 100 h 159"/>
                              <a:gd name="T48" fmla="*/ 61 w 102"/>
                              <a:gd name="T49" fmla="*/ 94 h 159"/>
                              <a:gd name="T50" fmla="*/ 47 w 102"/>
                              <a:gd name="T51" fmla="*/ 89 h 159"/>
                              <a:gd name="T52" fmla="*/ 33 w 102"/>
                              <a:gd name="T53" fmla="*/ 83 h 159"/>
                              <a:gd name="T54" fmla="*/ 21 w 102"/>
                              <a:gd name="T55" fmla="*/ 77 h 159"/>
                              <a:gd name="T56" fmla="*/ 11 w 102"/>
                              <a:gd name="T57" fmla="*/ 65 h 159"/>
                              <a:gd name="T58" fmla="*/ 5 w 102"/>
                              <a:gd name="T59" fmla="*/ 52 h 159"/>
                              <a:gd name="T60" fmla="*/ 5 w 102"/>
                              <a:gd name="T61" fmla="*/ 35 h 159"/>
                              <a:gd name="T62" fmla="*/ 11 w 102"/>
                              <a:gd name="T63" fmla="*/ 19 h 159"/>
                              <a:gd name="T64" fmla="*/ 25 w 102"/>
                              <a:gd name="T65" fmla="*/ 8 h 159"/>
                              <a:gd name="T66" fmla="*/ 44 w 102"/>
                              <a:gd name="T67" fmla="*/ 0 h 159"/>
                              <a:gd name="T68" fmla="*/ 63 w 102"/>
                              <a:gd name="T69" fmla="*/ 0 h 159"/>
                              <a:gd name="T70" fmla="*/ 74 w 102"/>
                              <a:gd name="T71" fmla="*/ 3 h 159"/>
                              <a:gd name="T72" fmla="*/ 83 w 102"/>
                              <a:gd name="T73" fmla="*/ 5 h 159"/>
                              <a:gd name="T74" fmla="*/ 90 w 102"/>
                              <a:gd name="T75" fmla="*/ 8 h 159"/>
                              <a:gd name="T76" fmla="*/ 93 w 102"/>
                              <a:gd name="T77" fmla="*/ 11 h 159"/>
                              <a:gd name="T78" fmla="*/ 95 w 102"/>
                              <a:gd name="T79" fmla="*/ 13 h 159"/>
                              <a:gd name="T80" fmla="*/ 95 w 102"/>
                              <a:gd name="T81" fmla="*/ 15 h 159"/>
                              <a:gd name="T82" fmla="*/ 95 w 102"/>
                              <a:gd name="T83" fmla="*/ 19 h 159"/>
                              <a:gd name="T84" fmla="*/ 95 w 102"/>
                              <a:gd name="T85" fmla="*/ 24 h 159"/>
                              <a:gd name="T86" fmla="*/ 95 w 102"/>
                              <a:gd name="T87" fmla="*/ 27 h 159"/>
                              <a:gd name="T88" fmla="*/ 94 w 102"/>
                              <a:gd name="T89" fmla="*/ 31 h 159"/>
                              <a:gd name="T90" fmla="*/ 93 w 102"/>
                              <a:gd name="T91" fmla="*/ 31 h 159"/>
                              <a:gd name="T92" fmla="*/ 90 w 102"/>
                              <a:gd name="T93" fmla="*/ 31 h 159"/>
                              <a:gd name="T94" fmla="*/ 84 w 102"/>
                              <a:gd name="T95" fmla="*/ 29 h 159"/>
                              <a:gd name="T96" fmla="*/ 75 w 102"/>
                              <a:gd name="T97" fmla="*/ 24 h 159"/>
                              <a:gd name="T98" fmla="*/ 64 w 102"/>
                              <a:gd name="T99" fmla="*/ 21 h 159"/>
                              <a:gd name="T100" fmla="*/ 49 w 102"/>
                              <a:gd name="T101" fmla="*/ 21 h 159"/>
                              <a:gd name="T102" fmla="*/ 40 w 102"/>
                              <a:gd name="T103" fmla="*/ 24 h 159"/>
                              <a:gd name="T104" fmla="*/ 33 w 102"/>
                              <a:gd name="T105" fmla="*/ 30 h 159"/>
                              <a:gd name="T106" fmla="*/ 30 w 102"/>
                              <a:gd name="T107" fmla="*/ 37 h 159"/>
                              <a:gd name="T108" fmla="*/ 30 w 102"/>
                              <a:gd name="T109" fmla="*/ 47 h 159"/>
                              <a:gd name="T110" fmla="*/ 36 w 102"/>
                              <a:gd name="T111" fmla="*/ 56 h 159"/>
                              <a:gd name="T112" fmla="*/ 47 w 102"/>
                              <a:gd name="T113" fmla="*/ 63 h 159"/>
                              <a:gd name="T114" fmla="*/ 59 w 102"/>
                              <a:gd name="T115" fmla="*/ 68 h 159"/>
                              <a:gd name="T116" fmla="*/ 73 w 102"/>
                              <a:gd name="T117" fmla="*/ 73 h 159"/>
                              <a:gd name="T118" fmla="*/ 86 w 102"/>
                              <a:gd name="T119" fmla="*/ 80 h 159"/>
                              <a:gd name="T120" fmla="*/ 96 w 102"/>
                              <a:gd name="T121" fmla="*/ 90 h 159"/>
                              <a:gd name="T122" fmla="*/ 102 w 102"/>
                              <a:gd name="T123" fmla="*/ 104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02" h="159">
                                <a:moveTo>
                                  <a:pt x="102" y="112"/>
                                </a:moveTo>
                                <a:lnTo>
                                  <a:pt x="102" y="123"/>
                                </a:lnTo>
                                <a:lnTo>
                                  <a:pt x="99" y="132"/>
                                </a:lnTo>
                                <a:lnTo>
                                  <a:pt x="94" y="141"/>
                                </a:lnTo>
                                <a:lnTo>
                                  <a:pt x="88" y="147"/>
                                </a:lnTo>
                                <a:lnTo>
                                  <a:pt x="79" y="152"/>
                                </a:lnTo>
                                <a:lnTo>
                                  <a:pt x="69" y="155"/>
                                </a:lnTo>
                                <a:lnTo>
                                  <a:pt x="58" y="158"/>
                                </a:lnTo>
                                <a:lnTo>
                                  <a:pt x="46" y="159"/>
                                </a:lnTo>
                                <a:lnTo>
                                  <a:pt x="38" y="158"/>
                                </a:lnTo>
                                <a:lnTo>
                                  <a:pt x="31" y="158"/>
                                </a:lnTo>
                                <a:lnTo>
                                  <a:pt x="25" y="157"/>
                                </a:lnTo>
                                <a:lnTo>
                                  <a:pt x="19" y="154"/>
                                </a:lnTo>
                                <a:lnTo>
                                  <a:pt x="14" y="153"/>
                                </a:lnTo>
                                <a:lnTo>
                                  <a:pt x="10" y="150"/>
                                </a:lnTo>
                                <a:lnTo>
                                  <a:pt x="6" y="149"/>
                                </a:lnTo>
                                <a:lnTo>
                                  <a:pt x="4" y="147"/>
                                </a:lnTo>
                                <a:lnTo>
                                  <a:pt x="3" y="146"/>
                                </a:lnTo>
                                <a:lnTo>
                                  <a:pt x="1" y="143"/>
                                </a:lnTo>
                                <a:lnTo>
                                  <a:pt x="1" y="139"/>
                                </a:lnTo>
                                <a:lnTo>
                                  <a:pt x="0" y="134"/>
                                </a:lnTo>
                                <a:lnTo>
                                  <a:pt x="0" y="132"/>
                                </a:lnTo>
                                <a:lnTo>
                                  <a:pt x="1" y="130"/>
                                </a:lnTo>
                                <a:lnTo>
                                  <a:pt x="1" y="127"/>
                                </a:lnTo>
                                <a:lnTo>
                                  <a:pt x="1" y="126"/>
                                </a:lnTo>
                                <a:lnTo>
                                  <a:pt x="3" y="125"/>
                                </a:lnTo>
                                <a:lnTo>
                                  <a:pt x="3" y="125"/>
                                </a:lnTo>
                                <a:lnTo>
                                  <a:pt x="4" y="123"/>
                                </a:lnTo>
                                <a:lnTo>
                                  <a:pt x="5" y="123"/>
                                </a:lnTo>
                                <a:lnTo>
                                  <a:pt x="8" y="125"/>
                                </a:lnTo>
                                <a:lnTo>
                                  <a:pt x="10" y="126"/>
                                </a:lnTo>
                                <a:lnTo>
                                  <a:pt x="14" y="128"/>
                                </a:lnTo>
                                <a:lnTo>
                                  <a:pt x="19" y="131"/>
                                </a:lnTo>
                                <a:lnTo>
                                  <a:pt x="25" y="133"/>
                                </a:lnTo>
                                <a:lnTo>
                                  <a:pt x="31" y="136"/>
                                </a:lnTo>
                                <a:lnTo>
                                  <a:pt x="38" y="137"/>
                                </a:lnTo>
                                <a:lnTo>
                                  <a:pt x="47" y="137"/>
                                </a:lnTo>
                                <a:lnTo>
                                  <a:pt x="53" y="137"/>
                                </a:lnTo>
                                <a:lnTo>
                                  <a:pt x="59" y="136"/>
                                </a:lnTo>
                                <a:lnTo>
                                  <a:pt x="64" y="134"/>
                                </a:lnTo>
                                <a:lnTo>
                                  <a:pt x="68" y="132"/>
                                </a:lnTo>
                                <a:lnTo>
                                  <a:pt x="72" y="128"/>
                                </a:lnTo>
                                <a:lnTo>
                                  <a:pt x="74" y="125"/>
                                </a:lnTo>
                                <a:lnTo>
                                  <a:pt x="77" y="120"/>
                                </a:lnTo>
                                <a:lnTo>
                                  <a:pt x="77" y="115"/>
                                </a:lnTo>
                                <a:lnTo>
                                  <a:pt x="77" y="109"/>
                                </a:lnTo>
                                <a:lnTo>
                                  <a:pt x="74" y="104"/>
                                </a:lnTo>
                                <a:lnTo>
                                  <a:pt x="70" y="100"/>
                                </a:lnTo>
                                <a:lnTo>
                                  <a:pt x="65" y="96"/>
                                </a:lnTo>
                                <a:lnTo>
                                  <a:pt x="61" y="94"/>
                                </a:lnTo>
                                <a:lnTo>
                                  <a:pt x="53" y="91"/>
                                </a:lnTo>
                                <a:lnTo>
                                  <a:pt x="47" y="89"/>
                                </a:lnTo>
                                <a:lnTo>
                                  <a:pt x="41" y="86"/>
                                </a:lnTo>
                                <a:lnTo>
                                  <a:pt x="33" y="83"/>
                                </a:lnTo>
                                <a:lnTo>
                                  <a:pt x="27" y="80"/>
                                </a:lnTo>
                                <a:lnTo>
                                  <a:pt x="21" y="77"/>
                                </a:lnTo>
                                <a:lnTo>
                                  <a:pt x="16" y="72"/>
                                </a:lnTo>
                                <a:lnTo>
                                  <a:pt x="11" y="65"/>
                                </a:lnTo>
                                <a:lnTo>
                                  <a:pt x="8" y="59"/>
                                </a:lnTo>
                                <a:lnTo>
                                  <a:pt x="5" y="52"/>
                                </a:lnTo>
                                <a:lnTo>
                                  <a:pt x="4" y="43"/>
                                </a:lnTo>
                                <a:lnTo>
                                  <a:pt x="5" y="35"/>
                                </a:lnTo>
                                <a:lnTo>
                                  <a:pt x="8" y="26"/>
                                </a:lnTo>
                                <a:lnTo>
                                  <a:pt x="11" y="19"/>
                                </a:lnTo>
                                <a:lnTo>
                                  <a:pt x="17" y="13"/>
                                </a:lnTo>
                                <a:lnTo>
                                  <a:pt x="25" y="8"/>
                                </a:lnTo>
                                <a:lnTo>
                                  <a:pt x="33" y="4"/>
                                </a:lnTo>
                                <a:lnTo>
                                  <a:pt x="44" y="0"/>
                                </a:lnTo>
                                <a:lnTo>
                                  <a:pt x="57" y="0"/>
                                </a:lnTo>
                                <a:lnTo>
                                  <a:pt x="63" y="0"/>
                                </a:lnTo>
                                <a:lnTo>
                                  <a:pt x="68" y="1"/>
                                </a:lnTo>
                                <a:lnTo>
                                  <a:pt x="74" y="3"/>
                                </a:lnTo>
                                <a:lnTo>
                                  <a:pt x="79" y="4"/>
                                </a:lnTo>
                                <a:lnTo>
                                  <a:pt x="83" y="5"/>
                                </a:lnTo>
                                <a:lnTo>
                                  <a:pt x="86" y="6"/>
                                </a:lnTo>
                                <a:lnTo>
                                  <a:pt x="90" y="8"/>
                                </a:lnTo>
                                <a:lnTo>
                                  <a:pt x="91" y="10"/>
                                </a:lnTo>
                                <a:lnTo>
                                  <a:pt x="93" y="11"/>
                                </a:lnTo>
                                <a:lnTo>
                                  <a:pt x="94" y="11"/>
                                </a:lnTo>
                                <a:lnTo>
                                  <a:pt x="95" y="13"/>
                                </a:lnTo>
                                <a:lnTo>
                                  <a:pt x="95" y="14"/>
                                </a:lnTo>
                                <a:lnTo>
                                  <a:pt x="95" y="15"/>
                                </a:lnTo>
                                <a:lnTo>
                                  <a:pt x="95" y="17"/>
                                </a:lnTo>
                                <a:lnTo>
                                  <a:pt x="95" y="19"/>
                                </a:lnTo>
                                <a:lnTo>
                                  <a:pt x="95" y="21"/>
                                </a:lnTo>
                                <a:lnTo>
                                  <a:pt x="95" y="24"/>
                                </a:lnTo>
                                <a:lnTo>
                                  <a:pt x="95" y="26"/>
                                </a:lnTo>
                                <a:lnTo>
                                  <a:pt x="95" y="27"/>
                                </a:lnTo>
                                <a:lnTo>
                                  <a:pt x="94" y="30"/>
                                </a:lnTo>
                                <a:lnTo>
                                  <a:pt x="94" y="31"/>
                                </a:lnTo>
                                <a:lnTo>
                                  <a:pt x="93" y="31"/>
                                </a:lnTo>
                                <a:lnTo>
                                  <a:pt x="93" y="31"/>
                                </a:lnTo>
                                <a:lnTo>
                                  <a:pt x="91" y="32"/>
                                </a:lnTo>
                                <a:lnTo>
                                  <a:pt x="90" y="31"/>
                                </a:lnTo>
                                <a:lnTo>
                                  <a:pt x="88" y="30"/>
                                </a:lnTo>
                                <a:lnTo>
                                  <a:pt x="84" y="29"/>
                                </a:lnTo>
                                <a:lnTo>
                                  <a:pt x="80" y="26"/>
                                </a:lnTo>
                                <a:lnTo>
                                  <a:pt x="75" y="24"/>
                                </a:lnTo>
                                <a:lnTo>
                                  <a:pt x="70" y="22"/>
                                </a:lnTo>
                                <a:lnTo>
                                  <a:pt x="64" y="21"/>
                                </a:lnTo>
                                <a:lnTo>
                                  <a:pt x="57" y="21"/>
                                </a:lnTo>
                                <a:lnTo>
                                  <a:pt x="49" y="21"/>
                                </a:lnTo>
                                <a:lnTo>
                                  <a:pt x="44" y="22"/>
                                </a:lnTo>
                                <a:lnTo>
                                  <a:pt x="40" y="24"/>
                                </a:lnTo>
                                <a:lnTo>
                                  <a:pt x="36" y="26"/>
                                </a:lnTo>
                                <a:lnTo>
                                  <a:pt x="33" y="30"/>
                                </a:lnTo>
                                <a:lnTo>
                                  <a:pt x="31" y="33"/>
                                </a:lnTo>
                                <a:lnTo>
                                  <a:pt x="30" y="37"/>
                                </a:lnTo>
                                <a:lnTo>
                                  <a:pt x="30" y="41"/>
                                </a:lnTo>
                                <a:lnTo>
                                  <a:pt x="30" y="47"/>
                                </a:lnTo>
                                <a:lnTo>
                                  <a:pt x="32" y="52"/>
                                </a:lnTo>
                                <a:lnTo>
                                  <a:pt x="36" y="56"/>
                                </a:lnTo>
                                <a:lnTo>
                                  <a:pt x="41" y="59"/>
                                </a:lnTo>
                                <a:lnTo>
                                  <a:pt x="47" y="63"/>
                                </a:lnTo>
                                <a:lnTo>
                                  <a:pt x="53" y="65"/>
                                </a:lnTo>
                                <a:lnTo>
                                  <a:pt x="59" y="68"/>
                                </a:lnTo>
                                <a:lnTo>
                                  <a:pt x="67" y="70"/>
                                </a:lnTo>
                                <a:lnTo>
                                  <a:pt x="73" y="73"/>
                                </a:lnTo>
                                <a:lnTo>
                                  <a:pt x="79" y="77"/>
                                </a:lnTo>
                                <a:lnTo>
                                  <a:pt x="86" y="80"/>
                                </a:lnTo>
                                <a:lnTo>
                                  <a:pt x="91" y="85"/>
                                </a:lnTo>
                                <a:lnTo>
                                  <a:pt x="96" y="90"/>
                                </a:lnTo>
                                <a:lnTo>
                                  <a:pt x="100" y="96"/>
                                </a:lnTo>
                                <a:lnTo>
                                  <a:pt x="102" y="104"/>
                                </a:lnTo>
                                <a:lnTo>
                                  <a:pt x="102" y="1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09" name="Freeform 103"/>
                        <wps:cNvSpPr>
                          <a:spLocks/>
                        </wps:cNvSpPr>
                        <wps:spPr bwMode="auto">
                          <a:xfrm>
                            <a:off x="3232150" y="3524250"/>
                            <a:ext cx="49213" cy="103188"/>
                          </a:xfrm>
                          <a:custGeom>
                            <a:avLst/>
                            <a:gdLst>
                              <a:gd name="T0" fmla="*/ 95 w 95"/>
                              <a:gd name="T1" fmla="*/ 183 h 195"/>
                              <a:gd name="T2" fmla="*/ 94 w 95"/>
                              <a:gd name="T3" fmla="*/ 187 h 195"/>
                              <a:gd name="T4" fmla="*/ 90 w 95"/>
                              <a:gd name="T5" fmla="*/ 191 h 195"/>
                              <a:gd name="T6" fmla="*/ 85 w 95"/>
                              <a:gd name="T7" fmla="*/ 192 h 195"/>
                              <a:gd name="T8" fmla="*/ 79 w 95"/>
                              <a:gd name="T9" fmla="*/ 195 h 195"/>
                              <a:gd name="T10" fmla="*/ 72 w 95"/>
                              <a:gd name="T11" fmla="*/ 195 h 195"/>
                              <a:gd name="T12" fmla="*/ 57 w 95"/>
                              <a:gd name="T13" fmla="*/ 195 h 195"/>
                              <a:gd name="T14" fmla="*/ 41 w 95"/>
                              <a:gd name="T15" fmla="*/ 189 h 195"/>
                              <a:gd name="T16" fmla="*/ 31 w 95"/>
                              <a:gd name="T17" fmla="*/ 176 h 195"/>
                              <a:gd name="T18" fmla="*/ 26 w 95"/>
                              <a:gd name="T19" fmla="*/ 158 h 195"/>
                              <a:gd name="T20" fmla="*/ 26 w 95"/>
                              <a:gd name="T21" fmla="*/ 62 h 195"/>
                              <a:gd name="T22" fmla="*/ 4 w 95"/>
                              <a:gd name="T23" fmla="*/ 62 h 195"/>
                              <a:gd name="T24" fmla="*/ 0 w 95"/>
                              <a:gd name="T25" fmla="*/ 57 h 195"/>
                              <a:gd name="T26" fmla="*/ 0 w 95"/>
                              <a:gd name="T27" fmla="*/ 48 h 195"/>
                              <a:gd name="T28" fmla="*/ 1 w 95"/>
                              <a:gd name="T29" fmla="*/ 45 h 195"/>
                              <a:gd name="T30" fmla="*/ 3 w 95"/>
                              <a:gd name="T31" fmla="*/ 41 h 195"/>
                              <a:gd name="T32" fmla="*/ 5 w 95"/>
                              <a:gd name="T33" fmla="*/ 40 h 195"/>
                              <a:gd name="T34" fmla="*/ 26 w 95"/>
                              <a:gd name="T35" fmla="*/ 40 h 195"/>
                              <a:gd name="T36" fmla="*/ 26 w 95"/>
                              <a:gd name="T37" fmla="*/ 5 h 195"/>
                              <a:gd name="T38" fmla="*/ 27 w 95"/>
                              <a:gd name="T39" fmla="*/ 3 h 195"/>
                              <a:gd name="T40" fmla="*/ 30 w 95"/>
                              <a:gd name="T41" fmla="*/ 2 h 195"/>
                              <a:gd name="T42" fmla="*/ 36 w 95"/>
                              <a:gd name="T43" fmla="*/ 0 h 195"/>
                              <a:gd name="T44" fmla="*/ 43 w 95"/>
                              <a:gd name="T45" fmla="*/ 0 h 195"/>
                              <a:gd name="T46" fmla="*/ 48 w 95"/>
                              <a:gd name="T47" fmla="*/ 2 h 195"/>
                              <a:gd name="T48" fmla="*/ 51 w 95"/>
                              <a:gd name="T49" fmla="*/ 3 h 195"/>
                              <a:gd name="T50" fmla="*/ 52 w 95"/>
                              <a:gd name="T51" fmla="*/ 5 h 195"/>
                              <a:gd name="T52" fmla="*/ 52 w 95"/>
                              <a:gd name="T53" fmla="*/ 40 h 195"/>
                              <a:gd name="T54" fmla="*/ 90 w 95"/>
                              <a:gd name="T55" fmla="*/ 40 h 195"/>
                              <a:gd name="T56" fmla="*/ 93 w 95"/>
                              <a:gd name="T57" fmla="*/ 41 h 195"/>
                              <a:gd name="T58" fmla="*/ 94 w 95"/>
                              <a:gd name="T59" fmla="*/ 45 h 195"/>
                              <a:gd name="T60" fmla="*/ 95 w 95"/>
                              <a:gd name="T61" fmla="*/ 48 h 195"/>
                              <a:gd name="T62" fmla="*/ 95 w 95"/>
                              <a:gd name="T63" fmla="*/ 57 h 195"/>
                              <a:gd name="T64" fmla="*/ 91 w 95"/>
                              <a:gd name="T65" fmla="*/ 62 h 195"/>
                              <a:gd name="T66" fmla="*/ 52 w 95"/>
                              <a:gd name="T67" fmla="*/ 62 h 195"/>
                              <a:gd name="T68" fmla="*/ 53 w 95"/>
                              <a:gd name="T69" fmla="*/ 157 h 195"/>
                              <a:gd name="T70" fmla="*/ 62 w 95"/>
                              <a:gd name="T71" fmla="*/ 171 h 195"/>
                              <a:gd name="T72" fmla="*/ 77 w 95"/>
                              <a:gd name="T73" fmla="*/ 173 h 195"/>
                              <a:gd name="T74" fmla="*/ 81 w 95"/>
                              <a:gd name="T75" fmla="*/ 171 h 195"/>
                              <a:gd name="T76" fmla="*/ 86 w 95"/>
                              <a:gd name="T77" fmla="*/ 170 h 195"/>
                              <a:gd name="T78" fmla="*/ 90 w 95"/>
                              <a:gd name="T79" fmla="*/ 168 h 195"/>
                              <a:gd name="T80" fmla="*/ 91 w 95"/>
                              <a:gd name="T81" fmla="*/ 168 h 195"/>
                              <a:gd name="T82" fmla="*/ 94 w 95"/>
                              <a:gd name="T83" fmla="*/ 169 h 195"/>
                              <a:gd name="T84" fmla="*/ 94 w 95"/>
                              <a:gd name="T85" fmla="*/ 171 h 195"/>
                              <a:gd name="T86" fmla="*/ 95 w 95"/>
                              <a:gd name="T87" fmla="*/ 175 h 1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95" h="195">
                                <a:moveTo>
                                  <a:pt x="95" y="178"/>
                                </a:moveTo>
                                <a:lnTo>
                                  <a:pt x="95" y="183"/>
                                </a:lnTo>
                                <a:lnTo>
                                  <a:pt x="94" y="185"/>
                                </a:lnTo>
                                <a:lnTo>
                                  <a:pt x="94" y="187"/>
                                </a:lnTo>
                                <a:lnTo>
                                  <a:pt x="93" y="190"/>
                                </a:lnTo>
                                <a:lnTo>
                                  <a:pt x="90" y="191"/>
                                </a:lnTo>
                                <a:lnTo>
                                  <a:pt x="89" y="192"/>
                                </a:lnTo>
                                <a:lnTo>
                                  <a:pt x="85" y="192"/>
                                </a:lnTo>
                                <a:lnTo>
                                  <a:pt x="83" y="194"/>
                                </a:lnTo>
                                <a:lnTo>
                                  <a:pt x="79" y="195"/>
                                </a:lnTo>
                                <a:lnTo>
                                  <a:pt x="75" y="195"/>
                                </a:lnTo>
                                <a:lnTo>
                                  <a:pt x="72" y="195"/>
                                </a:lnTo>
                                <a:lnTo>
                                  <a:pt x="68" y="195"/>
                                </a:lnTo>
                                <a:lnTo>
                                  <a:pt x="57" y="195"/>
                                </a:lnTo>
                                <a:lnTo>
                                  <a:pt x="49" y="192"/>
                                </a:lnTo>
                                <a:lnTo>
                                  <a:pt x="41" y="189"/>
                                </a:lnTo>
                                <a:lnTo>
                                  <a:pt x="36" y="184"/>
                                </a:lnTo>
                                <a:lnTo>
                                  <a:pt x="31" y="176"/>
                                </a:lnTo>
                                <a:lnTo>
                                  <a:pt x="28" y="168"/>
                                </a:lnTo>
                                <a:lnTo>
                                  <a:pt x="26" y="158"/>
                                </a:lnTo>
                                <a:lnTo>
                                  <a:pt x="26" y="147"/>
                                </a:lnTo>
                                <a:lnTo>
                                  <a:pt x="26" y="62"/>
                                </a:lnTo>
                                <a:lnTo>
                                  <a:pt x="5" y="62"/>
                                </a:lnTo>
                                <a:lnTo>
                                  <a:pt x="4" y="62"/>
                                </a:lnTo>
                                <a:lnTo>
                                  <a:pt x="1" y="59"/>
                                </a:lnTo>
                                <a:lnTo>
                                  <a:pt x="0" y="57"/>
                                </a:lnTo>
                                <a:lnTo>
                                  <a:pt x="0" y="51"/>
                                </a:lnTo>
                                <a:lnTo>
                                  <a:pt x="0" y="48"/>
                                </a:lnTo>
                                <a:lnTo>
                                  <a:pt x="0" y="46"/>
                                </a:lnTo>
                                <a:lnTo>
                                  <a:pt x="1" y="45"/>
                                </a:lnTo>
                                <a:lnTo>
                                  <a:pt x="1" y="42"/>
                                </a:lnTo>
                                <a:lnTo>
                                  <a:pt x="3" y="41"/>
                                </a:lnTo>
                                <a:lnTo>
                                  <a:pt x="4" y="41"/>
                                </a:lnTo>
                                <a:lnTo>
                                  <a:pt x="5" y="40"/>
                                </a:lnTo>
                                <a:lnTo>
                                  <a:pt x="6" y="40"/>
                                </a:lnTo>
                                <a:lnTo>
                                  <a:pt x="26" y="40"/>
                                </a:lnTo>
                                <a:lnTo>
                                  <a:pt x="26" y="5"/>
                                </a:lnTo>
                                <a:lnTo>
                                  <a:pt x="26" y="5"/>
                                </a:lnTo>
                                <a:lnTo>
                                  <a:pt x="26" y="4"/>
                                </a:lnTo>
                                <a:lnTo>
                                  <a:pt x="27" y="3"/>
                                </a:lnTo>
                                <a:lnTo>
                                  <a:pt x="28" y="2"/>
                                </a:lnTo>
                                <a:lnTo>
                                  <a:pt x="30" y="2"/>
                                </a:lnTo>
                                <a:lnTo>
                                  <a:pt x="32" y="2"/>
                                </a:lnTo>
                                <a:lnTo>
                                  <a:pt x="36" y="0"/>
                                </a:lnTo>
                                <a:lnTo>
                                  <a:pt x="40" y="0"/>
                                </a:lnTo>
                                <a:lnTo>
                                  <a:pt x="43" y="0"/>
                                </a:lnTo>
                                <a:lnTo>
                                  <a:pt x="46" y="2"/>
                                </a:lnTo>
                                <a:lnTo>
                                  <a:pt x="48" y="2"/>
                                </a:lnTo>
                                <a:lnTo>
                                  <a:pt x="49" y="2"/>
                                </a:lnTo>
                                <a:lnTo>
                                  <a:pt x="51" y="3"/>
                                </a:lnTo>
                                <a:lnTo>
                                  <a:pt x="52" y="4"/>
                                </a:lnTo>
                                <a:lnTo>
                                  <a:pt x="52" y="5"/>
                                </a:lnTo>
                                <a:lnTo>
                                  <a:pt x="52" y="5"/>
                                </a:lnTo>
                                <a:lnTo>
                                  <a:pt x="52" y="40"/>
                                </a:lnTo>
                                <a:lnTo>
                                  <a:pt x="89" y="40"/>
                                </a:lnTo>
                                <a:lnTo>
                                  <a:pt x="90" y="40"/>
                                </a:lnTo>
                                <a:lnTo>
                                  <a:pt x="91" y="41"/>
                                </a:lnTo>
                                <a:lnTo>
                                  <a:pt x="93" y="41"/>
                                </a:lnTo>
                                <a:lnTo>
                                  <a:pt x="94" y="42"/>
                                </a:lnTo>
                                <a:lnTo>
                                  <a:pt x="94" y="45"/>
                                </a:lnTo>
                                <a:lnTo>
                                  <a:pt x="94" y="46"/>
                                </a:lnTo>
                                <a:lnTo>
                                  <a:pt x="95" y="48"/>
                                </a:lnTo>
                                <a:lnTo>
                                  <a:pt x="95" y="51"/>
                                </a:lnTo>
                                <a:lnTo>
                                  <a:pt x="95" y="57"/>
                                </a:lnTo>
                                <a:lnTo>
                                  <a:pt x="94" y="59"/>
                                </a:lnTo>
                                <a:lnTo>
                                  <a:pt x="91" y="62"/>
                                </a:lnTo>
                                <a:lnTo>
                                  <a:pt x="89" y="62"/>
                                </a:lnTo>
                                <a:lnTo>
                                  <a:pt x="52" y="62"/>
                                </a:lnTo>
                                <a:lnTo>
                                  <a:pt x="52" y="143"/>
                                </a:lnTo>
                                <a:lnTo>
                                  <a:pt x="53" y="157"/>
                                </a:lnTo>
                                <a:lnTo>
                                  <a:pt x="57" y="165"/>
                                </a:lnTo>
                                <a:lnTo>
                                  <a:pt x="62" y="171"/>
                                </a:lnTo>
                                <a:lnTo>
                                  <a:pt x="73" y="173"/>
                                </a:lnTo>
                                <a:lnTo>
                                  <a:pt x="77" y="173"/>
                                </a:lnTo>
                                <a:lnTo>
                                  <a:pt x="79" y="173"/>
                                </a:lnTo>
                                <a:lnTo>
                                  <a:pt x="81" y="171"/>
                                </a:lnTo>
                                <a:lnTo>
                                  <a:pt x="84" y="170"/>
                                </a:lnTo>
                                <a:lnTo>
                                  <a:pt x="86" y="170"/>
                                </a:lnTo>
                                <a:lnTo>
                                  <a:pt x="88" y="169"/>
                                </a:lnTo>
                                <a:lnTo>
                                  <a:pt x="90" y="168"/>
                                </a:lnTo>
                                <a:lnTo>
                                  <a:pt x="91" y="168"/>
                                </a:lnTo>
                                <a:lnTo>
                                  <a:pt x="91" y="168"/>
                                </a:lnTo>
                                <a:lnTo>
                                  <a:pt x="93" y="169"/>
                                </a:lnTo>
                                <a:lnTo>
                                  <a:pt x="94" y="169"/>
                                </a:lnTo>
                                <a:lnTo>
                                  <a:pt x="94" y="170"/>
                                </a:lnTo>
                                <a:lnTo>
                                  <a:pt x="94" y="171"/>
                                </a:lnTo>
                                <a:lnTo>
                                  <a:pt x="94" y="173"/>
                                </a:lnTo>
                                <a:lnTo>
                                  <a:pt x="95" y="175"/>
                                </a:lnTo>
                                <a:lnTo>
                                  <a:pt x="95" y="1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10" name="Freeform 104"/>
                        <wps:cNvSpPr>
                          <a:spLocks/>
                        </wps:cNvSpPr>
                        <wps:spPr bwMode="auto">
                          <a:xfrm>
                            <a:off x="3300413" y="3544887"/>
                            <a:ext cx="65088" cy="82550"/>
                          </a:xfrm>
                          <a:custGeom>
                            <a:avLst/>
                            <a:gdLst>
                              <a:gd name="T0" fmla="*/ 125 w 125"/>
                              <a:gd name="T1" fmla="*/ 150 h 156"/>
                              <a:gd name="T2" fmla="*/ 124 w 125"/>
                              <a:gd name="T3" fmla="*/ 151 h 156"/>
                              <a:gd name="T4" fmla="*/ 120 w 125"/>
                              <a:gd name="T5" fmla="*/ 152 h 156"/>
                              <a:gd name="T6" fmla="*/ 116 w 125"/>
                              <a:gd name="T7" fmla="*/ 154 h 156"/>
                              <a:gd name="T8" fmla="*/ 109 w 125"/>
                              <a:gd name="T9" fmla="*/ 154 h 156"/>
                              <a:gd name="T10" fmla="*/ 104 w 125"/>
                              <a:gd name="T11" fmla="*/ 152 h 156"/>
                              <a:gd name="T12" fmla="*/ 101 w 125"/>
                              <a:gd name="T13" fmla="*/ 151 h 156"/>
                              <a:gd name="T14" fmla="*/ 100 w 125"/>
                              <a:gd name="T15" fmla="*/ 150 h 156"/>
                              <a:gd name="T16" fmla="*/ 100 w 125"/>
                              <a:gd name="T17" fmla="*/ 129 h 156"/>
                              <a:gd name="T18" fmla="*/ 76 w 125"/>
                              <a:gd name="T19" fmla="*/ 150 h 156"/>
                              <a:gd name="T20" fmla="*/ 52 w 125"/>
                              <a:gd name="T21" fmla="*/ 156 h 156"/>
                              <a:gd name="T22" fmla="*/ 28 w 125"/>
                              <a:gd name="T23" fmla="*/ 151 h 156"/>
                              <a:gd name="T24" fmla="*/ 12 w 125"/>
                              <a:gd name="T25" fmla="*/ 138 h 156"/>
                              <a:gd name="T26" fmla="*/ 3 w 125"/>
                              <a:gd name="T27" fmla="*/ 119 h 156"/>
                              <a:gd name="T28" fmla="*/ 0 w 125"/>
                              <a:gd name="T29" fmla="*/ 92 h 156"/>
                              <a:gd name="T30" fmla="*/ 0 w 125"/>
                              <a:gd name="T31" fmla="*/ 3 h 156"/>
                              <a:gd name="T32" fmla="*/ 2 w 125"/>
                              <a:gd name="T33" fmla="*/ 1 h 156"/>
                              <a:gd name="T34" fmla="*/ 4 w 125"/>
                              <a:gd name="T35" fmla="*/ 0 h 156"/>
                              <a:gd name="T36" fmla="*/ 10 w 125"/>
                              <a:gd name="T37" fmla="*/ 0 h 156"/>
                              <a:gd name="T38" fmla="*/ 18 w 125"/>
                              <a:gd name="T39" fmla="*/ 0 h 156"/>
                              <a:gd name="T40" fmla="*/ 23 w 125"/>
                              <a:gd name="T41" fmla="*/ 0 h 156"/>
                              <a:gd name="T42" fmla="*/ 25 w 125"/>
                              <a:gd name="T43" fmla="*/ 1 h 156"/>
                              <a:gd name="T44" fmla="*/ 26 w 125"/>
                              <a:gd name="T45" fmla="*/ 3 h 156"/>
                              <a:gd name="T46" fmla="*/ 26 w 125"/>
                              <a:gd name="T47" fmla="*/ 88 h 156"/>
                              <a:gd name="T48" fmla="*/ 29 w 125"/>
                              <a:gd name="T49" fmla="*/ 109 h 156"/>
                              <a:gd name="T50" fmla="*/ 34 w 125"/>
                              <a:gd name="T51" fmla="*/ 122 h 156"/>
                              <a:gd name="T52" fmla="*/ 44 w 125"/>
                              <a:gd name="T53" fmla="*/ 130 h 156"/>
                              <a:gd name="T54" fmla="*/ 57 w 125"/>
                              <a:gd name="T55" fmla="*/ 133 h 156"/>
                              <a:gd name="T56" fmla="*/ 77 w 125"/>
                              <a:gd name="T57" fmla="*/ 125 h 156"/>
                              <a:gd name="T58" fmla="*/ 98 w 125"/>
                              <a:gd name="T59" fmla="*/ 106 h 156"/>
                              <a:gd name="T60" fmla="*/ 98 w 125"/>
                              <a:gd name="T61" fmla="*/ 3 h 156"/>
                              <a:gd name="T62" fmla="*/ 99 w 125"/>
                              <a:gd name="T63" fmla="*/ 1 h 156"/>
                              <a:gd name="T64" fmla="*/ 103 w 125"/>
                              <a:gd name="T65" fmla="*/ 0 h 156"/>
                              <a:gd name="T66" fmla="*/ 108 w 125"/>
                              <a:gd name="T67" fmla="*/ 0 h 156"/>
                              <a:gd name="T68" fmla="*/ 115 w 125"/>
                              <a:gd name="T69" fmla="*/ 0 h 156"/>
                              <a:gd name="T70" fmla="*/ 120 w 125"/>
                              <a:gd name="T71" fmla="*/ 0 h 156"/>
                              <a:gd name="T72" fmla="*/ 124 w 125"/>
                              <a:gd name="T73" fmla="*/ 1 h 156"/>
                              <a:gd name="T74" fmla="*/ 125 w 125"/>
                              <a:gd name="T75" fmla="*/ 3 h 156"/>
                              <a:gd name="T76" fmla="*/ 125 w 125"/>
                              <a:gd name="T77" fmla="*/ 149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5" h="156">
                                <a:moveTo>
                                  <a:pt x="125" y="149"/>
                                </a:moveTo>
                                <a:lnTo>
                                  <a:pt x="125" y="150"/>
                                </a:lnTo>
                                <a:lnTo>
                                  <a:pt x="124" y="151"/>
                                </a:lnTo>
                                <a:lnTo>
                                  <a:pt x="124" y="151"/>
                                </a:lnTo>
                                <a:lnTo>
                                  <a:pt x="122" y="152"/>
                                </a:lnTo>
                                <a:lnTo>
                                  <a:pt x="120" y="152"/>
                                </a:lnTo>
                                <a:lnTo>
                                  <a:pt x="119" y="154"/>
                                </a:lnTo>
                                <a:lnTo>
                                  <a:pt x="116" y="154"/>
                                </a:lnTo>
                                <a:lnTo>
                                  <a:pt x="113" y="154"/>
                                </a:lnTo>
                                <a:lnTo>
                                  <a:pt x="109" y="154"/>
                                </a:lnTo>
                                <a:lnTo>
                                  <a:pt x="106" y="154"/>
                                </a:lnTo>
                                <a:lnTo>
                                  <a:pt x="104" y="152"/>
                                </a:lnTo>
                                <a:lnTo>
                                  <a:pt x="103" y="152"/>
                                </a:lnTo>
                                <a:lnTo>
                                  <a:pt x="101" y="151"/>
                                </a:lnTo>
                                <a:lnTo>
                                  <a:pt x="101" y="151"/>
                                </a:lnTo>
                                <a:lnTo>
                                  <a:pt x="100" y="150"/>
                                </a:lnTo>
                                <a:lnTo>
                                  <a:pt x="100" y="149"/>
                                </a:lnTo>
                                <a:lnTo>
                                  <a:pt x="100" y="129"/>
                                </a:lnTo>
                                <a:lnTo>
                                  <a:pt x="88" y="141"/>
                                </a:lnTo>
                                <a:lnTo>
                                  <a:pt x="76" y="150"/>
                                </a:lnTo>
                                <a:lnTo>
                                  <a:pt x="65" y="155"/>
                                </a:lnTo>
                                <a:lnTo>
                                  <a:pt x="52" y="156"/>
                                </a:lnTo>
                                <a:lnTo>
                                  <a:pt x="39" y="155"/>
                                </a:lnTo>
                                <a:lnTo>
                                  <a:pt x="28" y="151"/>
                                </a:lnTo>
                                <a:lnTo>
                                  <a:pt x="18" y="145"/>
                                </a:lnTo>
                                <a:lnTo>
                                  <a:pt x="12" y="138"/>
                                </a:lnTo>
                                <a:lnTo>
                                  <a:pt x="5" y="129"/>
                                </a:lnTo>
                                <a:lnTo>
                                  <a:pt x="3" y="119"/>
                                </a:lnTo>
                                <a:lnTo>
                                  <a:pt x="0" y="107"/>
                                </a:lnTo>
                                <a:lnTo>
                                  <a:pt x="0" y="92"/>
                                </a:lnTo>
                                <a:lnTo>
                                  <a:pt x="0" y="5"/>
                                </a:lnTo>
                                <a:lnTo>
                                  <a:pt x="0" y="3"/>
                                </a:lnTo>
                                <a:lnTo>
                                  <a:pt x="0" y="2"/>
                                </a:lnTo>
                                <a:lnTo>
                                  <a:pt x="2" y="1"/>
                                </a:lnTo>
                                <a:lnTo>
                                  <a:pt x="3" y="1"/>
                                </a:lnTo>
                                <a:lnTo>
                                  <a:pt x="4" y="0"/>
                                </a:lnTo>
                                <a:lnTo>
                                  <a:pt x="7" y="0"/>
                                </a:lnTo>
                                <a:lnTo>
                                  <a:pt x="10" y="0"/>
                                </a:lnTo>
                                <a:lnTo>
                                  <a:pt x="14" y="0"/>
                                </a:lnTo>
                                <a:lnTo>
                                  <a:pt x="18" y="0"/>
                                </a:lnTo>
                                <a:lnTo>
                                  <a:pt x="20" y="0"/>
                                </a:lnTo>
                                <a:lnTo>
                                  <a:pt x="23" y="0"/>
                                </a:lnTo>
                                <a:lnTo>
                                  <a:pt x="24" y="1"/>
                                </a:lnTo>
                                <a:lnTo>
                                  <a:pt x="25" y="1"/>
                                </a:lnTo>
                                <a:lnTo>
                                  <a:pt x="26" y="2"/>
                                </a:lnTo>
                                <a:lnTo>
                                  <a:pt x="26" y="3"/>
                                </a:lnTo>
                                <a:lnTo>
                                  <a:pt x="26" y="5"/>
                                </a:lnTo>
                                <a:lnTo>
                                  <a:pt x="26" y="88"/>
                                </a:lnTo>
                                <a:lnTo>
                                  <a:pt x="28" y="101"/>
                                </a:lnTo>
                                <a:lnTo>
                                  <a:pt x="29" y="109"/>
                                </a:lnTo>
                                <a:lnTo>
                                  <a:pt x="31" y="115"/>
                                </a:lnTo>
                                <a:lnTo>
                                  <a:pt x="34" y="122"/>
                                </a:lnTo>
                                <a:lnTo>
                                  <a:pt x="39" y="127"/>
                                </a:lnTo>
                                <a:lnTo>
                                  <a:pt x="44" y="130"/>
                                </a:lnTo>
                                <a:lnTo>
                                  <a:pt x="50" y="133"/>
                                </a:lnTo>
                                <a:lnTo>
                                  <a:pt x="57" y="133"/>
                                </a:lnTo>
                                <a:lnTo>
                                  <a:pt x="67" y="131"/>
                                </a:lnTo>
                                <a:lnTo>
                                  <a:pt x="77" y="125"/>
                                </a:lnTo>
                                <a:lnTo>
                                  <a:pt x="87" y="118"/>
                                </a:lnTo>
                                <a:lnTo>
                                  <a:pt x="98" y="106"/>
                                </a:lnTo>
                                <a:lnTo>
                                  <a:pt x="98" y="5"/>
                                </a:lnTo>
                                <a:lnTo>
                                  <a:pt x="98" y="3"/>
                                </a:lnTo>
                                <a:lnTo>
                                  <a:pt x="99" y="2"/>
                                </a:lnTo>
                                <a:lnTo>
                                  <a:pt x="99" y="1"/>
                                </a:lnTo>
                                <a:lnTo>
                                  <a:pt x="100" y="1"/>
                                </a:lnTo>
                                <a:lnTo>
                                  <a:pt x="103" y="0"/>
                                </a:lnTo>
                                <a:lnTo>
                                  <a:pt x="105" y="0"/>
                                </a:lnTo>
                                <a:lnTo>
                                  <a:pt x="108" y="0"/>
                                </a:lnTo>
                                <a:lnTo>
                                  <a:pt x="111" y="0"/>
                                </a:lnTo>
                                <a:lnTo>
                                  <a:pt x="115" y="0"/>
                                </a:lnTo>
                                <a:lnTo>
                                  <a:pt x="117" y="0"/>
                                </a:lnTo>
                                <a:lnTo>
                                  <a:pt x="120" y="0"/>
                                </a:lnTo>
                                <a:lnTo>
                                  <a:pt x="121" y="1"/>
                                </a:lnTo>
                                <a:lnTo>
                                  <a:pt x="124" y="1"/>
                                </a:lnTo>
                                <a:lnTo>
                                  <a:pt x="124" y="2"/>
                                </a:lnTo>
                                <a:lnTo>
                                  <a:pt x="125" y="3"/>
                                </a:lnTo>
                                <a:lnTo>
                                  <a:pt x="125" y="5"/>
                                </a:lnTo>
                                <a:lnTo>
                                  <a:pt x="125" y="1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11" name="Freeform 105"/>
                        <wps:cNvSpPr>
                          <a:spLocks/>
                        </wps:cNvSpPr>
                        <wps:spPr bwMode="auto">
                          <a:xfrm>
                            <a:off x="3390900" y="3543300"/>
                            <a:ext cx="46038" cy="82550"/>
                          </a:xfrm>
                          <a:custGeom>
                            <a:avLst/>
                            <a:gdLst>
                              <a:gd name="T0" fmla="*/ 85 w 85"/>
                              <a:gd name="T1" fmla="*/ 20 h 157"/>
                              <a:gd name="T2" fmla="*/ 85 w 85"/>
                              <a:gd name="T3" fmla="*/ 25 h 157"/>
                              <a:gd name="T4" fmla="*/ 84 w 85"/>
                              <a:gd name="T5" fmla="*/ 27 h 157"/>
                              <a:gd name="T6" fmla="*/ 82 w 85"/>
                              <a:gd name="T7" fmla="*/ 29 h 157"/>
                              <a:gd name="T8" fmla="*/ 80 w 85"/>
                              <a:gd name="T9" fmla="*/ 29 h 157"/>
                              <a:gd name="T10" fmla="*/ 76 w 85"/>
                              <a:gd name="T11" fmla="*/ 27 h 157"/>
                              <a:gd name="T12" fmla="*/ 71 w 85"/>
                              <a:gd name="T13" fmla="*/ 26 h 157"/>
                              <a:gd name="T14" fmla="*/ 65 w 85"/>
                              <a:gd name="T15" fmla="*/ 25 h 157"/>
                              <a:gd name="T16" fmla="*/ 58 w 85"/>
                              <a:gd name="T17" fmla="*/ 25 h 157"/>
                              <a:gd name="T18" fmla="*/ 50 w 85"/>
                              <a:gd name="T19" fmla="*/ 29 h 157"/>
                              <a:gd name="T20" fmla="*/ 42 w 85"/>
                              <a:gd name="T21" fmla="*/ 36 h 157"/>
                              <a:gd name="T22" fmla="*/ 32 w 85"/>
                              <a:gd name="T23" fmla="*/ 48 h 157"/>
                              <a:gd name="T24" fmla="*/ 27 w 85"/>
                              <a:gd name="T25" fmla="*/ 152 h 157"/>
                              <a:gd name="T26" fmla="*/ 26 w 85"/>
                              <a:gd name="T27" fmla="*/ 154 h 157"/>
                              <a:gd name="T28" fmla="*/ 25 w 85"/>
                              <a:gd name="T29" fmla="*/ 155 h 157"/>
                              <a:gd name="T30" fmla="*/ 21 w 85"/>
                              <a:gd name="T31" fmla="*/ 157 h 157"/>
                              <a:gd name="T32" fmla="*/ 13 w 85"/>
                              <a:gd name="T33" fmla="*/ 157 h 157"/>
                              <a:gd name="T34" fmla="*/ 7 w 85"/>
                              <a:gd name="T35" fmla="*/ 157 h 157"/>
                              <a:gd name="T36" fmla="*/ 4 w 85"/>
                              <a:gd name="T37" fmla="*/ 155 h 157"/>
                              <a:gd name="T38" fmla="*/ 1 w 85"/>
                              <a:gd name="T39" fmla="*/ 154 h 157"/>
                              <a:gd name="T40" fmla="*/ 0 w 85"/>
                              <a:gd name="T41" fmla="*/ 152 h 157"/>
                              <a:gd name="T42" fmla="*/ 1 w 85"/>
                              <a:gd name="T43" fmla="*/ 6 h 157"/>
                              <a:gd name="T44" fmla="*/ 1 w 85"/>
                              <a:gd name="T45" fmla="*/ 4 h 157"/>
                              <a:gd name="T46" fmla="*/ 5 w 85"/>
                              <a:gd name="T47" fmla="*/ 3 h 157"/>
                              <a:gd name="T48" fmla="*/ 9 w 85"/>
                              <a:gd name="T49" fmla="*/ 3 h 157"/>
                              <a:gd name="T50" fmla="*/ 16 w 85"/>
                              <a:gd name="T51" fmla="*/ 3 h 157"/>
                              <a:gd name="T52" fmla="*/ 21 w 85"/>
                              <a:gd name="T53" fmla="*/ 3 h 157"/>
                              <a:gd name="T54" fmla="*/ 23 w 85"/>
                              <a:gd name="T55" fmla="*/ 4 h 157"/>
                              <a:gd name="T56" fmla="*/ 25 w 85"/>
                              <a:gd name="T57" fmla="*/ 6 h 157"/>
                              <a:gd name="T58" fmla="*/ 25 w 85"/>
                              <a:gd name="T59" fmla="*/ 29 h 157"/>
                              <a:gd name="T60" fmla="*/ 36 w 85"/>
                              <a:gd name="T61" fmla="*/ 14 h 157"/>
                              <a:gd name="T62" fmla="*/ 45 w 85"/>
                              <a:gd name="T63" fmla="*/ 5 h 157"/>
                              <a:gd name="T64" fmla="*/ 54 w 85"/>
                              <a:gd name="T65" fmla="*/ 1 h 157"/>
                              <a:gd name="T66" fmla="*/ 64 w 85"/>
                              <a:gd name="T67" fmla="*/ 0 h 157"/>
                              <a:gd name="T68" fmla="*/ 69 w 85"/>
                              <a:gd name="T69" fmla="*/ 0 h 157"/>
                              <a:gd name="T70" fmla="*/ 74 w 85"/>
                              <a:gd name="T71" fmla="*/ 1 h 157"/>
                              <a:gd name="T72" fmla="*/ 79 w 85"/>
                              <a:gd name="T73" fmla="*/ 3 h 157"/>
                              <a:gd name="T74" fmla="*/ 82 w 85"/>
                              <a:gd name="T75" fmla="*/ 4 h 157"/>
                              <a:gd name="T76" fmla="*/ 84 w 85"/>
                              <a:gd name="T77" fmla="*/ 6 h 157"/>
                              <a:gd name="T78" fmla="*/ 85 w 85"/>
                              <a:gd name="T79" fmla="*/ 8 h 157"/>
                              <a:gd name="T80" fmla="*/ 85 w 85"/>
                              <a:gd name="T81" fmla="*/ 11 h 157"/>
                              <a:gd name="T82" fmla="*/ 85 w 85"/>
                              <a:gd name="T83" fmla="*/ 16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85" h="157">
                                <a:moveTo>
                                  <a:pt x="85" y="16"/>
                                </a:moveTo>
                                <a:lnTo>
                                  <a:pt x="85" y="20"/>
                                </a:lnTo>
                                <a:lnTo>
                                  <a:pt x="85" y="22"/>
                                </a:lnTo>
                                <a:lnTo>
                                  <a:pt x="85" y="25"/>
                                </a:lnTo>
                                <a:lnTo>
                                  <a:pt x="84" y="26"/>
                                </a:lnTo>
                                <a:lnTo>
                                  <a:pt x="84" y="27"/>
                                </a:lnTo>
                                <a:lnTo>
                                  <a:pt x="82" y="29"/>
                                </a:lnTo>
                                <a:lnTo>
                                  <a:pt x="82" y="29"/>
                                </a:lnTo>
                                <a:lnTo>
                                  <a:pt x="81" y="30"/>
                                </a:lnTo>
                                <a:lnTo>
                                  <a:pt x="80" y="29"/>
                                </a:lnTo>
                                <a:lnTo>
                                  <a:pt x="78" y="29"/>
                                </a:lnTo>
                                <a:lnTo>
                                  <a:pt x="76" y="27"/>
                                </a:lnTo>
                                <a:lnTo>
                                  <a:pt x="74" y="27"/>
                                </a:lnTo>
                                <a:lnTo>
                                  <a:pt x="71" y="26"/>
                                </a:lnTo>
                                <a:lnTo>
                                  <a:pt x="69" y="26"/>
                                </a:lnTo>
                                <a:lnTo>
                                  <a:pt x="65" y="25"/>
                                </a:lnTo>
                                <a:lnTo>
                                  <a:pt x="61" y="25"/>
                                </a:lnTo>
                                <a:lnTo>
                                  <a:pt x="58" y="25"/>
                                </a:lnTo>
                                <a:lnTo>
                                  <a:pt x="54" y="26"/>
                                </a:lnTo>
                                <a:lnTo>
                                  <a:pt x="50" y="29"/>
                                </a:lnTo>
                                <a:lnTo>
                                  <a:pt x="45" y="32"/>
                                </a:lnTo>
                                <a:lnTo>
                                  <a:pt x="42" y="36"/>
                                </a:lnTo>
                                <a:lnTo>
                                  <a:pt x="37" y="42"/>
                                </a:lnTo>
                                <a:lnTo>
                                  <a:pt x="32" y="48"/>
                                </a:lnTo>
                                <a:lnTo>
                                  <a:pt x="27" y="57"/>
                                </a:lnTo>
                                <a:lnTo>
                                  <a:pt x="27" y="152"/>
                                </a:lnTo>
                                <a:lnTo>
                                  <a:pt x="27" y="153"/>
                                </a:lnTo>
                                <a:lnTo>
                                  <a:pt x="26" y="154"/>
                                </a:lnTo>
                                <a:lnTo>
                                  <a:pt x="26" y="154"/>
                                </a:lnTo>
                                <a:lnTo>
                                  <a:pt x="25" y="155"/>
                                </a:lnTo>
                                <a:lnTo>
                                  <a:pt x="22" y="155"/>
                                </a:lnTo>
                                <a:lnTo>
                                  <a:pt x="21" y="157"/>
                                </a:lnTo>
                                <a:lnTo>
                                  <a:pt x="17" y="157"/>
                                </a:lnTo>
                                <a:lnTo>
                                  <a:pt x="13" y="157"/>
                                </a:lnTo>
                                <a:lnTo>
                                  <a:pt x="10" y="157"/>
                                </a:lnTo>
                                <a:lnTo>
                                  <a:pt x="7" y="157"/>
                                </a:lnTo>
                                <a:lnTo>
                                  <a:pt x="5" y="155"/>
                                </a:lnTo>
                                <a:lnTo>
                                  <a:pt x="4" y="155"/>
                                </a:lnTo>
                                <a:lnTo>
                                  <a:pt x="2" y="154"/>
                                </a:lnTo>
                                <a:lnTo>
                                  <a:pt x="1" y="154"/>
                                </a:lnTo>
                                <a:lnTo>
                                  <a:pt x="1" y="153"/>
                                </a:lnTo>
                                <a:lnTo>
                                  <a:pt x="0" y="152"/>
                                </a:lnTo>
                                <a:lnTo>
                                  <a:pt x="0" y="8"/>
                                </a:lnTo>
                                <a:lnTo>
                                  <a:pt x="1" y="6"/>
                                </a:lnTo>
                                <a:lnTo>
                                  <a:pt x="1" y="5"/>
                                </a:lnTo>
                                <a:lnTo>
                                  <a:pt x="1" y="4"/>
                                </a:lnTo>
                                <a:lnTo>
                                  <a:pt x="2" y="4"/>
                                </a:lnTo>
                                <a:lnTo>
                                  <a:pt x="5" y="3"/>
                                </a:lnTo>
                                <a:lnTo>
                                  <a:pt x="6" y="3"/>
                                </a:lnTo>
                                <a:lnTo>
                                  <a:pt x="9" y="3"/>
                                </a:lnTo>
                                <a:lnTo>
                                  <a:pt x="12" y="3"/>
                                </a:lnTo>
                                <a:lnTo>
                                  <a:pt x="16" y="3"/>
                                </a:lnTo>
                                <a:lnTo>
                                  <a:pt x="18" y="3"/>
                                </a:lnTo>
                                <a:lnTo>
                                  <a:pt x="21" y="3"/>
                                </a:lnTo>
                                <a:lnTo>
                                  <a:pt x="22" y="4"/>
                                </a:lnTo>
                                <a:lnTo>
                                  <a:pt x="23" y="4"/>
                                </a:lnTo>
                                <a:lnTo>
                                  <a:pt x="23" y="5"/>
                                </a:lnTo>
                                <a:lnTo>
                                  <a:pt x="25" y="6"/>
                                </a:lnTo>
                                <a:lnTo>
                                  <a:pt x="25" y="8"/>
                                </a:lnTo>
                                <a:lnTo>
                                  <a:pt x="25" y="29"/>
                                </a:lnTo>
                                <a:lnTo>
                                  <a:pt x="31" y="20"/>
                                </a:lnTo>
                                <a:lnTo>
                                  <a:pt x="36" y="14"/>
                                </a:lnTo>
                                <a:lnTo>
                                  <a:pt x="41" y="9"/>
                                </a:lnTo>
                                <a:lnTo>
                                  <a:pt x="45" y="5"/>
                                </a:lnTo>
                                <a:lnTo>
                                  <a:pt x="50" y="3"/>
                                </a:lnTo>
                                <a:lnTo>
                                  <a:pt x="54" y="1"/>
                                </a:lnTo>
                                <a:lnTo>
                                  <a:pt x="59" y="0"/>
                                </a:lnTo>
                                <a:lnTo>
                                  <a:pt x="64" y="0"/>
                                </a:lnTo>
                                <a:lnTo>
                                  <a:pt x="66" y="0"/>
                                </a:lnTo>
                                <a:lnTo>
                                  <a:pt x="69" y="0"/>
                                </a:lnTo>
                                <a:lnTo>
                                  <a:pt x="71" y="0"/>
                                </a:lnTo>
                                <a:lnTo>
                                  <a:pt x="74" y="1"/>
                                </a:lnTo>
                                <a:lnTo>
                                  <a:pt x="78" y="1"/>
                                </a:lnTo>
                                <a:lnTo>
                                  <a:pt x="79" y="3"/>
                                </a:lnTo>
                                <a:lnTo>
                                  <a:pt x="81" y="4"/>
                                </a:lnTo>
                                <a:lnTo>
                                  <a:pt x="82" y="4"/>
                                </a:lnTo>
                                <a:lnTo>
                                  <a:pt x="84" y="5"/>
                                </a:lnTo>
                                <a:lnTo>
                                  <a:pt x="84" y="6"/>
                                </a:lnTo>
                                <a:lnTo>
                                  <a:pt x="84" y="6"/>
                                </a:lnTo>
                                <a:lnTo>
                                  <a:pt x="85" y="8"/>
                                </a:lnTo>
                                <a:lnTo>
                                  <a:pt x="85" y="9"/>
                                </a:lnTo>
                                <a:lnTo>
                                  <a:pt x="85" y="11"/>
                                </a:lnTo>
                                <a:lnTo>
                                  <a:pt x="85" y="14"/>
                                </a:lnTo>
                                <a:lnTo>
                                  <a:pt x="85"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12" name="Freeform 106"/>
                        <wps:cNvSpPr>
                          <a:spLocks noEditPoints="1"/>
                        </wps:cNvSpPr>
                        <wps:spPr bwMode="auto">
                          <a:xfrm>
                            <a:off x="3452813" y="3506787"/>
                            <a:ext cx="69850" cy="120650"/>
                          </a:xfrm>
                          <a:custGeom>
                            <a:avLst/>
                            <a:gdLst>
                              <a:gd name="T0" fmla="*/ 131 w 133"/>
                              <a:gd name="T1" fmla="*/ 164 h 227"/>
                              <a:gd name="T2" fmla="*/ 123 w 133"/>
                              <a:gd name="T3" fmla="*/ 194 h 227"/>
                              <a:gd name="T4" fmla="*/ 108 w 133"/>
                              <a:gd name="T5" fmla="*/ 215 h 227"/>
                              <a:gd name="T6" fmla="*/ 85 w 133"/>
                              <a:gd name="T7" fmla="*/ 226 h 227"/>
                              <a:gd name="T8" fmla="*/ 64 w 133"/>
                              <a:gd name="T9" fmla="*/ 226 h 227"/>
                              <a:gd name="T10" fmla="*/ 51 w 133"/>
                              <a:gd name="T11" fmla="*/ 223 h 227"/>
                              <a:gd name="T12" fmla="*/ 40 w 133"/>
                              <a:gd name="T13" fmla="*/ 217 h 227"/>
                              <a:gd name="T14" fmla="*/ 29 w 133"/>
                              <a:gd name="T15" fmla="*/ 209 h 227"/>
                              <a:gd name="T16" fmla="*/ 23 w 133"/>
                              <a:gd name="T17" fmla="*/ 220 h 227"/>
                              <a:gd name="T18" fmla="*/ 22 w 133"/>
                              <a:gd name="T19" fmla="*/ 222 h 227"/>
                              <a:gd name="T20" fmla="*/ 21 w 133"/>
                              <a:gd name="T21" fmla="*/ 223 h 227"/>
                              <a:gd name="T22" fmla="*/ 17 w 133"/>
                              <a:gd name="T23" fmla="*/ 225 h 227"/>
                              <a:gd name="T24" fmla="*/ 11 w 133"/>
                              <a:gd name="T25" fmla="*/ 225 h 227"/>
                              <a:gd name="T26" fmla="*/ 6 w 133"/>
                              <a:gd name="T27" fmla="*/ 225 h 227"/>
                              <a:gd name="T28" fmla="*/ 2 w 133"/>
                              <a:gd name="T29" fmla="*/ 223 h 227"/>
                              <a:gd name="T30" fmla="*/ 0 w 133"/>
                              <a:gd name="T31" fmla="*/ 222 h 227"/>
                              <a:gd name="T32" fmla="*/ 0 w 133"/>
                              <a:gd name="T33" fmla="*/ 220 h 227"/>
                              <a:gd name="T34" fmla="*/ 0 w 133"/>
                              <a:gd name="T35" fmla="*/ 4 h 227"/>
                              <a:gd name="T36" fmla="*/ 1 w 133"/>
                              <a:gd name="T37" fmla="*/ 2 h 227"/>
                              <a:gd name="T38" fmla="*/ 3 w 133"/>
                              <a:gd name="T39" fmla="*/ 0 h 227"/>
                              <a:gd name="T40" fmla="*/ 8 w 133"/>
                              <a:gd name="T41" fmla="*/ 0 h 227"/>
                              <a:gd name="T42" fmla="*/ 16 w 133"/>
                              <a:gd name="T43" fmla="*/ 0 h 227"/>
                              <a:gd name="T44" fmla="*/ 22 w 133"/>
                              <a:gd name="T45" fmla="*/ 0 h 227"/>
                              <a:gd name="T46" fmla="*/ 24 w 133"/>
                              <a:gd name="T47" fmla="*/ 2 h 227"/>
                              <a:gd name="T48" fmla="*/ 26 w 133"/>
                              <a:gd name="T49" fmla="*/ 4 h 227"/>
                              <a:gd name="T50" fmla="*/ 26 w 133"/>
                              <a:gd name="T51" fmla="*/ 92 h 227"/>
                              <a:gd name="T52" fmla="*/ 38 w 133"/>
                              <a:gd name="T53" fmla="*/ 81 h 227"/>
                              <a:gd name="T54" fmla="*/ 50 w 133"/>
                              <a:gd name="T55" fmla="*/ 73 h 227"/>
                              <a:gd name="T56" fmla="*/ 61 w 133"/>
                              <a:gd name="T57" fmla="*/ 69 h 227"/>
                              <a:gd name="T58" fmla="*/ 74 w 133"/>
                              <a:gd name="T59" fmla="*/ 68 h 227"/>
                              <a:gd name="T60" fmla="*/ 101 w 133"/>
                              <a:gd name="T61" fmla="*/ 74 h 227"/>
                              <a:gd name="T62" fmla="*/ 119 w 133"/>
                              <a:gd name="T63" fmla="*/ 92 h 227"/>
                              <a:gd name="T64" fmla="*/ 129 w 133"/>
                              <a:gd name="T65" fmla="*/ 116 h 227"/>
                              <a:gd name="T66" fmla="*/ 133 w 133"/>
                              <a:gd name="T67" fmla="*/ 146 h 227"/>
                              <a:gd name="T68" fmla="*/ 104 w 133"/>
                              <a:gd name="T69" fmla="*/ 137 h 227"/>
                              <a:gd name="T70" fmla="*/ 101 w 133"/>
                              <a:gd name="T71" fmla="*/ 117 h 227"/>
                              <a:gd name="T72" fmla="*/ 92 w 133"/>
                              <a:gd name="T73" fmla="*/ 101 h 227"/>
                              <a:gd name="T74" fmla="*/ 79 w 133"/>
                              <a:gd name="T75" fmla="*/ 92 h 227"/>
                              <a:gd name="T76" fmla="*/ 64 w 133"/>
                              <a:gd name="T77" fmla="*/ 92 h 227"/>
                              <a:gd name="T78" fmla="*/ 54 w 133"/>
                              <a:gd name="T79" fmla="*/ 94 h 227"/>
                              <a:gd name="T80" fmla="*/ 43 w 133"/>
                              <a:gd name="T81" fmla="*/ 100 h 227"/>
                              <a:gd name="T82" fmla="*/ 32 w 133"/>
                              <a:gd name="T83" fmla="*/ 111 h 227"/>
                              <a:gd name="T84" fmla="*/ 26 w 133"/>
                              <a:gd name="T85" fmla="*/ 177 h 227"/>
                              <a:gd name="T86" fmla="*/ 46 w 133"/>
                              <a:gd name="T87" fmla="*/ 198 h 227"/>
                              <a:gd name="T88" fmla="*/ 67 w 133"/>
                              <a:gd name="T89" fmla="*/ 204 h 227"/>
                              <a:gd name="T90" fmla="*/ 85 w 133"/>
                              <a:gd name="T91" fmla="*/ 199 h 227"/>
                              <a:gd name="T92" fmla="*/ 96 w 133"/>
                              <a:gd name="T93" fmla="*/ 186 h 227"/>
                              <a:gd name="T94" fmla="*/ 102 w 133"/>
                              <a:gd name="T95" fmla="*/ 169 h 227"/>
                              <a:gd name="T96" fmla="*/ 104 w 133"/>
                              <a:gd name="T97" fmla="*/ 148 h 2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33" h="227">
                                <a:moveTo>
                                  <a:pt x="133" y="146"/>
                                </a:moveTo>
                                <a:lnTo>
                                  <a:pt x="131" y="164"/>
                                </a:lnTo>
                                <a:lnTo>
                                  <a:pt x="128" y="179"/>
                                </a:lnTo>
                                <a:lnTo>
                                  <a:pt x="123" y="194"/>
                                </a:lnTo>
                                <a:lnTo>
                                  <a:pt x="115" y="205"/>
                                </a:lnTo>
                                <a:lnTo>
                                  <a:pt x="108" y="215"/>
                                </a:lnTo>
                                <a:lnTo>
                                  <a:pt x="97" y="221"/>
                                </a:lnTo>
                                <a:lnTo>
                                  <a:pt x="85" y="226"/>
                                </a:lnTo>
                                <a:lnTo>
                                  <a:pt x="70" y="227"/>
                                </a:lnTo>
                                <a:lnTo>
                                  <a:pt x="64" y="226"/>
                                </a:lnTo>
                                <a:lnTo>
                                  <a:pt x="58" y="225"/>
                                </a:lnTo>
                                <a:lnTo>
                                  <a:pt x="51" y="223"/>
                                </a:lnTo>
                                <a:lnTo>
                                  <a:pt x="45" y="221"/>
                                </a:lnTo>
                                <a:lnTo>
                                  <a:pt x="40" y="217"/>
                                </a:lnTo>
                                <a:lnTo>
                                  <a:pt x="34" y="214"/>
                                </a:lnTo>
                                <a:lnTo>
                                  <a:pt x="29" y="209"/>
                                </a:lnTo>
                                <a:lnTo>
                                  <a:pt x="23" y="202"/>
                                </a:lnTo>
                                <a:lnTo>
                                  <a:pt x="23" y="220"/>
                                </a:lnTo>
                                <a:lnTo>
                                  <a:pt x="23" y="221"/>
                                </a:lnTo>
                                <a:lnTo>
                                  <a:pt x="22" y="222"/>
                                </a:lnTo>
                                <a:lnTo>
                                  <a:pt x="22" y="222"/>
                                </a:lnTo>
                                <a:lnTo>
                                  <a:pt x="21" y="223"/>
                                </a:lnTo>
                                <a:lnTo>
                                  <a:pt x="18" y="223"/>
                                </a:lnTo>
                                <a:lnTo>
                                  <a:pt x="17" y="225"/>
                                </a:lnTo>
                                <a:lnTo>
                                  <a:pt x="14" y="225"/>
                                </a:lnTo>
                                <a:lnTo>
                                  <a:pt x="11" y="225"/>
                                </a:lnTo>
                                <a:lnTo>
                                  <a:pt x="8" y="225"/>
                                </a:lnTo>
                                <a:lnTo>
                                  <a:pt x="6" y="225"/>
                                </a:lnTo>
                                <a:lnTo>
                                  <a:pt x="3" y="223"/>
                                </a:lnTo>
                                <a:lnTo>
                                  <a:pt x="2" y="223"/>
                                </a:lnTo>
                                <a:lnTo>
                                  <a:pt x="1" y="222"/>
                                </a:lnTo>
                                <a:lnTo>
                                  <a:pt x="0" y="222"/>
                                </a:lnTo>
                                <a:lnTo>
                                  <a:pt x="0" y="221"/>
                                </a:lnTo>
                                <a:lnTo>
                                  <a:pt x="0" y="220"/>
                                </a:lnTo>
                                <a:lnTo>
                                  <a:pt x="0" y="5"/>
                                </a:lnTo>
                                <a:lnTo>
                                  <a:pt x="0" y="4"/>
                                </a:lnTo>
                                <a:lnTo>
                                  <a:pt x="0" y="3"/>
                                </a:lnTo>
                                <a:lnTo>
                                  <a:pt x="1" y="2"/>
                                </a:lnTo>
                                <a:lnTo>
                                  <a:pt x="2" y="2"/>
                                </a:lnTo>
                                <a:lnTo>
                                  <a:pt x="3" y="0"/>
                                </a:lnTo>
                                <a:lnTo>
                                  <a:pt x="6" y="0"/>
                                </a:lnTo>
                                <a:lnTo>
                                  <a:pt x="8" y="0"/>
                                </a:lnTo>
                                <a:lnTo>
                                  <a:pt x="12" y="0"/>
                                </a:lnTo>
                                <a:lnTo>
                                  <a:pt x="16" y="0"/>
                                </a:lnTo>
                                <a:lnTo>
                                  <a:pt x="19" y="0"/>
                                </a:lnTo>
                                <a:lnTo>
                                  <a:pt x="22" y="0"/>
                                </a:lnTo>
                                <a:lnTo>
                                  <a:pt x="23" y="2"/>
                                </a:lnTo>
                                <a:lnTo>
                                  <a:pt x="24" y="2"/>
                                </a:lnTo>
                                <a:lnTo>
                                  <a:pt x="26" y="3"/>
                                </a:lnTo>
                                <a:lnTo>
                                  <a:pt x="26" y="4"/>
                                </a:lnTo>
                                <a:lnTo>
                                  <a:pt x="26" y="5"/>
                                </a:lnTo>
                                <a:lnTo>
                                  <a:pt x="26" y="92"/>
                                </a:lnTo>
                                <a:lnTo>
                                  <a:pt x="32" y="85"/>
                                </a:lnTo>
                                <a:lnTo>
                                  <a:pt x="38" y="81"/>
                                </a:lnTo>
                                <a:lnTo>
                                  <a:pt x="44" y="77"/>
                                </a:lnTo>
                                <a:lnTo>
                                  <a:pt x="50" y="73"/>
                                </a:lnTo>
                                <a:lnTo>
                                  <a:pt x="56" y="71"/>
                                </a:lnTo>
                                <a:lnTo>
                                  <a:pt x="61" y="69"/>
                                </a:lnTo>
                                <a:lnTo>
                                  <a:pt x="67" y="68"/>
                                </a:lnTo>
                                <a:lnTo>
                                  <a:pt x="74" y="68"/>
                                </a:lnTo>
                                <a:lnTo>
                                  <a:pt x="88" y="69"/>
                                </a:lnTo>
                                <a:lnTo>
                                  <a:pt x="101" y="74"/>
                                </a:lnTo>
                                <a:lnTo>
                                  <a:pt x="111" y="82"/>
                                </a:lnTo>
                                <a:lnTo>
                                  <a:pt x="119" y="92"/>
                                </a:lnTo>
                                <a:lnTo>
                                  <a:pt x="125" y="103"/>
                                </a:lnTo>
                                <a:lnTo>
                                  <a:pt x="129" y="116"/>
                                </a:lnTo>
                                <a:lnTo>
                                  <a:pt x="131" y="130"/>
                                </a:lnTo>
                                <a:lnTo>
                                  <a:pt x="133" y="146"/>
                                </a:lnTo>
                                <a:close/>
                                <a:moveTo>
                                  <a:pt x="104" y="148"/>
                                </a:moveTo>
                                <a:lnTo>
                                  <a:pt x="104" y="137"/>
                                </a:lnTo>
                                <a:lnTo>
                                  <a:pt x="102" y="127"/>
                                </a:lnTo>
                                <a:lnTo>
                                  <a:pt x="101" y="117"/>
                                </a:lnTo>
                                <a:lnTo>
                                  <a:pt x="97" y="109"/>
                                </a:lnTo>
                                <a:lnTo>
                                  <a:pt x="92" y="101"/>
                                </a:lnTo>
                                <a:lnTo>
                                  <a:pt x="86" y="95"/>
                                </a:lnTo>
                                <a:lnTo>
                                  <a:pt x="79" y="92"/>
                                </a:lnTo>
                                <a:lnTo>
                                  <a:pt x="69" y="90"/>
                                </a:lnTo>
                                <a:lnTo>
                                  <a:pt x="64" y="92"/>
                                </a:lnTo>
                                <a:lnTo>
                                  <a:pt x="59" y="93"/>
                                </a:lnTo>
                                <a:lnTo>
                                  <a:pt x="54" y="94"/>
                                </a:lnTo>
                                <a:lnTo>
                                  <a:pt x="48" y="97"/>
                                </a:lnTo>
                                <a:lnTo>
                                  <a:pt x="43" y="100"/>
                                </a:lnTo>
                                <a:lnTo>
                                  <a:pt x="38" y="105"/>
                                </a:lnTo>
                                <a:lnTo>
                                  <a:pt x="32" y="111"/>
                                </a:lnTo>
                                <a:lnTo>
                                  <a:pt x="26" y="119"/>
                                </a:lnTo>
                                <a:lnTo>
                                  <a:pt x="26" y="177"/>
                                </a:lnTo>
                                <a:lnTo>
                                  <a:pt x="37" y="189"/>
                                </a:lnTo>
                                <a:lnTo>
                                  <a:pt x="46" y="198"/>
                                </a:lnTo>
                                <a:lnTo>
                                  <a:pt x="56" y="202"/>
                                </a:lnTo>
                                <a:lnTo>
                                  <a:pt x="67" y="204"/>
                                </a:lnTo>
                                <a:lnTo>
                                  <a:pt x="77" y="204"/>
                                </a:lnTo>
                                <a:lnTo>
                                  <a:pt x="85" y="199"/>
                                </a:lnTo>
                                <a:lnTo>
                                  <a:pt x="91" y="194"/>
                                </a:lnTo>
                                <a:lnTo>
                                  <a:pt x="96" y="186"/>
                                </a:lnTo>
                                <a:lnTo>
                                  <a:pt x="99" y="178"/>
                                </a:lnTo>
                                <a:lnTo>
                                  <a:pt x="102" y="169"/>
                                </a:lnTo>
                                <a:lnTo>
                                  <a:pt x="104" y="158"/>
                                </a:lnTo>
                                <a:lnTo>
                                  <a:pt x="104" y="14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13" name="Freeform 107"/>
                        <wps:cNvSpPr>
                          <a:spLocks noEditPoints="1"/>
                        </wps:cNvSpPr>
                        <wps:spPr bwMode="auto">
                          <a:xfrm>
                            <a:off x="3538538" y="3543300"/>
                            <a:ext cx="63500" cy="84138"/>
                          </a:xfrm>
                          <a:custGeom>
                            <a:avLst/>
                            <a:gdLst>
                              <a:gd name="T0" fmla="*/ 119 w 119"/>
                              <a:gd name="T1" fmla="*/ 153 h 159"/>
                              <a:gd name="T2" fmla="*/ 116 w 119"/>
                              <a:gd name="T3" fmla="*/ 155 h 159"/>
                              <a:gd name="T4" fmla="*/ 111 w 119"/>
                              <a:gd name="T5" fmla="*/ 157 h 159"/>
                              <a:gd name="T6" fmla="*/ 104 w 119"/>
                              <a:gd name="T7" fmla="*/ 157 h 159"/>
                              <a:gd name="T8" fmla="*/ 99 w 119"/>
                              <a:gd name="T9" fmla="*/ 155 h 159"/>
                              <a:gd name="T10" fmla="*/ 96 w 119"/>
                              <a:gd name="T11" fmla="*/ 153 h 159"/>
                              <a:gd name="T12" fmla="*/ 96 w 119"/>
                              <a:gd name="T13" fmla="*/ 137 h 159"/>
                              <a:gd name="T14" fmla="*/ 74 w 119"/>
                              <a:gd name="T15" fmla="*/ 153 h 159"/>
                              <a:gd name="T16" fmla="*/ 51 w 119"/>
                              <a:gd name="T17" fmla="*/ 159 h 159"/>
                              <a:gd name="T18" fmla="*/ 30 w 119"/>
                              <a:gd name="T19" fmla="*/ 155 h 159"/>
                              <a:gd name="T20" fmla="*/ 14 w 119"/>
                              <a:gd name="T21" fmla="*/ 147 h 159"/>
                              <a:gd name="T22" fmla="*/ 4 w 119"/>
                              <a:gd name="T23" fmla="*/ 133 h 159"/>
                              <a:gd name="T24" fmla="*/ 0 w 119"/>
                              <a:gd name="T25" fmla="*/ 115 h 159"/>
                              <a:gd name="T26" fmla="*/ 5 w 119"/>
                              <a:gd name="T27" fmla="*/ 94 h 159"/>
                              <a:gd name="T28" fmla="*/ 20 w 119"/>
                              <a:gd name="T29" fmla="*/ 79 h 159"/>
                              <a:gd name="T30" fmla="*/ 42 w 119"/>
                              <a:gd name="T31" fmla="*/ 70 h 159"/>
                              <a:gd name="T32" fmla="*/ 73 w 119"/>
                              <a:gd name="T33" fmla="*/ 67 h 159"/>
                              <a:gd name="T34" fmla="*/ 93 w 119"/>
                              <a:gd name="T35" fmla="*/ 56 h 159"/>
                              <a:gd name="T36" fmla="*/ 90 w 119"/>
                              <a:gd name="T37" fmla="*/ 41 h 159"/>
                              <a:gd name="T38" fmla="*/ 85 w 119"/>
                              <a:gd name="T39" fmla="*/ 30 h 159"/>
                              <a:gd name="T40" fmla="*/ 74 w 119"/>
                              <a:gd name="T41" fmla="*/ 24 h 159"/>
                              <a:gd name="T42" fmla="*/ 59 w 119"/>
                              <a:gd name="T43" fmla="*/ 21 h 159"/>
                              <a:gd name="T44" fmla="*/ 42 w 119"/>
                              <a:gd name="T45" fmla="*/ 24 h 159"/>
                              <a:gd name="T46" fmla="*/ 29 w 119"/>
                              <a:gd name="T47" fmla="*/ 29 h 159"/>
                              <a:gd name="T48" fmla="*/ 19 w 119"/>
                              <a:gd name="T49" fmla="*/ 35 h 159"/>
                              <a:gd name="T50" fmla="*/ 13 w 119"/>
                              <a:gd name="T51" fmla="*/ 36 h 159"/>
                              <a:gd name="T52" fmla="*/ 10 w 119"/>
                              <a:gd name="T53" fmla="*/ 36 h 159"/>
                              <a:gd name="T54" fmla="*/ 9 w 119"/>
                              <a:gd name="T55" fmla="*/ 33 h 159"/>
                              <a:gd name="T56" fmla="*/ 8 w 119"/>
                              <a:gd name="T57" fmla="*/ 31 h 159"/>
                              <a:gd name="T58" fmla="*/ 8 w 119"/>
                              <a:gd name="T59" fmla="*/ 26 h 159"/>
                              <a:gd name="T60" fmla="*/ 8 w 119"/>
                              <a:gd name="T61" fmla="*/ 20 h 159"/>
                              <a:gd name="T62" fmla="*/ 10 w 119"/>
                              <a:gd name="T63" fmla="*/ 15 h 159"/>
                              <a:gd name="T64" fmla="*/ 18 w 119"/>
                              <a:gd name="T65" fmla="*/ 10 h 159"/>
                              <a:gd name="T66" fmla="*/ 30 w 119"/>
                              <a:gd name="T67" fmla="*/ 5 h 159"/>
                              <a:gd name="T68" fmla="*/ 45 w 119"/>
                              <a:gd name="T69" fmla="*/ 1 h 159"/>
                              <a:gd name="T70" fmla="*/ 62 w 119"/>
                              <a:gd name="T71" fmla="*/ 0 h 159"/>
                              <a:gd name="T72" fmla="*/ 88 w 119"/>
                              <a:gd name="T73" fmla="*/ 4 h 159"/>
                              <a:gd name="T74" fmla="*/ 106 w 119"/>
                              <a:gd name="T75" fmla="*/ 14 h 159"/>
                              <a:gd name="T76" fmla="*/ 116 w 119"/>
                              <a:gd name="T77" fmla="*/ 31 h 159"/>
                              <a:gd name="T78" fmla="*/ 119 w 119"/>
                              <a:gd name="T79" fmla="*/ 54 h 159"/>
                              <a:gd name="T80" fmla="*/ 93 w 119"/>
                              <a:gd name="T81" fmla="*/ 86 h 159"/>
                              <a:gd name="T82" fmla="*/ 59 w 119"/>
                              <a:gd name="T83" fmla="*/ 86 h 159"/>
                              <a:gd name="T84" fmla="*/ 43 w 119"/>
                              <a:gd name="T85" fmla="*/ 90 h 159"/>
                              <a:gd name="T86" fmla="*/ 32 w 119"/>
                              <a:gd name="T87" fmla="*/ 98 h 159"/>
                              <a:gd name="T88" fmla="*/ 27 w 119"/>
                              <a:gd name="T89" fmla="*/ 107 h 159"/>
                              <a:gd name="T90" fmla="*/ 29 w 119"/>
                              <a:gd name="T91" fmla="*/ 123 h 159"/>
                              <a:gd name="T92" fmla="*/ 42 w 119"/>
                              <a:gd name="T93" fmla="*/ 137 h 159"/>
                              <a:gd name="T94" fmla="*/ 64 w 119"/>
                              <a:gd name="T95" fmla="*/ 137 h 159"/>
                              <a:gd name="T96" fmla="*/ 83 w 119"/>
                              <a:gd name="T97" fmla="*/ 127 h 159"/>
                              <a:gd name="T98" fmla="*/ 93 w 119"/>
                              <a:gd name="T99" fmla="*/ 86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19" h="159">
                                <a:moveTo>
                                  <a:pt x="119" y="152"/>
                                </a:moveTo>
                                <a:lnTo>
                                  <a:pt x="119" y="153"/>
                                </a:lnTo>
                                <a:lnTo>
                                  <a:pt x="117" y="154"/>
                                </a:lnTo>
                                <a:lnTo>
                                  <a:pt x="116" y="155"/>
                                </a:lnTo>
                                <a:lnTo>
                                  <a:pt x="114" y="157"/>
                                </a:lnTo>
                                <a:lnTo>
                                  <a:pt x="111" y="157"/>
                                </a:lnTo>
                                <a:lnTo>
                                  <a:pt x="107" y="157"/>
                                </a:lnTo>
                                <a:lnTo>
                                  <a:pt x="104" y="157"/>
                                </a:lnTo>
                                <a:lnTo>
                                  <a:pt x="100" y="157"/>
                                </a:lnTo>
                                <a:lnTo>
                                  <a:pt x="99" y="155"/>
                                </a:lnTo>
                                <a:lnTo>
                                  <a:pt x="98" y="154"/>
                                </a:lnTo>
                                <a:lnTo>
                                  <a:pt x="96" y="153"/>
                                </a:lnTo>
                                <a:lnTo>
                                  <a:pt x="96" y="152"/>
                                </a:lnTo>
                                <a:lnTo>
                                  <a:pt x="96" y="137"/>
                                </a:lnTo>
                                <a:lnTo>
                                  <a:pt x="86" y="147"/>
                                </a:lnTo>
                                <a:lnTo>
                                  <a:pt x="74" y="153"/>
                                </a:lnTo>
                                <a:lnTo>
                                  <a:pt x="63" y="158"/>
                                </a:lnTo>
                                <a:lnTo>
                                  <a:pt x="51" y="159"/>
                                </a:lnTo>
                                <a:lnTo>
                                  <a:pt x="40" y="158"/>
                                </a:lnTo>
                                <a:lnTo>
                                  <a:pt x="30" y="155"/>
                                </a:lnTo>
                                <a:lnTo>
                                  <a:pt x="21" y="152"/>
                                </a:lnTo>
                                <a:lnTo>
                                  <a:pt x="14" y="147"/>
                                </a:lnTo>
                                <a:lnTo>
                                  <a:pt x="8" y="141"/>
                                </a:lnTo>
                                <a:lnTo>
                                  <a:pt x="4" y="133"/>
                                </a:lnTo>
                                <a:lnTo>
                                  <a:pt x="0" y="125"/>
                                </a:lnTo>
                                <a:lnTo>
                                  <a:pt x="0" y="115"/>
                                </a:lnTo>
                                <a:lnTo>
                                  <a:pt x="1" y="104"/>
                                </a:lnTo>
                                <a:lnTo>
                                  <a:pt x="5" y="94"/>
                                </a:lnTo>
                                <a:lnTo>
                                  <a:pt x="11" y="85"/>
                                </a:lnTo>
                                <a:lnTo>
                                  <a:pt x="20" y="79"/>
                                </a:lnTo>
                                <a:lnTo>
                                  <a:pt x="30" y="73"/>
                                </a:lnTo>
                                <a:lnTo>
                                  <a:pt x="42" y="70"/>
                                </a:lnTo>
                                <a:lnTo>
                                  <a:pt x="56" y="67"/>
                                </a:lnTo>
                                <a:lnTo>
                                  <a:pt x="73" y="67"/>
                                </a:lnTo>
                                <a:lnTo>
                                  <a:pt x="93" y="67"/>
                                </a:lnTo>
                                <a:lnTo>
                                  <a:pt x="93" y="56"/>
                                </a:lnTo>
                                <a:lnTo>
                                  <a:pt x="93" y="47"/>
                                </a:lnTo>
                                <a:lnTo>
                                  <a:pt x="90" y="41"/>
                                </a:lnTo>
                                <a:lnTo>
                                  <a:pt x="89" y="35"/>
                                </a:lnTo>
                                <a:lnTo>
                                  <a:pt x="85" y="30"/>
                                </a:lnTo>
                                <a:lnTo>
                                  <a:pt x="80" y="26"/>
                                </a:lnTo>
                                <a:lnTo>
                                  <a:pt x="74" y="24"/>
                                </a:lnTo>
                                <a:lnTo>
                                  <a:pt x="68" y="22"/>
                                </a:lnTo>
                                <a:lnTo>
                                  <a:pt x="59" y="21"/>
                                </a:lnTo>
                                <a:lnTo>
                                  <a:pt x="50" y="22"/>
                                </a:lnTo>
                                <a:lnTo>
                                  <a:pt x="42" y="24"/>
                                </a:lnTo>
                                <a:lnTo>
                                  <a:pt x="35" y="26"/>
                                </a:lnTo>
                                <a:lnTo>
                                  <a:pt x="29" y="29"/>
                                </a:lnTo>
                                <a:lnTo>
                                  <a:pt x="22" y="32"/>
                                </a:lnTo>
                                <a:lnTo>
                                  <a:pt x="19" y="35"/>
                                </a:lnTo>
                                <a:lnTo>
                                  <a:pt x="15" y="36"/>
                                </a:lnTo>
                                <a:lnTo>
                                  <a:pt x="13" y="36"/>
                                </a:lnTo>
                                <a:lnTo>
                                  <a:pt x="11" y="36"/>
                                </a:lnTo>
                                <a:lnTo>
                                  <a:pt x="10" y="36"/>
                                </a:lnTo>
                                <a:lnTo>
                                  <a:pt x="9" y="35"/>
                                </a:lnTo>
                                <a:lnTo>
                                  <a:pt x="9" y="33"/>
                                </a:lnTo>
                                <a:lnTo>
                                  <a:pt x="8" y="32"/>
                                </a:lnTo>
                                <a:lnTo>
                                  <a:pt x="8" y="31"/>
                                </a:lnTo>
                                <a:lnTo>
                                  <a:pt x="8" y="29"/>
                                </a:lnTo>
                                <a:lnTo>
                                  <a:pt x="8" y="26"/>
                                </a:lnTo>
                                <a:lnTo>
                                  <a:pt x="8" y="22"/>
                                </a:lnTo>
                                <a:lnTo>
                                  <a:pt x="8" y="20"/>
                                </a:lnTo>
                                <a:lnTo>
                                  <a:pt x="9" y="17"/>
                                </a:lnTo>
                                <a:lnTo>
                                  <a:pt x="10" y="15"/>
                                </a:lnTo>
                                <a:lnTo>
                                  <a:pt x="13" y="14"/>
                                </a:lnTo>
                                <a:lnTo>
                                  <a:pt x="18" y="10"/>
                                </a:lnTo>
                                <a:lnTo>
                                  <a:pt x="24" y="8"/>
                                </a:lnTo>
                                <a:lnTo>
                                  <a:pt x="30" y="5"/>
                                </a:lnTo>
                                <a:lnTo>
                                  <a:pt x="37" y="3"/>
                                </a:lnTo>
                                <a:lnTo>
                                  <a:pt x="45" y="1"/>
                                </a:lnTo>
                                <a:lnTo>
                                  <a:pt x="53" y="0"/>
                                </a:lnTo>
                                <a:lnTo>
                                  <a:pt x="62" y="0"/>
                                </a:lnTo>
                                <a:lnTo>
                                  <a:pt x="77" y="0"/>
                                </a:lnTo>
                                <a:lnTo>
                                  <a:pt x="88" y="4"/>
                                </a:lnTo>
                                <a:lnTo>
                                  <a:pt x="99" y="8"/>
                                </a:lnTo>
                                <a:lnTo>
                                  <a:pt x="106" y="14"/>
                                </a:lnTo>
                                <a:lnTo>
                                  <a:pt x="112" y="21"/>
                                </a:lnTo>
                                <a:lnTo>
                                  <a:pt x="116" y="31"/>
                                </a:lnTo>
                                <a:lnTo>
                                  <a:pt x="119" y="42"/>
                                </a:lnTo>
                                <a:lnTo>
                                  <a:pt x="119" y="54"/>
                                </a:lnTo>
                                <a:lnTo>
                                  <a:pt x="119" y="152"/>
                                </a:lnTo>
                                <a:close/>
                                <a:moveTo>
                                  <a:pt x="93" y="86"/>
                                </a:moveTo>
                                <a:lnTo>
                                  <a:pt x="69" y="86"/>
                                </a:lnTo>
                                <a:lnTo>
                                  <a:pt x="59" y="86"/>
                                </a:lnTo>
                                <a:lnTo>
                                  <a:pt x="51" y="88"/>
                                </a:lnTo>
                                <a:lnTo>
                                  <a:pt x="43" y="90"/>
                                </a:lnTo>
                                <a:lnTo>
                                  <a:pt x="37" y="94"/>
                                </a:lnTo>
                                <a:lnTo>
                                  <a:pt x="32" y="98"/>
                                </a:lnTo>
                                <a:lnTo>
                                  <a:pt x="30" y="102"/>
                                </a:lnTo>
                                <a:lnTo>
                                  <a:pt x="27" y="107"/>
                                </a:lnTo>
                                <a:lnTo>
                                  <a:pt x="27" y="114"/>
                                </a:lnTo>
                                <a:lnTo>
                                  <a:pt x="29" y="123"/>
                                </a:lnTo>
                                <a:lnTo>
                                  <a:pt x="35" y="132"/>
                                </a:lnTo>
                                <a:lnTo>
                                  <a:pt x="42" y="137"/>
                                </a:lnTo>
                                <a:lnTo>
                                  <a:pt x="54" y="138"/>
                                </a:lnTo>
                                <a:lnTo>
                                  <a:pt x="64" y="137"/>
                                </a:lnTo>
                                <a:lnTo>
                                  <a:pt x="74" y="133"/>
                                </a:lnTo>
                                <a:lnTo>
                                  <a:pt x="83" y="127"/>
                                </a:lnTo>
                                <a:lnTo>
                                  <a:pt x="93" y="116"/>
                                </a:lnTo>
                                <a:lnTo>
                                  <a:pt x="93" y="8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14" name="Freeform 108"/>
                        <wps:cNvSpPr>
                          <a:spLocks/>
                        </wps:cNvSpPr>
                        <wps:spPr bwMode="auto">
                          <a:xfrm>
                            <a:off x="3627438" y="3543300"/>
                            <a:ext cx="65088" cy="82550"/>
                          </a:xfrm>
                          <a:custGeom>
                            <a:avLst/>
                            <a:gdLst>
                              <a:gd name="T0" fmla="*/ 124 w 124"/>
                              <a:gd name="T1" fmla="*/ 153 h 157"/>
                              <a:gd name="T2" fmla="*/ 123 w 124"/>
                              <a:gd name="T3" fmla="*/ 154 h 157"/>
                              <a:gd name="T4" fmla="*/ 120 w 124"/>
                              <a:gd name="T5" fmla="*/ 155 h 157"/>
                              <a:gd name="T6" fmla="*/ 115 w 124"/>
                              <a:gd name="T7" fmla="*/ 157 h 157"/>
                              <a:gd name="T8" fmla="*/ 108 w 124"/>
                              <a:gd name="T9" fmla="*/ 157 h 157"/>
                              <a:gd name="T10" fmla="*/ 102 w 124"/>
                              <a:gd name="T11" fmla="*/ 155 h 157"/>
                              <a:gd name="T12" fmla="*/ 99 w 124"/>
                              <a:gd name="T13" fmla="*/ 154 h 157"/>
                              <a:gd name="T14" fmla="*/ 98 w 124"/>
                              <a:gd name="T15" fmla="*/ 153 h 157"/>
                              <a:gd name="T16" fmla="*/ 98 w 124"/>
                              <a:gd name="T17" fmla="*/ 67 h 157"/>
                              <a:gd name="T18" fmla="*/ 96 w 124"/>
                              <a:gd name="T19" fmla="*/ 47 h 157"/>
                              <a:gd name="T20" fmla="*/ 91 w 124"/>
                              <a:gd name="T21" fmla="*/ 35 h 157"/>
                              <a:gd name="T22" fmla="*/ 81 w 124"/>
                              <a:gd name="T23" fmla="*/ 26 h 157"/>
                              <a:gd name="T24" fmla="*/ 67 w 124"/>
                              <a:gd name="T25" fmla="*/ 22 h 157"/>
                              <a:gd name="T26" fmla="*/ 48 w 124"/>
                              <a:gd name="T27" fmla="*/ 30 h 157"/>
                              <a:gd name="T28" fmla="*/ 27 w 124"/>
                              <a:gd name="T29" fmla="*/ 51 h 157"/>
                              <a:gd name="T30" fmla="*/ 27 w 124"/>
                              <a:gd name="T31" fmla="*/ 153 h 157"/>
                              <a:gd name="T32" fmla="*/ 25 w 124"/>
                              <a:gd name="T33" fmla="*/ 154 h 157"/>
                              <a:gd name="T34" fmla="*/ 22 w 124"/>
                              <a:gd name="T35" fmla="*/ 155 h 157"/>
                              <a:gd name="T36" fmla="*/ 17 w 124"/>
                              <a:gd name="T37" fmla="*/ 157 h 157"/>
                              <a:gd name="T38" fmla="*/ 9 w 124"/>
                              <a:gd name="T39" fmla="*/ 157 h 157"/>
                              <a:gd name="T40" fmla="*/ 4 w 124"/>
                              <a:gd name="T41" fmla="*/ 155 h 157"/>
                              <a:gd name="T42" fmla="*/ 1 w 124"/>
                              <a:gd name="T43" fmla="*/ 154 h 157"/>
                              <a:gd name="T44" fmla="*/ 1 w 124"/>
                              <a:gd name="T45" fmla="*/ 153 h 157"/>
                              <a:gd name="T46" fmla="*/ 0 w 124"/>
                              <a:gd name="T47" fmla="*/ 8 h 157"/>
                              <a:gd name="T48" fmla="*/ 1 w 124"/>
                              <a:gd name="T49" fmla="*/ 5 h 157"/>
                              <a:gd name="T50" fmla="*/ 2 w 124"/>
                              <a:gd name="T51" fmla="*/ 4 h 157"/>
                              <a:gd name="T52" fmla="*/ 6 w 124"/>
                              <a:gd name="T53" fmla="*/ 3 h 157"/>
                              <a:gd name="T54" fmla="*/ 12 w 124"/>
                              <a:gd name="T55" fmla="*/ 3 h 157"/>
                              <a:gd name="T56" fmla="*/ 18 w 124"/>
                              <a:gd name="T57" fmla="*/ 3 h 157"/>
                              <a:gd name="T58" fmla="*/ 22 w 124"/>
                              <a:gd name="T59" fmla="*/ 4 h 157"/>
                              <a:gd name="T60" fmla="*/ 23 w 124"/>
                              <a:gd name="T61" fmla="*/ 5 h 157"/>
                              <a:gd name="T62" fmla="*/ 24 w 124"/>
                              <a:gd name="T63" fmla="*/ 8 h 157"/>
                              <a:gd name="T64" fmla="*/ 36 w 124"/>
                              <a:gd name="T65" fmla="*/ 14 h 157"/>
                              <a:gd name="T66" fmla="*/ 60 w 124"/>
                              <a:gd name="T67" fmla="*/ 1 h 157"/>
                              <a:gd name="T68" fmla="*/ 87 w 124"/>
                              <a:gd name="T69" fmla="*/ 1 h 157"/>
                              <a:gd name="T70" fmla="*/ 107 w 124"/>
                              <a:gd name="T71" fmla="*/ 10 h 157"/>
                              <a:gd name="T72" fmla="*/ 119 w 124"/>
                              <a:gd name="T73" fmla="*/ 26 h 157"/>
                              <a:gd name="T74" fmla="*/ 124 w 124"/>
                              <a:gd name="T75" fmla="*/ 49 h 157"/>
                              <a:gd name="T76" fmla="*/ 124 w 124"/>
                              <a:gd name="T77"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4" h="157">
                                <a:moveTo>
                                  <a:pt x="124" y="152"/>
                                </a:moveTo>
                                <a:lnTo>
                                  <a:pt x="124" y="153"/>
                                </a:lnTo>
                                <a:lnTo>
                                  <a:pt x="124" y="154"/>
                                </a:lnTo>
                                <a:lnTo>
                                  <a:pt x="123" y="154"/>
                                </a:lnTo>
                                <a:lnTo>
                                  <a:pt x="121" y="155"/>
                                </a:lnTo>
                                <a:lnTo>
                                  <a:pt x="120" y="155"/>
                                </a:lnTo>
                                <a:lnTo>
                                  <a:pt x="118" y="157"/>
                                </a:lnTo>
                                <a:lnTo>
                                  <a:pt x="115" y="157"/>
                                </a:lnTo>
                                <a:lnTo>
                                  <a:pt x="112" y="157"/>
                                </a:lnTo>
                                <a:lnTo>
                                  <a:pt x="108" y="157"/>
                                </a:lnTo>
                                <a:lnTo>
                                  <a:pt x="104" y="157"/>
                                </a:lnTo>
                                <a:lnTo>
                                  <a:pt x="102" y="155"/>
                                </a:lnTo>
                                <a:lnTo>
                                  <a:pt x="101" y="155"/>
                                </a:lnTo>
                                <a:lnTo>
                                  <a:pt x="99" y="154"/>
                                </a:lnTo>
                                <a:lnTo>
                                  <a:pt x="98" y="154"/>
                                </a:lnTo>
                                <a:lnTo>
                                  <a:pt x="98" y="153"/>
                                </a:lnTo>
                                <a:lnTo>
                                  <a:pt x="98" y="152"/>
                                </a:lnTo>
                                <a:lnTo>
                                  <a:pt x="98" y="67"/>
                                </a:lnTo>
                                <a:lnTo>
                                  <a:pt x="98" y="56"/>
                                </a:lnTo>
                                <a:lnTo>
                                  <a:pt x="96" y="47"/>
                                </a:lnTo>
                                <a:lnTo>
                                  <a:pt x="93" y="40"/>
                                </a:lnTo>
                                <a:lnTo>
                                  <a:pt x="91" y="35"/>
                                </a:lnTo>
                                <a:lnTo>
                                  <a:pt x="86" y="30"/>
                                </a:lnTo>
                                <a:lnTo>
                                  <a:pt x="81" y="26"/>
                                </a:lnTo>
                                <a:lnTo>
                                  <a:pt x="75" y="24"/>
                                </a:lnTo>
                                <a:lnTo>
                                  <a:pt x="67" y="22"/>
                                </a:lnTo>
                                <a:lnTo>
                                  <a:pt x="57" y="24"/>
                                </a:lnTo>
                                <a:lnTo>
                                  <a:pt x="48" y="30"/>
                                </a:lnTo>
                                <a:lnTo>
                                  <a:pt x="38" y="38"/>
                                </a:lnTo>
                                <a:lnTo>
                                  <a:pt x="27" y="51"/>
                                </a:lnTo>
                                <a:lnTo>
                                  <a:pt x="27" y="152"/>
                                </a:lnTo>
                                <a:lnTo>
                                  <a:pt x="27" y="153"/>
                                </a:lnTo>
                                <a:lnTo>
                                  <a:pt x="25" y="154"/>
                                </a:lnTo>
                                <a:lnTo>
                                  <a:pt x="25" y="154"/>
                                </a:lnTo>
                                <a:lnTo>
                                  <a:pt x="24" y="155"/>
                                </a:lnTo>
                                <a:lnTo>
                                  <a:pt x="22" y="155"/>
                                </a:lnTo>
                                <a:lnTo>
                                  <a:pt x="19" y="157"/>
                                </a:lnTo>
                                <a:lnTo>
                                  <a:pt x="17" y="157"/>
                                </a:lnTo>
                                <a:lnTo>
                                  <a:pt x="13" y="157"/>
                                </a:lnTo>
                                <a:lnTo>
                                  <a:pt x="9" y="157"/>
                                </a:lnTo>
                                <a:lnTo>
                                  <a:pt x="7" y="157"/>
                                </a:lnTo>
                                <a:lnTo>
                                  <a:pt x="4" y="155"/>
                                </a:lnTo>
                                <a:lnTo>
                                  <a:pt x="3" y="155"/>
                                </a:lnTo>
                                <a:lnTo>
                                  <a:pt x="1" y="154"/>
                                </a:lnTo>
                                <a:lnTo>
                                  <a:pt x="1" y="154"/>
                                </a:lnTo>
                                <a:lnTo>
                                  <a:pt x="1" y="153"/>
                                </a:lnTo>
                                <a:lnTo>
                                  <a:pt x="0" y="152"/>
                                </a:lnTo>
                                <a:lnTo>
                                  <a:pt x="0" y="8"/>
                                </a:lnTo>
                                <a:lnTo>
                                  <a:pt x="1" y="6"/>
                                </a:lnTo>
                                <a:lnTo>
                                  <a:pt x="1" y="5"/>
                                </a:lnTo>
                                <a:lnTo>
                                  <a:pt x="1" y="4"/>
                                </a:lnTo>
                                <a:lnTo>
                                  <a:pt x="2" y="4"/>
                                </a:lnTo>
                                <a:lnTo>
                                  <a:pt x="4" y="3"/>
                                </a:lnTo>
                                <a:lnTo>
                                  <a:pt x="6" y="3"/>
                                </a:lnTo>
                                <a:lnTo>
                                  <a:pt x="8" y="3"/>
                                </a:lnTo>
                                <a:lnTo>
                                  <a:pt x="12" y="3"/>
                                </a:lnTo>
                                <a:lnTo>
                                  <a:pt x="16" y="3"/>
                                </a:lnTo>
                                <a:lnTo>
                                  <a:pt x="18" y="3"/>
                                </a:lnTo>
                                <a:lnTo>
                                  <a:pt x="20" y="3"/>
                                </a:lnTo>
                                <a:lnTo>
                                  <a:pt x="22" y="4"/>
                                </a:lnTo>
                                <a:lnTo>
                                  <a:pt x="23" y="4"/>
                                </a:lnTo>
                                <a:lnTo>
                                  <a:pt x="23" y="5"/>
                                </a:lnTo>
                                <a:lnTo>
                                  <a:pt x="24" y="6"/>
                                </a:lnTo>
                                <a:lnTo>
                                  <a:pt x="24" y="8"/>
                                </a:lnTo>
                                <a:lnTo>
                                  <a:pt x="24" y="26"/>
                                </a:lnTo>
                                <a:lnTo>
                                  <a:pt x="36" y="14"/>
                                </a:lnTo>
                                <a:lnTo>
                                  <a:pt x="48" y="6"/>
                                </a:lnTo>
                                <a:lnTo>
                                  <a:pt x="60" y="1"/>
                                </a:lnTo>
                                <a:lnTo>
                                  <a:pt x="72" y="0"/>
                                </a:lnTo>
                                <a:lnTo>
                                  <a:pt x="87" y="1"/>
                                </a:lnTo>
                                <a:lnTo>
                                  <a:pt x="97" y="5"/>
                                </a:lnTo>
                                <a:lnTo>
                                  <a:pt x="107" y="10"/>
                                </a:lnTo>
                                <a:lnTo>
                                  <a:pt x="113" y="17"/>
                                </a:lnTo>
                                <a:lnTo>
                                  <a:pt x="119" y="26"/>
                                </a:lnTo>
                                <a:lnTo>
                                  <a:pt x="121" y="37"/>
                                </a:lnTo>
                                <a:lnTo>
                                  <a:pt x="124" y="49"/>
                                </a:lnTo>
                                <a:lnTo>
                                  <a:pt x="124" y="63"/>
                                </a:lnTo>
                                <a:lnTo>
                                  <a:pt x="124"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15" name="Freeform 109"/>
                        <wps:cNvSpPr>
                          <a:spLocks/>
                        </wps:cNvSpPr>
                        <wps:spPr bwMode="auto">
                          <a:xfrm>
                            <a:off x="3713163" y="3543300"/>
                            <a:ext cx="60325" cy="84138"/>
                          </a:xfrm>
                          <a:custGeom>
                            <a:avLst/>
                            <a:gdLst>
                              <a:gd name="T0" fmla="*/ 115 w 115"/>
                              <a:gd name="T1" fmla="*/ 132 h 159"/>
                              <a:gd name="T2" fmla="*/ 113 w 115"/>
                              <a:gd name="T3" fmla="*/ 136 h 159"/>
                              <a:gd name="T4" fmla="*/ 113 w 115"/>
                              <a:gd name="T5" fmla="*/ 139 h 159"/>
                              <a:gd name="T6" fmla="*/ 112 w 115"/>
                              <a:gd name="T7" fmla="*/ 142 h 159"/>
                              <a:gd name="T8" fmla="*/ 107 w 115"/>
                              <a:gd name="T9" fmla="*/ 146 h 159"/>
                              <a:gd name="T10" fmla="*/ 99 w 115"/>
                              <a:gd name="T11" fmla="*/ 150 h 159"/>
                              <a:gd name="T12" fmla="*/ 86 w 115"/>
                              <a:gd name="T13" fmla="*/ 155 h 159"/>
                              <a:gd name="T14" fmla="*/ 73 w 115"/>
                              <a:gd name="T15" fmla="*/ 158 h 159"/>
                              <a:gd name="T16" fmla="*/ 49 w 115"/>
                              <a:gd name="T17" fmla="*/ 158 h 159"/>
                              <a:gd name="T18" fmla="*/ 26 w 115"/>
                              <a:gd name="T19" fmla="*/ 148 h 159"/>
                              <a:gd name="T20" fmla="*/ 10 w 115"/>
                              <a:gd name="T21" fmla="*/ 128 h 159"/>
                              <a:gd name="T22" fmla="*/ 1 w 115"/>
                              <a:gd name="T23" fmla="*/ 99 h 159"/>
                              <a:gd name="T24" fmla="*/ 1 w 115"/>
                              <a:gd name="T25" fmla="*/ 61 h 159"/>
                              <a:gd name="T26" fmla="*/ 11 w 115"/>
                              <a:gd name="T27" fmla="*/ 30 h 159"/>
                              <a:gd name="T28" fmla="*/ 30 w 115"/>
                              <a:gd name="T29" fmla="*/ 10 h 159"/>
                              <a:gd name="T30" fmla="*/ 54 w 115"/>
                              <a:gd name="T31" fmla="*/ 1 h 159"/>
                              <a:gd name="T32" fmla="*/ 75 w 115"/>
                              <a:gd name="T33" fmla="*/ 0 h 159"/>
                              <a:gd name="T34" fmla="*/ 88 w 115"/>
                              <a:gd name="T35" fmla="*/ 3 h 159"/>
                              <a:gd name="T36" fmla="*/ 99 w 115"/>
                              <a:gd name="T37" fmla="*/ 8 h 159"/>
                              <a:gd name="T38" fmla="*/ 107 w 115"/>
                              <a:gd name="T39" fmla="*/ 13 h 159"/>
                              <a:gd name="T40" fmla="*/ 111 w 115"/>
                              <a:gd name="T41" fmla="*/ 16 h 159"/>
                              <a:gd name="T42" fmla="*/ 112 w 115"/>
                              <a:gd name="T43" fmla="*/ 19 h 159"/>
                              <a:gd name="T44" fmla="*/ 113 w 115"/>
                              <a:gd name="T45" fmla="*/ 21 h 159"/>
                              <a:gd name="T46" fmla="*/ 113 w 115"/>
                              <a:gd name="T47" fmla="*/ 26 h 159"/>
                              <a:gd name="T48" fmla="*/ 113 w 115"/>
                              <a:gd name="T49" fmla="*/ 33 h 159"/>
                              <a:gd name="T50" fmla="*/ 111 w 115"/>
                              <a:gd name="T51" fmla="*/ 40 h 159"/>
                              <a:gd name="T52" fmla="*/ 106 w 115"/>
                              <a:gd name="T53" fmla="*/ 40 h 159"/>
                              <a:gd name="T54" fmla="*/ 100 w 115"/>
                              <a:gd name="T55" fmla="*/ 35 h 159"/>
                              <a:gd name="T56" fmla="*/ 90 w 115"/>
                              <a:gd name="T57" fmla="*/ 27 h 159"/>
                              <a:gd name="T58" fmla="*/ 76 w 115"/>
                              <a:gd name="T59" fmla="*/ 22 h 159"/>
                              <a:gd name="T60" fmla="*/ 58 w 115"/>
                              <a:gd name="T61" fmla="*/ 24 h 159"/>
                              <a:gd name="T62" fmla="*/ 38 w 115"/>
                              <a:gd name="T63" fmla="*/ 37 h 159"/>
                              <a:gd name="T64" fmla="*/ 28 w 115"/>
                              <a:gd name="T65" fmla="*/ 67 h 159"/>
                              <a:gd name="T66" fmla="*/ 28 w 115"/>
                              <a:gd name="T67" fmla="*/ 93 h 159"/>
                              <a:gd name="T68" fmla="*/ 33 w 115"/>
                              <a:gd name="T69" fmla="*/ 115 h 159"/>
                              <a:gd name="T70" fmla="*/ 44 w 115"/>
                              <a:gd name="T71" fmla="*/ 128 h 159"/>
                              <a:gd name="T72" fmla="*/ 59 w 115"/>
                              <a:gd name="T73" fmla="*/ 136 h 159"/>
                              <a:gd name="T74" fmla="*/ 76 w 115"/>
                              <a:gd name="T75" fmla="*/ 136 h 159"/>
                              <a:gd name="T76" fmla="*/ 91 w 115"/>
                              <a:gd name="T77" fmla="*/ 130 h 159"/>
                              <a:gd name="T78" fmla="*/ 101 w 115"/>
                              <a:gd name="T79" fmla="*/ 123 h 159"/>
                              <a:gd name="T80" fmla="*/ 107 w 115"/>
                              <a:gd name="T81" fmla="*/ 118 h 159"/>
                              <a:gd name="T82" fmla="*/ 111 w 115"/>
                              <a:gd name="T83" fmla="*/ 117 h 159"/>
                              <a:gd name="T84" fmla="*/ 112 w 115"/>
                              <a:gd name="T85" fmla="*/ 118 h 159"/>
                              <a:gd name="T86" fmla="*/ 113 w 115"/>
                              <a:gd name="T87" fmla="*/ 122 h 159"/>
                              <a:gd name="T88" fmla="*/ 115 w 115"/>
                              <a:gd name="T89" fmla="*/ 127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15" h="159">
                                <a:moveTo>
                                  <a:pt x="115" y="130"/>
                                </a:moveTo>
                                <a:lnTo>
                                  <a:pt x="115" y="132"/>
                                </a:lnTo>
                                <a:lnTo>
                                  <a:pt x="115" y="134"/>
                                </a:lnTo>
                                <a:lnTo>
                                  <a:pt x="113" y="136"/>
                                </a:lnTo>
                                <a:lnTo>
                                  <a:pt x="113" y="138"/>
                                </a:lnTo>
                                <a:lnTo>
                                  <a:pt x="113" y="139"/>
                                </a:lnTo>
                                <a:lnTo>
                                  <a:pt x="112" y="141"/>
                                </a:lnTo>
                                <a:lnTo>
                                  <a:pt x="112" y="142"/>
                                </a:lnTo>
                                <a:lnTo>
                                  <a:pt x="110" y="143"/>
                                </a:lnTo>
                                <a:lnTo>
                                  <a:pt x="107" y="146"/>
                                </a:lnTo>
                                <a:lnTo>
                                  <a:pt x="104" y="148"/>
                                </a:lnTo>
                                <a:lnTo>
                                  <a:pt x="99" y="150"/>
                                </a:lnTo>
                                <a:lnTo>
                                  <a:pt x="92" y="153"/>
                                </a:lnTo>
                                <a:lnTo>
                                  <a:pt x="86" y="155"/>
                                </a:lnTo>
                                <a:lnTo>
                                  <a:pt x="79" y="157"/>
                                </a:lnTo>
                                <a:lnTo>
                                  <a:pt x="73" y="158"/>
                                </a:lnTo>
                                <a:lnTo>
                                  <a:pt x="65" y="159"/>
                                </a:lnTo>
                                <a:lnTo>
                                  <a:pt x="49" y="158"/>
                                </a:lnTo>
                                <a:lnTo>
                                  <a:pt x="37" y="153"/>
                                </a:lnTo>
                                <a:lnTo>
                                  <a:pt x="26" y="148"/>
                                </a:lnTo>
                                <a:lnTo>
                                  <a:pt x="17" y="138"/>
                                </a:lnTo>
                                <a:lnTo>
                                  <a:pt x="10" y="128"/>
                                </a:lnTo>
                                <a:lnTo>
                                  <a:pt x="5" y="115"/>
                                </a:lnTo>
                                <a:lnTo>
                                  <a:pt x="1" y="99"/>
                                </a:lnTo>
                                <a:lnTo>
                                  <a:pt x="0" y="81"/>
                                </a:lnTo>
                                <a:lnTo>
                                  <a:pt x="1" y="61"/>
                                </a:lnTo>
                                <a:lnTo>
                                  <a:pt x="6" y="45"/>
                                </a:lnTo>
                                <a:lnTo>
                                  <a:pt x="11" y="30"/>
                                </a:lnTo>
                                <a:lnTo>
                                  <a:pt x="20" y="20"/>
                                </a:lnTo>
                                <a:lnTo>
                                  <a:pt x="30" y="10"/>
                                </a:lnTo>
                                <a:lnTo>
                                  <a:pt x="41" y="5"/>
                                </a:lnTo>
                                <a:lnTo>
                                  <a:pt x="54" y="1"/>
                                </a:lnTo>
                                <a:lnTo>
                                  <a:pt x="68" y="0"/>
                                </a:lnTo>
                                <a:lnTo>
                                  <a:pt x="75" y="0"/>
                                </a:lnTo>
                                <a:lnTo>
                                  <a:pt x="81" y="1"/>
                                </a:lnTo>
                                <a:lnTo>
                                  <a:pt x="88" y="3"/>
                                </a:lnTo>
                                <a:lnTo>
                                  <a:pt x="94" y="5"/>
                                </a:lnTo>
                                <a:lnTo>
                                  <a:pt x="99" y="8"/>
                                </a:lnTo>
                                <a:lnTo>
                                  <a:pt x="102" y="10"/>
                                </a:lnTo>
                                <a:lnTo>
                                  <a:pt x="107" y="13"/>
                                </a:lnTo>
                                <a:lnTo>
                                  <a:pt x="109" y="14"/>
                                </a:lnTo>
                                <a:lnTo>
                                  <a:pt x="111" y="16"/>
                                </a:lnTo>
                                <a:lnTo>
                                  <a:pt x="112" y="17"/>
                                </a:lnTo>
                                <a:lnTo>
                                  <a:pt x="112" y="19"/>
                                </a:lnTo>
                                <a:lnTo>
                                  <a:pt x="113" y="20"/>
                                </a:lnTo>
                                <a:lnTo>
                                  <a:pt x="113" y="21"/>
                                </a:lnTo>
                                <a:lnTo>
                                  <a:pt x="113" y="24"/>
                                </a:lnTo>
                                <a:lnTo>
                                  <a:pt x="113" y="26"/>
                                </a:lnTo>
                                <a:lnTo>
                                  <a:pt x="113" y="29"/>
                                </a:lnTo>
                                <a:lnTo>
                                  <a:pt x="113" y="33"/>
                                </a:lnTo>
                                <a:lnTo>
                                  <a:pt x="112" y="37"/>
                                </a:lnTo>
                                <a:lnTo>
                                  <a:pt x="111" y="40"/>
                                </a:lnTo>
                                <a:lnTo>
                                  <a:pt x="109" y="40"/>
                                </a:lnTo>
                                <a:lnTo>
                                  <a:pt x="106" y="40"/>
                                </a:lnTo>
                                <a:lnTo>
                                  <a:pt x="104" y="37"/>
                                </a:lnTo>
                                <a:lnTo>
                                  <a:pt x="100" y="35"/>
                                </a:lnTo>
                                <a:lnTo>
                                  <a:pt x="95" y="31"/>
                                </a:lnTo>
                                <a:lnTo>
                                  <a:pt x="90" y="27"/>
                                </a:lnTo>
                                <a:lnTo>
                                  <a:pt x="84" y="25"/>
                                </a:lnTo>
                                <a:lnTo>
                                  <a:pt x="76" y="22"/>
                                </a:lnTo>
                                <a:lnTo>
                                  <a:pt x="68" y="22"/>
                                </a:lnTo>
                                <a:lnTo>
                                  <a:pt x="58" y="24"/>
                                </a:lnTo>
                                <a:lnTo>
                                  <a:pt x="43" y="31"/>
                                </a:lnTo>
                                <a:lnTo>
                                  <a:pt x="38" y="37"/>
                                </a:lnTo>
                                <a:lnTo>
                                  <a:pt x="33" y="45"/>
                                </a:lnTo>
                                <a:lnTo>
                                  <a:pt x="28" y="67"/>
                                </a:lnTo>
                                <a:lnTo>
                                  <a:pt x="28" y="80"/>
                                </a:lnTo>
                                <a:lnTo>
                                  <a:pt x="28" y="93"/>
                                </a:lnTo>
                                <a:lnTo>
                                  <a:pt x="31" y="105"/>
                                </a:lnTo>
                                <a:lnTo>
                                  <a:pt x="33" y="115"/>
                                </a:lnTo>
                                <a:lnTo>
                                  <a:pt x="38" y="122"/>
                                </a:lnTo>
                                <a:lnTo>
                                  <a:pt x="44" y="128"/>
                                </a:lnTo>
                                <a:lnTo>
                                  <a:pt x="51" y="132"/>
                                </a:lnTo>
                                <a:lnTo>
                                  <a:pt x="59" y="136"/>
                                </a:lnTo>
                                <a:lnTo>
                                  <a:pt x="68" y="136"/>
                                </a:lnTo>
                                <a:lnTo>
                                  <a:pt x="76" y="136"/>
                                </a:lnTo>
                                <a:lnTo>
                                  <a:pt x="84" y="133"/>
                                </a:lnTo>
                                <a:lnTo>
                                  <a:pt x="91" y="130"/>
                                </a:lnTo>
                                <a:lnTo>
                                  <a:pt x="96" y="127"/>
                                </a:lnTo>
                                <a:lnTo>
                                  <a:pt x="101" y="123"/>
                                </a:lnTo>
                                <a:lnTo>
                                  <a:pt x="105" y="121"/>
                                </a:lnTo>
                                <a:lnTo>
                                  <a:pt x="107" y="118"/>
                                </a:lnTo>
                                <a:lnTo>
                                  <a:pt x="110" y="117"/>
                                </a:lnTo>
                                <a:lnTo>
                                  <a:pt x="111" y="117"/>
                                </a:lnTo>
                                <a:lnTo>
                                  <a:pt x="112" y="118"/>
                                </a:lnTo>
                                <a:lnTo>
                                  <a:pt x="112" y="118"/>
                                </a:lnTo>
                                <a:lnTo>
                                  <a:pt x="113" y="121"/>
                                </a:lnTo>
                                <a:lnTo>
                                  <a:pt x="113" y="122"/>
                                </a:lnTo>
                                <a:lnTo>
                                  <a:pt x="115" y="125"/>
                                </a:lnTo>
                                <a:lnTo>
                                  <a:pt x="115" y="127"/>
                                </a:lnTo>
                                <a:lnTo>
                                  <a:pt x="115" y="13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16" name="Freeform 110"/>
                        <wps:cNvSpPr>
                          <a:spLocks noEditPoints="1"/>
                        </wps:cNvSpPr>
                        <wps:spPr bwMode="auto">
                          <a:xfrm>
                            <a:off x="3787775" y="3543300"/>
                            <a:ext cx="69850" cy="84138"/>
                          </a:xfrm>
                          <a:custGeom>
                            <a:avLst/>
                            <a:gdLst>
                              <a:gd name="T0" fmla="*/ 131 w 133"/>
                              <a:gd name="T1" fmla="*/ 79 h 159"/>
                              <a:gd name="T2" fmla="*/ 125 w 133"/>
                              <a:gd name="T3" fmla="*/ 84 h 159"/>
                              <a:gd name="T4" fmla="*/ 27 w 133"/>
                              <a:gd name="T5" fmla="*/ 85 h 159"/>
                              <a:gd name="T6" fmla="*/ 29 w 133"/>
                              <a:gd name="T7" fmla="*/ 106 h 159"/>
                              <a:gd name="T8" fmla="*/ 38 w 133"/>
                              <a:gd name="T9" fmla="*/ 123 h 159"/>
                              <a:gd name="T10" fmla="*/ 52 w 133"/>
                              <a:gd name="T11" fmla="*/ 133 h 159"/>
                              <a:gd name="T12" fmla="*/ 75 w 133"/>
                              <a:gd name="T13" fmla="*/ 137 h 159"/>
                              <a:gd name="T14" fmla="*/ 92 w 133"/>
                              <a:gd name="T15" fmla="*/ 136 h 159"/>
                              <a:gd name="T16" fmla="*/ 107 w 133"/>
                              <a:gd name="T17" fmla="*/ 132 h 159"/>
                              <a:gd name="T18" fmla="*/ 115 w 133"/>
                              <a:gd name="T19" fmla="*/ 128 h 159"/>
                              <a:gd name="T20" fmla="*/ 121 w 133"/>
                              <a:gd name="T21" fmla="*/ 126 h 159"/>
                              <a:gd name="T22" fmla="*/ 124 w 133"/>
                              <a:gd name="T23" fmla="*/ 127 h 159"/>
                              <a:gd name="T24" fmla="*/ 125 w 133"/>
                              <a:gd name="T25" fmla="*/ 128 h 159"/>
                              <a:gd name="T26" fmla="*/ 125 w 133"/>
                              <a:gd name="T27" fmla="*/ 132 h 159"/>
                              <a:gd name="T28" fmla="*/ 126 w 133"/>
                              <a:gd name="T29" fmla="*/ 137 h 159"/>
                              <a:gd name="T30" fmla="*/ 125 w 133"/>
                              <a:gd name="T31" fmla="*/ 141 h 159"/>
                              <a:gd name="T32" fmla="*/ 125 w 133"/>
                              <a:gd name="T33" fmla="*/ 143 h 159"/>
                              <a:gd name="T34" fmla="*/ 124 w 133"/>
                              <a:gd name="T35" fmla="*/ 146 h 159"/>
                              <a:gd name="T36" fmla="*/ 123 w 133"/>
                              <a:gd name="T37" fmla="*/ 147 h 159"/>
                              <a:gd name="T38" fmla="*/ 118 w 133"/>
                              <a:gd name="T39" fmla="*/ 149 h 159"/>
                              <a:gd name="T40" fmla="*/ 107 w 133"/>
                              <a:gd name="T41" fmla="*/ 154 h 159"/>
                              <a:gd name="T42" fmla="*/ 91 w 133"/>
                              <a:gd name="T43" fmla="*/ 157 h 159"/>
                              <a:gd name="T44" fmla="*/ 71 w 133"/>
                              <a:gd name="T45" fmla="*/ 159 h 159"/>
                              <a:gd name="T46" fmla="*/ 40 w 133"/>
                              <a:gd name="T47" fmla="*/ 154 h 159"/>
                              <a:gd name="T48" fmla="*/ 18 w 133"/>
                              <a:gd name="T49" fmla="*/ 139 h 159"/>
                              <a:gd name="T50" fmla="*/ 4 w 133"/>
                              <a:gd name="T51" fmla="*/ 115 h 159"/>
                              <a:gd name="T52" fmla="*/ 0 w 133"/>
                              <a:gd name="T53" fmla="*/ 80 h 159"/>
                              <a:gd name="T54" fmla="*/ 4 w 133"/>
                              <a:gd name="T55" fmla="*/ 47 h 159"/>
                              <a:gd name="T56" fmla="*/ 18 w 133"/>
                              <a:gd name="T57" fmla="*/ 21 h 159"/>
                              <a:gd name="T58" fmla="*/ 40 w 133"/>
                              <a:gd name="T59" fmla="*/ 5 h 159"/>
                              <a:gd name="T60" fmla="*/ 68 w 133"/>
                              <a:gd name="T61" fmla="*/ 0 h 159"/>
                              <a:gd name="T62" fmla="*/ 97 w 133"/>
                              <a:gd name="T63" fmla="*/ 5 h 159"/>
                              <a:gd name="T64" fmla="*/ 117 w 133"/>
                              <a:gd name="T65" fmla="*/ 20 h 159"/>
                              <a:gd name="T66" fmla="*/ 129 w 133"/>
                              <a:gd name="T67" fmla="*/ 42 h 159"/>
                              <a:gd name="T68" fmla="*/ 133 w 133"/>
                              <a:gd name="T69" fmla="*/ 68 h 159"/>
                              <a:gd name="T70" fmla="*/ 105 w 133"/>
                              <a:gd name="T71" fmla="*/ 65 h 159"/>
                              <a:gd name="T72" fmla="*/ 101 w 133"/>
                              <a:gd name="T73" fmla="*/ 38 h 159"/>
                              <a:gd name="T74" fmla="*/ 91 w 133"/>
                              <a:gd name="T75" fmla="*/ 27 h 159"/>
                              <a:gd name="T76" fmla="*/ 67 w 133"/>
                              <a:gd name="T77" fmla="*/ 21 h 159"/>
                              <a:gd name="T78" fmla="*/ 50 w 133"/>
                              <a:gd name="T79" fmla="*/ 25 h 159"/>
                              <a:gd name="T80" fmla="*/ 38 w 133"/>
                              <a:gd name="T81" fmla="*/ 35 h 159"/>
                              <a:gd name="T82" fmla="*/ 30 w 133"/>
                              <a:gd name="T83" fmla="*/ 48 h 159"/>
                              <a:gd name="T84" fmla="*/ 27 w 133"/>
                              <a:gd name="T85" fmla="*/ 65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33" h="159">
                                <a:moveTo>
                                  <a:pt x="133" y="73"/>
                                </a:moveTo>
                                <a:lnTo>
                                  <a:pt x="131" y="79"/>
                                </a:lnTo>
                                <a:lnTo>
                                  <a:pt x="129" y="83"/>
                                </a:lnTo>
                                <a:lnTo>
                                  <a:pt x="125" y="84"/>
                                </a:lnTo>
                                <a:lnTo>
                                  <a:pt x="121" y="85"/>
                                </a:lnTo>
                                <a:lnTo>
                                  <a:pt x="27" y="85"/>
                                </a:lnTo>
                                <a:lnTo>
                                  <a:pt x="28" y="96"/>
                                </a:lnTo>
                                <a:lnTo>
                                  <a:pt x="29" y="106"/>
                                </a:lnTo>
                                <a:lnTo>
                                  <a:pt x="33" y="116"/>
                                </a:lnTo>
                                <a:lnTo>
                                  <a:pt x="38" y="123"/>
                                </a:lnTo>
                                <a:lnTo>
                                  <a:pt x="44" y="130"/>
                                </a:lnTo>
                                <a:lnTo>
                                  <a:pt x="52" y="133"/>
                                </a:lnTo>
                                <a:lnTo>
                                  <a:pt x="62" y="137"/>
                                </a:lnTo>
                                <a:lnTo>
                                  <a:pt x="75" y="137"/>
                                </a:lnTo>
                                <a:lnTo>
                                  <a:pt x="85" y="137"/>
                                </a:lnTo>
                                <a:lnTo>
                                  <a:pt x="92" y="136"/>
                                </a:lnTo>
                                <a:lnTo>
                                  <a:pt x="101" y="133"/>
                                </a:lnTo>
                                <a:lnTo>
                                  <a:pt x="107" y="132"/>
                                </a:lnTo>
                                <a:lnTo>
                                  <a:pt x="112" y="130"/>
                                </a:lnTo>
                                <a:lnTo>
                                  <a:pt x="115" y="128"/>
                                </a:lnTo>
                                <a:lnTo>
                                  <a:pt x="119" y="127"/>
                                </a:lnTo>
                                <a:lnTo>
                                  <a:pt x="121" y="126"/>
                                </a:lnTo>
                                <a:lnTo>
                                  <a:pt x="123" y="126"/>
                                </a:lnTo>
                                <a:lnTo>
                                  <a:pt x="124" y="127"/>
                                </a:lnTo>
                                <a:lnTo>
                                  <a:pt x="124" y="127"/>
                                </a:lnTo>
                                <a:lnTo>
                                  <a:pt x="125" y="128"/>
                                </a:lnTo>
                                <a:lnTo>
                                  <a:pt x="125" y="130"/>
                                </a:lnTo>
                                <a:lnTo>
                                  <a:pt x="125" y="132"/>
                                </a:lnTo>
                                <a:lnTo>
                                  <a:pt x="126" y="133"/>
                                </a:lnTo>
                                <a:lnTo>
                                  <a:pt x="126" y="137"/>
                                </a:lnTo>
                                <a:lnTo>
                                  <a:pt x="126" y="138"/>
                                </a:lnTo>
                                <a:lnTo>
                                  <a:pt x="125" y="141"/>
                                </a:lnTo>
                                <a:lnTo>
                                  <a:pt x="125" y="142"/>
                                </a:lnTo>
                                <a:lnTo>
                                  <a:pt x="125" y="143"/>
                                </a:lnTo>
                                <a:lnTo>
                                  <a:pt x="125" y="144"/>
                                </a:lnTo>
                                <a:lnTo>
                                  <a:pt x="124" y="146"/>
                                </a:lnTo>
                                <a:lnTo>
                                  <a:pt x="124" y="146"/>
                                </a:lnTo>
                                <a:lnTo>
                                  <a:pt x="123" y="147"/>
                                </a:lnTo>
                                <a:lnTo>
                                  <a:pt x="121" y="148"/>
                                </a:lnTo>
                                <a:lnTo>
                                  <a:pt x="118" y="149"/>
                                </a:lnTo>
                                <a:lnTo>
                                  <a:pt x="113" y="152"/>
                                </a:lnTo>
                                <a:lnTo>
                                  <a:pt x="107" y="154"/>
                                </a:lnTo>
                                <a:lnTo>
                                  <a:pt x="99" y="155"/>
                                </a:lnTo>
                                <a:lnTo>
                                  <a:pt x="91" y="157"/>
                                </a:lnTo>
                                <a:lnTo>
                                  <a:pt x="82" y="158"/>
                                </a:lnTo>
                                <a:lnTo>
                                  <a:pt x="71" y="159"/>
                                </a:lnTo>
                                <a:lnTo>
                                  <a:pt x="54" y="158"/>
                                </a:lnTo>
                                <a:lnTo>
                                  <a:pt x="40" y="154"/>
                                </a:lnTo>
                                <a:lnTo>
                                  <a:pt x="28" y="148"/>
                                </a:lnTo>
                                <a:lnTo>
                                  <a:pt x="18" y="139"/>
                                </a:lnTo>
                                <a:lnTo>
                                  <a:pt x="9" y="128"/>
                                </a:lnTo>
                                <a:lnTo>
                                  <a:pt x="4" y="115"/>
                                </a:lnTo>
                                <a:lnTo>
                                  <a:pt x="0" y="99"/>
                                </a:lnTo>
                                <a:lnTo>
                                  <a:pt x="0" y="80"/>
                                </a:lnTo>
                                <a:lnTo>
                                  <a:pt x="0" y="62"/>
                                </a:lnTo>
                                <a:lnTo>
                                  <a:pt x="4" y="47"/>
                                </a:lnTo>
                                <a:lnTo>
                                  <a:pt x="9" y="32"/>
                                </a:lnTo>
                                <a:lnTo>
                                  <a:pt x="18" y="21"/>
                                </a:lnTo>
                                <a:lnTo>
                                  <a:pt x="28" y="13"/>
                                </a:lnTo>
                                <a:lnTo>
                                  <a:pt x="40" y="5"/>
                                </a:lnTo>
                                <a:lnTo>
                                  <a:pt x="54" y="1"/>
                                </a:lnTo>
                                <a:lnTo>
                                  <a:pt x="68" y="0"/>
                                </a:lnTo>
                                <a:lnTo>
                                  <a:pt x="85" y="1"/>
                                </a:lnTo>
                                <a:lnTo>
                                  <a:pt x="97" y="5"/>
                                </a:lnTo>
                                <a:lnTo>
                                  <a:pt x="109" y="11"/>
                                </a:lnTo>
                                <a:lnTo>
                                  <a:pt x="117" y="20"/>
                                </a:lnTo>
                                <a:lnTo>
                                  <a:pt x="124" y="30"/>
                                </a:lnTo>
                                <a:lnTo>
                                  <a:pt x="129" y="42"/>
                                </a:lnTo>
                                <a:lnTo>
                                  <a:pt x="131" y="54"/>
                                </a:lnTo>
                                <a:lnTo>
                                  <a:pt x="133" y="68"/>
                                </a:lnTo>
                                <a:lnTo>
                                  <a:pt x="133" y="73"/>
                                </a:lnTo>
                                <a:close/>
                                <a:moveTo>
                                  <a:pt x="105" y="65"/>
                                </a:moveTo>
                                <a:lnTo>
                                  <a:pt x="105" y="56"/>
                                </a:lnTo>
                                <a:lnTo>
                                  <a:pt x="101" y="38"/>
                                </a:lnTo>
                                <a:lnTo>
                                  <a:pt x="96" y="32"/>
                                </a:lnTo>
                                <a:lnTo>
                                  <a:pt x="91" y="27"/>
                                </a:lnTo>
                                <a:lnTo>
                                  <a:pt x="77" y="21"/>
                                </a:lnTo>
                                <a:lnTo>
                                  <a:pt x="67" y="21"/>
                                </a:lnTo>
                                <a:lnTo>
                                  <a:pt x="57" y="21"/>
                                </a:lnTo>
                                <a:lnTo>
                                  <a:pt x="50" y="25"/>
                                </a:lnTo>
                                <a:lnTo>
                                  <a:pt x="43" y="29"/>
                                </a:lnTo>
                                <a:lnTo>
                                  <a:pt x="38" y="35"/>
                                </a:lnTo>
                                <a:lnTo>
                                  <a:pt x="33" y="41"/>
                                </a:lnTo>
                                <a:lnTo>
                                  <a:pt x="30" y="48"/>
                                </a:lnTo>
                                <a:lnTo>
                                  <a:pt x="28" y="57"/>
                                </a:lnTo>
                                <a:lnTo>
                                  <a:pt x="27" y="65"/>
                                </a:lnTo>
                                <a:lnTo>
                                  <a:pt x="105" y="6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17" name="Freeform 111"/>
                        <wps:cNvSpPr>
                          <a:spLocks noEditPoints="1"/>
                        </wps:cNvSpPr>
                        <wps:spPr bwMode="auto">
                          <a:xfrm>
                            <a:off x="3913188" y="3543300"/>
                            <a:ext cx="76200" cy="84138"/>
                          </a:xfrm>
                          <a:custGeom>
                            <a:avLst/>
                            <a:gdLst>
                              <a:gd name="T0" fmla="*/ 143 w 144"/>
                              <a:gd name="T1" fmla="*/ 95 h 159"/>
                              <a:gd name="T2" fmla="*/ 134 w 144"/>
                              <a:gd name="T3" fmla="*/ 125 h 159"/>
                              <a:gd name="T4" fmla="*/ 116 w 144"/>
                              <a:gd name="T5" fmla="*/ 146 h 159"/>
                              <a:gd name="T6" fmla="*/ 88 w 144"/>
                              <a:gd name="T7" fmla="*/ 158 h 159"/>
                              <a:gd name="T8" fmla="*/ 53 w 144"/>
                              <a:gd name="T9" fmla="*/ 158 h 159"/>
                              <a:gd name="T10" fmla="*/ 27 w 144"/>
                              <a:gd name="T11" fmla="*/ 147 h 159"/>
                              <a:gd name="T12" fmla="*/ 9 w 144"/>
                              <a:gd name="T13" fmla="*/ 127 h 159"/>
                              <a:gd name="T14" fmla="*/ 0 w 144"/>
                              <a:gd name="T15" fmla="*/ 99 h 159"/>
                              <a:gd name="T16" fmla="*/ 0 w 144"/>
                              <a:gd name="T17" fmla="*/ 63 h 159"/>
                              <a:gd name="T18" fmla="*/ 10 w 144"/>
                              <a:gd name="T19" fmla="*/ 35 h 159"/>
                              <a:gd name="T20" fmla="*/ 29 w 144"/>
                              <a:gd name="T21" fmla="*/ 13 h 159"/>
                              <a:gd name="T22" fmla="*/ 56 w 144"/>
                              <a:gd name="T23" fmla="*/ 1 h 159"/>
                              <a:gd name="T24" fmla="*/ 90 w 144"/>
                              <a:gd name="T25" fmla="*/ 1 h 159"/>
                              <a:gd name="T26" fmla="*/ 117 w 144"/>
                              <a:gd name="T27" fmla="*/ 11 h 159"/>
                              <a:gd name="T28" fmla="*/ 134 w 144"/>
                              <a:gd name="T29" fmla="*/ 31 h 159"/>
                              <a:gd name="T30" fmla="*/ 143 w 144"/>
                              <a:gd name="T31" fmla="*/ 61 h 159"/>
                              <a:gd name="T32" fmla="*/ 116 w 144"/>
                              <a:gd name="T33" fmla="*/ 79 h 159"/>
                              <a:gd name="T34" fmla="*/ 114 w 144"/>
                              <a:gd name="T35" fmla="*/ 57 h 159"/>
                              <a:gd name="T36" fmla="*/ 107 w 144"/>
                              <a:gd name="T37" fmla="*/ 40 h 159"/>
                              <a:gd name="T38" fmla="*/ 94 w 144"/>
                              <a:gd name="T39" fmla="*/ 27 h 159"/>
                              <a:gd name="T40" fmla="*/ 72 w 144"/>
                              <a:gd name="T41" fmla="*/ 22 h 159"/>
                              <a:gd name="T42" fmla="*/ 52 w 144"/>
                              <a:gd name="T43" fmla="*/ 26 h 159"/>
                              <a:gd name="T44" fmla="*/ 38 w 144"/>
                              <a:gd name="T45" fmla="*/ 38 h 159"/>
                              <a:gd name="T46" fmla="*/ 30 w 144"/>
                              <a:gd name="T47" fmla="*/ 56 h 159"/>
                              <a:gd name="T48" fmla="*/ 27 w 144"/>
                              <a:gd name="T49" fmla="*/ 79 h 159"/>
                              <a:gd name="T50" fmla="*/ 30 w 144"/>
                              <a:gd name="T51" fmla="*/ 101 h 159"/>
                              <a:gd name="T52" fmla="*/ 37 w 144"/>
                              <a:gd name="T53" fmla="*/ 120 h 159"/>
                              <a:gd name="T54" fmla="*/ 51 w 144"/>
                              <a:gd name="T55" fmla="*/ 132 h 159"/>
                              <a:gd name="T56" fmla="*/ 72 w 144"/>
                              <a:gd name="T57" fmla="*/ 137 h 159"/>
                              <a:gd name="T58" fmla="*/ 91 w 144"/>
                              <a:gd name="T59" fmla="*/ 132 h 159"/>
                              <a:gd name="T60" fmla="*/ 106 w 144"/>
                              <a:gd name="T61" fmla="*/ 121 h 159"/>
                              <a:gd name="T62" fmla="*/ 114 w 144"/>
                              <a:gd name="T63" fmla="*/ 102 h 159"/>
                              <a:gd name="T64" fmla="*/ 116 w 144"/>
                              <a:gd name="T65" fmla="*/ 79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4" h="159">
                                <a:moveTo>
                                  <a:pt x="144" y="78"/>
                                </a:moveTo>
                                <a:lnTo>
                                  <a:pt x="143" y="95"/>
                                </a:lnTo>
                                <a:lnTo>
                                  <a:pt x="139" y="110"/>
                                </a:lnTo>
                                <a:lnTo>
                                  <a:pt x="134" y="125"/>
                                </a:lnTo>
                                <a:lnTo>
                                  <a:pt x="126" y="136"/>
                                </a:lnTo>
                                <a:lnTo>
                                  <a:pt x="116" y="146"/>
                                </a:lnTo>
                                <a:lnTo>
                                  <a:pt x="102" y="153"/>
                                </a:lnTo>
                                <a:lnTo>
                                  <a:pt x="88" y="158"/>
                                </a:lnTo>
                                <a:lnTo>
                                  <a:pt x="70" y="159"/>
                                </a:lnTo>
                                <a:lnTo>
                                  <a:pt x="53" y="158"/>
                                </a:lnTo>
                                <a:lnTo>
                                  <a:pt x="40" y="153"/>
                                </a:lnTo>
                                <a:lnTo>
                                  <a:pt x="27" y="147"/>
                                </a:lnTo>
                                <a:lnTo>
                                  <a:pt x="17" y="138"/>
                                </a:lnTo>
                                <a:lnTo>
                                  <a:pt x="9" y="127"/>
                                </a:lnTo>
                                <a:lnTo>
                                  <a:pt x="4" y="114"/>
                                </a:lnTo>
                                <a:lnTo>
                                  <a:pt x="0" y="99"/>
                                </a:lnTo>
                                <a:lnTo>
                                  <a:pt x="0" y="80"/>
                                </a:lnTo>
                                <a:lnTo>
                                  <a:pt x="0" y="63"/>
                                </a:lnTo>
                                <a:lnTo>
                                  <a:pt x="4" y="48"/>
                                </a:lnTo>
                                <a:lnTo>
                                  <a:pt x="10" y="35"/>
                                </a:lnTo>
                                <a:lnTo>
                                  <a:pt x="17" y="22"/>
                                </a:lnTo>
                                <a:lnTo>
                                  <a:pt x="29" y="13"/>
                                </a:lnTo>
                                <a:lnTo>
                                  <a:pt x="41" y="6"/>
                                </a:lnTo>
                                <a:lnTo>
                                  <a:pt x="56" y="1"/>
                                </a:lnTo>
                                <a:lnTo>
                                  <a:pt x="73" y="0"/>
                                </a:lnTo>
                                <a:lnTo>
                                  <a:pt x="90" y="1"/>
                                </a:lnTo>
                                <a:lnTo>
                                  <a:pt x="104" y="5"/>
                                </a:lnTo>
                                <a:lnTo>
                                  <a:pt x="117" y="11"/>
                                </a:lnTo>
                                <a:lnTo>
                                  <a:pt x="126" y="21"/>
                                </a:lnTo>
                                <a:lnTo>
                                  <a:pt x="134" y="31"/>
                                </a:lnTo>
                                <a:lnTo>
                                  <a:pt x="139" y="46"/>
                                </a:lnTo>
                                <a:lnTo>
                                  <a:pt x="143" y="61"/>
                                </a:lnTo>
                                <a:lnTo>
                                  <a:pt x="144" y="78"/>
                                </a:lnTo>
                                <a:close/>
                                <a:moveTo>
                                  <a:pt x="116" y="79"/>
                                </a:moveTo>
                                <a:lnTo>
                                  <a:pt x="116" y="68"/>
                                </a:lnTo>
                                <a:lnTo>
                                  <a:pt x="114" y="57"/>
                                </a:lnTo>
                                <a:lnTo>
                                  <a:pt x="111" y="47"/>
                                </a:lnTo>
                                <a:lnTo>
                                  <a:pt x="107" y="40"/>
                                </a:lnTo>
                                <a:lnTo>
                                  <a:pt x="101" y="32"/>
                                </a:lnTo>
                                <a:lnTo>
                                  <a:pt x="94" y="27"/>
                                </a:lnTo>
                                <a:lnTo>
                                  <a:pt x="84" y="22"/>
                                </a:lnTo>
                                <a:lnTo>
                                  <a:pt x="72" y="22"/>
                                </a:lnTo>
                                <a:lnTo>
                                  <a:pt x="61" y="22"/>
                                </a:lnTo>
                                <a:lnTo>
                                  <a:pt x="52" y="26"/>
                                </a:lnTo>
                                <a:lnTo>
                                  <a:pt x="45" y="31"/>
                                </a:lnTo>
                                <a:lnTo>
                                  <a:pt x="38" y="38"/>
                                </a:lnTo>
                                <a:lnTo>
                                  <a:pt x="33" y="46"/>
                                </a:lnTo>
                                <a:lnTo>
                                  <a:pt x="30" y="56"/>
                                </a:lnTo>
                                <a:lnTo>
                                  <a:pt x="27" y="67"/>
                                </a:lnTo>
                                <a:lnTo>
                                  <a:pt x="27" y="79"/>
                                </a:lnTo>
                                <a:lnTo>
                                  <a:pt x="27" y="90"/>
                                </a:lnTo>
                                <a:lnTo>
                                  <a:pt x="30" y="101"/>
                                </a:lnTo>
                                <a:lnTo>
                                  <a:pt x="32" y="111"/>
                                </a:lnTo>
                                <a:lnTo>
                                  <a:pt x="37" y="120"/>
                                </a:lnTo>
                                <a:lnTo>
                                  <a:pt x="42" y="127"/>
                                </a:lnTo>
                                <a:lnTo>
                                  <a:pt x="51" y="132"/>
                                </a:lnTo>
                                <a:lnTo>
                                  <a:pt x="59" y="136"/>
                                </a:lnTo>
                                <a:lnTo>
                                  <a:pt x="72" y="137"/>
                                </a:lnTo>
                                <a:lnTo>
                                  <a:pt x="83" y="136"/>
                                </a:lnTo>
                                <a:lnTo>
                                  <a:pt x="91" y="132"/>
                                </a:lnTo>
                                <a:lnTo>
                                  <a:pt x="100" y="127"/>
                                </a:lnTo>
                                <a:lnTo>
                                  <a:pt x="106" y="121"/>
                                </a:lnTo>
                                <a:lnTo>
                                  <a:pt x="111" y="112"/>
                                </a:lnTo>
                                <a:lnTo>
                                  <a:pt x="114" y="102"/>
                                </a:lnTo>
                                <a:lnTo>
                                  <a:pt x="116" y="91"/>
                                </a:lnTo>
                                <a:lnTo>
                                  <a:pt x="116" y="7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18" name="Freeform 112"/>
                        <wps:cNvSpPr>
                          <a:spLocks/>
                        </wps:cNvSpPr>
                        <wps:spPr bwMode="auto">
                          <a:xfrm>
                            <a:off x="3998913" y="3506787"/>
                            <a:ext cx="52388" cy="119063"/>
                          </a:xfrm>
                          <a:custGeom>
                            <a:avLst/>
                            <a:gdLst>
                              <a:gd name="T0" fmla="*/ 99 w 99"/>
                              <a:gd name="T1" fmla="*/ 20 h 226"/>
                              <a:gd name="T2" fmla="*/ 97 w 99"/>
                              <a:gd name="T3" fmla="*/ 24 h 226"/>
                              <a:gd name="T4" fmla="*/ 96 w 99"/>
                              <a:gd name="T5" fmla="*/ 26 h 226"/>
                              <a:gd name="T6" fmla="*/ 95 w 99"/>
                              <a:gd name="T7" fmla="*/ 26 h 226"/>
                              <a:gd name="T8" fmla="*/ 94 w 99"/>
                              <a:gd name="T9" fmla="*/ 26 h 226"/>
                              <a:gd name="T10" fmla="*/ 90 w 99"/>
                              <a:gd name="T11" fmla="*/ 25 h 226"/>
                              <a:gd name="T12" fmla="*/ 85 w 99"/>
                              <a:gd name="T13" fmla="*/ 24 h 226"/>
                              <a:gd name="T14" fmla="*/ 79 w 99"/>
                              <a:gd name="T15" fmla="*/ 22 h 226"/>
                              <a:gd name="T16" fmla="*/ 69 w 99"/>
                              <a:gd name="T17" fmla="*/ 22 h 226"/>
                              <a:gd name="T18" fmla="*/ 60 w 99"/>
                              <a:gd name="T19" fmla="*/ 26 h 226"/>
                              <a:gd name="T20" fmla="*/ 55 w 99"/>
                              <a:gd name="T21" fmla="*/ 35 h 226"/>
                              <a:gd name="T22" fmla="*/ 53 w 99"/>
                              <a:gd name="T23" fmla="*/ 47 h 226"/>
                              <a:gd name="T24" fmla="*/ 53 w 99"/>
                              <a:gd name="T25" fmla="*/ 72 h 226"/>
                              <a:gd name="T26" fmla="*/ 86 w 99"/>
                              <a:gd name="T27" fmla="*/ 72 h 226"/>
                              <a:gd name="T28" fmla="*/ 87 w 99"/>
                              <a:gd name="T29" fmla="*/ 73 h 226"/>
                              <a:gd name="T30" fmla="*/ 89 w 99"/>
                              <a:gd name="T31" fmla="*/ 77 h 226"/>
                              <a:gd name="T32" fmla="*/ 90 w 99"/>
                              <a:gd name="T33" fmla="*/ 80 h 226"/>
                              <a:gd name="T34" fmla="*/ 90 w 99"/>
                              <a:gd name="T35" fmla="*/ 89 h 226"/>
                              <a:gd name="T36" fmla="*/ 87 w 99"/>
                              <a:gd name="T37" fmla="*/ 94 h 226"/>
                              <a:gd name="T38" fmla="*/ 53 w 99"/>
                              <a:gd name="T39" fmla="*/ 94 h 226"/>
                              <a:gd name="T40" fmla="*/ 53 w 99"/>
                              <a:gd name="T41" fmla="*/ 222 h 226"/>
                              <a:gd name="T42" fmla="*/ 51 w 99"/>
                              <a:gd name="T43" fmla="*/ 223 h 226"/>
                              <a:gd name="T44" fmla="*/ 48 w 99"/>
                              <a:gd name="T45" fmla="*/ 224 h 226"/>
                              <a:gd name="T46" fmla="*/ 43 w 99"/>
                              <a:gd name="T47" fmla="*/ 226 h 226"/>
                              <a:gd name="T48" fmla="*/ 36 w 99"/>
                              <a:gd name="T49" fmla="*/ 226 h 226"/>
                              <a:gd name="T50" fmla="*/ 31 w 99"/>
                              <a:gd name="T51" fmla="*/ 224 h 226"/>
                              <a:gd name="T52" fmla="*/ 27 w 99"/>
                              <a:gd name="T53" fmla="*/ 223 h 226"/>
                              <a:gd name="T54" fmla="*/ 26 w 99"/>
                              <a:gd name="T55" fmla="*/ 222 h 226"/>
                              <a:gd name="T56" fmla="*/ 26 w 99"/>
                              <a:gd name="T57" fmla="*/ 94 h 226"/>
                              <a:gd name="T58" fmla="*/ 4 w 99"/>
                              <a:gd name="T59" fmla="*/ 94 h 226"/>
                              <a:gd name="T60" fmla="*/ 0 w 99"/>
                              <a:gd name="T61" fmla="*/ 89 h 226"/>
                              <a:gd name="T62" fmla="*/ 0 w 99"/>
                              <a:gd name="T63" fmla="*/ 80 h 226"/>
                              <a:gd name="T64" fmla="*/ 1 w 99"/>
                              <a:gd name="T65" fmla="*/ 77 h 226"/>
                              <a:gd name="T66" fmla="*/ 3 w 99"/>
                              <a:gd name="T67" fmla="*/ 73 h 226"/>
                              <a:gd name="T68" fmla="*/ 4 w 99"/>
                              <a:gd name="T69" fmla="*/ 72 h 226"/>
                              <a:gd name="T70" fmla="*/ 26 w 99"/>
                              <a:gd name="T71" fmla="*/ 72 h 226"/>
                              <a:gd name="T72" fmla="*/ 26 w 99"/>
                              <a:gd name="T73" fmla="*/ 43 h 226"/>
                              <a:gd name="T74" fmla="*/ 32 w 99"/>
                              <a:gd name="T75" fmla="*/ 21 h 226"/>
                              <a:gd name="T76" fmla="*/ 43 w 99"/>
                              <a:gd name="T77" fmla="*/ 8 h 226"/>
                              <a:gd name="T78" fmla="*/ 62 w 99"/>
                              <a:gd name="T79" fmla="*/ 0 h 226"/>
                              <a:gd name="T80" fmla="*/ 78 w 99"/>
                              <a:gd name="T81" fmla="*/ 0 h 226"/>
                              <a:gd name="T82" fmla="*/ 89 w 99"/>
                              <a:gd name="T83" fmla="*/ 3 h 226"/>
                              <a:gd name="T84" fmla="*/ 94 w 99"/>
                              <a:gd name="T85" fmla="*/ 5 h 226"/>
                              <a:gd name="T86" fmla="*/ 96 w 99"/>
                              <a:gd name="T87" fmla="*/ 6 h 226"/>
                              <a:gd name="T88" fmla="*/ 97 w 99"/>
                              <a:gd name="T89" fmla="*/ 10 h 226"/>
                              <a:gd name="T90" fmla="*/ 99 w 99"/>
                              <a:gd name="T91" fmla="*/ 14 h 2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99" h="226">
                                <a:moveTo>
                                  <a:pt x="99" y="17"/>
                                </a:moveTo>
                                <a:lnTo>
                                  <a:pt x="99" y="20"/>
                                </a:lnTo>
                                <a:lnTo>
                                  <a:pt x="97" y="22"/>
                                </a:lnTo>
                                <a:lnTo>
                                  <a:pt x="97" y="24"/>
                                </a:lnTo>
                                <a:lnTo>
                                  <a:pt x="97" y="25"/>
                                </a:lnTo>
                                <a:lnTo>
                                  <a:pt x="96" y="26"/>
                                </a:lnTo>
                                <a:lnTo>
                                  <a:pt x="96" y="26"/>
                                </a:lnTo>
                                <a:lnTo>
                                  <a:pt x="95" y="26"/>
                                </a:lnTo>
                                <a:lnTo>
                                  <a:pt x="95" y="27"/>
                                </a:lnTo>
                                <a:lnTo>
                                  <a:pt x="94" y="26"/>
                                </a:lnTo>
                                <a:lnTo>
                                  <a:pt x="91" y="26"/>
                                </a:lnTo>
                                <a:lnTo>
                                  <a:pt x="90" y="25"/>
                                </a:lnTo>
                                <a:lnTo>
                                  <a:pt x="87" y="25"/>
                                </a:lnTo>
                                <a:lnTo>
                                  <a:pt x="85" y="24"/>
                                </a:lnTo>
                                <a:lnTo>
                                  <a:pt x="81" y="22"/>
                                </a:lnTo>
                                <a:lnTo>
                                  <a:pt x="79" y="22"/>
                                </a:lnTo>
                                <a:lnTo>
                                  <a:pt x="74" y="22"/>
                                </a:lnTo>
                                <a:lnTo>
                                  <a:pt x="69" y="22"/>
                                </a:lnTo>
                                <a:lnTo>
                                  <a:pt x="64" y="24"/>
                                </a:lnTo>
                                <a:lnTo>
                                  <a:pt x="60" y="26"/>
                                </a:lnTo>
                                <a:lnTo>
                                  <a:pt x="58" y="30"/>
                                </a:lnTo>
                                <a:lnTo>
                                  <a:pt x="55" y="35"/>
                                </a:lnTo>
                                <a:lnTo>
                                  <a:pt x="54" y="41"/>
                                </a:lnTo>
                                <a:lnTo>
                                  <a:pt x="53" y="47"/>
                                </a:lnTo>
                                <a:lnTo>
                                  <a:pt x="53" y="57"/>
                                </a:lnTo>
                                <a:lnTo>
                                  <a:pt x="53" y="72"/>
                                </a:lnTo>
                                <a:lnTo>
                                  <a:pt x="85" y="72"/>
                                </a:lnTo>
                                <a:lnTo>
                                  <a:pt x="86" y="72"/>
                                </a:lnTo>
                                <a:lnTo>
                                  <a:pt x="86" y="73"/>
                                </a:lnTo>
                                <a:lnTo>
                                  <a:pt x="87" y="73"/>
                                </a:lnTo>
                                <a:lnTo>
                                  <a:pt x="89" y="74"/>
                                </a:lnTo>
                                <a:lnTo>
                                  <a:pt x="89" y="77"/>
                                </a:lnTo>
                                <a:lnTo>
                                  <a:pt x="90" y="78"/>
                                </a:lnTo>
                                <a:lnTo>
                                  <a:pt x="90" y="80"/>
                                </a:lnTo>
                                <a:lnTo>
                                  <a:pt x="90" y="83"/>
                                </a:lnTo>
                                <a:lnTo>
                                  <a:pt x="90" y="89"/>
                                </a:lnTo>
                                <a:lnTo>
                                  <a:pt x="89" y="91"/>
                                </a:lnTo>
                                <a:lnTo>
                                  <a:pt x="87" y="94"/>
                                </a:lnTo>
                                <a:lnTo>
                                  <a:pt x="85" y="94"/>
                                </a:lnTo>
                                <a:lnTo>
                                  <a:pt x="53" y="94"/>
                                </a:lnTo>
                                <a:lnTo>
                                  <a:pt x="53" y="221"/>
                                </a:lnTo>
                                <a:lnTo>
                                  <a:pt x="53" y="222"/>
                                </a:lnTo>
                                <a:lnTo>
                                  <a:pt x="52" y="223"/>
                                </a:lnTo>
                                <a:lnTo>
                                  <a:pt x="51" y="223"/>
                                </a:lnTo>
                                <a:lnTo>
                                  <a:pt x="49" y="224"/>
                                </a:lnTo>
                                <a:lnTo>
                                  <a:pt x="48" y="224"/>
                                </a:lnTo>
                                <a:lnTo>
                                  <a:pt x="46" y="226"/>
                                </a:lnTo>
                                <a:lnTo>
                                  <a:pt x="43" y="226"/>
                                </a:lnTo>
                                <a:lnTo>
                                  <a:pt x="39" y="226"/>
                                </a:lnTo>
                                <a:lnTo>
                                  <a:pt x="36" y="226"/>
                                </a:lnTo>
                                <a:lnTo>
                                  <a:pt x="33" y="226"/>
                                </a:lnTo>
                                <a:lnTo>
                                  <a:pt x="31" y="224"/>
                                </a:lnTo>
                                <a:lnTo>
                                  <a:pt x="28" y="224"/>
                                </a:lnTo>
                                <a:lnTo>
                                  <a:pt x="27" y="223"/>
                                </a:lnTo>
                                <a:lnTo>
                                  <a:pt x="27" y="223"/>
                                </a:lnTo>
                                <a:lnTo>
                                  <a:pt x="26" y="222"/>
                                </a:lnTo>
                                <a:lnTo>
                                  <a:pt x="26" y="221"/>
                                </a:lnTo>
                                <a:lnTo>
                                  <a:pt x="26" y="94"/>
                                </a:lnTo>
                                <a:lnTo>
                                  <a:pt x="5" y="94"/>
                                </a:lnTo>
                                <a:lnTo>
                                  <a:pt x="4" y="94"/>
                                </a:lnTo>
                                <a:lnTo>
                                  <a:pt x="1" y="91"/>
                                </a:lnTo>
                                <a:lnTo>
                                  <a:pt x="0" y="89"/>
                                </a:lnTo>
                                <a:lnTo>
                                  <a:pt x="0" y="83"/>
                                </a:lnTo>
                                <a:lnTo>
                                  <a:pt x="0" y="80"/>
                                </a:lnTo>
                                <a:lnTo>
                                  <a:pt x="1" y="78"/>
                                </a:lnTo>
                                <a:lnTo>
                                  <a:pt x="1" y="77"/>
                                </a:lnTo>
                                <a:lnTo>
                                  <a:pt x="1" y="74"/>
                                </a:lnTo>
                                <a:lnTo>
                                  <a:pt x="3" y="73"/>
                                </a:lnTo>
                                <a:lnTo>
                                  <a:pt x="4" y="73"/>
                                </a:lnTo>
                                <a:lnTo>
                                  <a:pt x="4" y="72"/>
                                </a:lnTo>
                                <a:lnTo>
                                  <a:pt x="5" y="72"/>
                                </a:lnTo>
                                <a:lnTo>
                                  <a:pt x="26" y="72"/>
                                </a:lnTo>
                                <a:lnTo>
                                  <a:pt x="26" y="57"/>
                                </a:lnTo>
                                <a:lnTo>
                                  <a:pt x="26" y="43"/>
                                </a:lnTo>
                                <a:lnTo>
                                  <a:pt x="28" y="31"/>
                                </a:lnTo>
                                <a:lnTo>
                                  <a:pt x="32" y="21"/>
                                </a:lnTo>
                                <a:lnTo>
                                  <a:pt x="37" y="14"/>
                                </a:lnTo>
                                <a:lnTo>
                                  <a:pt x="43" y="8"/>
                                </a:lnTo>
                                <a:lnTo>
                                  <a:pt x="52" y="4"/>
                                </a:lnTo>
                                <a:lnTo>
                                  <a:pt x="62" y="0"/>
                                </a:lnTo>
                                <a:lnTo>
                                  <a:pt x="73" y="0"/>
                                </a:lnTo>
                                <a:lnTo>
                                  <a:pt x="78" y="0"/>
                                </a:lnTo>
                                <a:lnTo>
                                  <a:pt x="84" y="1"/>
                                </a:lnTo>
                                <a:lnTo>
                                  <a:pt x="89" y="3"/>
                                </a:lnTo>
                                <a:lnTo>
                                  <a:pt x="91" y="4"/>
                                </a:lnTo>
                                <a:lnTo>
                                  <a:pt x="94" y="5"/>
                                </a:lnTo>
                                <a:lnTo>
                                  <a:pt x="95" y="5"/>
                                </a:lnTo>
                                <a:lnTo>
                                  <a:pt x="96" y="6"/>
                                </a:lnTo>
                                <a:lnTo>
                                  <a:pt x="97" y="8"/>
                                </a:lnTo>
                                <a:lnTo>
                                  <a:pt x="97" y="10"/>
                                </a:lnTo>
                                <a:lnTo>
                                  <a:pt x="97" y="11"/>
                                </a:lnTo>
                                <a:lnTo>
                                  <a:pt x="99" y="14"/>
                                </a:lnTo>
                                <a:lnTo>
                                  <a:pt x="99" y="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19" name="Freeform 113"/>
                        <wps:cNvSpPr>
                          <a:spLocks/>
                        </wps:cNvSpPr>
                        <wps:spPr bwMode="auto">
                          <a:xfrm>
                            <a:off x="4102100" y="3506787"/>
                            <a:ext cx="14288" cy="119063"/>
                          </a:xfrm>
                          <a:custGeom>
                            <a:avLst/>
                            <a:gdLst>
                              <a:gd name="T0" fmla="*/ 28 w 28"/>
                              <a:gd name="T1" fmla="*/ 220 h 225"/>
                              <a:gd name="T2" fmla="*/ 26 w 28"/>
                              <a:gd name="T3" fmla="*/ 221 h 225"/>
                              <a:gd name="T4" fmla="*/ 26 w 28"/>
                              <a:gd name="T5" fmla="*/ 222 h 225"/>
                              <a:gd name="T6" fmla="*/ 25 w 28"/>
                              <a:gd name="T7" fmla="*/ 222 h 225"/>
                              <a:gd name="T8" fmla="*/ 24 w 28"/>
                              <a:gd name="T9" fmla="*/ 223 h 225"/>
                              <a:gd name="T10" fmla="*/ 23 w 28"/>
                              <a:gd name="T11" fmla="*/ 223 h 225"/>
                              <a:gd name="T12" fmla="*/ 20 w 28"/>
                              <a:gd name="T13" fmla="*/ 225 h 225"/>
                              <a:gd name="T14" fmla="*/ 18 w 28"/>
                              <a:gd name="T15" fmla="*/ 225 h 225"/>
                              <a:gd name="T16" fmla="*/ 14 w 28"/>
                              <a:gd name="T17" fmla="*/ 225 h 225"/>
                              <a:gd name="T18" fmla="*/ 10 w 28"/>
                              <a:gd name="T19" fmla="*/ 225 h 225"/>
                              <a:gd name="T20" fmla="*/ 8 w 28"/>
                              <a:gd name="T21" fmla="*/ 225 h 225"/>
                              <a:gd name="T22" fmla="*/ 5 w 28"/>
                              <a:gd name="T23" fmla="*/ 223 h 225"/>
                              <a:gd name="T24" fmla="*/ 3 w 28"/>
                              <a:gd name="T25" fmla="*/ 223 h 225"/>
                              <a:gd name="T26" fmla="*/ 2 w 28"/>
                              <a:gd name="T27" fmla="*/ 222 h 225"/>
                              <a:gd name="T28" fmla="*/ 0 w 28"/>
                              <a:gd name="T29" fmla="*/ 222 h 225"/>
                              <a:gd name="T30" fmla="*/ 0 w 28"/>
                              <a:gd name="T31" fmla="*/ 221 h 225"/>
                              <a:gd name="T32" fmla="*/ 0 w 28"/>
                              <a:gd name="T33" fmla="*/ 220 h 225"/>
                              <a:gd name="T34" fmla="*/ 0 w 28"/>
                              <a:gd name="T35" fmla="*/ 5 h 225"/>
                              <a:gd name="T36" fmla="*/ 0 w 28"/>
                              <a:gd name="T37" fmla="*/ 4 h 225"/>
                              <a:gd name="T38" fmla="*/ 0 w 28"/>
                              <a:gd name="T39" fmla="*/ 3 h 225"/>
                              <a:gd name="T40" fmla="*/ 2 w 28"/>
                              <a:gd name="T41" fmla="*/ 2 h 225"/>
                              <a:gd name="T42" fmla="*/ 3 w 28"/>
                              <a:gd name="T43" fmla="*/ 2 h 225"/>
                              <a:gd name="T44" fmla="*/ 5 w 28"/>
                              <a:gd name="T45" fmla="*/ 0 h 225"/>
                              <a:gd name="T46" fmla="*/ 8 w 28"/>
                              <a:gd name="T47" fmla="*/ 0 h 225"/>
                              <a:gd name="T48" fmla="*/ 10 w 28"/>
                              <a:gd name="T49" fmla="*/ 0 h 225"/>
                              <a:gd name="T50" fmla="*/ 14 w 28"/>
                              <a:gd name="T51" fmla="*/ 0 h 225"/>
                              <a:gd name="T52" fmla="*/ 18 w 28"/>
                              <a:gd name="T53" fmla="*/ 0 h 225"/>
                              <a:gd name="T54" fmla="*/ 20 w 28"/>
                              <a:gd name="T55" fmla="*/ 0 h 225"/>
                              <a:gd name="T56" fmla="*/ 23 w 28"/>
                              <a:gd name="T57" fmla="*/ 0 h 225"/>
                              <a:gd name="T58" fmla="*/ 24 w 28"/>
                              <a:gd name="T59" fmla="*/ 2 h 225"/>
                              <a:gd name="T60" fmla="*/ 25 w 28"/>
                              <a:gd name="T61" fmla="*/ 2 h 225"/>
                              <a:gd name="T62" fmla="*/ 26 w 28"/>
                              <a:gd name="T63" fmla="*/ 3 h 225"/>
                              <a:gd name="T64" fmla="*/ 26 w 28"/>
                              <a:gd name="T65" fmla="*/ 4 h 225"/>
                              <a:gd name="T66" fmla="*/ 28 w 28"/>
                              <a:gd name="T67" fmla="*/ 5 h 225"/>
                              <a:gd name="T68" fmla="*/ 28 w 28"/>
                              <a:gd name="T69" fmla="*/ 220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8" h="225">
                                <a:moveTo>
                                  <a:pt x="28" y="220"/>
                                </a:moveTo>
                                <a:lnTo>
                                  <a:pt x="26" y="221"/>
                                </a:lnTo>
                                <a:lnTo>
                                  <a:pt x="26" y="222"/>
                                </a:lnTo>
                                <a:lnTo>
                                  <a:pt x="25" y="222"/>
                                </a:lnTo>
                                <a:lnTo>
                                  <a:pt x="24" y="223"/>
                                </a:lnTo>
                                <a:lnTo>
                                  <a:pt x="23" y="223"/>
                                </a:lnTo>
                                <a:lnTo>
                                  <a:pt x="20" y="225"/>
                                </a:lnTo>
                                <a:lnTo>
                                  <a:pt x="18" y="225"/>
                                </a:lnTo>
                                <a:lnTo>
                                  <a:pt x="14" y="225"/>
                                </a:lnTo>
                                <a:lnTo>
                                  <a:pt x="10" y="225"/>
                                </a:lnTo>
                                <a:lnTo>
                                  <a:pt x="8" y="225"/>
                                </a:lnTo>
                                <a:lnTo>
                                  <a:pt x="5" y="223"/>
                                </a:lnTo>
                                <a:lnTo>
                                  <a:pt x="3" y="223"/>
                                </a:lnTo>
                                <a:lnTo>
                                  <a:pt x="2" y="222"/>
                                </a:lnTo>
                                <a:lnTo>
                                  <a:pt x="0" y="222"/>
                                </a:lnTo>
                                <a:lnTo>
                                  <a:pt x="0" y="221"/>
                                </a:lnTo>
                                <a:lnTo>
                                  <a:pt x="0" y="220"/>
                                </a:lnTo>
                                <a:lnTo>
                                  <a:pt x="0" y="5"/>
                                </a:lnTo>
                                <a:lnTo>
                                  <a:pt x="0" y="4"/>
                                </a:lnTo>
                                <a:lnTo>
                                  <a:pt x="0" y="3"/>
                                </a:lnTo>
                                <a:lnTo>
                                  <a:pt x="2" y="2"/>
                                </a:lnTo>
                                <a:lnTo>
                                  <a:pt x="3" y="2"/>
                                </a:lnTo>
                                <a:lnTo>
                                  <a:pt x="5" y="0"/>
                                </a:lnTo>
                                <a:lnTo>
                                  <a:pt x="8" y="0"/>
                                </a:lnTo>
                                <a:lnTo>
                                  <a:pt x="10" y="0"/>
                                </a:lnTo>
                                <a:lnTo>
                                  <a:pt x="14" y="0"/>
                                </a:lnTo>
                                <a:lnTo>
                                  <a:pt x="18" y="0"/>
                                </a:lnTo>
                                <a:lnTo>
                                  <a:pt x="20" y="0"/>
                                </a:lnTo>
                                <a:lnTo>
                                  <a:pt x="23" y="0"/>
                                </a:lnTo>
                                <a:lnTo>
                                  <a:pt x="24" y="2"/>
                                </a:lnTo>
                                <a:lnTo>
                                  <a:pt x="25" y="2"/>
                                </a:lnTo>
                                <a:lnTo>
                                  <a:pt x="26" y="3"/>
                                </a:lnTo>
                                <a:lnTo>
                                  <a:pt x="26" y="4"/>
                                </a:lnTo>
                                <a:lnTo>
                                  <a:pt x="28" y="5"/>
                                </a:lnTo>
                                <a:lnTo>
                                  <a:pt x="28" y="22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20" name="Freeform 114"/>
                        <wps:cNvSpPr>
                          <a:spLocks noEditPoints="1"/>
                        </wps:cNvSpPr>
                        <wps:spPr bwMode="auto">
                          <a:xfrm>
                            <a:off x="4140200" y="3513137"/>
                            <a:ext cx="17463" cy="112713"/>
                          </a:xfrm>
                          <a:custGeom>
                            <a:avLst/>
                            <a:gdLst>
                              <a:gd name="T0" fmla="*/ 30 w 32"/>
                              <a:gd name="T1" fmla="*/ 210 h 215"/>
                              <a:gd name="T2" fmla="*/ 30 w 32"/>
                              <a:gd name="T3" fmla="*/ 211 h 215"/>
                              <a:gd name="T4" fmla="*/ 30 w 32"/>
                              <a:gd name="T5" fmla="*/ 212 h 215"/>
                              <a:gd name="T6" fmla="*/ 28 w 32"/>
                              <a:gd name="T7" fmla="*/ 212 h 215"/>
                              <a:gd name="T8" fmla="*/ 27 w 32"/>
                              <a:gd name="T9" fmla="*/ 213 h 215"/>
                              <a:gd name="T10" fmla="*/ 25 w 32"/>
                              <a:gd name="T11" fmla="*/ 213 h 215"/>
                              <a:gd name="T12" fmla="*/ 23 w 32"/>
                              <a:gd name="T13" fmla="*/ 215 h 215"/>
                              <a:gd name="T14" fmla="*/ 20 w 32"/>
                              <a:gd name="T15" fmla="*/ 215 h 215"/>
                              <a:gd name="T16" fmla="*/ 16 w 32"/>
                              <a:gd name="T17" fmla="*/ 215 h 215"/>
                              <a:gd name="T18" fmla="*/ 12 w 32"/>
                              <a:gd name="T19" fmla="*/ 215 h 215"/>
                              <a:gd name="T20" fmla="*/ 10 w 32"/>
                              <a:gd name="T21" fmla="*/ 215 h 215"/>
                              <a:gd name="T22" fmla="*/ 7 w 32"/>
                              <a:gd name="T23" fmla="*/ 213 h 215"/>
                              <a:gd name="T24" fmla="*/ 6 w 32"/>
                              <a:gd name="T25" fmla="*/ 213 h 215"/>
                              <a:gd name="T26" fmla="*/ 5 w 32"/>
                              <a:gd name="T27" fmla="*/ 212 h 215"/>
                              <a:gd name="T28" fmla="*/ 4 w 32"/>
                              <a:gd name="T29" fmla="*/ 212 h 215"/>
                              <a:gd name="T30" fmla="*/ 4 w 32"/>
                              <a:gd name="T31" fmla="*/ 211 h 215"/>
                              <a:gd name="T32" fmla="*/ 4 w 32"/>
                              <a:gd name="T33" fmla="*/ 210 h 215"/>
                              <a:gd name="T34" fmla="*/ 4 w 32"/>
                              <a:gd name="T35" fmla="*/ 66 h 215"/>
                              <a:gd name="T36" fmla="*/ 4 w 32"/>
                              <a:gd name="T37" fmla="*/ 64 h 215"/>
                              <a:gd name="T38" fmla="*/ 4 w 32"/>
                              <a:gd name="T39" fmla="*/ 63 h 215"/>
                              <a:gd name="T40" fmla="*/ 5 w 32"/>
                              <a:gd name="T41" fmla="*/ 62 h 215"/>
                              <a:gd name="T42" fmla="*/ 6 w 32"/>
                              <a:gd name="T43" fmla="*/ 62 h 215"/>
                              <a:gd name="T44" fmla="*/ 7 w 32"/>
                              <a:gd name="T45" fmla="*/ 61 h 215"/>
                              <a:gd name="T46" fmla="*/ 10 w 32"/>
                              <a:gd name="T47" fmla="*/ 61 h 215"/>
                              <a:gd name="T48" fmla="*/ 12 w 32"/>
                              <a:gd name="T49" fmla="*/ 61 h 215"/>
                              <a:gd name="T50" fmla="*/ 16 w 32"/>
                              <a:gd name="T51" fmla="*/ 61 h 215"/>
                              <a:gd name="T52" fmla="*/ 20 w 32"/>
                              <a:gd name="T53" fmla="*/ 61 h 215"/>
                              <a:gd name="T54" fmla="*/ 23 w 32"/>
                              <a:gd name="T55" fmla="*/ 61 h 215"/>
                              <a:gd name="T56" fmla="*/ 25 w 32"/>
                              <a:gd name="T57" fmla="*/ 61 h 215"/>
                              <a:gd name="T58" fmla="*/ 27 w 32"/>
                              <a:gd name="T59" fmla="*/ 62 h 215"/>
                              <a:gd name="T60" fmla="*/ 28 w 32"/>
                              <a:gd name="T61" fmla="*/ 62 h 215"/>
                              <a:gd name="T62" fmla="*/ 30 w 32"/>
                              <a:gd name="T63" fmla="*/ 63 h 215"/>
                              <a:gd name="T64" fmla="*/ 30 w 32"/>
                              <a:gd name="T65" fmla="*/ 64 h 215"/>
                              <a:gd name="T66" fmla="*/ 30 w 32"/>
                              <a:gd name="T67" fmla="*/ 66 h 215"/>
                              <a:gd name="T68" fmla="*/ 30 w 32"/>
                              <a:gd name="T69" fmla="*/ 210 h 215"/>
                              <a:gd name="T70" fmla="*/ 32 w 32"/>
                              <a:gd name="T71" fmla="*/ 16 h 215"/>
                              <a:gd name="T72" fmla="*/ 32 w 32"/>
                              <a:gd name="T73" fmla="*/ 25 h 215"/>
                              <a:gd name="T74" fmla="*/ 30 w 32"/>
                              <a:gd name="T75" fmla="*/ 29 h 215"/>
                              <a:gd name="T76" fmla="*/ 25 w 32"/>
                              <a:gd name="T77" fmla="*/ 32 h 215"/>
                              <a:gd name="T78" fmla="*/ 16 w 32"/>
                              <a:gd name="T79" fmla="*/ 32 h 215"/>
                              <a:gd name="T80" fmla="*/ 7 w 32"/>
                              <a:gd name="T81" fmla="*/ 32 h 215"/>
                              <a:gd name="T82" fmla="*/ 4 w 32"/>
                              <a:gd name="T83" fmla="*/ 30 h 215"/>
                              <a:gd name="T84" fmla="*/ 0 w 32"/>
                              <a:gd name="T85" fmla="*/ 25 h 215"/>
                              <a:gd name="T86" fmla="*/ 0 w 32"/>
                              <a:gd name="T87" fmla="*/ 16 h 215"/>
                              <a:gd name="T88" fmla="*/ 0 w 32"/>
                              <a:gd name="T89" fmla="*/ 9 h 215"/>
                              <a:gd name="T90" fmla="*/ 4 w 32"/>
                              <a:gd name="T91" fmla="*/ 4 h 215"/>
                              <a:gd name="T92" fmla="*/ 7 w 32"/>
                              <a:gd name="T93" fmla="*/ 2 h 215"/>
                              <a:gd name="T94" fmla="*/ 16 w 32"/>
                              <a:gd name="T95" fmla="*/ 0 h 215"/>
                              <a:gd name="T96" fmla="*/ 25 w 32"/>
                              <a:gd name="T97" fmla="*/ 2 h 215"/>
                              <a:gd name="T98" fmla="*/ 30 w 32"/>
                              <a:gd name="T99" fmla="*/ 4 h 215"/>
                              <a:gd name="T100" fmla="*/ 32 w 32"/>
                              <a:gd name="T101" fmla="*/ 9 h 215"/>
                              <a:gd name="T102" fmla="*/ 32 w 32"/>
                              <a:gd name="T103" fmla="*/ 16 h 2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32" h="215">
                                <a:moveTo>
                                  <a:pt x="30" y="210"/>
                                </a:moveTo>
                                <a:lnTo>
                                  <a:pt x="30" y="211"/>
                                </a:lnTo>
                                <a:lnTo>
                                  <a:pt x="30" y="212"/>
                                </a:lnTo>
                                <a:lnTo>
                                  <a:pt x="28" y="212"/>
                                </a:lnTo>
                                <a:lnTo>
                                  <a:pt x="27" y="213"/>
                                </a:lnTo>
                                <a:lnTo>
                                  <a:pt x="25" y="213"/>
                                </a:lnTo>
                                <a:lnTo>
                                  <a:pt x="23" y="215"/>
                                </a:lnTo>
                                <a:lnTo>
                                  <a:pt x="20" y="215"/>
                                </a:lnTo>
                                <a:lnTo>
                                  <a:pt x="16" y="215"/>
                                </a:lnTo>
                                <a:lnTo>
                                  <a:pt x="12" y="215"/>
                                </a:lnTo>
                                <a:lnTo>
                                  <a:pt x="10" y="215"/>
                                </a:lnTo>
                                <a:lnTo>
                                  <a:pt x="7" y="213"/>
                                </a:lnTo>
                                <a:lnTo>
                                  <a:pt x="6" y="213"/>
                                </a:lnTo>
                                <a:lnTo>
                                  <a:pt x="5" y="212"/>
                                </a:lnTo>
                                <a:lnTo>
                                  <a:pt x="4" y="212"/>
                                </a:lnTo>
                                <a:lnTo>
                                  <a:pt x="4" y="211"/>
                                </a:lnTo>
                                <a:lnTo>
                                  <a:pt x="4" y="210"/>
                                </a:lnTo>
                                <a:lnTo>
                                  <a:pt x="4" y="66"/>
                                </a:lnTo>
                                <a:lnTo>
                                  <a:pt x="4" y="64"/>
                                </a:lnTo>
                                <a:lnTo>
                                  <a:pt x="4" y="63"/>
                                </a:lnTo>
                                <a:lnTo>
                                  <a:pt x="5" y="62"/>
                                </a:lnTo>
                                <a:lnTo>
                                  <a:pt x="6" y="62"/>
                                </a:lnTo>
                                <a:lnTo>
                                  <a:pt x="7" y="61"/>
                                </a:lnTo>
                                <a:lnTo>
                                  <a:pt x="10" y="61"/>
                                </a:lnTo>
                                <a:lnTo>
                                  <a:pt x="12" y="61"/>
                                </a:lnTo>
                                <a:lnTo>
                                  <a:pt x="16" y="61"/>
                                </a:lnTo>
                                <a:lnTo>
                                  <a:pt x="20" y="61"/>
                                </a:lnTo>
                                <a:lnTo>
                                  <a:pt x="23" y="61"/>
                                </a:lnTo>
                                <a:lnTo>
                                  <a:pt x="25" y="61"/>
                                </a:lnTo>
                                <a:lnTo>
                                  <a:pt x="27" y="62"/>
                                </a:lnTo>
                                <a:lnTo>
                                  <a:pt x="28" y="62"/>
                                </a:lnTo>
                                <a:lnTo>
                                  <a:pt x="30" y="63"/>
                                </a:lnTo>
                                <a:lnTo>
                                  <a:pt x="30" y="64"/>
                                </a:lnTo>
                                <a:lnTo>
                                  <a:pt x="30" y="66"/>
                                </a:lnTo>
                                <a:lnTo>
                                  <a:pt x="30" y="210"/>
                                </a:lnTo>
                                <a:close/>
                                <a:moveTo>
                                  <a:pt x="32" y="16"/>
                                </a:moveTo>
                                <a:lnTo>
                                  <a:pt x="32" y="25"/>
                                </a:lnTo>
                                <a:lnTo>
                                  <a:pt x="30" y="29"/>
                                </a:lnTo>
                                <a:lnTo>
                                  <a:pt x="25" y="32"/>
                                </a:lnTo>
                                <a:lnTo>
                                  <a:pt x="16" y="32"/>
                                </a:lnTo>
                                <a:lnTo>
                                  <a:pt x="7" y="32"/>
                                </a:lnTo>
                                <a:lnTo>
                                  <a:pt x="4" y="30"/>
                                </a:lnTo>
                                <a:lnTo>
                                  <a:pt x="0" y="25"/>
                                </a:lnTo>
                                <a:lnTo>
                                  <a:pt x="0" y="16"/>
                                </a:lnTo>
                                <a:lnTo>
                                  <a:pt x="0" y="9"/>
                                </a:lnTo>
                                <a:lnTo>
                                  <a:pt x="4" y="4"/>
                                </a:lnTo>
                                <a:lnTo>
                                  <a:pt x="7" y="2"/>
                                </a:lnTo>
                                <a:lnTo>
                                  <a:pt x="16" y="0"/>
                                </a:lnTo>
                                <a:lnTo>
                                  <a:pt x="25" y="2"/>
                                </a:lnTo>
                                <a:lnTo>
                                  <a:pt x="30" y="4"/>
                                </a:lnTo>
                                <a:lnTo>
                                  <a:pt x="32" y="9"/>
                                </a:lnTo>
                                <a:lnTo>
                                  <a:pt x="32"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21" name="Freeform 115"/>
                        <wps:cNvSpPr>
                          <a:spLocks noEditPoints="1"/>
                        </wps:cNvSpPr>
                        <wps:spPr bwMode="auto">
                          <a:xfrm>
                            <a:off x="4181475" y="3543300"/>
                            <a:ext cx="71438" cy="112713"/>
                          </a:xfrm>
                          <a:custGeom>
                            <a:avLst/>
                            <a:gdLst>
                              <a:gd name="T0" fmla="*/ 132 w 133"/>
                              <a:gd name="T1" fmla="*/ 95 h 214"/>
                              <a:gd name="T2" fmla="*/ 124 w 133"/>
                              <a:gd name="T3" fmla="*/ 126 h 214"/>
                              <a:gd name="T4" fmla="*/ 108 w 133"/>
                              <a:gd name="T5" fmla="*/ 147 h 214"/>
                              <a:gd name="T6" fmla="*/ 85 w 133"/>
                              <a:gd name="T7" fmla="*/ 158 h 214"/>
                              <a:gd name="T8" fmla="*/ 64 w 133"/>
                              <a:gd name="T9" fmla="*/ 158 h 214"/>
                              <a:gd name="T10" fmla="*/ 53 w 133"/>
                              <a:gd name="T11" fmla="*/ 155 h 214"/>
                              <a:gd name="T12" fmla="*/ 43 w 133"/>
                              <a:gd name="T13" fmla="*/ 150 h 214"/>
                              <a:gd name="T14" fmla="*/ 32 w 133"/>
                              <a:gd name="T15" fmla="*/ 142 h 214"/>
                              <a:gd name="T16" fmla="*/ 26 w 133"/>
                              <a:gd name="T17" fmla="*/ 208 h 214"/>
                              <a:gd name="T18" fmla="*/ 26 w 133"/>
                              <a:gd name="T19" fmla="*/ 211 h 214"/>
                              <a:gd name="T20" fmla="*/ 23 w 133"/>
                              <a:gd name="T21" fmla="*/ 213 h 214"/>
                              <a:gd name="T22" fmla="*/ 20 w 133"/>
                              <a:gd name="T23" fmla="*/ 213 h 214"/>
                              <a:gd name="T24" fmla="*/ 13 w 133"/>
                              <a:gd name="T25" fmla="*/ 214 h 214"/>
                              <a:gd name="T26" fmla="*/ 6 w 133"/>
                              <a:gd name="T27" fmla="*/ 213 h 214"/>
                              <a:gd name="T28" fmla="*/ 2 w 133"/>
                              <a:gd name="T29" fmla="*/ 213 h 214"/>
                              <a:gd name="T30" fmla="*/ 0 w 133"/>
                              <a:gd name="T31" fmla="*/ 211 h 214"/>
                              <a:gd name="T32" fmla="*/ 0 w 133"/>
                              <a:gd name="T33" fmla="*/ 208 h 214"/>
                              <a:gd name="T34" fmla="*/ 0 w 133"/>
                              <a:gd name="T35" fmla="*/ 6 h 214"/>
                              <a:gd name="T36" fmla="*/ 1 w 133"/>
                              <a:gd name="T37" fmla="*/ 4 h 214"/>
                              <a:gd name="T38" fmla="*/ 4 w 133"/>
                              <a:gd name="T39" fmla="*/ 3 h 214"/>
                              <a:gd name="T40" fmla="*/ 9 w 133"/>
                              <a:gd name="T41" fmla="*/ 3 h 214"/>
                              <a:gd name="T42" fmla="*/ 15 w 133"/>
                              <a:gd name="T43" fmla="*/ 3 h 214"/>
                              <a:gd name="T44" fmla="*/ 20 w 133"/>
                              <a:gd name="T45" fmla="*/ 3 h 214"/>
                              <a:gd name="T46" fmla="*/ 22 w 133"/>
                              <a:gd name="T47" fmla="*/ 4 h 214"/>
                              <a:gd name="T48" fmla="*/ 23 w 133"/>
                              <a:gd name="T49" fmla="*/ 6 h 214"/>
                              <a:gd name="T50" fmla="*/ 23 w 133"/>
                              <a:gd name="T51" fmla="*/ 26 h 214"/>
                              <a:gd name="T52" fmla="*/ 36 w 133"/>
                              <a:gd name="T53" fmla="*/ 15 h 214"/>
                              <a:gd name="T54" fmla="*/ 48 w 133"/>
                              <a:gd name="T55" fmla="*/ 6 h 214"/>
                              <a:gd name="T56" fmla="*/ 60 w 133"/>
                              <a:gd name="T57" fmla="*/ 1 h 214"/>
                              <a:gd name="T58" fmla="*/ 75 w 133"/>
                              <a:gd name="T59" fmla="*/ 0 h 214"/>
                              <a:gd name="T60" fmla="*/ 101 w 133"/>
                              <a:gd name="T61" fmla="*/ 6 h 214"/>
                              <a:gd name="T62" fmla="*/ 119 w 133"/>
                              <a:gd name="T63" fmla="*/ 22 h 214"/>
                              <a:gd name="T64" fmla="*/ 129 w 133"/>
                              <a:gd name="T65" fmla="*/ 47 h 214"/>
                              <a:gd name="T66" fmla="*/ 133 w 133"/>
                              <a:gd name="T67" fmla="*/ 78 h 214"/>
                              <a:gd name="T68" fmla="*/ 105 w 133"/>
                              <a:gd name="T69" fmla="*/ 69 h 214"/>
                              <a:gd name="T70" fmla="*/ 101 w 133"/>
                              <a:gd name="T71" fmla="*/ 49 h 214"/>
                              <a:gd name="T72" fmla="*/ 92 w 133"/>
                              <a:gd name="T73" fmla="*/ 33 h 214"/>
                              <a:gd name="T74" fmla="*/ 79 w 133"/>
                              <a:gd name="T75" fmla="*/ 24 h 214"/>
                              <a:gd name="T76" fmla="*/ 64 w 133"/>
                              <a:gd name="T77" fmla="*/ 24 h 214"/>
                              <a:gd name="T78" fmla="*/ 54 w 133"/>
                              <a:gd name="T79" fmla="*/ 26 h 214"/>
                              <a:gd name="T80" fmla="*/ 44 w 133"/>
                              <a:gd name="T81" fmla="*/ 32 h 214"/>
                              <a:gd name="T82" fmla="*/ 32 w 133"/>
                              <a:gd name="T83" fmla="*/ 43 h 214"/>
                              <a:gd name="T84" fmla="*/ 26 w 133"/>
                              <a:gd name="T85" fmla="*/ 109 h 214"/>
                              <a:gd name="T86" fmla="*/ 47 w 133"/>
                              <a:gd name="T87" fmla="*/ 128 h 214"/>
                              <a:gd name="T88" fmla="*/ 68 w 133"/>
                              <a:gd name="T89" fmla="*/ 136 h 214"/>
                              <a:gd name="T90" fmla="*/ 85 w 133"/>
                              <a:gd name="T91" fmla="*/ 131 h 214"/>
                              <a:gd name="T92" fmla="*/ 96 w 133"/>
                              <a:gd name="T93" fmla="*/ 118 h 214"/>
                              <a:gd name="T94" fmla="*/ 102 w 133"/>
                              <a:gd name="T95" fmla="*/ 100 h 214"/>
                              <a:gd name="T96" fmla="*/ 105 w 133"/>
                              <a:gd name="T97" fmla="*/ 80 h 2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33" h="214">
                                <a:moveTo>
                                  <a:pt x="133" y="78"/>
                                </a:moveTo>
                                <a:lnTo>
                                  <a:pt x="132" y="95"/>
                                </a:lnTo>
                                <a:lnTo>
                                  <a:pt x="128" y="111"/>
                                </a:lnTo>
                                <a:lnTo>
                                  <a:pt x="124" y="126"/>
                                </a:lnTo>
                                <a:lnTo>
                                  <a:pt x="117" y="137"/>
                                </a:lnTo>
                                <a:lnTo>
                                  <a:pt x="108" y="147"/>
                                </a:lnTo>
                                <a:lnTo>
                                  <a:pt x="97" y="153"/>
                                </a:lnTo>
                                <a:lnTo>
                                  <a:pt x="85" y="158"/>
                                </a:lnTo>
                                <a:lnTo>
                                  <a:pt x="70" y="159"/>
                                </a:lnTo>
                                <a:lnTo>
                                  <a:pt x="64" y="158"/>
                                </a:lnTo>
                                <a:lnTo>
                                  <a:pt x="58" y="158"/>
                                </a:lnTo>
                                <a:lnTo>
                                  <a:pt x="53" y="155"/>
                                </a:lnTo>
                                <a:lnTo>
                                  <a:pt x="48" y="153"/>
                                </a:lnTo>
                                <a:lnTo>
                                  <a:pt x="43" y="150"/>
                                </a:lnTo>
                                <a:lnTo>
                                  <a:pt x="37" y="147"/>
                                </a:lnTo>
                                <a:lnTo>
                                  <a:pt x="32" y="142"/>
                                </a:lnTo>
                                <a:lnTo>
                                  <a:pt x="26" y="137"/>
                                </a:lnTo>
                                <a:lnTo>
                                  <a:pt x="26" y="208"/>
                                </a:lnTo>
                                <a:lnTo>
                                  <a:pt x="26" y="210"/>
                                </a:lnTo>
                                <a:lnTo>
                                  <a:pt x="26" y="211"/>
                                </a:lnTo>
                                <a:lnTo>
                                  <a:pt x="25" y="212"/>
                                </a:lnTo>
                                <a:lnTo>
                                  <a:pt x="23" y="213"/>
                                </a:lnTo>
                                <a:lnTo>
                                  <a:pt x="22" y="213"/>
                                </a:lnTo>
                                <a:lnTo>
                                  <a:pt x="20" y="213"/>
                                </a:lnTo>
                                <a:lnTo>
                                  <a:pt x="17" y="214"/>
                                </a:lnTo>
                                <a:lnTo>
                                  <a:pt x="13" y="214"/>
                                </a:lnTo>
                                <a:lnTo>
                                  <a:pt x="10" y="214"/>
                                </a:lnTo>
                                <a:lnTo>
                                  <a:pt x="6" y="213"/>
                                </a:lnTo>
                                <a:lnTo>
                                  <a:pt x="5" y="213"/>
                                </a:lnTo>
                                <a:lnTo>
                                  <a:pt x="2" y="213"/>
                                </a:lnTo>
                                <a:lnTo>
                                  <a:pt x="1" y="212"/>
                                </a:lnTo>
                                <a:lnTo>
                                  <a:pt x="0" y="211"/>
                                </a:lnTo>
                                <a:lnTo>
                                  <a:pt x="0" y="210"/>
                                </a:lnTo>
                                <a:lnTo>
                                  <a:pt x="0" y="208"/>
                                </a:lnTo>
                                <a:lnTo>
                                  <a:pt x="0" y="8"/>
                                </a:lnTo>
                                <a:lnTo>
                                  <a:pt x="0" y="6"/>
                                </a:lnTo>
                                <a:lnTo>
                                  <a:pt x="0" y="5"/>
                                </a:lnTo>
                                <a:lnTo>
                                  <a:pt x="1" y="4"/>
                                </a:lnTo>
                                <a:lnTo>
                                  <a:pt x="2" y="4"/>
                                </a:lnTo>
                                <a:lnTo>
                                  <a:pt x="4" y="3"/>
                                </a:lnTo>
                                <a:lnTo>
                                  <a:pt x="6" y="3"/>
                                </a:lnTo>
                                <a:lnTo>
                                  <a:pt x="9" y="3"/>
                                </a:lnTo>
                                <a:lnTo>
                                  <a:pt x="11" y="3"/>
                                </a:lnTo>
                                <a:lnTo>
                                  <a:pt x="15" y="3"/>
                                </a:lnTo>
                                <a:lnTo>
                                  <a:pt x="17" y="3"/>
                                </a:lnTo>
                                <a:lnTo>
                                  <a:pt x="20" y="3"/>
                                </a:lnTo>
                                <a:lnTo>
                                  <a:pt x="21" y="4"/>
                                </a:lnTo>
                                <a:lnTo>
                                  <a:pt x="22" y="4"/>
                                </a:lnTo>
                                <a:lnTo>
                                  <a:pt x="22" y="5"/>
                                </a:lnTo>
                                <a:lnTo>
                                  <a:pt x="23" y="6"/>
                                </a:lnTo>
                                <a:lnTo>
                                  <a:pt x="23" y="8"/>
                                </a:lnTo>
                                <a:lnTo>
                                  <a:pt x="23" y="26"/>
                                </a:lnTo>
                                <a:lnTo>
                                  <a:pt x="29" y="20"/>
                                </a:lnTo>
                                <a:lnTo>
                                  <a:pt x="36" y="15"/>
                                </a:lnTo>
                                <a:lnTo>
                                  <a:pt x="42" y="10"/>
                                </a:lnTo>
                                <a:lnTo>
                                  <a:pt x="48" y="6"/>
                                </a:lnTo>
                                <a:lnTo>
                                  <a:pt x="54" y="4"/>
                                </a:lnTo>
                                <a:lnTo>
                                  <a:pt x="60" y="1"/>
                                </a:lnTo>
                                <a:lnTo>
                                  <a:pt x="68" y="0"/>
                                </a:lnTo>
                                <a:lnTo>
                                  <a:pt x="75" y="0"/>
                                </a:lnTo>
                                <a:lnTo>
                                  <a:pt x="90" y="1"/>
                                </a:lnTo>
                                <a:lnTo>
                                  <a:pt x="101" y="6"/>
                                </a:lnTo>
                                <a:lnTo>
                                  <a:pt x="112" y="13"/>
                                </a:lnTo>
                                <a:lnTo>
                                  <a:pt x="119" y="22"/>
                                </a:lnTo>
                                <a:lnTo>
                                  <a:pt x="126" y="33"/>
                                </a:lnTo>
                                <a:lnTo>
                                  <a:pt x="129" y="47"/>
                                </a:lnTo>
                                <a:lnTo>
                                  <a:pt x="132" y="62"/>
                                </a:lnTo>
                                <a:lnTo>
                                  <a:pt x="133" y="78"/>
                                </a:lnTo>
                                <a:close/>
                                <a:moveTo>
                                  <a:pt x="105" y="80"/>
                                </a:moveTo>
                                <a:lnTo>
                                  <a:pt x="105" y="69"/>
                                </a:lnTo>
                                <a:lnTo>
                                  <a:pt x="103" y="59"/>
                                </a:lnTo>
                                <a:lnTo>
                                  <a:pt x="101" y="49"/>
                                </a:lnTo>
                                <a:lnTo>
                                  <a:pt x="97" y="41"/>
                                </a:lnTo>
                                <a:lnTo>
                                  <a:pt x="92" y="33"/>
                                </a:lnTo>
                                <a:lnTo>
                                  <a:pt x="86" y="27"/>
                                </a:lnTo>
                                <a:lnTo>
                                  <a:pt x="79" y="24"/>
                                </a:lnTo>
                                <a:lnTo>
                                  <a:pt x="69" y="22"/>
                                </a:lnTo>
                                <a:lnTo>
                                  <a:pt x="64" y="24"/>
                                </a:lnTo>
                                <a:lnTo>
                                  <a:pt x="59" y="25"/>
                                </a:lnTo>
                                <a:lnTo>
                                  <a:pt x="54" y="26"/>
                                </a:lnTo>
                                <a:lnTo>
                                  <a:pt x="49" y="30"/>
                                </a:lnTo>
                                <a:lnTo>
                                  <a:pt x="44" y="32"/>
                                </a:lnTo>
                                <a:lnTo>
                                  <a:pt x="38" y="38"/>
                                </a:lnTo>
                                <a:lnTo>
                                  <a:pt x="32" y="43"/>
                                </a:lnTo>
                                <a:lnTo>
                                  <a:pt x="26" y="51"/>
                                </a:lnTo>
                                <a:lnTo>
                                  <a:pt x="26" y="109"/>
                                </a:lnTo>
                                <a:lnTo>
                                  <a:pt x="37" y="121"/>
                                </a:lnTo>
                                <a:lnTo>
                                  <a:pt x="47" y="128"/>
                                </a:lnTo>
                                <a:lnTo>
                                  <a:pt x="57" y="134"/>
                                </a:lnTo>
                                <a:lnTo>
                                  <a:pt x="68" y="136"/>
                                </a:lnTo>
                                <a:lnTo>
                                  <a:pt x="77" y="136"/>
                                </a:lnTo>
                                <a:lnTo>
                                  <a:pt x="85" y="131"/>
                                </a:lnTo>
                                <a:lnTo>
                                  <a:pt x="91" y="126"/>
                                </a:lnTo>
                                <a:lnTo>
                                  <a:pt x="96" y="118"/>
                                </a:lnTo>
                                <a:lnTo>
                                  <a:pt x="100" y="110"/>
                                </a:lnTo>
                                <a:lnTo>
                                  <a:pt x="102" y="100"/>
                                </a:lnTo>
                                <a:lnTo>
                                  <a:pt x="105" y="90"/>
                                </a:lnTo>
                                <a:lnTo>
                                  <a:pt x="105" y="8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22" name="Freeform 116"/>
                        <wps:cNvSpPr>
                          <a:spLocks noEditPoints="1"/>
                        </wps:cNvSpPr>
                        <wps:spPr bwMode="auto">
                          <a:xfrm>
                            <a:off x="4267200" y="3543300"/>
                            <a:ext cx="77788" cy="84138"/>
                          </a:xfrm>
                          <a:custGeom>
                            <a:avLst/>
                            <a:gdLst>
                              <a:gd name="T0" fmla="*/ 143 w 145"/>
                              <a:gd name="T1" fmla="*/ 95 h 159"/>
                              <a:gd name="T2" fmla="*/ 135 w 145"/>
                              <a:gd name="T3" fmla="*/ 125 h 159"/>
                              <a:gd name="T4" fmla="*/ 116 w 145"/>
                              <a:gd name="T5" fmla="*/ 146 h 159"/>
                              <a:gd name="T6" fmla="*/ 88 w 145"/>
                              <a:gd name="T7" fmla="*/ 158 h 159"/>
                              <a:gd name="T8" fmla="*/ 53 w 145"/>
                              <a:gd name="T9" fmla="*/ 158 h 159"/>
                              <a:gd name="T10" fmla="*/ 28 w 145"/>
                              <a:gd name="T11" fmla="*/ 147 h 159"/>
                              <a:gd name="T12" fmla="*/ 10 w 145"/>
                              <a:gd name="T13" fmla="*/ 127 h 159"/>
                              <a:gd name="T14" fmla="*/ 0 w 145"/>
                              <a:gd name="T15" fmla="*/ 99 h 159"/>
                              <a:gd name="T16" fmla="*/ 2 w 145"/>
                              <a:gd name="T17" fmla="*/ 63 h 159"/>
                              <a:gd name="T18" fmla="*/ 10 w 145"/>
                              <a:gd name="T19" fmla="*/ 35 h 159"/>
                              <a:gd name="T20" fmla="*/ 29 w 145"/>
                              <a:gd name="T21" fmla="*/ 13 h 159"/>
                              <a:gd name="T22" fmla="*/ 56 w 145"/>
                              <a:gd name="T23" fmla="*/ 1 h 159"/>
                              <a:gd name="T24" fmla="*/ 90 w 145"/>
                              <a:gd name="T25" fmla="*/ 1 h 159"/>
                              <a:gd name="T26" fmla="*/ 117 w 145"/>
                              <a:gd name="T27" fmla="*/ 11 h 159"/>
                              <a:gd name="T28" fmla="*/ 135 w 145"/>
                              <a:gd name="T29" fmla="*/ 31 h 159"/>
                              <a:gd name="T30" fmla="*/ 143 w 145"/>
                              <a:gd name="T31" fmla="*/ 61 h 159"/>
                              <a:gd name="T32" fmla="*/ 116 w 145"/>
                              <a:gd name="T33" fmla="*/ 79 h 159"/>
                              <a:gd name="T34" fmla="*/ 115 w 145"/>
                              <a:gd name="T35" fmla="*/ 57 h 159"/>
                              <a:gd name="T36" fmla="*/ 108 w 145"/>
                              <a:gd name="T37" fmla="*/ 40 h 159"/>
                              <a:gd name="T38" fmla="*/ 94 w 145"/>
                              <a:gd name="T39" fmla="*/ 27 h 159"/>
                              <a:gd name="T40" fmla="*/ 73 w 145"/>
                              <a:gd name="T41" fmla="*/ 22 h 159"/>
                              <a:gd name="T42" fmla="*/ 52 w 145"/>
                              <a:gd name="T43" fmla="*/ 26 h 159"/>
                              <a:gd name="T44" fmla="*/ 39 w 145"/>
                              <a:gd name="T45" fmla="*/ 38 h 159"/>
                              <a:gd name="T46" fmla="*/ 31 w 145"/>
                              <a:gd name="T47" fmla="*/ 56 h 159"/>
                              <a:gd name="T48" fmla="*/ 28 w 145"/>
                              <a:gd name="T49" fmla="*/ 79 h 159"/>
                              <a:gd name="T50" fmla="*/ 30 w 145"/>
                              <a:gd name="T51" fmla="*/ 101 h 159"/>
                              <a:gd name="T52" fmla="*/ 37 w 145"/>
                              <a:gd name="T53" fmla="*/ 120 h 159"/>
                              <a:gd name="T54" fmla="*/ 51 w 145"/>
                              <a:gd name="T55" fmla="*/ 132 h 159"/>
                              <a:gd name="T56" fmla="*/ 72 w 145"/>
                              <a:gd name="T57" fmla="*/ 137 h 159"/>
                              <a:gd name="T58" fmla="*/ 93 w 145"/>
                              <a:gd name="T59" fmla="*/ 132 h 159"/>
                              <a:gd name="T60" fmla="*/ 106 w 145"/>
                              <a:gd name="T61" fmla="*/ 121 h 159"/>
                              <a:gd name="T62" fmla="*/ 114 w 145"/>
                              <a:gd name="T63" fmla="*/ 102 h 159"/>
                              <a:gd name="T64" fmla="*/ 116 w 145"/>
                              <a:gd name="T65" fmla="*/ 79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5" h="159">
                                <a:moveTo>
                                  <a:pt x="145" y="78"/>
                                </a:moveTo>
                                <a:lnTo>
                                  <a:pt x="143" y="95"/>
                                </a:lnTo>
                                <a:lnTo>
                                  <a:pt x="140" y="110"/>
                                </a:lnTo>
                                <a:lnTo>
                                  <a:pt x="135" y="125"/>
                                </a:lnTo>
                                <a:lnTo>
                                  <a:pt x="126" y="136"/>
                                </a:lnTo>
                                <a:lnTo>
                                  <a:pt x="116" y="146"/>
                                </a:lnTo>
                                <a:lnTo>
                                  <a:pt x="103" y="153"/>
                                </a:lnTo>
                                <a:lnTo>
                                  <a:pt x="88" y="158"/>
                                </a:lnTo>
                                <a:lnTo>
                                  <a:pt x="71" y="159"/>
                                </a:lnTo>
                                <a:lnTo>
                                  <a:pt x="53" y="158"/>
                                </a:lnTo>
                                <a:lnTo>
                                  <a:pt x="40" y="153"/>
                                </a:lnTo>
                                <a:lnTo>
                                  <a:pt x="28" y="147"/>
                                </a:lnTo>
                                <a:lnTo>
                                  <a:pt x="18" y="138"/>
                                </a:lnTo>
                                <a:lnTo>
                                  <a:pt x="10" y="127"/>
                                </a:lnTo>
                                <a:lnTo>
                                  <a:pt x="4" y="114"/>
                                </a:lnTo>
                                <a:lnTo>
                                  <a:pt x="0" y="99"/>
                                </a:lnTo>
                                <a:lnTo>
                                  <a:pt x="0" y="80"/>
                                </a:lnTo>
                                <a:lnTo>
                                  <a:pt x="2" y="63"/>
                                </a:lnTo>
                                <a:lnTo>
                                  <a:pt x="5" y="48"/>
                                </a:lnTo>
                                <a:lnTo>
                                  <a:pt x="10" y="35"/>
                                </a:lnTo>
                                <a:lnTo>
                                  <a:pt x="19" y="22"/>
                                </a:lnTo>
                                <a:lnTo>
                                  <a:pt x="29" y="13"/>
                                </a:lnTo>
                                <a:lnTo>
                                  <a:pt x="41" y="6"/>
                                </a:lnTo>
                                <a:lnTo>
                                  <a:pt x="56" y="1"/>
                                </a:lnTo>
                                <a:lnTo>
                                  <a:pt x="74" y="0"/>
                                </a:lnTo>
                                <a:lnTo>
                                  <a:pt x="90" y="1"/>
                                </a:lnTo>
                                <a:lnTo>
                                  <a:pt x="105" y="5"/>
                                </a:lnTo>
                                <a:lnTo>
                                  <a:pt x="117" y="11"/>
                                </a:lnTo>
                                <a:lnTo>
                                  <a:pt x="127" y="21"/>
                                </a:lnTo>
                                <a:lnTo>
                                  <a:pt x="135" y="31"/>
                                </a:lnTo>
                                <a:lnTo>
                                  <a:pt x="140" y="46"/>
                                </a:lnTo>
                                <a:lnTo>
                                  <a:pt x="143" y="61"/>
                                </a:lnTo>
                                <a:lnTo>
                                  <a:pt x="145" y="78"/>
                                </a:lnTo>
                                <a:close/>
                                <a:moveTo>
                                  <a:pt x="116" y="79"/>
                                </a:moveTo>
                                <a:lnTo>
                                  <a:pt x="116" y="68"/>
                                </a:lnTo>
                                <a:lnTo>
                                  <a:pt x="115" y="57"/>
                                </a:lnTo>
                                <a:lnTo>
                                  <a:pt x="113" y="47"/>
                                </a:lnTo>
                                <a:lnTo>
                                  <a:pt x="108" y="40"/>
                                </a:lnTo>
                                <a:lnTo>
                                  <a:pt x="101" y="32"/>
                                </a:lnTo>
                                <a:lnTo>
                                  <a:pt x="94" y="27"/>
                                </a:lnTo>
                                <a:lnTo>
                                  <a:pt x="84" y="22"/>
                                </a:lnTo>
                                <a:lnTo>
                                  <a:pt x="73" y="22"/>
                                </a:lnTo>
                                <a:lnTo>
                                  <a:pt x="62" y="22"/>
                                </a:lnTo>
                                <a:lnTo>
                                  <a:pt x="52" y="26"/>
                                </a:lnTo>
                                <a:lnTo>
                                  <a:pt x="45" y="31"/>
                                </a:lnTo>
                                <a:lnTo>
                                  <a:pt x="39" y="38"/>
                                </a:lnTo>
                                <a:lnTo>
                                  <a:pt x="34" y="46"/>
                                </a:lnTo>
                                <a:lnTo>
                                  <a:pt x="31" y="56"/>
                                </a:lnTo>
                                <a:lnTo>
                                  <a:pt x="29" y="67"/>
                                </a:lnTo>
                                <a:lnTo>
                                  <a:pt x="28" y="79"/>
                                </a:lnTo>
                                <a:lnTo>
                                  <a:pt x="29" y="90"/>
                                </a:lnTo>
                                <a:lnTo>
                                  <a:pt x="30" y="101"/>
                                </a:lnTo>
                                <a:lnTo>
                                  <a:pt x="33" y="111"/>
                                </a:lnTo>
                                <a:lnTo>
                                  <a:pt x="37" y="120"/>
                                </a:lnTo>
                                <a:lnTo>
                                  <a:pt x="44" y="127"/>
                                </a:lnTo>
                                <a:lnTo>
                                  <a:pt x="51" y="132"/>
                                </a:lnTo>
                                <a:lnTo>
                                  <a:pt x="61" y="136"/>
                                </a:lnTo>
                                <a:lnTo>
                                  <a:pt x="72" y="137"/>
                                </a:lnTo>
                                <a:lnTo>
                                  <a:pt x="83" y="136"/>
                                </a:lnTo>
                                <a:lnTo>
                                  <a:pt x="93" y="132"/>
                                </a:lnTo>
                                <a:lnTo>
                                  <a:pt x="100" y="127"/>
                                </a:lnTo>
                                <a:lnTo>
                                  <a:pt x="106" y="121"/>
                                </a:lnTo>
                                <a:lnTo>
                                  <a:pt x="111" y="112"/>
                                </a:lnTo>
                                <a:lnTo>
                                  <a:pt x="114" y="102"/>
                                </a:lnTo>
                                <a:lnTo>
                                  <a:pt x="116" y="91"/>
                                </a:lnTo>
                                <a:lnTo>
                                  <a:pt x="116" y="7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23" name="Freeform 117"/>
                        <wps:cNvSpPr>
                          <a:spLocks noEditPoints="1"/>
                        </wps:cNvSpPr>
                        <wps:spPr bwMode="auto">
                          <a:xfrm>
                            <a:off x="4365625" y="3543300"/>
                            <a:ext cx="69850" cy="112713"/>
                          </a:xfrm>
                          <a:custGeom>
                            <a:avLst/>
                            <a:gdLst>
                              <a:gd name="T0" fmla="*/ 132 w 133"/>
                              <a:gd name="T1" fmla="*/ 95 h 214"/>
                              <a:gd name="T2" fmla="*/ 123 w 133"/>
                              <a:gd name="T3" fmla="*/ 126 h 214"/>
                              <a:gd name="T4" fmla="*/ 107 w 133"/>
                              <a:gd name="T5" fmla="*/ 147 h 214"/>
                              <a:gd name="T6" fmla="*/ 85 w 133"/>
                              <a:gd name="T7" fmla="*/ 158 h 214"/>
                              <a:gd name="T8" fmla="*/ 64 w 133"/>
                              <a:gd name="T9" fmla="*/ 158 h 214"/>
                              <a:gd name="T10" fmla="*/ 53 w 133"/>
                              <a:gd name="T11" fmla="*/ 155 h 214"/>
                              <a:gd name="T12" fmla="*/ 42 w 133"/>
                              <a:gd name="T13" fmla="*/ 150 h 214"/>
                              <a:gd name="T14" fmla="*/ 32 w 133"/>
                              <a:gd name="T15" fmla="*/ 142 h 214"/>
                              <a:gd name="T16" fmla="*/ 26 w 133"/>
                              <a:gd name="T17" fmla="*/ 208 h 214"/>
                              <a:gd name="T18" fmla="*/ 26 w 133"/>
                              <a:gd name="T19" fmla="*/ 211 h 214"/>
                              <a:gd name="T20" fmla="*/ 23 w 133"/>
                              <a:gd name="T21" fmla="*/ 213 h 214"/>
                              <a:gd name="T22" fmla="*/ 20 w 133"/>
                              <a:gd name="T23" fmla="*/ 213 h 214"/>
                              <a:gd name="T24" fmla="*/ 12 w 133"/>
                              <a:gd name="T25" fmla="*/ 214 h 214"/>
                              <a:gd name="T26" fmla="*/ 6 w 133"/>
                              <a:gd name="T27" fmla="*/ 213 h 214"/>
                              <a:gd name="T28" fmla="*/ 2 w 133"/>
                              <a:gd name="T29" fmla="*/ 213 h 214"/>
                              <a:gd name="T30" fmla="*/ 0 w 133"/>
                              <a:gd name="T31" fmla="*/ 211 h 214"/>
                              <a:gd name="T32" fmla="*/ 0 w 133"/>
                              <a:gd name="T33" fmla="*/ 208 h 214"/>
                              <a:gd name="T34" fmla="*/ 0 w 133"/>
                              <a:gd name="T35" fmla="*/ 6 h 214"/>
                              <a:gd name="T36" fmla="*/ 1 w 133"/>
                              <a:gd name="T37" fmla="*/ 4 h 214"/>
                              <a:gd name="T38" fmla="*/ 4 w 133"/>
                              <a:gd name="T39" fmla="*/ 3 h 214"/>
                              <a:gd name="T40" fmla="*/ 9 w 133"/>
                              <a:gd name="T41" fmla="*/ 3 h 214"/>
                              <a:gd name="T42" fmla="*/ 15 w 133"/>
                              <a:gd name="T43" fmla="*/ 3 h 214"/>
                              <a:gd name="T44" fmla="*/ 18 w 133"/>
                              <a:gd name="T45" fmla="*/ 3 h 214"/>
                              <a:gd name="T46" fmla="*/ 22 w 133"/>
                              <a:gd name="T47" fmla="*/ 4 h 214"/>
                              <a:gd name="T48" fmla="*/ 23 w 133"/>
                              <a:gd name="T49" fmla="*/ 6 h 214"/>
                              <a:gd name="T50" fmla="*/ 23 w 133"/>
                              <a:gd name="T51" fmla="*/ 26 h 214"/>
                              <a:gd name="T52" fmla="*/ 36 w 133"/>
                              <a:gd name="T53" fmla="*/ 15 h 214"/>
                              <a:gd name="T54" fmla="*/ 48 w 133"/>
                              <a:gd name="T55" fmla="*/ 6 h 214"/>
                              <a:gd name="T56" fmla="*/ 60 w 133"/>
                              <a:gd name="T57" fmla="*/ 1 h 214"/>
                              <a:gd name="T58" fmla="*/ 74 w 133"/>
                              <a:gd name="T59" fmla="*/ 0 h 214"/>
                              <a:gd name="T60" fmla="*/ 101 w 133"/>
                              <a:gd name="T61" fmla="*/ 6 h 214"/>
                              <a:gd name="T62" fmla="*/ 119 w 133"/>
                              <a:gd name="T63" fmla="*/ 22 h 214"/>
                              <a:gd name="T64" fmla="*/ 129 w 133"/>
                              <a:gd name="T65" fmla="*/ 47 h 214"/>
                              <a:gd name="T66" fmla="*/ 133 w 133"/>
                              <a:gd name="T67" fmla="*/ 78 h 214"/>
                              <a:gd name="T68" fmla="*/ 105 w 133"/>
                              <a:gd name="T69" fmla="*/ 69 h 214"/>
                              <a:gd name="T70" fmla="*/ 101 w 133"/>
                              <a:gd name="T71" fmla="*/ 49 h 214"/>
                              <a:gd name="T72" fmla="*/ 92 w 133"/>
                              <a:gd name="T73" fmla="*/ 33 h 214"/>
                              <a:gd name="T74" fmla="*/ 79 w 133"/>
                              <a:gd name="T75" fmla="*/ 24 h 214"/>
                              <a:gd name="T76" fmla="*/ 64 w 133"/>
                              <a:gd name="T77" fmla="*/ 24 h 214"/>
                              <a:gd name="T78" fmla="*/ 54 w 133"/>
                              <a:gd name="T79" fmla="*/ 26 h 214"/>
                              <a:gd name="T80" fmla="*/ 43 w 133"/>
                              <a:gd name="T81" fmla="*/ 32 h 214"/>
                              <a:gd name="T82" fmla="*/ 32 w 133"/>
                              <a:gd name="T83" fmla="*/ 43 h 214"/>
                              <a:gd name="T84" fmla="*/ 26 w 133"/>
                              <a:gd name="T85" fmla="*/ 109 h 214"/>
                              <a:gd name="T86" fmla="*/ 47 w 133"/>
                              <a:gd name="T87" fmla="*/ 128 h 214"/>
                              <a:gd name="T88" fmla="*/ 68 w 133"/>
                              <a:gd name="T89" fmla="*/ 136 h 214"/>
                              <a:gd name="T90" fmla="*/ 84 w 133"/>
                              <a:gd name="T91" fmla="*/ 131 h 214"/>
                              <a:gd name="T92" fmla="*/ 96 w 133"/>
                              <a:gd name="T93" fmla="*/ 118 h 214"/>
                              <a:gd name="T94" fmla="*/ 102 w 133"/>
                              <a:gd name="T95" fmla="*/ 100 h 214"/>
                              <a:gd name="T96" fmla="*/ 105 w 133"/>
                              <a:gd name="T97" fmla="*/ 80 h 2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33" h="214">
                                <a:moveTo>
                                  <a:pt x="133" y="78"/>
                                </a:moveTo>
                                <a:lnTo>
                                  <a:pt x="132" y="95"/>
                                </a:lnTo>
                                <a:lnTo>
                                  <a:pt x="128" y="111"/>
                                </a:lnTo>
                                <a:lnTo>
                                  <a:pt x="123" y="126"/>
                                </a:lnTo>
                                <a:lnTo>
                                  <a:pt x="116" y="137"/>
                                </a:lnTo>
                                <a:lnTo>
                                  <a:pt x="107" y="147"/>
                                </a:lnTo>
                                <a:lnTo>
                                  <a:pt x="97" y="153"/>
                                </a:lnTo>
                                <a:lnTo>
                                  <a:pt x="85" y="158"/>
                                </a:lnTo>
                                <a:lnTo>
                                  <a:pt x="70" y="159"/>
                                </a:lnTo>
                                <a:lnTo>
                                  <a:pt x="64" y="158"/>
                                </a:lnTo>
                                <a:lnTo>
                                  <a:pt x="58" y="158"/>
                                </a:lnTo>
                                <a:lnTo>
                                  <a:pt x="53" y="155"/>
                                </a:lnTo>
                                <a:lnTo>
                                  <a:pt x="47" y="153"/>
                                </a:lnTo>
                                <a:lnTo>
                                  <a:pt x="42" y="150"/>
                                </a:lnTo>
                                <a:lnTo>
                                  <a:pt x="37" y="147"/>
                                </a:lnTo>
                                <a:lnTo>
                                  <a:pt x="32" y="142"/>
                                </a:lnTo>
                                <a:lnTo>
                                  <a:pt x="26" y="137"/>
                                </a:lnTo>
                                <a:lnTo>
                                  <a:pt x="26" y="208"/>
                                </a:lnTo>
                                <a:lnTo>
                                  <a:pt x="26" y="210"/>
                                </a:lnTo>
                                <a:lnTo>
                                  <a:pt x="26" y="211"/>
                                </a:lnTo>
                                <a:lnTo>
                                  <a:pt x="25" y="212"/>
                                </a:lnTo>
                                <a:lnTo>
                                  <a:pt x="23" y="213"/>
                                </a:lnTo>
                                <a:lnTo>
                                  <a:pt x="22" y="213"/>
                                </a:lnTo>
                                <a:lnTo>
                                  <a:pt x="20" y="213"/>
                                </a:lnTo>
                                <a:lnTo>
                                  <a:pt x="16" y="214"/>
                                </a:lnTo>
                                <a:lnTo>
                                  <a:pt x="12" y="214"/>
                                </a:lnTo>
                                <a:lnTo>
                                  <a:pt x="9" y="214"/>
                                </a:lnTo>
                                <a:lnTo>
                                  <a:pt x="6" y="213"/>
                                </a:lnTo>
                                <a:lnTo>
                                  <a:pt x="4" y="213"/>
                                </a:lnTo>
                                <a:lnTo>
                                  <a:pt x="2" y="213"/>
                                </a:lnTo>
                                <a:lnTo>
                                  <a:pt x="1" y="212"/>
                                </a:lnTo>
                                <a:lnTo>
                                  <a:pt x="0" y="211"/>
                                </a:lnTo>
                                <a:lnTo>
                                  <a:pt x="0" y="210"/>
                                </a:lnTo>
                                <a:lnTo>
                                  <a:pt x="0" y="208"/>
                                </a:lnTo>
                                <a:lnTo>
                                  <a:pt x="0" y="8"/>
                                </a:lnTo>
                                <a:lnTo>
                                  <a:pt x="0" y="6"/>
                                </a:lnTo>
                                <a:lnTo>
                                  <a:pt x="0" y="5"/>
                                </a:lnTo>
                                <a:lnTo>
                                  <a:pt x="1" y="4"/>
                                </a:lnTo>
                                <a:lnTo>
                                  <a:pt x="2" y="4"/>
                                </a:lnTo>
                                <a:lnTo>
                                  <a:pt x="4" y="3"/>
                                </a:lnTo>
                                <a:lnTo>
                                  <a:pt x="6" y="3"/>
                                </a:lnTo>
                                <a:lnTo>
                                  <a:pt x="9" y="3"/>
                                </a:lnTo>
                                <a:lnTo>
                                  <a:pt x="11" y="3"/>
                                </a:lnTo>
                                <a:lnTo>
                                  <a:pt x="15" y="3"/>
                                </a:lnTo>
                                <a:lnTo>
                                  <a:pt x="17" y="3"/>
                                </a:lnTo>
                                <a:lnTo>
                                  <a:pt x="18" y="3"/>
                                </a:lnTo>
                                <a:lnTo>
                                  <a:pt x="21" y="4"/>
                                </a:lnTo>
                                <a:lnTo>
                                  <a:pt x="22" y="4"/>
                                </a:lnTo>
                                <a:lnTo>
                                  <a:pt x="22" y="5"/>
                                </a:lnTo>
                                <a:lnTo>
                                  <a:pt x="23" y="6"/>
                                </a:lnTo>
                                <a:lnTo>
                                  <a:pt x="23" y="8"/>
                                </a:lnTo>
                                <a:lnTo>
                                  <a:pt x="23" y="26"/>
                                </a:lnTo>
                                <a:lnTo>
                                  <a:pt x="30" y="20"/>
                                </a:lnTo>
                                <a:lnTo>
                                  <a:pt x="36" y="15"/>
                                </a:lnTo>
                                <a:lnTo>
                                  <a:pt x="42" y="10"/>
                                </a:lnTo>
                                <a:lnTo>
                                  <a:pt x="48" y="6"/>
                                </a:lnTo>
                                <a:lnTo>
                                  <a:pt x="54" y="4"/>
                                </a:lnTo>
                                <a:lnTo>
                                  <a:pt x="60" y="1"/>
                                </a:lnTo>
                                <a:lnTo>
                                  <a:pt x="68" y="0"/>
                                </a:lnTo>
                                <a:lnTo>
                                  <a:pt x="74" y="0"/>
                                </a:lnTo>
                                <a:lnTo>
                                  <a:pt x="89" y="1"/>
                                </a:lnTo>
                                <a:lnTo>
                                  <a:pt x="101" y="6"/>
                                </a:lnTo>
                                <a:lnTo>
                                  <a:pt x="111" y="13"/>
                                </a:lnTo>
                                <a:lnTo>
                                  <a:pt x="119" y="22"/>
                                </a:lnTo>
                                <a:lnTo>
                                  <a:pt x="126" y="33"/>
                                </a:lnTo>
                                <a:lnTo>
                                  <a:pt x="129" y="47"/>
                                </a:lnTo>
                                <a:lnTo>
                                  <a:pt x="132" y="62"/>
                                </a:lnTo>
                                <a:lnTo>
                                  <a:pt x="133" y="78"/>
                                </a:lnTo>
                                <a:close/>
                                <a:moveTo>
                                  <a:pt x="105" y="80"/>
                                </a:moveTo>
                                <a:lnTo>
                                  <a:pt x="105" y="69"/>
                                </a:lnTo>
                                <a:lnTo>
                                  <a:pt x="102" y="59"/>
                                </a:lnTo>
                                <a:lnTo>
                                  <a:pt x="101" y="49"/>
                                </a:lnTo>
                                <a:lnTo>
                                  <a:pt x="97" y="41"/>
                                </a:lnTo>
                                <a:lnTo>
                                  <a:pt x="92" y="33"/>
                                </a:lnTo>
                                <a:lnTo>
                                  <a:pt x="86" y="27"/>
                                </a:lnTo>
                                <a:lnTo>
                                  <a:pt x="79" y="24"/>
                                </a:lnTo>
                                <a:lnTo>
                                  <a:pt x="69" y="22"/>
                                </a:lnTo>
                                <a:lnTo>
                                  <a:pt x="64" y="24"/>
                                </a:lnTo>
                                <a:lnTo>
                                  <a:pt x="59" y="25"/>
                                </a:lnTo>
                                <a:lnTo>
                                  <a:pt x="54" y="26"/>
                                </a:lnTo>
                                <a:lnTo>
                                  <a:pt x="49" y="30"/>
                                </a:lnTo>
                                <a:lnTo>
                                  <a:pt x="43" y="32"/>
                                </a:lnTo>
                                <a:lnTo>
                                  <a:pt x="38" y="38"/>
                                </a:lnTo>
                                <a:lnTo>
                                  <a:pt x="32" y="43"/>
                                </a:lnTo>
                                <a:lnTo>
                                  <a:pt x="26" y="51"/>
                                </a:lnTo>
                                <a:lnTo>
                                  <a:pt x="26" y="109"/>
                                </a:lnTo>
                                <a:lnTo>
                                  <a:pt x="37" y="121"/>
                                </a:lnTo>
                                <a:lnTo>
                                  <a:pt x="47" y="128"/>
                                </a:lnTo>
                                <a:lnTo>
                                  <a:pt x="57" y="134"/>
                                </a:lnTo>
                                <a:lnTo>
                                  <a:pt x="68" y="136"/>
                                </a:lnTo>
                                <a:lnTo>
                                  <a:pt x="76" y="136"/>
                                </a:lnTo>
                                <a:lnTo>
                                  <a:pt x="84" y="131"/>
                                </a:lnTo>
                                <a:lnTo>
                                  <a:pt x="91" y="126"/>
                                </a:lnTo>
                                <a:lnTo>
                                  <a:pt x="96" y="118"/>
                                </a:lnTo>
                                <a:lnTo>
                                  <a:pt x="100" y="110"/>
                                </a:lnTo>
                                <a:lnTo>
                                  <a:pt x="102" y="100"/>
                                </a:lnTo>
                                <a:lnTo>
                                  <a:pt x="105" y="90"/>
                                </a:lnTo>
                                <a:lnTo>
                                  <a:pt x="105" y="8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24" name="Freeform 118"/>
                        <wps:cNvSpPr>
                          <a:spLocks/>
                        </wps:cNvSpPr>
                        <wps:spPr bwMode="auto">
                          <a:xfrm>
                            <a:off x="4456113" y="3543300"/>
                            <a:ext cx="44450" cy="82550"/>
                          </a:xfrm>
                          <a:custGeom>
                            <a:avLst/>
                            <a:gdLst>
                              <a:gd name="T0" fmla="*/ 84 w 84"/>
                              <a:gd name="T1" fmla="*/ 20 h 157"/>
                              <a:gd name="T2" fmla="*/ 84 w 84"/>
                              <a:gd name="T3" fmla="*/ 25 h 157"/>
                              <a:gd name="T4" fmla="*/ 83 w 84"/>
                              <a:gd name="T5" fmla="*/ 27 h 157"/>
                              <a:gd name="T6" fmla="*/ 82 w 84"/>
                              <a:gd name="T7" fmla="*/ 29 h 157"/>
                              <a:gd name="T8" fmla="*/ 79 w 84"/>
                              <a:gd name="T9" fmla="*/ 29 h 157"/>
                              <a:gd name="T10" fmla="*/ 76 w 84"/>
                              <a:gd name="T11" fmla="*/ 27 h 157"/>
                              <a:gd name="T12" fmla="*/ 71 w 84"/>
                              <a:gd name="T13" fmla="*/ 26 h 157"/>
                              <a:gd name="T14" fmla="*/ 66 w 84"/>
                              <a:gd name="T15" fmla="*/ 25 h 157"/>
                              <a:gd name="T16" fmla="*/ 58 w 84"/>
                              <a:gd name="T17" fmla="*/ 25 h 157"/>
                              <a:gd name="T18" fmla="*/ 50 w 84"/>
                              <a:gd name="T19" fmla="*/ 29 h 157"/>
                              <a:gd name="T20" fmla="*/ 41 w 84"/>
                              <a:gd name="T21" fmla="*/ 36 h 157"/>
                              <a:gd name="T22" fmla="*/ 32 w 84"/>
                              <a:gd name="T23" fmla="*/ 48 h 157"/>
                              <a:gd name="T24" fmla="*/ 26 w 84"/>
                              <a:gd name="T25" fmla="*/ 152 h 157"/>
                              <a:gd name="T26" fmla="*/ 26 w 84"/>
                              <a:gd name="T27" fmla="*/ 154 h 157"/>
                              <a:gd name="T28" fmla="*/ 24 w 84"/>
                              <a:gd name="T29" fmla="*/ 155 h 157"/>
                              <a:gd name="T30" fmla="*/ 20 w 84"/>
                              <a:gd name="T31" fmla="*/ 157 h 157"/>
                              <a:gd name="T32" fmla="*/ 14 w 84"/>
                              <a:gd name="T33" fmla="*/ 157 h 157"/>
                              <a:gd name="T34" fmla="*/ 7 w 84"/>
                              <a:gd name="T35" fmla="*/ 157 h 157"/>
                              <a:gd name="T36" fmla="*/ 3 w 84"/>
                              <a:gd name="T37" fmla="*/ 155 h 157"/>
                              <a:gd name="T38" fmla="*/ 0 w 84"/>
                              <a:gd name="T39" fmla="*/ 154 h 157"/>
                              <a:gd name="T40" fmla="*/ 0 w 84"/>
                              <a:gd name="T41" fmla="*/ 152 h 157"/>
                              <a:gd name="T42" fmla="*/ 0 w 84"/>
                              <a:gd name="T43" fmla="*/ 6 h 157"/>
                              <a:gd name="T44" fmla="*/ 2 w 84"/>
                              <a:gd name="T45" fmla="*/ 4 h 157"/>
                              <a:gd name="T46" fmla="*/ 4 w 84"/>
                              <a:gd name="T47" fmla="*/ 3 h 157"/>
                              <a:gd name="T48" fmla="*/ 9 w 84"/>
                              <a:gd name="T49" fmla="*/ 3 h 157"/>
                              <a:gd name="T50" fmla="*/ 15 w 84"/>
                              <a:gd name="T51" fmla="*/ 3 h 157"/>
                              <a:gd name="T52" fmla="*/ 20 w 84"/>
                              <a:gd name="T53" fmla="*/ 3 h 157"/>
                              <a:gd name="T54" fmla="*/ 23 w 84"/>
                              <a:gd name="T55" fmla="*/ 4 h 157"/>
                              <a:gd name="T56" fmla="*/ 24 w 84"/>
                              <a:gd name="T57" fmla="*/ 6 h 157"/>
                              <a:gd name="T58" fmla="*/ 24 w 84"/>
                              <a:gd name="T59" fmla="*/ 29 h 157"/>
                              <a:gd name="T60" fmla="*/ 35 w 84"/>
                              <a:gd name="T61" fmla="*/ 14 h 157"/>
                              <a:gd name="T62" fmla="*/ 45 w 84"/>
                              <a:gd name="T63" fmla="*/ 5 h 157"/>
                              <a:gd name="T64" fmla="*/ 55 w 84"/>
                              <a:gd name="T65" fmla="*/ 1 h 157"/>
                              <a:gd name="T66" fmla="*/ 63 w 84"/>
                              <a:gd name="T67" fmla="*/ 0 h 157"/>
                              <a:gd name="T68" fmla="*/ 68 w 84"/>
                              <a:gd name="T69" fmla="*/ 0 h 157"/>
                              <a:gd name="T70" fmla="*/ 74 w 84"/>
                              <a:gd name="T71" fmla="*/ 1 h 157"/>
                              <a:gd name="T72" fmla="*/ 79 w 84"/>
                              <a:gd name="T73" fmla="*/ 3 h 157"/>
                              <a:gd name="T74" fmla="*/ 82 w 84"/>
                              <a:gd name="T75" fmla="*/ 4 h 157"/>
                              <a:gd name="T76" fmla="*/ 84 w 84"/>
                              <a:gd name="T77" fmla="*/ 6 h 157"/>
                              <a:gd name="T78" fmla="*/ 84 w 84"/>
                              <a:gd name="T79" fmla="*/ 8 h 157"/>
                              <a:gd name="T80" fmla="*/ 84 w 84"/>
                              <a:gd name="T81" fmla="*/ 11 h 157"/>
                              <a:gd name="T82" fmla="*/ 84 w 84"/>
                              <a:gd name="T83" fmla="*/ 16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84" h="157">
                                <a:moveTo>
                                  <a:pt x="84" y="16"/>
                                </a:moveTo>
                                <a:lnTo>
                                  <a:pt x="84" y="20"/>
                                </a:lnTo>
                                <a:lnTo>
                                  <a:pt x="84" y="22"/>
                                </a:lnTo>
                                <a:lnTo>
                                  <a:pt x="84" y="25"/>
                                </a:lnTo>
                                <a:lnTo>
                                  <a:pt x="84" y="26"/>
                                </a:lnTo>
                                <a:lnTo>
                                  <a:pt x="83" y="27"/>
                                </a:lnTo>
                                <a:lnTo>
                                  <a:pt x="83" y="29"/>
                                </a:lnTo>
                                <a:lnTo>
                                  <a:pt x="82" y="29"/>
                                </a:lnTo>
                                <a:lnTo>
                                  <a:pt x="80" y="30"/>
                                </a:lnTo>
                                <a:lnTo>
                                  <a:pt x="79" y="29"/>
                                </a:lnTo>
                                <a:lnTo>
                                  <a:pt x="77" y="29"/>
                                </a:lnTo>
                                <a:lnTo>
                                  <a:pt x="76" y="27"/>
                                </a:lnTo>
                                <a:lnTo>
                                  <a:pt x="73" y="27"/>
                                </a:lnTo>
                                <a:lnTo>
                                  <a:pt x="71" y="26"/>
                                </a:lnTo>
                                <a:lnTo>
                                  <a:pt x="68" y="26"/>
                                </a:lnTo>
                                <a:lnTo>
                                  <a:pt x="66" y="25"/>
                                </a:lnTo>
                                <a:lnTo>
                                  <a:pt x="62" y="25"/>
                                </a:lnTo>
                                <a:lnTo>
                                  <a:pt x="58" y="25"/>
                                </a:lnTo>
                                <a:lnTo>
                                  <a:pt x="53" y="26"/>
                                </a:lnTo>
                                <a:lnTo>
                                  <a:pt x="50" y="29"/>
                                </a:lnTo>
                                <a:lnTo>
                                  <a:pt x="46" y="32"/>
                                </a:lnTo>
                                <a:lnTo>
                                  <a:pt x="41" y="36"/>
                                </a:lnTo>
                                <a:lnTo>
                                  <a:pt x="37" y="42"/>
                                </a:lnTo>
                                <a:lnTo>
                                  <a:pt x="32" y="48"/>
                                </a:lnTo>
                                <a:lnTo>
                                  <a:pt x="26" y="57"/>
                                </a:lnTo>
                                <a:lnTo>
                                  <a:pt x="26" y="152"/>
                                </a:lnTo>
                                <a:lnTo>
                                  <a:pt x="26" y="153"/>
                                </a:lnTo>
                                <a:lnTo>
                                  <a:pt x="26" y="154"/>
                                </a:lnTo>
                                <a:lnTo>
                                  <a:pt x="25" y="154"/>
                                </a:lnTo>
                                <a:lnTo>
                                  <a:pt x="24" y="155"/>
                                </a:lnTo>
                                <a:lnTo>
                                  <a:pt x="23" y="155"/>
                                </a:lnTo>
                                <a:lnTo>
                                  <a:pt x="20" y="157"/>
                                </a:lnTo>
                                <a:lnTo>
                                  <a:pt x="18" y="157"/>
                                </a:lnTo>
                                <a:lnTo>
                                  <a:pt x="14" y="157"/>
                                </a:lnTo>
                                <a:lnTo>
                                  <a:pt x="10" y="157"/>
                                </a:lnTo>
                                <a:lnTo>
                                  <a:pt x="7" y="157"/>
                                </a:lnTo>
                                <a:lnTo>
                                  <a:pt x="4" y="155"/>
                                </a:lnTo>
                                <a:lnTo>
                                  <a:pt x="3" y="155"/>
                                </a:lnTo>
                                <a:lnTo>
                                  <a:pt x="2" y="154"/>
                                </a:lnTo>
                                <a:lnTo>
                                  <a:pt x="0" y="154"/>
                                </a:lnTo>
                                <a:lnTo>
                                  <a:pt x="0" y="153"/>
                                </a:lnTo>
                                <a:lnTo>
                                  <a:pt x="0" y="152"/>
                                </a:lnTo>
                                <a:lnTo>
                                  <a:pt x="0" y="8"/>
                                </a:lnTo>
                                <a:lnTo>
                                  <a:pt x="0" y="6"/>
                                </a:lnTo>
                                <a:lnTo>
                                  <a:pt x="0" y="5"/>
                                </a:lnTo>
                                <a:lnTo>
                                  <a:pt x="2" y="4"/>
                                </a:lnTo>
                                <a:lnTo>
                                  <a:pt x="3" y="4"/>
                                </a:lnTo>
                                <a:lnTo>
                                  <a:pt x="4" y="3"/>
                                </a:lnTo>
                                <a:lnTo>
                                  <a:pt x="7" y="3"/>
                                </a:lnTo>
                                <a:lnTo>
                                  <a:pt x="9" y="3"/>
                                </a:lnTo>
                                <a:lnTo>
                                  <a:pt x="13" y="3"/>
                                </a:lnTo>
                                <a:lnTo>
                                  <a:pt x="15" y="3"/>
                                </a:lnTo>
                                <a:lnTo>
                                  <a:pt x="18" y="3"/>
                                </a:lnTo>
                                <a:lnTo>
                                  <a:pt x="20" y="3"/>
                                </a:lnTo>
                                <a:lnTo>
                                  <a:pt x="21" y="4"/>
                                </a:lnTo>
                                <a:lnTo>
                                  <a:pt x="23" y="4"/>
                                </a:lnTo>
                                <a:lnTo>
                                  <a:pt x="24" y="5"/>
                                </a:lnTo>
                                <a:lnTo>
                                  <a:pt x="24" y="6"/>
                                </a:lnTo>
                                <a:lnTo>
                                  <a:pt x="24" y="8"/>
                                </a:lnTo>
                                <a:lnTo>
                                  <a:pt x="24" y="29"/>
                                </a:lnTo>
                                <a:lnTo>
                                  <a:pt x="30" y="20"/>
                                </a:lnTo>
                                <a:lnTo>
                                  <a:pt x="35" y="14"/>
                                </a:lnTo>
                                <a:lnTo>
                                  <a:pt x="40" y="9"/>
                                </a:lnTo>
                                <a:lnTo>
                                  <a:pt x="45" y="5"/>
                                </a:lnTo>
                                <a:lnTo>
                                  <a:pt x="50" y="3"/>
                                </a:lnTo>
                                <a:lnTo>
                                  <a:pt x="55" y="1"/>
                                </a:lnTo>
                                <a:lnTo>
                                  <a:pt x="58" y="0"/>
                                </a:lnTo>
                                <a:lnTo>
                                  <a:pt x="63" y="0"/>
                                </a:lnTo>
                                <a:lnTo>
                                  <a:pt x="66" y="0"/>
                                </a:lnTo>
                                <a:lnTo>
                                  <a:pt x="68" y="0"/>
                                </a:lnTo>
                                <a:lnTo>
                                  <a:pt x="71" y="0"/>
                                </a:lnTo>
                                <a:lnTo>
                                  <a:pt x="74" y="1"/>
                                </a:lnTo>
                                <a:lnTo>
                                  <a:pt x="77" y="1"/>
                                </a:lnTo>
                                <a:lnTo>
                                  <a:pt x="79" y="3"/>
                                </a:lnTo>
                                <a:lnTo>
                                  <a:pt x="82" y="4"/>
                                </a:lnTo>
                                <a:lnTo>
                                  <a:pt x="82" y="4"/>
                                </a:lnTo>
                                <a:lnTo>
                                  <a:pt x="83" y="5"/>
                                </a:lnTo>
                                <a:lnTo>
                                  <a:pt x="84" y="6"/>
                                </a:lnTo>
                                <a:lnTo>
                                  <a:pt x="84" y="6"/>
                                </a:lnTo>
                                <a:lnTo>
                                  <a:pt x="84" y="8"/>
                                </a:lnTo>
                                <a:lnTo>
                                  <a:pt x="84" y="9"/>
                                </a:lnTo>
                                <a:lnTo>
                                  <a:pt x="84" y="11"/>
                                </a:lnTo>
                                <a:lnTo>
                                  <a:pt x="84" y="14"/>
                                </a:lnTo>
                                <a:lnTo>
                                  <a:pt x="84"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25" name="Freeform 119"/>
                        <wps:cNvSpPr>
                          <a:spLocks noEditPoints="1"/>
                        </wps:cNvSpPr>
                        <wps:spPr bwMode="auto">
                          <a:xfrm>
                            <a:off x="4508500" y="3543300"/>
                            <a:ext cx="76200" cy="84138"/>
                          </a:xfrm>
                          <a:custGeom>
                            <a:avLst/>
                            <a:gdLst>
                              <a:gd name="T0" fmla="*/ 143 w 144"/>
                              <a:gd name="T1" fmla="*/ 95 h 159"/>
                              <a:gd name="T2" fmla="*/ 134 w 144"/>
                              <a:gd name="T3" fmla="*/ 125 h 159"/>
                              <a:gd name="T4" fmla="*/ 116 w 144"/>
                              <a:gd name="T5" fmla="*/ 146 h 159"/>
                              <a:gd name="T6" fmla="*/ 88 w 144"/>
                              <a:gd name="T7" fmla="*/ 158 h 159"/>
                              <a:gd name="T8" fmla="*/ 53 w 144"/>
                              <a:gd name="T9" fmla="*/ 158 h 159"/>
                              <a:gd name="T10" fmla="*/ 27 w 144"/>
                              <a:gd name="T11" fmla="*/ 147 h 159"/>
                              <a:gd name="T12" fmla="*/ 9 w 144"/>
                              <a:gd name="T13" fmla="*/ 127 h 159"/>
                              <a:gd name="T14" fmla="*/ 0 w 144"/>
                              <a:gd name="T15" fmla="*/ 99 h 159"/>
                              <a:gd name="T16" fmla="*/ 0 w 144"/>
                              <a:gd name="T17" fmla="*/ 63 h 159"/>
                              <a:gd name="T18" fmla="*/ 10 w 144"/>
                              <a:gd name="T19" fmla="*/ 35 h 159"/>
                              <a:gd name="T20" fmla="*/ 29 w 144"/>
                              <a:gd name="T21" fmla="*/ 13 h 159"/>
                              <a:gd name="T22" fmla="*/ 56 w 144"/>
                              <a:gd name="T23" fmla="*/ 1 h 159"/>
                              <a:gd name="T24" fmla="*/ 90 w 144"/>
                              <a:gd name="T25" fmla="*/ 1 h 159"/>
                              <a:gd name="T26" fmla="*/ 117 w 144"/>
                              <a:gd name="T27" fmla="*/ 11 h 159"/>
                              <a:gd name="T28" fmla="*/ 134 w 144"/>
                              <a:gd name="T29" fmla="*/ 31 h 159"/>
                              <a:gd name="T30" fmla="*/ 143 w 144"/>
                              <a:gd name="T31" fmla="*/ 61 h 159"/>
                              <a:gd name="T32" fmla="*/ 116 w 144"/>
                              <a:gd name="T33" fmla="*/ 79 h 159"/>
                              <a:gd name="T34" fmla="*/ 114 w 144"/>
                              <a:gd name="T35" fmla="*/ 57 h 159"/>
                              <a:gd name="T36" fmla="*/ 107 w 144"/>
                              <a:gd name="T37" fmla="*/ 40 h 159"/>
                              <a:gd name="T38" fmla="*/ 94 w 144"/>
                              <a:gd name="T39" fmla="*/ 27 h 159"/>
                              <a:gd name="T40" fmla="*/ 73 w 144"/>
                              <a:gd name="T41" fmla="*/ 22 h 159"/>
                              <a:gd name="T42" fmla="*/ 52 w 144"/>
                              <a:gd name="T43" fmla="*/ 26 h 159"/>
                              <a:gd name="T44" fmla="*/ 38 w 144"/>
                              <a:gd name="T45" fmla="*/ 38 h 159"/>
                              <a:gd name="T46" fmla="*/ 30 w 144"/>
                              <a:gd name="T47" fmla="*/ 56 h 159"/>
                              <a:gd name="T48" fmla="*/ 27 w 144"/>
                              <a:gd name="T49" fmla="*/ 79 h 159"/>
                              <a:gd name="T50" fmla="*/ 30 w 144"/>
                              <a:gd name="T51" fmla="*/ 101 h 159"/>
                              <a:gd name="T52" fmla="*/ 37 w 144"/>
                              <a:gd name="T53" fmla="*/ 120 h 159"/>
                              <a:gd name="T54" fmla="*/ 51 w 144"/>
                              <a:gd name="T55" fmla="*/ 132 h 159"/>
                              <a:gd name="T56" fmla="*/ 72 w 144"/>
                              <a:gd name="T57" fmla="*/ 137 h 159"/>
                              <a:gd name="T58" fmla="*/ 91 w 144"/>
                              <a:gd name="T59" fmla="*/ 132 h 159"/>
                              <a:gd name="T60" fmla="*/ 106 w 144"/>
                              <a:gd name="T61" fmla="*/ 121 h 159"/>
                              <a:gd name="T62" fmla="*/ 114 w 144"/>
                              <a:gd name="T63" fmla="*/ 102 h 159"/>
                              <a:gd name="T64" fmla="*/ 116 w 144"/>
                              <a:gd name="T65" fmla="*/ 79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4" h="159">
                                <a:moveTo>
                                  <a:pt x="144" y="78"/>
                                </a:moveTo>
                                <a:lnTo>
                                  <a:pt x="143" y="95"/>
                                </a:lnTo>
                                <a:lnTo>
                                  <a:pt x="139" y="110"/>
                                </a:lnTo>
                                <a:lnTo>
                                  <a:pt x="134" y="125"/>
                                </a:lnTo>
                                <a:lnTo>
                                  <a:pt x="126" y="136"/>
                                </a:lnTo>
                                <a:lnTo>
                                  <a:pt x="116" y="146"/>
                                </a:lnTo>
                                <a:lnTo>
                                  <a:pt x="102" y="153"/>
                                </a:lnTo>
                                <a:lnTo>
                                  <a:pt x="88" y="158"/>
                                </a:lnTo>
                                <a:lnTo>
                                  <a:pt x="70" y="159"/>
                                </a:lnTo>
                                <a:lnTo>
                                  <a:pt x="53" y="158"/>
                                </a:lnTo>
                                <a:lnTo>
                                  <a:pt x="40" y="153"/>
                                </a:lnTo>
                                <a:lnTo>
                                  <a:pt x="27" y="147"/>
                                </a:lnTo>
                                <a:lnTo>
                                  <a:pt x="17" y="138"/>
                                </a:lnTo>
                                <a:lnTo>
                                  <a:pt x="9" y="127"/>
                                </a:lnTo>
                                <a:lnTo>
                                  <a:pt x="4" y="114"/>
                                </a:lnTo>
                                <a:lnTo>
                                  <a:pt x="0" y="99"/>
                                </a:lnTo>
                                <a:lnTo>
                                  <a:pt x="0" y="80"/>
                                </a:lnTo>
                                <a:lnTo>
                                  <a:pt x="0" y="63"/>
                                </a:lnTo>
                                <a:lnTo>
                                  <a:pt x="4" y="48"/>
                                </a:lnTo>
                                <a:lnTo>
                                  <a:pt x="10" y="35"/>
                                </a:lnTo>
                                <a:lnTo>
                                  <a:pt x="19" y="22"/>
                                </a:lnTo>
                                <a:lnTo>
                                  <a:pt x="29" y="13"/>
                                </a:lnTo>
                                <a:lnTo>
                                  <a:pt x="41" y="6"/>
                                </a:lnTo>
                                <a:lnTo>
                                  <a:pt x="56" y="1"/>
                                </a:lnTo>
                                <a:lnTo>
                                  <a:pt x="73" y="0"/>
                                </a:lnTo>
                                <a:lnTo>
                                  <a:pt x="90" y="1"/>
                                </a:lnTo>
                                <a:lnTo>
                                  <a:pt x="105" y="5"/>
                                </a:lnTo>
                                <a:lnTo>
                                  <a:pt x="117" y="11"/>
                                </a:lnTo>
                                <a:lnTo>
                                  <a:pt x="127" y="21"/>
                                </a:lnTo>
                                <a:lnTo>
                                  <a:pt x="134" y="31"/>
                                </a:lnTo>
                                <a:lnTo>
                                  <a:pt x="139" y="46"/>
                                </a:lnTo>
                                <a:lnTo>
                                  <a:pt x="143" y="61"/>
                                </a:lnTo>
                                <a:lnTo>
                                  <a:pt x="144" y="78"/>
                                </a:lnTo>
                                <a:close/>
                                <a:moveTo>
                                  <a:pt x="116" y="79"/>
                                </a:moveTo>
                                <a:lnTo>
                                  <a:pt x="116" y="68"/>
                                </a:lnTo>
                                <a:lnTo>
                                  <a:pt x="114" y="57"/>
                                </a:lnTo>
                                <a:lnTo>
                                  <a:pt x="111" y="47"/>
                                </a:lnTo>
                                <a:lnTo>
                                  <a:pt x="107" y="40"/>
                                </a:lnTo>
                                <a:lnTo>
                                  <a:pt x="101" y="32"/>
                                </a:lnTo>
                                <a:lnTo>
                                  <a:pt x="94" y="27"/>
                                </a:lnTo>
                                <a:lnTo>
                                  <a:pt x="84" y="22"/>
                                </a:lnTo>
                                <a:lnTo>
                                  <a:pt x="73" y="22"/>
                                </a:lnTo>
                                <a:lnTo>
                                  <a:pt x="61" y="22"/>
                                </a:lnTo>
                                <a:lnTo>
                                  <a:pt x="52" y="26"/>
                                </a:lnTo>
                                <a:lnTo>
                                  <a:pt x="45" y="31"/>
                                </a:lnTo>
                                <a:lnTo>
                                  <a:pt x="38" y="38"/>
                                </a:lnTo>
                                <a:lnTo>
                                  <a:pt x="33" y="46"/>
                                </a:lnTo>
                                <a:lnTo>
                                  <a:pt x="30" y="56"/>
                                </a:lnTo>
                                <a:lnTo>
                                  <a:pt x="29" y="67"/>
                                </a:lnTo>
                                <a:lnTo>
                                  <a:pt x="27" y="79"/>
                                </a:lnTo>
                                <a:lnTo>
                                  <a:pt x="27" y="90"/>
                                </a:lnTo>
                                <a:lnTo>
                                  <a:pt x="30" y="101"/>
                                </a:lnTo>
                                <a:lnTo>
                                  <a:pt x="32" y="111"/>
                                </a:lnTo>
                                <a:lnTo>
                                  <a:pt x="37" y="120"/>
                                </a:lnTo>
                                <a:lnTo>
                                  <a:pt x="42" y="127"/>
                                </a:lnTo>
                                <a:lnTo>
                                  <a:pt x="51" y="132"/>
                                </a:lnTo>
                                <a:lnTo>
                                  <a:pt x="59" y="136"/>
                                </a:lnTo>
                                <a:lnTo>
                                  <a:pt x="72" y="137"/>
                                </a:lnTo>
                                <a:lnTo>
                                  <a:pt x="83" y="136"/>
                                </a:lnTo>
                                <a:lnTo>
                                  <a:pt x="91" y="132"/>
                                </a:lnTo>
                                <a:lnTo>
                                  <a:pt x="100" y="127"/>
                                </a:lnTo>
                                <a:lnTo>
                                  <a:pt x="106" y="121"/>
                                </a:lnTo>
                                <a:lnTo>
                                  <a:pt x="111" y="112"/>
                                </a:lnTo>
                                <a:lnTo>
                                  <a:pt x="114" y="102"/>
                                </a:lnTo>
                                <a:lnTo>
                                  <a:pt x="116" y="91"/>
                                </a:lnTo>
                                <a:lnTo>
                                  <a:pt x="116" y="7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26" name="Freeform 120"/>
                        <wps:cNvSpPr>
                          <a:spLocks/>
                        </wps:cNvSpPr>
                        <wps:spPr bwMode="auto">
                          <a:xfrm>
                            <a:off x="4595813" y="3524250"/>
                            <a:ext cx="49213" cy="103188"/>
                          </a:xfrm>
                          <a:custGeom>
                            <a:avLst/>
                            <a:gdLst>
                              <a:gd name="T0" fmla="*/ 94 w 94"/>
                              <a:gd name="T1" fmla="*/ 183 h 195"/>
                              <a:gd name="T2" fmla="*/ 92 w 94"/>
                              <a:gd name="T3" fmla="*/ 187 h 195"/>
                              <a:gd name="T4" fmla="*/ 90 w 94"/>
                              <a:gd name="T5" fmla="*/ 191 h 195"/>
                              <a:gd name="T6" fmla="*/ 85 w 94"/>
                              <a:gd name="T7" fmla="*/ 192 h 195"/>
                              <a:gd name="T8" fmla="*/ 79 w 94"/>
                              <a:gd name="T9" fmla="*/ 195 h 195"/>
                              <a:gd name="T10" fmla="*/ 71 w 94"/>
                              <a:gd name="T11" fmla="*/ 195 h 195"/>
                              <a:gd name="T12" fmla="*/ 57 w 94"/>
                              <a:gd name="T13" fmla="*/ 195 h 195"/>
                              <a:gd name="T14" fmla="*/ 41 w 94"/>
                              <a:gd name="T15" fmla="*/ 189 h 195"/>
                              <a:gd name="T16" fmla="*/ 31 w 94"/>
                              <a:gd name="T17" fmla="*/ 176 h 195"/>
                              <a:gd name="T18" fmla="*/ 26 w 94"/>
                              <a:gd name="T19" fmla="*/ 158 h 195"/>
                              <a:gd name="T20" fmla="*/ 26 w 94"/>
                              <a:gd name="T21" fmla="*/ 62 h 195"/>
                              <a:gd name="T22" fmla="*/ 2 w 94"/>
                              <a:gd name="T23" fmla="*/ 62 h 195"/>
                              <a:gd name="T24" fmla="*/ 0 w 94"/>
                              <a:gd name="T25" fmla="*/ 57 h 195"/>
                              <a:gd name="T26" fmla="*/ 0 w 94"/>
                              <a:gd name="T27" fmla="*/ 48 h 195"/>
                              <a:gd name="T28" fmla="*/ 1 w 94"/>
                              <a:gd name="T29" fmla="*/ 45 h 195"/>
                              <a:gd name="T30" fmla="*/ 2 w 94"/>
                              <a:gd name="T31" fmla="*/ 41 h 195"/>
                              <a:gd name="T32" fmla="*/ 4 w 94"/>
                              <a:gd name="T33" fmla="*/ 40 h 195"/>
                              <a:gd name="T34" fmla="*/ 26 w 94"/>
                              <a:gd name="T35" fmla="*/ 40 h 195"/>
                              <a:gd name="T36" fmla="*/ 26 w 94"/>
                              <a:gd name="T37" fmla="*/ 5 h 195"/>
                              <a:gd name="T38" fmla="*/ 27 w 94"/>
                              <a:gd name="T39" fmla="*/ 3 h 195"/>
                              <a:gd name="T40" fmla="*/ 30 w 94"/>
                              <a:gd name="T41" fmla="*/ 2 h 195"/>
                              <a:gd name="T42" fmla="*/ 34 w 94"/>
                              <a:gd name="T43" fmla="*/ 0 h 195"/>
                              <a:gd name="T44" fmla="*/ 42 w 94"/>
                              <a:gd name="T45" fmla="*/ 0 h 195"/>
                              <a:gd name="T46" fmla="*/ 48 w 94"/>
                              <a:gd name="T47" fmla="*/ 2 h 195"/>
                              <a:gd name="T48" fmla="*/ 50 w 94"/>
                              <a:gd name="T49" fmla="*/ 3 h 195"/>
                              <a:gd name="T50" fmla="*/ 52 w 94"/>
                              <a:gd name="T51" fmla="*/ 5 h 195"/>
                              <a:gd name="T52" fmla="*/ 52 w 94"/>
                              <a:gd name="T53" fmla="*/ 40 h 195"/>
                              <a:gd name="T54" fmla="*/ 90 w 94"/>
                              <a:gd name="T55" fmla="*/ 40 h 195"/>
                              <a:gd name="T56" fmla="*/ 92 w 94"/>
                              <a:gd name="T57" fmla="*/ 41 h 195"/>
                              <a:gd name="T58" fmla="*/ 94 w 94"/>
                              <a:gd name="T59" fmla="*/ 45 h 195"/>
                              <a:gd name="T60" fmla="*/ 94 w 94"/>
                              <a:gd name="T61" fmla="*/ 48 h 195"/>
                              <a:gd name="T62" fmla="*/ 94 w 94"/>
                              <a:gd name="T63" fmla="*/ 57 h 195"/>
                              <a:gd name="T64" fmla="*/ 91 w 94"/>
                              <a:gd name="T65" fmla="*/ 62 h 195"/>
                              <a:gd name="T66" fmla="*/ 52 w 94"/>
                              <a:gd name="T67" fmla="*/ 62 h 195"/>
                              <a:gd name="T68" fmla="*/ 53 w 94"/>
                              <a:gd name="T69" fmla="*/ 157 h 195"/>
                              <a:gd name="T70" fmla="*/ 62 w 94"/>
                              <a:gd name="T71" fmla="*/ 171 h 195"/>
                              <a:gd name="T72" fmla="*/ 75 w 94"/>
                              <a:gd name="T73" fmla="*/ 173 h 195"/>
                              <a:gd name="T74" fmla="*/ 81 w 94"/>
                              <a:gd name="T75" fmla="*/ 171 h 195"/>
                              <a:gd name="T76" fmla="*/ 86 w 94"/>
                              <a:gd name="T77" fmla="*/ 170 h 195"/>
                              <a:gd name="T78" fmla="*/ 89 w 94"/>
                              <a:gd name="T79" fmla="*/ 168 h 195"/>
                              <a:gd name="T80" fmla="*/ 91 w 94"/>
                              <a:gd name="T81" fmla="*/ 168 h 195"/>
                              <a:gd name="T82" fmla="*/ 92 w 94"/>
                              <a:gd name="T83" fmla="*/ 169 h 195"/>
                              <a:gd name="T84" fmla="*/ 94 w 94"/>
                              <a:gd name="T85" fmla="*/ 171 h 195"/>
                              <a:gd name="T86" fmla="*/ 94 w 94"/>
                              <a:gd name="T87" fmla="*/ 175 h 1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94" h="195">
                                <a:moveTo>
                                  <a:pt x="94" y="178"/>
                                </a:moveTo>
                                <a:lnTo>
                                  <a:pt x="94" y="183"/>
                                </a:lnTo>
                                <a:lnTo>
                                  <a:pt x="94" y="185"/>
                                </a:lnTo>
                                <a:lnTo>
                                  <a:pt x="92" y="187"/>
                                </a:lnTo>
                                <a:lnTo>
                                  <a:pt x="91" y="190"/>
                                </a:lnTo>
                                <a:lnTo>
                                  <a:pt x="90" y="191"/>
                                </a:lnTo>
                                <a:lnTo>
                                  <a:pt x="87" y="192"/>
                                </a:lnTo>
                                <a:lnTo>
                                  <a:pt x="85" y="192"/>
                                </a:lnTo>
                                <a:lnTo>
                                  <a:pt x="81" y="194"/>
                                </a:lnTo>
                                <a:lnTo>
                                  <a:pt x="79" y="195"/>
                                </a:lnTo>
                                <a:lnTo>
                                  <a:pt x="75" y="195"/>
                                </a:lnTo>
                                <a:lnTo>
                                  <a:pt x="71" y="195"/>
                                </a:lnTo>
                                <a:lnTo>
                                  <a:pt x="68" y="195"/>
                                </a:lnTo>
                                <a:lnTo>
                                  <a:pt x="57" y="195"/>
                                </a:lnTo>
                                <a:lnTo>
                                  <a:pt x="48" y="192"/>
                                </a:lnTo>
                                <a:lnTo>
                                  <a:pt x="41" y="189"/>
                                </a:lnTo>
                                <a:lnTo>
                                  <a:pt x="36" y="184"/>
                                </a:lnTo>
                                <a:lnTo>
                                  <a:pt x="31" y="176"/>
                                </a:lnTo>
                                <a:lnTo>
                                  <a:pt x="27" y="168"/>
                                </a:lnTo>
                                <a:lnTo>
                                  <a:pt x="26" y="158"/>
                                </a:lnTo>
                                <a:lnTo>
                                  <a:pt x="26" y="147"/>
                                </a:lnTo>
                                <a:lnTo>
                                  <a:pt x="26" y="62"/>
                                </a:lnTo>
                                <a:lnTo>
                                  <a:pt x="5" y="62"/>
                                </a:lnTo>
                                <a:lnTo>
                                  <a:pt x="2" y="62"/>
                                </a:lnTo>
                                <a:lnTo>
                                  <a:pt x="1" y="59"/>
                                </a:lnTo>
                                <a:lnTo>
                                  <a:pt x="0" y="57"/>
                                </a:lnTo>
                                <a:lnTo>
                                  <a:pt x="0" y="51"/>
                                </a:lnTo>
                                <a:lnTo>
                                  <a:pt x="0" y="48"/>
                                </a:lnTo>
                                <a:lnTo>
                                  <a:pt x="0" y="46"/>
                                </a:lnTo>
                                <a:lnTo>
                                  <a:pt x="1" y="45"/>
                                </a:lnTo>
                                <a:lnTo>
                                  <a:pt x="1" y="42"/>
                                </a:lnTo>
                                <a:lnTo>
                                  <a:pt x="2" y="41"/>
                                </a:lnTo>
                                <a:lnTo>
                                  <a:pt x="2" y="41"/>
                                </a:lnTo>
                                <a:lnTo>
                                  <a:pt x="4" y="40"/>
                                </a:lnTo>
                                <a:lnTo>
                                  <a:pt x="5" y="40"/>
                                </a:lnTo>
                                <a:lnTo>
                                  <a:pt x="26" y="40"/>
                                </a:lnTo>
                                <a:lnTo>
                                  <a:pt x="26" y="5"/>
                                </a:lnTo>
                                <a:lnTo>
                                  <a:pt x="26" y="5"/>
                                </a:lnTo>
                                <a:lnTo>
                                  <a:pt x="26" y="4"/>
                                </a:lnTo>
                                <a:lnTo>
                                  <a:pt x="27" y="3"/>
                                </a:lnTo>
                                <a:lnTo>
                                  <a:pt x="28" y="2"/>
                                </a:lnTo>
                                <a:lnTo>
                                  <a:pt x="30" y="2"/>
                                </a:lnTo>
                                <a:lnTo>
                                  <a:pt x="32" y="2"/>
                                </a:lnTo>
                                <a:lnTo>
                                  <a:pt x="34" y="0"/>
                                </a:lnTo>
                                <a:lnTo>
                                  <a:pt x="38" y="0"/>
                                </a:lnTo>
                                <a:lnTo>
                                  <a:pt x="42" y="0"/>
                                </a:lnTo>
                                <a:lnTo>
                                  <a:pt x="46" y="2"/>
                                </a:lnTo>
                                <a:lnTo>
                                  <a:pt x="48" y="2"/>
                                </a:lnTo>
                                <a:lnTo>
                                  <a:pt x="49" y="2"/>
                                </a:lnTo>
                                <a:lnTo>
                                  <a:pt x="50" y="3"/>
                                </a:lnTo>
                                <a:lnTo>
                                  <a:pt x="52" y="4"/>
                                </a:lnTo>
                                <a:lnTo>
                                  <a:pt x="52" y="5"/>
                                </a:lnTo>
                                <a:lnTo>
                                  <a:pt x="52" y="5"/>
                                </a:lnTo>
                                <a:lnTo>
                                  <a:pt x="52" y="40"/>
                                </a:lnTo>
                                <a:lnTo>
                                  <a:pt x="89" y="40"/>
                                </a:lnTo>
                                <a:lnTo>
                                  <a:pt x="90" y="40"/>
                                </a:lnTo>
                                <a:lnTo>
                                  <a:pt x="91" y="41"/>
                                </a:lnTo>
                                <a:lnTo>
                                  <a:pt x="92" y="41"/>
                                </a:lnTo>
                                <a:lnTo>
                                  <a:pt x="92" y="42"/>
                                </a:lnTo>
                                <a:lnTo>
                                  <a:pt x="94" y="45"/>
                                </a:lnTo>
                                <a:lnTo>
                                  <a:pt x="94" y="46"/>
                                </a:lnTo>
                                <a:lnTo>
                                  <a:pt x="94" y="48"/>
                                </a:lnTo>
                                <a:lnTo>
                                  <a:pt x="94" y="51"/>
                                </a:lnTo>
                                <a:lnTo>
                                  <a:pt x="94" y="57"/>
                                </a:lnTo>
                                <a:lnTo>
                                  <a:pt x="92" y="59"/>
                                </a:lnTo>
                                <a:lnTo>
                                  <a:pt x="91" y="62"/>
                                </a:lnTo>
                                <a:lnTo>
                                  <a:pt x="89" y="62"/>
                                </a:lnTo>
                                <a:lnTo>
                                  <a:pt x="52" y="62"/>
                                </a:lnTo>
                                <a:lnTo>
                                  <a:pt x="52" y="143"/>
                                </a:lnTo>
                                <a:lnTo>
                                  <a:pt x="53" y="157"/>
                                </a:lnTo>
                                <a:lnTo>
                                  <a:pt x="57" y="165"/>
                                </a:lnTo>
                                <a:lnTo>
                                  <a:pt x="62" y="171"/>
                                </a:lnTo>
                                <a:lnTo>
                                  <a:pt x="71" y="173"/>
                                </a:lnTo>
                                <a:lnTo>
                                  <a:pt x="75" y="173"/>
                                </a:lnTo>
                                <a:lnTo>
                                  <a:pt x="79" y="173"/>
                                </a:lnTo>
                                <a:lnTo>
                                  <a:pt x="81" y="171"/>
                                </a:lnTo>
                                <a:lnTo>
                                  <a:pt x="84" y="170"/>
                                </a:lnTo>
                                <a:lnTo>
                                  <a:pt x="86" y="170"/>
                                </a:lnTo>
                                <a:lnTo>
                                  <a:pt x="87" y="169"/>
                                </a:lnTo>
                                <a:lnTo>
                                  <a:pt x="89" y="168"/>
                                </a:lnTo>
                                <a:lnTo>
                                  <a:pt x="90" y="168"/>
                                </a:lnTo>
                                <a:lnTo>
                                  <a:pt x="91" y="168"/>
                                </a:lnTo>
                                <a:lnTo>
                                  <a:pt x="92" y="169"/>
                                </a:lnTo>
                                <a:lnTo>
                                  <a:pt x="92" y="169"/>
                                </a:lnTo>
                                <a:lnTo>
                                  <a:pt x="94" y="170"/>
                                </a:lnTo>
                                <a:lnTo>
                                  <a:pt x="94" y="171"/>
                                </a:lnTo>
                                <a:lnTo>
                                  <a:pt x="94" y="173"/>
                                </a:lnTo>
                                <a:lnTo>
                                  <a:pt x="94" y="175"/>
                                </a:lnTo>
                                <a:lnTo>
                                  <a:pt x="94" y="1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27" name="Freeform 121"/>
                        <wps:cNvSpPr>
                          <a:spLocks noEditPoints="1"/>
                        </wps:cNvSpPr>
                        <wps:spPr bwMode="auto">
                          <a:xfrm>
                            <a:off x="4657725" y="3543300"/>
                            <a:ext cx="69850" cy="84138"/>
                          </a:xfrm>
                          <a:custGeom>
                            <a:avLst/>
                            <a:gdLst>
                              <a:gd name="T0" fmla="*/ 132 w 132"/>
                              <a:gd name="T1" fmla="*/ 79 h 159"/>
                              <a:gd name="T2" fmla="*/ 126 w 132"/>
                              <a:gd name="T3" fmla="*/ 84 h 159"/>
                              <a:gd name="T4" fmla="*/ 27 w 132"/>
                              <a:gd name="T5" fmla="*/ 85 h 159"/>
                              <a:gd name="T6" fmla="*/ 30 w 132"/>
                              <a:gd name="T7" fmla="*/ 106 h 159"/>
                              <a:gd name="T8" fmla="*/ 38 w 132"/>
                              <a:gd name="T9" fmla="*/ 123 h 159"/>
                              <a:gd name="T10" fmla="*/ 53 w 132"/>
                              <a:gd name="T11" fmla="*/ 133 h 159"/>
                              <a:gd name="T12" fmla="*/ 74 w 132"/>
                              <a:gd name="T13" fmla="*/ 137 h 159"/>
                              <a:gd name="T14" fmla="*/ 92 w 132"/>
                              <a:gd name="T15" fmla="*/ 136 h 159"/>
                              <a:gd name="T16" fmla="*/ 107 w 132"/>
                              <a:gd name="T17" fmla="*/ 132 h 159"/>
                              <a:gd name="T18" fmla="*/ 116 w 132"/>
                              <a:gd name="T19" fmla="*/ 128 h 159"/>
                              <a:gd name="T20" fmla="*/ 122 w 132"/>
                              <a:gd name="T21" fmla="*/ 126 h 159"/>
                              <a:gd name="T22" fmla="*/ 124 w 132"/>
                              <a:gd name="T23" fmla="*/ 127 h 159"/>
                              <a:gd name="T24" fmla="*/ 126 w 132"/>
                              <a:gd name="T25" fmla="*/ 128 h 159"/>
                              <a:gd name="T26" fmla="*/ 126 w 132"/>
                              <a:gd name="T27" fmla="*/ 132 h 159"/>
                              <a:gd name="T28" fmla="*/ 127 w 132"/>
                              <a:gd name="T29" fmla="*/ 137 h 159"/>
                              <a:gd name="T30" fmla="*/ 126 w 132"/>
                              <a:gd name="T31" fmla="*/ 141 h 159"/>
                              <a:gd name="T32" fmla="*/ 126 w 132"/>
                              <a:gd name="T33" fmla="*/ 143 h 159"/>
                              <a:gd name="T34" fmla="*/ 124 w 132"/>
                              <a:gd name="T35" fmla="*/ 146 h 159"/>
                              <a:gd name="T36" fmla="*/ 123 w 132"/>
                              <a:gd name="T37" fmla="*/ 147 h 159"/>
                              <a:gd name="T38" fmla="*/ 118 w 132"/>
                              <a:gd name="T39" fmla="*/ 149 h 159"/>
                              <a:gd name="T40" fmla="*/ 107 w 132"/>
                              <a:gd name="T41" fmla="*/ 154 h 159"/>
                              <a:gd name="T42" fmla="*/ 91 w 132"/>
                              <a:gd name="T43" fmla="*/ 157 h 159"/>
                              <a:gd name="T44" fmla="*/ 71 w 132"/>
                              <a:gd name="T45" fmla="*/ 159 h 159"/>
                              <a:gd name="T46" fmla="*/ 41 w 132"/>
                              <a:gd name="T47" fmla="*/ 154 h 159"/>
                              <a:gd name="T48" fmla="*/ 18 w 132"/>
                              <a:gd name="T49" fmla="*/ 139 h 159"/>
                              <a:gd name="T50" fmla="*/ 4 w 132"/>
                              <a:gd name="T51" fmla="*/ 115 h 159"/>
                              <a:gd name="T52" fmla="*/ 0 w 132"/>
                              <a:gd name="T53" fmla="*/ 80 h 159"/>
                              <a:gd name="T54" fmla="*/ 5 w 132"/>
                              <a:gd name="T55" fmla="*/ 47 h 159"/>
                              <a:gd name="T56" fmla="*/ 18 w 132"/>
                              <a:gd name="T57" fmla="*/ 21 h 159"/>
                              <a:gd name="T58" fmla="*/ 41 w 132"/>
                              <a:gd name="T59" fmla="*/ 5 h 159"/>
                              <a:gd name="T60" fmla="*/ 69 w 132"/>
                              <a:gd name="T61" fmla="*/ 0 h 159"/>
                              <a:gd name="T62" fmla="*/ 97 w 132"/>
                              <a:gd name="T63" fmla="*/ 5 h 159"/>
                              <a:gd name="T64" fmla="*/ 117 w 132"/>
                              <a:gd name="T65" fmla="*/ 20 h 159"/>
                              <a:gd name="T66" fmla="*/ 129 w 132"/>
                              <a:gd name="T67" fmla="*/ 42 h 159"/>
                              <a:gd name="T68" fmla="*/ 132 w 132"/>
                              <a:gd name="T69" fmla="*/ 68 h 159"/>
                              <a:gd name="T70" fmla="*/ 106 w 132"/>
                              <a:gd name="T71" fmla="*/ 65 h 159"/>
                              <a:gd name="T72" fmla="*/ 101 w 132"/>
                              <a:gd name="T73" fmla="*/ 38 h 159"/>
                              <a:gd name="T74" fmla="*/ 91 w 132"/>
                              <a:gd name="T75" fmla="*/ 27 h 159"/>
                              <a:gd name="T76" fmla="*/ 68 w 132"/>
                              <a:gd name="T77" fmla="*/ 21 h 159"/>
                              <a:gd name="T78" fmla="*/ 51 w 132"/>
                              <a:gd name="T79" fmla="*/ 25 h 159"/>
                              <a:gd name="T80" fmla="*/ 38 w 132"/>
                              <a:gd name="T81" fmla="*/ 35 h 159"/>
                              <a:gd name="T82" fmla="*/ 31 w 132"/>
                              <a:gd name="T83" fmla="*/ 48 h 159"/>
                              <a:gd name="T84" fmla="*/ 27 w 132"/>
                              <a:gd name="T85" fmla="*/ 65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32" h="159">
                                <a:moveTo>
                                  <a:pt x="132" y="73"/>
                                </a:moveTo>
                                <a:lnTo>
                                  <a:pt x="132" y="79"/>
                                </a:lnTo>
                                <a:lnTo>
                                  <a:pt x="129" y="83"/>
                                </a:lnTo>
                                <a:lnTo>
                                  <a:pt x="126" y="84"/>
                                </a:lnTo>
                                <a:lnTo>
                                  <a:pt x="122" y="85"/>
                                </a:lnTo>
                                <a:lnTo>
                                  <a:pt x="27" y="85"/>
                                </a:lnTo>
                                <a:lnTo>
                                  <a:pt x="28" y="96"/>
                                </a:lnTo>
                                <a:lnTo>
                                  <a:pt x="30" y="106"/>
                                </a:lnTo>
                                <a:lnTo>
                                  <a:pt x="33" y="116"/>
                                </a:lnTo>
                                <a:lnTo>
                                  <a:pt x="38" y="123"/>
                                </a:lnTo>
                                <a:lnTo>
                                  <a:pt x="44" y="130"/>
                                </a:lnTo>
                                <a:lnTo>
                                  <a:pt x="53" y="133"/>
                                </a:lnTo>
                                <a:lnTo>
                                  <a:pt x="62" y="137"/>
                                </a:lnTo>
                                <a:lnTo>
                                  <a:pt x="74" y="137"/>
                                </a:lnTo>
                                <a:lnTo>
                                  <a:pt x="85" y="137"/>
                                </a:lnTo>
                                <a:lnTo>
                                  <a:pt x="92" y="136"/>
                                </a:lnTo>
                                <a:lnTo>
                                  <a:pt x="101" y="133"/>
                                </a:lnTo>
                                <a:lnTo>
                                  <a:pt x="107" y="132"/>
                                </a:lnTo>
                                <a:lnTo>
                                  <a:pt x="112" y="130"/>
                                </a:lnTo>
                                <a:lnTo>
                                  <a:pt x="116" y="128"/>
                                </a:lnTo>
                                <a:lnTo>
                                  <a:pt x="119" y="127"/>
                                </a:lnTo>
                                <a:lnTo>
                                  <a:pt x="122" y="126"/>
                                </a:lnTo>
                                <a:lnTo>
                                  <a:pt x="123" y="126"/>
                                </a:lnTo>
                                <a:lnTo>
                                  <a:pt x="124" y="127"/>
                                </a:lnTo>
                                <a:lnTo>
                                  <a:pt x="124" y="127"/>
                                </a:lnTo>
                                <a:lnTo>
                                  <a:pt x="126" y="128"/>
                                </a:lnTo>
                                <a:lnTo>
                                  <a:pt x="126" y="130"/>
                                </a:lnTo>
                                <a:lnTo>
                                  <a:pt x="126" y="132"/>
                                </a:lnTo>
                                <a:lnTo>
                                  <a:pt x="127" y="133"/>
                                </a:lnTo>
                                <a:lnTo>
                                  <a:pt x="127" y="137"/>
                                </a:lnTo>
                                <a:lnTo>
                                  <a:pt x="127" y="138"/>
                                </a:lnTo>
                                <a:lnTo>
                                  <a:pt x="126" y="141"/>
                                </a:lnTo>
                                <a:lnTo>
                                  <a:pt x="126" y="142"/>
                                </a:lnTo>
                                <a:lnTo>
                                  <a:pt x="126" y="143"/>
                                </a:lnTo>
                                <a:lnTo>
                                  <a:pt x="126" y="144"/>
                                </a:lnTo>
                                <a:lnTo>
                                  <a:pt x="124" y="146"/>
                                </a:lnTo>
                                <a:lnTo>
                                  <a:pt x="124" y="146"/>
                                </a:lnTo>
                                <a:lnTo>
                                  <a:pt x="123" y="147"/>
                                </a:lnTo>
                                <a:lnTo>
                                  <a:pt x="122" y="148"/>
                                </a:lnTo>
                                <a:lnTo>
                                  <a:pt x="118" y="149"/>
                                </a:lnTo>
                                <a:lnTo>
                                  <a:pt x="113" y="152"/>
                                </a:lnTo>
                                <a:lnTo>
                                  <a:pt x="107" y="154"/>
                                </a:lnTo>
                                <a:lnTo>
                                  <a:pt x="100" y="155"/>
                                </a:lnTo>
                                <a:lnTo>
                                  <a:pt x="91" y="157"/>
                                </a:lnTo>
                                <a:lnTo>
                                  <a:pt x="81" y="158"/>
                                </a:lnTo>
                                <a:lnTo>
                                  <a:pt x="71" y="159"/>
                                </a:lnTo>
                                <a:lnTo>
                                  <a:pt x="54" y="158"/>
                                </a:lnTo>
                                <a:lnTo>
                                  <a:pt x="41" y="154"/>
                                </a:lnTo>
                                <a:lnTo>
                                  <a:pt x="28" y="148"/>
                                </a:lnTo>
                                <a:lnTo>
                                  <a:pt x="18" y="139"/>
                                </a:lnTo>
                                <a:lnTo>
                                  <a:pt x="10" y="128"/>
                                </a:lnTo>
                                <a:lnTo>
                                  <a:pt x="4" y="115"/>
                                </a:lnTo>
                                <a:lnTo>
                                  <a:pt x="0" y="99"/>
                                </a:lnTo>
                                <a:lnTo>
                                  <a:pt x="0" y="80"/>
                                </a:lnTo>
                                <a:lnTo>
                                  <a:pt x="0" y="62"/>
                                </a:lnTo>
                                <a:lnTo>
                                  <a:pt x="5" y="47"/>
                                </a:lnTo>
                                <a:lnTo>
                                  <a:pt x="10" y="32"/>
                                </a:lnTo>
                                <a:lnTo>
                                  <a:pt x="18" y="21"/>
                                </a:lnTo>
                                <a:lnTo>
                                  <a:pt x="28" y="13"/>
                                </a:lnTo>
                                <a:lnTo>
                                  <a:pt x="41" y="5"/>
                                </a:lnTo>
                                <a:lnTo>
                                  <a:pt x="53" y="1"/>
                                </a:lnTo>
                                <a:lnTo>
                                  <a:pt x="69" y="0"/>
                                </a:lnTo>
                                <a:lnTo>
                                  <a:pt x="85" y="1"/>
                                </a:lnTo>
                                <a:lnTo>
                                  <a:pt x="97" y="5"/>
                                </a:lnTo>
                                <a:lnTo>
                                  <a:pt x="110" y="11"/>
                                </a:lnTo>
                                <a:lnTo>
                                  <a:pt x="117" y="20"/>
                                </a:lnTo>
                                <a:lnTo>
                                  <a:pt x="124" y="30"/>
                                </a:lnTo>
                                <a:lnTo>
                                  <a:pt x="129" y="42"/>
                                </a:lnTo>
                                <a:lnTo>
                                  <a:pt x="132" y="54"/>
                                </a:lnTo>
                                <a:lnTo>
                                  <a:pt x="132" y="68"/>
                                </a:lnTo>
                                <a:lnTo>
                                  <a:pt x="132" y="73"/>
                                </a:lnTo>
                                <a:close/>
                                <a:moveTo>
                                  <a:pt x="106" y="65"/>
                                </a:moveTo>
                                <a:lnTo>
                                  <a:pt x="106" y="56"/>
                                </a:lnTo>
                                <a:lnTo>
                                  <a:pt x="101" y="38"/>
                                </a:lnTo>
                                <a:lnTo>
                                  <a:pt x="96" y="32"/>
                                </a:lnTo>
                                <a:lnTo>
                                  <a:pt x="91" y="27"/>
                                </a:lnTo>
                                <a:lnTo>
                                  <a:pt x="76" y="21"/>
                                </a:lnTo>
                                <a:lnTo>
                                  <a:pt x="68" y="21"/>
                                </a:lnTo>
                                <a:lnTo>
                                  <a:pt x="58" y="21"/>
                                </a:lnTo>
                                <a:lnTo>
                                  <a:pt x="51" y="25"/>
                                </a:lnTo>
                                <a:lnTo>
                                  <a:pt x="43" y="29"/>
                                </a:lnTo>
                                <a:lnTo>
                                  <a:pt x="38" y="35"/>
                                </a:lnTo>
                                <a:lnTo>
                                  <a:pt x="33" y="41"/>
                                </a:lnTo>
                                <a:lnTo>
                                  <a:pt x="31" y="48"/>
                                </a:lnTo>
                                <a:lnTo>
                                  <a:pt x="28" y="57"/>
                                </a:lnTo>
                                <a:lnTo>
                                  <a:pt x="27" y="65"/>
                                </a:lnTo>
                                <a:lnTo>
                                  <a:pt x="106" y="6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28" name="Freeform 122"/>
                        <wps:cNvSpPr>
                          <a:spLocks noEditPoints="1"/>
                        </wps:cNvSpPr>
                        <wps:spPr bwMode="auto">
                          <a:xfrm>
                            <a:off x="4748213" y="3513137"/>
                            <a:ext cx="15875" cy="112713"/>
                          </a:xfrm>
                          <a:custGeom>
                            <a:avLst/>
                            <a:gdLst>
                              <a:gd name="T0" fmla="*/ 30 w 32"/>
                              <a:gd name="T1" fmla="*/ 210 h 215"/>
                              <a:gd name="T2" fmla="*/ 30 w 32"/>
                              <a:gd name="T3" fmla="*/ 211 h 215"/>
                              <a:gd name="T4" fmla="*/ 28 w 32"/>
                              <a:gd name="T5" fmla="*/ 212 h 215"/>
                              <a:gd name="T6" fmla="*/ 28 w 32"/>
                              <a:gd name="T7" fmla="*/ 212 h 215"/>
                              <a:gd name="T8" fmla="*/ 27 w 32"/>
                              <a:gd name="T9" fmla="*/ 213 h 215"/>
                              <a:gd name="T10" fmla="*/ 25 w 32"/>
                              <a:gd name="T11" fmla="*/ 213 h 215"/>
                              <a:gd name="T12" fmla="*/ 22 w 32"/>
                              <a:gd name="T13" fmla="*/ 215 h 215"/>
                              <a:gd name="T14" fmla="*/ 20 w 32"/>
                              <a:gd name="T15" fmla="*/ 215 h 215"/>
                              <a:gd name="T16" fmla="*/ 16 w 32"/>
                              <a:gd name="T17" fmla="*/ 215 h 215"/>
                              <a:gd name="T18" fmla="*/ 12 w 32"/>
                              <a:gd name="T19" fmla="*/ 215 h 215"/>
                              <a:gd name="T20" fmla="*/ 10 w 32"/>
                              <a:gd name="T21" fmla="*/ 215 h 215"/>
                              <a:gd name="T22" fmla="*/ 7 w 32"/>
                              <a:gd name="T23" fmla="*/ 213 h 215"/>
                              <a:gd name="T24" fmla="*/ 5 w 32"/>
                              <a:gd name="T25" fmla="*/ 213 h 215"/>
                              <a:gd name="T26" fmla="*/ 4 w 32"/>
                              <a:gd name="T27" fmla="*/ 212 h 215"/>
                              <a:gd name="T28" fmla="*/ 4 w 32"/>
                              <a:gd name="T29" fmla="*/ 212 h 215"/>
                              <a:gd name="T30" fmla="*/ 2 w 32"/>
                              <a:gd name="T31" fmla="*/ 211 h 215"/>
                              <a:gd name="T32" fmla="*/ 2 w 32"/>
                              <a:gd name="T33" fmla="*/ 210 h 215"/>
                              <a:gd name="T34" fmla="*/ 2 w 32"/>
                              <a:gd name="T35" fmla="*/ 66 h 215"/>
                              <a:gd name="T36" fmla="*/ 2 w 32"/>
                              <a:gd name="T37" fmla="*/ 64 h 215"/>
                              <a:gd name="T38" fmla="*/ 4 w 32"/>
                              <a:gd name="T39" fmla="*/ 63 h 215"/>
                              <a:gd name="T40" fmla="*/ 4 w 32"/>
                              <a:gd name="T41" fmla="*/ 62 h 215"/>
                              <a:gd name="T42" fmla="*/ 5 w 32"/>
                              <a:gd name="T43" fmla="*/ 62 h 215"/>
                              <a:gd name="T44" fmla="*/ 7 w 32"/>
                              <a:gd name="T45" fmla="*/ 61 h 215"/>
                              <a:gd name="T46" fmla="*/ 10 w 32"/>
                              <a:gd name="T47" fmla="*/ 61 h 215"/>
                              <a:gd name="T48" fmla="*/ 12 w 32"/>
                              <a:gd name="T49" fmla="*/ 61 h 215"/>
                              <a:gd name="T50" fmla="*/ 16 w 32"/>
                              <a:gd name="T51" fmla="*/ 61 h 215"/>
                              <a:gd name="T52" fmla="*/ 20 w 32"/>
                              <a:gd name="T53" fmla="*/ 61 h 215"/>
                              <a:gd name="T54" fmla="*/ 22 w 32"/>
                              <a:gd name="T55" fmla="*/ 61 h 215"/>
                              <a:gd name="T56" fmla="*/ 25 w 32"/>
                              <a:gd name="T57" fmla="*/ 61 h 215"/>
                              <a:gd name="T58" fmla="*/ 27 w 32"/>
                              <a:gd name="T59" fmla="*/ 62 h 215"/>
                              <a:gd name="T60" fmla="*/ 28 w 32"/>
                              <a:gd name="T61" fmla="*/ 62 h 215"/>
                              <a:gd name="T62" fmla="*/ 28 w 32"/>
                              <a:gd name="T63" fmla="*/ 63 h 215"/>
                              <a:gd name="T64" fmla="*/ 30 w 32"/>
                              <a:gd name="T65" fmla="*/ 64 h 215"/>
                              <a:gd name="T66" fmla="*/ 30 w 32"/>
                              <a:gd name="T67" fmla="*/ 66 h 215"/>
                              <a:gd name="T68" fmla="*/ 30 w 32"/>
                              <a:gd name="T69" fmla="*/ 210 h 215"/>
                              <a:gd name="T70" fmla="*/ 32 w 32"/>
                              <a:gd name="T71" fmla="*/ 16 h 215"/>
                              <a:gd name="T72" fmla="*/ 32 w 32"/>
                              <a:gd name="T73" fmla="*/ 25 h 215"/>
                              <a:gd name="T74" fmla="*/ 28 w 32"/>
                              <a:gd name="T75" fmla="*/ 29 h 215"/>
                              <a:gd name="T76" fmla="*/ 25 w 32"/>
                              <a:gd name="T77" fmla="*/ 32 h 215"/>
                              <a:gd name="T78" fmla="*/ 16 w 32"/>
                              <a:gd name="T79" fmla="*/ 32 h 215"/>
                              <a:gd name="T80" fmla="*/ 7 w 32"/>
                              <a:gd name="T81" fmla="*/ 32 h 215"/>
                              <a:gd name="T82" fmla="*/ 2 w 32"/>
                              <a:gd name="T83" fmla="*/ 30 h 215"/>
                              <a:gd name="T84" fmla="*/ 0 w 32"/>
                              <a:gd name="T85" fmla="*/ 25 h 215"/>
                              <a:gd name="T86" fmla="*/ 0 w 32"/>
                              <a:gd name="T87" fmla="*/ 16 h 215"/>
                              <a:gd name="T88" fmla="*/ 0 w 32"/>
                              <a:gd name="T89" fmla="*/ 9 h 215"/>
                              <a:gd name="T90" fmla="*/ 4 w 32"/>
                              <a:gd name="T91" fmla="*/ 4 h 215"/>
                              <a:gd name="T92" fmla="*/ 7 w 32"/>
                              <a:gd name="T93" fmla="*/ 2 h 215"/>
                              <a:gd name="T94" fmla="*/ 16 w 32"/>
                              <a:gd name="T95" fmla="*/ 0 h 215"/>
                              <a:gd name="T96" fmla="*/ 25 w 32"/>
                              <a:gd name="T97" fmla="*/ 2 h 215"/>
                              <a:gd name="T98" fmla="*/ 28 w 32"/>
                              <a:gd name="T99" fmla="*/ 4 h 215"/>
                              <a:gd name="T100" fmla="*/ 32 w 32"/>
                              <a:gd name="T101" fmla="*/ 9 h 215"/>
                              <a:gd name="T102" fmla="*/ 32 w 32"/>
                              <a:gd name="T103" fmla="*/ 16 h 2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32" h="215">
                                <a:moveTo>
                                  <a:pt x="30" y="210"/>
                                </a:moveTo>
                                <a:lnTo>
                                  <a:pt x="30" y="211"/>
                                </a:lnTo>
                                <a:lnTo>
                                  <a:pt x="28" y="212"/>
                                </a:lnTo>
                                <a:lnTo>
                                  <a:pt x="28" y="212"/>
                                </a:lnTo>
                                <a:lnTo>
                                  <a:pt x="27" y="213"/>
                                </a:lnTo>
                                <a:lnTo>
                                  <a:pt x="25" y="213"/>
                                </a:lnTo>
                                <a:lnTo>
                                  <a:pt x="22" y="215"/>
                                </a:lnTo>
                                <a:lnTo>
                                  <a:pt x="20" y="215"/>
                                </a:lnTo>
                                <a:lnTo>
                                  <a:pt x="16" y="215"/>
                                </a:lnTo>
                                <a:lnTo>
                                  <a:pt x="12" y="215"/>
                                </a:lnTo>
                                <a:lnTo>
                                  <a:pt x="10" y="215"/>
                                </a:lnTo>
                                <a:lnTo>
                                  <a:pt x="7" y="213"/>
                                </a:lnTo>
                                <a:lnTo>
                                  <a:pt x="5" y="213"/>
                                </a:lnTo>
                                <a:lnTo>
                                  <a:pt x="4" y="212"/>
                                </a:lnTo>
                                <a:lnTo>
                                  <a:pt x="4" y="212"/>
                                </a:lnTo>
                                <a:lnTo>
                                  <a:pt x="2" y="211"/>
                                </a:lnTo>
                                <a:lnTo>
                                  <a:pt x="2" y="210"/>
                                </a:lnTo>
                                <a:lnTo>
                                  <a:pt x="2" y="66"/>
                                </a:lnTo>
                                <a:lnTo>
                                  <a:pt x="2" y="64"/>
                                </a:lnTo>
                                <a:lnTo>
                                  <a:pt x="4" y="63"/>
                                </a:lnTo>
                                <a:lnTo>
                                  <a:pt x="4" y="62"/>
                                </a:lnTo>
                                <a:lnTo>
                                  <a:pt x="5" y="62"/>
                                </a:lnTo>
                                <a:lnTo>
                                  <a:pt x="7" y="61"/>
                                </a:lnTo>
                                <a:lnTo>
                                  <a:pt x="10" y="61"/>
                                </a:lnTo>
                                <a:lnTo>
                                  <a:pt x="12" y="61"/>
                                </a:lnTo>
                                <a:lnTo>
                                  <a:pt x="16" y="61"/>
                                </a:lnTo>
                                <a:lnTo>
                                  <a:pt x="20" y="61"/>
                                </a:lnTo>
                                <a:lnTo>
                                  <a:pt x="22" y="61"/>
                                </a:lnTo>
                                <a:lnTo>
                                  <a:pt x="25" y="61"/>
                                </a:lnTo>
                                <a:lnTo>
                                  <a:pt x="27" y="62"/>
                                </a:lnTo>
                                <a:lnTo>
                                  <a:pt x="28" y="62"/>
                                </a:lnTo>
                                <a:lnTo>
                                  <a:pt x="28" y="63"/>
                                </a:lnTo>
                                <a:lnTo>
                                  <a:pt x="30" y="64"/>
                                </a:lnTo>
                                <a:lnTo>
                                  <a:pt x="30" y="66"/>
                                </a:lnTo>
                                <a:lnTo>
                                  <a:pt x="30" y="210"/>
                                </a:lnTo>
                                <a:close/>
                                <a:moveTo>
                                  <a:pt x="32" y="16"/>
                                </a:moveTo>
                                <a:lnTo>
                                  <a:pt x="32" y="25"/>
                                </a:lnTo>
                                <a:lnTo>
                                  <a:pt x="28" y="29"/>
                                </a:lnTo>
                                <a:lnTo>
                                  <a:pt x="25" y="32"/>
                                </a:lnTo>
                                <a:lnTo>
                                  <a:pt x="16" y="32"/>
                                </a:lnTo>
                                <a:lnTo>
                                  <a:pt x="7" y="32"/>
                                </a:lnTo>
                                <a:lnTo>
                                  <a:pt x="2" y="30"/>
                                </a:lnTo>
                                <a:lnTo>
                                  <a:pt x="0" y="25"/>
                                </a:lnTo>
                                <a:lnTo>
                                  <a:pt x="0" y="16"/>
                                </a:lnTo>
                                <a:lnTo>
                                  <a:pt x="0" y="9"/>
                                </a:lnTo>
                                <a:lnTo>
                                  <a:pt x="4" y="4"/>
                                </a:lnTo>
                                <a:lnTo>
                                  <a:pt x="7" y="2"/>
                                </a:lnTo>
                                <a:lnTo>
                                  <a:pt x="16" y="0"/>
                                </a:lnTo>
                                <a:lnTo>
                                  <a:pt x="25" y="2"/>
                                </a:lnTo>
                                <a:lnTo>
                                  <a:pt x="28" y="4"/>
                                </a:lnTo>
                                <a:lnTo>
                                  <a:pt x="32" y="9"/>
                                </a:lnTo>
                                <a:lnTo>
                                  <a:pt x="32"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29" name="Freeform 123"/>
                        <wps:cNvSpPr>
                          <a:spLocks/>
                        </wps:cNvSpPr>
                        <wps:spPr bwMode="auto">
                          <a:xfrm>
                            <a:off x="4789488" y="3543300"/>
                            <a:ext cx="65088" cy="82550"/>
                          </a:xfrm>
                          <a:custGeom>
                            <a:avLst/>
                            <a:gdLst>
                              <a:gd name="T0" fmla="*/ 124 w 124"/>
                              <a:gd name="T1" fmla="*/ 153 h 157"/>
                              <a:gd name="T2" fmla="*/ 123 w 124"/>
                              <a:gd name="T3" fmla="*/ 154 h 157"/>
                              <a:gd name="T4" fmla="*/ 119 w 124"/>
                              <a:gd name="T5" fmla="*/ 155 h 157"/>
                              <a:gd name="T6" fmla="*/ 114 w 124"/>
                              <a:gd name="T7" fmla="*/ 157 h 157"/>
                              <a:gd name="T8" fmla="*/ 107 w 124"/>
                              <a:gd name="T9" fmla="*/ 157 h 157"/>
                              <a:gd name="T10" fmla="*/ 102 w 124"/>
                              <a:gd name="T11" fmla="*/ 155 h 157"/>
                              <a:gd name="T12" fmla="*/ 98 w 124"/>
                              <a:gd name="T13" fmla="*/ 154 h 157"/>
                              <a:gd name="T14" fmla="*/ 97 w 124"/>
                              <a:gd name="T15" fmla="*/ 153 h 157"/>
                              <a:gd name="T16" fmla="*/ 97 w 124"/>
                              <a:gd name="T17" fmla="*/ 67 h 157"/>
                              <a:gd name="T18" fmla="*/ 96 w 124"/>
                              <a:gd name="T19" fmla="*/ 47 h 157"/>
                              <a:gd name="T20" fmla="*/ 90 w 124"/>
                              <a:gd name="T21" fmla="*/ 35 h 157"/>
                              <a:gd name="T22" fmla="*/ 80 w 124"/>
                              <a:gd name="T23" fmla="*/ 26 h 157"/>
                              <a:gd name="T24" fmla="*/ 66 w 124"/>
                              <a:gd name="T25" fmla="*/ 22 h 157"/>
                              <a:gd name="T26" fmla="*/ 47 w 124"/>
                              <a:gd name="T27" fmla="*/ 30 h 157"/>
                              <a:gd name="T28" fmla="*/ 26 w 124"/>
                              <a:gd name="T29" fmla="*/ 51 h 157"/>
                              <a:gd name="T30" fmla="*/ 26 w 124"/>
                              <a:gd name="T31" fmla="*/ 153 h 157"/>
                              <a:gd name="T32" fmla="*/ 24 w 124"/>
                              <a:gd name="T33" fmla="*/ 154 h 157"/>
                              <a:gd name="T34" fmla="*/ 22 w 124"/>
                              <a:gd name="T35" fmla="*/ 155 h 157"/>
                              <a:gd name="T36" fmla="*/ 17 w 124"/>
                              <a:gd name="T37" fmla="*/ 157 h 157"/>
                              <a:gd name="T38" fmla="*/ 8 w 124"/>
                              <a:gd name="T39" fmla="*/ 157 h 157"/>
                              <a:gd name="T40" fmla="*/ 3 w 124"/>
                              <a:gd name="T41" fmla="*/ 155 h 157"/>
                              <a:gd name="T42" fmla="*/ 1 w 124"/>
                              <a:gd name="T43" fmla="*/ 154 h 157"/>
                              <a:gd name="T44" fmla="*/ 0 w 124"/>
                              <a:gd name="T45" fmla="*/ 153 h 157"/>
                              <a:gd name="T46" fmla="*/ 0 w 124"/>
                              <a:gd name="T47" fmla="*/ 8 h 157"/>
                              <a:gd name="T48" fmla="*/ 0 w 124"/>
                              <a:gd name="T49" fmla="*/ 5 h 157"/>
                              <a:gd name="T50" fmla="*/ 2 w 124"/>
                              <a:gd name="T51" fmla="*/ 4 h 157"/>
                              <a:gd name="T52" fmla="*/ 6 w 124"/>
                              <a:gd name="T53" fmla="*/ 3 h 157"/>
                              <a:gd name="T54" fmla="*/ 12 w 124"/>
                              <a:gd name="T55" fmla="*/ 3 h 157"/>
                              <a:gd name="T56" fmla="*/ 17 w 124"/>
                              <a:gd name="T57" fmla="*/ 3 h 157"/>
                              <a:gd name="T58" fmla="*/ 21 w 124"/>
                              <a:gd name="T59" fmla="*/ 4 h 157"/>
                              <a:gd name="T60" fmla="*/ 23 w 124"/>
                              <a:gd name="T61" fmla="*/ 5 h 157"/>
                              <a:gd name="T62" fmla="*/ 23 w 124"/>
                              <a:gd name="T63" fmla="*/ 8 h 157"/>
                              <a:gd name="T64" fmla="*/ 36 w 124"/>
                              <a:gd name="T65" fmla="*/ 14 h 157"/>
                              <a:gd name="T66" fmla="*/ 60 w 124"/>
                              <a:gd name="T67" fmla="*/ 1 h 157"/>
                              <a:gd name="T68" fmla="*/ 86 w 124"/>
                              <a:gd name="T69" fmla="*/ 1 h 157"/>
                              <a:gd name="T70" fmla="*/ 106 w 124"/>
                              <a:gd name="T71" fmla="*/ 10 h 157"/>
                              <a:gd name="T72" fmla="*/ 118 w 124"/>
                              <a:gd name="T73" fmla="*/ 26 h 157"/>
                              <a:gd name="T74" fmla="*/ 123 w 124"/>
                              <a:gd name="T75" fmla="*/ 49 h 157"/>
                              <a:gd name="T76" fmla="*/ 124 w 124"/>
                              <a:gd name="T77"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4" h="157">
                                <a:moveTo>
                                  <a:pt x="124" y="152"/>
                                </a:moveTo>
                                <a:lnTo>
                                  <a:pt x="124" y="153"/>
                                </a:lnTo>
                                <a:lnTo>
                                  <a:pt x="123" y="154"/>
                                </a:lnTo>
                                <a:lnTo>
                                  <a:pt x="123" y="154"/>
                                </a:lnTo>
                                <a:lnTo>
                                  <a:pt x="120" y="155"/>
                                </a:lnTo>
                                <a:lnTo>
                                  <a:pt x="119" y="155"/>
                                </a:lnTo>
                                <a:lnTo>
                                  <a:pt x="117" y="157"/>
                                </a:lnTo>
                                <a:lnTo>
                                  <a:pt x="114" y="157"/>
                                </a:lnTo>
                                <a:lnTo>
                                  <a:pt x="111" y="157"/>
                                </a:lnTo>
                                <a:lnTo>
                                  <a:pt x="107" y="157"/>
                                </a:lnTo>
                                <a:lnTo>
                                  <a:pt x="104" y="157"/>
                                </a:lnTo>
                                <a:lnTo>
                                  <a:pt x="102" y="155"/>
                                </a:lnTo>
                                <a:lnTo>
                                  <a:pt x="100" y="155"/>
                                </a:lnTo>
                                <a:lnTo>
                                  <a:pt x="98" y="154"/>
                                </a:lnTo>
                                <a:lnTo>
                                  <a:pt x="98" y="154"/>
                                </a:lnTo>
                                <a:lnTo>
                                  <a:pt x="97" y="153"/>
                                </a:lnTo>
                                <a:lnTo>
                                  <a:pt x="97" y="152"/>
                                </a:lnTo>
                                <a:lnTo>
                                  <a:pt x="97" y="67"/>
                                </a:lnTo>
                                <a:lnTo>
                                  <a:pt x="97" y="56"/>
                                </a:lnTo>
                                <a:lnTo>
                                  <a:pt x="96" y="47"/>
                                </a:lnTo>
                                <a:lnTo>
                                  <a:pt x="93" y="40"/>
                                </a:lnTo>
                                <a:lnTo>
                                  <a:pt x="90" y="35"/>
                                </a:lnTo>
                                <a:lnTo>
                                  <a:pt x="86" y="30"/>
                                </a:lnTo>
                                <a:lnTo>
                                  <a:pt x="80" y="26"/>
                                </a:lnTo>
                                <a:lnTo>
                                  <a:pt x="74" y="24"/>
                                </a:lnTo>
                                <a:lnTo>
                                  <a:pt x="66" y="22"/>
                                </a:lnTo>
                                <a:lnTo>
                                  <a:pt x="56" y="24"/>
                                </a:lnTo>
                                <a:lnTo>
                                  <a:pt x="47" y="30"/>
                                </a:lnTo>
                                <a:lnTo>
                                  <a:pt x="37" y="38"/>
                                </a:lnTo>
                                <a:lnTo>
                                  <a:pt x="26" y="51"/>
                                </a:lnTo>
                                <a:lnTo>
                                  <a:pt x="26" y="152"/>
                                </a:lnTo>
                                <a:lnTo>
                                  <a:pt x="26" y="153"/>
                                </a:lnTo>
                                <a:lnTo>
                                  <a:pt x="26" y="154"/>
                                </a:lnTo>
                                <a:lnTo>
                                  <a:pt x="24" y="154"/>
                                </a:lnTo>
                                <a:lnTo>
                                  <a:pt x="23" y="155"/>
                                </a:lnTo>
                                <a:lnTo>
                                  <a:pt x="22" y="155"/>
                                </a:lnTo>
                                <a:lnTo>
                                  <a:pt x="20" y="157"/>
                                </a:lnTo>
                                <a:lnTo>
                                  <a:pt x="17" y="157"/>
                                </a:lnTo>
                                <a:lnTo>
                                  <a:pt x="12" y="157"/>
                                </a:lnTo>
                                <a:lnTo>
                                  <a:pt x="8" y="157"/>
                                </a:lnTo>
                                <a:lnTo>
                                  <a:pt x="6" y="157"/>
                                </a:lnTo>
                                <a:lnTo>
                                  <a:pt x="3" y="155"/>
                                </a:lnTo>
                                <a:lnTo>
                                  <a:pt x="2" y="155"/>
                                </a:lnTo>
                                <a:lnTo>
                                  <a:pt x="1" y="154"/>
                                </a:lnTo>
                                <a:lnTo>
                                  <a:pt x="0" y="154"/>
                                </a:lnTo>
                                <a:lnTo>
                                  <a:pt x="0" y="153"/>
                                </a:lnTo>
                                <a:lnTo>
                                  <a:pt x="0" y="152"/>
                                </a:lnTo>
                                <a:lnTo>
                                  <a:pt x="0" y="8"/>
                                </a:lnTo>
                                <a:lnTo>
                                  <a:pt x="0" y="6"/>
                                </a:lnTo>
                                <a:lnTo>
                                  <a:pt x="0" y="5"/>
                                </a:lnTo>
                                <a:lnTo>
                                  <a:pt x="1" y="4"/>
                                </a:lnTo>
                                <a:lnTo>
                                  <a:pt x="2" y="4"/>
                                </a:lnTo>
                                <a:lnTo>
                                  <a:pt x="3" y="3"/>
                                </a:lnTo>
                                <a:lnTo>
                                  <a:pt x="6" y="3"/>
                                </a:lnTo>
                                <a:lnTo>
                                  <a:pt x="8" y="3"/>
                                </a:lnTo>
                                <a:lnTo>
                                  <a:pt x="12" y="3"/>
                                </a:lnTo>
                                <a:lnTo>
                                  <a:pt x="15" y="3"/>
                                </a:lnTo>
                                <a:lnTo>
                                  <a:pt x="17" y="3"/>
                                </a:lnTo>
                                <a:lnTo>
                                  <a:pt x="20" y="3"/>
                                </a:lnTo>
                                <a:lnTo>
                                  <a:pt x="21" y="4"/>
                                </a:lnTo>
                                <a:lnTo>
                                  <a:pt x="22" y="4"/>
                                </a:lnTo>
                                <a:lnTo>
                                  <a:pt x="23" y="5"/>
                                </a:lnTo>
                                <a:lnTo>
                                  <a:pt x="23" y="6"/>
                                </a:lnTo>
                                <a:lnTo>
                                  <a:pt x="23" y="8"/>
                                </a:lnTo>
                                <a:lnTo>
                                  <a:pt x="23" y="26"/>
                                </a:lnTo>
                                <a:lnTo>
                                  <a:pt x="36" y="14"/>
                                </a:lnTo>
                                <a:lnTo>
                                  <a:pt x="48" y="6"/>
                                </a:lnTo>
                                <a:lnTo>
                                  <a:pt x="60" y="1"/>
                                </a:lnTo>
                                <a:lnTo>
                                  <a:pt x="72" y="0"/>
                                </a:lnTo>
                                <a:lnTo>
                                  <a:pt x="86" y="1"/>
                                </a:lnTo>
                                <a:lnTo>
                                  <a:pt x="96" y="5"/>
                                </a:lnTo>
                                <a:lnTo>
                                  <a:pt x="106" y="10"/>
                                </a:lnTo>
                                <a:lnTo>
                                  <a:pt x="112" y="17"/>
                                </a:lnTo>
                                <a:lnTo>
                                  <a:pt x="118" y="26"/>
                                </a:lnTo>
                                <a:lnTo>
                                  <a:pt x="120" y="37"/>
                                </a:lnTo>
                                <a:lnTo>
                                  <a:pt x="123" y="49"/>
                                </a:lnTo>
                                <a:lnTo>
                                  <a:pt x="124" y="63"/>
                                </a:lnTo>
                                <a:lnTo>
                                  <a:pt x="124"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30" name="Freeform 124"/>
                        <wps:cNvSpPr>
                          <a:spLocks/>
                        </wps:cNvSpPr>
                        <wps:spPr bwMode="auto">
                          <a:xfrm>
                            <a:off x="3035300" y="3763962"/>
                            <a:ext cx="112713" cy="82550"/>
                          </a:xfrm>
                          <a:custGeom>
                            <a:avLst/>
                            <a:gdLst>
                              <a:gd name="T0" fmla="*/ 215 w 215"/>
                              <a:gd name="T1" fmla="*/ 153 h 157"/>
                              <a:gd name="T2" fmla="*/ 213 w 215"/>
                              <a:gd name="T3" fmla="*/ 154 h 157"/>
                              <a:gd name="T4" fmla="*/ 211 w 215"/>
                              <a:gd name="T5" fmla="*/ 156 h 157"/>
                              <a:gd name="T6" fmla="*/ 205 w 215"/>
                              <a:gd name="T7" fmla="*/ 157 h 157"/>
                              <a:gd name="T8" fmla="*/ 197 w 215"/>
                              <a:gd name="T9" fmla="*/ 157 h 157"/>
                              <a:gd name="T10" fmla="*/ 192 w 215"/>
                              <a:gd name="T11" fmla="*/ 156 h 157"/>
                              <a:gd name="T12" fmla="*/ 190 w 215"/>
                              <a:gd name="T13" fmla="*/ 154 h 157"/>
                              <a:gd name="T14" fmla="*/ 189 w 215"/>
                              <a:gd name="T15" fmla="*/ 153 h 157"/>
                              <a:gd name="T16" fmla="*/ 187 w 215"/>
                              <a:gd name="T17" fmla="*/ 64 h 157"/>
                              <a:gd name="T18" fmla="*/ 186 w 215"/>
                              <a:gd name="T19" fmla="*/ 47 h 157"/>
                              <a:gd name="T20" fmla="*/ 181 w 215"/>
                              <a:gd name="T21" fmla="*/ 34 h 157"/>
                              <a:gd name="T22" fmla="*/ 173 w 215"/>
                              <a:gd name="T23" fmla="*/ 26 h 157"/>
                              <a:gd name="T24" fmla="*/ 159 w 215"/>
                              <a:gd name="T25" fmla="*/ 23 h 157"/>
                              <a:gd name="T26" fmla="*/ 141 w 215"/>
                              <a:gd name="T27" fmla="*/ 30 h 157"/>
                              <a:gd name="T28" fmla="*/ 121 w 215"/>
                              <a:gd name="T29" fmla="*/ 51 h 157"/>
                              <a:gd name="T30" fmla="*/ 121 w 215"/>
                              <a:gd name="T31" fmla="*/ 153 h 157"/>
                              <a:gd name="T32" fmla="*/ 120 w 215"/>
                              <a:gd name="T33" fmla="*/ 154 h 157"/>
                              <a:gd name="T34" fmla="*/ 116 w 215"/>
                              <a:gd name="T35" fmla="*/ 156 h 157"/>
                              <a:gd name="T36" fmla="*/ 111 w 215"/>
                              <a:gd name="T37" fmla="*/ 157 h 157"/>
                              <a:gd name="T38" fmla="*/ 104 w 215"/>
                              <a:gd name="T39" fmla="*/ 157 h 157"/>
                              <a:gd name="T40" fmla="*/ 99 w 215"/>
                              <a:gd name="T41" fmla="*/ 156 h 157"/>
                              <a:gd name="T42" fmla="*/ 95 w 215"/>
                              <a:gd name="T43" fmla="*/ 154 h 157"/>
                              <a:gd name="T44" fmla="*/ 94 w 215"/>
                              <a:gd name="T45" fmla="*/ 153 h 157"/>
                              <a:gd name="T46" fmla="*/ 94 w 215"/>
                              <a:gd name="T47" fmla="*/ 64 h 157"/>
                              <a:gd name="T48" fmla="*/ 93 w 215"/>
                              <a:gd name="T49" fmla="*/ 47 h 157"/>
                              <a:gd name="T50" fmla="*/ 88 w 215"/>
                              <a:gd name="T51" fmla="*/ 34 h 157"/>
                              <a:gd name="T52" fmla="*/ 78 w 215"/>
                              <a:gd name="T53" fmla="*/ 26 h 157"/>
                              <a:gd name="T54" fmla="*/ 65 w 215"/>
                              <a:gd name="T55" fmla="*/ 23 h 157"/>
                              <a:gd name="T56" fmla="*/ 47 w 215"/>
                              <a:gd name="T57" fmla="*/ 30 h 157"/>
                              <a:gd name="T58" fmla="*/ 27 w 215"/>
                              <a:gd name="T59" fmla="*/ 51 h 157"/>
                              <a:gd name="T60" fmla="*/ 27 w 215"/>
                              <a:gd name="T61" fmla="*/ 153 h 157"/>
                              <a:gd name="T62" fmla="*/ 26 w 215"/>
                              <a:gd name="T63" fmla="*/ 154 h 157"/>
                              <a:gd name="T64" fmla="*/ 22 w 215"/>
                              <a:gd name="T65" fmla="*/ 156 h 157"/>
                              <a:gd name="T66" fmla="*/ 17 w 215"/>
                              <a:gd name="T67" fmla="*/ 157 h 157"/>
                              <a:gd name="T68" fmla="*/ 10 w 215"/>
                              <a:gd name="T69" fmla="*/ 157 h 157"/>
                              <a:gd name="T70" fmla="*/ 5 w 215"/>
                              <a:gd name="T71" fmla="*/ 156 h 157"/>
                              <a:gd name="T72" fmla="*/ 1 w 215"/>
                              <a:gd name="T73" fmla="*/ 154 h 157"/>
                              <a:gd name="T74" fmla="*/ 0 w 215"/>
                              <a:gd name="T75" fmla="*/ 153 h 157"/>
                              <a:gd name="T76" fmla="*/ 0 w 215"/>
                              <a:gd name="T77" fmla="*/ 8 h 157"/>
                              <a:gd name="T78" fmla="*/ 1 w 215"/>
                              <a:gd name="T79" fmla="*/ 5 h 157"/>
                              <a:gd name="T80" fmla="*/ 3 w 215"/>
                              <a:gd name="T81" fmla="*/ 4 h 157"/>
                              <a:gd name="T82" fmla="*/ 6 w 215"/>
                              <a:gd name="T83" fmla="*/ 3 h 157"/>
                              <a:gd name="T84" fmla="*/ 13 w 215"/>
                              <a:gd name="T85" fmla="*/ 3 h 157"/>
                              <a:gd name="T86" fmla="*/ 19 w 215"/>
                              <a:gd name="T87" fmla="*/ 3 h 157"/>
                              <a:gd name="T88" fmla="*/ 22 w 215"/>
                              <a:gd name="T89" fmla="*/ 4 h 157"/>
                              <a:gd name="T90" fmla="*/ 24 w 215"/>
                              <a:gd name="T91" fmla="*/ 5 h 157"/>
                              <a:gd name="T92" fmla="*/ 25 w 215"/>
                              <a:gd name="T93" fmla="*/ 8 h 157"/>
                              <a:gd name="T94" fmla="*/ 36 w 215"/>
                              <a:gd name="T95" fmla="*/ 14 h 157"/>
                              <a:gd name="T96" fmla="*/ 59 w 215"/>
                              <a:gd name="T97" fmla="*/ 2 h 157"/>
                              <a:gd name="T98" fmla="*/ 80 w 215"/>
                              <a:gd name="T99" fmla="*/ 0 h 157"/>
                              <a:gd name="T100" fmla="*/ 94 w 215"/>
                              <a:gd name="T101" fmla="*/ 4 h 157"/>
                              <a:gd name="T102" fmla="*/ 105 w 215"/>
                              <a:gd name="T103" fmla="*/ 12 h 157"/>
                              <a:gd name="T104" fmla="*/ 112 w 215"/>
                              <a:gd name="T105" fmla="*/ 23 h 157"/>
                              <a:gd name="T106" fmla="*/ 122 w 215"/>
                              <a:gd name="T107" fmla="*/ 21 h 157"/>
                              <a:gd name="T108" fmla="*/ 136 w 215"/>
                              <a:gd name="T109" fmla="*/ 10 h 157"/>
                              <a:gd name="T110" fmla="*/ 148 w 215"/>
                              <a:gd name="T111" fmla="*/ 3 h 157"/>
                              <a:gd name="T112" fmla="*/ 159 w 215"/>
                              <a:gd name="T113" fmla="*/ 0 h 157"/>
                              <a:gd name="T114" fmla="*/ 179 w 215"/>
                              <a:gd name="T115" fmla="*/ 0 h 157"/>
                              <a:gd name="T116" fmla="*/ 197 w 215"/>
                              <a:gd name="T117" fmla="*/ 10 h 157"/>
                              <a:gd name="T118" fmla="*/ 210 w 215"/>
                              <a:gd name="T119" fmla="*/ 26 h 157"/>
                              <a:gd name="T120" fmla="*/ 215 w 215"/>
                              <a:gd name="T121" fmla="*/ 48 h 157"/>
                              <a:gd name="T122" fmla="*/ 215 w 215"/>
                              <a:gd name="T123"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15" h="157">
                                <a:moveTo>
                                  <a:pt x="215" y="152"/>
                                </a:moveTo>
                                <a:lnTo>
                                  <a:pt x="215" y="153"/>
                                </a:lnTo>
                                <a:lnTo>
                                  <a:pt x="215" y="154"/>
                                </a:lnTo>
                                <a:lnTo>
                                  <a:pt x="213" y="154"/>
                                </a:lnTo>
                                <a:lnTo>
                                  <a:pt x="212" y="156"/>
                                </a:lnTo>
                                <a:lnTo>
                                  <a:pt x="211" y="156"/>
                                </a:lnTo>
                                <a:lnTo>
                                  <a:pt x="208" y="157"/>
                                </a:lnTo>
                                <a:lnTo>
                                  <a:pt x="205" y="157"/>
                                </a:lnTo>
                                <a:lnTo>
                                  <a:pt x="201" y="157"/>
                                </a:lnTo>
                                <a:lnTo>
                                  <a:pt x="197" y="157"/>
                                </a:lnTo>
                                <a:lnTo>
                                  <a:pt x="195" y="157"/>
                                </a:lnTo>
                                <a:lnTo>
                                  <a:pt x="192" y="156"/>
                                </a:lnTo>
                                <a:lnTo>
                                  <a:pt x="191" y="156"/>
                                </a:lnTo>
                                <a:lnTo>
                                  <a:pt x="190" y="154"/>
                                </a:lnTo>
                                <a:lnTo>
                                  <a:pt x="189" y="154"/>
                                </a:lnTo>
                                <a:lnTo>
                                  <a:pt x="189" y="153"/>
                                </a:lnTo>
                                <a:lnTo>
                                  <a:pt x="187" y="152"/>
                                </a:lnTo>
                                <a:lnTo>
                                  <a:pt x="187" y="64"/>
                                </a:lnTo>
                                <a:lnTo>
                                  <a:pt x="187" y="55"/>
                                </a:lnTo>
                                <a:lnTo>
                                  <a:pt x="186" y="47"/>
                                </a:lnTo>
                                <a:lnTo>
                                  <a:pt x="185" y="40"/>
                                </a:lnTo>
                                <a:lnTo>
                                  <a:pt x="181" y="34"/>
                                </a:lnTo>
                                <a:lnTo>
                                  <a:pt x="178" y="29"/>
                                </a:lnTo>
                                <a:lnTo>
                                  <a:pt x="173" y="26"/>
                                </a:lnTo>
                                <a:lnTo>
                                  <a:pt x="166" y="24"/>
                                </a:lnTo>
                                <a:lnTo>
                                  <a:pt x="159" y="23"/>
                                </a:lnTo>
                                <a:lnTo>
                                  <a:pt x="150" y="24"/>
                                </a:lnTo>
                                <a:lnTo>
                                  <a:pt x="141" y="30"/>
                                </a:lnTo>
                                <a:lnTo>
                                  <a:pt x="132" y="39"/>
                                </a:lnTo>
                                <a:lnTo>
                                  <a:pt x="121" y="51"/>
                                </a:lnTo>
                                <a:lnTo>
                                  <a:pt x="121" y="152"/>
                                </a:lnTo>
                                <a:lnTo>
                                  <a:pt x="121" y="153"/>
                                </a:lnTo>
                                <a:lnTo>
                                  <a:pt x="120" y="154"/>
                                </a:lnTo>
                                <a:lnTo>
                                  <a:pt x="120" y="154"/>
                                </a:lnTo>
                                <a:lnTo>
                                  <a:pt x="118" y="156"/>
                                </a:lnTo>
                                <a:lnTo>
                                  <a:pt x="116" y="156"/>
                                </a:lnTo>
                                <a:lnTo>
                                  <a:pt x="114" y="157"/>
                                </a:lnTo>
                                <a:lnTo>
                                  <a:pt x="111" y="157"/>
                                </a:lnTo>
                                <a:lnTo>
                                  <a:pt x="107" y="157"/>
                                </a:lnTo>
                                <a:lnTo>
                                  <a:pt x="104" y="157"/>
                                </a:lnTo>
                                <a:lnTo>
                                  <a:pt x="101" y="157"/>
                                </a:lnTo>
                                <a:lnTo>
                                  <a:pt x="99" y="156"/>
                                </a:lnTo>
                                <a:lnTo>
                                  <a:pt x="96" y="156"/>
                                </a:lnTo>
                                <a:lnTo>
                                  <a:pt x="95" y="154"/>
                                </a:lnTo>
                                <a:lnTo>
                                  <a:pt x="95" y="154"/>
                                </a:lnTo>
                                <a:lnTo>
                                  <a:pt x="94" y="153"/>
                                </a:lnTo>
                                <a:lnTo>
                                  <a:pt x="94" y="152"/>
                                </a:lnTo>
                                <a:lnTo>
                                  <a:pt x="94" y="64"/>
                                </a:lnTo>
                                <a:lnTo>
                                  <a:pt x="94" y="55"/>
                                </a:lnTo>
                                <a:lnTo>
                                  <a:pt x="93" y="47"/>
                                </a:lnTo>
                                <a:lnTo>
                                  <a:pt x="90" y="40"/>
                                </a:lnTo>
                                <a:lnTo>
                                  <a:pt x="88" y="34"/>
                                </a:lnTo>
                                <a:lnTo>
                                  <a:pt x="84" y="29"/>
                                </a:lnTo>
                                <a:lnTo>
                                  <a:pt x="78" y="26"/>
                                </a:lnTo>
                                <a:lnTo>
                                  <a:pt x="73" y="24"/>
                                </a:lnTo>
                                <a:lnTo>
                                  <a:pt x="65" y="23"/>
                                </a:lnTo>
                                <a:lnTo>
                                  <a:pt x="57" y="24"/>
                                </a:lnTo>
                                <a:lnTo>
                                  <a:pt x="47" y="30"/>
                                </a:lnTo>
                                <a:lnTo>
                                  <a:pt x="37" y="39"/>
                                </a:lnTo>
                                <a:lnTo>
                                  <a:pt x="27" y="51"/>
                                </a:lnTo>
                                <a:lnTo>
                                  <a:pt x="27" y="152"/>
                                </a:lnTo>
                                <a:lnTo>
                                  <a:pt x="27" y="153"/>
                                </a:lnTo>
                                <a:lnTo>
                                  <a:pt x="26" y="154"/>
                                </a:lnTo>
                                <a:lnTo>
                                  <a:pt x="26" y="154"/>
                                </a:lnTo>
                                <a:lnTo>
                                  <a:pt x="25" y="156"/>
                                </a:lnTo>
                                <a:lnTo>
                                  <a:pt x="22" y="156"/>
                                </a:lnTo>
                                <a:lnTo>
                                  <a:pt x="20" y="157"/>
                                </a:lnTo>
                                <a:lnTo>
                                  <a:pt x="17" y="157"/>
                                </a:lnTo>
                                <a:lnTo>
                                  <a:pt x="14" y="157"/>
                                </a:lnTo>
                                <a:lnTo>
                                  <a:pt x="10" y="157"/>
                                </a:lnTo>
                                <a:lnTo>
                                  <a:pt x="8" y="157"/>
                                </a:lnTo>
                                <a:lnTo>
                                  <a:pt x="5" y="156"/>
                                </a:lnTo>
                                <a:lnTo>
                                  <a:pt x="3" y="156"/>
                                </a:lnTo>
                                <a:lnTo>
                                  <a:pt x="1" y="154"/>
                                </a:lnTo>
                                <a:lnTo>
                                  <a:pt x="1" y="154"/>
                                </a:lnTo>
                                <a:lnTo>
                                  <a:pt x="0" y="153"/>
                                </a:lnTo>
                                <a:lnTo>
                                  <a:pt x="0" y="152"/>
                                </a:lnTo>
                                <a:lnTo>
                                  <a:pt x="0" y="8"/>
                                </a:lnTo>
                                <a:lnTo>
                                  <a:pt x="0" y="7"/>
                                </a:lnTo>
                                <a:lnTo>
                                  <a:pt x="1" y="5"/>
                                </a:lnTo>
                                <a:lnTo>
                                  <a:pt x="1" y="4"/>
                                </a:lnTo>
                                <a:lnTo>
                                  <a:pt x="3" y="4"/>
                                </a:lnTo>
                                <a:lnTo>
                                  <a:pt x="4" y="3"/>
                                </a:lnTo>
                                <a:lnTo>
                                  <a:pt x="6" y="3"/>
                                </a:lnTo>
                                <a:lnTo>
                                  <a:pt x="9" y="3"/>
                                </a:lnTo>
                                <a:lnTo>
                                  <a:pt x="13" y="3"/>
                                </a:lnTo>
                                <a:lnTo>
                                  <a:pt x="16" y="3"/>
                                </a:lnTo>
                                <a:lnTo>
                                  <a:pt x="19" y="3"/>
                                </a:lnTo>
                                <a:lnTo>
                                  <a:pt x="20" y="3"/>
                                </a:lnTo>
                                <a:lnTo>
                                  <a:pt x="22" y="4"/>
                                </a:lnTo>
                                <a:lnTo>
                                  <a:pt x="24" y="4"/>
                                </a:lnTo>
                                <a:lnTo>
                                  <a:pt x="24" y="5"/>
                                </a:lnTo>
                                <a:lnTo>
                                  <a:pt x="25" y="7"/>
                                </a:lnTo>
                                <a:lnTo>
                                  <a:pt x="25" y="8"/>
                                </a:lnTo>
                                <a:lnTo>
                                  <a:pt x="25" y="26"/>
                                </a:lnTo>
                                <a:lnTo>
                                  <a:pt x="36" y="14"/>
                                </a:lnTo>
                                <a:lnTo>
                                  <a:pt x="48" y="7"/>
                                </a:lnTo>
                                <a:lnTo>
                                  <a:pt x="59" y="2"/>
                                </a:lnTo>
                                <a:lnTo>
                                  <a:pt x="72" y="0"/>
                                </a:lnTo>
                                <a:lnTo>
                                  <a:pt x="80" y="0"/>
                                </a:lnTo>
                                <a:lnTo>
                                  <a:pt x="88" y="2"/>
                                </a:lnTo>
                                <a:lnTo>
                                  <a:pt x="94" y="4"/>
                                </a:lnTo>
                                <a:lnTo>
                                  <a:pt x="100" y="8"/>
                                </a:lnTo>
                                <a:lnTo>
                                  <a:pt x="105" y="12"/>
                                </a:lnTo>
                                <a:lnTo>
                                  <a:pt x="110" y="18"/>
                                </a:lnTo>
                                <a:lnTo>
                                  <a:pt x="112" y="23"/>
                                </a:lnTo>
                                <a:lnTo>
                                  <a:pt x="116" y="29"/>
                                </a:lnTo>
                                <a:lnTo>
                                  <a:pt x="122" y="21"/>
                                </a:lnTo>
                                <a:lnTo>
                                  <a:pt x="130" y="15"/>
                                </a:lnTo>
                                <a:lnTo>
                                  <a:pt x="136" y="10"/>
                                </a:lnTo>
                                <a:lnTo>
                                  <a:pt x="142" y="7"/>
                                </a:lnTo>
                                <a:lnTo>
                                  <a:pt x="148" y="3"/>
                                </a:lnTo>
                                <a:lnTo>
                                  <a:pt x="153" y="2"/>
                                </a:lnTo>
                                <a:lnTo>
                                  <a:pt x="159" y="0"/>
                                </a:lnTo>
                                <a:lnTo>
                                  <a:pt x="165" y="0"/>
                                </a:lnTo>
                                <a:lnTo>
                                  <a:pt x="179" y="0"/>
                                </a:lnTo>
                                <a:lnTo>
                                  <a:pt x="189" y="5"/>
                                </a:lnTo>
                                <a:lnTo>
                                  <a:pt x="197" y="10"/>
                                </a:lnTo>
                                <a:lnTo>
                                  <a:pt x="203" y="18"/>
                                </a:lnTo>
                                <a:lnTo>
                                  <a:pt x="210" y="26"/>
                                </a:lnTo>
                                <a:lnTo>
                                  <a:pt x="212" y="37"/>
                                </a:lnTo>
                                <a:lnTo>
                                  <a:pt x="215" y="48"/>
                                </a:lnTo>
                                <a:lnTo>
                                  <a:pt x="215" y="61"/>
                                </a:lnTo>
                                <a:lnTo>
                                  <a:pt x="215"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31" name="Freeform 125"/>
                        <wps:cNvSpPr>
                          <a:spLocks noEditPoints="1"/>
                        </wps:cNvSpPr>
                        <wps:spPr bwMode="auto">
                          <a:xfrm>
                            <a:off x="3168650" y="3763962"/>
                            <a:ext cx="69850" cy="84138"/>
                          </a:xfrm>
                          <a:custGeom>
                            <a:avLst/>
                            <a:gdLst>
                              <a:gd name="T0" fmla="*/ 133 w 133"/>
                              <a:gd name="T1" fmla="*/ 79 h 159"/>
                              <a:gd name="T2" fmla="*/ 127 w 133"/>
                              <a:gd name="T3" fmla="*/ 84 h 159"/>
                              <a:gd name="T4" fmla="*/ 28 w 133"/>
                              <a:gd name="T5" fmla="*/ 84 h 159"/>
                              <a:gd name="T6" fmla="*/ 30 w 133"/>
                              <a:gd name="T7" fmla="*/ 106 h 159"/>
                              <a:gd name="T8" fmla="*/ 39 w 133"/>
                              <a:gd name="T9" fmla="*/ 122 h 159"/>
                              <a:gd name="T10" fmla="*/ 53 w 133"/>
                              <a:gd name="T11" fmla="*/ 133 h 159"/>
                              <a:gd name="T12" fmla="*/ 75 w 133"/>
                              <a:gd name="T13" fmla="*/ 137 h 159"/>
                              <a:gd name="T14" fmla="*/ 93 w 133"/>
                              <a:gd name="T15" fmla="*/ 136 h 159"/>
                              <a:gd name="T16" fmla="*/ 107 w 133"/>
                              <a:gd name="T17" fmla="*/ 132 h 159"/>
                              <a:gd name="T18" fmla="*/ 117 w 133"/>
                              <a:gd name="T19" fmla="*/ 129 h 159"/>
                              <a:gd name="T20" fmla="*/ 123 w 133"/>
                              <a:gd name="T21" fmla="*/ 126 h 159"/>
                              <a:gd name="T22" fmla="*/ 124 w 133"/>
                              <a:gd name="T23" fmla="*/ 127 h 159"/>
                              <a:gd name="T24" fmla="*/ 127 w 133"/>
                              <a:gd name="T25" fmla="*/ 129 h 159"/>
                              <a:gd name="T26" fmla="*/ 127 w 133"/>
                              <a:gd name="T27" fmla="*/ 132 h 159"/>
                              <a:gd name="T28" fmla="*/ 127 w 133"/>
                              <a:gd name="T29" fmla="*/ 137 h 159"/>
                              <a:gd name="T30" fmla="*/ 127 w 133"/>
                              <a:gd name="T31" fmla="*/ 141 h 159"/>
                              <a:gd name="T32" fmla="*/ 127 w 133"/>
                              <a:gd name="T33" fmla="*/ 143 h 159"/>
                              <a:gd name="T34" fmla="*/ 125 w 133"/>
                              <a:gd name="T35" fmla="*/ 145 h 159"/>
                              <a:gd name="T36" fmla="*/ 124 w 133"/>
                              <a:gd name="T37" fmla="*/ 147 h 159"/>
                              <a:gd name="T38" fmla="*/ 119 w 133"/>
                              <a:gd name="T39" fmla="*/ 149 h 159"/>
                              <a:gd name="T40" fmla="*/ 108 w 133"/>
                              <a:gd name="T41" fmla="*/ 153 h 159"/>
                              <a:gd name="T42" fmla="*/ 92 w 133"/>
                              <a:gd name="T43" fmla="*/ 157 h 159"/>
                              <a:gd name="T44" fmla="*/ 72 w 133"/>
                              <a:gd name="T45" fmla="*/ 159 h 159"/>
                              <a:gd name="T46" fmla="*/ 42 w 133"/>
                              <a:gd name="T47" fmla="*/ 153 h 159"/>
                              <a:gd name="T48" fmla="*/ 18 w 133"/>
                              <a:gd name="T49" fmla="*/ 138 h 159"/>
                              <a:gd name="T50" fmla="*/ 5 w 133"/>
                              <a:gd name="T51" fmla="*/ 115 h 159"/>
                              <a:gd name="T52" fmla="*/ 0 w 133"/>
                              <a:gd name="T53" fmla="*/ 80 h 159"/>
                              <a:gd name="T54" fmla="*/ 5 w 133"/>
                              <a:gd name="T55" fmla="*/ 47 h 159"/>
                              <a:gd name="T56" fmla="*/ 19 w 133"/>
                              <a:gd name="T57" fmla="*/ 21 h 159"/>
                              <a:gd name="T58" fmla="*/ 40 w 133"/>
                              <a:gd name="T59" fmla="*/ 5 h 159"/>
                              <a:gd name="T60" fmla="*/ 70 w 133"/>
                              <a:gd name="T61" fmla="*/ 0 h 159"/>
                              <a:gd name="T62" fmla="*/ 98 w 133"/>
                              <a:gd name="T63" fmla="*/ 5 h 159"/>
                              <a:gd name="T64" fmla="*/ 118 w 133"/>
                              <a:gd name="T65" fmla="*/ 20 h 159"/>
                              <a:gd name="T66" fmla="*/ 129 w 133"/>
                              <a:gd name="T67" fmla="*/ 42 h 159"/>
                              <a:gd name="T68" fmla="*/ 133 w 133"/>
                              <a:gd name="T69" fmla="*/ 68 h 159"/>
                              <a:gd name="T70" fmla="*/ 107 w 133"/>
                              <a:gd name="T71" fmla="*/ 66 h 159"/>
                              <a:gd name="T72" fmla="*/ 102 w 133"/>
                              <a:gd name="T73" fmla="*/ 39 h 159"/>
                              <a:gd name="T74" fmla="*/ 92 w 133"/>
                              <a:gd name="T75" fmla="*/ 28 h 159"/>
                              <a:gd name="T76" fmla="*/ 69 w 133"/>
                              <a:gd name="T77" fmla="*/ 21 h 159"/>
                              <a:gd name="T78" fmla="*/ 51 w 133"/>
                              <a:gd name="T79" fmla="*/ 25 h 159"/>
                              <a:gd name="T80" fmla="*/ 39 w 133"/>
                              <a:gd name="T81" fmla="*/ 34 h 159"/>
                              <a:gd name="T82" fmla="*/ 32 w 133"/>
                              <a:gd name="T83" fmla="*/ 48 h 159"/>
                              <a:gd name="T84" fmla="*/ 28 w 133"/>
                              <a:gd name="T85" fmla="*/ 66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33" h="159">
                                <a:moveTo>
                                  <a:pt x="133" y="73"/>
                                </a:moveTo>
                                <a:lnTo>
                                  <a:pt x="133" y="79"/>
                                </a:lnTo>
                                <a:lnTo>
                                  <a:pt x="130" y="82"/>
                                </a:lnTo>
                                <a:lnTo>
                                  <a:pt x="127" y="84"/>
                                </a:lnTo>
                                <a:lnTo>
                                  <a:pt x="123" y="84"/>
                                </a:lnTo>
                                <a:lnTo>
                                  <a:pt x="28" y="84"/>
                                </a:lnTo>
                                <a:lnTo>
                                  <a:pt x="28" y="97"/>
                                </a:lnTo>
                                <a:lnTo>
                                  <a:pt x="30" y="106"/>
                                </a:lnTo>
                                <a:lnTo>
                                  <a:pt x="33" y="116"/>
                                </a:lnTo>
                                <a:lnTo>
                                  <a:pt x="39" y="122"/>
                                </a:lnTo>
                                <a:lnTo>
                                  <a:pt x="45" y="130"/>
                                </a:lnTo>
                                <a:lnTo>
                                  <a:pt x="53" y="133"/>
                                </a:lnTo>
                                <a:lnTo>
                                  <a:pt x="63" y="137"/>
                                </a:lnTo>
                                <a:lnTo>
                                  <a:pt x="75" y="137"/>
                                </a:lnTo>
                                <a:lnTo>
                                  <a:pt x="85" y="137"/>
                                </a:lnTo>
                                <a:lnTo>
                                  <a:pt x="93" y="136"/>
                                </a:lnTo>
                                <a:lnTo>
                                  <a:pt x="101" y="133"/>
                                </a:lnTo>
                                <a:lnTo>
                                  <a:pt x="107" y="132"/>
                                </a:lnTo>
                                <a:lnTo>
                                  <a:pt x="113" y="130"/>
                                </a:lnTo>
                                <a:lnTo>
                                  <a:pt x="117" y="129"/>
                                </a:lnTo>
                                <a:lnTo>
                                  <a:pt x="120" y="126"/>
                                </a:lnTo>
                                <a:lnTo>
                                  <a:pt x="123" y="126"/>
                                </a:lnTo>
                                <a:lnTo>
                                  <a:pt x="124" y="126"/>
                                </a:lnTo>
                                <a:lnTo>
                                  <a:pt x="124" y="127"/>
                                </a:lnTo>
                                <a:lnTo>
                                  <a:pt x="125" y="127"/>
                                </a:lnTo>
                                <a:lnTo>
                                  <a:pt x="127" y="129"/>
                                </a:lnTo>
                                <a:lnTo>
                                  <a:pt x="127" y="130"/>
                                </a:lnTo>
                                <a:lnTo>
                                  <a:pt x="127" y="132"/>
                                </a:lnTo>
                                <a:lnTo>
                                  <a:pt x="127" y="133"/>
                                </a:lnTo>
                                <a:lnTo>
                                  <a:pt x="127" y="137"/>
                                </a:lnTo>
                                <a:lnTo>
                                  <a:pt x="127" y="138"/>
                                </a:lnTo>
                                <a:lnTo>
                                  <a:pt x="127" y="141"/>
                                </a:lnTo>
                                <a:lnTo>
                                  <a:pt x="127" y="142"/>
                                </a:lnTo>
                                <a:lnTo>
                                  <a:pt x="127" y="143"/>
                                </a:lnTo>
                                <a:lnTo>
                                  <a:pt x="127" y="145"/>
                                </a:lnTo>
                                <a:lnTo>
                                  <a:pt x="125" y="145"/>
                                </a:lnTo>
                                <a:lnTo>
                                  <a:pt x="125" y="146"/>
                                </a:lnTo>
                                <a:lnTo>
                                  <a:pt x="124" y="147"/>
                                </a:lnTo>
                                <a:lnTo>
                                  <a:pt x="123" y="148"/>
                                </a:lnTo>
                                <a:lnTo>
                                  <a:pt x="119" y="149"/>
                                </a:lnTo>
                                <a:lnTo>
                                  <a:pt x="114" y="152"/>
                                </a:lnTo>
                                <a:lnTo>
                                  <a:pt x="108" y="153"/>
                                </a:lnTo>
                                <a:lnTo>
                                  <a:pt x="101" y="156"/>
                                </a:lnTo>
                                <a:lnTo>
                                  <a:pt x="92" y="157"/>
                                </a:lnTo>
                                <a:lnTo>
                                  <a:pt x="82" y="158"/>
                                </a:lnTo>
                                <a:lnTo>
                                  <a:pt x="72" y="159"/>
                                </a:lnTo>
                                <a:lnTo>
                                  <a:pt x="55" y="158"/>
                                </a:lnTo>
                                <a:lnTo>
                                  <a:pt x="42" y="153"/>
                                </a:lnTo>
                                <a:lnTo>
                                  <a:pt x="28" y="148"/>
                                </a:lnTo>
                                <a:lnTo>
                                  <a:pt x="18" y="138"/>
                                </a:lnTo>
                                <a:lnTo>
                                  <a:pt x="11" y="129"/>
                                </a:lnTo>
                                <a:lnTo>
                                  <a:pt x="5" y="115"/>
                                </a:lnTo>
                                <a:lnTo>
                                  <a:pt x="1" y="99"/>
                                </a:lnTo>
                                <a:lnTo>
                                  <a:pt x="0" y="80"/>
                                </a:lnTo>
                                <a:lnTo>
                                  <a:pt x="1" y="62"/>
                                </a:lnTo>
                                <a:lnTo>
                                  <a:pt x="5" y="47"/>
                                </a:lnTo>
                                <a:lnTo>
                                  <a:pt x="11" y="32"/>
                                </a:lnTo>
                                <a:lnTo>
                                  <a:pt x="19" y="21"/>
                                </a:lnTo>
                                <a:lnTo>
                                  <a:pt x="28" y="12"/>
                                </a:lnTo>
                                <a:lnTo>
                                  <a:pt x="40" y="5"/>
                                </a:lnTo>
                                <a:lnTo>
                                  <a:pt x="54" y="0"/>
                                </a:lnTo>
                                <a:lnTo>
                                  <a:pt x="70" y="0"/>
                                </a:lnTo>
                                <a:lnTo>
                                  <a:pt x="86" y="0"/>
                                </a:lnTo>
                                <a:lnTo>
                                  <a:pt x="98" y="5"/>
                                </a:lnTo>
                                <a:lnTo>
                                  <a:pt x="109" y="12"/>
                                </a:lnTo>
                                <a:lnTo>
                                  <a:pt x="118" y="20"/>
                                </a:lnTo>
                                <a:lnTo>
                                  <a:pt x="125" y="30"/>
                                </a:lnTo>
                                <a:lnTo>
                                  <a:pt x="129" y="42"/>
                                </a:lnTo>
                                <a:lnTo>
                                  <a:pt x="133" y="55"/>
                                </a:lnTo>
                                <a:lnTo>
                                  <a:pt x="133" y="68"/>
                                </a:lnTo>
                                <a:lnTo>
                                  <a:pt x="133" y="73"/>
                                </a:lnTo>
                                <a:close/>
                                <a:moveTo>
                                  <a:pt x="107" y="66"/>
                                </a:moveTo>
                                <a:lnTo>
                                  <a:pt x="106" y="56"/>
                                </a:lnTo>
                                <a:lnTo>
                                  <a:pt x="102" y="39"/>
                                </a:lnTo>
                                <a:lnTo>
                                  <a:pt x="97" y="32"/>
                                </a:lnTo>
                                <a:lnTo>
                                  <a:pt x="92" y="28"/>
                                </a:lnTo>
                                <a:lnTo>
                                  <a:pt x="77" y="21"/>
                                </a:lnTo>
                                <a:lnTo>
                                  <a:pt x="69" y="21"/>
                                </a:lnTo>
                                <a:lnTo>
                                  <a:pt x="59" y="21"/>
                                </a:lnTo>
                                <a:lnTo>
                                  <a:pt x="51" y="25"/>
                                </a:lnTo>
                                <a:lnTo>
                                  <a:pt x="44" y="29"/>
                                </a:lnTo>
                                <a:lnTo>
                                  <a:pt x="39" y="34"/>
                                </a:lnTo>
                                <a:lnTo>
                                  <a:pt x="34" y="41"/>
                                </a:lnTo>
                                <a:lnTo>
                                  <a:pt x="32" y="48"/>
                                </a:lnTo>
                                <a:lnTo>
                                  <a:pt x="29" y="57"/>
                                </a:lnTo>
                                <a:lnTo>
                                  <a:pt x="28" y="66"/>
                                </a:lnTo>
                                <a:lnTo>
                                  <a:pt x="107" y="6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32" name="Freeform 126"/>
                        <wps:cNvSpPr>
                          <a:spLocks/>
                        </wps:cNvSpPr>
                        <wps:spPr bwMode="auto">
                          <a:xfrm>
                            <a:off x="3249613" y="3744912"/>
                            <a:ext cx="49213" cy="101600"/>
                          </a:xfrm>
                          <a:custGeom>
                            <a:avLst/>
                            <a:gdLst>
                              <a:gd name="T0" fmla="*/ 94 w 94"/>
                              <a:gd name="T1" fmla="*/ 182 h 194"/>
                              <a:gd name="T2" fmla="*/ 93 w 94"/>
                              <a:gd name="T3" fmla="*/ 187 h 194"/>
                              <a:gd name="T4" fmla="*/ 90 w 94"/>
                              <a:gd name="T5" fmla="*/ 189 h 194"/>
                              <a:gd name="T6" fmla="*/ 85 w 94"/>
                              <a:gd name="T7" fmla="*/ 192 h 194"/>
                              <a:gd name="T8" fmla="*/ 79 w 94"/>
                              <a:gd name="T9" fmla="*/ 193 h 194"/>
                              <a:gd name="T10" fmla="*/ 72 w 94"/>
                              <a:gd name="T11" fmla="*/ 194 h 194"/>
                              <a:gd name="T12" fmla="*/ 57 w 94"/>
                              <a:gd name="T13" fmla="*/ 194 h 194"/>
                              <a:gd name="T14" fmla="*/ 41 w 94"/>
                              <a:gd name="T15" fmla="*/ 188 h 194"/>
                              <a:gd name="T16" fmla="*/ 31 w 94"/>
                              <a:gd name="T17" fmla="*/ 176 h 194"/>
                              <a:gd name="T18" fmla="*/ 26 w 94"/>
                              <a:gd name="T19" fmla="*/ 157 h 194"/>
                              <a:gd name="T20" fmla="*/ 26 w 94"/>
                              <a:gd name="T21" fmla="*/ 61 h 194"/>
                              <a:gd name="T22" fmla="*/ 3 w 94"/>
                              <a:gd name="T23" fmla="*/ 61 h 194"/>
                              <a:gd name="T24" fmla="*/ 0 w 94"/>
                              <a:gd name="T25" fmla="*/ 55 h 194"/>
                              <a:gd name="T26" fmla="*/ 0 w 94"/>
                              <a:gd name="T27" fmla="*/ 48 h 194"/>
                              <a:gd name="T28" fmla="*/ 2 w 94"/>
                              <a:gd name="T29" fmla="*/ 43 h 194"/>
                              <a:gd name="T30" fmla="*/ 3 w 94"/>
                              <a:gd name="T31" fmla="*/ 40 h 194"/>
                              <a:gd name="T32" fmla="*/ 4 w 94"/>
                              <a:gd name="T33" fmla="*/ 39 h 194"/>
                              <a:gd name="T34" fmla="*/ 26 w 94"/>
                              <a:gd name="T35" fmla="*/ 39 h 194"/>
                              <a:gd name="T36" fmla="*/ 26 w 94"/>
                              <a:gd name="T37" fmla="*/ 3 h 194"/>
                              <a:gd name="T38" fmla="*/ 28 w 94"/>
                              <a:gd name="T39" fmla="*/ 2 h 194"/>
                              <a:gd name="T40" fmla="*/ 30 w 94"/>
                              <a:gd name="T41" fmla="*/ 1 h 194"/>
                              <a:gd name="T42" fmla="*/ 35 w 94"/>
                              <a:gd name="T43" fmla="*/ 0 h 194"/>
                              <a:gd name="T44" fmla="*/ 42 w 94"/>
                              <a:gd name="T45" fmla="*/ 0 h 194"/>
                              <a:gd name="T46" fmla="*/ 48 w 94"/>
                              <a:gd name="T47" fmla="*/ 1 h 194"/>
                              <a:gd name="T48" fmla="*/ 51 w 94"/>
                              <a:gd name="T49" fmla="*/ 2 h 194"/>
                              <a:gd name="T50" fmla="*/ 52 w 94"/>
                              <a:gd name="T51" fmla="*/ 3 h 194"/>
                              <a:gd name="T52" fmla="*/ 52 w 94"/>
                              <a:gd name="T53" fmla="*/ 39 h 194"/>
                              <a:gd name="T54" fmla="*/ 90 w 94"/>
                              <a:gd name="T55" fmla="*/ 39 h 194"/>
                              <a:gd name="T56" fmla="*/ 93 w 94"/>
                              <a:gd name="T57" fmla="*/ 40 h 194"/>
                              <a:gd name="T58" fmla="*/ 94 w 94"/>
                              <a:gd name="T59" fmla="*/ 43 h 194"/>
                              <a:gd name="T60" fmla="*/ 94 w 94"/>
                              <a:gd name="T61" fmla="*/ 48 h 194"/>
                              <a:gd name="T62" fmla="*/ 94 w 94"/>
                              <a:gd name="T63" fmla="*/ 55 h 194"/>
                              <a:gd name="T64" fmla="*/ 92 w 94"/>
                              <a:gd name="T65" fmla="*/ 61 h 194"/>
                              <a:gd name="T66" fmla="*/ 52 w 94"/>
                              <a:gd name="T67" fmla="*/ 61 h 194"/>
                              <a:gd name="T68" fmla="*/ 53 w 94"/>
                              <a:gd name="T69" fmla="*/ 156 h 194"/>
                              <a:gd name="T70" fmla="*/ 62 w 94"/>
                              <a:gd name="T71" fmla="*/ 171 h 194"/>
                              <a:gd name="T72" fmla="*/ 76 w 94"/>
                              <a:gd name="T73" fmla="*/ 172 h 194"/>
                              <a:gd name="T74" fmla="*/ 82 w 94"/>
                              <a:gd name="T75" fmla="*/ 171 h 194"/>
                              <a:gd name="T76" fmla="*/ 87 w 94"/>
                              <a:gd name="T77" fmla="*/ 168 h 194"/>
                              <a:gd name="T78" fmla="*/ 89 w 94"/>
                              <a:gd name="T79" fmla="*/ 167 h 194"/>
                              <a:gd name="T80" fmla="*/ 92 w 94"/>
                              <a:gd name="T81" fmla="*/ 167 h 194"/>
                              <a:gd name="T82" fmla="*/ 93 w 94"/>
                              <a:gd name="T83" fmla="*/ 168 h 194"/>
                              <a:gd name="T84" fmla="*/ 94 w 94"/>
                              <a:gd name="T85" fmla="*/ 171 h 194"/>
                              <a:gd name="T86" fmla="*/ 94 w 94"/>
                              <a:gd name="T87" fmla="*/ 174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94" h="194">
                                <a:moveTo>
                                  <a:pt x="94" y="177"/>
                                </a:moveTo>
                                <a:lnTo>
                                  <a:pt x="94" y="182"/>
                                </a:lnTo>
                                <a:lnTo>
                                  <a:pt x="94" y="184"/>
                                </a:lnTo>
                                <a:lnTo>
                                  <a:pt x="93" y="187"/>
                                </a:lnTo>
                                <a:lnTo>
                                  <a:pt x="92" y="188"/>
                                </a:lnTo>
                                <a:lnTo>
                                  <a:pt x="90" y="189"/>
                                </a:lnTo>
                                <a:lnTo>
                                  <a:pt x="88" y="190"/>
                                </a:lnTo>
                                <a:lnTo>
                                  <a:pt x="85" y="192"/>
                                </a:lnTo>
                                <a:lnTo>
                                  <a:pt x="82" y="193"/>
                                </a:lnTo>
                                <a:lnTo>
                                  <a:pt x="79" y="193"/>
                                </a:lnTo>
                                <a:lnTo>
                                  <a:pt x="76" y="194"/>
                                </a:lnTo>
                                <a:lnTo>
                                  <a:pt x="72" y="194"/>
                                </a:lnTo>
                                <a:lnTo>
                                  <a:pt x="68" y="194"/>
                                </a:lnTo>
                                <a:lnTo>
                                  <a:pt x="57" y="194"/>
                                </a:lnTo>
                                <a:lnTo>
                                  <a:pt x="48" y="192"/>
                                </a:lnTo>
                                <a:lnTo>
                                  <a:pt x="41" y="188"/>
                                </a:lnTo>
                                <a:lnTo>
                                  <a:pt x="36" y="183"/>
                                </a:lnTo>
                                <a:lnTo>
                                  <a:pt x="31" y="176"/>
                                </a:lnTo>
                                <a:lnTo>
                                  <a:pt x="28" y="167"/>
                                </a:lnTo>
                                <a:lnTo>
                                  <a:pt x="26" y="157"/>
                                </a:lnTo>
                                <a:lnTo>
                                  <a:pt x="26" y="146"/>
                                </a:lnTo>
                                <a:lnTo>
                                  <a:pt x="26" y="61"/>
                                </a:lnTo>
                                <a:lnTo>
                                  <a:pt x="5" y="61"/>
                                </a:lnTo>
                                <a:lnTo>
                                  <a:pt x="3" y="61"/>
                                </a:lnTo>
                                <a:lnTo>
                                  <a:pt x="2" y="59"/>
                                </a:lnTo>
                                <a:lnTo>
                                  <a:pt x="0" y="55"/>
                                </a:lnTo>
                                <a:lnTo>
                                  <a:pt x="0" y="50"/>
                                </a:lnTo>
                                <a:lnTo>
                                  <a:pt x="0" y="48"/>
                                </a:lnTo>
                                <a:lnTo>
                                  <a:pt x="0" y="45"/>
                                </a:lnTo>
                                <a:lnTo>
                                  <a:pt x="2" y="43"/>
                                </a:lnTo>
                                <a:lnTo>
                                  <a:pt x="2" y="41"/>
                                </a:lnTo>
                                <a:lnTo>
                                  <a:pt x="3" y="40"/>
                                </a:lnTo>
                                <a:lnTo>
                                  <a:pt x="3" y="40"/>
                                </a:lnTo>
                                <a:lnTo>
                                  <a:pt x="4" y="39"/>
                                </a:lnTo>
                                <a:lnTo>
                                  <a:pt x="5" y="39"/>
                                </a:lnTo>
                                <a:lnTo>
                                  <a:pt x="26" y="39"/>
                                </a:lnTo>
                                <a:lnTo>
                                  <a:pt x="26" y="4"/>
                                </a:lnTo>
                                <a:lnTo>
                                  <a:pt x="26" y="3"/>
                                </a:lnTo>
                                <a:lnTo>
                                  <a:pt x="26" y="3"/>
                                </a:lnTo>
                                <a:lnTo>
                                  <a:pt x="28" y="2"/>
                                </a:lnTo>
                                <a:lnTo>
                                  <a:pt x="29" y="1"/>
                                </a:lnTo>
                                <a:lnTo>
                                  <a:pt x="30" y="1"/>
                                </a:lnTo>
                                <a:lnTo>
                                  <a:pt x="32" y="0"/>
                                </a:lnTo>
                                <a:lnTo>
                                  <a:pt x="35" y="0"/>
                                </a:lnTo>
                                <a:lnTo>
                                  <a:pt x="39" y="0"/>
                                </a:lnTo>
                                <a:lnTo>
                                  <a:pt x="42" y="0"/>
                                </a:lnTo>
                                <a:lnTo>
                                  <a:pt x="46" y="0"/>
                                </a:lnTo>
                                <a:lnTo>
                                  <a:pt x="48" y="1"/>
                                </a:lnTo>
                                <a:lnTo>
                                  <a:pt x="50" y="1"/>
                                </a:lnTo>
                                <a:lnTo>
                                  <a:pt x="51" y="2"/>
                                </a:lnTo>
                                <a:lnTo>
                                  <a:pt x="52" y="3"/>
                                </a:lnTo>
                                <a:lnTo>
                                  <a:pt x="52" y="3"/>
                                </a:lnTo>
                                <a:lnTo>
                                  <a:pt x="52" y="4"/>
                                </a:lnTo>
                                <a:lnTo>
                                  <a:pt x="52" y="39"/>
                                </a:lnTo>
                                <a:lnTo>
                                  <a:pt x="89" y="39"/>
                                </a:lnTo>
                                <a:lnTo>
                                  <a:pt x="90" y="39"/>
                                </a:lnTo>
                                <a:lnTo>
                                  <a:pt x="92" y="40"/>
                                </a:lnTo>
                                <a:lnTo>
                                  <a:pt x="93" y="40"/>
                                </a:lnTo>
                                <a:lnTo>
                                  <a:pt x="93" y="41"/>
                                </a:lnTo>
                                <a:lnTo>
                                  <a:pt x="94" y="43"/>
                                </a:lnTo>
                                <a:lnTo>
                                  <a:pt x="94" y="45"/>
                                </a:lnTo>
                                <a:lnTo>
                                  <a:pt x="94" y="48"/>
                                </a:lnTo>
                                <a:lnTo>
                                  <a:pt x="94" y="50"/>
                                </a:lnTo>
                                <a:lnTo>
                                  <a:pt x="94" y="55"/>
                                </a:lnTo>
                                <a:lnTo>
                                  <a:pt x="93" y="59"/>
                                </a:lnTo>
                                <a:lnTo>
                                  <a:pt x="92" y="61"/>
                                </a:lnTo>
                                <a:lnTo>
                                  <a:pt x="89" y="61"/>
                                </a:lnTo>
                                <a:lnTo>
                                  <a:pt x="52" y="61"/>
                                </a:lnTo>
                                <a:lnTo>
                                  <a:pt x="52" y="141"/>
                                </a:lnTo>
                                <a:lnTo>
                                  <a:pt x="53" y="156"/>
                                </a:lnTo>
                                <a:lnTo>
                                  <a:pt x="57" y="165"/>
                                </a:lnTo>
                                <a:lnTo>
                                  <a:pt x="62" y="171"/>
                                </a:lnTo>
                                <a:lnTo>
                                  <a:pt x="72" y="172"/>
                                </a:lnTo>
                                <a:lnTo>
                                  <a:pt x="76" y="172"/>
                                </a:lnTo>
                                <a:lnTo>
                                  <a:pt x="79" y="171"/>
                                </a:lnTo>
                                <a:lnTo>
                                  <a:pt x="82" y="171"/>
                                </a:lnTo>
                                <a:lnTo>
                                  <a:pt x="84" y="169"/>
                                </a:lnTo>
                                <a:lnTo>
                                  <a:pt x="87" y="168"/>
                                </a:lnTo>
                                <a:lnTo>
                                  <a:pt x="88" y="168"/>
                                </a:lnTo>
                                <a:lnTo>
                                  <a:pt x="89" y="167"/>
                                </a:lnTo>
                                <a:lnTo>
                                  <a:pt x="90" y="167"/>
                                </a:lnTo>
                                <a:lnTo>
                                  <a:pt x="92" y="167"/>
                                </a:lnTo>
                                <a:lnTo>
                                  <a:pt x="93" y="168"/>
                                </a:lnTo>
                                <a:lnTo>
                                  <a:pt x="93" y="168"/>
                                </a:lnTo>
                                <a:lnTo>
                                  <a:pt x="94" y="169"/>
                                </a:lnTo>
                                <a:lnTo>
                                  <a:pt x="94" y="171"/>
                                </a:lnTo>
                                <a:lnTo>
                                  <a:pt x="94" y="172"/>
                                </a:lnTo>
                                <a:lnTo>
                                  <a:pt x="94" y="174"/>
                                </a:lnTo>
                                <a:lnTo>
                                  <a:pt x="94" y="17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33" name="Freeform 127"/>
                        <wps:cNvSpPr>
                          <a:spLocks noEditPoints="1"/>
                        </wps:cNvSpPr>
                        <wps:spPr bwMode="auto">
                          <a:xfrm>
                            <a:off x="3309938" y="3763962"/>
                            <a:ext cx="63500" cy="84138"/>
                          </a:xfrm>
                          <a:custGeom>
                            <a:avLst/>
                            <a:gdLst>
                              <a:gd name="T0" fmla="*/ 118 w 118"/>
                              <a:gd name="T1" fmla="*/ 153 h 159"/>
                              <a:gd name="T2" fmla="*/ 116 w 118"/>
                              <a:gd name="T3" fmla="*/ 156 h 159"/>
                              <a:gd name="T4" fmla="*/ 111 w 118"/>
                              <a:gd name="T5" fmla="*/ 157 h 159"/>
                              <a:gd name="T6" fmla="*/ 104 w 118"/>
                              <a:gd name="T7" fmla="*/ 157 h 159"/>
                              <a:gd name="T8" fmla="*/ 99 w 118"/>
                              <a:gd name="T9" fmla="*/ 156 h 159"/>
                              <a:gd name="T10" fmla="*/ 96 w 118"/>
                              <a:gd name="T11" fmla="*/ 153 h 159"/>
                              <a:gd name="T12" fmla="*/ 96 w 118"/>
                              <a:gd name="T13" fmla="*/ 137 h 159"/>
                              <a:gd name="T14" fmla="*/ 75 w 118"/>
                              <a:gd name="T15" fmla="*/ 153 h 159"/>
                              <a:gd name="T16" fmla="*/ 51 w 118"/>
                              <a:gd name="T17" fmla="*/ 159 h 159"/>
                              <a:gd name="T18" fmla="*/ 30 w 118"/>
                              <a:gd name="T19" fmla="*/ 156 h 159"/>
                              <a:gd name="T20" fmla="*/ 14 w 118"/>
                              <a:gd name="T21" fmla="*/ 147 h 159"/>
                              <a:gd name="T22" fmla="*/ 4 w 118"/>
                              <a:gd name="T23" fmla="*/ 133 h 159"/>
                              <a:gd name="T24" fmla="*/ 0 w 118"/>
                              <a:gd name="T25" fmla="*/ 115 h 159"/>
                              <a:gd name="T26" fmla="*/ 5 w 118"/>
                              <a:gd name="T27" fmla="*/ 94 h 159"/>
                              <a:gd name="T28" fmla="*/ 20 w 118"/>
                              <a:gd name="T29" fmla="*/ 79 h 159"/>
                              <a:gd name="T30" fmla="*/ 42 w 118"/>
                              <a:gd name="T31" fmla="*/ 69 h 159"/>
                              <a:gd name="T32" fmla="*/ 73 w 118"/>
                              <a:gd name="T33" fmla="*/ 67 h 159"/>
                              <a:gd name="T34" fmla="*/ 93 w 118"/>
                              <a:gd name="T35" fmla="*/ 56 h 159"/>
                              <a:gd name="T36" fmla="*/ 90 w 118"/>
                              <a:gd name="T37" fmla="*/ 41 h 159"/>
                              <a:gd name="T38" fmla="*/ 85 w 118"/>
                              <a:gd name="T39" fmla="*/ 30 h 159"/>
                              <a:gd name="T40" fmla="*/ 75 w 118"/>
                              <a:gd name="T41" fmla="*/ 24 h 159"/>
                              <a:gd name="T42" fmla="*/ 59 w 118"/>
                              <a:gd name="T43" fmla="*/ 21 h 159"/>
                              <a:gd name="T44" fmla="*/ 42 w 118"/>
                              <a:gd name="T45" fmla="*/ 24 h 159"/>
                              <a:gd name="T46" fmla="*/ 29 w 118"/>
                              <a:gd name="T47" fmla="*/ 29 h 159"/>
                              <a:gd name="T48" fmla="*/ 19 w 118"/>
                              <a:gd name="T49" fmla="*/ 34 h 159"/>
                              <a:gd name="T50" fmla="*/ 13 w 118"/>
                              <a:gd name="T51" fmla="*/ 36 h 159"/>
                              <a:gd name="T52" fmla="*/ 10 w 118"/>
                              <a:gd name="T53" fmla="*/ 36 h 159"/>
                              <a:gd name="T54" fmla="*/ 9 w 118"/>
                              <a:gd name="T55" fmla="*/ 34 h 159"/>
                              <a:gd name="T56" fmla="*/ 8 w 118"/>
                              <a:gd name="T57" fmla="*/ 31 h 159"/>
                              <a:gd name="T58" fmla="*/ 8 w 118"/>
                              <a:gd name="T59" fmla="*/ 26 h 159"/>
                              <a:gd name="T60" fmla="*/ 8 w 118"/>
                              <a:gd name="T61" fmla="*/ 20 h 159"/>
                              <a:gd name="T62" fmla="*/ 10 w 118"/>
                              <a:gd name="T63" fmla="*/ 15 h 159"/>
                              <a:gd name="T64" fmla="*/ 17 w 118"/>
                              <a:gd name="T65" fmla="*/ 10 h 159"/>
                              <a:gd name="T66" fmla="*/ 30 w 118"/>
                              <a:gd name="T67" fmla="*/ 5 h 159"/>
                              <a:gd name="T68" fmla="*/ 46 w 118"/>
                              <a:gd name="T69" fmla="*/ 2 h 159"/>
                              <a:gd name="T70" fmla="*/ 62 w 118"/>
                              <a:gd name="T71" fmla="*/ 0 h 159"/>
                              <a:gd name="T72" fmla="*/ 89 w 118"/>
                              <a:gd name="T73" fmla="*/ 4 h 159"/>
                              <a:gd name="T74" fmla="*/ 106 w 118"/>
                              <a:gd name="T75" fmla="*/ 14 h 159"/>
                              <a:gd name="T76" fmla="*/ 116 w 118"/>
                              <a:gd name="T77" fmla="*/ 31 h 159"/>
                              <a:gd name="T78" fmla="*/ 118 w 118"/>
                              <a:gd name="T79" fmla="*/ 55 h 159"/>
                              <a:gd name="T80" fmla="*/ 93 w 118"/>
                              <a:gd name="T81" fmla="*/ 85 h 159"/>
                              <a:gd name="T82" fmla="*/ 59 w 118"/>
                              <a:gd name="T83" fmla="*/ 87 h 159"/>
                              <a:gd name="T84" fmla="*/ 43 w 118"/>
                              <a:gd name="T85" fmla="*/ 90 h 159"/>
                              <a:gd name="T86" fmla="*/ 32 w 118"/>
                              <a:gd name="T87" fmla="*/ 97 h 159"/>
                              <a:gd name="T88" fmla="*/ 27 w 118"/>
                              <a:gd name="T89" fmla="*/ 108 h 159"/>
                              <a:gd name="T90" fmla="*/ 29 w 118"/>
                              <a:gd name="T91" fmla="*/ 124 h 159"/>
                              <a:gd name="T92" fmla="*/ 42 w 118"/>
                              <a:gd name="T93" fmla="*/ 137 h 159"/>
                              <a:gd name="T94" fmla="*/ 64 w 118"/>
                              <a:gd name="T95" fmla="*/ 137 h 159"/>
                              <a:gd name="T96" fmla="*/ 83 w 118"/>
                              <a:gd name="T97" fmla="*/ 126 h 159"/>
                              <a:gd name="T98" fmla="*/ 93 w 118"/>
                              <a:gd name="T99" fmla="*/ 85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18" h="159">
                                <a:moveTo>
                                  <a:pt x="118" y="152"/>
                                </a:moveTo>
                                <a:lnTo>
                                  <a:pt x="118" y="153"/>
                                </a:lnTo>
                                <a:lnTo>
                                  <a:pt x="117" y="154"/>
                                </a:lnTo>
                                <a:lnTo>
                                  <a:pt x="116" y="156"/>
                                </a:lnTo>
                                <a:lnTo>
                                  <a:pt x="114" y="156"/>
                                </a:lnTo>
                                <a:lnTo>
                                  <a:pt x="111" y="157"/>
                                </a:lnTo>
                                <a:lnTo>
                                  <a:pt x="107" y="157"/>
                                </a:lnTo>
                                <a:lnTo>
                                  <a:pt x="104" y="157"/>
                                </a:lnTo>
                                <a:lnTo>
                                  <a:pt x="101" y="156"/>
                                </a:lnTo>
                                <a:lnTo>
                                  <a:pt x="99" y="156"/>
                                </a:lnTo>
                                <a:lnTo>
                                  <a:pt x="97" y="154"/>
                                </a:lnTo>
                                <a:lnTo>
                                  <a:pt x="96" y="153"/>
                                </a:lnTo>
                                <a:lnTo>
                                  <a:pt x="96" y="152"/>
                                </a:lnTo>
                                <a:lnTo>
                                  <a:pt x="96" y="137"/>
                                </a:lnTo>
                                <a:lnTo>
                                  <a:pt x="86" y="147"/>
                                </a:lnTo>
                                <a:lnTo>
                                  <a:pt x="75" y="153"/>
                                </a:lnTo>
                                <a:lnTo>
                                  <a:pt x="63" y="158"/>
                                </a:lnTo>
                                <a:lnTo>
                                  <a:pt x="51" y="159"/>
                                </a:lnTo>
                                <a:lnTo>
                                  <a:pt x="40" y="158"/>
                                </a:lnTo>
                                <a:lnTo>
                                  <a:pt x="30" y="156"/>
                                </a:lnTo>
                                <a:lnTo>
                                  <a:pt x="21" y="152"/>
                                </a:lnTo>
                                <a:lnTo>
                                  <a:pt x="14" y="147"/>
                                </a:lnTo>
                                <a:lnTo>
                                  <a:pt x="8" y="141"/>
                                </a:lnTo>
                                <a:lnTo>
                                  <a:pt x="4" y="133"/>
                                </a:lnTo>
                                <a:lnTo>
                                  <a:pt x="0" y="125"/>
                                </a:lnTo>
                                <a:lnTo>
                                  <a:pt x="0" y="115"/>
                                </a:lnTo>
                                <a:lnTo>
                                  <a:pt x="1" y="103"/>
                                </a:lnTo>
                                <a:lnTo>
                                  <a:pt x="5" y="94"/>
                                </a:lnTo>
                                <a:lnTo>
                                  <a:pt x="11" y="85"/>
                                </a:lnTo>
                                <a:lnTo>
                                  <a:pt x="20" y="79"/>
                                </a:lnTo>
                                <a:lnTo>
                                  <a:pt x="30" y="73"/>
                                </a:lnTo>
                                <a:lnTo>
                                  <a:pt x="42" y="69"/>
                                </a:lnTo>
                                <a:lnTo>
                                  <a:pt x="57" y="67"/>
                                </a:lnTo>
                                <a:lnTo>
                                  <a:pt x="73" y="67"/>
                                </a:lnTo>
                                <a:lnTo>
                                  <a:pt x="93" y="67"/>
                                </a:lnTo>
                                <a:lnTo>
                                  <a:pt x="93" y="56"/>
                                </a:lnTo>
                                <a:lnTo>
                                  <a:pt x="93" y="47"/>
                                </a:lnTo>
                                <a:lnTo>
                                  <a:pt x="90" y="41"/>
                                </a:lnTo>
                                <a:lnTo>
                                  <a:pt x="89" y="35"/>
                                </a:lnTo>
                                <a:lnTo>
                                  <a:pt x="85" y="30"/>
                                </a:lnTo>
                                <a:lnTo>
                                  <a:pt x="80" y="26"/>
                                </a:lnTo>
                                <a:lnTo>
                                  <a:pt x="75" y="24"/>
                                </a:lnTo>
                                <a:lnTo>
                                  <a:pt x="68" y="21"/>
                                </a:lnTo>
                                <a:lnTo>
                                  <a:pt x="59" y="21"/>
                                </a:lnTo>
                                <a:lnTo>
                                  <a:pt x="49" y="23"/>
                                </a:lnTo>
                                <a:lnTo>
                                  <a:pt x="42" y="24"/>
                                </a:lnTo>
                                <a:lnTo>
                                  <a:pt x="35" y="26"/>
                                </a:lnTo>
                                <a:lnTo>
                                  <a:pt x="29" y="29"/>
                                </a:lnTo>
                                <a:lnTo>
                                  <a:pt x="22" y="31"/>
                                </a:lnTo>
                                <a:lnTo>
                                  <a:pt x="19" y="34"/>
                                </a:lnTo>
                                <a:lnTo>
                                  <a:pt x="15" y="36"/>
                                </a:lnTo>
                                <a:lnTo>
                                  <a:pt x="13" y="36"/>
                                </a:lnTo>
                                <a:lnTo>
                                  <a:pt x="11" y="36"/>
                                </a:lnTo>
                                <a:lnTo>
                                  <a:pt x="10" y="36"/>
                                </a:lnTo>
                                <a:lnTo>
                                  <a:pt x="9" y="35"/>
                                </a:lnTo>
                                <a:lnTo>
                                  <a:pt x="9" y="34"/>
                                </a:lnTo>
                                <a:lnTo>
                                  <a:pt x="8" y="32"/>
                                </a:lnTo>
                                <a:lnTo>
                                  <a:pt x="8" y="31"/>
                                </a:lnTo>
                                <a:lnTo>
                                  <a:pt x="8" y="29"/>
                                </a:lnTo>
                                <a:lnTo>
                                  <a:pt x="8" y="26"/>
                                </a:lnTo>
                                <a:lnTo>
                                  <a:pt x="8" y="23"/>
                                </a:lnTo>
                                <a:lnTo>
                                  <a:pt x="8" y="20"/>
                                </a:lnTo>
                                <a:lnTo>
                                  <a:pt x="9" y="18"/>
                                </a:lnTo>
                                <a:lnTo>
                                  <a:pt x="10" y="15"/>
                                </a:lnTo>
                                <a:lnTo>
                                  <a:pt x="14" y="13"/>
                                </a:lnTo>
                                <a:lnTo>
                                  <a:pt x="17" y="10"/>
                                </a:lnTo>
                                <a:lnTo>
                                  <a:pt x="24" y="8"/>
                                </a:lnTo>
                                <a:lnTo>
                                  <a:pt x="30" y="5"/>
                                </a:lnTo>
                                <a:lnTo>
                                  <a:pt x="37" y="3"/>
                                </a:lnTo>
                                <a:lnTo>
                                  <a:pt x="46" y="2"/>
                                </a:lnTo>
                                <a:lnTo>
                                  <a:pt x="53" y="0"/>
                                </a:lnTo>
                                <a:lnTo>
                                  <a:pt x="62" y="0"/>
                                </a:lnTo>
                                <a:lnTo>
                                  <a:pt x="77" y="0"/>
                                </a:lnTo>
                                <a:lnTo>
                                  <a:pt x="89" y="4"/>
                                </a:lnTo>
                                <a:lnTo>
                                  <a:pt x="99" y="8"/>
                                </a:lnTo>
                                <a:lnTo>
                                  <a:pt x="106" y="14"/>
                                </a:lnTo>
                                <a:lnTo>
                                  <a:pt x="112" y="21"/>
                                </a:lnTo>
                                <a:lnTo>
                                  <a:pt x="116" y="31"/>
                                </a:lnTo>
                                <a:lnTo>
                                  <a:pt x="118" y="41"/>
                                </a:lnTo>
                                <a:lnTo>
                                  <a:pt x="118" y="55"/>
                                </a:lnTo>
                                <a:lnTo>
                                  <a:pt x="118" y="152"/>
                                </a:lnTo>
                                <a:close/>
                                <a:moveTo>
                                  <a:pt x="93" y="85"/>
                                </a:moveTo>
                                <a:lnTo>
                                  <a:pt x="70" y="85"/>
                                </a:lnTo>
                                <a:lnTo>
                                  <a:pt x="59" y="87"/>
                                </a:lnTo>
                                <a:lnTo>
                                  <a:pt x="51" y="88"/>
                                </a:lnTo>
                                <a:lnTo>
                                  <a:pt x="43" y="90"/>
                                </a:lnTo>
                                <a:lnTo>
                                  <a:pt x="37" y="93"/>
                                </a:lnTo>
                                <a:lnTo>
                                  <a:pt x="32" y="97"/>
                                </a:lnTo>
                                <a:lnTo>
                                  <a:pt x="30" y="101"/>
                                </a:lnTo>
                                <a:lnTo>
                                  <a:pt x="27" y="108"/>
                                </a:lnTo>
                                <a:lnTo>
                                  <a:pt x="27" y="114"/>
                                </a:lnTo>
                                <a:lnTo>
                                  <a:pt x="29" y="124"/>
                                </a:lnTo>
                                <a:lnTo>
                                  <a:pt x="35" y="131"/>
                                </a:lnTo>
                                <a:lnTo>
                                  <a:pt x="42" y="137"/>
                                </a:lnTo>
                                <a:lnTo>
                                  <a:pt x="54" y="138"/>
                                </a:lnTo>
                                <a:lnTo>
                                  <a:pt x="64" y="137"/>
                                </a:lnTo>
                                <a:lnTo>
                                  <a:pt x="74" y="132"/>
                                </a:lnTo>
                                <a:lnTo>
                                  <a:pt x="83" y="126"/>
                                </a:lnTo>
                                <a:lnTo>
                                  <a:pt x="93" y="116"/>
                                </a:lnTo>
                                <a:lnTo>
                                  <a:pt x="93" y="8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34" name="Freeform 128"/>
                        <wps:cNvSpPr>
                          <a:spLocks noEditPoints="1"/>
                        </wps:cNvSpPr>
                        <wps:spPr bwMode="auto">
                          <a:xfrm>
                            <a:off x="3398838" y="3727450"/>
                            <a:ext cx="69850" cy="120650"/>
                          </a:xfrm>
                          <a:custGeom>
                            <a:avLst/>
                            <a:gdLst>
                              <a:gd name="T0" fmla="*/ 131 w 131"/>
                              <a:gd name="T1" fmla="*/ 162 h 226"/>
                              <a:gd name="T2" fmla="*/ 123 w 131"/>
                              <a:gd name="T3" fmla="*/ 193 h 226"/>
                              <a:gd name="T4" fmla="*/ 107 w 131"/>
                              <a:gd name="T5" fmla="*/ 214 h 226"/>
                              <a:gd name="T6" fmla="*/ 85 w 131"/>
                              <a:gd name="T7" fmla="*/ 225 h 226"/>
                              <a:gd name="T8" fmla="*/ 64 w 131"/>
                              <a:gd name="T9" fmla="*/ 225 h 226"/>
                              <a:gd name="T10" fmla="*/ 51 w 131"/>
                              <a:gd name="T11" fmla="*/ 223 h 226"/>
                              <a:gd name="T12" fmla="*/ 40 w 131"/>
                              <a:gd name="T13" fmla="*/ 216 h 226"/>
                              <a:gd name="T14" fmla="*/ 29 w 131"/>
                              <a:gd name="T15" fmla="*/ 208 h 226"/>
                              <a:gd name="T16" fmla="*/ 23 w 131"/>
                              <a:gd name="T17" fmla="*/ 219 h 226"/>
                              <a:gd name="T18" fmla="*/ 22 w 131"/>
                              <a:gd name="T19" fmla="*/ 221 h 226"/>
                              <a:gd name="T20" fmla="*/ 19 w 131"/>
                              <a:gd name="T21" fmla="*/ 223 h 226"/>
                              <a:gd name="T22" fmla="*/ 16 w 131"/>
                              <a:gd name="T23" fmla="*/ 224 h 226"/>
                              <a:gd name="T24" fmla="*/ 11 w 131"/>
                              <a:gd name="T25" fmla="*/ 224 h 226"/>
                              <a:gd name="T26" fmla="*/ 6 w 131"/>
                              <a:gd name="T27" fmla="*/ 224 h 226"/>
                              <a:gd name="T28" fmla="*/ 2 w 131"/>
                              <a:gd name="T29" fmla="*/ 223 h 226"/>
                              <a:gd name="T30" fmla="*/ 0 w 131"/>
                              <a:gd name="T31" fmla="*/ 221 h 226"/>
                              <a:gd name="T32" fmla="*/ 0 w 131"/>
                              <a:gd name="T33" fmla="*/ 219 h 226"/>
                              <a:gd name="T34" fmla="*/ 0 w 131"/>
                              <a:gd name="T35" fmla="*/ 3 h 226"/>
                              <a:gd name="T36" fmla="*/ 1 w 131"/>
                              <a:gd name="T37" fmla="*/ 1 h 226"/>
                              <a:gd name="T38" fmla="*/ 3 w 131"/>
                              <a:gd name="T39" fmla="*/ 0 h 226"/>
                              <a:gd name="T40" fmla="*/ 8 w 131"/>
                              <a:gd name="T41" fmla="*/ 0 h 226"/>
                              <a:gd name="T42" fmla="*/ 16 w 131"/>
                              <a:gd name="T43" fmla="*/ 0 h 226"/>
                              <a:gd name="T44" fmla="*/ 22 w 131"/>
                              <a:gd name="T45" fmla="*/ 0 h 226"/>
                              <a:gd name="T46" fmla="*/ 24 w 131"/>
                              <a:gd name="T47" fmla="*/ 1 h 226"/>
                              <a:gd name="T48" fmla="*/ 26 w 131"/>
                              <a:gd name="T49" fmla="*/ 3 h 226"/>
                              <a:gd name="T50" fmla="*/ 26 w 131"/>
                              <a:gd name="T51" fmla="*/ 91 h 226"/>
                              <a:gd name="T52" fmla="*/ 38 w 131"/>
                              <a:gd name="T53" fmla="*/ 80 h 226"/>
                              <a:gd name="T54" fmla="*/ 50 w 131"/>
                              <a:gd name="T55" fmla="*/ 72 h 226"/>
                              <a:gd name="T56" fmla="*/ 61 w 131"/>
                              <a:gd name="T57" fmla="*/ 69 h 226"/>
                              <a:gd name="T58" fmla="*/ 74 w 131"/>
                              <a:gd name="T59" fmla="*/ 67 h 226"/>
                              <a:gd name="T60" fmla="*/ 101 w 131"/>
                              <a:gd name="T61" fmla="*/ 74 h 226"/>
                              <a:gd name="T62" fmla="*/ 118 w 131"/>
                              <a:gd name="T63" fmla="*/ 90 h 226"/>
                              <a:gd name="T64" fmla="*/ 129 w 131"/>
                              <a:gd name="T65" fmla="*/ 114 h 226"/>
                              <a:gd name="T66" fmla="*/ 131 w 131"/>
                              <a:gd name="T67" fmla="*/ 145 h 226"/>
                              <a:gd name="T68" fmla="*/ 103 w 131"/>
                              <a:gd name="T69" fmla="*/ 136 h 226"/>
                              <a:gd name="T70" fmla="*/ 101 w 131"/>
                              <a:gd name="T71" fmla="*/ 117 h 226"/>
                              <a:gd name="T72" fmla="*/ 92 w 131"/>
                              <a:gd name="T73" fmla="*/ 101 h 226"/>
                              <a:gd name="T74" fmla="*/ 79 w 131"/>
                              <a:gd name="T75" fmla="*/ 91 h 226"/>
                              <a:gd name="T76" fmla="*/ 64 w 131"/>
                              <a:gd name="T77" fmla="*/ 90 h 226"/>
                              <a:gd name="T78" fmla="*/ 53 w 131"/>
                              <a:gd name="T79" fmla="*/ 93 h 226"/>
                              <a:gd name="T80" fmla="*/ 43 w 131"/>
                              <a:gd name="T81" fmla="*/ 99 h 226"/>
                              <a:gd name="T82" fmla="*/ 32 w 131"/>
                              <a:gd name="T83" fmla="*/ 111 h 226"/>
                              <a:gd name="T84" fmla="*/ 26 w 131"/>
                              <a:gd name="T85" fmla="*/ 176 h 226"/>
                              <a:gd name="T86" fmla="*/ 46 w 131"/>
                              <a:gd name="T87" fmla="*/ 196 h 226"/>
                              <a:gd name="T88" fmla="*/ 67 w 131"/>
                              <a:gd name="T89" fmla="*/ 203 h 226"/>
                              <a:gd name="T90" fmla="*/ 85 w 131"/>
                              <a:gd name="T91" fmla="*/ 198 h 226"/>
                              <a:gd name="T92" fmla="*/ 96 w 131"/>
                              <a:gd name="T93" fmla="*/ 186 h 226"/>
                              <a:gd name="T94" fmla="*/ 102 w 131"/>
                              <a:gd name="T95" fmla="*/ 167 h 226"/>
                              <a:gd name="T96" fmla="*/ 104 w 131"/>
                              <a:gd name="T97" fmla="*/ 147 h 2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31" h="226">
                                <a:moveTo>
                                  <a:pt x="131" y="145"/>
                                </a:moveTo>
                                <a:lnTo>
                                  <a:pt x="131" y="162"/>
                                </a:lnTo>
                                <a:lnTo>
                                  <a:pt x="128" y="178"/>
                                </a:lnTo>
                                <a:lnTo>
                                  <a:pt x="123" y="193"/>
                                </a:lnTo>
                                <a:lnTo>
                                  <a:pt x="115" y="204"/>
                                </a:lnTo>
                                <a:lnTo>
                                  <a:pt x="107" y="214"/>
                                </a:lnTo>
                                <a:lnTo>
                                  <a:pt x="96" y="220"/>
                                </a:lnTo>
                                <a:lnTo>
                                  <a:pt x="85" y="225"/>
                                </a:lnTo>
                                <a:lnTo>
                                  <a:pt x="70" y="226"/>
                                </a:lnTo>
                                <a:lnTo>
                                  <a:pt x="64" y="225"/>
                                </a:lnTo>
                                <a:lnTo>
                                  <a:pt x="58" y="224"/>
                                </a:lnTo>
                                <a:lnTo>
                                  <a:pt x="51" y="223"/>
                                </a:lnTo>
                                <a:lnTo>
                                  <a:pt x="45" y="220"/>
                                </a:lnTo>
                                <a:lnTo>
                                  <a:pt x="40" y="216"/>
                                </a:lnTo>
                                <a:lnTo>
                                  <a:pt x="34" y="213"/>
                                </a:lnTo>
                                <a:lnTo>
                                  <a:pt x="29" y="208"/>
                                </a:lnTo>
                                <a:lnTo>
                                  <a:pt x="23" y="200"/>
                                </a:lnTo>
                                <a:lnTo>
                                  <a:pt x="23" y="219"/>
                                </a:lnTo>
                                <a:lnTo>
                                  <a:pt x="22" y="220"/>
                                </a:lnTo>
                                <a:lnTo>
                                  <a:pt x="22" y="221"/>
                                </a:lnTo>
                                <a:lnTo>
                                  <a:pt x="21" y="221"/>
                                </a:lnTo>
                                <a:lnTo>
                                  <a:pt x="19" y="223"/>
                                </a:lnTo>
                                <a:lnTo>
                                  <a:pt x="18" y="223"/>
                                </a:lnTo>
                                <a:lnTo>
                                  <a:pt x="16" y="224"/>
                                </a:lnTo>
                                <a:lnTo>
                                  <a:pt x="14" y="224"/>
                                </a:lnTo>
                                <a:lnTo>
                                  <a:pt x="11" y="224"/>
                                </a:lnTo>
                                <a:lnTo>
                                  <a:pt x="7" y="224"/>
                                </a:lnTo>
                                <a:lnTo>
                                  <a:pt x="6" y="224"/>
                                </a:lnTo>
                                <a:lnTo>
                                  <a:pt x="3" y="223"/>
                                </a:lnTo>
                                <a:lnTo>
                                  <a:pt x="2" y="223"/>
                                </a:lnTo>
                                <a:lnTo>
                                  <a:pt x="0" y="221"/>
                                </a:lnTo>
                                <a:lnTo>
                                  <a:pt x="0" y="221"/>
                                </a:lnTo>
                                <a:lnTo>
                                  <a:pt x="0" y="220"/>
                                </a:lnTo>
                                <a:lnTo>
                                  <a:pt x="0" y="219"/>
                                </a:lnTo>
                                <a:lnTo>
                                  <a:pt x="0" y="5"/>
                                </a:lnTo>
                                <a:lnTo>
                                  <a:pt x="0" y="3"/>
                                </a:lnTo>
                                <a:lnTo>
                                  <a:pt x="0" y="2"/>
                                </a:lnTo>
                                <a:lnTo>
                                  <a:pt x="1" y="1"/>
                                </a:lnTo>
                                <a:lnTo>
                                  <a:pt x="2" y="1"/>
                                </a:lnTo>
                                <a:lnTo>
                                  <a:pt x="3" y="0"/>
                                </a:lnTo>
                                <a:lnTo>
                                  <a:pt x="6" y="0"/>
                                </a:lnTo>
                                <a:lnTo>
                                  <a:pt x="8" y="0"/>
                                </a:lnTo>
                                <a:lnTo>
                                  <a:pt x="12" y="0"/>
                                </a:lnTo>
                                <a:lnTo>
                                  <a:pt x="16" y="0"/>
                                </a:lnTo>
                                <a:lnTo>
                                  <a:pt x="19" y="0"/>
                                </a:lnTo>
                                <a:lnTo>
                                  <a:pt x="22" y="0"/>
                                </a:lnTo>
                                <a:lnTo>
                                  <a:pt x="23" y="1"/>
                                </a:lnTo>
                                <a:lnTo>
                                  <a:pt x="24" y="1"/>
                                </a:lnTo>
                                <a:lnTo>
                                  <a:pt x="26" y="2"/>
                                </a:lnTo>
                                <a:lnTo>
                                  <a:pt x="26" y="3"/>
                                </a:lnTo>
                                <a:lnTo>
                                  <a:pt x="26" y="5"/>
                                </a:lnTo>
                                <a:lnTo>
                                  <a:pt x="26" y="91"/>
                                </a:lnTo>
                                <a:lnTo>
                                  <a:pt x="32" y="85"/>
                                </a:lnTo>
                                <a:lnTo>
                                  <a:pt x="38" y="80"/>
                                </a:lnTo>
                                <a:lnTo>
                                  <a:pt x="44" y="76"/>
                                </a:lnTo>
                                <a:lnTo>
                                  <a:pt x="50" y="72"/>
                                </a:lnTo>
                                <a:lnTo>
                                  <a:pt x="55" y="70"/>
                                </a:lnTo>
                                <a:lnTo>
                                  <a:pt x="61" y="69"/>
                                </a:lnTo>
                                <a:lnTo>
                                  <a:pt x="67" y="67"/>
                                </a:lnTo>
                                <a:lnTo>
                                  <a:pt x="74" y="67"/>
                                </a:lnTo>
                                <a:lnTo>
                                  <a:pt x="88" y="69"/>
                                </a:lnTo>
                                <a:lnTo>
                                  <a:pt x="101" y="74"/>
                                </a:lnTo>
                                <a:lnTo>
                                  <a:pt x="111" y="80"/>
                                </a:lnTo>
                                <a:lnTo>
                                  <a:pt x="118" y="90"/>
                                </a:lnTo>
                                <a:lnTo>
                                  <a:pt x="125" y="101"/>
                                </a:lnTo>
                                <a:lnTo>
                                  <a:pt x="129" y="114"/>
                                </a:lnTo>
                                <a:lnTo>
                                  <a:pt x="131" y="129"/>
                                </a:lnTo>
                                <a:lnTo>
                                  <a:pt x="131" y="145"/>
                                </a:lnTo>
                                <a:close/>
                                <a:moveTo>
                                  <a:pt x="104" y="147"/>
                                </a:moveTo>
                                <a:lnTo>
                                  <a:pt x="103" y="136"/>
                                </a:lnTo>
                                <a:lnTo>
                                  <a:pt x="102" y="127"/>
                                </a:lnTo>
                                <a:lnTo>
                                  <a:pt x="101" y="117"/>
                                </a:lnTo>
                                <a:lnTo>
                                  <a:pt x="97" y="108"/>
                                </a:lnTo>
                                <a:lnTo>
                                  <a:pt x="92" y="101"/>
                                </a:lnTo>
                                <a:lnTo>
                                  <a:pt x="86" y="95"/>
                                </a:lnTo>
                                <a:lnTo>
                                  <a:pt x="79" y="91"/>
                                </a:lnTo>
                                <a:lnTo>
                                  <a:pt x="69" y="90"/>
                                </a:lnTo>
                                <a:lnTo>
                                  <a:pt x="64" y="90"/>
                                </a:lnTo>
                                <a:lnTo>
                                  <a:pt x="58" y="91"/>
                                </a:lnTo>
                                <a:lnTo>
                                  <a:pt x="53" y="93"/>
                                </a:lnTo>
                                <a:lnTo>
                                  <a:pt x="48" y="96"/>
                                </a:lnTo>
                                <a:lnTo>
                                  <a:pt x="43" y="99"/>
                                </a:lnTo>
                                <a:lnTo>
                                  <a:pt x="38" y="104"/>
                                </a:lnTo>
                                <a:lnTo>
                                  <a:pt x="32" y="111"/>
                                </a:lnTo>
                                <a:lnTo>
                                  <a:pt x="26" y="118"/>
                                </a:lnTo>
                                <a:lnTo>
                                  <a:pt x="26" y="176"/>
                                </a:lnTo>
                                <a:lnTo>
                                  <a:pt x="37" y="188"/>
                                </a:lnTo>
                                <a:lnTo>
                                  <a:pt x="46" y="196"/>
                                </a:lnTo>
                                <a:lnTo>
                                  <a:pt x="56" y="202"/>
                                </a:lnTo>
                                <a:lnTo>
                                  <a:pt x="67" y="203"/>
                                </a:lnTo>
                                <a:lnTo>
                                  <a:pt x="76" y="202"/>
                                </a:lnTo>
                                <a:lnTo>
                                  <a:pt x="85" y="198"/>
                                </a:lnTo>
                                <a:lnTo>
                                  <a:pt x="91" y="193"/>
                                </a:lnTo>
                                <a:lnTo>
                                  <a:pt x="96" y="186"/>
                                </a:lnTo>
                                <a:lnTo>
                                  <a:pt x="99" y="177"/>
                                </a:lnTo>
                                <a:lnTo>
                                  <a:pt x="102" y="167"/>
                                </a:lnTo>
                                <a:lnTo>
                                  <a:pt x="103" y="157"/>
                                </a:lnTo>
                                <a:lnTo>
                                  <a:pt x="104" y="14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35" name="Freeform 129"/>
                        <wps:cNvSpPr>
                          <a:spLocks noEditPoints="1"/>
                        </wps:cNvSpPr>
                        <wps:spPr bwMode="auto">
                          <a:xfrm>
                            <a:off x="3484563" y="3763962"/>
                            <a:ext cx="76200" cy="84138"/>
                          </a:xfrm>
                          <a:custGeom>
                            <a:avLst/>
                            <a:gdLst>
                              <a:gd name="T0" fmla="*/ 144 w 145"/>
                              <a:gd name="T1" fmla="*/ 95 h 159"/>
                              <a:gd name="T2" fmla="*/ 134 w 145"/>
                              <a:gd name="T3" fmla="*/ 125 h 159"/>
                              <a:gd name="T4" fmla="*/ 116 w 145"/>
                              <a:gd name="T5" fmla="*/ 146 h 159"/>
                              <a:gd name="T6" fmla="*/ 89 w 145"/>
                              <a:gd name="T7" fmla="*/ 158 h 159"/>
                              <a:gd name="T8" fmla="*/ 54 w 145"/>
                              <a:gd name="T9" fmla="*/ 158 h 159"/>
                              <a:gd name="T10" fmla="*/ 27 w 145"/>
                              <a:gd name="T11" fmla="*/ 147 h 159"/>
                              <a:gd name="T12" fmla="*/ 10 w 145"/>
                              <a:gd name="T13" fmla="*/ 127 h 159"/>
                              <a:gd name="T14" fmla="*/ 1 w 145"/>
                              <a:gd name="T15" fmla="*/ 99 h 159"/>
                              <a:gd name="T16" fmla="*/ 1 w 145"/>
                              <a:gd name="T17" fmla="*/ 63 h 159"/>
                              <a:gd name="T18" fmla="*/ 10 w 145"/>
                              <a:gd name="T19" fmla="*/ 34 h 159"/>
                              <a:gd name="T20" fmla="*/ 28 w 145"/>
                              <a:gd name="T21" fmla="*/ 13 h 159"/>
                              <a:gd name="T22" fmla="*/ 57 w 145"/>
                              <a:gd name="T23" fmla="*/ 2 h 159"/>
                              <a:gd name="T24" fmla="*/ 91 w 145"/>
                              <a:gd name="T25" fmla="*/ 0 h 159"/>
                              <a:gd name="T26" fmla="*/ 118 w 145"/>
                              <a:gd name="T27" fmla="*/ 12 h 159"/>
                              <a:gd name="T28" fmla="*/ 136 w 145"/>
                              <a:gd name="T29" fmla="*/ 31 h 159"/>
                              <a:gd name="T30" fmla="*/ 144 w 145"/>
                              <a:gd name="T31" fmla="*/ 61 h 159"/>
                              <a:gd name="T32" fmla="*/ 117 w 145"/>
                              <a:gd name="T33" fmla="*/ 79 h 159"/>
                              <a:gd name="T34" fmla="*/ 115 w 145"/>
                              <a:gd name="T35" fmla="*/ 57 h 159"/>
                              <a:gd name="T36" fmla="*/ 107 w 145"/>
                              <a:gd name="T37" fmla="*/ 40 h 159"/>
                              <a:gd name="T38" fmla="*/ 95 w 145"/>
                              <a:gd name="T39" fmla="*/ 26 h 159"/>
                              <a:gd name="T40" fmla="*/ 73 w 145"/>
                              <a:gd name="T41" fmla="*/ 23 h 159"/>
                              <a:gd name="T42" fmla="*/ 53 w 145"/>
                              <a:gd name="T43" fmla="*/ 26 h 159"/>
                              <a:gd name="T44" fmla="*/ 39 w 145"/>
                              <a:gd name="T45" fmla="*/ 39 h 159"/>
                              <a:gd name="T46" fmla="*/ 31 w 145"/>
                              <a:gd name="T47" fmla="*/ 56 h 159"/>
                              <a:gd name="T48" fmla="*/ 28 w 145"/>
                              <a:gd name="T49" fmla="*/ 79 h 159"/>
                              <a:gd name="T50" fmla="*/ 31 w 145"/>
                              <a:gd name="T51" fmla="*/ 101 h 159"/>
                              <a:gd name="T52" fmla="*/ 38 w 145"/>
                              <a:gd name="T53" fmla="*/ 120 h 159"/>
                              <a:gd name="T54" fmla="*/ 52 w 145"/>
                              <a:gd name="T55" fmla="*/ 132 h 159"/>
                              <a:gd name="T56" fmla="*/ 73 w 145"/>
                              <a:gd name="T57" fmla="*/ 136 h 159"/>
                              <a:gd name="T58" fmla="*/ 92 w 145"/>
                              <a:gd name="T59" fmla="*/ 132 h 159"/>
                              <a:gd name="T60" fmla="*/ 106 w 145"/>
                              <a:gd name="T61" fmla="*/ 121 h 159"/>
                              <a:gd name="T62" fmla="*/ 115 w 145"/>
                              <a:gd name="T63" fmla="*/ 103 h 159"/>
                              <a:gd name="T64" fmla="*/ 117 w 145"/>
                              <a:gd name="T65" fmla="*/ 79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5" h="159">
                                <a:moveTo>
                                  <a:pt x="145" y="78"/>
                                </a:moveTo>
                                <a:lnTo>
                                  <a:pt x="144" y="95"/>
                                </a:lnTo>
                                <a:lnTo>
                                  <a:pt x="140" y="110"/>
                                </a:lnTo>
                                <a:lnTo>
                                  <a:pt x="134" y="125"/>
                                </a:lnTo>
                                <a:lnTo>
                                  <a:pt x="127" y="136"/>
                                </a:lnTo>
                                <a:lnTo>
                                  <a:pt x="116" y="146"/>
                                </a:lnTo>
                                <a:lnTo>
                                  <a:pt x="103" y="153"/>
                                </a:lnTo>
                                <a:lnTo>
                                  <a:pt x="89" y="158"/>
                                </a:lnTo>
                                <a:lnTo>
                                  <a:pt x="71" y="159"/>
                                </a:lnTo>
                                <a:lnTo>
                                  <a:pt x="54" y="158"/>
                                </a:lnTo>
                                <a:lnTo>
                                  <a:pt x="39" y="153"/>
                                </a:lnTo>
                                <a:lnTo>
                                  <a:pt x="27" y="147"/>
                                </a:lnTo>
                                <a:lnTo>
                                  <a:pt x="19" y="138"/>
                                </a:lnTo>
                                <a:lnTo>
                                  <a:pt x="10" y="127"/>
                                </a:lnTo>
                                <a:lnTo>
                                  <a:pt x="5" y="114"/>
                                </a:lnTo>
                                <a:lnTo>
                                  <a:pt x="1" y="99"/>
                                </a:lnTo>
                                <a:lnTo>
                                  <a:pt x="0" y="80"/>
                                </a:lnTo>
                                <a:lnTo>
                                  <a:pt x="1" y="63"/>
                                </a:lnTo>
                                <a:lnTo>
                                  <a:pt x="5" y="48"/>
                                </a:lnTo>
                                <a:lnTo>
                                  <a:pt x="10" y="34"/>
                                </a:lnTo>
                                <a:lnTo>
                                  <a:pt x="19" y="23"/>
                                </a:lnTo>
                                <a:lnTo>
                                  <a:pt x="28" y="13"/>
                                </a:lnTo>
                                <a:lnTo>
                                  <a:pt x="42" y="7"/>
                                </a:lnTo>
                                <a:lnTo>
                                  <a:pt x="57" y="2"/>
                                </a:lnTo>
                                <a:lnTo>
                                  <a:pt x="74" y="0"/>
                                </a:lnTo>
                                <a:lnTo>
                                  <a:pt x="91" y="0"/>
                                </a:lnTo>
                                <a:lnTo>
                                  <a:pt x="105" y="5"/>
                                </a:lnTo>
                                <a:lnTo>
                                  <a:pt x="118" y="12"/>
                                </a:lnTo>
                                <a:lnTo>
                                  <a:pt x="127" y="21"/>
                                </a:lnTo>
                                <a:lnTo>
                                  <a:pt x="136" y="31"/>
                                </a:lnTo>
                                <a:lnTo>
                                  <a:pt x="140" y="45"/>
                                </a:lnTo>
                                <a:lnTo>
                                  <a:pt x="144" y="61"/>
                                </a:lnTo>
                                <a:lnTo>
                                  <a:pt x="145" y="78"/>
                                </a:lnTo>
                                <a:close/>
                                <a:moveTo>
                                  <a:pt x="117" y="79"/>
                                </a:moveTo>
                                <a:lnTo>
                                  <a:pt x="117" y="68"/>
                                </a:lnTo>
                                <a:lnTo>
                                  <a:pt x="115" y="57"/>
                                </a:lnTo>
                                <a:lnTo>
                                  <a:pt x="112" y="47"/>
                                </a:lnTo>
                                <a:lnTo>
                                  <a:pt x="107" y="40"/>
                                </a:lnTo>
                                <a:lnTo>
                                  <a:pt x="102" y="32"/>
                                </a:lnTo>
                                <a:lnTo>
                                  <a:pt x="95" y="26"/>
                                </a:lnTo>
                                <a:lnTo>
                                  <a:pt x="85" y="23"/>
                                </a:lnTo>
                                <a:lnTo>
                                  <a:pt x="73" y="23"/>
                                </a:lnTo>
                                <a:lnTo>
                                  <a:pt x="62" y="23"/>
                                </a:lnTo>
                                <a:lnTo>
                                  <a:pt x="53" y="26"/>
                                </a:lnTo>
                                <a:lnTo>
                                  <a:pt x="46" y="31"/>
                                </a:lnTo>
                                <a:lnTo>
                                  <a:pt x="39" y="39"/>
                                </a:lnTo>
                                <a:lnTo>
                                  <a:pt x="35" y="46"/>
                                </a:lnTo>
                                <a:lnTo>
                                  <a:pt x="31" y="56"/>
                                </a:lnTo>
                                <a:lnTo>
                                  <a:pt x="28" y="67"/>
                                </a:lnTo>
                                <a:lnTo>
                                  <a:pt x="28" y="79"/>
                                </a:lnTo>
                                <a:lnTo>
                                  <a:pt x="28" y="90"/>
                                </a:lnTo>
                                <a:lnTo>
                                  <a:pt x="31" y="101"/>
                                </a:lnTo>
                                <a:lnTo>
                                  <a:pt x="33" y="111"/>
                                </a:lnTo>
                                <a:lnTo>
                                  <a:pt x="38" y="120"/>
                                </a:lnTo>
                                <a:lnTo>
                                  <a:pt x="43" y="127"/>
                                </a:lnTo>
                                <a:lnTo>
                                  <a:pt x="52" y="132"/>
                                </a:lnTo>
                                <a:lnTo>
                                  <a:pt x="60" y="136"/>
                                </a:lnTo>
                                <a:lnTo>
                                  <a:pt x="73" y="136"/>
                                </a:lnTo>
                                <a:lnTo>
                                  <a:pt x="84" y="136"/>
                                </a:lnTo>
                                <a:lnTo>
                                  <a:pt x="92" y="132"/>
                                </a:lnTo>
                                <a:lnTo>
                                  <a:pt x="101" y="127"/>
                                </a:lnTo>
                                <a:lnTo>
                                  <a:pt x="106" y="121"/>
                                </a:lnTo>
                                <a:lnTo>
                                  <a:pt x="111" y="113"/>
                                </a:lnTo>
                                <a:lnTo>
                                  <a:pt x="115" y="103"/>
                                </a:lnTo>
                                <a:lnTo>
                                  <a:pt x="117" y="92"/>
                                </a:lnTo>
                                <a:lnTo>
                                  <a:pt x="117" y="7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36" name="Freeform 130"/>
                        <wps:cNvSpPr>
                          <a:spLocks/>
                        </wps:cNvSpPr>
                        <wps:spPr bwMode="auto">
                          <a:xfrm>
                            <a:off x="3581400" y="3727450"/>
                            <a:ext cx="14288" cy="119063"/>
                          </a:xfrm>
                          <a:custGeom>
                            <a:avLst/>
                            <a:gdLst>
                              <a:gd name="T0" fmla="*/ 27 w 27"/>
                              <a:gd name="T1" fmla="*/ 219 h 224"/>
                              <a:gd name="T2" fmla="*/ 27 w 27"/>
                              <a:gd name="T3" fmla="*/ 220 h 224"/>
                              <a:gd name="T4" fmla="*/ 25 w 27"/>
                              <a:gd name="T5" fmla="*/ 221 h 224"/>
                              <a:gd name="T6" fmla="*/ 25 w 27"/>
                              <a:gd name="T7" fmla="*/ 221 h 224"/>
                              <a:gd name="T8" fmla="*/ 24 w 27"/>
                              <a:gd name="T9" fmla="*/ 223 h 224"/>
                              <a:gd name="T10" fmla="*/ 22 w 27"/>
                              <a:gd name="T11" fmla="*/ 223 h 224"/>
                              <a:gd name="T12" fmla="*/ 19 w 27"/>
                              <a:gd name="T13" fmla="*/ 224 h 224"/>
                              <a:gd name="T14" fmla="*/ 17 w 27"/>
                              <a:gd name="T15" fmla="*/ 224 h 224"/>
                              <a:gd name="T16" fmla="*/ 13 w 27"/>
                              <a:gd name="T17" fmla="*/ 224 h 224"/>
                              <a:gd name="T18" fmla="*/ 9 w 27"/>
                              <a:gd name="T19" fmla="*/ 224 h 224"/>
                              <a:gd name="T20" fmla="*/ 7 w 27"/>
                              <a:gd name="T21" fmla="*/ 224 h 224"/>
                              <a:gd name="T22" fmla="*/ 4 w 27"/>
                              <a:gd name="T23" fmla="*/ 223 h 224"/>
                              <a:gd name="T24" fmla="*/ 2 w 27"/>
                              <a:gd name="T25" fmla="*/ 223 h 224"/>
                              <a:gd name="T26" fmla="*/ 1 w 27"/>
                              <a:gd name="T27" fmla="*/ 221 h 224"/>
                              <a:gd name="T28" fmla="*/ 1 w 27"/>
                              <a:gd name="T29" fmla="*/ 221 h 224"/>
                              <a:gd name="T30" fmla="*/ 0 w 27"/>
                              <a:gd name="T31" fmla="*/ 220 h 224"/>
                              <a:gd name="T32" fmla="*/ 0 w 27"/>
                              <a:gd name="T33" fmla="*/ 219 h 224"/>
                              <a:gd name="T34" fmla="*/ 0 w 27"/>
                              <a:gd name="T35" fmla="*/ 5 h 224"/>
                              <a:gd name="T36" fmla="*/ 0 w 27"/>
                              <a:gd name="T37" fmla="*/ 3 h 224"/>
                              <a:gd name="T38" fmla="*/ 1 w 27"/>
                              <a:gd name="T39" fmla="*/ 2 h 224"/>
                              <a:gd name="T40" fmla="*/ 1 w 27"/>
                              <a:gd name="T41" fmla="*/ 1 h 224"/>
                              <a:gd name="T42" fmla="*/ 2 w 27"/>
                              <a:gd name="T43" fmla="*/ 1 h 224"/>
                              <a:gd name="T44" fmla="*/ 4 w 27"/>
                              <a:gd name="T45" fmla="*/ 0 h 224"/>
                              <a:gd name="T46" fmla="*/ 7 w 27"/>
                              <a:gd name="T47" fmla="*/ 0 h 224"/>
                              <a:gd name="T48" fmla="*/ 9 w 27"/>
                              <a:gd name="T49" fmla="*/ 0 h 224"/>
                              <a:gd name="T50" fmla="*/ 13 w 27"/>
                              <a:gd name="T51" fmla="*/ 0 h 224"/>
                              <a:gd name="T52" fmla="*/ 17 w 27"/>
                              <a:gd name="T53" fmla="*/ 0 h 224"/>
                              <a:gd name="T54" fmla="*/ 19 w 27"/>
                              <a:gd name="T55" fmla="*/ 0 h 224"/>
                              <a:gd name="T56" fmla="*/ 22 w 27"/>
                              <a:gd name="T57" fmla="*/ 0 h 224"/>
                              <a:gd name="T58" fmla="*/ 24 w 27"/>
                              <a:gd name="T59" fmla="*/ 1 h 224"/>
                              <a:gd name="T60" fmla="*/ 25 w 27"/>
                              <a:gd name="T61" fmla="*/ 1 h 224"/>
                              <a:gd name="T62" fmla="*/ 25 w 27"/>
                              <a:gd name="T63" fmla="*/ 2 h 224"/>
                              <a:gd name="T64" fmla="*/ 27 w 27"/>
                              <a:gd name="T65" fmla="*/ 3 h 224"/>
                              <a:gd name="T66" fmla="*/ 27 w 27"/>
                              <a:gd name="T67" fmla="*/ 5 h 224"/>
                              <a:gd name="T68" fmla="*/ 27 w 27"/>
                              <a:gd name="T69" fmla="*/ 219 h 2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7" h="224">
                                <a:moveTo>
                                  <a:pt x="27" y="219"/>
                                </a:moveTo>
                                <a:lnTo>
                                  <a:pt x="27" y="220"/>
                                </a:lnTo>
                                <a:lnTo>
                                  <a:pt x="25" y="221"/>
                                </a:lnTo>
                                <a:lnTo>
                                  <a:pt x="25" y="221"/>
                                </a:lnTo>
                                <a:lnTo>
                                  <a:pt x="24" y="223"/>
                                </a:lnTo>
                                <a:lnTo>
                                  <a:pt x="22" y="223"/>
                                </a:lnTo>
                                <a:lnTo>
                                  <a:pt x="19" y="224"/>
                                </a:lnTo>
                                <a:lnTo>
                                  <a:pt x="17" y="224"/>
                                </a:lnTo>
                                <a:lnTo>
                                  <a:pt x="13" y="224"/>
                                </a:lnTo>
                                <a:lnTo>
                                  <a:pt x="9" y="224"/>
                                </a:lnTo>
                                <a:lnTo>
                                  <a:pt x="7" y="224"/>
                                </a:lnTo>
                                <a:lnTo>
                                  <a:pt x="4" y="223"/>
                                </a:lnTo>
                                <a:lnTo>
                                  <a:pt x="2" y="223"/>
                                </a:lnTo>
                                <a:lnTo>
                                  <a:pt x="1" y="221"/>
                                </a:lnTo>
                                <a:lnTo>
                                  <a:pt x="1" y="221"/>
                                </a:lnTo>
                                <a:lnTo>
                                  <a:pt x="0" y="220"/>
                                </a:lnTo>
                                <a:lnTo>
                                  <a:pt x="0" y="219"/>
                                </a:lnTo>
                                <a:lnTo>
                                  <a:pt x="0" y="5"/>
                                </a:lnTo>
                                <a:lnTo>
                                  <a:pt x="0" y="3"/>
                                </a:lnTo>
                                <a:lnTo>
                                  <a:pt x="1" y="2"/>
                                </a:lnTo>
                                <a:lnTo>
                                  <a:pt x="1" y="1"/>
                                </a:lnTo>
                                <a:lnTo>
                                  <a:pt x="2" y="1"/>
                                </a:lnTo>
                                <a:lnTo>
                                  <a:pt x="4" y="0"/>
                                </a:lnTo>
                                <a:lnTo>
                                  <a:pt x="7" y="0"/>
                                </a:lnTo>
                                <a:lnTo>
                                  <a:pt x="9" y="0"/>
                                </a:lnTo>
                                <a:lnTo>
                                  <a:pt x="13" y="0"/>
                                </a:lnTo>
                                <a:lnTo>
                                  <a:pt x="17" y="0"/>
                                </a:lnTo>
                                <a:lnTo>
                                  <a:pt x="19" y="0"/>
                                </a:lnTo>
                                <a:lnTo>
                                  <a:pt x="22" y="0"/>
                                </a:lnTo>
                                <a:lnTo>
                                  <a:pt x="24" y="1"/>
                                </a:lnTo>
                                <a:lnTo>
                                  <a:pt x="25" y="1"/>
                                </a:lnTo>
                                <a:lnTo>
                                  <a:pt x="25" y="2"/>
                                </a:lnTo>
                                <a:lnTo>
                                  <a:pt x="27" y="3"/>
                                </a:lnTo>
                                <a:lnTo>
                                  <a:pt x="27" y="5"/>
                                </a:lnTo>
                                <a:lnTo>
                                  <a:pt x="27" y="2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37" name="Freeform 131"/>
                        <wps:cNvSpPr>
                          <a:spLocks noEditPoints="1"/>
                        </wps:cNvSpPr>
                        <wps:spPr bwMode="auto">
                          <a:xfrm>
                            <a:off x="3619500" y="3733800"/>
                            <a:ext cx="17463" cy="112713"/>
                          </a:xfrm>
                          <a:custGeom>
                            <a:avLst/>
                            <a:gdLst>
                              <a:gd name="T0" fmla="*/ 30 w 33"/>
                              <a:gd name="T1" fmla="*/ 209 h 214"/>
                              <a:gd name="T2" fmla="*/ 30 w 33"/>
                              <a:gd name="T3" fmla="*/ 210 h 214"/>
                              <a:gd name="T4" fmla="*/ 30 w 33"/>
                              <a:gd name="T5" fmla="*/ 211 h 214"/>
                              <a:gd name="T6" fmla="*/ 29 w 33"/>
                              <a:gd name="T7" fmla="*/ 211 h 214"/>
                              <a:gd name="T8" fmla="*/ 27 w 33"/>
                              <a:gd name="T9" fmla="*/ 213 h 214"/>
                              <a:gd name="T10" fmla="*/ 26 w 33"/>
                              <a:gd name="T11" fmla="*/ 213 h 214"/>
                              <a:gd name="T12" fmla="*/ 24 w 33"/>
                              <a:gd name="T13" fmla="*/ 214 h 214"/>
                              <a:gd name="T14" fmla="*/ 20 w 33"/>
                              <a:gd name="T15" fmla="*/ 214 h 214"/>
                              <a:gd name="T16" fmla="*/ 16 w 33"/>
                              <a:gd name="T17" fmla="*/ 214 h 214"/>
                              <a:gd name="T18" fmla="*/ 13 w 33"/>
                              <a:gd name="T19" fmla="*/ 214 h 214"/>
                              <a:gd name="T20" fmla="*/ 10 w 33"/>
                              <a:gd name="T21" fmla="*/ 214 h 214"/>
                              <a:gd name="T22" fmla="*/ 8 w 33"/>
                              <a:gd name="T23" fmla="*/ 213 h 214"/>
                              <a:gd name="T24" fmla="*/ 6 w 33"/>
                              <a:gd name="T25" fmla="*/ 213 h 214"/>
                              <a:gd name="T26" fmla="*/ 5 w 33"/>
                              <a:gd name="T27" fmla="*/ 211 h 214"/>
                              <a:gd name="T28" fmla="*/ 4 w 33"/>
                              <a:gd name="T29" fmla="*/ 211 h 214"/>
                              <a:gd name="T30" fmla="*/ 4 w 33"/>
                              <a:gd name="T31" fmla="*/ 210 h 214"/>
                              <a:gd name="T32" fmla="*/ 4 w 33"/>
                              <a:gd name="T33" fmla="*/ 209 h 214"/>
                              <a:gd name="T34" fmla="*/ 4 w 33"/>
                              <a:gd name="T35" fmla="*/ 65 h 214"/>
                              <a:gd name="T36" fmla="*/ 4 w 33"/>
                              <a:gd name="T37" fmla="*/ 64 h 214"/>
                              <a:gd name="T38" fmla="*/ 4 w 33"/>
                              <a:gd name="T39" fmla="*/ 62 h 214"/>
                              <a:gd name="T40" fmla="*/ 5 w 33"/>
                              <a:gd name="T41" fmla="*/ 61 h 214"/>
                              <a:gd name="T42" fmla="*/ 6 w 33"/>
                              <a:gd name="T43" fmla="*/ 61 h 214"/>
                              <a:gd name="T44" fmla="*/ 8 w 33"/>
                              <a:gd name="T45" fmla="*/ 60 h 214"/>
                              <a:gd name="T46" fmla="*/ 10 w 33"/>
                              <a:gd name="T47" fmla="*/ 60 h 214"/>
                              <a:gd name="T48" fmla="*/ 13 w 33"/>
                              <a:gd name="T49" fmla="*/ 60 h 214"/>
                              <a:gd name="T50" fmla="*/ 16 w 33"/>
                              <a:gd name="T51" fmla="*/ 60 h 214"/>
                              <a:gd name="T52" fmla="*/ 20 w 33"/>
                              <a:gd name="T53" fmla="*/ 60 h 214"/>
                              <a:gd name="T54" fmla="*/ 24 w 33"/>
                              <a:gd name="T55" fmla="*/ 60 h 214"/>
                              <a:gd name="T56" fmla="*/ 26 w 33"/>
                              <a:gd name="T57" fmla="*/ 60 h 214"/>
                              <a:gd name="T58" fmla="*/ 27 w 33"/>
                              <a:gd name="T59" fmla="*/ 61 h 214"/>
                              <a:gd name="T60" fmla="*/ 29 w 33"/>
                              <a:gd name="T61" fmla="*/ 61 h 214"/>
                              <a:gd name="T62" fmla="*/ 30 w 33"/>
                              <a:gd name="T63" fmla="*/ 62 h 214"/>
                              <a:gd name="T64" fmla="*/ 30 w 33"/>
                              <a:gd name="T65" fmla="*/ 64 h 214"/>
                              <a:gd name="T66" fmla="*/ 30 w 33"/>
                              <a:gd name="T67" fmla="*/ 65 h 214"/>
                              <a:gd name="T68" fmla="*/ 30 w 33"/>
                              <a:gd name="T69" fmla="*/ 209 h 214"/>
                              <a:gd name="T70" fmla="*/ 33 w 33"/>
                              <a:gd name="T71" fmla="*/ 16 h 214"/>
                              <a:gd name="T72" fmla="*/ 32 w 33"/>
                              <a:gd name="T73" fmla="*/ 24 h 214"/>
                              <a:gd name="T74" fmla="*/ 30 w 33"/>
                              <a:gd name="T75" fmla="*/ 28 h 214"/>
                              <a:gd name="T76" fmla="*/ 25 w 33"/>
                              <a:gd name="T77" fmla="*/ 32 h 214"/>
                              <a:gd name="T78" fmla="*/ 16 w 33"/>
                              <a:gd name="T79" fmla="*/ 32 h 214"/>
                              <a:gd name="T80" fmla="*/ 9 w 33"/>
                              <a:gd name="T81" fmla="*/ 32 h 214"/>
                              <a:gd name="T82" fmla="*/ 4 w 33"/>
                              <a:gd name="T83" fmla="*/ 28 h 214"/>
                              <a:gd name="T84" fmla="*/ 1 w 33"/>
                              <a:gd name="T85" fmla="*/ 24 h 214"/>
                              <a:gd name="T86" fmla="*/ 0 w 33"/>
                              <a:gd name="T87" fmla="*/ 16 h 214"/>
                              <a:gd name="T88" fmla="*/ 1 w 33"/>
                              <a:gd name="T89" fmla="*/ 8 h 214"/>
                              <a:gd name="T90" fmla="*/ 4 w 33"/>
                              <a:gd name="T91" fmla="*/ 3 h 214"/>
                              <a:gd name="T92" fmla="*/ 9 w 33"/>
                              <a:gd name="T93" fmla="*/ 1 h 214"/>
                              <a:gd name="T94" fmla="*/ 17 w 33"/>
                              <a:gd name="T95" fmla="*/ 0 h 214"/>
                              <a:gd name="T96" fmla="*/ 25 w 33"/>
                              <a:gd name="T97" fmla="*/ 1 h 214"/>
                              <a:gd name="T98" fmla="*/ 30 w 33"/>
                              <a:gd name="T99" fmla="*/ 3 h 214"/>
                              <a:gd name="T100" fmla="*/ 32 w 33"/>
                              <a:gd name="T101" fmla="*/ 7 h 214"/>
                              <a:gd name="T102" fmla="*/ 33 w 33"/>
                              <a:gd name="T103" fmla="*/ 16 h 2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33" h="214">
                                <a:moveTo>
                                  <a:pt x="30" y="209"/>
                                </a:moveTo>
                                <a:lnTo>
                                  <a:pt x="30" y="210"/>
                                </a:lnTo>
                                <a:lnTo>
                                  <a:pt x="30" y="211"/>
                                </a:lnTo>
                                <a:lnTo>
                                  <a:pt x="29" y="211"/>
                                </a:lnTo>
                                <a:lnTo>
                                  <a:pt x="27" y="213"/>
                                </a:lnTo>
                                <a:lnTo>
                                  <a:pt x="26" y="213"/>
                                </a:lnTo>
                                <a:lnTo>
                                  <a:pt x="24" y="214"/>
                                </a:lnTo>
                                <a:lnTo>
                                  <a:pt x="20" y="214"/>
                                </a:lnTo>
                                <a:lnTo>
                                  <a:pt x="16" y="214"/>
                                </a:lnTo>
                                <a:lnTo>
                                  <a:pt x="13" y="214"/>
                                </a:lnTo>
                                <a:lnTo>
                                  <a:pt x="10" y="214"/>
                                </a:lnTo>
                                <a:lnTo>
                                  <a:pt x="8" y="213"/>
                                </a:lnTo>
                                <a:lnTo>
                                  <a:pt x="6" y="213"/>
                                </a:lnTo>
                                <a:lnTo>
                                  <a:pt x="5" y="211"/>
                                </a:lnTo>
                                <a:lnTo>
                                  <a:pt x="4" y="211"/>
                                </a:lnTo>
                                <a:lnTo>
                                  <a:pt x="4" y="210"/>
                                </a:lnTo>
                                <a:lnTo>
                                  <a:pt x="4" y="209"/>
                                </a:lnTo>
                                <a:lnTo>
                                  <a:pt x="4" y="65"/>
                                </a:lnTo>
                                <a:lnTo>
                                  <a:pt x="4" y="64"/>
                                </a:lnTo>
                                <a:lnTo>
                                  <a:pt x="4" y="62"/>
                                </a:lnTo>
                                <a:lnTo>
                                  <a:pt x="5" y="61"/>
                                </a:lnTo>
                                <a:lnTo>
                                  <a:pt x="6" y="61"/>
                                </a:lnTo>
                                <a:lnTo>
                                  <a:pt x="8" y="60"/>
                                </a:lnTo>
                                <a:lnTo>
                                  <a:pt x="10" y="60"/>
                                </a:lnTo>
                                <a:lnTo>
                                  <a:pt x="13" y="60"/>
                                </a:lnTo>
                                <a:lnTo>
                                  <a:pt x="16" y="60"/>
                                </a:lnTo>
                                <a:lnTo>
                                  <a:pt x="20" y="60"/>
                                </a:lnTo>
                                <a:lnTo>
                                  <a:pt x="24" y="60"/>
                                </a:lnTo>
                                <a:lnTo>
                                  <a:pt x="26" y="60"/>
                                </a:lnTo>
                                <a:lnTo>
                                  <a:pt x="27" y="61"/>
                                </a:lnTo>
                                <a:lnTo>
                                  <a:pt x="29" y="61"/>
                                </a:lnTo>
                                <a:lnTo>
                                  <a:pt x="30" y="62"/>
                                </a:lnTo>
                                <a:lnTo>
                                  <a:pt x="30" y="64"/>
                                </a:lnTo>
                                <a:lnTo>
                                  <a:pt x="30" y="65"/>
                                </a:lnTo>
                                <a:lnTo>
                                  <a:pt x="30" y="209"/>
                                </a:lnTo>
                                <a:close/>
                                <a:moveTo>
                                  <a:pt x="33" y="16"/>
                                </a:moveTo>
                                <a:lnTo>
                                  <a:pt x="32" y="24"/>
                                </a:lnTo>
                                <a:lnTo>
                                  <a:pt x="30" y="28"/>
                                </a:lnTo>
                                <a:lnTo>
                                  <a:pt x="25" y="32"/>
                                </a:lnTo>
                                <a:lnTo>
                                  <a:pt x="16" y="32"/>
                                </a:lnTo>
                                <a:lnTo>
                                  <a:pt x="9" y="32"/>
                                </a:lnTo>
                                <a:lnTo>
                                  <a:pt x="4" y="28"/>
                                </a:lnTo>
                                <a:lnTo>
                                  <a:pt x="1" y="24"/>
                                </a:lnTo>
                                <a:lnTo>
                                  <a:pt x="0" y="16"/>
                                </a:lnTo>
                                <a:lnTo>
                                  <a:pt x="1" y="8"/>
                                </a:lnTo>
                                <a:lnTo>
                                  <a:pt x="4" y="3"/>
                                </a:lnTo>
                                <a:lnTo>
                                  <a:pt x="9" y="1"/>
                                </a:lnTo>
                                <a:lnTo>
                                  <a:pt x="17" y="0"/>
                                </a:lnTo>
                                <a:lnTo>
                                  <a:pt x="25" y="1"/>
                                </a:lnTo>
                                <a:lnTo>
                                  <a:pt x="30" y="3"/>
                                </a:lnTo>
                                <a:lnTo>
                                  <a:pt x="32" y="7"/>
                                </a:lnTo>
                                <a:lnTo>
                                  <a:pt x="33"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38" name="Freeform 132"/>
                        <wps:cNvSpPr>
                          <a:spLocks/>
                        </wps:cNvSpPr>
                        <wps:spPr bwMode="auto">
                          <a:xfrm>
                            <a:off x="3656013" y="3763962"/>
                            <a:ext cx="53975" cy="84138"/>
                          </a:xfrm>
                          <a:custGeom>
                            <a:avLst/>
                            <a:gdLst>
                              <a:gd name="T0" fmla="*/ 101 w 102"/>
                              <a:gd name="T1" fmla="*/ 124 h 159"/>
                              <a:gd name="T2" fmla="*/ 94 w 102"/>
                              <a:gd name="T3" fmla="*/ 141 h 159"/>
                              <a:gd name="T4" fmla="*/ 79 w 102"/>
                              <a:gd name="T5" fmla="*/ 152 h 159"/>
                              <a:gd name="T6" fmla="*/ 58 w 102"/>
                              <a:gd name="T7" fmla="*/ 158 h 159"/>
                              <a:gd name="T8" fmla="*/ 38 w 102"/>
                              <a:gd name="T9" fmla="*/ 158 h 159"/>
                              <a:gd name="T10" fmla="*/ 23 w 102"/>
                              <a:gd name="T11" fmla="*/ 156 h 159"/>
                              <a:gd name="T12" fmla="*/ 12 w 102"/>
                              <a:gd name="T13" fmla="*/ 153 h 159"/>
                              <a:gd name="T14" fmla="*/ 5 w 102"/>
                              <a:gd name="T15" fmla="*/ 148 h 159"/>
                              <a:gd name="T16" fmla="*/ 1 w 102"/>
                              <a:gd name="T17" fmla="*/ 146 h 159"/>
                              <a:gd name="T18" fmla="*/ 0 w 102"/>
                              <a:gd name="T19" fmla="*/ 140 h 159"/>
                              <a:gd name="T20" fmla="*/ 0 w 102"/>
                              <a:gd name="T21" fmla="*/ 132 h 159"/>
                              <a:gd name="T22" fmla="*/ 0 w 102"/>
                              <a:gd name="T23" fmla="*/ 127 h 159"/>
                              <a:gd name="T24" fmla="*/ 1 w 102"/>
                              <a:gd name="T25" fmla="*/ 125 h 159"/>
                              <a:gd name="T26" fmla="*/ 4 w 102"/>
                              <a:gd name="T27" fmla="*/ 124 h 159"/>
                              <a:gd name="T28" fmla="*/ 6 w 102"/>
                              <a:gd name="T29" fmla="*/ 124 h 159"/>
                              <a:gd name="T30" fmla="*/ 14 w 102"/>
                              <a:gd name="T31" fmla="*/ 129 h 159"/>
                              <a:gd name="T32" fmla="*/ 23 w 102"/>
                              <a:gd name="T33" fmla="*/ 133 h 159"/>
                              <a:gd name="T34" fmla="*/ 37 w 102"/>
                              <a:gd name="T35" fmla="*/ 137 h 159"/>
                              <a:gd name="T36" fmla="*/ 53 w 102"/>
                              <a:gd name="T37" fmla="*/ 137 h 159"/>
                              <a:gd name="T38" fmla="*/ 63 w 102"/>
                              <a:gd name="T39" fmla="*/ 135 h 159"/>
                              <a:gd name="T40" fmla="*/ 71 w 102"/>
                              <a:gd name="T41" fmla="*/ 129 h 159"/>
                              <a:gd name="T42" fmla="*/ 75 w 102"/>
                              <a:gd name="T43" fmla="*/ 120 h 159"/>
                              <a:gd name="T44" fmla="*/ 75 w 102"/>
                              <a:gd name="T45" fmla="*/ 109 h 159"/>
                              <a:gd name="T46" fmla="*/ 69 w 102"/>
                              <a:gd name="T47" fmla="*/ 100 h 159"/>
                              <a:gd name="T48" fmla="*/ 59 w 102"/>
                              <a:gd name="T49" fmla="*/ 94 h 159"/>
                              <a:gd name="T50" fmla="*/ 47 w 102"/>
                              <a:gd name="T51" fmla="*/ 89 h 159"/>
                              <a:gd name="T52" fmla="*/ 33 w 102"/>
                              <a:gd name="T53" fmla="*/ 83 h 159"/>
                              <a:gd name="T54" fmla="*/ 20 w 102"/>
                              <a:gd name="T55" fmla="*/ 76 h 159"/>
                              <a:gd name="T56" fmla="*/ 10 w 102"/>
                              <a:gd name="T57" fmla="*/ 66 h 159"/>
                              <a:gd name="T58" fmla="*/ 4 w 102"/>
                              <a:gd name="T59" fmla="*/ 52 h 159"/>
                              <a:gd name="T60" fmla="*/ 4 w 102"/>
                              <a:gd name="T61" fmla="*/ 35 h 159"/>
                              <a:gd name="T62" fmla="*/ 10 w 102"/>
                              <a:gd name="T63" fmla="*/ 19 h 159"/>
                              <a:gd name="T64" fmla="*/ 23 w 102"/>
                              <a:gd name="T65" fmla="*/ 8 h 159"/>
                              <a:gd name="T66" fmla="*/ 43 w 102"/>
                              <a:gd name="T67" fmla="*/ 0 h 159"/>
                              <a:gd name="T68" fmla="*/ 62 w 102"/>
                              <a:gd name="T69" fmla="*/ 0 h 159"/>
                              <a:gd name="T70" fmla="*/ 73 w 102"/>
                              <a:gd name="T71" fmla="*/ 2 h 159"/>
                              <a:gd name="T72" fmla="*/ 82 w 102"/>
                              <a:gd name="T73" fmla="*/ 5 h 159"/>
                              <a:gd name="T74" fmla="*/ 89 w 102"/>
                              <a:gd name="T75" fmla="*/ 8 h 159"/>
                              <a:gd name="T76" fmla="*/ 92 w 102"/>
                              <a:gd name="T77" fmla="*/ 10 h 159"/>
                              <a:gd name="T78" fmla="*/ 94 w 102"/>
                              <a:gd name="T79" fmla="*/ 13 h 159"/>
                              <a:gd name="T80" fmla="*/ 94 w 102"/>
                              <a:gd name="T81" fmla="*/ 15 h 159"/>
                              <a:gd name="T82" fmla="*/ 95 w 102"/>
                              <a:gd name="T83" fmla="*/ 19 h 159"/>
                              <a:gd name="T84" fmla="*/ 95 w 102"/>
                              <a:gd name="T85" fmla="*/ 24 h 159"/>
                              <a:gd name="T86" fmla="*/ 94 w 102"/>
                              <a:gd name="T87" fmla="*/ 28 h 159"/>
                              <a:gd name="T88" fmla="*/ 92 w 102"/>
                              <a:gd name="T89" fmla="*/ 30 h 159"/>
                              <a:gd name="T90" fmla="*/ 91 w 102"/>
                              <a:gd name="T91" fmla="*/ 31 h 159"/>
                              <a:gd name="T92" fmla="*/ 89 w 102"/>
                              <a:gd name="T93" fmla="*/ 31 h 159"/>
                              <a:gd name="T94" fmla="*/ 84 w 102"/>
                              <a:gd name="T95" fmla="*/ 28 h 159"/>
                              <a:gd name="T96" fmla="*/ 75 w 102"/>
                              <a:gd name="T97" fmla="*/ 24 h 159"/>
                              <a:gd name="T98" fmla="*/ 63 w 102"/>
                              <a:gd name="T99" fmla="*/ 21 h 159"/>
                              <a:gd name="T100" fmla="*/ 49 w 102"/>
                              <a:gd name="T101" fmla="*/ 21 h 159"/>
                              <a:gd name="T102" fmla="*/ 39 w 102"/>
                              <a:gd name="T103" fmla="*/ 24 h 159"/>
                              <a:gd name="T104" fmla="*/ 32 w 102"/>
                              <a:gd name="T105" fmla="*/ 30 h 159"/>
                              <a:gd name="T106" fmla="*/ 28 w 102"/>
                              <a:gd name="T107" fmla="*/ 37 h 159"/>
                              <a:gd name="T108" fmla="*/ 30 w 102"/>
                              <a:gd name="T109" fmla="*/ 47 h 159"/>
                              <a:gd name="T110" fmla="*/ 36 w 102"/>
                              <a:gd name="T111" fmla="*/ 56 h 159"/>
                              <a:gd name="T112" fmla="*/ 46 w 102"/>
                              <a:gd name="T113" fmla="*/ 62 h 159"/>
                              <a:gd name="T114" fmla="*/ 59 w 102"/>
                              <a:gd name="T115" fmla="*/ 68 h 159"/>
                              <a:gd name="T116" fmla="*/ 73 w 102"/>
                              <a:gd name="T117" fmla="*/ 73 h 159"/>
                              <a:gd name="T118" fmla="*/ 85 w 102"/>
                              <a:gd name="T119" fmla="*/ 80 h 159"/>
                              <a:gd name="T120" fmla="*/ 95 w 102"/>
                              <a:gd name="T121" fmla="*/ 90 h 159"/>
                              <a:gd name="T122" fmla="*/ 101 w 102"/>
                              <a:gd name="T123" fmla="*/ 104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02" h="159">
                                <a:moveTo>
                                  <a:pt x="102" y="113"/>
                                </a:moveTo>
                                <a:lnTo>
                                  <a:pt x="101" y="124"/>
                                </a:lnTo>
                                <a:lnTo>
                                  <a:pt x="97" y="132"/>
                                </a:lnTo>
                                <a:lnTo>
                                  <a:pt x="94" y="141"/>
                                </a:lnTo>
                                <a:lnTo>
                                  <a:pt x="86" y="147"/>
                                </a:lnTo>
                                <a:lnTo>
                                  <a:pt x="79" y="152"/>
                                </a:lnTo>
                                <a:lnTo>
                                  <a:pt x="68" y="156"/>
                                </a:lnTo>
                                <a:lnTo>
                                  <a:pt x="58" y="158"/>
                                </a:lnTo>
                                <a:lnTo>
                                  <a:pt x="46" y="159"/>
                                </a:lnTo>
                                <a:lnTo>
                                  <a:pt x="38" y="158"/>
                                </a:lnTo>
                                <a:lnTo>
                                  <a:pt x="31" y="157"/>
                                </a:lnTo>
                                <a:lnTo>
                                  <a:pt x="23" y="156"/>
                                </a:lnTo>
                                <a:lnTo>
                                  <a:pt x="18" y="154"/>
                                </a:lnTo>
                                <a:lnTo>
                                  <a:pt x="12" y="153"/>
                                </a:lnTo>
                                <a:lnTo>
                                  <a:pt x="9" y="151"/>
                                </a:lnTo>
                                <a:lnTo>
                                  <a:pt x="5" y="148"/>
                                </a:lnTo>
                                <a:lnTo>
                                  <a:pt x="4" y="147"/>
                                </a:lnTo>
                                <a:lnTo>
                                  <a:pt x="1" y="146"/>
                                </a:lnTo>
                                <a:lnTo>
                                  <a:pt x="0" y="142"/>
                                </a:lnTo>
                                <a:lnTo>
                                  <a:pt x="0" y="140"/>
                                </a:lnTo>
                                <a:lnTo>
                                  <a:pt x="0" y="135"/>
                                </a:lnTo>
                                <a:lnTo>
                                  <a:pt x="0" y="132"/>
                                </a:lnTo>
                                <a:lnTo>
                                  <a:pt x="0" y="130"/>
                                </a:lnTo>
                                <a:lnTo>
                                  <a:pt x="0" y="127"/>
                                </a:lnTo>
                                <a:lnTo>
                                  <a:pt x="1" y="126"/>
                                </a:lnTo>
                                <a:lnTo>
                                  <a:pt x="1" y="125"/>
                                </a:lnTo>
                                <a:lnTo>
                                  <a:pt x="2" y="125"/>
                                </a:lnTo>
                                <a:lnTo>
                                  <a:pt x="4" y="124"/>
                                </a:lnTo>
                                <a:lnTo>
                                  <a:pt x="4" y="124"/>
                                </a:lnTo>
                                <a:lnTo>
                                  <a:pt x="6" y="124"/>
                                </a:lnTo>
                                <a:lnTo>
                                  <a:pt x="10" y="126"/>
                                </a:lnTo>
                                <a:lnTo>
                                  <a:pt x="14" y="129"/>
                                </a:lnTo>
                                <a:lnTo>
                                  <a:pt x="18" y="131"/>
                                </a:lnTo>
                                <a:lnTo>
                                  <a:pt x="23" y="133"/>
                                </a:lnTo>
                                <a:lnTo>
                                  <a:pt x="30" y="136"/>
                                </a:lnTo>
                                <a:lnTo>
                                  <a:pt x="37" y="137"/>
                                </a:lnTo>
                                <a:lnTo>
                                  <a:pt x="46" y="137"/>
                                </a:lnTo>
                                <a:lnTo>
                                  <a:pt x="53" y="137"/>
                                </a:lnTo>
                                <a:lnTo>
                                  <a:pt x="58" y="136"/>
                                </a:lnTo>
                                <a:lnTo>
                                  <a:pt x="63" y="135"/>
                                </a:lnTo>
                                <a:lnTo>
                                  <a:pt x="68" y="132"/>
                                </a:lnTo>
                                <a:lnTo>
                                  <a:pt x="71" y="129"/>
                                </a:lnTo>
                                <a:lnTo>
                                  <a:pt x="74" y="125"/>
                                </a:lnTo>
                                <a:lnTo>
                                  <a:pt x="75" y="120"/>
                                </a:lnTo>
                                <a:lnTo>
                                  <a:pt x="76" y="115"/>
                                </a:lnTo>
                                <a:lnTo>
                                  <a:pt x="75" y="109"/>
                                </a:lnTo>
                                <a:lnTo>
                                  <a:pt x="73" y="104"/>
                                </a:lnTo>
                                <a:lnTo>
                                  <a:pt x="69" y="100"/>
                                </a:lnTo>
                                <a:lnTo>
                                  <a:pt x="64" y="97"/>
                                </a:lnTo>
                                <a:lnTo>
                                  <a:pt x="59" y="94"/>
                                </a:lnTo>
                                <a:lnTo>
                                  <a:pt x="53" y="92"/>
                                </a:lnTo>
                                <a:lnTo>
                                  <a:pt x="47" y="89"/>
                                </a:lnTo>
                                <a:lnTo>
                                  <a:pt x="39" y="85"/>
                                </a:lnTo>
                                <a:lnTo>
                                  <a:pt x="33" y="83"/>
                                </a:lnTo>
                                <a:lnTo>
                                  <a:pt x="26" y="79"/>
                                </a:lnTo>
                                <a:lnTo>
                                  <a:pt x="20" y="76"/>
                                </a:lnTo>
                                <a:lnTo>
                                  <a:pt x="15" y="72"/>
                                </a:lnTo>
                                <a:lnTo>
                                  <a:pt x="10" y="66"/>
                                </a:lnTo>
                                <a:lnTo>
                                  <a:pt x="6" y="60"/>
                                </a:lnTo>
                                <a:lnTo>
                                  <a:pt x="4" y="52"/>
                                </a:lnTo>
                                <a:lnTo>
                                  <a:pt x="4" y="42"/>
                                </a:lnTo>
                                <a:lnTo>
                                  <a:pt x="4" y="35"/>
                                </a:lnTo>
                                <a:lnTo>
                                  <a:pt x="6" y="26"/>
                                </a:lnTo>
                                <a:lnTo>
                                  <a:pt x="10" y="19"/>
                                </a:lnTo>
                                <a:lnTo>
                                  <a:pt x="16" y="13"/>
                                </a:lnTo>
                                <a:lnTo>
                                  <a:pt x="23" y="8"/>
                                </a:lnTo>
                                <a:lnTo>
                                  <a:pt x="33" y="4"/>
                                </a:lnTo>
                                <a:lnTo>
                                  <a:pt x="43" y="0"/>
                                </a:lnTo>
                                <a:lnTo>
                                  <a:pt x="55" y="0"/>
                                </a:lnTo>
                                <a:lnTo>
                                  <a:pt x="62" y="0"/>
                                </a:lnTo>
                                <a:lnTo>
                                  <a:pt x="68" y="2"/>
                                </a:lnTo>
                                <a:lnTo>
                                  <a:pt x="73" y="2"/>
                                </a:lnTo>
                                <a:lnTo>
                                  <a:pt x="78" y="3"/>
                                </a:lnTo>
                                <a:lnTo>
                                  <a:pt x="82" y="5"/>
                                </a:lnTo>
                                <a:lnTo>
                                  <a:pt x="86" y="7"/>
                                </a:lnTo>
                                <a:lnTo>
                                  <a:pt x="89" y="8"/>
                                </a:lnTo>
                                <a:lnTo>
                                  <a:pt x="91" y="9"/>
                                </a:lnTo>
                                <a:lnTo>
                                  <a:pt x="92" y="10"/>
                                </a:lnTo>
                                <a:lnTo>
                                  <a:pt x="92" y="12"/>
                                </a:lnTo>
                                <a:lnTo>
                                  <a:pt x="94" y="13"/>
                                </a:lnTo>
                                <a:lnTo>
                                  <a:pt x="94" y="14"/>
                                </a:lnTo>
                                <a:lnTo>
                                  <a:pt x="94" y="15"/>
                                </a:lnTo>
                                <a:lnTo>
                                  <a:pt x="95" y="16"/>
                                </a:lnTo>
                                <a:lnTo>
                                  <a:pt x="95" y="19"/>
                                </a:lnTo>
                                <a:lnTo>
                                  <a:pt x="95" y="21"/>
                                </a:lnTo>
                                <a:lnTo>
                                  <a:pt x="95" y="24"/>
                                </a:lnTo>
                                <a:lnTo>
                                  <a:pt x="95" y="26"/>
                                </a:lnTo>
                                <a:lnTo>
                                  <a:pt x="94" y="28"/>
                                </a:lnTo>
                                <a:lnTo>
                                  <a:pt x="94" y="29"/>
                                </a:lnTo>
                                <a:lnTo>
                                  <a:pt x="92" y="30"/>
                                </a:lnTo>
                                <a:lnTo>
                                  <a:pt x="92" y="31"/>
                                </a:lnTo>
                                <a:lnTo>
                                  <a:pt x="91" y="31"/>
                                </a:lnTo>
                                <a:lnTo>
                                  <a:pt x="90" y="31"/>
                                </a:lnTo>
                                <a:lnTo>
                                  <a:pt x="89" y="31"/>
                                </a:lnTo>
                                <a:lnTo>
                                  <a:pt x="86" y="30"/>
                                </a:lnTo>
                                <a:lnTo>
                                  <a:pt x="84" y="28"/>
                                </a:lnTo>
                                <a:lnTo>
                                  <a:pt x="79" y="26"/>
                                </a:lnTo>
                                <a:lnTo>
                                  <a:pt x="75" y="24"/>
                                </a:lnTo>
                                <a:lnTo>
                                  <a:pt x="69" y="23"/>
                                </a:lnTo>
                                <a:lnTo>
                                  <a:pt x="63" y="21"/>
                                </a:lnTo>
                                <a:lnTo>
                                  <a:pt x="55" y="20"/>
                                </a:lnTo>
                                <a:lnTo>
                                  <a:pt x="49" y="21"/>
                                </a:lnTo>
                                <a:lnTo>
                                  <a:pt x="44" y="23"/>
                                </a:lnTo>
                                <a:lnTo>
                                  <a:pt x="39" y="24"/>
                                </a:lnTo>
                                <a:lnTo>
                                  <a:pt x="36" y="26"/>
                                </a:lnTo>
                                <a:lnTo>
                                  <a:pt x="32" y="30"/>
                                </a:lnTo>
                                <a:lnTo>
                                  <a:pt x="31" y="34"/>
                                </a:lnTo>
                                <a:lnTo>
                                  <a:pt x="28" y="37"/>
                                </a:lnTo>
                                <a:lnTo>
                                  <a:pt x="28" y="41"/>
                                </a:lnTo>
                                <a:lnTo>
                                  <a:pt x="30" y="47"/>
                                </a:lnTo>
                                <a:lnTo>
                                  <a:pt x="32" y="52"/>
                                </a:lnTo>
                                <a:lnTo>
                                  <a:pt x="36" y="56"/>
                                </a:lnTo>
                                <a:lnTo>
                                  <a:pt x="41" y="60"/>
                                </a:lnTo>
                                <a:lnTo>
                                  <a:pt x="46" y="62"/>
                                </a:lnTo>
                                <a:lnTo>
                                  <a:pt x="52" y="66"/>
                                </a:lnTo>
                                <a:lnTo>
                                  <a:pt x="59" y="68"/>
                                </a:lnTo>
                                <a:lnTo>
                                  <a:pt x="65" y="71"/>
                                </a:lnTo>
                                <a:lnTo>
                                  <a:pt x="73" y="73"/>
                                </a:lnTo>
                                <a:lnTo>
                                  <a:pt x="79" y="77"/>
                                </a:lnTo>
                                <a:lnTo>
                                  <a:pt x="85" y="80"/>
                                </a:lnTo>
                                <a:lnTo>
                                  <a:pt x="91" y="84"/>
                                </a:lnTo>
                                <a:lnTo>
                                  <a:pt x="95" y="90"/>
                                </a:lnTo>
                                <a:lnTo>
                                  <a:pt x="98" y="97"/>
                                </a:lnTo>
                                <a:lnTo>
                                  <a:pt x="101" y="104"/>
                                </a:lnTo>
                                <a:lnTo>
                                  <a:pt x="102" y="1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39" name="Freeform 133"/>
                        <wps:cNvSpPr>
                          <a:spLocks/>
                        </wps:cNvSpPr>
                        <wps:spPr bwMode="auto">
                          <a:xfrm>
                            <a:off x="3729038" y="3763962"/>
                            <a:ext cx="114300" cy="82550"/>
                          </a:xfrm>
                          <a:custGeom>
                            <a:avLst/>
                            <a:gdLst>
                              <a:gd name="T0" fmla="*/ 214 w 214"/>
                              <a:gd name="T1" fmla="*/ 153 h 157"/>
                              <a:gd name="T2" fmla="*/ 213 w 214"/>
                              <a:gd name="T3" fmla="*/ 154 h 157"/>
                              <a:gd name="T4" fmla="*/ 211 w 214"/>
                              <a:gd name="T5" fmla="*/ 156 h 157"/>
                              <a:gd name="T6" fmla="*/ 205 w 214"/>
                              <a:gd name="T7" fmla="*/ 157 h 157"/>
                              <a:gd name="T8" fmla="*/ 197 w 214"/>
                              <a:gd name="T9" fmla="*/ 157 h 157"/>
                              <a:gd name="T10" fmla="*/ 192 w 214"/>
                              <a:gd name="T11" fmla="*/ 156 h 157"/>
                              <a:gd name="T12" fmla="*/ 190 w 214"/>
                              <a:gd name="T13" fmla="*/ 154 h 157"/>
                              <a:gd name="T14" fmla="*/ 189 w 214"/>
                              <a:gd name="T15" fmla="*/ 153 h 157"/>
                              <a:gd name="T16" fmla="*/ 189 w 214"/>
                              <a:gd name="T17" fmla="*/ 64 h 157"/>
                              <a:gd name="T18" fmla="*/ 186 w 214"/>
                              <a:gd name="T19" fmla="*/ 47 h 157"/>
                              <a:gd name="T20" fmla="*/ 181 w 214"/>
                              <a:gd name="T21" fmla="*/ 34 h 157"/>
                              <a:gd name="T22" fmla="*/ 173 w 214"/>
                              <a:gd name="T23" fmla="*/ 26 h 157"/>
                              <a:gd name="T24" fmla="*/ 159 w 214"/>
                              <a:gd name="T25" fmla="*/ 23 h 157"/>
                              <a:gd name="T26" fmla="*/ 141 w 214"/>
                              <a:gd name="T27" fmla="*/ 30 h 157"/>
                              <a:gd name="T28" fmla="*/ 121 w 214"/>
                              <a:gd name="T29" fmla="*/ 51 h 157"/>
                              <a:gd name="T30" fmla="*/ 121 w 214"/>
                              <a:gd name="T31" fmla="*/ 153 h 157"/>
                              <a:gd name="T32" fmla="*/ 120 w 214"/>
                              <a:gd name="T33" fmla="*/ 154 h 157"/>
                              <a:gd name="T34" fmla="*/ 116 w 214"/>
                              <a:gd name="T35" fmla="*/ 156 h 157"/>
                              <a:gd name="T36" fmla="*/ 111 w 214"/>
                              <a:gd name="T37" fmla="*/ 157 h 157"/>
                              <a:gd name="T38" fmla="*/ 104 w 214"/>
                              <a:gd name="T39" fmla="*/ 157 h 157"/>
                              <a:gd name="T40" fmla="*/ 99 w 214"/>
                              <a:gd name="T41" fmla="*/ 156 h 157"/>
                              <a:gd name="T42" fmla="*/ 96 w 214"/>
                              <a:gd name="T43" fmla="*/ 154 h 157"/>
                              <a:gd name="T44" fmla="*/ 95 w 214"/>
                              <a:gd name="T45" fmla="*/ 153 h 157"/>
                              <a:gd name="T46" fmla="*/ 95 w 214"/>
                              <a:gd name="T47" fmla="*/ 64 h 157"/>
                              <a:gd name="T48" fmla="*/ 93 w 214"/>
                              <a:gd name="T49" fmla="*/ 47 h 157"/>
                              <a:gd name="T50" fmla="*/ 88 w 214"/>
                              <a:gd name="T51" fmla="*/ 34 h 157"/>
                              <a:gd name="T52" fmla="*/ 79 w 214"/>
                              <a:gd name="T53" fmla="*/ 26 h 157"/>
                              <a:gd name="T54" fmla="*/ 65 w 214"/>
                              <a:gd name="T55" fmla="*/ 23 h 157"/>
                              <a:gd name="T56" fmla="*/ 47 w 214"/>
                              <a:gd name="T57" fmla="*/ 30 h 157"/>
                              <a:gd name="T58" fmla="*/ 27 w 214"/>
                              <a:gd name="T59" fmla="*/ 51 h 157"/>
                              <a:gd name="T60" fmla="*/ 27 w 214"/>
                              <a:gd name="T61" fmla="*/ 153 h 157"/>
                              <a:gd name="T62" fmla="*/ 26 w 214"/>
                              <a:gd name="T63" fmla="*/ 154 h 157"/>
                              <a:gd name="T64" fmla="*/ 22 w 214"/>
                              <a:gd name="T65" fmla="*/ 156 h 157"/>
                              <a:gd name="T66" fmla="*/ 17 w 214"/>
                              <a:gd name="T67" fmla="*/ 157 h 157"/>
                              <a:gd name="T68" fmla="*/ 10 w 214"/>
                              <a:gd name="T69" fmla="*/ 157 h 157"/>
                              <a:gd name="T70" fmla="*/ 5 w 214"/>
                              <a:gd name="T71" fmla="*/ 156 h 157"/>
                              <a:gd name="T72" fmla="*/ 1 w 214"/>
                              <a:gd name="T73" fmla="*/ 154 h 157"/>
                              <a:gd name="T74" fmla="*/ 0 w 214"/>
                              <a:gd name="T75" fmla="*/ 153 h 157"/>
                              <a:gd name="T76" fmla="*/ 0 w 214"/>
                              <a:gd name="T77" fmla="*/ 8 h 157"/>
                              <a:gd name="T78" fmla="*/ 1 w 214"/>
                              <a:gd name="T79" fmla="*/ 5 h 157"/>
                              <a:gd name="T80" fmla="*/ 3 w 214"/>
                              <a:gd name="T81" fmla="*/ 4 h 157"/>
                              <a:gd name="T82" fmla="*/ 6 w 214"/>
                              <a:gd name="T83" fmla="*/ 3 h 157"/>
                              <a:gd name="T84" fmla="*/ 12 w 214"/>
                              <a:gd name="T85" fmla="*/ 3 h 157"/>
                              <a:gd name="T86" fmla="*/ 19 w 214"/>
                              <a:gd name="T87" fmla="*/ 3 h 157"/>
                              <a:gd name="T88" fmla="*/ 22 w 214"/>
                              <a:gd name="T89" fmla="*/ 4 h 157"/>
                              <a:gd name="T90" fmla="*/ 24 w 214"/>
                              <a:gd name="T91" fmla="*/ 5 h 157"/>
                              <a:gd name="T92" fmla="*/ 25 w 214"/>
                              <a:gd name="T93" fmla="*/ 8 h 157"/>
                              <a:gd name="T94" fmla="*/ 37 w 214"/>
                              <a:gd name="T95" fmla="*/ 14 h 157"/>
                              <a:gd name="T96" fmla="*/ 59 w 214"/>
                              <a:gd name="T97" fmla="*/ 2 h 157"/>
                              <a:gd name="T98" fmla="*/ 80 w 214"/>
                              <a:gd name="T99" fmla="*/ 0 h 157"/>
                              <a:gd name="T100" fmla="*/ 94 w 214"/>
                              <a:gd name="T101" fmla="*/ 4 h 157"/>
                              <a:gd name="T102" fmla="*/ 105 w 214"/>
                              <a:gd name="T103" fmla="*/ 12 h 157"/>
                              <a:gd name="T104" fmla="*/ 113 w 214"/>
                              <a:gd name="T105" fmla="*/ 23 h 157"/>
                              <a:gd name="T106" fmla="*/ 123 w 214"/>
                              <a:gd name="T107" fmla="*/ 21 h 157"/>
                              <a:gd name="T108" fmla="*/ 136 w 214"/>
                              <a:gd name="T109" fmla="*/ 10 h 157"/>
                              <a:gd name="T110" fmla="*/ 148 w 214"/>
                              <a:gd name="T111" fmla="*/ 3 h 157"/>
                              <a:gd name="T112" fmla="*/ 159 w 214"/>
                              <a:gd name="T113" fmla="*/ 0 h 157"/>
                              <a:gd name="T114" fmla="*/ 179 w 214"/>
                              <a:gd name="T115" fmla="*/ 0 h 157"/>
                              <a:gd name="T116" fmla="*/ 197 w 214"/>
                              <a:gd name="T117" fmla="*/ 10 h 157"/>
                              <a:gd name="T118" fmla="*/ 210 w 214"/>
                              <a:gd name="T119" fmla="*/ 26 h 157"/>
                              <a:gd name="T120" fmla="*/ 214 w 214"/>
                              <a:gd name="T121" fmla="*/ 48 h 157"/>
                              <a:gd name="T122" fmla="*/ 214 w 214"/>
                              <a:gd name="T123"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14" h="157">
                                <a:moveTo>
                                  <a:pt x="214" y="152"/>
                                </a:moveTo>
                                <a:lnTo>
                                  <a:pt x="214" y="153"/>
                                </a:lnTo>
                                <a:lnTo>
                                  <a:pt x="214" y="154"/>
                                </a:lnTo>
                                <a:lnTo>
                                  <a:pt x="213" y="154"/>
                                </a:lnTo>
                                <a:lnTo>
                                  <a:pt x="212" y="156"/>
                                </a:lnTo>
                                <a:lnTo>
                                  <a:pt x="211" y="156"/>
                                </a:lnTo>
                                <a:lnTo>
                                  <a:pt x="208" y="157"/>
                                </a:lnTo>
                                <a:lnTo>
                                  <a:pt x="205" y="157"/>
                                </a:lnTo>
                                <a:lnTo>
                                  <a:pt x="202" y="157"/>
                                </a:lnTo>
                                <a:lnTo>
                                  <a:pt x="197" y="157"/>
                                </a:lnTo>
                                <a:lnTo>
                                  <a:pt x="195" y="157"/>
                                </a:lnTo>
                                <a:lnTo>
                                  <a:pt x="192" y="156"/>
                                </a:lnTo>
                                <a:lnTo>
                                  <a:pt x="191" y="156"/>
                                </a:lnTo>
                                <a:lnTo>
                                  <a:pt x="190" y="154"/>
                                </a:lnTo>
                                <a:lnTo>
                                  <a:pt x="189" y="154"/>
                                </a:lnTo>
                                <a:lnTo>
                                  <a:pt x="189" y="153"/>
                                </a:lnTo>
                                <a:lnTo>
                                  <a:pt x="189" y="152"/>
                                </a:lnTo>
                                <a:lnTo>
                                  <a:pt x="189" y="64"/>
                                </a:lnTo>
                                <a:lnTo>
                                  <a:pt x="187" y="55"/>
                                </a:lnTo>
                                <a:lnTo>
                                  <a:pt x="186" y="47"/>
                                </a:lnTo>
                                <a:lnTo>
                                  <a:pt x="185" y="40"/>
                                </a:lnTo>
                                <a:lnTo>
                                  <a:pt x="181" y="34"/>
                                </a:lnTo>
                                <a:lnTo>
                                  <a:pt x="177" y="29"/>
                                </a:lnTo>
                                <a:lnTo>
                                  <a:pt x="173" y="26"/>
                                </a:lnTo>
                                <a:lnTo>
                                  <a:pt x="166" y="24"/>
                                </a:lnTo>
                                <a:lnTo>
                                  <a:pt x="159" y="23"/>
                                </a:lnTo>
                                <a:lnTo>
                                  <a:pt x="150" y="24"/>
                                </a:lnTo>
                                <a:lnTo>
                                  <a:pt x="141" y="30"/>
                                </a:lnTo>
                                <a:lnTo>
                                  <a:pt x="132" y="39"/>
                                </a:lnTo>
                                <a:lnTo>
                                  <a:pt x="121" y="51"/>
                                </a:lnTo>
                                <a:lnTo>
                                  <a:pt x="121" y="152"/>
                                </a:lnTo>
                                <a:lnTo>
                                  <a:pt x="121" y="153"/>
                                </a:lnTo>
                                <a:lnTo>
                                  <a:pt x="121" y="154"/>
                                </a:lnTo>
                                <a:lnTo>
                                  <a:pt x="120" y="154"/>
                                </a:lnTo>
                                <a:lnTo>
                                  <a:pt x="118" y="156"/>
                                </a:lnTo>
                                <a:lnTo>
                                  <a:pt x="116" y="156"/>
                                </a:lnTo>
                                <a:lnTo>
                                  <a:pt x="113" y="157"/>
                                </a:lnTo>
                                <a:lnTo>
                                  <a:pt x="111" y="157"/>
                                </a:lnTo>
                                <a:lnTo>
                                  <a:pt x="107" y="157"/>
                                </a:lnTo>
                                <a:lnTo>
                                  <a:pt x="104" y="157"/>
                                </a:lnTo>
                                <a:lnTo>
                                  <a:pt x="101" y="157"/>
                                </a:lnTo>
                                <a:lnTo>
                                  <a:pt x="99" y="156"/>
                                </a:lnTo>
                                <a:lnTo>
                                  <a:pt x="97" y="156"/>
                                </a:lnTo>
                                <a:lnTo>
                                  <a:pt x="96" y="154"/>
                                </a:lnTo>
                                <a:lnTo>
                                  <a:pt x="95" y="154"/>
                                </a:lnTo>
                                <a:lnTo>
                                  <a:pt x="95" y="153"/>
                                </a:lnTo>
                                <a:lnTo>
                                  <a:pt x="95" y="152"/>
                                </a:lnTo>
                                <a:lnTo>
                                  <a:pt x="95" y="64"/>
                                </a:lnTo>
                                <a:lnTo>
                                  <a:pt x="94" y="55"/>
                                </a:lnTo>
                                <a:lnTo>
                                  <a:pt x="93" y="47"/>
                                </a:lnTo>
                                <a:lnTo>
                                  <a:pt x="90" y="40"/>
                                </a:lnTo>
                                <a:lnTo>
                                  <a:pt x="88" y="34"/>
                                </a:lnTo>
                                <a:lnTo>
                                  <a:pt x="84" y="29"/>
                                </a:lnTo>
                                <a:lnTo>
                                  <a:pt x="79" y="26"/>
                                </a:lnTo>
                                <a:lnTo>
                                  <a:pt x="73" y="24"/>
                                </a:lnTo>
                                <a:lnTo>
                                  <a:pt x="65" y="23"/>
                                </a:lnTo>
                                <a:lnTo>
                                  <a:pt x="57" y="24"/>
                                </a:lnTo>
                                <a:lnTo>
                                  <a:pt x="47" y="30"/>
                                </a:lnTo>
                                <a:lnTo>
                                  <a:pt x="37" y="39"/>
                                </a:lnTo>
                                <a:lnTo>
                                  <a:pt x="27" y="51"/>
                                </a:lnTo>
                                <a:lnTo>
                                  <a:pt x="27" y="152"/>
                                </a:lnTo>
                                <a:lnTo>
                                  <a:pt x="27" y="153"/>
                                </a:lnTo>
                                <a:lnTo>
                                  <a:pt x="26" y="154"/>
                                </a:lnTo>
                                <a:lnTo>
                                  <a:pt x="26" y="154"/>
                                </a:lnTo>
                                <a:lnTo>
                                  <a:pt x="25" y="156"/>
                                </a:lnTo>
                                <a:lnTo>
                                  <a:pt x="22" y="156"/>
                                </a:lnTo>
                                <a:lnTo>
                                  <a:pt x="20" y="157"/>
                                </a:lnTo>
                                <a:lnTo>
                                  <a:pt x="17" y="157"/>
                                </a:lnTo>
                                <a:lnTo>
                                  <a:pt x="14" y="157"/>
                                </a:lnTo>
                                <a:lnTo>
                                  <a:pt x="10" y="157"/>
                                </a:lnTo>
                                <a:lnTo>
                                  <a:pt x="8" y="157"/>
                                </a:lnTo>
                                <a:lnTo>
                                  <a:pt x="5" y="156"/>
                                </a:lnTo>
                                <a:lnTo>
                                  <a:pt x="3" y="156"/>
                                </a:lnTo>
                                <a:lnTo>
                                  <a:pt x="1" y="154"/>
                                </a:lnTo>
                                <a:lnTo>
                                  <a:pt x="1" y="154"/>
                                </a:lnTo>
                                <a:lnTo>
                                  <a:pt x="0" y="153"/>
                                </a:lnTo>
                                <a:lnTo>
                                  <a:pt x="0" y="152"/>
                                </a:lnTo>
                                <a:lnTo>
                                  <a:pt x="0" y="8"/>
                                </a:lnTo>
                                <a:lnTo>
                                  <a:pt x="0" y="7"/>
                                </a:lnTo>
                                <a:lnTo>
                                  <a:pt x="1" y="5"/>
                                </a:lnTo>
                                <a:lnTo>
                                  <a:pt x="1" y="4"/>
                                </a:lnTo>
                                <a:lnTo>
                                  <a:pt x="3" y="4"/>
                                </a:lnTo>
                                <a:lnTo>
                                  <a:pt x="5" y="3"/>
                                </a:lnTo>
                                <a:lnTo>
                                  <a:pt x="6" y="3"/>
                                </a:lnTo>
                                <a:lnTo>
                                  <a:pt x="9" y="3"/>
                                </a:lnTo>
                                <a:lnTo>
                                  <a:pt x="12" y="3"/>
                                </a:lnTo>
                                <a:lnTo>
                                  <a:pt x="16" y="3"/>
                                </a:lnTo>
                                <a:lnTo>
                                  <a:pt x="19" y="3"/>
                                </a:lnTo>
                                <a:lnTo>
                                  <a:pt x="21" y="3"/>
                                </a:lnTo>
                                <a:lnTo>
                                  <a:pt x="22" y="4"/>
                                </a:lnTo>
                                <a:lnTo>
                                  <a:pt x="24" y="4"/>
                                </a:lnTo>
                                <a:lnTo>
                                  <a:pt x="24" y="5"/>
                                </a:lnTo>
                                <a:lnTo>
                                  <a:pt x="25" y="7"/>
                                </a:lnTo>
                                <a:lnTo>
                                  <a:pt x="25" y="8"/>
                                </a:lnTo>
                                <a:lnTo>
                                  <a:pt x="25" y="26"/>
                                </a:lnTo>
                                <a:lnTo>
                                  <a:pt x="37" y="14"/>
                                </a:lnTo>
                                <a:lnTo>
                                  <a:pt x="48" y="7"/>
                                </a:lnTo>
                                <a:lnTo>
                                  <a:pt x="59" y="2"/>
                                </a:lnTo>
                                <a:lnTo>
                                  <a:pt x="72" y="0"/>
                                </a:lnTo>
                                <a:lnTo>
                                  <a:pt x="80" y="0"/>
                                </a:lnTo>
                                <a:lnTo>
                                  <a:pt x="88" y="2"/>
                                </a:lnTo>
                                <a:lnTo>
                                  <a:pt x="94" y="4"/>
                                </a:lnTo>
                                <a:lnTo>
                                  <a:pt x="100" y="8"/>
                                </a:lnTo>
                                <a:lnTo>
                                  <a:pt x="105" y="12"/>
                                </a:lnTo>
                                <a:lnTo>
                                  <a:pt x="110" y="18"/>
                                </a:lnTo>
                                <a:lnTo>
                                  <a:pt x="113" y="23"/>
                                </a:lnTo>
                                <a:lnTo>
                                  <a:pt x="116" y="29"/>
                                </a:lnTo>
                                <a:lnTo>
                                  <a:pt x="123" y="21"/>
                                </a:lnTo>
                                <a:lnTo>
                                  <a:pt x="129" y="15"/>
                                </a:lnTo>
                                <a:lnTo>
                                  <a:pt x="136" y="10"/>
                                </a:lnTo>
                                <a:lnTo>
                                  <a:pt x="142" y="7"/>
                                </a:lnTo>
                                <a:lnTo>
                                  <a:pt x="148" y="3"/>
                                </a:lnTo>
                                <a:lnTo>
                                  <a:pt x="154" y="2"/>
                                </a:lnTo>
                                <a:lnTo>
                                  <a:pt x="159" y="0"/>
                                </a:lnTo>
                                <a:lnTo>
                                  <a:pt x="165" y="0"/>
                                </a:lnTo>
                                <a:lnTo>
                                  <a:pt x="179" y="0"/>
                                </a:lnTo>
                                <a:lnTo>
                                  <a:pt x="189" y="5"/>
                                </a:lnTo>
                                <a:lnTo>
                                  <a:pt x="197" y="10"/>
                                </a:lnTo>
                                <a:lnTo>
                                  <a:pt x="203" y="18"/>
                                </a:lnTo>
                                <a:lnTo>
                                  <a:pt x="210" y="26"/>
                                </a:lnTo>
                                <a:lnTo>
                                  <a:pt x="212" y="37"/>
                                </a:lnTo>
                                <a:lnTo>
                                  <a:pt x="214" y="48"/>
                                </a:lnTo>
                                <a:lnTo>
                                  <a:pt x="214" y="61"/>
                                </a:lnTo>
                                <a:lnTo>
                                  <a:pt x="214"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40" name="Rectangle 134"/>
                        <wps:cNvSpPr>
                          <a:spLocks noChangeArrowheads="1"/>
                        </wps:cNvSpPr>
                        <wps:spPr bwMode="auto">
                          <a:xfrm>
                            <a:off x="30163" y="2654300"/>
                            <a:ext cx="2632075" cy="1287463"/>
                          </a:xfrm>
                          <a:prstGeom prst="rect">
                            <a:avLst/>
                          </a:prstGeom>
                          <a:solidFill>
                            <a:srgbClr val="EDEDED"/>
                          </a:solidFill>
                          <a:ln w="9525">
                            <a:solidFill>
                              <a:srgbClr val="CCCCCC"/>
                            </a:solidFill>
                            <a:prstDash val="solid"/>
                            <a:miter lim="800000"/>
                            <a:headEnd/>
                            <a:tailEnd/>
                          </a:ln>
                        </wps:spPr>
                        <wps:bodyPr vert="horz" wrap="square" lIns="91440" tIns="45720" rIns="91440" bIns="45720" numCol="1" anchor="t" anchorCtr="0" compatLnSpc="1">
                          <a:prstTxWarp prst="textNoShape">
                            <a:avLst/>
                          </a:prstTxWarp>
                        </wps:bodyPr>
                      </wps:wsp>
                      <wps:wsp>
                        <wps:cNvPr id="541" name="Freeform 135"/>
                        <wps:cNvSpPr>
                          <a:spLocks/>
                        </wps:cNvSpPr>
                        <wps:spPr bwMode="auto">
                          <a:xfrm>
                            <a:off x="1104900" y="2808287"/>
                            <a:ext cx="25400" cy="123825"/>
                          </a:xfrm>
                          <a:custGeom>
                            <a:avLst/>
                            <a:gdLst>
                              <a:gd name="T0" fmla="*/ 48 w 48"/>
                              <a:gd name="T1" fmla="*/ 228 h 235"/>
                              <a:gd name="T2" fmla="*/ 48 w 48"/>
                              <a:gd name="T3" fmla="*/ 229 h 235"/>
                              <a:gd name="T4" fmla="*/ 47 w 48"/>
                              <a:gd name="T5" fmla="*/ 230 h 235"/>
                              <a:gd name="T6" fmla="*/ 46 w 48"/>
                              <a:gd name="T7" fmla="*/ 231 h 235"/>
                              <a:gd name="T8" fmla="*/ 43 w 48"/>
                              <a:gd name="T9" fmla="*/ 233 h 235"/>
                              <a:gd name="T10" fmla="*/ 39 w 48"/>
                              <a:gd name="T11" fmla="*/ 234 h 235"/>
                              <a:gd name="T12" fmla="*/ 36 w 48"/>
                              <a:gd name="T13" fmla="*/ 234 h 235"/>
                              <a:gd name="T14" fmla="*/ 31 w 48"/>
                              <a:gd name="T15" fmla="*/ 235 h 235"/>
                              <a:gd name="T16" fmla="*/ 23 w 48"/>
                              <a:gd name="T17" fmla="*/ 235 h 235"/>
                              <a:gd name="T18" fmla="*/ 17 w 48"/>
                              <a:gd name="T19" fmla="*/ 235 h 235"/>
                              <a:gd name="T20" fmla="*/ 12 w 48"/>
                              <a:gd name="T21" fmla="*/ 234 h 235"/>
                              <a:gd name="T22" fmla="*/ 9 w 48"/>
                              <a:gd name="T23" fmla="*/ 234 h 235"/>
                              <a:gd name="T24" fmla="*/ 5 w 48"/>
                              <a:gd name="T25" fmla="*/ 233 h 235"/>
                              <a:gd name="T26" fmla="*/ 3 w 48"/>
                              <a:gd name="T27" fmla="*/ 231 h 235"/>
                              <a:gd name="T28" fmla="*/ 1 w 48"/>
                              <a:gd name="T29" fmla="*/ 230 h 235"/>
                              <a:gd name="T30" fmla="*/ 0 w 48"/>
                              <a:gd name="T31" fmla="*/ 229 h 235"/>
                              <a:gd name="T32" fmla="*/ 0 w 48"/>
                              <a:gd name="T33" fmla="*/ 228 h 235"/>
                              <a:gd name="T34" fmla="*/ 0 w 48"/>
                              <a:gd name="T35" fmla="*/ 7 h 235"/>
                              <a:gd name="T36" fmla="*/ 0 w 48"/>
                              <a:gd name="T37" fmla="*/ 5 h 235"/>
                              <a:gd name="T38" fmla="*/ 1 w 48"/>
                              <a:gd name="T39" fmla="*/ 4 h 235"/>
                              <a:gd name="T40" fmla="*/ 3 w 48"/>
                              <a:gd name="T41" fmla="*/ 2 h 235"/>
                              <a:gd name="T42" fmla="*/ 5 w 48"/>
                              <a:gd name="T43" fmla="*/ 1 h 235"/>
                              <a:gd name="T44" fmla="*/ 9 w 48"/>
                              <a:gd name="T45" fmla="*/ 0 h 235"/>
                              <a:gd name="T46" fmla="*/ 12 w 48"/>
                              <a:gd name="T47" fmla="*/ 0 h 235"/>
                              <a:gd name="T48" fmla="*/ 17 w 48"/>
                              <a:gd name="T49" fmla="*/ 0 h 235"/>
                              <a:gd name="T50" fmla="*/ 23 w 48"/>
                              <a:gd name="T51" fmla="*/ 0 h 235"/>
                              <a:gd name="T52" fmla="*/ 31 w 48"/>
                              <a:gd name="T53" fmla="*/ 0 h 235"/>
                              <a:gd name="T54" fmla="*/ 36 w 48"/>
                              <a:gd name="T55" fmla="*/ 0 h 235"/>
                              <a:gd name="T56" fmla="*/ 39 w 48"/>
                              <a:gd name="T57" fmla="*/ 0 h 235"/>
                              <a:gd name="T58" fmla="*/ 43 w 48"/>
                              <a:gd name="T59" fmla="*/ 1 h 235"/>
                              <a:gd name="T60" fmla="*/ 46 w 48"/>
                              <a:gd name="T61" fmla="*/ 2 h 235"/>
                              <a:gd name="T62" fmla="*/ 47 w 48"/>
                              <a:gd name="T63" fmla="*/ 4 h 235"/>
                              <a:gd name="T64" fmla="*/ 48 w 48"/>
                              <a:gd name="T65" fmla="*/ 5 h 235"/>
                              <a:gd name="T66" fmla="*/ 48 w 48"/>
                              <a:gd name="T67" fmla="*/ 7 h 235"/>
                              <a:gd name="T68" fmla="*/ 48 w 48"/>
                              <a:gd name="T69" fmla="*/ 228 h 2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48" h="235">
                                <a:moveTo>
                                  <a:pt x="48" y="228"/>
                                </a:moveTo>
                                <a:lnTo>
                                  <a:pt x="48" y="229"/>
                                </a:lnTo>
                                <a:lnTo>
                                  <a:pt x="47" y="230"/>
                                </a:lnTo>
                                <a:lnTo>
                                  <a:pt x="46" y="231"/>
                                </a:lnTo>
                                <a:lnTo>
                                  <a:pt x="43" y="233"/>
                                </a:lnTo>
                                <a:lnTo>
                                  <a:pt x="39" y="234"/>
                                </a:lnTo>
                                <a:lnTo>
                                  <a:pt x="36" y="234"/>
                                </a:lnTo>
                                <a:lnTo>
                                  <a:pt x="31" y="235"/>
                                </a:lnTo>
                                <a:lnTo>
                                  <a:pt x="23" y="235"/>
                                </a:lnTo>
                                <a:lnTo>
                                  <a:pt x="17" y="235"/>
                                </a:lnTo>
                                <a:lnTo>
                                  <a:pt x="12" y="234"/>
                                </a:lnTo>
                                <a:lnTo>
                                  <a:pt x="9" y="234"/>
                                </a:lnTo>
                                <a:lnTo>
                                  <a:pt x="5" y="233"/>
                                </a:lnTo>
                                <a:lnTo>
                                  <a:pt x="3" y="231"/>
                                </a:lnTo>
                                <a:lnTo>
                                  <a:pt x="1" y="230"/>
                                </a:lnTo>
                                <a:lnTo>
                                  <a:pt x="0" y="229"/>
                                </a:lnTo>
                                <a:lnTo>
                                  <a:pt x="0" y="228"/>
                                </a:lnTo>
                                <a:lnTo>
                                  <a:pt x="0" y="7"/>
                                </a:lnTo>
                                <a:lnTo>
                                  <a:pt x="0" y="5"/>
                                </a:lnTo>
                                <a:lnTo>
                                  <a:pt x="1" y="4"/>
                                </a:lnTo>
                                <a:lnTo>
                                  <a:pt x="3" y="2"/>
                                </a:lnTo>
                                <a:lnTo>
                                  <a:pt x="5" y="1"/>
                                </a:lnTo>
                                <a:lnTo>
                                  <a:pt x="9" y="0"/>
                                </a:lnTo>
                                <a:lnTo>
                                  <a:pt x="12" y="0"/>
                                </a:lnTo>
                                <a:lnTo>
                                  <a:pt x="17" y="0"/>
                                </a:lnTo>
                                <a:lnTo>
                                  <a:pt x="23" y="0"/>
                                </a:lnTo>
                                <a:lnTo>
                                  <a:pt x="31" y="0"/>
                                </a:lnTo>
                                <a:lnTo>
                                  <a:pt x="36" y="0"/>
                                </a:lnTo>
                                <a:lnTo>
                                  <a:pt x="39" y="0"/>
                                </a:lnTo>
                                <a:lnTo>
                                  <a:pt x="43" y="1"/>
                                </a:lnTo>
                                <a:lnTo>
                                  <a:pt x="46" y="2"/>
                                </a:lnTo>
                                <a:lnTo>
                                  <a:pt x="47" y="4"/>
                                </a:lnTo>
                                <a:lnTo>
                                  <a:pt x="48" y="5"/>
                                </a:lnTo>
                                <a:lnTo>
                                  <a:pt x="48" y="7"/>
                                </a:lnTo>
                                <a:lnTo>
                                  <a:pt x="48" y="2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42" name="Freeform 136"/>
                        <wps:cNvSpPr>
                          <a:spLocks/>
                        </wps:cNvSpPr>
                        <wps:spPr bwMode="auto">
                          <a:xfrm>
                            <a:off x="1155700" y="2838450"/>
                            <a:ext cx="80963" cy="93663"/>
                          </a:xfrm>
                          <a:custGeom>
                            <a:avLst/>
                            <a:gdLst>
                              <a:gd name="T0" fmla="*/ 154 w 154"/>
                              <a:gd name="T1" fmla="*/ 172 h 178"/>
                              <a:gd name="T2" fmla="*/ 152 w 154"/>
                              <a:gd name="T3" fmla="*/ 176 h 178"/>
                              <a:gd name="T4" fmla="*/ 147 w 154"/>
                              <a:gd name="T5" fmla="*/ 177 h 178"/>
                              <a:gd name="T6" fmla="*/ 138 w 154"/>
                              <a:gd name="T7" fmla="*/ 178 h 178"/>
                              <a:gd name="T8" fmla="*/ 126 w 154"/>
                              <a:gd name="T9" fmla="*/ 178 h 178"/>
                              <a:gd name="T10" fmla="*/ 116 w 154"/>
                              <a:gd name="T11" fmla="*/ 177 h 178"/>
                              <a:gd name="T12" fmla="*/ 111 w 154"/>
                              <a:gd name="T13" fmla="*/ 176 h 178"/>
                              <a:gd name="T14" fmla="*/ 109 w 154"/>
                              <a:gd name="T15" fmla="*/ 172 h 178"/>
                              <a:gd name="T16" fmla="*/ 109 w 154"/>
                              <a:gd name="T17" fmla="*/ 78 h 178"/>
                              <a:gd name="T18" fmla="*/ 107 w 154"/>
                              <a:gd name="T19" fmla="*/ 60 h 178"/>
                              <a:gd name="T20" fmla="*/ 102 w 154"/>
                              <a:gd name="T21" fmla="*/ 49 h 178"/>
                              <a:gd name="T22" fmla="*/ 94 w 154"/>
                              <a:gd name="T23" fmla="*/ 41 h 178"/>
                              <a:gd name="T24" fmla="*/ 81 w 154"/>
                              <a:gd name="T25" fmla="*/ 39 h 178"/>
                              <a:gd name="T26" fmla="*/ 64 w 154"/>
                              <a:gd name="T27" fmla="*/ 45 h 178"/>
                              <a:gd name="T28" fmla="*/ 46 w 154"/>
                              <a:gd name="T29" fmla="*/ 64 h 178"/>
                              <a:gd name="T30" fmla="*/ 46 w 154"/>
                              <a:gd name="T31" fmla="*/ 172 h 178"/>
                              <a:gd name="T32" fmla="*/ 43 w 154"/>
                              <a:gd name="T33" fmla="*/ 176 h 178"/>
                              <a:gd name="T34" fmla="*/ 38 w 154"/>
                              <a:gd name="T35" fmla="*/ 177 h 178"/>
                              <a:gd name="T36" fmla="*/ 30 w 154"/>
                              <a:gd name="T37" fmla="*/ 178 h 178"/>
                              <a:gd name="T38" fmla="*/ 17 w 154"/>
                              <a:gd name="T39" fmla="*/ 178 h 178"/>
                              <a:gd name="T40" fmla="*/ 8 w 154"/>
                              <a:gd name="T41" fmla="*/ 177 h 178"/>
                              <a:gd name="T42" fmla="*/ 3 w 154"/>
                              <a:gd name="T43" fmla="*/ 176 h 178"/>
                              <a:gd name="T44" fmla="*/ 0 w 154"/>
                              <a:gd name="T45" fmla="*/ 172 h 178"/>
                              <a:gd name="T46" fmla="*/ 0 w 154"/>
                              <a:gd name="T47" fmla="*/ 9 h 178"/>
                              <a:gd name="T48" fmla="*/ 1 w 154"/>
                              <a:gd name="T49" fmla="*/ 7 h 178"/>
                              <a:gd name="T50" fmla="*/ 5 w 154"/>
                              <a:gd name="T51" fmla="*/ 4 h 178"/>
                              <a:gd name="T52" fmla="*/ 10 w 154"/>
                              <a:gd name="T53" fmla="*/ 3 h 178"/>
                              <a:gd name="T54" fmla="*/ 20 w 154"/>
                              <a:gd name="T55" fmla="*/ 2 h 178"/>
                              <a:gd name="T56" fmla="*/ 30 w 154"/>
                              <a:gd name="T57" fmla="*/ 3 h 178"/>
                              <a:gd name="T58" fmla="*/ 35 w 154"/>
                              <a:gd name="T59" fmla="*/ 4 h 178"/>
                              <a:gd name="T60" fmla="*/ 38 w 154"/>
                              <a:gd name="T61" fmla="*/ 7 h 178"/>
                              <a:gd name="T62" fmla="*/ 40 w 154"/>
                              <a:gd name="T63" fmla="*/ 9 h 178"/>
                              <a:gd name="T64" fmla="*/ 53 w 154"/>
                              <a:gd name="T65" fmla="*/ 16 h 178"/>
                              <a:gd name="T66" fmla="*/ 80 w 154"/>
                              <a:gd name="T67" fmla="*/ 1 h 178"/>
                              <a:gd name="T68" fmla="*/ 111 w 154"/>
                              <a:gd name="T69" fmla="*/ 1 h 178"/>
                              <a:gd name="T70" fmla="*/ 133 w 154"/>
                              <a:gd name="T71" fmla="*/ 11 h 178"/>
                              <a:gd name="T72" fmla="*/ 147 w 154"/>
                              <a:gd name="T73" fmla="*/ 29 h 178"/>
                              <a:gd name="T74" fmla="*/ 154 w 154"/>
                              <a:gd name="T75" fmla="*/ 55 h 178"/>
                              <a:gd name="T76" fmla="*/ 154 w 154"/>
                              <a:gd name="T77" fmla="*/ 171 h 17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54" h="178">
                                <a:moveTo>
                                  <a:pt x="154" y="171"/>
                                </a:moveTo>
                                <a:lnTo>
                                  <a:pt x="154" y="172"/>
                                </a:lnTo>
                                <a:lnTo>
                                  <a:pt x="153" y="174"/>
                                </a:lnTo>
                                <a:lnTo>
                                  <a:pt x="152" y="176"/>
                                </a:lnTo>
                                <a:lnTo>
                                  <a:pt x="149" y="176"/>
                                </a:lnTo>
                                <a:lnTo>
                                  <a:pt x="147" y="177"/>
                                </a:lnTo>
                                <a:lnTo>
                                  <a:pt x="142" y="177"/>
                                </a:lnTo>
                                <a:lnTo>
                                  <a:pt x="138" y="178"/>
                                </a:lnTo>
                                <a:lnTo>
                                  <a:pt x="132" y="178"/>
                                </a:lnTo>
                                <a:lnTo>
                                  <a:pt x="126" y="178"/>
                                </a:lnTo>
                                <a:lnTo>
                                  <a:pt x="121" y="177"/>
                                </a:lnTo>
                                <a:lnTo>
                                  <a:pt x="116" y="177"/>
                                </a:lnTo>
                                <a:lnTo>
                                  <a:pt x="113" y="176"/>
                                </a:lnTo>
                                <a:lnTo>
                                  <a:pt x="111" y="176"/>
                                </a:lnTo>
                                <a:lnTo>
                                  <a:pt x="110" y="174"/>
                                </a:lnTo>
                                <a:lnTo>
                                  <a:pt x="109" y="172"/>
                                </a:lnTo>
                                <a:lnTo>
                                  <a:pt x="109" y="171"/>
                                </a:lnTo>
                                <a:lnTo>
                                  <a:pt x="109" y="78"/>
                                </a:lnTo>
                                <a:lnTo>
                                  <a:pt x="109" y="69"/>
                                </a:lnTo>
                                <a:lnTo>
                                  <a:pt x="107" y="60"/>
                                </a:lnTo>
                                <a:lnTo>
                                  <a:pt x="105" y="54"/>
                                </a:lnTo>
                                <a:lnTo>
                                  <a:pt x="102" y="49"/>
                                </a:lnTo>
                                <a:lnTo>
                                  <a:pt x="99" y="45"/>
                                </a:lnTo>
                                <a:lnTo>
                                  <a:pt x="94" y="41"/>
                                </a:lnTo>
                                <a:lnTo>
                                  <a:pt x="89" y="39"/>
                                </a:lnTo>
                                <a:lnTo>
                                  <a:pt x="81" y="39"/>
                                </a:lnTo>
                                <a:lnTo>
                                  <a:pt x="73" y="40"/>
                                </a:lnTo>
                                <a:lnTo>
                                  <a:pt x="64" y="45"/>
                                </a:lnTo>
                                <a:lnTo>
                                  <a:pt x="56" y="53"/>
                                </a:lnTo>
                                <a:lnTo>
                                  <a:pt x="46" y="64"/>
                                </a:lnTo>
                                <a:lnTo>
                                  <a:pt x="46" y="171"/>
                                </a:lnTo>
                                <a:lnTo>
                                  <a:pt x="46" y="172"/>
                                </a:lnTo>
                                <a:lnTo>
                                  <a:pt x="44" y="174"/>
                                </a:lnTo>
                                <a:lnTo>
                                  <a:pt x="43" y="176"/>
                                </a:lnTo>
                                <a:lnTo>
                                  <a:pt x="41" y="176"/>
                                </a:lnTo>
                                <a:lnTo>
                                  <a:pt x="38" y="177"/>
                                </a:lnTo>
                                <a:lnTo>
                                  <a:pt x="35" y="177"/>
                                </a:lnTo>
                                <a:lnTo>
                                  <a:pt x="30" y="178"/>
                                </a:lnTo>
                                <a:lnTo>
                                  <a:pt x="24" y="178"/>
                                </a:lnTo>
                                <a:lnTo>
                                  <a:pt x="17" y="178"/>
                                </a:lnTo>
                                <a:lnTo>
                                  <a:pt x="12" y="177"/>
                                </a:lnTo>
                                <a:lnTo>
                                  <a:pt x="8" y="177"/>
                                </a:lnTo>
                                <a:lnTo>
                                  <a:pt x="5" y="176"/>
                                </a:lnTo>
                                <a:lnTo>
                                  <a:pt x="3" y="176"/>
                                </a:lnTo>
                                <a:lnTo>
                                  <a:pt x="1" y="174"/>
                                </a:lnTo>
                                <a:lnTo>
                                  <a:pt x="0" y="172"/>
                                </a:lnTo>
                                <a:lnTo>
                                  <a:pt x="0" y="171"/>
                                </a:lnTo>
                                <a:lnTo>
                                  <a:pt x="0" y="9"/>
                                </a:lnTo>
                                <a:lnTo>
                                  <a:pt x="0" y="8"/>
                                </a:lnTo>
                                <a:lnTo>
                                  <a:pt x="1" y="7"/>
                                </a:lnTo>
                                <a:lnTo>
                                  <a:pt x="3" y="6"/>
                                </a:lnTo>
                                <a:lnTo>
                                  <a:pt x="5" y="4"/>
                                </a:lnTo>
                                <a:lnTo>
                                  <a:pt x="8" y="3"/>
                                </a:lnTo>
                                <a:lnTo>
                                  <a:pt x="10" y="3"/>
                                </a:lnTo>
                                <a:lnTo>
                                  <a:pt x="15" y="3"/>
                                </a:lnTo>
                                <a:lnTo>
                                  <a:pt x="20" y="2"/>
                                </a:lnTo>
                                <a:lnTo>
                                  <a:pt x="25" y="3"/>
                                </a:lnTo>
                                <a:lnTo>
                                  <a:pt x="30" y="3"/>
                                </a:lnTo>
                                <a:lnTo>
                                  <a:pt x="33" y="3"/>
                                </a:lnTo>
                                <a:lnTo>
                                  <a:pt x="35" y="4"/>
                                </a:lnTo>
                                <a:lnTo>
                                  <a:pt x="37" y="6"/>
                                </a:lnTo>
                                <a:lnTo>
                                  <a:pt x="38" y="7"/>
                                </a:lnTo>
                                <a:lnTo>
                                  <a:pt x="40" y="8"/>
                                </a:lnTo>
                                <a:lnTo>
                                  <a:pt x="40" y="9"/>
                                </a:lnTo>
                                <a:lnTo>
                                  <a:pt x="40" y="28"/>
                                </a:lnTo>
                                <a:lnTo>
                                  <a:pt x="53" y="16"/>
                                </a:lnTo>
                                <a:lnTo>
                                  <a:pt x="67" y="7"/>
                                </a:lnTo>
                                <a:lnTo>
                                  <a:pt x="80" y="1"/>
                                </a:lnTo>
                                <a:lnTo>
                                  <a:pt x="95" y="0"/>
                                </a:lnTo>
                                <a:lnTo>
                                  <a:pt x="111" y="1"/>
                                </a:lnTo>
                                <a:lnTo>
                                  <a:pt x="123" y="4"/>
                                </a:lnTo>
                                <a:lnTo>
                                  <a:pt x="133" y="11"/>
                                </a:lnTo>
                                <a:lnTo>
                                  <a:pt x="141" y="19"/>
                                </a:lnTo>
                                <a:lnTo>
                                  <a:pt x="147" y="29"/>
                                </a:lnTo>
                                <a:lnTo>
                                  <a:pt x="152" y="41"/>
                                </a:lnTo>
                                <a:lnTo>
                                  <a:pt x="154" y="55"/>
                                </a:lnTo>
                                <a:lnTo>
                                  <a:pt x="154" y="71"/>
                                </a:lnTo>
                                <a:lnTo>
                                  <a:pt x="154" y="17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43" name="Freeform 137"/>
                        <wps:cNvSpPr>
                          <a:spLocks/>
                        </wps:cNvSpPr>
                        <wps:spPr bwMode="auto">
                          <a:xfrm>
                            <a:off x="1247775" y="2816225"/>
                            <a:ext cx="61913" cy="117475"/>
                          </a:xfrm>
                          <a:custGeom>
                            <a:avLst/>
                            <a:gdLst>
                              <a:gd name="T0" fmla="*/ 115 w 115"/>
                              <a:gd name="T1" fmla="*/ 202 h 221"/>
                              <a:gd name="T2" fmla="*/ 112 w 115"/>
                              <a:gd name="T3" fmla="*/ 211 h 221"/>
                              <a:gd name="T4" fmla="*/ 109 w 115"/>
                              <a:gd name="T5" fmla="*/ 214 h 221"/>
                              <a:gd name="T6" fmla="*/ 102 w 115"/>
                              <a:gd name="T7" fmla="*/ 217 h 221"/>
                              <a:gd name="T8" fmla="*/ 94 w 115"/>
                              <a:gd name="T9" fmla="*/ 219 h 221"/>
                              <a:gd name="T10" fmla="*/ 84 w 115"/>
                              <a:gd name="T11" fmla="*/ 221 h 221"/>
                              <a:gd name="T12" fmla="*/ 67 w 115"/>
                              <a:gd name="T13" fmla="*/ 219 h 221"/>
                              <a:gd name="T14" fmla="*/ 47 w 115"/>
                              <a:gd name="T15" fmla="*/ 213 h 221"/>
                              <a:gd name="T16" fmla="*/ 34 w 115"/>
                              <a:gd name="T17" fmla="*/ 198 h 221"/>
                              <a:gd name="T18" fmla="*/ 27 w 115"/>
                              <a:gd name="T19" fmla="*/ 177 h 221"/>
                              <a:gd name="T20" fmla="*/ 27 w 115"/>
                              <a:gd name="T21" fmla="*/ 80 h 221"/>
                              <a:gd name="T22" fmla="*/ 4 w 115"/>
                              <a:gd name="T23" fmla="*/ 80 h 221"/>
                              <a:gd name="T24" fmla="*/ 1 w 115"/>
                              <a:gd name="T25" fmla="*/ 72 h 221"/>
                              <a:gd name="T26" fmla="*/ 0 w 115"/>
                              <a:gd name="T27" fmla="*/ 57 h 221"/>
                              <a:gd name="T28" fmla="*/ 1 w 115"/>
                              <a:gd name="T29" fmla="*/ 49 h 221"/>
                              <a:gd name="T30" fmla="*/ 4 w 115"/>
                              <a:gd name="T31" fmla="*/ 46 h 221"/>
                              <a:gd name="T32" fmla="*/ 6 w 115"/>
                              <a:gd name="T33" fmla="*/ 43 h 221"/>
                              <a:gd name="T34" fmla="*/ 27 w 115"/>
                              <a:gd name="T35" fmla="*/ 43 h 221"/>
                              <a:gd name="T36" fmla="*/ 27 w 115"/>
                              <a:gd name="T37" fmla="*/ 6 h 221"/>
                              <a:gd name="T38" fmla="*/ 30 w 115"/>
                              <a:gd name="T39" fmla="*/ 3 h 221"/>
                              <a:gd name="T40" fmla="*/ 35 w 115"/>
                              <a:gd name="T41" fmla="*/ 1 h 221"/>
                              <a:gd name="T42" fmla="*/ 43 w 115"/>
                              <a:gd name="T43" fmla="*/ 0 h 221"/>
                              <a:gd name="T44" fmla="*/ 56 w 115"/>
                              <a:gd name="T45" fmla="*/ 0 h 221"/>
                              <a:gd name="T46" fmla="*/ 64 w 115"/>
                              <a:gd name="T47" fmla="*/ 1 h 221"/>
                              <a:gd name="T48" fmla="*/ 70 w 115"/>
                              <a:gd name="T49" fmla="*/ 3 h 221"/>
                              <a:gd name="T50" fmla="*/ 72 w 115"/>
                              <a:gd name="T51" fmla="*/ 6 h 221"/>
                              <a:gd name="T52" fmla="*/ 72 w 115"/>
                              <a:gd name="T53" fmla="*/ 43 h 221"/>
                              <a:gd name="T54" fmla="*/ 109 w 115"/>
                              <a:gd name="T55" fmla="*/ 43 h 221"/>
                              <a:gd name="T56" fmla="*/ 111 w 115"/>
                              <a:gd name="T57" fmla="*/ 46 h 221"/>
                              <a:gd name="T58" fmla="*/ 114 w 115"/>
                              <a:gd name="T59" fmla="*/ 49 h 221"/>
                              <a:gd name="T60" fmla="*/ 115 w 115"/>
                              <a:gd name="T61" fmla="*/ 57 h 221"/>
                              <a:gd name="T62" fmla="*/ 115 w 115"/>
                              <a:gd name="T63" fmla="*/ 72 h 221"/>
                              <a:gd name="T64" fmla="*/ 111 w 115"/>
                              <a:gd name="T65" fmla="*/ 80 h 221"/>
                              <a:gd name="T66" fmla="*/ 72 w 115"/>
                              <a:gd name="T67" fmla="*/ 80 h 221"/>
                              <a:gd name="T68" fmla="*/ 73 w 115"/>
                              <a:gd name="T69" fmla="*/ 168 h 221"/>
                              <a:gd name="T70" fmla="*/ 82 w 115"/>
                              <a:gd name="T71" fmla="*/ 181 h 221"/>
                              <a:gd name="T72" fmla="*/ 95 w 115"/>
                              <a:gd name="T73" fmla="*/ 182 h 221"/>
                              <a:gd name="T74" fmla="*/ 100 w 115"/>
                              <a:gd name="T75" fmla="*/ 181 h 221"/>
                              <a:gd name="T76" fmla="*/ 105 w 115"/>
                              <a:gd name="T77" fmla="*/ 180 h 221"/>
                              <a:gd name="T78" fmla="*/ 109 w 115"/>
                              <a:gd name="T79" fmla="*/ 179 h 221"/>
                              <a:gd name="T80" fmla="*/ 111 w 115"/>
                              <a:gd name="T81" fmla="*/ 179 h 221"/>
                              <a:gd name="T82" fmla="*/ 112 w 115"/>
                              <a:gd name="T83" fmla="*/ 180 h 221"/>
                              <a:gd name="T84" fmla="*/ 114 w 115"/>
                              <a:gd name="T85" fmla="*/ 184 h 221"/>
                              <a:gd name="T86" fmla="*/ 115 w 115"/>
                              <a:gd name="T87" fmla="*/ 190 h 2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115" h="221">
                                <a:moveTo>
                                  <a:pt x="115" y="195"/>
                                </a:moveTo>
                                <a:lnTo>
                                  <a:pt x="115" y="202"/>
                                </a:lnTo>
                                <a:lnTo>
                                  <a:pt x="114" y="207"/>
                                </a:lnTo>
                                <a:lnTo>
                                  <a:pt x="112" y="211"/>
                                </a:lnTo>
                                <a:lnTo>
                                  <a:pt x="111" y="213"/>
                                </a:lnTo>
                                <a:lnTo>
                                  <a:pt x="109" y="214"/>
                                </a:lnTo>
                                <a:lnTo>
                                  <a:pt x="106" y="216"/>
                                </a:lnTo>
                                <a:lnTo>
                                  <a:pt x="102" y="217"/>
                                </a:lnTo>
                                <a:lnTo>
                                  <a:pt x="99" y="218"/>
                                </a:lnTo>
                                <a:lnTo>
                                  <a:pt x="94" y="219"/>
                                </a:lnTo>
                                <a:lnTo>
                                  <a:pt x="89" y="219"/>
                                </a:lnTo>
                                <a:lnTo>
                                  <a:pt x="84" y="221"/>
                                </a:lnTo>
                                <a:lnTo>
                                  <a:pt x="79" y="221"/>
                                </a:lnTo>
                                <a:lnTo>
                                  <a:pt x="67" y="219"/>
                                </a:lnTo>
                                <a:lnTo>
                                  <a:pt x="56" y="217"/>
                                </a:lnTo>
                                <a:lnTo>
                                  <a:pt x="47" y="213"/>
                                </a:lnTo>
                                <a:lnTo>
                                  <a:pt x="40" y="207"/>
                                </a:lnTo>
                                <a:lnTo>
                                  <a:pt x="34" y="198"/>
                                </a:lnTo>
                                <a:lnTo>
                                  <a:pt x="30" y="189"/>
                                </a:lnTo>
                                <a:lnTo>
                                  <a:pt x="27" y="177"/>
                                </a:lnTo>
                                <a:lnTo>
                                  <a:pt x="27" y="163"/>
                                </a:lnTo>
                                <a:lnTo>
                                  <a:pt x="27" y="80"/>
                                </a:lnTo>
                                <a:lnTo>
                                  <a:pt x="8" y="80"/>
                                </a:lnTo>
                                <a:lnTo>
                                  <a:pt x="4" y="80"/>
                                </a:lnTo>
                                <a:lnTo>
                                  <a:pt x="3" y="77"/>
                                </a:lnTo>
                                <a:lnTo>
                                  <a:pt x="1" y="72"/>
                                </a:lnTo>
                                <a:lnTo>
                                  <a:pt x="0" y="62"/>
                                </a:lnTo>
                                <a:lnTo>
                                  <a:pt x="0" y="57"/>
                                </a:lnTo>
                                <a:lnTo>
                                  <a:pt x="1" y="53"/>
                                </a:lnTo>
                                <a:lnTo>
                                  <a:pt x="1" y="49"/>
                                </a:lnTo>
                                <a:lnTo>
                                  <a:pt x="3" y="48"/>
                                </a:lnTo>
                                <a:lnTo>
                                  <a:pt x="4" y="46"/>
                                </a:lnTo>
                                <a:lnTo>
                                  <a:pt x="5" y="44"/>
                                </a:lnTo>
                                <a:lnTo>
                                  <a:pt x="6" y="43"/>
                                </a:lnTo>
                                <a:lnTo>
                                  <a:pt x="8" y="43"/>
                                </a:lnTo>
                                <a:lnTo>
                                  <a:pt x="27" y="43"/>
                                </a:lnTo>
                                <a:lnTo>
                                  <a:pt x="27" y="8"/>
                                </a:lnTo>
                                <a:lnTo>
                                  <a:pt x="27" y="6"/>
                                </a:lnTo>
                                <a:lnTo>
                                  <a:pt x="27" y="5"/>
                                </a:lnTo>
                                <a:lnTo>
                                  <a:pt x="30" y="3"/>
                                </a:lnTo>
                                <a:lnTo>
                                  <a:pt x="31" y="3"/>
                                </a:lnTo>
                                <a:lnTo>
                                  <a:pt x="35" y="1"/>
                                </a:lnTo>
                                <a:lnTo>
                                  <a:pt x="38" y="0"/>
                                </a:lnTo>
                                <a:lnTo>
                                  <a:pt x="43" y="0"/>
                                </a:lnTo>
                                <a:lnTo>
                                  <a:pt x="50" y="0"/>
                                </a:lnTo>
                                <a:lnTo>
                                  <a:pt x="56" y="0"/>
                                </a:lnTo>
                                <a:lnTo>
                                  <a:pt x="61" y="0"/>
                                </a:lnTo>
                                <a:lnTo>
                                  <a:pt x="64" y="1"/>
                                </a:lnTo>
                                <a:lnTo>
                                  <a:pt x="68" y="3"/>
                                </a:lnTo>
                                <a:lnTo>
                                  <a:pt x="70" y="3"/>
                                </a:lnTo>
                                <a:lnTo>
                                  <a:pt x="72" y="5"/>
                                </a:lnTo>
                                <a:lnTo>
                                  <a:pt x="72" y="6"/>
                                </a:lnTo>
                                <a:lnTo>
                                  <a:pt x="72" y="8"/>
                                </a:lnTo>
                                <a:lnTo>
                                  <a:pt x="72" y="43"/>
                                </a:lnTo>
                                <a:lnTo>
                                  <a:pt x="107" y="43"/>
                                </a:lnTo>
                                <a:lnTo>
                                  <a:pt x="109" y="43"/>
                                </a:lnTo>
                                <a:lnTo>
                                  <a:pt x="110" y="44"/>
                                </a:lnTo>
                                <a:lnTo>
                                  <a:pt x="111" y="46"/>
                                </a:lnTo>
                                <a:lnTo>
                                  <a:pt x="112" y="48"/>
                                </a:lnTo>
                                <a:lnTo>
                                  <a:pt x="114" y="49"/>
                                </a:lnTo>
                                <a:lnTo>
                                  <a:pt x="114" y="53"/>
                                </a:lnTo>
                                <a:lnTo>
                                  <a:pt x="115" y="57"/>
                                </a:lnTo>
                                <a:lnTo>
                                  <a:pt x="115" y="62"/>
                                </a:lnTo>
                                <a:lnTo>
                                  <a:pt x="115" y="72"/>
                                </a:lnTo>
                                <a:lnTo>
                                  <a:pt x="112" y="77"/>
                                </a:lnTo>
                                <a:lnTo>
                                  <a:pt x="111" y="80"/>
                                </a:lnTo>
                                <a:lnTo>
                                  <a:pt x="107" y="80"/>
                                </a:lnTo>
                                <a:lnTo>
                                  <a:pt x="72" y="80"/>
                                </a:lnTo>
                                <a:lnTo>
                                  <a:pt x="72" y="157"/>
                                </a:lnTo>
                                <a:lnTo>
                                  <a:pt x="73" y="168"/>
                                </a:lnTo>
                                <a:lnTo>
                                  <a:pt x="77" y="176"/>
                                </a:lnTo>
                                <a:lnTo>
                                  <a:pt x="82" y="181"/>
                                </a:lnTo>
                                <a:lnTo>
                                  <a:pt x="91" y="182"/>
                                </a:lnTo>
                                <a:lnTo>
                                  <a:pt x="95" y="182"/>
                                </a:lnTo>
                                <a:lnTo>
                                  <a:pt x="98" y="182"/>
                                </a:lnTo>
                                <a:lnTo>
                                  <a:pt x="100" y="181"/>
                                </a:lnTo>
                                <a:lnTo>
                                  <a:pt x="102" y="180"/>
                                </a:lnTo>
                                <a:lnTo>
                                  <a:pt x="105" y="180"/>
                                </a:lnTo>
                                <a:lnTo>
                                  <a:pt x="106" y="179"/>
                                </a:lnTo>
                                <a:lnTo>
                                  <a:pt x="109" y="179"/>
                                </a:lnTo>
                                <a:lnTo>
                                  <a:pt x="110" y="179"/>
                                </a:lnTo>
                                <a:lnTo>
                                  <a:pt x="111" y="179"/>
                                </a:lnTo>
                                <a:lnTo>
                                  <a:pt x="111" y="179"/>
                                </a:lnTo>
                                <a:lnTo>
                                  <a:pt x="112" y="180"/>
                                </a:lnTo>
                                <a:lnTo>
                                  <a:pt x="114" y="181"/>
                                </a:lnTo>
                                <a:lnTo>
                                  <a:pt x="114" y="184"/>
                                </a:lnTo>
                                <a:lnTo>
                                  <a:pt x="114" y="186"/>
                                </a:lnTo>
                                <a:lnTo>
                                  <a:pt x="115" y="190"/>
                                </a:lnTo>
                                <a:lnTo>
                                  <a:pt x="115" y="19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44" name="Freeform 138"/>
                        <wps:cNvSpPr>
                          <a:spLocks noEditPoints="1"/>
                        </wps:cNvSpPr>
                        <wps:spPr bwMode="auto">
                          <a:xfrm>
                            <a:off x="1319213" y="2838450"/>
                            <a:ext cx="77788" cy="95250"/>
                          </a:xfrm>
                          <a:custGeom>
                            <a:avLst/>
                            <a:gdLst>
                              <a:gd name="T0" fmla="*/ 146 w 146"/>
                              <a:gd name="T1" fmla="*/ 173 h 181"/>
                              <a:gd name="T2" fmla="*/ 142 w 146"/>
                              <a:gd name="T3" fmla="*/ 177 h 181"/>
                              <a:gd name="T4" fmla="*/ 134 w 146"/>
                              <a:gd name="T5" fmla="*/ 178 h 181"/>
                              <a:gd name="T6" fmla="*/ 120 w 146"/>
                              <a:gd name="T7" fmla="*/ 178 h 181"/>
                              <a:gd name="T8" fmla="*/ 112 w 146"/>
                              <a:gd name="T9" fmla="*/ 177 h 181"/>
                              <a:gd name="T10" fmla="*/ 109 w 146"/>
                              <a:gd name="T11" fmla="*/ 173 h 181"/>
                              <a:gd name="T12" fmla="*/ 109 w 146"/>
                              <a:gd name="T13" fmla="*/ 158 h 181"/>
                              <a:gd name="T14" fmla="*/ 86 w 146"/>
                              <a:gd name="T15" fmla="*/ 176 h 181"/>
                              <a:gd name="T16" fmla="*/ 57 w 146"/>
                              <a:gd name="T17" fmla="*/ 181 h 181"/>
                              <a:gd name="T18" fmla="*/ 34 w 146"/>
                              <a:gd name="T19" fmla="*/ 178 h 181"/>
                              <a:gd name="T20" fmla="*/ 16 w 146"/>
                              <a:gd name="T21" fmla="*/ 168 h 181"/>
                              <a:gd name="T22" fmla="*/ 3 w 146"/>
                              <a:gd name="T23" fmla="*/ 151 h 181"/>
                              <a:gd name="T24" fmla="*/ 0 w 146"/>
                              <a:gd name="T25" fmla="*/ 129 h 181"/>
                              <a:gd name="T26" fmla="*/ 4 w 146"/>
                              <a:gd name="T27" fmla="*/ 104 h 181"/>
                              <a:gd name="T28" fmla="*/ 20 w 146"/>
                              <a:gd name="T29" fmla="*/ 87 h 181"/>
                              <a:gd name="T30" fmla="*/ 49 w 146"/>
                              <a:gd name="T31" fmla="*/ 77 h 181"/>
                              <a:gd name="T32" fmla="*/ 86 w 146"/>
                              <a:gd name="T33" fmla="*/ 73 h 181"/>
                              <a:gd name="T34" fmla="*/ 102 w 146"/>
                              <a:gd name="T35" fmla="*/ 64 h 181"/>
                              <a:gd name="T36" fmla="*/ 101 w 146"/>
                              <a:gd name="T37" fmla="*/ 51 h 181"/>
                              <a:gd name="T38" fmla="*/ 96 w 146"/>
                              <a:gd name="T39" fmla="*/ 41 h 181"/>
                              <a:gd name="T40" fmla="*/ 86 w 146"/>
                              <a:gd name="T41" fmla="*/ 35 h 181"/>
                              <a:gd name="T42" fmla="*/ 71 w 146"/>
                              <a:gd name="T43" fmla="*/ 34 h 181"/>
                              <a:gd name="T44" fmla="*/ 51 w 146"/>
                              <a:gd name="T45" fmla="*/ 37 h 181"/>
                              <a:gd name="T46" fmla="*/ 35 w 146"/>
                              <a:gd name="T47" fmla="*/ 43 h 181"/>
                              <a:gd name="T48" fmla="*/ 23 w 146"/>
                              <a:gd name="T49" fmla="*/ 48 h 181"/>
                              <a:gd name="T50" fmla="*/ 16 w 146"/>
                              <a:gd name="T51" fmla="*/ 50 h 181"/>
                              <a:gd name="T52" fmla="*/ 13 w 146"/>
                              <a:gd name="T53" fmla="*/ 49 h 181"/>
                              <a:gd name="T54" fmla="*/ 11 w 146"/>
                              <a:gd name="T55" fmla="*/ 45 h 181"/>
                              <a:gd name="T56" fmla="*/ 8 w 146"/>
                              <a:gd name="T57" fmla="*/ 40 h 181"/>
                              <a:gd name="T58" fmla="*/ 8 w 146"/>
                              <a:gd name="T59" fmla="*/ 32 h 181"/>
                              <a:gd name="T60" fmla="*/ 9 w 146"/>
                              <a:gd name="T61" fmla="*/ 23 h 181"/>
                              <a:gd name="T62" fmla="*/ 12 w 146"/>
                              <a:gd name="T63" fmla="*/ 17 h 181"/>
                              <a:gd name="T64" fmla="*/ 22 w 146"/>
                              <a:gd name="T65" fmla="*/ 12 h 181"/>
                              <a:gd name="T66" fmla="*/ 36 w 146"/>
                              <a:gd name="T67" fmla="*/ 6 h 181"/>
                              <a:gd name="T68" fmla="*/ 55 w 146"/>
                              <a:gd name="T69" fmla="*/ 1 h 181"/>
                              <a:gd name="T70" fmla="*/ 75 w 146"/>
                              <a:gd name="T71" fmla="*/ 0 h 181"/>
                              <a:gd name="T72" fmla="*/ 108 w 146"/>
                              <a:gd name="T73" fmla="*/ 3 h 181"/>
                              <a:gd name="T74" fmla="*/ 130 w 146"/>
                              <a:gd name="T75" fmla="*/ 14 h 181"/>
                              <a:gd name="T76" fmla="*/ 142 w 146"/>
                              <a:gd name="T77" fmla="*/ 34 h 181"/>
                              <a:gd name="T78" fmla="*/ 146 w 146"/>
                              <a:gd name="T79" fmla="*/ 64 h 181"/>
                              <a:gd name="T80" fmla="*/ 102 w 146"/>
                              <a:gd name="T81" fmla="*/ 102 h 181"/>
                              <a:gd name="T82" fmla="*/ 73 w 146"/>
                              <a:gd name="T83" fmla="*/ 103 h 181"/>
                              <a:gd name="T84" fmla="*/ 59 w 146"/>
                              <a:gd name="T85" fmla="*/ 105 h 181"/>
                              <a:gd name="T86" fmla="*/ 49 w 146"/>
                              <a:gd name="T87" fmla="*/ 113 h 181"/>
                              <a:gd name="T88" fmla="*/ 44 w 146"/>
                              <a:gd name="T89" fmla="*/ 121 h 181"/>
                              <a:gd name="T90" fmla="*/ 45 w 146"/>
                              <a:gd name="T91" fmla="*/ 136 h 181"/>
                              <a:gd name="T92" fmla="*/ 57 w 146"/>
                              <a:gd name="T93" fmla="*/ 147 h 181"/>
                              <a:gd name="T94" fmla="*/ 77 w 146"/>
                              <a:gd name="T95" fmla="*/ 149 h 181"/>
                              <a:gd name="T96" fmla="*/ 93 w 146"/>
                              <a:gd name="T97" fmla="*/ 139 h 181"/>
                              <a:gd name="T98" fmla="*/ 102 w 146"/>
                              <a:gd name="T99" fmla="*/ 102 h 1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46" h="181">
                                <a:moveTo>
                                  <a:pt x="146" y="171"/>
                                </a:moveTo>
                                <a:lnTo>
                                  <a:pt x="146" y="173"/>
                                </a:lnTo>
                                <a:lnTo>
                                  <a:pt x="145" y="176"/>
                                </a:lnTo>
                                <a:lnTo>
                                  <a:pt x="142" y="177"/>
                                </a:lnTo>
                                <a:lnTo>
                                  <a:pt x="139" y="177"/>
                                </a:lnTo>
                                <a:lnTo>
                                  <a:pt x="134" y="178"/>
                                </a:lnTo>
                                <a:lnTo>
                                  <a:pt x="128" y="178"/>
                                </a:lnTo>
                                <a:lnTo>
                                  <a:pt x="120" y="178"/>
                                </a:lnTo>
                                <a:lnTo>
                                  <a:pt x="115" y="177"/>
                                </a:lnTo>
                                <a:lnTo>
                                  <a:pt x="112" y="177"/>
                                </a:lnTo>
                                <a:lnTo>
                                  <a:pt x="110" y="176"/>
                                </a:lnTo>
                                <a:lnTo>
                                  <a:pt x="109" y="173"/>
                                </a:lnTo>
                                <a:lnTo>
                                  <a:pt x="109" y="171"/>
                                </a:lnTo>
                                <a:lnTo>
                                  <a:pt x="109" y="158"/>
                                </a:lnTo>
                                <a:lnTo>
                                  <a:pt x="98" y="168"/>
                                </a:lnTo>
                                <a:lnTo>
                                  <a:pt x="86" y="176"/>
                                </a:lnTo>
                                <a:lnTo>
                                  <a:pt x="73" y="181"/>
                                </a:lnTo>
                                <a:lnTo>
                                  <a:pt x="57" y="181"/>
                                </a:lnTo>
                                <a:lnTo>
                                  <a:pt x="45" y="181"/>
                                </a:lnTo>
                                <a:lnTo>
                                  <a:pt x="34" y="178"/>
                                </a:lnTo>
                                <a:lnTo>
                                  <a:pt x="24" y="173"/>
                                </a:lnTo>
                                <a:lnTo>
                                  <a:pt x="16" y="168"/>
                                </a:lnTo>
                                <a:lnTo>
                                  <a:pt x="8" y="161"/>
                                </a:lnTo>
                                <a:lnTo>
                                  <a:pt x="3" y="151"/>
                                </a:lnTo>
                                <a:lnTo>
                                  <a:pt x="0" y="141"/>
                                </a:lnTo>
                                <a:lnTo>
                                  <a:pt x="0" y="129"/>
                                </a:lnTo>
                                <a:lnTo>
                                  <a:pt x="0" y="115"/>
                                </a:lnTo>
                                <a:lnTo>
                                  <a:pt x="4" y="104"/>
                                </a:lnTo>
                                <a:lnTo>
                                  <a:pt x="11" y="94"/>
                                </a:lnTo>
                                <a:lnTo>
                                  <a:pt x="20" y="87"/>
                                </a:lnTo>
                                <a:lnTo>
                                  <a:pt x="33" y="81"/>
                                </a:lnTo>
                                <a:lnTo>
                                  <a:pt x="49" y="77"/>
                                </a:lnTo>
                                <a:lnTo>
                                  <a:pt x="65" y="75"/>
                                </a:lnTo>
                                <a:lnTo>
                                  <a:pt x="86" y="73"/>
                                </a:lnTo>
                                <a:lnTo>
                                  <a:pt x="102" y="73"/>
                                </a:lnTo>
                                <a:lnTo>
                                  <a:pt x="102" y="64"/>
                                </a:lnTo>
                                <a:lnTo>
                                  <a:pt x="102" y="57"/>
                                </a:lnTo>
                                <a:lnTo>
                                  <a:pt x="101" y="51"/>
                                </a:lnTo>
                                <a:lnTo>
                                  <a:pt x="98" y="45"/>
                                </a:lnTo>
                                <a:lnTo>
                                  <a:pt x="96" y="41"/>
                                </a:lnTo>
                                <a:lnTo>
                                  <a:pt x="91" y="38"/>
                                </a:lnTo>
                                <a:lnTo>
                                  <a:pt x="86" y="35"/>
                                </a:lnTo>
                                <a:lnTo>
                                  <a:pt x="80" y="34"/>
                                </a:lnTo>
                                <a:lnTo>
                                  <a:pt x="71" y="34"/>
                                </a:lnTo>
                                <a:lnTo>
                                  <a:pt x="60" y="34"/>
                                </a:lnTo>
                                <a:lnTo>
                                  <a:pt x="51" y="37"/>
                                </a:lnTo>
                                <a:lnTo>
                                  <a:pt x="43" y="39"/>
                                </a:lnTo>
                                <a:lnTo>
                                  <a:pt x="35" y="43"/>
                                </a:lnTo>
                                <a:lnTo>
                                  <a:pt x="29" y="45"/>
                                </a:lnTo>
                                <a:lnTo>
                                  <a:pt x="23" y="48"/>
                                </a:lnTo>
                                <a:lnTo>
                                  <a:pt x="19" y="50"/>
                                </a:lnTo>
                                <a:lnTo>
                                  <a:pt x="16" y="50"/>
                                </a:lnTo>
                                <a:lnTo>
                                  <a:pt x="14" y="50"/>
                                </a:lnTo>
                                <a:lnTo>
                                  <a:pt x="13" y="49"/>
                                </a:lnTo>
                                <a:lnTo>
                                  <a:pt x="11" y="48"/>
                                </a:lnTo>
                                <a:lnTo>
                                  <a:pt x="11" y="45"/>
                                </a:lnTo>
                                <a:lnTo>
                                  <a:pt x="9" y="43"/>
                                </a:lnTo>
                                <a:lnTo>
                                  <a:pt x="8" y="40"/>
                                </a:lnTo>
                                <a:lnTo>
                                  <a:pt x="8" y="37"/>
                                </a:lnTo>
                                <a:lnTo>
                                  <a:pt x="8" y="32"/>
                                </a:lnTo>
                                <a:lnTo>
                                  <a:pt x="8" y="27"/>
                                </a:lnTo>
                                <a:lnTo>
                                  <a:pt x="9" y="23"/>
                                </a:lnTo>
                                <a:lnTo>
                                  <a:pt x="11" y="20"/>
                                </a:lnTo>
                                <a:lnTo>
                                  <a:pt x="12" y="17"/>
                                </a:lnTo>
                                <a:lnTo>
                                  <a:pt x="16" y="14"/>
                                </a:lnTo>
                                <a:lnTo>
                                  <a:pt x="22" y="12"/>
                                </a:lnTo>
                                <a:lnTo>
                                  <a:pt x="28" y="8"/>
                                </a:lnTo>
                                <a:lnTo>
                                  <a:pt x="36" y="6"/>
                                </a:lnTo>
                                <a:lnTo>
                                  <a:pt x="45" y="3"/>
                                </a:lnTo>
                                <a:lnTo>
                                  <a:pt x="55" y="1"/>
                                </a:lnTo>
                                <a:lnTo>
                                  <a:pt x="65" y="0"/>
                                </a:lnTo>
                                <a:lnTo>
                                  <a:pt x="75" y="0"/>
                                </a:lnTo>
                                <a:lnTo>
                                  <a:pt x="93" y="0"/>
                                </a:lnTo>
                                <a:lnTo>
                                  <a:pt x="108" y="3"/>
                                </a:lnTo>
                                <a:lnTo>
                                  <a:pt x="120" y="8"/>
                                </a:lnTo>
                                <a:lnTo>
                                  <a:pt x="130" y="14"/>
                                </a:lnTo>
                                <a:lnTo>
                                  <a:pt x="137" y="23"/>
                                </a:lnTo>
                                <a:lnTo>
                                  <a:pt x="142" y="34"/>
                                </a:lnTo>
                                <a:lnTo>
                                  <a:pt x="146" y="48"/>
                                </a:lnTo>
                                <a:lnTo>
                                  <a:pt x="146" y="64"/>
                                </a:lnTo>
                                <a:lnTo>
                                  <a:pt x="146" y="171"/>
                                </a:lnTo>
                                <a:close/>
                                <a:moveTo>
                                  <a:pt x="102" y="102"/>
                                </a:moveTo>
                                <a:lnTo>
                                  <a:pt x="84" y="102"/>
                                </a:lnTo>
                                <a:lnTo>
                                  <a:pt x="73" y="103"/>
                                </a:lnTo>
                                <a:lnTo>
                                  <a:pt x="66" y="104"/>
                                </a:lnTo>
                                <a:lnTo>
                                  <a:pt x="59" y="105"/>
                                </a:lnTo>
                                <a:lnTo>
                                  <a:pt x="52" y="109"/>
                                </a:lnTo>
                                <a:lnTo>
                                  <a:pt x="49" y="113"/>
                                </a:lnTo>
                                <a:lnTo>
                                  <a:pt x="46" y="117"/>
                                </a:lnTo>
                                <a:lnTo>
                                  <a:pt x="44" y="121"/>
                                </a:lnTo>
                                <a:lnTo>
                                  <a:pt x="44" y="128"/>
                                </a:lnTo>
                                <a:lnTo>
                                  <a:pt x="45" y="136"/>
                                </a:lnTo>
                                <a:lnTo>
                                  <a:pt x="50" y="144"/>
                                </a:lnTo>
                                <a:lnTo>
                                  <a:pt x="57" y="147"/>
                                </a:lnTo>
                                <a:lnTo>
                                  <a:pt x="67" y="149"/>
                                </a:lnTo>
                                <a:lnTo>
                                  <a:pt x="77" y="149"/>
                                </a:lnTo>
                                <a:lnTo>
                                  <a:pt x="86" y="144"/>
                                </a:lnTo>
                                <a:lnTo>
                                  <a:pt x="93" y="139"/>
                                </a:lnTo>
                                <a:lnTo>
                                  <a:pt x="102" y="130"/>
                                </a:lnTo>
                                <a:lnTo>
                                  <a:pt x="102" y="10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45" name="Freeform 139"/>
                        <wps:cNvSpPr>
                          <a:spLocks/>
                        </wps:cNvSpPr>
                        <wps:spPr bwMode="auto">
                          <a:xfrm>
                            <a:off x="1420813" y="2798762"/>
                            <a:ext cx="79375" cy="133350"/>
                          </a:xfrm>
                          <a:custGeom>
                            <a:avLst/>
                            <a:gdLst>
                              <a:gd name="T0" fmla="*/ 149 w 149"/>
                              <a:gd name="T1" fmla="*/ 247 h 252"/>
                              <a:gd name="T2" fmla="*/ 147 w 149"/>
                              <a:gd name="T3" fmla="*/ 250 h 252"/>
                              <a:gd name="T4" fmla="*/ 141 w 149"/>
                              <a:gd name="T5" fmla="*/ 251 h 252"/>
                              <a:gd name="T6" fmla="*/ 133 w 149"/>
                              <a:gd name="T7" fmla="*/ 252 h 252"/>
                              <a:gd name="T8" fmla="*/ 119 w 149"/>
                              <a:gd name="T9" fmla="*/ 252 h 252"/>
                              <a:gd name="T10" fmla="*/ 109 w 149"/>
                              <a:gd name="T11" fmla="*/ 251 h 252"/>
                              <a:gd name="T12" fmla="*/ 103 w 149"/>
                              <a:gd name="T13" fmla="*/ 250 h 252"/>
                              <a:gd name="T14" fmla="*/ 101 w 149"/>
                              <a:gd name="T15" fmla="*/ 246 h 252"/>
                              <a:gd name="T16" fmla="*/ 45 w 149"/>
                              <a:gd name="T17" fmla="*/ 160 h 252"/>
                              <a:gd name="T18" fmla="*/ 45 w 149"/>
                              <a:gd name="T19" fmla="*/ 246 h 252"/>
                              <a:gd name="T20" fmla="*/ 43 w 149"/>
                              <a:gd name="T21" fmla="*/ 250 h 252"/>
                              <a:gd name="T22" fmla="*/ 38 w 149"/>
                              <a:gd name="T23" fmla="*/ 251 h 252"/>
                              <a:gd name="T24" fmla="*/ 29 w 149"/>
                              <a:gd name="T25" fmla="*/ 252 h 252"/>
                              <a:gd name="T26" fmla="*/ 16 w 149"/>
                              <a:gd name="T27" fmla="*/ 252 h 252"/>
                              <a:gd name="T28" fmla="*/ 7 w 149"/>
                              <a:gd name="T29" fmla="*/ 251 h 252"/>
                              <a:gd name="T30" fmla="*/ 2 w 149"/>
                              <a:gd name="T31" fmla="*/ 250 h 252"/>
                              <a:gd name="T32" fmla="*/ 0 w 149"/>
                              <a:gd name="T33" fmla="*/ 246 h 252"/>
                              <a:gd name="T34" fmla="*/ 0 w 149"/>
                              <a:gd name="T35" fmla="*/ 7 h 252"/>
                              <a:gd name="T36" fmla="*/ 1 w 149"/>
                              <a:gd name="T37" fmla="*/ 5 h 252"/>
                              <a:gd name="T38" fmla="*/ 5 w 149"/>
                              <a:gd name="T39" fmla="*/ 2 h 252"/>
                              <a:gd name="T40" fmla="*/ 12 w 149"/>
                              <a:gd name="T41" fmla="*/ 1 h 252"/>
                              <a:gd name="T42" fmla="*/ 22 w 149"/>
                              <a:gd name="T43" fmla="*/ 0 h 252"/>
                              <a:gd name="T44" fmla="*/ 33 w 149"/>
                              <a:gd name="T45" fmla="*/ 1 h 252"/>
                              <a:gd name="T46" fmla="*/ 40 w 149"/>
                              <a:gd name="T47" fmla="*/ 2 h 252"/>
                              <a:gd name="T48" fmla="*/ 44 w 149"/>
                              <a:gd name="T49" fmla="*/ 5 h 252"/>
                              <a:gd name="T50" fmla="*/ 45 w 149"/>
                              <a:gd name="T51" fmla="*/ 7 h 252"/>
                              <a:gd name="T52" fmla="*/ 93 w 149"/>
                              <a:gd name="T53" fmla="*/ 85 h 252"/>
                              <a:gd name="T54" fmla="*/ 96 w 149"/>
                              <a:gd name="T55" fmla="*/ 81 h 252"/>
                              <a:gd name="T56" fmla="*/ 101 w 149"/>
                              <a:gd name="T57" fmla="*/ 78 h 252"/>
                              <a:gd name="T58" fmla="*/ 108 w 149"/>
                              <a:gd name="T59" fmla="*/ 77 h 252"/>
                              <a:gd name="T60" fmla="*/ 119 w 149"/>
                              <a:gd name="T61" fmla="*/ 76 h 252"/>
                              <a:gd name="T62" fmla="*/ 130 w 149"/>
                              <a:gd name="T63" fmla="*/ 77 h 252"/>
                              <a:gd name="T64" fmla="*/ 138 w 149"/>
                              <a:gd name="T65" fmla="*/ 78 h 252"/>
                              <a:gd name="T66" fmla="*/ 143 w 149"/>
                              <a:gd name="T67" fmla="*/ 81 h 252"/>
                              <a:gd name="T68" fmla="*/ 143 w 149"/>
                              <a:gd name="T69" fmla="*/ 83 h 252"/>
                              <a:gd name="T70" fmla="*/ 141 w 149"/>
                              <a:gd name="T71" fmla="*/ 90 h 252"/>
                              <a:gd name="T72" fmla="*/ 138 w 149"/>
                              <a:gd name="T73" fmla="*/ 96 h 252"/>
                              <a:gd name="T74" fmla="*/ 145 w 149"/>
                              <a:gd name="T75" fmla="*/ 234 h 252"/>
                              <a:gd name="T76" fmla="*/ 149 w 149"/>
                              <a:gd name="T77" fmla="*/ 240 h 252"/>
                              <a:gd name="T78" fmla="*/ 149 w 149"/>
                              <a:gd name="T79" fmla="*/ 245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149" h="252">
                                <a:moveTo>
                                  <a:pt x="149" y="245"/>
                                </a:moveTo>
                                <a:lnTo>
                                  <a:pt x="149" y="247"/>
                                </a:lnTo>
                                <a:lnTo>
                                  <a:pt x="149" y="248"/>
                                </a:lnTo>
                                <a:lnTo>
                                  <a:pt x="147" y="250"/>
                                </a:lnTo>
                                <a:lnTo>
                                  <a:pt x="145" y="251"/>
                                </a:lnTo>
                                <a:lnTo>
                                  <a:pt x="141" y="251"/>
                                </a:lnTo>
                                <a:lnTo>
                                  <a:pt x="138" y="251"/>
                                </a:lnTo>
                                <a:lnTo>
                                  <a:pt x="133" y="252"/>
                                </a:lnTo>
                                <a:lnTo>
                                  <a:pt x="125" y="252"/>
                                </a:lnTo>
                                <a:lnTo>
                                  <a:pt x="119" y="252"/>
                                </a:lnTo>
                                <a:lnTo>
                                  <a:pt x="114" y="252"/>
                                </a:lnTo>
                                <a:lnTo>
                                  <a:pt x="109" y="251"/>
                                </a:lnTo>
                                <a:lnTo>
                                  <a:pt x="106" y="251"/>
                                </a:lnTo>
                                <a:lnTo>
                                  <a:pt x="103" y="250"/>
                                </a:lnTo>
                                <a:lnTo>
                                  <a:pt x="102" y="248"/>
                                </a:lnTo>
                                <a:lnTo>
                                  <a:pt x="101" y="246"/>
                                </a:lnTo>
                                <a:lnTo>
                                  <a:pt x="98" y="245"/>
                                </a:lnTo>
                                <a:lnTo>
                                  <a:pt x="45" y="160"/>
                                </a:lnTo>
                                <a:lnTo>
                                  <a:pt x="45" y="245"/>
                                </a:lnTo>
                                <a:lnTo>
                                  <a:pt x="45" y="246"/>
                                </a:lnTo>
                                <a:lnTo>
                                  <a:pt x="44" y="248"/>
                                </a:lnTo>
                                <a:lnTo>
                                  <a:pt x="43" y="250"/>
                                </a:lnTo>
                                <a:lnTo>
                                  <a:pt x="40" y="250"/>
                                </a:lnTo>
                                <a:lnTo>
                                  <a:pt x="38" y="251"/>
                                </a:lnTo>
                                <a:lnTo>
                                  <a:pt x="33" y="251"/>
                                </a:lnTo>
                                <a:lnTo>
                                  <a:pt x="29" y="252"/>
                                </a:lnTo>
                                <a:lnTo>
                                  <a:pt x="22" y="252"/>
                                </a:lnTo>
                                <a:lnTo>
                                  <a:pt x="16" y="252"/>
                                </a:lnTo>
                                <a:lnTo>
                                  <a:pt x="12" y="251"/>
                                </a:lnTo>
                                <a:lnTo>
                                  <a:pt x="7" y="251"/>
                                </a:lnTo>
                                <a:lnTo>
                                  <a:pt x="5" y="250"/>
                                </a:lnTo>
                                <a:lnTo>
                                  <a:pt x="2" y="250"/>
                                </a:lnTo>
                                <a:lnTo>
                                  <a:pt x="1" y="248"/>
                                </a:lnTo>
                                <a:lnTo>
                                  <a:pt x="0" y="246"/>
                                </a:lnTo>
                                <a:lnTo>
                                  <a:pt x="0" y="245"/>
                                </a:lnTo>
                                <a:lnTo>
                                  <a:pt x="0" y="7"/>
                                </a:lnTo>
                                <a:lnTo>
                                  <a:pt x="0" y="6"/>
                                </a:lnTo>
                                <a:lnTo>
                                  <a:pt x="1" y="5"/>
                                </a:lnTo>
                                <a:lnTo>
                                  <a:pt x="2" y="3"/>
                                </a:lnTo>
                                <a:lnTo>
                                  <a:pt x="5" y="2"/>
                                </a:lnTo>
                                <a:lnTo>
                                  <a:pt x="7" y="1"/>
                                </a:lnTo>
                                <a:lnTo>
                                  <a:pt x="12" y="1"/>
                                </a:lnTo>
                                <a:lnTo>
                                  <a:pt x="16" y="0"/>
                                </a:lnTo>
                                <a:lnTo>
                                  <a:pt x="22" y="0"/>
                                </a:lnTo>
                                <a:lnTo>
                                  <a:pt x="29" y="0"/>
                                </a:lnTo>
                                <a:lnTo>
                                  <a:pt x="33" y="1"/>
                                </a:lnTo>
                                <a:lnTo>
                                  <a:pt x="38" y="1"/>
                                </a:lnTo>
                                <a:lnTo>
                                  <a:pt x="40" y="2"/>
                                </a:lnTo>
                                <a:lnTo>
                                  <a:pt x="43" y="3"/>
                                </a:lnTo>
                                <a:lnTo>
                                  <a:pt x="44" y="5"/>
                                </a:lnTo>
                                <a:lnTo>
                                  <a:pt x="45" y="6"/>
                                </a:lnTo>
                                <a:lnTo>
                                  <a:pt x="45" y="7"/>
                                </a:lnTo>
                                <a:lnTo>
                                  <a:pt x="45" y="149"/>
                                </a:lnTo>
                                <a:lnTo>
                                  <a:pt x="93" y="85"/>
                                </a:lnTo>
                                <a:lnTo>
                                  <a:pt x="94" y="82"/>
                                </a:lnTo>
                                <a:lnTo>
                                  <a:pt x="96" y="81"/>
                                </a:lnTo>
                                <a:lnTo>
                                  <a:pt x="98" y="80"/>
                                </a:lnTo>
                                <a:lnTo>
                                  <a:pt x="101" y="78"/>
                                </a:lnTo>
                                <a:lnTo>
                                  <a:pt x="104" y="77"/>
                                </a:lnTo>
                                <a:lnTo>
                                  <a:pt x="108" y="77"/>
                                </a:lnTo>
                                <a:lnTo>
                                  <a:pt x="113" y="77"/>
                                </a:lnTo>
                                <a:lnTo>
                                  <a:pt x="119" y="76"/>
                                </a:lnTo>
                                <a:lnTo>
                                  <a:pt x="125" y="77"/>
                                </a:lnTo>
                                <a:lnTo>
                                  <a:pt x="130" y="77"/>
                                </a:lnTo>
                                <a:lnTo>
                                  <a:pt x="135" y="77"/>
                                </a:lnTo>
                                <a:lnTo>
                                  <a:pt x="138" y="78"/>
                                </a:lnTo>
                                <a:lnTo>
                                  <a:pt x="140" y="80"/>
                                </a:lnTo>
                                <a:lnTo>
                                  <a:pt x="143" y="81"/>
                                </a:lnTo>
                                <a:lnTo>
                                  <a:pt x="143" y="82"/>
                                </a:lnTo>
                                <a:lnTo>
                                  <a:pt x="143" y="83"/>
                                </a:lnTo>
                                <a:lnTo>
                                  <a:pt x="143" y="87"/>
                                </a:lnTo>
                                <a:lnTo>
                                  <a:pt x="141" y="90"/>
                                </a:lnTo>
                                <a:lnTo>
                                  <a:pt x="140" y="93"/>
                                </a:lnTo>
                                <a:lnTo>
                                  <a:pt x="138" y="96"/>
                                </a:lnTo>
                                <a:lnTo>
                                  <a:pt x="91" y="150"/>
                                </a:lnTo>
                                <a:lnTo>
                                  <a:pt x="145" y="234"/>
                                </a:lnTo>
                                <a:lnTo>
                                  <a:pt x="147" y="237"/>
                                </a:lnTo>
                                <a:lnTo>
                                  <a:pt x="149" y="240"/>
                                </a:lnTo>
                                <a:lnTo>
                                  <a:pt x="149" y="242"/>
                                </a:lnTo>
                                <a:lnTo>
                                  <a:pt x="149" y="2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46" name="Freeform 140"/>
                        <wps:cNvSpPr>
                          <a:spLocks noEditPoints="1"/>
                        </wps:cNvSpPr>
                        <wps:spPr bwMode="auto">
                          <a:xfrm>
                            <a:off x="1504950" y="2838450"/>
                            <a:ext cx="84138" cy="95250"/>
                          </a:xfrm>
                          <a:custGeom>
                            <a:avLst/>
                            <a:gdLst>
                              <a:gd name="T0" fmla="*/ 158 w 159"/>
                              <a:gd name="T1" fmla="*/ 93 h 181"/>
                              <a:gd name="T2" fmla="*/ 151 w 159"/>
                              <a:gd name="T3" fmla="*/ 102 h 181"/>
                              <a:gd name="T4" fmla="*/ 47 w 159"/>
                              <a:gd name="T5" fmla="*/ 102 h 181"/>
                              <a:gd name="T6" fmla="*/ 50 w 159"/>
                              <a:gd name="T7" fmla="*/ 120 h 181"/>
                              <a:gd name="T8" fmla="*/ 57 w 159"/>
                              <a:gd name="T9" fmla="*/ 135 h 181"/>
                              <a:gd name="T10" fmla="*/ 71 w 159"/>
                              <a:gd name="T11" fmla="*/ 144 h 181"/>
                              <a:gd name="T12" fmla="*/ 91 w 159"/>
                              <a:gd name="T13" fmla="*/ 147 h 181"/>
                              <a:gd name="T14" fmla="*/ 112 w 159"/>
                              <a:gd name="T15" fmla="*/ 145 h 181"/>
                              <a:gd name="T16" fmla="*/ 127 w 159"/>
                              <a:gd name="T17" fmla="*/ 141 h 181"/>
                              <a:gd name="T18" fmla="*/ 138 w 159"/>
                              <a:gd name="T19" fmla="*/ 137 h 181"/>
                              <a:gd name="T20" fmla="*/ 146 w 159"/>
                              <a:gd name="T21" fmla="*/ 136 h 181"/>
                              <a:gd name="T22" fmla="*/ 148 w 159"/>
                              <a:gd name="T23" fmla="*/ 136 h 181"/>
                              <a:gd name="T24" fmla="*/ 149 w 159"/>
                              <a:gd name="T25" fmla="*/ 139 h 181"/>
                              <a:gd name="T26" fmla="*/ 151 w 159"/>
                              <a:gd name="T27" fmla="*/ 144 h 181"/>
                              <a:gd name="T28" fmla="*/ 152 w 159"/>
                              <a:gd name="T29" fmla="*/ 151 h 181"/>
                              <a:gd name="T30" fmla="*/ 151 w 159"/>
                              <a:gd name="T31" fmla="*/ 157 h 181"/>
                              <a:gd name="T32" fmla="*/ 151 w 159"/>
                              <a:gd name="T33" fmla="*/ 162 h 181"/>
                              <a:gd name="T34" fmla="*/ 149 w 159"/>
                              <a:gd name="T35" fmla="*/ 166 h 181"/>
                              <a:gd name="T36" fmla="*/ 147 w 159"/>
                              <a:gd name="T37" fmla="*/ 168 h 181"/>
                              <a:gd name="T38" fmla="*/ 141 w 159"/>
                              <a:gd name="T39" fmla="*/ 172 h 181"/>
                              <a:gd name="T40" fmla="*/ 127 w 159"/>
                              <a:gd name="T41" fmla="*/ 176 h 181"/>
                              <a:gd name="T42" fmla="*/ 109 w 159"/>
                              <a:gd name="T43" fmla="*/ 179 h 181"/>
                              <a:gd name="T44" fmla="*/ 87 w 159"/>
                              <a:gd name="T45" fmla="*/ 181 h 181"/>
                              <a:gd name="T46" fmla="*/ 50 w 159"/>
                              <a:gd name="T47" fmla="*/ 176 h 181"/>
                              <a:gd name="T48" fmla="*/ 22 w 159"/>
                              <a:gd name="T49" fmla="*/ 160 h 181"/>
                              <a:gd name="T50" fmla="*/ 6 w 159"/>
                              <a:gd name="T51" fmla="*/ 131 h 181"/>
                              <a:gd name="T52" fmla="*/ 0 w 159"/>
                              <a:gd name="T53" fmla="*/ 92 h 181"/>
                              <a:gd name="T54" fmla="*/ 6 w 159"/>
                              <a:gd name="T55" fmla="*/ 54 h 181"/>
                              <a:gd name="T56" fmla="*/ 22 w 159"/>
                              <a:gd name="T57" fmla="*/ 24 h 181"/>
                              <a:gd name="T58" fmla="*/ 48 w 159"/>
                              <a:gd name="T59" fmla="*/ 6 h 181"/>
                              <a:gd name="T60" fmla="*/ 83 w 159"/>
                              <a:gd name="T61" fmla="*/ 0 h 181"/>
                              <a:gd name="T62" fmla="*/ 117 w 159"/>
                              <a:gd name="T63" fmla="*/ 6 h 181"/>
                              <a:gd name="T64" fmla="*/ 141 w 159"/>
                              <a:gd name="T65" fmla="*/ 22 h 181"/>
                              <a:gd name="T66" fmla="*/ 154 w 159"/>
                              <a:gd name="T67" fmla="*/ 48 h 181"/>
                              <a:gd name="T68" fmla="*/ 159 w 159"/>
                              <a:gd name="T69" fmla="*/ 78 h 181"/>
                              <a:gd name="T70" fmla="*/ 115 w 159"/>
                              <a:gd name="T71" fmla="*/ 72 h 181"/>
                              <a:gd name="T72" fmla="*/ 107 w 159"/>
                              <a:gd name="T73" fmla="*/ 43 h 181"/>
                              <a:gd name="T74" fmla="*/ 90 w 159"/>
                              <a:gd name="T75" fmla="*/ 32 h 181"/>
                              <a:gd name="T76" fmla="*/ 73 w 159"/>
                              <a:gd name="T77" fmla="*/ 32 h 181"/>
                              <a:gd name="T78" fmla="*/ 61 w 159"/>
                              <a:gd name="T79" fmla="*/ 39 h 181"/>
                              <a:gd name="T80" fmla="*/ 52 w 159"/>
                              <a:gd name="T81" fmla="*/ 50 h 181"/>
                              <a:gd name="T82" fmla="*/ 47 w 159"/>
                              <a:gd name="T83" fmla="*/ 65 h 181"/>
                              <a:gd name="T84" fmla="*/ 115 w 159"/>
                              <a:gd name="T85" fmla="*/ 72 h 1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59" h="181">
                                <a:moveTo>
                                  <a:pt x="159" y="86"/>
                                </a:moveTo>
                                <a:lnTo>
                                  <a:pt x="158" y="93"/>
                                </a:lnTo>
                                <a:lnTo>
                                  <a:pt x="155" y="98"/>
                                </a:lnTo>
                                <a:lnTo>
                                  <a:pt x="151" y="102"/>
                                </a:lnTo>
                                <a:lnTo>
                                  <a:pt x="144" y="102"/>
                                </a:lnTo>
                                <a:lnTo>
                                  <a:pt x="47" y="102"/>
                                </a:lnTo>
                                <a:lnTo>
                                  <a:pt x="47" y="112"/>
                                </a:lnTo>
                                <a:lnTo>
                                  <a:pt x="50" y="120"/>
                                </a:lnTo>
                                <a:lnTo>
                                  <a:pt x="52" y="129"/>
                                </a:lnTo>
                                <a:lnTo>
                                  <a:pt x="57" y="135"/>
                                </a:lnTo>
                                <a:lnTo>
                                  <a:pt x="63" y="140"/>
                                </a:lnTo>
                                <a:lnTo>
                                  <a:pt x="71" y="144"/>
                                </a:lnTo>
                                <a:lnTo>
                                  <a:pt x="79" y="146"/>
                                </a:lnTo>
                                <a:lnTo>
                                  <a:pt x="91" y="147"/>
                                </a:lnTo>
                                <a:lnTo>
                                  <a:pt x="103" y="146"/>
                                </a:lnTo>
                                <a:lnTo>
                                  <a:pt x="112" y="145"/>
                                </a:lnTo>
                                <a:lnTo>
                                  <a:pt x="121" y="144"/>
                                </a:lnTo>
                                <a:lnTo>
                                  <a:pt x="127" y="141"/>
                                </a:lnTo>
                                <a:lnTo>
                                  <a:pt x="133" y="139"/>
                                </a:lnTo>
                                <a:lnTo>
                                  <a:pt x="138" y="137"/>
                                </a:lnTo>
                                <a:lnTo>
                                  <a:pt x="142" y="136"/>
                                </a:lnTo>
                                <a:lnTo>
                                  <a:pt x="146" y="136"/>
                                </a:lnTo>
                                <a:lnTo>
                                  <a:pt x="147" y="136"/>
                                </a:lnTo>
                                <a:lnTo>
                                  <a:pt x="148" y="136"/>
                                </a:lnTo>
                                <a:lnTo>
                                  <a:pt x="149" y="137"/>
                                </a:lnTo>
                                <a:lnTo>
                                  <a:pt x="149" y="139"/>
                                </a:lnTo>
                                <a:lnTo>
                                  <a:pt x="151" y="140"/>
                                </a:lnTo>
                                <a:lnTo>
                                  <a:pt x="151" y="144"/>
                                </a:lnTo>
                                <a:lnTo>
                                  <a:pt x="151" y="146"/>
                                </a:lnTo>
                                <a:lnTo>
                                  <a:pt x="152" y="151"/>
                                </a:lnTo>
                                <a:lnTo>
                                  <a:pt x="151" y="155"/>
                                </a:lnTo>
                                <a:lnTo>
                                  <a:pt x="151" y="157"/>
                                </a:lnTo>
                                <a:lnTo>
                                  <a:pt x="151" y="160"/>
                                </a:lnTo>
                                <a:lnTo>
                                  <a:pt x="151" y="162"/>
                                </a:lnTo>
                                <a:lnTo>
                                  <a:pt x="151" y="165"/>
                                </a:lnTo>
                                <a:lnTo>
                                  <a:pt x="149" y="166"/>
                                </a:lnTo>
                                <a:lnTo>
                                  <a:pt x="148" y="167"/>
                                </a:lnTo>
                                <a:lnTo>
                                  <a:pt x="147" y="168"/>
                                </a:lnTo>
                                <a:lnTo>
                                  <a:pt x="146" y="169"/>
                                </a:lnTo>
                                <a:lnTo>
                                  <a:pt x="141" y="172"/>
                                </a:lnTo>
                                <a:lnTo>
                                  <a:pt x="136" y="173"/>
                                </a:lnTo>
                                <a:lnTo>
                                  <a:pt x="127" y="176"/>
                                </a:lnTo>
                                <a:lnTo>
                                  <a:pt x="120" y="178"/>
                                </a:lnTo>
                                <a:lnTo>
                                  <a:pt x="109" y="179"/>
                                </a:lnTo>
                                <a:lnTo>
                                  <a:pt x="99" y="181"/>
                                </a:lnTo>
                                <a:lnTo>
                                  <a:pt x="87" y="181"/>
                                </a:lnTo>
                                <a:lnTo>
                                  <a:pt x="66" y="181"/>
                                </a:lnTo>
                                <a:lnTo>
                                  <a:pt x="50" y="176"/>
                                </a:lnTo>
                                <a:lnTo>
                                  <a:pt x="34" y="169"/>
                                </a:lnTo>
                                <a:lnTo>
                                  <a:pt x="22" y="160"/>
                                </a:lnTo>
                                <a:lnTo>
                                  <a:pt x="13" y="147"/>
                                </a:lnTo>
                                <a:lnTo>
                                  <a:pt x="6" y="131"/>
                                </a:lnTo>
                                <a:lnTo>
                                  <a:pt x="2" y="114"/>
                                </a:lnTo>
                                <a:lnTo>
                                  <a:pt x="0" y="92"/>
                                </a:lnTo>
                                <a:lnTo>
                                  <a:pt x="2" y="71"/>
                                </a:lnTo>
                                <a:lnTo>
                                  <a:pt x="6" y="54"/>
                                </a:lnTo>
                                <a:lnTo>
                                  <a:pt x="13" y="37"/>
                                </a:lnTo>
                                <a:lnTo>
                                  <a:pt x="22" y="24"/>
                                </a:lnTo>
                                <a:lnTo>
                                  <a:pt x="34" y="13"/>
                                </a:lnTo>
                                <a:lnTo>
                                  <a:pt x="48" y="6"/>
                                </a:lnTo>
                                <a:lnTo>
                                  <a:pt x="64" y="1"/>
                                </a:lnTo>
                                <a:lnTo>
                                  <a:pt x="83" y="0"/>
                                </a:lnTo>
                                <a:lnTo>
                                  <a:pt x="103" y="1"/>
                                </a:lnTo>
                                <a:lnTo>
                                  <a:pt x="117" y="6"/>
                                </a:lnTo>
                                <a:lnTo>
                                  <a:pt x="131" y="12"/>
                                </a:lnTo>
                                <a:lnTo>
                                  <a:pt x="141" y="22"/>
                                </a:lnTo>
                                <a:lnTo>
                                  <a:pt x="149" y="33"/>
                                </a:lnTo>
                                <a:lnTo>
                                  <a:pt x="154" y="48"/>
                                </a:lnTo>
                                <a:lnTo>
                                  <a:pt x="158" y="62"/>
                                </a:lnTo>
                                <a:lnTo>
                                  <a:pt x="159" y="78"/>
                                </a:lnTo>
                                <a:lnTo>
                                  <a:pt x="159" y="86"/>
                                </a:lnTo>
                                <a:close/>
                                <a:moveTo>
                                  <a:pt x="115" y="72"/>
                                </a:moveTo>
                                <a:lnTo>
                                  <a:pt x="114" y="55"/>
                                </a:lnTo>
                                <a:lnTo>
                                  <a:pt x="107" y="43"/>
                                </a:lnTo>
                                <a:lnTo>
                                  <a:pt x="103" y="38"/>
                                </a:lnTo>
                                <a:lnTo>
                                  <a:pt x="90" y="32"/>
                                </a:lnTo>
                                <a:lnTo>
                                  <a:pt x="82" y="32"/>
                                </a:lnTo>
                                <a:lnTo>
                                  <a:pt x="73" y="32"/>
                                </a:lnTo>
                                <a:lnTo>
                                  <a:pt x="67" y="35"/>
                                </a:lnTo>
                                <a:lnTo>
                                  <a:pt x="61" y="39"/>
                                </a:lnTo>
                                <a:lnTo>
                                  <a:pt x="56" y="44"/>
                                </a:lnTo>
                                <a:lnTo>
                                  <a:pt x="52" y="50"/>
                                </a:lnTo>
                                <a:lnTo>
                                  <a:pt x="50" y="56"/>
                                </a:lnTo>
                                <a:lnTo>
                                  <a:pt x="47" y="65"/>
                                </a:lnTo>
                                <a:lnTo>
                                  <a:pt x="47" y="72"/>
                                </a:lnTo>
                                <a:lnTo>
                                  <a:pt x="115" y="7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47" name="Rectangle 141"/>
                        <wps:cNvSpPr>
                          <a:spLocks noChangeArrowheads="1"/>
                        </wps:cNvSpPr>
                        <wps:spPr bwMode="auto">
                          <a:xfrm>
                            <a:off x="165100" y="3127375"/>
                            <a:ext cx="41275" cy="412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548" name="Freeform 142"/>
                        <wps:cNvSpPr>
                          <a:spLocks/>
                        </wps:cNvSpPr>
                        <wps:spPr bwMode="auto">
                          <a:xfrm>
                            <a:off x="282575" y="3084512"/>
                            <a:ext cx="82550" cy="109538"/>
                          </a:xfrm>
                          <a:custGeom>
                            <a:avLst/>
                            <a:gdLst>
                              <a:gd name="T0" fmla="*/ 155 w 155"/>
                              <a:gd name="T1" fmla="*/ 12 h 208"/>
                              <a:gd name="T2" fmla="*/ 155 w 155"/>
                              <a:gd name="T3" fmla="*/ 15 h 208"/>
                              <a:gd name="T4" fmla="*/ 155 w 155"/>
                              <a:gd name="T5" fmla="*/ 17 h 208"/>
                              <a:gd name="T6" fmla="*/ 155 w 155"/>
                              <a:gd name="T7" fmla="*/ 20 h 208"/>
                              <a:gd name="T8" fmla="*/ 154 w 155"/>
                              <a:gd name="T9" fmla="*/ 21 h 208"/>
                              <a:gd name="T10" fmla="*/ 154 w 155"/>
                              <a:gd name="T11" fmla="*/ 22 h 208"/>
                              <a:gd name="T12" fmla="*/ 153 w 155"/>
                              <a:gd name="T13" fmla="*/ 22 h 208"/>
                              <a:gd name="T14" fmla="*/ 151 w 155"/>
                              <a:gd name="T15" fmla="*/ 23 h 208"/>
                              <a:gd name="T16" fmla="*/ 150 w 155"/>
                              <a:gd name="T17" fmla="*/ 23 h 208"/>
                              <a:gd name="T18" fmla="*/ 91 w 155"/>
                              <a:gd name="T19" fmla="*/ 23 h 208"/>
                              <a:gd name="T20" fmla="*/ 91 w 155"/>
                              <a:gd name="T21" fmla="*/ 203 h 208"/>
                              <a:gd name="T22" fmla="*/ 91 w 155"/>
                              <a:gd name="T23" fmla="*/ 204 h 208"/>
                              <a:gd name="T24" fmla="*/ 91 w 155"/>
                              <a:gd name="T25" fmla="*/ 206 h 208"/>
                              <a:gd name="T26" fmla="*/ 90 w 155"/>
                              <a:gd name="T27" fmla="*/ 207 h 208"/>
                              <a:gd name="T28" fmla="*/ 89 w 155"/>
                              <a:gd name="T29" fmla="*/ 207 h 208"/>
                              <a:gd name="T30" fmla="*/ 87 w 155"/>
                              <a:gd name="T31" fmla="*/ 207 h 208"/>
                              <a:gd name="T32" fmla="*/ 85 w 155"/>
                              <a:gd name="T33" fmla="*/ 208 h 208"/>
                              <a:gd name="T34" fmla="*/ 81 w 155"/>
                              <a:gd name="T35" fmla="*/ 208 h 208"/>
                              <a:gd name="T36" fmla="*/ 78 w 155"/>
                              <a:gd name="T37" fmla="*/ 208 h 208"/>
                              <a:gd name="T38" fmla="*/ 74 w 155"/>
                              <a:gd name="T39" fmla="*/ 208 h 208"/>
                              <a:gd name="T40" fmla="*/ 71 w 155"/>
                              <a:gd name="T41" fmla="*/ 208 h 208"/>
                              <a:gd name="T42" fmla="*/ 69 w 155"/>
                              <a:gd name="T43" fmla="*/ 207 h 208"/>
                              <a:gd name="T44" fmla="*/ 66 w 155"/>
                              <a:gd name="T45" fmla="*/ 207 h 208"/>
                              <a:gd name="T46" fmla="*/ 65 w 155"/>
                              <a:gd name="T47" fmla="*/ 207 h 208"/>
                              <a:gd name="T48" fmla="*/ 65 w 155"/>
                              <a:gd name="T49" fmla="*/ 206 h 208"/>
                              <a:gd name="T50" fmla="*/ 64 w 155"/>
                              <a:gd name="T51" fmla="*/ 204 h 208"/>
                              <a:gd name="T52" fmla="*/ 64 w 155"/>
                              <a:gd name="T53" fmla="*/ 203 h 208"/>
                              <a:gd name="T54" fmla="*/ 64 w 155"/>
                              <a:gd name="T55" fmla="*/ 23 h 208"/>
                              <a:gd name="T56" fmla="*/ 6 w 155"/>
                              <a:gd name="T57" fmla="*/ 23 h 208"/>
                              <a:gd name="T58" fmla="*/ 5 w 155"/>
                              <a:gd name="T59" fmla="*/ 23 h 208"/>
                              <a:gd name="T60" fmla="*/ 4 w 155"/>
                              <a:gd name="T61" fmla="*/ 22 h 208"/>
                              <a:gd name="T62" fmla="*/ 2 w 155"/>
                              <a:gd name="T63" fmla="*/ 22 h 208"/>
                              <a:gd name="T64" fmla="*/ 1 w 155"/>
                              <a:gd name="T65" fmla="*/ 21 h 208"/>
                              <a:gd name="T66" fmla="*/ 1 w 155"/>
                              <a:gd name="T67" fmla="*/ 20 h 208"/>
                              <a:gd name="T68" fmla="*/ 0 w 155"/>
                              <a:gd name="T69" fmla="*/ 17 h 208"/>
                              <a:gd name="T70" fmla="*/ 0 w 155"/>
                              <a:gd name="T71" fmla="*/ 15 h 208"/>
                              <a:gd name="T72" fmla="*/ 0 w 155"/>
                              <a:gd name="T73" fmla="*/ 12 h 208"/>
                              <a:gd name="T74" fmla="*/ 0 w 155"/>
                              <a:gd name="T75" fmla="*/ 9 h 208"/>
                              <a:gd name="T76" fmla="*/ 0 w 155"/>
                              <a:gd name="T77" fmla="*/ 6 h 208"/>
                              <a:gd name="T78" fmla="*/ 1 w 155"/>
                              <a:gd name="T79" fmla="*/ 4 h 208"/>
                              <a:gd name="T80" fmla="*/ 1 w 155"/>
                              <a:gd name="T81" fmla="*/ 3 h 208"/>
                              <a:gd name="T82" fmla="*/ 2 w 155"/>
                              <a:gd name="T83" fmla="*/ 1 h 208"/>
                              <a:gd name="T84" fmla="*/ 4 w 155"/>
                              <a:gd name="T85" fmla="*/ 0 h 208"/>
                              <a:gd name="T86" fmla="*/ 5 w 155"/>
                              <a:gd name="T87" fmla="*/ 0 h 208"/>
                              <a:gd name="T88" fmla="*/ 6 w 155"/>
                              <a:gd name="T89" fmla="*/ 0 h 208"/>
                              <a:gd name="T90" fmla="*/ 150 w 155"/>
                              <a:gd name="T91" fmla="*/ 0 h 208"/>
                              <a:gd name="T92" fmla="*/ 151 w 155"/>
                              <a:gd name="T93" fmla="*/ 0 h 208"/>
                              <a:gd name="T94" fmla="*/ 153 w 155"/>
                              <a:gd name="T95" fmla="*/ 0 h 208"/>
                              <a:gd name="T96" fmla="*/ 154 w 155"/>
                              <a:gd name="T97" fmla="*/ 1 h 208"/>
                              <a:gd name="T98" fmla="*/ 154 w 155"/>
                              <a:gd name="T99" fmla="*/ 3 h 208"/>
                              <a:gd name="T100" fmla="*/ 155 w 155"/>
                              <a:gd name="T101" fmla="*/ 4 h 208"/>
                              <a:gd name="T102" fmla="*/ 155 w 155"/>
                              <a:gd name="T103" fmla="*/ 6 h 208"/>
                              <a:gd name="T104" fmla="*/ 155 w 155"/>
                              <a:gd name="T105" fmla="*/ 9 h 208"/>
                              <a:gd name="T106" fmla="*/ 155 w 155"/>
                              <a:gd name="T107" fmla="*/ 12 h 2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55" h="208">
                                <a:moveTo>
                                  <a:pt x="155" y="12"/>
                                </a:moveTo>
                                <a:lnTo>
                                  <a:pt x="155" y="15"/>
                                </a:lnTo>
                                <a:lnTo>
                                  <a:pt x="155" y="17"/>
                                </a:lnTo>
                                <a:lnTo>
                                  <a:pt x="155" y="20"/>
                                </a:lnTo>
                                <a:lnTo>
                                  <a:pt x="154" y="21"/>
                                </a:lnTo>
                                <a:lnTo>
                                  <a:pt x="154" y="22"/>
                                </a:lnTo>
                                <a:lnTo>
                                  <a:pt x="153" y="22"/>
                                </a:lnTo>
                                <a:lnTo>
                                  <a:pt x="151" y="23"/>
                                </a:lnTo>
                                <a:lnTo>
                                  <a:pt x="150" y="23"/>
                                </a:lnTo>
                                <a:lnTo>
                                  <a:pt x="91" y="23"/>
                                </a:lnTo>
                                <a:lnTo>
                                  <a:pt x="91" y="203"/>
                                </a:lnTo>
                                <a:lnTo>
                                  <a:pt x="91" y="204"/>
                                </a:lnTo>
                                <a:lnTo>
                                  <a:pt x="91" y="206"/>
                                </a:lnTo>
                                <a:lnTo>
                                  <a:pt x="90" y="207"/>
                                </a:lnTo>
                                <a:lnTo>
                                  <a:pt x="89" y="207"/>
                                </a:lnTo>
                                <a:lnTo>
                                  <a:pt x="87" y="207"/>
                                </a:lnTo>
                                <a:lnTo>
                                  <a:pt x="85" y="208"/>
                                </a:lnTo>
                                <a:lnTo>
                                  <a:pt x="81" y="208"/>
                                </a:lnTo>
                                <a:lnTo>
                                  <a:pt x="78" y="208"/>
                                </a:lnTo>
                                <a:lnTo>
                                  <a:pt x="74" y="208"/>
                                </a:lnTo>
                                <a:lnTo>
                                  <a:pt x="71" y="208"/>
                                </a:lnTo>
                                <a:lnTo>
                                  <a:pt x="69" y="207"/>
                                </a:lnTo>
                                <a:lnTo>
                                  <a:pt x="66" y="207"/>
                                </a:lnTo>
                                <a:lnTo>
                                  <a:pt x="65" y="207"/>
                                </a:lnTo>
                                <a:lnTo>
                                  <a:pt x="65" y="206"/>
                                </a:lnTo>
                                <a:lnTo>
                                  <a:pt x="64" y="204"/>
                                </a:lnTo>
                                <a:lnTo>
                                  <a:pt x="64" y="203"/>
                                </a:lnTo>
                                <a:lnTo>
                                  <a:pt x="64" y="23"/>
                                </a:lnTo>
                                <a:lnTo>
                                  <a:pt x="6" y="23"/>
                                </a:lnTo>
                                <a:lnTo>
                                  <a:pt x="5" y="23"/>
                                </a:lnTo>
                                <a:lnTo>
                                  <a:pt x="4" y="22"/>
                                </a:lnTo>
                                <a:lnTo>
                                  <a:pt x="2" y="22"/>
                                </a:lnTo>
                                <a:lnTo>
                                  <a:pt x="1" y="21"/>
                                </a:lnTo>
                                <a:lnTo>
                                  <a:pt x="1" y="20"/>
                                </a:lnTo>
                                <a:lnTo>
                                  <a:pt x="0" y="17"/>
                                </a:lnTo>
                                <a:lnTo>
                                  <a:pt x="0" y="15"/>
                                </a:lnTo>
                                <a:lnTo>
                                  <a:pt x="0" y="12"/>
                                </a:lnTo>
                                <a:lnTo>
                                  <a:pt x="0" y="9"/>
                                </a:lnTo>
                                <a:lnTo>
                                  <a:pt x="0" y="6"/>
                                </a:lnTo>
                                <a:lnTo>
                                  <a:pt x="1" y="4"/>
                                </a:lnTo>
                                <a:lnTo>
                                  <a:pt x="1" y="3"/>
                                </a:lnTo>
                                <a:lnTo>
                                  <a:pt x="2" y="1"/>
                                </a:lnTo>
                                <a:lnTo>
                                  <a:pt x="4" y="0"/>
                                </a:lnTo>
                                <a:lnTo>
                                  <a:pt x="5" y="0"/>
                                </a:lnTo>
                                <a:lnTo>
                                  <a:pt x="6" y="0"/>
                                </a:lnTo>
                                <a:lnTo>
                                  <a:pt x="150" y="0"/>
                                </a:lnTo>
                                <a:lnTo>
                                  <a:pt x="151" y="0"/>
                                </a:lnTo>
                                <a:lnTo>
                                  <a:pt x="153" y="0"/>
                                </a:lnTo>
                                <a:lnTo>
                                  <a:pt x="154" y="1"/>
                                </a:lnTo>
                                <a:lnTo>
                                  <a:pt x="154" y="3"/>
                                </a:lnTo>
                                <a:lnTo>
                                  <a:pt x="155" y="4"/>
                                </a:lnTo>
                                <a:lnTo>
                                  <a:pt x="155" y="6"/>
                                </a:lnTo>
                                <a:lnTo>
                                  <a:pt x="155" y="9"/>
                                </a:lnTo>
                                <a:lnTo>
                                  <a:pt x="155" y="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49" name="Freeform 143"/>
                        <wps:cNvSpPr>
                          <a:spLocks noEditPoints="1"/>
                        </wps:cNvSpPr>
                        <wps:spPr bwMode="auto">
                          <a:xfrm>
                            <a:off x="358775" y="3111500"/>
                            <a:ext cx="76200" cy="84138"/>
                          </a:xfrm>
                          <a:custGeom>
                            <a:avLst/>
                            <a:gdLst>
                              <a:gd name="T0" fmla="*/ 143 w 144"/>
                              <a:gd name="T1" fmla="*/ 95 h 159"/>
                              <a:gd name="T2" fmla="*/ 134 w 144"/>
                              <a:gd name="T3" fmla="*/ 124 h 159"/>
                              <a:gd name="T4" fmla="*/ 116 w 144"/>
                              <a:gd name="T5" fmla="*/ 145 h 159"/>
                              <a:gd name="T6" fmla="*/ 88 w 144"/>
                              <a:gd name="T7" fmla="*/ 157 h 159"/>
                              <a:gd name="T8" fmla="*/ 53 w 144"/>
                              <a:gd name="T9" fmla="*/ 157 h 159"/>
                              <a:gd name="T10" fmla="*/ 27 w 144"/>
                              <a:gd name="T11" fmla="*/ 148 h 159"/>
                              <a:gd name="T12" fmla="*/ 9 w 144"/>
                              <a:gd name="T13" fmla="*/ 127 h 159"/>
                              <a:gd name="T14" fmla="*/ 0 w 144"/>
                              <a:gd name="T15" fmla="*/ 98 h 159"/>
                              <a:gd name="T16" fmla="*/ 0 w 144"/>
                              <a:gd name="T17" fmla="*/ 64 h 159"/>
                              <a:gd name="T18" fmla="*/ 10 w 144"/>
                              <a:gd name="T19" fmla="*/ 34 h 159"/>
                              <a:gd name="T20" fmla="*/ 28 w 144"/>
                              <a:gd name="T21" fmla="*/ 12 h 159"/>
                              <a:gd name="T22" fmla="*/ 55 w 144"/>
                              <a:gd name="T23" fmla="*/ 1 h 159"/>
                              <a:gd name="T24" fmla="*/ 90 w 144"/>
                              <a:gd name="T25" fmla="*/ 1 h 159"/>
                              <a:gd name="T26" fmla="*/ 117 w 144"/>
                              <a:gd name="T27" fmla="*/ 11 h 159"/>
                              <a:gd name="T28" fmla="*/ 134 w 144"/>
                              <a:gd name="T29" fmla="*/ 32 h 159"/>
                              <a:gd name="T30" fmla="*/ 143 w 144"/>
                              <a:gd name="T31" fmla="*/ 60 h 159"/>
                              <a:gd name="T32" fmla="*/ 116 w 144"/>
                              <a:gd name="T33" fmla="*/ 80 h 159"/>
                              <a:gd name="T34" fmla="*/ 113 w 144"/>
                              <a:gd name="T35" fmla="*/ 58 h 159"/>
                              <a:gd name="T36" fmla="*/ 107 w 144"/>
                              <a:gd name="T37" fmla="*/ 39 h 159"/>
                              <a:gd name="T38" fmla="*/ 94 w 144"/>
                              <a:gd name="T39" fmla="*/ 27 h 159"/>
                              <a:gd name="T40" fmla="*/ 73 w 144"/>
                              <a:gd name="T41" fmla="*/ 22 h 159"/>
                              <a:gd name="T42" fmla="*/ 52 w 144"/>
                              <a:gd name="T43" fmla="*/ 26 h 159"/>
                              <a:gd name="T44" fmla="*/ 38 w 144"/>
                              <a:gd name="T45" fmla="*/ 38 h 159"/>
                              <a:gd name="T46" fmla="*/ 30 w 144"/>
                              <a:gd name="T47" fmla="*/ 56 h 159"/>
                              <a:gd name="T48" fmla="*/ 27 w 144"/>
                              <a:gd name="T49" fmla="*/ 79 h 159"/>
                              <a:gd name="T50" fmla="*/ 30 w 144"/>
                              <a:gd name="T51" fmla="*/ 101 h 159"/>
                              <a:gd name="T52" fmla="*/ 37 w 144"/>
                              <a:gd name="T53" fmla="*/ 119 h 159"/>
                              <a:gd name="T54" fmla="*/ 51 w 144"/>
                              <a:gd name="T55" fmla="*/ 132 h 159"/>
                              <a:gd name="T56" fmla="*/ 71 w 144"/>
                              <a:gd name="T57" fmla="*/ 136 h 159"/>
                              <a:gd name="T58" fmla="*/ 91 w 144"/>
                              <a:gd name="T59" fmla="*/ 132 h 159"/>
                              <a:gd name="T60" fmla="*/ 106 w 144"/>
                              <a:gd name="T61" fmla="*/ 120 h 159"/>
                              <a:gd name="T62" fmla="*/ 113 w 144"/>
                              <a:gd name="T63" fmla="*/ 102 h 159"/>
                              <a:gd name="T64" fmla="*/ 116 w 144"/>
                              <a:gd name="T65" fmla="*/ 80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4" h="159">
                                <a:moveTo>
                                  <a:pt x="144" y="77"/>
                                </a:moveTo>
                                <a:lnTo>
                                  <a:pt x="143" y="95"/>
                                </a:lnTo>
                                <a:lnTo>
                                  <a:pt x="139" y="111"/>
                                </a:lnTo>
                                <a:lnTo>
                                  <a:pt x="134" y="124"/>
                                </a:lnTo>
                                <a:lnTo>
                                  <a:pt x="126" y="135"/>
                                </a:lnTo>
                                <a:lnTo>
                                  <a:pt x="116" y="145"/>
                                </a:lnTo>
                                <a:lnTo>
                                  <a:pt x="102" y="152"/>
                                </a:lnTo>
                                <a:lnTo>
                                  <a:pt x="88" y="157"/>
                                </a:lnTo>
                                <a:lnTo>
                                  <a:pt x="70" y="159"/>
                                </a:lnTo>
                                <a:lnTo>
                                  <a:pt x="53" y="157"/>
                                </a:lnTo>
                                <a:lnTo>
                                  <a:pt x="39" y="154"/>
                                </a:lnTo>
                                <a:lnTo>
                                  <a:pt x="27" y="148"/>
                                </a:lnTo>
                                <a:lnTo>
                                  <a:pt x="17" y="138"/>
                                </a:lnTo>
                                <a:lnTo>
                                  <a:pt x="9" y="127"/>
                                </a:lnTo>
                                <a:lnTo>
                                  <a:pt x="4" y="113"/>
                                </a:lnTo>
                                <a:lnTo>
                                  <a:pt x="0" y="98"/>
                                </a:lnTo>
                                <a:lnTo>
                                  <a:pt x="0" y="81"/>
                                </a:lnTo>
                                <a:lnTo>
                                  <a:pt x="0" y="64"/>
                                </a:lnTo>
                                <a:lnTo>
                                  <a:pt x="4" y="48"/>
                                </a:lnTo>
                                <a:lnTo>
                                  <a:pt x="10" y="34"/>
                                </a:lnTo>
                                <a:lnTo>
                                  <a:pt x="19" y="22"/>
                                </a:lnTo>
                                <a:lnTo>
                                  <a:pt x="28" y="12"/>
                                </a:lnTo>
                                <a:lnTo>
                                  <a:pt x="41" y="6"/>
                                </a:lnTo>
                                <a:lnTo>
                                  <a:pt x="55" y="1"/>
                                </a:lnTo>
                                <a:lnTo>
                                  <a:pt x="74" y="0"/>
                                </a:lnTo>
                                <a:lnTo>
                                  <a:pt x="90" y="1"/>
                                </a:lnTo>
                                <a:lnTo>
                                  <a:pt x="105" y="5"/>
                                </a:lnTo>
                                <a:lnTo>
                                  <a:pt x="117" y="11"/>
                                </a:lnTo>
                                <a:lnTo>
                                  <a:pt x="127" y="21"/>
                                </a:lnTo>
                                <a:lnTo>
                                  <a:pt x="134" y="32"/>
                                </a:lnTo>
                                <a:lnTo>
                                  <a:pt x="139" y="45"/>
                                </a:lnTo>
                                <a:lnTo>
                                  <a:pt x="143" y="60"/>
                                </a:lnTo>
                                <a:lnTo>
                                  <a:pt x="144" y="77"/>
                                </a:lnTo>
                                <a:close/>
                                <a:moveTo>
                                  <a:pt x="116" y="80"/>
                                </a:moveTo>
                                <a:lnTo>
                                  <a:pt x="116" y="67"/>
                                </a:lnTo>
                                <a:lnTo>
                                  <a:pt x="113" y="58"/>
                                </a:lnTo>
                                <a:lnTo>
                                  <a:pt x="111" y="48"/>
                                </a:lnTo>
                                <a:lnTo>
                                  <a:pt x="107" y="39"/>
                                </a:lnTo>
                                <a:lnTo>
                                  <a:pt x="101" y="32"/>
                                </a:lnTo>
                                <a:lnTo>
                                  <a:pt x="94" y="27"/>
                                </a:lnTo>
                                <a:lnTo>
                                  <a:pt x="84" y="23"/>
                                </a:lnTo>
                                <a:lnTo>
                                  <a:pt x="73" y="22"/>
                                </a:lnTo>
                                <a:lnTo>
                                  <a:pt x="62" y="23"/>
                                </a:lnTo>
                                <a:lnTo>
                                  <a:pt x="52" y="26"/>
                                </a:lnTo>
                                <a:lnTo>
                                  <a:pt x="44" y="31"/>
                                </a:lnTo>
                                <a:lnTo>
                                  <a:pt x="38" y="38"/>
                                </a:lnTo>
                                <a:lnTo>
                                  <a:pt x="33" y="47"/>
                                </a:lnTo>
                                <a:lnTo>
                                  <a:pt x="30" y="56"/>
                                </a:lnTo>
                                <a:lnTo>
                                  <a:pt x="28" y="66"/>
                                </a:lnTo>
                                <a:lnTo>
                                  <a:pt x="27" y="79"/>
                                </a:lnTo>
                                <a:lnTo>
                                  <a:pt x="28" y="91"/>
                                </a:lnTo>
                                <a:lnTo>
                                  <a:pt x="30" y="101"/>
                                </a:lnTo>
                                <a:lnTo>
                                  <a:pt x="32" y="111"/>
                                </a:lnTo>
                                <a:lnTo>
                                  <a:pt x="37" y="119"/>
                                </a:lnTo>
                                <a:lnTo>
                                  <a:pt x="42" y="127"/>
                                </a:lnTo>
                                <a:lnTo>
                                  <a:pt x="51" y="132"/>
                                </a:lnTo>
                                <a:lnTo>
                                  <a:pt x="59" y="135"/>
                                </a:lnTo>
                                <a:lnTo>
                                  <a:pt x="71" y="136"/>
                                </a:lnTo>
                                <a:lnTo>
                                  <a:pt x="83" y="135"/>
                                </a:lnTo>
                                <a:lnTo>
                                  <a:pt x="91" y="132"/>
                                </a:lnTo>
                                <a:lnTo>
                                  <a:pt x="100" y="128"/>
                                </a:lnTo>
                                <a:lnTo>
                                  <a:pt x="106" y="120"/>
                                </a:lnTo>
                                <a:lnTo>
                                  <a:pt x="111" y="112"/>
                                </a:lnTo>
                                <a:lnTo>
                                  <a:pt x="113" y="102"/>
                                </a:lnTo>
                                <a:lnTo>
                                  <a:pt x="116" y="92"/>
                                </a:lnTo>
                                <a:lnTo>
                                  <a:pt x="116" y="8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50" name="Freeform 144"/>
                        <wps:cNvSpPr>
                          <a:spLocks/>
                        </wps:cNvSpPr>
                        <wps:spPr bwMode="auto">
                          <a:xfrm>
                            <a:off x="446088" y="3092450"/>
                            <a:ext cx="49213" cy="103188"/>
                          </a:xfrm>
                          <a:custGeom>
                            <a:avLst/>
                            <a:gdLst>
                              <a:gd name="T0" fmla="*/ 93 w 95"/>
                              <a:gd name="T1" fmla="*/ 181 h 195"/>
                              <a:gd name="T2" fmla="*/ 92 w 95"/>
                              <a:gd name="T3" fmla="*/ 187 h 195"/>
                              <a:gd name="T4" fmla="*/ 90 w 95"/>
                              <a:gd name="T5" fmla="*/ 190 h 195"/>
                              <a:gd name="T6" fmla="*/ 85 w 95"/>
                              <a:gd name="T7" fmla="*/ 192 h 195"/>
                              <a:gd name="T8" fmla="*/ 79 w 95"/>
                              <a:gd name="T9" fmla="*/ 193 h 195"/>
                              <a:gd name="T10" fmla="*/ 71 w 95"/>
                              <a:gd name="T11" fmla="*/ 195 h 195"/>
                              <a:gd name="T12" fmla="*/ 57 w 95"/>
                              <a:gd name="T13" fmla="*/ 193 h 195"/>
                              <a:gd name="T14" fmla="*/ 41 w 95"/>
                              <a:gd name="T15" fmla="*/ 187 h 195"/>
                              <a:gd name="T16" fmla="*/ 31 w 95"/>
                              <a:gd name="T17" fmla="*/ 176 h 195"/>
                              <a:gd name="T18" fmla="*/ 26 w 95"/>
                              <a:gd name="T19" fmla="*/ 158 h 195"/>
                              <a:gd name="T20" fmla="*/ 26 w 95"/>
                              <a:gd name="T21" fmla="*/ 60 h 195"/>
                              <a:gd name="T22" fmla="*/ 2 w 95"/>
                              <a:gd name="T23" fmla="*/ 60 h 195"/>
                              <a:gd name="T24" fmla="*/ 0 w 95"/>
                              <a:gd name="T25" fmla="*/ 55 h 195"/>
                              <a:gd name="T26" fmla="*/ 0 w 95"/>
                              <a:gd name="T27" fmla="*/ 47 h 195"/>
                              <a:gd name="T28" fmla="*/ 1 w 95"/>
                              <a:gd name="T29" fmla="*/ 43 h 195"/>
                              <a:gd name="T30" fmla="*/ 2 w 95"/>
                              <a:gd name="T31" fmla="*/ 41 h 195"/>
                              <a:gd name="T32" fmla="*/ 4 w 95"/>
                              <a:gd name="T33" fmla="*/ 39 h 195"/>
                              <a:gd name="T34" fmla="*/ 26 w 95"/>
                              <a:gd name="T35" fmla="*/ 39 h 195"/>
                              <a:gd name="T36" fmla="*/ 26 w 95"/>
                              <a:gd name="T37" fmla="*/ 4 h 195"/>
                              <a:gd name="T38" fmla="*/ 27 w 95"/>
                              <a:gd name="T39" fmla="*/ 1 h 195"/>
                              <a:gd name="T40" fmla="*/ 29 w 95"/>
                              <a:gd name="T41" fmla="*/ 0 h 195"/>
                              <a:gd name="T42" fmla="*/ 34 w 95"/>
                              <a:gd name="T43" fmla="*/ 0 h 195"/>
                              <a:gd name="T44" fmla="*/ 42 w 95"/>
                              <a:gd name="T45" fmla="*/ 0 h 195"/>
                              <a:gd name="T46" fmla="*/ 48 w 95"/>
                              <a:gd name="T47" fmla="*/ 0 h 195"/>
                              <a:gd name="T48" fmla="*/ 50 w 95"/>
                              <a:gd name="T49" fmla="*/ 1 h 195"/>
                              <a:gd name="T50" fmla="*/ 52 w 95"/>
                              <a:gd name="T51" fmla="*/ 4 h 195"/>
                              <a:gd name="T52" fmla="*/ 52 w 95"/>
                              <a:gd name="T53" fmla="*/ 39 h 195"/>
                              <a:gd name="T54" fmla="*/ 90 w 95"/>
                              <a:gd name="T55" fmla="*/ 39 h 195"/>
                              <a:gd name="T56" fmla="*/ 92 w 95"/>
                              <a:gd name="T57" fmla="*/ 41 h 195"/>
                              <a:gd name="T58" fmla="*/ 93 w 95"/>
                              <a:gd name="T59" fmla="*/ 43 h 195"/>
                              <a:gd name="T60" fmla="*/ 93 w 95"/>
                              <a:gd name="T61" fmla="*/ 47 h 195"/>
                              <a:gd name="T62" fmla="*/ 93 w 95"/>
                              <a:gd name="T63" fmla="*/ 55 h 195"/>
                              <a:gd name="T64" fmla="*/ 91 w 95"/>
                              <a:gd name="T65" fmla="*/ 60 h 195"/>
                              <a:gd name="T66" fmla="*/ 52 w 95"/>
                              <a:gd name="T67" fmla="*/ 60 h 195"/>
                              <a:gd name="T68" fmla="*/ 53 w 95"/>
                              <a:gd name="T69" fmla="*/ 155 h 195"/>
                              <a:gd name="T70" fmla="*/ 61 w 95"/>
                              <a:gd name="T71" fmla="*/ 170 h 195"/>
                              <a:gd name="T72" fmla="*/ 75 w 95"/>
                              <a:gd name="T73" fmla="*/ 171 h 195"/>
                              <a:gd name="T74" fmla="*/ 81 w 95"/>
                              <a:gd name="T75" fmla="*/ 170 h 195"/>
                              <a:gd name="T76" fmla="*/ 86 w 95"/>
                              <a:gd name="T77" fmla="*/ 169 h 195"/>
                              <a:gd name="T78" fmla="*/ 89 w 95"/>
                              <a:gd name="T79" fmla="*/ 168 h 195"/>
                              <a:gd name="T80" fmla="*/ 91 w 95"/>
                              <a:gd name="T81" fmla="*/ 168 h 195"/>
                              <a:gd name="T82" fmla="*/ 92 w 95"/>
                              <a:gd name="T83" fmla="*/ 168 h 195"/>
                              <a:gd name="T84" fmla="*/ 93 w 95"/>
                              <a:gd name="T85" fmla="*/ 170 h 195"/>
                              <a:gd name="T86" fmla="*/ 93 w 95"/>
                              <a:gd name="T87" fmla="*/ 174 h 1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95" h="195">
                                <a:moveTo>
                                  <a:pt x="95" y="177"/>
                                </a:moveTo>
                                <a:lnTo>
                                  <a:pt x="93" y="181"/>
                                </a:lnTo>
                                <a:lnTo>
                                  <a:pt x="93" y="185"/>
                                </a:lnTo>
                                <a:lnTo>
                                  <a:pt x="92" y="187"/>
                                </a:lnTo>
                                <a:lnTo>
                                  <a:pt x="91" y="188"/>
                                </a:lnTo>
                                <a:lnTo>
                                  <a:pt x="90" y="190"/>
                                </a:lnTo>
                                <a:lnTo>
                                  <a:pt x="87" y="191"/>
                                </a:lnTo>
                                <a:lnTo>
                                  <a:pt x="85" y="192"/>
                                </a:lnTo>
                                <a:lnTo>
                                  <a:pt x="81" y="192"/>
                                </a:lnTo>
                                <a:lnTo>
                                  <a:pt x="79" y="193"/>
                                </a:lnTo>
                                <a:lnTo>
                                  <a:pt x="75" y="193"/>
                                </a:lnTo>
                                <a:lnTo>
                                  <a:pt x="71" y="195"/>
                                </a:lnTo>
                                <a:lnTo>
                                  <a:pt x="68" y="195"/>
                                </a:lnTo>
                                <a:lnTo>
                                  <a:pt x="57" y="193"/>
                                </a:lnTo>
                                <a:lnTo>
                                  <a:pt x="48" y="191"/>
                                </a:lnTo>
                                <a:lnTo>
                                  <a:pt x="41" y="187"/>
                                </a:lnTo>
                                <a:lnTo>
                                  <a:pt x="36" y="182"/>
                                </a:lnTo>
                                <a:lnTo>
                                  <a:pt x="31" y="176"/>
                                </a:lnTo>
                                <a:lnTo>
                                  <a:pt x="27" y="168"/>
                                </a:lnTo>
                                <a:lnTo>
                                  <a:pt x="26" y="158"/>
                                </a:lnTo>
                                <a:lnTo>
                                  <a:pt x="26" y="145"/>
                                </a:lnTo>
                                <a:lnTo>
                                  <a:pt x="26" y="60"/>
                                </a:lnTo>
                                <a:lnTo>
                                  <a:pt x="5" y="60"/>
                                </a:lnTo>
                                <a:lnTo>
                                  <a:pt x="2" y="60"/>
                                </a:lnTo>
                                <a:lnTo>
                                  <a:pt x="1" y="58"/>
                                </a:lnTo>
                                <a:lnTo>
                                  <a:pt x="0" y="55"/>
                                </a:lnTo>
                                <a:lnTo>
                                  <a:pt x="0" y="51"/>
                                </a:lnTo>
                                <a:lnTo>
                                  <a:pt x="0" y="47"/>
                                </a:lnTo>
                                <a:lnTo>
                                  <a:pt x="0" y="44"/>
                                </a:lnTo>
                                <a:lnTo>
                                  <a:pt x="1" y="43"/>
                                </a:lnTo>
                                <a:lnTo>
                                  <a:pt x="1" y="42"/>
                                </a:lnTo>
                                <a:lnTo>
                                  <a:pt x="2" y="41"/>
                                </a:lnTo>
                                <a:lnTo>
                                  <a:pt x="2" y="39"/>
                                </a:lnTo>
                                <a:lnTo>
                                  <a:pt x="4" y="39"/>
                                </a:lnTo>
                                <a:lnTo>
                                  <a:pt x="5" y="39"/>
                                </a:lnTo>
                                <a:lnTo>
                                  <a:pt x="26" y="39"/>
                                </a:lnTo>
                                <a:lnTo>
                                  <a:pt x="26" y="5"/>
                                </a:lnTo>
                                <a:lnTo>
                                  <a:pt x="26" y="4"/>
                                </a:lnTo>
                                <a:lnTo>
                                  <a:pt x="26" y="3"/>
                                </a:lnTo>
                                <a:lnTo>
                                  <a:pt x="27" y="1"/>
                                </a:lnTo>
                                <a:lnTo>
                                  <a:pt x="28" y="1"/>
                                </a:lnTo>
                                <a:lnTo>
                                  <a:pt x="29" y="0"/>
                                </a:lnTo>
                                <a:lnTo>
                                  <a:pt x="32" y="0"/>
                                </a:lnTo>
                                <a:lnTo>
                                  <a:pt x="34" y="0"/>
                                </a:lnTo>
                                <a:lnTo>
                                  <a:pt x="38" y="0"/>
                                </a:lnTo>
                                <a:lnTo>
                                  <a:pt x="42" y="0"/>
                                </a:lnTo>
                                <a:lnTo>
                                  <a:pt x="45" y="0"/>
                                </a:lnTo>
                                <a:lnTo>
                                  <a:pt x="48" y="0"/>
                                </a:lnTo>
                                <a:lnTo>
                                  <a:pt x="49" y="1"/>
                                </a:lnTo>
                                <a:lnTo>
                                  <a:pt x="50" y="1"/>
                                </a:lnTo>
                                <a:lnTo>
                                  <a:pt x="52" y="3"/>
                                </a:lnTo>
                                <a:lnTo>
                                  <a:pt x="52" y="4"/>
                                </a:lnTo>
                                <a:lnTo>
                                  <a:pt x="52" y="5"/>
                                </a:lnTo>
                                <a:lnTo>
                                  <a:pt x="52" y="39"/>
                                </a:lnTo>
                                <a:lnTo>
                                  <a:pt x="89" y="39"/>
                                </a:lnTo>
                                <a:lnTo>
                                  <a:pt x="90" y="39"/>
                                </a:lnTo>
                                <a:lnTo>
                                  <a:pt x="91" y="39"/>
                                </a:lnTo>
                                <a:lnTo>
                                  <a:pt x="92" y="41"/>
                                </a:lnTo>
                                <a:lnTo>
                                  <a:pt x="92" y="42"/>
                                </a:lnTo>
                                <a:lnTo>
                                  <a:pt x="93" y="43"/>
                                </a:lnTo>
                                <a:lnTo>
                                  <a:pt x="93" y="44"/>
                                </a:lnTo>
                                <a:lnTo>
                                  <a:pt x="93" y="47"/>
                                </a:lnTo>
                                <a:lnTo>
                                  <a:pt x="95" y="51"/>
                                </a:lnTo>
                                <a:lnTo>
                                  <a:pt x="93" y="55"/>
                                </a:lnTo>
                                <a:lnTo>
                                  <a:pt x="92" y="58"/>
                                </a:lnTo>
                                <a:lnTo>
                                  <a:pt x="91" y="60"/>
                                </a:lnTo>
                                <a:lnTo>
                                  <a:pt x="89" y="60"/>
                                </a:lnTo>
                                <a:lnTo>
                                  <a:pt x="52" y="60"/>
                                </a:lnTo>
                                <a:lnTo>
                                  <a:pt x="52" y="142"/>
                                </a:lnTo>
                                <a:lnTo>
                                  <a:pt x="53" y="155"/>
                                </a:lnTo>
                                <a:lnTo>
                                  <a:pt x="57" y="164"/>
                                </a:lnTo>
                                <a:lnTo>
                                  <a:pt x="61" y="170"/>
                                </a:lnTo>
                                <a:lnTo>
                                  <a:pt x="73" y="171"/>
                                </a:lnTo>
                                <a:lnTo>
                                  <a:pt x="75" y="171"/>
                                </a:lnTo>
                                <a:lnTo>
                                  <a:pt x="79" y="171"/>
                                </a:lnTo>
                                <a:lnTo>
                                  <a:pt x="81" y="170"/>
                                </a:lnTo>
                                <a:lnTo>
                                  <a:pt x="84" y="169"/>
                                </a:lnTo>
                                <a:lnTo>
                                  <a:pt x="86" y="169"/>
                                </a:lnTo>
                                <a:lnTo>
                                  <a:pt x="87" y="168"/>
                                </a:lnTo>
                                <a:lnTo>
                                  <a:pt x="89" y="168"/>
                                </a:lnTo>
                                <a:lnTo>
                                  <a:pt x="91" y="168"/>
                                </a:lnTo>
                                <a:lnTo>
                                  <a:pt x="91" y="168"/>
                                </a:lnTo>
                                <a:lnTo>
                                  <a:pt x="92" y="168"/>
                                </a:lnTo>
                                <a:lnTo>
                                  <a:pt x="92" y="168"/>
                                </a:lnTo>
                                <a:lnTo>
                                  <a:pt x="93" y="169"/>
                                </a:lnTo>
                                <a:lnTo>
                                  <a:pt x="93" y="170"/>
                                </a:lnTo>
                                <a:lnTo>
                                  <a:pt x="93" y="172"/>
                                </a:lnTo>
                                <a:lnTo>
                                  <a:pt x="93" y="174"/>
                                </a:lnTo>
                                <a:lnTo>
                                  <a:pt x="95" y="17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51" name="Freeform 145"/>
                        <wps:cNvSpPr>
                          <a:spLocks noEditPoints="1"/>
                        </wps:cNvSpPr>
                        <wps:spPr bwMode="auto">
                          <a:xfrm>
                            <a:off x="506413" y="3111500"/>
                            <a:ext cx="63500" cy="84138"/>
                          </a:xfrm>
                          <a:custGeom>
                            <a:avLst/>
                            <a:gdLst>
                              <a:gd name="T0" fmla="*/ 118 w 118"/>
                              <a:gd name="T1" fmla="*/ 154 h 159"/>
                              <a:gd name="T2" fmla="*/ 115 w 118"/>
                              <a:gd name="T3" fmla="*/ 155 h 159"/>
                              <a:gd name="T4" fmla="*/ 110 w 118"/>
                              <a:gd name="T5" fmla="*/ 156 h 159"/>
                              <a:gd name="T6" fmla="*/ 103 w 118"/>
                              <a:gd name="T7" fmla="*/ 156 h 159"/>
                              <a:gd name="T8" fmla="*/ 98 w 118"/>
                              <a:gd name="T9" fmla="*/ 155 h 159"/>
                              <a:gd name="T10" fmla="*/ 96 w 118"/>
                              <a:gd name="T11" fmla="*/ 154 h 159"/>
                              <a:gd name="T12" fmla="*/ 96 w 118"/>
                              <a:gd name="T13" fmla="*/ 138 h 159"/>
                              <a:gd name="T14" fmla="*/ 75 w 118"/>
                              <a:gd name="T15" fmla="*/ 152 h 159"/>
                              <a:gd name="T16" fmla="*/ 50 w 118"/>
                              <a:gd name="T17" fmla="*/ 159 h 159"/>
                              <a:gd name="T18" fmla="*/ 29 w 118"/>
                              <a:gd name="T19" fmla="*/ 155 h 159"/>
                              <a:gd name="T20" fmla="*/ 13 w 118"/>
                              <a:gd name="T21" fmla="*/ 146 h 159"/>
                              <a:gd name="T22" fmla="*/ 3 w 118"/>
                              <a:gd name="T23" fmla="*/ 133 h 159"/>
                              <a:gd name="T24" fmla="*/ 0 w 118"/>
                              <a:gd name="T25" fmla="*/ 114 h 159"/>
                              <a:gd name="T26" fmla="*/ 5 w 118"/>
                              <a:gd name="T27" fmla="*/ 93 h 159"/>
                              <a:gd name="T28" fmla="*/ 19 w 118"/>
                              <a:gd name="T29" fmla="*/ 79 h 159"/>
                              <a:gd name="T30" fmla="*/ 42 w 118"/>
                              <a:gd name="T31" fmla="*/ 70 h 159"/>
                              <a:gd name="T32" fmla="*/ 72 w 118"/>
                              <a:gd name="T33" fmla="*/ 66 h 159"/>
                              <a:gd name="T34" fmla="*/ 92 w 118"/>
                              <a:gd name="T35" fmla="*/ 55 h 159"/>
                              <a:gd name="T36" fmla="*/ 91 w 118"/>
                              <a:gd name="T37" fmla="*/ 40 h 159"/>
                              <a:gd name="T38" fmla="*/ 85 w 118"/>
                              <a:gd name="T39" fmla="*/ 31 h 159"/>
                              <a:gd name="T40" fmla="*/ 75 w 118"/>
                              <a:gd name="T41" fmla="*/ 23 h 159"/>
                              <a:gd name="T42" fmla="*/ 59 w 118"/>
                              <a:gd name="T43" fmla="*/ 22 h 159"/>
                              <a:gd name="T44" fmla="*/ 42 w 118"/>
                              <a:gd name="T45" fmla="*/ 23 h 159"/>
                              <a:gd name="T46" fmla="*/ 28 w 118"/>
                              <a:gd name="T47" fmla="*/ 29 h 159"/>
                              <a:gd name="T48" fmla="*/ 18 w 118"/>
                              <a:gd name="T49" fmla="*/ 34 h 159"/>
                              <a:gd name="T50" fmla="*/ 12 w 118"/>
                              <a:gd name="T51" fmla="*/ 37 h 159"/>
                              <a:gd name="T52" fmla="*/ 10 w 118"/>
                              <a:gd name="T53" fmla="*/ 35 h 159"/>
                              <a:gd name="T54" fmla="*/ 8 w 118"/>
                              <a:gd name="T55" fmla="*/ 34 h 159"/>
                              <a:gd name="T56" fmla="*/ 7 w 118"/>
                              <a:gd name="T57" fmla="*/ 31 h 159"/>
                              <a:gd name="T58" fmla="*/ 7 w 118"/>
                              <a:gd name="T59" fmla="*/ 26 h 159"/>
                              <a:gd name="T60" fmla="*/ 7 w 118"/>
                              <a:gd name="T61" fmla="*/ 19 h 159"/>
                              <a:gd name="T62" fmla="*/ 10 w 118"/>
                              <a:gd name="T63" fmla="*/ 16 h 159"/>
                              <a:gd name="T64" fmla="*/ 18 w 118"/>
                              <a:gd name="T65" fmla="*/ 11 h 159"/>
                              <a:gd name="T66" fmla="*/ 29 w 118"/>
                              <a:gd name="T67" fmla="*/ 5 h 159"/>
                              <a:gd name="T68" fmla="*/ 45 w 118"/>
                              <a:gd name="T69" fmla="*/ 1 h 159"/>
                              <a:gd name="T70" fmla="*/ 61 w 118"/>
                              <a:gd name="T71" fmla="*/ 0 h 159"/>
                              <a:gd name="T72" fmla="*/ 88 w 118"/>
                              <a:gd name="T73" fmla="*/ 3 h 159"/>
                              <a:gd name="T74" fmla="*/ 106 w 118"/>
                              <a:gd name="T75" fmla="*/ 13 h 159"/>
                              <a:gd name="T76" fmla="*/ 115 w 118"/>
                              <a:gd name="T77" fmla="*/ 31 h 159"/>
                              <a:gd name="T78" fmla="*/ 118 w 118"/>
                              <a:gd name="T79" fmla="*/ 54 h 159"/>
                              <a:gd name="T80" fmla="*/ 92 w 118"/>
                              <a:gd name="T81" fmla="*/ 86 h 159"/>
                              <a:gd name="T82" fmla="*/ 59 w 118"/>
                              <a:gd name="T83" fmla="*/ 86 h 159"/>
                              <a:gd name="T84" fmla="*/ 43 w 118"/>
                              <a:gd name="T85" fmla="*/ 90 h 159"/>
                              <a:gd name="T86" fmla="*/ 33 w 118"/>
                              <a:gd name="T87" fmla="*/ 97 h 159"/>
                              <a:gd name="T88" fmla="*/ 27 w 118"/>
                              <a:gd name="T89" fmla="*/ 107 h 159"/>
                              <a:gd name="T90" fmla="*/ 28 w 118"/>
                              <a:gd name="T91" fmla="*/ 124 h 159"/>
                              <a:gd name="T92" fmla="*/ 42 w 118"/>
                              <a:gd name="T93" fmla="*/ 136 h 159"/>
                              <a:gd name="T94" fmla="*/ 64 w 118"/>
                              <a:gd name="T95" fmla="*/ 136 h 159"/>
                              <a:gd name="T96" fmla="*/ 82 w 118"/>
                              <a:gd name="T97" fmla="*/ 127 h 159"/>
                              <a:gd name="T98" fmla="*/ 92 w 118"/>
                              <a:gd name="T99" fmla="*/ 86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18" h="159">
                                <a:moveTo>
                                  <a:pt x="118" y="151"/>
                                </a:moveTo>
                                <a:lnTo>
                                  <a:pt x="118" y="154"/>
                                </a:lnTo>
                                <a:lnTo>
                                  <a:pt x="117" y="155"/>
                                </a:lnTo>
                                <a:lnTo>
                                  <a:pt x="115" y="155"/>
                                </a:lnTo>
                                <a:lnTo>
                                  <a:pt x="113" y="156"/>
                                </a:lnTo>
                                <a:lnTo>
                                  <a:pt x="110" y="156"/>
                                </a:lnTo>
                                <a:lnTo>
                                  <a:pt x="107" y="156"/>
                                </a:lnTo>
                                <a:lnTo>
                                  <a:pt x="103" y="156"/>
                                </a:lnTo>
                                <a:lnTo>
                                  <a:pt x="101" y="156"/>
                                </a:lnTo>
                                <a:lnTo>
                                  <a:pt x="98" y="155"/>
                                </a:lnTo>
                                <a:lnTo>
                                  <a:pt x="97" y="155"/>
                                </a:lnTo>
                                <a:lnTo>
                                  <a:pt x="96" y="154"/>
                                </a:lnTo>
                                <a:lnTo>
                                  <a:pt x="96" y="151"/>
                                </a:lnTo>
                                <a:lnTo>
                                  <a:pt x="96" y="138"/>
                                </a:lnTo>
                                <a:lnTo>
                                  <a:pt x="86" y="146"/>
                                </a:lnTo>
                                <a:lnTo>
                                  <a:pt x="75" y="152"/>
                                </a:lnTo>
                                <a:lnTo>
                                  <a:pt x="62" y="157"/>
                                </a:lnTo>
                                <a:lnTo>
                                  <a:pt x="50" y="159"/>
                                </a:lnTo>
                                <a:lnTo>
                                  <a:pt x="39" y="157"/>
                                </a:lnTo>
                                <a:lnTo>
                                  <a:pt x="29" y="155"/>
                                </a:lnTo>
                                <a:lnTo>
                                  <a:pt x="21" y="152"/>
                                </a:lnTo>
                                <a:lnTo>
                                  <a:pt x="13" y="146"/>
                                </a:lnTo>
                                <a:lnTo>
                                  <a:pt x="7" y="141"/>
                                </a:lnTo>
                                <a:lnTo>
                                  <a:pt x="3" y="133"/>
                                </a:lnTo>
                                <a:lnTo>
                                  <a:pt x="1" y="124"/>
                                </a:lnTo>
                                <a:lnTo>
                                  <a:pt x="0" y="114"/>
                                </a:lnTo>
                                <a:lnTo>
                                  <a:pt x="1" y="103"/>
                                </a:lnTo>
                                <a:lnTo>
                                  <a:pt x="5" y="93"/>
                                </a:lnTo>
                                <a:lnTo>
                                  <a:pt x="11" y="85"/>
                                </a:lnTo>
                                <a:lnTo>
                                  <a:pt x="19" y="79"/>
                                </a:lnTo>
                                <a:lnTo>
                                  <a:pt x="29" y="72"/>
                                </a:lnTo>
                                <a:lnTo>
                                  <a:pt x="42" y="70"/>
                                </a:lnTo>
                                <a:lnTo>
                                  <a:pt x="56" y="67"/>
                                </a:lnTo>
                                <a:lnTo>
                                  <a:pt x="72" y="66"/>
                                </a:lnTo>
                                <a:lnTo>
                                  <a:pt x="92" y="66"/>
                                </a:lnTo>
                                <a:lnTo>
                                  <a:pt x="92" y="55"/>
                                </a:lnTo>
                                <a:lnTo>
                                  <a:pt x="92" y="48"/>
                                </a:lnTo>
                                <a:lnTo>
                                  <a:pt x="91" y="40"/>
                                </a:lnTo>
                                <a:lnTo>
                                  <a:pt x="88" y="34"/>
                                </a:lnTo>
                                <a:lnTo>
                                  <a:pt x="85" y="31"/>
                                </a:lnTo>
                                <a:lnTo>
                                  <a:pt x="80" y="26"/>
                                </a:lnTo>
                                <a:lnTo>
                                  <a:pt x="75" y="23"/>
                                </a:lnTo>
                                <a:lnTo>
                                  <a:pt x="67" y="22"/>
                                </a:lnTo>
                                <a:lnTo>
                                  <a:pt x="59" y="22"/>
                                </a:lnTo>
                                <a:lnTo>
                                  <a:pt x="49" y="22"/>
                                </a:lnTo>
                                <a:lnTo>
                                  <a:pt x="42" y="23"/>
                                </a:lnTo>
                                <a:lnTo>
                                  <a:pt x="34" y="26"/>
                                </a:lnTo>
                                <a:lnTo>
                                  <a:pt x="28" y="29"/>
                                </a:lnTo>
                                <a:lnTo>
                                  <a:pt x="22" y="32"/>
                                </a:lnTo>
                                <a:lnTo>
                                  <a:pt x="18" y="34"/>
                                </a:lnTo>
                                <a:lnTo>
                                  <a:pt x="14" y="35"/>
                                </a:lnTo>
                                <a:lnTo>
                                  <a:pt x="12" y="37"/>
                                </a:lnTo>
                                <a:lnTo>
                                  <a:pt x="11" y="37"/>
                                </a:lnTo>
                                <a:lnTo>
                                  <a:pt x="10" y="35"/>
                                </a:lnTo>
                                <a:lnTo>
                                  <a:pt x="10" y="34"/>
                                </a:lnTo>
                                <a:lnTo>
                                  <a:pt x="8" y="34"/>
                                </a:lnTo>
                                <a:lnTo>
                                  <a:pt x="7" y="32"/>
                                </a:lnTo>
                                <a:lnTo>
                                  <a:pt x="7" y="31"/>
                                </a:lnTo>
                                <a:lnTo>
                                  <a:pt x="7" y="28"/>
                                </a:lnTo>
                                <a:lnTo>
                                  <a:pt x="7" y="26"/>
                                </a:lnTo>
                                <a:lnTo>
                                  <a:pt x="7" y="22"/>
                                </a:lnTo>
                                <a:lnTo>
                                  <a:pt x="7" y="19"/>
                                </a:lnTo>
                                <a:lnTo>
                                  <a:pt x="8" y="17"/>
                                </a:lnTo>
                                <a:lnTo>
                                  <a:pt x="10" y="16"/>
                                </a:lnTo>
                                <a:lnTo>
                                  <a:pt x="13" y="13"/>
                                </a:lnTo>
                                <a:lnTo>
                                  <a:pt x="18" y="11"/>
                                </a:lnTo>
                                <a:lnTo>
                                  <a:pt x="23" y="7"/>
                                </a:lnTo>
                                <a:lnTo>
                                  <a:pt x="29" y="5"/>
                                </a:lnTo>
                                <a:lnTo>
                                  <a:pt x="37" y="3"/>
                                </a:lnTo>
                                <a:lnTo>
                                  <a:pt x="45" y="1"/>
                                </a:lnTo>
                                <a:lnTo>
                                  <a:pt x="53" y="0"/>
                                </a:lnTo>
                                <a:lnTo>
                                  <a:pt x="61" y="0"/>
                                </a:lnTo>
                                <a:lnTo>
                                  <a:pt x="76" y="1"/>
                                </a:lnTo>
                                <a:lnTo>
                                  <a:pt x="88" y="3"/>
                                </a:lnTo>
                                <a:lnTo>
                                  <a:pt x="98" y="7"/>
                                </a:lnTo>
                                <a:lnTo>
                                  <a:pt x="106" y="13"/>
                                </a:lnTo>
                                <a:lnTo>
                                  <a:pt x="112" y="21"/>
                                </a:lnTo>
                                <a:lnTo>
                                  <a:pt x="115" y="31"/>
                                </a:lnTo>
                                <a:lnTo>
                                  <a:pt x="118" y="42"/>
                                </a:lnTo>
                                <a:lnTo>
                                  <a:pt x="118" y="54"/>
                                </a:lnTo>
                                <a:lnTo>
                                  <a:pt x="118" y="151"/>
                                </a:lnTo>
                                <a:close/>
                                <a:moveTo>
                                  <a:pt x="92" y="86"/>
                                </a:moveTo>
                                <a:lnTo>
                                  <a:pt x="70" y="86"/>
                                </a:lnTo>
                                <a:lnTo>
                                  <a:pt x="59" y="86"/>
                                </a:lnTo>
                                <a:lnTo>
                                  <a:pt x="50" y="87"/>
                                </a:lnTo>
                                <a:lnTo>
                                  <a:pt x="43" y="90"/>
                                </a:lnTo>
                                <a:lnTo>
                                  <a:pt x="37" y="93"/>
                                </a:lnTo>
                                <a:lnTo>
                                  <a:pt x="33" y="97"/>
                                </a:lnTo>
                                <a:lnTo>
                                  <a:pt x="29" y="102"/>
                                </a:lnTo>
                                <a:lnTo>
                                  <a:pt x="27" y="107"/>
                                </a:lnTo>
                                <a:lnTo>
                                  <a:pt x="27" y="113"/>
                                </a:lnTo>
                                <a:lnTo>
                                  <a:pt x="28" y="124"/>
                                </a:lnTo>
                                <a:lnTo>
                                  <a:pt x="34" y="132"/>
                                </a:lnTo>
                                <a:lnTo>
                                  <a:pt x="42" y="136"/>
                                </a:lnTo>
                                <a:lnTo>
                                  <a:pt x="54" y="138"/>
                                </a:lnTo>
                                <a:lnTo>
                                  <a:pt x="64" y="136"/>
                                </a:lnTo>
                                <a:lnTo>
                                  <a:pt x="74" y="133"/>
                                </a:lnTo>
                                <a:lnTo>
                                  <a:pt x="82" y="127"/>
                                </a:lnTo>
                                <a:lnTo>
                                  <a:pt x="92" y="117"/>
                                </a:lnTo>
                                <a:lnTo>
                                  <a:pt x="92" y="8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52" name="Freeform 146"/>
                        <wps:cNvSpPr>
                          <a:spLocks/>
                        </wps:cNvSpPr>
                        <wps:spPr bwMode="auto">
                          <a:xfrm>
                            <a:off x="595313" y="3074987"/>
                            <a:ext cx="14288" cy="119063"/>
                          </a:xfrm>
                          <a:custGeom>
                            <a:avLst/>
                            <a:gdLst>
                              <a:gd name="T0" fmla="*/ 26 w 26"/>
                              <a:gd name="T1" fmla="*/ 219 h 224"/>
                              <a:gd name="T2" fmla="*/ 26 w 26"/>
                              <a:gd name="T3" fmla="*/ 220 h 224"/>
                              <a:gd name="T4" fmla="*/ 26 w 26"/>
                              <a:gd name="T5" fmla="*/ 222 h 224"/>
                              <a:gd name="T6" fmla="*/ 25 w 26"/>
                              <a:gd name="T7" fmla="*/ 223 h 224"/>
                              <a:gd name="T8" fmla="*/ 24 w 26"/>
                              <a:gd name="T9" fmla="*/ 223 h 224"/>
                              <a:gd name="T10" fmla="*/ 22 w 26"/>
                              <a:gd name="T11" fmla="*/ 224 h 224"/>
                              <a:gd name="T12" fmla="*/ 20 w 26"/>
                              <a:gd name="T13" fmla="*/ 224 h 224"/>
                              <a:gd name="T14" fmla="*/ 16 w 26"/>
                              <a:gd name="T15" fmla="*/ 224 h 224"/>
                              <a:gd name="T16" fmla="*/ 12 w 26"/>
                              <a:gd name="T17" fmla="*/ 224 h 224"/>
                              <a:gd name="T18" fmla="*/ 9 w 26"/>
                              <a:gd name="T19" fmla="*/ 224 h 224"/>
                              <a:gd name="T20" fmla="*/ 6 w 26"/>
                              <a:gd name="T21" fmla="*/ 224 h 224"/>
                              <a:gd name="T22" fmla="*/ 4 w 26"/>
                              <a:gd name="T23" fmla="*/ 224 h 224"/>
                              <a:gd name="T24" fmla="*/ 3 w 26"/>
                              <a:gd name="T25" fmla="*/ 223 h 224"/>
                              <a:gd name="T26" fmla="*/ 1 w 26"/>
                              <a:gd name="T27" fmla="*/ 223 h 224"/>
                              <a:gd name="T28" fmla="*/ 0 w 26"/>
                              <a:gd name="T29" fmla="*/ 222 h 224"/>
                              <a:gd name="T30" fmla="*/ 0 w 26"/>
                              <a:gd name="T31" fmla="*/ 220 h 224"/>
                              <a:gd name="T32" fmla="*/ 0 w 26"/>
                              <a:gd name="T33" fmla="*/ 219 h 224"/>
                              <a:gd name="T34" fmla="*/ 0 w 26"/>
                              <a:gd name="T35" fmla="*/ 5 h 224"/>
                              <a:gd name="T36" fmla="*/ 0 w 26"/>
                              <a:gd name="T37" fmla="*/ 4 h 224"/>
                              <a:gd name="T38" fmla="*/ 0 w 26"/>
                              <a:gd name="T39" fmla="*/ 3 h 224"/>
                              <a:gd name="T40" fmla="*/ 1 w 26"/>
                              <a:gd name="T41" fmla="*/ 3 h 224"/>
                              <a:gd name="T42" fmla="*/ 3 w 26"/>
                              <a:gd name="T43" fmla="*/ 1 h 224"/>
                              <a:gd name="T44" fmla="*/ 4 w 26"/>
                              <a:gd name="T45" fmla="*/ 1 h 224"/>
                              <a:gd name="T46" fmla="*/ 6 w 26"/>
                              <a:gd name="T47" fmla="*/ 0 h 224"/>
                              <a:gd name="T48" fmla="*/ 9 w 26"/>
                              <a:gd name="T49" fmla="*/ 0 h 224"/>
                              <a:gd name="T50" fmla="*/ 12 w 26"/>
                              <a:gd name="T51" fmla="*/ 0 h 224"/>
                              <a:gd name="T52" fmla="*/ 16 w 26"/>
                              <a:gd name="T53" fmla="*/ 0 h 224"/>
                              <a:gd name="T54" fmla="*/ 20 w 26"/>
                              <a:gd name="T55" fmla="*/ 0 h 224"/>
                              <a:gd name="T56" fmla="*/ 22 w 26"/>
                              <a:gd name="T57" fmla="*/ 1 h 224"/>
                              <a:gd name="T58" fmla="*/ 24 w 26"/>
                              <a:gd name="T59" fmla="*/ 1 h 224"/>
                              <a:gd name="T60" fmla="*/ 25 w 26"/>
                              <a:gd name="T61" fmla="*/ 3 h 224"/>
                              <a:gd name="T62" fmla="*/ 26 w 26"/>
                              <a:gd name="T63" fmla="*/ 3 h 224"/>
                              <a:gd name="T64" fmla="*/ 26 w 26"/>
                              <a:gd name="T65" fmla="*/ 4 h 224"/>
                              <a:gd name="T66" fmla="*/ 26 w 26"/>
                              <a:gd name="T67" fmla="*/ 5 h 224"/>
                              <a:gd name="T68" fmla="*/ 26 w 26"/>
                              <a:gd name="T69" fmla="*/ 219 h 2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6" h="224">
                                <a:moveTo>
                                  <a:pt x="26" y="219"/>
                                </a:moveTo>
                                <a:lnTo>
                                  <a:pt x="26" y="220"/>
                                </a:lnTo>
                                <a:lnTo>
                                  <a:pt x="26" y="222"/>
                                </a:lnTo>
                                <a:lnTo>
                                  <a:pt x="25" y="223"/>
                                </a:lnTo>
                                <a:lnTo>
                                  <a:pt x="24" y="223"/>
                                </a:lnTo>
                                <a:lnTo>
                                  <a:pt x="22" y="224"/>
                                </a:lnTo>
                                <a:lnTo>
                                  <a:pt x="20" y="224"/>
                                </a:lnTo>
                                <a:lnTo>
                                  <a:pt x="16" y="224"/>
                                </a:lnTo>
                                <a:lnTo>
                                  <a:pt x="12" y="224"/>
                                </a:lnTo>
                                <a:lnTo>
                                  <a:pt x="9" y="224"/>
                                </a:lnTo>
                                <a:lnTo>
                                  <a:pt x="6" y="224"/>
                                </a:lnTo>
                                <a:lnTo>
                                  <a:pt x="4" y="224"/>
                                </a:lnTo>
                                <a:lnTo>
                                  <a:pt x="3" y="223"/>
                                </a:lnTo>
                                <a:lnTo>
                                  <a:pt x="1" y="223"/>
                                </a:lnTo>
                                <a:lnTo>
                                  <a:pt x="0" y="222"/>
                                </a:lnTo>
                                <a:lnTo>
                                  <a:pt x="0" y="220"/>
                                </a:lnTo>
                                <a:lnTo>
                                  <a:pt x="0" y="219"/>
                                </a:lnTo>
                                <a:lnTo>
                                  <a:pt x="0" y="5"/>
                                </a:lnTo>
                                <a:lnTo>
                                  <a:pt x="0" y="4"/>
                                </a:lnTo>
                                <a:lnTo>
                                  <a:pt x="0" y="3"/>
                                </a:lnTo>
                                <a:lnTo>
                                  <a:pt x="1" y="3"/>
                                </a:lnTo>
                                <a:lnTo>
                                  <a:pt x="3" y="1"/>
                                </a:lnTo>
                                <a:lnTo>
                                  <a:pt x="4" y="1"/>
                                </a:lnTo>
                                <a:lnTo>
                                  <a:pt x="6" y="0"/>
                                </a:lnTo>
                                <a:lnTo>
                                  <a:pt x="9" y="0"/>
                                </a:lnTo>
                                <a:lnTo>
                                  <a:pt x="12" y="0"/>
                                </a:lnTo>
                                <a:lnTo>
                                  <a:pt x="16" y="0"/>
                                </a:lnTo>
                                <a:lnTo>
                                  <a:pt x="20" y="0"/>
                                </a:lnTo>
                                <a:lnTo>
                                  <a:pt x="22" y="1"/>
                                </a:lnTo>
                                <a:lnTo>
                                  <a:pt x="24" y="1"/>
                                </a:lnTo>
                                <a:lnTo>
                                  <a:pt x="25" y="3"/>
                                </a:lnTo>
                                <a:lnTo>
                                  <a:pt x="26" y="3"/>
                                </a:lnTo>
                                <a:lnTo>
                                  <a:pt x="26" y="4"/>
                                </a:lnTo>
                                <a:lnTo>
                                  <a:pt x="26" y="5"/>
                                </a:lnTo>
                                <a:lnTo>
                                  <a:pt x="26" y="2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53" name="Freeform 147"/>
                        <wps:cNvSpPr>
                          <a:spLocks noEditPoints="1"/>
                        </wps:cNvSpPr>
                        <wps:spPr bwMode="auto">
                          <a:xfrm>
                            <a:off x="669925" y="3111500"/>
                            <a:ext cx="61913" cy="84138"/>
                          </a:xfrm>
                          <a:custGeom>
                            <a:avLst/>
                            <a:gdLst>
                              <a:gd name="T0" fmla="*/ 118 w 118"/>
                              <a:gd name="T1" fmla="*/ 154 h 159"/>
                              <a:gd name="T2" fmla="*/ 115 w 118"/>
                              <a:gd name="T3" fmla="*/ 155 h 159"/>
                              <a:gd name="T4" fmla="*/ 110 w 118"/>
                              <a:gd name="T5" fmla="*/ 156 h 159"/>
                              <a:gd name="T6" fmla="*/ 102 w 118"/>
                              <a:gd name="T7" fmla="*/ 156 h 159"/>
                              <a:gd name="T8" fmla="*/ 97 w 118"/>
                              <a:gd name="T9" fmla="*/ 155 h 159"/>
                              <a:gd name="T10" fmla="*/ 94 w 118"/>
                              <a:gd name="T11" fmla="*/ 154 h 159"/>
                              <a:gd name="T12" fmla="*/ 94 w 118"/>
                              <a:gd name="T13" fmla="*/ 138 h 159"/>
                              <a:gd name="T14" fmla="*/ 73 w 118"/>
                              <a:gd name="T15" fmla="*/ 152 h 159"/>
                              <a:gd name="T16" fmla="*/ 49 w 118"/>
                              <a:gd name="T17" fmla="*/ 159 h 159"/>
                              <a:gd name="T18" fmla="*/ 28 w 118"/>
                              <a:gd name="T19" fmla="*/ 155 h 159"/>
                              <a:gd name="T20" fmla="*/ 13 w 118"/>
                              <a:gd name="T21" fmla="*/ 146 h 159"/>
                              <a:gd name="T22" fmla="*/ 2 w 118"/>
                              <a:gd name="T23" fmla="*/ 133 h 159"/>
                              <a:gd name="T24" fmla="*/ 0 w 118"/>
                              <a:gd name="T25" fmla="*/ 114 h 159"/>
                              <a:gd name="T26" fmla="*/ 4 w 118"/>
                              <a:gd name="T27" fmla="*/ 93 h 159"/>
                              <a:gd name="T28" fmla="*/ 18 w 118"/>
                              <a:gd name="T29" fmla="*/ 79 h 159"/>
                              <a:gd name="T30" fmla="*/ 41 w 118"/>
                              <a:gd name="T31" fmla="*/ 70 h 159"/>
                              <a:gd name="T32" fmla="*/ 71 w 118"/>
                              <a:gd name="T33" fmla="*/ 66 h 159"/>
                              <a:gd name="T34" fmla="*/ 91 w 118"/>
                              <a:gd name="T35" fmla="*/ 55 h 159"/>
                              <a:gd name="T36" fmla="*/ 89 w 118"/>
                              <a:gd name="T37" fmla="*/ 40 h 159"/>
                              <a:gd name="T38" fmla="*/ 83 w 118"/>
                              <a:gd name="T39" fmla="*/ 31 h 159"/>
                              <a:gd name="T40" fmla="*/ 73 w 118"/>
                              <a:gd name="T41" fmla="*/ 23 h 159"/>
                              <a:gd name="T42" fmla="*/ 59 w 118"/>
                              <a:gd name="T43" fmla="*/ 22 h 159"/>
                              <a:gd name="T44" fmla="*/ 40 w 118"/>
                              <a:gd name="T45" fmla="*/ 23 h 159"/>
                              <a:gd name="T46" fmla="*/ 27 w 118"/>
                              <a:gd name="T47" fmla="*/ 29 h 159"/>
                              <a:gd name="T48" fmla="*/ 17 w 118"/>
                              <a:gd name="T49" fmla="*/ 34 h 159"/>
                              <a:gd name="T50" fmla="*/ 12 w 118"/>
                              <a:gd name="T51" fmla="*/ 37 h 159"/>
                              <a:gd name="T52" fmla="*/ 9 w 118"/>
                              <a:gd name="T53" fmla="*/ 35 h 159"/>
                              <a:gd name="T54" fmla="*/ 7 w 118"/>
                              <a:gd name="T55" fmla="*/ 34 h 159"/>
                              <a:gd name="T56" fmla="*/ 7 w 118"/>
                              <a:gd name="T57" fmla="*/ 31 h 159"/>
                              <a:gd name="T58" fmla="*/ 6 w 118"/>
                              <a:gd name="T59" fmla="*/ 26 h 159"/>
                              <a:gd name="T60" fmla="*/ 7 w 118"/>
                              <a:gd name="T61" fmla="*/ 19 h 159"/>
                              <a:gd name="T62" fmla="*/ 9 w 118"/>
                              <a:gd name="T63" fmla="*/ 16 h 159"/>
                              <a:gd name="T64" fmla="*/ 17 w 118"/>
                              <a:gd name="T65" fmla="*/ 11 h 159"/>
                              <a:gd name="T66" fmla="*/ 29 w 118"/>
                              <a:gd name="T67" fmla="*/ 5 h 159"/>
                              <a:gd name="T68" fmla="*/ 44 w 118"/>
                              <a:gd name="T69" fmla="*/ 1 h 159"/>
                              <a:gd name="T70" fmla="*/ 61 w 118"/>
                              <a:gd name="T71" fmla="*/ 0 h 159"/>
                              <a:gd name="T72" fmla="*/ 87 w 118"/>
                              <a:gd name="T73" fmla="*/ 3 h 159"/>
                              <a:gd name="T74" fmla="*/ 104 w 118"/>
                              <a:gd name="T75" fmla="*/ 13 h 159"/>
                              <a:gd name="T76" fmla="*/ 114 w 118"/>
                              <a:gd name="T77" fmla="*/ 31 h 159"/>
                              <a:gd name="T78" fmla="*/ 118 w 118"/>
                              <a:gd name="T79" fmla="*/ 54 h 159"/>
                              <a:gd name="T80" fmla="*/ 91 w 118"/>
                              <a:gd name="T81" fmla="*/ 86 h 159"/>
                              <a:gd name="T82" fmla="*/ 59 w 118"/>
                              <a:gd name="T83" fmla="*/ 86 h 159"/>
                              <a:gd name="T84" fmla="*/ 43 w 118"/>
                              <a:gd name="T85" fmla="*/ 90 h 159"/>
                              <a:gd name="T86" fmla="*/ 32 w 118"/>
                              <a:gd name="T87" fmla="*/ 97 h 159"/>
                              <a:gd name="T88" fmla="*/ 27 w 118"/>
                              <a:gd name="T89" fmla="*/ 107 h 159"/>
                              <a:gd name="T90" fmla="*/ 28 w 118"/>
                              <a:gd name="T91" fmla="*/ 124 h 159"/>
                              <a:gd name="T92" fmla="*/ 41 w 118"/>
                              <a:gd name="T93" fmla="*/ 136 h 159"/>
                              <a:gd name="T94" fmla="*/ 64 w 118"/>
                              <a:gd name="T95" fmla="*/ 136 h 159"/>
                              <a:gd name="T96" fmla="*/ 82 w 118"/>
                              <a:gd name="T97" fmla="*/ 127 h 159"/>
                              <a:gd name="T98" fmla="*/ 91 w 118"/>
                              <a:gd name="T99" fmla="*/ 86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18" h="159">
                                <a:moveTo>
                                  <a:pt x="118" y="151"/>
                                </a:moveTo>
                                <a:lnTo>
                                  <a:pt x="118" y="154"/>
                                </a:lnTo>
                                <a:lnTo>
                                  <a:pt x="117" y="155"/>
                                </a:lnTo>
                                <a:lnTo>
                                  <a:pt x="115" y="155"/>
                                </a:lnTo>
                                <a:lnTo>
                                  <a:pt x="113" y="156"/>
                                </a:lnTo>
                                <a:lnTo>
                                  <a:pt x="110" y="156"/>
                                </a:lnTo>
                                <a:lnTo>
                                  <a:pt x="107" y="156"/>
                                </a:lnTo>
                                <a:lnTo>
                                  <a:pt x="102" y="156"/>
                                </a:lnTo>
                                <a:lnTo>
                                  <a:pt x="99" y="156"/>
                                </a:lnTo>
                                <a:lnTo>
                                  <a:pt x="97" y="155"/>
                                </a:lnTo>
                                <a:lnTo>
                                  <a:pt x="96" y="155"/>
                                </a:lnTo>
                                <a:lnTo>
                                  <a:pt x="94" y="154"/>
                                </a:lnTo>
                                <a:lnTo>
                                  <a:pt x="94" y="151"/>
                                </a:lnTo>
                                <a:lnTo>
                                  <a:pt x="94" y="138"/>
                                </a:lnTo>
                                <a:lnTo>
                                  <a:pt x="85" y="146"/>
                                </a:lnTo>
                                <a:lnTo>
                                  <a:pt x="73" y="152"/>
                                </a:lnTo>
                                <a:lnTo>
                                  <a:pt x="62" y="157"/>
                                </a:lnTo>
                                <a:lnTo>
                                  <a:pt x="49" y="159"/>
                                </a:lnTo>
                                <a:lnTo>
                                  <a:pt x="38" y="157"/>
                                </a:lnTo>
                                <a:lnTo>
                                  <a:pt x="28" y="155"/>
                                </a:lnTo>
                                <a:lnTo>
                                  <a:pt x="19" y="152"/>
                                </a:lnTo>
                                <a:lnTo>
                                  <a:pt x="13" y="146"/>
                                </a:lnTo>
                                <a:lnTo>
                                  <a:pt x="7" y="141"/>
                                </a:lnTo>
                                <a:lnTo>
                                  <a:pt x="2" y="133"/>
                                </a:lnTo>
                                <a:lnTo>
                                  <a:pt x="0" y="124"/>
                                </a:lnTo>
                                <a:lnTo>
                                  <a:pt x="0" y="114"/>
                                </a:lnTo>
                                <a:lnTo>
                                  <a:pt x="0" y="103"/>
                                </a:lnTo>
                                <a:lnTo>
                                  <a:pt x="4" y="93"/>
                                </a:lnTo>
                                <a:lnTo>
                                  <a:pt x="9" y="85"/>
                                </a:lnTo>
                                <a:lnTo>
                                  <a:pt x="18" y="79"/>
                                </a:lnTo>
                                <a:lnTo>
                                  <a:pt x="28" y="72"/>
                                </a:lnTo>
                                <a:lnTo>
                                  <a:pt x="41" y="70"/>
                                </a:lnTo>
                                <a:lnTo>
                                  <a:pt x="55" y="67"/>
                                </a:lnTo>
                                <a:lnTo>
                                  <a:pt x="71" y="66"/>
                                </a:lnTo>
                                <a:lnTo>
                                  <a:pt x="91" y="66"/>
                                </a:lnTo>
                                <a:lnTo>
                                  <a:pt x="91" y="55"/>
                                </a:lnTo>
                                <a:lnTo>
                                  <a:pt x="91" y="48"/>
                                </a:lnTo>
                                <a:lnTo>
                                  <a:pt x="89" y="40"/>
                                </a:lnTo>
                                <a:lnTo>
                                  <a:pt x="87" y="34"/>
                                </a:lnTo>
                                <a:lnTo>
                                  <a:pt x="83" y="31"/>
                                </a:lnTo>
                                <a:lnTo>
                                  <a:pt x="80" y="26"/>
                                </a:lnTo>
                                <a:lnTo>
                                  <a:pt x="73" y="23"/>
                                </a:lnTo>
                                <a:lnTo>
                                  <a:pt x="67" y="22"/>
                                </a:lnTo>
                                <a:lnTo>
                                  <a:pt x="59" y="22"/>
                                </a:lnTo>
                                <a:lnTo>
                                  <a:pt x="49" y="22"/>
                                </a:lnTo>
                                <a:lnTo>
                                  <a:pt x="40" y="23"/>
                                </a:lnTo>
                                <a:lnTo>
                                  <a:pt x="33" y="26"/>
                                </a:lnTo>
                                <a:lnTo>
                                  <a:pt x="27" y="29"/>
                                </a:lnTo>
                                <a:lnTo>
                                  <a:pt x="22" y="32"/>
                                </a:lnTo>
                                <a:lnTo>
                                  <a:pt x="17" y="34"/>
                                </a:lnTo>
                                <a:lnTo>
                                  <a:pt x="13" y="35"/>
                                </a:lnTo>
                                <a:lnTo>
                                  <a:pt x="12" y="37"/>
                                </a:lnTo>
                                <a:lnTo>
                                  <a:pt x="11" y="37"/>
                                </a:lnTo>
                                <a:lnTo>
                                  <a:pt x="9" y="35"/>
                                </a:lnTo>
                                <a:lnTo>
                                  <a:pt x="8" y="34"/>
                                </a:lnTo>
                                <a:lnTo>
                                  <a:pt x="7" y="34"/>
                                </a:lnTo>
                                <a:lnTo>
                                  <a:pt x="7" y="32"/>
                                </a:lnTo>
                                <a:lnTo>
                                  <a:pt x="7" y="31"/>
                                </a:lnTo>
                                <a:lnTo>
                                  <a:pt x="6" y="28"/>
                                </a:lnTo>
                                <a:lnTo>
                                  <a:pt x="6" y="26"/>
                                </a:lnTo>
                                <a:lnTo>
                                  <a:pt x="6" y="22"/>
                                </a:lnTo>
                                <a:lnTo>
                                  <a:pt x="7" y="19"/>
                                </a:lnTo>
                                <a:lnTo>
                                  <a:pt x="7" y="17"/>
                                </a:lnTo>
                                <a:lnTo>
                                  <a:pt x="9" y="16"/>
                                </a:lnTo>
                                <a:lnTo>
                                  <a:pt x="12" y="13"/>
                                </a:lnTo>
                                <a:lnTo>
                                  <a:pt x="17" y="11"/>
                                </a:lnTo>
                                <a:lnTo>
                                  <a:pt x="23" y="7"/>
                                </a:lnTo>
                                <a:lnTo>
                                  <a:pt x="29" y="5"/>
                                </a:lnTo>
                                <a:lnTo>
                                  <a:pt x="37" y="3"/>
                                </a:lnTo>
                                <a:lnTo>
                                  <a:pt x="44" y="1"/>
                                </a:lnTo>
                                <a:lnTo>
                                  <a:pt x="53" y="0"/>
                                </a:lnTo>
                                <a:lnTo>
                                  <a:pt x="61" y="0"/>
                                </a:lnTo>
                                <a:lnTo>
                                  <a:pt x="76" y="1"/>
                                </a:lnTo>
                                <a:lnTo>
                                  <a:pt x="87" y="3"/>
                                </a:lnTo>
                                <a:lnTo>
                                  <a:pt x="97" y="7"/>
                                </a:lnTo>
                                <a:lnTo>
                                  <a:pt x="104" y="13"/>
                                </a:lnTo>
                                <a:lnTo>
                                  <a:pt x="110" y="21"/>
                                </a:lnTo>
                                <a:lnTo>
                                  <a:pt x="114" y="31"/>
                                </a:lnTo>
                                <a:lnTo>
                                  <a:pt x="117" y="42"/>
                                </a:lnTo>
                                <a:lnTo>
                                  <a:pt x="118" y="54"/>
                                </a:lnTo>
                                <a:lnTo>
                                  <a:pt x="118" y="151"/>
                                </a:lnTo>
                                <a:close/>
                                <a:moveTo>
                                  <a:pt x="91" y="86"/>
                                </a:moveTo>
                                <a:lnTo>
                                  <a:pt x="69" y="86"/>
                                </a:lnTo>
                                <a:lnTo>
                                  <a:pt x="59" y="86"/>
                                </a:lnTo>
                                <a:lnTo>
                                  <a:pt x="50" y="87"/>
                                </a:lnTo>
                                <a:lnTo>
                                  <a:pt x="43" y="90"/>
                                </a:lnTo>
                                <a:lnTo>
                                  <a:pt x="37" y="93"/>
                                </a:lnTo>
                                <a:lnTo>
                                  <a:pt x="32" y="97"/>
                                </a:lnTo>
                                <a:lnTo>
                                  <a:pt x="29" y="102"/>
                                </a:lnTo>
                                <a:lnTo>
                                  <a:pt x="27" y="107"/>
                                </a:lnTo>
                                <a:lnTo>
                                  <a:pt x="27" y="113"/>
                                </a:lnTo>
                                <a:lnTo>
                                  <a:pt x="28" y="124"/>
                                </a:lnTo>
                                <a:lnTo>
                                  <a:pt x="33" y="132"/>
                                </a:lnTo>
                                <a:lnTo>
                                  <a:pt x="41" y="136"/>
                                </a:lnTo>
                                <a:lnTo>
                                  <a:pt x="54" y="138"/>
                                </a:lnTo>
                                <a:lnTo>
                                  <a:pt x="64" y="136"/>
                                </a:lnTo>
                                <a:lnTo>
                                  <a:pt x="72" y="133"/>
                                </a:lnTo>
                                <a:lnTo>
                                  <a:pt x="82" y="127"/>
                                </a:lnTo>
                                <a:lnTo>
                                  <a:pt x="91" y="117"/>
                                </a:lnTo>
                                <a:lnTo>
                                  <a:pt x="91" y="8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54" name="Freeform 148"/>
                        <wps:cNvSpPr>
                          <a:spLocks/>
                        </wps:cNvSpPr>
                        <wps:spPr bwMode="auto">
                          <a:xfrm>
                            <a:off x="757238" y="3111500"/>
                            <a:ext cx="114300" cy="82550"/>
                          </a:xfrm>
                          <a:custGeom>
                            <a:avLst/>
                            <a:gdLst>
                              <a:gd name="T0" fmla="*/ 214 w 214"/>
                              <a:gd name="T1" fmla="*/ 152 h 156"/>
                              <a:gd name="T2" fmla="*/ 213 w 214"/>
                              <a:gd name="T3" fmla="*/ 155 h 156"/>
                              <a:gd name="T4" fmla="*/ 209 w 214"/>
                              <a:gd name="T5" fmla="*/ 156 h 156"/>
                              <a:gd name="T6" fmla="*/ 204 w 214"/>
                              <a:gd name="T7" fmla="*/ 156 h 156"/>
                              <a:gd name="T8" fmla="*/ 197 w 214"/>
                              <a:gd name="T9" fmla="*/ 156 h 156"/>
                              <a:gd name="T10" fmla="*/ 192 w 214"/>
                              <a:gd name="T11" fmla="*/ 156 h 156"/>
                              <a:gd name="T12" fmla="*/ 188 w 214"/>
                              <a:gd name="T13" fmla="*/ 155 h 156"/>
                              <a:gd name="T14" fmla="*/ 187 w 214"/>
                              <a:gd name="T15" fmla="*/ 152 h 156"/>
                              <a:gd name="T16" fmla="*/ 187 w 214"/>
                              <a:gd name="T17" fmla="*/ 64 h 156"/>
                              <a:gd name="T18" fmla="*/ 186 w 214"/>
                              <a:gd name="T19" fmla="*/ 47 h 156"/>
                              <a:gd name="T20" fmla="*/ 181 w 214"/>
                              <a:gd name="T21" fmla="*/ 34 h 156"/>
                              <a:gd name="T22" fmla="*/ 172 w 214"/>
                              <a:gd name="T23" fmla="*/ 26 h 156"/>
                              <a:gd name="T24" fmla="*/ 159 w 214"/>
                              <a:gd name="T25" fmla="*/ 23 h 156"/>
                              <a:gd name="T26" fmla="*/ 140 w 214"/>
                              <a:gd name="T27" fmla="*/ 29 h 156"/>
                              <a:gd name="T28" fmla="*/ 121 w 214"/>
                              <a:gd name="T29" fmla="*/ 50 h 156"/>
                              <a:gd name="T30" fmla="*/ 121 w 214"/>
                              <a:gd name="T31" fmla="*/ 152 h 156"/>
                              <a:gd name="T32" fmla="*/ 119 w 214"/>
                              <a:gd name="T33" fmla="*/ 155 h 156"/>
                              <a:gd name="T34" fmla="*/ 116 w 214"/>
                              <a:gd name="T35" fmla="*/ 156 h 156"/>
                              <a:gd name="T36" fmla="*/ 111 w 214"/>
                              <a:gd name="T37" fmla="*/ 156 h 156"/>
                              <a:gd name="T38" fmla="*/ 103 w 214"/>
                              <a:gd name="T39" fmla="*/ 156 h 156"/>
                              <a:gd name="T40" fmla="*/ 98 w 214"/>
                              <a:gd name="T41" fmla="*/ 156 h 156"/>
                              <a:gd name="T42" fmla="*/ 95 w 214"/>
                              <a:gd name="T43" fmla="*/ 155 h 156"/>
                              <a:gd name="T44" fmla="*/ 93 w 214"/>
                              <a:gd name="T45" fmla="*/ 152 h 156"/>
                              <a:gd name="T46" fmla="*/ 93 w 214"/>
                              <a:gd name="T47" fmla="*/ 64 h 156"/>
                              <a:gd name="T48" fmla="*/ 92 w 214"/>
                              <a:gd name="T49" fmla="*/ 47 h 156"/>
                              <a:gd name="T50" fmla="*/ 87 w 214"/>
                              <a:gd name="T51" fmla="*/ 34 h 156"/>
                              <a:gd name="T52" fmla="*/ 77 w 214"/>
                              <a:gd name="T53" fmla="*/ 26 h 156"/>
                              <a:gd name="T54" fmla="*/ 65 w 214"/>
                              <a:gd name="T55" fmla="*/ 23 h 156"/>
                              <a:gd name="T56" fmla="*/ 47 w 214"/>
                              <a:gd name="T57" fmla="*/ 29 h 156"/>
                              <a:gd name="T58" fmla="*/ 27 w 214"/>
                              <a:gd name="T59" fmla="*/ 50 h 156"/>
                              <a:gd name="T60" fmla="*/ 27 w 214"/>
                              <a:gd name="T61" fmla="*/ 152 h 156"/>
                              <a:gd name="T62" fmla="*/ 24 w 214"/>
                              <a:gd name="T63" fmla="*/ 155 h 156"/>
                              <a:gd name="T64" fmla="*/ 22 w 214"/>
                              <a:gd name="T65" fmla="*/ 156 h 156"/>
                              <a:gd name="T66" fmla="*/ 17 w 214"/>
                              <a:gd name="T67" fmla="*/ 156 h 156"/>
                              <a:gd name="T68" fmla="*/ 10 w 214"/>
                              <a:gd name="T69" fmla="*/ 156 h 156"/>
                              <a:gd name="T70" fmla="*/ 5 w 214"/>
                              <a:gd name="T71" fmla="*/ 156 h 156"/>
                              <a:gd name="T72" fmla="*/ 1 w 214"/>
                              <a:gd name="T73" fmla="*/ 155 h 156"/>
                              <a:gd name="T74" fmla="*/ 0 w 214"/>
                              <a:gd name="T75" fmla="*/ 152 h 156"/>
                              <a:gd name="T76" fmla="*/ 0 w 214"/>
                              <a:gd name="T77" fmla="*/ 7 h 156"/>
                              <a:gd name="T78" fmla="*/ 1 w 214"/>
                              <a:gd name="T79" fmla="*/ 5 h 156"/>
                              <a:gd name="T80" fmla="*/ 2 w 214"/>
                              <a:gd name="T81" fmla="*/ 3 h 156"/>
                              <a:gd name="T82" fmla="*/ 6 w 214"/>
                              <a:gd name="T83" fmla="*/ 2 h 156"/>
                              <a:gd name="T84" fmla="*/ 12 w 214"/>
                              <a:gd name="T85" fmla="*/ 2 h 156"/>
                              <a:gd name="T86" fmla="*/ 18 w 214"/>
                              <a:gd name="T87" fmla="*/ 2 h 156"/>
                              <a:gd name="T88" fmla="*/ 22 w 214"/>
                              <a:gd name="T89" fmla="*/ 3 h 156"/>
                              <a:gd name="T90" fmla="*/ 23 w 214"/>
                              <a:gd name="T91" fmla="*/ 5 h 156"/>
                              <a:gd name="T92" fmla="*/ 24 w 214"/>
                              <a:gd name="T93" fmla="*/ 7 h 156"/>
                              <a:gd name="T94" fmla="*/ 36 w 214"/>
                              <a:gd name="T95" fmla="*/ 13 h 156"/>
                              <a:gd name="T96" fmla="*/ 59 w 214"/>
                              <a:gd name="T97" fmla="*/ 1 h 156"/>
                              <a:gd name="T98" fmla="*/ 80 w 214"/>
                              <a:gd name="T99" fmla="*/ 0 h 156"/>
                              <a:gd name="T100" fmla="*/ 93 w 214"/>
                              <a:gd name="T101" fmla="*/ 5 h 156"/>
                              <a:gd name="T102" fmla="*/ 105 w 214"/>
                              <a:gd name="T103" fmla="*/ 12 h 156"/>
                              <a:gd name="T104" fmla="*/ 112 w 214"/>
                              <a:gd name="T105" fmla="*/ 22 h 156"/>
                              <a:gd name="T106" fmla="*/ 122 w 214"/>
                              <a:gd name="T107" fmla="*/ 21 h 156"/>
                              <a:gd name="T108" fmla="*/ 135 w 214"/>
                              <a:gd name="T109" fmla="*/ 10 h 156"/>
                              <a:gd name="T110" fmla="*/ 148 w 214"/>
                              <a:gd name="T111" fmla="*/ 3 h 156"/>
                              <a:gd name="T112" fmla="*/ 159 w 214"/>
                              <a:gd name="T113" fmla="*/ 0 h 156"/>
                              <a:gd name="T114" fmla="*/ 177 w 214"/>
                              <a:gd name="T115" fmla="*/ 1 h 156"/>
                              <a:gd name="T116" fmla="*/ 197 w 214"/>
                              <a:gd name="T117" fmla="*/ 10 h 156"/>
                              <a:gd name="T118" fmla="*/ 208 w 214"/>
                              <a:gd name="T119" fmla="*/ 27 h 156"/>
                              <a:gd name="T120" fmla="*/ 214 w 214"/>
                              <a:gd name="T121" fmla="*/ 48 h 156"/>
                              <a:gd name="T122" fmla="*/ 214 w 214"/>
                              <a:gd name="T123" fmla="*/ 15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14" h="156">
                                <a:moveTo>
                                  <a:pt x="214" y="151"/>
                                </a:moveTo>
                                <a:lnTo>
                                  <a:pt x="214" y="152"/>
                                </a:lnTo>
                                <a:lnTo>
                                  <a:pt x="213" y="154"/>
                                </a:lnTo>
                                <a:lnTo>
                                  <a:pt x="213" y="155"/>
                                </a:lnTo>
                                <a:lnTo>
                                  <a:pt x="212" y="155"/>
                                </a:lnTo>
                                <a:lnTo>
                                  <a:pt x="209" y="156"/>
                                </a:lnTo>
                                <a:lnTo>
                                  <a:pt x="207" y="156"/>
                                </a:lnTo>
                                <a:lnTo>
                                  <a:pt x="204" y="156"/>
                                </a:lnTo>
                                <a:lnTo>
                                  <a:pt x="201" y="156"/>
                                </a:lnTo>
                                <a:lnTo>
                                  <a:pt x="197" y="156"/>
                                </a:lnTo>
                                <a:lnTo>
                                  <a:pt x="194" y="156"/>
                                </a:lnTo>
                                <a:lnTo>
                                  <a:pt x="192" y="156"/>
                                </a:lnTo>
                                <a:lnTo>
                                  <a:pt x="191" y="155"/>
                                </a:lnTo>
                                <a:lnTo>
                                  <a:pt x="188" y="155"/>
                                </a:lnTo>
                                <a:lnTo>
                                  <a:pt x="188" y="154"/>
                                </a:lnTo>
                                <a:lnTo>
                                  <a:pt x="187" y="152"/>
                                </a:lnTo>
                                <a:lnTo>
                                  <a:pt x="187" y="151"/>
                                </a:lnTo>
                                <a:lnTo>
                                  <a:pt x="187" y="64"/>
                                </a:lnTo>
                                <a:lnTo>
                                  <a:pt x="187" y="55"/>
                                </a:lnTo>
                                <a:lnTo>
                                  <a:pt x="186" y="47"/>
                                </a:lnTo>
                                <a:lnTo>
                                  <a:pt x="183" y="40"/>
                                </a:lnTo>
                                <a:lnTo>
                                  <a:pt x="181" y="34"/>
                                </a:lnTo>
                                <a:lnTo>
                                  <a:pt x="177" y="29"/>
                                </a:lnTo>
                                <a:lnTo>
                                  <a:pt x="172" y="26"/>
                                </a:lnTo>
                                <a:lnTo>
                                  <a:pt x="166" y="23"/>
                                </a:lnTo>
                                <a:lnTo>
                                  <a:pt x="159" y="23"/>
                                </a:lnTo>
                                <a:lnTo>
                                  <a:pt x="150" y="24"/>
                                </a:lnTo>
                                <a:lnTo>
                                  <a:pt x="140" y="29"/>
                                </a:lnTo>
                                <a:lnTo>
                                  <a:pt x="132" y="38"/>
                                </a:lnTo>
                                <a:lnTo>
                                  <a:pt x="121" y="50"/>
                                </a:lnTo>
                                <a:lnTo>
                                  <a:pt x="121" y="151"/>
                                </a:lnTo>
                                <a:lnTo>
                                  <a:pt x="121" y="152"/>
                                </a:lnTo>
                                <a:lnTo>
                                  <a:pt x="119" y="154"/>
                                </a:lnTo>
                                <a:lnTo>
                                  <a:pt x="119" y="155"/>
                                </a:lnTo>
                                <a:lnTo>
                                  <a:pt x="117" y="155"/>
                                </a:lnTo>
                                <a:lnTo>
                                  <a:pt x="116" y="156"/>
                                </a:lnTo>
                                <a:lnTo>
                                  <a:pt x="113" y="156"/>
                                </a:lnTo>
                                <a:lnTo>
                                  <a:pt x="111" y="156"/>
                                </a:lnTo>
                                <a:lnTo>
                                  <a:pt x="107" y="156"/>
                                </a:lnTo>
                                <a:lnTo>
                                  <a:pt x="103" y="156"/>
                                </a:lnTo>
                                <a:lnTo>
                                  <a:pt x="101" y="156"/>
                                </a:lnTo>
                                <a:lnTo>
                                  <a:pt x="98" y="156"/>
                                </a:lnTo>
                                <a:lnTo>
                                  <a:pt x="96" y="155"/>
                                </a:lnTo>
                                <a:lnTo>
                                  <a:pt x="95" y="155"/>
                                </a:lnTo>
                                <a:lnTo>
                                  <a:pt x="95" y="154"/>
                                </a:lnTo>
                                <a:lnTo>
                                  <a:pt x="93" y="152"/>
                                </a:lnTo>
                                <a:lnTo>
                                  <a:pt x="93" y="151"/>
                                </a:lnTo>
                                <a:lnTo>
                                  <a:pt x="93" y="64"/>
                                </a:lnTo>
                                <a:lnTo>
                                  <a:pt x="93" y="55"/>
                                </a:lnTo>
                                <a:lnTo>
                                  <a:pt x="92" y="47"/>
                                </a:lnTo>
                                <a:lnTo>
                                  <a:pt x="90" y="40"/>
                                </a:lnTo>
                                <a:lnTo>
                                  <a:pt x="87" y="34"/>
                                </a:lnTo>
                                <a:lnTo>
                                  <a:pt x="82" y="29"/>
                                </a:lnTo>
                                <a:lnTo>
                                  <a:pt x="77" y="26"/>
                                </a:lnTo>
                                <a:lnTo>
                                  <a:pt x="72" y="23"/>
                                </a:lnTo>
                                <a:lnTo>
                                  <a:pt x="65" y="23"/>
                                </a:lnTo>
                                <a:lnTo>
                                  <a:pt x="56" y="24"/>
                                </a:lnTo>
                                <a:lnTo>
                                  <a:pt x="47" y="29"/>
                                </a:lnTo>
                                <a:lnTo>
                                  <a:pt x="37" y="38"/>
                                </a:lnTo>
                                <a:lnTo>
                                  <a:pt x="27" y="50"/>
                                </a:lnTo>
                                <a:lnTo>
                                  <a:pt x="27" y="151"/>
                                </a:lnTo>
                                <a:lnTo>
                                  <a:pt x="27" y="152"/>
                                </a:lnTo>
                                <a:lnTo>
                                  <a:pt x="26" y="154"/>
                                </a:lnTo>
                                <a:lnTo>
                                  <a:pt x="24" y="155"/>
                                </a:lnTo>
                                <a:lnTo>
                                  <a:pt x="23" y="155"/>
                                </a:lnTo>
                                <a:lnTo>
                                  <a:pt x="22" y="156"/>
                                </a:lnTo>
                                <a:lnTo>
                                  <a:pt x="20" y="156"/>
                                </a:lnTo>
                                <a:lnTo>
                                  <a:pt x="17" y="156"/>
                                </a:lnTo>
                                <a:lnTo>
                                  <a:pt x="13" y="156"/>
                                </a:lnTo>
                                <a:lnTo>
                                  <a:pt x="10" y="156"/>
                                </a:lnTo>
                                <a:lnTo>
                                  <a:pt x="7" y="156"/>
                                </a:lnTo>
                                <a:lnTo>
                                  <a:pt x="5" y="156"/>
                                </a:lnTo>
                                <a:lnTo>
                                  <a:pt x="2" y="155"/>
                                </a:lnTo>
                                <a:lnTo>
                                  <a:pt x="1" y="155"/>
                                </a:lnTo>
                                <a:lnTo>
                                  <a:pt x="1" y="154"/>
                                </a:lnTo>
                                <a:lnTo>
                                  <a:pt x="0" y="152"/>
                                </a:lnTo>
                                <a:lnTo>
                                  <a:pt x="0" y="151"/>
                                </a:lnTo>
                                <a:lnTo>
                                  <a:pt x="0" y="7"/>
                                </a:lnTo>
                                <a:lnTo>
                                  <a:pt x="0" y="6"/>
                                </a:lnTo>
                                <a:lnTo>
                                  <a:pt x="1" y="5"/>
                                </a:lnTo>
                                <a:lnTo>
                                  <a:pt x="1" y="3"/>
                                </a:lnTo>
                                <a:lnTo>
                                  <a:pt x="2" y="3"/>
                                </a:lnTo>
                                <a:lnTo>
                                  <a:pt x="4" y="2"/>
                                </a:lnTo>
                                <a:lnTo>
                                  <a:pt x="6" y="2"/>
                                </a:lnTo>
                                <a:lnTo>
                                  <a:pt x="8" y="2"/>
                                </a:lnTo>
                                <a:lnTo>
                                  <a:pt x="12" y="2"/>
                                </a:lnTo>
                                <a:lnTo>
                                  <a:pt x="16" y="2"/>
                                </a:lnTo>
                                <a:lnTo>
                                  <a:pt x="18" y="2"/>
                                </a:lnTo>
                                <a:lnTo>
                                  <a:pt x="20" y="2"/>
                                </a:lnTo>
                                <a:lnTo>
                                  <a:pt x="22" y="3"/>
                                </a:lnTo>
                                <a:lnTo>
                                  <a:pt x="23" y="3"/>
                                </a:lnTo>
                                <a:lnTo>
                                  <a:pt x="23" y="5"/>
                                </a:lnTo>
                                <a:lnTo>
                                  <a:pt x="23" y="6"/>
                                </a:lnTo>
                                <a:lnTo>
                                  <a:pt x="24" y="7"/>
                                </a:lnTo>
                                <a:lnTo>
                                  <a:pt x="24" y="26"/>
                                </a:lnTo>
                                <a:lnTo>
                                  <a:pt x="36" y="13"/>
                                </a:lnTo>
                                <a:lnTo>
                                  <a:pt x="48" y="6"/>
                                </a:lnTo>
                                <a:lnTo>
                                  <a:pt x="59" y="1"/>
                                </a:lnTo>
                                <a:lnTo>
                                  <a:pt x="71" y="0"/>
                                </a:lnTo>
                                <a:lnTo>
                                  <a:pt x="80" y="0"/>
                                </a:lnTo>
                                <a:lnTo>
                                  <a:pt x="87" y="2"/>
                                </a:lnTo>
                                <a:lnTo>
                                  <a:pt x="93" y="5"/>
                                </a:lnTo>
                                <a:lnTo>
                                  <a:pt x="100" y="8"/>
                                </a:lnTo>
                                <a:lnTo>
                                  <a:pt x="105" y="12"/>
                                </a:lnTo>
                                <a:lnTo>
                                  <a:pt x="108" y="17"/>
                                </a:lnTo>
                                <a:lnTo>
                                  <a:pt x="112" y="22"/>
                                </a:lnTo>
                                <a:lnTo>
                                  <a:pt x="116" y="28"/>
                                </a:lnTo>
                                <a:lnTo>
                                  <a:pt x="122" y="21"/>
                                </a:lnTo>
                                <a:lnTo>
                                  <a:pt x="129" y="15"/>
                                </a:lnTo>
                                <a:lnTo>
                                  <a:pt x="135" y="10"/>
                                </a:lnTo>
                                <a:lnTo>
                                  <a:pt x="141" y="6"/>
                                </a:lnTo>
                                <a:lnTo>
                                  <a:pt x="148" y="3"/>
                                </a:lnTo>
                                <a:lnTo>
                                  <a:pt x="153" y="1"/>
                                </a:lnTo>
                                <a:lnTo>
                                  <a:pt x="159" y="0"/>
                                </a:lnTo>
                                <a:lnTo>
                                  <a:pt x="165" y="0"/>
                                </a:lnTo>
                                <a:lnTo>
                                  <a:pt x="177" y="1"/>
                                </a:lnTo>
                                <a:lnTo>
                                  <a:pt x="188" y="5"/>
                                </a:lnTo>
                                <a:lnTo>
                                  <a:pt x="197" y="10"/>
                                </a:lnTo>
                                <a:lnTo>
                                  <a:pt x="203" y="18"/>
                                </a:lnTo>
                                <a:lnTo>
                                  <a:pt x="208" y="27"/>
                                </a:lnTo>
                                <a:lnTo>
                                  <a:pt x="212" y="37"/>
                                </a:lnTo>
                                <a:lnTo>
                                  <a:pt x="214" y="48"/>
                                </a:lnTo>
                                <a:lnTo>
                                  <a:pt x="214" y="60"/>
                                </a:lnTo>
                                <a:lnTo>
                                  <a:pt x="214"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55" name="Freeform 149"/>
                        <wps:cNvSpPr>
                          <a:spLocks noEditPoints="1"/>
                        </wps:cNvSpPr>
                        <wps:spPr bwMode="auto">
                          <a:xfrm>
                            <a:off x="890588" y="3111500"/>
                            <a:ext cx="76200" cy="84138"/>
                          </a:xfrm>
                          <a:custGeom>
                            <a:avLst/>
                            <a:gdLst>
                              <a:gd name="T0" fmla="*/ 144 w 144"/>
                              <a:gd name="T1" fmla="*/ 95 h 159"/>
                              <a:gd name="T2" fmla="*/ 135 w 144"/>
                              <a:gd name="T3" fmla="*/ 124 h 159"/>
                              <a:gd name="T4" fmla="*/ 116 w 144"/>
                              <a:gd name="T5" fmla="*/ 145 h 159"/>
                              <a:gd name="T6" fmla="*/ 88 w 144"/>
                              <a:gd name="T7" fmla="*/ 157 h 159"/>
                              <a:gd name="T8" fmla="*/ 53 w 144"/>
                              <a:gd name="T9" fmla="*/ 157 h 159"/>
                              <a:gd name="T10" fmla="*/ 27 w 144"/>
                              <a:gd name="T11" fmla="*/ 148 h 159"/>
                              <a:gd name="T12" fmla="*/ 10 w 144"/>
                              <a:gd name="T13" fmla="*/ 127 h 159"/>
                              <a:gd name="T14" fmla="*/ 2 w 144"/>
                              <a:gd name="T15" fmla="*/ 98 h 159"/>
                              <a:gd name="T16" fmla="*/ 2 w 144"/>
                              <a:gd name="T17" fmla="*/ 64 h 159"/>
                              <a:gd name="T18" fmla="*/ 10 w 144"/>
                              <a:gd name="T19" fmla="*/ 34 h 159"/>
                              <a:gd name="T20" fmla="*/ 29 w 144"/>
                              <a:gd name="T21" fmla="*/ 12 h 159"/>
                              <a:gd name="T22" fmla="*/ 56 w 144"/>
                              <a:gd name="T23" fmla="*/ 1 h 159"/>
                              <a:gd name="T24" fmla="*/ 91 w 144"/>
                              <a:gd name="T25" fmla="*/ 1 h 159"/>
                              <a:gd name="T26" fmla="*/ 117 w 144"/>
                              <a:gd name="T27" fmla="*/ 11 h 159"/>
                              <a:gd name="T28" fmla="*/ 135 w 144"/>
                              <a:gd name="T29" fmla="*/ 32 h 159"/>
                              <a:gd name="T30" fmla="*/ 144 w 144"/>
                              <a:gd name="T31" fmla="*/ 60 h 159"/>
                              <a:gd name="T32" fmla="*/ 116 w 144"/>
                              <a:gd name="T33" fmla="*/ 80 h 159"/>
                              <a:gd name="T34" fmla="*/ 115 w 144"/>
                              <a:gd name="T35" fmla="*/ 58 h 159"/>
                              <a:gd name="T36" fmla="*/ 107 w 144"/>
                              <a:gd name="T37" fmla="*/ 39 h 159"/>
                              <a:gd name="T38" fmla="*/ 94 w 144"/>
                              <a:gd name="T39" fmla="*/ 27 h 159"/>
                              <a:gd name="T40" fmla="*/ 73 w 144"/>
                              <a:gd name="T41" fmla="*/ 22 h 159"/>
                              <a:gd name="T42" fmla="*/ 52 w 144"/>
                              <a:gd name="T43" fmla="*/ 26 h 159"/>
                              <a:gd name="T44" fmla="*/ 39 w 144"/>
                              <a:gd name="T45" fmla="*/ 38 h 159"/>
                              <a:gd name="T46" fmla="*/ 31 w 144"/>
                              <a:gd name="T47" fmla="*/ 56 h 159"/>
                              <a:gd name="T48" fmla="*/ 27 w 144"/>
                              <a:gd name="T49" fmla="*/ 79 h 159"/>
                              <a:gd name="T50" fmla="*/ 30 w 144"/>
                              <a:gd name="T51" fmla="*/ 101 h 159"/>
                              <a:gd name="T52" fmla="*/ 37 w 144"/>
                              <a:gd name="T53" fmla="*/ 119 h 159"/>
                              <a:gd name="T54" fmla="*/ 51 w 144"/>
                              <a:gd name="T55" fmla="*/ 132 h 159"/>
                              <a:gd name="T56" fmla="*/ 72 w 144"/>
                              <a:gd name="T57" fmla="*/ 136 h 159"/>
                              <a:gd name="T58" fmla="*/ 93 w 144"/>
                              <a:gd name="T59" fmla="*/ 132 h 159"/>
                              <a:gd name="T60" fmla="*/ 106 w 144"/>
                              <a:gd name="T61" fmla="*/ 120 h 159"/>
                              <a:gd name="T62" fmla="*/ 114 w 144"/>
                              <a:gd name="T63" fmla="*/ 102 h 159"/>
                              <a:gd name="T64" fmla="*/ 116 w 144"/>
                              <a:gd name="T65" fmla="*/ 80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4" h="159">
                                <a:moveTo>
                                  <a:pt x="144" y="77"/>
                                </a:moveTo>
                                <a:lnTo>
                                  <a:pt x="144" y="95"/>
                                </a:lnTo>
                                <a:lnTo>
                                  <a:pt x="139" y="111"/>
                                </a:lnTo>
                                <a:lnTo>
                                  <a:pt x="135" y="124"/>
                                </a:lnTo>
                                <a:lnTo>
                                  <a:pt x="126" y="135"/>
                                </a:lnTo>
                                <a:lnTo>
                                  <a:pt x="116" y="145"/>
                                </a:lnTo>
                                <a:lnTo>
                                  <a:pt x="103" y="152"/>
                                </a:lnTo>
                                <a:lnTo>
                                  <a:pt x="88" y="157"/>
                                </a:lnTo>
                                <a:lnTo>
                                  <a:pt x="71" y="159"/>
                                </a:lnTo>
                                <a:lnTo>
                                  <a:pt x="53" y="157"/>
                                </a:lnTo>
                                <a:lnTo>
                                  <a:pt x="40" y="154"/>
                                </a:lnTo>
                                <a:lnTo>
                                  <a:pt x="27" y="148"/>
                                </a:lnTo>
                                <a:lnTo>
                                  <a:pt x="18" y="138"/>
                                </a:lnTo>
                                <a:lnTo>
                                  <a:pt x="10" y="127"/>
                                </a:lnTo>
                                <a:lnTo>
                                  <a:pt x="4" y="113"/>
                                </a:lnTo>
                                <a:lnTo>
                                  <a:pt x="2" y="98"/>
                                </a:lnTo>
                                <a:lnTo>
                                  <a:pt x="0" y="81"/>
                                </a:lnTo>
                                <a:lnTo>
                                  <a:pt x="2" y="64"/>
                                </a:lnTo>
                                <a:lnTo>
                                  <a:pt x="5" y="48"/>
                                </a:lnTo>
                                <a:lnTo>
                                  <a:pt x="10" y="34"/>
                                </a:lnTo>
                                <a:lnTo>
                                  <a:pt x="19" y="22"/>
                                </a:lnTo>
                                <a:lnTo>
                                  <a:pt x="29" y="12"/>
                                </a:lnTo>
                                <a:lnTo>
                                  <a:pt x="42" y="6"/>
                                </a:lnTo>
                                <a:lnTo>
                                  <a:pt x="56" y="1"/>
                                </a:lnTo>
                                <a:lnTo>
                                  <a:pt x="74" y="0"/>
                                </a:lnTo>
                                <a:lnTo>
                                  <a:pt x="91" y="1"/>
                                </a:lnTo>
                                <a:lnTo>
                                  <a:pt x="105" y="5"/>
                                </a:lnTo>
                                <a:lnTo>
                                  <a:pt x="117" y="11"/>
                                </a:lnTo>
                                <a:lnTo>
                                  <a:pt x="127" y="21"/>
                                </a:lnTo>
                                <a:lnTo>
                                  <a:pt x="135" y="32"/>
                                </a:lnTo>
                                <a:lnTo>
                                  <a:pt x="139" y="45"/>
                                </a:lnTo>
                                <a:lnTo>
                                  <a:pt x="144" y="60"/>
                                </a:lnTo>
                                <a:lnTo>
                                  <a:pt x="144" y="77"/>
                                </a:lnTo>
                                <a:close/>
                                <a:moveTo>
                                  <a:pt x="116" y="80"/>
                                </a:moveTo>
                                <a:lnTo>
                                  <a:pt x="116" y="67"/>
                                </a:lnTo>
                                <a:lnTo>
                                  <a:pt x="115" y="58"/>
                                </a:lnTo>
                                <a:lnTo>
                                  <a:pt x="112" y="48"/>
                                </a:lnTo>
                                <a:lnTo>
                                  <a:pt x="107" y="39"/>
                                </a:lnTo>
                                <a:lnTo>
                                  <a:pt x="101" y="32"/>
                                </a:lnTo>
                                <a:lnTo>
                                  <a:pt x="94" y="27"/>
                                </a:lnTo>
                                <a:lnTo>
                                  <a:pt x="85" y="23"/>
                                </a:lnTo>
                                <a:lnTo>
                                  <a:pt x="73" y="22"/>
                                </a:lnTo>
                                <a:lnTo>
                                  <a:pt x="62" y="23"/>
                                </a:lnTo>
                                <a:lnTo>
                                  <a:pt x="52" y="26"/>
                                </a:lnTo>
                                <a:lnTo>
                                  <a:pt x="45" y="31"/>
                                </a:lnTo>
                                <a:lnTo>
                                  <a:pt x="39" y="38"/>
                                </a:lnTo>
                                <a:lnTo>
                                  <a:pt x="34" y="47"/>
                                </a:lnTo>
                                <a:lnTo>
                                  <a:pt x="31" y="56"/>
                                </a:lnTo>
                                <a:lnTo>
                                  <a:pt x="29" y="66"/>
                                </a:lnTo>
                                <a:lnTo>
                                  <a:pt x="27" y="79"/>
                                </a:lnTo>
                                <a:lnTo>
                                  <a:pt x="29" y="91"/>
                                </a:lnTo>
                                <a:lnTo>
                                  <a:pt x="30" y="101"/>
                                </a:lnTo>
                                <a:lnTo>
                                  <a:pt x="32" y="111"/>
                                </a:lnTo>
                                <a:lnTo>
                                  <a:pt x="37" y="119"/>
                                </a:lnTo>
                                <a:lnTo>
                                  <a:pt x="43" y="127"/>
                                </a:lnTo>
                                <a:lnTo>
                                  <a:pt x="51" y="132"/>
                                </a:lnTo>
                                <a:lnTo>
                                  <a:pt x="61" y="135"/>
                                </a:lnTo>
                                <a:lnTo>
                                  <a:pt x="72" y="136"/>
                                </a:lnTo>
                                <a:lnTo>
                                  <a:pt x="83" y="135"/>
                                </a:lnTo>
                                <a:lnTo>
                                  <a:pt x="93" y="132"/>
                                </a:lnTo>
                                <a:lnTo>
                                  <a:pt x="100" y="128"/>
                                </a:lnTo>
                                <a:lnTo>
                                  <a:pt x="106" y="120"/>
                                </a:lnTo>
                                <a:lnTo>
                                  <a:pt x="111" y="112"/>
                                </a:lnTo>
                                <a:lnTo>
                                  <a:pt x="114" y="102"/>
                                </a:lnTo>
                                <a:lnTo>
                                  <a:pt x="116" y="92"/>
                                </a:lnTo>
                                <a:lnTo>
                                  <a:pt x="116" y="8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56" name="Freeform 150"/>
                        <wps:cNvSpPr>
                          <a:spLocks/>
                        </wps:cNvSpPr>
                        <wps:spPr bwMode="auto">
                          <a:xfrm>
                            <a:off x="987425" y="3113087"/>
                            <a:ext cx="66675" cy="82550"/>
                          </a:xfrm>
                          <a:custGeom>
                            <a:avLst/>
                            <a:gdLst>
                              <a:gd name="T0" fmla="*/ 124 w 124"/>
                              <a:gd name="T1" fmla="*/ 150 h 157"/>
                              <a:gd name="T2" fmla="*/ 123 w 124"/>
                              <a:gd name="T3" fmla="*/ 153 h 157"/>
                              <a:gd name="T4" fmla="*/ 120 w 124"/>
                              <a:gd name="T5" fmla="*/ 154 h 157"/>
                              <a:gd name="T6" fmla="*/ 115 w 124"/>
                              <a:gd name="T7" fmla="*/ 154 h 157"/>
                              <a:gd name="T8" fmla="*/ 109 w 124"/>
                              <a:gd name="T9" fmla="*/ 154 h 157"/>
                              <a:gd name="T10" fmla="*/ 104 w 124"/>
                              <a:gd name="T11" fmla="*/ 154 h 157"/>
                              <a:gd name="T12" fmla="*/ 102 w 124"/>
                              <a:gd name="T13" fmla="*/ 153 h 157"/>
                              <a:gd name="T14" fmla="*/ 101 w 124"/>
                              <a:gd name="T15" fmla="*/ 150 h 157"/>
                              <a:gd name="T16" fmla="*/ 101 w 124"/>
                              <a:gd name="T17" fmla="*/ 131 h 157"/>
                              <a:gd name="T18" fmla="*/ 76 w 124"/>
                              <a:gd name="T19" fmla="*/ 150 h 157"/>
                              <a:gd name="T20" fmla="*/ 51 w 124"/>
                              <a:gd name="T21" fmla="*/ 157 h 157"/>
                              <a:gd name="T22" fmla="*/ 27 w 124"/>
                              <a:gd name="T23" fmla="*/ 152 h 157"/>
                              <a:gd name="T24" fmla="*/ 11 w 124"/>
                              <a:gd name="T25" fmla="*/ 138 h 157"/>
                              <a:gd name="T26" fmla="*/ 2 w 124"/>
                              <a:gd name="T27" fmla="*/ 120 h 157"/>
                              <a:gd name="T28" fmla="*/ 0 w 124"/>
                              <a:gd name="T29" fmla="*/ 93 h 157"/>
                              <a:gd name="T30" fmla="*/ 0 w 124"/>
                              <a:gd name="T31" fmla="*/ 4 h 157"/>
                              <a:gd name="T32" fmla="*/ 1 w 124"/>
                              <a:gd name="T33" fmla="*/ 1 h 157"/>
                              <a:gd name="T34" fmla="*/ 5 w 124"/>
                              <a:gd name="T35" fmla="*/ 0 h 157"/>
                              <a:gd name="T36" fmla="*/ 9 w 124"/>
                              <a:gd name="T37" fmla="*/ 0 h 157"/>
                              <a:gd name="T38" fmla="*/ 17 w 124"/>
                              <a:gd name="T39" fmla="*/ 0 h 157"/>
                              <a:gd name="T40" fmla="*/ 22 w 124"/>
                              <a:gd name="T41" fmla="*/ 0 h 157"/>
                              <a:gd name="T42" fmla="*/ 25 w 124"/>
                              <a:gd name="T43" fmla="*/ 1 h 157"/>
                              <a:gd name="T44" fmla="*/ 27 w 124"/>
                              <a:gd name="T45" fmla="*/ 4 h 157"/>
                              <a:gd name="T46" fmla="*/ 27 w 124"/>
                              <a:gd name="T47" fmla="*/ 89 h 157"/>
                              <a:gd name="T48" fmla="*/ 28 w 124"/>
                              <a:gd name="T49" fmla="*/ 110 h 157"/>
                              <a:gd name="T50" fmla="*/ 34 w 124"/>
                              <a:gd name="T51" fmla="*/ 122 h 157"/>
                              <a:gd name="T52" fmla="*/ 44 w 124"/>
                              <a:gd name="T53" fmla="*/ 131 h 157"/>
                              <a:gd name="T54" fmla="*/ 56 w 124"/>
                              <a:gd name="T55" fmla="*/ 133 h 157"/>
                              <a:gd name="T56" fmla="*/ 76 w 124"/>
                              <a:gd name="T57" fmla="*/ 127 h 157"/>
                              <a:gd name="T58" fmla="*/ 98 w 124"/>
                              <a:gd name="T59" fmla="*/ 106 h 157"/>
                              <a:gd name="T60" fmla="*/ 98 w 124"/>
                              <a:gd name="T61" fmla="*/ 4 h 157"/>
                              <a:gd name="T62" fmla="*/ 99 w 124"/>
                              <a:gd name="T63" fmla="*/ 1 h 157"/>
                              <a:gd name="T64" fmla="*/ 102 w 124"/>
                              <a:gd name="T65" fmla="*/ 0 h 157"/>
                              <a:gd name="T66" fmla="*/ 107 w 124"/>
                              <a:gd name="T67" fmla="*/ 0 h 157"/>
                              <a:gd name="T68" fmla="*/ 114 w 124"/>
                              <a:gd name="T69" fmla="*/ 0 h 157"/>
                              <a:gd name="T70" fmla="*/ 119 w 124"/>
                              <a:gd name="T71" fmla="*/ 0 h 157"/>
                              <a:gd name="T72" fmla="*/ 123 w 124"/>
                              <a:gd name="T73" fmla="*/ 1 h 157"/>
                              <a:gd name="T74" fmla="*/ 124 w 124"/>
                              <a:gd name="T75" fmla="*/ 4 h 157"/>
                              <a:gd name="T76" fmla="*/ 124 w 124"/>
                              <a:gd name="T77" fmla="*/ 149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4" h="157">
                                <a:moveTo>
                                  <a:pt x="124" y="149"/>
                                </a:moveTo>
                                <a:lnTo>
                                  <a:pt x="124" y="150"/>
                                </a:lnTo>
                                <a:lnTo>
                                  <a:pt x="124" y="152"/>
                                </a:lnTo>
                                <a:lnTo>
                                  <a:pt x="123" y="153"/>
                                </a:lnTo>
                                <a:lnTo>
                                  <a:pt x="122" y="153"/>
                                </a:lnTo>
                                <a:lnTo>
                                  <a:pt x="120" y="154"/>
                                </a:lnTo>
                                <a:lnTo>
                                  <a:pt x="118" y="154"/>
                                </a:lnTo>
                                <a:lnTo>
                                  <a:pt x="115" y="154"/>
                                </a:lnTo>
                                <a:lnTo>
                                  <a:pt x="112" y="154"/>
                                </a:lnTo>
                                <a:lnTo>
                                  <a:pt x="109" y="154"/>
                                </a:lnTo>
                                <a:lnTo>
                                  <a:pt x="106" y="154"/>
                                </a:lnTo>
                                <a:lnTo>
                                  <a:pt x="104" y="154"/>
                                </a:lnTo>
                                <a:lnTo>
                                  <a:pt x="102" y="153"/>
                                </a:lnTo>
                                <a:lnTo>
                                  <a:pt x="102" y="153"/>
                                </a:lnTo>
                                <a:lnTo>
                                  <a:pt x="101" y="152"/>
                                </a:lnTo>
                                <a:lnTo>
                                  <a:pt x="101" y="150"/>
                                </a:lnTo>
                                <a:lnTo>
                                  <a:pt x="101" y="149"/>
                                </a:lnTo>
                                <a:lnTo>
                                  <a:pt x="101" y="131"/>
                                </a:lnTo>
                                <a:lnTo>
                                  <a:pt x="88" y="143"/>
                                </a:lnTo>
                                <a:lnTo>
                                  <a:pt x="76" y="150"/>
                                </a:lnTo>
                                <a:lnTo>
                                  <a:pt x="64" y="155"/>
                                </a:lnTo>
                                <a:lnTo>
                                  <a:pt x="51" y="157"/>
                                </a:lnTo>
                                <a:lnTo>
                                  <a:pt x="38" y="155"/>
                                </a:lnTo>
                                <a:lnTo>
                                  <a:pt x="27" y="152"/>
                                </a:lnTo>
                                <a:lnTo>
                                  <a:pt x="18" y="147"/>
                                </a:lnTo>
                                <a:lnTo>
                                  <a:pt x="11" y="138"/>
                                </a:lnTo>
                                <a:lnTo>
                                  <a:pt x="6" y="130"/>
                                </a:lnTo>
                                <a:lnTo>
                                  <a:pt x="2" y="120"/>
                                </a:lnTo>
                                <a:lnTo>
                                  <a:pt x="0" y="107"/>
                                </a:lnTo>
                                <a:lnTo>
                                  <a:pt x="0" y="93"/>
                                </a:lnTo>
                                <a:lnTo>
                                  <a:pt x="0" y="5"/>
                                </a:lnTo>
                                <a:lnTo>
                                  <a:pt x="0" y="4"/>
                                </a:lnTo>
                                <a:lnTo>
                                  <a:pt x="1" y="3"/>
                                </a:lnTo>
                                <a:lnTo>
                                  <a:pt x="1" y="1"/>
                                </a:lnTo>
                                <a:lnTo>
                                  <a:pt x="2" y="1"/>
                                </a:lnTo>
                                <a:lnTo>
                                  <a:pt x="5" y="0"/>
                                </a:lnTo>
                                <a:lnTo>
                                  <a:pt x="7" y="0"/>
                                </a:lnTo>
                                <a:lnTo>
                                  <a:pt x="9" y="0"/>
                                </a:lnTo>
                                <a:lnTo>
                                  <a:pt x="13" y="0"/>
                                </a:lnTo>
                                <a:lnTo>
                                  <a:pt x="17" y="0"/>
                                </a:lnTo>
                                <a:lnTo>
                                  <a:pt x="19" y="0"/>
                                </a:lnTo>
                                <a:lnTo>
                                  <a:pt x="22" y="0"/>
                                </a:lnTo>
                                <a:lnTo>
                                  <a:pt x="23" y="1"/>
                                </a:lnTo>
                                <a:lnTo>
                                  <a:pt x="25" y="1"/>
                                </a:lnTo>
                                <a:lnTo>
                                  <a:pt x="25" y="3"/>
                                </a:lnTo>
                                <a:lnTo>
                                  <a:pt x="27" y="4"/>
                                </a:lnTo>
                                <a:lnTo>
                                  <a:pt x="27" y="5"/>
                                </a:lnTo>
                                <a:lnTo>
                                  <a:pt x="27" y="89"/>
                                </a:lnTo>
                                <a:lnTo>
                                  <a:pt x="27" y="101"/>
                                </a:lnTo>
                                <a:lnTo>
                                  <a:pt x="28" y="110"/>
                                </a:lnTo>
                                <a:lnTo>
                                  <a:pt x="30" y="117"/>
                                </a:lnTo>
                                <a:lnTo>
                                  <a:pt x="34" y="122"/>
                                </a:lnTo>
                                <a:lnTo>
                                  <a:pt x="38" y="127"/>
                                </a:lnTo>
                                <a:lnTo>
                                  <a:pt x="44" y="131"/>
                                </a:lnTo>
                                <a:lnTo>
                                  <a:pt x="49" y="133"/>
                                </a:lnTo>
                                <a:lnTo>
                                  <a:pt x="56" y="133"/>
                                </a:lnTo>
                                <a:lnTo>
                                  <a:pt x="67" y="132"/>
                                </a:lnTo>
                                <a:lnTo>
                                  <a:pt x="76" y="127"/>
                                </a:lnTo>
                                <a:lnTo>
                                  <a:pt x="87" y="118"/>
                                </a:lnTo>
                                <a:lnTo>
                                  <a:pt x="98" y="106"/>
                                </a:lnTo>
                                <a:lnTo>
                                  <a:pt x="98" y="5"/>
                                </a:lnTo>
                                <a:lnTo>
                                  <a:pt x="98" y="4"/>
                                </a:lnTo>
                                <a:lnTo>
                                  <a:pt x="98" y="3"/>
                                </a:lnTo>
                                <a:lnTo>
                                  <a:pt x="99" y="1"/>
                                </a:lnTo>
                                <a:lnTo>
                                  <a:pt x="101" y="1"/>
                                </a:lnTo>
                                <a:lnTo>
                                  <a:pt x="102" y="0"/>
                                </a:lnTo>
                                <a:lnTo>
                                  <a:pt x="104" y="0"/>
                                </a:lnTo>
                                <a:lnTo>
                                  <a:pt x="107" y="0"/>
                                </a:lnTo>
                                <a:lnTo>
                                  <a:pt x="110" y="0"/>
                                </a:lnTo>
                                <a:lnTo>
                                  <a:pt x="114" y="0"/>
                                </a:lnTo>
                                <a:lnTo>
                                  <a:pt x="118" y="0"/>
                                </a:lnTo>
                                <a:lnTo>
                                  <a:pt x="119" y="0"/>
                                </a:lnTo>
                                <a:lnTo>
                                  <a:pt x="122" y="1"/>
                                </a:lnTo>
                                <a:lnTo>
                                  <a:pt x="123" y="1"/>
                                </a:lnTo>
                                <a:lnTo>
                                  <a:pt x="124" y="3"/>
                                </a:lnTo>
                                <a:lnTo>
                                  <a:pt x="124" y="4"/>
                                </a:lnTo>
                                <a:lnTo>
                                  <a:pt x="124" y="5"/>
                                </a:lnTo>
                                <a:lnTo>
                                  <a:pt x="124" y="1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57" name="Freeform 151"/>
                        <wps:cNvSpPr>
                          <a:spLocks/>
                        </wps:cNvSpPr>
                        <wps:spPr bwMode="auto">
                          <a:xfrm>
                            <a:off x="1079500" y="3111500"/>
                            <a:ext cx="66675" cy="82550"/>
                          </a:xfrm>
                          <a:custGeom>
                            <a:avLst/>
                            <a:gdLst>
                              <a:gd name="T0" fmla="*/ 125 w 125"/>
                              <a:gd name="T1" fmla="*/ 152 h 156"/>
                              <a:gd name="T2" fmla="*/ 123 w 125"/>
                              <a:gd name="T3" fmla="*/ 155 h 156"/>
                              <a:gd name="T4" fmla="*/ 120 w 125"/>
                              <a:gd name="T5" fmla="*/ 156 h 156"/>
                              <a:gd name="T6" fmla="*/ 115 w 125"/>
                              <a:gd name="T7" fmla="*/ 156 h 156"/>
                              <a:gd name="T8" fmla="*/ 107 w 125"/>
                              <a:gd name="T9" fmla="*/ 156 h 156"/>
                              <a:gd name="T10" fmla="*/ 102 w 125"/>
                              <a:gd name="T11" fmla="*/ 156 h 156"/>
                              <a:gd name="T12" fmla="*/ 99 w 125"/>
                              <a:gd name="T13" fmla="*/ 155 h 156"/>
                              <a:gd name="T14" fmla="*/ 98 w 125"/>
                              <a:gd name="T15" fmla="*/ 152 h 156"/>
                              <a:gd name="T16" fmla="*/ 98 w 125"/>
                              <a:gd name="T17" fmla="*/ 66 h 156"/>
                              <a:gd name="T18" fmla="*/ 96 w 125"/>
                              <a:gd name="T19" fmla="*/ 47 h 156"/>
                              <a:gd name="T20" fmla="*/ 90 w 125"/>
                              <a:gd name="T21" fmla="*/ 34 h 156"/>
                              <a:gd name="T22" fmla="*/ 80 w 125"/>
                              <a:gd name="T23" fmla="*/ 26 h 156"/>
                              <a:gd name="T24" fmla="*/ 67 w 125"/>
                              <a:gd name="T25" fmla="*/ 23 h 156"/>
                              <a:gd name="T26" fmla="*/ 47 w 125"/>
                              <a:gd name="T27" fmla="*/ 29 h 156"/>
                              <a:gd name="T28" fmla="*/ 26 w 125"/>
                              <a:gd name="T29" fmla="*/ 50 h 156"/>
                              <a:gd name="T30" fmla="*/ 26 w 125"/>
                              <a:gd name="T31" fmla="*/ 152 h 156"/>
                              <a:gd name="T32" fmla="*/ 25 w 125"/>
                              <a:gd name="T33" fmla="*/ 155 h 156"/>
                              <a:gd name="T34" fmla="*/ 22 w 125"/>
                              <a:gd name="T35" fmla="*/ 156 h 156"/>
                              <a:gd name="T36" fmla="*/ 18 w 125"/>
                              <a:gd name="T37" fmla="*/ 156 h 156"/>
                              <a:gd name="T38" fmla="*/ 10 w 125"/>
                              <a:gd name="T39" fmla="*/ 156 h 156"/>
                              <a:gd name="T40" fmla="*/ 4 w 125"/>
                              <a:gd name="T41" fmla="*/ 156 h 156"/>
                              <a:gd name="T42" fmla="*/ 1 w 125"/>
                              <a:gd name="T43" fmla="*/ 155 h 156"/>
                              <a:gd name="T44" fmla="*/ 0 w 125"/>
                              <a:gd name="T45" fmla="*/ 152 h 156"/>
                              <a:gd name="T46" fmla="*/ 0 w 125"/>
                              <a:gd name="T47" fmla="*/ 7 h 156"/>
                              <a:gd name="T48" fmla="*/ 0 w 125"/>
                              <a:gd name="T49" fmla="*/ 5 h 156"/>
                              <a:gd name="T50" fmla="*/ 3 w 125"/>
                              <a:gd name="T51" fmla="*/ 3 h 156"/>
                              <a:gd name="T52" fmla="*/ 6 w 125"/>
                              <a:gd name="T53" fmla="*/ 2 h 156"/>
                              <a:gd name="T54" fmla="*/ 13 w 125"/>
                              <a:gd name="T55" fmla="*/ 2 h 156"/>
                              <a:gd name="T56" fmla="*/ 18 w 125"/>
                              <a:gd name="T57" fmla="*/ 2 h 156"/>
                              <a:gd name="T58" fmla="*/ 21 w 125"/>
                              <a:gd name="T59" fmla="*/ 3 h 156"/>
                              <a:gd name="T60" fmla="*/ 24 w 125"/>
                              <a:gd name="T61" fmla="*/ 5 h 156"/>
                              <a:gd name="T62" fmla="*/ 24 w 125"/>
                              <a:gd name="T63" fmla="*/ 7 h 156"/>
                              <a:gd name="T64" fmla="*/ 36 w 125"/>
                              <a:gd name="T65" fmla="*/ 13 h 156"/>
                              <a:gd name="T66" fmla="*/ 61 w 125"/>
                              <a:gd name="T67" fmla="*/ 1 h 156"/>
                              <a:gd name="T68" fmla="*/ 86 w 125"/>
                              <a:gd name="T69" fmla="*/ 1 h 156"/>
                              <a:gd name="T70" fmla="*/ 106 w 125"/>
                              <a:gd name="T71" fmla="*/ 10 h 156"/>
                              <a:gd name="T72" fmla="*/ 119 w 125"/>
                              <a:gd name="T73" fmla="*/ 27 h 156"/>
                              <a:gd name="T74" fmla="*/ 123 w 125"/>
                              <a:gd name="T75" fmla="*/ 49 h 156"/>
                              <a:gd name="T76" fmla="*/ 125 w 125"/>
                              <a:gd name="T77" fmla="*/ 15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5" h="156">
                                <a:moveTo>
                                  <a:pt x="125" y="151"/>
                                </a:moveTo>
                                <a:lnTo>
                                  <a:pt x="125" y="152"/>
                                </a:lnTo>
                                <a:lnTo>
                                  <a:pt x="123" y="154"/>
                                </a:lnTo>
                                <a:lnTo>
                                  <a:pt x="123" y="155"/>
                                </a:lnTo>
                                <a:lnTo>
                                  <a:pt x="122" y="155"/>
                                </a:lnTo>
                                <a:lnTo>
                                  <a:pt x="120" y="156"/>
                                </a:lnTo>
                                <a:lnTo>
                                  <a:pt x="117" y="156"/>
                                </a:lnTo>
                                <a:lnTo>
                                  <a:pt x="115" y="156"/>
                                </a:lnTo>
                                <a:lnTo>
                                  <a:pt x="111" y="156"/>
                                </a:lnTo>
                                <a:lnTo>
                                  <a:pt x="107" y="156"/>
                                </a:lnTo>
                                <a:lnTo>
                                  <a:pt x="105" y="156"/>
                                </a:lnTo>
                                <a:lnTo>
                                  <a:pt x="102" y="156"/>
                                </a:lnTo>
                                <a:lnTo>
                                  <a:pt x="101" y="155"/>
                                </a:lnTo>
                                <a:lnTo>
                                  <a:pt x="99" y="155"/>
                                </a:lnTo>
                                <a:lnTo>
                                  <a:pt x="99" y="154"/>
                                </a:lnTo>
                                <a:lnTo>
                                  <a:pt x="98" y="152"/>
                                </a:lnTo>
                                <a:lnTo>
                                  <a:pt x="98" y="151"/>
                                </a:lnTo>
                                <a:lnTo>
                                  <a:pt x="98" y="66"/>
                                </a:lnTo>
                                <a:lnTo>
                                  <a:pt x="98" y="55"/>
                                </a:lnTo>
                                <a:lnTo>
                                  <a:pt x="96" y="47"/>
                                </a:lnTo>
                                <a:lnTo>
                                  <a:pt x="94" y="40"/>
                                </a:lnTo>
                                <a:lnTo>
                                  <a:pt x="90" y="34"/>
                                </a:lnTo>
                                <a:lnTo>
                                  <a:pt x="86" y="29"/>
                                </a:lnTo>
                                <a:lnTo>
                                  <a:pt x="80" y="26"/>
                                </a:lnTo>
                                <a:lnTo>
                                  <a:pt x="74" y="23"/>
                                </a:lnTo>
                                <a:lnTo>
                                  <a:pt x="67" y="23"/>
                                </a:lnTo>
                                <a:lnTo>
                                  <a:pt x="57" y="24"/>
                                </a:lnTo>
                                <a:lnTo>
                                  <a:pt x="47" y="29"/>
                                </a:lnTo>
                                <a:lnTo>
                                  <a:pt x="37" y="38"/>
                                </a:lnTo>
                                <a:lnTo>
                                  <a:pt x="26" y="50"/>
                                </a:lnTo>
                                <a:lnTo>
                                  <a:pt x="26" y="151"/>
                                </a:lnTo>
                                <a:lnTo>
                                  <a:pt x="26" y="152"/>
                                </a:lnTo>
                                <a:lnTo>
                                  <a:pt x="26" y="154"/>
                                </a:lnTo>
                                <a:lnTo>
                                  <a:pt x="25" y="155"/>
                                </a:lnTo>
                                <a:lnTo>
                                  <a:pt x="24" y="155"/>
                                </a:lnTo>
                                <a:lnTo>
                                  <a:pt x="22" y="156"/>
                                </a:lnTo>
                                <a:lnTo>
                                  <a:pt x="20" y="156"/>
                                </a:lnTo>
                                <a:lnTo>
                                  <a:pt x="18" y="156"/>
                                </a:lnTo>
                                <a:lnTo>
                                  <a:pt x="14" y="156"/>
                                </a:lnTo>
                                <a:lnTo>
                                  <a:pt x="10" y="156"/>
                                </a:lnTo>
                                <a:lnTo>
                                  <a:pt x="6" y="156"/>
                                </a:lnTo>
                                <a:lnTo>
                                  <a:pt x="4" y="156"/>
                                </a:lnTo>
                                <a:lnTo>
                                  <a:pt x="3" y="155"/>
                                </a:lnTo>
                                <a:lnTo>
                                  <a:pt x="1" y="155"/>
                                </a:lnTo>
                                <a:lnTo>
                                  <a:pt x="0" y="154"/>
                                </a:lnTo>
                                <a:lnTo>
                                  <a:pt x="0" y="152"/>
                                </a:lnTo>
                                <a:lnTo>
                                  <a:pt x="0" y="151"/>
                                </a:lnTo>
                                <a:lnTo>
                                  <a:pt x="0" y="7"/>
                                </a:lnTo>
                                <a:lnTo>
                                  <a:pt x="0" y="6"/>
                                </a:lnTo>
                                <a:lnTo>
                                  <a:pt x="0" y="5"/>
                                </a:lnTo>
                                <a:lnTo>
                                  <a:pt x="1" y="3"/>
                                </a:lnTo>
                                <a:lnTo>
                                  <a:pt x="3" y="3"/>
                                </a:lnTo>
                                <a:lnTo>
                                  <a:pt x="4" y="2"/>
                                </a:lnTo>
                                <a:lnTo>
                                  <a:pt x="6" y="2"/>
                                </a:lnTo>
                                <a:lnTo>
                                  <a:pt x="9" y="2"/>
                                </a:lnTo>
                                <a:lnTo>
                                  <a:pt x="13" y="2"/>
                                </a:lnTo>
                                <a:lnTo>
                                  <a:pt x="15" y="2"/>
                                </a:lnTo>
                                <a:lnTo>
                                  <a:pt x="18" y="2"/>
                                </a:lnTo>
                                <a:lnTo>
                                  <a:pt x="20" y="2"/>
                                </a:lnTo>
                                <a:lnTo>
                                  <a:pt x="21" y="3"/>
                                </a:lnTo>
                                <a:lnTo>
                                  <a:pt x="22" y="3"/>
                                </a:lnTo>
                                <a:lnTo>
                                  <a:pt x="24" y="5"/>
                                </a:lnTo>
                                <a:lnTo>
                                  <a:pt x="24" y="6"/>
                                </a:lnTo>
                                <a:lnTo>
                                  <a:pt x="24" y="7"/>
                                </a:lnTo>
                                <a:lnTo>
                                  <a:pt x="24" y="26"/>
                                </a:lnTo>
                                <a:lnTo>
                                  <a:pt x="36" y="13"/>
                                </a:lnTo>
                                <a:lnTo>
                                  <a:pt x="48" y="6"/>
                                </a:lnTo>
                                <a:lnTo>
                                  <a:pt x="61" y="1"/>
                                </a:lnTo>
                                <a:lnTo>
                                  <a:pt x="73" y="0"/>
                                </a:lnTo>
                                <a:lnTo>
                                  <a:pt x="86" y="1"/>
                                </a:lnTo>
                                <a:lnTo>
                                  <a:pt x="98" y="5"/>
                                </a:lnTo>
                                <a:lnTo>
                                  <a:pt x="106" y="10"/>
                                </a:lnTo>
                                <a:lnTo>
                                  <a:pt x="114" y="18"/>
                                </a:lnTo>
                                <a:lnTo>
                                  <a:pt x="119" y="27"/>
                                </a:lnTo>
                                <a:lnTo>
                                  <a:pt x="122" y="37"/>
                                </a:lnTo>
                                <a:lnTo>
                                  <a:pt x="123" y="49"/>
                                </a:lnTo>
                                <a:lnTo>
                                  <a:pt x="125" y="64"/>
                                </a:lnTo>
                                <a:lnTo>
                                  <a:pt x="125"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58" name="Freeform 152"/>
                        <wps:cNvSpPr>
                          <a:spLocks/>
                        </wps:cNvSpPr>
                        <wps:spPr bwMode="auto">
                          <a:xfrm>
                            <a:off x="1158875" y="3092450"/>
                            <a:ext cx="49213" cy="103188"/>
                          </a:xfrm>
                          <a:custGeom>
                            <a:avLst/>
                            <a:gdLst>
                              <a:gd name="T0" fmla="*/ 93 w 93"/>
                              <a:gd name="T1" fmla="*/ 181 h 195"/>
                              <a:gd name="T2" fmla="*/ 92 w 93"/>
                              <a:gd name="T3" fmla="*/ 187 h 195"/>
                              <a:gd name="T4" fmla="*/ 89 w 93"/>
                              <a:gd name="T5" fmla="*/ 190 h 195"/>
                              <a:gd name="T6" fmla="*/ 85 w 93"/>
                              <a:gd name="T7" fmla="*/ 192 h 195"/>
                              <a:gd name="T8" fmla="*/ 78 w 93"/>
                              <a:gd name="T9" fmla="*/ 193 h 195"/>
                              <a:gd name="T10" fmla="*/ 71 w 93"/>
                              <a:gd name="T11" fmla="*/ 195 h 195"/>
                              <a:gd name="T12" fmla="*/ 56 w 93"/>
                              <a:gd name="T13" fmla="*/ 193 h 195"/>
                              <a:gd name="T14" fmla="*/ 40 w 93"/>
                              <a:gd name="T15" fmla="*/ 187 h 195"/>
                              <a:gd name="T16" fmla="*/ 30 w 93"/>
                              <a:gd name="T17" fmla="*/ 176 h 195"/>
                              <a:gd name="T18" fmla="*/ 25 w 93"/>
                              <a:gd name="T19" fmla="*/ 158 h 195"/>
                              <a:gd name="T20" fmla="*/ 24 w 93"/>
                              <a:gd name="T21" fmla="*/ 60 h 195"/>
                              <a:gd name="T22" fmla="*/ 2 w 93"/>
                              <a:gd name="T23" fmla="*/ 60 h 195"/>
                              <a:gd name="T24" fmla="*/ 0 w 93"/>
                              <a:gd name="T25" fmla="*/ 55 h 195"/>
                              <a:gd name="T26" fmla="*/ 0 w 93"/>
                              <a:gd name="T27" fmla="*/ 47 h 195"/>
                              <a:gd name="T28" fmla="*/ 0 w 93"/>
                              <a:gd name="T29" fmla="*/ 43 h 195"/>
                              <a:gd name="T30" fmla="*/ 1 w 93"/>
                              <a:gd name="T31" fmla="*/ 41 h 195"/>
                              <a:gd name="T32" fmla="*/ 3 w 93"/>
                              <a:gd name="T33" fmla="*/ 39 h 195"/>
                              <a:gd name="T34" fmla="*/ 24 w 93"/>
                              <a:gd name="T35" fmla="*/ 39 h 195"/>
                              <a:gd name="T36" fmla="*/ 25 w 93"/>
                              <a:gd name="T37" fmla="*/ 4 h 195"/>
                              <a:gd name="T38" fmla="*/ 25 w 93"/>
                              <a:gd name="T39" fmla="*/ 1 h 195"/>
                              <a:gd name="T40" fmla="*/ 29 w 93"/>
                              <a:gd name="T41" fmla="*/ 0 h 195"/>
                              <a:gd name="T42" fmla="*/ 34 w 93"/>
                              <a:gd name="T43" fmla="*/ 0 h 195"/>
                              <a:gd name="T44" fmla="*/ 41 w 93"/>
                              <a:gd name="T45" fmla="*/ 0 h 195"/>
                              <a:gd name="T46" fmla="*/ 46 w 93"/>
                              <a:gd name="T47" fmla="*/ 0 h 195"/>
                              <a:gd name="T48" fmla="*/ 50 w 93"/>
                              <a:gd name="T49" fmla="*/ 1 h 195"/>
                              <a:gd name="T50" fmla="*/ 51 w 93"/>
                              <a:gd name="T51" fmla="*/ 4 h 195"/>
                              <a:gd name="T52" fmla="*/ 51 w 93"/>
                              <a:gd name="T53" fmla="*/ 39 h 195"/>
                              <a:gd name="T54" fmla="*/ 89 w 93"/>
                              <a:gd name="T55" fmla="*/ 39 h 195"/>
                              <a:gd name="T56" fmla="*/ 92 w 93"/>
                              <a:gd name="T57" fmla="*/ 41 h 195"/>
                              <a:gd name="T58" fmla="*/ 93 w 93"/>
                              <a:gd name="T59" fmla="*/ 43 h 195"/>
                              <a:gd name="T60" fmla="*/ 93 w 93"/>
                              <a:gd name="T61" fmla="*/ 47 h 195"/>
                              <a:gd name="T62" fmla="*/ 93 w 93"/>
                              <a:gd name="T63" fmla="*/ 55 h 195"/>
                              <a:gd name="T64" fmla="*/ 91 w 93"/>
                              <a:gd name="T65" fmla="*/ 60 h 195"/>
                              <a:gd name="T66" fmla="*/ 51 w 93"/>
                              <a:gd name="T67" fmla="*/ 60 h 195"/>
                              <a:gd name="T68" fmla="*/ 52 w 93"/>
                              <a:gd name="T69" fmla="*/ 155 h 195"/>
                              <a:gd name="T70" fmla="*/ 61 w 93"/>
                              <a:gd name="T71" fmla="*/ 170 h 195"/>
                              <a:gd name="T72" fmla="*/ 75 w 93"/>
                              <a:gd name="T73" fmla="*/ 171 h 195"/>
                              <a:gd name="T74" fmla="*/ 81 w 93"/>
                              <a:gd name="T75" fmla="*/ 170 h 195"/>
                              <a:gd name="T76" fmla="*/ 86 w 93"/>
                              <a:gd name="T77" fmla="*/ 169 h 195"/>
                              <a:gd name="T78" fmla="*/ 88 w 93"/>
                              <a:gd name="T79" fmla="*/ 168 h 195"/>
                              <a:gd name="T80" fmla="*/ 91 w 93"/>
                              <a:gd name="T81" fmla="*/ 168 h 195"/>
                              <a:gd name="T82" fmla="*/ 92 w 93"/>
                              <a:gd name="T83" fmla="*/ 168 h 195"/>
                              <a:gd name="T84" fmla="*/ 93 w 93"/>
                              <a:gd name="T85" fmla="*/ 170 h 195"/>
                              <a:gd name="T86" fmla="*/ 93 w 93"/>
                              <a:gd name="T87" fmla="*/ 174 h 1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93" h="195">
                                <a:moveTo>
                                  <a:pt x="93" y="177"/>
                                </a:moveTo>
                                <a:lnTo>
                                  <a:pt x="93" y="181"/>
                                </a:lnTo>
                                <a:lnTo>
                                  <a:pt x="93" y="185"/>
                                </a:lnTo>
                                <a:lnTo>
                                  <a:pt x="92" y="187"/>
                                </a:lnTo>
                                <a:lnTo>
                                  <a:pt x="91" y="188"/>
                                </a:lnTo>
                                <a:lnTo>
                                  <a:pt x="89" y="190"/>
                                </a:lnTo>
                                <a:lnTo>
                                  <a:pt x="87" y="191"/>
                                </a:lnTo>
                                <a:lnTo>
                                  <a:pt x="85" y="192"/>
                                </a:lnTo>
                                <a:lnTo>
                                  <a:pt x="81" y="192"/>
                                </a:lnTo>
                                <a:lnTo>
                                  <a:pt x="78" y="193"/>
                                </a:lnTo>
                                <a:lnTo>
                                  <a:pt x="75" y="193"/>
                                </a:lnTo>
                                <a:lnTo>
                                  <a:pt x="71" y="195"/>
                                </a:lnTo>
                                <a:lnTo>
                                  <a:pt x="67" y="195"/>
                                </a:lnTo>
                                <a:lnTo>
                                  <a:pt x="56" y="193"/>
                                </a:lnTo>
                                <a:lnTo>
                                  <a:pt x="48" y="191"/>
                                </a:lnTo>
                                <a:lnTo>
                                  <a:pt x="40" y="187"/>
                                </a:lnTo>
                                <a:lnTo>
                                  <a:pt x="34" y="182"/>
                                </a:lnTo>
                                <a:lnTo>
                                  <a:pt x="30" y="176"/>
                                </a:lnTo>
                                <a:lnTo>
                                  <a:pt x="27" y="168"/>
                                </a:lnTo>
                                <a:lnTo>
                                  <a:pt x="25" y="158"/>
                                </a:lnTo>
                                <a:lnTo>
                                  <a:pt x="24" y="145"/>
                                </a:lnTo>
                                <a:lnTo>
                                  <a:pt x="24" y="60"/>
                                </a:lnTo>
                                <a:lnTo>
                                  <a:pt x="4" y="60"/>
                                </a:lnTo>
                                <a:lnTo>
                                  <a:pt x="2" y="60"/>
                                </a:lnTo>
                                <a:lnTo>
                                  <a:pt x="1" y="58"/>
                                </a:lnTo>
                                <a:lnTo>
                                  <a:pt x="0" y="55"/>
                                </a:lnTo>
                                <a:lnTo>
                                  <a:pt x="0" y="51"/>
                                </a:lnTo>
                                <a:lnTo>
                                  <a:pt x="0" y="47"/>
                                </a:lnTo>
                                <a:lnTo>
                                  <a:pt x="0" y="44"/>
                                </a:lnTo>
                                <a:lnTo>
                                  <a:pt x="0" y="43"/>
                                </a:lnTo>
                                <a:lnTo>
                                  <a:pt x="1" y="42"/>
                                </a:lnTo>
                                <a:lnTo>
                                  <a:pt x="1" y="41"/>
                                </a:lnTo>
                                <a:lnTo>
                                  <a:pt x="2" y="39"/>
                                </a:lnTo>
                                <a:lnTo>
                                  <a:pt x="3" y="39"/>
                                </a:lnTo>
                                <a:lnTo>
                                  <a:pt x="4" y="39"/>
                                </a:lnTo>
                                <a:lnTo>
                                  <a:pt x="24" y="39"/>
                                </a:lnTo>
                                <a:lnTo>
                                  <a:pt x="24" y="5"/>
                                </a:lnTo>
                                <a:lnTo>
                                  <a:pt x="25" y="4"/>
                                </a:lnTo>
                                <a:lnTo>
                                  <a:pt x="25" y="3"/>
                                </a:lnTo>
                                <a:lnTo>
                                  <a:pt x="25" y="1"/>
                                </a:lnTo>
                                <a:lnTo>
                                  <a:pt x="28" y="1"/>
                                </a:lnTo>
                                <a:lnTo>
                                  <a:pt x="29" y="0"/>
                                </a:lnTo>
                                <a:lnTo>
                                  <a:pt x="32" y="0"/>
                                </a:lnTo>
                                <a:lnTo>
                                  <a:pt x="34" y="0"/>
                                </a:lnTo>
                                <a:lnTo>
                                  <a:pt x="38" y="0"/>
                                </a:lnTo>
                                <a:lnTo>
                                  <a:pt x="41" y="0"/>
                                </a:lnTo>
                                <a:lnTo>
                                  <a:pt x="44" y="0"/>
                                </a:lnTo>
                                <a:lnTo>
                                  <a:pt x="46" y="0"/>
                                </a:lnTo>
                                <a:lnTo>
                                  <a:pt x="49" y="1"/>
                                </a:lnTo>
                                <a:lnTo>
                                  <a:pt x="50" y="1"/>
                                </a:lnTo>
                                <a:lnTo>
                                  <a:pt x="50" y="3"/>
                                </a:lnTo>
                                <a:lnTo>
                                  <a:pt x="51" y="4"/>
                                </a:lnTo>
                                <a:lnTo>
                                  <a:pt x="51" y="5"/>
                                </a:lnTo>
                                <a:lnTo>
                                  <a:pt x="51" y="39"/>
                                </a:lnTo>
                                <a:lnTo>
                                  <a:pt x="88" y="39"/>
                                </a:lnTo>
                                <a:lnTo>
                                  <a:pt x="89" y="39"/>
                                </a:lnTo>
                                <a:lnTo>
                                  <a:pt x="91" y="39"/>
                                </a:lnTo>
                                <a:lnTo>
                                  <a:pt x="92" y="41"/>
                                </a:lnTo>
                                <a:lnTo>
                                  <a:pt x="92" y="42"/>
                                </a:lnTo>
                                <a:lnTo>
                                  <a:pt x="93" y="43"/>
                                </a:lnTo>
                                <a:lnTo>
                                  <a:pt x="93" y="44"/>
                                </a:lnTo>
                                <a:lnTo>
                                  <a:pt x="93" y="47"/>
                                </a:lnTo>
                                <a:lnTo>
                                  <a:pt x="93" y="51"/>
                                </a:lnTo>
                                <a:lnTo>
                                  <a:pt x="93" y="55"/>
                                </a:lnTo>
                                <a:lnTo>
                                  <a:pt x="92" y="58"/>
                                </a:lnTo>
                                <a:lnTo>
                                  <a:pt x="91" y="60"/>
                                </a:lnTo>
                                <a:lnTo>
                                  <a:pt x="88" y="60"/>
                                </a:lnTo>
                                <a:lnTo>
                                  <a:pt x="51" y="60"/>
                                </a:lnTo>
                                <a:lnTo>
                                  <a:pt x="51" y="142"/>
                                </a:lnTo>
                                <a:lnTo>
                                  <a:pt x="52" y="155"/>
                                </a:lnTo>
                                <a:lnTo>
                                  <a:pt x="55" y="164"/>
                                </a:lnTo>
                                <a:lnTo>
                                  <a:pt x="61" y="170"/>
                                </a:lnTo>
                                <a:lnTo>
                                  <a:pt x="71" y="171"/>
                                </a:lnTo>
                                <a:lnTo>
                                  <a:pt x="75" y="171"/>
                                </a:lnTo>
                                <a:lnTo>
                                  <a:pt x="78" y="171"/>
                                </a:lnTo>
                                <a:lnTo>
                                  <a:pt x="81" y="170"/>
                                </a:lnTo>
                                <a:lnTo>
                                  <a:pt x="83" y="169"/>
                                </a:lnTo>
                                <a:lnTo>
                                  <a:pt x="86" y="169"/>
                                </a:lnTo>
                                <a:lnTo>
                                  <a:pt x="87" y="168"/>
                                </a:lnTo>
                                <a:lnTo>
                                  <a:pt x="88" y="168"/>
                                </a:lnTo>
                                <a:lnTo>
                                  <a:pt x="89" y="168"/>
                                </a:lnTo>
                                <a:lnTo>
                                  <a:pt x="91" y="168"/>
                                </a:lnTo>
                                <a:lnTo>
                                  <a:pt x="91" y="168"/>
                                </a:lnTo>
                                <a:lnTo>
                                  <a:pt x="92" y="168"/>
                                </a:lnTo>
                                <a:lnTo>
                                  <a:pt x="92" y="169"/>
                                </a:lnTo>
                                <a:lnTo>
                                  <a:pt x="93" y="170"/>
                                </a:lnTo>
                                <a:lnTo>
                                  <a:pt x="93" y="172"/>
                                </a:lnTo>
                                <a:lnTo>
                                  <a:pt x="93" y="174"/>
                                </a:lnTo>
                                <a:lnTo>
                                  <a:pt x="93" y="17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59" name="Freeform 153"/>
                        <wps:cNvSpPr>
                          <a:spLocks noEditPoints="1"/>
                        </wps:cNvSpPr>
                        <wps:spPr bwMode="auto">
                          <a:xfrm>
                            <a:off x="1262063" y="3111500"/>
                            <a:ext cx="76200" cy="84138"/>
                          </a:xfrm>
                          <a:custGeom>
                            <a:avLst/>
                            <a:gdLst>
                              <a:gd name="T0" fmla="*/ 144 w 144"/>
                              <a:gd name="T1" fmla="*/ 95 h 159"/>
                              <a:gd name="T2" fmla="*/ 134 w 144"/>
                              <a:gd name="T3" fmla="*/ 124 h 159"/>
                              <a:gd name="T4" fmla="*/ 116 w 144"/>
                              <a:gd name="T5" fmla="*/ 145 h 159"/>
                              <a:gd name="T6" fmla="*/ 89 w 144"/>
                              <a:gd name="T7" fmla="*/ 157 h 159"/>
                              <a:gd name="T8" fmla="*/ 54 w 144"/>
                              <a:gd name="T9" fmla="*/ 157 h 159"/>
                              <a:gd name="T10" fmla="*/ 27 w 144"/>
                              <a:gd name="T11" fmla="*/ 148 h 159"/>
                              <a:gd name="T12" fmla="*/ 10 w 144"/>
                              <a:gd name="T13" fmla="*/ 127 h 159"/>
                              <a:gd name="T14" fmla="*/ 1 w 144"/>
                              <a:gd name="T15" fmla="*/ 98 h 159"/>
                              <a:gd name="T16" fmla="*/ 1 w 144"/>
                              <a:gd name="T17" fmla="*/ 64 h 159"/>
                              <a:gd name="T18" fmla="*/ 10 w 144"/>
                              <a:gd name="T19" fmla="*/ 34 h 159"/>
                              <a:gd name="T20" fmla="*/ 28 w 144"/>
                              <a:gd name="T21" fmla="*/ 12 h 159"/>
                              <a:gd name="T22" fmla="*/ 57 w 144"/>
                              <a:gd name="T23" fmla="*/ 1 h 159"/>
                              <a:gd name="T24" fmla="*/ 91 w 144"/>
                              <a:gd name="T25" fmla="*/ 1 h 159"/>
                              <a:gd name="T26" fmla="*/ 117 w 144"/>
                              <a:gd name="T27" fmla="*/ 11 h 159"/>
                              <a:gd name="T28" fmla="*/ 135 w 144"/>
                              <a:gd name="T29" fmla="*/ 32 h 159"/>
                              <a:gd name="T30" fmla="*/ 144 w 144"/>
                              <a:gd name="T31" fmla="*/ 60 h 159"/>
                              <a:gd name="T32" fmla="*/ 117 w 144"/>
                              <a:gd name="T33" fmla="*/ 80 h 159"/>
                              <a:gd name="T34" fmla="*/ 114 w 144"/>
                              <a:gd name="T35" fmla="*/ 58 h 159"/>
                              <a:gd name="T36" fmla="*/ 107 w 144"/>
                              <a:gd name="T37" fmla="*/ 39 h 159"/>
                              <a:gd name="T38" fmla="*/ 93 w 144"/>
                              <a:gd name="T39" fmla="*/ 27 h 159"/>
                              <a:gd name="T40" fmla="*/ 73 w 144"/>
                              <a:gd name="T41" fmla="*/ 22 h 159"/>
                              <a:gd name="T42" fmla="*/ 53 w 144"/>
                              <a:gd name="T43" fmla="*/ 26 h 159"/>
                              <a:gd name="T44" fmla="*/ 38 w 144"/>
                              <a:gd name="T45" fmla="*/ 38 h 159"/>
                              <a:gd name="T46" fmla="*/ 31 w 144"/>
                              <a:gd name="T47" fmla="*/ 56 h 159"/>
                              <a:gd name="T48" fmla="*/ 28 w 144"/>
                              <a:gd name="T49" fmla="*/ 79 h 159"/>
                              <a:gd name="T50" fmla="*/ 29 w 144"/>
                              <a:gd name="T51" fmla="*/ 101 h 159"/>
                              <a:gd name="T52" fmla="*/ 37 w 144"/>
                              <a:gd name="T53" fmla="*/ 119 h 159"/>
                              <a:gd name="T54" fmla="*/ 50 w 144"/>
                              <a:gd name="T55" fmla="*/ 132 h 159"/>
                              <a:gd name="T56" fmla="*/ 73 w 144"/>
                              <a:gd name="T57" fmla="*/ 136 h 159"/>
                              <a:gd name="T58" fmla="*/ 92 w 144"/>
                              <a:gd name="T59" fmla="*/ 132 h 159"/>
                              <a:gd name="T60" fmla="*/ 106 w 144"/>
                              <a:gd name="T61" fmla="*/ 120 h 159"/>
                              <a:gd name="T62" fmla="*/ 114 w 144"/>
                              <a:gd name="T63" fmla="*/ 102 h 159"/>
                              <a:gd name="T64" fmla="*/ 117 w 144"/>
                              <a:gd name="T65" fmla="*/ 80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4" h="159">
                                <a:moveTo>
                                  <a:pt x="144" y="77"/>
                                </a:moveTo>
                                <a:lnTo>
                                  <a:pt x="144" y="95"/>
                                </a:lnTo>
                                <a:lnTo>
                                  <a:pt x="140" y="111"/>
                                </a:lnTo>
                                <a:lnTo>
                                  <a:pt x="134" y="124"/>
                                </a:lnTo>
                                <a:lnTo>
                                  <a:pt x="126" y="135"/>
                                </a:lnTo>
                                <a:lnTo>
                                  <a:pt x="116" y="145"/>
                                </a:lnTo>
                                <a:lnTo>
                                  <a:pt x="103" y="152"/>
                                </a:lnTo>
                                <a:lnTo>
                                  <a:pt x="89" y="157"/>
                                </a:lnTo>
                                <a:lnTo>
                                  <a:pt x="70" y="159"/>
                                </a:lnTo>
                                <a:lnTo>
                                  <a:pt x="54" y="157"/>
                                </a:lnTo>
                                <a:lnTo>
                                  <a:pt x="39" y="154"/>
                                </a:lnTo>
                                <a:lnTo>
                                  <a:pt x="27" y="148"/>
                                </a:lnTo>
                                <a:lnTo>
                                  <a:pt x="17" y="138"/>
                                </a:lnTo>
                                <a:lnTo>
                                  <a:pt x="10" y="127"/>
                                </a:lnTo>
                                <a:lnTo>
                                  <a:pt x="5" y="113"/>
                                </a:lnTo>
                                <a:lnTo>
                                  <a:pt x="1" y="98"/>
                                </a:lnTo>
                                <a:lnTo>
                                  <a:pt x="0" y="81"/>
                                </a:lnTo>
                                <a:lnTo>
                                  <a:pt x="1" y="64"/>
                                </a:lnTo>
                                <a:lnTo>
                                  <a:pt x="5" y="48"/>
                                </a:lnTo>
                                <a:lnTo>
                                  <a:pt x="10" y="34"/>
                                </a:lnTo>
                                <a:lnTo>
                                  <a:pt x="18" y="22"/>
                                </a:lnTo>
                                <a:lnTo>
                                  <a:pt x="28" y="12"/>
                                </a:lnTo>
                                <a:lnTo>
                                  <a:pt x="42" y="6"/>
                                </a:lnTo>
                                <a:lnTo>
                                  <a:pt x="57" y="1"/>
                                </a:lnTo>
                                <a:lnTo>
                                  <a:pt x="74" y="0"/>
                                </a:lnTo>
                                <a:lnTo>
                                  <a:pt x="91" y="1"/>
                                </a:lnTo>
                                <a:lnTo>
                                  <a:pt x="105" y="5"/>
                                </a:lnTo>
                                <a:lnTo>
                                  <a:pt x="117" y="11"/>
                                </a:lnTo>
                                <a:lnTo>
                                  <a:pt x="127" y="21"/>
                                </a:lnTo>
                                <a:lnTo>
                                  <a:pt x="135" y="32"/>
                                </a:lnTo>
                                <a:lnTo>
                                  <a:pt x="140" y="45"/>
                                </a:lnTo>
                                <a:lnTo>
                                  <a:pt x="144" y="60"/>
                                </a:lnTo>
                                <a:lnTo>
                                  <a:pt x="144" y="77"/>
                                </a:lnTo>
                                <a:close/>
                                <a:moveTo>
                                  <a:pt x="117" y="80"/>
                                </a:moveTo>
                                <a:lnTo>
                                  <a:pt x="116" y="67"/>
                                </a:lnTo>
                                <a:lnTo>
                                  <a:pt x="114" y="58"/>
                                </a:lnTo>
                                <a:lnTo>
                                  <a:pt x="112" y="48"/>
                                </a:lnTo>
                                <a:lnTo>
                                  <a:pt x="107" y="39"/>
                                </a:lnTo>
                                <a:lnTo>
                                  <a:pt x="102" y="32"/>
                                </a:lnTo>
                                <a:lnTo>
                                  <a:pt x="93" y="27"/>
                                </a:lnTo>
                                <a:lnTo>
                                  <a:pt x="85" y="23"/>
                                </a:lnTo>
                                <a:lnTo>
                                  <a:pt x="73" y="22"/>
                                </a:lnTo>
                                <a:lnTo>
                                  <a:pt x="61" y="23"/>
                                </a:lnTo>
                                <a:lnTo>
                                  <a:pt x="53" y="26"/>
                                </a:lnTo>
                                <a:lnTo>
                                  <a:pt x="44" y="31"/>
                                </a:lnTo>
                                <a:lnTo>
                                  <a:pt x="38" y="38"/>
                                </a:lnTo>
                                <a:lnTo>
                                  <a:pt x="33" y="47"/>
                                </a:lnTo>
                                <a:lnTo>
                                  <a:pt x="31" y="56"/>
                                </a:lnTo>
                                <a:lnTo>
                                  <a:pt x="28" y="66"/>
                                </a:lnTo>
                                <a:lnTo>
                                  <a:pt x="28" y="79"/>
                                </a:lnTo>
                                <a:lnTo>
                                  <a:pt x="28" y="91"/>
                                </a:lnTo>
                                <a:lnTo>
                                  <a:pt x="29" y="101"/>
                                </a:lnTo>
                                <a:lnTo>
                                  <a:pt x="33" y="111"/>
                                </a:lnTo>
                                <a:lnTo>
                                  <a:pt x="37" y="119"/>
                                </a:lnTo>
                                <a:lnTo>
                                  <a:pt x="43" y="127"/>
                                </a:lnTo>
                                <a:lnTo>
                                  <a:pt x="50" y="132"/>
                                </a:lnTo>
                                <a:lnTo>
                                  <a:pt x="60" y="135"/>
                                </a:lnTo>
                                <a:lnTo>
                                  <a:pt x="73" y="136"/>
                                </a:lnTo>
                                <a:lnTo>
                                  <a:pt x="82" y="135"/>
                                </a:lnTo>
                                <a:lnTo>
                                  <a:pt x="92" y="132"/>
                                </a:lnTo>
                                <a:lnTo>
                                  <a:pt x="100" y="128"/>
                                </a:lnTo>
                                <a:lnTo>
                                  <a:pt x="106" y="120"/>
                                </a:lnTo>
                                <a:lnTo>
                                  <a:pt x="111" y="112"/>
                                </a:lnTo>
                                <a:lnTo>
                                  <a:pt x="114" y="102"/>
                                </a:lnTo>
                                <a:lnTo>
                                  <a:pt x="116" y="92"/>
                                </a:lnTo>
                                <a:lnTo>
                                  <a:pt x="117" y="8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60" name="Freeform 154"/>
                        <wps:cNvSpPr>
                          <a:spLocks/>
                        </wps:cNvSpPr>
                        <wps:spPr bwMode="auto">
                          <a:xfrm>
                            <a:off x="1349375" y="3074987"/>
                            <a:ext cx="50800" cy="119063"/>
                          </a:xfrm>
                          <a:custGeom>
                            <a:avLst/>
                            <a:gdLst>
                              <a:gd name="T0" fmla="*/ 97 w 97"/>
                              <a:gd name="T1" fmla="*/ 20 h 225"/>
                              <a:gd name="T2" fmla="*/ 97 w 97"/>
                              <a:gd name="T3" fmla="*/ 23 h 225"/>
                              <a:gd name="T4" fmla="*/ 96 w 97"/>
                              <a:gd name="T5" fmla="*/ 26 h 225"/>
                              <a:gd name="T6" fmla="*/ 95 w 97"/>
                              <a:gd name="T7" fmla="*/ 27 h 225"/>
                              <a:gd name="T8" fmla="*/ 92 w 97"/>
                              <a:gd name="T9" fmla="*/ 27 h 225"/>
                              <a:gd name="T10" fmla="*/ 89 w 97"/>
                              <a:gd name="T11" fmla="*/ 26 h 225"/>
                              <a:gd name="T12" fmla="*/ 85 w 97"/>
                              <a:gd name="T13" fmla="*/ 23 h 225"/>
                              <a:gd name="T14" fmla="*/ 78 w 97"/>
                              <a:gd name="T15" fmla="*/ 22 h 225"/>
                              <a:gd name="T16" fmla="*/ 68 w 97"/>
                              <a:gd name="T17" fmla="*/ 22 h 225"/>
                              <a:gd name="T18" fmla="*/ 59 w 97"/>
                              <a:gd name="T19" fmla="*/ 26 h 225"/>
                              <a:gd name="T20" fmla="*/ 54 w 97"/>
                              <a:gd name="T21" fmla="*/ 34 h 225"/>
                              <a:gd name="T22" fmla="*/ 52 w 97"/>
                              <a:gd name="T23" fmla="*/ 48 h 225"/>
                              <a:gd name="T24" fmla="*/ 52 w 97"/>
                              <a:gd name="T25" fmla="*/ 72 h 225"/>
                              <a:gd name="T26" fmla="*/ 85 w 97"/>
                              <a:gd name="T27" fmla="*/ 72 h 225"/>
                              <a:gd name="T28" fmla="*/ 87 w 97"/>
                              <a:gd name="T29" fmla="*/ 74 h 225"/>
                              <a:gd name="T30" fmla="*/ 89 w 97"/>
                              <a:gd name="T31" fmla="*/ 76 h 225"/>
                              <a:gd name="T32" fmla="*/ 90 w 97"/>
                              <a:gd name="T33" fmla="*/ 80 h 225"/>
                              <a:gd name="T34" fmla="*/ 89 w 97"/>
                              <a:gd name="T35" fmla="*/ 88 h 225"/>
                              <a:gd name="T36" fmla="*/ 86 w 97"/>
                              <a:gd name="T37" fmla="*/ 93 h 225"/>
                              <a:gd name="T38" fmla="*/ 52 w 97"/>
                              <a:gd name="T39" fmla="*/ 93 h 225"/>
                              <a:gd name="T40" fmla="*/ 52 w 97"/>
                              <a:gd name="T41" fmla="*/ 221 h 225"/>
                              <a:gd name="T42" fmla="*/ 50 w 97"/>
                              <a:gd name="T43" fmla="*/ 224 h 225"/>
                              <a:gd name="T44" fmla="*/ 48 w 97"/>
                              <a:gd name="T45" fmla="*/ 225 h 225"/>
                              <a:gd name="T46" fmla="*/ 42 w 97"/>
                              <a:gd name="T47" fmla="*/ 225 h 225"/>
                              <a:gd name="T48" fmla="*/ 34 w 97"/>
                              <a:gd name="T49" fmla="*/ 225 h 225"/>
                              <a:gd name="T50" fmla="*/ 29 w 97"/>
                              <a:gd name="T51" fmla="*/ 225 h 225"/>
                              <a:gd name="T52" fmla="*/ 27 w 97"/>
                              <a:gd name="T53" fmla="*/ 224 h 225"/>
                              <a:gd name="T54" fmla="*/ 26 w 97"/>
                              <a:gd name="T55" fmla="*/ 221 h 225"/>
                              <a:gd name="T56" fmla="*/ 26 w 97"/>
                              <a:gd name="T57" fmla="*/ 93 h 225"/>
                              <a:gd name="T58" fmla="*/ 2 w 97"/>
                              <a:gd name="T59" fmla="*/ 93 h 225"/>
                              <a:gd name="T60" fmla="*/ 0 w 97"/>
                              <a:gd name="T61" fmla="*/ 88 h 225"/>
                              <a:gd name="T62" fmla="*/ 0 w 97"/>
                              <a:gd name="T63" fmla="*/ 80 h 225"/>
                              <a:gd name="T64" fmla="*/ 0 w 97"/>
                              <a:gd name="T65" fmla="*/ 76 h 225"/>
                              <a:gd name="T66" fmla="*/ 2 w 97"/>
                              <a:gd name="T67" fmla="*/ 74 h 225"/>
                              <a:gd name="T68" fmla="*/ 4 w 97"/>
                              <a:gd name="T69" fmla="*/ 72 h 225"/>
                              <a:gd name="T70" fmla="*/ 26 w 97"/>
                              <a:gd name="T71" fmla="*/ 72 h 225"/>
                              <a:gd name="T72" fmla="*/ 26 w 97"/>
                              <a:gd name="T73" fmla="*/ 43 h 225"/>
                              <a:gd name="T74" fmla="*/ 32 w 97"/>
                              <a:gd name="T75" fmla="*/ 21 h 225"/>
                              <a:gd name="T76" fmla="*/ 43 w 97"/>
                              <a:gd name="T77" fmla="*/ 7 h 225"/>
                              <a:gd name="T78" fmla="*/ 60 w 97"/>
                              <a:gd name="T79" fmla="*/ 1 h 225"/>
                              <a:gd name="T80" fmla="*/ 78 w 97"/>
                              <a:gd name="T81" fmla="*/ 0 h 225"/>
                              <a:gd name="T82" fmla="*/ 87 w 97"/>
                              <a:gd name="T83" fmla="*/ 2 h 225"/>
                              <a:gd name="T84" fmla="*/ 94 w 97"/>
                              <a:gd name="T85" fmla="*/ 5 h 225"/>
                              <a:gd name="T86" fmla="*/ 96 w 97"/>
                              <a:gd name="T87" fmla="*/ 6 h 225"/>
                              <a:gd name="T88" fmla="*/ 97 w 97"/>
                              <a:gd name="T89" fmla="*/ 10 h 225"/>
                              <a:gd name="T90" fmla="*/ 97 w 97"/>
                              <a:gd name="T91" fmla="*/ 1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97" h="225">
                                <a:moveTo>
                                  <a:pt x="97" y="17"/>
                                </a:moveTo>
                                <a:lnTo>
                                  <a:pt x="97" y="20"/>
                                </a:lnTo>
                                <a:lnTo>
                                  <a:pt x="97" y="22"/>
                                </a:lnTo>
                                <a:lnTo>
                                  <a:pt x="97" y="23"/>
                                </a:lnTo>
                                <a:lnTo>
                                  <a:pt x="96" y="24"/>
                                </a:lnTo>
                                <a:lnTo>
                                  <a:pt x="96" y="26"/>
                                </a:lnTo>
                                <a:lnTo>
                                  <a:pt x="96" y="26"/>
                                </a:lnTo>
                                <a:lnTo>
                                  <a:pt x="95" y="27"/>
                                </a:lnTo>
                                <a:lnTo>
                                  <a:pt x="94" y="27"/>
                                </a:lnTo>
                                <a:lnTo>
                                  <a:pt x="92" y="27"/>
                                </a:lnTo>
                                <a:lnTo>
                                  <a:pt x="91" y="26"/>
                                </a:lnTo>
                                <a:lnTo>
                                  <a:pt x="89" y="26"/>
                                </a:lnTo>
                                <a:lnTo>
                                  <a:pt x="87" y="24"/>
                                </a:lnTo>
                                <a:lnTo>
                                  <a:pt x="85" y="23"/>
                                </a:lnTo>
                                <a:lnTo>
                                  <a:pt x="81" y="23"/>
                                </a:lnTo>
                                <a:lnTo>
                                  <a:pt x="78" y="22"/>
                                </a:lnTo>
                                <a:lnTo>
                                  <a:pt x="74" y="22"/>
                                </a:lnTo>
                                <a:lnTo>
                                  <a:pt x="68" y="22"/>
                                </a:lnTo>
                                <a:lnTo>
                                  <a:pt x="64" y="23"/>
                                </a:lnTo>
                                <a:lnTo>
                                  <a:pt x="59" y="26"/>
                                </a:lnTo>
                                <a:lnTo>
                                  <a:pt x="57" y="29"/>
                                </a:lnTo>
                                <a:lnTo>
                                  <a:pt x="54" y="34"/>
                                </a:lnTo>
                                <a:lnTo>
                                  <a:pt x="53" y="40"/>
                                </a:lnTo>
                                <a:lnTo>
                                  <a:pt x="52" y="48"/>
                                </a:lnTo>
                                <a:lnTo>
                                  <a:pt x="52" y="56"/>
                                </a:lnTo>
                                <a:lnTo>
                                  <a:pt x="52" y="72"/>
                                </a:lnTo>
                                <a:lnTo>
                                  <a:pt x="84" y="72"/>
                                </a:lnTo>
                                <a:lnTo>
                                  <a:pt x="85" y="72"/>
                                </a:lnTo>
                                <a:lnTo>
                                  <a:pt x="86" y="72"/>
                                </a:lnTo>
                                <a:lnTo>
                                  <a:pt x="87" y="74"/>
                                </a:lnTo>
                                <a:lnTo>
                                  <a:pt x="87" y="75"/>
                                </a:lnTo>
                                <a:lnTo>
                                  <a:pt x="89" y="76"/>
                                </a:lnTo>
                                <a:lnTo>
                                  <a:pt x="89" y="77"/>
                                </a:lnTo>
                                <a:lnTo>
                                  <a:pt x="90" y="80"/>
                                </a:lnTo>
                                <a:lnTo>
                                  <a:pt x="90" y="84"/>
                                </a:lnTo>
                                <a:lnTo>
                                  <a:pt x="89" y="88"/>
                                </a:lnTo>
                                <a:lnTo>
                                  <a:pt x="89" y="91"/>
                                </a:lnTo>
                                <a:lnTo>
                                  <a:pt x="86" y="93"/>
                                </a:lnTo>
                                <a:lnTo>
                                  <a:pt x="84" y="93"/>
                                </a:lnTo>
                                <a:lnTo>
                                  <a:pt x="52" y="93"/>
                                </a:lnTo>
                                <a:lnTo>
                                  <a:pt x="52" y="220"/>
                                </a:lnTo>
                                <a:lnTo>
                                  <a:pt x="52" y="221"/>
                                </a:lnTo>
                                <a:lnTo>
                                  <a:pt x="52" y="223"/>
                                </a:lnTo>
                                <a:lnTo>
                                  <a:pt x="50" y="224"/>
                                </a:lnTo>
                                <a:lnTo>
                                  <a:pt x="49" y="224"/>
                                </a:lnTo>
                                <a:lnTo>
                                  <a:pt x="48" y="225"/>
                                </a:lnTo>
                                <a:lnTo>
                                  <a:pt x="46" y="225"/>
                                </a:lnTo>
                                <a:lnTo>
                                  <a:pt x="42" y="225"/>
                                </a:lnTo>
                                <a:lnTo>
                                  <a:pt x="38" y="225"/>
                                </a:lnTo>
                                <a:lnTo>
                                  <a:pt x="34" y="225"/>
                                </a:lnTo>
                                <a:lnTo>
                                  <a:pt x="32" y="225"/>
                                </a:lnTo>
                                <a:lnTo>
                                  <a:pt x="29" y="225"/>
                                </a:lnTo>
                                <a:lnTo>
                                  <a:pt x="28" y="224"/>
                                </a:lnTo>
                                <a:lnTo>
                                  <a:pt x="27" y="224"/>
                                </a:lnTo>
                                <a:lnTo>
                                  <a:pt x="26" y="223"/>
                                </a:lnTo>
                                <a:lnTo>
                                  <a:pt x="26" y="221"/>
                                </a:lnTo>
                                <a:lnTo>
                                  <a:pt x="26" y="220"/>
                                </a:lnTo>
                                <a:lnTo>
                                  <a:pt x="26" y="93"/>
                                </a:lnTo>
                                <a:lnTo>
                                  <a:pt x="5" y="93"/>
                                </a:lnTo>
                                <a:lnTo>
                                  <a:pt x="2" y="93"/>
                                </a:lnTo>
                                <a:lnTo>
                                  <a:pt x="1" y="91"/>
                                </a:lnTo>
                                <a:lnTo>
                                  <a:pt x="0" y="88"/>
                                </a:lnTo>
                                <a:lnTo>
                                  <a:pt x="0" y="84"/>
                                </a:lnTo>
                                <a:lnTo>
                                  <a:pt x="0" y="80"/>
                                </a:lnTo>
                                <a:lnTo>
                                  <a:pt x="0" y="77"/>
                                </a:lnTo>
                                <a:lnTo>
                                  <a:pt x="0" y="76"/>
                                </a:lnTo>
                                <a:lnTo>
                                  <a:pt x="1" y="75"/>
                                </a:lnTo>
                                <a:lnTo>
                                  <a:pt x="2" y="74"/>
                                </a:lnTo>
                                <a:lnTo>
                                  <a:pt x="2" y="72"/>
                                </a:lnTo>
                                <a:lnTo>
                                  <a:pt x="4" y="72"/>
                                </a:lnTo>
                                <a:lnTo>
                                  <a:pt x="5" y="72"/>
                                </a:lnTo>
                                <a:lnTo>
                                  <a:pt x="26" y="72"/>
                                </a:lnTo>
                                <a:lnTo>
                                  <a:pt x="26" y="56"/>
                                </a:lnTo>
                                <a:lnTo>
                                  <a:pt x="26" y="43"/>
                                </a:lnTo>
                                <a:lnTo>
                                  <a:pt x="28" y="31"/>
                                </a:lnTo>
                                <a:lnTo>
                                  <a:pt x="32" y="21"/>
                                </a:lnTo>
                                <a:lnTo>
                                  <a:pt x="37" y="13"/>
                                </a:lnTo>
                                <a:lnTo>
                                  <a:pt x="43" y="7"/>
                                </a:lnTo>
                                <a:lnTo>
                                  <a:pt x="52" y="4"/>
                                </a:lnTo>
                                <a:lnTo>
                                  <a:pt x="60" y="1"/>
                                </a:lnTo>
                                <a:lnTo>
                                  <a:pt x="71" y="0"/>
                                </a:lnTo>
                                <a:lnTo>
                                  <a:pt x="78" y="0"/>
                                </a:lnTo>
                                <a:lnTo>
                                  <a:pt x="82" y="1"/>
                                </a:lnTo>
                                <a:lnTo>
                                  <a:pt x="87" y="2"/>
                                </a:lnTo>
                                <a:lnTo>
                                  <a:pt x="91" y="4"/>
                                </a:lnTo>
                                <a:lnTo>
                                  <a:pt x="94" y="5"/>
                                </a:lnTo>
                                <a:lnTo>
                                  <a:pt x="95" y="6"/>
                                </a:lnTo>
                                <a:lnTo>
                                  <a:pt x="96" y="6"/>
                                </a:lnTo>
                                <a:lnTo>
                                  <a:pt x="96" y="8"/>
                                </a:lnTo>
                                <a:lnTo>
                                  <a:pt x="97" y="10"/>
                                </a:lnTo>
                                <a:lnTo>
                                  <a:pt x="97" y="12"/>
                                </a:lnTo>
                                <a:lnTo>
                                  <a:pt x="97" y="13"/>
                                </a:lnTo>
                                <a:lnTo>
                                  <a:pt x="97" y="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61" name="Freeform 155"/>
                        <wps:cNvSpPr>
                          <a:spLocks/>
                        </wps:cNvSpPr>
                        <wps:spPr bwMode="auto">
                          <a:xfrm>
                            <a:off x="1441450" y="3113087"/>
                            <a:ext cx="73025" cy="80963"/>
                          </a:xfrm>
                          <a:custGeom>
                            <a:avLst/>
                            <a:gdLst>
                              <a:gd name="T0" fmla="*/ 138 w 138"/>
                              <a:gd name="T1" fmla="*/ 5 h 154"/>
                              <a:gd name="T2" fmla="*/ 138 w 138"/>
                              <a:gd name="T3" fmla="*/ 6 h 154"/>
                              <a:gd name="T4" fmla="*/ 136 w 138"/>
                              <a:gd name="T5" fmla="*/ 9 h 154"/>
                              <a:gd name="T6" fmla="*/ 136 w 138"/>
                              <a:gd name="T7" fmla="*/ 10 h 154"/>
                              <a:gd name="T8" fmla="*/ 87 w 138"/>
                              <a:gd name="T9" fmla="*/ 148 h 154"/>
                              <a:gd name="T10" fmla="*/ 85 w 138"/>
                              <a:gd name="T11" fmla="*/ 152 h 154"/>
                              <a:gd name="T12" fmla="*/ 82 w 138"/>
                              <a:gd name="T13" fmla="*/ 153 h 154"/>
                              <a:gd name="T14" fmla="*/ 77 w 138"/>
                              <a:gd name="T15" fmla="*/ 154 h 154"/>
                              <a:gd name="T16" fmla="*/ 69 w 138"/>
                              <a:gd name="T17" fmla="*/ 154 h 154"/>
                              <a:gd name="T18" fmla="*/ 61 w 138"/>
                              <a:gd name="T19" fmla="*/ 154 h 154"/>
                              <a:gd name="T20" fmla="*/ 55 w 138"/>
                              <a:gd name="T21" fmla="*/ 153 h 154"/>
                              <a:gd name="T22" fmla="*/ 53 w 138"/>
                              <a:gd name="T23" fmla="*/ 152 h 154"/>
                              <a:gd name="T24" fmla="*/ 50 w 138"/>
                              <a:gd name="T25" fmla="*/ 148 h 154"/>
                              <a:gd name="T26" fmla="*/ 1 w 138"/>
                              <a:gd name="T27" fmla="*/ 8 h 154"/>
                              <a:gd name="T28" fmla="*/ 0 w 138"/>
                              <a:gd name="T29" fmla="*/ 6 h 154"/>
                              <a:gd name="T30" fmla="*/ 0 w 138"/>
                              <a:gd name="T31" fmla="*/ 4 h 154"/>
                              <a:gd name="T32" fmla="*/ 1 w 138"/>
                              <a:gd name="T33" fmla="*/ 1 h 154"/>
                              <a:gd name="T34" fmla="*/ 5 w 138"/>
                              <a:gd name="T35" fmla="*/ 0 h 154"/>
                              <a:gd name="T36" fmla="*/ 9 w 138"/>
                              <a:gd name="T37" fmla="*/ 0 h 154"/>
                              <a:gd name="T38" fmla="*/ 17 w 138"/>
                              <a:gd name="T39" fmla="*/ 0 h 154"/>
                              <a:gd name="T40" fmla="*/ 23 w 138"/>
                              <a:gd name="T41" fmla="*/ 0 h 154"/>
                              <a:gd name="T42" fmla="*/ 25 w 138"/>
                              <a:gd name="T43" fmla="*/ 1 h 154"/>
                              <a:gd name="T44" fmla="*/ 28 w 138"/>
                              <a:gd name="T45" fmla="*/ 4 h 154"/>
                              <a:gd name="T46" fmla="*/ 69 w 138"/>
                              <a:gd name="T47" fmla="*/ 125 h 154"/>
                              <a:gd name="T48" fmla="*/ 70 w 138"/>
                              <a:gd name="T49" fmla="*/ 125 h 154"/>
                              <a:gd name="T50" fmla="*/ 110 w 138"/>
                              <a:gd name="T51" fmla="*/ 4 h 154"/>
                              <a:gd name="T52" fmla="*/ 113 w 138"/>
                              <a:gd name="T53" fmla="*/ 1 h 154"/>
                              <a:gd name="T54" fmla="*/ 115 w 138"/>
                              <a:gd name="T55" fmla="*/ 0 h 154"/>
                              <a:gd name="T56" fmla="*/ 120 w 138"/>
                              <a:gd name="T57" fmla="*/ 0 h 154"/>
                              <a:gd name="T58" fmla="*/ 129 w 138"/>
                              <a:gd name="T59" fmla="*/ 0 h 154"/>
                              <a:gd name="T60" fmla="*/ 133 w 138"/>
                              <a:gd name="T61" fmla="*/ 0 h 154"/>
                              <a:gd name="T62" fmla="*/ 136 w 138"/>
                              <a:gd name="T63" fmla="*/ 1 h 154"/>
                              <a:gd name="T64" fmla="*/ 138 w 138"/>
                              <a:gd name="T65" fmla="*/ 4 h 1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38" h="154">
                                <a:moveTo>
                                  <a:pt x="138" y="5"/>
                                </a:moveTo>
                                <a:lnTo>
                                  <a:pt x="138" y="5"/>
                                </a:lnTo>
                                <a:lnTo>
                                  <a:pt x="138" y="6"/>
                                </a:lnTo>
                                <a:lnTo>
                                  <a:pt x="138" y="6"/>
                                </a:lnTo>
                                <a:lnTo>
                                  <a:pt x="138" y="8"/>
                                </a:lnTo>
                                <a:lnTo>
                                  <a:pt x="136" y="9"/>
                                </a:lnTo>
                                <a:lnTo>
                                  <a:pt x="136" y="9"/>
                                </a:lnTo>
                                <a:lnTo>
                                  <a:pt x="136" y="10"/>
                                </a:lnTo>
                                <a:lnTo>
                                  <a:pt x="136" y="11"/>
                                </a:lnTo>
                                <a:lnTo>
                                  <a:pt x="87" y="148"/>
                                </a:lnTo>
                                <a:lnTo>
                                  <a:pt x="86" y="150"/>
                                </a:lnTo>
                                <a:lnTo>
                                  <a:pt x="85" y="152"/>
                                </a:lnTo>
                                <a:lnTo>
                                  <a:pt x="83" y="153"/>
                                </a:lnTo>
                                <a:lnTo>
                                  <a:pt x="82" y="153"/>
                                </a:lnTo>
                                <a:lnTo>
                                  <a:pt x="80" y="154"/>
                                </a:lnTo>
                                <a:lnTo>
                                  <a:pt x="77" y="154"/>
                                </a:lnTo>
                                <a:lnTo>
                                  <a:pt x="73" y="154"/>
                                </a:lnTo>
                                <a:lnTo>
                                  <a:pt x="69" y="154"/>
                                </a:lnTo>
                                <a:lnTo>
                                  <a:pt x="64" y="154"/>
                                </a:lnTo>
                                <a:lnTo>
                                  <a:pt x="61" y="154"/>
                                </a:lnTo>
                                <a:lnTo>
                                  <a:pt x="57" y="154"/>
                                </a:lnTo>
                                <a:lnTo>
                                  <a:pt x="55" y="153"/>
                                </a:lnTo>
                                <a:lnTo>
                                  <a:pt x="54" y="153"/>
                                </a:lnTo>
                                <a:lnTo>
                                  <a:pt x="53" y="152"/>
                                </a:lnTo>
                                <a:lnTo>
                                  <a:pt x="51" y="150"/>
                                </a:lnTo>
                                <a:lnTo>
                                  <a:pt x="50" y="148"/>
                                </a:lnTo>
                                <a:lnTo>
                                  <a:pt x="1" y="11"/>
                                </a:lnTo>
                                <a:lnTo>
                                  <a:pt x="1" y="8"/>
                                </a:lnTo>
                                <a:lnTo>
                                  <a:pt x="0" y="6"/>
                                </a:lnTo>
                                <a:lnTo>
                                  <a:pt x="0" y="6"/>
                                </a:lnTo>
                                <a:lnTo>
                                  <a:pt x="0" y="5"/>
                                </a:lnTo>
                                <a:lnTo>
                                  <a:pt x="0" y="4"/>
                                </a:lnTo>
                                <a:lnTo>
                                  <a:pt x="1" y="3"/>
                                </a:lnTo>
                                <a:lnTo>
                                  <a:pt x="1" y="1"/>
                                </a:lnTo>
                                <a:lnTo>
                                  <a:pt x="2" y="1"/>
                                </a:lnTo>
                                <a:lnTo>
                                  <a:pt x="5" y="0"/>
                                </a:lnTo>
                                <a:lnTo>
                                  <a:pt x="7" y="0"/>
                                </a:lnTo>
                                <a:lnTo>
                                  <a:pt x="9" y="0"/>
                                </a:lnTo>
                                <a:lnTo>
                                  <a:pt x="13" y="0"/>
                                </a:lnTo>
                                <a:lnTo>
                                  <a:pt x="17" y="0"/>
                                </a:lnTo>
                                <a:lnTo>
                                  <a:pt x="21" y="0"/>
                                </a:lnTo>
                                <a:lnTo>
                                  <a:pt x="23" y="0"/>
                                </a:lnTo>
                                <a:lnTo>
                                  <a:pt x="24" y="1"/>
                                </a:lnTo>
                                <a:lnTo>
                                  <a:pt x="25" y="1"/>
                                </a:lnTo>
                                <a:lnTo>
                                  <a:pt x="27" y="3"/>
                                </a:lnTo>
                                <a:lnTo>
                                  <a:pt x="28" y="4"/>
                                </a:lnTo>
                                <a:lnTo>
                                  <a:pt x="28" y="5"/>
                                </a:lnTo>
                                <a:lnTo>
                                  <a:pt x="69" y="125"/>
                                </a:lnTo>
                                <a:lnTo>
                                  <a:pt x="70" y="126"/>
                                </a:lnTo>
                                <a:lnTo>
                                  <a:pt x="70" y="125"/>
                                </a:lnTo>
                                <a:lnTo>
                                  <a:pt x="110" y="5"/>
                                </a:lnTo>
                                <a:lnTo>
                                  <a:pt x="110" y="4"/>
                                </a:lnTo>
                                <a:lnTo>
                                  <a:pt x="112" y="3"/>
                                </a:lnTo>
                                <a:lnTo>
                                  <a:pt x="113" y="1"/>
                                </a:lnTo>
                                <a:lnTo>
                                  <a:pt x="114" y="1"/>
                                </a:lnTo>
                                <a:lnTo>
                                  <a:pt x="115" y="0"/>
                                </a:lnTo>
                                <a:lnTo>
                                  <a:pt x="118" y="0"/>
                                </a:lnTo>
                                <a:lnTo>
                                  <a:pt x="120" y="0"/>
                                </a:lnTo>
                                <a:lnTo>
                                  <a:pt x="125" y="0"/>
                                </a:lnTo>
                                <a:lnTo>
                                  <a:pt x="129" y="0"/>
                                </a:lnTo>
                                <a:lnTo>
                                  <a:pt x="131" y="0"/>
                                </a:lnTo>
                                <a:lnTo>
                                  <a:pt x="133" y="0"/>
                                </a:lnTo>
                                <a:lnTo>
                                  <a:pt x="135" y="1"/>
                                </a:lnTo>
                                <a:lnTo>
                                  <a:pt x="136" y="1"/>
                                </a:lnTo>
                                <a:lnTo>
                                  <a:pt x="136" y="3"/>
                                </a:lnTo>
                                <a:lnTo>
                                  <a:pt x="138" y="4"/>
                                </a:lnTo>
                                <a:lnTo>
                                  <a:pt x="138" y="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62" name="Freeform 156"/>
                        <wps:cNvSpPr>
                          <a:spLocks noEditPoints="1"/>
                        </wps:cNvSpPr>
                        <wps:spPr bwMode="auto">
                          <a:xfrm>
                            <a:off x="1527175" y="3081337"/>
                            <a:ext cx="17463" cy="112713"/>
                          </a:xfrm>
                          <a:custGeom>
                            <a:avLst/>
                            <a:gdLst>
                              <a:gd name="T0" fmla="*/ 30 w 34"/>
                              <a:gd name="T1" fmla="*/ 208 h 213"/>
                              <a:gd name="T2" fmla="*/ 30 w 34"/>
                              <a:gd name="T3" fmla="*/ 209 h 213"/>
                              <a:gd name="T4" fmla="*/ 30 w 34"/>
                              <a:gd name="T5" fmla="*/ 211 h 213"/>
                              <a:gd name="T6" fmla="*/ 29 w 34"/>
                              <a:gd name="T7" fmla="*/ 212 h 213"/>
                              <a:gd name="T8" fmla="*/ 28 w 34"/>
                              <a:gd name="T9" fmla="*/ 212 h 213"/>
                              <a:gd name="T10" fmla="*/ 26 w 34"/>
                              <a:gd name="T11" fmla="*/ 213 h 213"/>
                              <a:gd name="T12" fmla="*/ 24 w 34"/>
                              <a:gd name="T13" fmla="*/ 213 h 213"/>
                              <a:gd name="T14" fmla="*/ 21 w 34"/>
                              <a:gd name="T15" fmla="*/ 213 h 213"/>
                              <a:gd name="T16" fmla="*/ 18 w 34"/>
                              <a:gd name="T17" fmla="*/ 213 h 213"/>
                              <a:gd name="T18" fmla="*/ 14 w 34"/>
                              <a:gd name="T19" fmla="*/ 213 h 213"/>
                              <a:gd name="T20" fmla="*/ 10 w 34"/>
                              <a:gd name="T21" fmla="*/ 213 h 213"/>
                              <a:gd name="T22" fmla="*/ 8 w 34"/>
                              <a:gd name="T23" fmla="*/ 213 h 213"/>
                              <a:gd name="T24" fmla="*/ 7 w 34"/>
                              <a:gd name="T25" fmla="*/ 212 h 213"/>
                              <a:gd name="T26" fmla="*/ 5 w 34"/>
                              <a:gd name="T27" fmla="*/ 212 h 213"/>
                              <a:gd name="T28" fmla="*/ 4 w 34"/>
                              <a:gd name="T29" fmla="*/ 211 h 213"/>
                              <a:gd name="T30" fmla="*/ 4 w 34"/>
                              <a:gd name="T31" fmla="*/ 209 h 213"/>
                              <a:gd name="T32" fmla="*/ 4 w 34"/>
                              <a:gd name="T33" fmla="*/ 208 h 213"/>
                              <a:gd name="T34" fmla="*/ 4 w 34"/>
                              <a:gd name="T35" fmla="*/ 64 h 213"/>
                              <a:gd name="T36" fmla="*/ 4 w 34"/>
                              <a:gd name="T37" fmla="*/ 63 h 213"/>
                              <a:gd name="T38" fmla="*/ 4 w 34"/>
                              <a:gd name="T39" fmla="*/ 62 h 213"/>
                              <a:gd name="T40" fmla="*/ 5 w 34"/>
                              <a:gd name="T41" fmla="*/ 60 h 213"/>
                              <a:gd name="T42" fmla="*/ 7 w 34"/>
                              <a:gd name="T43" fmla="*/ 60 h 213"/>
                              <a:gd name="T44" fmla="*/ 8 w 34"/>
                              <a:gd name="T45" fmla="*/ 59 h 213"/>
                              <a:gd name="T46" fmla="*/ 10 w 34"/>
                              <a:gd name="T47" fmla="*/ 59 h 213"/>
                              <a:gd name="T48" fmla="*/ 14 w 34"/>
                              <a:gd name="T49" fmla="*/ 59 h 213"/>
                              <a:gd name="T50" fmla="*/ 18 w 34"/>
                              <a:gd name="T51" fmla="*/ 59 h 213"/>
                              <a:gd name="T52" fmla="*/ 21 w 34"/>
                              <a:gd name="T53" fmla="*/ 59 h 213"/>
                              <a:gd name="T54" fmla="*/ 24 w 34"/>
                              <a:gd name="T55" fmla="*/ 59 h 213"/>
                              <a:gd name="T56" fmla="*/ 26 w 34"/>
                              <a:gd name="T57" fmla="*/ 59 h 213"/>
                              <a:gd name="T58" fmla="*/ 28 w 34"/>
                              <a:gd name="T59" fmla="*/ 60 h 213"/>
                              <a:gd name="T60" fmla="*/ 29 w 34"/>
                              <a:gd name="T61" fmla="*/ 60 h 213"/>
                              <a:gd name="T62" fmla="*/ 30 w 34"/>
                              <a:gd name="T63" fmla="*/ 62 h 213"/>
                              <a:gd name="T64" fmla="*/ 30 w 34"/>
                              <a:gd name="T65" fmla="*/ 63 h 213"/>
                              <a:gd name="T66" fmla="*/ 30 w 34"/>
                              <a:gd name="T67" fmla="*/ 64 h 213"/>
                              <a:gd name="T68" fmla="*/ 30 w 34"/>
                              <a:gd name="T69" fmla="*/ 208 h 213"/>
                              <a:gd name="T70" fmla="*/ 34 w 34"/>
                              <a:gd name="T71" fmla="*/ 15 h 213"/>
                              <a:gd name="T72" fmla="*/ 32 w 34"/>
                              <a:gd name="T73" fmla="*/ 24 h 213"/>
                              <a:gd name="T74" fmla="*/ 30 w 34"/>
                              <a:gd name="T75" fmla="*/ 28 h 213"/>
                              <a:gd name="T76" fmla="*/ 25 w 34"/>
                              <a:gd name="T77" fmla="*/ 31 h 213"/>
                              <a:gd name="T78" fmla="*/ 18 w 34"/>
                              <a:gd name="T79" fmla="*/ 31 h 213"/>
                              <a:gd name="T80" fmla="*/ 9 w 34"/>
                              <a:gd name="T81" fmla="*/ 31 h 213"/>
                              <a:gd name="T82" fmla="*/ 4 w 34"/>
                              <a:gd name="T83" fmla="*/ 28 h 213"/>
                              <a:gd name="T84" fmla="*/ 2 w 34"/>
                              <a:gd name="T85" fmla="*/ 24 h 213"/>
                              <a:gd name="T86" fmla="*/ 0 w 34"/>
                              <a:gd name="T87" fmla="*/ 16 h 213"/>
                              <a:gd name="T88" fmla="*/ 2 w 34"/>
                              <a:gd name="T89" fmla="*/ 8 h 213"/>
                              <a:gd name="T90" fmla="*/ 4 w 34"/>
                              <a:gd name="T91" fmla="*/ 3 h 213"/>
                              <a:gd name="T92" fmla="*/ 9 w 34"/>
                              <a:gd name="T93" fmla="*/ 0 h 213"/>
                              <a:gd name="T94" fmla="*/ 18 w 34"/>
                              <a:gd name="T95" fmla="*/ 0 h 213"/>
                              <a:gd name="T96" fmla="*/ 26 w 34"/>
                              <a:gd name="T97" fmla="*/ 0 h 213"/>
                              <a:gd name="T98" fmla="*/ 30 w 34"/>
                              <a:gd name="T99" fmla="*/ 3 h 213"/>
                              <a:gd name="T100" fmla="*/ 32 w 34"/>
                              <a:gd name="T101" fmla="*/ 8 h 213"/>
                              <a:gd name="T102" fmla="*/ 34 w 34"/>
                              <a:gd name="T103" fmla="*/ 15 h 2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34" h="213">
                                <a:moveTo>
                                  <a:pt x="30" y="208"/>
                                </a:moveTo>
                                <a:lnTo>
                                  <a:pt x="30" y="209"/>
                                </a:lnTo>
                                <a:lnTo>
                                  <a:pt x="30" y="211"/>
                                </a:lnTo>
                                <a:lnTo>
                                  <a:pt x="29" y="212"/>
                                </a:lnTo>
                                <a:lnTo>
                                  <a:pt x="28" y="212"/>
                                </a:lnTo>
                                <a:lnTo>
                                  <a:pt x="26" y="213"/>
                                </a:lnTo>
                                <a:lnTo>
                                  <a:pt x="24" y="213"/>
                                </a:lnTo>
                                <a:lnTo>
                                  <a:pt x="21" y="213"/>
                                </a:lnTo>
                                <a:lnTo>
                                  <a:pt x="18" y="213"/>
                                </a:lnTo>
                                <a:lnTo>
                                  <a:pt x="14" y="213"/>
                                </a:lnTo>
                                <a:lnTo>
                                  <a:pt x="10" y="213"/>
                                </a:lnTo>
                                <a:lnTo>
                                  <a:pt x="8" y="213"/>
                                </a:lnTo>
                                <a:lnTo>
                                  <a:pt x="7" y="212"/>
                                </a:lnTo>
                                <a:lnTo>
                                  <a:pt x="5" y="212"/>
                                </a:lnTo>
                                <a:lnTo>
                                  <a:pt x="4" y="211"/>
                                </a:lnTo>
                                <a:lnTo>
                                  <a:pt x="4" y="209"/>
                                </a:lnTo>
                                <a:lnTo>
                                  <a:pt x="4" y="208"/>
                                </a:lnTo>
                                <a:lnTo>
                                  <a:pt x="4" y="64"/>
                                </a:lnTo>
                                <a:lnTo>
                                  <a:pt x="4" y="63"/>
                                </a:lnTo>
                                <a:lnTo>
                                  <a:pt x="4" y="62"/>
                                </a:lnTo>
                                <a:lnTo>
                                  <a:pt x="5" y="60"/>
                                </a:lnTo>
                                <a:lnTo>
                                  <a:pt x="7" y="60"/>
                                </a:lnTo>
                                <a:lnTo>
                                  <a:pt x="8" y="59"/>
                                </a:lnTo>
                                <a:lnTo>
                                  <a:pt x="10" y="59"/>
                                </a:lnTo>
                                <a:lnTo>
                                  <a:pt x="14" y="59"/>
                                </a:lnTo>
                                <a:lnTo>
                                  <a:pt x="18" y="59"/>
                                </a:lnTo>
                                <a:lnTo>
                                  <a:pt x="21" y="59"/>
                                </a:lnTo>
                                <a:lnTo>
                                  <a:pt x="24" y="59"/>
                                </a:lnTo>
                                <a:lnTo>
                                  <a:pt x="26" y="59"/>
                                </a:lnTo>
                                <a:lnTo>
                                  <a:pt x="28" y="60"/>
                                </a:lnTo>
                                <a:lnTo>
                                  <a:pt x="29" y="60"/>
                                </a:lnTo>
                                <a:lnTo>
                                  <a:pt x="30" y="62"/>
                                </a:lnTo>
                                <a:lnTo>
                                  <a:pt x="30" y="63"/>
                                </a:lnTo>
                                <a:lnTo>
                                  <a:pt x="30" y="64"/>
                                </a:lnTo>
                                <a:lnTo>
                                  <a:pt x="30" y="208"/>
                                </a:lnTo>
                                <a:close/>
                                <a:moveTo>
                                  <a:pt x="34" y="15"/>
                                </a:moveTo>
                                <a:lnTo>
                                  <a:pt x="32" y="24"/>
                                </a:lnTo>
                                <a:lnTo>
                                  <a:pt x="30" y="28"/>
                                </a:lnTo>
                                <a:lnTo>
                                  <a:pt x="25" y="31"/>
                                </a:lnTo>
                                <a:lnTo>
                                  <a:pt x="18" y="31"/>
                                </a:lnTo>
                                <a:lnTo>
                                  <a:pt x="9" y="31"/>
                                </a:lnTo>
                                <a:lnTo>
                                  <a:pt x="4" y="28"/>
                                </a:lnTo>
                                <a:lnTo>
                                  <a:pt x="2" y="24"/>
                                </a:lnTo>
                                <a:lnTo>
                                  <a:pt x="0" y="16"/>
                                </a:lnTo>
                                <a:lnTo>
                                  <a:pt x="2" y="8"/>
                                </a:lnTo>
                                <a:lnTo>
                                  <a:pt x="4" y="3"/>
                                </a:lnTo>
                                <a:lnTo>
                                  <a:pt x="9" y="0"/>
                                </a:lnTo>
                                <a:lnTo>
                                  <a:pt x="18" y="0"/>
                                </a:lnTo>
                                <a:lnTo>
                                  <a:pt x="26" y="0"/>
                                </a:lnTo>
                                <a:lnTo>
                                  <a:pt x="30" y="3"/>
                                </a:lnTo>
                                <a:lnTo>
                                  <a:pt x="32" y="8"/>
                                </a:lnTo>
                                <a:lnTo>
                                  <a:pt x="34" y="1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63" name="Freeform 157"/>
                        <wps:cNvSpPr>
                          <a:spLocks/>
                        </wps:cNvSpPr>
                        <wps:spPr bwMode="auto">
                          <a:xfrm>
                            <a:off x="1558925" y="3092450"/>
                            <a:ext cx="49213" cy="103188"/>
                          </a:xfrm>
                          <a:custGeom>
                            <a:avLst/>
                            <a:gdLst>
                              <a:gd name="T0" fmla="*/ 93 w 93"/>
                              <a:gd name="T1" fmla="*/ 181 h 195"/>
                              <a:gd name="T2" fmla="*/ 92 w 93"/>
                              <a:gd name="T3" fmla="*/ 187 h 195"/>
                              <a:gd name="T4" fmla="*/ 90 w 93"/>
                              <a:gd name="T5" fmla="*/ 190 h 195"/>
                              <a:gd name="T6" fmla="*/ 85 w 93"/>
                              <a:gd name="T7" fmla="*/ 192 h 195"/>
                              <a:gd name="T8" fmla="*/ 79 w 93"/>
                              <a:gd name="T9" fmla="*/ 193 h 195"/>
                              <a:gd name="T10" fmla="*/ 71 w 93"/>
                              <a:gd name="T11" fmla="*/ 195 h 195"/>
                              <a:gd name="T12" fmla="*/ 56 w 93"/>
                              <a:gd name="T13" fmla="*/ 193 h 195"/>
                              <a:gd name="T14" fmla="*/ 40 w 93"/>
                              <a:gd name="T15" fmla="*/ 187 h 195"/>
                              <a:gd name="T16" fmla="*/ 31 w 93"/>
                              <a:gd name="T17" fmla="*/ 176 h 195"/>
                              <a:gd name="T18" fmla="*/ 26 w 93"/>
                              <a:gd name="T19" fmla="*/ 158 h 195"/>
                              <a:gd name="T20" fmla="*/ 26 w 93"/>
                              <a:gd name="T21" fmla="*/ 60 h 195"/>
                              <a:gd name="T22" fmla="*/ 2 w 93"/>
                              <a:gd name="T23" fmla="*/ 60 h 195"/>
                              <a:gd name="T24" fmla="*/ 0 w 93"/>
                              <a:gd name="T25" fmla="*/ 55 h 195"/>
                              <a:gd name="T26" fmla="*/ 0 w 93"/>
                              <a:gd name="T27" fmla="*/ 47 h 195"/>
                              <a:gd name="T28" fmla="*/ 0 w 93"/>
                              <a:gd name="T29" fmla="*/ 43 h 195"/>
                              <a:gd name="T30" fmla="*/ 2 w 93"/>
                              <a:gd name="T31" fmla="*/ 41 h 195"/>
                              <a:gd name="T32" fmla="*/ 3 w 93"/>
                              <a:gd name="T33" fmla="*/ 39 h 195"/>
                              <a:gd name="T34" fmla="*/ 26 w 93"/>
                              <a:gd name="T35" fmla="*/ 39 h 195"/>
                              <a:gd name="T36" fmla="*/ 26 w 93"/>
                              <a:gd name="T37" fmla="*/ 4 h 195"/>
                              <a:gd name="T38" fmla="*/ 27 w 93"/>
                              <a:gd name="T39" fmla="*/ 1 h 195"/>
                              <a:gd name="T40" fmla="*/ 29 w 93"/>
                              <a:gd name="T41" fmla="*/ 0 h 195"/>
                              <a:gd name="T42" fmla="*/ 34 w 93"/>
                              <a:gd name="T43" fmla="*/ 0 h 195"/>
                              <a:gd name="T44" fmla="*/ 42 w 93"/>
                              <a:gd name="T45" fmla="*/ 0 h 195"/>
                              <a:gd name="T46" fmla="*/ 47 w 93"/>
                              <a:gd name="T47" fmla="*/ 0 h 195"/>
                              <a:gd name="T48" fmla="*/ 50 w 93"/>
                              <a:gd name="T49" fmla="*/ 1 h 195"/>
                              <a:gd name="T50" fmla="*/ 51 w 93"/>
                              <a:gd name="T51" fmla="*/ 4 h 195"/>
                              <a:gd name="T52" fmla="*/ 51 w 93"/>
                              <a:gd name="T53" fmla="*/ 39 h 195"/>
                              <a:gd name="T54" fmla="*/ 90 w 93"/>
                              <a:gd name="T55" fmla="*/ 39 h 195"/>
                              <a:gd name="T56" fmla="*/ 92 w 93"/>
                              <a:gd name="T57" fmla="*/ 41 h 195"/>
                              <a:gd name="T58" fmla="*/ 93 w 93"/>
                              <a:gd name="T59" fmla="*/ 43 h 195"/>
                              <a:gd name="T60" fmla="*/ 93 w 93"/>
                              <a:gd name="T61" fmla="*/ 47 h 195"/>
                              <a:gd name="T62" fmla="*/ 93 w 93"/>
                              <a:gd name="T63" fmla="*/ 55 h 195"/>
                              <a:gd name="T64" fmla="*/ 91 w 93"/>
                              <a:gd name="T65" fmla="*/ 60 h 195"/>
                              <a:gd name="T66" fmla="*/ 51 w 93"/>
                              <a:gd name="T67" fmla="*/ 60 h 195"/>
                              <a:gd name="T68" fmla="*/ 53 w 93"/>
                              <a:gd name="T69" fmla="*/ 155 h 195"/>
                              <a:gd name="T70" fmla="*/ 61 w 93"/>
                              <a:gd name="T71" fmla="*/ 170 h 195"/>
                              <a:gd name="T72" fmla="*/ 75 w 93"/>
                              <a:gd name="T73" fmla="*/ 171 h 195"/>
                              <a:gd name="T74" fmla="*/ 81 w 93"/>
                              <a:gd name="T75" fmla="*/ 170 h 195"/>
                              <a:gd name="T76" fmla="*/ 86 w 93"/>
                              <a:gd name="T77" fmla="*/ 169 h 195"/>
                              <a:gd name="T78" fmla="*/ 88 w 93"/>
                              <a:gd name="T79" fmla="*/ 168 h 195"/>
                              <a:gd name="T80" fmla="*/ 91 w 93"/>
                              <a:gd name="T81" fmla="*/ 168 h 195"/>
                              <a:gd name="T82" fmla="*/ 92 w 93"/>
                              <a:gd name="T83" fmla="*/ 168 h 195"/>
                              <a:gd name="T84" fmla="*/ 93 w 93"/>
                              <a:gd name="T85" fmla="*/ 170 h 195"/>
                              <a:gd name="T86" fmla="*/ 93 w 93"/>
                              <a:gd name="T87" fmla="*/ 174 h 1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93" h="195">
                                <a:moveTo>
                                  <a:pt x="93" y="177"/>
                                </a:moveTo>
                                <a:lnTo>
                                  <a:pt x="93" y="181"/>
                                </a:lnTo>
                                <a:lnTo>
                                  <a:pt x="93" y="185"/>
                                </a:lnTo>
                                <a:lnTo>
                                  <a:pt x="92" y="187"/>
                                </a:lnTo>
                                <a:lnTo>
                                  <a:pt x="91" y="188"/>
                                </a:lnTo>
                                <a:lnTo>
                                  <a:pt x="90" y="190"/>
                                </a:lnTo>
                                <a:lnTo>
                                  <a:pt x="87" y="191"/>
                                </a:lnTo>
                                <a:lnTo>
                                  <a:pt x="85" y="192"/>
                                </a:lnTo>
                                <a:lnTo>
                                  <a:pt x="81" y="192"/>
                                </a:lnTo>
                                <a:lnTo>
                                  <a:pt x="79" y="193"/>
                                </a:lnTo>
                                <a:lnTo>
                                  <a:pt x="75" y="193"/>
                                </a:lnTo>
                                <a:lnTo>
                                  <a:pt x="71" y="195"/>
                                </a:lnTo>
                                <a:lnTo>
                                  <a:pt x="67" y="195"/>
                                </a:lnTo>
                                <a:lnTo>
                                  <a:pt x="56" y="193"/>
                                </a:lnTo>
                                <a:lnTo>
                                  <a:pt x="48" y="191"/>
                                </a:lnTo>
                                <a:lnTo>
                                  <a:pt x="40" y="187"/>
                                </a:lnTo>
                                <a:lnTo>
                                  <a:pt x="34" y="182"/>
                                </a:lnTo>
                                <a:lnTo>
                                  <a:pt x="31" y="176"/>
                                </a:lnTo>
                                <a:lnTo>
                                  <a:pt x="27" y="168"/>
                                </a:lnTo>
                                <a:lnTo>
                                  <a:pt x="26" y="158"/>
                                </a:lnTo>
                                <a:lnTo>
                                  <a:pt x="26" y="145"/>
                                </a:lnTo>
                                <a:lnTo>
                                  <a:pt x="26" y="60"/>
                                </a:lnTo>
                                <a:lnTo>
                                  <a:pt x="5" y="60"/>
                                </a:lnTo>
                                <a:lnTo>
                                  <a:pt x="2" y="60"/>
                                </a:lnTo>
                                <a:lnTo>
                                  <a:pt x="1" y="58"/>
                                </a:lnTo>
                                <a:lnTo>
                                  <a:pt x="0" y="55"/>
                                </a:lnTo>
                                <a:lnTo>
                                  <a:pt x="0" y="51"/>
                                </a:lnTo>
                                <a:lnTo>
                                  <a:pt x="0" y="47"/>
                                </a:lnTo>
                                <a:lnTo>
                                  <a:pt x="0" y="44"/>
                                </a:lnTo>
                                <a:lnTo>
                                  <a:pt x="0" y="43"/>
                                </a:lnTo>
                                <a:lnTo>
                                  <a:pt x="1" y="42"/>
                                </a:lnTo>
                                <a:lnTo>
                                  <a:pt x="2" y="41"/>
                                </a:lnTo>
                                <a:lnTo>
                                  <a:pt x="2" y="39"/>
                                </a:lnTo>
                                <a:lnTo>
                                  <a:pt x="3" y="39"/>
                                </a:lnTo>
                                <a:lnTo>
                                  <a:pt x="5" y="39"/>
                                </a:lnTo>
                                <a:lnTo>
                                  <a:pt x="26" y="39"/>
                                </a:lnTo>
                                <a:lnTo>
                                  <a:pt x="26" y="5"/>
                                </a:lnTo>
                                <a:lnTo>
                                  <a:pt x="26" y="4"/>
                                </a:lnTo>
                                <a:lnTo>
                                  <a:pt x="26" y="3"/>
                                </a:lnTo>
                                <a:lnTo>
                                  <a:pt x="27" y="1"/>
                                </a:lnTo>
                                <a:lnTo>
                                  <a:pt x="28" y="1"/>
                                </a:lnTo>
                                <a:lnTo>
                                  <a:pt x="29" y="0"/>
                                </a:lnTo>
                                <a:lnTo>
                                  <a:pt x="32" y="0"/>
                                </a:lnTo>
                                <a:lnTo>
                                  <a:pt x="34" y="0"/>
                                </a:lnTo>
                                <a:lnTo>
                                  <a:pt x="38" y="0"/>
                                </a:lnTo>
                                <a:lnTo>
                                  <a:pt x="42" y="0"/>
                                </a:lnTo>
                                <a:lnTo>
                                  <a:pt x="45" y="0"/>
                                </a:lnTo>
                                <a:lnTo>
                                  <a:pt x="47" y="0"/>
                                </a:lnTo>
                                <a:lnTo>
                                  <a:pt x="49" y="1"/>
                                </a:lnTo>
                                <a:lnTo>
                                  <a:pt x="50" y="1"/>
                                </a:lnTo>
                                <a:lnTo>
                                  <a:pt x="50" y="3"/>
                                </a:lnTo>
                                <a:lnTo>
                                  <a:pt x="51" y="4"/>
                                </a:lnTo>
                                <a:lnTo>
                                  <a:pt x="51" y="5"/>
                                </a:lnTo>
                                <a:lnTo>
                                  <a:pt x="51" y="39"/>
                                </a:lnTo>
                                <a:lnTo>
                                  <a:pt x="88" y="39"/>
                                </a:lnTo>
                                <a:lnTo>
                                  <a:pt x="90" y="39"/>
                                </a:lnTo>
                                <a:lnTo>
                                  <a:pt x="91" y="39"/>
                                </a:lnTo>
                                <a:lnTo>
                                  <a:pt x="92" y="41"/>
                                </a:lnTo>
                                <a:lnTo>
                                  <a:pt x="92" y="42"/>
                                </a:lnTo>
                                <a:lnTo>
                                  <a:pt x="93" y="43"/>
                                </a:lnTo>
                                <a:lnTo>
                                  <a:pt x="93" y="44"/>
                                </a:lnTo>
                                <a:lnTo>
                                  <a:pt x="93" y="47"/>
                                </a:lnTo>
                                <a:lnTo>
                                  <a:pt x="93" y="51"/>
                                </a:lnTo>
                                <a:lnTo>
                                  <a:pt x="93" y="55"/>
                                </a:lnTo>
                                <a:lnTo>
                                  <a:pt x="92" y="58"/>
                                </a:lnTo>
                                <a:lnTo>
                                  <a:pt x="91" y="60"/>
                                </a:lnTo>
                                <a:lnTo>
                                  <a:pt x="88" y="60"/>
                                </a:lnTo>
                                <a:lnTo>
                                  <a:pt x="51" y="60"/>
                                </a:lnTo>
                                <a:lnTo>
                                  <a:pt x="51" y="142"/>
                                </a:lnTo>
                                <a:lnTo>
                                  <a:pt x="53" y="155"/>
                                </a:lnTo>
                                <a:lnTo>
                                  <a:pt x="56" y="164"/>
                                </a:lnTo>
                                <a:lnTo>
                                  <a:pt x="61" y="170"/>
                                </a:lnTo>
                                <a:lnTo>
                                  <a:pt x="71" y="171"/>
                                </a:lnTo>
                                <a:lnTo>
                                  <a:pt x="75" y="171"/>
                                </a:lnTo>
                                <a:lnTo>
                                  <a:pt x="79" y="171"/>
                                </a:lnTo>
                                <a:lnTo>
                                  <a:pt x="81" y="170"/>
                                </a:lnTo>
                                <a:lnTo>
                                  <a:pt x="84" y="169"/>
                                </a:lnTo>
                                <a:lnTo>
                                  <a:pt x="86" y="169"/>
                                </a:lnTo>
                                <a:lnTo>
                                  <a:pt x="87" y="168"/>
                                </a:lnTo>
                                <a:lnTo>
                                  <a:pt x="88" y="168"/>
                                </a:lnTo>
                                <a:lnTo>
                                  <a:pt x="90" y="168"/>
                                </a:lnTo>
                                <a:lnTo>
                                  <a:pt x="91" y="168"/>
                                </a:lnTo>
                                <a:lnTo>
                                  <a:pt x="92" y="168"/>
                                </a:lnTo>
                                <a:lnTo>
                                  <a:pt x="92" y="168"/>
                                </a:lnTo>
                                <a:lnTo>
                                  <a:pt x="92" y="169"/>
                                </a:lnTo>
                                <a:lnTo>
                                  <a:pt x="93" y="170"/>
                                </a:lnTo>
                                <a:lnTo>
                                  <a:pt x="93" y="172"/>
                                </a:lnTo>
                                <a:lnTo>
                                  <a:pt x="93" y="174"/>
                                </a:lnTo>
                                <a:lnTo>
                                  <a:pt x="93" y="17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64" name="Freeform 158"/>
                        <wps:cNvSpPr>
                          <a:spLocks noEditPoints="1"/>
                        </wps:cNvSpPr>
                        <wps:spPr bwMode="auto">
                          <a:xfrm>
                            <a:off x="1620838" y="3111500"/>
                            <a:ext cx="61913" cy="84138"/>
                          </a:xfrm>
                          <a:custGeom>
                            <a:avLst/>
                            <a:gdLst>
                              <a:gd name="T0" fmla="*/ 118 w 118"/>
                              <a:gd name="T1" fmla="*/ 154 h 159"/>
                              <a:gd name="T2" fmla="*/ 115 w 118"/>
                              <a:gd name="T3" fmla="*/ 155 h 159"/>
                              <a:gd name="T4" fmla="*/ 110 w 118"/>
                              <a:gd name="T5" fmla="*/ 156 h 159"/>
                              <a:gd name="T6" fmla="*/ 103 w 118"/>
                              <a:gd name="T7" fmla="*/ 156 h 159"/>
                              <a:gd name="T8" fmla="*/ 98 w 118"/>
                              <a:gd name="T9" fmla="*/ 155 h 159"/>
                              <a:gd name="T10" fmla="*/ 96 w 118"/>
                              <a:gd name="T11" fmla="*/ 154 h 159"/>
                              <a:gd name="T12" fmla="*/ 96 w 118"/>
                              <a:gd name="T13" fmla="*/ 138 h 159"/>
                              <a:gd name="T14" fmla="*/ 75 w 118"/>
                              <a:gd name="T15" fmla="*/ 152 h 159"/>
                              <a:gd name="T16" fmla="*/ 50 w 118"/>
                              <a:gd name="T17" fmla="*/ 159 h 159"/>
                              <a:gd name="T18" fmla="*/ 29 w 118"/>
                              <a:gd name="T19" fmla="*/ 155 h 159"/>
                              <a:gd name="T20" fmla="*/ 13 w 118"/>
                              <a:gd name="T21" fmla="*/ 146 h 159"/>
                              <a:gd name="T22" fmla="*/ 3 w 118"/>
                              <a:gd name="T23" fmla="*/ 133 h 159"/>
                              <a:gd name="T24" fmla="*/ 0 w 118"/>
                              <a:gd name="T25" fmla="*/ 114 h 159"/>
                              <a:gd name="T26" fmla="*/ 4 w 118"/>
                              <a:gd name="T27" fmla="*/ 93 h 159"/>
                              <a:gd name="T28" fmla="*/ 19 w 118"/>
                              <a:gd name="T29" fmla="*/ 79 h 159"/>
                              <a:gd name="T30" fmla="*/ 41 w 118"/>
                              <a:gd name="T31" fmla="*/ 70 h 159"/>
                              <a:gd name="T32" fmla="*/ 72 w 118"/>
                              <a:gd name="T33" fmla="*/ 66 h 159"/>
                              <a:gd name="T34" fmla="*/ 92 w 118"/>
                              <a:gd name="T35" fmla="*/ 55 h 159"/>
                              <a:gd name="T36" fmla="*/ 89 w 118"/>
                              <a:gd name="T37" fmla="*/ 40 h 159"/>
                              <a:gd name="T38" fmla="*/ 85 w 118"/>
                              <a:gd name="T39" fmla="*/ 31 h 159"/>
                              <a:gd name="T40" fmla="*/ 75 w 118"/>
                              <a:gd name="T41" fmla="*/ 23 h 159"/>
                              <a:gd name="T42" fmla="*/ 59 w 118"/>
                              <a:gd name="T43" fmla="*/ 22 h 159"/>
                              <a:gd name="T44" fmla="*/ 41 w 118"/>
                              <a:gd name="T45" fmla="*/ 23 h 159"/>
                              <a:gd name="T46" fmla="*/ 28 w 118"/>
                              <a:gd name="T47" fmla="*/ 29 h 159"/>
                              <a:gd name="T48" fmla="*/ 18 w 118"/>
                              <a:gd name="T49" fmla="*/ 34 h 159"/>
                              <a:gd name="T50" fmla="*/ 12 w 118"/>
                              <a:gd name="T51" fmla="*/ 37 h 159"/>
                              <a:gd name="T52" fmla="*/ 9 w 118"/>
                              <a:gd name="T53" fmla="*/ 35 h 159"/>
                              <a:gd name="T54" fmla="*/ 8 w 118"/>
                              <a:gd name="T55" fmla="*/ 34 h 159"/>
                              <a:gd name="T56" fmla="*/ 7 w 118"/>
                              <a:gd name="T57" fmla="*/ 31 h 159"/>
                              <a:gd name="T58" fmla="*/ 7 w 118"/>
                              <a:gd name="T59" fmla="*/ 26 h 159"/>
                              <a:gd name="T60" fmla="*/ 7 w 118"/>
                              <a:gd name="T61" fmla="*/ 19 h 159"/>
                              <a:gd name="T62" fmla="*/ 9 w 118"/>
                              <a:gd name="T63" fmla="*/ 16 h 159"/>
                              <a:gd name="T64" fmla="*/ 17 w 118"/>
                              <a:gd name="T65" fmla="*/ 11 h 159"/>
                              <a:gd name="T66" fmla="*/ 29 w 118"/>
                              <a:gd name="T67" fmla="*/ 5 h 159"/>
                              <a:gd name="T68" fmla="*/ 45 w 118"/>
                              <a:gd name="T69" fmla="*/ 1 h 159"/>
                              <a:gd name="T70" fmla="*/ 61 w 118"/>
                              <a:gd name="T71" fmla="*/ 0 h 159"/>
                              <a:gd name="T72" fmla="*/ 87 w 118"/>
                              <a:gd name="T73" fmla="*/ 3 h 159"/>
                              <a:gd name="T74" fmla="*/ 105 w 118"/>
                              <a:gd name="T75" fmla="*/ 13 h 159"/>
                              <a:gd name="T76" fmla="*/ 115 w 118"/>
                              <a:gd name="T77" fmla="*/ 31 h 159"/>
                              <a:gd name="T78" fmla="*/ 118 w 118"/>
                              <a:gd name="T79" fmla="*/ 54 h 159"/>
                              <a:gd name="T80" fmla="*/ 92 w 118"/>
                              <a:gd name="T81" fmla="*/ 86 h 159"/>
                              <a:gd name="T82" fmla="*/ 59 w 118"/>
                              <a:gd name="T83" fmla="*/ 86 h 159"/>
                              <a:gd name="T84" fmla="*/ 43 w 118"/>
                              <a:gd name="T85" fmla="*/ 90 h 159"/>
                              <a:gd name="T86" fmla="*/ 32 w 118"/>
                              <a:gd name="T87" fmla="*/ 97 h 159"/>
                              <a:gd name="T88" fmla="*/ 27 w 118"/>
                              <a:gd name="T89" fmla="*/ 107 h 159"/>
                              <a:gd name="T90" fmla="*/ 28 w 118"/>
                              <a:gd name="T91" fmla="*/ 124 h 159"/>
                              <a:gd name="T92" fmla="*/ 41 w 118"/>
                              <a:gd name="T93" fmla="*/ 136 h 159"/>
                              <a:gd name="T94" fmla="*/ 64 w 118"/>
                              <a:gd name="T95" fmla="*/ 136 h 159"/>
                              <a:gd name="T96" fmla="*/ 82 w 118"/>
                              <a:gd name="T97" fmla="*/ 127 h 159"/>
                              <a:gd name="T98" fmla="*/ 92 w 118"/>
                              <a:gd name="T99" fmla="*/ 86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18" h="159">
                                <a:moveTo>
                                  <a:pt x="118" y="151"/>
                                </a:moveTo>
                                <a:lnTo>
                                  <a:pt x="118" y="154"/>
                                </a:lnTo>
                                <a:lnTo>
                                  <a:pt x="117" y="155"/>
                                </a:lnTo>
                                <a:lnTo>
                                  <a:pt x="115" y="155"/>
                                </a:lnTo>
                                <a:lnTo>
                                  <a:pt x="113" y="156"/>
                                </a:lnTo>
                                <a:lnTo>
                                  <a:pt x="110" y="156"/>
                                </a:lnTo>
                                <a:lnTo>
                                  <a:pt x="107" y="156"/>
                                </a:lnTo>
                                <a:lnTo>
                                  <a:pt x="103" y="156"/>
                                </a:lnTo>
                                <a:lnTo>
                                  <a:pt x="99" y="156"/>
                                </a:lnTo>
                                <a:lnTo>
                                  <a:pt x="98" y="155"/>
                                </a:lnTo>
                                <a:lnTo>
                                  <a:pt x="97" y="155"/>
                                </a:lnTo>
                                <a:lnTo>
                                  <a:pt x="96" y="154"/>
                                </a:lnTo>
                                <a:lnTo>
                                  <a:pt x="96" y="151"/>
                                </a:lnTo>
                                <a:lnTo>
                                  <a:pt x="96" y="138"/>
                                </a:lnTo>
                                <a:lnTo>
                                  <a:pt x="86" y="146"/>
                                </a:lnTo>
                                <a:lnTo>
                                  <a:pt x="75" y="152"/>
                                </a:lnTo>
                                <a:lnTo>
                                  <a:pt x="62" y="157"/>
                                </a:lnTo>
                                <a:lnTo>
                                  <a:pt x="50" y="159"/>
                                </a:lnTo>
                                <a:lnTo>
                                  <a:pt x="39" y="157"/>
                                </a:lnTo>
                                <a:lnTo>
                                  <a:pt x="29" y="155"/>
                                </a:lnTo>
                                <a:lnTo>
                                  <a:pt x="20" y="152"/>
                                </a:lnTo>
                                <a:lnTo>
                                  <a:pt x="13" y="146"/>
                                </a:lnTo>
                                <a:lnTo>
                                  <a:pt x="7" y="141"/>
                                </a:lnTo>
                                <a:lnTo>
                                  <a:pt x="3" y="133"/>
                                </a:lnTo>
                                <a:lnTo>
                                  <a:pt x="0" y="124"/>
                                </a:lnTo>
                                <a:lnTo>
                                  <a:pt x="0" y="114"/>
                                </a:lnTo>
                                <a:lnTo>
                                  <a:pt x="1" y="103"/>
                                </a:lnTo>
                                <a:lnTo>
                                  <a:pt x="4" y="93"/>
                                </a:lnTo>
                                <a:lnTo>
                                  <a:pt x="11" y="85"/>
                                </a:lnTo>
                                <a:lnTo>
                                  <a:pt x="19" y="79"/>
                                </a:lnTo>
                                <a:lnTo>
                                  <a:pt x="29" y="72"/>
                                </a:lnTo>
                                <a:lnTo>
                                  <a:pt x="41" y="70"/>
                                </a:lnTo>
                                <a:lnTo>
                                  <a:pt x="55" y="67"/>
                                </a:lnTo>
                                <a:lnTo>
                                  <a:pt x="72" y="66"/>
                                </a:lnTo>
                                <a:lnTo>
                                  <a:pt x="92" y="66"/>
                                </a:lnTo>
                                <a:lnTo>
                                  <a:pt x="92" y="55"/>
                                </a:lnTo>
                                <a:lnTo>
                                  <a:pt x="92" y="48"/>
                                </a:lnTo>
                                <a:lnTo>
                                  <a:pt x="89" y="40"/>
                                </a:lnTo>
                                <a:lnTo>
                                  <a:pt x="88" y="34"/>
                                </a:lnTo>
                                <a:lnTo>
                                  <a:pt x="85" y="31"/>
                                </a:lnTo>
                                <a:lnTo>
                                  <a:pt x="80" y="26"/>
                                </a:lnTo>
                                <a:lnTo>
                                  <a:pt x="75" y="23"/>
                                </a:lnTo>
                                <a:lnTo>
                                  <a:pt x="67" y="22"/>
                                </a:lnTo>
                                <a:lnTo>
                                  <a:pt x="59" y="22"/>
                                </a:lnTo>
                                <a:lnTo>
                                  <a:pt x="49" y="22"/>
                                </a:lnTo>
                                <a:lnTo>
                                  <a:pt x="41" y="23"/>
                                </a:lnTo>
                                <a:lnTo>
                                  <a:pt x="34" y="26"/>
                                </a:lnTo>
                                <a:lnTo>
                                  <a:pt x="28" y="29"/>
                                </a:lnTo>
                                <a:lnTo>
                                  <a:pt x="22" y="32"/>
                                </a:lnTo>
                                <a:lnTo>
                                  <a:pt x="18" y="34"/>
                                </a:lnTo>
                                <a:lnTo>
                                  <a:pt x="14" y="35"/>
                                </a:lnTo>
                                <a:lnTo>
                                  <a:pt x="12" y="37"/>
                                </a:lnTo>
                                <a:lnTo>
                                  <a:pt x="11" y="37"/>
                                </a:lnTo>
                                <a:lnTo>
                                  <a:pt x="9" y="35"/>
                                </a:lnTo>
                                <a:lnTo>
                                  <a:pt x="8" y="34"/>
                                </a:lnTo>
                                <a:lnTo>
                                  <a:pt x="8" y="34"/>
                                </a:lnTo>
                                <a:lnTo>
                                  <a:pt x="7" y="32"/>
                                </a:lnTo>
                                <a:lnTo>
                                  <a:pt x="7" y="31"/>
                                </a:lnTo>
                                <a:lnTo>
                                  <a:pt x="7" y="28"/>
                                </a:lnTo>
                                <a:lnTo>
                                  <a:pt x="7" y="26"/>
                                </a:lnTo>
                                <a:lnTo>
                                  <a:pt x="7" y="22"/>
                                </a:lnTo>
                                <a:lnTo>
                                  <a:pt x="7" y="19"/>
                                </a:lnTo>
                                <a:lnTo>
                                  <a:pt x="8" y="17"/>
                                </a:lnTo>
                                <a:lnTo>
                                  <a:pt x="9" y="16"/>
                                </a:lnTo>
                                <a:lnTo>
                                  <a:pt x="13" y="13"/>
                                </a:lnTo>
                                <a:lnTo>
                                  <a:pt x="17" y="11"/>
                                </a:lnTo>
                                <a:lnTo>
                                  <a:pt x="23" y="7"/>
                                </a:lnTo>
                                <a:lnTo>
                                  <a:pt x="29" y="5"/>
                                </a:lnTo>
                                <a:lnTo>
                                  <a:pt x="36" y="3"/>
                                </a:lnTo>
                                <a:lnTo>
                                  <a:pt x="45" y="1"/>
                                </a:lnTo>
                                <a:lnTo>
                                  <a:pt x="52" y="0"/>
                                </a:lnTo>
                                <a:lnTo>
                                  <a:pt x="61" y="0"/>
                                </a:lnTo>
                                <a:lnTo>
                                  <a:pt x="76" y="1"/>
                                </a:lnTo>
                                <a:lnTo>
                                  <a:pt x="87" y="3"/>
                                </a:lnTo>
                                <a:lnTo>
                                  <a:pt x="98" y="7"/>
                                </a:lnTo>
                                <a:lnTo>
                                  <a:pt x="105" y="13"/>
                                </a:lnTo>
                                <a:lnTo>
                                  <a:pt x="112" y="21"/>
                                </a:lnTo>
                                <a:lnTo>
                                  <a:pt x="115" y="31"/>
                                </a:lnTo>
                                <a:lnTo>
                                  <a:pt x="118" y="42"/>
                                </a:lnTo>
                                <a:lnTo>
                                  <a:pt x="118" y="54"/>
                                </a:lnTo>
                                <a:lnTo>
                                  <a:pt x="118" y="151"/>
                                </a:lnTo>
                                <a:close/>
                                <a:moveTo>
                                  <a:pt x="92" y="86"/>
                                </a:moveTo>
                                <a:lnTo>
                                  <a:pt x="69" y="86"/>
                                </a:lnTo>
                                <a:lnTo>
                                  <a:pt x="59" y="86"/>
                                </a:lnTo>
                                <a:lnTo>
                                  <a:pt x="50" y="87"/>
                                </a:lnTo>
                                <a:lnTo>
                                  <a:pt x="43" y="90"/>
                                </a:lnTo>
                                <a:lnTo>
                                  <a:pt x="36" y="93"/>
                                </a:lnTo>
                                <a:lnTo>
                                  <a:pt x="32" y="97"/>
                                </a:lnTo>
                                <a:lnTo>
                                  <a:pt x="29" y="102"/>
                                </a:lnTo>
                                <a:lnTo>
                                  <a:pt x="27" y="107"/>
                                </a:lnTo>
                                <a:lnTo>
                                  <a:pt x="27" y="113"/>
                                </a:lnTo>
                                <a:lnTo>
                                  <a:pt x="28" y="124"/>
                                </a:lnTo>
                                <a:lnTo>
                                  <a:pt x="34" y="132"/>
                                </a:lnTo>
                                <a:lnTo>
                                  <a:pt x="41" y="136"/>
                                </a:lnTo>
                                <a:lnTo>
                                  <a:pt x="54" y="138"/>
                                </a:lnTo>
                                <a:lnTo>
                                  <a:pt x="64" y="136"/>
                                </a:lnTo>
                                <a:lnTo>
                                  <a:pt x="73" y="133"/>
                                </a:lnTo>
                                <a:lnTo>
                                  <a:pt x="82" y="127"/>
                                </a:lnTo>
                                <a:lnTo>
                                  <a:pt x="92" y="117"/>
                                </a:lnTo>
                                <a:lnTo>
                                  <a:pt x="92" y="8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65" name="Freeform 159"/>
                        <wps:cNvSpPr>
                          <a:spLocks/>
                        </wps:cNvSpPr>
                        <wps:spPr bwMode="auto">
                          <a:xfrm>
                            <a:off x="1709738" y="3111500"/>
                            <a:ext cx="112713" cy="82550"/>
                          </a:xfrm>
                          <a:custGeom>
                            <a:avLst/>
                            <a:gdLst>
                              <a:gd name="T0" fmla="*/ 213 w 213"/>
                              <a:gd name="T1" fmla="*/ 152 h 156"/>
                              <a:gd name="T2" fmla="*/ 212 w 213"/>
                              <a:gd name="T3" fmla="*/ 155 h 156"/>
                              <a:gd name="T4" fmla="*/ 209 w 213"/>
                              <a:gd name="T5" fmla="*/ 156 h 156"/>
                              <a:gd name="T6" fmla="*/ 204 w 213"/>
                              <a:gd name="T7" fmla="*/ 156 h 156"/>
                              <a:gd name="T8" fmla="*/ 197 w 213"/>
                              <a:gd name="T9" fmla="*/ 156 h 156"/>
                              <a:gd name="T10" fmla="*/ 191 w 213"/>
                              <a:gd name="T11" fmla="*/ 156 h 156"/>
                              <a:gd name="T12" fmla="*/ 188 w 213"/>
                              <a:gd name="T13" fmla="*/ 155 h 156"/>
                              <a:gd name="T14" fmla="*/ 187 w 213"/>
                              <a:gd name="T15" fmla="*/ 152 h 156"/>
                              <a:gd name="T16" fmla="*/ 187 w 213"/>
                              <a:gd name="T17" fmla="*/ 64 h 156"/>
                              <a:gd name="T18" fmla="*/ 185 w 213"/>
                              <a:gd name="T19" fmla="*/ 47 h 156"/>
                              <a:gd name="T20" fmla="*/ 180 w 213"/>
                              <a:gd name="T21" fmla="*/ 34 h 156"/>
                              <a:gd name="T22" fmla="*/ 171 w 213"/>
                              <a:gd name="T23" fmla="*/ 26 h 156"/>
                              <a:gd name="T24" fmla="*/ 159 w 213"/>
                              <a:gd name="T25" fmla="*/ 23 h 156"/>
                              <a:gd name="T26" fmla="*/ 140 w 213"/>
                              <a:gd name="T27" fmla="*/ 29 h 156"/>
                              <a:gd name="T28" fmla="*/ 120 w 213"/>
                              <a:gd name="T29" fmla="*/ 50 h 156"/>
                              <a:gd name="T30" fmla="*/ 120 w 213"/>
                              <a:gd name="T31" fmla="*/ 152 h 156"/>
                              <a:gd name="T32" fmla="*/ 118 w 213"/>
                              <a:gd name="T33" fmla="*/ 155 h 156"/>
                              <a:gd name="T34" fmla="*/ 115 w 213"/>
                              <a:gd name="T35" fmla="*/ 156 h 156"/>
                              <a:gd name="T36" fmla="*/ 110 w 213"/>
                              <a:gd name="T37" fmla="*/ 156 h 156"/>
                              <a:gd name="T38" fmla="*/ 102 w 213"/>
                              <a:gd name="T39" fmla="*/ 156 h 156"/>
                              <a:gd name="T40" fmla="*/ 97 w 213"/>
                              <a:gd name="T41" fmla="*/ 156 h 156"/>
                              <a:gd name="T42" fmla="*/ 95 w 213"/>
                              <a:gd name="T43" fmla="*/ 155 h 156"/>
                              <a:gd name="T44" fmla="*/ 94 w 213"/>
                              <a:gd name="T45" fmla="*/ 152 h 156"/>
                              <a:gd name="T46" fmla="*/ 94 w 213"/>
                              <a:gd name="T47" fmla="*/ 64 h 156"/>
                              <a:gd name="T48" fmla="*/ 91 w 213"/>
                              <a:gd name="T49" fmla="*/ 47 h 156"/>
                              <a:gd name="T50" fmla="*/ 86 w 213"/>
                              <a:gd name="T51" fmla="*/ 34 h 156"/>
                              <a:gd name="T52" fmla="*/ 78 w 213"/>
                              <a:gd name="T53" fmla="*/ 26 h 156"/>
                              <a:gd name="T54" fmla="*/ 64 w 213"/>
                              <a:gd name="T55" fmla="*/ 23 h 156"/>
                              <a:gd name="T56" fmla="*/ 46 w 213"/>
                              <a:gd name="T57" fmla="*/ 29 h 156"/>
                              <a:gd name="T58" fmla="*/ 26 w 213"/>
                              <a:gd name="T59" fmla="*/ 50 h 156"/>
                              <a:gd name="T60" fmla="*/ 26 w 213"/>
                              <a:gd name="T61" fmla="*/ 152 h 156"/>
                              <a:gd name="T62" fmla="*/ 25 w 213"/>
                              <a:gd name="T63" fmla="*/ 155 h 156"/>
                              <a:gd name="T64" fmla="*/ 21 w 213"/>
                              <a:gd name="T65" fmla="*/ 156 h 156"/>
                              <a:gd name="T66" fmla="*/ 16 w 213"/>
                              <a:gd name="T67" fmla="*/ 156 h 156"/>
                              <a:gd name="T68" fmla="*/ 9 w 213"/>
                              <a:gd name="T69" fmla="*/ 156 h 156"/>
                              <a:gd name="T70" fmla="*/ 4 w 213"/>
                              <a:gd name="T71" fmla="*/ 156 h 156"/>
                              <a:gd name="T72" fmla="*/ 1 w 213"/>
                              <a:gd name="T73" fmla="*/ 155 h 156"/>
                              <a:gd name="T74" fmla="*/ 0 w 213"/>
                              <a:gd name="T75" fmla="*/ 152 h 156"/>
                              <a:gd name="T76" fmla="*/ 0 w 213"/>
                              <a:gd name="T77" fmla="*/ 7 h 156"/>
                              <a:gd name="T78" fmla="*/ 0 w 213"/>
                              <a:gd name="T79" fmla="*/ 5 h 156"/>
                              <a:gd name="T80" fmla="*/ 1 w 213"/>
                              <a:gd name="T81" fmla="*/ 3 h 156"/>
                              <a:gd name="T82" fmla="*/ 5 w 213"/>
                              <a:gd name="T83" fmla="*/ 2 h 156"/>
                              <a:gd name="T84" fmla="*/ 11 w 213"/>
                              <a:gd name="T85" fmla="*/ 2 h 156"/>
                              <a:gd name="T86" fmla="*/ 17 w 213"/>
                              <a:gd name="T87" fmla="*/ 2 h 156"/>
                              <a:gd name="T88" fmla="*/ 21 w 213"/>
                              <a:gd name="T89" fmla="*/ 3 h 156"/>
                              <a:gd name="T90" fmla="*/ 22 w 213"/>
                              <a:gd name="T91" fmla="*/ 5 h 156"/>
                              <a:gd name="T92" fmla="*/ 23 w 213"/>
                              <a:gd name="T93" fmla="*/ 7 h 156"/>
                              <a:gd name="T94" fmla="*/ 36 w 213"/>
                              <a:gd name="T95" fmla="*/ 13 h 156"/>
                              <a:gd name="T96" fmla="*/ 58 w 213"/>
                              <a:gd name="T97" fmla="*/ 1 h 156"/>
                              <a:gd name="T98" fmla="*/ 79 w 213"/>
                              <a:gd name="T99" fmla="*/ 0 h 156"/>
                              <a:gd name="T100" fmla="*/ 94 w 213"/>
                              <a:gd name="T101" fmla="*/ 5 h 156"/>
                              <a:gd name="T102" fmla="*/ 103 w 213"/>
                              <a:gd name="T103" fmla="*/ 12 h 156"/>
                              <a:gd name="T104" fmla="*/ 112 w 213"/>
                              <a:gd name="T105" fmla="*/ 22 h 156"/>
                              <a:gd name="T106" fmla="*/ 122 w 213"/>
                              <a:gd name="T107" fmla="*/ 21 h 156"/>
                              <a:gd name="T108" fmla="*/ 134 w 213"/>
                              <a:gd name="T109" fmla="*/ 10 h 156"/>
                              <a:gd name="T110" fmla="*/ 147 w 213"/>
                              <a:gd name="T111" fmla="*/ 3 h 156"/>
                              <a:gd name="T112" fmla="*/ 158 w 213"/>
                              <a:gd name="T113" fmla="*/ 0 h 156"/>
                              <a:gd name="T114" fmla="*/ 177 w 213"/>
                              <a:gd name="T115" fmla="*/ 1 h 156"/>
                              <a:gd name="T116" fmla="*/ 196 w 213"/>
                              <a:gd name="T117" fmla="*/ 10 h 156"/>
                              <a:gd name="T118" fmla="*/ 208 w 213"/>
                              <a:gd name="T119" fmla="*/ 27 h 156"/>
                              <a:gd name="T120" fmla="*/ 213 w 213"/>
                              <a:gd name="T121" fmla="*/ 48 h 156"/>
                              <a:gd name="T122" fmla="*/ 213 w 213"/>
                              <a:gd name="T123" fmla="*/ 15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13" h="156">
                                <a:moveTo>
                                  <a:pt x="213" y="151"/>
                                </a:moveTo>
                                <a:lnTo>
                                  <a:pt x="213" y="152"/>
                                </a:lnTo>
                                <a:lnTo>
                                  <a:pt x="213" y="154"/>
                                </a:lnTo>
                                <a:lnTo>
                                  <a:pt x="212" y="155"/>
                                </a:lnTo>
                                <a:lnTo>
                                  <a:pt x="211" y="155"/>
                                </a:lnTo>
                                <a:lnTo>
                                  <a:pt x="209" y="156"/>
                                </a:lnTo>
                                <a:lnTo>
                                  <a:pt x="207" y="156"/>
                                </a:lnTo>
                                <a:lnTo>
                                  <a:pt x="204" y="156"/>
                                </a:lnTo>
                                <a:lnTo>
                                  <a:pt x="201" y="156"/>
                                </a:lnTo>
                                <a:lnTo>
                                  <a:pt x="197" y="156"/>
                                </a:lnTo>
                                <a:lnTo>
                                  <a:pt x="193" y="156"/>
                                </a:lnTo>
                                <a:lnTo>
                                  <a:pt x="191" y="156"/>
                                </a:lnTo>
                                <a:lnTo>
                                  <a:pt x="190" y="155"/>
                                </a:lnTo>
                                <a:lnTo>
                                  <a:pt x="188" y="155"/>
                                </a:lnTo>
                                <a:lnTo>
                                  <a:pt x="187" y="154"/>
                                </a:lnTo>
                                <a:lnTo>
                                  <a:pt x="187" y="152"/>
                                </a:lnTo>
                                <a:lnTo>
                                  <a:pt x="187" y="151"/>
                                </a:lnTo>
                                <a:lnTo>
                                  <a:pt x="187" y="64"/>
                                </a:lnTo>
                                <a:lnTo>
                                  <a:pt x="186" y="55"/>
                                </a:lnTo>
                                <a:lnTo>
                                  <a:pt x="185" y="47"/>
                                </a:lnTo>
                                <a:lnTo>
                                  <a:pt x="184" y="40"/>
                                </a:lnTo>
                                <a:lnTo>
                                  <a:pt x="180" y="34"/>
                                </a:lnTo>
                                <a:lnTo>
                                  <a:pt x="176" y="29"/>
                                </a:lnTo>
                                <a:lnTo>
                                  <a:pt x="171" y="26"/>
                                </a:lnTo>
                                <a:lnTo>
                                  <a:pt x="165" y="23"/>
                                </a:lnTo>
                                <a:lnTo>
                                  <a:pt x="159" y="23"/>
                                </a:lnTo>
                                <a:lnTo>
                                  <a:pt x="149" y="24"/>
                                </a:lnTo>
                                <a:lnTo>
                                  <a:pt x="140" y="29"/>
                                </a:lnTo>
                                <a:lnTo>
                                  <a:pt x="131" y="38"/>
                                </a:lnTo>
                                <a:lnTo>
                                  <a:pt x="120" y="50"/>
                                </a:lnTo>
                                <a:lnTo>
                                  <a:pt x="120" y="151"/>
                                </a:lnTo>
                                <a:lnTo>
                                  <a:pt x="120" y="152"/>
                                </a:lnTo>
                                <a:lnTo>
                                  <a:pt x="120" y="154"/>
                                </a:lnTo>
                                <a:lnTo>
                                  <a:pt x="118" y="155"/>
                                </a:lnTo>
                                <a:lnTo>
                                  <a:pt x="117" y="155"/>
                                </a:lnTo>
                                <a:lnTo>
                                  <a:pt x="115" y="156"/>
                                </a:lnTo>
                                <a:lnTo>
                                  <a:pt x="113" y="156"/>
                                </a:lnTo>
                                <a:lnTo>
                                  <a:pt x="110" y="156"/>
                                </a:lnTo>
                                <a:lnTo>
                                  <a:pt x="106" y="156"/>
                                </a:lnTo>
                                <a:lnTo>
                                  <a:pt x="102" y="156"/>
                                </a:lnTo>
                                <a:lnTo>
                                  <a:pt x="100" y="156"/>
                                </a:lnTo>
                                <a:lnTo>
                                  <a:pt x="97" y="156"/>
                                </a:lnTo>
                                <a:lnTo>
                                  <a:pt x="96" y="155"/>
                                </a:lnTo>
                                <a:lnTo>
                                  <a:pt x="95" y="155"/>
                                </a:lnTo>
                                <a:lnTo>
                                  <a:pt x="94" y="154"/>
                                </a:lnTo>
                                <a:lnTo>
                                  <a:pt x="94" y="152"/>
                                </a:lnTo>
                                <a:lnTo>
                                  <a:pt x="94" y="151"/>
                                </a:lnTo>
                                <a:lnTo>
                                  <a:pt x="94" y="64"/>
                                </a:lnTo>
                                <a:lnTo>
                                  <a:pt x="92" y="55"/>
                                </a:lnTo>
                                <a:lnTo>
                                  <a:pt x="91" y="47"/>
                                </a:lnTo>
                                <a:lnTo>
                                  <a:pt x="90" y="40"/>
                                </a:lnTo>
                                <a:lnTo>
                                  <a:pt x="86" y="34"/>
                                </a:lnTo>
                                <a:lnTo>
                                  <a:pt x="83" y="29"/>
                                </a:lnTo>
                                <a:lnTo>
                                  <a:pt x="78" y="26"/>
                                </a:lnTo>
                                <a:lnTo>
                                  <a:pt x="71" y="23"/>
                                </a:lnTo>
                                <a:lnTo>
                                  <a:pt x="64" y="23"/>
                                </a:lnTo>
                                <a:lnTo>
                                  <a:pt x="55" y="24"/>
                                </a:lnTo>
                                <a:lnTo>
                                  <a:pt x="46" y="29"/>
                                </a:lnTo>
                                <a:lnTo>
                                  <a:pt x="37" y="38"/>
                                </a:lnTo>
                                <a:lnTo>
                                  <a:pt x="26" y="50"/>
                                </a:lnTo>
                                <a:lnTo>
                                  <a:pt x="26" y="151"/>
                                </a:lnTo>
                                <a:lnTo>
                                  <a:pt x="26" y="152"/>
                                </a:lnTo>
                                <a:lnTo>
                                  <a:pt x="25" y="154"/>
                                </a:lnTo>
                                <a:lnTo>
                                  <a:pt x="25" y="155"/>
                                </a:lnTo>
                                <a:lnTo>
                                  <a:pt x="23" y="155"/>
                                </a:lnTo>
                                <a:lnTo>
                                  <a:pt x="21" y="156"/>
                                </a:lnTo>
                                <a:lnTo>
                                  <a:pt x="20" y="156"/>
                                </a:lnTo>
                                <a:lnTo>
                                  <a:pt x="16" y="156"/>
                                </a:lnTo>
                                <a:lnTo>
                                  <a:pt x="12" y="156"/>
                                </a:lnTo>
                                <a:lnTo>
                                  <a:pt x="9" y="156"/>
                                </a:lnTo>
                                <a:lnTo>
                                  <a:pt x="6" y="156"/>
                                </a:lnTo>
                                <a:lnTo>
                                  <a:pt x="4" y="156"/>
                                </a:lnTo>
                                <a:lnTo>
                                  <a:pt x="2" y="155"/>
                                </a:lnTo>
                                <a:lnTo>
                                  <a:pt x="1" y="155"/>
                                </a:lnTo>
                                <a:lnTo>
                                  <a:pt x="0" y="154"/>
                                </a:lnTo>
                                <a:lnTo>
                                  <a:pt x="0" y="152"/>
                                </a:lnTo>
                                <a:lnTo>
                                  <a:pt x="0" y="151"/>
                                </a:lnTo>
                                <a:lnTo>
                                  <a:pt x="0" y="7"/>
                                </a:lnTo>
                                <a:lnTo>
                                  <a:pt x="0" y="6"/>
                                </a:lnTo>
                                <a:lnTo>
                                  <a:pt x="0" y="5"/>
                                </a:lnTo>
                                <a:lnTo>
                                  <a:pt x="0" y="3"/>
                                </a:lnTo>
                                <a:lnTo>
                                  <a:pt x="1" y="3"/>
                                </a:lnTo>
                                <a:lnTo>
                                  <a:pt x="4" y="2"/>
                                </a:lnTo>
                                <a:lnTo>
                                  <a:pt x="5" y="2"/>
                                </a:lnTo>
                                <a:lnTo>
                                  <a:pt x="7" y="2"/>
                                </a:lnTo>
                                <a:lnTo>
                                  <a:pt x="11" y="2"/>
                                </a:lnTo>
                                <a:lnTo>
                                  <a:pt x="15" y="2"/>
                                </a:lnTo>
                                <a:lnTo>
                                  <a:pt x="17" y="2"/>
                                </a:lnTo>
                                <a:lnTo>
                                  <a:pt x="20" y="2"/>
                                </a:lnTo>
                                <a:lnTo>
                                  <a:pt x="21" y="3"/>
                                </a:lnTo>
                                <a:lnTo>
                                  <a:pt x="22" y="3"/>
                                </a:lnTo>
                                <a:lnTo>
                                  <a:pt x="22" y="5"/>
                                </a:lnTo>
                                <a:lnTo>
                                  <a:pt x="23" y="6"/>
                                </a:lnTo>
                                <a:lnTo>
                                  <a:pt x="23" y="7"/>
                                </a:lnTo>
                                <a:lnTo>
                                  <a:pt x="23" y="26"/>
                                </a:lnTo>
                                <a:lnTo>
                                  <a:pt x="36" y="13"/>
                                </a:lnTo>
                                <a:lnTo>
                                  <a:pt x="47" y="6"/>
                                </a:lnTo>
                                <a:lnTo>
                                  <a:pt x="58" y="1"/>
                                </a:lnTo>
                                <a:lnTo>
                                  <a:pt x="70" y="0"/>
                                </a:lnTo>
                                <a:lnTo>
                                  <a:pt x="79" y="0"/>
                                </a:lnTo>
                                <a:lnTo>
                                  <a:pt x="86" y="2"/>
                                </a:lnTo>
                                <a:lnTo>
                                  <a:pt x="94" y="5"/>
                                </a:lnTo>
                                <a:lnTo>
                                  <a:pt x="99" y="8"/>
                                </a:lnTo>
                                <a:lnTo>
                                  <a:pt x="103" y="12"/>
                                </a:lnTo>
                                <a:lnTo>
                                  <a:pt x="108" y="17"/>
                                </a:lnTo>
                                <a:lnTo>
                                  <a:pt x="112" y="22"/>
                                </a:lnTo>
                                <a:lnTo>
                                  <a:pt x="115" y="28"/>
                                </a:lnTo>
                                <a:lnTo>
                                  <a:pt x="122" y="21"/>
                                </a:lnTo>
                                <a:lnTo>
                                  <a:pt x="128" y="15"/>
                                </a:lnTo>
                                <a:lnTo>
                                  <a:pt x="134" y="10"/>
                                </a:lnTo>
                                <a:lnTo>
                                  <a:pt x="140" y="6"/>
                                </a:lnTo>
                                <a:lnTo>
                                  <a:pt x="147" y="3"/>
                                </a:lnTo>
                                <a:lnTo>
                                  <a:pt x="153" y="1"/>
                                </a:lnTo>
                                <a:lnTo>
                                  <a:pt x="158" y="0"/>
                                </a:lnTo>
                                <a:lnTo>
                                  <a:pt x="164" y="0"/>
                                </a:lnTo>
                                <a:lnTo>
                                  <a:pt x="177" y="1"/>
                                </a:lnTo>
                                <a:lnTo>
                                  <a:pt x="187" y="5"/>
                                </a:lnTo>
                                <a:lnTo>
                                  <a:pt x="196" y="10"/>
                                </a:lnTo>
                                <a:lnTo>
                                  <a:pt x="202" y="18"/>
                                </a:lnTo>
                                <a:lnTo>
                                  <a:pt x="208" y="27"/>
                                </a:lnTo>
                                <a:lnTo>
                                  <a:pt x="211" y="37"/>
                                </a:lnTo>
                                <a:lnTo>
                                  <a:pt x="213" y="48"/>
                                </a:lnTo>
                                <a:lnTo>
                                  <a:pt x="213" y="60"/>
                                </a:lnTo>
                                <a:lnTo>
                                  <a:pt x="213"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66" name="Freeform 160"/>
                        <wps:cNvSpPr>
                          <a:spLocks noEditPoints="1"/>
                        </wps:cNvSpPr>
                        <wps:spPr bwMode="auto">
                          <a:xfrm>
                            <a:off x="1846263" y="3081337"/>
                            <a:ext cx="17463" cy="112713"/>
                          </a:xfrm>
                          <a:custGeom>
                            <a:avLst/>
                            <a:gdLst>
                              <a:gd name="T0" fmla="*/ 29 w 32"/>
                              <a:gd name="T1" fmla="*/ 208 h 213"/>
                              <a:gd name="T2" fmla="*/ 29 w 32"/>
                              <a:gd name="T3" fmla="*/ 209 h 213"/>
                              <a:gd name="T4" fmla="*/ 28 w 32"/>
                              <a:gd name="T5" fmla="*/ 211 h 213"/>
                              <a:gd name="T6" fmla="*/ 28 w 32"/>
                              <a:gd name="T7" fmla="*/ 212 h 213"/>
                              <a:gd name="T8" fmla="*/ 27 w 32"/>
                              <a:gd name="T9" fmla="*/ 212 h 213"/>
                              <a:gd name="T10" fmla="*/ 24 w 32"/>
                              <a:gd name="T11" fmla="*/ 213 h 213"/>
                              <a:gd name="T12" fmla="*/ 23 w 32"/>
                              <a:gd name="T13" fmla="*/ 213 h 213"/>
                              <a:gd name="T14" fmla="*/ 19 w 32"/>
                              <a:gd name="T15" fmla="*/ 213 h 213"/>
                              <a:gd name="T16" fmla="*/ 16 w 32"/>
                              <a:gd name="T17" fmla="*/ 213 h 213"/>
                              <a:gd name="T18" fmla="*/ 12 w 32"/>
                              <a:gd name="T19" fmla="*/ 213 h 213"/>
                              <a:gd name="T20" fmla="*/ 10 w 32"/>
                              <a:gd name="T21" fmla="*/ 213 h 213"/>
                              <a:gd name="T22" fmla="*/ 7 w 32"/>
                              <a:gd name="T23" fmla="*/ 213 h 213"/>
                              <a:gd name="T24" fmla="*/ 6 w 32"/>
                              <a:gd name="T25" fmla="*/ 212 h 213"/>
                              <a:gd name="T26" fmla="*/ 5 w 32"/>
                              <a:gd name="T27" fmla="*/ 212 h 213"/>
                              <a:gd name="T28" fmla="*/ 3 w 32"/>
                              <a:gd name="T29" fmla="*/ 211 h 213"/>
                              <a:gd name="T30" fmla="*/ 3 w 32"/>
                              <a:gd name="T31" fmla="*/ 209 h 213"/>
                              <a:gd name="T32" fmla="*/ 3 w 32"/>
                              <a:gd name="T33" fmla="*/ 208 h 213"/>
                              <a:gd name="T34" fmla="*/ 3 w 32"/>
                              <a:gd name="T35" fmla="*/ 64 h 213"/>
                              <a:gd name="T36" fmla="*/ 3 w 32"/>
                              <a:gd name="T37" fmla="*/ 63 h 213"/>
                              <a:gd name="T38" fmla="*/ 3 w 32"/>
                              <a:gd name="T39" fmla="*/ 62 h 213"/>
                              <a:gd name="T40" fmla="*/ 5 w 32"/>
                              <a:gd name="T41" fmla="*/ 60 h 213"/>
                              <a:gd name="T42" fmla="*/ 6 w 32"/>
                              <a:gd name="T43" fmla="*/ 60 h 213"/>
                              <a:gd name="T44" fmla="*/ 7 w 32"/>
                              <a:gd name="T45" fmla="*/ 59 h 213"/>
                              <a:gd name="T46" fmla="*/ 10 w 32"/>
                              <a:gd name="T47" fmla="*/ 59 h 213"/>
                              <a:gd name="T48" fmla="*/ 12 w 32"/>
                              <a:gd name="T49" fmla="*/ 59 h 213"/>
                              <a:gd name="T50" fmla="*/ 16 w 32"/>
                              <a:gd name="T51" fmla="*/ 59 h 213"/>
                              <a:gd name="T52" fmla="*/ 19 w 32"/>
                              <a:gd name="T53" fmla="*/ 59 h 213"/>
                              <a:gd name="T54" fmla="*/ 23 w 32"/>
                              <a:gd name="T55" fmla="*/ 59 h 213"/>
                              <a:gd name="T56" fmla="*/ 24 w 32"/>
                              <a:gd name="T57" fmla="*/ 59 h 213"/>
                              <a:gd name="T58" fmla="*/ 27 w 32"/>
                              <a:gd name="T59" fmla="*/ 60 h 213"/>
                              <a:gd name="T60" fmla="*/ 28 w 32"/>
                              <a:gd name="T61" fmla="*/ 60 h 213"/>
                              <a:gd name="T62" fmla="*/ 28 w 32"/>
                              <a:gd name="T63" fmla="*/ 62 h 213"/>
                              <a:gd name="T64" fmla="*/ 29 w 32"/>
                              <a:gd name="T65" fmla="*/ 63 h 213"/>
                              <a:gd name="T66" fmla="*/ 29 w 32"/>
                              <a:gd name="T67" fmla="*/ 64 h 213"/>
                              <a:gd name="T68" fmla="*/ 29 w 32"/>
                              <a:gd name="T69" fmla="*/ 208 h 213"/>
                              <a:gd name="T70" fmla="*/ 32 w 32"/>
                              <a:gd name="T71" fmla="*/ 15 h 213"/>
                              <a:gd name="T72" fmla="*/ 32 w 32"/>
                              <a:gd name="T73" fmla="*/ 24 h 213"/>
                              <a:gd name="T74" fmla="*/ 29 w 32"/>
                              <a:gd name="T75" fmla="*/ 28 h 213"/>
                              <a:gd name="T76" fmla="*/ 24 w 32"/>
                              <a:gd name="T77" fmla="*/ 31 h 213"/>
                              <a:gd name="T78" fmla="*/ 16 w 32"/>
                              <a:gd name="T79" fmla="*/ 31 h 213"/>
                              <a:gd name="T80" fmla="*/ 7 w 32"/>
                              <a:gd name="T81" fmla="*/ 31 h 213"/>
                              <a:gd name="T82" fmla="*/ 3 w 32"/>
                              <a:gd name="T83" fmla="*/ 28 h 213"/>
                              <a:gd name="T84" fmla="*/ 0 w 32"/>
                              <a:gd name="T85" fmla="*/ 24 h 213"/>
                              <a:gd name="T86" fmla="*/ 0 w 32"/>
                              <a:gd name="T87" fmla="*/ 16 h 213"/>
                              <a:gd name="T88" fmla="*/ 0 w 32"/>
                              <a:gd name="T89" fmla="*/ 8 h 213"/>
                              <a:gd name="T90" fmla="*/ 3 w 32"/>
                              <a:gd name="T91" fmla="*/ 3 h 213"/>
                              <a:gd name="T92" fmla="*/ 7 w 32"/>
                              <a:gd name="T93" fmla="*/ 0 h 213"/>
                              <a:gd name="T94" fmla="*/ 16 w 32"/>
                              <a:gd name="T95" fmla="*/ 0 h 213"/>
                              <a:gd name="T96" fmla="*/ 24 w 32"/>
                              <a:gd name="T97" fmla="*/ 0 h 213"/>
                              <a:gd name="T98" fmla="*/ 29 w 32"/>
                              <a:gd name="T99" fmla="*/ 3 h 213"/>
                              <a:gd name="T100" fmla="*/ 32 w 32"/>
                              <a:gd name="T101" fmla="*/ 8 h 213"/>
                              <a:gd name="T102" fmla="*/ 32 w 32"/>
                              <a:gd name="T103" fmla="*/ 15 h 2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32" h="213">
                                <a:moveTo>
                                  <a:pt x="29" y="208"/>
                                </a:moveTo>
                                <a:lnTo>
                                  <a:pt x="29" y="209"/>
                                </a:lnTo>
                                <a:lnTo>
                                  <a:pt x="28" y="211"/>
                                </a:lnTo>
                                <a:lnTo>
                                  <a:pt x="28" y="212"/>
                                </a:lnTo>
                                <a:lnTo>
                                  <a:pt x="27" y="212"/>
                                </a:lnTo>
                                <a:lnTo>
                                  <a:pt x="24" y="213"/>
                                </a:lnTo>
                                <a:lnTo>
                                  <a:pt x="23" y="213"/>
                                </a:lnTo>
                                <a:lnTo>
                                  <a:pt x="19" y="213"/>
                                </a:lnTo>
                                <a:lnTo>
                                  <a:pt x="16" y="213"/>
                                </a:lnTo>
                                <a:lnTo>
                                  <a:pt x="12" y="213"/>
                                </a:lnTo>
                                <a:lnTo>
                                  <a:pt x="10" y="213"/>
                                </a:lnTo>
                                <a:lnTo>
                                  <a:pt x="7" y="213"/>
                                </a:lnTo>
                                <a:lnTo>
                                  <a:pt x="6" y="212"/>
                                </a:lnTo>
                                <a:lnTo>
                                  <a:pt x="5" y="212"/>
                                </a:lnTo>
                                <a:lnTo>
                                  <a:pt x="3" y="211"/>
                                </a:lnTo>
                                <a:lnTo>
                                  <a:pt x="3" y="209"/>
                                </a:lnTo>
                                <a:lnTo>
                                  <a:pt x="3" y="208"/>
                                </a:lnTo>
                                <a:lnTo>
                                  <a:pt x="3" y="64"/>
                                </a:lnTo>
                                <a:lnTo>
                                  <a:pt x="3" y="63"/>
                                </a:lnTo>
                                <a:lnTo>
                                  <a:pt x="3" y="62"/>
                                </a:lnTo>
                                <a:lnTo>
                                  <a:pt x="5" y="60"/>
                                </a:lnTo>
                                <a:lnTo>
                                  <a:pt x="6" y="60"/>
                                </a:lnTo>
                                <a:lnTo>
                                  <a:pt x="7" y="59"/>
                                </a:lnTo>
                                <a:lnTo>
                                  <a:pt x="10" y="59"/>
                                </a:lnTo>
                                <a:lnTo>
                                  <a:pt x="12" y="59"/>
                                </a:lnTo>
                                <a:lnTo>
                                  <a:pt x="16" y="59"/>
                                </a:lnTo>
                                <a:lnTo>
                                  <a:pt x="19" y="59"/>
                                </a:lnTo>
                                <a:lnTo>
                                  <a:pt x="23" y="59"/>
                                </a:lnTo>
                                <a:lnTo>
                                  <a:pt x="24" y="59"/>
                                </a:lnTo>
                                <a:lnTo>
                                  <a:pt x="27" y="60"/>
                                </a:lnTo>
                                <a:lnTo>
                                  <a:pt x="28" y="60"/>
                                </a:lnTo>
                                <a:lnTo>
                                  <a:pt x="28" y="62"/>
                                </a:lnTo>
                                <a:lnTo>
                                  <a:pt x="29" y="63"/>
                                </a:lnTo>
                                <a:lnTo>
                                  <a:pt x="29" y="64"/>
                                </a:lnTo>
                                <a:lnTo>
                                  <a:pt x="29" y="208"/>
                                </a:lnTo>
                                <a:close/>
                                <a:moveTo>
                                  <a:pt x="32" y="15"/>
                                </a:moveTo>
                                <a:lnTo>
                                  <a:pt x="32" y="24"/>
                                </a:lnTo>
                                <a:lnTo>
                                  <a:pt x="29" y="28"/>
                                </a:lnTo>
                                <a:lnTo>
                                  <a:pt x="24" y="31"/>
                                </a:lnTo>
                                <a:lnTo>
                                  <a:pt x="16" y="31"/>
                                </a:lnTo>
                                <a:lnTo>
                                  <a:pt x="7" y="31"/>
                                </a:lnTo>
                                <a:lnTo>
                                  <a:pt x="3" y="28"/>
                                </a:lnTo>
                                <a:lnTo>
                                  <a:pt x="0" y="24"/>
                                </a:lnTo>
                                <a:lnTo>
                                  <a:pt x="0" y="16"/>
                                </a:lnTo>
                                <a:lnTo>
                                  <a:pt x="0" y="8"/>
                                </a:lnTo>
                                <a:lnTo>
                                  <a:pt x="3" y="3"/>
                                </a:lnTo>
                                <a:lnTo>
                                  <a:pt x="7" y="0"/>
                                </a:lnTo>
                                <a:lnTo>
                                  <a:pt x="16" y="0"/>
                                </a:lnTo>
                                <a:lnTo>
                                  <a:pt x="24" y="0"/>
                                </a:lnTo>
                                <a:lnTo>
                                  <a:pt x="29" y="3"/>
                                </a:lnTo>
                                <a:lnTo>
                                  <a:pt x="32" y="8"/>
                                </a:lnTo>
                                <a:lnTo>
                                  <a:pt x="32" y="1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67" name="Freeform 161"/>
                        <wps:cNvSpPr>
                          <a:spLocks/>
                        </wps:cNvSpPr>
                        <wps:spPr bwMode="auto">
                          <a:xfrm>
                            <a:off x="1887538" y="3111500"/>
                            <a:ext cx="66675" cy="82550"/>
                          </a:xfrm>
                          <a:custGeom>
                            <a:avLst/>
                            <a:gdLst>
                              <a:gd name="T0" fmla="*/ 124 w 124"/>
                              <a:gd name="T1" fmla="*/ 152 h 156"/>
                              <a:gd name="T2" fmla="*/ 123 w 124"/>
                              <a:gd name="T3" fmla="*/ 155 h 156"/>
                              <a:gd name="T4" fmla="*/ 119 w 124"/>
                              <a:gd name="T5" fmla="*/ 156 h 156"/>
                              <a:gd name="T6" fmla="*/ 114 w 124"/>
                              <a:gd name="T7" fmla="*/ 156 h 156"/>
                              <a:gd name="T8" fmla="*/ 107 w 124"/>
                              <a:gd name="T9" fmla="*/ 156 h 156"/>
                              <a:gd name="T10" fmla="*/ 102 w 124"/>
                              <a:gd name="T11" fmla="*/ 156 h 156"/>
                              <a:gd name="T12" fmla="*/ 99 w 124"/>
                              <a:gd name="T13" fmla="*/ 155 h 156"/>
                              <a:gd name="T14" fmla="*/ 97 w 124"/>
                              <a:gd name="T15" fmla="*/ 152 h 156"/>
                              <a:gd name="T16" fmla="*/ 97 w 124"/>
                              <a:gd name="T17" fmla="*/ 66 h 156"/>
                              <a:gd name="T18" fmla="*/ 96 w 124"/>
                              <a:gd name="T19" fmla="*/ 47 h 156"/>
                              <a:gd name="T20" fmla="*/ 89 w 124"/>
                              <a:gd name="T21" fmla="*/ 34 h 156"/>
                              <a:gd name="T22" fmla="*/ 80 w 124"/>
                              <a:gd name="T23" fmla="*/ 26 h 156"/>
                              <a:gd name="T24" fmla="*/ 67 w 124"/>
                              <a:gd name="T25" fmla="*/ 23 h 156"/>
                              <a:gd name="T26" fmla="*/ 46 w 124"/>
                              <a:gd name="T27" fmla="*/ 29 h 156"/>
                              <a:gd name="T28" fmla="*/ 25 w 124"/>
                              <a:gd name="T29" fmla="*/ 50 h 156"/>
                              <a:gd name="T30" fmla="*/ 25 w 124"/>
                              <a:gd name="T31" fmla="*/ 152 h 156"/>
                              <a:gd name="T32" fmla="*/ 24 w 124"/>
                              <a:gd name="T33" fmla="*/ 155 h 156"/>
                              <a:gd name="T34" fmla="*/ 22 w 124"/>
                              <a:gd name="T35" fmla="*/ 156 h 156"/>
                              <a:gd name="T36" fmla="*/ 17 w 124"/>
                              <a:gd name="T37" fmla="*/ 156 h 156"/>
                              <a:gd name="T38" fmla="*/ 9 w 124"/>
                              <a:gd name="T39" fmla="*/ 156 h 156"/>
                              <a:gd name="T40" fmla="*/ 3 w 124"/>
                              <a:gd name="T41" fmla="*/ 156 h 156"/>
                              <a:gd name="T42" fmla="*/ 1 w 124"/>
                              <a:gd name="T43" fmla="*/ 155 h 156"/>
                              <a:gd name="T44" fmla="*/ 0 w 124"/>
                              <a:gd name="T45" fmla="*/ 152 h 156"/>
                              <a:gd name="T46" fmla="*/ 0 w 124"/>
                              <a:gd name="T47" fmla="*/ 7 h 156"/>
                              <a:gd name="T48" fmla="*/ 0 w 124"/>
                              <a:gd name="T49" fmla="*/ 5 h 156"/>
                              <a:gd name="T50" fmla="*/ 2 w 124"/>
                              <a:gd name="T51" fmla="*/ 3 h 156"/>
                              <a:gd name="T52" fmla="*/ 6 w 124"/>
                              <a:gd name="T53" fmla="*/ 2 h 156"/>
                              <a:gd name="T54" fmla="*/ 12 w 124"/>
                              <a:gd name="T55" fmla="*/ 2 h 156"/>
                              <a:gd name="T56" fmla="*/ 17 w 124"/>
                              <a:gd name="T57" fmla="*/ 2 h 156"/>
                              <a:gd name="T58" fmla="*/ 20 w 124"/>
                              <a:gd name="T59" fmla="*/ 3 h 156"/>
                              <a:gd name="T60" fmla="*/ 23 w 124"/>
                              <a:gd name="T61" fmla="*/ 5 h 156"/>
                              <a:gd name="T62" fmla="*/ 23 w 124"/>
                              <a:gd name="T63" fmla="*/ 7 h 156"/>
                              <a:gd name="T64" fmla="*/ 35 w 124"/>
                              <a:gd name="T65" fmla="*/ 13 h 156"/>
                              <a:gd name="T66" fmla="*/ 60 w 124"/>
                              <a:gd name="T67" fmla="*/ 1 h 156"/>
                              <a:gd name="T68" fmla="*/ 86 w 124"/>
                              <a:gd name="T69" fmla="*/ 1 h 156"/>
                              <a:gd name="T70" fmla="*/ 105 w 124"/>
                              <a:gd name="T71" fmla="*/ 10 h 156"/>
                              <a:gd name="T72" fmla="*/ 118 w 124"/>
                              <a:gd name="T73" fmla="*/ 27 h 156"/>
                              <a:gd name="T74" fmla="*/ 124 w 124"/>
                              <a:gd name="T75" fmla="*/ 49 h 156"/>
                              <a:gd name="T76" fmla="*/ 124 w 124"/>
                              <a:gd name="T77" fmla="*/ 15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4" h="156">
                                <a:moveTo>
                                  <a:pt x="124" y="151"/>
                                </a:moveTo>
                                <a:lnTo>
                                  <a:pt x="124" y="152"/>
                                </a:lnTo>
                                <a:lnTo>
                                  <a:pt x="123" y="154"/>
                                </a:lnTo>
                                <a:lnTo>
                                  <a:pt x="123" y="155"/>
                                </a:lnTo>
                                <a:lnTo>
                                  <a:pt x="121" y="155"/>
                                </a:lnTo>
                                <a:lnTo>
                                  <a:pt x="119" y="156"/>
                                </a:lnTo>
                                <a:lnTo>
                                  <a:pt x="117" y="156"/>
                                </a:lnTo>
                                <a:lnTo>
                                  <a:pt x="114" y="156"/>
                                </a:lnTo>
                                <a:lnTo>
                                  <a:pt x="110" y="156"/>
                                </a:lnTo>
                                <a:lnTo>
                                  <a:pt x="107" y="156"/>
                                </a:lnTo>
                                <a:lnTo>
                                  <a:pt x="104" y="156"/>
                                </a:lnTo>
                                <a:lnTo>
                                  <a:pt x="102" y="156"/>
                                </a:lnTo>
                                <a:lnTo>
                                  <a:pt x="101" y="155"/>
                                </a:lnTo>
                                <a:lnTo>
                                  <a:pt x="99" y="155"/>
                                </a:lnTo>
                                <a:lnTo>
                                  <a:pt x="98" y="154"/>
                                </a:lnTo>
                                <a:lnTo>
                                  <a:pt x="97" y="152"/>
                                </a:lnTo>
                                <a:lnTo>
                                  <a:pt x="97" y="151"/>
                                </a:lnTo>
                                <a:lnTo>
                                  <a:pt x="97" y="66"/>
                                </a:lnTo>
                                <a:lnTo>
                                  <a:pt x="97" y="55"/>
                                </a:lnTo>
                                <a:lnTo>
                                  <a:pt x="96" y="47"/>
                                </a:lnTo>
                                <a:lnTo>
                                  <a:pt x="93" y="40"/>
                                </a:lnTo>
                                <a:lnTo>
                                  <a:pt x="89" y="34"/>
                                </a:lnTo>
                                <a:lnTo>
                                  <a:pt x="86" y="29"/>
                                </a:lnTo>
                                <a:lnTo>
                                  <a:pt x="80" y="26"/>
                                </a:lnTo>
                                <a:lnTo>
                                  <a:pt x="75" y="23"/>
                                </a:lnTo>
                                <a:lnTo>
                                  <a:pt x="67" y="23"/>
                                </a:lnTo>
                                <a:lnTo>
                                  <a:pt x="56" y="24"/>
                                </a:lnTo>
                                <a:lnTo>
                                  <a:pt x="46" y="29"/>
                                </a:lnTo>
                                <a:lnTo>
                                  <a:pt x="36" y="38"/>
                                </a:lnTo>
                                <a:lnTo>
                                  <a:pt x="25" y="50"/>
                                </a:lnTo>
                                <a:lnTo>
                                  <a:pt x="25" y="151"/>
                                </a:lnTo>
                                <a:lnTo>
                                  <a:pt x="25" y="152"/>
                                </a:lnTo>
                                <a:lnTo>
                                  <a:pt x="25" y="154"/>
                                </a:lnTo>
                                <a:lnTo>
                                  <a:pt x="24" y="155"/>
                                </a:lnTo>
                                <a:lnTo>
                                  <a:pt x="23" y="155"/>
                                </a:lnTo>
                                <a:lnTo>
                                  <a:pt x="22" y="156"/>
                                </a:lnTo>
                                <a:lnTo>
                                  <a:pt x="19" y="156"/>
                                </a:lnTo>
                                <a:lnTo>
                                  <a:pt x="17" y="156"/>
                                </a:lnTo>
                                <a:lnTo>
                                  <a:pt x="13" y="156"/>
                                </a:lnTo>
                                <a:lnTo>
                                  <a:pt x="9" y="156"/>
                                </a:lnTo>
                                <a:lnTo>
                                  <a:pt x="6" y="156"/>
                                </a:lnTo>
                                <a:lnTo>
                                  <a:pt x="3" y="156"/>
                                </a:lnTo>
                                <a:lnTo>
                                  <a:pt x="2" y="155"/>
                                </a:lnTo>
                                <a:lnTo>
                                  <a:pt x="1" y="155"/>
                                </a:lnTo>
                                <a:lnTo>
                                  <a:pt x="0" y="154"/>
                                </a:lnTo>
                                <a:lnTo>
                                  <a:pt x="0" y="152"/>
                                </a:lnTo>
                                <a:lnTo>
                                  <a:pt x="0" y="151"/>
                                </a:lnTo>
                                <a:lnTo>
                                  <a:pt x="0" y="7"/>
                                </a:lnTo>
                                <a:lnTo>
                                  <a:pt x="0" y="6"/>
                                </a:lnTo>
                                <a:lnTo>
                                  <a:pt x="0" y="5"/>
                                </a:lnTo>
                                <a:lnTo>
                                  <a:pt x="1" y="3"/>
                                </a:lnTo>
                                <a:lnTo>
                                  <a:pt x="2" y="3"/>
                                </a:lnTo>
                                <a:lnTo>
                                  <a:pt x="3" y="2"/>
                                </a:lnTo>
                                <a:lnTo>
                                  <a:pt x="6" y="2"/>
                                </a:lnTo>
                                <a:lnTo>
                                  <a:pt x="8" y="2"/>
                                </a:lnTo>
                                <a:lnTo>
                                  <a:pt x="12" y="2"/>
                                </a:lnTo>
                                <a:lnTo>
                                  <a:pt x="14" y="2"/>
                                </a:lnTo>
                                <a:lnTo>
                                  <a:pt x="17" y="2"/>
                                </a:lnTo>
                                <a:lnTo>
                                  <a:pt x="19" y="2"/>
                                </a:lnTo>
                                <a:lnTo>
                                  <a:pt x="20" y="3"/>
                                </a:lnTo>
                                <a:lnTo>
                                  <a:pt x="22" y="3"/>
                                </a:lnTo>
                                <a:lnTo>
                                  <a:pt x="23" y="5"/>
                                </a:lnTo>
                                <a:lnTo>
                                  <a:pt x="23" y="6"/>
                                </a:lnTo>
                                <a:lnTo>
                                  <a:pt x="23" y="7"/>
                                </a:lnTo>
                                <a:lnTo>
                                  <a:pt x="23" y="26"/>
                                </a:lnTo>
                                <a:lnTo>
                                  <a:pt x="35" y="13"/>
                                </a:lnTo>
                                <a:lnTo>
                                  <a:pt x="48" y="6"/>
                                </a:lnTo>
                                <a:lnTo>
                                  <a:pt x="60" y="1"/>
                                </a:lnTo>
                                <a:lnTo>
                                  <a:pt x="72" y="0"/>
                                </a:lnTo>
                                <a:lnTo>
                                  <a:pt x="86" y="1"/>
                                </a:lnTo>
                                <a:lnTo>
                                  <a:pt x="97" y="5"/>
                                </a:lnTo>
                                <a:lnTo>
                                  <a:pt x="105" y="10"/>
                                </a:lnTo>
                                <a:lnTo>
                                  <a:pt x="113" y="18"/>
                                </a:lnTo>
                                <a:lnTo>
                                  <a:pt x="118" y="27"/>
                                </a:lnTo>
                                <a:lnTo>
                                  <a:pt x="121" y="37"/>
                                </a:lnTo>
                                <a:lnTo>
                                  <a:pt x="124" y="49"/>
                                </a:lnTo>
                                <a:lnTo>
                                  <a:pt x="124" y="64"/>
                                </a:lnTo>
                                <a:lnTo>
                                  <a:pt x="124"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68" name="Freeform 162"/>
                        <wps:cNvSpPr>
                          <a:spLocks/>
                        </wps:cNvSpPr>
                        <wps:spPr bwMode="auto">
                          <a:xfrm>
                            <a:off x="2020888" y="3084512"/>
                            <a:ext cx="60325" cy="109538"/>
                          </a:xfrm>
                          <a:custGeom>
                            <a:avLst/>
                            <a:gdLst>
                              <a:gd name="T0" fmla="*/ 115 w 115"/>
                              <a:gd name="T1" fmla="*/ 198 h 207"/>
                              <a:gd name="T2" fmla="*/ 114 w 115"/>
                              <a:gd name="T3" fmla="*/ 203 h 207"/>
                              <a:gd name="T4" fmla="*/ 113 w 115"/>
                              <a:gd name="T5" fmla="*/ 206 h 207"/>
                              <a:gd name="T6" fmla="*/ 110 w 115"/>
                              <a:gd name="T7" fmla="*/ 207 h 207"/>
                              <a:gd name="T8" fmla="*/ 9 w 115"/>
                              <a:gd name="T9" fmla="*/ 207 h 207"/>
                              <a:gd name="T10" fmla="*/ 3 w 115"/>
                              <a:gd name="T11" fmla="*/ 204 h 207"/>
                              <a:gd name="T12" fmla="*/ 0 w 115"/>
                              <a:gd name="T13" fmla="*/ 196 h 207"/>
                              <a:gd name="T14" fmla="*/ 0 w 115"/>
                              <a:gd name="T15" fmla="*/ 5 h 207"/>
                              <a:gd name="T16" fmla="*/ 6 w 115"/>
                              <a:gd name="T17" fmla="*/ 0 h 207"/>
                              <a:gd name="T18" fmla="*/ 108 w 115"/>
                              <a:gd name="T19" fmla="*/ 0 h 207"/>
                              <a:gd name="T20" fmla="*/ 110 w 115"/>
                              <a:gd name="T21" fmla="*/ 0 h 207"/>
                              <a:gd name="T22" fmla="*/ 113 w 115"/>
                              <a:gd name="T23" fmla="*/ 3 h 207"/>
                              <a:gd name="T24" fmla="*/ 113 w 115"/>
                              <a:gd name="T25" fmla="*/ 6 h 207"/>
                              <a:gd name="T26" fmla="*/ 114 w 115"/>
                              <a:gd name="T27" fmla="*/ 11 h 207"/>
                              <a:gd name="T28" fmla="*/ 113 w 115"/>
                              <a:gd name="T29" fmla="*/ 17 h 207"/>
                              <a:gd name="T30" fmla="*/ 113 w 115"/>
                              <a:gd name="T31" fmla="*/ 20 h 207"/>
                              <a:gd name="T32" fmla="*/ 110 w 115"/>
                              <a:gd name="T33" fmla="*/ 22 h 207"/>
                              <a:gd name="T34" fmla="*/ 108 w 115"/>
                              <a:gd name="T35" fmla="*/ 22 h 207"/>
                              <a:gd name="T36" fmla="*/ 27 w 115"/>
                              <a:gd name="T37" fmla="*/ 87 h 207"/>
                              <a:gd name="T38" fmla="*/ 98 w 115"/>
                              <a:gd name="T39" fmla="*/ 87 h 207"/>
                              <a:gd name="T40" fmla="*/ 101 w 115"/>
                              <a:gd name="T41" fmla="*/ 90 h 207"/>
                              <a:gd name="T42" fmla="*/ 102 w 115"/>
                              <a:gd name="T43" fmla="*/ 92 h 207"/>
                              <a:gd name="T44" fmla="*/ 102 w 115"/>
                              <a:gd name="T45" fmla="*/ 96 h 207"/>
                              <a:gd name="T46" fmla="*/ 102 w 115"/>
                              <a:gd name="T47" fmla="*/ 102 h 207"/>
                              <a:gd name="T48" fmla="*/ 102 w 115"/>
                              <a:gd name="T49" fmla="*/ 106 h 207"/>
                              <a:gd name="T50" fmla="*/ 101 w 115"/>
                              <a:gd name="T51" fmla="*/ 108 h 207"/>
                              <a:gd name="T52" fmla="*/ 98 w 115"/>
                              <a:gd name="T53" fmla="*/ 110 h 207"/>
                              <a:gd name="T54" fmla="*/ 27 w 115"/>
                              <a:gd name="T55" fmla="*/ 110 h 207"/>
                              <a:gd name="T56" fmla="*/ 109 w 115"/>
                              <a:gd name="T57" fmla="*/ 185 h 207"/>
                              <a:gd name="T58" fmla="*/ 112 w 115"/>
                              <a:gd name="T59" fmla="*/ 185 h 207"/>
                              <a:gd name="T60" fmla="*/ 114 w 115"/>
                              <a:gd name="T61" fmla="*/ 187 h 207"/>
                              <a:gd name="T62" fmla="*/ 114 w 115"/>
                              <a:gd name="T63" fmla="*/ 191 h 207"/>
                              <a:gd name="T64" fmla="*/ 115 w 115"/>
                              <a:gd name="T65" fmla="*/ 196 h 2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15" h="207">
                                <a:moveTo>
                                  <a:pt x="115" y="196"/>
                                </a:moveTo>
                                <a:lnTo>
                                  <a:pt x="115" y="198"/>
                                </a:lnTo>
                                <a:lnTo>
                                  <a:pt x="114" y="201"/>
                                </a:lnTo>
                                <a:lnTo>
                                  <a:pt x="114" y="203"/>
                                </a:lnTo>
                                <a:lnTo>
                                  <a:pt x="114" y="204"/>
                                </a:lnTo>
                                <a:lnTo>
                                  <a:pt x="113" y="206"/>
                                </a:lnTo>
                                <a:lnTo>
                                  <a:pt x="112" y="207"/>
                                </a:lnTo>
                                <a:lnTo>
                                  <a:pt x="110" y="207"/>
                                </a:lnTo>
                                <a:lnTo>
                                  <a:pt x="109" y="207"/>
                                </a:lnTo>
                                <a:lnTo>
                                  <a:pt x="9" y="207"/>
                                </a:lnTo>
                                <a:lnTo>
                                  <a:pt x="6" y="207"/>
                                </a:lnTo>
                                <a:lnTo>
                                  <a:pt x="3" y="204"/>
                                </a:lnTo>
                                <a:lnTo>
                                  <a:pt x="0" y="202"/>
                                </a:lnTo>
                                <a:lnTo>
                                  <a:pt x="0" y="196"/>
                                </a:lnTo>
                                <a:lnTo>
                                  <a:pt x="0" y="11"/>
                                </a:lnTo>
                                <a:lnTo>
                                  <a:pt x="0" y="5"/>
                                </a:lnTo>
                                <a:lnTo>
                                  <a:pt x="3" y="3"/>
                                </a:lnTo>
                                <a:lnTo>
                                  <a:pt x="6" y="0"/>
                                </a:lnTo>
                                <a:lnTo>
                                  <a:pt x="9" y="0"/>
                                </a:lnTo>
                                <a:lnTo>
                                  <a:pt x="108" y="0"/>
                                </a:lnTo>
                                <a:lnTo>
                                  <a:pt x="109" y="0"/>
                                </a:lnTo>
                                <a:lnTo>
                                  <a:pt x="110" y="0"/>
                                </a:lnTo>
                                <a:lnTo>
                                  <a:pt x="112" y="1"/>
                                </a:lnTo>
                                <a:lnTo>
                                  <a:pt x="113" y="3"/>
                                </a:lnTo>
                                <a:lnTo>
                                  <a:pt x="113" y="4"/>
                                </a:lnTo>
                                <a:lnTo>
                                  <a:pt x="113" y="6"/>
                                </a:lnTo>
                                <a:lnTo>
                                  <a:pt x="114" y="9"/>
                                </a:lnTo>
                                <a:lnTo>
                                  <a:pt x="114" y="11"/>
                                </a:lnTo>
                                <a:lnTo>
                                  <a:pt x="114" y="15"/>
                                </a:lnTo>
                                <a:lnTo>
                                  <a:pt x="113" y="17"/>
                                </a:lnTo>
                                <a:lnTo>
                                  <a:pt x="113" y="19"/>
                                </a:lnTo>
                                <a:lnTo>
                                  <a:pt x="113" y="20"/>
                                </a:lnTo>
                                <a:lnTo>
                                  <a:pt x="112" y="21"/>
                                </a:lnTo>
                                <a:lnTo>
                                  <a:pt x="110" y="22"/>
                                </a:lnTo>
                                <a:lnTo>
                                  <a:pt x="109" y="22"/>
                                </a:lnTo>
                                <a:lnTo>
                                  <a:pt x="108" y="22"/>
                                </a:lnTo>
                                <a:lnTo>
                                  <a:pt x="27" y="22"/>
                                </a:lnTo>
                                <a:lnTo>
                                  <a:pt x="27" y="87"/>
                                </a:lnTo>
                                <a:lnTo>
                                  <a:pt x="97" y="87"/>
                                </a:lnTo>
                                <a:lnTo>
                                  <a:pt x="98" y="87"/>
                                </a:lnTo>
                                <a:lnTo>
                                  <a:pt x="99" y="89"/>
                                </a:lnTo>
                                <a:lnTo>
                                  <a:pt x="101" y="90"/>
                                </a:lnTo>
                                <a:lnTo>
                                  <a:pt x="101" y="91"/>
                                </a:lnTo>
                                <a:lnTo>
                                  <a:pt x="102" y="92"/>
                                </a:lnTo>
                                <a:lnTo>
                                  <a:pt x="102" y="94"/>
                                </a:lnTo>
                                <a:lnTo>
                                  <a:pt x="102" y="96"/>
                                </a:lnTo>
                                <a:lnTo>
                                  <a:pt x="102" y="100"/>
                                </a:lnTo>
                                <a:lnTo>
                                  <a:pt x="102" y="102"/>
                                </a:lnTo>
                                <a:lnTo>
                                  <a:pt x="102" y="105"/>
                                </a:lnTo>
                                <a:lnTo>
                                  <a:pt x="102" y="106"/>
                                </a:lnTo>
                                <a:lnTo>
                                  <a:pt x="101" y="108"/>
                                </a:lnTo>
                                <a:lnTo>
                                  <a:pt x="101" y="108"/>
                                </a:lnTo>
                                <a:lnTo>
                                  <a:pt x="99" y="110"/>
                                </a:lnTo>
                                <a:lnTo>
                                  <a:pt x="98" y="110"/>
                                </a:lnTo>
                                <a:lnTo>
                                  <a:pt x="97" y="110"/>
                                </a:lnTo>
                                <a:lnTo>
                                  <a:pt x="27" y="110"/>
                                </a:lnTo>
                                <a:lnTo>
                                  <a:pt x="27" y="185"/>
                                </a:lnTo>
                                <a:lnTo>
                                  <a:pt x="109" y="185"/>
                                </a:lnTo>
                                <a:lnTo>
                                  <a:pt x="110" y="185"/>
                                </a:lnTo>
                                <a:lnTo>
                                  <a:pt x="112" y="185"/>
                                </a:lnTo>
                                <a:lnTo>
                                  <a:pt x="113" y="186"/>
                                </a:lnTo>
                                <a:lnTo>
                                  <a:pt x="114" y="187"/>
                                </a:lnTo>
                                <a:lnTo>
                                  <a:pt x="114" y="188"/>
                                </a:lnTo>
                                <a:lnTo>
                                  <a:pt x="114" y="191"/>
                                </a:lnTo>
                                <a:lnTo>
                                  <a:pt x="115" y="193"/>
                                </a:lnTo>
                                <a:lnTo>
                                  <a:pt x="115" y="19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69" name="Freeform 163"/>
                        <wps:cNvSpPr>
                          <a:spLocks noEditPoints="1"/>
                        </wps:cNvSpPr>
                        <wps:spPr bwMode="auto">
                          <a:xfrm>
                            <a:off x="2136775" y="3111500"/>
                            <a:ext cx="63500" cy="84138"/>
                          </a:xfrm>
                          <a:custGeom>
                            <a:avLst/>
                            <a:gdLst>
                              <a:gd name="T0" fmla="*/ 118 w 118"/>
                              <a:gd name="T1" fmla="*/ 154 h 159"/>
                              <a:gd name="T2" fmla="*/ 116 w 118"/>
                              <a:gd name="T3" fmla="*/ 155 h 159"/>
                              <a:gd name="T4" fmla="*/ 111 w 118"/>
                              <a:gd name="T5" fmla="*/ 156 h 159"/>
                              <a:gd name="T6" fmla="*/ 104 w 118"/>
                              <a:gd name="T7" fmla="*/ 156 h 159"/>
                              <a:gd name="T8" fmla="*/ 99 w 118"/>
                              <a:gd name="T9" fmla="*/ 155 h 159"/>
                              <a:gd name="T10" fmla="*/ 96 w 118"/>
                              <a:gd name="T11" fmla="*/ 154 h 159"/>
                              <a:gd name="T12" fmla="*/ 96 w 118"/>
                              <a:gd name="T13" fmla="*/ 138 h 159"/>
                              <a:gd name="T14" fmla="*/ 75 w 118"/>
                              <a:gd name="T15" fmla="*/ 152 h 159"/>
                              <a:gd name="T16" fmla="*/ 51 w 118"/>
                              <a:gd name="T17" fmla="*/ 159 h 159"/>
                              <a:gd name="T18" fmla="*/ 30 w 118"/>
                              <a:gd name="T19" fmla="*/ 155 h 159"/>
                              <a:gd name="T20" fmla="*/ 14 w 118"/>
                              <a:gd name="T21" fmla="*/ 146 h 159"/>
                              <a:gd name="T22" fmla="*/ 4 w 118"/>
                              <a:gd name="T23" fmla="*/ 133 h 159"/>
                              <a:gd name="T24" fmla="*/ 0 w 118"/>
                              <a:gd name="T25" fmla="*/ 114 h 159"/>
                              <a:gd name="T26" fmla="*/ 5 w 118"/>
                              <a:gd name="T27" fmla="*/ 93 h 159"/>
                              <a:gd name="T28" fmla="*/ 20 w 118"/>
                              <a:gd name="T29" fmla="*/ 79 h 159"/>
                              <a:gd name="T30" fmla="*/ 42 w 118"/>
                              <a:gd name="T31" fmla="*/ 70 h 159"/>
                              <a:gd name="T32" fmla="*/ 73 w 118"/>
                              <a:gd name="T33" fmla="*/ 66 h 159"/>
                              <a:gd name="T34" fmla="*/ 93 w 118"/>
                              <a:gd name="T35" fmla="*/ 55 h 159"/>
                              <a:gd name="T36" fmla="*/ 91 w 118"/>
                              <a:gd name="T37" fmla="*/ 40 h 159"/>
                              <a:gd name="T38" fmla="*/ 85 w 118"/>
                              <a:gd name="T39" fmla="*/ 31 h 159"/>
                              <a:gd name="T40" fmla="*/ 75 w 118"/>
                              <a:gd name="T41" fmla="*/ 23 h 159"/>
                              <a:gd name="T42" fmla="*/ 59 w 118"/>
                              <a:gd name="T43" fmla="*/ 22 h 159"/>
                              <a:gd name="T44" fmla="*/ 42 w 118"/>
                              <a:gd name="T45" fmla="*/ 23 h 159"/>
                              <a:gd name="T46" fmla="*/ 29 w 118"/>
                              <a:gd name="T47" fmla="*/ 29 h 159"/>
                              <a:gd name="T48" fmla="*/ 19 w 118"/>
                              <a:gd name="T49" fmla="*/ 34 h 159"/>
                              <a:gd name="T50" fmla="*/ 13 w 118"/>
                              <a:gd name="T51" fmla="*/ 37 h 159"/>
                              <a:gd name="T52" fmla="*/ 10 w 118"/>
                              <a:gd name="T53" fmla="*/ 35 h 159"/>
                              <a:gd name="T54" fmla="*/ 9 w 118"/>
                              <a:gd name="T55" fmla="*/ 34 h 159"/>
                              <a:gd name="T56" fmla="*/ 8 w 118"/>
                              <a:gd name="T57" fmla="*/ 31 h 159"/>
                              <a:gd name="T58" fmla="*/ 8 w 118"/>
                              <a:gd name="T59" fmla="*/ 26 h 159"/>
                              <a:gd name="T60" fmla="*/ 8 w 118"/>
                              <a:gd name="T61" fmla="*/ 19 h 159"/>
                              <a:gd name="T62" fmla="*/ 11 w 118"/>
                              <a:gd name="T63" fmla="*/ 16 h 159"/>
                              <a:gd name="T64" fmla="*/ 19 w 118"/>
                              <a:gd name="T65" fmla="*/ 11 h 159"/>
                              <a:gd name="T66" fmla="*/ 31 w 118"/>
                              <a:gd name="T67" fmla="*/ 5 h 159"/>
                              <a:gd name="T68" fmla="*/ 46 w 118"/>
                              <a:gd name="T69" fmla="*/ 1 h 159"/>
                              <a:gd name="T70" fmla="*/ 62 w 118"/>
                              <a:gd name="T71" fmla="*/ 0 h 159"/>
                              <a:gd name="T72" fmla="*/ 89 w 118"/>
                              <a:gd name="T73" fmla="*/ 3 h 159"/>
                              <a:gd name="T74" fmla="*/ 106 w 118"/>
                              <a:gd name="T75" fmla="*/ 13 h 159"/>
                              <a:gd name="T76" fmla="*/ 116 w 118"/>
                              <a:gd name="T77" fmla="*/ 31 h 159"/>
                              <a:gd name="T78" fmla="*/ 118 w 118"/>
                              <a:gd name="T79" fmla="*/ 54 h 159"/>
                              <a:gd name="T80" fmla="*/ 93 w 118"/>
                              <a:gd name="T81" fmla="*/ 86 h 159"/>
                              <a:gd name="T82" fmla="*/ 59 w 118"/>
                              <a:gd name="T83" fmla="*/ 86 h 159"/>
                              <a:gd name="T84" fmla="*/ 43 w 118"/>
                              <a:gd name="T85" fmla="*/ 90 h 159"/>
                              <a:gd name="T86" fmla="*/ 33 w 118"/>
                              <a:gd name="T87" fmla="*/ 97 h 159"/>
                              <a:gd name="T88" fmla="*/ 29 w 118"/>
                              <a:gd name="T89" fmla="*/ 107 h 159"/>
                              <a:gd name="T90" fmla="*/ 29 w 118"/>
                              <a:gd name="T91" fmla="*/ 124 h 159"/>
                              <a:gd name="T92" fmla="*/ 43 w 118"/>
                              <a:gd name="T93" fmla="*/ 136 h 159"/>
                              <a:gd name="T94" fmla="*/ 64 w 118"/>
                              <a:gd name="T95" fmla="*/ 136 h 159"/>
                              <a:gd name="T96" fmla="*/ 83 w 118"/>
                              <a:gd name="T97" fmla="*/ 127 h 159"/>
                              <a:gd name="T98" fmla="*/ 93 w 118"/>
                              <a:gd name="T99" fmla="*/ 86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18" h="159">
                                <a:moveTo>
                                  <a:pt x="118" y="151"/>
                                </a:moveTo>
                                <a:lnTo>
                                  <a:pt x="118" y="154"/>
                                </a:lnTo>
                                <a:lnTo>
                                  <a:pt x="117" y="155"/>
                                </a:lnTo>
                                <a:lnTo>
                                  <a:pt x="116" y="155"/>
                                </a:lnTo>
                                <a:lnTo>
                                  <a:pt x="115" y="156"/>
                                </a:lnTo>
                                <a:lnTo>
                                  <a:pt x="111" y="156"/>
                                </a:lnTo>
                                <a:lnTo>
                                  <a:pt x="107" y="156"/>
                                </a:lnTo>
                                <a:lnTo>
                                  <a:pt x="104" y="156"/>
                                </a:lnTo>
                                <a:lnTo>
                                  <a:pt x="101" y="156"/>
                                </a:lnTo>
                                <a:lnTo>
                                  <a:pt x="99" y="155"/>
                                </a:lnTo>
                                <a:lnTo>
                                  <a:pt x="98" y="155"/>
                                </a:lnTo>
                                <a:lnTo>
                                  <a:pt x="96" y="154"/>
                                </a:lnTo>
                                <a:lnTo>
                                  <a:pt x="96" y="151"/>
                                </a:lnTo>
                                <a:lnTo>
                                  <a:pt x="96" y="138"/>
                                </a:lnTo>
                                <a:lnTo>
                                  <a:pt x="86" y="146"/>
                                </a:lnTo>
                                <a:lnTo>
                                  <a:pt x="75" y="152"/>
                                </a:lnTo>
                                <a:lnTo>
                                  <a:pt x="63" y="157"/>
                                </a:lnTo>
                                <a:lnTo>
                                  <a:pt x="51" y="159"/>
                                </a:lnTo>
                                <a:lnTo>
                                  <a:pt x="40" y="157"/>
                                </a:lnTo>
                                <a:lnTo>
                                  <a:pt x="30" y="155"/>
                                </a:lnTo>
                                <a:lnTo>
                                  <a:pt x="21" y="152"/>
                                </a:lnTo>
                                <a:lnTo>
                                  <a:pt x="14" y="146"/>
                                </a:lnTo>
                                <a:lnTo>
                                  <a:pt x="8" y="141"/>
                                </a:lnTo>
                                <a:lnTo>
                                  <a:pt x="4" y="133"/>
                                </a:lnTo>
                                <a:lnTo>
                                  <a:pt x="1" y="124"/>
                                </a:lnTo>
                                <a:lnTo>
                                  <a:pt x="0" y="114"/>
                                </a:lnTo>
                                <a:lnTo>
                                  <a:pt x="1" y="103"/>
                                </a:lnTo>
                                <a:lnTo>
                                  <a:pt x="5" y="93"/>
                                </a:lnTo>
                                <a:lnTo>
                                  <a:pt x="11" y="85"/>
                                </a:lnTo>
                                <a:lnTo>
                                  <a:pt x="20" y="79"/>
                                </a:lnTo>
                                <a:lnTo>
                                  <a:pt x="30" y="72"/>
                                </a:lnTo>
                                <a:lnTo>
                                  <a:pt x="42" y="70"/>
                                </a:lnTo>
                                <a:lnTo>
                                  <a:pt x="57" y="67"/>
                                </a:lnTo>
                                <a:lnTo>
                                  <a:pt x="73" y="66"/>
                                </a:lnTo>
                                <a:lnTo>
                                  <a:pt x="93" y="66"/>
                                </a:lnTo>
                                <a:lnTo>
                                  <a:pt x="93" y="55"/>
                                </a:lnTo>
                                <a:lnTo>
                                  <a:pt x="93" y="48"/>
                                </a:lnTo>
                                <a:lnTo>
                                  <a:pt x="91" y="40"/>
                                </a:lnTo>
                                <a:lnTo>
                                  <a:pt x="89" y="34"/>
                                </a:lnTo>
                                <a:lnTo>
                                  <a:pt x="85" y="31"/>
                                </a:lnTo>
                                <a:lnTo>
                                  <a:pt x="80" y="26"/>
                                </a:lnTo>
                                <a:lnTo>
                                  <a:pt x="75" y="23"/>
                                </a:lnTo>
                                <a:lnTo>
                                  <a:pt x="68" y="22"/>
                                </a:lnTo>
                                <a:lnTo>
                                  <a:pt x="59" y="22"/>
                                </a:lnTo>
                                <a:lnTo>
                                  <a:pt x="51" y="22"/>
                                </a:lnTo>
                                <a:lnTo>
                                  <a:pt x="42" y="23"/>
                                </a:lnTo>
                                <a:lnTo>
                                  <a:pt x="35" y="26"/>
                                </a:lnTo>
                                <a:lnTo>
                                  <a:pt x="29" y="29"/>
                                </a:lnTo>
                                <a:lnTo>
                                  <a:pt x="22" y="32"/>
                                </a:lnTo>
                                <a:lnTo>
                                  <a:pt x="19" y="34"/>
                                </a:lnTo>
                                <a:lnTo>
                                  <a:pt x="15" y="35"/>
                                </a:lnTo>
                                <a:lnTo>
                                  <a:pt x="13" y="37"/>
                                </a:lnTo>
                                <a:lnTo>
                                  <a:pt x="11" y="37"/>
                                </a:lnTo>
                                <a:lnTo>
                                  <a:pt x="10" y="35"/>
                                </a:lnTo>
                                <a:lnTo>
                                  <a:pt x="10" y="34"/>
                                </a:lnTo>
                                <a:lnTo>
                                  <a:pt x="9" y="34"/>
                                </a:lnTo>
                                <a:lnTo>
                                  <a:pt x="8" y="32"/>
                                </a:lnTo>
                                <a:lnTo>
                                  <a:pt x="8" y="31"/>
                                </a:lnTo>
                                <a:lnTo>
                                  <a:pt x="8" y="28"/>
                                </a:lnTo>
                                <a:lnTo>
                                  <a:pt x="8" y="26"/>
                                </a:lnTo>
                                <a:lnTo>
                                  <a:pt x="8" y="22"/>
                                </a:lnTo>
                                <a:lnTo>
                                  <a:pt x="8" y="19"/>
                                </a:lnTo>
                                <a:lnTo>
                                  <a:pt x="9" y="17"/>
                                </a:lnTo>
                                <a:lnTo>
                                  <a:pt x="11" y="16"/>
                                </a:lnTo>
                                <a:lnTo>
                                  <a:pt x="14" y="13"/>
                                </a:lnTo>
                                <a:lnTo>
                                  <a:pt x="19" y="11"/>
                                </a:lnTo>
                                <a:lnTo>
                                  <a:pt x="24" y="7"/>
                                </a:lnTo>
                                <a:lnTo>
                                  <a:pt x="31" y="5"/>
                                </a:lnTo>
                                <a:lnTo>
                                  <a:pt x="37" y="3"/>
                                </a:lnTo>
                                <a:lnTo>
                                  <a:pt x="46" y="1"/>
                                </a:lnTo>
                                <a:lnTo>
                                  <a:pt x="53" y="0"/>
                                </a:lnTo>
                                <a:lnTo>
                                  <a:pt x="62" y="0"/>
                                </a:lnTo>
                                <a:lnTo>
                                  <a:pt x="77" y="1"/>
                                </a:lnTo>
                                <a:lnTo>
                                  <a:pt x="89" y="3"/>
                                </a:lnTo>
                                <a:lnTo>
                                  <a:pt x="99" y="7"/>
                                </a:lnTo>
                                <a:lnTo>
                                  <a:pt x="106" y="13"/>
                                </a:lnTo>
                                <a:lnTo>
                                  <a:pt x="112" y="21"/>
                                </a:lnTo>
                                <a:lnTo>
                                  <a:pt x="116" y="31"/>
                                </a:lnTo>
                                <a:lnTo>
                                  <a:pt x="118" y="42"/>
                                </a:lnTo>
                                <a:lnTo>
                                  <a:pt x="118" y="54"/>
                                </a:lnTo>
                                <a:lnTo>
                                  <a:pt x="118" y="151"/>
                                </a:lnTo>
                                <a:close/>
                                <a:moveTo>
                                  <a:pt x="93" y="86"/>
                                </a:moveTo>
                                <a:lnTo>
                                  <a:pt x="70" y="86"/>
                                </a:lnTo>
                                <a:lnTo>
                                  <a:pt x="59" y="86"/>
                                </a:lnTo>
                                <a:lnTo>
                                  <a:pt x="51" y="87"/>
                                </a:lnTo>
                                <a:lnTo>
                                  <a:pt x="43" y="90"/>
                                </a:lnTo>
                                <a:lnTo>
                                  <a:pt x="38" y="93"/>
                                </a:lnTo>
                                <a:lnTo>
                                  <a:pt x="33" y="97"/>
                                </a:lnTo>
                                <a:lnTo>
                                  <a:pt x="30" y="102"/>
                                </a:lnTo>
                                <a:lnTo>
                                  <a:pt x="29" y="107"/>
                                </a:lnTo>
                                <a:lnTo>
                                  <a:pt x="27" y="113"/>
                                </a:lnTo>
                                <a:lnTo>
                                  <a:pt x="29" y="124"/>
                                </a:lnTo>
                                <a:lnTo>
                                  <a:pt x="35" y="132"/>
                                </a:lnTo>
                                <a:lnTo>
                                  <a:pt x="43" y="136"/>
                                </a:lnTo>
                                <a:lnTo>
                                  <a:pt x="54" y="138"/>
                                </a:lnTo>
                                <a:lnTo>
                                  <a:pt x="64" y="136"/>
                                </a:lnTo>
                                <a:lnTo>
                                  <a:pt x="74" y="133"/>
                                </a:lnTo>
                                <a:lnTo>
                                  <a:pt x="83" y="127"/>
                                </a:lnTo>
                                <a:lnTo>
                                  <a:pt x="93" y="117"/>
                                </a:lnTo>
                                <a:lnTo>
                                  <a:pt x="93" y="8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70" name="Freeform 164"/>
                        <wps:cNvSpPr>
                          <a:spLocks noEditPoints="1"/>
                        </wps:cNvSpPr>
                        <wps:spPr bwMode="auto">
                          <a:xfrm>
                            <a:off x="2220913" y="3076575"/>
                            <a:ext cx="69850" cy="119063"/>
                          </a:xfrm>
                          <a:custGeom>
                            <a:avLst/>
                            <a:gdLst>
                              <a:gd name="T0" fmla="*/ 133 w 133"/>
                              <a:gd name="T1" fmla="*/ 219 h 226"/>
                              <a:gd name="T2" fmla="*/ 132 w 133"/>
                              <a:gd name="T3" fmla="*/ 222 h 226"/>
                              <a:gd name="T4" fmla="*/ 129 w 133"/>
                              <a:gd name="T5" fmla="*/ 223 h 226"/>
                              <a:gd name="T6" fmla="*/ 124 w 133"/>
                              <a:gd name="T7" fmla="*/ 223 h 226"/>
                              <a:gd name="T8" fmla="*/ 118 w 133"/>
                              <a:gd name="T9" fmla="*/ 223 h 226"/>
                              <a:gd name="T10" fmla="*/ 113 w 133"/>
                              <a:gd name="T11" fmla="*/ 223 h 226"/>
                              <a:gd name="T12" fmla="*/ 111 w 133"/>
                              <a:gd name="T13" fmla="*/ 222 h 226"/>
                              <a:gd name="T14" fmla="*/ 109 w 133"/>
                              <a:gd name="T15" fmla="*/ 219 h 226"/>
                              <a:gd name="T16" fmla="*/ 109 w 133"/>
                              <a:gd name="T17" fmla="*/ 200 h 226"/>
                              <a:gd name="T18" fmla="*/ 86 w 133"/>
                              <a:gd name="T19" fmla="*/ 218 h 226"/>
                              <a:gd name="T20" fmla="*/ 59 w 133"/>
                              <a:gd name="T21" fmla="*/ 226 h 226"/>
                              <a:gd name="T22" fmla="*/ 32 w 133"/>
                              <a:gd name="T23" fmla="*/ 219 h 226"/>
                              <a:gd name="T24" fmla="*/ 13 w 133"/>
                              <a:gd name="T25" fmla="*/ 202 h 226"/>
                              <a:gd name="T26" fmla="*/ 4 w 133"/>
                              <a:gd name="T27" fmla="*/ 178 h 226"/>
                              <a:gd name="T28" fmla="*/ 0 w 133"/>
                              <a:gd name="T29" fmla="*/ 148 h 226"/>
                              <a:gd name="T30" fmla="*/ 5 w 133"/>
                              <a:gd name="T31" fmla="*/ 115 h 226"/>
                              <a:gd name="T32" fmla="*/ 16 w 133"/>
                              <a:gd name="T33" fmla="*/ 89 h 226"/>
                              <a:gd name="T34" fmla="*/ 36 w 133"/>
                              <a:gd name="T35" fmla="*/ 73 h 226"/>
                              <a:gd name="T36" fmla="*/ 63 w 133"/>
                              <a:gd name="T37" fmla="*/ 67 h 226"/>
                              <a:gd name="T38" fmla="*/ 86 w 133"/>
                              <a:gd name="T39" fmla="*/ 73 h 226"/>
                              <a:gd name="T40" fmla="*/ 107 w 133"/>
                              <a:gd name="T41" fmla="*/ 89 h 226"/>
                              <a:gd name="T42" fmla="*/ 107 w 133"/>
                              <a:gd name="T43" fmla="*/ 4 h 226"/>
                              <a:gd name="T44" fmla="*/ 108 w 133"/>
                              <a:gd name="T45" fmla="*/ 2 h 226"/>
                              <a:gd name="T46" fmla="*/ 111 w 133"/>
                              <a:gd name="T47" fmla="*/ 0 h 226"/>
                              <a:gd name="T48" fmla="*/ 116 w 133"/>
                              <a:gd name="T49" fmla="*/ 0 h 226"/>
                              <a:gd name="T50" fmla="*/ 123 w 133"/>
                              <a:gd name="T51" fmla="*/ 0 h 226"/>
                              <a:gd name="T52" fmla="*/ 128 w 133"/>
                              <a:gd name="T53" fmla="*/ 0 h 226"/>
                              <a:gd name="T54" fmla="*/ 132 w 133"/>
                              <a:gd name="T55" fmla="*/ 2 h 226"/>
                              <a:gd name="T56" fmla="*/ 133 w 133"/>
                              <a:gd name="T57" fmla="*/ 4 h 226"/>
                              <a:gd name="T58" fmla="*/ 133 w 133"/>
                              <a:gd name="T59" fmla="*/ 218 h 226"/>
                              <a:gd name="T60" fmla="*/ 96 w 133"/>
                              <a:gd name="T61" fmla="*/ 105 h 226"/>
                              <a:gd name="T62" fmla="*/ 75 w 133"/>
                              <a:gd name="T63" fmla="*/ 91 h 226"/>
                              <a:gd name="T64" fmla="*/ 55 w 133"/>
                              <a:gd name="T65" fmla="*/ 90 h 226"/>
                              <a:gd name="T66" fmla="*/ 41 w 133"/>
                              <a:gd name="T67" fmla="*/ 100 h 226"/>
                              <a:gd name="T68" fmla="*/ 32 w 133"/>
                              <a:gd name="T69" fmla="*/ 115 h 226"/>
                              <a:gd name="T70" fmla="*/ 28 w 133"/>
                              <a:gd name="T71" fmla="*/ 134 h 226"/>
                              <a:gd name="T72" fmla="*/ 28 w 133"/>
                              <a:gd name="T73" fmla="*/ 155 h 226"/>
                              <a:gd name="T74" fmla="*/ 32 w 133"/>
                              <a:gd name="T75" fmla="*/ 176 h 226"/>
                              <a:gd name="T76" fmla="*/ 39 w 133"/>
                              <a:gd name="T77" fmla="*/ 192 h 226"/>
                              <a:gd name="T78" fmla="*/ 54 w 133"/>
                              <a:gd name="T79" fmla="*/ 202 h 226"/>
                              <a:gd name="T80" fmla="*/ 69 w 133"/>
                              <a:gd name="T81" fmla="*/ 202 h 226"/>
                              <a:gd name="T82" fmla="*/ 79 w 133"/>
                              <a:gd name="T83" fmla="*/ 200 h 226"/>
                              <a:gd name="T84" fmla="*/ 89 w 133"/>
                              <a:gd name="T85" fmla="*/ 192 h 226"/>
                              <a:gd name="T86" fmla="*/ 101 w 133"/>
                              <a:gd name="T87" fmla="*/ 183 h 226"/>
                              <a:gd name="T88" fmla="*/ 107 w 133"/>
                              <a:gd name="T89" fmla="*/ 117 h 2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33" h="226">
                                <a:moveTo>
                                  <a:pt x="133" y="218"/>
                                </a:moveTo>
                                <a:lnTo>
                                  <a:pt x="133" y="219"/>
                                </a:lnTo>
                                <a:lnTo>
                                  <a:pt x="133" y="221"/>
                                </a:lnTo>
                                <a:lnTo>
                                  <a:pt x="132" y="222"/>
                                </a:lnTo>
                                <a:lnTo>
                                  <a:pt x="130" y="222"/>
                                </a:lnTo>
                                <a:lnTo>
                                  <a:pt x="129" y="223"/>
                                </a:lnTo>
                                <a:lnTo>
                                  <a:pt x="127" y="223"/>
                                </a:lnTo>
                                <a:lnTo>
                                  <a:pt x="124" y="223"/>
                                </a:lnTo>
                                <a:lnTo>
                                  <a:pt x="122" y="223"/>
                                </a:lnTo>
                                <a:lnTo>
                                  <a:pt x="118" y="223"/>
                                </a:lnTo>
                                <a:lnTo>
                                  <a:pt x="116" y="223"/>
                                </a:lnTo>
                                <a:lnTo>
                                  <a:pt x="113" y="223"/>
                                </a:lnTo>
                                <a:lnTo>
                                  <a:pt x="112" y="222"/>
                                </a:lnTo>
                                <a:lnTo>
                                  <a:pt x="111" y="222"/>
                                </a:lnTo>
                                <a:lnTo>
                                  <a:pt x="111" y="221"/>
                                </a:lnTo>
                                <a:lnTo>
                                  <a:pt x="109" y="219"/>
                                </a:lnTo>
                                <a:lnTo>
                                  <a:pt x="109" y="218"/>
                                </a:lnTo>
                                <a:lnTo>
                                  <a:pt x="109" y="200"/>
                                </a:lnTo>
                                <a:lnTo>
                                  <a:pt x="98" y="211"/>
                                </a:lnTo>
                                <a:lnTo>
                                  <a:pt x="86" y="218"/>
                                </a:lnTo>
                                <a:lnTo>
                                  <a:pt x="73" y="224"/>
                                </a:lnTo>
                                <a:lnTo>
                                  <a:pt x="59" y="226"/>
                                </a:lnTo>
                                <a:lnTo>
                                  <a:pt x="44" y="224"/>
                                </a:lnTo>
                                <a:lnTo>
                                  <a:pt x="32" y="219"/>
                                </a:lnTo>
                                <a:lnTo>
                                  <a:pt x="21" y="212"/>
                                </a:lnTo>
                                <a:lnTo>
                                  <a:pt x="13" y="202"/>
                                </a:lnTo>
                                <a:lnTo>
                                  <a:pt x="7" y="191"/>
                                </a:lnTo>
                                <a:lnTo>
                                  <a:pt x="4" y="178"/>
                                </a:lnTo>
                                <a:lnTo>
                                  <a:pt x="1" y="164"/>
                                </a:lnTo>
                                <a:lnTo>
                                  <a:pt x="0" y="148"/>
                                </a:lnTo>
                                <a:lnTo>
                                  <a:pt x="1" y="130"/>
                                </a:lnTo>
                                <a:lnTo>
                                  <a:pt x="5" y="115"/>
                                </a:lnTo>
                                <a:lnTo>
                                  <a:pt x="8" y="100"/>
                                </a:lnTo>
                                <a:lnTo>
                                  <a:pt x="16" y="89"/>
                                </a:lnTo>
                                <a:lnTo>
                                  <a:pt x="25" y="79"/>
                                </a:lnTo>
                                <a:lnTo>
                                  <a:pt x="36" y="73"/>
                                </a:lnTo>
                                <a:lnTo>
                                  <a:pt x="48" y="68"/>
                                </a:lnTo>
                                <a:lnTo>
                                  <a:pt x="63" y="67"/>
                                </a:lnTo>
                                <a:lnTo>
                                  <a:pt x="75" y="68"/>
                                </a:lnTo>
                                <a:lnTo>
                                  <a:pt x="86" y="73"/>
                                </a:lnTo>
                                <a:lnTo>
                                  <a:pt x="96" y="79"/>
                                </a:lnTo>
                                <a:lnTo>
                                  <a:pt x="107" y="89"/>
                                </a:lnTo>
                                <a:lnTo>
                                  <a:pt x="107" y="5"/>
                                </a:lnTo>
                                <a:lnTo>
                                  <a:pt x="107" y="4"/>
                                </a:lnTo>
                                <a:lnTo>
                                  <a:pt x="107" y="3"/>
                                </a:lnTo>
                                <a:lnTo>
                                  <a:pt x="108" y="2"/>
                                </a:lnTo>
                                <a:lnTo>
                                  <a:pt x="109" y="2"/>
                                </a:lnTo>
                                <a:lnTo>
                                  <a:pt x="111" y="0"/>
                                </a:lnTo>
                                <a:lnTo>
                                  <a:pt x="113" y="0"/>
                                </a:lnTo>
                                <a:lnTo>
                                  <a:pt x="116" y="0"/>
                                </a:lnTo>
                                <a:lnTo>
                                  <a:pt x="119" y="0"/>
                                </a:lnTo>
                                <a:lnTo>
                                  <a:pt x="123" y="0"/>
                                </a:lnTo>
                                <a:lnTo>
                                  <a:pt x="127" y="0"/>
                                </a:lnTo>
                                <a:lnTo>
                                  <a:pt x="128" y="0"/>
                                </a:lnTo>
                                <a:lnTo>
                                  <a:pt x="130" y="2"/>
                                </a:lnTo>
                                <a:lnTo>
                                  <a:pt x="132" y="2"/>
                                </a:lnTo>
                                <a:lnTo>
                                  <a:pt x="132" y="3"/>
                                </a:lnTo>
                                <a:lnTo>
                                  <a:pt x="133" y="4"/>
                                </a:lnTo>
                                <a:lnTo>
                                  <a:pt x="133" y="5"/>
                                </a:lnTo>
                                <a:lnTo>
                                  <a:pt x="133" y="218"/>
                                </a:lnTo>
                                <a:close/>
                                <a:moveTo>
                                  <a:pt x="107" y="117"/>
                                </a:moveTo>
                                <a:lnTo>
                                  <a:pt x="96" y="105"/>
                                </a:lnTo>
                                <a:lnTo>
                                  <a:pt x="86" y="96"/>
                                </a:lnTo>
                                <a:lnTo>
                                  <a:pt x="75" y="91"/>
                                </a:lnTo>
                                <a:lnTo>
                                  <a:pt x="65" y="90"/>
                                </a:lnTo>
                                <a:lnTo>
                                  <a:pt x="55" y="90"/>
                                </a:lnTo>
                                <a:lnTo>
                                  <a:pt x="48" y="94"/>
                                </a:lnTo>
                                <a:lnTo>
                                  <a:pt x="41" y="100"/>
                                </a:lnTo>
                                <a:lnTo>
                                  <a:pt x="36" y="107"/>
                                </a:lnTo>
                                <a:lnTo>
                                  <a:pt x="32" y="115"/>
                                </a:lnTo>
                                <a:lnTo>
                                  <a:pt x="29" y="125"/>
                                </a:lnTo>
                                <a:lnTo>
                                  <a:pt x="28" y="134"/>
                                </a:lnTo>
                                <a:lnTo>
                                  <a:pt x="28" y="146"/>
                                </a:lnTo>
                                <a:lnTo>
                                  <a:pt x="28" y="155"/>
                                </a:lnTo>
                                <a:lnTo>
                                  <a:pt x="29" y="167"/>
                                </a:lnTo>
                                <a:lnTo>
                                  <a:pt x="32" y="176"/>
                                </a:lnTo>
                                <a:lnTo>
                                  <a:pt x="36" y="185"/>
                                </a:lnTo>
                                <a:lnTo>
                                  <a:pt x="39" y="192"/>
                                </a:lnTo>
                                <a:lnTo>
                                  <a:pt x="47" y="199"/>
                                </a:lnTo>
                                <a:lnTo>
                                  <a:pt x="54" y="202"/>
                                </a:lnTo>
                                <a:lnTo>
                                  <a:pt x="64" y="202"/>
                                </a:lnTo>
                                <a:lnTo>
                                  <a:pt x="69" y="202"/>
                                </a:lnTo>
                                <a:lnTo>
                                  <a:pt x="74" y="201"/>
                                </a:lnTo>
                                <a:lnTo>
                                  <a:pt x="79" y="200"/>
                                </a:lnTo>
                                <a:lnTo>
                                  <a:pt x="84" y="196"/>
                                </a:lnTo>
                                <a:lnTo>
                                  <a:pt x="89" y="192"/>
                                </a:lnTo>
                                <a:lnTo>
                                  <a:pt x="95" y="187"/>
                                </a:lnTo>
                                <a:lnTo>
                                  <a:pt x="101" y="183"/>
                                </a:lnTo>
                                <a:lnTo>
                                  <a:pt x="107" y="175"/>
                                </a:lnTo>
                                <a:lnTo>
                                  <a:pt x="107" y="1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71" name="Freeform 165"/>
                        <wps:cNvSpPr>
                          <a:spLocks/>
                        </wps:cNvSpPr>
                        <wps:spPr bwMode="auto">
                          <a:xfrm>
                            <a:off x="2309813" y="3144837"/>
                            <a:ext cx="41275" cy="12700"/>
                          </a:xfrm>
                          <a:custGeom>
                            <a:avLst/>
                            <a:gdLst>
                              <a:gd name="T0" fmla="*/ 78 w 78"/>
                              <a:gd name="T1" fmla="*/ 11 h 22"/>
                              <a:gd name="T2" fmla="*/ 77 w 78"/>
                              <a:gd name="T3" fmla="*/ 16 h 22"/>
                              <a:gd name="T4" fmla="*/ 76 w 78"/>
                              <a:gd name="T5" fmla="*/ 20 h 22"/>
                              <a:gd name="T6" fmla="*/ 75 w 78"/>
                              <a:gd name="T7" fmla="*/ 21 h 22"/>
                              <a:gd name="T8" fmla="*/ 72 w 78"/>
                              <a:gd name="T9" fmla="*/ 22 h 22"/>
                              <a:gd name="T10" fmla="*/ 6 w 78"/>
                              <a:gd name="T11" fmla="*/ 22 h 22"/>
                              <a:gd name="T12" fmla="*/ 2 w 78"/>
                              <a:gd name="T13" fmla="*/ 21 h 22"/>
                              <a:gd name="T14" fmla="*/ 1 w 78"/>
                              <a:gd name="T15" fmla="*/ 20 h 22"/>
                              <a:gd name="T16" fmla="*/ 0 w 78"/>
                              <a:gd name="T17" fmla="*/ 16 h 22"/>
                              <a:gd name="T18" fmla="*/ 0 w 78"/>
                              <a:gd name="T19" fmla="*/ 11 h 22"/>
                              <a:gd name="T20" fmla="*/ 0 w 78"/>
                              <a:gd name="T21" fmla="*/ 5 h 22"/>
                              <a:gd name="T22" fmla="*/ 1 w 78"/>
                              <a:gd name="T23" fmla="*/ 2 h 22"/>
                              <a:gd name="T24" fmla="*/ 2 w 78"/>
                              <a:gd name="T25" fmla="*/ 0 h 22"/>
                              <a:gd name="T26" fmla="*/ 6 w 78"/>
                              <a:gd name="T27" fmla="*/ 0 h 22"/>
                              <a:gd name="T28" fmla="*/ 72 w 78"/>
                              <a:gd name="T29" fmla="*/ 0 h 22"/>
                              <a:gd name="T30" fmla="*/ 74 w 78"/>
                              <a:gd name="T31" fmla="*/ 0 h 22"/>
                              <a:gd name="T32" fmla="*/ 75 w 78"/>
                              <a:gd name="T33" fmla="*/ 0 h 22"/>
                              <a:gd name="T34" fmla="*/ 76 w 78"/>
                              <a:gd name="T35" fmla="*/ 1 h 22"/>
                              <a:gd name="T36" fmla="*/ 76 w 78"/>
                              <a:gd name="T37" fmla="*/ 2 h 22"/>
                              <a:gd name="T38" fmla="*/ 77 w 78"/>
                              <a:gd name="T39" fmla="*/ 3 h 22"/>
                              <a:gd name="T40" fmla="*/ 77 w 78"/>
                              <a:gd name="T41" fmla="*/ 5 h 22"/>
                              <a:gd name="T42" fmla="*/ 78 w 78"/>
                              <a:gd name="T43" fmla="*/ 7 h 22"/>
                              <a:gd name="T44" fmla="*/ 78 w 78"/>
                              <a:gd name="T45" fmla="*/ 11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78" h="22">
                                <a:moveTo>
                                  <a:pt x="78" y="11"/>
                                </a:moveTo>
                                <a:lnTo>
                                  <a:pt x="77" y="16"/>
                                </a:lnTo>
                                <a:lnTo>
                                  <a:pt x="76" y="20"/>
                                </a:lnTo>
                                <a:lnTo>
                                  <a:pt x="75" y="21"/>
                                </a:lnTo>
                                <a:lnTo>
                                  <a:pt x="72" y="22"/>
                                </a:lnTo>
                                <a:lnTo>
                                  <a:pt x="6" y="22"/>
                                </a:lnTo>
                                <a:lnTo>
                                  <a:pt x="2" y="21"/>
                                </a:lnTo>
                                <a:lnTo>
                                  <a:pt x="1" y="20"/>
                                </a:lnTo>
                                <a:lnTo>
                                  <a:pt x="0" y="16"/>
                                </a:lnTo>
                                <a:lnTo>
                                  <a:pt x="0" y="11"/>
                                </a:lnTo>
                                <a:lnTo>
                                  <a:pt x="0" y="5"/>
                                </a:lnTo>
                                <a:lnTo>
                                  <a:pt x="1" y="2"/>
                                </a:lnTo>
                                <a:lnTo>
                                  <a:pt x="2" y="0"/>
                                </a:lnTo>
                                <a:lnTo>
                                  <a:pt x="6" y="0"/>
                                </a:lnTo>
                                <a:lnTo>
                                  <a:pt x="72" y="0"/>
                                </a:lnTo>
                                <a:lnTo>
                                  <a:pt x="74" y="0"/>
                                </a:lnTo>
                                <a:lnTo>
                                  <a:pt x="75" y="0"/>
                                </a:lnTo>
                                <a:lnTo>
                                  <a:pt x="76" y="1"/>
                                </a:lnTo>
                                <a:lnTo>
                                  <a:pt x="76" y="2"/>
                                </a:lnTo>
                                <a:lnTo>
                                  <a:pt x="77" y="3"/>
                                </a:lnTo>
                                <a:lnTo>
                                  <a:pt x="77" y="5"/>
                                </a:lnTo>
                                <a:lnTo>
                                  <a:pt x="78" y="7"/>
                                </a:lnTo>
                                <a:lnTo>
                                  <a:pt x="78" y="1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72" name="Freeform 166"/>
                        <wps:cNvSpPr>
                          <a:spLocks/>
                        </wps:cNvSpPr>
                        <wps:spPr bwMode="auto">
                          <a:xfrm>
                            <a:off x="300038" y="3332162"/>
                            <a:ext cx="114300" cy="82550"/>
                          </a:xfrm>
                          <a:custGeom>
                            <a:avLst/>
                            <a:gdLst>
                              <a:gd name="T0" fmla="*/ 215 w 215"/>
                              <a:gd name="T1" fmla="*/ 153 h 156"/>
                              <a:gd name="T2" fmla="*/ 213 w 215"/>
                              <a:gd name="T3" fmla="*/ 154 h 156"/>
                              <a:gd name="T4" fmla="*/ 210 w 215"/>
                              <a:gd name="T5" fmla="*/ 155 h 156"/>
                              <a:gd name="T6" fmla="*/ 205 w 215"/>
                              <a:gd name="T7" fmla="*/ 156 h 156"/>
                              <a:gd name="T8" fmla="*/ 197 w 215"/>
                              <a:gd name="T9" fmla="*/ 156 h 156"/>
                              <a:gd name="T10" fmla="*/ 192 w 215"/>
                              <a:gd name="T11" fmla="*/ 155 h 156"/>
                              <a:gd name="T12" fmla="*/ 190 w 215"/>
                              <a:gd name="T13" fmla="*/ 154 h 156"/>
                              <a:gd name="T14" fmla="*/ 187 w 215"/>
                              <a:gd name="T15" fmla="*/ 153 h 156"/>
                              <a:gd name="T16" fmla="*/ 187 w 215"/>
                              <a:gd name="T17" fmla="*/ 64 h 156"/>
                              <a:gd name="T18" fmla="*/ 186 w 215"/>
                              <a:gd name="T19" fmla="*/ 47 h 156"/>
                              <a:gd name="T20" fmla="*/ 181 w 215"/>
                              <a:gd name="T21" fmla="*/ 34 h 156"/>
                              <a:gd name="T22" fmla="*/ 173 w 215"/>
                              <a:gd name="T23" fmla="*/ 26 h 156"/>
                              <a:gd name="T24" fmla="*/ 159 w 215"/>
                              <a:gd name="T25" fmla="*/ 23 h 156"/>
                              <a:gd name="T26" fmla="*/ 141 w 215"/>
                              <a:gd name="T27" fmla="*/ 30 h 156"/>
                              <a:gd name="T28" fmla="*/ 121 w 215"/>
                              <a:gd name="T29" fmla="*/ 50 h 156"/>
                              <a:gd name="T30" fmla="*/ 121 w 215"/>
                              <a:gd name="T31" fmla="*/ 153 h 156"/>
                              <a:gd name="T32" fmla="*/ 120 w 215"/>
                              <a:gd name="T33" fmla="*/ 154 h 156"/>
                              <a:gd name="T34" fmla="*/ 116 w 215"/>
                              <a:gd name="T35" fmla="*/ 155 h 156"/>
                              <a:gd name="T36" fmla="*/ 111 w 215"/>
                              <a:gd name="T37" fmla="*/ 156 h 156"/>
                              <a:gd name="T38" fmla="*/ 104 w 215"/>
                              <a:gd name="T39" fmla="*/ 156 h 156"/>
                              <a:gd name="T40" fmla="*/ 99 w 215"/>
                              <a:gd name="T41" fmla="*/ 155 h 156"/>
                              <a:gd name="T42" fmla="*/ 95 w 215"/>
                              <a:gd name="T43" fmla="*/ 154 h 156"/>
                              <a:gd name="T44" fmla="*/ 94 w 215"/>
                              <a:gd name="T45" fmla="*/ 153 h 156"/>
                              <a:gd name="T46" fmla="*/ 94 w 215"/>
                              <a:gd name="T47" fmla="*/ 64 h 156"/>
                              <a:gd name="T48" fmla="*/ 93 w 215"/>
                              <a:gd name="T49" fmla="*/ 47 h 156"/>
                              <a:gd name="T50" fmla="*/ 88 w 215"/>
                              <a:gd name="T51" fmla="*/ 34 h 156"/>
                              <a:gd name="T52" fmla="*/ 78 w 215"/>
                              <a:gd name="T53" fmla="*/ 26 h 156"/>
                              <a:gd name="T54" fmla="*/ 65 w 215"/>
                              <a:gd name="T55" fmla="*/ 23 h 156"/>
                              <a:gd name="T56" fmla="*/ 47 w 215"/>
                              <a:gd name="T57" fmla="*/ 30 h 156"/>
                              <a:gd name="T58" fmla="*/ 27 w 215"/>
                              <a:gd name="T59" fmla="*/ 50 h 156"/>
                              <a:gd name="T60" fmla="*/ 27 w 215"/>
                              <a:gd name="T61" fmla="*/ 153 h 156"/>
                              <a:gd name="T62" fmla="*/ 26 w 215"/>
                              <a:gd name="T63" fmla="*/ 154 h 156"/>
                              <a:gd name="T64" fmla="*/ 22 w 215"/>
                              <a:gd name="T65" fmla="*/ 155 h 156"/>
                              <a:gd name="T66" fmla="*/ 17 w 215"/>
                              <a:gd name="T67" fmla="*/ 156 h 156"/>
                              <a:gd name="T68" fmla="*/ 10 w 215"/>
                              <a:gd name="T69" fmla="*/ 156 h 156"/>
                              <a:gd name="T70" fmla="*/ 5 w 215"/>
                              <a:gd name="T71" fmla="*/ 155 h 156"/>
                              <a:gd name="T72" fmla="*/ 1 w 215"/>
                              <a:gd name="T73" fmla="*/ 154 h 156"/>
                              <a:gd name="T74" fmla="*/ 0 w 215"/>
                              <a:gd name="T75" fmla="*/ 153 h 156"/>
                              <a:gd name="T76" fmla="*/ 0 w 215"/>
                              <a:gd name="T77" fmla="*/ 7 h 156"/>
                              <a:gd name="T78" fmla="*/ 1 w 215"/>
                              <a:gd name="T79" fmla="*/ 5 h 156"/>
                              <a:gd name="T80" fmla="*/ 3 w 215"/>
                              <a:gd name="T81" fmla="*/ 4 h 156"/>
                              <a:gd name="T82" fmla="*/ 6 w 215"/>
                              <a:gd name="T83" fmla="*/ 2 h 156"/>
                              <a:gd name="T84" fmla="*/ 13 w 215"/>
                              <a:gd name="T85" fmla="*/ 2 h 156"/>
                              <a:gd name="T86" fmla="*/ 19 w 215"/>
                              <a:gd name="T87" fmla="*/ 2 h 156"/>
                              <a:gd name="T88" fmla="*/ 22 w 215"/>
                              <a:gd name="T89" fmla="*/ 4 h 156"/>
                              <a:gd name="T90" fmla="*/ 24 w 215"/>
                              <a:gd name="T91" fmla="*/ 5 h 156"/>
                              <a:gd name="T92" fmla="*/ 25 w 215"/>
                              <a:gd name="T93" fmla="*/ 7 h 156"/>
                              <a:gd name="T94" fmla="*/ 36 w 215"/>
                              <a:gd name="T95" fmla="*/ 14 h 156"/>
                              <a:gd name="T96" fmla="*/ 59 w 215"/>
                              <a:gd name="T97" fmla="*/ 1 h 156"/>
                              <a:gd name="T98" fmla="*/ 80 w 215"/>
                              <a:gd name="T99" fmla="*/ 0 h 156"/>
                              <a:gd name="T100" fmla="*/ 94 w 215"/>
                              <a:gd name="T101" fmla="*/ 5 h 156"/>
                              <a:gd name="T102" fmla="*/ 105 w 215"/>
                              <a:gd name="T103" fmla="*/ 12 h 156"/>
                              <a:gd name="T104" fmla="*/ 112 w 215"/>
                              <a:gd name="T105" fmla="*/ 22 h 156"/>
                              <a:gd name="T106" fmla="*/ 122 w 215"/>
                              <a:gd name="T107" fmla="*/ 21 h 156"/>
                              <a:gd name="T108" fmla="*/ 136 w 215"/>
                              <a:gd name="T109" fmla="*/ 10 h 156"/>
                              <a:gd name="T110" fmla="*/ 148 w 215"/>
                              <a:gd name="T111" fmla="*/ 4 h 156"/>
                              <a:gd name="T112" fmla="*/ 159 w 215"/>
                              <a:gd name="T113" fmla="*/ 0 h 156"/>
                              <a:gd name="T114" fmla="*/ 178 w 215"/>
                              <a:gd name="T115" fmla="*/ 1 h 156"/>
                              <a:gd name="T116" fmla="*/ 197 w 215"/>
                              <a:gd name="T117" fmla="*/ 10 h 156"/>
                              <a:gd name="T118" fmla="*/ 208 w 215"/>
                              <a:gd name="T119" fmla="*/ 27 h 156"/>
                              <a:gd name="T120" fmla="*/ 215 w 215"/>
                              <a:gd name="T121" fmla="*/ 48 h 156"/>
                              <a:gd name="T122" fmla="*/ 215 w 215"/>
                              <a:gd name="T123" fmla="*/ 15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15" h="156">
                                <a:moveTo>
                                  <a:pt x="215" y="151"/>
                                </a:moveTo>
                                <a:lnTo>
                                  <a:pt x="215" y="153"/>
                                </a:lnTo>
                                <a:lnTo>
                                  <a:pt x="213" y="154"/>
                                </a:lnTo>
                                <a:lnTo>
                                  <a:pt x="213" y="154"/>
                                </a:lnTo>
                                <a:lnTo>
                                  <a:pt x="212" y="155"/>
                                </a:lnTo>
                                <a:lnTo>
                                  <a:pt x="210" y="155"/>
                                </a:lnTo>
                                <a:lnTo>
                                  <a:pt x="208" y="156"/>
                                </a:lnTo>
                                <a:lnTo>
                                  <a:pt x="205" y="156"/>
                                </a:lnTo>
                                <a:lnTo>
                                  <a:pt x="201" y="156"/>
                                </a:lnTo>
                                <a:lnTo>
                                  <a:pt x="197" y="156"/>
                                </a:lnTo>
                                <a:lnTo>
                                  <a:pt x="195" y="156"/>
                                </a:lnTo>
                                <a:lnTo>
                                  <a:pt x="192" y="155"/>
                                </a:lnTo>
                                <a:lnTo>
                                  <a:pt x="191" y="155"/>
                                </a:lnTo>
                                <a:lnTo>
                                  <a:pt x="190" y="154"/>
                                </a:lnTo>
                                <a:lnTo>
                                  <a:pt x="189" y="154"/>
                                </a:lnTo>
                                <a:lnTo>
                                  <a:pt x="187" y="153"/>
                                </a:lnTo>
                                <a:lnTo>
                                  <a:pt x="187" y="151"/>
                                </a:lnTo>
                                <a:lnTo>
                                  <a:pt x="187" y="64"/>
                                </a:lnTo>
                                <a:lnTo>
                                  <a:pt x="187" y="55"/>
                                </a:lnTo>
                                <a:lnTo>
                                  <a:pt x="186" y="47"/>
                                </a:lnTo>
                                <a:lnTo>
                                  <a:pt x="185" y="39"/>
                                </a:lnTo>
                                <a:lnTo>
                                  <a:pt x="181" y="34"/>
                                </a:lnTo>
                                <a:lnTo>
                                  <a:pt x="178" y="30"/>
                                </a:lnTo>
                                <a:lnTo>
                                  <a:pt x="173" y="26"/>
                                </a:lnTo>
                                <a:lnTo>
                                  <a:pt x="166" y="23"/>
                                </a:lnTo>
                                <a:lnTo>
                                  <a:pt x="159" y="23"/>
                                </a:lnTo>
                                <a:lnTo>
                                  <a:pt x="150" y="23"/>
                                </a:lnTo>
                                <a:lnTo>
                                  <a:pt x="141" y="30"/>
                                </a:lnTo>
                                <a:lnTo>
                                  <a:pt x="132" y="38"/>
                                </a:lnTo>
                                <a:lnTo>
                                  <a:pt x="121" y="50"/>
                                </a:lnTo>
                                <a:lnTo>
                                  <a:pt x="121" y="151"/>
                                </a:lnTo>
                                <a:lnTo>
                                  <a:pt x="121" y="153"/>
                                </a:lnTo>
                                <a:lnTo>
                                  <a:pt x="120" y="154"/>
                                </a:lnTo>
                                <a:lnTo>
                                  <a:pt x="120" y="154"/>
                                </a:lnTo>
                                <a:lnTo>
                                  <a:pt x="117" y="155"/>
                                </a:lnTo>
                                <a:lnTo>
                                  <a:pt x="116" y="155"/>
                                </a:lnTo>
                                <a:lnTo>
                                  <a:pt x="114" y="156"/>
                                </a:lnTo>
                                <a:lnTo>
                                  <a:pt x="111" y="156"/>
                                </a:lnTo>
                                <a:lnTo>
                                  <a:pt x="107" y="156"/>
                                </a:lnTo>
                                <a:lnTo>
                                  <a:pt x="104" y="156"/>
                                </a:lnTo>
                                <a:lnTo>
                                  <a:pt x="101" y="156"/>
                                </a:lnTo>
                                <a:lnTo>
                                  <a:pt x="99" y="155"/>
                                </a:lnTo>
                                <a:lnTo>
                                  <a:pt x="96" y="155"/>
                                </a:lnTo>
                                <a:lnTo>
                                  <a:pt x="95" y="154"/>
                                </a:lnTo>
                                <a:lnTo>
                                  <a:pt x="95" y="154"/>
                                </a:lnTo>
                                <a:lnTo>
                                  <a:pt x="94" y="153"/>
                                </a:lnTo>
                                <a:lnTo>
                                  <a:pt x="94" y="151"/>
                                </a:lnTo>
                                <a:lnTo>
                                  <a:pt x="94" y="64"/>
                                </a:lnTo>
                                <a:lnTo>
                                  <a:pt x="94" y="55"/>
                                </a:lnTo>
                                <a:lnTo>
                                  <a:pt x="93" y="47"/>
                                </a:lnTo>
                                <a:lnTo>
                                  <a:pt x="90" y="39"/>
                                </a:lnTo>
                                <a:lnTo>
                                  <a:pt x="88" y="34"/>
                                </a:lnTo>
                                <a:lnTo>
                                  <a:pt x="83" y="30"/>
                                </a:lnTo>
                                <a:lnTo>
                                  <a:pt x="78" y="26"/>
                                </a:lnTo>
                                <a:lnTo>
                                  <a:pt x="73" y="23"/>
                                </a:lnTo>
                                <a:lnTo>
                                  <a:pt x="65" y="23"/>
                                </a:lnTo>
                                <a:lnTo>
                                  <a:pt x="57" y="23"/>
                                </a:lnTo>
                                <a:lnTo>
                                  <a:pt x="47" y="30"/>
                                </a:lnTo>
                                <a:lnTo>
                                  <a:pt x="37" y="38"/>
                                </a:lnTo>
                                <a:lnTo>
                                  <a:pt x="27" y="50"/>
                                </a:lnTo>
                                <a:lnTo>
                                  <a:pt x="27" y="151"/>
                                </a:lnTo>
                                <a:lnTo>
                                  <a:pt x="27" y="153"/>
                                </a:lnTo>
                                <a:lnTo>
                                  <a:pt x="26" y="154"/>
                                </a:lnTo>
                                <a:lnTo>
                                  <a:pt x="26" y="154"/>
                                </a:lnTo>
                                <a:lnTo>
                                  <a:pt x="24" y="155"/>
                                </a:lnTo>
                                <a:lnTo>
                                  <a:pt x="22" y="155"/>
                                </a:lnTo>
                                <a:lnTo>
                                  <a:pt x="20" y="156"/>
                                </a:lnTo>
                                <a:lnTo>
                                  <a:pt x="17" y="156"/>
                                </a:lnTo>
                                <a:lnTo>
                                  <a:pt x="14" y="156"/>
                                </a:lnTo>
                                <a:lnTo>
                                  <a:pt x="10" y="156"/>
                                </a:lnTo>
                                <a:lnTo>
                                  <a:pt x="8" y="156"/>
                                </a:lnTo>
                                <a:lnTo>
                                  <a:pt x="5" y="155"/>
                                </a:lnTo>
                                <a:lnTo>
                                  <a:pt x="3" y="155"/>
                                </a:lnTo>
                                <a:lnTo>
                                  <a:pt x="1" y="154"/>
                                </a:lnTo>
                                <a:lnTo>
                                  <a:pt x="1" y="154"/>
                                </a:lnTo>
                                <a:lnTo>
                                  <a:pt x="0" y="153"/>
                                </a:lnTo>
                                <a:lnTo>
                                  <a:pt x="0" y="151"/>
                                </a:lnTo>
                                <a:lnTo>
                                  <a:pt x="0" y="7"/>
                                </a:lnTo>
                                <a:lnTo>
                                  <a:pt x="0" y="6"/>
                                </a:lnTo>
                                <a:lnTo>
                                  <a:pt x="1" y="5"/>
                                </a:lnTo>
                                <a:lnTo>
                                  <a:pt x="1" y="4"/>
                                </a:lnTo>
                                <a:lnTo>
                                  <a:pt x="3" y="4"/>
                                </a:lnTo>
                                <a:lnTo>
                                  <a:pt x="4" y="2"/>
                                </a:lnTo>
                                <a:lnTo>
                                  <a:pt x="6" y="2"/>
                                </a:lnTo>
                                <a:lnTo>
                                  <a:pt x="9" y="2"/>
                                </a:lnTo>
                                <a:lnTo>
                                  <a:pt x="13" y="2"/>
                                </a:lnTo>
                                <a:lnTo>
                                  <a:pt x="16" y="2"/>
                                </a:lnTo>
                                <a:lnTo>
                                  <a:pt x="19" y="2"/>
                                </a:lnTo>
                                <a:lnTo>
                                  <a:pt x="20" y="2"/>
                                </a:lnTo>
                                <a:lnTo>
                                  <a:pt x="22" y="4"/>
                                </a:lnTo>
                                <a:lnTo>
                                  <a:pt x="24" y="4"/>
                                </a:lnTo>
                                <a:lnTo>
                                  <a:pt x="24" y="5"/>
                                </a:lnTo>
                                <a:lnTo>
                                  <a:pt x="24" y="6"/>
                                </a:lnTo>
                                <a:lnTo>
                                  <a:pt x="25" y="7"/>
                                </a:lnTo>
                                <a:lnTo>
                                  <a:pt x="25" y="26"/>
                                </a:lnTo>
                                <a:lnTo>
                                  <a:pt x="36" y="14"/>
                                </a:lnTo>
                                <a:lnTo>
                                  <a:pt x="48" y="6"/>
                                </a:lnTo>
                                <a:lnTo>
                                  <a:pt x="59" y="1"/>
                                </a:lnTo>
                                <a:lnTo>
                                  <a:pt x="72" y="0"/>
                                </a:lnTo>
                                <a:lnTo>
                                  <a:pt x="80" y="0"/>
                                </a:lnTo>
                                <a:lnTo>
                                  <a:pt x="88" y="2"/>
                                </a:lnTo>
                                <a:lnTo>
                                  <a:pt x="94" y="5"/>
                                </a:lnTo>
                                <a:lnTo>
                                  <a:pt x="100" y="7"/>
                                </a:lnTo>
                                <a:lnTo>
                                  <a:pt x="105" y="12"/>
                                </a:lnTo>
                                <a:lnTo>
                                  <a:pt x="109" y="17"/>
                                </a:lnTo>
                                <a:lnTo>
                                  <a:pt x="112" y="22"/>
                                </a:lnTo>
                                <a:lnTo>
                                  <a:pt x="116" y="28"/>
                                </a:lnTo>
                                <a:lnTo>
                                  <a:pt x="122" y="21"/>
                                </a:lnTo>
                                <a:lnTo>
                                  <a:pt x="130" y="15"/>
                                </a:lnTo>
                                <a:lnTo>
                                  <a:pt x="136" y="10"/>
                                </a:lnTo>
                                <a:lnTo>
                                  <a:pt x="142" y="6"/>
                                </a:lnTo>
                                <a:lnTo>
                                  <a:pt x="148" y="4"/>
                                </a:lnTo>
                                <a:lnTo>
                                  <a:pt x="153" y="1"/>
                                </a:lnTo>
                                <a:lnTo>
                                  <a:pt x="159" y="0"/>
                                </a:lnTo>
                                <a:lnTo>
                                  <a:pt x="165" y="0"/>
                                </a:lnTo>
                                <a:lnTo>
                                  <a:pt x="178" y="1"/>
                                </a:lnTo>
                                <a:lnTo>
                                  <a:pt x="189" y="5"/>
                                </a:lnTo>
                                <a:lnTo>
                                  <a:pt x="197" y="10"/>
                                </a:lnTo>
                                <a:lnTo>
                                  <a:pt x="203" y="18"/>
                                </a:lnTo>
                                <a:lnTo>
                                  <a:pt x="208" y="27"/>
                                </a:lnTo>
                                <a:lnTo>
                                  <a:pt x="212" y="37"/>
                                </a:lnTo>
                                <a:lnTo>
                                  <a:pt x="215" y="48"/>
                                </a:lnTo>
                                <a:lnTo>
                                  <a:pt x="215" y="60"/>
                                </a:lnTo>
                                <a:lnTo>
                                  <a:pt x="215"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73" name="Freeform 167"/>
                        <wps:cNvSpPr>
                          <a:spLocks noEditPoints="1"/>
                        </wps:cNvSpPr>
                        <wps:spPr bwMode="auto">
                          <a:xfrm>
                            <a:off x="438150" y="3300412"/>
                            <a:ext cx="15875" cy="114300"/>
                          </a:xfrm>
                          <a:custGeom>
                            <a:avLst/>
                            <a:gdLst>
                              <a:gd name="T0" fmla="*/ 30 w 32"/>
                              <a:gd name="T1" fmla="*/ 209 h 214"/>
                              <a:gd name="T2" fmla="*/ 30 w 32"/>
                              <a:gd name="T3" fmla="*/ 211 h 214"/>
                              <a:gd name="T4" fmla="*/ 28 w 32"/>
                              <a:gd name="T5" fmla="*/ 212 h 214"/>
                              <a:gd name="T6" fmla="*/ 28 w 32"/>
                              <a:gd name="T7" fmla="*/ 212 h 214"/>
                              <a:gd name="T8" fmla="*/ 26 w 32"/>
                              <a:gd name="T9" fmla="*/ 213 h 214"/>
                              <a:gd name="T10" fmla="*/ 25 w 32"/>
                              <a:gd name="T11" fmla="*/ 213 h 214"/>
                              <a:gd name="T12" fmla="*/ 22 w 32"/>
                              <a:gd name="T13" fmla="*/ 214 h 214"/>
                              <a:gd name="T14" fmla="*/ 20 w 32"/>
                              <a:gd name="T15" fmla="*/ 214 h 214"/>
                              <a:gd name="T16" fmla="*/ 16 w 32"/>
                              <a:gd name="T17" fmla="*/ 214 h 214"/>
                              <a:gd name="T18" fmla="*/ 12 w 32"/>
                              <a:gd name="T19" fmla="*/ 214 h 214"/>
                              <a:gd name="T20" fmla="*/ 10 w 32"/>
                              <a:gd name="T21" fmla="*/ 214 h 214"/>
                              <a:gd name="T22" fmla="*/ 7 w 32"/>
                              <a:gd name="T23" fmla="*/ 213 h 214"/>
                              <a:gd name="T24" fmla="*/ 5 w 32"/>
                              <a:gd name="T25" fmla="*/ 213 h 214"/>
                              <a:gd name="T26" fmla="*/ 4 w 32"/>
                              <a:gd name="T27" fmla="*/ 212 h 214"/>
                              <a:gd name="T28" fmla="*/ 4 w 32"/>
                              <a:gd name="T29" fmla="*/ 212 h 214"/>
                              <a:gd name="T30" fmla="*/ 3 w 32"/>
                              <a:gd name="T31" fmla="*/ 211 h 214"/>
                              <a:gd name="T32" fmla="*/ 3 w 32"/>
                              <a:gd name="T33" fmla="*/ 209 h 214"/>
                              <a:gd name="T34" fmla="*/ 3 w 32"/>
                              <a:gd name="T35" fmla="*/ 65 h 214"/>
                              <a:gd name="T36" fmla="*/ 3 w 32"/>
                              <a:gd name="T37" fmla="*/ 64 h 214"/>
                              <a:gd name="T38" fmla="*/ 4 w 32"/>
                              <a:gd name="T39" fmla="*/ 63 h 214"/>
                              <a:gd name="T40" fmla="*/ 4 w 32"/>
                              <a:gd name="T41" fmla="*/ 62 h 214"/>
                              <a:gd name="T42" fmla="*/ 5 w 32"/>
                              <a:gd name="T43" fmla="*/ 62 h 214"/>
                              <a:gd name="T44" fmla="*/ 7 w 32"/>
                              <a:gd name="T45" fmla="*/ 60 h 214"/>
                              <a:gd name="T46" fmla="*/ 10 w 32"/>
                              <a:gd name="T47" fmla="*/ 60 h 214"/>
                              <a:gd name="T48" fmla="*/ 12 w 32"/>
                              <a:gd name="T49" fmla="*/ 60 h 214"/>
                              <a:gd name="T50" fmla="*/ 16 w 32"/>
                              <a:gd name="T51" fmla="*/ 60 h 214"/>
                              <a:gd name="T52" fmla="*/ 20 w 32"/>
                              <a:gd name="T53" fmla="*/ 60 h 214"/>
                              <a:gd name="T54" fmla="*/ 22 w 32"/>
                              <a:gd name="T55" fmla="*/ 60 h 214"/>
                              <a:gd name="T56" fmla="*/ 25 w 32"/>
                              <a:gd name="T57" fmla="*/ 60 h 214"/>
                              <a:gd name="T58" fmla="*/ 26 w 32"/>
                              <a:gd name="T59" fmla="*/ 62 h 214"/>
                              <a:gd name="T60" fmla="*/ 28 w 32"/>
                              <a:gd name="T61" fmla="*/ 62 h 214"/>
                              <a:gd name="T62" fmla="*/ 28 w 32"/>
                              <a:gd name="T63" fmla="*/ 63 h 214"/>
                              <a:gd name="T64" fmla="*/ 30 w 32"/>
                              <a:gd name="T65" fmla="*/ 64 h 214"/>
                              <a:gd name="T66" fmla="*/ 30 w 32"/>
                              <a:gd name="T67" fmla="*/ 65 h 214"/>
                              <a:gd name="T68" fmla="*/ 30 w 32"/>
                              <a:gd name="T69" fmla="*/ 209 h 214"/>
                              <a:gd name="T70" fmla="*/ 32 w 32"/>
                              <a:gd name="T71" fmla="*/ 16 h 214"/>
                              <a:gd name="T72" fmla="*/ 32 w 32"/>
                              <a:gd name="T73" fmla="*/ 25 h 214"/>
                              <a:gd name="T74" fmla="*/ 28 w 32"/>
                              <a:gd name="T75" fmla="*/ 28 h 214"/>
                              <a:gd name="T76" fmla="*/ 25 w 32"/>
                              <a:gd name="T77" fmla="*/ 32 h 214"/>
                              <a:gd name="T78" fmla="*/ 16 w 32"/>
                              <a:gd name="T79" fmla="*/ 32 h 214"/>
                              <a:gd name="T80" fmla="*/ 7 w 32"/>
                              <a:gd name="T81" fmla="*/ 32 h 214"/>
                              <a:gd name="T82" fmla="*/ 3 w 32"/>
                              <a:gd name="T83" fmla="*/ 30 h 214"/>
                              <a:gd name="T84" fmla="*/ 0 w 32"/>
                              <a:gd name="T85" fmla="*/ 25 h 214"/>
                              <a:gd name="T86" fmla="*/ 0 w 32"/>
                              <a:gd name="T87" fmla="*/ 16 h 214"/>
                              <a:gd name="T88" fmla="*/ 0 w 32"/>
                              <a:gd name="T89" fmla="*/ 9 h 214"/>
                              <a:gd name="T90" fmla="*/ 3 w 32"/>
                              <a:gd name="T91" fmla="*/ 4 h 214"/>
                              <a:gd name="T92" fmla="*/ 7 w 32"/>
                              <a:gd name="T93" fmla="*/ 1 h 214"/>
                              <a:gd name="T94" fmla="*/ 16 w 32"/>
                              <a:gd name="T95" fmla="*/ 0 h 214"/>
                              <a:gd name="T96" fmla="*/ 25 w 32"/>
                              <a:gd name="T97" fmla="*/ 1 h 214"/>
                              <a:gd name="T98" fmla="*/ 28 w 32"/>
                              <a:gd name="T99" fmla="*/ 4 h 214"/>
                              <a:gd name="T100" fmla="*/ 32 w 32"/>
                              <a:gd name="T101" fmla="*/ 9 h 214"/>
                              <a:gd name="T102" fmla="*/ 32 w 32"/>
                              <a:gd name="T103" fmla="*/ 16 h 2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32" h="214">
                                <a:moveTo>
                                  <a:pt x="30" y="209"/>
                                </a:moveTo>
                                <a:lnTo>
                                  <a:pt x="30" y="211"/>
                                </a:lnTo>
                                <a:lnTo>
                                  <a:pt x="28" y="212"/>
                                </a:lnTo>
                                <a:lnTo>
                                  <a:pt x="28" y="212"/>
                                </a:lnTo>
                                <a:lnTo>
                                  <a:pt x="26" y="213"/>
                                </a:lnTo>
                                <a:lnTo>
                                  <a:pt x="25" y="213"/>
                                </a:lnTo>
                                <a:lnTo>
                                  <a:pt x="22" y="214"/>
                                </a:lnTo>
                                <a:lnTo>
                                  <a:pt x="20" y="214"/>
                                </a:lnTo>
                                <a:lnTo>
                                  <a:pt x="16" y="214"/>
                                </a:lnTo>
                                <a:lnTo>
                                  <a:pt x="12" y="214"/>
                                </a:lnTo>
                                <a:lnTo>
                                  <a:pt x="10" y="214"/>
                                </a:lnTo>
                                <a:lnTo>
                                  <a:pt x="7" y="213"/>
                                </a:lnTo>
                                <a:lnTo>
                                  <a:pt x="5" y="213"/>
                                </a:lnTo>
                                <a:lnTo>
                                  <a:pt x="4" y="212"/>
                                </a:lnTo>
                                <a:lnTo>
                                  <a:pt x="4" y="212"/>
                                </a:lnTo>
                                <a:lnTo>
                                  <a:pt x="3" y="211"/>
                                </a:lnTo>
                                <a:lnTo>
                                  <a:pt x="3" y="209"/>
                                </a:lnTo>
                                <a:lnTo>
                                  <a:pt x="3" y="65"/>
                                </a:lnTo>
                                <a:lnTo>
                                  <a:pt x="3" y="64"/>
                                </a:lnTo>
                                <a:lnTo>
                                  <a:pt x="4" y="63"/>
                                </a:lnTo>
                                <a:lnTo>
                                  <a:pt x="4" y="62"/>
                                </a:lnTo>
                                <a:lnTo>
                                  <a:pt x="5" y="62"/>
                                </a:lnTo>
                                <a:lnTo>
                                  <a:pt x="7" y="60"/>
                                </a:lnTo>
                                <a:lnTo>
                                  <a:pt x="10" y="60"/>
                                </a:lnTo>
                                <a:lnTo>
                                  <a:pt x="12" y="60"/>
                                </a:lnTo>
                                <a:lnTo>
                                  <a:pt x="16" y="60"/>
                                </a:lnTo>
                                <a:lnTo>
                                  <a:pt x="20" y="60"/>
                                </a:lnTo>
                                <a:lnTo>
                                  <a:pt x="22" y="60"/>
                                </a:lnTo>
                                <a:lnTo>
                                  <a:pt x="25" y="60"/>
                                </a:lnTo>
                                <a:lnTo>
                                  <a:pt x="26" y="62"/>
                                </a:lnTo>
                                <a:lnTo>
                                  <a:pt x="28" y="62"/>
                                </a:lnTo>
                                <a:lnTo>
                                  <a:pt x="28" y="63"/>
                                </a:lnTo>
                                <a:lnTo>
                                  <a:pt x="30" y="64"/>
                                </a:lnTo>
                                <a:lnTo>
                                  <a:pt x="30" y="65"/>
                                </a:lnTo>
                                <a:lnTo>
                                  <a:pt x="30" y="209"/>
                                </a:lnTo>
                                <a:close/>
                                <a:moveTo>
                                  <a:pt x="32" y="16"/>
                                </a:moveTo>
                                <a:lnTo>
                                  <a:pt x="32" y="25"/>
                                </a:lnTo>
                                <a:lnTo>
                                  <a:pt x="28" y="28"/>
                                </a:lnTo>
                                <a:lnTo>
                                  <a:pt x="25" y="32"/>
                                </a:lnTo>
                                <a:lnTo>
                                  <a:pt x="16" y="32"/>
                                </a:lnTo>
                                <a:lnTo>
                                  <a:pt x="7" y="32"/>
                                </a:lnTo>
                                <a:lnTo>
                                  <a:pt x="3" y="30"/>
                                </a:lnTo>
                                <a:lnTo>
                                  <a:pt x="0" y="25"/>
                                </a:lnTo>
                                <a:lnTo>
                                  <a:pt x="0" y="16"/>
                                </a:lnTo>
                                <a:lnTo>
                                  <a:pt x="0" y="9"/>
                                </a:lnTo>
                                <a:lnTo>
                                  <a:pt x="3" y="4"/>
                                </a:lnTo>
                                <a:lnTo>
                                  <a:pt x="7" y="1"/>
                                </a:lnTo>
                                <a:lnTo>
                                  <a:pt x="16" y="0"/>
                                </a:lnTo>
                                <a:lnTo>
                                  <a:pt x="25" y="1"/>
                                </a:lnTo>
                                <a:lnTo>
                                  <a:pt x="28" y="4"/>
                                </a:lnTo>
                                <a:lnTo>
                                  <a:pt x="32" y="9"/>
                                </a:lnTo>
                                <a:lnTo>
                                  <a:pt x="32"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74" name="Freeform 168"/>
                        <wps:cNvSpPr>
                          <a:spLocks/>
                        </wps:cNvSpPr>
                        <wps:spPr bwMode="auto">
                          <a:xfrm>
                            <a:off x="479425" y="3332162"/>
                            <a:ext cx="65088" cy="82550"/>
                          </a:xfrm>
                          <a:custGeom>
                            <a:avLst/>
                            <a:gdLst>
                              <a:gd name="T0" fmla="*/ 123 w 124"/>
                              <a:gd name="T1" fmla="*/ 153 h 156"/>
                              <a:gd name="T2" fmla="*/ 122 w 124"/>
                              <a:gd name="T3" fmla="*/ 154 h 156"/>
                              <a:gd name="T4" fmla="*/ 119 w 124"/>
                              <a:gd name="T5" fmla="*/ 155 h 156"/>
                              <a:gd name="T6" fmla="*/ 114 w 124"/>
                              <a:gd name="T7" fmla="*/ 156 h 156"/>
                              <a:gd name="T8" fmla="*/ 107 w 124"/>
                              <a:gd name="T9" fmla="*/ 156 h 156"/>
                              <a:gd name="T10" fmla="*/ 102 w 124"/>
                              <a:gd name="T11" fmla="*/ 155 h 156"/>
                              <a:gd name="T12" fmla="*/ 98 w 124"/>
                              <a:gd name="T13" fmla="*/ 154 h 156"/>
                              <a:gd name="T14" fmla="*/ 97 w 124"/>
                              <a:gd name="T15" fmla="*/ 153 h 156"/>
                              <a:gd name="T16" fmla="*/ 97 w 124"/>
                              <a:gd name="T17" fmla="*/ 66 h 156"/>
                              <a:gd name="T18" fmla="*/ 96 w 124"/>
                              <a:gd name="T19" fmla="*/ 47 h 156"/>
                              <a:gd name="T20" fmla="*/ 90 w 124"/>
                              <a:gd name="T21" fmla="*/ 34 h 156"/>
                              <a:gd name="T22" fmla="*/ 80 w 124"/>
                              <a:gd name="T23" fmla="*/ 26 h 156"/>
                              <a:gd name="T24" fmla="*/ 66 w 124"/>
                              <a:gd name="T25" fmla="*/ 23 h 156"/>
                              <a:gd name="T26" fmla="*/ 47 w 124"/>
                              <a:gd name="T27" fmla="*/ 30 h 156"/>
                              <a:gd name="T28" fmla="*/ 26 w 124"/>
                              <a:gd name="T29" fmla="*/ 50 h 156"/>
                              <a:gd name="T30" fmla="*/ 26 w 124"/>
                              <a:gd name="T31" fmla="*/ 153 h 156"/>
                              <a:gd name="T32" fmla="*/ 25 w 124"/>
                              <a:gd name="T33" fmla="*/ 154 h 156"/>
                              <a:gd name="T34" fmla="*/ 22 w 124"/>
                              <a:gd name="T35" fmla="*/ 155 h 156"/>
                              <a:gd name="T36" fmla="*/ 16 w 124"/>
                              <a:gd name="T37" fmla="*/ 156 h 156"/>
                              <a:gd name="T38" fmla="*/ 9 w 124"/>
                              <a:gd name="T39" fmla="*/ 156 h 156"/>
                              <a:gd name="T40" fmla="*/ 4 w 124"/>
                              <a:gd name="T41" fmla="*/ 155 h 156"/>
                              <a:gd name="T42" fmla="*/ 1 w 124"/>
                              <a:gd name="T43" fmla="*/ 154 h 156"/>
                              <a:gd name="T44" fmla="*/ 0 w 124"/>
                              <a:gd name="T45" fmla="*/ 153 h 156"/>
                              <a:gd name="T46" fmla="*/ 0 w 124"/>
                              <a:gd name="T47" fmla="*/ 7 h 156"/>
                              <a:gd name="T48" fmla="*/ 0 w 124"/>
                              <a:gd name="T49" fmla="*/ 5 h 156"/>
                              <a:gd name="T50" fmla="*/ 2 w 124"/>
                              <a:gd name="T51" fmla="*/ 4 h 156"/>
                              <a:gd name="T52" fmla="*/ 6 w 124"/>
                              <a:gd name="T53" fmla="*/ 2 h 156"/>
                              <a:gd name="T54" fmla="*/ 11 w 124"/>
                              <a:gd name="T55" fmla="*/ 2 h 156"/>
                              <a:gd name="T56" fmla="*/ 17 w 124"/>
                              <a:gd name="T57" fmla="*/ 2 h 156"/>
                              <a:gd name="T58" fmla="*/ 21 w 124"/>
                              <a:gd name="T59" fmla="*/ 4 h 156"/>
                              <a:gd name="T60" fmla="*/ 23 w 124"/>
                              <a:gd name="T61" fmla="*/ 5 h 156"/>
                              <a:gd name="T62" fmla="*/ 23 w 124"/>
                              <a:gd name="T63" fmla="*/ 7 h 156"/>
                              <a:gd name="T64" fmla="*/ 36 w 124"/>
                              <a:gd name="T65" fmla="*/ 14 h 156"/>
                              <a:gd name="T66" fmla="*/ 60 w 124"/>
                              <a:gd name="T67" fmla="*/ 1 h 156"/>
                              <a:gd name="T68" fmla="*/ 86 w 124"/>
                              <a:gd name="T69" fmla="*/ 1 h 156"/>
                              <a:gd name="T70" fmla="*/ 106 w 124"/>
                              <a:gd name="T71" fmla="*/ 10 h 156"/>
                              <a:gd name="T72" fmla="*/ 118 w 124"/>
                              <a:gd name="T73" fmla="*/ 27 h 156"/>
                              <a:gd name="T74" fmla="*/ 123 w 124"/>
                              <a:gd name="T75" fmla="*/ 49 h 156"/>
                              <a:gd name="T76" fmla="*/ 124 w 124"/>
                              <a:gd name="T77" fmla="*/ 15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4" h="156">
                                <a:moveTo>
                                  <a:pt x="124" y="151"/>
                                </a:moveTo>
                                <a:lnTo>
                                  <a:pt x="123" y="153"/>
                                </a:lnTo>
                                <a:lnTo>
                                  <a:pt x="123" y="154"/>
                                </a:lnTo>
                                <a:lnTo>
                                  <a:pt x="122" y="154"/>
                                </a:lnTo>
                                <a:lnTo>
                                  <a:pt x="121" y="155"/>
                                </a:lnTo>
                                <a:lnTo>
                                  <a:pt x="119" y="155"/>
                                </a:lnTo>
                                <a:lnTo>
                                  <a:pt x="117" y="156"/>
                                </a:lnTo>
                                <a:lnTo>
                                  <a:pt x="114" y="156"/>
                                </a:lnTo>
                                <a:lnTo>
                                  <a:pt x="111" y="156"/>
                                </a:lnTo>
                                <a:lnTo>
                                  <a:pt x="107" y="156"/>
                                </a:lnTo>
                                <a:lnTo>
                                  <a:pt x="105" y="156"/>
                                </a:lnTo>
                                <a:lnTo>
                                  <a:pt x="102" y="155"/>
                                </a:lnTo>
                                <a:lnTo>
                                  <a:pt x="100" y="155"/>
                                </a:lnTo>
                                <a:lnTo>
                                  <a:pt x="98" y="154"/>
                                </a:lnTo>
                                <a:lnTo>
                                  <a:pt x="98" y="154"/>
                                </a:lnTo>
                                <a:lnTo>
                                  <a:pt x="97" y="153"/>
                                </a:lnTo>
                                <a:lnTo>
                                  <a:pt x="97" y="151"/>
                                </a:lnTo>
                                <a:lnTo>
                                  <a:pt x="97" y="66"/>
                                </a:lnTo>
                                <a:lnTo>
                                  <a:pt x="97" y="55"/>
                                </a:lnTo>
                                <a:lnTo>
                                  <a:pt x="96" y="47"/>
                                </a:lnTo>
                                <a:lnTo>
                                  <a:pt x="94" y="39"/>
                                </a:lnTo>
                                <a:lnTo>
                                  <a:pt x="90" y="34"/>
                                </a:lnTo>
                                <a:lnTo>
                                  <a:pt x="86" y="30"/>
                                </a:lnTo>
                                <a:lnTo>
                                  <a:pt x="80" y="26"/>
                                </a:lnTo>
                                <a:lnTo>
                                  <a:pt x="74" y="23"/>
                                </a:lnTo>
                                <a:lnTo>
                                  <a:pt x="66" y="23"/>
                                </a:lnTo>
                                <a:lnTo>
                                  <a:pt x="57" y="23"/>
                                </a:lnTo>
                                <a:lnTo>
                                  <a:pt x="47" y="30"/>
                                </a:lnTo>
                                <a:lnTo>
                                  <a:pt x="37" y="38"/>
                                </a:lnTo>
                                <a:lnTo>
                                  <a:pt x="26" y="50"/>
                                </a:lnTo>
                                <a:lnTo>
                                  <a:pt x="26" y="151"/>
                                </a:lnTo>
                                <a:lnTo>
                                  <a:pt x="26" y="153"/>
                                </a:lnTo>
                                <a:lnTo>
                                  <a:pt x="26" y="154"/>
                                </a:lnTo>
                                <a:lnTo>
                                  <a:pt x="25" y="154"/>
                                </a:lnTo>
                                <a:lnTo>
                                  <a:pt x="23" y="155"/>
                                </a:lnTo>
                                <a:lnTo>
                                  <a:pt x="22" y="155"/>
                                </a:lnTo>
                                <a:lnTo>
                                  <a:pt x="20" y="156"/>
                                </a:lnTo>
                                <a:lnTo>
                                  <a:pt x="16" y="156"/>
                                </a:lnTo>
                                <a:lnTo>
                                  <a:pt x="12" y="156"/>
                                </a:lnTo>
                                <a:lnTo>
                                  <a:pt x="9" y="156"/>
                                </a:lnTo>
                                <a:lnTo>
                                  <a:pt x="6" y="156"/>
                                </a:lnTo>
                                <a:lnTo>
                                  <a:pt x="4" y="155"/>
                                </a:lnTo>
                                <a:lnTo>
                                  <a:pt x="2" y="155"/>
                                </a:lnTo>
                                <a:lnTo>
                                  <a:pt x="1" y="154"/>
                                </a:lnTo>
                                <a:lnTo>
                                  <a:pt x="0" y="154"/>
                                </a:lnTo>
                                <a:lnTo>
                                  <a:pt x="0" y="153"/>
                                </a:lnTo>
                                <a:lnTo>
                                  <a:pt x="0" y="151"/>
                                </a:lnTo>
                                <a:lnTo>
                                  <a:pt x="0" y="7"/>
                                </a:lnTo>
                                <a:lnTo>
                                  <a:pt x="0" y="6"/>
                                </a:lnTo>
                                <a:lnTo>
                                  <a:pt x="0" y="5"/>
                                </a:lnTo>
                                <a:lnTo>
                                  <a:pt x="1" y="4"/>
                                </a:lnTo>
                                <a:lnTo>
                                  <a:pt x="2" y="4"/>
                                </a:lnTo>
                                <a:lnTo>
                                  <a:pt x="4" y="2"/>
                                </a:lnTo>
                                <a:lnTo>
                                  <a:pt x="6" y="2"/>
                                </a:lnTo>
                                <a:lnTo>
                                  <a:pt x="9" y="2"/>
                                </a:lnTo>
                                <a:lnTo>
                                  <a:pt x="11" y="2"/>
                                </a:lnTo>
                                <a:lnTo>
                                  <a:pt x="15" y="2"/>
                                </a:lnTo>
                                <a:lnTo>
                                  <a:pt x="17" y="2"/>
                                </a:lnTo>
                                <a:lnTo>
                                  <a:pt x="20" y="2"/>
                                </a:lnTo>
                                <a:lnTo>
                                  <a:pt x="21" y="4"/>
                                </a:lnTo>
                                <a:lnTo>
                                  <a:pt x="22" y="4"/>
                                </a:lnTo>
                                <a:lnTo>
                                  <a:pt x="23" y="5"/>
                                </a:lnTo>
                                <a:lnTo>
                                  <a:pt x="23" y="6"/>
                                </a:lnTo>
                                <a:lnTo>
                                  <a:pt x="23" y="7"/>
                                </a:lnTo>
                                <a:lnTo>
                                  <a:pt x="23" y="26"/>
                                </a:lnTo>
                                <a:lnTo>
                                  <a:pt x="36" y="14"/>
                                </a:lnTo>
                                <a:lnTo>
                                  <a:pt x="48" y="6"/>
                                </a:lnTo>
                                <a:lnTo>
                                  <a:pt x="60" y="1"/>
                                </a:lnTo>
                                <a:lnTo>
                                  <a:pt x="73" y="0"/>
                                </a:lnTo>
                                <a:lnTo>
                                  <a:pt x="86" y="1"/>
                                </a:lnTo>
                                <a:lnTo>
                                  <a:pt x="96" y="5"/>
                                </a:lnTo>
                                <a:lnTo>
                                  <a:pt x="106" y="10"/>
                                </a:lnTo>
                                <a:lnTo>
                                  <a:pt x="112" y="18"/>
                                </a:lnTo>
                                <a:lnTo>
                                  <a:pt x="118" y="27"/>
                                </a:lnTo>
                                <a:lnTo>
                                  <a:pt x="121" y="37"/>
                                </a:lnTo>
                                <a:lnTo>
                                  <a:pt x="123" y="49"/>
                                </a:lnTo>
                                <a:lnTo>
                                  <a:pt x="124" y="63"/>
                                </a:lnTo>
                                <a:lnTo>
                                  <a:pt x="124"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75" name="Freeform 169"/>
                        <wps:cNvSpPr>
                          <a:spLocks noEditPoints="1"/>
                        </wps:cNvSpPr>
                        <wps:spPr bwMode="auto">
                          <a:xfrm>
                            <a:off x="568325" y="3300412"/>
                            <a:ext cx="17463" cy="114300"/>
                          </a:xfrm>
                          <a:custGeom>
                            <a:avLst/>
                            <a:gdLst>
                              <a:gd name="T0" fmla="*/ 29 w 33"/>
                              <a:gd name="T1" fmla="*/ 209 h 214"/>
                              <a:gd name="T2" fmla="*/ 29 w 33"/>
                              <a:gd name="T3" fmla="*/ 211 h 214"/>
                              <a:gd name="T4" fmla="*/ 29 w 33"/>
                              <a:gd name="T5" fmla="*/ 212 h 214"/>
                              <a:gd name="T6" fmla="*/ 28 w 33"/>
                              <a:gd name="T7" fmla="*/ 212 h 214"/>
                              <a:gd name="T8" fmla="*/ 27 w 33"/>
                              <a:gd name="T9" fmla="*/ 213 h 214"/>
                              <a:gd name="T10" fmla="*/ 26 w 33"/>
                              <a:gd name="T11" fmla="*/ 213 h 214"/>
                              <a:gd name="T12" fmla="*/ 23 w 33"/>
                              <a:gd name="T13" fmla="*/ 214 h 214"/>
                              <a:gd name="T14" fmla="*/ 19 w 33"/>
                              <a:gd name="T15" fmla="*/ 214 h 214"/>
                              <a:gd name="T16" fmla="*/ 16 w 33"/>
                              <a:gd name="T17" fmla="*/ 214 h 214"/>
                              <a:gd name="T18" fmla="*/ 12 w 33"/>
                              <a:gd name="T19" fmla="*/ 214 h 214"/>
                              <a:gd name="T20" fmla="*/ 10 w 33"/>
                              <a:gd name="T21" fmla="*/ 214 h 214"/>
                              <a:gd name="T22" fmla="*/ 7 w 33"/>
                              <a:gd name="T23" fmla="*/ 213 h 214"/>
                              <a:gd name="T24" fmla="*/ 6 w 33"/>
                              <a:gd name="T25" fmla="*/ 213 h 214"/>
                              <a:gd name="T26" fmla="*/ 5 w 33"/>
                              <a:gd name="T27" fmla="*/ 212 h 214"/>
                              <a:gd name="T28" fmla="*/ 3 w 33"/>
                              <a:gd name="T29" fmla="*/ 212 h 214"/>
                              <a:gd name="T30" fmla="*/ 3 w 33"/>
                              <a:gd name="T31" fmla="*/ 211 h 214"/>
                              <a:gd name="T32" fmla="*/ 3 w 33"/>
                              <a:gd name="T33" fmla="*/ 209 h 214"/>
                              <a:gd name="T34" fmla="*/ 3 w 33"/>
                              <a:gd name="T35" fmla="*/ 65 h 214"/>
                              <a:gd name="T36" fmla="*/ 3 w 33"/>
                              <a:gd name="T37" fmla="*/ 64 h 214"/>
                              <a:gd name="T38" fmla="*/ 3 w 33"/>
                              <a:gd name="T39" fmla="*/ 63 h 214"/>
                              <a:gd name="T40" fmla="*/ 5 w 33"/>
                              <a:gd name="T41" fmla="*/ 62 h 214"/>
                              <a:gd name="T42" fmla="*/ 6 w 33"/>
                              <a:gd name="T43" fmla="*/ 62 h 214"/>
                              <a:gd name="T44" fmla="*/ 7 w 33"/>
                              <a:gd name="T45" fmla="*/ 60 h 214"/>
                              <a:gd name="T46" fmla="*/ 10 w 33"/>
                              <a:gd name="T47" fmla="*/ 60 h 214"/>
                              <a:gd name="T48" fmla="*/ 12 w 33"/>
                              <a:gd name="T49" fmla="*/ 60 h 214"/>
                              <a:gd name="T50" fmla="*/ 16 w 33"/>
                              <a:gd name="T51" fmla="*/ 60 h 214"/>
                              <a:gd name="T52" fmla="*/ 19 w 33"/>
                              <a:gd name="T53" fmla="*/ 60 h 214"/>
                              <a:gd name="T54" fmla="*/ 23 w 33"/>
                              <a:gd name="T55" fmla="*/ 60 h 214"/>
                              <a:gd name="T56" fmla="*/ 26 w 33"/>
                              <a:gd name="T57" fmla="*/ 60 h 214"/>
                              <a:gd name="T58" fmla="*/ 27 w 33"/>
                              <a:gd name="T59" fmla="*/ 62 h 214"/>
                              <a:gd name="T60" fmla="*/ 28 w 33"/>
                              <a:gd name="T61" fmla="*/ 62 h 214"/>
                              <a:gd name="T62" fmla="*/ 29 w 33"/>
                              <a:gd name="T63" fmla="*/ 63 h 214"/>
                              <a:gd name="T64" fmla="*/ 29 w 33"/>
                              <a:gd name="T65" fmla="*/ 64 h 214"/>
                              <a:gd name="T66" fmla="*/ 29 w 33"/>
                              <a:gd name="T67" fmla="*/ 65 h 214"/>
                              <a:gd name="T68" fmla="*/ 29 w 33"/>
                              <a:gd name="T69" fmla="*/ 209 h 214"/>
                              <a:gd name="T70" fmla="*/ 33 w 33"/>
                              <a:gd name="T71" fmla="*/ 16 h 214"/>
                              <a:gd name="T72" fmla="*/ 32 w 33"/>
                              <a:gd name="T73" fmla="*/ 25 h 214"/>
                              <a:gd name="T74" fmla="*/ 29 w 33"/>
                              <a:gd name="T75" fmla="*/ 28 h 214"/>
                              <a:gd name="T76" fmla="*/ 24 w 33"/>
                              <a:gd name="T77" fmla="*/ 32 h 214"/>
                              <a:gd name="T78" fmla="*/ 16 w 33"/>
                              <a:gd name="T79" fmla="*/ 32 h 214"/>
                              <a:gd name="T80" fmla="*/ 8 w 33"/>
                              <a:gd name="T81" fmla="*/ 32 h 214"/>
                              <a:gd name="T82" fmla="*/ 3 w 33"/>
                              <a:gd name="T83" fmla="*/ 30 h 214"/>
                              <a:gd name="T84" fmla="*/ 1 w 33"/>
                              <a:gd name="T85" fmla="*/ 25 h 214"/>
                              <a:gd name="T86" fmla="*/ 0 w 33"/>
                              <a:gd name="T87" fmla="*/ 16 h 214"/>
                              <a:gd name="T88" fmla="*/ 1 w 33"/>
                              <a:gd name="T89" fmla="*/ 9 h 214"/>
                              <a:gd name="T90" fmla="*/ 3 w 33"/>
                              <a:gd name="T91" fmla="*/ 4 h 214"/>
                              <a:gd name="T92" fmla="*/ 8 w 33"/>
                              <a:gd name="T93" fmla="*/ 1 h 214"/>
                              <a:gd name="T94" fmla="*/ 17 w 33"/>
                              <a:gd name="T95" fmla="*/ 0 h 214"/>
                              <a:gd name="T96" fmla="*/ 24 w 33"/>
                              <a:gd name="T97" fmla="*/ 1 h 214"/>
                              <a:gd name="T98" fmla="*/ 29 w 33"/>
                              <a:gd name="T99" fmla="*/ 4 h 214"/>
                              <a:gd name="T100" fmla="*/ 32 w 33"/>
                              <a:gd name="T101" fmla="*/ 9 h 214"/>
                              <a:gd name="T102" fmla="*/ 33 w 33"/>
                              <a:gd name="T103" fmla="*/ 16 h 2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33" h="214">
                                <a:moveTo>
                                  <a:pt x="29" y="209"/>
                                </a:moveTo>
                                <a:lnTo>
                                  <a:pt x="29" y="211"/>
                                </a:lnTo>
                                <a:lnTo>
                                  <a:pt x="29" y="212"/>
                                </a:lnTo>
                                <a:lnTo>
                                  <a:pt x="28" y="212"/>
                                </a:lnTo>
                                <a:lnTo>
                                  <a:pt x="27" y="213"/>
                                </a:lnTo>
                                <a:lnTo>
                                  <a:pt x="26" y="213"/>
                                </a:lnTo>
                                <a:lnTo>
                                  <a:pt x="23" y="214"/>
                                </a:lnTo>
                                <a:lnTo>
                                  <a:pt x="19" y="214"/>
                                </a:lnTo>
                                <a:lnTo>
                                  <a:pt x="16" y="214"/>
                                </a:lnTo>
                                <a:lnTo>
                                  <a:pt x="12" y="214"/>
                                </a:lnTo>
                                <a:lnTo>
                                  <a:pt x="10" y="214"/>
                                </a:lnTo>
                                <a:lnTo>
                                  <a:pt x="7" y="213"/>
                                </a:lnTo>
                                <a:lnTo>
                                  <a:pt x="6" y="213"/>
                                </a:lnTo>
                                <a:lnTo>
                                  <a:pt x="5" y="212"/>
                                </a:lnTo>
                                <a:lnTo>
                                  <a:pt x="3" y="212"/>
                                </a:lnTo>
                                <a:lnTo>
                                  <a:pt x="3" y="211"/>
                                </a:lnTo>
                                <a:lnTo>
                                  <a:pt x="3" y="209"/>
                                </a:lnTo>
                                <a:lnTo>
                                  <a:pt x="3" y="65"/>
                                </a:lnTo>
                                <a:lnTo>
                                  <a:pt x="3" y="64"/>
                                </a:lnTo>
                                <a:lnTo>
                                  <a:pt x="3" y="63"/>
                                </a:lnTo>
                                <a:lnTo>
                                  <a:pt x="5" y="62"/>
                                </a:lnTo>
                                <a:lnTo>
                                  <a:pt x="6" y="62"/>
                                </a:lnTo>
                                <a:lnTo>
                                  <a:pt x="7" y="60"/>
                                </a:lnTo>
                                <a:lnTo>
                                  <a:pt x="10" y="60"/>
                                </a:lnTo>
                                <a:lnTo>
                                  <a:pt x="12" y="60"/>
                                </a:lnTo>
                                <a:lnTo>
                                  <a:pt x="16" y="60"/>
                                </a:lnTo>
                                <a:lnTo>
                                  <a:pt x="19" y="60"/>
                                </a:lnTo>
                                <a:lnTo>
                                  <a:pt x="23" y="60"/>
                                </a:lnTo>
                                <a:lnTo>
                                  <a:pt x="26" y="60"/>
                                </a:lnTo>
                                <a:lnTo>
                                  <a:pt x="27" y="62"/>
                                </a:lnTo>
                                <a:lnTo>
                                  <a:pt x="28" y="62"/>
                                </a:lnTo>
                                <a:lnTo>
                                  <a:pt x="29" y="63"/>
                                </a:lnTo>
                                <a:lnTo>
                                  <a:pt x="29" y="64"/>
                                </a:lnTo>
                                <a:lnTo>
                                  <a:pt x="29" y="65"/>
                                </a:lnTo>
                                <a:lnTo>
                                  <a:pt x="29" y="209"/>
                                </a:lnTo>
                                <a:close/>
                                <a:moveTo>
                                  <a:pt x="33" y="16"/>
                                </a:moveTo>
                                <a:lnTo>
                                  <a:pt x="32" y="25"/>
                                </a:lnTo>
                                <a:lnTo>
                                  <a:pt x="29" y="28"/>
                                </a:lnTo>
                                <a:lnTo>
                                  <a:pt x="24" y="32"/>
                                </a:lnTo>
                                <a:lnTo>
                                  <a:pt x="16" y="32"/>
                                </a:lnTo>
                                <a:lnTo>
                                  <a:pt x="8" y="32"/>
                                </a:lnTo>
                                <a:lnTo>
                                  <a:pt x="3" y="30"/>
                                </a:lnTo>
                                <a:lnTo>
                                  <a:pt x="1" y="25"/>
                                </a:lnTo>
                                <a:lnTo>
                                  <a:pt x="0" y="16"/>
                                </a:lnTo>
                                <a:lnTo>
                                  <a:pt x="1" y="9"/>
                                </a:lnTo>
                                <a:lnTo>
                                  <a:pt x="3" y="4"/>
                                </a:lnTo>
                                <a:lnTo>
                                  <a:pt x="8" y="1"/>
                                </a:lnTo>
                                <a:lnTo>
                                  <a:pt x="17" y="0"/>
                                </a:lnTo>
                                <a:lnTo>
                                  <a:pt x="24" y="1"/>
                                </a:lnTo>
                                <a:lnTo>
                                  <a:pt x="29" y="4"/>
                                </a:lnTo>
                                <a:lnTo>
                                  <a:pt x="32" y="9"/>
                                </a:lnTo>
                                <a:lnTo>
                                  <a:pt x="33"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76" name="Freeform 170"/>
                        <wps:cNvSpPr>
                          <a:spLocks/>
                        </wps:cNvSpPr>
                        <wps:spPr bwMode="auto">
                          <a:xfrm>
                            <a:off x="604838" y="3332162"/>
                            <a:ext cx="53975" cy="84138"/>
                          </a:xfrm>
                          <a:custGeom>
                            <a:avLst/>
                            <a:gdLst>
                              <a:gd name="T0" fmla="*/ 101 w 103"/>
                              <a:gd name="T1" fmla="*/ 123 h 159"/>
                              <a:gd name="T2" fmla="*/ 94 w 103"/>
                              <a:gd name="T3" fmla="*/ 140 h 159"/>
                              <a:gd name="T4" fmla="*/ 79 w 103"/>
                              <a:gd name="T5" fmla="*/ 151 h 159"/>
                              <a:gd name="T6" fmla="*/ 58 w 103"/>
                              <a:gd name="T7" fmla="*/ 158 h 159"/>
                              <a:gd name="T8" fmla="*/ 39 w 103"/>
                              <a:gd name="T9" fmla="*/ 159 h 159"/>
                              <a:gd name="T10" fmla="*/ 24 w 103"/>
                              <a:gd name="T11" fmla="*/ 156 h 159"/>
                              <a:gd name="T12" fmla="*/ 13 w 103"/>
                              <a:gd name="T13" fmla="*/ 153 h 159"/>
                              <a:gd name="T14" fmla="*/ 5 w 103"/>
                              <a:gd name="T15" fmla="*/ 149 h 159"/>
                              <a:gd name="T16" fmla="*/ 2 w 103"/>
                              <a:gd name="T17" fmla="*/ 145 h 159"/>
                              <a:gd name="T18" fmla="*/ 0 w 103"/>
                              <a:gd name="T19" fmla="*/ 139 h 159"/>
                              <a:gd name="T20" fmla="*/ 0 w 103"/>
                              <a:gd name="T21" fmla="*/ 132 h 159"/>
                              <a:gd name="T22" fmla="*/ 0 w 103"/>
                              <a:gd name="T23" fmla="*/ 127 h 159"/>
                              <a:gd name="T24" fmla="*/ 2 w 103"/>
                              <a:gd name="T25" fmla="*/ 124 h 159"/>
                              <a:gd name="T26" fmla="*/ 4 w 103"/>
                              <a:gd name="T27" fmla="*/ 123 h 159"/>
                              <a:gd name="T28" fmla="*/ 7 w 103"/>
                              <a:gd name="T29" fmla="*/ 124 h 159"/>
                              <a:gd name="T30" fmla="*/ 14 w 103"/>
                              <a:gd name="T31" fmla="*/ 128 h 159"/>
                              <a:gd name="T32" fmla="*/ 24 w 103"/>
                              <a:gd name="T33" fmla="*/ 133 h 159"/>
                              <a:gd name="T34" fmla="*/ 37 w 103"/>
                              <a:gd name="T35" fmla="*/ 137 h 159"/>
                              <a:gd name="T36" fmla="*/ 53 w 103"/>
                              <a:gd name="T37" fmla="*/ 137 h 159"/>
                              <a:gd name="T38" fmla="*/ 63 w 103"/>
                              <a:gd name="T39" fmla="*/ 134 h 159"/>
                              <a:gd name="T40" fmla="*/ 72 w 103"/>
                              <a:gd name="T41" fmla="*/ 128 h 159"/>
                              <a:gd name="T42" fmla="*/ 76 w 103"/>
                              <a:gd name="T43" fmla="*/ 119 h 159"/>
                              <a:gd name="T44" fmla="*/ 76 w 103"/>
                              <a:gd name="T45" fmla="*/ 108 h 159"/>
                              <a:gd name="T46" fmla="*/ 69 w 103"/>
                              <a:gd name="T47" fmla="*/ 100 h 159"/>
                              <a:gd name="T48" fmla="*/ 60 w 103"/>
                              <a:gd name="T49" fmla="*/ 94 h 159"/>
                              <a:gd name="T50" fmla="*/ 47 w 103"/>
                              <a:gd name="T51" fmla="*/ 89 h 159"/>
                              <a:gd name="T52" fmla="*/ 34 w 103"/>
                              <a:gd name="T53" fmla="*/ 83 h 159"/>
                              <a:gd name="T54" fmla="*/ 20 w 103"/>
                              <a:gd name="T55" fmla="*/ 76 h 159"/>
                              <a:gd name="T56" fmla="*/ 10 w 103"/>
                              <a:gd name="T57" fmla="*/ 65 h 159"/>
                              <a:gd name="T58" fmla="*/ 4 w 103"/>
                              <a:gd name="T59" fmla="*/ 52 h 159"/>
                              <a:gd name="T60" fmla="*/ 4 w 103"/>
                              <a:gd name="T61" fmla="*/ 34 h 159"/>
                              <a:gd name="T62" fmla="*/ 10 w 103"/>
                              <a:gd name="T63" fmla="*/ 18 h 159"/>
                              <a:gd name="T64" fmla="*/ 24 w 103"/>
                              <a:gd name="T65" fmla="*/ 7 h 159"/>
                              <a:gd name="T66" fmla="*/ 44 w 103"/>
                              <a:gd name="T67" fmla="*/ 0 h 159"/>
                              <a:gd name="T68" fmla="*/ 62 w 103"/>
                              <a:gd name="T69" fmla="*/ 0 h 159"/>
                              <a:gd name="T70" fmla="*/ 73 w 103"/>
                              <a:gd name="T71" fmla="*/ 2 h 159"/>
                              <a:gd name="T72" fmla="*/ 83 w 103"/>
                              <a:gd name="T73" fmla="*/ 5 h 159"/>
                              <a:gd name="T74" fmla="*/ 89 w 103"/>
                              <a:gd name="T75" fmla="*/ 9 h 159"/>
                              <a:gd name="T76" fmla="*/ 93 w 103"/>
                              <a:gd name="T77" fmla="*/ 11 h 159"/>
                              <a:gd name="T78" fmla="*/ 94 w 103"/>
                              <a:gd name="T79" fmla="*/ 12 h 159"/>
                              <a:gd name="T80" fmla="*/ 94 w 103"/>
                              <a:gd name="T81" fmla="*/ 15 h 159"/>
                              <a:gd name="T82" fmla="*/ 95 w 103"/>
                              <a:gd name="T83" fmla="*/ 18 h 159"/>
                              <a:gd name="T84" fmla="*/ 95 w 103"/>
                              <a:gd name="T85" fmla="*/ 23 h 159"/>
                              <a:gd name="T86" fmla="*/ 94 w 103"/>
                              <a:gd name="T87" fmla="*/ 27 h 159"/>
                              <a:gd name="T88" fmla="*/ 93 w 103"/>
                              <a:gd name="T89" fmla="*/ 31 h 159"/>
                              <a:gd name="T90" fmla="*/ 92 w 103"/>
                              <a:gd name="T91" fmla="*/ 32 h 159"/>
                              <a:gd name="T92" fmla="*/ 89 w 103"/>
                              <a:gd name="T93" fmla="*/ 31 h 159"/>
                              <a:gd name="T94" fmla="*/ 84 w 103"/>
                              <a:gd name="T95" fmla="*/ 28 h 159"/>
                              <a:gd name="T96" fmla="*/ 76 w 103"/>
                              <a:gd name="T97" fmla="*/ 23 h 159"/>
                              <a:gd name="T98" fmla="*/ 63 w 103"/>
                              <a:gd name="T99" fmla="*/ 21 h 159"/>
                              <a:gd name="T100" fmla="*/ 50 w 103"/>
                              <a:gd name="T101" fmla="*/ 21 h 159"/>
                              <a:gd name="T102" fmla="*/ 40 w 103"/>
                              <a:gd name="T103" fmla="*/ 23 h 159"/>
                              <a:gd name="T104" fmla="*/ 32 w 103"/>
                              <a:gd name="T105" fmla="*/ 30 h 159"/>
                              <a:gd name="T106" fmla="*/ 29 w 103"/>
                              <a:gd name="T107" fmla="*/ 37 h 159"/>
                              <a:gd name="T108" fmla="*/ 30 w 103"/>
                              <a:gd name="T109" fmla="*/ 47 h 159"/>
                              <a:gd name="T110" fmla="*/ 36 w 103"/>
                              <a:gd name="T111" fmla="*/ 55 h 159"/>
                              <a:gd name="T112" fmla="*/ 46 w 103"/>
                              <a:gd name="T113" fmla="*/ 63 h 159"/>
                              <a:gd name="T114" fmla="*/ 60 w 103"/>
                              <a:gd name="T115" fmla="*/ 68 h 159"/>
                              <a:gd name="T116" fmla="*/ 73 w 103"/>
                              <a:gd name="T117" fmla="*/ 73 h 159"/>
                              <a:gd name="T118" fmla="*/ 85 w 103"/>
                              <a:gd name="T119" fmla="*/ 80 h 159"/>
                              <a:gd name="T120" fmla="*/ 95 w 103"/>
                              <a:gd name="T121" fmla="*/ 90 h 159"/>
                              <a:gd name="T122" fmla="*/ 101 w 103"/>
                              <a:gd name="T123" fmla="*/ 103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03" h="159">
                                <a:moveTo>
                                  <a:pt x="103" y="112"/>
                                </a:moveTo>
                                <a:lnTo>
                                  <a:pt x="101" y="123"/>
                                </a:lnTo>
                                <a:lnTo>
                                  <a:pt x="98" y="132"/>
                                </a:lnTo>
                                <a:lnTo>
                                  <a:pt x="94" y="140"/>
                                </a:lnTo>
                                <a:lnTo>
                                  <a:pt x="87" y="147"/>
                                </a:lnTo>
                                <a:lnTo>
                                  <a:pt x="79" y="151"/>
                                </a:lnTo>
                                <a:lnTo>
                                  <a:pt x="68" y="155"/>
                                </a:lnTo>
                                <a:lnTo>
                                  <a:pt x="58" y="158"/>
                                </a:lnTo>
                                <a:lnTo>
                                  <a:pt x="46" y="159"/>
                                </a:lnTo>
                                <a:lnTo>
                                  <a:pt x="39" y="159"/>
                                </a:lnTo>
                                <a:lnTo>
                                  <a:pt x="31" y="158"/>
                                </a:lnTo>
                                <a:lnTo>
                                  <a:pt x="24" y="156"/>
                                </a:lnTo>
                                <a:lnTo>
                                  <a:pt x="19" y="154"/>
                                </a:lnTo>
                                <a:lnTo>
                                  <a:pt x="13" y="153"/>
                                </a:lnTo>
                                <a:lnTo>
                                  <a:pt x="9" y="150"/>
                                </a:lnTo>
                                <a:lnTo>
                                  <a:pt x="5" y="149"/>
                                </a:lnTo>
                                <a:lnTo>
                                  <a:pt x="4" y="147"/>
                                </a:lnTo>
                                <a:lnTo>
                                  <a:pt x="2" y="145"/>
                                </a:lnTo>
                                <a:lnTo>
                                  <a:pt x="0" y="143"/>
                                </a:lnTo>
                                <a:lnTo>
                                  <a:pt x="0" y="139"/>
                                </a:lnTo>
                                <a:lnTo>
                                  <a:pt x="0" y="134"/>
                                </a:lnTo>
                                <a:lnTo>
                                  <a:pt x="0" y="132"/>
                                </a:lnTo>
                                <a:lnTo>
                                  <a:pt x="0" y="129"/>
                                </a:lnTo>
                                <a:lnTo>
                                  <a:pt x="0" y="127"/>
                                </a:lnTo>
                                <a:lnTo>
                                  <a:pt x="2" y="126"/>
                                </a:lnTo>
                                <a:lnTo>
                                  <a:pt x="2" y="124"/>
                                </a:lnTo>
                                <a:lnTo>
                                  <a:pt x="3" y="124"/>
                                </a:lnTo>
                                <a:lnTo>
                                  <a:pt x="4" y="123"/>
                                </a:lnTo>
                                <a:lnTo>
                                  <a:pt x="4" y="123"/>
                                </a:lnTo>
                                <a:lnTo>
                                  <a:pt x="7" y="124"/>
                                </a:lnTo>
                                <a:lnTo>
                                  <a:pt x="10" y="126"/>
                                </a:lnTo>
                                <a:lnTo>
                                  <a:pt x="14" y="128"/>
                                </a:lnTo>
                                <a:lnTo>
                                  <a:pt x="19" y="131"/>
                                </a:lnTo>
                                <a:lnTo>
                                  <a:pt x="24" y="133"/>
                                </a:lnTo>
                                <a:lnTo>
                                  <a:pt x="30" y="135"/>
                                </a:lnTo>
                                <a:lnTo>
                                  <a:pt x="37" y="137"/>
                                </a:lnTo>
                                <a:lnTo>
                                  <a:pt x="46" y="138"/>
                                </a:lnTo>
                                <a:lnTo>
                                  <a:pt x="53" y="137"/>
                                </a:lnTo>
                                <a:lnTo>
                                  <a:pt x="58" y="135"/>
                                </a:lnTo>
                                <a:lnTo>
                                  <a:pt x="63" y="134"/>
                                </a:lnTo>
                                <a:lnTo>
                                  <a:pt x="68" y="132"/>
                                </a:lnTo>
                                <a:lnTo>
                                  <a:pt x="72" y="128"/>
                                </a:lnTo>
                                <a:lnTo>
                                  <a:pt x="74" y="124"/>
                                </a:lnTo>
                                <a:lnTo>
                                  <a:pt x="76" y="119"/>
                                </a:lnTo>
                                <a:lnTo>
                                  <a:pt x="77" y="115"/>
                                </a:lnTo>
                                <a:lnTo>
                                  <a:pt x="76" y="108"/>
                                </a:lnTo>
                                <a:lnTo>
                                  <a:pt x="73" y="103"/>
                                </a:lnTo>
                                <a:lnTo>
                                  <a:pt x="69" y="100"/>
                                </a:lnTo>
                                <a:lnTo>
                                  <a:pt x="64" y="96"/>
                                </a:lnTo>
                                <a:lnTo>
                                  <a:pt x="60" y="94"/>
                                </a:lnTo>
                                <a:lnTo>
                                  <a:pt x="53" y="91"/>
                                </a:lnTo>
                                <a:lnTo>
                                  <a:pt x="47" y="89"/>
                                </a:lnTo>
                                <a:lnTo>
                                  <a:pt x="40" y="86"/>
                                </a:lnTo>
                                <a:lnTo>
                                  <a:pt x="34" y="83"/>
                                </a:lnTo>
                                <a:lnTo>
                                  <a:pt x="26" y="80"/>
                                </a:lnTo>
                                <a:lnTo>
                                  <a:pt x="20" y="76"/>
                                </a:lnTo>
                                <a:lnTo>
                                  <a:pt x="15" y="71"/>
                                </a:lnTo>
                                <a:lnTo>
                                  <a:pt x="10" y="65"/>
                                </a:lnTo>
                                <a:lnTo>
                                  <a:pt x="7" y="59"/>
                                </a:lnTo>
                                <a:lnTo>
                                  <a:pt x="4" y="52"/>
                                </a:lnTo>
                                <a:lnTo>
                                  <a:pt x="4" y="43"/>
                                </a:lnTo>
                                <a:lnTo>
                                  <a:pt x="4" y="34"/>
                                </a:lnTo>
                                <a:lnTo>
                                  <a:pt x="7" y="27"/>
                                </a:lnTo>
                                <a:lnTo>
                                  <a:pt x="10" y="18"/>
                                </a:lnTo>
                                <a:lnTo>
                                  <a:pt x="16" y="12"/>
                                </a:lnTo>
                                <a:lnTo>
                                  <a:pt x="24" y="7"/>
                                </a:lnTo>
                                <a:lnTo>
                                  <a:pt x="34" y="4"/>
                                </a:lnTo>
                                <a:lnTo>
                                  <a:pt x="44" y="0"/>
                                </a:lnTo>
                                <a:lnTo>
                                  <a:pt x="56" y="0"/>
                                </a:lnTo>
                                <a:lnTo>
                                  <a:pt x="62" y="0"/>
                                </a:lnTo>
                                <a:lnTo>
                                  <a:pt x="68" y="1"/>
                                </a:lnTo>
                                <a:lnTo>
                                  <a:pt x="73" y="2"/>
                                </a:lnTo>
                                <a:lnTo>
                                  <a:pt x="78" y="4"/>
                                </a:lnTo>
                                <a:lnTo>
                                  <a:pt x="83" y="5"/>
                                </a:lnTo>
                                <a:lnTo>
                                  <a:pt x="87" y="6"/>
                                </a:lnTo>
                                <a:lnTo>
                                  <a:pt x="89" y="9"/>
                                </a:lnTo>
                                <a:lnTo>
                                  <a:pt x="92" y="10"/>
                                </a:lnTo>
                                <a:lnTo>
                                  <a:pt x="93" y="11"/>
                                </a:lnTo>
                                <a:lnTo>
                                  <a:pt x="93" y="11"/>
                                </a:lnTo>
                                <a:lnTo>
                                  <a:pt x="94" y="12"/>
                                </a:lnTo>
                                <a:lnTo>
                                  <a:pt x="94" y="14"/>
                                </a:lnTo>
                                <a:lnTo>
                                  <a:pt x="94" y="15"/>
                                </a:lnTo>
                                <a:lnTo>
                                  <a:pt x="95" y="17"/>
                                </a:lnTo>
                                <a:lnTo>
                                  <a:pt x="95" y="18"/>
                                </a:lnTo>
                                <a:lnTo>
                                  <a:pt x="95" y="21"/>
                                </a:lnTo>
                                <a:lnTo>
                                  <a:pt x="95" y="23"/>
                                </a:lnTo>
                                <a:lnTo>
                                  <a:pt x="95" y="26"/>
                                </a:lnTo>
                                <a:lnTo>
                                  <a:pt x="94" y="27"/>
                                </a:lnTo>
                                <a:lnTo>
                                  <a:pt x="94" y="30"/>
                                </a:lnTo>
                                <a:lnTo>
                                  <a:pt x="93" y="31"/>
                                </a:lnTo>
                                <a:lnTo>
                                  <a:pt x="93" y="31"/>
                                </a:lnTo>
                                <a:lnTo>
                                  <a:pt x="92" y="32"/>
                                </a:lnTo>
                                <a:lnTo>
                                  <a:pt x="90" y="32"/>
                                </a:lnTo>
                                <a:lnTo>
                                  <a:pt x="89" y="31"/>
                                </a:lnTo>
                                <a:lnTo>
                                  <a:pt x="87" y="30"/>
                                </a:lnTo>
                                <a:lnTo>
                                  <a:pt x="84" y="28"/>
                                </a:lnTo>
                                <a:lnTo>
                                  <a:pt x="79" y="26"/>
                                </a:lnTo>
                                <a:lnTo>
                                  <a:pt x="76" y="23"/>
                                </a:lnTo>
                                <a:lnTo>
                                  <a:pt x="69" y="22"/>
                                </a:lnTo>
                                <a:lnTo>
                                  <a:pt x="63" y="21"/>
                                </a:lnTo>
                                <a:lnTo>
                                  <a:pt x="56" y="21"/>
                                </a:lnTo>
                                <a:lnTo>
                                  <a:pt x="50" y="21"/>
                                </a:lnTo>
                                <a:lnTo>
                                  <a:pt x="45" y="22"/>
                                </a:lnTo>
                                <a:lnTo>
                                  <a:pt x="40" y="23"/>
                                </a:lnTo>
                                <a:lnTo>
                                  <a:pt x="36" y="26"/>
                                </a:lnTo>
                                <a:lnTo>
                                  <a:pt x="32" y="30"/>
                                </a:lnTo>
                                <a:lnTo>
                                  <a:pt x="31" y="33"/>
                                </a:lnTo>
                                <a:lnTo>
                                  <a:pt x="29" y="37"/>
                                </a:lnTo>
                                <a:lnTo>
                                  <a:pt x="29" y="42"/>
                                </a:lnTo>
                                <a:lnTo>
                                  <a:pt x="30" y="47"/>
                                </a:lnTo>
                                <a:lnTo>
                                  <a:pt x="32" y="52"/>
                                </a:lnTo>
                                <a:lnTo>
                                  <a:pt x="36" y="55"/>
                                </a:lnTo>
                                <a:lnTo>
                                  <a:pt x="41" y="59"/>
                                </a:lnTo>
                                <a:lnTo>
                                  <a:pt x="46" y="63"/>
                                </a:lnTo>
                                <a:lnTo>
                                  <a:pt x="52" y="65"/>
                                </a:lnTo>
                                <a:lnTo>
                                  <a:pt x="60" y="68"/>
                                </a:lnTo>
                                <a:lnTo>
                                  <a:pt x="66" y="70"/>
                                </a:lnTo>
                                <a:lnTo>
                                  <a:pt x="73" y="73"/>
                                </a:lnTo>
                                <a:lnTo>
                                  <a:pt x="79" y="76"/>
                                </a:lnTo>
                                <a:lnTo>
                                  <a:pt x="85" y="80"/>
                                </a:lnTo>
                                <a:lnTo>
                                  <a:pt x="92" y="85"/>
                                </a:lnTo>
                                <a:lnTo>
                                  <a:pt x="95" y="90"/>
                                </a:lnTo>
                                <a:lnTo>
                                  <a:pt x="99" y="96"/>
                                </a:lnTo>
                                <a:lnTo>
                                  <a:pt x="101" y="103"/>
                                </a:lnTo>
                                <a:lnTo>
                                  <a:pt x="103" y="1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77" name="Freeform 171"/>
                        <wps:cNvSpPr>
                          <a:spLocks/>
                        </wps:cNvSpPr>
                        <wps:spPr bwMode="auto">
                          <a:xfrm>
                            <a:off x="666750" y="3311525"/>
                            <a:ext cx="49213" cy="103188"/>
                          </a:xfrm>
                          <a:custGeom>
                            <a:avLst/>
                            <a:gdLst>
                              <a:gd name="T0" fmla="*/ 94 w 94"/>
                              <a:gd name="T1" fmla="*/ 182 h 195"/>
                              <a:gd name="T2" fmla="*/ 93 w 94"/>
                              <a:gd name="T3" fmla="*/ 187 h 195"/>
                              <a:gd name="T4" fmla="*/ 90 w 94"/>
                              <a:gd name="T5" fmla="*/ 191 h 195"/>
                              <a:gd name="T6" fmla="*/ 85 w 94"/>
                              <a:gd name="T7" fmla="*/ 192 h 195"/>
                              <a:gd name="T8" fmla="*/ 78 w 94"/>
                              <a:gd name="T9" fmla="*/ 195 h 195"/>
                              <a:gd name="T10" fmla="*/ 72 w 94"/>
                              <a:gd name="T11" fmla="*/ 195 h 195"/>
                              <a:gd name="T12" fmla="*/ 57 w 94"/>
                              <a:gd name="T13" fmla="*/ 195 h 195"/>
                              <a:gd name="T14" fmla="*/ 41 w 94"/>
                              <a:gd name="T15" fmla="*/ 188 h 195"/>
                              <a:gd name="T16" fmla="*/ 30 w 94"/>
                              <a:gd name="T17" fmla="*/ 176 h 195"/>
                              <a:gd name="T18" fmla="*/ 26 w 94"/>
                              <a:gd name="T19" fmla="*/ 158 h 195"/>
                              <a:gd name="T20" fmla="*/ 25 w 94"/>
                              <a:gd name="T21" fmla="*/ 62 h 195"/>
                              <a:gd name="T22" fmla="*/ 3 w 94"/>
                              <a:gd name="T23" fmla="*/ 62 h 195"/>
                              <a:gd name="T24" fmla="*/ 0 w 94"/>
                              <a:gd name="T25" fmla="*/ 57 h 195"/>
                              <a:gd name="T26" fmla="*/ 0 w 94"/>
                              <a:gd name="T27" fmla="*/ 48 h 195"/>
                              <a:gd name="T28" fmla="*/ 0 w 94"/>
                              <a:gd name="T29" fmla="*/ 44 h 195"/>
                              <a:gd name="T30" fmla="*/ 2 w 94"/>
                              <a:gd name="T31" fmla="*/ 41 h 195"/>
                              <a:gd name="T32" fmla="*/ 4 w 94"/>
                              <a:gd name="T33" fmla="*/ 39 h 195"/>
                              <a:gd name="T34" fmla="*/ 25 w 94"/>
                              <a:gd name="T35" fmla="*/ 39 h 195"/>
                              <a:gd name="T36" fmla="*/ 25 w 94"/>
                              <a:gd name="T37" fmla="*/ 5 h 195"/>
                              <a:gd name="T38" fmla="*/ 26 w 94"/>
                              <a:gd name="T39" fmla="*/ 3 h 195"/>
                              <a:gd name="T40" fmla="*/ 30 w 94"/>
                              <a:gd name="T41" fmla="*/ 1 h 195"/>
                              <a:gd name="T42" fmla="*/ 35 w 94"/>
                              <a:gd name="T43" fmla="*/ 0 h 195"/>
                              <a:gd name="T44" fmla="*/ 42 w 94"/>
                              <a:gd name="T45" fmla="*/ 0 h 195"/>
                              <a:gd name="T46" fmla="*/ 47 w 94"/>
                              <a:gd name="T47" fmla="*/ 1 h 195"/>
                              <a:gd name="T48" fmla="*/ 51 w 94"/>
                              <a:gd name="T49" fmla="*/ 3 h 195"/>
                              <a:gd name="T50" fmla="*/ 52 w 94"/>
                              <a:gd name="T51" fmla="*/ 5 h 195"/>
                              <a:gd name="T52" fmla="*/ 52 w 94"/>
                              <a:gd name="T53" fmla="*/ 39 h 195"/>
                              <a:gd name="T54" fmla="*/ 90 w 94"/>
                              <a:gd name="T55" fmla="*/ 39 h 195"/>
                              <a:gd name="T56" fmla="*/ 92 w 94"/>
                              <a:gd name="T57" fmla="*/ 41 h 195"/>
                              <a:gd name="T58" fmla="*/ 94 w 94"/>
                              <a:gd name="T59" fmla="*/ 44 h 195"/>
                              <a:gd name="T60" fmla="*/ 94 w 94"/>
                              <a:gd name="T61" fmla="*/ 48 h 195"/>
                              <a:gd name="T62" fmla="*/ 94 w 94"/>
                              <a:gd name="T63" fmla="*/ 57 h 195"/>
                              <a:gd name="T64" fmla="*/ 92 w 94"/>
                              <a:gd name="T65" fmla="*/ 62 h 195"/>
                              <a:gd name="T66" fmla="*/ 52 w 94"/>
                              <a:gd name="T67" fmla="*/ 62 h 195"/>
                              <a:gd name="T68" fmla="*/ 52 w 94"/>
                              <a:gd name="T69" fmla="*/ 156 h 195"/>
                              <a:gd name="T70" fmla="*/ 62 w 94"/>
                              <a:gd name="T71" fmla="*/ 171 h 195"/>
                              <a:gd name="T72" fmla="*/ 76 w 94"/>
                              <a:gd name="T73" fmla="*/ 172 h 195"/>
                              <a:gd name="T74" fmla="*/ 82 w 94"/>
                              <a:gd name="T75" fmla="*/ 171 h 195"/>
                              <a:gd name="T76" fmla="*/ 85 w 94"/>
                              <a:gd name="T77" fmla="*/ 170 h 195"/>
                              <a:gd name="T78" fmla="*/ 89 w 94"/>
                              <a:gd name="T79" fmla="*/ 169 h 195"/>
                              <a:gd name="T80" fmla="*/ 92 w 94"/>
                              <a:gd name="T81" fmla="*/ 168 h 195"/>
                              <a:gd name="T82" fmla="*/ 93 w 94"/>
                              <a:gd name="T83" fmla="*/ 169 h 195"/>
                              <a:gd name="T84" fmla="*/ 94 w 94"/>
                              <a:gd name="T85" fmla="*/ 171 h 195"/>
                              <a:gd name="T86" fmla="*/ 94 w 94"/>
                              <a:gd name="T87" fmla="*/ 175 h 1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94" h="195">
                                <a:moveTo>
                                  <a:pt x="94" y="177"/>
                                </a:moveTo>
                                <a:lnTo>
                                  <a:pt x="94" y="182"/>
                                </a:lnTo>
                                <a:lnTo>
                                  <a:pt x="94" y="185"/>
                                </a:lnTo>
                                <a:lnTo>
                                  <a:pt x="93" y="187"/>
                                </a:lnTo>
                                <a:lnTo>
                                  <a:pt x="92" y="190"/>
                                </a:lnTo>
                                <a:lnTo>
                                  <a:pt x="90" y="191"/>
                                </a:lnTo>
                                <a:lnTo>
                                  <a:pt x="88" y="192"/>
                                </a:lnTo>
                                <a:lnTo>
                                  <a:pt x="85" y="192"/>
                                </a:lnTo>
                                <a:lnTo>
                                  <a:pt x="82" y="193"/>
                                </a:lnTo>
                                <a:lnTo>
                                  <a:pt x="78" y="195"/>
                                </a:lnTo>
                                <a:lnTo>
                                  <a:pt x="76" y="195"/>
                                </a:lnTo>
                                <a:lnTo>
                                  <a:pt x="72" y="195"/>
                                </a:lnTo>
                                <a:lnTo>
                                  <a:pt x="68" y="195"/>
                                </a:lnTo>
                                <a:lnTo>
                                  <a:pt x="57" y="195"/>
                                </a:lnTo>
                                <a:lnTo>
                                  <a:pt x="48" y="192"/>
                                </a:lnTo>
                                <a:lnTo>
                                  <a:pt x="41" y="188"/>
                                </a:lnTo>
                                <a:lnTo>
                                  <a:pt x="35" y="184"/>
                                </a:lnTo>
                                <a:lnTo>
                                  <a:pt x="30" y="176"/>
                                </a:lnTo>
                                <a:lnTo>
                                  <a:pt x="27" y="168"/>
                                </a:lnTo>
                                <a:lnTo>
                                  <a:pt x="26" y="158"/>
                                </a:lnTo>
                                <a:lnTo>
                                  <a:pt x="25" y="147"/>
                                </a:lnTo>
                                <a:lnTo>
                                  <a:pt x="25" y="62"/>
                                </a:lnTo>
                                <a:lnTo>
                                  <a:pt x="5" y="62"/>
                                </a:lnTo>
                                <a:lnTo>
                                  <a:pt x="3" y="62"/>
                                </a:lnTo>
                                <a:lnTo>
                                  <a:pt x="2" y="59"/>
                                </a:lnTo>
                                <a:lnTo>
                                  <a:pt x="0" y="57"/>
                                </a:lnTo>
                                <a:lnTo>
                                  <a:pt x="0" y="51"/>
                                </a:lnTo>
                                <a:lnTo>
                                  <a:pt x="0" y="48"/>
                                </a:lnTo>
                                <a:lnTo>
                                  <a:pt x="0" y="46"/>
                                </a:lnTo>
                                <a:lnTo>
                                  <a:pt x="0" y="44"/>
                                </a:lnTo>
                                <a:lnTo>
                                  <a:pt x="2" y="42"/>
                                </a:lnTo>
                                <a:lnTo>
                                  <a:pt x="2" y="41"/>
                                </a:lnTo>
                                <a:lnTo>
                                  <a:pt x="3" y="41"/>
                                </a:lnTo>
                                <a:lnTo>
                                  <a:pt x="4" y="39"/>
                                </a:lnTo>
                                <a:lnTo>
                                  <a:pt x="5" y="39"/>
                                </a:lnTo>
                                <a:lnTo>
                                  <a:pt x="25" y="39"/>
                                </a:lnTo>
                                <a:lnTo>
                                  <a:pt x="25" y="6"/>
                                </a:lnTo>
                                <a:lnTo>
                                  <a:pt x="25" y="5"/>
                                </a:lnTo>
                                <a:lnTo>
                                  <a:pt x="26" y="4"/>
                                </a:lnTo>
                                <a:lnTo>
                                  <a:pt x="26" y="3"/>
                                </a:lnTo>
                                <a:lnTo>
                                  <a:pt x="27" y="3"/>
                                </a:lnTo>
                                <a:lnTo>
                                  <a:pt x="30" y="1"/>
                                </a:lnTo>
                                <a:lnTo>
                                  <a:pt x="32" y="1"/>
                                </a:lnTo>
                                <a:lnTo>
                                  <a:pt x="35" y="0"/>
                                </a:lnTo>
                                <a:lnTo>
                                  <a:pt x="39" y="0"/>
                                </a:lnTo>
                                <a:lnTo>
                                  <a:pt x="42" y="0"/>
                                </a:lnTo>
                                <a:lnTo>
                                  <a:pt x="45" y="1"/>
                                </a:lnTo>
                                <a:lnTo>
                                  <a:pt x="47" y="1"/>
                                </a:lnTo>
                                <a:lnTo>
                                  <a:pt x="50" y="3"/>
                                </a:lnTo>
                                <a:lnTo>
                                  <a:pt x="51" y="3"/>
                                </a:lnTo>
                                <a:lnTo>
                                  <a:pt x="51" y="4"/>
                                </a:lnTo>
                                <a:lnTo>
                                  <a:pt x="52" y="5"/>
                                </a:lnTo>
                                <a:lnTo>
                                  <a:pt x="52" y="6"/>
                                </a:lnTo>
                                <a:lnTo>
                                  <a:pt x="52" y="39"/>
                                </a:lnTo>
                                <a:lnTo>
                                  <a:pt x="89" y="39"/>
                                </a:lnTo>
                                <a:lnTo>
                                  <a:pt x="90" y="39"/>
                                </a:lnTo>
                                <a:lnTo>
                                  <a:pt x="92" y="41"/>
                                </a:lnTo>
                                <a:lnTo>
                                  <a:pt x="92" y="41"/>
                                </a:lnTo>
                                <a:lnTo>
                                  <a:pt x="93" y="42"/>
                                </a:lnTo>
                                <a:lnTo>
                                  <a:pt x="94" y="44"/>
                                </a:lnTo>
                                <a:lnTo>
                                  <a:pt x="94" y="46"/>
                                </a:lnTo>
                                <a:lnTo>
                                  <a:pt x="94" y="48"/>
                                </a:lnTo>
                                <a:lnTo>
                                  <a:pt x="94" y="51"/>
                                </a:lnTo>
                                <a:lnTo>
                                  <a:pt x="94" y="57"/>
                                </a:lnTo>
                                <a:lnTo>
                                  <a:pt x="93" y="59"/>
                                </a:lnTo>
                                <a:lnTo>
                                  <a:pt x="92" y="62"/>
                                </a:lnTo>
                                <a:lnTo>
                                  <a:pt x="89" y="62"/>
                                </a:lnTo>
                                <a:lnTo>
                                  <a:pt x="52" y="62"/>
                                </a:lnTo>
                                <a:lnTo>
                                  <a:pt x="52" y="143"/>
                                </a:lnTo>
                                <a:lnTo>
                                  <a:pt x="52" y="156"/>
                                </a:lnTo>
                                <a:lnTo>
                                  <a:pt x="56" y="165"/>
                                </a:lnTo>
                                <a:lnTo>
                                  <a:pt x="62" y="171"/>
                                </a:lnTo>
                                <a:lnTo>
                                  <a:pt x="72" y="172"/>
                                </a:lnTo>
                                <a:lnTo>
                                  <a:pt x="76" y="172"/>
                                </a:lnTo>
                                <a:lnTo>
                                  <a:pt x="79" y="172"/>
                                </a:lnTo>
                                <a:lnTo>
                                  <a:pt x="82" y="171"/>
                                </a:lnTo>
                                <a:lnTo>
                                  <a:pt x="84" y="170"/>
                                </a:lnTo>
                                <a:lnTo>
                                  <a:pt x="85" y="170"/>
                                </a:lnTo>
                                <a:lnTo>
                                  <a:pt x="88" y="169"/>
                                </a:lnTo>
                                <a:lnTo>
                                  <a:pt x="89" y="169"/>
                                </a:lnTo>
                                <a:lnTo>
                                  <a:pt x="90" y="168"/>
                                </a:lnTo>
                                <a:lnTo>
                                  <a:pt x="92" y="168"/>
                                </a:lnTo>
                                <a:lnTo>
                                  <a:pt x="92" y="169"/>
                                </a:lnTo>
                                <a:lnTo>
                                  <a:pt x="93" y="169"/>
                                </a:lnTo>
                                <a:lnTo>
                                  <a:pt x="93" y="170"/>
                                </a:lnTo>
                                <a:lnTo>
                                  <a:pt x="94" y="171"/>
                                </a:lnTo>
                                <a:lnTo>
                                  <a:pt x="94" y="172"/>
                                </a:lnTo>
                                <a:lnTo>
                                  <a:pt x="94" y="175"/>
                                </a:lnTo>
                                <a:lnTo>
                                  <a:pt x="94" y="17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78" name="Freeform 172"/>
                        <wps:cNvSpPr>
                          <a:spLocks/>
                        </wps:cNvSpPr>
                        <wps:spPr bwMode="auto">
                          <a:xfrm>
                            <a:off x="735013" y="3332162"/>
                            <a:ext cx="44450" cy="82550"/>
                          </a:xfrm>
                          <a:custGeom>
                            <a:avLst/>
                            <a:gdLst>
                              <a:gd name="T0" fmla="*/ 83 w 83"/>
                              <a:gd name="T1" fmla="*/ 20 h 156"/>
                              <a:gd name="T2" fmla="*/ 83 w 83"/>
                              <a:gd name="T3" fmla="*/ 25 h 156"/>
                              <a:gd name="T4" fmla="*/ 82 w 83"/>
                              <a:gd name="T5" fmla="*/ 27 h 156"/>
                              <a:gd name="T6" fmla="*/ 81 w 83"/>
                              <a:gd name="T7" fmla="*/ 30 h 156"/>
                              <a:gd name="T8" fmla="*/ 79 w 83"/>
                              <a:gd name="T9" fmla="*/ 30 h 156"/>
                              <a:gd name="T10" fmla="*/ 75 w 83"/>
                              <a:gd name="T11" fmla="*/ 27 h 156"/>
                              <a:gd name="T12" fmla="*/ 70 w 83"/>
                              <a:gd name="T13" fmla="*/ 26 h 156"/>
                              <a:gd name="T14" fmla="*/ 65 w 83"/>
                              <a:gd name="T15" fmla="*/ 25 h 156"/>
                              <a:gd name="T16" fmla="*/ 58 w 83"/>
                              <a:gd name="T17" fmla="*/ 25 h 156"/>
                              <a:gd name="T18" fmla="*/ 49 w 83"/>
                              <a:gd name="T19" fmla="*/ 28 h 156"/>
                              <a:gd name="T20" fmla="*/ 40 w 83"/>
                              <a:gd name="T21" fmla="*/ 36 h 156"/>
                              <a:gd name="T22" fmla="*/ 32 w 83"/>
                              <a:gd name="T23" fmla="*/ 48 h 156"/>
                              <a:gd name="T24" fmla="*/ 26 w 83"/>
                              <a:gd name="T25" fmla="*/ 151 h 156"/>
                              <a:gd name="T26" fmla="*/ 26 w 83"/>
                              <a:gd name="T27" fmla="*/ 154 h 156"/>
                              <a:gd name="T28" fmla="*/ 23 w 83"/>
                              <a:gd name="T29" fmla="*/ 155 h 156"/>
                              <a:gd name="T30" fmla="*/ 19 w 83"/>
                              <a:gd name="T31" fmla="*/ 156 h 156"/>
                              <a:gd name="T32" fmla="*/ 13 w 83"/>
                              <a:gd name="T33" fmla="*/ 156 h 156"/>
                              <a:gd name="T34" fmla="*/ 6 w 83"/>
                              <a:gd name="T35" fmla="*/ 156 h 156"/>
                              <a:gd name="T36" fmla="*/ 2 w 83"/>
                              <a:gd name="T37" fmla="*/ 155 h 156"/>
                              <a:gd name="T38" fmla="*/ 0 w 83"/>
                              <a:gd name="T39" fmla="*/ 154 h 156"/>
                              <a:gd name="T40" fmla="*/ 0 w 83"/>
                              <a:gd name="T41" fmla="*/ 151 h 156"/>
                              <a:gd name="T42" fmla="*/ 0 w 83"/>
                              <a:gd name="T43" fmla="*/ 6 h 156"/>
                              <a:gd name="T44" fmla="*/ 1 w 83"/>
                              <a:gd name="T45" fmla="*/ 4 h 156"/>
                              <a:gd name="T46" fmla="*/ 3 w 83"/>
                              <a:gd name="T47" fmla="*/ 2 h 156"/>
                              <a:gd name="T48" fmla="*/ 8 w 83"/>
                              <a:gd name="T49" fmla="*/ 2 h 156"/>
                              <a:gd name="T50" fmla="*/ 15 w 83"/>
                              <a:gd name="T51" fmla="*/ 2 h 156"/>
                              <a:gd name="T52" fmla="*/ 19 w 83"/>
                              <a:gd name="T53" fmla="*/ 2 h 156"/>
                              <a:gd name="T54" fmla="*/ 22 w 83"/>
                              <a:gd name="T55" fmla="*/ 4 h 156"/>
                              <a:gd name="T56" fmla="*/ 23 w 83"/>
                              <a:gd name="T57" fmla="*/ 6 h 156"/>
                              <a:gd name="T58" fmla="*/ 23 w 83"/>
                              <a:gd name="T59" fmla="*/ 28 h 156"/>
                              <a:gd name="T60" fmla="*/ 34 w 83"/>
                              <a:gd name="T61" fmla="*/ 14 h 156"/>
                              <a:gd name="T62" fmla="*/ 44 w 83"/>
                              <a:gd name="T63" fmla="*/ 5 h 156"/>
                              <a:gd name="T64" fmla="*/ 54 w 83"/>
                              <a:gd name="T65" fmla="*/ 1 h 156"/>
                              <a:gd name="T66" fmla="*/ 63 w 83"/>
                              <a:gd name="T67" fmla="*/ 0 h 156"/>
                              <a:gd name="T68" fmla="*/ 67 w 83"/>
                              <a:gd name="T69" fmla="*/ 0 h 156"/>
                              <a:gd name="T70" fmla="*/ 74 w 83"/>
                              <a:gd name="T71" fmla="*/ 1 h 156"/>
                              <a:gd name="T72" fmla="*/ 79 w 83"/>
                              <a:gd name="T73" fmla="*/ 2 h 156"/>
                              <a:gd name="T74" fmla="*/ 82 w 83"/>
                              <a:gd name="T75" fmla="*/ 4 h 156"/>
                              <a:gd name="T76" fmla="*/ 83 w 83"/>
                              <a:gd name="T77" fmla="*/ 6 h 156"/>
                              <a:gd name="T78" fmla="*/ 83 w 83"/>
                              <a:gd name="T79" fmla="*/ 7 h 156"/>
                              <a:gd name="T80" fmla="*/ 83 w 83"/>
                              <a:gd name="T81" fmla="*/ 11 h 156"/>
                              <a:gd name="T82" fmla="*/ 83 w 83"/>
                              <a:gd name="T83" fmla="*/ 16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83" h="156">
                                <a:moveTo>
                                  <a:pt x="83" y="16"/>
                                </a:moveTo>
                                <a:lnTo>
                                  <a:pt x="83" y="20"/>
                                </a:lnTo>
                                <a:lnTo>
                                  <a:pt x="83" y="22"/>
                                </a:lnTo>
                                <a:lnTo>
                                  <a:pt x="83" y="25"/>
                                </a:lnTo>
                                <a:lnTo>
                                  <a:pt x="83" y="26"/>
                                </a:lnTo>
                                <a:lnTo>
                                  <a:pt x="82" y="27"/>
                                </a:lnTo>
                                <a:lnTo>
                                  <a:pt x="82" y="28"/>
                                </a:lnTo>
                                <a:lnTo>
                                  <a:pt x="81" y="30"/>
                                </a:lnTo>
                                <a:lnTo>
                                  <a:pt x="80" y="30"/>
                                </a:lnTo>
                                <a:lnTo>
                                  <a:pt x="79" y="30"/>
                                </a:lnTo>
                                <a:lnTo>
                                  <a:pt x="76" y="28"/>
                                </a:lnTo>
                                <a:lnTo>
                                  <a:pt x="75" y="27"/>
                                </a:lnTo>
                                <a:lnTo>
                                  <a:pt x="72" y="27"/>
                                </a:lnTo>
                                <a:lnTo>
                                  <a:pt x="70" y="26"/>
                                </a:lnTo>
                                <a:lnTo>
                                  <a:pt x="67" y="26"/>
                                </a:lnTo>
                                <a:lnTo>
                                  <a:pt x="65" y="25"/>
                                </a:lnTo>
                                <a:lnTo>
                                  <a:pt x="61" y="25"/>
                                </a:lnTo>
                                <a:lnTo>
                                  <a:pt x="58" y="25"/>
                                </a:lnTo>
                                <a:lnTo>
                                  <a:pt x="53" y="27"/>
                                </a:lnTo>
                                <a:lnTo>
                                  <a:pt x="49" y="28"/>
                                </a:lnTo>
                                <a:lnTo>
                                  <a:pt x="45" y="32"/>
                                </a:lnTo>
                                <a:lnTo>
                                  <a:pt x="40" y="36"/>
                                </a:lnTo>
                                <a:lnTo>
                                  <a:pt x="37" y="42"/>
                                </a:lnTo>
                                <a:lnTo>
                                  <a:pt x="32" y="48"/>
                                </a:lnTo>
                                <a:lnTo>
                                  <a:pt x="26" y="57"/>
                                </a:lnTo>
                                <a:lnTo>
                                  <a:pt x="26" y="151"/>
                                </a:lnTo>
                                <a:lnTo>
                                  <a:pt x="26" y="153"/>
                                </a:lnTo>
                                <a:lnTo>
                                  <a:pt x="26" y="154"/>
                                </a:lnTo>
                                <a:lnTo>
                                  <a:pt x="24" y="154"/>
                                </a:lnTo>
                                <a:lnTo>
                                  <a:pt x="23" y="155"/>
                                </a:lnTo>
                                <a:lnTo>
                                  <a:pt x="22" y="155"/>
                                </a:lnTo>
                                <a:lnTo>
                                  <a:pt x="19" y="156"/>
                                </a:lnTo>
                                <a:lnTo>
                                  <a:pt x="17" y="156"/>
                                </a:lnTo>
                                <a:lnTo>
                                  <a:pt x="13" y="156"/>
                                </a:lnTo>
                                <a:lnTo>
                                  <a:pt x="10" y="156"/>
                                </a:lnTo>
                                <a:lnTo>
                                  <a:pt x="6" y="156"/>
                                </a:lnTo>
                                <a:lnTo>
                                  <a:pt x="3" y="155"/>
                                </a:lnTo>
                                <a:lnTo>
                                  <a:pt x="2" y="155"/>
                                </a:lnTo>
                                <a:lnTo>
                                  <a:pt x="1" y="154"/>
                                </a:lnTo>
                                <a:lnTo>
                                  <a:pt x="0" y="154"/>
                                </a:lnTo>
                                <a:lnTo>
                                  <a:pt x="0" y="153"/>
                                </a:lnTo>
                                <a:lnTo>
                                  <a:pt x="0" y="151"/>
                                </a:lnTo>
                                <a:lnTo>
                                  <a:pt x="0" y="7"/>
                                </a:lnTo>
                                <a:lnTo>
                                  <a:pt x="0" y="6"/>
                                </a:lnTo>
                                <a:lnTo>
                                  <a:pt x="0" y="5"/>
                                </a:lnTo>
                                <a:lnTo>
                                  <a:pt x="1" y="4"/>
                                </a:lnTo>
                                <a:lnTo>
                                  <a:pt x="2" y="4"/>
                                </a:lnTo>
                                <a:lnTo>
                                  <a:pt x="3" y="2"/>
                                </a:lnTo>
                                <a:lnTo>
                                  <a:pt x="6" y="2"/>
                                </a:lnTo>
                                <a:lnTo>
                                  <a:pt x="8" y="2"/>
                                </a:lnTo>
                                <a:lnTo>
                                  <a:pt x="12" y="2"/>
                                </a:lnTo>
                                <a:lnTo>
                                  <a:pt x="15" y="2"/>
                                </a:lnTo>
                                <a:lnTo>
                                  <a:pt x="17" y="2"/>
                                </a:lnTo>
                                <a:lnTo>
                                  <a:pt x="19" y="2"/>
                                </a:lnTo>
                                <a:lnTo>
                                  <a:pt x="21" y="4"/>
                                </a:lnTo>
                                <a:lnTo>
                                  <a:pt x="22" y="4"/>
                                </a:lnTo>
                                <a:lnTo>
                                  <a:pt x="23" y="5"/>
                                </a:lnTo>
                                <a:lnTo>
                                  <a:pt x="23" y="6"/>
                                </a:lnTo>
                                <a:lnTo>
                                  <a:pt x="23" y="7"/>
                                </a:lnTo>
                                <a:lnTo>
                                  <a:pt x="23" y="28"/>
                                </a:lnTo>
                                <a:lnTo>
                                  <a:pt x="29" y="20"/>
                                </a:lnTo>
                                <a:lnTo>
                                  <a:pt x="34" y="14"/>
                                </a:lnTo>
                                <a:lnTo>
                                  <a:pt x="39" y="9"/>
                                </a:lnTo>
                                <a:lnTo>
                                  <a:pt x="44" y="5"/>
                                </a:lnTo>
                                <a:lnTo>
                                  <a:pt x="49" y="2"/>
                                </a:lnTo>
                                <a:lnTo>
                                  <a:pt x="54" y="1"/>
                                </a:lnTo>
                                <a:lnTo>
                                  <a:pt x="58" y="0"/>
                                </a:lnTo>
                                <a:lnTo>
                                  <a:pt x="63" y="0"/>
                                </a:lnTo>
                                <a:lnTo>
                                  <a:pt x="65" y="0"/>
                                </a:lnTo>
                                <a:lnTo>
                                  <a:pt x="67" y="0"/>
                                </a:lnTo>
                                <a:lnTo>
                                  <a:pt x="70" y="0"/>
                                </a:lnTo>
                                <a:lnTo>
                                  <a:pt x="74" y="1"/>
                                </a:lnTo>
                                <a:lnTo>
                                  <a:pt x="76" y="1"/>
                                </a:lnTo>
                                <a:lnTo>
                                  <a:pt x="79" y="2"/>
                                </a:lnTo>
                                <a:lnTo>
                                  <a:pt x="81" y="4"/>
                                </a:lnTo>
                                <a:lnTo>
                                  <a:pt x="82" y="4"/>
                                </a:lnTo>
                                <a:lnTo>
                                  <a:pt x="82" y="5"/>
                                </a:lnTo>
                                <a:lnTo>
                                  <a:pt x="83" y="6"/>
                                </a:lnTo>
                                <a:lnTo>
                                  <a:pt x="83" y="6"/>
                                </a:lnTo>
                                <a:lnTo>
                                  <a:pt x="83" y="7"/>
                                </a:lnTo>
                                <a:lnTo>
                                  <a:pt x="83" y="9"/>
                                </a:lnTo>
                                <a:lnTo>
                                  <a:pt x="83" y="11"/>
                                </a:lnTo>
                                <a:lnTo>
                                  <a:pt x="83" y="14"/>
                                </a:lnTo>
                                <a:lnTo>
                                  <a:pt x="83"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79" name="Freeform 173"/>
                        <wps:cNvSpPr>
                          <a:spLocks noEditPoints="1"/>
                        </wps:cNvSpPr>
                        <wps:spPr bwMode="auto">
                          <a:xfrm>
                            <a:off x="787400" y="3332162"/>
                            <a:ext cx="61913" cy="84138"/>
                          </a:xfrm>
                          <a:custGeom>
                            <a:avLst/>
                            <a:gdLst>
                              <a:gd name="T0" fmla="*/ 118 w 118"/>
                              <a:gd name="T1" fmla="*/ 154 h 159"/>
                              <a:gd name="T2" fmla="*/ 116 w 118"/>
                              <a:gd name="T3" fmla="*/ 155 h 159"/>
                              <a:gd name="T4" fmla="*/ 111 w 118"/>
                              <a:gd name="T5" fmla="*/ 156 h 159"/>
                              <a:gd name="T6" fmla="*/ 104 w 118"/>
                              <a:gd name="T7" fmla="*/ 156 h 159"/>
                              <a:gd name="T8" fmla="*/ 99 w 118"/>
                              <a:gd name="T9" fmla="*/ 155 h 159"/>
                              <a:gd name="T10" fmla="*/ 96 w 118"/>
                              <a:gd name="T11" fmla="*/ 154 h 159"/>
                              <a:gd name="T12" fmla="*/ 96 w 118"/>
                              <a:gd name="T13" fmla="*/ 137 h 159"/>
                              <a:gd name="T14" fmla="*/ 74 w 118"/>
                              <a:gd name="T15" fmla="*/ 153 h 159"/>
                              <a:gd name="T16" fmla="*/ 51 w 118"/>
                              <a:gd name="T17" fmla="*/ 159 h 159"/>
                              <a:gd name="T18" fmla="*/ 30 w 118"/>
                              <a:gd name="T19" fmla="*/ 155 h 159"/>
                              <a:gd name="T20" fmla="*/ 14 w 118"/>
                              <a:gd name="T21" fmla="*/ 147 h 159"/>
                              <a:gd name="T22" fmla="*/ 4 w 118"/>
                              <a:gd name="T23" fmla="*/ 133 h 159"/>
                              <a:gd name="T24" fmla="*/ 0 w 118"/>
                              <a:gd name="T25" fmla="*/ 115 h 159"/>
                              <a:gd name="T26" fmla="*/ 5 w 118"/>
                              <a:gd name="T27" fmla="*/ 94 h 159"/>
                              <a:gd name="T28" fmla="*/ 20 w 118"/>
                              <a:gd name="T29" fmla="*/ 79 h 159"/>
                              <a:gd name="T30" fmla="*/ 42 w 118"/>
                              <a:gd name="T31" fmla="*/ 70 h 159"/>
                              <a:gd name="T32" fmla="*/ 73 w 118"/>
                              <a:gd name="T33" fmla="*/ 66 h 159"/>
                              <a:gd name="T34" fmla="*/ 93 w 118"/>
                              <a:gd name="T35" fmla="*/ 55 h 159"/>
                              <a:gd name="T36" fmla="*/ 90 w 118"/>
                              <a:gd name="T37" fmla="*/ 41 h 159"/>
                              <a:gd name="T38" fmla="*/ 85 w 118"/>
                              <a:gd name="T39" fmla="*/ 30 h 159"/>
                              <a:gd name="T40" fmla="*/ 74 w 118"/>
                              <a:gd name="T41" fmla="*/ 23 h 159"/>
                              <a:gd name="T42" fmla="*/ 59 w 118"/>
                              <a:gd name="T43" fmla="*/ 21 h 159"/>
                              <a:gd name="T44" fmla="*/ 42 w 118"/>
                              <a:gd name="T45" fmla="*/ 23 h 159"/>
                              <a:gd name="T46" fmla="*/ 29 w 118"/>
                              <a:gd name="T47" fmla="*/ 28 h 159"/>
                              <a:gd name="T48" fmla="*/ 19 w 118"/>
                              <a:gd name="T49" fmla="*/ 34 h 159"/>
                              <a:gd name="T50" fmla="*/ 13 w 118"/>
                              <a:gd name="T51" fmla="*/ 36 h 159"/>
                              <a:gd name="T52" fmla="*/ 10 w 118"/>
                              <a:gd name="T53" fmla="*/ 36 h 159"/>
                              <a:gd name="T54" fmla="*/ 9 w 118"/>
                              <a:gd name="T55" fmla="*/ 33 h 159"/>
                              <a:gd name="T56" fmla="*/ 8 w 118"/>
                              <a:gd name="T57" fmla="*/ 31 h 159"/>
                              <a:gd name="T58" fmla="*/ 8 w 118"/>
                              <a:gd name="T59" fmla="*/ 26 h 159"/>
                              <a:gd name="T60" fmla="*/ 8 w 118"/>
                              <a:gd name="T61" fmla="*/ 20 h 159"/>
                              <a:gd name="T62" fmla="*/ 10 w 118"/>
                              <a:gd name="T63" fmla="*/ 15 h 159"/>
                              <a:gd name="T64" fmla="*/ 17 w 118"/>
                              <a:gd name="T65" fmla="*/ 11 h 159"/>
                              <a:gd name="T66" fmla="*/ 30 w 118"/>
                              <a:gd name="T67" fmla="*/ 5 h 159"/>
                              <a:gd name="T68" fmla="*/ 46 w 118"/>
                              <a:gd name="T69" fmla="*/ 1 h 159"/>
                              <a:gd name="T70" fmla="*/ 62 w 118"/>
                              <a:gd name="T71" fmla="*/ 0 h 159"/>
                              <a:gd name="T72" fmla="*/ 88 w 118"/>
                              <a:gd name="T73" fmla="*/ 4 h 159"/>
                              <a:gd name="T74" fmla="*/ 106 w 118"/>
                              <a:gd name="T75" fmla="*/ 14 h 159"/>
                              <a:gd name="T76" fmla="*/ 116 w 118"/>
                              <a:gd name="T77" fmla="*/ 31 h 159"/>
                              <a:gd name="T78" fmla="*/ 118 w 118"/>
                              <a:gd name="T79" fmla="*/ 54 h 159"/>
                              <a:gd name="T80" fmla="*/ 93 w 118"/>
                              <a:gd name="T81" fmla="*/ 86 h 159"/>
                              <a:gd name="T82" fmla="*/ 59 w 118"/>
                              <a:gd name="T83" fmla="*/ 86 h 159"/>
                              <a:gd name="T84" fmla="*/ 43 w 118"/>
                              <a:gd name="T85" fmla="*/ 90 h 159"/>
                              <a:gd name="T86" fmla="*/ 32 w 118"/>
                              <a:gd name="T87" fmla="*/ 97 h 159"/>
                              <a:gd name="T88" fmla="*/ 27 w 118"/>
                              <a:gd name="T89" fmla="*/ 107 h 159"/>
                              <a:gd name="T90" fmla="*/ 29 w 118"/>
                              <a:gd name="T91" fmla="*/ 123 h 159"/>
                              <a:gd name="T92" fmla="*/ 42 w 118"/>
                              <a:gd name="T93" fmla="*/ 137 h 159"/>
                              <a:gd name="T94" fmla="*/ 64 w 118"/>
                              <a:gd name="T95" fmla="*/ 137 h 159"/>
                              <a:gd name="T96" fmla="*/ 83 w 118"/>
                              <a:gd name="T97" fmla="*/ 127 h 159"/>
                              <a:gd name="T98" fmla="*/ 93 w 118"/>
                              <a:gd name="T99" fmla="*/ 86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18" h="159">
                                <a:moveTo>
                                  <a:pt x="118" y="151"/>
                                </a:moveTo>
                                <a:lnTo>
                                  <a:pt x="118" y="154"/>
                                </a:lnTo>
                                <a:lnTo>
                                  <a:pt x="117" y="154"/>
                                </a:lnTo>
                                <a:lnTo>
                                  <a:pt x="116" y="155"/>
                                </a:lnTo>
                                <a:lnTo>
                                  <a:pt x="114" y="156"/>
                                </a:lnTo>
                                <a:lnTo>
                                  <a:pt x="111" y="156"/>
                                </a:lnTo>
                                <a:lnTo>
                                  <a:pt x="107" y="156"/>
                                </a:lnTo>
                                <a:lnTo>
                                  <a:pt x="104" y="156"/>
                                </a:lnTo>
                                <a:lnTo>
                                  <a:pt x="100" y="156"/>
                                </a:lnTo>
                                <a:lnTo>
                                  <a:pt x="99" y="155"/>
                                </a:lnTo>
                                <a:lnTo>
                                  <a:pt x="98" y="154"/>
                                </a:lnTo>
                                <a:lnTo>
                                  <a:pt x="96" y="154"/>
                                </a:lnTo>
                                <a:lnTo>
                                  <a:pt x="96" y="151"/>
                                </a:lnTo>
                                <a:lnTo>
                                  <a:pt x="96" y="137"/>
                                </a:lnTo>
                                <a:lnTo>
                                  <a:pt x="86" y="147"/>
                                </a:lnTo>
                                <a:lnTo>
                                  <a:pt x="74" y="153"/>
                                </a:lnTo>
                                <a:lnTo>
                                  <a:pt x="63" y="158"/>
                                </a:lnTo>
                                <a:lnTo>
                                  <a:pt x="51" y="159"/>
                                </a:lnTo>
                                <a:lnTo>
                                  <a:pt x="40" y="158"/>
                                </a:lnTo>
                                <a:lnTo>
                                  <a:pt x="30" y="155"/>
                                </a:lnTo>
                                <a:lnTo>
                                  <a:pt x="21" y="153"/>
                                </a:lnTo>
                                <a:lnTo>
                                  <a:pt x="14" y="147"/>
                                </a:lnTo>
                                <a:lnTo>
                                  <a:pt x="8" y="140"/>
                                </a:lnTo>
                                <a:lnTo>
                                  <a:pt x="4" y="133"/>
                                </a:lnTo>
                                <a:lnTo>
                                  <a:pt x="0" y="124"/>
                                </a:lnTo>
                                <a:lnTo>
                                  <a:pt x="0" y="115"/>
                                </a:lnTo>
                                <a:lnTo>
                                  <a:pt x="1" y="103"/>
                                </a:lnTo>
                                <a:lnTo>
                                  <a:pt x="5" y="94"/>
                                </a:lnTo>
                                <a:lnTo>
                                  <a:pt x="11" y="85"/>
                                </a:lnTo>
                                <a:lnTo>
                                  <a:pt x="20" y="79"/>
                                </a:lnTo>
                                <a:lnTo>
                                  <a:pt x="30" y="73"/>
                                </a:lnTo>
                                <a:lnTo>
                                  <a:pt x="42" y="70"/>
                                </a:lnTo>
                                <a:lnTo>
                                  <a:pt x="56" y="68"/>
                                </a:lnTo>
                                <a:lnTo>
                                  <a:pt x="73" y="66"/>
                                </a:lnTo>
                                <a:lnTo>
                                  <a:pt x="93" y="66"/>
                                </a:lnTo>
                                <a:lnTo>
                                  <a:pt x="93" y="55"/>
                                </a:lnTo>
                                <a:lnTo>
                                  <a:pt x="93" y="47"/>
                                </a:lnTo>
                                <a:lnTo>
                                  <a:pt x="90" y="41"/>
                                </a:lnTo>
                                <a:lnTo>
                                  <a:pt x="89" y="34"/>
                                </a:lnTo>
                                <a:lnTo>
                                  <a:pt x="85" y="30"/>
                                </a:lnTo>
                                <a:lnTo>
                                  <a:pt x="80" y="26"/>
                                </a:lnTo>
                                <a:lnTo>
                                  <a:pt x="74" y="23"/>
                                </a:lnTo>
                                <a:lnTo>
                                  <a:pt x="68" y="22"/>
                                </a:lnTo>
                                <a:lnTo>
                                  <a:pt x="59" y="21"/>
                                </a:lnTo>
                                <a:lnTo>
                                  <a:pt x="50" y="22"/>
                                </a:lnTo>
                                <a:lnTo>
                                  <a:pt x="42" y="23"/>
                                </a:lnTo>
                                <a:lnTo>
                                  <a:pt x="35" y="26"/>
                                </a:lnTo>
                                <a:lnTo>
                                  <a:pt x="29" y="28"/>
                                </a:lnTo>
                                <a:lnTo>
                                  <a:pt x="22" y="32"/>
                                </a:lnTo>
                                <a:lnTo>
                                  <a:pt x="19" y="34"/>
                                </a:lnTo>
                                <a:lnTo>
                                  <a:pt x="15" y="36"/>
                                </a:lnTo>
                                <a:lnTo>
                                  <a:pt x="13" y="36"/>
                                </a:lnTo>
                                <a:lnTo>
                                  <a:pt x="11" y="36"/>
                                </a:lnTo>
                                <a:lnTo>
                                  <a:pt x="10" y="36"/>
                                </a:lnTo>
                                <a:lnTo>
                                  <a:pt x="9" y="34"/>
                                </a:lnTo>
                                <a:lnTo>
                                  <a:pt x="9" y="33"/>
                                </a:lnTo>
                                <a:lnTo>
                                  <a:pt x="8" y="32"/>
                                </a:lnTo>
                                <a:lnTo>
                                  <a:pt x="8" y="31"/>
                                </a:lnTo>
                                <a:lnTo>
                                  <a:pt x="8" y="28"/>
                                </a:lnTo>
                                <a:lnTo>
                                  <a:pt x="8" y="26"/>
                                </a:lnTo>
                                <a:lnTo>
                                  <a:pt x="8" y="22"/>
                                </a:lnTo>
                                <a:lnTo>
                                  <a:pt x="8" y="20"/>
                                </a:lnTo>
                                <a:lnTo>
                                  <a:pt x="9" y="17"/>
                                </a:lnTo>
                                <a:lnTo>
                                  <a:pt x="10" y="15"/>
                                </a:lnTo>
                                <a:lnTo>
                                  <a:pt x="13" y="14"/>
                                </a:lnTo>
                                <a:lnTo>
                                  <a:pt x="17" y="11"/>
                                </a:lnTo>
                                <a:lnTo>
                                  <a:pt x="24" y="7"/>
                                </a:lnTo>
                                <a:lnTo>
                                  <a:pt x="30" y="5"/>
                                </a:lnTo>
                                <a:lnTo>
                                  <a:pt x="37" y="4"/>
                                </a:lnTo>
                                <a:lnTo>
                                  <a:pt x="46" y="1"/>
                                </a:lnTo>
                                <a:lnTo>
                                  <a:pt x="53" y="0"/>
                                </a:lnTo>
                                <a:lnTo>
                                  <a:pt x="62" y="0"/>
                                </a:lnTo>
                                <a:lnTo>
                                  <a:pt x="77" y="0"/>
                                </a:lnTo>
                                <a:lnTo>
                                  <a:pt x="88" y="4"/>
                                </a:lnTo>
                                <a:lnTo>
                                  <a:pt x="99" y="7"/>
                                </a:lnTo>
                                <a:lnTo>
                                  <a:pt x="106" y="14"/>
                                </a:lnTo>
                                <a:lnTo>
                                  <a:pt x="112" y="21"/>
                                </a:lnTo>
                                <a:lnTo>
                                  <a:pt x="116" y="31"/>
                                </a:lnTo>
                                <a:lnTo>
                                  <a:pt x="118" y="42"/>
                                </a:lnTo>
                                <a:lnTo>
                                  <a:pt x="118" y="54"/>
                                </a:lnTo>
                                <a:lnTo>
                                  <a:pt x="118" y="151"/>
                                </a:lnTo>
                                <a:close/>
                                <a:moveTo>
                                  <a:pt x="93" y="86"/>
                                </a:moveTo>
                                <a:lnTo>
                                  <a:pt x="69" y="86"/>
                                </a:lnTo>
                                <a:lnTo>
                                  <a:pt x="59" y="86"/>
                                </a:lnTo>
                                <a:lnTo>
                                  <a:pt x="51" y="87"/>
                                </a:lnTo>
                                <a:lnTo>
                                  <a:pt x="43" y="90"/>
                                </a:lnTo>
                                <a:lnTo>
                                  <a:pt x="37" y="94"/>
                                </a:lnTo>
                                <a:lnTo>
                                  <a:pt x="32" y="97"/>
                                </a:lnTo>
                                <a:lnTo>
                                  <a:pt x="30" y="102"/>
                                </a:lnTo>
                                <a:lnTo>
                                  <a:pt x="27" y="107"/>
                                </a:lnTo>
                                <a:lnTo>
                                  <a:pt x="27" y="113"/>
                                </a:lnTo>
                                <a:lnTo>
                                  <a:pt x="29" y="123"/>
                                </a:lnTo>
                                <a:lnTo>
                                  <a:pt x="35" y="132"/>
                                </a:lnTo>
                                <a:lnTo>
                                  <a:pt x="42" y="137"/>
                                </a:lnTo>
                                <a:lnTo>
                                  <a:pt x="54" y="138"/>
                                </a:lnTo>
                                <a:lnTo>
                                  <a:pt x="64" y="137"/>
                                </a:lnTo>
                                <a:lnTo>
                                  <a:pt x="74" y="133"/>
                                </a:lnTo>
                                <a:lnTo>
                                  <a:pt x="83" y="127"/>
                                </a:lnTo>
                                <a:lnTo>
                                  <a:pt x="93" y="116"/>
                                </a:lnTo>
                                <a:lnTo>
                                  <a:pt x="93" y="8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80" name="Freeform 174"/>
                        <wps:cNvSpPr>
                          <a:spLocks/>
                        </wps:cNvSpPr>
                        <wps:spPr bwMode="auto">
                          <a:xfrm>
                            <a:off x="863600" y="3311525"/>
                            <a:ext cx="49213" cy="103188"/>
                          </a:xfrm>
                          <a:custGeom>
                            <a:avLst/>
                            <a:gdLst>
                              <a:gd name="T0" fmla="*/ 95 w 95"/>
                              <a:gd name="T1" fmla="*/ 182 h 195"/>
                              <a:gd name="T2" fmla="*/ 94 w 95"/>
                              <a:gd name="T3" fmla="*/ 187 h 195"/>
                              <a:gd name="T4" fmla="*/ 90 w 95"/>
                              <a:gd name="T5" fmla="*/ 191 h 195"/>
                              <a:gd name="T6" fmla="*/ 85 w 95"/>
                              <a:gd name="T7" fmla="*/ 192 h 195"/>
                              <a:gd name="T8" fmla="*/ 79 w 95"/>
                              <a:gd name="T9" fmla="*/ 195 h 195"/>
                              <a:gd name="T10" fmla="*/ 72 w 95"/>
                              <a:gd name="T11" fmla="*/ 195 h 195"/>
                              <a:gd name="T12" fmla="*/ 58 w 95"/>
                              <a:gd name="T13" fmla="*/ 195 h 195"/>
                              <a:gd name="T14" fmla="*/ 41 w 95"/>
                              <a:gd name="T15" fmla="*/ 188 h 195"/>
                              <a:gd name="T16" fmla="*/ 31 w 95"/>
                              <a:gd name="T17" fmla="*/ 176 h 195"/>
                              <a:gd name="T18" fmla="*/ 26 w 95"/>
                              <a:gd name="T19" fmla="*/ 158 h 195"/>
                              <a:gd name="T20" fmla="*/ 26 w 95"/>
                              <a:gd name="T21" fmla="*/ 62 h 195"/>
                              <a:gd name="T22" fmla="*/ 4 w 95"/>
                              <a:gd name="T23" fmla="*/ 62 h 195"/>
                              <a:gd name="T24" fmla="*/ 0 w 95"/>
                              <a:gd name="T25" fmla="*/ 57 h 195"/>
                              <a:gd name="T26" fmla="*/ 0 w 95"/>
                              <a:gd name="T27" fmla="*/ 48 h 195"/>
                              <a:gd name="T28" fmla="*/ 2 w 95"/>
                              <a:gd name="T29" fmla="*/ 44 h 195"/>
                              <a:gd name="T30" fmla="*/ 3 w 95"/>
                              <a:gd name="T31" fmla="*/ 41 h 195"/>
                              <a:gd name="T32" fmla="*/ 5 w 95"/>
                              <a:gd name="T33" fmla="*/ 39 h 195"/>
                              <a:gd name="T34" fmla="*/ 26 w 95"/>
                              <a:gd name="T35" fmla="*/ 39 h 195"/>
                              <a:gd name="T36" fmla="*/ 26 w 95"/>
                              <a:gd name="T37" fmla="*/ 5 h 195"/>
                              <a:gd name="T38" fmla="*/ 27 w 95"/>
                              <a:gd name="T39" fmla="*/ 3 h 195"/>
                              <a:gd name="T40" fmla="*/ 30 w 95"/>
                              <a:gd name="T41" fmla="*/ 1 h 195"/>
                              <a:gd name="T42" fmla="*/ 36 w 95"/>
                              <a:gd name="T43" fmla="*/ 0 h 195"/>
                              <a:gd name="T44" fmla="*/ 43 w 95"/>
                              <a:gd name="T45" fmla="*/ 0 h 195"/>
                              <a:gd name="T46" fmla="*/ 48 w 95"/>
                              <a:gd name="T47" fmla="*/ 1 h 195"/>
                              <a:gd name="T48" fmla="*/ 51 w 95"/>
                              <a:gd name="T49" fmla="*/ 3 h 195"/>
                              <a:gd name="T50" fmla="*/ 52 w 95"/>
                              <a:gd name="T51" fmla="*/ 5 h 195"/>
                              <a:gd name="T52" fmla="*/ 52 w 95"/>
                              <a:gd name="T53" fmla="*/ 39 h 195"/>
                              <a:gd name="T54" fmla="*/ 90 w 95"/>
                              <a:gd name="T55" fmla="*/ 39 h 195"/>
                              <a:gd name="T56" fmla="*/ 93 w 95"/>
                              <a:gd name="T57" fmla="*/ 41 h 195"/>
                              <a:gd name="T58" fmla="*/ 94 w 95"/>
                              <a:gd name="T59" fmla="*/ 44 h 195"/>
                              <a:gd name="T60" fmla="*/ 95 w 95"/>
                              <a:gd name="T61" fmla="*/ 48 h 195"/>
                              <a:gd name="T62" fmla="*/ 95 w 95"/>
                              <a:gd name="T63" fmla="*/ 57 h 195"/>
                              <a:gd name="T64" fmla="*/ 92 w 95"/>
                              <a:gd name="T65" fmla="*/ 62 h 195"/>
                              <a:gd name="T66" fmla="*/ 52 w 95"/>
                              <a:gd name="T67" fmla="*/ 62 h 195"/>
                              <a:gd name="T68" fmla="*/ 53 w 95"/>
                              <a:gd name="T69" fmla="*/ 156 h 195"/>
                              <a:gd name="T70" fmla="*/ 63 w 95"/>
                              <a:gd name="T71" fmla="*/ 171 h 195"/>
                              <a:gd name="T72" fmla="*/ 77 w 95"/>
                              <a:gd name="T73" fmla="*/ 172 h 195"/>
                              <a:gd name="T74" fmla="*/ 82 w 95"/>
                              <a:gd name="T75" fmla="*/ 171 h 195"/>
                              <a:gd name="T76" fmla="*/ 87 w 95"/>
                              <a:gd name="T77" fmla="*/ 170 h 195"/>
                              <a:gd name="T78" fmla="*/ 90 w 95"/>
                              <a:gd name="T79" fmla="*/ 169 h 195"/>
                              <a:gd name="T80" fmla="*/ 92 w 95"/>
                              <a:gd name="T81" fmla="*/ 168 h 195"/>
                              <a:gd name="T82" fmla="*/ 94 w 95"/>
                              <a:gd name="T83" fmla="*/ 169 h 195"/>
                              <a:gd name="T84" fmla="*/ 94 w 95"/>
                              <a:gd name="T85" fmla="*/ 171 h 195"/>
                              <a:gd name="T86" fmla="*/ 95 w 95"/>
                              <a:gd name="T87" fmla="*/ 175 h 1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95" h="195">
                                <a:moveTo>
                                  <a:pt x="95" y="177"/>
                                </a:moveTo>
                                <a:lnTo>
                                  <a:pt x="95" y="182"/>
                                </a:lnTo>
                                <a:lnTo>
                                  <a:pt x="94" y="185"/>
                                </a:lnTo>
                                <a:lnTo>
                                  <a:pt x="94" y="187"/>
                                </a:lnTo>
                                <a:lnTo>
                                  <a:pt x="93" y="190"/>
                                </a:lnTo>
                                <a:lnTo>
                                  <a:pt x="90" y="191"/>
                                </a:lnTo>
                                <a:lnTo>
                                  <a:pt x="89" y="192"/>
                                </a:lnTo>
                                <a:lnTo>
                                  <a:pt x="85" y="192"/>
                                </a:lnTo>
                                <a:lnTo>
                                  <a:pt x="83" y="193"/>
                                </a:lnTo>
                                <a:lnTo>
                                  <a:pt x="79" y="195"/>
                                </a:lnTo>
                                <a:lnTo>
                                  <a:pt x="75" y="195"/>
                                </a:lnTo>
                                <a:lnTo>
                                  <a:pt x="72" y="195"/>
                                </a:lnTo>
                                <a:lnTo>
                                  <a:pt x="68" y="195"/>
                                </a:lnTo>
                                <a:lnTo>
                                  <a:pt x="58" y="195"/>
                                </a:lnTo>
                                <a:lnTo>
                                  <a:pt x="50" y="192"/>
                                </a:lnTo>
                                <a:lnTo>
                                  <a:pt x="41" y="188"/>
                                </a:lnTo>
                                <a:lnTo>
                                  <a:pt x="36" y="184"/>
                                </a:lnTo>
                                <a:lnTo>
                                  <a:pt x="31" y="176"/>
                                </a:lnTo>
                                <a:lnTo>
                                  <a:pt x="29" y="168"/>
                                </a:lnTo>
                                <a:lnTo>
                                  <a:pt x="26" y="158"/>
                                </a:lnTo>
                                <a:lnTo>
                                  <a:pt x="26" y="147"/>
                                </a:lnTo>
                                <a:lnTo>
                                  <a:pt x="26" y="62"/>
                                </a:lnTo>
                                <a:lnTo>
                                  <a:pt x="7" y="62"/>
                                </a:lnTo>
                                <a:lnTo>
                                  <a:pt x="4" y="62"/>
                                </a:lnTo>
                                <a:lnTo>
                                  <a:pt x="2" y="59"/>
                                </a:lnTo>
                                <a:lnTo>
                                  <a:pt x="0" y="57"/>
                                </a:lnTo>
                                <a:lnTo>
                                  <a:pt x="0" y="51"/>
                                </a:lnTo>
                                <a:lnTo>
                                  <a:pt x="0" y="48"/>
                                </a:lnTo>
                                <a:lnTo>
                                  <a:pt x="0" y="46"/>
                                </a:lnTo>
                                <a:lnTo>
                                  <a:pt x="2" y="44"/>
                                </a:lnTo>
                                <a:lnTo>
                                  <a:pt x="2" y="42"/>
                                </a:lnTo>
                                <a:lnTo>
                                  <a:pt x="3" y="41"/>
                                </a:lnTo>
                                <a:lnTo>
                                  <a:pt x="4" y="41"/>
                                </a:lnTo>
                                <a:lnTo>
                                  <a:pt x="5" y="39"/>
                                </a:lnTo>
                                <a:lnTo>
                                  <a:pt x="7" y="39"/>
                                </a:lnTo>
                                <a:lnTo>
                                  <a:pt x="26" y="39"/>
                                </a:lnTo>
                                <a:lnTo>
                                  <a:pt x="26" y="6"/>
                                </a:lnTo>
                                <a:lnTo>
                                  <a:pt x="26" y="5"/>
                                </a:lnTo>
                                <a:lnTo>
                                  <a:pt x="26" y="4"/>
                                </a:lnTo>
                                <a:lnTo>
                                  <a:pt x="27" y="3"/>
                                </a:lnTo>
                                <a:lnTo>
                                  <a:pt x="29" y="3"/>
                                </a:lnTo>
                                <a:lnTo>
                                  <a:pt x="30" y="1"/>
                                </a:lnTo>
                                <a:lnTo>
                                  <a:pt x="32" y="1"/>
                                </a:lnTo>
                                <a:lnTo>
                                  <a:pt x="36" y="0"/>
                                </a:lnTo>
                                <a:lnTo>
                                  <a:pt x="40" y="0"/>
                                </a:lnTo>
                                <a:lnTo>
                                  <a:pt x="43" y="0"/>
                                </a:lnTo>
                                <a:lnTo>
                                  <a:pt x="46" y="1"/>
                                </a:lnTo>
                                <a:lnTo>
                                  <a:pt x="48" y="1"/>
                                </a:lnTo>
                                <a:lnTo>
                                  <a:pt x="50" y="3"/>
                                </a:lnTo>
                                <a:lnTo>
                                  <a:pt x="51" y="3"/>
                                </a:lnTo>
                                <a:lnTo>
                                  <a:pt x="52" y="4"/>
                                </a:lnTo>
                                <a:lnTo>
                                  <a:pt x="52" y="5"/>
                                </a:lnTo>
                                <a:lnTo>
                                  <a:pt x="52" y="6"/>
                                </a:lnTo>
                                <a:lnTo>
                                  <a:pt x="52" y="39"/>
                                </a:lnTo>
                                <a:lnTo>
                                  <a:pt x="90" y="39"/>
                                </a:lnTo>
                                <a:lnTo>
                                  <a:pt x="90" y="39"/>
                                </a:lnTo>
                                <a:lnTo>
                                  <a:pt x="92" y="41"/>
                                </a:lnTo>
                                <a:lnTo>
                                  <a:pt x="93" y="41"/>
                                </a:lnTo>
                                <a:lnTo>
                                  <a:pt x="94" y="42"/>
                                </a:lnTo>
                                <a:lnTo>
                                  <a:pt x="94" y="44"/>
                                </a:lnTo>
                                <a:lnTo>
                                  <a:pt x="95" y="46"/>
                                </a:lnTo>
                                <a:lnTo>
                                  <a:pt x="95" y="48"/>
                                </a:lnTo>
                                <a:lnTo>
                                  <a:pt x="95" y="51"/>
                                </a:lnTo>
                                <a:lnTo>
                                  <a:pt x="95" y="57"/>
                                </a:lnTo>
                                <a:lnTo>
                                  <a:pt x="94" y="59"/>
                                </a:lnTo>
                                <a:lnTo>
                                  <a:pt x="92" y="62"/>
                                </a:lnTo>
                                <a:lnTo>
                                  <a:pt x="90" y="62"/>
                                </a:lnTo>
                                <a:lnTo>
                                  <a:pt x="52" y="62"/>
                                </a:lnTo>
                                <a:lnTo>
                                  <a:pt x="52" y="143"/>
                                </a:lnTo>
                                <a:lnTo>
                                  <a:pt x="53" y="156"/>
                                </a:lnTo>
                                <a:lnTo>
                                  <a:pt x="57" y="165"/>
                                </a:lnTo>
                                <a:lnTo>
                                  <a:pt x="63" y="171"/>
                                </a:lnTo>
                                <a:lnTo>
                                  <a:pt x="73" y="172"/>
                                </a:lnTo>
                                <a:lnTo>
                                  <a:pt x="77" y="172"/>
                                </a:lnTo>
                                <a:lnTo>
                                  <a:pt x="79" y="172"/>
                                </a:lnTo>
                                <a:lnTo>
                                  <a:pt x="82" y="171"/>
                                </a:lnTo>
                                <a:lnTo>
                                  <a:pt x="84" y="170"/>
                                </a:lnTo>
                                <a:lnTo>
                                  <a:pt x="87" y="170"/>
                                </a:lnTo>
                                <a:lnTo>
                                  <a:pt x="88" y="169"/>
                                </a:lnTo>
                                <a:lnTo>
                                  <a:pt x="90" y="169"/>
                                </a:lnTo>
                                <a:lnTo>
                                  <a:pt x="92" y="168"/>
                                </a:lnTo>
                                <a:lnTo>
                                  <a:pt x="92" y="168"/>
                                </a:lnTo>
                                <a:lnTo>
                                  <a:pt x="93" y="169"/>
                                </a:lnTo>
                                <a:lnTo>
                                  <a:pt x="94" y="169"/>
                                </a:lnTo>
                                <a:lnTo>
                                  <a:pt x="94" y="170"/>
                                </a:lnTo>
                                <a:lnTo>
                                  <a:pt x="94" y="171"/>
                                </a:lnTo>
                                <a:lnTo>
                                  <a:pt x="95" y="172"/>
                                </a:lnTo>
                                <a:lnTo>
                                  <a:pt x="95" y="175"/>
                                </a:lnTo>
                                <a:lnTo>
                                  <a:pt x="95" y="17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81" name="Freeform 175"/>
                        <wps:cNvSpPr>
                          <a:spLocks noEditPoints="1"/>
                        </wps:cNvSpPr>
                        <wps:spPr bwMode="auto">
                          <a:xfrm>
                            <a:off x="925513" y="3332162"/>
                            <a:ext cx="69850" cy="84138"/>
                          </a:xfrm>
                          <a:custGeom>
                            <a:avLst/>
                            <a:gdLst>
                              <a:gd name="T0" fmla="*/ 132 w 133"/>
                              <a:gd name="T1" fmla="*/ 79 h 159"/>
                              <a:gd name="T2" fmla="*/ 127 w 133"/>
                              <a:gd name="T3" fmla="*/ 84 h 159"/>
                              <a:gd name="T4" fmla="*/ 29 w 133"/>
                              <a:gd name="T5" fmla="*/ 85 h 159"/>
                              <a:gd name="T6" fmla="*/ 31 w 133"/>
                              <a:gd name="T7" fmla="*/ 106 h 159"/>
                              <a:gd name="T8" fmla="*/ 39 w 133"/>
                              <a:gd name="T9" fmla="*/ 123 h 159"/>
                              <a:gd name="T10" fmla="*/ 53 w 133"/>
                              <a:gd name="T11" fmla="*/ 133 h 159"/>
                              <a:gd name="T12" fmla="*/ 75 w 133"/>
                              <a:gd name="T13" fmla="*/ 137 h 159"/>
                              <a:gd name="T14" fmla="*/ 94 w 133"/>
                              <a:gd name="T15" fmla="*/ 135 h 159"/>
                              <a:gd name="T16" fmla="*/ 108 w 133"/>
                              <a:gd name="T17" fmla="*/ 132 h 159"/>
                              <a:gd name="T18" fmla="*/ 117 w 133"/>
                              <a:gd name="T19" fmla="*/ 128 h 159"/>
                              <a:gd name="T20" fmla="*/ 122 w 133"/>
                              <a:gd name="T21" fmla="*/ 126 h 159"/>
                              <a:gd name="T22" fmla="*/ 125 w 133"/>
                              <a:gd name="T23" fmla="*/ 127 h 159"/>
                              <a:gd name="T24" fmla="*/ 126 w 133"/>
                              <a:gd name="T25" fmla="*/ 128 h 159"/>
                              <a:gd name="T26" fmla="*/ 127 w 133"/>
                              <a:gd name="T27" fmla="*/ 132 h 159"/>
                              <a:gd name="T28" fmla="*/ 127 w 133"/>
                              <a:gd name="T29" fmla="*/ 137 h 159"/>
                              <a:gd name="T30" fmla="*/ 127 w 133"/>
                              <a:gd name="T31" fmla="*/ 140 h 159"/>
                              <a:gd name="T32" fmla="*/ 126 w 133"/>
                              <a:gd name="T33" fmla="*/ 143 h 159"/>
                              <a:gd name="T34" fmla="*/ 126 w 133"/>
                              <a:gd name="T35" fmla="*/ 145 h 159"/>
                              <a:gd name="T36" fmla="*/ 125 w 133"/>
                              <a:gd name="T37" fmla="*/ 147 h 159"/>
                              <a:gd name="T38" fmla="*/ 119 w 133"/>
                              <a:gd name="T39" fmla="*/ 150 h 159"/>
                              <a:gd name="T40" fmla="*/ 108 w 133"/>
                              <a:gd name="T41" fmla="*/ 154 h 159"/>
                              <a:gd name="T42" fmla="*/ 92 w 133"/>
                              <a:gd name="T43" fmla="*/ 156 h 159"/>
                              <a:gd name="T44" fmla="*/ 73 w 133"/>
                              <a:gd name="T45" fmla="*/ 159 h 159"/>
                              <a:gd name="T46" fmla="*/ 41 w 133"/>
                              <a:gd name="T47" fmla="*/ 154 h 159"/>
                              <a:gd name="T48" fmla="*/ 19 w 133"/>
                              <a:gd name="T49" fmla="*/ 139 h 159"/>
                              <a:gd name="T50" fmla="*/ 5 w 133"/>
                              <a:gd name="T51" fmla="*/ 115 h 159"/>
                              <a:gd name="T52" fmla="*/ 0 w 133"/>
                              <a:gd name="T53" fmla="*/ 80 h 159"/>
                              <a:gd name="T54" fmla="*/ 5 w 133"/>
                              <a:gd name="T55" fmla="*/ 47 h 159"/>
                              <a:gd name="T56" fmla="*/ 19 w 133"/>
                              <a:gd name="T57" fmla="*/ 21 h 159"/>
                              <a:gd name="T58" fmla="*/ 41 w 133"/>
                              <a:gd name="T59" fmla="*/ 5 h 159"/>
                              <a:gd name="T60" fmla="*/ 69 w 133"/>
                              <a:gd name="T61" fmla="*/ 0 h 159"/>
                              <a:gd name="T62" fmla="*/ 99 w 133"/>
                              <a:gd name="T63" fmla="*/ 5 h 159"/>
                              <a:gd name="T64" fmla="*/ 119 w 133"/>
                              <a:gd name="T65" fmla="*/ 20 h 159"/>
                              <a:gd name="T66" fmla="*/ 130 w 133"/>
                              <a:gd name="T67" fmla="*/ 42 h 159"/>
                              <a:gd name="T68" fmla="*/ 133 w 133"/>
                              <a:gd name="T69" fmla="*/ 68 h 159"/>
                              <a:gd name="T70" fmla="*/ 106 w 133"/>
                              <a:gd name="T71" fmla="*/ 65 h 159"/>
                              <a:gd name="T72" fmla="*/ 101 w 133"/>
                              <a:gd name="T73" fmla="*/ 38 h 159"/>
                              <a:gd name="T74" fmla="*/ 92 w 133"/>
                              <a:gd name="T75" fmla="*/ 27 h 159"/>
                              <a:gd name="T76" fmla="*/ 68 w 133"/>
                              <a:gd name="T77" fmla="*/ 21 h 159"/>
                              <a:gd name="T78" fmla="*/ 51 w 133"/>
                              <a:gd name="T79" fmla="*/ 25 h 159"/>
                              <a:gd name="T80" fmla="*/ 39 w 133"/>
                              <a:gd name="T81" fmla="*/ 34 h 159"/>
                              <a:gd name="T82" fmla="*/ 31 w 133"/>
                              <a:gd name="T83" fmla="*/ 48 h 159"/>
                              <a:gd name="T84" fmla="*/ 29 w 133"/>
                              <a:gd name="T85" fmla="*/ 65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33" h="159">
                                <a:moveTo>
                                  <a:pt x="133" y="73"/>
                                </a:moveTo>
                                <a:lnTo>
                                  <a:pt x="132" y="79"/>
                                </a:lnTo>
                                <a:lnTo>
                                  <a:pt x="130" y="83"/>
                                </a:lnTo>
                                <a:lnTo>
                                  <a:pt x="127" y="84"/>
                                </a:lnTo>
                                <a:lnTo>
                                  <a:pt x="124" y="85"/>
                                </a:lnTo>
                                <a:lnTo>
                                  <a:pt x="29" y="85"/>
                                </a:lnTo>
                                <a:lnTo>
                                  <a:pt x="29" y="96"/>
                                </a:lnTo>
                                <a:lnTo>
                                  <a:pt x="31" y="106"/>
                                </a:lnTo>
                                <a:lnTo>
                                  <a:pt x="34" y="116"/>
                                </a:lnTo>
                                <a:lnTo>
                                  <a:pt x="39" y="123"/>
                                </a:lnTo>
                                <a:lnTo>
                                  <a:pt x="45" y="129"/>
                                </a:lnTo>
                                <a:lnTo>
                                  <a:pt x="53" y="133"/>
                                </a:lnTo>
                                <a:lnTo>
                                  <a:pt x="63" y="137"/>
                                </a:lnTo>
                                <a:lnTo>
                                  <a:pt x="75" y="137"/>
                                </a:lnTo>
                                <a:lnTo>
                                  <a:pt x="85" y="137"/>
                                </a:lnTo>
                                <a:lnTo>
                                  <a:pt x="94" y="135"/>
                                </a:lnTo>
                                <a:lnTo>
                                  <a:pt x="101" y="133"/>
                                </a:lnTo>
                                <a:lnTo>
                                  <a:pt x="108" y="132"/>
                                </a:lnTo>
                                <a:lnTo>
                                  <a:pt x="112" y="129"/>
                                </a:lnTo>
                                <a:lnTo>
                                  <a:pt x="117" y="128"/>
                                </a:lnTo>
                                <a:lnTo>
                                  <a:pt x="121" y="127"/>
                                </a:lnTo>
                                <a:lnTo>
                                  <a:pt x="122" y="126"/>
                                </a:lnTo>
                                <a:lnTo>
                                  <a:pt x="124" y="126"/>
                                </a:lnTo>
                                <a:lnTo>
                                  <a:pt x="125" y="127"/>
                                </a:lnTo>
                                <a:lnTo>
                                  <a:pt x="126" y="127"/>
                                </a:lnTo>
                                <a:lnTo>
                                  <a:pt x="126" y="128"/>
                                </a:lnTo>
                                <a:lnTo>
                                  <a:pt x="126" y="129"/>
                                </a:lnTo>
                                <a:lnTo>
                                  <a:pt x="127" y="132"/>
                                </a:lnTo>
                                <a:lnTo>
                                  <a:pt x="127" y="134"/>
                                </a:lnTo>
                                <a:lnTo>
                                  <a:pt x="127" y="137"/>
                                </a:lnTo>
                                <a:lnTo>
                                  <a:pt x="127" y="138"/>
                                </a:lnTo>
                                <a:lnTo>
                                  <a:pt x="127" y="140"/>
                                </a:lnTo>
                                <a:lnTo>
                                  <a:pt x="127" y="142"/>
                                </a:lnTo>
                                <a:lnTo>
                                  <a:pt x="126" y="143"/>
                                </a:lnTo>
                                <a:lnTo>
                                  <a:pt x="126" y="144"/>
                                </a:lnTo>
                                <a:lnTo>
                                  <a:pt x="126" y="145"/>
                                </a:lnTo>
                                <a:lnTo>
                                  <a:pt x="125" y="145"/>
                                </a:lnTo>
                                <a:lnTo>
                                  <a:pt x="125" y="147"/>
                                </a:lnTo>
                                <a:lnTo>
                                  <a:pt x="122" y="148"/>
                                </a:lnTo>
                                <a:lnTo>
                                  <a:pt x="119" y="150"/>
                                </a:lnTo>
                                <a:lnTo>
                                  <a:pt x="115" y="151"/>
                                </a:lnTo>
                                <a:lnTo>
                                  <a:pt x="108" y="154"/>
                                </a:lnTo>
                                <a:lnTo>
                                  <a:pt x="100" y="155"/>
                                </a:lnTo>
                                <a:lnTo>
                                  <a:pt x="92" y="156"/>
                                </a:lnTo>
                                <a:lnTo>
                                  <a:pt x="83" y="158"/>
                                </a:lnTo>
                                <a:lnTo>
                                  <a:pt x="73" y="159"/>
                                </a:lnTo>
                                <a:lnTo>
                                  <a:pt x="56" y="158"/>
                                </a:lnTo>
                                <a:lnTo>
                                  <a:pt x="41" y="154"/>
                                </a:lnTo>
                                <a:lnTo>
                                  <a:pt x="29" y="148"/>
                                </a:lnTo>
                                <a:lnTo>
                                  <a:pt x="19" y="139"/>
                                </a:lnTo>
                                <a:lnTo>
                                  <a:pt x="10" y="128"/>
                                </a:lnTo>
                                <a:lnTo>
                                  <a:pt x="5" y="115"/>
                                </a:lnTo>
                                <a:lnTo>
                                  <a:pt x="2" y="99"/>
                                </a:lnTo>
                                <a:lnTo>
                                  <a:pt x="0" y="80"/>
                                </a:lnTo>
                                <a:lnTo>
                                  <a:pt x="2" y="62"/>
                                </a:lnTo>
                                <a:lnTo>
                                  <a:pt x="5" y="47"/>
                                </a:lnTo>
                                <a:lnTo>
                                  <a:pt x="10" y="32"/>
                                </a:lnTo>
                                <a:lnTo>
                                  <a:pt x="19" y="21"/>
                                </a:lnTo>
                                <a:lnTo>
                                  <a:pt x="29" y="12"/>
                                </a:lnTo>
                                <a:lnTo>
                                  <a:pt x="41" y="5"/>
                                </a:lnTo>
                                <a:lnTo>
                                  <a:pt x="55" y="1"/>
                                </a:lnTo>
                                <a:lnTo>
                                  <a:pt x="69" y="0"/>
                                </a:lnTo>
                                <a:lnTo>
                                  <a:pt x="85" y="1"/>
                                </a:lnTo>
                                <a:lnTo>
                                  <a:pt x="99" y="5"/>
                                </a:lnTo>
                                <a:lnTo>
                                  <a:pt x="110" y="11"/>
                                </a:lnTo>
                                <a:lnTo>
                                  <a:pt x="119" y="20"/>
                                </a:lnTo>
                                <a:lnTo>
                                  <a:pt x="125" y="30"/>
                                </a:lnTo>
                                <a:lnTo>
                                  <a:pt x="130" y="42"/>
                                </a:lnTo>
                                <a:lnTo>
                                  <a:pt x="132" y="54"/>
                                </a:lnTo>
                                <a:lnTo>
                                  <a:pt x="133" y="68"/>
                                </a:lnTo>
                                <a:lnTo>
                                  <a:pt x="133" y="73"/>
                                </a:lnTo>
                                <a:close/>
                                <a:moveTo>
                                  <a:pt x="106" y="65"/>
                                </a:moveTo>
                                <a:lnTo>
                                  <a:pt x="106" y="55"/>
                                </a:lnTo>
                                <a:lnTo>
                                  <a:pt x="101" y="38"/>
                                </a:lnTo>
                                <a:lnTo>
                                  <a:pt x="98" y="32"/>
                                </a:lnTo>
                                <a:lnTo>
                                  <a:pt x="92" y="27"/>
                                </a:lnTo>
                                <a:lnTo>
                                  <a:pt x="78" y="21"/>
                                </a:lnTo>
                                <a:lnTo>
                                  <a:pt x="68" y="21"/>
                                </a:lnTo>
                                <a:lnTo>
                                  <a:pt x="59" y="21"/>
                                </a:lnTo>
                                <a:lnTo>
                                  <a:pt x="51" y="25"/>
                                </a:lnTo>
                                <a:lnTo>
                                  <a:pt x="45" y="28"/>
                                </a:lnTo>
                                <a:lnTo>
                                  <a:pt x="39" y="34"/>
                                </a:lnTo>
                                <a:lnTo>
                                  <a:pt x="35" y="41"/>
                                </a:lnTo>
                                <a:lnTo>
                                  <a:pt x="31" y="48"/>
                                </a:lnTo>
                                <a:lnTo>
                                  <a:pt x="29" y="57"/>
                                </a:lnTo>
                                <a:lnTo>
                                  <a:pt x="29" y="65"/>
                                </a:lnTo>
                                <a:lnTo>
                                  <a:pt x="106" y="6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82" name="Freeform 176"/>
                        <wps:cNvSpPr>
                          <a:spLocks noEditPoints="1"/>
                        </wps:cNvSpPr>
                        <wps:spPr bwMode="auto">
                          <a:xfrm>
                            <a:off x="1011238" y="3295650"/>
                            <a:ext cx="71438" cy="120650"/>
                          </a:xfrm>
                          <a:custGeom>
                            <a:avLst/>
                            <a:gdLst>
                              <a:gd name="T0" fmla="*/ 133 w 133"/>
                              <a:gd name="T1" fmla="*/ 221 h 227"/>
                              <a:gd name="T2" fmla="*/ 132 w 133"/>
                              <a:gd name="T3" fmla="*/ 223 h 227"/>
                              <a:gd name="T4" fmla="*/ 129 w 133"/>
                              <a:gd name="T5" fmla="*/ 223 h 227"/>
                              <a:gd name="T6" fmla="*/ 125 w 133"/>
                              <a:gd name="T7" fmla="*/ 224 h 227"/>
                              <a:gd name="T8" fmla="*/ 118 w 133"/>
                              <a:gd name="T9" fmla="*/ 224 h 227"/>
                              <a:gd name="T10" fmla="*/ 113 w 133"/>
                              <a:gd name="T11" fmla="*/ 223 h 227"/>
                              <a:gd name="T12" fmla="*/ 111 w 133"/>
                              <a:gd name="T13" fmla="*/ 223 h 227"/>
                              <a:gd name="T14" fmla="*/ 110 w 133"/>
                              <a:gd name="T15" fmla="*/ 221 h 227"/>
                              <a:gd name="T16" fmla="*/ 110 w 133"/>
                              <a:gd name="T17" fmla="*/ 200 h 227"/>
                              <a:gd name="T18" fmla="*/ 86 w 133"/>
                              <a:gd name="T19" fmla="*/ 219 h 227"/>
                              <a:gd name="T20" fmla="*/ 59 w 133"/>
                              <a:gd name="T21" fmla="*/ 227 h 227"/>
                              <a:gd name="T22" fmla="*/ 32 w 133"/>
                              <a:gd name="T23" fmla="*/ 221 h 227"/>
                              <a:gd name="T24" fmla="*/ 14 w 133"/>
                              <a:gd name="T25" fmla="*/ 203 h 227"/>
                              <a:gd name="T26" fmla="*/ 4 w 133"/>
                              <a:gd name="T27" fmla="*/ 179 h 227"/>
                              <a:gd name="T28" fmla="*/ 0 w 133"/>
                              <a:gd name="T29" fmla="*/ 149 h 227"/>
                              <a:gd name="T30" fmla="*/ 4 w 133"/>
                              <a:gd name="T31" fmla="*/ 116 h 227"/>
                              <a:gd name="T32" fmla="*/ 16 w 133"/>
                              <a:gd name="T33" fmla="*/ 90 h 227"/>
                              <a:gd name="T34" fmla="*/ 36 w 133"/>
                              <a:gd name="T35" fmla="*/ 74 h 227"/>
                              <a:gd name="T36" fmla="*/ 63 w 133"/>
                              <a:gd name="T37" fmla="*/ 68 h 227"/>
                              <a:gd name="T38" fmla="*/ 86 w 133"/>
                              <a:gd name="T39" fmla="*/ 73 h 227"/>
                              <a:gd name="T40" fmla="*/ 106 w 133"/>
                              <a:gd name="T41" fmla="*/ 90 h 227"/>
                              <a:gd name="T42" fmla="*/ 106 w 133"/>
                              <a:gd name="T43" fmla="*/ 5 h 227"/>
                              <a:gd name="T44" fmla="*/ 107 w 133"/>
                              <a:gd name="T45" fmla="*/ 3 h 227"/>
                              <a:gd name="T46" fmla="*/ 111 w 133"/>
                              <a:gd name="T47" fmla="*/ 2 h 227"/>
                              <a:gd name="T48" fmla="*/ 116 w 133"/>
                              <a:gd name="T49" fmla="*/ 0 h 227"/>
                              <a:gd name="T50" fmla="*/ 123 w 133"/>
                              <a:gd name="T51" fmla="*/ 0 h 227"/>
                              <a:gd name="T52" fmla="*/ 128 w 133"/>
                              <a:gd name="T53" fmla="*/ 2 h 227"/>
                              <a:gd name="T54" fmla="*/ 132 w 133"/>
                              <a:gd name="T55" fmla="*/ 3 h 227"/>
                              <a:gd name="T56" fmla="*/ 133 w 133"/>
                              <a:gd name="T57" fmla="*/ 5 h 227"/>
                              <a:gd name="T58" fmla="*/ 133 w 133"/>
                              <a:gd name="T59" fmla="*/ 219 h 227"/>
                              <a:gd name="T60" fmla="*/ 96 w 133"/>
                              <a:gd name="T61" fmla="*/ 106 h 227"/>
                              <a:gd name="T62" fmla="*/ 75 w 133"/>
                              <a:gd name="T63" fmla="*/ 91 h 227"/>
                              <a:gd name="T64" fmla="*/ 56 w 133"/>
                              <a:gd name="T65" fmla="*/ 91 h 227"/>
                              <a:gd name="T66" fmla="*/ 41 w 133"/>
                              <a:gd name="T67" fmla="*/ 101 h 227"/>
                              <a:gd name="T68" fmla="*/ 32 w 133"/>
                              <a:gd name="T69" fmla="*/ 116 h 227"/>
                              <a:gd name="T70" fmla="*/ 29 w 133"/>
                              <a:gd name="T71" fmla="*/ 136 h 227"/>
                              <a:gd name="T72" fmla="*/ 29 w 133"/>
                              <a:gd name="T73" fmla="*/ 157 h 227"/>
                              <a:gd name="T74" fmla="*/ 32 w 133"/>
                              <a:gd name="T75" fmla="*/ 178 h 227"/>
                              <a:gd name="T76" fmla="*/ 40 w 133"/>
                              <a:gd name="T77" fmla="*/ 194 h 227"/>
                              <a:gd name="T78" fmla="*/ 54 w 133"/>
                              <a:gd name="T79" fmla="*/ 203 h 227"/>
                              <a:gd name="T80" fmla="*/ 69 w 133"/>
                              <a:gd name="T81" fmla="*/ 203 h 227"/>
                              <a:gd name="T82" fmla="*/ 79 w 133"/>
                              <a:gd name="T83" fmla="*/ 201 h 227"/>
                              <a:gd name="T84" fmla="*/ 89 w 133"/>
                              <a:gd name="T85" fmla="*/ 194 h 227"/>
                              <a:gd name="T86" fmla="*/ 100 w 133"/>
                              <a:gd name="T87" fmla="*/ 183 h 227"/>
                              <a:gd name="T88" fmla="*/ 106 w 133"/>
                              <a:gd name="T89" fmla="*/ 118 h 2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33" h="227">
                                <a:moveTo>
                                  <a:pt x="133" y="219"/>
                                </a:moveTo>
                                <a:lnTo>
                                  <a:pt x="133" y="221"/>
                                </a:lnTo>
                                <a:lnTo>
                                  <a:pt x="133" y="222"/>
                                </a:lnTo>
                                <a:lnTo>
                                  <a:pt x="132" y="223"/>
                                </a:lnTo>
                                <a:lnTo>
                                  <a:pt x="131" y="223"/>
                                </a:lnTo>
                                <a:lnTo>
                                  <a:pt x="129" y="223"/>
                                </a:lnTo>
                                <a:lnTo>
                                  <a:pt x="127" y="224"/>
                                </a:lnTo>
                                <a:lnTo>
                                  <a:pt x="125" y="224"/>
                                </a:lnTo>
                                <a:lnTo>
                                  <a:pt x="122" y="224"/>
                                </a:lnTo>
                                <a:lnTo>
                                  <a:pt x="118" y="224"/>
                                </a:lnTo>
                                <a:lnTo>
                                  <a:pt x="116" y="224"/>
                                </a:lnTo>
                                <a:lnTo>
                                  <a:pt x="113" y="223"/>
                                </a:lnTo>
                                <a:lnTo>
                                  <a:pt x="112" y="223"/>
                                </a:lnTo>
                                <a:lnTo>
                                  <a:pt x="111" y="223"/>
                                </a:lnTo>
                                <a:lnTo>
                                  <a:pt x="110" y="222"/>
                                </a:lnTo>
                                <a:lnTo>
                                  <a:pt x="110" y="221"/>
                                </a:lnTo>
                                <a:lnTo>
                                  <a:pt x="110" y="219"/>
                                </a:lnTo>
                                <a:lnTo>
                                  <a:pt x="110" y="200"/>
                                </a:lnTo>
                                <a:lnTo>
                                  <a:pt x="99" y="212"/>
                                </a:lnTo>
                                <a:lnTo>
                                  <a:pt x="86" y="219"/>
                                </a:lnTo>
                                <a:lnTo>
                                  <a:pt x="73" y="226"/>
                                </a:lnTo>
                                <a:lnTo>
                                  <a:pt x="59" y="227"/>
                                </a:lnTo>
                                <a:lnTo>
                                  <a:pt x="45" y="226"/>
                                </a:lnTo>
                                <a:lnTo>
                                  <a:pt x="32" y="221"/>
                                </a:lnTo>
                                <a:lnTo>
                                  <a:pt x="21" y="213"/>
                                </a:lnTo>
                                <a:lnTo>
                                  <a:pt x="14" y="203"/>
                                </a:lnTo>
                                <a:lnTo>
                                  <a:pt x="8" y="192"/>
                                </a:lnTo>
                                <a:lnTo>
                                  <a:pt x="4" y="179"/>
                                </a:lnTo>
                                <a:lnTo>
                                  <a:pt x="1" y="164"/>
                                </a:lnTo>
                                <a:lnTo>
                                  <a:pt x="0" y="149"/>
                                </a:lnTo>
                                <a:lnTo>
                                  <a:pt x="1" y="131"/>
                                </a:lnTo>
                                <a:lnTo>
                                  <a:pt x="4" y="116"/>
                                </a:lnTo>
                                <a:lnTo>
                                  <a:pt x="9" y="101"/>
                                </a:lnTo>
                                <a:lnTo>
                                  <a:pt x="16" y="90"/>
                                </a:lnTo>
                                <a:lnTo>
                                  <a:pt x="25" y="80"/>
                                </a:lnTo>
                                <a:lnTo>
                                  <a:pt x="36" y="74"/>
                                </a:lnTo>
                                <a:lnTo>
                                  <a:pt x="48" y="69"/>
                                </a:lnTo>
                                <a:lnTo>
                                  <a:pt x="63" y="68"/>
                                </a:lnTo>
                                <a:lnTo>
                                  <a:pt x="75" y="69"/>
                                </a:lnTo>
                                <a:lnTo>
                                  <a:pt x="86" y="73"/>
                                </a:lnTo>
                                <a:lnTo>
                                  <a:pt x="96" y="80"/>
                                </a:lnTo>
                                <a:lnTo>
                                  <a:pt x="106" y="90"/>
                                </a:lnTo>
                                <a:lnTo>
                                  <a:pt x="106" y="6"/>
                                </a:lnTo>
                                <a:lnTo>
                                  <a:pt x="106" y="5"/>
                                </a:lnTo>
                                <a:lnTo>
                                  <a:pt x="107" y="4"/>
                                </a:lnTo>
                                <a:lnTo>
                                  <a:pt x="107" y="3"/>
                                </a:lnTo>
                                <a:lnTo>
                                  <a:pt x="110" y="3"/>
                                </a:lnTo>
                                <a:lnTo>
                                  <a:pt x="111" y="2"/>
                                </a:lnTo>
                                <a:lnTo>
                                  <a:pt x="113" y="2"/>
                                </a:lnTo>
                                <a:lnTo>
                                  <a:pt x="116" y="0"/>
                                </a:lnTo>
                                <a:lnTo>
                                  <a:pt x="120" y="0"/>
                                </a:lnTo>
                                <a:lnTo>
                                  <a:pt x="123" y="0"/>
                                </a:lnTo>
                                <a:lnTo>
                                  <a:pt x="126" y="2"/>
                                </a:lnTo>
                                <a:lnTo>
                                  <a:pt x="128" y="2"/>
                                </a:lnTo>
                                <a:lnTo>
                                  <a:pt x="131" y="3"/>
                                </a:lnTo>
                                <a:lnTo>
                                  <a:pt x="132" y="3"/>
                                </a:lnTo>
                                <a:lnTo>
                                  <a:pt x="132" y="4"/>
                                </a:lnTo>
                                <a:lnTo>
                                  <a:pt x="133" y="5"/>
                                </a:lnTo>
                                <a:lnTo>
                                  <a:pt x="133" y="6"/>
                                </a:lnTo>
                                <a:lnTo>
                                  <a:pt x="133" y="219"/>
                                </a:lnTo>
                                <a:close/>
                                <a:moveTo>
                                  <a:pt x="106" y="118"/>
                                </a:moveTo>
                                <a:lnTo>
                                  <a:pt x="96" y="106"/>
                                </a:lnTo>
                                <a:lnTo>
                                  <a:pt x="86" y="98"/>
                                </a:lnTo>
                                <a:lnTo>
                                  <a:pt x="75" y="91"/>
                                </a:lnTo>
                                <a:lnTo>
                                  <a:pt x="65" y="90"/>
                                </a:lnTo>
                                <a:lnTo>
                                  <a:pt x="56" y="91"/>
                                </a:lnTo>
                                <a:lnTo>
                                  <a:pt x="48" y="95"/>
                                </a:lnTo>
                                <a:lnTo>
                                  <a:pt x="41" y="101"/>
                                </a:lnTo>
                                <a:lnTo>
                                  <a:pt x="36" y="109"/>
                                </a:lnTo>
                                <a:lnTo>
                                  <a:pt x="32" y="116"/>
                                </a:lnTo>
                                <a:lnTo>
                                  <a:pt x="30" y="126"/>
                                </a:lnTo>
                                <a:lnTo>
                                  <a:pt x="29" y="136"/>
                                </a:lnTo>
                                <a:lnTo>
                                  <a:pt x="27" y="146"/>
                                </a:lnTo>
                                <a:lnTo>
                                  <a:pt x="29" y="157"/>
                                </a:lnTo>
                                <a:lnTo>
                                  <a:pt x="30" y="168"/>
                                </a:lnTo>
                                <a:lnTo>
                                  <a:pt x="32" y="178"/>
                                </a:lnTo>
                                <a:lnTo>
                                  <a:pt x="36" y="186"/>
                                </a:lnTo>
                                <a:lnTo>
                                  <a:pt x="40" y="194"/>
                                </a:lnTo>
                                <a:lnTo>
                                  <a:pt x="47" y="199"/>
                                </a:lnTo>
                                <a:lnTo>
                                  <a:pt x="54" y="203"/>
                                </a:lnTo>
                                <a:lnTo>
                                  <a:pt x="64" y="203"/>
                                </a:lnTo>
                                <a:lnTo>
                                  <a:pt x="69" y="203"/>
                                </a:lnTo>
                                <a:lnTo>
                                  <a:pt x="74" y="202"/>
                                </a:lnTo>
                                <a:lnTo>
                                  <a:pt x="79" y="201"/>
                                </a:lnTo>
                                <a:lnTo>
                                  <a:pt x="84" y="197"/>
                                </a:lnTo>
                                <a:lnTo>
                                  <a:pt x="89" y="194"/>
                                </a:lnTo>
                                <a:lnTo>
                                  <a:pt x="95" y="189"/>
                                </a:lnTo>
                                <a:lnTo>
                                  <a:pt x="100" y="183"/>
                                </a:lnTo>
                                <a:lnTo>
                                  <a:pt x="106" y="175"/>
                                </a:lnTo>
                                <a:lnTo>
                                  <a:pt x="106" y="11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83" name="Freeform 177"/>
                        <wps:cNvSpPr>
                          <a:spLocks noEditPoints="1"/>
                        </wps:cNvSpPr>
                        <wps:spPr bwMode="auto">
                          <a:xfrm>
                            <a:off x="1143000" y="3332162"/>
                            <a:ext cx="76200" cy="84138"/>
                          </a:xfrm>
                          <a:custGeom>
                            <a:avLst/>
                            <a:gdLst>
                              <a:gd name="T0" fmla="*/ 144 w 144"/>
                              <a:gd name="T1" fmla="*/ 95 h 159"/>
                              <a:gd name="T2" fmla="*/ 134 w 144"/>
                              <a:gd name="T3" fmla="*/ 124 h 159"/>
                              <a:gd name="T4" fmla="*/ 115 w 144"/>
                              <a:gd name="T5" fmla="*/ 145 h 159"/>
                              <a:gd name="T6" fmla="*/ 87 w 144"/>
                              <a:gd name="T7" fmla="*/ 158 h 159"/>
                              <a:gd name="T8" fmla="*/ 52 w 144"/>
                              <a:gd name="T9" fmla="*/ 158 h 159"/>
                              <a:gd name="T10" fmla="*/ 27 w 144"/>
                              <a:gd name="T11" fmla="*/ 147 h 159"/>
                              <a:gd name="T12" fmla="*/ 9 w 144"/>
                              <a:gd name="T13" fmla="*/ 127 h 159"/>
                              <a:gd name="T14" fmla="*/ 1 w 144"/>
                              <a:gd name="T15" fmla="*/ 99 h 159"/>
                              <a:gd name="T16" fmla="*/ 1 w 144"/>
                              <a:gd name="T17" fmla="*/ 63 h 159"/>
                              <a:gd name="T18" fmla="*/ 9 w 144"/>
                              <a:gd name="T19" fmla="*/ 34 h 159"/>
                              <a:gd name="T20" fmla="*/ 28 w 144"/>
                              <a:gd name="T21" fmla="*/ 12 h 159"/>
                              <a:gd name="T22" fmla="*/ 55 w 144"/>
                              <a:gd name="T23" fmla="*/ 1 h 159"/>
                              <a:gd name="T24" fmla="*/ 91 w 144"/>
                              <a:gd name="T25" fmla="*/ 1 h 159"/>
                              <a:gd name="T26" fmla="*/ 117 w 144"/>
                              <a:gd name="T27" fmla="*/ 11 h 159"/>
                              <a:gd name="T28" fmla="*/ 134 w 144"/>
                              <a:gd name="T29" fmla="*/ 32 h 159"/>
                              <a:gd name="T30" fmla="*/ 144 w 144"/>
                              <a:gd name="T31" fmla="*/ 60 h 159"/>
                              <a:gd name="T32" fmla="*/ 117 w 144"/>
                              <a:gd name="T33" fmla="*/ 80 h 159"/>
                              <a:gd name="T34" fmla="*/ 114 w 144"/>
                              <a:gd name="T35" fmla="*/ 58 h 159"/>
                              <a:gd name="T36" fmla="*/ 107 w 144"/>
                              <a:gd name="T37" fmla="*/ 39 h 159"/>
                              <a:gd name="T38" fmla="*/ 93 w 144"/>
                              <a:gd name="T39" fmla="*/ 27 h 159"/>
                              <a:gd name="T40" fmla="*/ 72 w 144"/>
                              <a:gd name="T41" fmla="*/ 22 h 159"/>
                              <a:gd name="T42" fmla="*/ 51 w 144"/>
                              <a:gd name="T43" fmla="*/ 26 h 159"/>
                              <a:gd name="T44" fmla="*/ 38 w 144"/>
                              <a:gd name="T45" fmla="*/ 38 h 159"/>
                              <a:gd name="T46" fmla="*/ 30 w 144"/>
                              <a:gd name="T47" fmla="*/ 55 h 159"/>
                              <a:gd name="T48" fmla="*/ 27 w 144"/>
                              <a:gd name="T49" fmla="*/ 79 h 159"/>
                              <a:gd name="T50" fmla="*/ 29 w 144"/>
                              <a:gd name="T51" fmla="*/ 101 h 159"/>
                              <a:gd name="T52" fmla="*/ 36 w 144"/>
                              <a:gd name="T53" fmla="*/ 119 h 159"/>
                              <a:gd name="T54" fmla="*/ 50 w 144"/>
                              <a:gd name="T55" fmla="*/ 132 h 159"/>
                              <a:gd name="T56" fmla="*/ 71 w 144"/>
                              <a:gd name="T57" fmla="*/ 137 h 159"/>
                              <a:gd name="T58" fmla="*/ 92 w 144"/>
                              <a:gd name="T59" fmla="*/ 132 h 159"/>
                              <a:gd name="T60" fmla="*/ 105 w 144"/>
                              <a:gd name="T61" fmla="*/ 121 h 159"/>
                              <a:gd name="T62" fmla="*/ 113 w 144"/>
                              <a:gd name="T63" fmla="*/ 102 h 159"/>
                              <a:gd name="T64" fmla="*/ 117 w 144"/>
                              <a:gd name="T65" fmla="*/ 80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4" h="159">
                                <a:moveTo>
                                  <a:pt x="144" y="78"/>
                                </a:moveTo>
                                <a:lnTo>
                                  <a:pt x="144" y="95"/>
                                </a:lnTo>
                                <a:lnTo>
                                  <a:pt x="139" y="111"/>
                                </a:lnTo>
                                <a:lnTo>
                                  <a:pt x="134" y="124"/>
                                </a:lnTo>
                                <a:lnTo>
                                  <a:pt x="125" y="135"/>
                                </a:lnTo>
                                <a:lnTo>
                                  <a:pt x="115" y="145"/>
                                </a:lnTo>
                                <a:lnTo>
                                  <a:pt x="102" y="153"/>
                                </a:lnTo>
                                <a:lnTo>
                                  <a:pt x="87" y="158"/>
                                </a:lnTo>
                                <a:lnTo>
                                  <a:pt x="70" y="159"/>
                                </a:lnTo>
                                <a:lnTo>
                                  <a:pt x="52" y="158"/>
                                </a:lnTo>
                                <a:lnTo>
                                  <a:pt x="39" y="153"/>
                                </a:lnTo>
                                <a:lnTo>
                                  <a:pt x="27" y="147"/>
                                </a:lnTo>
                                <a:lnTo>
                                  <a:pt x="17" y="138"/>
                                </a:lnTo>
                                <a:lnTo>
                                  <a:pt x="9" y="127"/>
                                </a:lnTo>
                                <a:lnTo>
                                  <a:pt x="3" y="113"/>
                                </a:lnTo>
                                <a:lnTo>
                                  <a:pt x="1" y="99"/>
                                </a:lnTo>
                                <a:lnTo>
                                  <a:pt x="0" y="80"/>
                                </a:lnTo>
                                <a:lnTo>
                                  <a:pt x="1" y="63"/>
                                </a:lnTo>
                                <a:lnTo>
                                  <a:pt x="4" y="48"/>
                                </a:lnTo>
                                <a:lnTo>
                                  <a:pt x="9" y="34"/>
                                </a:lnTo>
                                <a:lnTo>
                                  <a:pt x="18" y="22"/>
                                </a:lnTo>
                                <a:lnTo>
                                  <a:pt x="28" y="12"/>
                                </a:lnTo>
                                <a:lnTo>
                                  <a:pt x="41" y="6"/>
                                </a:lnTo>
                                <a:lnTo>
                                  <a:pt x="55" y="1"/>
                                </a:lnTo>
                                <a:lnTo>
                                  <a:pt x="73" y="0"/>
                                </a:lnTo>
                                <a:lnTo>
                                  <a:pt x="91" y="1"/>
                                </a:lnTo>
                                <a:lnTo>
                                  <a:pt x="104" y="5"/>
                                </a:lnTo>
                                <a:lnTo>
                                  <a:pt x="117" y="11"/>
                                </a:lnTo>
                                <a:lnTo>
                                  <a:pt x="126" y="21"/>
                                </a:lnTo>
                                <a:lnTo>
                                  <a:pt x="134" y="32"/>
                                </a:lnTo>
                                <a:lnTo>
                                  <a:pt x="140" y="46"/>
                                </a:lnTo>
                                <a:lnTo>
                                  <a:pt x="144" y="60"/>
                                </a:lnTo>
                                <a:lnTo>
                                  <a:pt x="144" y="78"/>
                                </a:lnTo>
                                <a:close/>
                                <a:moveTo>
                                  <a:pt x="117" y="80"/>
                                </a:moveTo>
                                <a:lnTo>
                                  <a:pt x="115" y="68"/>
                                </a:lnTo>
                                <a:lnTo>
                                  <a:pt x="114" y="58"/>
                                </a:lnTo>
                                <a:lnTo>
                                  <a:pt x="112" y="47"/>
                                </a:lnTo>
                                <a:lnTo>
                                  <a:pt x="107" y="39"/>
                                </a:lnTo>
                                <a:lnTo>
                                  <a:pt x="100" y="32"/>
                                </a:lnTo>
                                <a:lnTo>
                                  <a:pt x="93" y="27"/>
                                </a:lnTo>
                                <a:lnTo>
                                  <a:pt x="84" y="23"/>
                                </a:lnTo>
                                <a:lnTo>
                                  <a:pt x="72" y="22"/>
                                </a:lnTo>
                                <a:lnTo>
                                  <a:pt x="61" y="22"/>
                                </a:lnTo>
                                <a:lnTo>
                                  <a:pt x="51" y="26"/>
                                </a:lnTo>
                                <a:lnTo>
                                  <a:pt x="44" y="31"/>
                                </a:lnTo>
                                <a:lnTo>
                                  <a:pt x="38" y="38"/>
                                </a:lnTo>
                                <a:lnTo>
                                  <a:pt x="33" y="46"/>
                                </a:lnTo>
                                <a:lnTo>
                                  <a:pt x="30" y="55"/>
                                </a:lnTo>
                                <a:lnTo>
                                  <a:pt x="28" y="66"/>
                                </a:lnTo>
                                <a:lnTo>
                                  <a:pt x="27" y="79"/>
                                </a:lnTo>
                                <a:lnTo>
                                  <a:pt x="28" y="90"/>
                                </a:lnTo>
                                <a:lnTo>
                                  <a:pt x="29" y="101"/>
                                </a:lnTo>
                                <a:lnTo>
                                  <a:pt x="32" y="111"/>
                                </a:lnTo>
                                <a:lnTo>
                                  <a:pt x="36" y="119"/>
                                </a:lnTo>
                                <a:lnTo>
                                  <a:pt x="43" y="127"/>
                                </a:lnTo>
                                <a:lnTo>
                                  <a:pt x="50" y="132"/>
                                </a:lnTo>
                                <a:lnTo>
                                  <a:pt x="60" y="135"/>
                                </a:lnTo>
                                <a:lnTo>
                                  <a:pt x="71" y="137"/>
                                </a:lnTo>
                                <a:lnTo>
                                  <a:pt x="82" y="135"/>
                                </a:lnTo>
                                <a:lnTo>
                                  <a:pt x="92" y="132"/>
                                </a:lnTo>
                                <a:lnTo>
                                  <a:pt x="99" y="127"/>
                                </a:lnTo>
                                <a:lnTo>
                                  <a:pt x="105" y="121"/>
                                </a:lnTo>
                                <a:lnTo>
                                  <a:pt x="110" y="112"/>
                                </a:lnTo>
                                <a:lnTo>
                                  <a:pt x="113" y="102"/>
                                </a:lnTo>
                                <a:lnTo>
                                  <a:pt x="115" y="91"/>
                                </a:lnTo>
                                <a:lnTo>
                                  <a:pt x="117" y="8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84" name="Freeform 178"/>
                        <wps:cNvSpPr>
                          <a:spLocks/>
                        </wps:cNvSpPr>
                        <wps:spPr bwMode="auto">
                          <a:xfrm>
                            <a:off x="1239838" y="3332162"/>
                            <a:ext cx="44450" cy="82550"/>
                          </a:xfrm>
                          <a:custGeom>
                            <a:avLst/>
                            <a:gdLst>
                              <a:gd name="T0" fmla="*/ 84 w 84"/>
                              <a:gd name="T1" fmla="*/ 20 h 156"/>
                              <a:gd name="T2" fmla="*/ 84 w 84"/>
                              <a:gd name="T3" fmla="*/ 25 h 156"/>
                              <a:gd name="T4" fmla="*/ 83 w 84"/>
                              <a:gd name="T5" fmla="*/ 27 h 156"/>
                              <a:gd name="T6" fmla="*/ 81 w 84"/>
                              <a:gd name="T7" fmla="*/ 30 h 156"/>
                              <a:gd name="T8" fmla="*/ 79 w 84"/>
                              <a:gd name="T9" fmla="*/ 30 h 156"/>
                              <a:gd name="T10" fmla="*/ 75 w 84"/>
                              <a:gd name="T11" fmla="*/ 27 h 156"/>
                              <a:gd name="T12" fmla="*/ 70 w 84"/>
                              <a:gd name="T13" fmla="*/ 26 h 156"/>
                              <a:gd name="T14" fmla="*/ 64 w 84"/>
                              <a:gd name="T15" fmla="*/ 25 h 156"/>
                              <a:gd name="T16" fmla="*/ 58 w 84"/>
                              <a:gd name="T17" fmla="*/ 25 h 156"/>
                              <a:gd name="T18" fmla="*/ 49 w 84"/>
                              <a:gd name="T19" fmla="*/ 28 h 156"/>
                              <a:gd name="T20" fmla="*/ 41 w 84"/>
                              <a:gd name="T21" fmla="*/ 36 h 156"/>
                              <a:gd name="T22" fmla="*/ 32 w 84"/>
                              <a:gd name="T23" fmla="*/ 48 h 156"/>
                              <a:gd name="T24" fmla="*/ 26 w 84"/>
                              <a:gd name="T25" fmla="*/ 151 h 156"/>
                              <a:gd name="T26" fmla="*/ 26 w 84"/>
                              <a:gd name="T27" fmla="*/ 154 h 156"/>
                              <a:gd name="T28" fmla="*/ 23 w 84"/>
                              <a:gd name="T29" fmla="*/ 155 h 156"/>
                              <a:gd name="T30" fmla="*/ 20 w 84"/>
                              <a:gd name="T31" fmla="*/ 156 h 156"/>
                              <a:gd name="T32" fmla="*/ 12 w 84"/>
                              <a:gd name="T33" fmla="*/ 156 h 156"/>
                              <a:gd name="T34" fmla="*/ 6 w 84"/>
                              <a:gd name="T35" fmla="*/ 156 h 156"/>
                              <a:gd name="T36" fmla="*/ 2 w 84"/>
                              <a:gd name="T37" fmla="*/ 155 h 156"/>
                              <a:gd name="T38" fmla="*/ 0 w 84"/>
                              <a:gd name="T39" fmla="*/ 154 h 156"/>
                              <a:gd name="T40" fmla="*/ 0 w 84"/>
                              <a:gd name="T41" fmla="*/ 151 h 156"/>
                              <a:gd name="T42" fmla="*/ 0 w 84"/>
                              <a:gd name="T43" fmla="*/ 6 h 156"/>
                              <a:gd name="T44" fmla="*/ 1 w 84"/>
                              <a:gd name="T45" fmla="*/ 4 h 156"/>
                              <a:gd name="T46" fmla="*/ 4 w 84"/>
                              <a:gd name="T47" fmla="*/ 2 h 156"/>
                              <a:gd name="T48" fmla="*/ 9 w 84"/>
                              <a:gd name="T49" fmla="*/ 2 h 156"/>
                              <a:gd name="T50" fmla="*/ 15 w 84"/>
                              <a:gd name="T51" fmla="*/ 2 h 156"/>
                              <a:gd name="T52" fmla="*/ 20 w 84"/>
                              <a:gd name="T53" fmla="*/ 2 h 156"/>
                              <a:gd name="T54" fmla="*/ 22 w 84"/>
                              <a:gd name="T55" fmla="*/ 4 h 156"/>
                              <a:gd name="T56" fmla="*/ 23 w 84"/>
                              <a:gd name="T57" fmla="*/ 6 h 156"/>
                              <a:gd name="T58" fmla="*/ 23 w 84"/>
                              <a:gd name="T59" fmla="*/ 28 h 156"/>
                              <a:gd name="T60" fmla="*/ 35 w 84"/>
                              <a:gd name="T61" fmla="*/ 14 h 156"/>
                              <a:gd name="T62" fmla="*/ 44 w 84"/>
                              <a:gd name="T63" fmla="*/ 5 h 156"/>
                              <a:gd name="T64" fmla="*/ 54 w 84"/>
                              <a:gd name="T65" fmla="*/ 1 h 156"/>
                              <a:gd name="T66" fmla="*/ 63 w 84"/>
                              <a:gd name="T67" fmla="*/ 0 h 156"/>
                              <a:gd name="T68" fmla="*/ 68 w 84"/>
                              <a:gd name="T69" fmla="*/ 0 h 156"/>
                              <a:gd name="T70" fmla="*/ 74 w 84"/>
                              <a:gd name="T71" fmla="*/ 1 h 156"/>
                              <a:gd name="T72" fmla="*/ 79 w 84"/>
                              <a:gd name="T73" fmla="*/ 2 h 156"/>
                              <a:gd name="T74" fmla="*/ 81 w 84"/>
                              <a:gd name="T75" fmla="*/ 4 h 156"/>
                              <a:gd name="T76" fmla="*/ 84 w 84"/>
                              <a:gd name="T77" fmla="*/ 6 h 156"/>
                              <a:gd name="T78" fmla="*/ 84 w 84"/>
                              <a:gd name="T79" fmla="*/ 7 h 156"/>
                              <a:gd name="T80" fmla="*/ 84 w 84"/>
                              <a:gd name="T81" fmla="*/ 11 h 156"/>
                              <a:gd name="T82" fmla="*/ 84 w 84"/>
                              <a:gd name="T83" fmla="*/ 16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84" h="156">
                                <a:moveTo>
                                  <a:pt x="84" y="16"/>
                                </a:moveTo>
                                <a:lnTo>
                                  <a:pt x="84" y="20"/>
                                </a:lnTo>
                                <a:lnTo>
                                  <a:pt x="84" y="22"/>
                                </a:lnTo>
                                <a:lnTo>
                                  <a:pt x="84" y="25"/>
                                </a:lnTo>
                                <a:lnTo>
                                  <a:pt x="84" y="26"/>
                                </a:lnTo>
                                <a:lnTo>
                                  <a:pt x="83" y="27"/>
                                </a:lnTo>
                                <a:lnTo>
                                  <a:pt x="83" y="28"/>
                                </a:lnTo>
                                <a:lnTo>
                                  <a:pt x="81" y="30"/>
                                </a:lnTo>
                                <a:lnTo>
                                  <a:pt x="80" y="30"/>
                                </a:lnTo>
                                <a:lnTo>
                                  <a:pt x="79" y="30"/>
                                </a:lnTo>
                                <a:lnTo>
                                  <a:pt x="76" y="28"/>
                                </a:lnTo>
                                <a:lnTo>
                                  <a:pt x="75" y="27"/>
                                </a:lnTo>
                                <a:lnTo>
                                  <a:pt x="73" y="27"/>
                                </a:lnTo>
                                <a:lnTo>
                                  <a:pt x="70" y="26"/>
                                </a:lnTo>
                                <a:lnTo>
                                  <a:pt x="68" y="26"/>
                                </a:lnTo>
                                <a:lnTo>
                                  <a:pt x="64" y="25"/>
                                </a:lnTo>
                                <a:lnTo>
                                  <a:pt x="62" y="25"/>
                                </a:lnTo>
                                <a:lnTo>
                                  <a:pt x="58" y="25"/>
                                </a:lnTo>
                                <a:lnTo>
                                  <a:pt x="53" y="27"/>
                                </a:lnTo>
                                <a:lnTo>
                                  <a:pt x="49" y="28"/>
                                </a:lnTo>
                                <a:lnTo>
                                  <a:pt x="46" y="32"/>
                                </a:lnTo>
                                <a:lnTo>
                                  <a:pt x="41" y="36"/>
                                </a:lnTo>
                                <a:lnTo>
                                  <a:pt x="37" y="42"/>
                                </a:lnTo>
                                <a:lnTo>
                                  <a:pt x="32" y="48"/>
                                </a:lnTo>
                                <a:lnTo>
                                  <a:pt x="26" y="57"/>
                                </a:lnTo>
                                <a:lnTo>
                                  <a:pt x="26" y="151"/>
                                </a:lnTo>
                                <a:lnTo>
                                  <a:pt x="26" y="153"/>
                                </a:lnTo>
                                <a:lnTo>
                                  <a:pt x="26" y="154"/>
                                </a:lnTo>
                                <a:lnTo>
                                  <a:pt x="25" y="154"/>
                                </a:lnTo>
                                <a:lnTo>
                                  <a:pt x="23" y="155"/>
                                </a:lnTo>
                                <a:lnTo>
                                  <a:pt x="22" y="155"/>
                                </a:lnTo>
                                <a:lnTo>
                                  <a:pt x="20" y="156"/>
                                </a:lnTo>
                                <a:lnTo>
                                  <a:pt x="17" y="156"/>
                                </a:lnTo>
                                <a:lnTo>
                                  <a:pt x="12" y="156"/>
                                </a:lnTo>
                                <a:lnTo>
                                  <a:pt x="10" y="156"/>
                                </a:lnTo>
                                <a:lnTo>
                                  <a:pt x="6" y="156"/>
                                </a:lnTo>
                                <a:lnTo>
                                  <a:pt x="4" y="155"/>
                                </a:lnTo>
                                <a:lnTo>
                                  <a:pt x="2" y="155"/>
                                </a:lnTo>
                                <a:lnTo>
                                  <a:pt x="1" y="154"/>
                                </a:lnTo>
                                <a:lnTo>
                                  <a:pt x="0" y="154"/>
                                </a:lnTo>
                                <a:lnTo>
                                  <a:pt x="0" y="153"/>
                                </a:lnTo>
                                <a:lnTo>
                                  <a:pt x="0" y="151"/>
                                </a:lnTo>
                                <a:lnTo>
                                  <a:pt x="0" y="7"/>
                                </a:lnTo>
                                <a:lnTo>
                                  <a:pt x="0" y="6"/>
                                </a:lnTo>
                                <a:lnTo>
                                  <a:pt x="0" y="5"/>
                                </a:lnTo>
                                <a:lnTo>
                                  <a:pt x="1" y="4"/>
                                </a:lnTo>
                                <a:lnTo>
                                  <a:pt x="2" y="4"/>
                                </a:lnTo>
                                <a:lnTo>
                                  <a:pt x="4" y="2"/>
                                </a:lnTo>
                                <a:lnTo>
                                  <a:pt x="6" y="2"/>
                                </a:lnTo>
                                <a:lnTo>
                                  <a:pt x="9" y="2"/>
                                </a:lnTo>
                                <a:lnTo>
                                  <a:pt x="12" y="2"/>
                                </a:lnTo>
                                <a:lnTo>
                                  <a:pt x="15" y="2"/>
                                </a:lnTo>
                                <a:lnTo>
                                  <a:pt x="17" y="2"/>
                                </a:lnTo>
                                <a:lnTo>
                                  <a:pt x="20" y="2"/>
                                </a:lnTo>
                                <a:lnTo>
                                  <a:pt x="21" y="4"/>
                                </a:lnTo>
                                <a:lnTo>
                                  <a:pt x="22" y="4"/>
                                </a:lnTo>
                                <a:lnTo>
                                  <a:pt x="23" y="5"/>
                                </a:lnTo>
                                <a:lnTo>
                                  <a:pt x="23" y="6"/>
                                </a:lnTo>
                                <a:lnTo>
                                  <a:pt x="23" y="7"/>
                                </a:lnTo>
                                <a:lnTo>
                                  <a:pt x="23" y="28"/>
                                </a:lnTo>
                                <a:lnTo>
                                  <a:pt x="30" y="20"/>
                                </a:lnTo>
                                <a:lnTo>
                                  <a:pt x="35" y="14"/>
                                </a:lnTo>
                                <a:lnTo>
                                  <a:pt x="39" y="9"/>
                                </a:lnTo>
                                <a:lnTo>
                                  <a:pt x="44" y="5"/>
                                </a:lnTo>
                                <a:lnTo>
                                  <a:pt x="49" y="2"/>
                                </a:lnTo>
                                <a:lnTo>
                                  <a:pt x="54" y="1"/>
                                </a:lnTo>
                                <a:lnTo>
                                  <a:pt x="58" y="0"/>
                                </a:lnTo>
                                <a:lnTo>
                                  <a:pt x="63" y="0"/>
                                </a:lnTo>
                                <a:lnTo>
                                  <a:pt x="65" y="0"/>
                                </a:lnTo>
                                <a:lnTo>
                                  <a:pt x="68" y="0"/>
                                </a:lnTo>
                                <a:lnTo>
                                  <a:pt x="70" y="0"/>
                                </a:lnTo>
                                <a:lnTo>
                                  <a:pt x="74" y="1"/>
                                </a:lnTo>
                                <a:lnTo>
                                  <a:pt x="76" y="1"/>
                                </a:lnTo>
                                <a:lnTo>
                                  <a:pt x="79" y="2"/>
                                </a:lnTo>
                                <a:lnTo>
                                  <a:pt x="80" y="4"/>
                                </a:lnTo>
                                <a:lnTo>
                                  <a:pt x="81" y="4"/>
                                </a:lnTo>
                                <a:lnTo>
                                  <a:pt x="83" y="5"/>
                                </a:lnTo>
                                <a:lnTo>
                                  <a:pt x="84" y="6"/>
                                </a:lnTo>
                                <a:lnTo>
                                  <a:pt x="84" y="6"/>
                                </a:lnTo>
                                <a:lnTo>
                                  <a:pt x="84" y="7"/>
                                </a:lnTo>
                                <a:lnTo>
                                  <a:pt x="84" y="9"/>
                                </a:lnTo>
                                <a:lnTo>
                                  <a:pt x="84" y="11"/>
                                </a:lnTo>
                                <a:lnTo>
                                  <a:pt x="84" y="14"/>
                                </a:lnTo>
                                <a:lnTo>
                                  <a:pt x="84"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85" name="Freeform 179"/>
                        <wps:cNvSpPr>
                          <a:spLocks noEditPoints="1"/>
                        </wps:cNvSpPr>
                        <wps:spPr bwMode="auto">
                          <a:xfrm>
                            <a:off x="1292225" y="3332162"/>
                            <a:ext cx="61913" cy="84138"/>
                          </a:xfrm>
                          <a:custGeom>
                            <a:avLst/>
                            <a:gdLst>
                              <a:gd name="T0" fmla="*/ 118 w 118"/>
                              <a:gd name="T1" fmla="*/ 154 h 159"/>
                              <a:gd name="T2" fmla="*/ 115 w 118"/>
                              <a:gd name="T3" fmla="*/ 155 h 159"/>
                              <a:gd name="T4" fmla="*/ 110 w 118"/>
                              <a:gd name="T5" fmla="*/ 156 h 159"/>
                              <a:gd name="T6" fmla="*/ 103 w 118"/>
                              <a:gd name="T7" fmla="*/ 156 h 159"/>
                              <a:gd name="T8" fmla="*/ 98 w 118"/>
                              <a:gd name="T9" fmla="*/ 155 h 159"/>
                              <a:gd name="T10" fmla="*/ 96 w 118"/>
                              <a:gd name="T11" fmla="*/ 154 h 159"/>
                              <a:gd name="T12" fmla="*/ 96 w 118"/>
                              <a:gd name="T13" fmla="*/ 137 h 159"/>
                              <a:gd name="T14" fmla="*/ 73 w 118"/>
                              <a:gd name="T15" fmla="*/ 153 h 159"/>
                              <a:gd name="T16" fmla="*/ 50 w 118"/>
                              <a:gd name="T17" fmla="*/ 159 h 159"/>
                              <a:gd name="T18" fmla="*/ 29 w 118"/>
                              <a:gd name="T19" fmla="*/ 155 h 159"/>
                              <a:gd name="T20" fmla="*/ 13 w 118"/>
                              <a:gd name="T21" fmla="*/ 147 h 159"/>
                              <a:gd name="T22" fmla="*/ 3 w 118"/>
                              <a:gd name="T23" fmla="*/ 133 h 159"/>
                              <a:gd name="T24" fmla="*/ 0 w 118"/>
                              <a:gd name="T25" fmla="*/ 115 h 159"/>
                              <a:gd name="T26" fmla="*/ 4 w 118"/>
                              <a:gd name="T27" fmla="*/ 94 h 159"/>
                              <a:gd name="T28" fmla="*/ 19 w 118"/>
                              <a:gd name="T29" fmla="*/ 79 h 159"/>
                              <a:gd name="T30" fmla="*/ 41 w 118"/>
                              <a:gd name="T31" fmla="*/ 70 h 159"/>
                              <a:gd name="T32" fmla="*/ 72 w 118"/>
                              <a:gd name="T33" fmla="*/ 66 h 159"/>
                              <a:gd name="T34" fmla="*/ 92 w 118"/>
                              <a:gd name="T35" fmla="*/ 55 h 159"/>
                              <a:gd name="T36" fmla="*/ 89 w 118"/>
                              <a:gd name="T37" fmla="*/ 41 h 159"/>
                              <a:gd name="T38" fmla="*/ 85 w 118"/>
                              <a:gd name="T39" fmla="*/ 30 h 159"/>
                              <a:gd name="T40" fmla="*/ 73 w 118"/>
                              <a:gd name="T41" fmla="*/ 23 h 159"/>
                              <a:gd name="T42" fmla="*/ 59 w 118"/>
                              <a:gd name="T43" fmla="*/ 21 h 159"/>
                              <a:gd name="T44" fmla="*/ 41 w 118"/>
                              <a:gd name="T45" fmla="*/ 23 h 159"/>
                              <a:gd name="T46" fmla="*/ 28 w 118"/>
                              <a:gd name="T47" fmla="*/ 28 h 159"/>
                              <a:gd name="T48" fmla="*/ 18 w 118"/>
                              <a:gd name="T49" fmla="*/ 34 h 159"/>
                              <a:gd name="T50" fmla="*/ 12 w 118"/>
                              <a:gd name="T51" fmla="*/ 36 h 159"/>
                              <a:gd name="T52" fmla="*/ 9 w 118"/>
                              <a:gd name="T53" fmla="*/ 36 h 159"/>
                              <a:gd name="T54" fmla="*/ 8 w 118"/>
                              <a:gd name="T55" fmla="*/ 33 h 159"/>
                              <a:gd name="T56" fmla="*/ 7 w 118"/>
                              <a:gd name="T57" fmla="*/ 31 h 159"/>
                              <a:gd name="T58" fmla="*/ 7 w 118"/>
                              <a:gd name="T59" fmla="*/ 26 h 159"/>
                              <a:gd name="T60" fmla="*/ 7 w 118"/>
                              <a:gd name="T61" fmla="*/ 20 h 159"/>
                              <a:gd name="T62" fmla="*/ 9 w 118"/>
                              <a:gd name="T63" fmla="*/ 15 h 159"/>
                              <a:gd name="T64" fmla="*/ 17 w 118"/>
                              <a:gd name="T65" fmla="*/ 11 h 159"/>
                              <a:gd name="T66" fmla="*/ 29 w 118"/>
                              <a:gd name="T67" fmla="*/ 5 h 159"/>
                              <a:gd name="T68" fmla="*/ 44 w 118"/>
                              <a:gd name="T69" fmla="*/ 1 h 159"/>
                              <a:gd name="T70" fmla="*/ 61 w 118"/>
                              <a:gd name="T71" fmla="*/ 0 h 159"/>
                              <a:gd name="T72" fmla="*/ 87 w 118"/>
                              <a:gd name="T73" fmla="*/ 4 h 159"/>
                              <a:gd name="T74" fmla="*/ 105 w 118"/>
                              <a:gd name="T75" fmla="*/ 14 h 159"/>
                              <a:gd name="T76" fmla="*/ 115 w 118"/>
                              <a:gd name="T77" fmla="*/ 31 h 159"/>
                              <a:gd name="T78" fmla="*/ 118 w 118"/>
                              <a:gd name="T79" fmla="*/ 54 h 159"/>
                              <a:gd name="T80" fmla="*/ 92 w 118"/>
                              <a:gd name="T81" fmla="*/ 86 h 159"/>
                              <a:gd name="T82" fmla="*/ 59 w 118"/>
                              <a:gd name="T83" fmla="*/ 86 h 159"/>
                              <a:gd name="T84" fmla="*/ 43 w 118"/>
                              <a:gd name="T85" fmla="*/ 90 h 159"/>
                              <a:gd name="T86" fmla="*/ 32 w 118"/>
                              <a:gd name="T87" fmla="*/ 97 h 159"/>
                              <a:gd name="T88" fmla="*/ 27 w 118"/>
                              <a:gd name="T89" fmla="*/ 107 h 159"/>
                              <a:gd name="T90" fmla="*/ 28 w 118"/>
                              <a:gd name="T91" fmla="*/ 123 h 159"/>
                              <a:gd name="T92" fmla="*/ 41 w 118"/>
                              <a:gd name="T93" fmla="*/ 137 h 159"/>
                              <a:gd name="T94" fmla="*/ 64 w 118"/>
                              <a:gd name="T95" fmla="*/ 137 h 159"/>
                              <a:gd name="T96" fmla="*/ 82 w 118"/>
                              <a:gd name="T97" fmla="*/ 127 h 159"/>
                              <a:gd name="T98" fmla="*/ 92 w 118"/>
                              <a:gd name="T99" fmla="*/ 86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18" h="159">
                                <a:moveTo>
                                  <a:pt x="118" y="151"/>
                                </a:moveTo>
                                <a:lnTo>
                                  <a:pt x="118" y="154"/>
                                </a:lnTo>
                                <a:lnTo>
                                  <a:pt x="117" y="154"/>
                                </a:lnTo>
                                <a:lnTo>
                                  <a:pt x="115" y="155"/>
                                </a:lnTo>
                                <a:lnTo>
                                  <a:pt x="113" y="156"/>
                                </a:lnTo>
                                <a:lnTo>
                                  <a:pt x="110" y="156"/>
                                </a:lnTo>
                                <a:lnTo>
                                  <a:pt x="107" y="156"/>
                                </a:lnTo>
                                <a:lnTo>
                                  <a:pt x="103" y="156"/>
                                </a:lnTo>
                                <a:lnTo>
                                  <a:pt x="99" y="156"/>
                                </a:lnTo>
                                <a:lnTo>
                                  <a:pt x="98" y="155"/>
                                </a:lnTo>
                                <a:lnTo>
                                  <a:pt x="97" y="154"/>
                                </a:lnTo>
                                <a:lnTo>
                                  <a:pt x="96" y="154"/>
                                </a:lnTo>
                                <a:lnTo>
                                  <a:pt x="96" y="151"/>
                                </a:lnTo>
                                <a:lnTo>
                                  <a:pt x="96" y="137"/>
                                </a:lnTo>
                                <a:lnTo>
                                  <a:pt x="86" y="147"/>
                                </a:lnTo>
                                <a:lnTo>
                                  <a:pt x="73" y="153"/>
                                </a:lnTo>
                                <a:lnTo>
                                  <a:pt x="62" y="158"/>
                                </a:lnTo>
                                <a:lnTo>
                                  <a:pt x="50" y="159"/>
                                </a:lnTo>
                                <a:lnTo>
                                  <a:pt x="39" y="158"/>
                                </a:lnTo>
                                <a:lnTo>
                                  <a:pt x="29" y="155"/>
                                </a:lnTo>
                                <a:lnTo>
                                  <a:pt x="20" y="153"/>
                                </a:lnTo>
                                <a:lnTo>
                                  <a:pt x="13" y="147"/>
                                </a:lnTo>
                                <a:lnTo>
                                  <a:pt x="7" y="140"/>
                                </a:lnTo>
                                <a:lnTo>
                                  <a:pt x="3" y="133"/>
                                </a:lnTo>
                                <a:lnTo>
                                  <a:pt x="0" y="124"/>
                                </a:lnTo>
                                <a:lnTo>
                                  <a:pt x="0" y="115"/>
                                </a:lnTo>
                                <a:lnTo>
                                  <a:pt x="1" y="103"/>
                                </a:lnTo>
                                <a:lnTo>
                                  <a:pt x="4" y="94"/>
                                </a:lnTo>
                                <a:lnTo>
                                  <a:pt x="11" y="85"/>
                                </a:lnTo>
                                <a:lnTo>
                                  <a:pt x="19" y="79"/>
                                </a:lnTo>
                                <a:lnTo>
                                  <a:pt x="29" y="73"/>
                                </a:lnTo>
                                <a:lnTo>
                                  <a:pt x="41" y="70"/>
                                </a:lnTo>
                                <a:lnTo>
                                  <a:pt x="55" y="68"/>
                                </a:lnTo>
                                <a:lnTo>
                                  <a:pt x="72" y="66"/>
                                </a:lnTo>
                                <a:lnTo>
                                  <a:pt x="92" y="66"/>
                                </a:lnTo>
                                <a:lnTo>
                                  <a:pt x="92" y="55"/>
                                </a:lnTo>
                                <a:lnTo>
                                  <a:pt x="92" y="47"/>
                                </a:lnTo>
                                <a:lnTo>
                                  <a:pt x="89" y="41"/>
                                </a:lnTo>
                                <a:lnTo>
                                  <a:pt x="88" y="34"/>
                                </a:lnTo>
                                <a:lnTo>
                                  <a:pt x="85" y="30"/>
                                </a:lnTo>
                                <a:lnTo>
                                  <a:pt x="80" y="26"/>
                                </a:lnTo>
                                <a:lnTo>
                                  <a:pt x="73" y="23"/>
                                </a:lnTo>
                                <a:lnTo>
                                  <a:pt x="67" y="22"/>
                                </a:lnTo>
                                <a:lnTo>
                                  <a:pt x="59" y="21"/>
                                </a:lnTo>
                                <a:lnTo>
                                  <a:pt x="49" y="22"/>
                                </a:lnTo>
                                <a:lnTo>
                                  <a:pt x="41" y="23"/>
                                </a:lnTo>
                                <a:lnTo>
                                  <a:pt x="34" y="26"/>
                                </a:lnTo>
                                <a:lnTo>
                                  <a:pt x="28" y="28"/>
                                </a:lnTo>
                                <a:lnTo>
                                  <a:pt x="22" y="32"/>
                                </a:lnTo>
                                <a:lnTo>
                                  <a:pt x="18" y="34"/>
                                </a:lnTo>
                                <a:lnTo>
                                  <a:pt x="14" y="36"/>
                                </a:lnTo>
                                <a:lnTo>
                                  <a:pt x="12" y="36"/>
                                </a:lnTo>
                                <a:lnTo>
                                  <a:pt x="11" y="36"/>
                                </a:lnTo>
                                <a:lnTo>
                                  <a:pt x="9" y="36"/>
                                </a:lnTo>
                                <a:lnTo>
                                  <a:pt x="8" y="34"/>
                                </a:lnTo>
                                <a:lnTo>
                                  <a:pt x="8" y="33"/>
                                </a:lnTo>
                                <a:lnTo>
                                  <a:pt x="7" y="32"/>
                                </a:lnTo>
                                <a:lnTo>
                                  <a:pt x="7" y="31"/>
                                </a:lnTo>
                                <a:lnTo>
                                  <a:pt x="7" y="28"/>
                                </a:lnTo>
                                <a:lnTo>
                                  <a:pt x="7" y="26"/>
                                </a:lnTo>
                                <a:lnTo>
                                  <a:pt x="7" y="22"/>
                                </a:lnTo>
                                <a:lnTo>
                                  <a:pt x="7" y="20"/>
                                </a:lnTo>
                                <a:lnTo>
                                  <a:pt x="8" y="17"/>
                                </a:lnTo>
                                <a:lnTo>
                                  <a:pt x="9" y="15"/>
                                </a:lnTo>
                                <a:lnTo>
                                  <a:pt x="12" y="14"/>
                                </a:lnTo>
                                <a:lnTo>
                                  <a:pt x="17" y="11"/>
                                </a:lnTo>
                                <a:lnTo>
                                  <a:pt x="23" y="7"/>
                                </a:lnTo>
                                <a:lnTo>
                                  <a:pt x="29" y="5"/>
                                </a:lnTo>
                                <a:lnTo>
                                  <a:pt x="36" y="4"/>
                                </a:lnTo>
                                <a:lnTo>
                                  <a:pt x="44" y="1"/>
                                </a:lnTo>
                                <a:lnTo>
                                  <a:pt x="53" y="0"/>
                                </a:lnTo>
                                <a:lnTo>
                                  <a:pt x="61" y="0"/>
                                </a:lnTo>
                                <a:lnTo>
                                  <a:pt x="76" y="0"/>
                                </a:lnTo>
                                <a:lnTo>
                                  <a:pt x="87" y="4"/>
                                </a:lnTo>
                                <a:lnTo>
                                  <a:pt x="98" y="7"/>
                                </a:lnTo>
                                <a:lnTo>
                                  <a:pt x="105" y="14"/>
                                </a:lnTo>
                                <a:lnTo>
                                  <a:pt x="112" y="21"/>
                                </a:lnTo>
                                <a:lnTo>
                                  <a:pt x="115" y="31"/>
                                </a:lnTo>
                                <a:lnTo>
                                  <a:pt x="118" y="42"/>
                                </a:lnTo>
                                <a:lnTo>
                                  <a:pt x="118" y="54"/>
                                </a:lnTo>
                                <a:lnTo>
                                  <a:pt x="118" y="151"/>
                                </a:lnTo>
                                <a:close/>
                                <a:moveTo>
                                  <a:pt x="92" y="86"/>
                                </a:moveTo>
                                <a:lnTo>
                                  <a:pt x="69" y="86"/>
                                </a:lnTo>
                                <a:lnTo>
                                  <a:pt x="59" y="86"/>
                                </a:lnTo>
                                <a:lnTo>
                                  <a:pt x="50" y="87"/>
                                </a:lnTo>
                                <a:lnTo>
                                  <a:pt x="43" y="90"/>
                                </a:lnTo>
                                <a:lnTo>
                                  <a:pt x="36" y="94"/>
                                </a:lnTo>
                                <a:lnTo>
                                  <a:pt x="32" y="97"/>
                                </a:lnTo>
                                <a:lnTo>
                                  <a:pt x="29" y="102"/>
                                </a:lnTo>
                                <a:lnTo>
                                  <a:pt x="27" y="107"/>
                                </a:lnTo>
                                <a:lnTo>
                                  <a:pt x="27" y="113"/>
                                </a:lnTo>
                                <a:lnTo>
                                  <a:pt x="28" y="123"/>
                                </a:lnTo>
                                <a:lnTo>
                                  <a:pt x="34" y="132"/>
                                </a:lnTo>
                                <a:lnTo>
                                  <a:pt x="41" y="137"/>
                                </a:lnTo>
                                <a:lnTo>
                                  <a:pt x="54" y="138"/>
                                </a:lnTo>
                                <a:lnTo>
                                  <a:pt x="64" y="137"/>
                                </a:lnTo>
                                <a:lnTo>
                                  <a:pt x="73" y="133"/>
                                </a:lnTo>
                                <a:lnTo>
                                  <a:pt x="82" y="127"/>
                                </a:lnTo>
                                <a:lnTo>
                                  <a:pt x="92" y="116"/>
                                </a:lnTo>
                                <a:lnTo>
                                  <a:pt x="92" y="8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86" name="Freeform 180"/>
                        <wps:cNvSpPr>
                          <a:spLocks/>
                        </wps:cNvSpPr>
                        <wps:spPr bwMode="auto">
                          <a:xfrm>
                            <a:off x="1379538" y="3295650"/>
                            <a:ext cx="14288" cy="119063"/>
                          </a:xfrm>
                          <a:custGeom>
                            <a:avLst/>
                            <a:gdLst>
                              <a:gd name="T0" fmla="*/ 27 w 27"/>
                              <a:gd name="T1" fmla="*/ 219 h 224"/>
                              <a:gd name="T2" fmla="*/ 27 w 27"/>
                              <a:gd name="T3" fmla="*/ 221 h 224"/>
                              <a:gd name="T4" fmla="*/ 26 w 27"/>
                              <a:gd name="T5" fmla="*/ 222 h 224"/>
                              <a:gd name="T6" fmla="*/ 26 w 27"/>
                              <a:gd name="T7" fmla="*/ 222 h 224"/>
                              <a:gd name="T8" fmla="*/ 24 w 27"/>
                              <a:gd name="T9" fmla="*/ 223 h 224"/>
                              <a:gd name="T10" fmla="*/ 22 w 27"/>
                              <a:gd name="T11" fmla="*/ 223 h 224"/>
                              <a:gd name="T12" fmla="*/ 20 w 27"/>
                              <a:gd name="T13" fmla="*/ 224 h 224"/>
                              <a:gd name="T14" fmla="*/ 17 w 27"/>
                              <a:gd name="T15" fmla="*/ 224 h 224"/>
                              <a:gd name="T16" fmla="*/ 13 w 27"/>
                              <a:gd name="T17" fmla="*/ 224 h 224"/>
                              <a:gd name="T18" fmla="*/ 10 w 27"/>
                              <a:gd name="T19" fmla="*/ 224 h 224"/>
                              <a:gd name="T20" fmla="*/ 7 w 27"/>
                              <a:gd name="T21" fmla="*/ 224 h 224"/>
                              <a:gd name="T22" fmla="*/ 5 w 27"/>
                              <a:gd name="T23" fmla="*/ 223 h 224"/>
                              <a:gd name="T24" fmla="*/ 4 w 27"/>
                              <a:gd name="T25" fmla="*/ 223 h 224"/>
                              <a:gd name="T26" fmla="*/ 1 w 27"/>
                              <a:gd name="T27" fmla="*/ 222 h 224"/>
                              <a:gd name="T28" fmla="*/ 1 w 27"/>
                              <a:gd name="T29" fmla="*/ 222 h 224"/>
                              <a:gd name="T30" fmla="*/ 0 w 27"/>
                              <a:gd name="T31" fmla="*/ 221 h 224"/>
                              <a:gd name="T32" fmla="*/ 0 w 27"/>
                              <a:gd name="T33" fmla="*/ 219 h 224"/>
                              <a:gd name="T34" fmla="*/ 0 w 27"/>
                              <a:gd name="T35" fmla="*/ 5 h 224"/>
                              <a:gd name="T36" fmla="*/ 0 w 27"/>
                              <a:gd name="T37" fmla="*/ 4 h 224"/>
                              <a:gd name="T38" fmla="*/ 1 w 27"/>
                              <a:gd name="T39" fmla="*/ 3 h 224"/>
                              <a:gd name="T40" fmla="*/ 1 w 27"/>
                              <a:gd name="T41" fmla="*/ 2 h 224"/>
                              <a:gd name="T42" fmla="*/ 4 w 27"/>
                              <a:gd name="T43" fmla="*/ 2 h 224"/>
                              <a:gd name="T44" fmla="*/ 5 w 27"/>
                              <a:gd name="T45" fmla="*/ 0 h 224"/>
                              <a:gd name="T46" fmla="*/ 7 w 27"/>
                              <a:gd name="T47" fmla="*/ 0 h 224"/>
                              <a:gd name="T48" fmla="*/ 10 w 27"/>
                              <a:gd name="T49" fmla="*/ 0 h 224"/>
                              <a:gd name="T50" fmla="*/ 13 w 27"/>
                              <a:gd name="T51" fmla="*/ 0 h 224"/>
                              <a:gd name="T52" fmla="*/ 17 w 27"/>
                              <a:gd name="T53" fmla="*/ 0 h 224"/>
                              <a:gd name="T54" fmla="*/ 20 w 27"/>
                              <a:gd name="T55" fmla="*/ 0 h 224"/>
                              <a:gd name="T56" fmla="*/ 22 w 27"/>
                              <a:gd name="T57" fmla="*/ 0 h 224"/>
                              <a:gd name="T58" fmla="*/ 24 w 27"/>
                              <a:gd name="T59" fmla="*/ 2 h 224"/>
                              <a:gd name="T60" fmla="*/ 26 w 27"/>
                              <a:gd name="T61" fmla="*/ 2 h 224"/>
                              <a:gd name="T62" fmla="*/ 26 w 27"/>
                              <a:gd name="T63" fmla="*/ 3 h 224"/>
                              <a:gd name="T64" fmla="*/ 27 w 27"/>
                              <a:gd name="T65" fmla="*/ 4 h 224"/>
                              <a:gd name="T66" fmla="*/ 27 w 27"/>
                              <a:gd name="T67" fmla="*/ 5 h 224"/>
                              <a:gd name="T68" fmla="*/ 27 w 27"/>
                              <a:gd name="T69" fmla="*/ 219 h 2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7" h="224">
                                <a:moveTo>
                                  <a:pt x="27" y="219"/>
                                </a:moveTo>
                                <a:lnTo>
                                  <a:pt x="27" y="221"/>
                                </a:lnTo>
                                <a:lnTo>
                                  <a:pt x="26" y="222"/>
                                </a:lnTo>
                                <a:lnTo>
                                  <a:pt x="26" y="222"/>
                                </a:lnTo>
                                <a:lnTo>
                                  <a:pt x="24" y="223"/>
                                </a:lnTo>
                                <a:lnTo>
                                  <a:pt x="22" y="223"/>
                                </a:lnTo>
                                <a:lnTo>
                                  <a:pt x="20" y="224"/>
                                </a:lnTo>
                                <a:lnTo>
                                  <a:pt x="17" y="224"/>
                                </a:lnTo>
                                <a:lnTo>
                                  <a:pt x="13" y="224"/>
                                </a:lnTo>
                                <a:lnTo>
                                  <a:pt x="10" y="224"/>
                                </a:lnTo>
                                <a:lnTo>
                                  <a:pt x="7" y="224"/>
                                </a:lnTo>
                                <a:lnTo>
                                  <a:pt x="5" y="223"/>
                                </a:lnTo>
                                <a:lnTo>
                                  <a:pt x="4" y="223"/>
                                </a:lnTo>
                                <a:lnTo>
                                  <a:pt x="1" y="222"/>
                                </a:lnTo>
                                <a:lnTo>
                                  <a:pt x="1" y="222"/>
                                </a:lnTo>
                                <a:lnTo>
                                  <a:pt x="0" y="221"/>
                                </a:lnTo>
                                <a:lnTo>
                                  <a:pt x="0" y="219"/>
                                </a:lnTo>
                                <a:lnTo>
                                  <a:pt x="0" y="5"/>
                                </a:lnTo>
                                <a:lnTo>
                                  <a:pt x="0" y="4"/>
                                </a:lnTo>
                                <a:lnTo>
                                  <a:pt x="1" y="3"/>
                                </a:lnTo>
                                <a:lnTo>
                                  <a:pt x="1" y="2"/>
                                </a:lnTo>
                                <a:lnTo>
                                  <a:pt x="4" y="2"/>
                                </a:lnTo>
                                <a:lnTo>
                                  <a:pt x="5" y="0"/>
                                </a:lnTo>
                                <a:lnTo>
                                  <a:pt x="7" y="0"/>
                                </a:lnTo>
                                <a:lnTo>
                                  <a:pt x="10" y="0"/>
                                </a:lnTo>
                                <a:lnTo>
                                  <a:pt x="13" y="0"/>
                                </a:lnTo>
                                <a:lnTo>
                                  <a:pt x="17" y="0"/>
                                </a:lnTo>
                                <a:lnTo>
                                  <a:pt x="20" y="0"/>
                                </a:lnTo>
                                <a:lnTo>
                                  <a:pt x="22" y="0"/>
                                </a:lnTo>
                                <a:lnTo>
                                  <a:pt x="24" y="2"/>
                                </a:lnTo>
                                <a:lnTo>
                                  <a:pt x="26" y="2"/>
                                </a:lnTo>
                                <a:lnTo>
                                  <a:pt x="26" y="3"/>
                                </a:lnTo>
                                <a:lnTo>
                                  <a:pt x="27" y="4"/>
                                </a:lnTo>
                                <a:lnTo>
                                  <a:pt x="27" y="5"/>
                                </a:lnTo>
                                <a:lnTo>
                                  <a:pt x="27" y="2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87" name="Freeform 181"/>
                        <wps:cNvSpPr>
                          <a:spLocks/>
                        </wps:cNvSpPr>
                        <wps:spPr bwMode="auto">
                          <a:xfrm>
                            <a:off x="1419225" y="3295650"/>
                            <a:ext cx="14288" cy="119063"/>
                          </a:xfrm>
                          <a:custGeom>
                            <a:avLst/>
                            <a:gdLst>
                              <a:gd name="T0" fmla="*/ 26 w 26"/>
                              <a:gd name="T1" fmla="*/ 219 h 224"/>
                              <a:gd name="T2" fmla="*/ 26 w 26"/>
                              <a:gd name="T3" fmla="*/ 221 h 224"/>
                              <a:gd name="T4" fmla="*/ 26 w 26"/>
                              <a:gd name="T5" fmla="*/ 222 h 224"/>
                              <a:gd name="T6" fmla="*/ 25 w 26"/>
                              <a:gd name="T7" fmla="*/ 222 h 224"/>
                              <a:gd name="T8" fmla="*/ 24 w 26"/>
                              <a:gd name="T9" fmla="*/ 223 h 224"/>
                              <a:gd name="T10" fmla="*/ 22 w 26"/>
                              <a:gd name="T11" fmla="*/ 223 h 224"/>
                              <a:gd name="T12" fmla="*/ 20 w 26"/>
                              <a:gd name="T13" fmla="*/ 224 h 224"/>
                              <a:gd name="T14" fmla="*/ 17 w 26"/>
                              <a:gd name="T15" fmla="*/ 224 h 224"/>
                              <a:gd name="T16" fmla="*/ 14 w 26"/>
                              <a:gd name="T17" fmla="*/ 224 h 224"/>
                              <a:gd name="T18" fmla="*/ 10 w 26"/>
                              <a:gd name="T19" fmla="*/ 224 h 224"/>
                              <a:gd name="T20" fmla="*/ 6 w 26"/>
                              <a:gd name="T21" fmla="*/ 224 h 224"/>
                              <a:gd name="T22" fmla="*/ 4 w 26"/>
                              <a:gd name="T23" fmla="*/ 223 h 224"/>
                              <a:gd name="T24" fmla="*/ 3 w 26"/>
                              <a:gd name="T25" fmla="*/ 223 h 224"/>
                              <a:gd name="T26" fmla="*/ 1 w 26"/>
                              <a:gd name="T27" fmla="*/ 222 h 224"/>
                              <a:gd name="T28" fmla="*/ 0 w 26"/>
                              <a:gd name="T29" fmla="*/ 222 h 224"/>
                              <a:gd name="T30" fmla="*/ 0 w 26"/>
                              <a:gd name="T31" fmla="*/ 221 h 224"/>
                              <a:gd name="T32" fmla="*/ 0 w 26"/>
                              <a:gd name="T33" fmla="*/ 219 h 224"/>
                              <a:gd name="T34" fmla="*/ 0 w 26"/>
                              <a:gd name="T35" fmla="*/ 5 h 224"/>
                              <a:gd name="T36" fmla="*/ 0 w 26"/>
                              <a:gd name="T37" fmla="*/ 4 h 224"/>
                              <a:gd name="T38" fmla="*/ 0 w 26"/>
                              <a:gd name="T39" fmla="*/ 3 h 224"/>
                              <a:gd name="T40" fmla="*/ 1 w 26"/>
                              <a:gd name="T41" fmla="*/ 2 h 224"/>
                              <a:gd name="T42" fmla="*/ 3 w 26"/>
                              <a:gd name="T43" fmla="*/ 2 h 224"/>
                              <a:gd name="T44" fmla="*/ 4 w 26"/>
                              <a:gd name="T45" fmla="*/ 0 h 224"/>
                              <a:gd name="T46" fmla="*/ 6 w 26"/>
                              <a:gd name="T47" fmla="*/ 0 h 224"/>
                              <a:gd name="T48" fmla="*/ 10 w 26"/>
                              <a:gd name="T49" fmla="*/ 0 h 224"/>
                              <a:gd name="T50" fmla="*/ 14 w 26"/>
                              <a:gd name="T51" fmla="*/ 0 h 224"/>
                              <a:gd name="T52" fmla="*/ 17 w 26"/>
                              <a:gd name="T53" fmla="*/ 0 h 224"/>
                              <a:gd name="T54" fmla="*/ 20 w 26"/>
                              <a:gd name="T55" fmla="*/ 0 h 224"/>
                              <a:gd name="T56" fmla="*/ 22 w 26"/>
                              <a:gd name="T57" fmla="*/ 0 h 224"/>
                              <a:gd name="T58" fmla="*/ 24 w 26"/>
                              <a:gd name="T59" fmla="*/ 2 h 224"/>
                              <a:gd name="T60" fmla="*/ 25 w 26"/>
                              <a:gd name="T61" fmla="*/ 2 h 224"/>
                              <a:gd name="T62" fmla="*/ 26 w 26"/>
                              <a:gd name="T63" fmla="*/ 3 h 224"/>
                              <a:gd name="T64" fmla="*/ 26 w 26"/>
                              <a:gd name="T65" fmla="*/ 4 h 224"/>
                              <a:gd name="T66" fmla="*/ 26 w 26"/>
                              <a:gd name="T67" fmla="*/ 5 h 224"/>
                              <a:gd name="T68" fmla="*/ 26 w 26"/>
                              <a:gd name="T69" fmla="*/ 219 h 2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6" h="224">
                                <a:moveTo>
                                  <a:pt x="26" y="219"/>
                                </a:moveTo>
                                <a:lnTo>
                                  <a:pt x="26" y="221"/>
                                </a:lnTo>
                                <a:lnTo>
                                  <a:pt x="26" y="222"/>
                                </a:lnTo>
                                <a:lnTo>
                                  <a:pt x="25" y="222"/>
                                </a:lnTo>
                                <a:lnTo>
                                  <a:pt x="24" y="223"/>
                                </a:lnTo>
                                <a:lnTo>
                                  <a:pt x="22" y="223"/>
                                </a:lnTo>
                                <a:lnTo>
                                  <a:pt x="20" y="224"/>
                                </a:lnTo>
                                <a:lnTo>
                                  <a:pt x="17" y="224"/>
                                </a:lnTo>
                                <a:lnTo>
                                  <a:pt x="14" y="224"/>
                                </a:lnTo>
                                <a:lnTo>
                                  <a:pt x="10" y="224"/>
                                </a:lnTo>
                                <a:lnTo>
                                  <a:pt x="6" y="224"/>
                                </a:lnTo>
                                <a:lnTo>
                                  <a:pt x="4" y="223"/>
                                </a:lnTo>
                                <a:lnTo>
                                  <a:pt x="3" y="223"/>
                                </a:lnTo>
                                <a:lnTo>
                                  <a:pt x="1" y="222"/>
                                </a:lnTo>
                                <a:lnTo>
                                  <a:pt x="0" y="222"/>
                                </a:lnTo>
                                <a:lnTo>
                                  <a:pt x="0" y="221"/>
                                </a:lnTo>
                                <a:lnTo>
                                  <a:pt x="0" y="219"/>
                                </a:lnTo>
                                <a:lnTo>
                                  <a:pt x="0" y="5"/>
                                </a:lnTo>
                                <a:lnTo>
                                  <a:pt x="0" y="4"/>
                                </a:lnTo>
                                <a:lnTo>
                                  <a:pt x="0" y="3"/>
                                </a:lnTo>
                                <a:lnTo>
                                  <a:pt x="1" y="2"/>
                                </a:lnTo>
                                <a:lnTo>
                                  <a:pt x="3" y="2"/>
                                </a:lnTo>
                                <a:lnTo>
                                  <a:pt x="4" y="0"/>
                                </a:lnTo>
                                <a:lnTo>
                                  <a:pt x="6" y="0"/>
                                </a:lnTo>
                                <a:lnTo>
                                  <a:pt x="10" y="0"/>
                                </a:lnTo>
                                <a:lnTo>
                                  <a:pt x="14" y="0"/>
                                </a:lnTo>
                                <a:lnTo>
                                  <a:pt x="17" y="0"/>
                                </a:lnTo>
                                <a:lnTo>
                                  <a:pt x="20" y="0"/>
                                </a:lnTo>
                                <a:lnTo>
                                  <a:pt x="22" y="0"/>
                                </a:lnTo>
                                <a:lnTo>
                                  <a:pt x="24" y="2"/>
                                </a:lnTo>
                                <a:lnTo>
                                  <a:pt x="25" y="2"/>
                                </a:lnTo>
                                <a:lnTo>
                                  <a:pt x="26" y="3"/>
                                </a:lnTo>
                                <a:lnTo>
                                  <a:pt x="26" y="4"/>
                                </a:lnTo>
                                <a:lnTo>
                                  <a:pt x="26" y="5"/>
                                </a:lnTo>
                                <a:lnTo>
                                  <a:pt x="26" y="2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88" name="Freeform 182"/>
                        <wps:cNvSpPr>
                          <a:spLocks/>
                        </wps:cNvSpPr>
                        <wps:spPr bwMode="auto">
                          <a:xfrm>
                            <a:off x="1449388" y="3332162"/>
                            <a:ext cx="73025" cy="112713"/>
                          </a:xfrm>
                          <a:custGeom>
                            <a:avLst/>
                            <a:gdLst>
                              <a:gd name="T0" fmla="*/ 85 w 138"/>
                              <a:gd name="T1" fmla="*/ 153 h 212"/>
                              <a:gd name="T2" fmla="*/ 65 w 138"/>
                              <a:gd name="T3" fmla="*/ 206 h 212"/>
                              <a:gd name="T4" fmla="*/ 64 w 138"/>
                              <a:gd name="T5" fmla="*/ 209 h 212"/>
                              <a:gd name="T6" fmla="*/ 60 w 138"/>
                              <a:gd name="T7" fmla="*/ 210 h 212"/>
                              <a:gd name="T8" fmla="*/ 55 w 138"/>
                              <a:gd name="T9" fmla="*/ 211 h 212"/>
                              <a:gd name="T10" fmla="*/ 48 w 138"/>
                              <a:gd name="T11" fmla="*/ 212 h 212"/>
                              <a:gd name="T12" fmla="*/ 44 w 138"/>
                              <a:gd name="T13" fmla="*/ 212 h 212"/>
                              <a:gd name="T14" fmla="*/ 42 w 138"/>
                              <a:gd name="T15" fmla="*/ 211 h 212"/>
                              <a:gd name="T16" fmla="*/ 39 w 138"/>
                              <a:gd name="T17" fmla="*/ 211 h 212"/>
                              <a:gd name="T18" fmla="*/ 38 w 138"/>
                              <a:gd name="T19" fmla="*/ 210 h 212"/>
                              <a:gd name="T20" fmla="*/ 37 w 138"/>
                              <a:gd name="T21" fmla="*/ 209 h 212"/>
                              <a:gd name="T22" fmla="*/ 37 w 138"/>
                              <a:gd name="T23" fmla="*/ 207 h 212"/>
                              <a:gd name="T24" fmla="*/ 37 w 138"/>
                              <a:gd name="T25" fmla="*/ 206 h 212"/>
                              <a:gd name="T26" fmla="*/ 37 w 138"/>
                              <a:gd name="T27" fmla="*/ 204 h 212"/>
                              <a:gd name="T28" fmla="*/ 56 w 138"/>
                              <a:gd name="T29" fmla="*/ 153 h 212"/>
                              <a:gd name="T30" fmla="*/ 55 w 138"/>
                              <a:gd name="T31" fmla="*/ 153 h 212"/>
                              <a:gd name="T32" fmla="*/ 54 w 138"/>
                              <a:gd name="T33" fmla="*/ 152 h 212"/>
                              <a:gd name="T34" fmla="*/ 53 w 138"/>
                              <a:gd name="T35" fmla="*/ 149 h 212"/>
                              <a:gd name="T36" fmla="*/ 53 w 138"/>
                              <a:gd name="T37" fmla="*/ 148 h 212"/>
                              <a:gd name="T38" fmla="*/ 1 w 138"/>
                              <a:gd name="T39" fmla="*/ 10 h 212"/>
                              <a:gd name="T40" fmla="*/ 0 w 138"/>
                              <a:gd name="T41" fmla="*/ 8 h 212"/>
                              <a:gd name="T42" fmla="*/ 0 w 138"/>
                              <a:gd name="T43" fmla="*/ 5 h 212"/>
                              <a:gd name="T44" fmla="*/ 0 w 138"/>
                              <a:gd name="T45" fmla="*/ 3 h 212"/>
                              <a:gd name="T46" fmla="*/ 1 w 138"/>
                              <a:gd name="T47" fmla="*/ 2 h 212"/>
                              <a:gd name="T48" fmla="*/ 2 w 138"/>
                              <a:gd name="T49" fmla="*/ 2 h 212"/>
                              <a:gd name="T50" fmla="*/ 5 w 138"/>
                              <a:gd name="T51" fmla="*/ 0 h 212"/>
                              <a:gd name="T52" fmla="*/ 8 w 138"/>
                              <a:gd name="T53" fmla="*/ 0 h 212"/>
                              <a:gd name="T54" fmla="*/ 13 w 138"/>
                              <a:gd name="T55" fmla="*/ 0 h 212"/>
                              <a:gd name="T56" fmla="*/ 17 w 138"/>
                              <a:gd name="T57" fmla="*/ 0 h 212"/>
                              <a:gd name="T58" fmla="*/ 21 w 138"/>
                              <a:gd name="T59" fmla="*/ 0 h 212"/>
                              <a:gd name="T60" fmla="*/ 23 w 138"/>
                              <a:gd name="T61" fmla="*/ 0 h 212"/>
                              <a:gd name="T62" fmla="*/ 24 w 138"/>
                              <a:gd name="T63" fmla="*/ 2 h 212"/>
                              <a:gd name="T64" fmla="*/ 26 w 138"/>
                              <a:gd name="T65" fmla="*/ 2 h 212"/>
                              <a:gd name="T66" fmla="*/ 27 w 138"/>
                              <a:gd name="T67" fmla="*/ 3 h 212"/>
                              <a:gd name="T68" fmla="*/ 28 w 138"/>
                              <a:gd name="T69" fmla="*/ 4 h 212"/>
                              <a:gd name="T70" fmla="*/ 28 w 138"/>
                              <a:gd name="T71" fmla="*/ 7 h 212"/>
                              <a:gd name="T72" fmla="*/ 70 w 138"/>
                              <a:gd name="T73" fmla="*/ 122 h 212"/>
                              <a:gd name="T74" fmla="*/ 70 w 138"/>
                              <a:gd name="T75" fmla="*/ 122 h 212"/>
                              <a:gd name="T76" fmla="*/ 109 w 138"/>
                              <a:gd name="T77" fmla="*/ 5 h 212"/>
                              <a:gd name="T78" fmla="*/ 111 w 138"/>
                              <a:gd name="T79" fmla="*/ 3 h 212"/>
                              <a:gd name="T80" fmla="*/ 112 w 138"/>
                              <a:gd name="T81" fmla="*/ 2 h 212"/>
                              <a:gd name="T82" fmla="*/ 114 w 138"/>
                              <a:gd name="T83" fmla="*/ 0 h 212"/>
                              <a:gd name="T84" fmla="*/ 117 w 138"/>
                              <a:gd name="T85" fmla="*/ 0 h 212"/>
                              <a:gd name="T86" fmla="*/ 119 w 138"/>
                              <a:gd name="T87" fmla="*/ 0 h 212"/>
                              <a:gd name="T88" fmla="*/ 124 w 138"/>
                              <a:gd name="T89" fmla="*/ 0 h 212"/>
                              <a:gd name="T90" fmla="*/ 128 w 138"/>
                              <a:gd name="T91" fmla="*/ 0 h 212"/>
                              <a:gd name="T92" fmla="*/ 132 w 138"/>
                              <a:gd name="T93" fmla="*/ 0 h 212"/>
                              <a:gd name="T94" fmla="*/ 134 w 138"/>
                              <a:gd name="T95" fmla="*/ 2 h 212"/>
                              <a:gd name="T96" fmla="*/ 135 w 138"/>
                              <a:gd name="T97" fmla="*/ 2 h 212"/>
                              <a:gd name="T98" fmla="*/ 137 w 138"/>
                              <a:gd name="T99" fmla="*/ 3 h 212"/>
                              <a:gd name="T100" fmla="*/ 138 w 138"/>
                              <a:gd name="T101" fmla="*/ 5 h 212"/>
                              <a:gd name="T102" fmla="*/ 137 w 138"/>
                              <a:gd name="T103" fmla="*/ 7 h 212"/>
                              <a:gd name="T104" fmla="*/ 137 w 138"/>
                              <a:gd name="T105" fmla="*/ 10 h 212"/>
                              <a:gd name="T106" fmla="*/ 85 w 138"/>
                              <a:gd name="T107" fmla="*/ 153 h 2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38" h="212">
                                <a:moveTo>
                                  <a:pt x="85" y="153"/>
                                </a:moveTo>
                                <a:lnTo>
                                  <a:pt x="65" y="206"/>
                                </a:lnTo>
                                <a:lnTo>
                                  <a:pt x="64" y="209"/>
                                </a:lnTo>
                                <a:lnTo>
                                  <a:pt x="60" y="210"/>
                                </a:lnTo>
                                <a:lnTo>
                                  <a:pt x="55" y="211"/>
                                </a:lnTo>
                                <a:lnTo>
                                  <a:pt x="48" y="212"/>
                                </a:lnTo>
                                <a:lnTo>
                                  <a:pt x="44" y="212"/>
                                </a:lnTo>
                                <a:lnTo>
                                  <a:pt x="42" y="211"/>
                                </a:lnTo>
                                <a:lnTo>
                                  <a:pt x="39" y="211"/>
                                </a:lnTo>
                                <a:lnTo>
                                  <a:pt x="38" y="210"/>
                                </a:lnTo>
                                <a:lnTo>
                                  <a:pt x="37" y="209"/>
                                </a:lnTo>
                                <a:lnTo>
                                  <a:pt x="37" y="207"/>
                                </a:lnTo>
                                <a:lnTo>
                                  <a:pt x="37" y="206"/>
                                </a:lnTo>
                                <a:lnTo>
                                  <a:pt x="37" y="204"/>
                                </a:lnTo>
                                <a:lnTo>
                                  <a:pt x="56" y="153"/>
                                </a:lnTo>
                                <a:lnTo>
                                  <a:pt x="55" y="153"/>
                                </a:lnTo>
                                <a:lnTo>
                                  <a:pt x="54" y="152"/>
                                </a:lnTo>
                                <a:lnTo>
                                  <a:pt x="53" y="149"/>
                                </a:lnTo>
                                <a:lnTo>
                                  <a:pt x="53" y="148"/>
                                </a:lnTo>
                                <a:lnTo>
                                  <a:pt x="1" y="10"/>
                                </a:lnTo>
                                <a:lnTo>
                                  <a:pt x="0" y="8"/>
                                </a:lnTo>
                                <a:lnTo>
                                  <a:pt x="0" y="5"/>
                                </a:lnTo>
                                <a:lnTo>
                                  <a:pt x="0" y="3"/>
                                </a:lnTo>
                                <a:lnTo>
                                  <a:pt x="1" y="2"/>
                                </a:lnTo>
                                <a:lnTo>
                                  <a:pt x="2" y="2"/>
                                </a:lnTo>
                                <a:lnTo>
                                  <a:pt x="5" y="0"/>
                                </a:lnTo>
                                <a:lnTo>
                                  <a:pt x="8" y="0"/>
                                </a:lnTo>
                                <a:lnTo>
                                  <a:pt x="13" y="0"/>
                                </a:lnTo>
                                <a:lnTo>
                                  <a:pt x="17" y="0"/>
                                </a:lnTo>
                                <a:lnTo>
                                  <a:pt x="21" y="0"/>
                                </a:lnTo>
                                <a:lnTo>
                                  <a:pt x="23" y="0"/>
                                </a:lnTo>
                                <a:lnTo>
                                  <a:pt x="24" y="2"/>
                                </a:lnTo>
                                <a:lnTo>
                                  <a:pt x="26" y="2"/>
                                </a:lnTo>
                                <a:lnTo>
                                  <a:pt x="27" y="3"/>
                                </a:lnTo>
                                <a:lnTo>
                                  <a:pt x="28" y="4"/>
                                </a:lnTo>
                                <a:lnTo>
                                  <a:pt x="28" y="7"/>
                                </a:lnTo>
                                <a:lnTo>
                                  <a:pt x="70" y="122"/>
                                </a:lnTo>
                                <a:lnTo>
                                  <a:pt x="70" y="122"/>
                                </a:lnTo>
                                <a:lnTo>
                                  <a:pt x="109" y="5"/>
                                </a:lnTo>
                                <a:lnTo>
                                  <a:pt x="111" y="3"/>
                                </a:lnTo>
                                <a:lnTo>
                                  <a:pt x="112" y="2"/>
                                </a:lnTo>
                                <a:lnTo>
                                  <a:pt x="114" y="0"/>
                                </a:lnTo>
                                <a:lnTo>
                                  <a:pt x="117" y="0"/>
                                </a:lnTo>
                                <a:lnTo>
                                  <a:pt x="119" y="0"/>
                                </a:lnTo>
                                <a:lnTo>
                                  <a:pt x="124" y="0"/>
                                </a:lnTo>
                                <a:lnTo>
                                  <a:pt x="128" y="0"/>
                                </a:lnTo>
                                <a:lnTo>
                                  <a:pt x="132" y="0"/>
                                </a:lnTo>
                                <a:lnTo>
                                  <a:pt x="134" y="2"/>
                                </a:lnTo>
                                <a:lnTo>
                                  <a:pt x="135" y="2"/>
                                </a:lnTo>
                                <a:lnTo>
                                  <a:pt x="137" y="3"/>
                                </a:lnTo>
                                <a:lnTo>
                                  <a:pt x="138" y="5"/>
                                </a:lnTo>
                                <a:lnTo>
                                  <a:pt x="137" y="7"/>
                                </a:lnTo>
                                <a:lnTo>
                                  <a:pt x="137" y="10"/>
                                </a:lnTo>
                                <a:lnTo>
                                  <a:pt x="85" y="1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89" name="Rectangle 183"/>
                        <wps:cNvSpPr>
                          <a:spLocks noChangeArrowheads="1"/>
                        </wps:cNvSpPr>
                        <wps:spPr bwMode="auto">
                          <a:xfrm>
                            <a:off x="165100" y="3565525"/>
                            <a:ext cx="41275" cy="412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590" name="Freeform 184"/>
                        <wps:cNvSpPr>
                          <a:spLocks/>
                        </wps:cNvSpPr>
                        <wps:spPr bwMode="auto">
                          <a:xfrm>
                            <a:off x="290513" y="3519487"/>
                            <a:ext cx="79375" cy="112713"/>
                          </a:xfrm>
                          <a:custGeom>
                            <a:avLst/>
                            <a:gdLst>
                              <a:gd name="T0" fmla="*/ 150 w 150"/>
                              <a:gd name="T1" fmla="*/ 183 h 213"/>
                              <a:gd name="T2" fmla="*/ 150 w 150"/>
                              <a:gd name="T3" fmla="*/ 187 h 213"/>
                              <a:gd name="T4" fmla="*/ 149 w 150"/>
                              <a:gd name="T5" fmla="*/ 190 h 213"/>
                              <a:gd name="T6" fmla="*/ 147 w 150"/>
                              <a:gd name="T7" fmla="*/ 192 h 213"/>
                              <a:gd name="T8" fmla="*/ 144 w 150"/>
                              <a:gd name="T9" fmla="*/ 196 h 213"/>
                              <a:gd name="T10" fmla="*/ 134 w 150"/>
                              <a:gd name="T11" fmla="*/ 202 h 213"/>
                              <a:gd name="T12" fmla="*/ 119 w 150"/>
                              <a:gd name="T13" fmla="*/ 208 h 213"/>
                              <a:gd name="T14" fmla="*/ 99 w 150"/>
                              <a:gd name="T15" fmla="*/ 212 h 213"/>
                              <a:gd name="T16" fmla="*/ 67 w 150"/>
                              <a:gd name="T17" fmla="*/ 212 h 213"/>
                              <a:gd name="T18" fmla="*/ 35 w 150"/>
                              <a:gd name="T19" fmla="*/ 198 h 213"/>
                              <a:gd name="T20" fmla="*/ 13 w 150"/>
                              <a:gd name="T21" fmla="*/ 172 h 213"/>
                              <a:gd name="T22" fmla="*/ 1 w 150"/>
                              <a:gd name="T23" fmla="*/ 133 h 213"/>
                              <a:gd name="T24" fmla="*/ 1 w 150"/>
                              <a:gd name="T25" fmla="*/ 84 h 213"/>
                              <a:gd name="T26" fmla="*/ 13 w 150"/>
                              <a:gd name="T27" fmla="*/ 44 h 213"/>
                              <a:gd name="T28" fmla="*/ 38 w 150"/>
                              <a:gd name="T29" fmla="*/ 16 h 213"/>
                              <a:gd name="T30" fmla="*/ 71 w 150"/>
                              <a:gd name="T31" fmla="*/ 1 h 213"/>
                              <a:gd name="T32" fmla="*/ 99 w 150"/>
                              <a:gd name="T33" fmla="*/ 0 h 213"/>
                              <a:gd name="T34" fmla="*/ 117 w 150"/>
                              <a:gd name="T35" fmla="*/ 4 h 213"/>
                              <a:gd name="T36" fmla="*/ 131 w 150"/>
                              <a:gd name="T37" fmla="*/ 9 h 213"/>
                              <a:gd name="T38" fmla="*/ 141 w 150"/>
                              <a:gd name="T39" fmla="*/ 15 h 213"/>
                              <a:gd name="T40" fmla="*/ 146 w 150"/>
                              <a:gd name="T41" fmla="*/ 20 h 213"/>
                              <a:gd name="T42" fmla="*/ 147 w 150"/>
                              <a:gd name="T43" fmla="*/ 22 h 213"/>
                              <a:gd name="T44" fmla="*/ 149 w 150"/>
                              <a:gd name="T45" fmla="*/ 25 h 213"/>
                              <a:gd name="T46" fmla="*/ 149 w 150"/>
                              <a:gd name="T47" fmla="*/ 29 h 213"/>
                              <a:gd name="T48" fmla="*/ 149 w 150"/>
                              <a:gd name="T49" fmla="*/ 34 h 213"/>
                              <a:gd name="T50" fmla="*/ 149 w 150"/>
                              <a:gd name="T51" fmla="*/ 39 h 213"/>
                              <a:gd name="T52" fmla="*/ 147 w 150"/>
                              <a:gd name="T53" fmla="*/ 43 h 213"/>
                              <a:gd name="T54" fmla="*/ 145 w 150"/>
                              <a:gd name="T55" fmla="*/ 44 h 213"/>
                              <a:gd name="T56" fmla="*/ 141 w 150"/>
                              <a:gd name="T57" fmla="*/ 43 h 213"/>
                              <a:gd name="T58" fmla="*/ 134 w 150"/>
                              <a:gd name="T59" fmla="*/ 38 h 213"/>
                              <a:gd name="T60" fmla="*/ 120 w 150"/>
                              <a:gd name="T61" fmla="*/ 31 h 213"/>
                              <a:gd name="T62" fmla="*/ 103 w 150"/>
                              <a:gd name="T63" fmla="*/ 25 h 213"/>
                              <a:gd name="T64" fmla="*/ 77 w 150"/>
                              <a:gd name="T65" fmla="*/ 25 h 213"/>
                              <a:gd name="T66" fmla="*/ 55 w 150"/>
                              <a:gd name="T67" fmla="*/ 36 h 213"/>
                              <a:gd name="T68" fmla="*/ 39 w 150"/>
                              <a:gd name="T69" fmla="*/ 58 h 213"/>
                              <a:gd name="T70" fmla="*/ 30 w 150"/>
                              <a:gd name="T71" fmla="*/ 89 h 213"/>
                              <a:gd name="T72" fmla="*/ 30 w 150"/>
                              <a:gd name="T73" fmla="*/ 127 h 213"/>
                              <a:gd name="T74" fmla="*/ 38 w 150"/>
                              <a:gd name="T75" fmla="*/ 156 h 213"/>
                              <a:gd name="T76" fmla="*/ 54 w 150"/>
                              <a:gd name="T77" fmla="*/ 177 h 213"/>
                              <a:gd name="T78" fmla="*/ 77 w 150"/>
                              <a:gd name="T79" fmla="*/ 187 h 213"/>
                              <a:gd name="T80" fmla="*/ 103 w 150"/>
                              <a:gd name="T81" fmla="*/ 187 h 213"/>
                              <a:gd name="T82" fmla="*/ 121 w 150"/>
                              <a:gd name="T83" fmla="*/ 182 h 213"/>
                              <a:gd name="T84" fmla="*/ 135 w 150"/>
                              <a:gd name="T85" fmla="*/ 175 h 213"/>
                              <a:gd name="T86" fmla="*/ 144 w 150"/>
                              <a:gd name="T87" fmla="*/ 169 h 213"/>
                              <a:gd name="T88" fmla="*/ 147 w 150"/>
                              <a:gd name="T89" fmla="*/ 169 h 213"/>
                              <a:gd name="T90" fmla="*/ 149 w 150"/>
                              <a:gd name="T91" fmla="*/ 170 h 213"/>
                              <a:gd name="T92" fmla="*/ 150 w 150"/>
                              <a:gd name="T93" fmla="*/ 172 h 213"/>
                              <a:gd name="T94" fmla="*/ 150 w 150"/>
                              <a:gd name="T95" fmla="*/ 177 h 2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50" h="213">
                                <a:moveTo>
                                  <a:pt x="150" y="181"/>
                                </a:moveTo>
                                <a:lnTo>
                                  <a:pt x="150" y="183"/>
                                </a:lnTo>
                                <a:lnTo>
                                  <a:pt x="150" y="185"/>
                                </a:lnTo>
                                <a:lnTo>
                                  <a:pt x="150" y="187"/>
                                </a:lnTo>
                                <a:lnTo>
                                  <a:pt x="150" y="188"/>
                                </a:lnTo>
                                <a:lnTo>
                                  <a:pt x="149" y="190"/>
                                </a:lnTo>
                                <a:lnTo>
                                  <a:pt x="149" y="191"/>
                                </a:lnTo>
                                <a:lnTo>
                                  <a:pt x="147" y="192"/>
                                </a:lnTo>
                                <a:lnTo>
                                  <a:pt x="146" y="193"/>
                                </a:lnTo>
                                <a:lnTo>
                                  <a:pt x="144" y="196"/>
                                </a:lnTo>
                                <a:lnTo>
                                  <a:pt x="139" y="198"/>
                                </a:lnTo>
                                <a:lnTo>
                                  <a:pt x="134" y="202"/>
                                </a:lnTo>
                                <a:lnTo>
                                  <a:pt x="126" y="206"/>
                                </a:lnTo>
                                <a:lnTo>
                                  <a:pt x="119" y="208"/>
                                </a:lnTo>
                                <a:lnTo>
                                  <a:pt x="109" y="210"/>
                                </a:lnTo>
                                <a:lnTo>
                                  <a:pt x="99" y="212"/>
                                </a:lnTo>
                                <a:lnTo>
                                  <a:pt x="87" y="213"/>
                                </a:lnTo>
                                <a:lnTo>
                                  <a:pt x="67" y="212"/>
                                </a:lnTo>
                                <a:lnTo>
                                  <a:pt x="51" y="206"/>
                                </a:lnTo>
                                <a:lnTo>
                                  <a:pt x="35" y="198"/>
                                </a:lnTo>
                                <a:lnTo>
                                  <a:pt x="23" y="186"/>
                                </a:lnTo>
                                <a:lnTo>
                                  <a:pt x="13" y="172"/>
                                </a:lnTo>
                                <a:lnTo>
                                  <a:pt x="6" y="154"/>
                                </a:lnTo>
                                <a:lnTo>
                                  <a:pt x="1" y="133"/>
                                </a:lnTo>
                                <a:lnTo>
                                  <a:pt x="0" y="109"/>
                                </a:lnTo>
                                <a:lnTo>
                                  <a:pt x="1" y="84"/>
                                </a:lnTo>
                                <a:lnTo>
                                  <a:pt x="6" y="63"/>
                                </a:lnTo>
                                <a:lnTo>
                                  <a:pt x="13" y="44"/>
                                </a:lnTo>
                                <a:lnTo>
                                  <a:pt x="24" y="28"/>
                                </a:lnTo>
                                <a:lnTo>
                                  <a:pt x="38" y="16"/>
                                </a:lnTo>
                                <a:lnTo>
                                  <a:pt x="54" y="7"/>
                                </a:lnTo>
                                <a:lnTo>
                                  <a:pt x="71" y="1"/>
                                </a:lnTo>
                                <a:lnTo>
                                  <a:pt x="91" y="0"/>
                                </a:lnTo>
                                <a:lnTo>
                                  <a:pt x="99" y="0"/>
                                </a:lnTo>
                                <a:lnTo>
                                  <a:pt x="108" y="1"/>
                                </a:lnTo>
                                <a:lnTo>
                                  <a:pt x="117" y="4"/>
                                </a:lnTo>
                                <a:lnTo>
                                  <a:pt x="124" y="6"/>
                                </a:lnTo>
                                <a:lnTo>
                                  <a:pt x="131" y="9"/>
                                </a:lnTo>
                                <a:lnTo>
                                  <a:pt x="136" y="12"/>
                                </a:lnTo>
                                <a:lnTo>
                                  <a:pt x="141" y="15"/>
                                </a:lnTo>
                                <a:lnTo>
                                  <a:pt x="145" y="17"/>
                                </a:lnTo>
                                <a:lnTo>
                                  <a:pt x="146" y="20"/>
                                </a:lnTo>
                                <a:lnTo>
                                  <a:pt x="147" y="21"/>
                                </a:lnTo>
                                <a:lnTo>
                                  <a:pt x="147" y="22"/>
                                </a:lnTo>
                                <a:lnTo>
                                  <a:pt x="149" y="23"/>
                                </a:lnTo>
                                <a:lnTo>
                                  <a:pt x="149" y="25"/>
                                </a:lnTo>
                                <a:lnTo>
                                  <a:pt x="149" y="27"/>
                                </a:lnTo>
                                <a:lnTo>
                                  <a:pt x="149" y="29"/>
                                </a:lnTo>
                                <a:lnTo>
                                  <a:pt x="150" y="32"/>
                                </a:lnTo>
                                <a:lnTo>
                                  <a:pt x="149" y="34"/>
                                </a:lnTo>
                                <a:lnTo>
                                  <a:pt x="149" y="37"/>
                                </a:lnTo>
                                <a:lnTo>
                                  <a:pt x="149" y="39"/>
                                </a:lnTo>
                                <a:lnTo>
                                  <a:pt x="147" y="41"/>
                                </a:lnTo>
                                <a:lnTo>
                                  <a:pt x="147" y="43"/>
                                </a:lnTo>
                                <a:lnTo>
                                  <a:pt x="146" y="43"/>
                                </a:lnTo>
                                <a:lnTo>
                                  <a:pt x="145" y="44"/>
                                </a:lnTo>
                                <a:lnTo>
                                  <a:pt x="144" y="44"/>
                                </a:lnTo>
                                <a:lnTo>
                                  <a:pt x="141" y="43"/>
                                </a:lnTo>
                                <a:lnTo>
                                  <a:pt x="137" y="41"/>
                                </a:lnTo>
                                <a:lnTo>
                                  <a:pt x="134" y="38"/>
                                </a:lnTo>
                                <a:lnTo>
                                  <a:pt x="128" y="34"/>
                                </a:lnTo>
                                <a:lnTo>
                                  <a:pt x="120" y="31"/>
                                </a:lnTo>
                                <a:lnTo>
                                  <a:pt x="112" y="27"/>
                                </a:lnTo>
                                <a:lnTo>
                                  <a:pt x="103" y="25"/>
                                </a:lnTo>
                                <a:lnTo>
                                  <a:pt x="91" y="25"/>
                                </a:lnTo>
                                <a:lnTo>
                                  <a:pt x="77" y="25"/>
                                </a:lnTo>
                                <a:lnTo>
                                  <a:pt x="65" y="29"/>
                                </a:lnTo>
                                <a:lnTo>
                                  <a:pt x="55" y="36"/>
                                </a:lnTo>
                                <a:lnTo>
                                  <a:pt x="46" y="45"/>
                                </a:lnTo>
                                <a:lnTo>
                                  <a:pt x="39" y="58"/>
                                </a:lnTo>
                                <a:lnTo>
                                  <a:pt x="34" y="73"/>
                                </a:lnTo>
                                <a:lnTo>
                                  <a:pt x="30" y="89"/>
                                </a:lnTo>
                                <a:lnTo>
                                  <a:pt x="29" y="107"/>
                                </a:lnTo>
                                <a:lnTo>
                                  <a:pt x="30" y="127"/>
                                </a:lnTo>
                                <a:lnTo>
                                  <a:pt x="34" y="143"/>
                                </a:lnTo>
                                <a:lnTo>
                                  <a:pt x="38" y="156"/>
                                </a:lnTo>
                                <a:lnTo>
                                  <a:pt x="45" y="167"/>
                                </a:lnTo>
                                <a:lnTo>
                                  <a:pt x="54" y="177"/>
                                </a:lnTo>
                                <a:lnTo>
                                  <a:pt x="65" y="183"/>
                                </a:lnTo>
                                <a:lnTo>
                                  <a:pt x="77" y="187"/>
                                </a:lnTo>
                                <a:lnTo>
                                  <a:pt x="92" y="188"/>
                                </a:lnTo>
                                <a:lnTo>
                                  <a:pt x="103" y="187"/>
                                </a:lnTo>
                                <a:lnTo>
                                  <a:pt x="113" y="185"/>
                                </a:lnTo>
                                <a:lnTo>
                                  <a:pt x="121" y="182"/>
                                </a:lnTo>
                                <a:lnTo>
                                  <a:pt x="129" y="178"/>
                                </a:lnTo>
                                <a:lnTo>
                                  <a:pt x="135" y="175"/>
                                </a:lnTo>
                                <a:lnTo>
                                  <a:pt x="139" y="171"/>
                                </a:lnTo>
                                <a:lnTo>
                                  <a:pt x="144" y="169"/>
                                </a:lnTo>
                                <a:lnTo>
                                  <a:pt x="146" y="169"/>
                                </a:lnTo>
                                <a:lnTo>
                                  <a:pt x="147" y="169"/>
                                </a:lnTo>
                                <a:lnTo>
                                  <a:pt x="147" y="169"/>
                                </a:lnTo>
                                <a:lnTo>
                                  <a:pt x="149" y="170"/>
                                </a:lnTo>
                                <a:lnTo>
                                  <a:pt x="149" y="171"/>
                                </a:lnTo>
                                <a:lnTo>
                                  <a:pt x="150" y="172"/>
                                </a:lnTo>
                                <a:lnTo>
                                  <a:pt x="150" y="175"/>
                                </a:lnTo>
                                <a:lnTo>
                                  <a:pt x="150" y="177"/>
                                </a:lnTo>
                                <a:lnTo>
                                  <a:pt x="150"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91" name="Freeform 185"/>
                        <wps:cNvSpPr>
                          <a:spLocks noEditPoints="1"/>
                        </wps:cNvSpPr>
                        <wps:spPr bwMode="auto">
                          <a:xfrm>
                            <a:off x="381000" y="3548062"/>
                            <a:ext cx="76200" cy="84138"/>
                          </a:xfrm>
                          <a:custGeom>
                            <a:avLst/>
                            <a:gdLst>
                              <a:gd name="T0" fmla="*/ 144 w 144"/>
                              <a:gd name="T1" fmla="*/ 95 h 159"/>
                              <a:gd name="T2" fmla="*/ 134 w 144"/>
                              <a:gd name="T3" fmla="*/ 124 h 159"/>
                              <a:gd name="T4" fmla="*/ 116 w 144"/>
                              <a:gd name="T5" fmla="*/ 147 h 159"/>
                              <a:gd name="T6" fmla="*/ 89 w 144"/>
                              <a:gd name="T7" fmla="*/ 158 h 159"/>
                              <a:gd name="T8" fmla="*/ 54 w 144"/>
                              <a:gd name="T9" fmla="*/ 158 h 159"/>
                              <a:gd name="T10" fmla="*/ 27 w 144"/>
                              <a:gd name="T11" fmla="*/ 148 h 159"/>
                              <a:gd name="T12" fmla="*/ 10 w 144"/>
                              <a:gd name="T13" fmla="*/ 127 h 159"/>
                              <a:gd name="T14" fmla="*/ 1 w 144"/>
                              <a:gd name="T15" fmla="*/ 99 h 159"/>
                              <a:gd name="T16" fmla="*/ 1 w 144"/>
                              <a:gd name="T17" fmla="*/ 64 h 159"/>
                              <a:gd name="T18" fmla="*/ 10 w 144"/>
                              <a:gd name="T19" fmla="*/ 35 h 159"/>
                              <a:gd name="T20" fmla="*/ 28 w 144"/>
                              <a:gd name="T21" fmla="*/ 14 h 159"/>
                              <a:gd name="T22" fmla="*/ 57 w 144"/>
                              <a:gd name="T23" fmla="*/ 1 h 159"/>
                              <a:gd name="T24" fmla="*/ 91 w 144"/>
                              <a:gd name="T25" fmla="*/ 1 h 159"/>
                              <a:gd name="T26" fmla="*/ 117 w 144"/>
                              <a:gd name="T27" fmla="*/ 12 h 159"/>
                              <a:gd name="T28" fmla="*/ 136 w 144"/>
                              <a:gd name="T29" fmla="*/ 32 h 159"/>
                              <a:gd name="T30" fmla="*/ 144 w 144"/>
                              <a:gd name="T31" fmla="*/ 60 h 159"/>
                              <a:gd name="T32" fmla="*/ 117 w 144"/>
                              <a:gd name="T33" fmla="*/ 80 h 159"/>
                              <a:gd name="T34" fmla="*/ 115 w 144"/>
                              <a:gd name="T35" fmla="*/ 58 h 159"/>
                              <a:gd name="T36" fmla="*/ 107 w 144"/>
                              <a:gd name="T37" fmla="*/ 39 h 159"/>
                              <a:gd name="T38" fmla="*/ 94 w 144"/>
                              <a:gd name="T39" fmla="*/ 27 h 159"/>
                              <a:gd name="T40" fmla="*/ 73 w 144"/>
                              <a:gd name="T41" fmla="*/ 22 h 159"/>
                              <a:gd name="T42" fmla="*/ 53 w 144"/>
                              <a:gd name="T43" fmla="*/ 27 h 159"/>
                              <a:gd name="T44" fmla="*/ 38 w 144"/>
                              <a:gd name="T45" fmla="*/ 38 h 159"/>
                              <a:gd name="T46" fmla="*/ 31 w 144"/>
                              <a:gd name="T47" fmla="*/ 57 h 159"/>
                              <a:gd name="T48" fmla="*/ 28 w 144"/>
                              <a:gd name="T49" fmla="*/ 79 h 159"/>
                              <a:gd name="T50" fmla="*/ 30 w 144"/>
                              <a:gd name="T51" fmla="*/ 101 h 159"/>
                              <a:gd name="T52" fmla="*/ 37 w 144"/>
                              <a:gd name="T53" fmla="*/ 120 h 159"/>
                              <a:gd name="T54" fmla="*/ 51 w 144"/>
                              <a:gd name="T55" fmla="*/ 132 h 159"/>
                              <a:gd name="T56" fmla="*/ 73 w 144"/>
                              <a:gd name="T57" fmla="*/ 137 h 159"/>
                              <a:gd name="T58" fmla="*/ 93 w 144"/>
                              <a:gd name="T59" fmla="*/ 133 h 159"/>
                              <a:gd name="T60" fmla="*/ 106 w 144"/>
                              <a:gd name="T61" fmla="*/ 121 h 159"/>
                              <a:gd name="T62" fmla="*/ 115 w 144"/>
                              <a:gd name="T63" fmla="*/ 102 h 159"/>
                              <a:gd name="T64" fmla="*/ 117 w 144"/>
                              <a:gd name="T65" fmla="*/ 80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4" h="159">
                                <a:moveTo>
                                  <a:pt x="144" y="78"/>
                                </a:moveTo>
                                <a:lnTo>
                                  <a:pt x="144" y="95"/>
                                </a:lnTo>
                                <a:lnTo>
                                  <a:pt x="141" y="111"/>
                                </a:lnTo>
                                <a:lnTo>
                                  <a:pt x="134" y="124"/>
                                </a:lnTo>
                                <a:lnTo>
                                  <a:pt x="126" y="137"/>
                                </a:lnTo>
                                <a:lnTo>
                                  <a:pt x="116" y="147"/>
                                </a:lnTo>
                                <a:lnTo>
                                  <a:pt x="104" y="153"/>
                                </a:lnTo>
                                <a:lnTo>
                                  <a:pt x="89" y="158"/>
                                </a:lnTo>
                                <a:lnTo>
                                  <a:pt x="70" y="159"/>
                                </a:lnTo>
                                <a:lnTo>
                                  <a:pt x="54" y="158"/>
                                </a:lnTo>
                                <a:lnTo>
                                  <a:pt x="40" y="154"/>
                                </a:lnTo>
                                <a:lnTo>
                                  <a:pt x="27" y="148"/>
                                </a:lnTo>
                                <a:lnTo>
                                  <a:pt x="17" y="138"/>
                                </a:lnTo>
                                <a:lnTo>
                                  <a:pt x="10" y="127"/>
                                </a:lnTo>
                                <a:lnTo>
                                  <a:pt x="5" y="113"/>
                                </a:lnTo>
                                <a:lnTo>
                                  <a:pt x="1" y="99"/>
                                </a:lnTo>
                                <a:lnTo>
                                  <a:pt x="0" y="81"/>
                                </a:lnTo>
                                <a:lnTo>
                                  <a:pt x="1" y="64"/>
                                </a:lnTo>
                                <a:lnTo>
                                  <a:pt x="5" y="48"/>
                                </a:lnTo>
                                <a:lnTo>
                                  <a:pt x="10" y="35"/>
                                </a:lnTo>
                                <a:lnTo>
                                  <a:pt x="19" y="23"/>
                                </a:lnTo>
                                <a:lnTo>
                                  <a:pt x="28" y="14"/>
                                </a:lnTo>
                                <a:lnTo>
                                  <a:pt x="42" y="6"/>
                                </a:lnTo>
                                <a:lnTo>
                                  <a:pt x="57" y="1"/>
                                </a:lnTo>
                                <a:lnTo>
                                  <a:pt x="74" y="0"/>
                                </a:lnTo>
                                <a:lnTo>
                                  <a:pt x="91" y="1"/>
                                </a:lnTo>
                                <a:lnTo>
                                  <a:pt x="105" y="6"/>
                                </a:lnTo>
                                <a:lnTo>
                                  <a:pt x="117" y="12"/>
                                </a:lnTo>
                                <a:lnTo>
                                  <a:pt x="127" y="21"/>
                                </a:lnTo>
                                <a:lnTo>
                                  <a:pt x="136" y="32"/>
                                </a:lnTo>
                                <a:lnTo>
                                  <a:pt x="141" y="46"/>
                                </a:lnTo>
                                <a:lnTo>
                                  <a:pt x="144" y="60"/>
                                </a:lnTo>
                                <a:lnTo>
                                  <a:pt x="144" y="78"/>
                                </a:lnTo>
                                <a:close/>
                                <a:moveTo>
                                  <a:pt x="117" y="80"/>
                                </a:moveTo>
                                <a:lnTo>
                                  <a:pt x="116" y="69"/>
                                </a:lnTo>
                                <a:lnTo>
                                  <a:pt x="115" y="58"/>
                                </a:lnTo>
                                <a:lnTo>
                                  <a:pt x="112" y="48"/>
                                </a:lnTo>
                                <a:lnTo>
                                  <a:pt x="107" y="39"/>
                                </a:lnTo>
                                <a:lnTo>
                                  <a:pt x="102" y="32"/>
                                </a:lnTo>
                                <a:lnTo>
                                  <a:pt x="94" y="27"/>
                                </a:lnTo>
                                <a:lnTo>
                                  <a:pt x="85" y="23"/>
                                </a:lnTo>
                                <a:lnTo>
                                  <a:pt x="73" y="22"/>
                                </a:lnTo>
                                <a:lnTo>
                                  <a:pt x="62" y="23"/>
                                </a:lnTo>
                                <a:lnTo>
                                  <a:pt x="53" y="27"/>
                                </a:lnTo>
                                <a:lnTo>
                                  <a:pt x="45" y="31"/>
                                </a:lnTo>
                                <a:lnTo>
                                  <a:pt x="38" y="38"/>
                                </a:lnTo>
                                <a:lnTo>
                                  <a:pt x="33" y="47"/>
                                </a:lnTo>
                                <a:lnTo>
                                  <a:pt x="31" y="57"/>
                                </a:lnTo>
                                <a:lnTo>
                                  <a:pt x="28" y="68"/>
                                </a:lnTo>
                                <a:lnTo>
                                  <a:pt x="28" y="79"/>
                                </a:lnTo>
                                <a:lnTo>
                                  <a:pt x="28" y="91"/>
                                </a:lnTo>
                                <a:lnTo>
                                  <a:pt x="30" y="101"/>
                                </a:lnTo>
                                <a:lnTo>
                                  <a:pt x="33" y="112"/>
                                </a:lnTo>
                                <a:lnTo>
                                  <a:pt x="37" y="120"/>
                                </a:lnTo>
                                <a:lnTo>
                                  <a:pt x="43" y="127"/>
                                </a:lnTo>
                                <a:lnTo>
                                  <a:pt x="51" y="132"/>
                                </a:lnTo>
                                <a:lnTo>
                                  <a:pt x="61" y="136"/>
                                </a:lnTo>
                                <a:lnTo>
                                  <a:pt x="73" y="137"/>
                                </a:lnTo>
                                <a:lnTo>
                                  <a:pt x="83" y="136"/>
                                </a:lnTo>
                                <a:lnTo>
                                  <a:pt x="93" y="133"/>
                                </a:lnTo>
                                <a:lnTo>
                                  <a:pt x="100" y="128"/>
                                </a:lnTo>
                                <a:lnTo>
                                  <a:pt x="106" y="121"/>
                                </a:lnTo>
                                <a:lnTo>
                                  <a:pt x="111" y="113"/>
                                </a:lnTo>
                                <a:lnTo>
                                  <a:pt x="115" y="102"/>
                                </a:lnTo>
                                <a:lnTo>
                                  <a:pt x="116" y="92"/>
                                </a:lnTo>
                                <a:lnTo>
                                  <a:pt x="117" y="8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92" name="Freeform 186"/>
                        <wps:cNvSpPr>
                          <a:spLocks/>
                        </wps:cNvSpPr>
                        <wps:spPr bwMode="auto">
                          <a:xfrm>
                            <a:off x="479425" y="3548062"/>
                            <a:ext cx="112713" cy="82550"/>
                          </a:xfrm>
                          <a:custGeom>
                            <a:avLst/>
                            <a:gdLst>
                              <a:gd name="T0" fmla="*/ 214 w 214"/>
                              <a:gd name="T1" fmla="*/ 153 h 156"/>
                              <a:gd name="T2" fmla="*/ 213 w 214"/>
                              <a:gd name="T3" fmla="*/ 155 h 156"/>
                              <a:gd name="T4" fmla="*/ 209 w 214"/>
                              <a:gd name="T5" fmla="*/ 156 h 156"/>
                              <a:gd name="T6" fmla="*/ 204 w 214"/>
                              <a:gd name="T7" fmla="*/ 156 h 156"/>
                              <a:gd name="T8" fmla="*/ 197 w 214"/>
                              <a:gd name="T9" fmla="*/ 156 h 156"/>
                              <a:gd name="T10" fmla="*/ 192 w 214"/>
                              <a:gd name="T11" fmla="*/ 156 h 156"/>
                              <a:gd name="T12" fmla="*/ 188 w 214"/>
                              <a:gd name="T13" fmla="*/ 155 h 156"/>
                              <a:gd name="T14" fmla="*/ 187 w 214"/>
                              <a:gd name="T15" fmla="*/ 153 h 156"/>
                              <a:gd name="T16" fmla="*/ 187 w 214"/>
                              <a:gd name="T17" fmla="*/ 64 h 156"/>
                              <a:gd name="T18" fmla="*/ 186 w 214"/>
                              <a:gd name="T19" fmla="*/ 48 h 156"/>
                              <a:gd name="T20" fmla="*/ 181 w 214"/>
                              <a:gd name="T21" fmla="*/ 35 h 156"/>
                              <a:gd name="T22" fmla="*/ 171 w 214"/>
                              <a:gd name="T23" fmla="*/ 26 h 156"/>
                              <a:gd name="T24" fmla="*/ 159 w 214"/>
                              <a:gd name="T25" fmla="*/ 23 h 156"/>
                              <a:gd name="T26" fmla="*/ 140 w 214"/>
                              <a:gd name="T27" fmla="*/ 31 h 156"/>
                              <a:gd name="T28" fmla="*/ 120 w 214"/>
                              <a:gd name="T29" fmla="*/ 51 h 156"/>
                              <a:gd name="T30" fmla="*/ 120 w 214"/>
                              <a:gd name="T31" fmla="*/ 153 h 156"/>
                              <a:gd name="T32" fmla="*/ 118 w 214"/>
                              <a:gd name="T33" fmla="*/ 155 h 156"/>
                              <a:gd name="T34" fmla="*/ 115 w 214"/>
                              <a:gd name="T35" fmla="*/ 156 h 156"/>
                              <a:gd name="T36" fmla="*/ 111 w 214"/>
                              <a:gd name="T37" fmla="*/ 156 h 156"/>
                              <a:gd name="T38" fmla="*/ 103 w 214"/>
                              <a:gd name="T39" fmla="*/ 156 h 156"/>
                              <a:gd name="T40" fmla="*/ 98 w 214"/>
                              <a:gd name="T41" fmla="*/ 156 h 156"/>
                              <a:gd name="T42" fmla="*/ 95 w 214"/>
                              <a:gd name="T43" fmla="*/ 155 h 156"/>
                              <a:gd name="T44" fmla="*/ 93 w 214"/>
                              <a:gd name="T45" fmla="*/ 153 h 156"/>
                              <a:gd name="T46" fmla="*/ 93 w 214"/>
                              <a:gd name="T47" fmla="*/ 64 h 156"/>
                              <a:gd name="T48" fmla="*/ 92 w 214"/>
                              <a:gd name="T49" fmla="*/ 48 h 156"/>
                              <a:gd name="T50" fmla="*/ 86 w 214"/>
                              <a:gd name="T51" fmla="*/ 35 h 156"/>
                              <a:gd name="T52" fmla="*/ 77 w 214"/>
                              <a:gd name="T53" fmla="*/ 26 h 156"/>
                              <a:gd name="T54" fmla="*/ 65 w 214"/>
                              <a:gd name="T55" fmla="*/ 23 h 156"/>
                              <a:gd name="T56" fmla="*/ 46 w 214"/>
                              <a:gd name="T57" fmla="*/ 31 h 156"/>
                              <a:gd name="T58" fmla="*/ 26 w 214"/>
                              <a:gd name="T59" fmla="*/ 51 h 156"/>
                              <a:gd name="T60" fmla="*/ 26 w 214"/>
                              <a:gd name="T61" fmla="*/ 153 h 156"/>
                              <a:gd name="T62" fmla="*/ 24 w 214"/>
                              <a:gd name="T63" fmla="*/ 155 h 156"/>
                              <a:gd name="T64" fmla="*/ 22 w 214"/>
                              <a:gd name="T65" fmla="*/ 156 h 156"/>
                              <a:gd name="T66" fmla="*/ 17 w 214"/>
                              <a:gd name="T67" fmla="*/ 156 h 156"/>
                              <a:gd name="T68" fmla="*/ 10 w 214"/>
                              <a:gd name="T69" fmla="*/ 156 h 156"/>
                              <a:gd name="T70" fmla="*/ 5 w 214"/>
                              <a:gd name="T71" fmla="*/ 156 h 156"/>
                              <a:gd name="T72" fmla="*/ 1 w 214"/>
                              <a:gd name="T73" fmla="*/ 155 h 156"/>
                              <a:gd name="T74" fmla="*/ 0 w 214"/>
                              <a:gd name="T75" fmla="*/ 153 h 156"/>
                              <a:gd name="T76" fmla="*/ 0 w 214"/>
                              <a:gd name="T77" fmla="*/ 7 h 156"/>
                              <a:gd name="T78" fmla="*/ 0 w 214"/>
                              <a:gd name="T79" fmla="*/ 5 h 156"/>
                              <a:gd name="T80" fmla="*/ 2 w 214"/>
                              <a:gd name="T81" fmla="*/ 4 h 156"/>
                              <a:gd name="T82" fmla="*/ 6 w 214"/>
                              <a:gd name="T83" fmla="*/ 3 h 156"/>
                              <a:gd name="T84" fmla="*/ 12 w 214"/>
                              <a:gd name="T85" fmla="*/ 3 h 156"/>
                              <a:gd name="T86" fmla="*/ 17 w 214"/>
                              <a:gd name="T87" fmla="*/ 3 h 156"/>
                              <a:gd name="T88" fmla="*/ 21 w 214"/>
                              <a:gd name="T89" fmla="*/ 4 h 156"/>
                              <a:gd name="T90" fmla="*/ 23 w 214"/>
                              <a:gd name="T91" fmla="*/ 5 h 156"/>
                              <a:gd name="T92" fmla="*/ 23 w 214"/>
                              <a:gd name="T93" fmla="*/ 7 h 156"/>
                              <a:gd name="T94" fmla="*/ 35 w 214"/>
                              <a:gd name="T95" fmla="*/ 15 h 156"/>
                              <a:gd name="T96" fmla="*/ 59 w 214"/>
                              <a:gd name="T97" fmla="*/ 1 h 156"/>
                              <a:gd name="T98" fmla="*/ 79 w 214"/>
                              <a:gd name="T99" fmla="*/ 1 h 156"/>
                              <a:gd name="T100" fmla="*/ 93 w 214"/>
                              <a:gd name="T101" fmla="*/ 5 h 156"/>
                              <a:gd name="T102" fmla="*/ 104 w 214"/>
                              <a:gd name="T103" fmla="*/ 12 h 156"/>
                              <a:gd name="T104" fmla="*/ 112 w 214"/>
                              <a:gd name="T105" fmla="*/ 22 h 156"/>
                              <a:gd name="T106" fmla="*/ 122 w 214"/>
                              <a:gd name="T107" fmla="*/ 21 h 156"/>
                              <a:gd name="T108" fmla="*/ 135 w 214"/>
                              <a:gd name="T109" fmla="*/ 10 h 156"/>
                              <a:gd name="T110" fmla="*/ 147 w 214"/>
                              <a:gd name="T111" fmla="*/ 4 h 156"/>
                              <a:gd name="T112" fmla="*/ 159 w 214"/>
                              <a:gd name="T113" fmla="*/ 0 h 156"/>
                              <a:gd name="T114" fmla="*/ 177 w 214"/>
                              <a:gd name="T115" fmla="*/ 1 h 156"/>
                              <a:gd name="T116" fmla="*/ 197 w 214"/>
                              <a:gd name="T117" fmla="*/ 11 h 156"/>
                              <a:gd name="T118" fmla="*/ 208 w 214"/>
                              <a:gd name="T119" fmla="*/ 27 h 156"/>
                              <a:gd name="T120" fmla="*/ 213 w 214"/>
                              <a:gd name="T121" fmla="*/ 48 h 156"/>
                              <a:gd name="T122" fmla="*/ 214 w 214"/>
                              <a:gd name="T123" fmla="*/ 152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14" h="156">
                                <a:moveTo>
                                  <a:pt x="214" y="152"/>
                                </a:moveTo>
                                <a:lnTo>
                                  <a:pt x="214" y="153"/>
                                </a:lnTo>
                                <a:lnTo>
                                  <a:pt x="213" y="154"/>
                                </a:lnTo>
                                <a:lnTo>
                                  <a:pt x="213" y="155"/>
                                </a:lnTo>
                                <a:lnTo>
                                  <a:pt x="212" y="155"/>
                                </a:lnTo>
                                <a:lnTo>
                                  <a:pt x="209" y="156"/>
                                </a:lnTo>
                                <a:lnTo>
                                  <a:pt x="207" y="156"/>
                                </a:lnTo>
                                <a:lnTo>
                                  <a:pt x="204" y="156"/>
                                </a:lnTo>
                                <a:lnTo>
                                  <a:pt x="200" y="156"/>
                                </a:lnTo>
                                <a:lnTo>
                                  <a:pt x="197" y="156"/>
                                </a:lnTo>
                                <a:lnTo>
                                  <a:pt x="194" y="156"/>
                                </a:lnTo>
                                <a:lnTo>
                                  <a:pt x="192" y="156"/>
                                </a:lnTo>
                                <a:lnTo>
                                  <a:pt x="189" y="155"/>
                                </a:lnTo>
                                <a:lnTo>
                                  <a:pt x="188" y="155"/>
                                </a:lnTo>
                                <a:lnTo>
                                  <a:pt x="188" y="154"/>
                                </a:lnTo>
                                <a:lnTo>
                                  <a:pt x="187" y="153"/>
                                </a:lnTo>
                                <a:lnTo>
                                  <a:pt x="187" y="152"/>
                                </a:lnTo>
                                <a:lnTo>
                                  <a:pt x="187" y="64"/>
                                </a:lnTo>
                                <a:lnTo>
                                  <a:pt x="187" y="55"/>
                                </a:lnTo>
                                <a:lnTo>
                                  <a:pt x="186" y="48"/>
                                </a:lnTo>
                                <a:lnTo>
                                  <a:pt x="183" y="41"/>
                                </a:lnTo>
                                <a:lnTo>
                                  <a:pt x="181" y="35"/>
                                </a:lnTo>
                                <a:lnTo>
                                  <a:pt x="177" y="30"/>
                                </a:lnTo>
                                <a:lnTo>
                                  <a:pt x="171" y="26"/>
                                </a:lnTo>
                                <a:lnTo>
                                  <a:pt x="166" y="23"/>
                                </a:lnTo>
                                <a:lnTo>
                                  <a:pt x="159" y="23"/>
                                </a:lnTo>
                                <a:lnTo>
                                  <a:pt x="150" y="25"/>
                                </a:lnTo>
                                <a:lnTo>
                                  <a:pt x="140" y="31"/>
                                </a:lnTo>
                                <a:lnTo>
                                  <a:pt x="130" y="38"/>
                                </a:lnTo>
                                <a:lnTo>
                                  <a:pt x="120" y="51"/>
                                </a:lnTo>
                                <a:lnTo>
                                  <a:pt x="120" y="152"/>
                                </a:lnTo>
                                <a:lnTo>
                                  <a:pt x="120" y="153"/>
                                </a:lnTo>
                                <a:lnTo>
                                  <a:pt x="119" y="154"/>
                                </a:lnTo>
                                <a:lnTo>
                                  <a:pt x="118" y="155"/>
                                </a:lnTo>
                                <a:lnTo>
                                  <a:pt x="117" y="155"/>
                                </a:lnTo>
                                <a:lnTo>
                                  <a:pt x="115" y="156"/>
                                </a:lnTo>
                                <a:lnTo>
                                  <a:pt x="113" y="156"/>
                                </a:lnTo>
                                <a:lnTo>
                                  <a:pt x="111" y="156"/>
                                </a:lnTo>
                                <a:lnTo>
                                  <a:pt x="107" y="156"/>
                                </a:lnTo>
                                <a:lnTo>
                                  <a:pt x="103" y="156"/>
                                </a:lnTo>
                                <a:lnTo>
                                  <a:pt x="101" y="156"/>
                                </a:lnTo>
                                <a:lnTo>
                                  <a:pt x="98" y="156"/>
                                </a:lnTo>
                                <a:lnTo>
                                  <a:pt x="96" y="155"/>
                                </a:lnTo>
                                <a:lnTo>
                                  <a:pt x="95" y="155"/>
                                </a:lnTo>
                                <a:lnTo>
                                  <a:pt x="95" y="154"/>
                                </a:lnTo>
                                <a:lnTo>
                                  <a:pt x="93" y="153"/>
                                </a:lnTo>
                                <a:lnTo>
                                  <a:pt x="93" y="152"/>
                                </a:lnTo>
                                <a:lnTo>
                                  <a:pt x="93" y="64"/>
                                </a:lnTo>
                                <a:lnTo>
                                  <a:pt x="93" y="55"/>
                                </a:lnTo>
                                <a:lnTo>
                                  <a:pt x="92" y="48"/>
                                </a:lnTo>
                                <a:lnTo>
                                  <a:pt x="90" y="41"/>
                                </a:lnTo>
                                <a:lnTo>
                                  <a:pt x="86" y="35"/>
                                </a:lnTo>
                                <a:lnTo>
                                  <a:pt x="82" y="30"/>
                                </a:lnTo>
                                <a:lnTo>
                                  <a:pt x="77" y="26"/>
                                </a:lnTo>
                                <a:lnTo>
                                  <a:pt x="72" y="23"/>
                                </a:lnTo>
                                <a:lnTo>
                                  <a:pt x="65" y="23"/>
                                </a:lnTo>
                                <a:lnTo>
                                  <a:pt x="55" y="25"/>
                                </a:lnTo>
                                <a:lnTo>
                                  <a:pt x="46" y="31"/>
                                </a:lnTo>
                                <a:lnTo>
                                  <a:pt x="37" y="38"/>
                                </a:lnTo>
                                <a:lnTo>
                                  <a:pt x="26" y="51"/>
                                </a:lnTo>
                                <a:lnTo>
                                  <a:pt x="26" y="152"/>
                                </a:lnTo>
                                <a:lnTo>
                                  <a:pt x="26" y="153"/>
                                </a:lnTo>
                                <a:lnTo>
                                  <a:pt x="26" y="154"/>
                                </a:lnTo>
                                <a:lnTo>
                                  <a:pt x="24" y="155"/>
                                </a:lnTo>
                                <a:lnTo>
                                  <a:pt x="23" y="155"/>
                                </a:lnTo>
                                <a:lnTo>
                                  <a:pt x="22" y="156"/>
                                </a:lnTo>
                                <a:lnTo>
                                  <a:pt x="19" y="156"/>
                                </a:lnTo>
                                <a:lnTo>
                                  <a:pt x="17" y="156"/>
                                </a:lnTo>
                                <a:lnTo>
                                  <a:pt x="13" y="156"/>
                                </a:lnTo>
                                <a:lnTo>
                                  <a:pt x="10" y="156"/>
                                </a:lnTo>
                                <a:lnTo>
                                  <a:pt x="6" y="156"/>
                                </a:lnTo>
                                <a:lnTo>
                                  <a:pt x="5" y="156"/>
                                </a:lnTo>
                                <a:lnTo>
                                  <a:pt x="2" y="155"/>
                                </a:lnTo>
                                <a:lnTo>
                                  <a:pt x="1" y="155"/>
                                </a:lnTo>
                                <a:lnTo>
                                  <a:pt x="0" y="154"/>
                                </a:lnTo>
                                <a:lnTo>
                                  <a:pt x="0" y="153"/>
                                </a:lnTo>
                                <a:lnTo>
                                  <a:pt x="0" y="152"/>
                                </a:lnTo>
                                <a:lnTo>
                                  <a:pt x="0" y="7"/>
                                </a:lnTo>
                                <a:lnTo>
                                  <a:pt x="0" y="6"/>
                                </a:lnTo>
                                <a:lnTo>
                                  <a:pt x="0" y="5"/>
                                </a:lnTo>
                                <a:lnTo>
                                  <a:pt x="1" y="5"/>
                                </a:lnTo>
                                <a:lnTo>
                                  <a:pt x="2" y="4"/>
                                </a:lnTo>
                                <a:lnTo>
                                  <a:pt x="3" y="4"/>
                                </a:lnTo>
                                <a:lnTo>
                                  <a:pt x="6" y="3"/>
                                </a:lnTo>
                                <a:lnTo>
                                  <a:pt x="8" y="3"/>
                                </a:lnTo>
                                <a:lnTo>
                                  <a:pt x="12" y="3"/>
                                </a:lnTo>
                                <a:lnTo>
                                  <a:pt x="14" y="3"/>
                                </a:lnTo>
                                <a:lnTo>
                                  <a:pt x="17" y="3"/>
                                </a:lnTo>
                                <a:lnTo>
                                  <a:pt x="19" y="4"/>
                                </a:lnTo>
                                <a:lnTo>
                                  <a:pt x="21" y="4"/>
                                </a:lnTo>
                                <a:lnTo>
                                  <a:pt x="22" y="5"/>
                                </a:lnTo>
                                <a:lnTo>
                                  <a:pt x="23" y="5"/>
                                </a:lnTo>
                                <a:lnTo>
                                  <a:pt x="23" y="6"/>
                                </a:lnTo>
                                <a:lnTo>
                                  <a:pt x="23" y="7"/>
                                </a:lnTo>
                                <a:lnTo>
                                  <a:pt x="23" y="27"/>
                                </a:lnTo>
                                <a:lnTo>
                                  <a:pt x="35" y="15"/>
                                </a:lnTo>
                                <a:lnTo>
                                  <a:pt x="48" y="6"/>
                                </a:lnTo>
                                <a:lnTo>
                                  <a:pt x="59" y="1"/>
                                </a:lnTo>
                                <a:lnTo>
                                  <a:pt x="70" y="0"/>
                                </a:lnTo>
                                <a:lnTo>
                                  <a:pt x="79" y="1"/>
                                </a:lnTo>
                                <a:lnTo>
                                  <a:pt x="86" y="3"/>
                                </a:lnTo>
                                <a:lnTo>
                                  <a:pt x="93" y="5"/>
                                </a:lnTo>
                                <a:lnTo>
                                  <a:pt x="99" y="9"/>
                                </a:lnTo>
                                <a:lnTo>
                                  <a:pt x="104" y="12"/>
                                </a:lnTo>
                                <a:lnTo>
                                  <a:pt x="108" y="17"/>
                                </a:lnTo>
                                <a:lnTo>
                                  <a:pt x="112" y="22"/>
                                </a:lnTo>
                                <a:lnTo>
                                  <a:pt x="114" y="28"/>
                                </a:lnTo>
                                <a:lnTo>
                                  <a:pt x="122" y="21"/>
                                </a:lnTo>
                                <a:lnTo>
                                  <a:pt x="129" y="16"/>
                                </a:lnTo>
                                <a:lnTo>
                                  <a:pt x="135" y="10"/>
                                </a:lnTo>
                                <a:lnTo>
                                  <a:pt x="141" y="6"/>
                                </a:lnTo>
                                <a:lnTo>
                                  <a:pt x="147" y="4"/>
                                </a:lnTo>
                                <a:lnTo>
                                  <a:pt x="152" y="3"/>
                                </a:lnTo>
                                <a:lnTo>
                                  <a:pt x="159" y="0"/>
                                </a:lnTo>
                                <a:lnTo>
                                  <a:pt x="165" y="0"/>
                                </a:lnTo>
                                <a:lnTo>
                                  <a:pt x="177" y="1"/>
                                </a:lnTo>
                                <a:lnTo>
                                  <a:pt x="188" y="5"/>
                                </a:lnTo>
                                <a:lnTo>
                                  <a:pt x="197" y="11"/>
                                </a:lnTo>
                                <a:lnTo>
                                  <a:pt x="203" y="19"/>
                                </a:lnTo>
                                <a:lnTo>
                                  <a:pt x="208" y="27"/>
                                </a:lnTo>
                                <a:lnTo>
                                  <a:pt x="212" y="37"/>
                                </a:lnTo>
                                <a:lnTo>
                                  <a:pt x="213" y="48"/>
                                </a:lnTo>
                                <a:lnTo>
                                  <a:pt x="214" y="60"/>
                                </a:lnTo>
                                <a:lnTo>
                                  <a:pt x="214"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93" name="Freeform 187"/>
                        <wps:cNvSpPr>
                          <a:spLocks noEditPoints="1"/>
                        </wps:cNvSpPr>
                        <wps:spPr bwMode="auto">
                          <a:xfrm>
                            <a:off x="617538" y="3548062"/>
                            <a:ext cx="69850" cy="114300"/>
                          </a:xfrm>
                          <a:custGeom>
                            <a:avLst/>
                            <a:gdLst>
                              <a:gd name="T0" fmla="*/ 132 w 133"/>
                              <a:gd name="T1" fmla="*/ 96 h 214"/>
                              <a:gd name="T2" fmla="*/ 124 w 133"/>
                              <a:gd name="T3" fmla="*/ 126 h 214"/>
                              <a:gd name="T4" fmla="*/ 108 w 133"/>
                              <a:gd name="T5" fmla="*/ 147 h 214"/>
                              <a:gd name="T6" fmla="*/ 85 w 133"/>
                              <a:gd name="T7" fmla="*/ 158 h 214"/>
                              <a:gd name="T8" fmla="*/ 64 w 133"/>
                              <a:gd name="T9" fmla="*/ 159 h 214"/>
                              <a:gd name="T10" fmla="*/ 53 w 133"/>
                              <a:gd name="T11" fmla="*/ 156 h 214"/>
                              <a:gd name="T12" fmla="*/ 43 w 133"/>
                              <a:gd name="T13" fmla="*/ 150 h 214"/>
                              <a:gd name="T14" fmla="*/ 32 w 133"/>
                              <a:gd name="T15" fmla="*/ 143 h 214"/>
                              <a:gd name="T16" fmla="*/ 27 w 133"/>
                              <a:gd name="T17" fmla="*/ 209 h 214"/>
                              <a:gd name="T18" fmla="*/ 26 w 133"/>
                              <a:gd name="T19" fmla="*/ 212 h 214"/>
                              <a:gd name="T20" fmla="*/ 23 w 133"/>
                              <a:gd name="T21" fmla="*/ 213 h 214"/>
                              <a:gd name="T22" fmla="*/ 20 w 133"/>
                              <a:gd name="T23" fmla="*/ 214 h 214"/>
                              <a:gd name="T24" fmla="*/ 14 w 133"/>
                              <a:gd name="T25" fmla="*/ 214 h 214"/>
                              <a:gd name="T26" fmla="*/ 6 w 133"/>
                              <a:gd name="T27" fmla="*/ 214 h 214"/>
                              <a:gd name="T28" fmla="*/ 2 w 133"/>
                              <a:gd name="T29" fmla="*/ 213 h 214"/>
                              <a:gd name="T30" fmla="*/ 0 w 133"/>
                              <a:gd name="T31" fmla="*/ 212 h 214"/>
                              <a:gd name="T32" fmla="*/ 0 w 133"/>
                              <a:gd name="T33" fmla="*/ 209 h 214"/>
                              <a:gd name="T34" fmla="*/ 0 w 133"/>
                              <a:gd name="T35" fmla="*/ 6 h 214"/>
                              <a:gd name="T36" fmla="*/ 1 w 133"/>
                              <a:gd name="T37" fmla="*/ 5 h 214"/>
                              <a:gd name="T38" fmla="*/ 4 w 133"/>
                              <a:gd name="T39" fmla="*/ 4 h 214"/>
                              <a:gd name="T40" fmla="*/ 9 w 133"/>
                              <a:gd name="T41" fmla="*/ 3 h 214"/>
                              <a:gd name="T42" fmla="*/ 15 w 133"/>
                              <a:gd name="T43" fmla="*/ 3 h 214"/>
                              <a:gd name="T44" fmla="*/ 20 w 133"/>
                              <a:gd name="T45" fmla="*/ 4 h 214"/>
                              <a:gd name="T46" fmla="*/ 22 w 133"/>
                              <a:gd name="T47" fmla="*/ 5 h 214"/>
                              <a:gd name="T48" fmla="*/ 23 w 133"/>
                              <a:gd name="T49" fmla="*/ 6 h 214"/>
                              <a:gd name="T50" fmla="*/ 23 w 133"/>
                              <a:gd name="T51" fmla="*/ 27 h 214"/>
                              <a:gd name="T52" fmla="*/ 36 w 133"/>
                              <a:gd name="T53" fmla="*/ 15 h 214"/>
                              <a:gd name="T54" fmla="*/ 48 w 133"/>
                              <a:gd name="T55" fmla="*/ 7 h 214"/>
                              <a:gd name="T56" fmla="*/ 60 w 133"/>
                              <a:gd name="T57" fmla="*/ 3 h 214"/>
                              <a:gd name="T58" fmla="*/ 75 w 133"/>
                              <a:gd name="T59" fmla="*/ 0 h 214"/>
                              <a:gd name="T60" fmla="*/ 101 w 133"/>
                              <a:gd name="T61" fmla="*/ 6 h 214"/>
                              <a:gd name="T62" fmla="*/ 119 w 133"/>
                              <a:gd name="T63" fmla="*/ 23 h 214"/>
                              <a:gd name="T64" fmla="*/ 129 w 133"/>
                              <a:gd name="T65" fmla="*/ 48 h 214"/>
                              <a:gd name="T66" fmla="*/ 133 w 133"/>
                              <a:gd name="T67" fmla="*/ 78 h 214"/>
                              <a:gd name="T68" fmla="*/ 105 w 133"/>
                              <a:gd name="T69" fmla="*/ 69 h 214"/>
                              <a:gd name="T70" fmla="*/ 101 w 133"/>
                              <a:gd name="T71" fmla="*/ 49 h 214"/>
                              <a:gd name="T72" fmla="*/ 92 w 133"/>
                              <a:gd name="T73" fmla="*/ 33 h 214"/>
                              <a:gd name="T74" fmla="*/ 79 w 133"/>
                              <a:gd name="T75" fmla="*/ 23 h 214"/>
                              <a:gd name="T76" fmla="*/ 64 w 133"/>
                              <a:gd name="T77" fmla="*/ 23 h 214"/>
                              <a:gd name="T78" fmla="*/ 54 w 133"/>
                              <a:gd name="T79" fmla="*/ 26 h 214"/>
                              <a:gd name="T80" fmla="*/ 44 w 133"/>
                              <a:gd name="T81" fmla="*/ 33 h 214"/>
                              <a:gd name="T82" fmla="*/ 32 w 133"/>
                              <a:gd name="T83" fmla="*/ 44 h 214"/>
                              <a:gd name="T84" fmla="*/ 27 w 133"/>
                              <a:gd name="T85" fmla="*/ 108 h 214"/>
                              <a:gd name="T86" fmla="*/ 47 w 133"/>
                              <a:gd name="T87" fmla="*/ 129 h 214"/>
                              <a:gd name="T88" fmla="*/ 68 w 133"/>
                              <a:gd name="T89" fmla="*/ 137 h 214"/>
                              <a:gd name="T90" fmla="*/ 85 w 133"/>
                              <a:gd name="T91" fmla="*/ 132 h 214"/>
                              <a:gd name="T92" fmla="*/ 96 w 133"/>
                              <a:gd name="T93" fmla="*/ 118 h 214"/>
                              <a:gd name="T94" fmla="*/ 102 w 133"/>
                              <a:gd name="T95" fmla="*/ 101 h 214"/>
                              <a:gd name="T96" fmla="*/ 105 w 133"/>
                              <a:gd name="T97" fmla="*/ 80 h 2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33" h="214">
                                <a:moveTo>
                                  <a:pt x="133" y="78"/>
                                </a:moveTo>
                                <a:lnTo>
                                  <a:pt x="132" y="96"/>
                                </a:lnTo>
                                <a:lnTo>
                                  <a:pt x="128" y="111"/>
                                </a:lnTo>
                                <a:lnTo>
                                  <a:pt x="124" y="126"/>
                                </a:lnTo>
                                <a:lnTo>
                                  <a:pt x="117" y="137"/>
                                </a:lnTo>
                                <a:lnTo>
                                  <a:pt x="108" y="147"/>
                                </a:lnTo>
                                <a:lnTo>
                                  <a:pt x="97" y="153"/>
                                </a:lnTo>
                                <a:lnTo>
                                  <a:pt x="85" y="158"/>
                                </a:lnTo>
                                <a:lnTo>
                                  <a:pt x="70" y="159"/>
                                </a:lnTo>
                                <a:lnTo>
                                  <a:pt x="64" y="159"/>
                                </a:lnTo>
                                <a:lnTo>
                                  <a:pt x="58" y="158"/>
                                </a:lnTo>
                                <a:lnTo>
                                  <a:pt x="53" y="156"/>
                                </a:lnTo>
                                <a:lnTo>
                                  <a:pt x="48" y="154"/>
                                </a:lnTo>
                                <a:lnTo>
                                  <a:pt x="43" y="150"/>
                                </a:lnTo>
                                <a:lnTo>
                                  <a:pt x="37" y="147"/>
                                </a:lnTo>
                                <a:lnTo>
                                  <a:pt x="32" y="143"/>
                                </a:lnTo>
                                <a:lnTo>
                                  <a:pt x="27" y="137"/>
                                </a:lnTo>
                                <a:lnTo>
                                  <a:pt x="27" y="209"/>
                                </a:lnTo>
                                <a:lnTo>
                                  <a:pt x="26" y="211"/>
                                </a:lnTo>
                                <a:lnTo>
                                  <a:pt x="26" y="212"/>
                                </a:lnTo>
                                <a:lnTo>
                                  <a:pt x="25" y="212"/>
                                </a:lnTo>
                                <a:lnTo>
                                  <a:pt x="23" y="213"/>
                                </a:lnTo>
                                <a:lnTo>
                                  <a:pt x="22" y="213"/>
                                </a:lnTo>
                                <a:lnTo>
                                  <a:pt x="20" y="214"/>
                                </a:lnTo>
                                <a:lnTo>
                                  <a:pt x="17" y="214"/>
                                </a:lnTo>
                                <a:lnTo>
                                  <a:pt x="14" y="214"/>
                                </a:lnTo>
                                <a:lnTo>
                                  <a:pt x="10" y="214"/>
                                </a:lnTo>
                                <a:lnTo>
                                  <a:pt x="6" y="214"/>
                                </a:lnTo>
                                <a:lnTo>
                                  <a:pt x="5" y="213"/>
                                </a:lnTo>
                                <a:lnTo>
                                  <a:pt x="2" y="213"/>
                                </a:lnTo>
                                <a:lnTo>
                                  <a:pt x="1" y="212"/>
                                </a:lnTo>
                                <a:lnTo>
                                  <a:pt x="0" y="212"/>
                                </a:lnTo>
                                <a:lnTo>
                                  <a:pt x="0" y="211"/>
                                </a:lnTo>
                                <a:lnTo>
                                  <a:pt x="0" y="209"/>
                                </a:lnTo>
                                <a:lnTo>
                                  <a:pt x="0" y="7"/>
                                </a:lnTo>
                                <a:lnTo>
                                  <a:pt x="0" y="6"/>
                                </a:lnTo>
                                <a:lnTo>
                                  <a:pt x="0" y="5"/>
                                </a:lnTo>
                                <a:lnTo>
                                  <a:pt x="1" y="5"/>
                                </a:lnTo>
                                <a:lnTo>
                                  <a:pt x="2" y="4"/>
                                </a:lnTo>
                                <a:lnTo>
                                  <a:pt x="4" y="4"/>
                                </a:lnTo>
                                <a:lnTo>
                                  <a:pt x="6" y="3"/>
                                </a:lnTo>
                                <a:lnTo>
                                  <a:pt x="9" y="3"/>
                                </a:lnTo>
                                <a:lnTo>
                                  <a:pt x="11" y="3"/>
                                </a:lnTo>
                                <a:lnTo>
                                  <a:pt x="15" y="3"/>
                                </a:lnTo>
                                <a:lnTo>
                                  <a:pt x="17" y="3"/>
                                </a:lnTo>
                                <a:lnTo>
                                  <a:pt x="20" y="4"/>
                                </a:lnTo>
                                <a:lnTo>
                                  <a:pt x="21" y="4"/>
                                </a:lnTo>
                                <a:lnTo>
                                  <a:pt x="22" y="5"/>
                                </a:lnTo>
                                <a:lnTo>
                                  <a:pt x="22" y="5"/>
                                </a:lnTo>
                                <a:lnTo>
                                  <a:pt x="23" y="6"/>
                                </a:lnTo>
                                <a:lnTo>
                                  <a:pt x="23" y="7"/>
                                </a:lnTo>
                                <a:lnTo>
                                  <a:pt x="23" y="27"/>
                                </a:lnTo>
                                <a:lnTo>
                                  <a:pt x="30" y="21"/>
                                </a:lnTo>
                                <a:lnTo>
                                  <a:pt x="36" y="15"/>
                                </a:lnTo>
                                <a:lnTo>
                                  <a:pt x="42" y="11"/>
                                </a:lnTo>
                                <a:lnTo>
                                  <a:pt x="48" y="7"/>
                                </a:lnTo>
                                <a:lnTo>
                                  <a:pt x="54" y="4"/>
                                </a:lnTo>
                                <a:lnTo>
                                  <a:pt x="60" y="3"/>
                                </a:lnTo>
                                <a:lnTo>
                                  <a:pt x="68" y="0"/>
                                </a:lnTo>
                                <a:lnTo>
                                  <a:pt x="75" y="0"/>
                                </a:lnTo>
                                <a:lnTo>
                                  <a:pt x="90" y="1"/>
                                </a:lnTo>
                                <a:lnTo>
                                  <a:pt x="101" y="6"/>
                                </a:lnTo>
                                <a:lnTo>
                                  <a:pt x="112" y="14"/>
                                </a:lnTo>
                                <a:lnTo>
                                  <a:pt x="119" y="23"/>
                                </a:lnTo>
                                <a:lnTo>
                                  <a:pt x="126" y="35"/>
                                </a:lnTo>
                                <a:lnTo>
                                  <a:pt x="129" y="48"/>
                                </a:lnTo>
                                <a:lnTo>
                                  <a:pt x="132" y="62"/>
                                </a:lnTo>
                                <a:lnTo>
                                  <a:pt x="133" y="78"/>
                                </a:lnTo>
                                <a:close/>
                                <a:moveTo>
                                  <a:pt x="105" y="80"/>
                                </a:moveTo>
                                <a:lnTo>
                                  <a:pt x="105" y="69"/>
                                </a:lnTo>
                                <a:lnTo>
                                  <a:pt x="103" y="59"/>
                                </a:lnTo>
                                <a:lnTo>
                                  <a:pt x="101" y="49"/>
                                </a:lnTo>
                                <a:lnTo>
                                  <a:pt x="97" y="41"/>
                                </a:lnTo>
                                <a:lnTo>
                                  <a:pt x="92" y="33"/>
                                </a:lnTo>
                                <a:lnTo>
                                  <a:pt x="86" y="28"/>
                                </a:lnTo>
                                <a:lnTo>
                                  <a:pt x="79" y="23"/>
                                </a:lnTo>
                                <a:lnTo>
                                  <a:pt x="69" y="23"/>
                                </a:lnTo>
                                <a:lnTo>
                                  <a:pt x="64" y="23"/>
                                </a:lnTo>
                                <a:lnTo>
                                  <a:pt x="59" y="25"/>
                                </a:lnTo>
                                <a:lnTo>
                                  <a:pt x="54" y="26"/>
                                </a:lnTo>
                                <a:lnTo>
                                  <a:pt x="49" y="30"/>
                                </a:lnTo>
                                <a:lnTo>
                                  <a:pt x="44" y="33"/>
                                </a:lnTo>
                                <a:lnTo>
                                  <a:pt x="38" y="38"/>
                                </a:lnTo>
                                <a:lnTo>
                                  <a:pt x="32" y="44"/>
                                </a:lnTo>
                                <a:lnTo>
                                  <a:pt x="27" y="52"/>
                                </a:lnTo>
                                <a:lnTo>
                                  <a:pt x="27" y="108"/>
                                </a:lnTo>
                                <a:lnTo>
                                  <a:pt x="37" y="121"/>
                                </a:lnTo>
                                <a:lnTo>
                                  <a:pt x="47" y="129"/>
                                </a:lnTo>
                                <a:lnTo>
                                  <a:pt x="57" y="136"/>
                                </a:lnTo>
                                <a:lnTo>
                                  <a:pt x="68" y="137"/>
                                </a:lnTo>
                                <a:lnTo>
                                  <a:pt x="78" y="136"/>
                                </a:lnTo>
                                <a:lnTo>
                                  <a:pt x="85" y="132"/>
                                </a:lnTo>
                                <a:lnTo>
                                  <a:pt x="91" y="126"/>
                                </a:lnTo>
                                <a:lnTo>
                                  <a:pt x="96" y="118"/>
                                </a:lnTo>
                                <a:lnTo>
                                  <a:pt x="100" y="110"/>
                                </a:lnTo>
                                <a:lnTo>
                                  <a:pt x="102" y="101"/>
                                </a:lnTo>
                                <a:lnTo>
                                  <a:pt x="105" y="91"/>
                                </a:lnTo>
                                <a:lnTo>
                                  <a:pt x="105" y="8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94" name="Freeform 188"/>
                        <wps:cNvSpPr>
                          <a:spLocks noEditPoints="1"/>
                        </wps:cNvSpPr>
                        <wps:spPr bwMode="auto">
                          <a:xfrm>
                            <a:off x="703263" y="3548062"/>
                            <a:ext cx="71438" cy="84138"/>
                          </a:xfrm>
                          <a:custGeom>
                            <a:avLst/>
                            <a:gdLst>
                              <a:gd name="T0" fmla="*/ 133 w 133"/>
                              <a:gd name="T1" fmla="*/ 79 h 159"/>
                              <a:gd name="T2" fmla="*/ 126 w 133"/>
                              <a:gd name="T3" fmla="*/ 85 h 159"/>
                              <a:gd name="T4" fmla="*/ 28 w 133"/>
                              <a:gd name="T5" fmla="*/ 85 h 159"/>
                              <a:gd name="T6" fmla="*/ 30 w 133"/>
                              <a:gd name="T7" fmla="*/ 107 h 159"/>
                              <a:gd name="T8" fmla="*/ 38 w 133"/>
                              <a:gd name="T9" fmla="*/ 123 h 159"/>
                              <a:gd name="T10" fmla="*/ 53 w 133"/>
                              <a:gd name="T11" fmla="*/ 134 h 159"/>
                              <a:gd name="T12" fmla="*/ 75 w 133"/>
                              <a:gd name="T13" fmla="*/ 138 h 159"/>
                              <a:gd name="T14" fmla="*/ 93 w 133"/>
                              <a:gd name="T15" fmla="*/ 136 h 159"/>
                              <a:gd name="T16" fmla="*/ 107 w 133"/>
                              <a:gd name="T17" fmla="*/ 132 h 159"/>
                              <a:gd name="T18" fmla="*/ 117 w 133"/>
                              <a:gd name="T19" fmla="*/ 128 h 159"/>
                              <a:gd name="T20" fmla="*/ 123 w 133"/>
                              <a:gd name="T21" fmla="*/ 127 h 159"/>
                              <a:gd name="T22" fmla="*/ 124 w 133"/>
                              <a:gd name="T23" fmla="*/ 127 h 159"/>
                              <a:gd name="T24" fmla="*/ 125 w 133"/>
                              <a:gd name="T25" fmla="*/ 129 h 159"/>
                              <a:gd name="T26" fmla="*/ 126 w 133"/>
                              <a:gd name="T27" fmla="*/ 132 h 159"/>
                              <a:gd name="T28" fmla="*/ 126 w 133"/>
                              <a:gd name="T29" fmla="*/ 137 h 159"/>
                              <a:gd name="T30" fmla="*/ 126 w 133"/>
                              <a:gd name="T31" fmla="*/ 140 h 159"/>
                              <a:gd name="T32" fmla="*/ 126 w 133"/>
                              <a:gd name="T33" fmla="*/ 143 h 159"/>
                              <a:gd name="T34" fmla="*/ 125 w 133"/>
                              <a:gd name="T35" fmla="*/ 145 h 159"/>
                              <a:gd name="T36" fmla="*/ 124 w 133"/>
                              <a:gd name="T37" fmla="*/ 148 h 159"/>
                              <a:gd name="T38" fmla="*/ 119 w 133"/>
                              <a:gd name="T39" fmla="*/ 150 h 159"/>
                              <a:gd name="T40" fmla="*/ 108 w 133"/>
                              <a:gd name="T41" fmla="*/ 154 h 159"/>
                              <a:gd name="T42" fmla="*/ 92 w 133"/>
                              <a:gd name="T43" fmla="*/ 158 h 159"/>
                              <a:gd name="T44" fmla="*/ 72 w 133"/>
                              <a:gd name="T45" fmla="*/ 159 h 159"/>
                              <a:gd name="T46" fmla="*/ 41 w 133"/>
                              <a:gd name="T47" fmla="*/ 154 h 159"/>
                              <a:gd name="T48" fmla="*/ 18 w 133"/>
                              <a:gd name="T49" fmla="*/ 139 h 159"/>
                              <a:gd name="T50" fmla="*/ 5 w 133"/>
                              <a:gd name="T51" fmla="*/ 115 h 159"/>
                              <a:gd name="T52" fmla="*/ 0 w 133"/>
                              <a:gd name="T53" fmla="*/ 80 h 159"/>
                              <a:gd name="T54" fmla="*/ 5 w 133"/>
                              <a:gd name="T55" fmla="*/ 47 h 159"/>
                              <a:gd name="T56" fmla="*/ 18 w 133"/>
                              <a:gd name="T57" fmla="*/ 22 h 159"/>
                              <a:gd name="T58" fmla="*/ 40 w 133"/>
                              <a:gd name="T59" fmla="*/ 6 h 159"/>
                              <a:gd name="T60" fmla="*/ 70 w 133"/>
                              <a:gd name="T61" fmla="*/ 0 h 159"/>
                              <a:gd name="T62" fmla="*/ 98 w 133"/>
                              <a:gd name="T63" fmla="*/ 6 h 159"/>
                              <a:gd name="T64" fmla="*/ 118 w 133"/>
                              <a:gd name="T65" fmla="*/ 21 h 159"/>
                              <a:gd name="T66" fmla="*/ 129 w 133"/>
                              <a:gd name="T67" fmla="*/ 42 h 159"/>
                              <a:gd name="T68" fmla="*/ 133 w 133"/>
                              <a:gd name="T69" fmla="*/ 69 h 159"/>
                              <a:gd name="T70" fmla="*/ 107 w 133"/>
                              <a:gd name="T71" fmla="*/ 65 h 159"/>
                              <a:gd name="T72" fmla="*/ 102 w 133"/>
                              <a:gd name="T73" fmla="*/ 39 h 159"/>
                              <a:gd name="T74" fmla="*/ 92 w 133"/>
                              <a:gd name="T75" fmla="*/ 27 h 159"/>
                              <a:gd name="T76" fmla="*/ 69 w 133"/>
                              <a:gd name="T77" fmla="*/ 21 h 159"/>
                              <a:gd name="T78" fmla="*/ 51 w 133"/>
                              <a:gd name="T79" fmla="*/ 25 h 159"/>
                              <a:gd name="T80" fmla="*/ 39 w 133"/>
                              <a:gd name="T81" fmla="*/ 35 h 159"/>
                              <a:gd name="T82" fmla="*/ 30 w 133"/>
                              <a:gd name="T83" fmla="*/ 49 h 159"/>
                              <a:gd name="T84" fmla="*/ 28 w 133"/>
                              <a:gd name="T85" fmla="*/ 65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33" h="159">
                                <a:moveTo>
                                  <a:pt x="133" y="74"/>
                                </a:moveTo>
                                <a:lnTo>
                                  <a:pt x="133" y="79"/>
                                </a:lnTo>
                                <a:lnTo>
                                  <a:pt x="130" y="83"/>
                                </a:lnTo>
                                <a:lnTo>
                                  <a:pt x="126" y="85"/>
                                </a:lnTo>
                                <a:lnTo>
                                  <a:pt x="123" y="85"/>
                                </a:lnTo>
                                <a:lnTo>
                                  <a:pt x="28" y="85"/>
                                </a:lnTo>
                                <a:lnTo>
                                  <a:pt x="28" y="96"/>
                                </a:lnTo>
                                <a:lnTo>
                                  <a:pt x="30" y="107"/>
                                </a:lnTo>
                                <a:lnTo>
                                  <a:pt x="33" y="116"/>
                                </a:lnTo>
                                <a:lnTo>
                                  <a:pt x="38" y="123"/>
                                </a:lnTo>
                                <a:lnTo>
                                  <a:pt x="44" y="129"/>
                                </a:lnTo>
                                <a:lnTo>
                                  <a:pt x="53" y="134"/>
                                </a:lnTo>
                                <a:lnTo>
                                  <a:pt x="62" y="137"/>
                                </a:lnTo>
                                <a:lnTo>
                                  <a:pt x="75" y="138"/>
                                </a:lnTo>
                                <a:lnTo>
                                  <a:pt x="85" y="137"/>
                                </a:lnTo>
                                <a:lnTo>
                                  <a:pt x="93" y="136"/>
                                </a:lnTo>
                                <a:lnTo>
                                  <a:pt x="101" y="134"/>
                                </a:lnTo>
                                <a:lnTo>
                                  <a:pt x="107" y="132"/>
                                </a:lnTo>
                                <a:lnTo>
                                  <a:pt x="113" y="131"/>
                                </a:lnTo>
                                <a:lnTo>
                                  <a:pt x="117" y="128"/>
                                </a:lnTo>
                                <a:lnTo>
                                  <a:pt x="120" y="127"/>
                                </a:lnTo>
                                <a:lnTo>
                                  <a:pt x="123" y="127"/>
                                </a:lnTo>
                                <a:lnTo>
                                  <a:pt x="124" y="127"/>
                                </a:lnTo>
                                <a:lnTo>
                                  <a:pt x="124" y="127"/>
                                </a:lnTo>
                                <a:lnTo>
                                  <a:pt x="125" y="128"/>
                                </a:lnTo>
                                <a:lnTo>
                                  <a:pt x="125" y="129"/>
                                </a:lnTo>
                                <a:lnTo>
                                  <a:pt x="126" y="131"/>
                                </a:lnTo>
                                <a:lnTo>
                                  <a:pt x="126" y="132"/>
                                </a:lnTo>
                                <a:lnTo>
                                  <a:pt x="126" y="134"/>
                                </a:lnTo>
                                <a:lnTo>
                                  <a:pt x="126" y="137"/>
                                </a:lnTo>
                                <a:lnTo>
                                  <a:pt x="126" y="139"/>
                                </a:lnTo>
                                <a:lnTo>
                                  <a:pt x="126" y="140"/>
                                </a:lnTo>
                                <a:lnTo>
                                  <a:pt x="126" y="142"/>
                                </a:lnTo>
                                <a:lnTo>
                                  <a:pt x="126" y="143"/>
                                </a:lnTo>
                                <a:lnTo>
                                  <a:pt x="125" y="144"/>
                                </a:lnTo>
                                <a:lnTo>
                                  <a:pt x="125" y="145"/>
                                </a:lnTo>
                                <a:lnTo>
                                  <a:pt x="125" y="147"/>
                                </a:lnTo>
                                <a:lnTo>
                                  <a:pt x="124" y="148"/>
                                </a:lnTo>
                                <a:lnTo>
                                  <a:pt x="123" y="148"/>
                                </a:lnTo>
                                <a:lnTo>
                                  <a:pt x="119" y="150"/>
                                </a:lnTo>
                                <a:lnTo>
                                  <a:pt x="114" y="152"/>
                                </a:lnTo>
                                <a:lnTo>
                                  <a:pt x="108" y="154"/>
                                </a:lnTo>
                                <a:lnTo>
                                  <a:pt x="101" y="155"/>
                                </a:lnTo>
                                <a:lnTo>
                                  <a:pt x="92" y="158"/>
                                </a:lnTo>
                                <a:lnTo>
                                  <a:pt x="82" y="159"/>
                                </a:lnTo>
                                <a:lnTo>
                                  <a:pt x="72" y="159"/>
                                </a:lnTo>
                                <a:lnTo>
                                  <a:pt x="55" y="158"/>
                                </a:lnTo>
                                <a:lnTo>
                                  <a:pt x="41" y="154"/>
                                </a:lnTo>
                                <a:lnTo>
                                  <a:pt x="28" y="148"/>
                                </a:lnTo>
                                <a:lnTo>
                                  <a:pt x="18" y="139"/>
                                </a:lnTo>
                                <a:lnTo>
                                  <a:pt x="9" y="128"/>
                                </a:lnTo>
                                <a:lnTo>
                                  <a:pt x="5" y="115"/>
                                </a:lnTo>
                                <a:lnTo>
                                  <a:pt x="1" y="99"/>
                                </a:lnTo>
                                <a:lnTo>
                                  <a:pt x="0" y="80"/>
                                </a:lnTo>
                                <a:lnTo>
                                  <a:pt x="1" y="63"/>
                                </a:lnTo>
                                <a:lnTo>
                                  <a:pt x="5" y="47"/>
                                </a:lnTo>
                                <a:lnTo>
                                  <a:pt x="11" y="33"/>
                                </a:lnTo>
                                <a:lnTo>
                                  <a:pt x="18" y="22"/>
                                </a:lnTo>
                                <a:lnTo>
                                  <a:pt x="28" y="12"/>
                                </a:lnTo>
                                <a:lnTo>
                                  <a:pt x="40" y="6"/>
                                </a:lnTo>
                                <a:lnTo>
                                  <a:pt x="54" y="1"/>
                                </a:lnTo>
                                <a:lnTo>
                                  <a:pt x="70" y="0"/>
                                </a:lnTo>
                                <a:lnTo>
                                  <a:pt x="86" y="1"/>
                                </a:lnTo>
                                <a:lnTo>
                                  <a:pt x="98" y="6"/>
                                </a:lnTo>
                                <a:lnTo>
                                  <a:pt x="109" y="12"/>
                                </a:lnTo>
                                <a:lnTo>
                                  <a:pt x="118" y="21"/>
                                </a:lnTo>
                                <a:lnTo>
                                  <a:pt x="125" y="31"/>
                                </a:lnTo>
                                <a:lnTo>
                                  <a:pt x="129" y="42"/>
                                </a:lnTo>
                                <a:lnTo>
                                  <a:pt x="133" y="55"/>
                                </a:lnTo>
                                <a:lnTo>
                                  <a:pt x="133" y="69"/>
                                </a:lnTo>
                                <a:lnTo>
                                  <a:pt x="133" y="74"/>
                                </a:lnTo>
                                <a:close/>
                                <a:moveTo>
                                  <a:pt x="107" y="65"/>
                                </a:moveTo>
                                <a:lnTo>
                                  <a:pt x="106" y="55"/>
                                </a:lnTo>
                                <a:lnTo>
                                  <a:pt x="102" y="39"/>
                                </a:lnTo>
                                <a:lnTo>
                                  <a:pt x="97" y="33"/>
                                </a:lnTo>
                                <a:lnTo>
                                  <a:pt x="92" y="27"/>
                                </a:lnTo>
                                <a:lnTo>
                                  <a:pt x="77" y="21"/>
                                </a:lnTo>
                                <a:lnTo>
                                  <a:pt x="69" y="21"/>
                                </a:lnTo>
                                <a:lnTo>
                                  <a:pt x="59" y="22"/>
                                </a:lnTo>
                                <a:lnTo>
                                  <a:pt x="51" y="25"/>
                                </a:lnTo>
                                <a:lnTo>
                                  <a:pt x="44" y="28"/>
                                </a:lnTo>
                                <a:lnTo>
                                  <a:pt x="39" y="35"/>
                                </a:lnTo>
                                <a:lnTo>
                                  <a:pt x="34" y="41"/>
                                </a:lnTo>
                                <a:lnTo>
                                  <a:pt x="30" y="49"/>
                                </a:lnTo>
                                <a:lnTo>
                                  <a:pt x="29" y="57"/>
                                </a:lnTo>
                                <a:lnTo>
                                  <a:pt x="28" y="65"/>
                                </a:lnTo>
                                <a:lnTo>
                                  <a:pt x="107" y="6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95" name="Freeform 189"/>
                        <wps:cNvSpPr>
                          <a:spLocks noEditPoints="1"/>
                        </wps:cNvSpPr>
                        <wps:spPr bwMode="auto">
                          <a:xfrm>
                            <a:off x="784225" y="3517900"/>
                            <a:ext cx="82550" cy="114300"/>
                          </a:xfrm>
                          <a:custGeom>
                            <a:avLst/>
                            <a:gdLst>
                              <a:gd name="T0" fmla="*/ 149 w 157"/>
                              <a:gd name="T1" fmla="*/ 61 h 216"/>
                              <a:gd name="T2" fmla="*/ 153 w 157"/>
                              <a:gd name="T3" fmla="*/ 66 h 216"/>
                              <a:gd name="T4" fmla="*/ 153 w 157"/>
                              <a:gd name="T5" fmla="*/ 209 h 216"/>
                              <a:gd name="T6" fmla="*/ 153 w 157"/>
                              <a:gd name="T7" fmla="*/ 211 h 216"/>
                              <a:gd name="T8" fmla="*/ 151 w 157"/>
                              <a:gd name="T9" fmla="*/ 212 h 216"/>
                              <a:gd name="T10" fmla="*/ 147 w 157"/>
                              <a:gd name="T11" fmla="*/ 213 h 216"/>
                              <a:gd name="T12" fmla="*/ 140 w 157"/>
                              <a:gd name="T13" fmla="*/ 213 h 216"/>
                              <a:gd name="T14" fmla="*/ 133 w 157"/>
                              <a:gd name="T15" fmla="*/ 213 h 216"/>
                              <a:gd name="T16" fmla="*/ 130 w 157"/>
                              <a:gd name="T17" fmla="*/ 212 h 216"/>
                              <a:gd name="T18" fmla="*/ 127 w 157"/>
                              <a:gd name="T19" fmla="*/ 211 h 216"/>
                              <a:gd name="T20" fmla="*/ 126 w 157"/>
                              <a:gd name="T21" fmla="*/ 209 h 216"/>
                              <a:gd name="T22" fmla="*/ 52 w 157"/>
                              <a:gd name="T23" fmla="*/ 83 h 216"/>
                              <a:gd name="T24" fmla="*/ 53 w 157"/>
                              <a:gd name="T25" fmla="*/ 177 h 216"/>
                              <a:gd name="T26" fmla="*/ 62 w 157"/>
                              <a:gd name="T27" fmla="*/ 191 h 216"/>
                              <a:gd name="T28" fmla="*/ 75 w 157"/>
                              <a:gd name="T29" fmla="*/ 193 h 216"/>
                              <a:gd name="T30" fmla="*/ 82 w 157"/>
                              <a:gd name="T31" fmla="*/ 191 h 216"/>
                              <a:gd name="T32" fmla="*/ 87 w 157"/>
                              <a:gd name="T33" fmla="*/ 190 h 216"/>
                              <a:gd name="T34" fmla="*/ 89 w 157"/>
                              <a:gd name="T35" fmla="*/ 189 h 216"/>
                              <a:gd name="T36" fmla="*/ 91 w 157"/>
                              <a:gd name="T37" fmla="*/ 189 h 216"/>
                              <a:gd name="T38" fmla="*/ 93 w 157"/>
                              <a:gd name="T39" fmla="*/ 190 h 216"/>
                              <a:gd name="T40" fmla="*/ 94 w 157"/>
                              <a:gd name="T41" fmla="*/ 191 h 216"/>
                              <a:gd name="T42" fmla="*/ 94 w 157"/>
                              <a:gd name="T43" fmla="*/ 195 h 216"/>
                              <a:gd name="T44" fmla="*/ 94 w 157"/>
                              <a:gd name="T45" fmla="*/ 202 h 216"/>
                              <a:gd name="T46" fmla="*/ 93 w 157"/>
                              <a:gd name="T47" fmla="*/ 209 h 216"/>
                              <a:gd name="T48" fmla="*/ 90 w 157"/>
                              <a:gd name="T49" fmla="*/ 211 h 216"/>
                              <a:gd name="T50" fmla="*/ 85 w 157"/>
                              <a:gd name="T51" fmla="*/ 213 h 216"/>
                              <a:gd name="T52" fmla="*/ 79 w 157"/>
                              <a:gd name="T53" fmla="*/ 215 h 216"/>
                              <a:gd name="T54" fmla="*/ 72 w 157"/>
                              <a:gd name="T55" fmla="*/ 216 h 216"/>
                              <a:gd name="T56" fmla="*/ 57 w 157"/>
                              <a:gd name="T57" fmla="*/ 215 h 216"/>
                              <a:gd name="T58" fmla="*/ 41 w 157"/>
                              <a:gd name="T59" fmla="*/ 210 h 216"/>
                              <a:gd name="T60" fmla="*/ 31 w 157"/>
                              <a:gd name="T61" fmla="*/ 197 h 216"/>
                              <a:gd name="T62" fmla="*/ 26 w 157"/>
                              <a:gd name="T63" fmla="*/ 179 h 216"/>
                              <a:gd name="T64" fmla="*/ 25 w 157"/>
                              <a:gd name="T65" fmla="*/ 83 h 216"/>
                              <a:gd name="T66" fmla="*/ 3 w 157"/>
                              <a:gd name="T67" fmla="*/ 82 h 216"/>
                              <a:gd name="T68" fmla="*/ 0 w 157"/>
                              <a:gd name="T69" fmla="*/ 77 h 216"/>
                              <a:gd name="T70" fmla="*/ 0 w 157"/>
                              <a:gd name="T71" fmla="*/ 68 h 216"/>
                              <a:gd name="T72" fmla="*/ 0 w 157"/>
                              <a:gd name="T73" fmla="*/ 64 h 216"/>
                              <a:gd name="T74" fmla="*/ 2 w 157"/>
                              <a:gd name="T75" fmla="*/ 62 h 216"/>
                              <a:gd name="T76" fmla="*/ 4 w 157"/>
                              <a:gd name="T77" fmla="*/ 61 h 216"/>
                              <a:gd name="T78" fmla="*/ 25 w 157"/>
                              <a:gd name="T79" fmla="*/ 61 h 216"/>
                              <a:gd name="T80" fmla="*/ 26 w 157"/>
                              <a:gd name="T81" fmla="*/ 25 h 216"/>
                              <a:gd name="T82" fmla="*/ 26 w 157"/>
                              <a:gd name="T83" fmla="*/ 23 h 216"/>
                              <a:gd name="T84" fmla="*/ 30 w 157"/>
                              <a:gd name="T85" fmla="*/ 21 h 216"/>
                              <a:gd name="T86" fmla="*/ 35 w 157"/>
                              <a:gd name="T87" fmla="*/ 21 h 216"/>
                              <a:gd name="T88" fmla="*/ 42 w 157"/>
                              <a:gd name="T89" fmla="*/ 21 h 216"/>
                              <a:gd name="T90" fmla="*/ 47 w 157"/>
                              <a:gd name="T91" fmla="*/ 21 h 216"/>
                              <a:gd name="T92" fmla="*/ 51 w 157"/>
                              <a:gd name="T93" fmla="*/ 23 h 216"/>
                              <a:gd name="T94" fmla="*/ 52 w 157"/>
                              <a:gd name="T95" fmla="*/ 25 h 216"/>
                              <a:gd name="T96" fmla="*/ 52 w 157"/>
                              <a:gd name="T97" fmla="*/ 61 h 216"/>
                              <a:gd name="T98" fmla="*/ 157 w 157"/>
                              <a:gd name="T99" fmla="*/ 16 h 216"/>
                              <a:gd name="T100" fmla="*/ 153 w 157"/>
                              <a:gd name="T101" fmla="*/ 29 h 216"/>
                              <a:gd name="T102" fmla="*/ 140 w 157"/>
                              <a:gd name="T103" fmla="*/ 32 h 216"/>
                              <a:gd name="T104" fmla="*/ 127 w 157"/>
                              <a:gd name="T105" fmla="*/ 29 h 216"/>
                              <a:gd name="T106" fmla="*/ 123 w 157"/>
                              <a:gd name="T107" fmla="*/ 16 h 216"/>
                              <a:gd name="T108" fmla="*/ 127 w 157"/>
                              <a:gd name="T109" fmla="*/ 4 h 216"/>
                              <a:gd name="T110" fmla="*/ 140 w 157"/>
                              <a:gd name="T111" fmla="*/ 0 h 216"/>
                              <a:gd name="T112" fmla="*/ 153 w 157"/>
                              <a:gd name="T113" fmla="*/ 4 h 216"/>
                              <a:gd name="T114" fmla="*/ 157 w 157"/>
                              <a:gd name="T115" fmla="*/ 16 h 216"/>
                              <a:gd name="T116" fmla="*/ 103 w 157"/>
                              <a:gd name="T117" fmla="*/ 61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57" h="216">
                                <a:moveTo>
                                  <a:pt x="144" y="61"/>
                                </a:moveTo>
                                <a:lnTo>
                                  <a:pt x="149" y="61"/>
                                </a:lnTo>
                                <a:lnTo>
                                  <a:pt x="152" y="63"/>
                                </a:lnTo>
                                <a:lnTo>
                                  <a:pt x="153" y="66"/>
                                </a:lnTo>
                                <a:lnTo>
                                  <a:pt x="153" y="69"/>
                                </a:lnTo>
                                <a:lnTo>
                                  <a:pt x="153" y="209"/>
                                </a:lnTo>
                                <a:lnTo>
                                  <a:pt x="153" y="210"/>
                                </a:lnTo>
                                <a:lnTo>
                                  <a:pt x="153" y="211"/>
                                </a:lnTo>
                                <a:lnTo>
                                  <a:pt x="152" y="212"/>
                                </a:lnTo>
                                <a:lnTo>
                                  <a:pt x="151" y="212"/>
                                </a:lnTo>
                                <a:lnTo>
                                  <a:pt x="148" y="213"/>
                                </a:lnTo>
                                <a:lnTo>
                                  <a:pt x="147" y="213"/>
                                </a:lnTo>
                                <a:lnTo>
                                  <a:pt x="143" y="213"/>
                                </a:lnTo>
                                <a:lnTo>
                                  <a:pt x="140" y="213"/>
                                </a:lnTo>
                                <a:lnTo>
                                  <a:pt x="136" y="213"/>
                                </a:lnTo>
                                <a:lnTo>
                                  <a:pt x="133" y="213"/>
                                </a:lnTo>
                                <a:lnTo>
                                  <a:pt x="131" y="213"/>
                                </a:lnTo>
                                <a:lnTo>
                                  <a:pt x="130" y="212"/>
                                </a:lnTo>
                                <a:lnTo>
                                  <a:pt x="128" y="212"/>
                                </a:lnTo>
                                <a:lnTo>
                                  <a:pt x="127" y="211"/>
                                </a:lnTo>
                                <a:lnTo>
                                  <a:pt x="127" y="210"/>
                                </a:lnTo>
                                <a:lnTo>
                                  <a:pt x="126" y="209"/>
                                </a:lnTo>
                                <a:lnTo>
                                  <a:pt x="126" y="83"/>
                                </a:lnTo>
                                <a:lnTo>
                                  <a:pt x="52" y="83"/>
                                </a:lnTo>
                                <a:lnTo>
                                  <a:pt x="52" y="163"/>
                                </a:lnTo>
                                <a:lnTo>
                                  <a:pt x="53" y="177"/>
                                </a:lnTo>
                                <a:lnTo>
                                  <a:pt x="56" y="185"/>
                                </a:lnTo>
                                <a:lnTo>
                                  <a:pt x="62" y="191"/>
                                </a:lnTo>
                                <a:lnTo>
                                  <a:pt x="72" y="193"/>
                                </a:lnTo>
                                <a:lnTo>
                                  <a:pt x="75" y="193"/>
                                </a:lnTo>
                                <a:lnTo>
                                  <a:pt x="79" y="193"/>
                                </a:lnTo>
                                <a:lnTo>
                                  <a:pt x="82" y="191"/>
                                </a:lnTo>
                                <a:lnTo>
                                  <a:pt x="84" y="191"/>
                                </a:lnTo>
                                <a:lnTo>
                                  <a:pt x="87" y="190"/>
                                </a:lnTo>
                                <a:lnTo>
                                  <a:pt x="88" y="189"/>
                                </a:lnTo>
                                <a:lnTo>
                                  <a:pt x="89" y="189"/>
                                </a:lnTo>
                                <a:lnTo>
                                  <a:pt x="90" y="189"/>
                                </a:lnTo>
                                <a:lnTo>
                                  <a:pt x="91" y="189"/>
                                </a:lnTo>
                                <a:lnTo>
                                  <a:pt x="91" y="189"/>
                                </a:lnTo>
                                <a:lnTo>
                                  <a:pt x="93" y="190"/>
                                </a:lnTo>
                                <a:lnTo>
                                  <a:pt x="93" y="190"/>
                                </a:lnTo>
                                <a:lnTo>
                                  <a:pt x="94" y="191"/>
                                </a:lnTo>
                                <a:lnTo>
                                  <a:pt x="94" y="194"/>
                                </a:lnTo>
                                <a:lnTo>
                                  <a:pt x="94" y="195"/>
                                </a:lnTo>
                                <a:lnTo>
                                  <a:pt x="94" y="199"/>
                                </a:lnTo>
                                <a:lnTo>
                                  <a:pt x="94" y="202"/>
                                </a:lnTo>
                                <a:lnTo>
                                  <a:pt x="94" y="206"/>
                                </a:lnTo>
                                <a:lnTo>
                                  <a:pt x="93" y="209"/>
                                </a:lnTo>
                                <a:lnTo>
                                  <a:pt x="91" y="210"/>
                                </a:lnTo>
                                <a:lnTo>
                                  <a:pt x="90" y="211"/>
                                </a:lnTo>
                                <a:lnTo>
                                  <a:pt x="88" y="212"/>
                                </a:lnTo>
                                <a:lnTo>
                                  <a:pt x="85" y="213"/>
                                </a:lnTo>
                                <a:lnTo>
                                  <a:pt x="82" y="213"/>
                                </a:lnTo>
                                <a:lnTo>
                                  <a:pt x="79" y="215"/>
                                </a:lnTo>
                                <a:lnTo>
                                  <a:pt x="75" y="215"/>
                                </a:lnTo>
                                <a:lnTo>
                                  <a:pt x="72" y="216"/>
                                </a:lnTo>
                                <a:lnTo>
                                  <a:pt x="68" y="216"/>
                                </a:lnTo>
                                <a:lnTo>
                                  <a:pt x="57" y="215"/>
                                </a:lnTo>
                                <a:lnTo>
                                  <a:pt x="48" y="212"/>
                                </a:lnTo>
                                <a:lnTo>
                                  <a:pt x="41" y="210"/>
                                </a:lnTo>
                                <a:lnTo>
                                  <a:pt x="35" y="204"/>
                                </a:lnTo>
                                <a:lnTo>
                                  <a:pt x="31" y="197"/>
                                </a:lnTo>
                                <a:lnTo>
                                  <a:pt x="27" y="189"/>
                                </a:lnTo>
                                <a:lnTo>
                                  <a:pt x="26" y="179"/>
                                </a:lnTo>
                                <a:lnTo>
                                  <a:pt x="25" y="167"/>
                                </a:lnTo>
                                <a:lnTo>
                                  <a:pt x="25" y="83"/>
                                </a:lnTo>
                                <a:lnTo>
                                  <a:pt x="5" y="83"/>
                                </a:lnTo>
                                <a:lnTo>
                                  <a:pt x="3" y="82"/>
                                </a:lnTo>
                                <a:lnTo>
                                  <a:pt x="2" y="79"/>
                                </a:lnTo>
                                <a:lnTo>
                                  <a:pt x="0" y="77"/>
                                </a:lnTo>
                                <a:lnTo>
                                  <a:pt x="0" y="72"/>
                                </a:lnTo>
                                <a:lnTo>
                                  <a:pt x="0" y="68"/>
                                </a:lnTo>
                                <a:lnTo>
                                  <a:pt x="0" y="67"/>
                                </a:lnTo>
                                <a:lnTo>
                                  <a:pt x="0" y="64"/>
                                </a:lnTo>
                                <a:lnTo>
                                  <a:pt x="2" y="63"/>
                                </a:lnTo>
                                <a:lnTo>
                                  <a:pt x="2" y="62"/>
                                </a:lnTo>
                                <a:lnTo>
                                  <a:pt x="3" y="61"/>
                                </a:lnTo>
                                <a:lnTo>
                                  <a:pt x="4" y="61"/>
                                </a:lnTo>
                                <a:lnTo>
                                  <a:pt x="5" y="61"/>
                                </a:lnTo>
                                <a:lnTo>
                                  <a:pt x="25" y="61"/>
                                </a:lnTo>
                                <a:lnTo>
                                  <a:pt x="25" y="26"/>
                                </a:lnTo>
                                <a:lnTo>
                                  <a:pt x="26" y="25"/>
                                </a:lnTo>
                                <a:lnTo>
                                  <a:pt x="26" y="24"/>
                                </a:lnTo>
                                <a:lnTo>
                                  <a:pt x="26" y="23"/>
                                </a:lnTo>
                                <a:lnTo>
                                  <a:pt x="29" y="23"/>
                                </a:lnTo>
                                <a:lnTo>
                                  <a:pt x="30" y="21"/>
                                </a:lnTo>
                                <a:lnTo>
                                  <a:pt x="32" y="21"/>
                                </a:lnTo>
                                <a:lnTo>
                                  <a:pt x="35" y="21"/>
                                </a:lnTo>
                                <a:lnTo>
                                  <a:pt x="39" y="21"/>
                                </a:lnTo>
                                <a:lnTo>
                                  <a:pt x="42" y="21"/>
                                </a:lnTo>
                                <a:lnTo>
                                  <a:pt x="45" y="21"/>
                                </a:lnTo>
                                <a:lnTo>
                                  <a:pt x="47" y="21"/>
                                </a:lnTo>
                                <a:lnTo>
                                  <a:pt x="50" y="23"/>
                                </a:lnTo>
                                <a:lnTo>
                                  <a:pt x="51" y="23"/>
                                </a:lnTo>
                                <a:lnTo>
                                  <a:pt x="51" y="24"/>
                                </a:lnTo>
                                <a:lnTo>
                                  <a:pt x="52" y="25"/>
                                </a:lnTo>
                                <a:lnTo>
                                  <a:pt x="52" y="26"/>
                                </a:lnTo>
                                <a:lnTo>
                                  <a:pt x="52" y="61"/>
                                </a:lnTo>
                                <a:lnTo>
                                  <a:pt x="144" y="61"/>
                                </a:lnTo>
                                <a:close/>
                                <a:moveTo>
                                  <a:pt x="157" y="16"/>
                                </a:moveTo>
                                <a:lnTo>
                                  <a:pt x="156" y="24"/>
                                </a:lnTo>
                                <a:lnTo>
                                  <a:pt x="153" y="29"/>
                                </a:lnTo>
                                <a:lnTo>
                                  <a:pt x="148" y="31"/>
                                </a:lnTo>
                                <a:lnTo>
                                  <a:pt x="140" y="32"/>
                                </a:lnTo>
                                <a:lnTo>
                                  <a:pt x="131" y="31"/>
                                </a:lnTo>
                                <a:lnTo>
                                  <a:pt x="127" y="29"/>
                                </a:lnTo>
                                <a:lnTo>
                                  <a:pt x="123" y="24"/>
                                </a:lnTo>
                                <a:lnTo>
                                  <a:pt x="123" y="16"/>
                                </a:lnTo>
                                <a:lnTo>
                                  <a:pt x="123" y="8"/>
                                </a:lnTo>
                                <a:lnTo>
                                  <a:pt x="127" y="4"/>
                                </a:lnTo>
                                <a:lnTo>
                                  <a:pt x="132" y="0"/>
                                </a:lnTo>
                                <a:lnTo>
                                  <a:pt x="140" y="0"/>
                                </a:lnTo>
                                <a:lnTo>
                                  <a:pt x="148" y="0"/>
                                </a:lnTo>
                                <a:lnTo>
                                  <a:pt x="153" y="4"/>
                                </a:lnTo>
                                <a:lnTo>
                                  <a:pt x="156" y="8"/>
                                </a:lnTo>
                                <a:lnTo>
                                  <a:pt x="157" y="16"/>
                                </a:lnTo>
                                <a:close/>
                                <a:moveTo>
                                  <a:pt x="103" y="61"/>
                                </a:moveTo>
                                <a:lnTo>
                                  <a:pt x="103" y="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96" name="Freeform 190"/>
                        <wps:cNvSpPr>
                          <a:spLocks/>
                        </wps:cNvSpPr>
                        <wps:spPr bwMode="auto">
                          <a:xfrm>
                            <a:off x="890588" y="3548062"/>
                            <a:ext cx="66675" cy="82550"/>
                          </a:xfrm>
                          <a:custGeom>
                            <a:avLst/>
                            <a:gdLst>
                              <a:gd name="T0" fmla="*/ 125 w 125"/>
                              <a:gd name="T1" fmla="*/ 153 h 156"/>
                              <a:gd name="T2" fmla="*/ 123 w 125"/>
                              <a:gd name="T3" fmla="*/ 155 h 156"/>
                              <a:gd name="T4" fmla="*/ 120 w 125"/>
                              <a:gd name="T5" fmla="*/ 156 h 156"/>
                              <a:gd name="T6" fmla="*/ 115 w 125"/>
                              <a:gd name="T7" fmla="*/ 156 h 156"/>
                              <a:gd name="T8" fmla="*/ 107 w 125"/>
                              <a:gd name="T9" fmla="*/ 156 h 156"/>
                              <a:gd name="T10" fmla="*/ 103 w 125"/>
                              <a:gd name="T11" fmla="*/ 156 h 156"/>
                              <a:gd name="T12" fmla="*/ 99 w 125"/>
                              <a:gd name="T13" fmla="*/ 155 h 156"/>
                              <a:gd name="T14" fmla="*/ 98 w 125"/>
                              <a:gd name="T15" fmla="*/ 153 h 156"/>
                              <a:gd name="T16" fmla="*/ 98 w 125"/>
                              <a:gd name="T17" fmla="*/ 68 h 156"/>
                              <a:gd name="T18" fmla="*/ 96 w 125"/>
                              <a:gd name="T19" fmla="*/ 48 h 156"/>
                              <a:gd name="T20" fmla="*/ 90 w 125"/>
                              <a:gd name="T21" fmla="*/ 35 h 156"/>
                              <a:gd name="T22" fmla="*/ 80 w 125"/>
                              <a:gd name="T23" fmla="*/ 26 h 156"/>
                              <a:gd name="T24" fmla="*/ 67 w 125"/>
                              <a:gd name="T25" fmla="*/ 23 h 156"/>
                              <a:gd name="T26" fmla="*/ 47 w 125"/>
                              <a:gd name="T27" fmla="*/ 31 h 156"/>
                              <a:gd name="T28" fmla="*/ 26 w 125"/>
                              <a:gd name="T29" fmla="*/ 51 h 156"/>
                              <a:gd name="T30" fmla="*/ 26 w 125"/>
                              <a:gd name="T31" fmla="*/ 153 h 156"/>
                              <a:gd name="T32" fmla="*/ 25 w 125"/>
                              <a:gd name="T33" fmla="*/ 155 h 156"/>
                              <a:gd name="T34" fmla="*/ 22 w 125"/>
                              <a:gd name="T35" fmla="*/ 156 h 156"/>
                              <a:gd name="T36" fmla="*/ 18 w 125"/>
                              <a:gd name="T37" fmla="*/ 156 h 156"/>
                              <a:gd name="T38" fmla="*/ 10 w 125"/>
                              <a:gd name="T39" fmla="*/ 156 h 156"/>
                              <a:gd name="T40" fmla="*/ 4 w 125"/>
                              <a:gd name="T41" fmla="*/ 156 h 156"/>
                              <a:gd name="T42" fmla="*/ 2 w 125"/>
                              <a:gd name="T43" fmla="*/ 155 h 156"/>
                              <a:gd name="T44" fmla="*/ 0 w 125"/>
                              <a:gd name="T45" fmla="*/ 153 h 156"/>
                              <a:gd name="T46" fmla="*/ 0 w 125"/>
                              <a:gd name="T47" fmla="*/ 7 h 156"/>
                              <a:gd name="T48" fmla="*/ 0 w 125"/>
                              <a:gd name="T49" fmla="*/ 5 h 156"/>
                              <a:gd name="T50" fmla="*/ 3 w 125"/>
                              <a:gd name="T51" fmla="*/ 4 h 156"/>
                              <a:gd name="T52" fmla="*/ 6 w 125"/>
                              <a:gd name="T53" fmla="*/ 3 h 156"/>
                              <a:gd name="T54" fmla="*/ 13 w 125"/>
                              <a:gd name="T55" fmla="*/ 3 h 156"/>
                              <a:gd name="T56" fmla="*/ 18 w 125"/>
                              <a:gd name="T57" fmla="*/ 3 h 156"/>
                              <a:gd name="T58" fmla="*/ 21 w 125"/>
                              <a:gd name="T59" fmla="*/ 4 h 156"/>
                              <a:gd name="T60" fmla="*/ 24 w 125"/>
                              <a:gd name="T61" fmla="*/ 5 h 156"/>
                              <a:gd name="T62" fmla="*/ 24 w 125"/>
                              <a:gd name="T63" fmla="*/ 7 h 156"/>
                              <a:gd name="T64" fmla="*/ 36 w 125"/>
                              <a:gd name="T65" fmla="*/ 15 h 156"/>
                              <a:gd name="T66" fmla="*/ 61 w 125"/>
                              <a:gd name="T67" fmla="*/ 1 h 156"/>
                              <a:gd name="T68" fmla="*/ 87 w 125"/>
                              <a:gd name="T69" fmla="*/ 1 h 156"/>
                              <a:gd name="T70" fmla="*/ 106 w 125"/>
                              <a:gd name="T71" fmla="*/ 11 h 156"/>
                              <a:gd name="T72" fmla="*/ 119 w 125"/>
                              <a:gd name="T73" fmla="*/ 27 h 156"/>
                              <a:gd name="T74" fmla="*/ 123 w 125"/>
                              <a:gd name="T75" fmla="*/ 49 h 156"/>
                              <a:gd name="T76" fmla="*/ 125 w 125"/>
                              <a:gd name="T77" fmla="*/ 152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5" h="156">
                                <a:moveTo>
                                  <a:pt x="125" y="152"/>
                                </a:moveTo>
                                <a:lnTo>
                                  <a:pt x="125" y="153"/>
                                </a:lnTo>
                                <a:lnTo>
                                  <a:pt x="123" y="154"/>
                                </a:lnTo>
                                <a:lnTo>
                                  <a:pt x="123" y="155"/>
                                </a:lnTo>
                                <a:lnTo>
                                  <a:pt x="122" y="155"/>
                                </a:lnTo>
                                <a:lnTo>
                                  <a:pt x="120" y="156"/>
                                </a:lnTo>
                                <a:lnTo>
                                  <a:pt x="117" y="156"/>
                                </a:lnTo>
                                <a:lnTo>
                                  <a:pt x="115" y="156"/>
                                </a:lnTo>
                                <a:lnTo>
                                  <a:pt x="111" y="156"/>
                                </a:lnTo>
                                <a:lnTo>
                                  <a:pt x="107" y="156"/>
                                </a:lnTo>
                                <a:lnTo>
                                  <a:pt x="105" y="156"/>
                                </a:lnTo>
                                <a:lnTo>
                                  <a:pt x="103" y="156"/>
                                </a:lnTo>
                                <a:lnTo>
                                  <a:pt x="100" y="155"/>
                                </a:lnTo>
                                <a:lnTo>
                                  <a:pt x="99" y="155"/>
                                </a:lnTo>
                                <a:lnTo>
                                  <a:pt x="99" y="154"/>
                                </a:lnTo>
                                <a:lnTo>
                                  <a:pt x="98" y="153"/>
                                </a:lnTo>
                                <a:lnTo>
                                  <a:pt x="98" y="152"/>
                                </a:lnTo>
                                <a:lnTo>
                                  <a:pt x="98" y="68"/>
                                </a:lnTo>
                                <a:lnTo>
                                  <a:pt x="98" y="55"/>
                                </a:lnTo>
                                <a:lnTo>
                                  <a:pt x="96" y="48"/>
                                </a:lnTo>
                                <a:lnTo>
                                  <a:pt x="94" y="41"/>
                                </a:lnTo>
                                <a:lnTo>
                                  <a:pt x="90" y="35"/>
                                </a:lnTo>
                                <a:lnTo>
                                  <a:pt x="87" y="30"/>
                                </a:lnTo>
                                <a:lnTo>
                                  <a:pt x="80" y="26"/>
                                </a:lnTo>
                                <a:lnTo>
                                  <a:pt x="74" y="23"/>
                                </a:lnTo>
                                <a:lnTo>
                                  <a:pt x="67" y="23"/>
                                </a:lnTo>
                                <a:lnTo>
                                  <a:pt x="57" y="25"/>
                                </a:lnTo>
                                <a:lnTo>
                                  <a:pt x="47" y="31"/>
                                </a:lnTo>
                                <a:lnTo>
                                  <a:pt x="37" y="38"/>
                                </a:lnTo>
                                <a:lnTo>
                                  <a:pt x="26" y="51"/>
                                </a:lnTo>
                                <a:lnTo>
                                  <a:pt x="26" y="152"/>
                                </a:lnTo>
                                <a:lnTo>
                                  <a:pt x="26" y="153"/>
                                </a:lnTo>
                                <a:lnTo>
                                  <a:pt x="26" y="154"/>
                                </a:lnTo>
                                <a:lnTo>
                                  <a:pt x="25" y="155"/>
                                </a:lnTo>
                                <a:lnTo>
                                  <a:pt x="24" y="155"/>
                                </a:lnTo>
                                <a:lnTo>
                                  <a:pt x="22" y="156"/>
                                </a:lnTo>
                                <a:lnTo>
                                  <a:pt x="20" y="156"/>
                                </a:lnTo>
                                <a:lnTo>
                                  <a:pt x="18" y="156"/>
                                </a:lnTo>
                                <a:lnTo>
                                  <a:pt x="13" y="156"/>
                                </a:lnTo>
                                <a:lnTo>
                                  <a:pt x="10" y="156"/>
                                </a:lnTo>
                                <a:lnTo>
                                  <a:pt x="6" y="156"/>
                                </a:lnTo>
                                <a:lnTo>
                                  <a:pt x="4" y="156"/>
                                </a:lnTo>
                                <a:lnTo>
                                  <a:pt x="3" y="155"/>
                                </a:lnTo>
                                <a:lnTo>
                                  <a:pt x="2" y="155"/>
                                </a:lnTo>
                                <a:lnTo>
                                  <a:pt x="0" y="154"/>
                                </a:lnTo>
                                <a:lnTo>
                                  <a:pt x="0" y="153"/>
                                </a:lnTo>
                                <a:lnTo>
                                  <a:pt x="0" y="152"/>
                                </a:lnTo>
                                <a:lnTo>
                                  <a:pt x="0" y="7"/>
                                </a:lnTo>
                                <a:lnTo>
                                  <a:pt x="0" y="6"/>
                                </a:lnTo>
                                <a:lnTo>
                                  <a:pt x="0" y="5"/>
                                </a:lnTo>
                                <a:lnTo>
                                  <a:pt x="2" y="5"/>
                                </a:lnTo>
                                <a:lnTo>
                                  <a:pt x="3" y="4"/>
                                </a:lnTo>
                                <a:lnTo>
                                  <a:pt x="4" y="4"/>
                                </a:lnTo>
                                <a:lnTo>
                                  <a:pt x="6" y="3"/>
                                </a:lnTo>
                                <a:lnTo>
                                  <a:pt x="9" y="3"/>
                                </a:lnTo>
                                <a:lnTo>
                                  <a:pt x="13" y="3"/>
                                </a:lnTo>
                                <a:lnTo>
                                  <a:pt x="15" y="3"/>
                                </a:lnTo>
                                <a:lnTo>
                                  <a:pt x="18" y="3"/>
                                </a:lnTo>
                                <a:lnTo>
                                  <a:pt x="20" y="4"/>
                                </a:lnTo>
                                <a:lnTo>
                                  <a:pt x="21" y="4"/>
                                </a:lnTo>
                                <a:lnTo>
                                  <a:pt x="22" y="5"/>
                                </a:lnTo>
                                <a:lnTo>
                                  <a:pt x="24" y="5"/>
                                </a:lnTo>
                                <a:lnTo>
                                  <a:pt x="24" y="6"/>
                                </a:lnTo>
                                <a:lnTo>
                                  <a:pt x="24" y="7"/>
                                </a:lnTo>
                                <a:lnTo>
                                  <a:pt x="24" y="27"/>
                                </a:lnTo>
                                <a:lnTo>
                                  <a:pt x="36" y="15"/>
                                </a:lnTo>
                                <a:lnTo>
                                  <a:pt x="48" y="6"/>
                                </a:lnTo>
                                <a:lnTo>
                                  <a:pt x="61" y="1"/>
                                </a:lnTo>
                                <a:lnTo>
                                  <a:pt x="73" y="0"/>
                                </a:lnTo>
                                <a:lnTo>
                                  <a:pt x="87" y="1"/>
                                </a:lnTo>
                                <a:lnTo>
                                  <a:pt x="96" y="5"/>
                                </a:lnTo>
                                <a:lnTo>
                                  <a:pt x="106" y="11"/>
                                </a:lnTo>
                                <a:lnTo>
                                  <a:pt x="112" y="19"/>
                                </a:lnTo>
                                <a:lnTo>
                                  <a:pt x="119" y="27"/>
                                </a:lnTo>
                                <a:lnTo>
                                  <a:pt x="122" y="37"/>
                                </a:lnTo>
                                <a:lnTo>
                                  <a:pt x="123" y="49"/>
                                </a:lnTo>
                                <a:lnTo>
                                  <a:pt x="125" y="64"/>
                                </a:lnTo>
                                <a:lnTo>
                                  <a:pt x="125"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97" name="Freeform 191"/>
                        <wps:cNvSpPr>
                          <a:spLocks noEditPoints="1"/>
                        </wps:cNvSpPr>
                        <wps:spPr bwMode="auto">
                          <a:xfrm>
                            <a:off x="974725" y="3549650"/>
                            <a:ext cx="71438" cy="112713"/>
                          </a:xfrm>
                          <a:custGeom>
                            <a:avLst/>
                            <a:gdLst>
                              <a:gd name="T0" fmla="*/ 135 w 136"/>
                              <a:gd name="T1" fmla="*/ 21 h 213"/>
                              <a:gd name="T2" fmla="*/ 111 w 136"/>
                              <a:gd name="T3" fmla="*/ 24 h 213"/>
                              <a:gd name="T4" fmla="*/ 120 w 136"/>
                              <a:gd name="T5" fmla="*/ 43 h 213"/>
                              <a:gd name="T6" fmla="*/ 117 w 136"/>
                              <a:gd name="T7" fmla="*/ 73 h 213"/>
                              <a:gd name="T8" fmla="*/ 97 w 136"/>
                              <a:gd name="T9" fmla="*/ 95 h 213"/>
                              <a:gd name="T10" fmla="*/ 64 w 136"/>
                              <a:gd name="T11" fmla="*/ 104 h 213"/>
                              <a:gd name="T12" fmla="*/ 40 w 136"/>
                              <a:gd name="T13" fmla="*/ 99 h 213"/>
                              <a:gd name="T14" fmla="*/ 31 w 136"/>
                              <a:gd name="T15" fmla="*/ 101 h 213"/>
                              <a:gd name="T16" fmla="*/ 29 w 136"/>
                              <a:gd name="T17" fmla="*/ 115 h 213"/>
                              <a:gd name="T18" fmla="*/ 48 w 136"/>
                              <a:gd name="T19" fmla="*/ 123 h 213"/>
                              <a:gd name="T20" fmla="*/ 106 w 136"/>
                              <a:gd name="T21" fmla="*/ 128 h 213"/>
                              <a:gd name="T22" fmla="*/ 127 w 136"/>
                              <a:gd name="T23" fmla="*/ 141 h 213"/>
                              <a:gd name="T24" fmla="*/ 135 w 136"/>
                              <a:gd name="T25" fmla="*/ 164 h 213"/>
                              <a:gd name="T26" fmla="*/ 125 w 136"/>
                              <a:gd name="T27" fmla="*/ 191 h 213"/>
                              <a:gd name="T28" fmla="*/ 96 w 136"/>
                              <a:gd name="T29" fmla="*/ 210 h 213"/>
                              <a:gd name="T30" fmla="*/ 48 w 136"/>
                              <a:gd name="T31" fmla="*/ 213 h 213"/>
                              <a:gd name="T32" fmla="*/ 15 w 136"/>
                              <a:gd name="T33" fmla="*/ 202 h 213"/>
                              <a:gd name="T34" fmla="*/ 0 w 136"/>
                              <a:gd name="T35" fmla="*/ 183 h 213"/>
                              <a:gd name="T36" fmla="*/ 1 w 136"/>
                              <a:gd name="T37" fmla="*/ 164 h 213"/>
                              <a:gd name="T38" fmla="*/ 7 w 136"/>
                              <a:gd name="T39" fmla="*/ 151 h 213"/>
                              <a:gd name="T40" fmla="*/ 21 w 136"/>
                              <a:gd name="T41" fmla="*/ 138 h 213"/>
                              <a:gd name="T42" fmla="*/ 6 w 136"/>
                              <a:gd name="T43" fmla="*/ 122 h 213"/>
                              <a:gd name="T44" fmla="*/ 10 w 136"/>
                              <a:gd name="T45" fmla="*/ 98 h 213"/>
                              <a:gd name="T46" fmla="*/ 15 w 136"/>
                              <a:gd name="T47" fmla="*/ 78 h 213"/>
                              <a:gd name="T48" fmla="*/ 8 w 136"/>
                              <a:gd name="T49" fmla="*/ 52 h 213"/>
                              <a:gd name="T50" fmla="*/ 17 w 136"/>
                              <a:gd name="T51" fmla="*/ 21 h 213"/>
                              <a:gd name="T52" fmla="*/ 42 w 136"/>
                              <a:gd name="T53" fmla="*/ 4 h 213"/>
                              <a:gd name="T54" fmla="*/ 71 w 136"/>
                              <a:gd name="T55" fmla="*/ 0 h 213"/>
                              <a:gd name="T56" fmla="*/ 87 w 136"/>
                              <a:gd name="T57" fmla="*/ 3 h 213"/>
                              <a:gd name="T58" fmla="*/ 135 w 136"/>
                              <a:gd name="T59" fmla="*/ 5 h 213"/>
                              <a:gd name="T60" fmla="*/ 95 w 136"/>
                              <a:gd name="T61" fmla="*/ 51 h 213"/>
                              <a:gd name="T62" fmla="*/ 77 w 136"/>
                              <a:gd name="T63" fmla="*/ 21 h 213"/>
                              <a:gd name="T64" fmla="*/ 50 w 136"/>
                              <a:gd name="T65" fmla="*/ 22 h 213"/>
                              <a:gd name="T66" fmla="*/ 38 w 136"/>
                              <a:gd name="T67" fmla="*/ 35 h 213"/>
                              <a:gd name="T68" fmla="*/ 33 w 136"/>
                              <a:gd name="T69" fmla="*/ 52 h 213"/>
                              <a:gd name="T70" fmla="*/ 50 w 136"/>
                              <a:gd name="T71" fmla="*/ 82 h 213"/>
                              <a:gd name="T72" fmla="*/ 77 w 136"/>
                              <a:gd name="T73" fmla="*/ 80 h 213"/>
                              <a:gd name="T74" fmla="*/ 91 w 136"/>
                              <a:gd name="T75" fmla="*/ 69 h 213"/>
                              <a:gd name="T76" fmla="*/ 95 w 136"/>
                              <a:gd name="T77" fmla="*/ 51 h 213"/>
                              <a:gd name="T78" fmla="*/ 101 w 136"/>
                              <a:gd name="T79" fmla="*/ 152 h 213"/>
                              <a:gd name="T80" fmla="*/ 43 w 136"/>
                              <a:gd name="T81" fmla="*/ 144 h 213"/>
                              <a:gd name="T82" fmla="*/ 31 w 136"/>
                              <a:gd name="T83" fmla="*/ 155 h 213"/>
                              <a:gd name="T84" fmla="*/ 27 w 136"/>
                              <a:gd name="T85" fmla="*/ 165 h 213"/>
                              <a:gd name="T86" fmla="*/ 27 w 136"/>
                              <a:gd name="T87" fmla="*/ 181 h 213"/>
                              <a:gd name="T88" fmla="*/ 66 w 136"/>
                              <a:gd name="T89" fmla="*/ 194 h 213"/>
                              <a:gd name="T90" fmla="*/ 93 w 136"/>
                              <a:gd name="T91" fmla="*/ 189 h 213"/>
                              <a:gd name="T92" fmla="*/ 106 w 136"/>
                              <a:gd name="T93" fmla="*/ 176 h 2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136" h="213">
                                <a:moveTo>
                                  <a:pt x="136" y="13"/>
                                </a:moveTo>
                                <a:lnTo>
                                  <a:pt x="136" y="19"/>
                                </a:lnTo>
                                <a:lnTo>
                                  <a:pt x="135" y="21"/>
                                </a:lnTo>
                                <a:lnTo>
                                  <a:pt x="133" y="24"/>
                                </a:lnTo>
                                <a:lnTo>
                                  <a:pt x="130" y="24"/>
                                </a:lnTo>
                                <a:lnTo>
                                  <a:pt x="111" y="24"/>
                                </a:lnTo>
                                <a:lnTo>
                                  <a:pt x="116" y="30"/>
                                </a:lnTo>
                                <a:lnTo>
                                  <a:pt x="118" y="36"/>
                                </a:lnTo>
                                <a:lnTo>
                                  <a:pt x="120" y="43"/>
                                </a:lnTo>
                                <a:lnTo>
                                  <a:pt x="120" y="51"/>
                                </a:lnTo>
                                <a:lnTo>
                                  <a:pt x="119" y="63"/>
                                </a:lnTo>
                                <a:lnTo>
                                  <a:pt x="117" y="73"/>
                                </a:lnTo>
                                <a:lnTo>
                                  <a:pt x="112" y="83"/>
                                </a:lnTo>
                                <a:lnTo>
                                  <a:pt x="104" y="89"/>
                                </a:lnTo>
                                <a:lnTo>
                                  <a:pt x="97" y="95"/>
                                </a:lnTo>
                                <a:lnTo>
                                  <a:pt x="87" y="100"/>
                                </a:lnTo>
                                <a:lnTo>
                                  <a:pt x="76" y="103"/>
                                </a:lnTo>
                                <a:lnTo>
                                  <a:pt x="64" y="104"/>
                                </a:lnTo>
                                <a:lnTo>
                                  <a:pt x="55" y="103"/>
                                </a:lnTo>
                                <a:lnTo>
                                  <a:pt x="48" y="101"/>
                                </a:lnTo>
                                <a:lnTo>
                                  <a:pt x="40" y="99"/>
                                </a:lnTo>
                                <a:lnTo>
                                  <a:pt x="35" y="95"/>
                                </a:lnTo>
                                <a:lnTo>
                                  <a:pt x="33" y="98"/>
                                </a:lnTo>
                                <a:lnTo>
                                  <a:pt x="31" y="101"/>
                                </a:lnTo>
                                <a:lnTo>
                                  <a:pt x="29" y="105"/>
                                </a:lnTo>
                                <a:lnTo>
                                  <a:pt x="28" y="110"/>
                                </a:lnTo>
                                <a:lnTo>
                                  <a:pt x="29" y="115"/>
                                </a:lnTo>
                                <a:lnTo>
                                  <a:pt x="34" y="120"/>
                                </a:lnTo>
                                <a:lnTo>
                                  <a:pt x="39" y="122"/>
                                </a:lnTo>
                                <a:lnTo>
                                  <a:pt x="48" y="123"/>
                                </a:lnTo>
                                <a:lnTo>
                                  <a:pt x="86" y="125"/>
                                </a:lnTo>
                                <a:lnTo>
                                  <a:pt x="96" y="126"/>
                                </a:lnTo>
                                <a:lnTo>
                                  <a:pt x="106" y="128"/>
                                </a:lnTo>
                                <a:lnTo>
                                  <a:pt x="114" y="131"/>
                                </a:lnTo>
                                <a:lnTo>
                                  <a:pt x="120" y="136"/>
                                </a:lnTo>
                                <a:lnTo>
                                  <a:pt x="127" y="141"/>
                                </a:lnTo>
                                <a:lnTo>
                                  <a:pt x="132" y="148"/>
                                </a:lnTo>
                                <a:lnTo>
                                  <a:pt x="134" y="155"/>
                                </a:lnTo>
                                <a:lnTo>
                                  <a:pt x="135" y="164"/>
                                </a:lnTo>
                                <a:lnTo>
                                  <a:pt x="134" y="174"/>
                                </a:lnTo>
                                <a:lnTo>
                                  <a:pt x="130" y="183"/>
                                </a:lnTo>
                                <a:lnTo>
                                  <a:pt x="125" y="191"/>
                                </a:lnTo>
                                <a:lnTo>
                                  <a:pt x="118" y="199"/>
                                </a:lnTo>
                                <a:lnTo>
                                  <a:pt x="108" y="205"/>
                                </a:lnTo>
                                <a:lnTo>
                                  <a:pt x="96" y="210"/>
                                </a:lnTo>
                                <a:lnTo>
                                  <a:pt x="82" y="213"/>
                                </a:lnTo>
                                <a:lnTo>
                                  <a:pt x="65" y="213"/>
                                </a:lnTo>
                                <a:lnTo>
                                  <a:pt x="48" y="213"/>
                                </a:lnTo>
                                <a:lnTo>
                                  <a:pt x="34" y="211"/>
                                </a:lnTo>
                                <a:lnTo>
                                  <a:pt x="23" y="207"/>
                                </a:lnTo>
                                <a:lnTo>
                                  <a:pt x="15" y="202"/>
                                </a:lnTo>
                                <a:lnTo>
                                  <a:pt x="7" y="197"/>
                                </a:lnTo>
                                <a:lnTo>
                                  <a:pt x="3" y="190"/>
                                </a:lnTo>
                                <a:lnTo>
                                  <a:pt x="0" y="183"/>
                                </a:lnTo>
                                <a:lnTo>
                                  <a:pt x="0" y="175"/>
                                </a:lnTo>
                                <a:lnTo>
                                  <a:pt x="0" y="169"/>
                                </a:lnTo>
                                <a:lnTo>
                                  <a:pt x="1" y="164"/>
                                </a:lnTo>
                                <a:lnTo>
                                  <a:pt x="2" y="159"/>
                                </a:lnTo>
                                <a:lnTo>
                                  <a:pt x="5" y="155"/>
                                </a:lnTo>
                                <a:lnTo>
                                  <a:pt x="7" y="151"/>
                                </a:lnTo>
                                <a:lnTo>
                                  <a:pt x="11" y="147"/>
                                </a:lnTo>
                                <a:lnTo>
                                  <a:pt x="16" y="142"/>
                                </a:lnTo>
                                <a:lnTo>
                                  <a:pt x="21" y="138"/>
                                </a:lnTo>
                                <a:lnTo>
                                  <a:pt x="13" y="133"/>
                                </a:lnTo>
                                <a:lnTo>
                                  <a:pt x="8" y="128"/>
                                </a:lnTo>
                                <a:lnTo>
                                  <a:pt x="6" y="122"/>
                                </a:lnTo>
                                <a:lnTo>
                                  <a:pt x="5" y="115"/>
                                </a:lnTo>
                                <a:lnTo>
                                  <a:pt x="6" y="105"/>
                                </a:lnTo>
                                <a:lnTo>
                                  <a:pt x="10" y="98"/>
                                </a:lnTo>
                                <a:lnTo>
                                  <a:pt x="13" y="90"/>
                                </a:lnTo>
                                <a:lnTo>
                                  <a:pt x="19" y="84"/>
                                </a:lnTo>
                                <a:lnTo>
                                  <a:pt x="15" y="78"/>
                                </a:lnTo>
                                <a:lnTo>
                                  <a:pt x="11" y="70"/>
                                </a:lnTo>
                                <a:lnTo>
                                  <a:pt x="8" y="62"/>
                                </a:lnTo>
                                <a:lnTo>
                                  <a:pt x="8" y="52"/>
                                </a:lnTo>
                                <a:lnTo>
                                  <a:pt x="8" y="41"/>
                                </a:lnTo>
                                <a:lnTo>
                                  <a:pt x="12" y="30"/>
                                </a:lnTo>
                                <a:lnTo>
                                  <a:pt x="17" y="21"/>
                                </a:lnTo>
                                <a:lnTo>
                                  <a:pt x="24" y="14"/>
                                </a:lnTo>
                                <a:lnTo>
                                  <a:pt x="32" y="8"/>
                                </a:lnTo>
                                <a:lnTo>
                                  <a:pt x="42" y="4"/>
                                </a:lnTo>
                                <a:lnTo>
                                  <a:pt x="53" y="0"/>
                                </a:lnTo>
                                <a:lnTo>
                                  <a:pt x="64" y="0"/>
                                </a:lnTo>
                                <a:lnTo>
                                  <a:pt x="71" y="0"/>
                                </a:lnTo>
                                <a:lnTo>
                                  <a:pt x="76" y="0"/>
                                </a:lnTo>
                                <a:lnTo>
                                  <a:pt x="82" y="2"/>
                                </a:lnTo>
                                <a:lnTo>
                                  <a:pt x="87" y="3"/>
                                </a:lnTo>
                                <a:lnTo>
                                  <a:pt x="130" y="3"/>
                                </a:lnTo>
                                <a:lnTo>
                                  <a:pt x="133" y="3"/>
                                </a:lnTo>
                                <a:lnTo>
                                  <a:pt x="135" y="5"/>
                                </a:lnTo>
                                <a:lnTo>
                                  <a:pt x="136" y="8"/>
                                </a:lnTo>
                                <a:lnTo>
                                  <a:pt x="136" y="13"/>
                                </a:lnTo>
                                <a:close/>
                                <a:moveTo>
                                  <a:pt x="95" y="51"/>
                                </a:moveTo>
                                <a:lnTo>
                                  <a:pt x="93" y="37"/>
                                </a:lnTo>
                                <a:lnTo>
                                  <a:pt x="87" y="29"/>
                                </a:lnTo>
                                <a:lnTo>
                                  <a:pt x="77" y="21"/>
                                </a:lnTo>
                                <a:lnTo>
                                  <a:pt x="64" y="20"/>
                                </a:lnTo>
                                <a:lnTo>
                                  <a:pt x="56" y="20"/>
                                </a:lnTo>
                                <a:lnTo>
                                  <a:pt x="50" y="22"/>
                                </a:lnTo>
                                <a:lnTo>
                                  <a:pt x="45" y="25"/>
                                </a:lnTo>
                                <a:lnTo>
                                  <a:pt x="40" y="30"/>
                                </a:lnTo>
                                <a:lnTo>
                                  <a:pt x="38" y="35"/>
                                </a:lnTo>
                                <a:lnTo>
                                  <a:pt x="35" y="40"/>
                                </a:lnTo>
                                <a:lnTo>
                                  <a:pt x="34" y="46"/>
                                </a:lnTo>
                                <a:lnTo>
                                  <a:pt x="33" y="52"/>
                                </a:lnTo>
                                <a:lnTo>
                                  <a:pt x="34" y="66"/>
                                </a:lnTo>
                                <a:lnTo>
                                  <a:pt x="42" y="74"/>
                                </a:lnTo>
                                <a:lnTo>
                                  <a:pt x="50" y="82"/>
                                </a:lnTo>
                                <a:lnTo>
                                  <a:pt x="64" y="83"/>
                                </a:lnTo>
                                <a:lnTo>
                                  <a:pt x="71" y="83"/>
                                </a:lnTo>
                                <a:lnTo>
                                  <a:pt x="77" y="80"/>
                                </a:lnTo>
                                <a:lnTo>
                                  <a:pt x="83" y="78"/>
                                </a:lnTo>
                                <a:lnTo>
                                  <a:pt x="87" y="73"/>
                                </a:lnTo>
                                <a:lnTo>
                                  <a:pt x="91" y="69"/>
                                </a:lnTo>
                                <a:lnTo>
                                  <a:pt x="93" y="63"/>
                                </a:lnTo>
                                <a:lnTo>
                                  <a:pt x="95" y="57"/>
                                </a:lnTo>
                                <a:lnTo>
                                  <a:pt x="95" y="51"/>
                                </a:lnTo>
                                <a:close/>
                                <a:moveTo>
                                  <a:pt x="108" y="165"/>
                                </a:moveTo>
                                <a:lnTo>
                                  <a:pt x="107" y="157"/>
                                </a:lnTo>
                                <a:lnTo>
                                  <a:pt x="101" y="152"/>
                                </a:lnTo>
                                <a:lnTo>
                                  <a:pt x="92" y="147"/>
                                </a:lnTo>
                                <a:lnTo>
                                  <a:pt x="80" y="146"/>
                                </a:lnTo>
                                <a:lnTo>
                                  <a:pt x="43" y="144"/>
                                </a:lnTo>
                                <a:lnTo>
                                  <a:pt x="38" y="148"/>
                                </a:lnTo>
                                <a:lnTo>
                                  <a:pt x="34" y="152"/>
                                </a:lnTo>
                                <a:lnTo>
                                  <a:pt x="31" y="155"/>
                                </a:lnTo>
                                <a:lnTo>
                                  <a:pt x="29" y="159"/>
                                </a:lnTo>
                                <a:lnTo>
                                  <a:pt x="27" y="163"/>
                                </a:lnTo>
                                <a:lnTo>
                                  <a:pt x="27" y="165"/>
                                </a:lnTo>
                                <a:lnTo>
                                  <a:pt x="26" y="169"/>
                                </a:lnTo>
                                <a:lnTo>
                                  <a:pt x="26" y="171"/>
                                </a:lnTo>
                                <a:lnTo>
                                  <a:pt x="27" y="181"/>
                                </a:lnTo>
                                <a:lnTo>
                                  <a:pt x="37" y="187"/>
                                </a:lnTo>
                                <a:lnTo>
                                  <a:pt x="48" y="192"/>
                                </a:lnTo>
                                <a:lnTo>
                                  <a:pt x="66" y="194"/>
                                </a:lnTo>
                                <a:lnTo>
                                  <a:pt x="77" y="192"/>
                                </a:lnTo>
                                <a:lnTo>
                                  <a:pt x="86" y="191"/>
                                </a:lnTo>
                                <a:lnTo>
                                  <a:pt x="93" y="189"/>
                                </a:lnTo>
                                <a:lnTo>
                                  <a:pt x="98" y="185"/>
                                </a:lnTo>
                                <a:lnTo>
                                  <a:pt x="103" y="180"/>
                                </a:lnTo>
                                <a:lnTo>
                                  <a:pt x="106" y="176"/>
                                </a:lnTo>
                                <a:lnTo>
                                  <a:pt x="108" y="171"/>
                                </a:lnTo>
                                <a:lnTo>
                                  <a:pt x="108" y="16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98" name="Freeform 192"/>
                        <wps:cNvSpPr>
                          <a:spLocks/>
                        </wps:cNvSpPr>
                        <wps:spPr bwMode="auto">
                          <a:xfrm>
                            <a:off x="1103313" y="3548062"/>
                            <a:ext cx="66675" cy="82550"/>
                          </a:xfrm>
                          <a:custGeom>
                            <a:avLst/>
                            <a:gdLst>
                              <a:gd name="T0" fmla="*/ 124 w 124"/>
                              <a:gd name="T1" fmla="*/ 153 h 156"/>
                              <a:gd name="T2" fmla="*/ 123 w 124"/>
                              <a:gd name="T3" fmla="*/ 155 h 156"/>
                              <a:gd name="T4" fmla="*/ 119 w 124"/>
                              <a:gd name="T5" fmla="*/ 156 h 156"/>
                              <a:gd name="T6" fmla="*/ 114 w 124"/>
                              <a:gd name="T7" fmla="*/ 156 h 156"/>
                              <a:gd name="T8" fmla="*/ 107 w 124"/>
                              <a:gd name="T9" fmla="*/ 156 h 156"/>
                              <a:gd name="T10" fmla="*/ 102 w 124"/>
                              <a:gd name="T11" fmla="*/ 156 h 156"/>
                              <a:gd name="T12" fmla="*/ 98 w 124"/>
                              <a:gd name="T13" fmla="*/ 155 h 156"/>
                              <a:gd name="T14" fmla="*/ 97 w 124"/>
                              <a:gd name="T15" fmla="*/ 153 h 156"/>
                              <a:gd name="T16" fmla="*/ 97 w 124"/>
                              <a:gd name="T17" fmla="*/ 68 h 156"/>
                              <a:gd name="T18" fmla="*/ 96 w 124"/>
                              <a:gd name="T19" fmla="*/ 48 h 156"/>
                              <a:gd name="T20" fmla="*/ 90 w 124"/>
                              <a:gd name="T21" fmla="*/ 35 h 156"/>
                              <a:gd name="T22" fmla="*/ 80 w 124"/>
                              <a:gd name="T23" fmla="*/ 26 h 156"/>
                              <a:gd name="T24" fmla="*/ 66 w 124"/>
                              <a:gd name="T25" fmla="*/ 23 h 156"/>
                              <a:gd name="T26" fmla="*/ 47 w 124"/>
                              <a:gd name="T27" fmla="*/ 31 h 156"/>
                              <a:gd name="T28" fmla="*/ 26 w 124"/>
                              <a:gd name="T29" fmla="*/ 51 h 156"/>
                              <a:gd name="T30" fmla="*/ 26 w 124"/>
                              <a:gd name="T31" fmla="*/ 153 h 156"/>
                              <a:gd name="T32" fmla="*/ 24 w 124"/>
                              <a:gd name="T33" fmla="*/ 155 h 156"/>
                              <a:gd name="T34" fmla="*/ 22 w 124"/>
                              <a:gd name="T35" fmla="*/ 156 h 156"/>
                              <a:gd name="T36" fmla="*/ 17 w 124"/>
                              <a:gd name="T37" fmla="*/ 156 h 156"/>
                              <a:gd name="T38" fmla="*/ 10 w 124"/>
                              <a:gd name="T39" fmla="*/ 156 h 156"/>
                              <a:gd name="T40" fmla="*/ 4 w 124"/>
                              <a:gd name="T41" fmla="*/ 156 h 156"/>
                              <a:gd name="T42" fmla="*/ 1 w 124"/>
                              <a:gd name="T43" fmla="*/ 155 h 156"/>
                              <a:gd name="T44" fmla="*/ 0 w 124"/>
                              <a:gd name="T45" fmla="*/ 153 h 156"/>
                              <a:gd name="T46" fmla="*/ 0 w 124"/>
                              <a:gd name="T47" fmla="*/ 7 h 156"/>
                              <a:gd name="T48" fmla="*/ 0 w 124"/>
                              <a:gd name="T49" fmla="*/ 5 h 156"/>
                              <a:gd name="T50" fmla="*/ 2 w 124"/>
                              <a:gd name="T51" fmla="*/ 4 h 156"/>
                              <a:gd name="T52" fmla="*/ 6 w 124"/>
                              <a:gd name="T53" fmla="*/ 3 h 156"/>
                              <a:gd name="T54" fmla="*/ 12 w 124"/>
                              <a:gd name="T55" fmla="*/ 3 h 156"/>
                              <a:gd name="T56" fmla="*/ 17 w 124"/>
                              <a:gd name="T57" fmla="*/ 3 h 156"/>
                              <a:gd name="T58" fmla="*/ 21 w 124"/>
                              <a:gd name="T59" fmla="*/ 4 h 156"/>
                              <a:gd name="T60" fmla="*/ 23 w 124"/>
                              <a:gd name="T61" fmla="*/ 5 h 156"/>
                              <a:gd name="T62" fmla="*/ 23 w 124"/>
                              <a:gd name="T63" fmla="*/ 7 h 156"/>
                              <a:gd name="T64" fmla="*/ 36 w 124"/>
                              <a:gd name="T65" fmla="*/ 15 h 156"/>
                              <a:gd name="T66" fmla="*/ 60 w 124"/>
                              <a:gd name="T67" fmla="*/ 1 h 156"/>
                              <a:gd name="T68" fmla="*/ 86 w 124"/>
                              <a:gd name="T69" fmla="*/ 1 h 156"/>
                              <a:gd name="T70" fmla="*/ 106 w 124"/>
                              <a:gd name="T71" fmla="*/ 11 h 156"/>
                              <a:gd name="T72" fmla="*/ 118 w 124"/>
                              <a:gd name="T73" fmla="*/ 27 h 156"/>
                              <a:gd name="T74" fmla="*/ 123 w 124"/>
                              <a:gd name="T75" fmla="*/ 49 h 156"/>
                              <a:gd name="T76" fmla="*/ 124 w 124"/>
                              <a:gd name="T77" fmla="*/ 152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4" h="156">
                                <a:moveTo>
                                  <a:pt x="124" y="152"/>
                                </a:moveTo>
                                <a:lnTo>
                                  <a:pt x="124" y="153"/>
                                </a:lnTo>
                                <a:lnTo>
                                  <a:pt x="123" y="154"/>
                                </a:lnTo>
                                <a:lnTo>
                                  <a:pt x="123" y="155"/>
                                </a:lnTo>
                                <a:lnTo>
                                  <a:pt x="122" y="155"/>
                                </a:lnTo>
                                <a:lnTo>
                                  <a:pt x="119" y="156"/>
                                </a:lnTo>
                                <a:lnTo>
                                  <a:pt x="117" y="156"/>
                                </a:lnTo>
                                <a:lnTo>
                                  <a:pt x="114" y="156"/>
                                </a:lnTo>
                                <a:lnTo>
                                  <a:pt x="111" y="156"/>
                                </a:lnTo>
                                <a:lnTo>
                                  <a:pt x="107" y="156"/>
                                </a:lnTo>
                                <a:lnTo>
                                  <a:pt x="105" y="156"/>
                                </a:lnTo>
                                <a:lnTo>
                                  <a:pt x="102" y="156"/>
                                </a:lnTo>
                                <a:lnTo>
                                  <a:pt x="100" y="155"/>
                                </a:lnTo>
                                <a:lnTo>
                                  <a:pt x="98" y="155"/>
                                </a:lnTo>
                                <a:lnTo>
                                  <a:pt x="98" y="154"/>
                                </a:lnTo>
                                <a:lnTo>
                                  <a:pt x="97" y="153"/>
                                </a:lnTo>
                                <a:lnTo>
                                  <a:pt x="97" y="152"/>
                                </a:lnTo>
                                <a:lnTo>
                                  <a:pt x="97" y="68"/>
                                </a:lnTo>
                                <a:lnTo>
                                  <a:pt x="97" y="55"/>
                                </a:lnTo>
                                <a:lnTo>
                                  <a:pt x="96" y="48"/>
                                </a:lnTo>
                                <a:lnTo>
                                  <a:pt x="93" y="41"/>
                                </a:lnTo>
                                <a:lnTo>
                                  <a:pt x="90" y="35"/>
                                </a:lnTo>
                                <a:lnTo>
                                  <a:pt x="86" y="30"/>
                                </a:lnTo>
                                <a:lnTo>
                                  <a:pt x="80" y="26"/>
                                </a:lnTo>
                                <a:lnTo>
                                  <a:pt x="74" y="23"/>
                                </a:lnTo>
                                <a:lnTo>
                                  <a:pt x="66" y="23"/>
                                </a:lnTo>
                                <a:lnTo>
                                  <a:pt x="56" y="25"/>
                                </a:lnTo>
                                <a:lnTo>
                                  <a:pt x="47" y="31"/>
                                </a:lnTo>
                                <a:lnTo>
                                  <a:pt x="37" y="38"/>
                                </a:lnTo>
                                <a:lnTo>
                                  <a:pt x="26" y="51"/>
                                </a:lnTo>
                                <a:lnTo>
                                  <a:pt x="26" y="152"/>
                                </a:lnTo>
                                <a:lnTo>
                                  <a:pt x="26" y="153"/>
                                </a:lnTo>
                                <a:lnTo>
                                  <a:pt x="26" y="154"/>
                                </a:lnTo>
                                <a:lnTo>
                                  <a:pt x="24" y="155"/>
                                </a:lnTo>
                                <a:lnTo>
                                  <a:pt x="23" y="155"/>
                                </a:lnTo>
                                <a:lnTo>
                                  <a:pt x="22" y="156"/>
                                </a:lnTo>
                                <a:lnTo>
                                  <a:pt x="20" y="156"/>
                                </a:lnTo>
                                <a:lnTo>
                                  <a:pt x="17" y="156"/>
                                </a:lnTo>
                                <a:lnTo>
                                  <a:pt x="13" y="156"/>
                                </a:lnTo>
                                <a:lnTo>
                                  <a:pt x="10" y="156"/>
                                </a:lnTo>
                                <a:lnTo>
                                  <a:pt x="6" y="156"/>
                                </a:lnTo>
                                <a:lnTo>
                                  <a:pt x="4" y="156"/>
                                </a:lnTo>
                                <a:lnTo>
                                  <a:pt x="2" y="155"/>
                                </a:lnTo>
                                <a:lnTo>
                                  <a:pt x="1" y="155"/>
                                </a:lnTo>
                                <a:lnTo>
                                  <a:pt x="0" y="154"/>
                                </a:lnTo>
                                <a:lnTo>
                                  <a:pt x="0" y="153"/>
                                </a:lnTo>
                                <a:lnTo>
                                  <a:pt x="0" y="152"/>
                                </a:lnTo>
                                <a:lnTo>
                                  <a:pt x="0" y="7"/>
                                </a:lnTo>
                                <a:lnTo>
                                  <a:pt x="0" y="6"/>
                                </a:lnTo>
                                <a:lnTo>
                                  <a:pt x="0" y="5"/>
                                </a:lnTo>
                                <a:lnTo>
                                  <a:pt x="1" y="5"/>
                                </a:lnTo>
                                <a:lnTo>
                                  <a:pt x="2" y="4"/>
                                </a:lnTo>
                                <a:lnTo>
                                  <a:pt x="4" y="4"/>
                                </a:lnTo>
                                <a:lnTo>
                                  <a:pt x="6" y="3"/>
                                </a:lnTo>
                                <a:lnTo>
                                  <a:pt x="8" y="3"/>
                                </a:lnTo>
                                <a:lnTo>
                                  <a:pt x="12" y="3"/>
                                </a:lnTo>
                                <a:lnTo>
                                  <a:pt x="15" y="3"/>
                                </a:lnTo>
                                <a:lnTo>
                                  <a:pt x="17" y="3"/>
                                </a:lnTo>
                                <a:lnTo>
                                  <a:pt x="20" y="4"/>
                                </a:lnTo>
                                <a:lnTo>
                                  <a:pt x="21" y="4"/>
                                </a:lnTo>
                                <a:lnTo>
                                  <a:pt x="22" y="5"/>
                                </a:lnTo>
                                <a:lnTo>
                                  <a:pt x="23" y="5"/>
                                </a:lnTo>
                                <a:lnTo>
                                  <a:pt x="23" y="6"/>
                                </a:lnTo>
                                <a:lnTo>
                                  <a:pt x="23" y="7"/>
                                </a:lnTo>
                                <a:lnTo>
                                  <a:pt x="23" y="27"/>
                                </a:lnTo>
                                <a:lnTo>
                                  <a:pt x="36" y="15"/>
                                </a:lnTo>
                                <a:lnTo>
                                  <a:pt x="48" y="6"/>
                                </a:lnTo>
                                <a:lnTo>
                                  <a:pt x="60" y="1"/>
                                </a:lnTo>
                                <a:lnTo>
                                  <a:pt x="73" y="0"/>
                                </a:lnTo>
                                <a:lnTo>
                                  <a:pt x="86" y="1"/>
                                </a:lnTo>
                                <a:lnTo>
                                  <a:pt x="97" y="5"/>
                                </a:lnTo>
                                <a:lnTo>
                                  <a:pt x="106" y="11"/>
                                </a:lnTo>
                                <a:lnTo>
                                  <a:pt x="113" y="19"/>
                                </a:lnTo>
                                <a:lnTo>
                                  <a:pt x="118" y="27"/>
                                </a:lnTo>
                                <a:lnTo>
                                  <a:pt x="122" y="37"/>
                                </a:lnTo>
                                <a:lnTo>
                                  <a:pt x="123" y="49"/>
                                </a:lnTo>
                                <a:lnTo>
                                  <a:pt x="124" y="64"/>
                                </a:lnTo>
                                <a:lnTo>
                                  <a:pt x="124"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99" name="Freeform 193"/>
                        <wps:cNvSpPr>
                          <a:spLocks/>
                        </wps:cNvSpPr>
                        <wps:spPr bwMode="auto">
                          <a:xfrm>
                            <a:off x="1193800" y="3549650"/>
                            <a:ext cx="66675" cy="82550"/>
                          </a:xfrm>
                          <a:custGeom>
                            <a:avLst/>
                            <a:gdLst>
                              <a:gd name="T0" fmla="*/ 124 w 124"/>
                              <a:gd name="T1" fmla="*/ 150 h 156"/>
                              <a:gd name="T2" fmla="*/ 123 w 124"/>
                              <a:gd name="T3" fmla="*/ 152 h 156"/>
                              <a:gd name="T4" fmla="*/ 121 w 124"/>
                              <a:gd name="T5" fmla="*/ 153 h 156"/>
                              <a:gd name="T6" fmla="*/ 116 w 124"/>
                              <a:gd name="T7" fmla="*/ 153 h 156"/>
                              <a:gd name="T8" fmla="*/ 110 w 124"/>
                              <a:gd name="T9" fmla="*/ 153 h 156"/>
                              <a:gd name="T10" fmla="*/ 105 w 124"/>
                              <a:gd name="T11" fmla="*/ 153 h 156"/>
                              <a:gd name="T12" fmla="*/ 102 w 124"/>
                              <a:gd name="T13" fmla="*/ 152 h 156"/>
                              <a:gd name="T14" fmla="*/ 101 w 124"/>
                              <a:gd name="T15" fmla="*/ 150 h 156"/>
                              <a:gd name="T16" fmla="*/ 101 w 124"/>
                              <a:gd name="T17" fmla="*/ 130 h 156"/>
                              <a:gd name="T18" fmla="*/ 76 w 124"/>
                              <a:gd name="T19" fmla="*/ 150 h 156"/>
                              <a:gd name="T20" fmla="*/ 52 w 124"/>
                              <a:gd name="T21" fmla="*/ 156 h 156"/>
                              <a:gd name="T22" fmla="*/ 27 w 124"/>
                              <a:gd name="T23" fmla="*/ 151 h 156"/>
                              <a:gd name="T24" fmla="*/ 12 w 124"/>
                              <a:gd name="T25" fmla="*/ 139 h 156"/>
                              <a:gd name="T26" fmla="*/ 2 w 124"/>
                              <a:gd name="T27" fmla="*/ 119 h 156"/>
                              <a:gd name="T28" fmla="*/ 0 w 124"/>
                              <a:gd name="T29" fmla="*/ 92 h 156"/>
                              <a:gd name="T30" fmla="*/ 0 w 124"/>
                              <a:gd name="T31" fmla="*/ 3 h 156"/>
                              <a:gd name="T32" fmla="*/ 1 w 124"/>
                              <a:gd name="T33" fmla="*/ 2 h 156"/>
                              <a:gd name="T34" fmla="*/ 5 w 124"/>
                              <a:gd name="T35" fmla="*/ 1 h 156"/>
                              <a:gd name="T36" fmla="*/ 10 w 124"/>
                              <a:gd name="T37" fmla="*/ 0 h 156"/>
                              <a:gd name="T38" fmla="*/ 17 w 124"/>
                              <a:gd name="T39" fmla="*/ 0 h 156"/>
                              <a:gd name="T40" fmla="*/ 22 w 124"/>
                              <a:gd name="T41" fmla="*/ 1 h 156"/>
                              <a:gd name="T42" fmla="*/ 26 w 124"/>
                              <a:gd name="T43" fmla="*/ 2 h 156"/>
                              <a:gd name="T44" fmla="*/ 27 w 124"/>
                              <a:gd name="T45" fmla="*/ 3 h 156"/>
                              <a:gd name="T46" fmla="*/ 27 w 124"/>
                              <a:gd name="T47" fmla="*/ 88 h 156"/>
                              <a:gd name="T48" fmla="*/ 28 w 124"/>
                              <a:gd name="T49" fmla="*/ 109 h 156"/>
                              <a:gd name="T50" fmla="*/ 35 w 124"/>
                              <a:gd name="T51" fmla="*/ 121 h 156"/>
                              <a:gd name="T52" fmla="*/ 44 w 124"/>
                              <a:gd name="T53" fmla="*/ 130 h 156"/>
                              <a:gd name="T54" fmla="*/ 58 w 124"/>
                              <a:gd name="T55" fmla="*/ 134 h 156"/>
                              <a:gd name="T56" fmla="*/ 78 w 124"/>
                              <a:gd name="T57" fmla="*/ 126 h 156"/>
                              <a:gd name="T58" fmla="*/ 99 w 124"/>
                              <a:gd name="T59" fmla="*/ 105 h 156"/>
                              <a:gd name="T60" fmla="*/ 99 w 124"/>
                              <a:gd name="T61" fmla="*/ 3 h 156"/>
                              <a:gd name="T62" fmla="*/ 100 w 124"/>
                              <a:gd name="T63" fmla="*/ 2 h 156"/>
                              <a:gd name="T64" fmla="*/ 102 w 124"/>
                              <a:gd name="T65" fmla="*/ 1 h 156"/>
                              <a:gd name="T66" fmla="*/ 107 w 124"/>
                              <a:gd name="T67" fmla="*/ 0 h 156"/>
                              <a:gd name="T68" fmla="*/ 115 w 124"/>
                              <a:gd name="T69" fmla="*/ 0 h 156"/>
                              <a:gd name="T70" fmla="*/ 121 w 124"/>
                              <a:gd name="T71" fmla="*/ 1 h 156"/>
                              <a:gd name="T72" fmla="*/ 123 w 124"/>
                              <a:gd name="T73" fmla="*/ 2 h 156"/>
                              <a:gd name="T74" fmla="*/ 124 w 124"/>
                              <a:gd name="T75" fmla="*/ 3 h 156"/>
                              <a:gd name="T76" fmla="*/ 124 w 124"/>
                              <a:gd name="T77" fmla="*/ 149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4" h="156">
                                <a:moveTo>
                                  <a:pt x="124" y="149"/>
                                </a:moveTo>
                                <a:lnTo>
                                  <a:pt x="124" y="150"/>
                                </a:lnTo>
                                <a:lnTo>
                                  <a:pt x="124" y="151"/>
                                </a:lnTo>
                                <a:lnTo>
                                  <a:pt x="123" y="152"/>
                                </a:lnTo>
                                <a:lnTo>
                                  <a:pt x="122" y="152"/>
                                </a:lnTo>
                                <a:lnTo>
                                  <a:pt x="121" y="153"/>
                                </a:lnTo>
                                <a:lnTo>
                                  <a:pt x="118" y="153"/>
                                </a:lnTo>
                                <a:lnTo>
                                  <a:pt x="116" y="153"/>
                                </a:lnTo>
                                <a:lnTo>
                                  <a:pt x="113" y="153"/>
                                </a:lnTo>
                                <a:lnTo>
                                  <a:pt x="110" y="153"/>
                                </a:lnTo>
                                <a:lnTo>
                                  <a:pt x="107" y="153"/>
                                </a:lnTo>
                                <a:lnTo>
                                  <a:pt x="105" y="153"/>
                                </a:lnTo>
                                <a:lnTo>
                                  <a:pt x="103" y="152"/>
                                </a:lnTo>
                                <a:lnTo>
                                  <a:pt x="102" y="152"/>
                                </a:lnTo>
                                <a:lnTo>
                                  <a:pt x="101" y="151"/>
                                </a:lnTo>
                                <a:lnTo>
                                  <a:pt x="101" y="150"/>
                                </a:lnTo>
                                <a:lnTo>
                                  <a:pt x="101" y="149"/>
                                </a:lnTo>
                                <a:lnTo>
                                  <a:pt x="101" y="130"/>
                                </a:lnTo>
                                <a:lnTo>
                                  <a:pt x="89" y="142"/>
                                </a:lnTo>
                                <a:lnTo>
                                  <a:pt x="76" y="150"/>
                                </a:lnTo>
                                <a:lnTo>
                                  <a:pt x="64" y="155"/>
                                </a:lnTo>
                                <a:lnTo>
                                  <a:pt x="52" y="156"/>
                                </a:lnTo>
                                <a:lnTo>
                                  <a:pt x="38" y="155"/>
                                </a:lnTo>
                                <a:lnTo>
                                  <a:pt x="27" y="151"/>
                                </a:lnTo>
                                <a:lnTo>
                                  <a:pt x="19" y="146"/>
                                </a:lnTo>
                                <a:lnTo>
                                  <a:pt x="12" y="139"/>
                                </a:lnTo>
                                <a:lnTo>
                                  <a:pt x="6" y="129"/>
                                </a:lnTo>
                                <a:lnTo>
                                  <a:pt x="2" y="119"/>
                                </a:lnTo>
                                <a:lnTo>
                                  <a:pt x="1" y="107"/>
                                </a:lnTo>
                                <a:lnTo>
                                  <a:pt x="0" y="92"/>
                                </a:lnTo>
                                <a:lnTo>
                                  <a:pt x="0" y="4"/>
                                </a:lnTo>
                                <a:lnTo>
                                  <a:pt x="0" y="3"/>
                                </a:lnTo>
                                <a:lnTo>
                                  <a:pt x="1" y="2"/>
                                </a:lnTo>
                                <a:lnTo>
                                  <a:pt x="1" y="2"/>
                                </a:lnTo>
                                <a:lnTo>
                                  <a:pt x="4" y="1"/>
                                </a:lnTo>
                                <a:lnTo>
                                  <a:pt x="5" y="1"/>
                                </a:lnTo>
                                <a:lnTo>
                                  <a:pt x="7" y="0"/>
                                </a:lnTo>
                                <a:lnTo>
                                  <a:pt x="10" y="0"/>
                                </a:lnTo>
                                <a:lnTo>
                                  <a:pt x="14" y="0"/>
                                </a:lnTo>
                                <a:lnTo>
                                  <a:pt x="17" y="0"/>
                                </a:lnTo>
                                <a:lnTo>
                                  <a:pt x="20" y="0"/>
                                </a:lnTo>
                                <a:lnTo>
                                  <a:pt x="22" y="1"/>
                                </a:lnTo>
                                <a:lnTo>
                                  <a:pt x="25" y="1"/>
                                </a:lnTo>
                                <a:lnTo>
                                  <a:pt x="26" y="2"/>
                                </a:lnTo>
                                <a:lnTo>
                                  <a:pt x="26" y="2"/>
                                </a:lnTo>
                                <a:lnTo>
                                  <a:pt x="27" y="3"/>
                                </a:lnTo>
                                <a:lnTo>
                                  <a:pt x="27" y="4"/>
                                </a:lnTo>
                                <a:lnTo>
                                  <a:pt x="27" y="88"/>
                                </a:lnTo>
                                <a:lnTo>
                                  <a:pt x="27" y="101"/>
                                </a:lnTo>
                                <a:lnTo>
                                  <a:pt x="28" y="109"/>
                                </a:lnTo>
                                <a:lnTo>
                                  <a:pt x="31" y="117"/>
                                </a:lnTo>
                                <a:lnTo>
                                  <a:pt x="35" y="121"/>
                                </a:lnTo>
                                <a:lnTo>
                                  <a:pt x="38" y="126"/>
                                </a:lnTo>
                                <a:lnTo>
                                  <a:pt x="44" y="130"/>
                                </a:lnTo>
                                <a:lnTo>
                                  <a:pt x="51" y="133"/>
                                </a:lnTo>
                                <a:lnTo>
                                  <a:pt x="58" y="134"/>
                                </a:lnTo>
                                <a:lnTo>
                                  <a:pt x="68" y="133"/>
                                </a:lnTo>
                                <a:lnTo>
                                  <a:pt x="78" y="126"/>
                                </a:lnTo>
                                <a:lnTo>
                                  <a:pt x="87" y="118"/>
                                </a:lnTo>
                                <a:lnTo>
                                  <a:pt x="99" y="105"/>
                                </a:lnTo>
                                <a:lnTo>
                                  <a:pt x="99" y="4"/>
                                </a:lnTo>
                                <a:lnTo>
                                  <a:pt x="99" y="3"/>
                                </a:lnTo>
                                <a:lnTo>
                                  <a:pt x="99" y="2"/>
                                </a:lnTo>
                                <a:lnTo>
                                  <a:pt x="100" y="2"/>
                                </a:lnTo>
                                <a:lnTo>
                                  <a:pt x="101" y="1"/>
                                </a:lnTo>
                                <a:lnTo>
                                  <a:pt x="102" y="1"/>
                                </a:lnTo>
                                <a:lnTo>
                                  <a:pt x="105" y="0"/>
                                </a:lnTo>
                                <a:lnTo>
                                  <a:pt x="107" y="0"/>
                                </a:lnTo>
                                <a:lnTo>
                                  <a:pt x="112" y="0"/>
                                </a:lnTo>
                                <a:lnTo>
                                  <a:pt x="115" y="0"/>
                                </a:lnTo>
                                <a:lnTo>
                                  <a:pt x="118" y="0"/>
                                </a:lnTo>
                                <a:lnTo>
                                  <a:pt x="121" y="1"/>
                                </a:lnTo>
                                <a:lnTo>
                                  <a:pt x="122" y="1"/>
                                </a:lnTo>
                                <a:lnTo>
                                  <a:pt x="123" y="2"/>
                                </a:lnTo>
                                <a:lnTo>
                                  <a:pt x="124" y="2"/>
                                </a:lnTo>
                                <a:lnTo>
                                  <a:pt x="124" y="3"/>
                                </a:lnTo>
                                <a:lnTo>
                                  <a:pt x="124" y="4"/>
                                </a:lnTo>
                                <a:lnTo>
                                  <a:pt x="124" y="1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00" name="Freeform 194"/>
                        <wps:cNvSpPr>
                          <a:spLocks/>
                        </wps:cNvSpPr>
                        <wps:spPr bwMode="auto">
                          <a:xfrm>
                            <a:off x="1276350" y="3529012"/>
                            <a:ext cx="49213" cy="103188"/>
                          </a:xfrm>
                          <a:custGeom>
                            <a:avLst/>
                            <a:gdLst>
                              <a:gd name="T0" fmla="*/ 95 w 95"/>
                              <a:gd name="T1" fmla="*/ 181 h 195"/>
                              <a:gd name="T2" fmla="*/ 94 w 95"/>
                              <a:gd name="T3" fmla="*/ 188 h 195"/>
                              <a:gd name="T4" fmla="*/ 91 w 95"/>
                              <a:gd name="T5" fmla="*/ 190 h 195"/>
                              <a:gd name="T6" fmla="*/ 86 w 95"/>
                              <a:gd name="T7" fmla="*/ 192 h 195"/>
                              <a:gd name="T8" fmla="*/ 79 w 95"/>
                              <a:gd name="T9" fmla="*/ 194 h 195"/>
                              <a:gd name="T10" fmla="*/ 71 w 95"/>
                              <a:gd name="T11" fmla="*/ 195 h 195"/>
                              <a:gd name="T12" fmla="*/ 58 w 95"/>
                              <a:gd name="T13" fmla="*/ 194 h 195"/>
                              <a:gd name="T14" fmla="*/ 42 w 95"/>
                              <a:gd name="T15" fmla="*/ 189 h 195"/>
                              <a:gd name="T16" fmla="*/ 31 w 95"/>
                              <a:gd name="T17" fmla="*/ 176 h 195"/>
                              <a:gd name="T18" fmla="*/ 26 w 95"/>
                              <a:gd name="T19" fmla="*/ 158 h 195"/>
                              <a:gd name="T20" fmla="*/ 26 w 95"/>
                              <a:gd name="T21" fmla="*/ 62 h 195"/>
                              <a:gd name="T22" fmla="*/ 4 w 95"/>
                              <a:gd name="T23" fmla="*/ 61 h 195"/>
                              <a:gd name="T24" fmla="*/ 1 w 95"/>
                              <a:gd name="T25" fmla="*/ 56 h 195"/>
                              <a:gd name="T26" fmla="*/ 0 w 95"/>
                              <a:gd name="T27" fmla="*/ 47 h 195"/>
                              <a:gd name="T28" fmla="*/ 1 w 95"/>
                              <a:gd name="T29" fmla="*/ 43 h 195"/>
                              <a:gd name="T30" fmla="*/ 2 w 95"/>
                              <a:gd name="T31" fmla="*/ 41 h 195"/>
                              <a:gd name="T32" fmla="*/ 5 w 95"/>
                              <a:gd name="T33" fmla="*/ 40 h 195"/>
                              <a:gd name="T34" fmla="*/ 26 w 95"/>
                              <a:gd name="T35" fmla="*/ 40 h 195"/>
                              <a:gd name="T36" fmla="*/ 26 w 95"/>
                              <a:gd name="T37" fmla="*/ 4 h 195"/>
                              <a:gd name="T38" fmla="*/ 27 w 95"/>
                              <a:gd name="T39" fmla="*/ 2 h 195"/>
                              <a:gd name="T40" fmla="*/ 31 w 95"/>
                              <a:gd name="T41" fmla="*/ 0 h 195"/>
                              <a:gd name="T42" fmla="*/ 36 w 95"/>
                              <a:gd name="T43" fmla="*/ 0 h 195"/>
                              <a:gd name="T44" fmla="*/ 43 w 95"/>
                              <a:gd name="T45" fmla="*/ 0 h 195"/>
                              <a:gd name="T46" fmla="*/ 48 w 95"/>
                              <a:gd name="T47" fmla="*/ 0 h 195"/>
                              <a:gd name="T48" fmla="*/ 50 w 95"/>
                              <a:gd name="T49" fmla="*/ 2 h 195"/>
                              <a:gd name="T50" fmla="*/ 53 w 95"/>
                              <a:gd name="T51" fmla="*/ 4 h 195"/>
                              <a:gd name="T52" fmla="*/ 53 w 95"/>
                              <a:gd name="T53" fmla="*/ 40 h 195"/>
                              <a:gd name="T54" fmla="*/ 91 w 95"/>
                              <a:gd name="T55" fmla="*/ 40 h 195"/>
                              <a:gd name="T56" fmla="*/ 92 w 95"/>
                              <a:gd name="T57" fmla="*/ 41 h 195"/>
                              <a:gd name="T58" fmla="*/ 94 w 95"/>
                              <a:gd name="T59" fmla="*/ 43 h 195"/>
                              <a:gd name="T60" fmla="*/ 95 w 95"/>
                              <a:gd name="T61" fmla="*/ 47 h 195"/>
                              <a:gd name="T62" fmla="*/ 95 w 95"/>
                              <a:gd name="T63" fmla="*/ 56 h 195"/>
                              <a:gd name="T64" fmla="*/ 92 w 95"/>
                              <a:gd name="T65" fmla="*/ 61 h 195"/>
                              <a:gd name="T66" fmla="*/ 53 w 95"/>
                              <a:gd name="T67" fmla="*/ 62 h 195"/>
                              <a:gd name="T68" fmla="*/ 53 w 95"/>
                              <a:gd name="T69" fmla="*/ 156 h 195"/>
                              <a:gd name="T70" fmla="*/ 63 w 95"/>
                              <a:gd name="T71" fmla="*/ 170 h 195"/>
                              <a:gd name="T72" fmla="*/ 76 w 95"/>
                              <a:gd name="T73" fmla="*/ 172 h 195"/>
                              <a:gd name="T74" fmla="*/ 83 w 95"/>
                              <a:gd name="T75" fmla="*/ 170 h 195"/>
                              <a:gd name="T76" fmla="*/ 86 w 95"/>
                              <a:gd name="T77" fmla="*/ 169 h 195"/>
                              <a:gd name="T78" fmla="*/ 90 w 95"/>
                              <a:gd name="T79" fmla="*/ 168 h 195"/>
                              <a:gd name="T80" fmla="*/ 92 w 95"/>
                              <a:gd name="T81" fmla="*/ 168 h 195"/>
                              <a:gd name="T82" fmla="*/ 94 w 95"/>
                              <a:gd name="T83" fmla="*/ 169 h 195"/>
                              <a:gd name="T84" fmla="*/ 94 w 95"/>
                              <a:gd name="T85" fmla="*/ 170 h 195"/>
                              <a:gd name="T86" fmla="*/ 95 w 95"/>
                              <a:gd name="T87" fmla="*/ 174 h 1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95" h="195">
                                <a:moveTo>
                                  <a:pt x="95" y="178"/>
                                </a:moveTo>
                                <a:lnTo>
                                  <a:pt x="95" y="181"/>
                                </a:lnTo>
                                <a:lnTo>
                                  <a:pt x="94" y="185"/>
                                </a:lnTo>
                                <a:lnTo>
                                  <a:pt x="94" y="188"/>
                                </a:lnTo>
                                <a:lnTo>
                                  <a:pt x="92" y="189"/>
                                </a:lnTo>
                                <a:lnTo>
                                  <a:pt x="91" y="190"/>
                                </a:lnTo>
                                <a:lnTo>
                                  <a:pt x="89" y="191"/>
                                </a:lnTo>
                                <a:lnTo>
                                  <a:pt x="86" y="192"/>
                                </a:lnTo>
                                <a:lnTo>
                                  <a:pt x="83" y="192"/>
                                </a:lnTo>
                                <a:lnTo>
                                  <a:pt x="79" y="194"/>
                                </a:lnTo>
                                <a:lnTo>
                                  <a:pt x="75" y="194"/>
                                </a:lnTo>
                                <a:lnTo>
                                  <a:pt x="71" y="195"/>
                                </a:lnTo>
                                <a:lnTo>
                                  <a:pt x="68" y="195"/>
                                </a:lnTo>
                                <a:lnTo>
                                  <a:pt x="58" y="194"/>
                                </a:lnTo>
                                <a:lnTo>
                                  <a:pt x="49" y="191"/>
                                </a:lnTo>
                                <a:lnTo>
                                  <a:pt x="42" y="189"/>
                                </a:lnTo>
                                <a:lnTo>
                                  <a:pt x="36" y="183"/>
                                </a:lnTo>
                                <a:lnTo>
                                  <a:pt x="31" y="176"/>
                                </a:lnTo>
                                <a:lnTo>
                                  <a:pt x="28" y="168"/>
                                </a:lnTo>
                                <a:lnTo>
                                  <a:pt x="26" y="158"/>
                                </a:lnTo>
                                <a:lnTo>
                                  <a:pt x="26" y="146"/>
                                </a:lnTo>
                                <a:lnTo>
                                  <a:pt x="26" y="62"/>
                                </a:lnTo>
                                <a:lnTo>
                                  <a:pt x="6" y="62"/>
                                </a:lnTo>
                                <a:lnTo>
                                  <a:pt x="4" y="61"/>
                                </a:lnTo>
                                <a:lnTo>
                                  <a:pt x="2" y="58"/>
                                </a:lnTo>
                                <a:lnTo>
                                  <a:pt x="1" y="56"/>
                                </a:lnTo>
                                <a:lnTo>
                                  <a:pt x="0" y="51"/>
                                </a:lnTo>
                                <a:lnTo>
                                  <a:pt x="0" y="47"/>
                                </a:lnTo>
                                <a:lnTo>
                                  <a:pt x="1" y="46"/>
                                </a:lnTo>
                                <a:lnTo>
                                  <a:pt x="1" y="43"/>
                                </a:lnTo>
                                <a:lnTo>
                                  <a:pt x="2" y="42"/>
                                </a:lnTo>
                                <a:lnTo>
                                  <a:pt x="2" y="41"/>
                                </a:lnTo>
                                <a:lnTo>
                                  <a:pt x="4" y="40"/>
                                </a:lnTo>
                                <a:lnTo>
                                  <a:pt x="5" y="40"/>
                                </a:lnTo>
                                <a:lnTo>
                                  <a:pt x="6" y="40"/>
                                </a:lnTo>
                                <a:lnTo>
                                  <a:pt x="26" y="40"/>
                                </a:lnTo>
                                <a:lnTo>
                                  <a:pt x="26" y="5"/>
                                </a:lnTo>
                                <a:lnTo>
                                  <a:pt x="26" y="4"/>
                                </a:lnTo>
                                <a:lnTo>
                                  <a:pt x="27" y="3"/>
                                </a:lnTo>
                                <a:lnTo>
                                  <a:pt x="27" y="2"/>
                                </a:lnTo>
                                <a:lnTo>
                                  <a:pt x="28" y="2"/>
                                </a:lnTo>
                                <a:lnTo>
                                  <a:pt x="31" y="0"/>
                                </a:lnTo>
                                <a:lnTo>
                                  <a:pt x="33" y="0"/>
                                </a:lnTo>
                                <a:lnTo>
                                  <a:pt x="36" y="0"/>
                                </a:lnTo>
                                <a:lnTo>
                                  <a:pt x="39" y="0"/>
                                </a:lnTo>
                                <a:lnTo>
                                  <a:pt x="43" y="0"/>
                                </a:lnTo>
                                <a:lnTo>
                                  <a:pt x="46" y="0"/>
                                </a:lnTo>
                                <a:lnTo>
                                  <a:pt x="48" y="0"/>
                                </a:lnTo>
                                <a:lnTo>
                                  <a:pt x="49" y="2"/>
                                </a:lnTo>
                                <a:lnTo>
                                  <a:pt x="50" y="2"/>
                                </a:lnTo>
                                <a:lnTo>
                                  <a:pt x="52" y="3"/>
                                </a:lnTo>
                                <a:lnTo>
                                  <a:pt x="53" y="4"/>
                                </a:lnTo>
                                <a:lnTo>
                                  <a:pt x="53" y="5"/>
                                </a:lnTo>
                                <a:lnTo>
                                  <a:pt x="53" y="40"/>
                                </a:lnTo>
                                <a:lnTo>
                                  <a:pt x="90" y="40"/>
                                </a:lnTo>
                                <a:lnTo>
                                  <a:pt x="91" y="40"/>
                                </a:lnTo>
                                <a:lnTo>
                                  <a:pt x="92" y="40"/>
                                </a:lnTo>
                                <a:lnTo>
                                  <a:pt x="92" y="41"/>
                                </a:lnTo>
                                <a:lnTo>
                                  <a:pt x="94" y="42"/>
                                </a:lnTo>
                                <a:lnTo>
                                  <a:pt x="94" y="43"/>
                                </a:lnTo>
                                <a:lnTo>
                                  <a:pt x="95" y="46"/>
                                </a:lnTo>
                                <a:lnTo>
                                  <a:pt x="95" y="47"/>
                                </a:lnTo>
                                <a:lnTo>
                                  <a:pt x="95" y="51"/>
                                </a:lnTo>
                                <a:lnTo>
                                  <a:pt x="95" y="56"/>
                                </a:lnTo>
                                <a:lnTo>
                                  <a:pt x="94" y="58"/>
                                </a:lnTo>
                                <a:lnTo>
                                  <a:pt x="92" y="61"/>
                                </a:lnTo>
                                <a:lnTo>
                                  <a:pt x="90" y="62"/>
                                </a:lnTo>
                                <a:lnTo>
                                  <a:pt x="53" y="62"/>
                                </a:lnTo>
                                <a:lnTo>
                                  <a:pt x="53" y="142"/>
                                </a:lnTo>
                                <a:lnTo>
                                  <a:pt x="53" y="156"/>
                                </a:lnTo>
                                <a:lnTo>
                                  <a:pt x="57" y="164"/>
                                </a:lnTo>
                                <a:lnTo>
                                  <a:pt x="63" y="170"/>
                                </a:lnTo>
                                <a:lnTo>
                                  <a:pt x="73" y="172"/>
                                </a:lnTo>
                                <a:lnTo>
                                  <a:pt x="76" y="172"/>
                                </a:lnTo>
                                <a:lnTo>
                                  <a:pt x="79" y="172"/>
                                </a:lnTo>
                                <a:lnTo>
                                  <a:pt x="83" y="170"/>
                                </a:lnTo>
                                <a:lnTo>
                                  <a:pt x="85" y="170"/>
                                </a:lnTo>
                                <a:lnTo>
                                  <a:pt x="86" y="169"/>
                                </a:lnTo>
                                <a:lnTo>
                                  <a:pt x="89" y="168"/>
                                </a:lnTo>
                                <a:lnTo>
                                  <a:pt x="90" y="168"/>
                                </a:lnTo>
                                <a:lnTo>
                                  <a:pt x="91" y="168"/>
                                </a:lnTo>
                                <a:lnTo>
                                  <a:pt x="92" y="168"/>
                                </a:lnTo>
                                <a:lnTo>
                                  <a:pt x="92" y="168"/>
                                </a:lnTo>
                                <a:lnTo>
                                  <a:pt x="94" y="169"/>
                                </a:lnTo>
                                <a:lnTo>
                                  <a:pt x="94" y="169"/>
                                </a:lnTo>
                                <a:lnTo>
                                  <a:pt x="94" y="170"/>
                                </a:lnTo>
                                <a:lnTo>
                                  <a:pt x="95" y="173"/>
                                </a:lnTo>
                                <a:lnTo>
                                  <a:pt x="95" y="174"/>
                                </a:lnTo>
                                <a:lnTo>
                                  <a:pt x="95" y="1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01" name="Freeform 195"/>
                        <wps:cNvSpPr>
                          <a:spLocks/>
                        </wps:cNvSpPr>
                        <wps:spPr bwMode="auto">
                          <a:xfrm>
                            <a:off x="1344613" y="3548062"/>
                            <a:ext cx="44450" cy="82550"/>
                          </a:xfrm>
                          <a:custGeom>
                            <a:avLst/>
                            <a:gdLst>
                              <a:gd name="T0" fmla="*/ 83 w 83"/>
                              <a:gd name="T1" fmla="*/ 21 h 156"/>
                              <a:gd name="T2" fmla="*/ 83 w 83"/>
                              <a:gd name="T3" fmla="*/ 25 h 156"/>
                              <a:gd name="T4" fmla="*/ 82 w 83"/>
                              <a:gd name="T5" fmla="*/ 28 h 156"/>
                              <a:gd name="T6" fmla="*/ 81 w 83"/>
                              <a:gd name="T7" fmla="*/ 30 h 156"/>
                              <a:gd name="T8" fmla="*/ 78 w 83"/>
                              <a:gd name="T9" fmla="*/ 30 h 156"/>
                              <a:gd name="T10" fmla="*/ 75 w 83"/>
                              <a:gd name="T11" fmla="*/ 28 h 156"/>
                              <a:gd name="T12" fmla="*/ 70 w 83"/>
                              <a:gd name="T13" fmla="*/ 27 h 156"/>
                              <a:gd name="T14" fmla="*/ 64 w 83"/>
                              <a:gd name="T15" fmla="*/ 26 h 156"/>
                              <a:gd name="T16" fmla="*/ 56 w 83"/>
                              <a:gd name="T17" fmla="*/ 26 h 156"/>
                              <a:gd name="T18" fmla="*/ 49 w 83"/>
                              <a:gd name="T19" fmla="*/ 28 h 156"/>
                              <a:gd name="T20" fmla="*/ 40 w 83"/>
                              <a:gd name="T21" fmla="*/ 36 h 156"/>
                              <a:gd name="T22" fmla="*/ 32 w 83"/>
                              <a:gd name="T23" fmla="*/ 48 h 156"/>
                              <a:gd name="T24" fmla="*/ 25 w 83"/>
                              <a:gd name="T25" fmla="*/ 152 h 156"/>
                              <a:gd name="T26" fmla="*/ 25 w 83"/>
                              <a:gd name="T27" fmla="*/ 154 h 156"/>
                              <a:gd name="T28" fmla="*/ 23 w 83"/>
                              <a:gd name="T29" fmla="*/ 155 h 156"/>
                              <a:gd name="T30" fmla="*/ 19 w 83"/>
                              <a:gd name="T31" fmla="*/ 156 h 156"/>
                              <a:gd name="T32" fmla="*/ 12 w 83"/>
                              <a:gd name="T33" fmla="*/ 156 h 156"/>
                              <a:gd name="T34" fmla="*/ 6 w 83"/>
                              <a:gd name="T35" fmla="*/ 156 h 156"/>
                              <a:gd name="T36" fmla="*/ 2 w 83"/>
                              <a:gd name="T37" fmla="*/ 155 h 156"/>
                              <a:gd name="T38" fmla="*/ 0 w 83"/>
                              <a:gd name="T39" fmla="*/ 154 h 156"/>
                              <a:gd name="T40" fmla="*/ 0 w 83"/>
                              <a:gd name="T41" fmla="*/ 152 h 156"/>
                              <a:gd name="T42" fmla="*/ 0 w 83"/>
                              <a:gd name="T43" fmla="*/ 6 h 156"/>
                              <a:gd name="T44" fmla="*/ 1 w 83"/>
                              <a:gd name="T45" fmla="*/ 5 h 156"/>
                              <a:gd name="T46" fmla="*/ 3 w 83"/>
                              <a:gd name="T47" fmla="*/ 4 h 156"/>
                              <a:gd name="T48" fmla="*/ 8 w 83"/>
                              <a:gd name="T49" fmla="*/ 3 h 156"/>
                              <a:gd name="T50" fmla="*/ 14 w 83"/>
                              <a:gd name="T51" fmla="*/ 3 h 156"/>
                              <a:gd name="T52" fmla="*/ 19 w 83"/>
                              <a:gd name="T53" fmla="*/ 4 h 156"/>
                              <a:gd name="T54" fmla="*/ 22 w 83"/>
                              <a:gd name="T55" fmla="*/ 5 h 156"/>
                              <a:gd name="T56" fmla="*/ 23 w 83"/>
                              <a:gd name="T57" fmla="*/ 6 h 156"/>
                              <a:gd name="T58" fmla="*/ 23 w 83"/>
                              <a:gd name="T59" fmla="*/ 28 h 156"/>
                              <a:gd name="T60" fmla="*/ 34 w 83"/>
                              <a:gd name="T61" fmla="*/ 15 h 156"/>
                              <a:gd name="T62" fmla="*/ 44 w 83"/>
                              <a:gd name="T63" fmla="*/ 6 h 156"/>
                              <a:gd name="T64" fmla="*/ 54 w 83"/>
                              <a:gd name="T65" fmla="*/ 1 h 156"/>
                              <a:gd name="T66" fmla="*/ 62 w 83"/>
                              <a:gd name="T67" fmla="*/ 0 h 156"/>
                              <a:gd name="T68" fmla="*/ 67 w 83"/>
                              <a:gd name="T69" fmla="*/ 1 h 156"/>
                              <a:gd name="T70" fmla="*/ 72 w 83"/>
                              <a:gd name="T71" fmla="*/ 1 h 156"/>
                              <a:gd name="T72" fmla="*/ 78 w 83"/>
                              <a:gd name="T73" fmla="*/ 3 h 156"/>
                              <a:gd name="T74" fmla="*/ 81 w 83"/>
                              <a:gd name="T75" fmla="*/ 5 h 156"/>
                              <a:gd name="T76" fmla="*/ 82 w 83"/>
                              <a:gd name="T77" fmla="*/ 6 h 156"/>
                              <a:gd name="T78" fmla="*/ 83 w 83"/>
                              <a:gd name="T79" fmla="*/ 7 h 156"/>
                              <a:gd name="T80" fmla="*/ 83 w 83"/>
                              <a:gd name="T81" fmla="*/ 11 h 156"/>
                              <a:gd name="T82" fmla="*/ 83 w 83"/>
                              <a:gd name="T83" fmla="*/ 17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83" h="156">
                                <a:moveTo>
                                  <a:pt x="83" y="17"/>
                                </a:moveTo>
                                <a:lnTo>
                                  <a:pt x="83" y="21"/>
                                </a:lnTo>
                                <a:lnTo>
                                  <a:pt x="83" y="23"/>
                                </a:lnTo>
                                <a:lnTo>
                                  <a:pt x="83" y="25"/>
                                </a:lnTo>
                                <a:lnTo>
                                  <a:pt x="82" y="27"/>
                                </a:lnTo>
                                <a:lnTo>
                                  <a:pt x="82" y="28"/>
                                </a:lnTo>
                                <a:lnTo>
                                  <a:pt x="81" y="28"/>
                                </a:lnTo>
                                <a:lnTo>
                                  <a:pt x="81" y="30"/>
                                </a:lnTo>
                                <a:lnTo>
                                  <a:pt x="80" y="30"/>
                                </a:lnTo>
                                <a:lnTo>
                                  <a:pt x="78" y="30"/>
                                </a:lnTo>
                                <a:lnTo>
                                  <a:pt x="76" y="28"/>
                                </a:lnTo>
                                <a:lnTo>
                                  <a:pt x="75" y="28"/>
                                </a:lnTo>
                                <a:lnTo>
                                  <a:pt x="72" y="27"/>
                                </a:lnTo>
                                <a:lnTo>
                                  <a:pt x="70" y="27"/>
                                </a:lnTo>
                                <a:lnTo>
                                  <a:pt x="67" y="26"/>
                                </a:lnTo>
                                <a:lnTo>
                                  <a:pt x="64" y="26"/>
                                </a:lnTo>
                                <a:lnTo>
                                  <a:pt x="61" y="26"/>
                                </a:lnTo>
                                <a:lnTo>
                                  <a:pt x="56" y="26"/>
                                </a:lnTo>
                                <a:lnTo>
                                  <a:pt x="53" y="27"/>
                                </a:lnTo>
                                <a:lnTo>
                                  <a:pt x="49" y="28"/>
                                </a:lnTo>
                                <a:lnTo>
                                  <a:pt x="45" y="32"/>
                                </a:lnTo>
                                <a:lnTo>
                                  <a:pt x="40" y="36"/>
                                </a:lnTo>
                                <a:lnTo>
                                  <a:pt x="35" y="42"/>
                                </a:lnTo>
                                <a:lnTo>
                                  <a:pt x="32" y="48"/>
                                </a:lnTo>
                                <a:lnTo>
                                  <a:pt x="25" y="57"/>
                                </a:lnTo>
                                <a:lnTo>
                                  <a:pt x="25" y="152"/>
                                </a:lnTo>
                                <a:lnTo>
                                  <a:pt x="25" y="153"/>
                                </a:lnTo>
                                <a:lnTo>
                                  <a:pt x="25" y="154"/>
                                </a:lnTo>
                                <a:lnTo>
                                  <a:pt x="24" y="155"/>
                                </a:lnTo>
                                <a:lnTo>
                                  <a:pt x="23" y="155"/>
                                </a:lnTo>
                                <a:lnTo>
                                  <a:pt x="22" y="156"/>
                                </a:lnTo>
                                <a:lnTo>
                                  <a:pt x="19" y="156"/>
                                </a:lnTo>
                                <a:lnTo>
                                  <a:pt x="16" y="156"/>
                                </a:lnTo>
                                <a:lnTo>
                                  <a:pt x="12" y="156"/>
                                </a:lnTo>
                                <a:lnTo>
                                  <a:pt x="8" y="156"/>
                                </a:lnTo>
                                <a:lnTo>
                                  <a:pt x="6" y="156"/>
                                </a:lnTo>
                                <a:lnTo>
                                  <a:pt x="3" y="156"/>
                                </a:lnTo>
                                <a:lnTo>
                                  <a:pt x="2" y="155"/>
                                </a:lnTo>
                                <a:lnTo>
                                  <a:pt x="1" y="155"/>
                                </a:lnTo>
                                <a:lnTo>
                                  <a:pt x="0" y="154"/>
                                </a:lnTo>
                                <a:lnTo>
                                  <a:pt x="0" y="153"/>
                                </a:lnTo>
                                <a:lnTo>
                                  <a:pt x="0" y="152"/>
                                </a:lnTo>
                                <a:lnTo>
                                  <a:pt x="0" y="7"/>
                                </a:lnTo>
                                <a:lnTo>
                                  <a:pt x="0" y="6"/>
                                </a:lnTo>
                                <a:lnTo>
                                  <a:pt x="0" y="5"/>
                                </a:lnTo>
                                <a:lnTo>
                                  <a:pt x="1" y="5"/>
                                </a:lnTo>
                                <a:lnTo>
                                  <a:pt x="2" y="4"/>
                                </a:lnTo>
                                <a:lnTo>
                                  <a:pt x="3" y="4"/>
                                </a:lnTo>
                                <a:lnTo>
                                  <a:pt x="6" y="3"/>
                                </a:lnTo>
                                <a:lnTo>
                                  <a:pt x="8" y="3"/>
                                </a:lnTo>
                                <a:lnTo>
                                  <a:pt x="11" y="3"/>
                                </a:lnTo>
                                <a:lnTo>
                                  <a:pt x="14" y="3"/>
                                </a:lnTo>
                                <a:lnTo>
                                  <a:pt x="17" y="3"/>
                                </a:lnTo>
                                <a:lnTo>
                                  <a:pt x="19" y="4"/>
                                </a:lnTo>
                                <a:lnTo>
                                  <a:pt x="20" y="4"/>
                                </a:lnTo>
                                <a:lnTo>
                                  <a:pt x="22" y="5"/>
                                </a:lnTo>
                                <a:lnTo>
                                  <a:pt x="23" y="5"/>
                                </a:lnTo>
                                <a:lnTo>
                                  <a:pt x="23" y="6"/>
                                </a:lnTo>
                                <a:lnTo>
                                  <a:pt x="23" y="7"/>
                                </a:lnTo>
                                <a:lnTo>
                                  <a:pt x="23" y="28"/>
                                </a:lnTo>
                                <a:lnTo>
                                  <a:pt x="29" y="21"/>
                                </a:lnTo>
                                <a:lnTo>
                                  <a:pt x="34" y="15"/>
                                </a:lnTo>
                                <a:lnTo>
                                  <a:pt x="39" y="10"/>
                                </a:lnTo>
                                <a:lnTo>
                                  <a:pt x="44" y="6"/>
                                </a:lnTo>
                                <a:lnTo>
                                  <a:pt x="49" y="3"/>
                                </a:lnTo>
                                <a:lnTo>
                                  <a:pt x="54" y="1"/>
                                </a:lnTo>
                                <a:lnTo>
                                  <a:pt x="57" y="0"/>
                                </a:lnTo>
                                <a:lnTo>
                                  <a:pt x="62" y="0"/>
                                </a:lnTo>
                                <a:lnTo>
                                  <a:pt x="65" y="0"/>
                                </a:lnTo>
                                <a:lnTo>
                                  <a:pt x="67" y="1"/>
                                </a:lnTo>
                                <a:lnTo>
                                  <a:pt x="70" y="1"/>
                                </a:lnTo>
                                <a:lnTo>
                                  <a:pt x="72" y="1"/>
                                </a:lnTo>
                                <a:lnTo>
                                  <a:pt x="76" y="3"/>
                                </a:lnTo>
                                <a:lnTo>
                                  <a:pt x="78" y="3"/>
                                </a:lnTo>
                                <a:lnTo>
                                  <a:pt x="80" y="4"/>
                                </a:lnTo>
                                <a:lnTo>
                                  <a:pt x="81" y="5"/>
                                </a:lnTo>
                                <a:lnTo>
                                  <a:pt x="82" y="5"/>
                                </a:lnTo>
                                <a:lnTo>
                                  <a:pt x="82" y="6"/>
                                </a:lnTo>
                                <a:lnTo>
                                  <a:pt x="83" y="7"/>
                                </a:lnTo>
                                <a:lnTo>
                                  <a:pt x="83" y="7"/>
                                </a:lnTo>
                                <a:lnTo>
                                  <a:pt x="83" y="9"/>
                                </a:lnTo>
                                <a:lnTo>
                                  <a:pt x="83" y="11"/>
                                </a:lnTo>
                                <a:lnTo>
                                  <a:pt x="83" y="14"/>
                                </a:lnTo>
                                <a:lnTo>
                                  <a:pt x="83" y="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02" name="Freeform 196"/>
                        <wps:cNvSpPr>
                          <a:spLocks noEditPoints="1"/>
                        </wps:cNvSpPr>
                        <wps:spPr bwMode="auto">
                          <a:xfrm>
                            <a:off x="1403350" y="3517900"/>
                            <a:ext cx="17463" cy="112713"/>
                          </a:xfrm>
                          <a:custGeom>
                            <a:avLst/>
                            <a:gdLst>
                              <a:gd name="T0" fmla="*/ 30 w 34"/>
                              <a:gd name="T1" fmla="*/ 209 h 213"/>
                              <a:gd name="T2" fmla="*/ 30 w 34"/>
                              <a:gd name="T3" fmla="*/ 210 h 213"/>
                              <a:gd name="T4" fmla="*/ 30 w 34"/>
                              <a:gd name="T5" fmla="*/ 211 h 213"/>
                              <a:gd name="T6" fmla="*/ 29 w 34"/>
                              <a:gd name="T7" fmla="*/ 212 h 213"/>
                              <a:gd name="T8" fmla="*/ 27 w 34"/>
                              <a:gd name="T9" fmla="*/ 212 h 213"/>
                              <a:gd name="T10" fmla="*/ 26 w 34"/>
                              <a:gd name="T11" fmla="*/ 213 h 213"/>
                              <a:gd name="T12" fmla="*/ 24 w 34"/>
                              <a:gd name="T13" fmla="*/ 213 h 213"/>
                              <a:gd name="T14" fmla="*/ 21 w 34"/>
                              <a:gd name="T15" fmla="*/ 213 h 213"/>
                              <a:gd name="T16" fmla="*/ 18 w 34"/>
                              <a:gd name="T17" fmla="*/ 213 h 213"/>
                              <a:gd name="T18" fmla="*/ 14 w 34"/>
                              <a:gd name="T19" fmla="*/ 213 h 213"/>
                              <a:gd name="T20" fmla="*/ 10 w 34"/>
                              <a:gd name="T21" fmla="*/ 213 h 213"/>
                              <a:gd name="T22" fmla="*/ 8 w 34"/>
                              <a:gd name="T23" fmla="*/ 213 h 213"/>
                              <a:gd name="T24" fmla="*/ 7 w 34"/>
                              <a:gd name="T25" fmla="*/ 212 h 213"/>
                              <a:gd name="T26" fmla="*/ 5 w 34"/>
                              <a:gd name="T27" fmla="*/ 212 h 213"/>
                              <a:gd name="T28" fmla="*/ 4 w 34"/>
                              <a:gd name="T29" fmla="*/ 211 h 213"/>
                              <a:gd name="T30" fmla="*/ 4 w 34"/>
                              <a:gd name="T31" fmla="*/ 210 h 213"/>
                              <a:gd name="T32" fmla="*/ 4 w 34"/>
                              <a:gd name="T33" fmla="*/ 209 h 213"/>
                              <a:gd name="T34" fmla="*/ 4 w 34"/>
                              <a:gd name="T35" fmla="*/ 64 h 213"/>
                              <a:gd name="T36" fmla="*/ 4 w 34"/>
                              <a:gd name="T37" fmla="*/ 63 h 213"/>
                              <a:gd name="T38" fmla="*/ 4 w 34"/>
                              <a:gd name="T39" fmla="*/ 62 h 213"/>
                              <a:gd name="T40" fmla="*/ 5 w 34"/>
                              <a:gd name="T41" fmla="*/ 62 h 213"/>
                              <a:gd name="T42" fmla="*/ 7 w 34"/>
                              <a:gd name="T43" fmla="*/ 61 h 213"/>
                              <a:gd name="T44" fmla="*/ 8 w 34"/>
                              <a:gd name="T45" fmla="*/ 61 h 213"/>
                              <a:gd name="T46" fmla="*/ 10 w 34"/>
                              <a:gd name="T47" fmla="*/ 60 h 213"/>
                              <a:gd name="T48" fmla="*/ 14 w 34"/>
                              <a:gd name="T49" fmla="*/ 60 h 213"/>
                              <a:gd name="T50" fmla="*/ 18 w 34"/>
                              <a:gd name="T51" fmla="*/ 60 h 213"/>
                              <a:gd name="T52" fmla="*/ 21 w 34"/>
                              <a:gd name="T53" fmla="*/ 60 h 213"/>
                              <a:gd name="T54" fmla="*/ 24 w 34"/>
                              <a:gd name="T55" fmla="*/ 60 h 213"/>
                              <a:gd name="T56" fmla="*/ 26 w 34"/>
                              <a:gd name="T57" fmla="*/ 61 h 213"/>
                              <a:gd name="T58" fmla="*/ 27 w 34"/>
                              <a:gd name="T59" fmla="*/ 61 h 213"/>
                              <a:gd name="T60" fmla="*/ 29 w 34"/>
                              <a:gd name="T61" fmla="*/ 62 h 213"/>
                              <a:gd name="T62" fmla="*/ 30 w 34"/>
                              <a:gd name="T63" fmla="*/ 62 h 213"/>
                              <a:gd name="T64" fmla="*/ 30 w 34"/>
                              <a:gd name="T65" fmla="*/ 63 h 213"/>
                              <a:gd name="T66" fmla="*/ 30 w 34"/>
                              <a:gd name="T67" fmla="*/ 64 h 213"/>
                              <a:gd name="T68" fmla="*/ 30 w 34"/>
                              <a:gd name="T69" fmla="*/ 209 h 213"/>
                              <a:gd name="T70" fmla="*/ 34 w 34"/>
                              <a:gd name="T71" fmla="*/ 16 h 213"/>
                              <a:gd name="T72" fmla="*/ 32 w 34"/>
                              <a:gd name="T73" fmla="*/ 24 h 213"/>
                              <a:gd name="T74" fmla="*/ 30 w 34"/>
                              <a:gd name="T75" fmla="*/ 29 h 213"/>
                              <a:gd name="T76" fmla="*/ 25 w 34"/>
                              <a:gd name="T77" fmla="*/ 31 h 213"/>
                              <a:gd name="T78" fmla="*/ 16 w 34"/>
                              <a:gd name="T79" fmla="*/ 32 h 213"/>
                              <a:gd name="T80" fmla="*/ 9 w 34"/>
                              <a:gd name="T81" fmla="*/ 31 h 213"/>
                              <a:gd name="T82" fmla="*/ 4 w 34"/>
                              <a:gd name="T83" fmla="*/ 29 h 213"/>
                              <a:gd name="T84" fmla="*/ 2 w 34"/>
                              <a:gd name="T85" fmla="*/ 24 h 213"/>
                              <a:gd name="T86" fmla="*/ 0 w 34"/>
                              <a:gd name="T87" fmla="*/ 16 h 213"/>
                              <a:gd name="T88" fmla="*/ 2 w 34"/>
                              <a:gd name="T89" fmla="*/ 8 h 213"/>
                              <a:gd name="T90" fmla="*/ 4 w 34"/>
                              <a:gd name="T91" fmla="*/ 4 h 213"/>
                              <a:gd name="T92" fmla="*/ 9 w 34"/>
                              <a:gd name="T93" fmla="*/ 0 h 213"/>
                              <a:gd name="T94" fmla="*/ 18 w 34"/>
                              <a:gd name="T95" fmla="*/ 0 h 213"/>
                              <a:gd name="T96" fmla="*/ 25 w 34"/>
                              <a:gd name="T97" fmla="*/ 0 h 213"/>
                              <a:gd name="T98" fmla="*/ 30 w 34"/>
                              <a:gd name="T99" fmla="*/ 4 h 213"/>
                              <a:gd name="T100" fmla="*/ 32 w 34"/>
                              <a:gd name="T101" fmla="*/ 8 h 213"/>
                              <a:gd name="T102" fmla="*/ 34 w 34"/>
                              <a:gd name="T103" fmla="*/ 16 h 2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34" h="213">
                                <a:moveTo>
                                  <a:pt x="30" y="209"/>
                                </a:moveTo>
                                <a:lnTo>
                                  <a:pt x="30" y="210"/>
                                </a:lnTo>
                                <a:lnTo>
                                  <a:pt x="30" y="211"/>
                                </a:lnTo>
                                <a:lnTo>
                                  <a:pt x="29" y="212"/>
                                </a:lnTo>
                                <a:lnTo>
                                  <a:pt x="27" y="212"/>
                                </a:lnTo>
                                <a:lnTo>
                                  <a:pt x="26" y="213"/>
                                </a:lnTo>
                                <a:lnTo>
                                  <a:pt x="24" y="213"/>
                                </a:lnTo>
                                <a:lnTo>
                                  <a:pt x="21" y="213"/>
                                </a:lnTo>
                                <a:lnTo>
                                  <a:pt x="18" y="213"/>
                                </a:lnTo>
                                <a:lnTo>
                                  <a:pt x="14" y="213"/>
                                </a:lnTo>
                                <a:lnTo>
                                  <a:pt x="10" y="213"/>
                                </a:lnTo>
                                <a:lnTo>
                                  <a:pt x="8" y="213"/>
                                </a:lnTo>
                                <a:lnTo>
                                  <a:pt x="7" y="212"/>
                                </a:lnTo>
                                <a:lnTo>
                                  <a:pt x="5" y="212"/>
                                </a:lnTo>
                                <a:lnTo>
                                  <a:pt x="4" y="211"/>
                                </a:lnTo>
                                <a:lnTo>
                                  <a:pt x="4" y="210"/>
                                </a:lnTo>
                                <a:lnTo>
                                  <a:pt x="4" y="209"/>
                                </a:lnTo>
                                <a:lnTo>
                                  <a:pt x="4" y="64"/>
                                </a:lnTo>
                                <a:lnTo>
                                  <a:pt x="4" y="63"/>
                                </a:lnTo>
                                <a:lnTo>
                                  <a:pt x="4" y="62"/>
                                </a:lnTo>
                                <a:lnTo>
                                  <a:pt x="5" y="62"/>
                                </a:lnTo>
                                <a:lnTo>
                                  <a:pt x="7" y="61"/>
                                </a:lnTo>
                                <a:lnTo>
                                  <a:pt x="8" y="61"/>
                                </a:lnTo>
                                <a:lnTo>
                                  <a:pt x="10" y="60"/>
                                </a:lnTo>
                                <a:lnTo>
                                  <a:pt x="14" y="60"/>
                                </a:lnTo>
                                <a:lnTo>
                                  <a:pt x="18" y="60"/>
                                </a:lnTo>
                                <a:lnTo>
                                  <a:pt x="21" y="60"/>
                                </a:lnTo>
                                <a:lnTo>
                                  <a:pt x="24" y="60"/>
                                </a:lnTo>
                                <a:lnTo>
                                  <a:pt x="26" y="61"/>
                                </a:lnTo>
                                <a:lnTo>
                                  <a:pt x="27" y="61"/>
                                </a:lnTo>
                                <a:lnTo>
                                  <a:pt x="29" y="62"/>
                                </a:lnTo>
                                <a:lnTo>
                                  <a:pt x="30" y="62"/>
                                </a:lnTo>
                                <a:lnTo>
                                  <a:pt x="30" y="63"/>
                                </a:lnTo>
                                <a:lnTo>
                                  <a:pt x="30" y="64"/>
                                </a:lnTo>
                                <a:lnTo>
                                  <a:pt x="30" y="209"/>
                                </a:lnTo>
                                <a:close/>
                                <a:moveTo>
                                  <a:pt x="34" y="16"/>
                                </a:moveTo>
                                <a:lnTo>
                                  <a:pt x="32" y="24"/>
                                </a:lnTo>
                                <a:lnTo>
                                  <a:pt x="30" y="29"/>
                                </a:lnTo>
                                <a:lnTo>
                                  <a:pt x="25" y="31"/>
                                </a:lnTo>
                                <a:lnTo>
                                  <a:pt x="16" y="32"/>
                                </a:lnTo>
                                <a:lnTo>
                                  <a:pt x="9" y="31"/>
                                </a:lnTo>
                                <a:lnTo>
                                  <a:pt x="4" y="29"/>
                                </a:lnTo>
                                <a:lnTo>
                                  <a:pt x="2" y="24"/>
                                </a:lnTo>
                                <a:lnTo>
                                  <a:pt x="0" y="16"/>
                                </a:lnTo>
                                <a:lnTo>
                                  <a:pt x="2" y="8"/>
                                </a:lnTo>
                                <a:lnTo>
                                  <a:pt x="4" y="4"/>
                                </a:lnTo>
                                <a:lnTo>
                                  <a:pt x="9" y="0"/>
                                </a:lnTo>
                                <a:lnTo>
                                  <a:pt x="18" y="0"/>
                                </a:lnTo>
                                <a:lnTo>
                                  <a:pt x="25" y="0"/>
                                </a:lnTo>
                                <a:lnTo>
                                  <a:pt x="30" y="4"/>
                                </a:lnTo>
                                <a:lnTo>
                                  <a:pt x="32" y="8"/>
                                </a:lnTo>
                                <a:lnTo>
                                  <a:pt x="34"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03" name="Freeform 197"/>
                        <wps:cNvSpPr>
                          <a:spLocks noEditPoints="1"/>
                        </wps:cNvSpPr>
                        <wps:spPr bwMode="auto">
                          <a:xfrm>
                            <a:off x="1435100" y="3517900"/>
                            <a:ext cx="82550" cy="114300"/>
                          </a:xfrm>
                          <a:custGeom>
                            <a:avLst/>
                            <a:gdLst>
                              <a:gd name="T0" fmla="*/ 149 w 156"/>
                              <a:gd name="T1" fmla="*/ 61 h 216"/>
                              <a:gd name="T2" fmla="*/ 152 w 156"/>
                              <a:gd name="T3" fmla="*/ 66 h 216"/>
                              <a:gd name="T4" fmla="*/ 152 w 156"/>
                              <a:gd name="T5" fmla="*/ 209 h 216"/>
                              <a:gd name="T6" fmla="*/ 152 w 156"/>
                              <a:gd name="T7" fmla="*/ 211 h 216"/>
                              <a:gd name="T8" fmla="*/ 150 w 156"/>
                              <a:gd name="T9" fmla="*/ 212 h 216"/>
                              <a:gd name="T10" fmla="*/ 145 w 156"/>
                              <a:gd name="T11" fmla="*/ 213 h 216"/>
                              <a:gd name="T12" fmla="*/ 139 w 156"/>
                              <a:gd name="T13" fmla="*/ 213 h 216"/>
                              <a:gd name="T14" fmla="*/ 133 w 156"/>
                              <a:gd name="T15" fmla="*/ 213 h 216"/>
                              <a:gd name="T16" fmla="*/ 129 w 156"/>
                              <a:gd name="T17" fmla="*/ 212 h 216"/>
                              <a:gd name="T18" fmla="*/ 127 w 156"/>
                              <a:gd name="T19" fmla="*/ 211 h 216"/>
                              <a:gd name="T20" fmla="*/ 125 w 156"/>
                              <a:gd name="T21" fmla="*/ 209 h 216"/>
                              <a:gd name="T22" fmla="*/ 51 w 156"/>
                              <a:gd name="T23" fmla="*/ 83 h 216"/>
                              <a:gd name="T24" fmla="*/ 51 w 156"/>
                              <a:gd name="T25" fmla="*/ 177 h 216"/>
                              <a:gd name="T26" fmla="*/ 61 w 156"/>
                              <a:gd name="T27" fmla="*/ 191 h 216"/>
                              <a:gd name="T28" fmla="*/ 75 w 156"/>
                              <a:gd name="T29" fmla="*/ 193 h 216"/>
                              <a:gd name="T30" fmla="*/ 81 w 156"/>
                              <a:gd name="T31" fmla="*/ 191 h 216"/>
                              <a:gd name="T32" fmla="*/ 86 w 156"/>
                              <a:gd name="T33" fmla="*/ 190 h 216"/>
                              <a:gd name="T34" fmla="*/ 88 w 156"/>
                              <a:gd name="T35" fmla="*/ 189 h 216"/>
                              <a:gd name="T36" fmla="*/ 91 w 156"/>
                              <a:gd name="T37" fmla="*/ 189 h 216"/>
                              <a:gd name="T38" fmla="*/ 92 w 156"/>
                              <a:gd name="T39" fmla="*/ 190 h 216"/>
                              <a:gd name="T40" fmla="*/ 93 w 156"/>
                              <a:gd name="T41" fmla="*/ 191 h 216"/>
                              <a:gd name="T42" fmla="*/ 93 w 156"/>
                              <a:gd name="T43" fmla="*/ 195 h 216"/>
                              <a:gd name="T44" fmla="*/ 93 w 156"/>
                              <a:gd name="T45" fmla="*/ 202 h 216"/>
                              <a:gd name="T46" fmla="*/ 92 w 156"/>
                              <a:gd name="T47" fmla="*/ 209 h 216"/>
                              <a:gd name="T48" fmla="*/ 90 w 156"/>
                              <a:gd name="T49" fmla="*/ 211 h 216"/>
                              <a:gd name="T50" fmla="*/ 85 w 156"/>
                              <a:gd name="T51" fmla="*/ 213 h 216"/>
                              <a:gd name="T52" fmla="*/ 79 w 156"/>
                              <a:gd name="T53" fmla="*/ 215 h 216"/>
                              <a:gd name="T54" fmla="*/ 71 w 156"/>
                              <a:gd name="T55" fmla="*/ 216 h 216"/>
                              <a:gd name="T56" fmla="*/ 56 w 156"/>
                              <a:gd name="T57" fmla="*/ 215 h 216"/>
                              <a:gd name="T58" fmla="*/ 40 w 156"/>
                              <a:gd name="T59" fmla="*/ 210 h 216"/>
                              <a:gd name="T60" fmla="*/ 31 w 156"/>
                              <a:gd name="T61" fmla="*/ 197 h 216"/>
                              <a:gd name="T62" fmla="*/ 26 w 156"/>
                              <a:gd name="T63" fmla="*/ 179 h 216"/>
                              <a:gd name="T64" fmla="*/ 24 w 156"/>
                              <a:gd name="T65" fmla="*/ 83 h 216"/>
                              <a:gd name="T66" fmla="*/ 2 w 156"/>
                              <a:gd name="T67" fmla="*/ 82 h 216"/>
                              <a:gd name="T68" fmla="*/ 0 w 156"/>
                              <a:gd name="T69" fmla="*/ 77 h 216"/>
                              <a:gd name="T70" fmla="*/ 0 w 156"/>
                              <a:gd name="T71" fmla="*/ 68 h 216"/>
                              <a:gd name="T72" fmla="*/ 0 w 156"/>
                              <a:gd name="T73" fmla="*/ 64 h 216"/>
                              <a:gd name="T74" fmla="*/ 1 w 156"/>
                              <a:gd name="T75" fmla="*/ 62 h 216"/>
                              <a:gd name="T76" fmla="*/ 3 w 156"/>
                              <a:gd name="T77" fmla="*/ 61 h 216"/>
                              <a:gd name="T78" fmla="*/ 24 w 156"/>
                              <a:gd name="T79" fmla="*/ 61 h 216"/>
                              <a:gd name="T80" fmla="*/ 24 w 156"/>
                              <a:gd name="T81" fmla="*/ 25 h 216"/>
                              <a:gd name="T82" fmla="*/ 26 w 156"/>
                              <a:gd name="T83" fmla="*/ 23 h 216"/>
                              <a:gd name="T84" fmla="*/ 29 w 156"/>
                              <a:gd name="T85" fmla="*/ 21 h 216"/>
                              <a:gd name="T86" fmla="*/ 34 w 156"/>
                              <a:gd name="T87" fmla="*/ 21 h 216"/>
                              <a:gd name="T88" fmla="*/ 42 w 156"/>
                              <a:gd name="T89" fmla="*/ 21 h 216"/>
                              <a:gd name="T90" fmla="*/ 47 w 156"/>
                              <a:gd name="T91" fmla="*/ 21 h 216"/>
                              <a:gd name="T92" fmla="*/ 50 w 156"/>
                              <a:gd name="T93" fmla="*/ 23 h 216"/>
                              <a:gd name="T94" fmla="*/ 51 w 156"/>
                              <a:gd name="T95" fmla="*/ 25 h 216"/>
                              <a:gd name="T96" fmla="*/ 51 w 156"/>
                              <a:gd name="T97" fmla="*/ 61 h 216"/>
                              <a:gd name="T98" fmla="*/ 156 w 156"/>
                              <a:gd name="T99" fmla="*/ 16 h 216"/>
                              <a:gd name="T100" fmla="*/ 152 w 156"/>
                              <a:gd name="T101" fmla="*/ 29 h 216"/>
                              <a:gd name="T102" fmla="*/ 139 w 156"/>
                              <a:gd name="T103" fmla="*/ 32 h 216"/>
                              <a:gd name="T104" fmla="*/ 127 w 156"/>
                              <a:gd name="T105" fmla="*/ 29 h 216"/>
                              <a:gd name="T106" fmla="*/ 123 w 156"/>
                              <a:gd name="T107" fmla="*/ 16 h 216"/>
                              <a:gd name="T108" fmla="*/ 127 w 156"/>
                              <a:gd name="T109" fmla="*/ 4 h 216"/>
                              <a:gd name="T110" fmla="*/ 139 w 156"/>
                              <a:gd name="T111" fmla="*/ 0 h 216"/>
                              <a:gd name="T112" fmla="*/ 152 w 156"/>
                              <a:gd name="T113" fmla="*/ 4 h 216"/>
                              <a:gd name="T114" fmla="*/ 156 w 156"/>
                              <a:gd name="T115" fmla="*/ 16 h 216"/>
                              <a:gd name="T116" fmla="*/ 102 w 156"/>
                              <a:gd name="T117" fmla="*/ 61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56" h="216">
                                <a:moveTo>
                                  <a:pt x="144" y="61"/>
                                </a:moveTo>
                                <a:lnTo>
                                  <a:pt x="149" y="61"/>
                                </a:lnTo>
                                <a:lnTo>
                                  <a:pt x="151" y="63"/>
                                </a:lnTo>
                                <a:lnTo>
                                  <a:pt x="152" y="66"/>
                                </a:lnTo>
                                <a:lnTo>
                                  <a:pt x="152" y="69"/>
                                </a:lnTo>
                                <a:lnTo>
                                  <a:pt x="152" y="209"/>
                                </a:lnTo>
                                <a:lnTo>
                                  <a:pt x="152" y="210"/>
                                </a:lnTo>
                                <a:lnTo>
                                  <a:pt x="152" y="211"/>
                                </a:lnTo>
                                <a:lnTo>
                                  <a:pt x="151" y="212"/>
                                </a:lnTo>
                                <a:lnTo>
                                  <a:pt x="150" y="212"/>
                                </a:lnTo>
                                <a:lnTo>
                                  <a:pt x="148" y="213"/>
                                </a:lnTo>
                                <a:lnTo>
                                  <a:pt x="145" y="213"/>
                                </a:lnTo>
                                <a:lnTo>
                                  <a:pt x="143" y="213"/>
                                </a:lnTo>
                                <a:lnTo>
                                  <a:pt x="139" y="213"/>
                                </a:lnTo>
                                <a:lnTo>
                                  <a:pt x="135" y="213"/>
                                </a:lnTo>
                                <a:lnTo>
                                  <a:pt x="133" y="213"/>
                                </a:lnTo>
                                <a:lnTo>
                                  <a:pt x="130" y="213"/>
                                </a:lnTo>
                                <a:lnTo>
                                  <a:pt x="129" y="212"/>
                                </a:lnTo>
                                <a:lnTo>
                                  <a:pt x="128" y="212"/>
                                </a:lnTo>
                                <a:lnTo>
                                  <a:pt x="127" y="211"/>
                                </a:lnTo>
                                <a:lnTo>
                                  <a:pt x="127" y="210"/>
                                </a:lnTo>
                                <a:lnTo>
                                  <a:pt x="125" y="209"/>
                                </a:lnTo>
                                <a:lnTo>
                                  <a:pt x="125" y="83"/>
                                </a:lnTo>
                                <a:lnTo>
                                  <a:pt x="51" y="83"/>
                                </a:lnTo>
                                <a:lnTo>
                                  <a:pt x="51" y="163"/>
                                </a:lnTo>
                                <a:lnTo>
                                  <a:pt x="51" y="177"/>
                                </a:lnTo>
                                <a:lnTo>
                                  <a:pt x="55" y="185"/>
                                </a:lnTo>
                                <a:lnTo>
                                  <a:pt x="61" y="191"/>
                                </a:lnTo>
                                <a:lnTo>
                                  <a:pt x="71" y="193"/>
                                </a:lnTo>
                                <a:lnTo>
                                  <a:pt x="75" y="193"/>
                                </a:lnTo>
                                <a:lnTo>
                                  <a:pt x="79" y="193"/>
                                </a:lnTo>
                                <a:lnTo>
                                  <a:pt x="81" y="191"/>
                                </a:lnTo>
                                <a:lnTo>
                                  <a:pt x="83" y="191"/>
                                </a:lnTo>
                                <a:lnTo>
                                  <a:pt x="86" y="190"/>
                                </a:lnTo>
                                <a:lnTo>
                                  <a:pt x="87" y="189"/>
                                </a:lnTo>
                                <a:lnTo>
                                  <a:pt x="88" y="189"/>
                                </a:lnTo>
                                <a:lnTo>
                                  <a:pt x="90" y="189"/>
                                </a:lnTo>
                                <a:lnTo>
                                  <a:pt x="91" y="189"/>
                                </a:lnTo>
                                <a:lnTo>
                                  <a:pt x="91" y="189"/>
                                </a:lnTo>
                                <a:lnTo>
                                  <a:pt x="92" y="190"/>
                                </a:lnTo>
                                <a:lnTo>
                                  <a:pt x="92" y="190"/>
                                </a:lnTo>
                                <a:lnTo>
                                  <a:pt x="93" y="191"/>
                                </a:lnTo>
                                <a:lnTo>
                                  <a:pt x="93" y="194"/>
                                </a:lnTo>
                                <a:lnTo>
                                  <a:pt x="93" y="195"/>
                                </a:lnTo>
                                <a:lnTo>
                                  <a:pt x="93" y="199"/>
                                </a:lnTo>
                                <a:lnTo>
                                  <a:pt x="93" y="202"/>
                                </a:lnTo>
                                <a:lnTo>
                                  <a:pt x="93" y="206"/>
                                </a:lnTo>
                                <a:lnTo>
                                  <a:pt x="92" y="209"/>
                                </a:lnTo>
                                <a:lnTo>
                                  <a:pt x="91" y="210"/>
                                </a:lnTo>
                                <a:lnTo>
                                  <a:pt x="90" y="211"/>
                                </a:lnTo>
                                <a:lnTo>
                                  <a:pt x="87" y="212"/>
                                </a:lnTo>
                                <a:lnTo>
                                  <a:pt x="85" y="213"/>
                                </a:lnTo>
                                <a:lnTo>
                                  <a:pt x="81" y="213"/>
                                </a:lnTo>
                                <a:lnTo>
                                  <a:pt x="79" y="215"/>
                                </a:lnTo>
                                <a:lnTo>
                                  <a:pt x="75" y="215"/>
                                </a:lnTo>
                                <a:lnTo>
                                  <a:pt x="71" y="216"/>
                                </a:lnTo>
                                <a:lnTo>
                                  <a:pt x="67" y="216"/>
                                </a:lnTo>
                                <a:lnTo>
                                  <a:pt x="56" y="215"/>
                                </a:lnTo>
                                <a:lnTo>
                                  <a:pt x="48" y="212"/>
                                </a:lnTo>
                                <a:lnTo>
                                  <a:pt x="40" y="210"/>
                                </a:lnTo>
                                <a:lnTo>
                                  <a:pt x="34" y="204"/>
                                </a:lnTo>
                                <a:lnTo>
                                  <a:pt x="31" y="197"/>
                                </a:lnTo>
                                <a:lnTo>
                                  <a:pt x="27" y="189"/>
                                </a:lnTo>
                                <a:lnTo>
                                  <a:pt x="26" y="179"/>
                                </a:lnTo>
                                <a:lnTo>
                                  <a:pt x="24" y="167"/>
                                </a:lnTo>
                                <a:lnTo>
                                  <a:pt x="24" y="83"/>
                                </a:lnTo>
                                <a:lnTo>
                                  <a:pt x="5" y="83"/>
                                </a:lnTo>
                                <a:lnTo>
                                  <a:pt x="2" y="82"/>
                                </a:lnTo>
                                <a:lnTo>
                                  <a:pt x="1" y="79"/>
                                </a:lnTo>
                                <a:lnTo>
                                  <a:pt x="0" y="77"/>
                                </a:lnTo>
                                <a:lnTo>
                                  <a:pt x="0" y="72"/>
                                </a:lnTo>
                                <a:lnTo>
                                  <a:pt x="0" y="68"/>
                                </a:lnTo>
                                <a:lnTo>
                                  <a:pt x="0" y="67"/>
                                </a:lnTo>
                                <a:lnTo>
                                  <a:pt x="0" y="64"/>
                                </a:lnTo>
                                <a:lnTo>
                                  <a:pt x="1" y="63"/>
                                </a:lnTo>
                                <a:lnTo>
                                  <a:pt x="1" y="62"/>
                                </a:lnTo>
                                <a:lnTo>
                                  <a:pt x="2" y="61"/>
                                </a:lnTo>
                                <a:lnTo>
                                  <a:pt x="3" y="61"/>
                                </a:lnTo>
                                <a:lnTo>
                                  <a:pt x="5" y="61"/>
                                </a:lnTo>
                                <a:lnTo>
                                  <a:pt x="24" y="61"/>
                                </a:lnTo>
                                <a:lnTo>
                                  <a:pt x="24" y="26"/>
                                </a:lnTo>
                                <a:lnTo>
                                  <a:pt x="24" y="25"/>
                                </a:lnTo>
                                <a:lnTo>
                                  <a:pt x="26" y="24"/>
                                </a:lnTo>
                                <a:lnTo>
                                  <a:pt x="26" y="23"/>
                                </a:lnTo>
                                <a:lnTo>
                                  <a:pt x="27" y="23"/>
                                </a:lnTo>
                                <a:lnTo>
                                  <a:pt x="29" y="21"/>
                                </a:lnTo>
                                <a:lnTo>
                                  <a:pt x="32" y="21"/>
                                </a:lnTo>
                                <a:lnTo>
                                  <a:pt x="34" y="21"/>
                                </a:lnTo>
                                <a:lnTo>
                                  <a:pt x="38" y="21"/>
                                </a:lnTo>
                                <a:lnTo>
                                  <a:pt x="42" y="21"/>
                                </a:lnTo>
                                <a:lnTo>
                                  <a:pt x="44" y="21"/>
                                </a:lnTo>
                                <a:lnTo>
                                  <a:pt x="47" y="21"/>
                                </a:lnTo>
                                <a:lnTo>
                                  <a:pt x="49" y="23"/>
                                </a:lnTo>
                                <a:lnTo>
                                  <a:pt x="50" y="23"/>
                                </a:lnTo>
                                <a:lnTo>
                                  <a:pt x="50" y="24"/>
                                </a:lnTo>
                                <a:lnTo>
                                  <a:pt x="51" y="25"/>
                                </a:lnTo>
                                <a:lnTo>
                                  <a:pt x="51" y="26"/>
                                </a:lnTo>
                                <a:lnTo>
                                  <a:pt x="51" y="61"/>
                                </a:lnTo>
                                <a:lnTo>
                                  <a:pt x="144" y="61"/>
                                </a:lnTo>
                                <a:close/>
                                <a:moveTo>
                                  <a:pt x="156" y="16"/>
                                </a:moveTo>
                                <a:lnTo>
                                  <a:pt x="155" y="24"/>
                                </a:lnTo>
                                <a:lnTo>
                                  <a:pt x="152" y="29"/>
                                </a:lnTo>
                                <a:lnTo>
                                  <a:pt x="148" y="31"/>
                                </a:lnTo>
                                <a:lnTo>
                                  <a:pt x="139" y="32"/>
                                </a:lnTo>
                                <a:lnTo>
                                  <a:pt x="130" y="31"/>
                                </a:lnTo>
                                <a:lnTo>
                                  <a:pt x="127" y="29"/>
                                </a:lnTo>
                                <a:lnTo>
                                  <a:pt x="123" y="24"/>
                                </a:lnTo>
                                <a:lnTo>
                                  <a:pt x="123" y="16"/>
                                </a:lnTo>
                                <a:lnTo>
                                  <a:pt x="123" y="8"/>
                                </a:lnTo>
                                <a:lnTo>
                                  <a:pt x="127" y="4"/>
                                </a:lnTo>
                                <a:lnTo>
                                  <a:pt x="132" y="0"/>
                                </a:lnTo>
                                <a:lnTo>
                                  <a:pt x="139" y="0"/>
                                </a:lnTo>
                                <a:lnTo>
                                  <a:pt x="148" y="0"/>
                                </a:lnTo>
                                <a:lnTo>
                                  <a:pt x="152" y="4"/>
                                </a:lnTo>
                                <a:lnTo>
                                  <a:pt x="155" y="8"/>
                                </a:lnTo>
                                <a:lnTo>
                                  <a:pt x="156" y="16"/>
                                </a:lnTo>
                                <a:close/>
                                <a:moveTo>
                                  <a:pt x="102" y="61"/>
                                </a:moveTo>
                                <a:lnTo>
                                  <a:pt x="102" y="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04" name="Freeform 198"/>
                        <wps:cNvSpPr>
                          <a:spLocks noEditPoints="1"/>
                        </wps:cNvSpPr>
                        <wps:spPr bwMode="auto">
                          <a:xfrm>
                            <a:off x="1536700" y="3548062"/>
                            <a:ext cx="76200" cy="84138"/>
                          </a:xfrm>
                          <a:custGeom>
                            <a:avLst/>
                            <a:gdLst>
                              <a:gd name="T0" fmla="*/ 143 w 144"/>
                              <a:gd name="T1" fmla="*/ 95 h 159"/>
                              <a:gd name="T2" fmla="*/ 134 w 144"/>
                              <a:gd name="T3" fmla="*/ 124 h 159"/>
                              <a:gd name="T4" fmla="*/ 116 w 144"/>
                              <a:gd name="T5" fmla="*/ 147 h 159"/>
                              <a:gd name="T6" fmla="*/ 87 w 144"/>
                              <a:gd name="T7" fmla="*/ 158 h 159"/>
                              <a:gd name="T8" fmla="*/ 53 w 144"/>
                              <a:gd name="T9" fmla="*/ 158 h 159"/>
                              <a:gd name="T10" fmla="*/ 27 w 144"/>
                              <a:gd name="T11" fmla="*/ 148 h 159"/>
                              <a:gd name="T12" fmla="*/ 9 w 144"/>
                              <a:gd name="T13" fmla="*/ 127 h 159"/>
                              <a:gd name="T14" fmla="*/ 0 w 144"/>
                              <a:gd name="T15" fmla="*/ 99 h 159"/>
                              <a:gd name="T16" fmla="*/ 0 w 144"/>
                              <a:gd name="T17" fmla="*/ 64 h 159"/>
                              <a:gd name="T18" fmla="*/ 10 w 144"/>
                              <a:gd name="T19" fmla="*/ 35 h 159"/>
                              <a:gd name="T20" fmla="*/ 28 w 144"/>
                              <a:gd name="T21" fmla="*/ 14 h 159"/>
                              <a:gd name="T22" fmla="*/ 55 w 144"/>
                              <a:gd name="T23" fmla="*/ 1 h 159"/>
                              <a:gd name="T24" fmla="*/ 90 w 144"/>
                              <a:gd name="T25" fmla="*/ 1 h 159"/>
                              <a:gd name="T26" fmla="*/ 117 w 144"/>
                              <a:gd name="T27" fmla="*/ 12 h 159"/>
                              <a:gd name="T28" fmla="*/ 134 w 144"/>
                              <a:gd name="T29" fmla="*/ 32 h 159"/>
                              <a:gd name="T30" fmla="*/ 143 w 144"/>
                              <a:gd name="T31" fmla="*/ 60 h 159"/>
                              <a:gd name="T32" fmla="*/ 116 w 144"/>
                              <a:gd name="T33" fmla="*/ 80 h 159"/>
                              <a:gd name="T34" fmla="*/ 113 w 144"/>
                              <a:gd name="T35" fmla="*/ 58 h 159"/>
                              <a:gd name="T36" fmla="*/ 107 w 144"/>
                              <a:gd name="T37" fmla="*/ 39 h 159"/>
                              <a:gd name="T38" fmla="*/ 93 w 144"/>
                              <a:gd name="T39" fmla="*/ 27 h 159"/>
                              <a:gd name="T40" fmla="*/ 71 w 144"/>
                              <a:gd name="T41" fmla="*/ 22 h 159"/>
                              <a:gd name="T42" fmla="*/ 52 w 144"/>
                              <a:gd name="T43" fmla="*/ 27 h 159"/>
                              <a:gd name="T44" fmla="*/ 38 w 144"/>
                              <a:gd name="T45" fmla="*/ 38 h 159"/>
                              <a:gd name="T46" fmla="*/ 29 w 144"/>
                              <a:gd name="T47" fmla="*/ 57 h 159"/>
                              <a:gd name="T48" fmla="*/ 27 w 144"/>
                              <a:gd name="T49" fmla="*/ 79 h 159"/>
                              <a:gd name="T50" fmla="*/ 29 w 144"/>
                              <a:gd name="T51" fmla="*/ 101 h 159"/>
                              <a:gd name="T52" fmla="*/ 37 w 144"/>
                              <a:gd name="T53" fmla="*/ 120 h 159"/>
                              <a:gd name="T54" fmla="*/ 50 w 144"/>
                              <a:gd name="T55" fmla="*/ 132 h 159"/>
                              <a:gd name="T56" fmla="*/ 71 w 144"/>
                              <a:gd name="T57" fmla="*/ 137 h 159"/>
                              <a:gd name="T58" fmla="*/ 91 w 144"/>
                              <a:gd name="T59" fmla="*/ 133 h 159"/>
                              <a:gd name="T60" fmla="*/ 106 w 144"/>
                              <a:gd name="T61" fmla="*/ 121 h 159"/>
                              <a:gd name="T62" fmla="*/ 113 w 144"/>
                              <a:gd name="T63" fmla="*/ 102 h 159"/>
                              <a:gd name="T64" fmla="*/ 116 w 144"/>
                              <a:gd name="T65" fmla="*/ 80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4" h="159">
                                <a:moveTo>
                                  <a:pt x="144" y="78"/>
                                </a:moveTo>
                                <a:lnTo>
                                  <a:pt x="143" y="95"/>
                                </a:lnTo>
                                <a:lnTo>
                                  <a:pt x="139" y="111"/>
                                </a:lnTo>
                                <a:lnTo>
                                  <a:pt x="134" y="124"/>
                                </a:lnTo>
                                <a:lnTo>
                                  <a:pt x="126" y="137"/>
                                </a:lnTo>
                                <a:lnTo>
                                  <a:pt x="116" y="147"/>
                                </a:lnTo>
                                <a:lnTo>
                                  <a:pt x="102" y="153"/>
                                </a:lnTo>
                                <a:lnTo>
                                  <a:pt x="87" y="158"/>
                                </a:lnTo>
                                <a:lnTo>
                                  <a:pt x="70" y="159"/>
                                </a:lnTo>
                                <a:lnTo>
                                  <a:pt x="53" y="158"/>
                                </a:lnTo>
                                <a:lnTo>
                                  <a:pt x="39" y="154"/>
                                </a:lnTo>
                                <a:lnTo>
                                  <a:pt x="27" y="148"/>
                                </a:lnTo>
                                <a:lnTo>
                                  <a:pt x="17" y="138"/>
                                </a:lnTo>
                                <a:lnTo>
                                  <a:pt x="9" y="127"/>
                                </a:lnTo>
                                <a:lnTo>
                                  <a:pt x="4" y="113"/>
                                </a:lnTo>
                                <a:lnTo>
                                  <a:pt x="0" y="99"/>
                                </a:lnTo>
                                <a:lnTo>
                                  <a:pt x="0" y="81"/>
                                </a:lnTo>
                                <a:lnTo>
                                  <a:pt x="0" y="64"/>
                                </a:lnTo>
                                <a:lnTo>
                                  <a:pt x="4" y="48"/>
                                </a:lnTo>
                                <a:lnTo>
                                  <a:pt x="10" y="35"/>
                                </a:lnTo>
                                <a:lnTo>
                                  <a:pt x="17" y="23"/>
                                </a:lnTo>
                                <a:lnTo>
                                  <a:pt x="28" y="14"/>
                                </a:lnTo>
                                <a:lnTo>
                                  <a:pt x="41" y="6"/>
                                </a:lnTo>
                                <a:lnTo>
                                  <a:pt x="55" y="1"/>
                                </a:lnTo>
                                <a:lnTo>
                                  <a:pt x="73" y="0"/>
                                </a:lnTo>
                                <a:lnTo>
                                  <a:pt x="90" y="1"/>
                                </a:lnTo>
                                <a:lnTo>
                                  <a:pt x="103" y="6"/>
                                </a:lnTo>
                                <a:lnTo>
                                  <a:pt x="117" y="12"/>
                                </a:lnTo>
                                <a:lnTo>
                                  <a:pt x="126" y="21"/>
                                </a:lnTo>
                                <a:lnTo>
                                  <a:pt x="134" y="32"/>
                                </a:lnTo>
                                <a:lnTo>
                                  <a:pt x="139" y="46"/>
                                </a:lnTo>
                                <a:lnTo>
                                  <a:pt x="143" y="60"/>
                                </a:lnTo>
                                <a:lnTo>
                                  <a:pt x="144" y="78"/>
                                </a:lnTo>
                                <a:close/>
                                <a:moveTo>
                                  <a:pt x="116" y="80"/>
                                </a:moveTo>
                                <a:lnTo>
                                  <a:pt x="116" y="69"/>
                                </a:lnTo>
                                <a:lnTo>
                                  <a:pt x="113" y="58"/>
                                </a:lnTo>
                                <a:lnTo>
                                  <a:pt x="111" y="48"/>
                                </a:lnTo>
                                <a:lnTo>
                                  <a:pt x="107" y="39"/>
                                </a:lnTo>
                                <a:lnTo>
                                  <a:pt x="101" y="32"/>
                                </a:lnTo>
                                <a:lnTo>
                                  <a:pt x="93" y="27"/>
                                </a:lnTo>
                                <a:lnTo>
                                  <a:pt x="84" y="23"/>
                                </a:lnTo>
                                <a:lnTo>
                                  <a:pt x="71" y="22"/>
                                </a:lnTo>
                                <a:lnTo>
                                  <a:pt x="60" y="23"/>
                                </a:lnTo>
                                <a:lnTo>
                                  <a:pt x="52" y="27"/>
                                </a:lnTo>
                                <a:lnTo>
                                  <a:pt x="44" y="31"/>
                                </a:lnTo>
                                <a:lnTo>
                                  <a:pt x="38" y="38"/>
                                </a:lnTo>
                                <a:lnTo>
                                  <a:pt x="33" y="47"/>
                                </a:lnTo>
                                <a:lnTo>
                                  <a:pt x="29" y="57"/>
                                </a:lnTo>
                                <a:lnTo>
                                  <a:pt x="27" y="68"/>
                                </a:lnTo>
                                <a:lnTo>
                                  <a:pt x="27" y="79"/>
                                </a:lnTo>
                                <a:lnTo>
                                  <a:pt x="27" y="91"/>
                                </a:lnTo>
                                <a:lnTo>
                                  <a:pt x="29" y="101"/>
                                </a:lnTo>
                                <a:lnTo>
                                  <a:pt x="32" y="112"/>
                                </a:lnTo>
                                <a:lnTo>
                                  <a:pt x="37" y="120"/>
                                </a:lnTo>
                                <a:lnTo>
                                  <a:pt x="42" y="127"/>
                                </a:lnTo>
                                <a:lnTo>
                                  <a:pt x="50" y="132"/>
                                </a:lnTo>
                                <a:lnTo>
                                  <a:pt x="59" y="136"/>
                                </a:lnTo>
                                <a:lnTo>
                                  <a:pt x="71" y="137"/>
                                </a:lnTo>
                                <a:lnTo>
                                  <a:pt x="82" y="136"/>
                                </a:lnTo>
                                <a:lnTo>
                                  <a:pt x="91" y="133"/>
                                </a:lnTo>
                                <a:lnTo>
                                  <a:pt x="100" y="128"/>
                                </a:lnTo>
                                <a:lnTo>
                                  <a:pt x="106" y="121"/>
                                </a:lnTo>
                                <a:lnTo>
                                  <a:pt x="111" y="113"/>
                                </a:lnTo>
                                <a:lnTo>
                                  <a:pt x="113" y="102"/>
                                </a:lnTo>
                                <a:lnTo>
                                  <a:pt x="116" y="92"/>
                                </a:lnTo>
                                <a:lnTo>
                                  <a:pt x="116" y="8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05" name="Freeform 199"/>
                        <wps:cNvSpPr>
                          <a:spLocks/>
                        </wps:cNvSpPr>
                        <wps:spPr bwMode="auto">
                          <a:xfrm>
                            <a:off x="1633538" y="3548062"/>
                            <a:ext cx="66675" cy="82550"/>
                          </a:xfrm>
                          <a:custGeom>
                            <a:avLst/>
                            <a:gdLst>
                              <a:gd name="T0" fmla="*/ 125 w 125"/>
                              <a:gd name="T1" fmla="*/ 153 h 156"/>
                              <a:gd name="T2" fmla="*/ 123 w 125"/>
                              <a:gd name="T3" fmla="*/ 155 h 156"/>
                              <a:gd name="T4" fmla="*/ 121 w 125"/>
                              <a:gd name="T5" fmla="*/ 156 h 156"/>
                              <a:gd name="T6" fmla="*/ 116 w 125"/>
                              <a:gd name="T7" fmla="*/ 156 h 156"/>
                              <a:gd name="T8" fmla="*/ 109 w 125"/>
                              <a:gd name="T9" fmla="*/ 156 h 156"/>
                              <a:gd name="T10" fmla="*/ 102 w 125"/>
                              <a:gd name="T11" fmla="*/ 156 h 156"/>
                              <a:gd name="T12" fmla="*/ 100 w 125"/>
                              <a:gd name="T13" fmla="*/ 155 h 156"/>
                              <a:gd name="T14" fmla="*/ 99 w 125"/>
                              <a:gd name="T15" fmla="*/ 153 h 156"/>
                              <a:gd name="T16" fmla="*/ 99 w 125"/>
                              <a:gd name="T17" fmla="*/ 68 h 156"/>
                              <a:gd name="T18" fmla="*/ 96 w 125"/>
                              <a:gd name="T19" fmla="*/ 48 h 156"/>
                              <a:gd name="T20" fmla="*/ 91 w 125"/>
                              <a:gd name="T21" fmla="*/ 35 h 156"/>
                              <a:gd name="T22" fmla="*/ 81 w 125"/>
                              <a:gd name="T23" fmla="*/ 26 h 156"/>
                              <a:gd name="T24" fmla="*/ 68 w 125"/>
                              <a:gd name="T25" fmla="*/ 23 h 156"/>
                              <a:gd name="T26" fmla="*/ 48 w 125"/>
                              <a:gd name="T27" fmla="*/ 31 h 156"/>
                              <a:gd name="T28" fmla="*/ 27 w 125"/>
                              <a:gd name="T29" fmla="*/ 51 h 156"/>
                              <a:gd name="T30" fmla="*/ 27 w 125"/>
                              <a:gd name="T31" fmla="*/ 153 h 156"/>
                              <a:gd name="T32" fmla="*/ 26 w 125"/>
                              <a:gd name="T33" fmla="*/ 155 h 156"/>
                              <a:gd name="T34" fmla="*/ 22 w 125"/>
                              <a:gd name="T35" fmla="*/ 156 h 156"/>
                              <a:gd name="T36" fmla="*/ 17 w 125"/>
                              <a:gd name="T37" fmla="*/ 156 h 156"/>
                              <a:gd name="T38" fmla="*/ 10 w 125"/>
                              <a:gd name="T39" fmla="*/ 156 h 156"/>
                              <a:gd name="T40" fmla="*/ 5 w 125"/>
                              <a:gd name="T41" fmla="*/ 156 h 156"/>
                              <a:gd name="T42" fmla="*/ 1 w 125"/>
                              <a:gd name="T43" fmla="*/ 155 h 156"/>
                              <a:gd name="T44" fmla="*/ 0 w 125"/>
                              <a:gd name="T45" fmla="*/ 153 h 156"/>
                              <a:gd name="T46" fmla="*/ 0 w 125"/>
                              <a:gd name="T47" fmla="*/ 7 h 156"/>
                              <a:gd name="T48" fmla="*/ 1 w 125"/>
                              <a:gd name="T49" fmla="*/ 5 h 156"/>
                              <a:gd name="T50" fmla="*/ 3 w 125"/>
                              <a:gd name="T51" fmla="*/ 4 h 156"/>
                              <a:gd name="T52" fmla="*/ 6 w 125"/>
                              <a:gd name="T53" fmla="*/ 3 h 156"/>
                              <a:gd name="T54" fmla="*/ 12 w 125"/>
                              <a:gd name="T55" fmla="*/ 3 h 156"/>
                              <a:gd name="T56" fmla="*/ 19 w 125"/>
                              <a:gd name="T57" fmla="*/ 3 h 156"/>
                              <a:gd name="T58" fmla="*/ 22 w 125"/>
                              <a:gd name="T59" fmla="*/ 4 h 156"/>
                              <a:gd name="T60" fmla="*/ 24 w 125"/>
                              <a:gd name="T61" fmla="*/ 5 h 156"/>
                              <a:gd name="T62" fmla="*/ 25 w 125"/>
                              <a:gd name="T63" fmla="*/ 7 h 156"/>
                              <a:gd name="T64" fmla="*/ 37 w 125"/>
                              <a:gd name="T65" fmla="*/ 15 h 156"/>
                              <a:gd name="T66" fmla="*/ 61 w 125"/>
                              <a:gd name="T67" fmla="*/ 1 h 156"/>
                              <a:gd name="T68" fmla="*/ 86 w 125"/>
                              <a:gd name="T69" fmla="*/ 1 h 156"/>
                              <a:gd name="T70" fmla="*/ 107 w 125"/>
                              <a:gd name="T71" fmla="*/ 11 h 156"/>
                              <a:gd name="T72" fmla="*/ 120 w 125"/>
                              <a:gd name="T73" fmla="*/ 27 h 156"/>
                              <a:gd name="T74" fmla="*/ 125 w 125"/>
                              <a:gd name="T75" fmla="*/ 49 h 156"/>
                              <a:gd name="T76" fmla="*/ 125 w 125"/>
                              <a:gd name="T77" fmla="*/ 152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5" h="156">
                                <a:moveTo>
                                  <a:pt x="125" y="152"/>
                                </a:moveTo>
                                <a:lnTo>
                                  <a:pt x="125" y="153"/>
                                </a:lnTo>
                                <a:lnTo>
                                  <a:pt x="125" y="154"/>
                                </a:lnTo>
                                <a:lnTo>
                                  <a:pt x="123" y="155"/>
                                </a:lnTo>
                                <a:lnTo>
                                  <a:pt x="122" y="155"/>
                                </a:lnTo>
                                <a:lnTo>
                                  <a:pt x="121" y="156"/>
                                </a:lnTo>
                                <a:lnTo>
                                  <a:pt x="118" y="156"/>
                                </a:lnTo>
                                <a:lnTo>
                                  <a:pt x="116" y="156"/>
                                </a:lnTo>
                                <a:lnTo>
                                  <a:pt x="112" y="156"/>
                                </a:lnTo>
                                <a:lnTo>
                                  <a:pt x="109" y="156"/>
                                </a:lnTo>
                                <a:lnTo>
                                  <a:pt x="105" y="156"/>
                                </a:lnTo>
                                <a:lnTo>
                                  <a:pt x="102" y="156"/>
                                </a:lnTo>
                                <a:lnTo>
                                  <a:pt x="101" y="155"/>
                                </a:lnTo>
                                <a:lnTo>
                                  <a:pt x="100" y="155"/>
                                </a:lnTo>
                                <a:lnTo>
                                  <a:pt x="99" y="154"/>
                                </a:lnTo>
                                <a:lnTo>
                                  <a:pt x="99" y="153"/>
                                </a:lnTo>
                                <a:lnTo>
                                  <a:pt x="99" y="152"/>
                                </a:lnTo>
                                <a:lnTo>
                                  <a:pt x="99" y="68"/>
                                </a:lnTo>
                                <a:lnTo>
                                  <a:pt x="99" y="55"/>
                                </a:lnTo>
                                <a:lnTo>
                                  <a:pt x="96" y="48"/>
                                </a:lnTo>
                                <a:lnTo>
                                  <a:pt x="94" y="41"/>
                                </a:lnTo>
                                <a:lnTo>
                                  <a:pt x="91" y="35"/>
                                </a:lnTo>
                                <a:lnTo>
                                  <a:pt x="86" y="30"/>
                                </a:lnTo>
                                <a:lnTo>
                                  <a:pt x="81" y="26"/>
                                </a:lnTo>
                                <a:lnTo>
                                  <a:pt x="75" y="23"/>
                                </a:lnTo>
                                <a:lnTo>
                                  <a:pt x="68" y="23"/>
                                </a:lnTo>
                                <a:lnTo>
                                  <a:pt x="58" y="25"/>
                                </a:lnTo>
                                <a:lnTo>
                                  <a:pt x="48" y="31"/>
                                </a:lnTo>
                                <a:lnTo>
                                  <a:pt x="38" y="38"/>
                                </a:lnTo>
                                <a:lnTo>
                                  <a:pt x="27" y="51"/>
                                </a:lnTo>
                                <a:lnTo>
                                  <a:pt x="27" y="152"/>
                                </a:lnTo>
                                <a:lnTo>
                                  <a:pt x="27" y="153"/>
                                </a:lnTo>
                                <a:lnTo>
                                  <a:pt x="26" y="154"/>
                                </a:lnTo>
                                <a:lnTo>
                                  <a:pt x="26" y="155"/>
                                </a:lnTo>
                                <a:lnTo>
                                  <a:pt x="25" y="155"/>
                                </a:lnTo>
                                <a:lnTo>
                                  <a:pt x="22" y="156"/>
                                </a:lnTo>
                                <a:lnTo>
                                  <a:pt x="20" y="156"/>
                                </a:lnTo>
                                <a:lnTo>
                                  <a:pt x="17" y="156"/>
                                </a:lnTo>
                                <a:lnTo>
                                  <a:pt x="14" y="156"/>
                                </a:lnTo>
                                <a:lnTo>
                                  <a:pt x="10" y="156"/>
                                </a:lnTo>
                                <a:lnTo>
                                  <a:pt x="8" y="156"/>
                                </a:lnTo>
                                <a:lnTo>
                                  <a:pt x="5" y="156"/>
                                </a:lnTo>
                                <a:lnTo>
                                  <a:pt x="3" y="155"/>
                                </a:lnTo>
                                <a:lnTo>
                                  <a:pt x="1" y="155"/>
                                </a:lnTo>
                                <a:lnTo>
                                  <a:pt x="1" y="154"/>
                                </a:lnTo>
                                <a:lnTo>
                                  <a:pt x="0" y="153"/>
                                </a:lnTo>
                                <a:lnTo>
                                  <a:pt x="0" y="152"/>
                                </a:lnTo>
                                <a:lnTo>
                                  <a:pt x="0" y="7"/>
                                </a:lnTo>
                                <a:lnTo>
                                  <a:pt x="0" y="6"/>
                                </a:lnTo>
                                <a:lnTo>
                                  <a:pt x="1" y="5"/>
                                </a:lnTo>
                                <a:lnTo>
                                  <a:pt x="1" y="5"/>
                                </a:lnTo>
                                <a:lnTo>
                                  <a:pt x="3" y="4"/>
                                </a:lnTo>
                                <a:lnTo>
                                  <a:pt x="5" y="4"/>
                                </a:lnTo>
                                <a:lnTo>
                                  <a:pt x="6" y="3"/>
                                </a:lnTo>
                                <a:lnTo>
                                  <a:pt x="9" y="3"/>
                                </a:lnTo>
                                <a:lnTo>
                                  <a:pt x="12" y="3"/>
                                </a:lnTo>
                                <a:lnTo>
                                  <a:pt x="16" y="3"/>
                                </a:lnTo>
                                <a:lnTo>
                                  <a:pt x="19" y="3"/>
                                </a:lnTo>
                                <a:lnTo>
                                  <a:pt x="21" y="4"/>
                                </a:lnTo>
                                <a:lnTo>
                                  <a:pt x="22" y="4"/>
                                </a:lnTo>
                                <a:lnTo>
                                  <a:pt x="24" y="5"/>
                                </a:lnTo>
                                <a:lnTo>
                                  <a:pt x="24" y="5"/>
                                </a:lnTo>
                                <a:lnTo>
                                  <a:pt x="25" y="6"/>
                                </a:lnTo>
                                <a:lnTo>
                                  <a:pt x="25" y="7"/>
                                </a:lnTo>
                                <a:lnTo>
                                  <a:pt x="25" y="27"/>
                                </a:lnTo>
                                <a:lnTo>
                                  <a:pt x="37" y="15"/>
                                </a:lnTo>
                                <a:lnTo>
                                  <a:pt x="48" y="6"/>
                                </a:lnTo>
                                <a:lnTo>
                                  <a:pt x="61" y="1"/>
                                </a:lnTo>
                                <a:lnTo>
                                  <a:pt x="73" y="0"/>
                                </a:lnTo>
                                <a:lnTo>
                                  <a:pt x="86" y="1"/>
                                </a:lnTo>
                                <a:lnTo>
                                  <a:pt x="97" y="5"/>
                                </a:lnTo>
                                <a:lnTo>
                                  <a:pt x="107" y="11"/>
                                </a:lnTo>
                                <a:lnTo>
                                  <a:pt x="113" y="19"/>
                                </a:lnTo>
                                <a:lnTo>
                                  <a:pt x="120" y="27"/>
                                </a:lnTo>
                                <a:lnTo>
                                  <a:pt x="122" y="37"/>
                                </a:lnTo>
                                <a:lnTo>
                                  <a:pt x="125" y="49"/>
                                </a:lnTo>
                                <a:lnTo>
                                  <a:pt x="125" y="64"/>
                                </a:lnTo>
                                <a:lnTo>
                                  <a:pt x="125"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06" name="Freeform 200"/>
                        <wps:cNvSpPr>
                          <a:spLocks noEditPoints="1"/>
                        </wps:cNvSpPr>
                        <wps:spPr bwMode="auto">
                          <a:xfrm>
                            <a:off x="1720850" y="3548062"/>
                            <a:ext cx="61913" cy="84138"/>
                          </a:xfrm>
                          <a:custGeom>
                            <a:avLst/>
                            <a:gdLst>
                              <a:gd name="T0" fmla="*/ 118 w 118"/>
                              <a:gd name="T1" fmla="*/ 154 h 159"/>
                              <a:gd name="T2" fmla="*/ 116 w 118"/>
                              <a:gd name="T3" fmla="*/ 155 h 159"/>
                              <a:gd name="T4" fmla="*/ 111 w 118"/>
                              <a:gd name="T5" fmla="*/ 156 h 159"/>
                              <a:gd name="T6" fmla="*/ 102 w 118"/>
                              <a:gd name="T7" fmla="*/ 156 h 159"/>
                              <a:gd name="T8" fmla="*/ 97 w 118"/>
                              <a:gd name="T9" fmla="*/ 155 h 159"/>
                              <a:gd name="T10" fmla="*/ 95 w 118"/>
                              <a:gd name="T11" fmla="*/ 154 h 159"/>
                              <a:gd name="T12" fmla="*/ 95 w 118"/>
                              <a:gd name="T13" fmla="*/ 138 h 159"/>
                              <a:gd name="T14" fmla="*/ 74 w 118"/>
                              <a:gd name="T15" fmla="*/ 153 h 159"/>
                              <a:gd name="T16" fmla="*/ 49 w 118"/>
                              <a:gd name="T17" fmla="*/ 159 h 159"/>
                              <a:gd name="T18" fmla="*/ 28 w 118"/>
                              <a:gd name="T19" fmla="*/ 156 h 159"/>
                              <a:gd name="T20" fmla="*/ 14 w 118"/>
                              <a:gd name="T21" fmla="*/ 148 h 159"/>
                              <a:gd name="T22" fmla="*/ 2 w 118"/>
                              <a:gd name="T23" fmla="*/ 133 h 159"/>
                              <a:gd name="T24" fmla="*/ 0 w 118"/>
                              <a:gd name="T25" fmla="*/ 115 h 159"/>
                              <a:gd name="T26" fmla="*/ 5 w 118"/>
                              <a:gd name="T27" fmla="*/ 94 h 159"/>
                              <a:gd name="T28" fmla="*/ 18 w 118"/>
                              <a:gd name="T29" fmla="*/ 79 h 159"/>
                              <a:gd name="T30" fmla="*/ 42 w 118"/>
                              <a:gd name="T31" fmla="*/ 70 h 159"/>
                              <a:gd name="T32" fmla="*/ 71 w 118"/>
                              <a:gd name="T33" fmla="*/ 67 h 159"/>
                              <a:gd name="T34" fmla="*/ 91 w 118"/>
                              <a:gd name="T35" fmla="*/ 55 h 159"/>
                              <a:gd name="T36" fmla="*/ 90 w 118"/>
                              <a:gd name="T37" fmla="*/ 41 h 159"/>
                              <a:gd name="T38" fmla="*/ 84 w 118"/>
                              <a:gd name="T39" fmla="*/ 31 h 159"/>
                              <a:gd name="T40" fmla="*/ 74 w 118"/>
                              <a:gd name="T41" fmla="*/ 25 h 159"/>
                              <a:gd name="T42" fmla="*/ 59 w 118"/>
                              <a:gd name="T43" fmla="*/ 22 h 159"/>
                              <a:gd name="T44" fmla="*/ 41 w 118"/>
                              <a:gd name="T45" fmla="*/ 25 h 159"/>
                              <a:gd name="T46" fmla="*/ 27 w 118"/>
                              <a:gd name="T47" fmla="*/ 30 h 159"/>
                              <a:gd name="T48" fmla="*/ 17 w 118"/>
                              <a:gd name="T49" fmla="*/ 35 h 159"/>
                              <a:gd name="T50" fmla="*/ 12 w 118"/>
                              <a:gd name="T51" fmla="*/ 37 h 159"/>
                              <a:gd name="T52" fmla="*/ 10 w 118"/>
                              <a:gd name="T53" fmla="*/ 36 h 159"/>
                              <a:gd name="T54" fmla="*/ 7 w 118"/>
                              <a:gd name="T55" fmla="*/ 35 h 159"/>
                              <a:gd name="T56" fmla="*/ 7 w 118"/>
                              <a:gd name="T57" fmla="*/ 31 h 159"/>
                              <a:gd name="T58" fmla="*/ 6 w 118"/>
                              <a:gd name="T59" fmla="*/ 26 h 159"/>
                              <a:gd name="T60" fmla="*/ 7 w 118"/>
                              <a:gd name="T61" fmla="*/ 20 h 159"/>
                              <a:gd name="T62" fmla="*/ 10 w 118"/>
                              <a:gd name="T63" fmla="*/ 16 h 159"/>
                              <a:gd name="T64" fmla="*/ 17 w 118"/>
                              <a:gd name="T65" fmla="*/ 11 h 159"/>
                              <a:gd name="T66" fmla="*/ 30 w 118"/>
                              <a:gd name="T67" fmla="*/ 6 h 159"/>
                              <a:gd name="T68" fmla="*/ 44 w 118"/>
                              <a:gd name="T69" fmla="*/ 3 h 159"/>
                              <a:gd name="T70" fmla="*/ 62 w 118"/>
                              <a:gd name="T71" fmla="*/ 0 h 159"/>
                              <a:gd name="T72" fmla="*/ 87 w 118"/>
                              <a:gd name="T73" fmla="*/ 4 h 159"/>
                              <a:gd name="T74" fmla="*/ 105 w 118"/>
                              <a:gd name="T75" fmla="*/ 15 h 159"/>
                              <a:gd name="T76" fmla="*/ 115 w 118"/>
                              <a:gd name="T77" fmla="*/ 31 h 159"/>
                              <a:gd name="T78" fmla="*/ 118 w 118"/>
                              <a:gd name="T79" fmla="*/ 54 h 159"/>
                              <a:gd name="T80" fmla="*/ 91 w 118"/>
                              <a:gd name="T81" fmla="*/ 86 h 159"/>
                              <a:gd name="T82" fmla="*/ 59 w 118"/>
                              <a:gd name="T83" fmla="*/ 86 h 159"/>
                              <a:gd name="T84" fmla="*/ 43 w 118"/>
                              <a:gd name="T85" fmla="*/ 90 h 159"/>
                              <a:gd name="T86" fmla="*/ 32 w 118"/>
                              <a:gd name="T87" fmla="*/ 97 h 159"/>
                              <a:gd name="T88" fmla="*/ 27 w 118"/>
                              <a:gd name="T89" fmla="*/ 107 h 159"/>
                              <a:gd name="T90" fmla="*/ 28 w 118"/>
                              <a:gd name="T91" fmla="*/ 124 h 159"/>
                              <a:gd name="T92" fmla="*/ 42 w 118"/>
                              <a:gd name="T93" fmla="*/ 137 h 159"/>
                              <a:gd name="T94" fmla="*/ 64 w 118"/>
                              <a:gd name="T95" fmla="*/ 138 h 159"/>
                              <a:gd name="T96" fmla="*/ 82 w 118"/>
                              <a:gd name="T97" fmla="*/ 127 h 159"/>
                              <a:gd name="T98" fmla="*/ 91 w 118"/>
                              <a:gd name="T99" fmla="*/ 86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18" h="159">
                                <a:moveTo>
                                  <a:pt x="118" y="152"/>
                                </a:moveTo>
                                <a:lnTo>
                                  <a:pt x="118" y="154"/>
                                </a:lnTo>
                                <a:lnTo>
                                  <a:pt x="117" y="155"/>
                                </a:lnTo>
                                <a:lnTo>
                                  <a:pt x="116" y="155"/>
                                </a:lnTo>
                                <a:lnTo>
                                  <a:pt x="113" y="156"/>
                                </a:lnTo>
                                <a:lnTo>
                                  <a:pt x="111" y="156"/>
                                </a:lnTo>
                                <a:lnTo>
                                  <a:pt x="107" y="156"/>
                                </a:lnTo>
                                <a:lnTo>
                                  <a:pt x="102" y="156"/>
                                </a:lnTo>
                                <a:lnTo>
                                  <a:pt x="100" y="156"/>
                                </a:lnTo>
                                <a:lnTo>
                                  <a:pt x="97" y="155"/>
                                </a:lnTo>
                                <a:lnTo>
                                  <a:pt x="96" y="155"/>
                                </a:lnTo>
                                <a:lnTo>
                                  <a:pt x="95" y="154"/>
                                </a:lnTo>
                                <a:lnTo>
                                  <a:pt x="95" y="152"/>
                                </a:lnTo>
                                <a:lnTo>
                                  <a:pt x="95" y="138"/>
                                </a:lnTo>
                                <a:lnTo>
                                  <a:pt x="85" y="147"/>
                                </a:lnTo>
                                <a:lnTo>
                                  <a:pt x="74" y="153"/>
                                </a:lnTo>
                                <a:lnTo>
                                  <a:pt x="63" y="158"/>
                                </a:lnTo>
                                <a:lnTo>
                                  <a:pt x="49" y="159"/>
                                </a:lnTo>
                                <a:lnTo>
                                  <a:pt x="38" y="159"/>
                                </a:lnTo>
                                <a:lnTo>
                                  <a:pt x="28" y="156"/>
                                </a:lnTo>
                                <a:lnTo>
                                  <a:pt x="20" y="153"/>
                                </a:lnTo>
                                <a:lnTo>
                                  <a:pt x="14" y="148"/>
                                </a:lnTo>
                                <a:lnTo>
                                  <a:pt x="7" y="142"/>
                                </a:lnTo>
                                <a:lnTo>
                                  <a:pt x="2" y="133"/>
                                </a:lnTo>
                                <a:lnTo>
                                  <a:pt x="0" y="126"/>
                                </a:lnTo>
                                <a:lnTo>
                                  <a:pt x="0" y="115"/>
                                </a:lnTo>
                                <a:lnTo>
                                  <a:pt x="0" y="104"/>
                                </a:lnTo>
                                <a:lnTo>
                                  <a:pt x="5" y="94"/>
                                </a:lnTo>
                                <a:lnTo>
                                  <a:pt x="10" y="85"/>
                                </a:lnTo>
                                <a:lnTo>
                                  <a:pt x="18" y="79"/>
                                </a:lnTo>
                                <a:lnTo>
                                  <a:pt x="28" y="74"/>
                                </a:lnTo>
                                <a:lnTo>
                                  <a:pt x="42" y="70"/>
                                </a:lnTo>
                                <a:lnTo>
                                  <a:pt x="55" y="68"/>
                                </a:lnTo>
                                <a:lnTo>
                                  <a:pt x="71" y="67"/>
                                </a:lnTo>
                                <a:lnTo>
                                  <a:pt x="91" y="67"/>
                                </a:lnTo>
                                <a:lnTo>
                                  <a:pt x="91" y="55"/>
                                </a:lnTo>
                                <a:lnTo>
                                  <a:pt x="91" y="48"/>
                                </a:lnTo>
                                <a:lnTo>
                                  <a:pt x="90" y="41"/>
                                </a:lnTo>
                                <a:lnTo>
                                  <a:pt x="87" y="35"/>
                                </a:lnTo>
                                <a:lnTo>
                                  <a:pt x="84" y="31"/>
                                </a:lnTo>
                                <a:lnTo>
                                  <a:pt x="80" y="27"/>
                                </a:lnTo>
                                <a:lnTo>
                                  <a:pt x="74" y="25"/>
                                </a:lnTo>
                                <a:lnTo>
                                  <a:pt x="68" y="22"/>
                                </a:lnTo>
                                <a:lnTo>
                                  <a:pt x="59" y="22"/>
                                </a:lnTo>
                                <a:lnTo>
                                  <a:pt x="49" y="22"/>
                                </a:lnTo>
                                <a:lnTo>
                                  <a:pt x="41" y="25"/>
                                </a:lnTo>
                                <a:lnTo>
                                  <a:pt x="33" y="27"/>
                                </a:lnTo>
                                <a:lnTo>
                                  <a:pt x="27" y="30"/>
                                </a:lnTo>
                                <a:lnTo>
                                  <a:pt x="22" y="32"/>
                                </a:lnTo>
                                <a:lnTo>
                                  <a:pt x="17" y="35"/>
                                </a:lnTo>
                                <a:lnTo>
                                  <a:pt x="14" y="37"/>
                                </a:lnTo>
                                <a:lnTo>
                                  <a:pt x="12" y="37"/>
                                </a:lnTo>
                                <a:lnTo>
                                  <a:pt x="11" y="37"/>
                                </a:lnTo>
                                <a:lnTo>
                                  <a:pt x="10" y="36"/>
                                </a:lnTo>
                                <a:lnTo>
                                  <a:pt x="9" y="36"/>
                                </a:lnTo>
                                <a:lnTo>
                                  <a:pt x="7" y="35"/>
                                </a:lnTo>
                                <a:lnTo>
                                  <a:pt x="7" y="33"/>
                                </a:lnTo>
                                <a:lnTo>
                                  <a:pt x="7" y="31"/>
                                </a:lnTo>
                                <a:lnTo>
                                  <a:pt x="6" y="28"/>
                                </a:lnTo>
                                <a:lnTo>
                                  <a:pt x="6" y="26"/>
                                </a:lnTo>
                                <a:lnTo>
                                  <a:pt x="6" y="22"/>
                                </a:lnTo>
                                <a:lnTo>
                                  <a:pt x="7" y="20"/>
                                </a:lnTo>
                                <a:lnTo>
                                  <a:pt x="7" y="17"/>
                                </a:lnTo>
                                <a:lnTo>
                                  <a:pt x="10" y="16"/>
                                </a:lnTo>
                                <a:lnTo>
                                  <a:pt x="12" y="14"/>
                                </a:lnTo>
                                <a:lnTo>
                                  <a:pt x="17" y="11"/>
                                </a:lnTo>
                                <a:lnTo>
                                  <a:pt x="23" y="9"/>
                                </a:lnTo>
                                <a:lnTo>
                                  <a:pt x="30" y="6"/>
                                </a:lnTo>
                                <a:lnTo>
                                  <a:pt x="37" y="4"/>
                                </a:lnTo>
                                <a:lnTo>
                                  <a:pt x="44" y="3"/>
                                </a:lnTo>
                                <a:lnTo>
                                  <a:pt x="53" y="0"/>
                                </a:lnTo>
                                <a:lnTo>
                                  <a:pt x="62" y="0"/>
                                </a:lnTo>
                                <a:lnTo>
                                  <a:pt x="76" y="1"/>
                                </a:lnTo>
                                <a:lnTo>
                                  <a:pt x="87" y="4"/>
                                </a:lnTo>
                                <a:lnTo>
                                  <a:pt x="97" y="7"/>
                                </a:lnTo>
                                <a:lnTo>
                                  <a:pt x="105" y="15"/>
                                </a:lnTo>
                                <a:lnTo>
                                  <a:pt x="111" y="22"/>
                                </a:lnTo>
                                <a:lnTo>
                                  <a:pt x="115" y="31"/>
                                </a:lnTo>
                                <a:lnTo>
                                  <a:pt x="117" y="42"/>
                                </a:lnTo>
                                <a:lnTo>
                                  <a:pt x="118" y="54"/>
                                </a:lnTo>
                                <a:lnTo>
                                  <a:pt x="118" y="152"/>
                                </a:lnTo>
                                <a:close/>
                                <a:moveTo>
                                  <a:pt x="91" y="86"/>
                                </a:moveTo>
                                <a:lnTo>
                                  <a:pt x="69" y="86"/>
                                </a:lnTo>
                                <a:lnTo>
                                  <a:pt x="59" y="86"/>
                                </a:lnTo>
                                <a:lnTo>
                                  <a:pt x="50" y="88"/>
                                </a:lnTo>
                                <a:lnTo>
                                  <a:pt x="43" y="90"/>
                                </a:lnTo>
                                <a:lnTo>
                                  <a:pt x="37" y="94"/>
                                </a:lnTo>
                                <a:lnTo>
                                  <a:pt x="32" y="97"/>
                                </a:lnTo>
                                <a:lnTo>
                                  <a:pt x="30" y="102"/>
                                </a:lnTo>
                                <a:lnTo>
                                  <a:pt x="27" y="107"/>
                                </a:lnTo>
                                <a:lnTo>
                                  <a:pt x="27" y="113"/>
                                </a:lnTo>
                                <a:lnTo>
                                  <a:pt x="28" y="124"/>
                                </a:lnTo>
                                <a:lnTo>
                                  <a:pt x="33" y="132"/>
                                </a:lnTo>
                                <a:lnTo>
                                  <a:pt x="42" y="137"/>
                                </a:lnTo>
                                <a:lnTo>
                                  <a:pt x="54" y="138"/>
                                </a:lnTo>
                                <a:lnTo>
                                  <a:pt x="64" y="138"/>
                                </a:lnTo>
                                <a:lnTo>
                                  <a:pt x="73" y="133"/>
                                </a:lnTo>
                                <a:lnTo>
                                  <a:pt x="82" y="127"/>
                                </a:lnTo>
                                <a:lnTo>
                                  <a:pt x="91" y="117"/>
                                </a:lnTo>
                                <a:lnTo>
                                  <a:pt x="91" y="8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07" name="Freeform 201"/>
                        <wps:cNvSpPr>
                          <a:spLocks/>
                        </wps:cNvSpPr>
                        <wps:spPr bwMode="auto">
                          <a:xfrm>
                            <a:off x="1808163" y="3513137"/>
                            <a:ext cx="14288" cy="117475"/>
                          </a:xfrm>
                          <a:custGeom>
                            <a:avLst/>
                            <a:gdLst>
                              <a:gd name="T0" fmla="*/ 27 w 27"/>
                              <a:gd name="T1" fmla="*/ 220 h 224"/>
                              <a:gd name="T2" fmla="*/ 27 w 27"/>
                              <a:gd name="T3" fmla="*/ 221 h 224"/>
                              <a:gd name="T4" fmla="*/ 26 w 27"/>
                              <a:gd name="T5" fmla="*/ 222 h 224"/>
                              <a:gd name="T6" fmla="*/ 25 w 27"/>
                              <a:gd name="T7" fmla="*/ 223 h 224"/>
                              <a:gd name="T8" fmla="*/ 24 w 27"/>
                              <a:gd name="T9" fmla="*/ 223 h 224"/>
                              <a:gd name="T10" fmla="*/ 22 w 27"/>
                              <a:gd name="T11" fmla="*/ 224 h 224"/>
                              <a:gd name="T12" fmla="*/ 20 w 27"/>
                              <a:gd name="T13" fmla="*/ 224 h 224"/>
                              <a:gd name="T14" fmla="*/ 17 w 27"/>
                              <a:gd name="T15" fmla="*/ 224 h 224"/>
                              <a:gd name="T16" fmla="*/ 14 w 27"/>
                              <a:gd name="T17" fmla="*/ 224 h 224"/>
                              <a:gd name="T18" fmla="*/ 10 w 27"/>
                              <a:gd name="T19" fmla="*/ 224 h 224"/>
                              <a:gd name="T20" fmla="*/ 8 w 27"/>
                              <a:gd name="T21" fmla="*/ 224 h 224"/>
                              <a:gd name="T22" fmla="*/ 5 w 27"/>
                              <a:gd name="T23" fmla="*/ 224 h 224"/>
                              <a:gd name="T24" fmla="*/ 3 w 27"/>
                              <a:gd name="T25" fmla="*/ 223 h 224"/>
                              <a:gd name="T26" fmla="*/ 1 w 27"/>
                              <a:gd name="T27" fmla="*/ 223 h 224"/>
                              <a:gd name="T28" fmla="*/ 0 w 27"/>
                              <a:gd name="T29" fmla="*/ 222 h 224"/>
                              <a:gd name="T30" fmla="*/ 0 w 27"/>
                              <a:gd name="T31" fmla="*/ 221 h 224"/>
                              <a:gd name="T32" fmla="*/ 0 w 27"/>
                              <a:gd name="T33" fmla="*/ 220 h 224"/>
                              <a:gd name="T34" fmla="*/ 0 w 27"/>
                              <a:gd name="T35" fmla="*/ 5 h 224"/>
                              <a:gd name="T36" fmla="*/ 0 w 27"/>
                              <a:gd name="T37" fmla="*/ 4 h 224"/>
                              <a:gd name="T38" fmla="*/ 0 w 27"/>
                              <a:gd name="T39" fmla="*/ 4 h 224"/>
                              <a:gd name="T40" fmla="*/ 1 w 27"/>
                              <a:gd name="T41" fmla="*/ 3 h 224"/>
                              <a:gd name="T42" fmla="*/ 3 w 27"/>
                              <a:gd name="T43" fmla="*/ 2 h 224"/>
                              <a:gd name="T44" fmla="*/ 5 w 27"/>
                              <a:gd name="T45" fmla="*/ 2 h 224"/>
                              <a:gd name="T46" fmla="*/ 8 w 27"/>
                              <a:gd name="T47" fmla="*/ 0 h 224"/>
                              <a:gd name="T48" fmla="*/ 10 w 27"/>
                              <a:gd name="T49" fmla="*/ 0 h 224"/>
                              <a:gd name="T50" fmla="*/ 14 w 27"/>
                              <a:gd name="T51" fmla="*/ 0 h 224"/>
                              <a:gd name="T52" fmla="*/ 17 w 27"/>
                              <a:gd name="T53" fmla="*/ 0 h 224"/>
                              <a:gd name="T54" fmla="*/ 20 w 27"/>
                              <a:gd name="T55" fmla="*/ 0 h 224"/>
                              <a:gd name="T56" fmla="*/ 22 w 27"/>
                              <a:gd name="T57" fmla="*/ 2 h 224"/>
                              <a:gd name="T58" fmla="*/ 24 w 27"/>
                              <a:gd name="T59" fmla="*/ 2 h 224"/>
                              <a:gd name="T60" fmla="*/ 25 w 27"/>
                              <a:gd name="T61" fmla="*/ 3 h 224"/>
                              <a:gd name="T62" fmla="*/ 26 w 27"/>
                              <a:gd name="T63" fmla="*/ 4 h 224"/>
                              <a:gd name="T64" fmla="*/ 27 w 27"/>
                              <a:gd name="T65" fmla="*/ 4 h 224"/>
                              <a:gd name="T66" fmla="*/ 27 w 27"/>
                              <a:gd name="T67" fmla="*/ 5 h 224"/>
                              <a:gd name="T68" fmla="*/ 27 w 27"/>
                              <a:gd name="T69" fmla="*/ 220 h 2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7" h="224">
                                <a:moveTo>
                                  <a:pt x="27" y="220"/>
                                </a:moveTo>
                                <a:lnTo>
                                  <a:pt x="27" y="221"/>
                                </a:lnTo>
                                <a:lnTo>
                                  <a:pt x="26" y="222"/>
                                </a:lnTo>
                                <a:lnTo>
                                  <a:pt x="25" y="223"/>
                                </a:lnTo>
                                <a:lnTo>
                                  <a:pt x="24" y="223"/>
                                </a:lnTo>
                                <a:lnTo>
                                  <a:pt x="22" y="224"/>
                                </a:lnTo>
                                <a:lnTo>
                                  <a:pt x="20" y="224"/>
                                </a:lnTo>
                                <a:lnTo>
                                  <a:pt x="17" y="224"/>
                                </a:lnTo>
                                <a:lnTo>
                                  <a:pt x="14" y="224"/>
                                </a:lnTo>
                                <a:lnTo>
                                  <a:pt x="10" y="224"/>
                                </a:lnTo>
                                <a:lnTo>
                                  <a:pt x="8" y="224"/>
                                </a:lnTo>
                                <a:lnTo>
                                  <a:pt x="5" y="224"/>
                                </a:lnTo>
                                <a:lnTo>
                                  <a:pt x="3" y="223"/>
                                </a:lnTo>
                                <a:lnTo>
                                  <a:pt x="1" y="223"/>
                                </a:lnTo>
                                <a:lnTo>
                                  <a:pt x="0" y="222"/>
                                </a:lnTo>
                                <a:lnTo>
                                  <a:pt x="0" y="221"/>
                                </a:lnTo>
                                <a:lnTo>
                                  <a:pt x="0" y="220"/>
                                </a:lnTo>
                                <a:lnTo>
                                  <a:pt x="0" y="5"/>
                                </a:lnTo>
                                <a:lnTo>
                                  <a:pt x="0" y="4"/>
                                </a:lnTo>
                                <a:lnTo>
                                  <a:pt x="0" y="4"/>
                                </a:lnTo>
                                <a:lnTo>
                                  <a:pt x="1" y="3"/>
                                </a:lnTo>
                                <a:lnTo>
                                  <a:pt x="3" y="2"/>
                                </a:lnTo>
                                <a:lnTo>
                                  <a:pt x="5" y="2"/>
                                </a:lnTo>
                                <a:lnTo>
                                  <a:pt x="8" y="0"/>
                                </a:lnTo>
                                <a:lnTo>
                                  <a:pt x="10" y="0"/>
                                </a:lnTo>
                                <a:lnTo>
                                  <a:pt x="14" y="0"/>
                                </a:lnTo>
                                <a:lnTo>
                                  <a:pt x="17" y="0"/>
                                </a:lnTo>
                                <a:lnTo>
                                  <a:pt x="20" y="0"/>
                                </a:lnTo>
                                <a:lnTo>
                                  <a:pt x="22" y="2"/>
                                </a:lnTo>
                                <a:lnTo>
                                  <a:pt x="24" y="2"/>
                                </a:lnTo>
                                <a:lnTo>
                                  <a:pt x="25" y="3"/>
                                </a:lnTo>
                                <a:lnTo>
                                  <a:pt x="26" y="4"/>
                                </a:lnTo>
                                <a:lnTo>
                                  <a:pt x="27" y="4"/>
                                </a:lnTo>
                                <a:lnTo>
                                  <a:pt x="27" y="5"/>
                                </a:lnTo>
                                <a:lnTo>
                                  <a:pt x="27" y="22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08" name="Freeform 202"/>
                        <wps:cNvSpPr>
                          <a:spLocks/>
                        </wps:cNvSpPr>
                        <wps:spPr bwMode="auto">
                          <a:xfrm>
                            <a:off x="1878013" y="3511550"/>
                            <a:ext cx="50800" cy="119063"/>
                          </a:xfrm>
                          <a:custGeom>
                            <a:avLst/>
                            <a:gdLst>
                              <a:gd name="T0" fmla="*/ 97 w 97"/>
                              <a:gd name="T1" fmla="*/ 20 h 225"/>
                              <a:gd name="T2" fmla="*/ 97 w 97"/>
                              <a:gd name="T3" fmla="*/ 24 h 225"/>
                              <a:gd name="T4" fmla="*/ 96 w 97"/>
                              <a:gd name="T5" fmla="*/ 26 h 225"/>
                              <a:gd name="T6" fmla="*/ 95 w 97"/>
                              <a:gd name="T7" fmla="*/ 27 h 225"/>
                              <a:gd name="T8" fmla="*/ 92 w 97"/>
                              <a:gd name="T9" fmla="*/ 27 h 225"/>
                              <a:gd name="T10" fmla="*/ 89 w 97"/>
                              <a:gd name="T11" fmla="*/ 26 h 225"/>
                              <a:gd name="T12" fmla="*/ 84 w 97"/>
                              <a:gd name="T13" fmla="*/ 24 h 225"/>
                              <a:gd name="T14" fmla="*/ 78 w 97"/>
                              <a:gd name="T15" fmla="*/ 22 h 225"/>
                              <a:gd name="T16" fmla="*/ 68 w 97"/>
                              <a:gd name="T17" fmla="*/ 22 h 225"/>
                              <a:gd name="T18" fmla="*/ 59 w 97"/>
                              <a:gd name="T19" fmla="*/ 27 h 225"/>
                              <a:gd name="T20" fmla="*/ 54 w 97"/>
                              <a:gd name="T21" fmla="*/ 35 h 225"/>
                              <a:gd name="T22" fmla="*/ 52 w 97"/>
                              <a:gd name="T23" fmla="*/ 48 h 225"/>
                              <a:gd name="T24" fmla="*/ 52 w 97"/>
                              <a:gd name="T25" fmla="*/ 73 h 225"/>
                              <a:gd name="T26" fmla="*/ 85 w 97"/>
                              <a:gd name="T27" fmla="*/ 73 h 225"/>
                              <a:gd name="T28" fmla="*/ 87 w 97"/>
                              <a:gd name="T29" fmla="*/ 74 h 225"/>
                              <a:gd name="T30" fmla="*/ 89 w 97"/>
                              <a:gd name="T31" fmla="*/ 76 h 225"/>
                              <a:gd name="T32" fmla="*/ 90 w 97"/>
                              <a:gd name="T33" fmla="*/ 80 h 225"/>
                              <a:gd name="T34" fmla="*/ 89 w 97"/>
                              <a:gd name="T35" fmla="*/ 89 h 225"/>
                              <a:gd name="T36" fmla="*/ 86 w 97"/>
                              <a:gd name="T37" fmla="*/ 94 h 225"/>
                              <a:gd name="T38" fmla="*/ 52 w 97"/>
                              <a:gd name="T39" fmla="*/ 95 h 225"/>
                              <a:gd name="T40" fmla="*/ 52 w 97"/>
                              <a:gd name="T41" fmla="*/ 222 h 225"/>
                              <a:gd name="T42" fmla="*/ 51 w 97"/>
                              <a:gd name="T43" fmla="*/ 224 h 225"/>
                              <a:gd name="T44" fmla="*/ 48 w 97"/>
                              <a:gd name="T45" fmla="*/ 225 h 225"/>
                              <a:gd name="T46" fmla="*/ 42 w 97"/>
                              <a:gd name="T47" fmla="*/ 225 h 225"/>
                              <a:gd name="T48" fmla="*/ 35 w 97"/>
                              <a:gd name="T49" fmla="*/ 225 h 225"/>
                              <a:gd name="T50" fmla="*/ 30 w 97"/>
                              <a:gd name="T51" fmla="*/ 225 h 225"/>
                              <a:gd name="T52" fmla="*/ 27 w 97"/>
                              <a:gd name="T53" fmla="*/ 224 h 225"/>
                              <a:gd name="T54" fmla="*/ 26 w 97"/>
                              <a:gd name="T55" fmla="*/ 222 h 225"/>
                              <a:gd name="T56" fmla="*/ 26 w 97"/>
                              <a:gd name="T57" fmla="*/ 95 h 225"/>
                              <a:gd name="T58" fmla="*/ 2 w 97"/>
                              <a:gd name="T59" fmla="*/ 94 h 225"/>
                              <a:gd name="T60" fmla="*/ 0 w 97"/>
                              <a:gd name="T61" fmla="*/ 89 h 225"/>
                              <a:gd name="T62" fmla="*/ 0 w 97"/>
                              <a:gd name="T63" fmla="*/ 80 h 225"/>
                              <a:gd name="T64" fmla="*/ 0 w 97"/>
                              <a:gd name="T65" fmla="*/ 76 h 225"/>
                              <a:gd name="T66" fmla="*/ 1 w 97"/>
                              <a:gd name="T67" fmla="*/ 74 h 225"/>
                              <a:gd name="T68" fmla="*/ 4 w 97"/>
                              <a:gd name="T69" fmla="*/ 73 h 225"/>
                              <a:gd name="T70" fmla="*/ 26 w 97"/>
                              <a:gd name="T71" fmla="*/ 73 h 225"/>
                              <a:gd name="T72" fmla="*/ 26 w 97"/>
                              <a:gd name="T73" fmla="*/ 43 h 225"/>
                              <a:gd name="T74" fmla="*/ 32 w 97"/>
                              <a:gd name="T75" fmla="*/ 21 h 225"/>
                              <a:gd name="T76" fmla="*/ 43 w 97"/>
                              <a:gd name="T77" fmla="*/ 7 h 225"/>
                              <a:gd name="T78" fmla="*/ 60 w 97"/>
                              <a:gd name="T79" fmla="*/ 1 h 225"/>
                              <a:gd name="T80" fmla="*/ 78 w 97"/>
                              <a:gd name="T81" fmla="*/ 0 h 225"/>
                              <a:gd name="T82" fmla="*/ 87 w 97"/>
                              <a:gd name="T83" fmla="*/ 3 h 225"/>
                              <a:gd name="T84" fmla="*/ 94 w 97"/>
                              <a:gd name="T85" fmla="*/ 5 h 225"/>
                              <a:gd name="T86" fmla="*/ 96 w 97"/>
                              <a:gd name="T87" fmla="*/ 7 h 225"/>
                              <a:gd name="T88" fmla="*/ 97 w 97"/>
                              <a:gd name="T89" fmla="*/ 10 h 225"/>
                              <a:gd name="T90" fmla="*/ 97 w 97"/>
                              <a:gd name="T91" fmla="*/ 15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97" h="225">
                                <a:moveTo>
                                  <a:pt x="97" y="17"/>
                                </a:moveTo>
                                <a:lnTo>
                                  <a:pt x="97" y="20"/>
                                </a:lnTo>
                                <a:lnTo>
                                  <a:pt x="97" y="22"/>
                                </a:lnTo>
                                <a:lnTo>
                                  <a:pt x="97" y="24"/>
                                </a:lnTo>
                                <a:lnTo>
                                  <a:pt x="96" y="25"/>
                                </a:lnTo>
                                <a:lnTo>
                                  <a:pt x="96" y="26"/>
                                </a:lnTo>
                                <a:lnTo>
                                  <a:pt x="95" y="27"/>
                                </a:lnTo>
                                <a:lnTo>
                                  <a:pt x="95" y="27"/>
                                </a:lnTo>
                                <a:lnTo>
                                  <a:pt x="94" y="27"/>
                                </a:lnTo>
                                <a:lnTo>
                                  <a:pt x="92" y="27"/>
                                </a:lnTo>
                                <a:lnTo>
                                  <a:pt x="91" y="26"/>
                                </a:lnTo>
                                <a:lnTo>
                                  <a:pt x="89" y="26"/>
                                </a:lnTo>
                                <a:lnTo>
                                  <a:pt x="87" y="25"/>
                                </a:lnTo>
                                <a:lnTo>
                                  <a:pt x="84" y="24"/>
                                </a:lnTo>
                                <a:lnTo>
                                  <a:pt x="81" y="24"/>
                                </a:lnTo>
                                <a:lnTo>
                                  <a:pt x="78" y="22"/>
                                </a:lnTo>
                                <a:lnTo>
                                  <a:pt x="74" y="22"/>
                                </a:lnTo>
                                <a:lnTo>
                                  <a:pt x="68" y="22"/>
                                </a:lnTo>
                                <a:lnTo>
                                  <a:pt x="64" y="25"/>
                                </a:lnTo>
                                <a:lnTo>
                                  <a:pt x="59" y="27"/>
                                </a:lnTo>
                                <a:lnTo>
                                  <a:pt x="57" y="31"/>
                                </a:lnTo>
                                <a:lnTo>
                                  <a:pt x="54" y="35"/>
                                </a:lnTo>
                                <a:lnTo>
                                  <a:pt x="53" y="41"/>
                                </a:lnTo>
                                <a:lnTo>
                                  <a:pt x="52" y="48"/>
                                </a:lnTo>
                                <a:lnTo>
                                  <a:pt x="52" y="57"/>
                                </a:lnTo>
                                <a:lnTo>
                                  <a:pt x="52" y="73"/>
                                </a:lnTo>
                                <a:lnTo>
                                  <a:pt x="84" y="73"/>
                                </a:lnTo>
                                <a:lnTo>
                                  <a:pt x="85" y="73"/>
                                </a:lnTo>
                                <a:lnTo>
                                  <a:pt x="86" y="73"/>
                                </a:lnTo>
                                <a:lnTo>
                                  <a:pt x="87" y="74"/>
                                </a:lnTo>
                                <a:lnTo>
                                  <a:pt x="87" y="75"/>
                                </a:lnTo>
                                <a:lnTo>
                                  <a:pt x="89" y="76"/>
                                </a:lnTo>
                                <a:lnTo>
                                  <a:pt x="89" y="79"/>
                                </a:lnTo>
                                <a:lnTo>
                                  <a:pt x="90" y="80"/>
                                </a:lnTo>
                                <a:lnTo>
                                  <a:pt x="90" y="84"/>
                                </a:lnTo>
                                <a:lnTo>
                                  <a:pt x="89" y="89"/>
                                </a:lnTo>
                                <a:lnTo>
                                  <a:pt x="87" y="91"/>
                                </a:lnTo>
                                <a:lnTo>
                                  <a:pt x="86" y="94"/>
                                </a:lnTo>
                                <a:lnTo>
                                  <a:pt x="84" y="95"/>
                                </a:lnTo>
                                <a:lnTo>
                                  <a:pt x="52" y="95"/>
                                </a:lnTo>
                                <a:lnTo>
                                  <a:pt x="52" y="221"/>
                                </a:lnTo>
                                <a:lnTo>
                                  <a:pt x="52" y="222"/>
                                </a:lnTo>
                                <a:lnTo>
                                  <a:pt x="52" y="223"/>
                                </a:lnTo>
                                <a:lnTo>
                                  <a:pt x="51" y="224"/>
                                </a:lnTo>
                                <a:lnTo>
                                  <a:pt x="49" y="224"/>
                                </a:lnTo>
                                <a:lnTo>
                                  <a:pt x="48" y="225"/>
                                </a:lnTo>
                                <a:lnTo>
                                  <a:pt x="46" y="225"/>
                                </a:lnTo>
                                <a:lnTo>
                                  <a:pt x="42" y="225"/>
                                </a:lnTo>
                                <a:lnTo>
                                  <a:pt x="38" y="225"/>
                                </a:lnTo>
                                <a:lnTo>
                                  <a:pt x="35" y="225"/>
                                </a:lnTo>
                                <a:lnTo>
                                  <a:pt x="32" y="225"/>
                                </a:lnTo>
                                <a:lnTo>
                                  <a:pt x="30" y="225"/>
                                </a:lnTo>
                                <a:lnTo>
                                  <a:pt x="28" y="224"/>
                                </a:lnTo>
                                <a:lnTo>
                                  <a:pt x="27" y="224"/>
                                </a:lnTo>
                                <a:lnTo>
                                  <a:pt x="26" y="223"/>
                                </a:lnTo>
                                <a:lnTo>
                                  <a:pt x="26" y="222"/>
                                </a:lnTo>
                                <a:lnTo>
                                  <a:pt x="26" y="221"/>
                                </a:lnTo>
                                <a:lnTo>
                                  <a:pt x="26" y="95"/>
                                </a:lnTo>
                                <a:lnTo>
                                  <a:pt x="5" y="95"/>
                                </a:lnTo>
                                <a:lnTo>
                                  <a:pt x="2" y="94"/>
                                </a:lnTo>
                                <a:lnTo>
                                  <a:pt x="1" y="91"/>
                                </a:lnTo>
                                <a:lnTo>
                                  <a:pt x="0" y="89"/>
                                </a:lnTo>
                                <a:lnTo>
                                  <a:pt x="0" y="84"/>
                                </a:lnTo>
                                <a:lnTo>
                                  <a:pt x="0" y="80"/>
                                </a:lnTo>
                                <a:lnTo>
                                  <a:pt x="0" y="79"/>
                                </a:lnTo>
                                <a:lnTo>
                                  <a:pt x="0" y="76"/>
                                </a:lnTo>
                                <a:lnTo>
                                  <a:pt x="1" y="75"/>
                                </a:lnTo>
                                <a:lnTo>
                                  <a:pt x="1" y="74"/>
                                </a:lnTo>
                                <a:lnTo>
                                  <a:pt x="2" y="73"/>
                                </a:lnTo>
                                <a:lnTo>
                                  <a:pt x="4" y="73"/>
                                </a:lnTo>
                                <a:lnTo>
                                  <a:pt x="5" y="73"/>
                                </a:lnTo>
                                <a:lnTo>
                                  <a:pt x="26" y="73"/>
                                </a:lnTo>
                                <a:lnTo>
                                  <a:pt x="26" y="58"/>
                                </a:lnTo>
                                <a:lnTo>
                                  <a:pt x="26" y="43"/>
                                </a:lnTo>
                                <a:lnTo>
                                  <a:pt x="28" y="32"/>
                                </a:lnTo>
                                <a:lnTo>
                                  <a:pt x="32" y="21"/>
                                </a:lnTo>
                                <a:lnTo>
                                  <a:pt x="37" y="14"/>
                                </a:lnTo>
                                <a:lnTo>
                                  <a:pt x="43" y="7"/>
                                </a:lnTo>
                                <a:lnTo>
                                  <a:pt x="52" y="4"/>
                                </a:lnTo>
                                <a:lnTo>
                                  <a:pt x="60" y="1"/>
                                </a:lnTo>
                                <a:lnTo>
                                  <a:pt x="71" y="0"/>
                                </a:lnTo>
                                <a:lnTo>
                                  <a:pt x="78" y="0"/>
                                </a:lnTo>
                                <a:lnTo>
                                  <a:pt x="83" y="1"/>
                                </a:lnTo>
                                <a:lnTo>
                                  <a:pt x="87" y="3"/>
                                </a:lnTo>
                                <a:lnTo>
                                  <a:pt x="91" y="4"/>
                                </a:lnTo>
                                <a:lnTo>
                                  <a:pt x="94" y="5"/>
                                </a:lnTo>
                                <a:lnTo>
                                  <a:pt x="95" y="6"/>
                                </a:lnTo>
                                <a:lnTo>
                                  <a:pt x="96" y="7"/>
                                </a:lnTo>
                                <a:lnTo>
                                  <a:pt x="96" y="9"/>
                                </a:lnTo>
                                <a:lnTo>
                                  <a:pt x="97" y="10"/>
                                </a:lnTo>
                                <a:lnTo>
                                  <a:pt x="97" y="12"/>
                                </a:lnTo>
                                <a:lnTo>
                                  <a:pt x="97" y="15"/>
                                </a:lnTo>
                                <a:lnTo>
                                  <a:pt x="97" y="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09" name="Freeform 203"/>
                        <wps:cNvSpPr>
                          <a:spLocks noEditPoints="1"/>
                        </wps:cNvSpPr>
                        <wps:spPr bwMode="auto">
                          <a:xfrm>
                            <a:off x="1931988" y="3548062"/>
                            <a:ext cx="61913" cy="84138"/>
                          </a:xfrm>
                          <a:custGeom>
                            <a:avLst/>
                            <a:gdLst>
                              <a:gd name="T0" fmla="*/ 118 w 118"/>
                              <a:gd name="T1" fmla="*/ 154 h 159"/>
                              <a:gd name="T2" fmla="*/ 116 w 118"/>
                              <a:gd name="T3" fmla="*/ 155 h 159"/>
                              <a:gd name="T4" fmla="*/ 111 w 118"/>
                              <a:gd name="T5" fmla="*/ 156 h 159"/>
                              <a:gd name="T6" fmla="*/ 104 w 118"/>
                              <a:gd name="T7" fmla="*/ 156 h 159"/>
                              <a:gd name="T8" fmla="*/ 99 w 118"/>
                              <a:gd name="T9" fmla="*/ 155 h 159"/>
                              <a:gd name="T10" fmla="*/ 96 w 118"/>
                              <a:gd name="T11" fmla="*/ 154 h 159"/>
                              <a:gd name="T12" fmla="*/ 96 w 118"/>
                              <a:gd name="T13" fmla="*/ 138 h 159"/>
                              <a:gd name="T14" fmla="*/ 75 w 118"/>
                              <a:gd name="T15" fmla="*/ 153 h 159"/>
                              <a:gd name="T16" fmla="*/ 51 w 118"/>
                              <a:gd name="T17" fmla="*/ 159 h 159"/>
                              <a:gd name="T18" fmla="*/ 30 w 118"/>
                              <a:gd name="T19" fmla="*/ 156 h 159"/>
                              <a:gd name="T20" fmla="*/ 14 w 118"/>
                              <a:gd name="T21" fmla="*/ 148 h 159"/>
                              <a:gd name="T22" fmla="*/ 4 w 118"/>
                              <a:gd name="T23" fmla="*/ 133 h 159"/>
                              <a:gd name="T24" fmla="*/ 0 w 118"/>
                              <a:gd name="T25" fmla="*/ 115 h 159"/>
                              <a:gd name="T26" fmla="*/ 5 w 118"/>
                              <a:gd name="T27" fmla="*/ 94 h 159"/>
                              <a:gd name="T28" fmla="*/ 20 w 118"/>
                              <a:gd name="T29" fmla="*/ 79 h 159"/>
                              <a:gd name="T30" fmla="*/ 42 w 118"/>
                              <a:gd name="T31" fmla="*/ 70 h 159"/>
                              <a:gd name="T32" fmla="*/ 73 w 118"/>
                              <a:gd name="T33" fmla="*/ 67 h 159"/>
                              <a:gd name="T34" fmla="*/ 93 w 118"/>
                              <a:gd name="T35" fmla="*/ 55 h 159"/>
                              <a:gd name="T36" fmla="*/ 91 w 118"/>
                              <a:gd name="T37" fmla="*/ 41 h 159"/>
                              <a:gd name="T38" fmla="*/ 85 w 118"/>
                              <a:gd name="T39" fmla="*/ 31 h 159"/>
                              <a:gd name="T40" fmla="*/ 75 w 118"/>
                              <a:gd name="T41" fmla="*/ 25 h 159"/>
                              <a:gd name="T42" fmla="*/ 59 w 118"/>
                              <a:gd name="T43" fmla="*/ 22 h 159"/>
                              <a:gd name="T44" fmla="*/ 42 w 118"/>
                              <a:gd name="T45" fmla="*/ 25 h 159"/>
                              <a:gd name="T46" fmla="*/ 29 w 118"/>
                              <a:gd name="T47" fmla="*/ 30 h 159"/>
                              <a:gd name="T48" fmla="*/ 19 w 118"/>
                              <a:gd name="T49" fmla="*/ 35 h 159"/>
                              <a:gd name="T50" fmla="*/ 13 w 118"/>
                              <a:gd name="T51" fmla="*/ 37 h 159"/>
                              <a:gd name="T52" fmla="*/ 10 w 118"/>
                              <a:gd name="T53" fmla="*/ 36 h 159"/>
                              <a:gd name="T54" fmla="*/ 9 w 118"/>
                              <a:gd name="T55" fmla="*/ 35 h 159"/>
                              <a:gd name="T56" fmla="*/ 8 w 118"/>
                              <a:gd name="T57" fmla="*/ 31 h 159"/>
                              <a:gd name="T58" fmla="*/ 8 w 118"/>
                              <a:gd name="T59" fmla="*/ 26 h 159"/>
                              <a:gd name="T60" fmla="*/ 8 w 118"/>
                              <a:gd name="T61" fmla="*/ 20 h 159"/>
                              <a:gd name="T62" fmla="*/ 10 w 118"/>
                              <a:gd name="T63" fmla="*/ 16 h 159"/>
                              <a:gd name="T64" fmla="*/ 19 w 118"/>
                              <a:gd name="T65" fmla="*/ 11 h 159"/>
                              <a:gd name="T66" fmla="*/ 30 w 118"/>
                              <a:gd name="T67" fmla="*/ 6 h 159"/>
                              <a:gd name="T68" fmla="*/ 46 w 118"/>
                              <a:gd name="T69" fmla="*/ 3 h 159"/>
                              <a:gd name="T70" fmla="*/ 62 w 118"/>
                              <a:gd name="T71" fmla="*/ 0 h 159"/>
                              <a:gd name="T72" fmla="*/ 89 w 118"/>
                              <a:gd name="T73" fmla="*/ 4 h 159"/>
                              <a:gd name="T74" fmla="*/ 106 w 118"/>
                              <a:gd name="T75" fmla="*/ 15 h 159"/>
                              <a:gd name="T76" fmla="*/ 116 w 118"/>
                              <a:gd name="T77" fmla="*/ 31 h 159"/>
                              <a:gd name="T78" fmla="*/ 118 w 118"/>
                              <a:gd name="T79" fmla="*/ 54 h 159"/>
                              <a:gd name="T80" fmla="*/ 93 w 118"/>
                              <a:gd name="T81" fmla="*/ 86 h 159"/>
                              <a:gd name="T82" fmla="*/ 59 w 118"/>
                              <a:gd name="T83" fmla="*/ 86 h 159"/>
                              <a:gd name="T84" fmla="*/ 43 w 118"/>
                              <a:gd name="T85" fmla="*/ 90 h 159"/>
                              <a:gd name="T86" fmla="*/ 32 w 118"/>
                              <a:gd name="T87" fmla="*/ 97 h 159"/>
                              <a:gd name="T88" fmla="*/ 27 w 118"/>
                              <a:gd name="T89" fmla="*/ 107 h 159"/>
                              <a:gd name="T90" fmla="*/ 29 w 118"/>
                              <a:gd name="T91" fmla="*/ 124 h 159"/>
                              <a:gd name="T92" fmla="*/ 42 w 118"/>
                              <a:gd name="T93" fmla="*/ 137 h 159"/>
                              <a:gd name="T94" fmla="*/ 64 w 118"/>
                              <a:gd name="T95" fmla="*/ 138 h 159"/>
                              <a:gd name="T96" fmla="*/ 83 w 118"/>
                              <a:gd name="T97" fmla="*/ 127 h 159"/>
                              <a:gd name="T98" fmla="*/ 93 w 118"/>
                              <a:gd name="T99" fmla="*/ 86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18" h="159">
                                <a:moveTo>
                                  <a:pt x="118" y="152"/>
                                </a:moveTo>
                                <a:lnTo>
                                  <a:pt x="118" y="154"/>
                                </a:lnTo>
                                <a:lnTo>
                                  <a:pt x="117" y="155"/>
                                </a:lnTo>
                                <a:lnTo>
                                  <a:pt x="116" y="155"/>
                                </a:lnTo>
                                <a:lnTo>
                                  <a:pt x="114" y="156"/>
                                </a:lnTo>
                                <a:lnTo>
                                  <a:pt x="111" y="156"/>
                                </a:lnTo>
                                <a:lnTo>
                                  <a:pt x="107" y="156"/>
                                </a:lnTo>
                                <a:lnTo>
                                  <a:pt x="104" y="156"/>
                                </a:lnTo>
                                <a:lnTo>
                                  <a:pt x="101" y="156"/>
                                </a:lnTo>
                                <a:lnTo>
                                  <a:pt x="99" y="155"/>
                                </a:lnTo>
                                <a:lnTo>
                                  <a:pt x="98" y="155"/>
                                </a:lnTo>
                                <a:lnTo>
                                  <a:pt x="96" y="154"/>
                                </a:lnTo>
                                <a:lnTo>
                                  <a:pt x="96" y="152"/>
                                </a:lnTo>
                                <a:lnTo>
                                  <a:pt x="96" y="138"/>
                                </a:lnTo>
                                <a:lnTo>
                                  <a:pt x="86" y="147"/>
                                </a:lnTo>
                                <a:lnTo>
                                  <a:pt x="75" y="153"/>
                                </a:lnTo>
                                <a:lnTo>
                                  <a:pt x="63" y="158"/>
                                </a:lnTo>
                                <a:lnTo>
                                  <a:pt x="51" y="159"/>
                                </a:lnTo>
                                <a:lnTo>
                                  <a:pt x="40" y="159"/>
                                </a:lnTo>
                                <a:lnTo>
                                  <a:pt x="30" y="156"/>
                                </a:lnTo>
                                <a:lnTo>
                                  <a:pt x="21" y="153"/>
                                </a:lnTo>
                                <a:lnTo>
                                  <a:pt x="14" y="148"/>
                                </a:lnTo>
                                <a:lnTo>
                                  <a:pt x="8" y="142"/>
                                </a:lnTo>
                                <a:lnTo>
                                  <a:pt x="4" y="133"/>
                                </a:lnTo>
                                <a:lnTo>
                                  <a:pt x="1" y="126"/>
                                </a:lnTo>
                                <a:lnTo>
                                  <a:pt x="0" y="115"/>
                                </a:lnTo>
                                <a:lnTo>
                                  <a:pt x="1" y="104"/>
                                </a:lnTo>
                                <a:lnTo>
                                  <a:pt x="5" y="94"/>
                                </a:lnTo>
                                <a:lnTo>
                                  <a:pt x="11" y="85"/>
                                </a:lnTo>
                                <a:lnTo>
                                  <a:pt x="20" y="79"/>
                                </a:lnTo>
                                <a:lnTo>
                                  <a:pt x="30" y="74"/>
                                </a:lnTo>
                                <a:lnTo>
                                  <a:pt x="42" y="70"/>
                                </a:lnTo>
                                <a:lnTo>
                                  <a:pt x="57" y="68"/>
                                </a:lnTo>
                                <a:lnTo>
                                  <a:pt x="73" y="67"/>
                                </a:lnTo>
                                <a:lnTo>
                                  <a:pt x="93" y="67"/>
                                </a:lnTo>
                                <a:lnTo>
                                  <a:pt x="93" y="55"/>
                                </a:lnTo>
                                <a:lnTo>
                                  <a:pt x="93" y="48"/>
                                </a:lnTo>
                                <a:lnTo>
                                  <a:pt x="91" y="41"/>
                                </a:lnTo>
                                <a:lnTo>
                                  <a:pt x="89" y="35"/>
                                </a:lnTo>
                                <a:lnTo>
                                  <a:pt x="85" y="31"/>
                                </a:lnTo>
                                <a:lnTo>
                                  <a:pt x="80" y="27"/>
                                </a:lnTo>
                                <a:lnTo>
                                  <a:pt x="75" y="25"/>
                                </a:lnTo>
                                <a:lnTo>
                                  <a:pt x="68" y="22"/>
                                </a:lnTo>
                                <a:lnTo>
                                  <a:pt x="59" y="22"/>
                                </a:lnTo>
                                <a:lnTo>
                                  <a:pt x="50" y="22"/>
                                </a:lnTo>
                                <a:lnTo>
                                  <a:pt x="42" y="25"/>
                                </a:lnTo>
                                <a:lnTo>
                                  <a:pt x="35" y="27"/>
                                </a:lnTo>
                                <a:lnTo>
                                  <a:pt x="29" y="30"/>
                                </a:lnTo>
                                <a:lnTo>
                                  <a:pt x="22" y="32"/>
                                </a:lnTo>
                                <a:lnTo>
                                  <a:pt x="19" y="35"/>
                                </a:lnTo>
                                <a:lnTo>
                                  <a:pt x="15" y="37"/>
                                </a:lnTo>
                                <a:lnTo>
                                  <a:pt x="13" y="37"/>
                                </a:lnTo>
                                <a:lnTo>
                                  <a:pt x="11" y="37"/>
                                </a:lnTo>
                                <a:lnTo>
                                  <a:pt x="10" y="36"/>
                                </a:lnTo>
                                <a:lnTo>
                                  <a:pt x="10" y="36"/>
                                </a:lnTo>
                                <a:lnTo>
                                  <a:pt x="9" y="35"/>
                                </a:lnTo>
                                <a:lnTo>
                                  <a:pt x="8" y="33"/>
                                </a:lnTo>
                                <a:lnTo>
                                  <a:pt x="8" y="31"/>
                                </a:lnTo>
                                <a:lnTo>
                                  <a:pt x="8" y="28"/>
                                </a:lnTo>
                                <a:lnTo>
                                  <a:pt x="8" y="26"/>
                                </a:lnTo>
                                <a:lnTo>
                                  <a:pt x="8" y="22"/>
                                </a:lnTo>
                                <a:lnTo>
                                  <a:pt x="8" y="20"/>
                                </a:lnTo>
                                <a:lnTo>
                                  <a:pt x="9" y="17"/>
                                </a:lnTo>
                                <a:lnTo>
                                  <a:pt x="10" y="16"/>
                                </a:lnTo>
                                <a:lnTo>
                                  <a:pt x="14" y="14"/>
                                </a:lnTo>
                                <a:lnTo>
                                  <a:pt x="19" y="11"/>
                                </a:lnTo>
                                <a:lnTo>
                                  <a:pt x="24" y="9"/>
                                </a:lnTo>
                                <a:lnTo>
                                  <a:pt x="30" y="6"/>
                                </a:lnTo>
                                <a:lnTo>
                                  <a:pt x="37" y="4"/>
                                </a:lnTo>
                                <a:lnTo>
                                  <a:pt x="46" y="3"/>
                                </a:lnTo>
                                <a:lnTo>
                                  <a:pt x="53" y="0"/>
                                </a:lnTo>
                                <a:lnTo>
                                  <a:pt x="62" y="0"/>
                                </a:lnTo>
                                <a:lnTo>
                                  <a:pt x="77" y="1"/>
                                </a:lnTo>
                                <a:lnTo>
                                  <a:pt x="89" y="4"/>
                                </a:lnTo>
                                <a:lnTo>
                                  <a:pt x="99" y="7"/>
                                </a:lnTo>
                                <a:lnTo>
                                  <a:pt x="106" y="15"/>
                                </a:lnTo>
                                <a:lnTo>
                                  <a:pt x="112" y="22"/>
                                </a:lnTo>
                                <a:lnTo>
                                  <a:pt x="116" y="31"/>
                                </a:lnTo>
                                <a:lnTo>
                                  <a:pt x="118" y="42"/>
                                </a:lnTo>
                                <a:lnTo>
                                  <a:pt x="118" y="54"/>
                                </a:lnTo>
                                <a:lnTo>
                                  <a:pt x="118" y="152"/>
                                </a:lnTo>
                                <a:close/>
                                <a:moveTo>
                                  <a:pt x="93" y="86"/>
                                </a:moveTo>
                                <a:lnTo>
                                  <a:pt x="70" y="86"/>
                                </a:lnTo>
                                <a:lnTo>
                                  <a:pt x="59" y="86"/>
                                </a:lnTo>
                                <a:lnTo>
                                  <a:pt x="51" y="88"/>
                                </a:lnTo>
                                <a:lnTo>
                                  <a:pt x="43" y="90"/>
                                </a:lnTo>
                                <a:lnTo>
                                  <a:pt x="37" y="94"/>
                                </a:lnTo>
                                <a:lnTo>
                                  <a:pt x="32" y="97"/>
                                </a:lnTo>
                                <a:lnTo>
                                  <a:pt x="30" y="102"/>
                                </a:lnTo>
                                <a:lnTo>
                                  <a:pt x="27" y="107"/>
                                </a:lnTo>
                                <a:lnTo>
                                  <a:pt x="27" y="113"/>
                                </a:lnTo>
                                <a:lnTo>
                                  <a:pt x="29" y="124"/>
                                </a:lnTo>
                                <a:lnTo>
                                  <a:pt x="35" y="132"/>
                                </a:lnTo>
                                <a:lnTo>
                                  <a:pt x="42" y="137"/>
                                </a:lnTo>
                                <a:lnTo>
                                  <a:pt x="54" y="138"/>
                                </a:lnTo>
                                <a:lnTo>
                                  <a:pt x="64" y="138"/>
                                </a:lnTo>
                                <a:lnTo>
                                  <a:pt x="74" y="133"/>
                                </a:lnTo>
                                <a:lnTo>
                                  <a:pt x="83" y="127"/>
                                </a:lnTo>
                                <a:lnTo>
                                  <a:pt x="93" y="117"/>
                                </a:lnTo>
                                <a:lnTo>
                                  <a:pt x="93" y="8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10" name="Freeform 204"/>
                        <wps:cNvSpPr>
                          <a:spLocks/>
                        </wps:cNvSpPr>
                        <wps:spPr bwMode="auto">
                          <a:xfrm>
                            <a:off x="2014538" y="3548062"/>
                            <a:ext cx="60325" cy="84138"/>
                          </a:xfrm>
                          <a:custGeom>
                            <a:avLst/>
                            <a:gdLst>
                              <a:gd name="T0" fmla="*/ 114 w 114"/>
                              <a:gd name="T1" fmla="*/ 133 h 159"/>
                              <a:gd name="T2" fmla="*/ 114 w 114"/>
                              <a:gd name="T3" fmla="*/ 137 h 159"/>
                              <a:gd name="T4" fmla="*/ 113 w 114"/>
                              <a:gd name="T5" fmla="*/ 139 h 159"/>
                              <a:gd name="T6" fmla="*/ 112 w 114"/>
                              <a:gd name="T7" fmla="*/ 142 h 159"/>
                              <a:gd name="T8" fmla="*/ 107 w 114"/>
                              <a:gd name="T9" fmla="*/ 145 h 159"/>
                              <a:gd name="T10" fmla="*/ 98 w 114"/>
                              <a:gd name="T11" fmla="*/ 152 h 159"/>
                              <a:gd name="T12" fmla="*/ 86 w 114"/>
                              <a:gd name="T13" fmla="*/ 156 h 159"/>
                              <a:gd name="T14" fmla="*/ 72 w 114"/>
                              <a:gd name="T15" fmla="*/ 159 h 159"/>
                              <a:gd name="T16" fmla="*/ 49 w 114"/>
                              <a:gd name="T17" fmla="*/ 158 h 159"/>
                              <a:gd name="T18" fmla="*/ 26 w 114"/>
                              <a:gd name="T19" fmla="*/ 148 h 159"/>
                              <a:gd name="T20" fmla="*/ 10 w 114"/>
                              <a:gd name="T21" fmla="*/ 128 h 159"/>
                              <a:gd name="T22" fmla="*/ 1 w 114"/>
                              <a:gd name="T23" fmla="*/ 100 h 159"/>
                              <a:gd name="T24" fmla="*/ 1 w 114"/>
                              <a:gd name="T25" fmla="*/ 62 h 159"/>
                              <a:gd name="T26" fmla="*/ 11 w 114"/>
                              <a:gd name="T27" fmla="*/ 31 h 159"/>
                              <a:gd name="T28" fmla="*/ 29 w 114"/>
                              <a:gd name="T29" fmla="*/ 11 h 159"/>
                              <a:gd name="T30" fmla="*/ 54 w 114"/>
                              <a:gd name="T31" fmla="*/ 1 h 159"/>
                              <a:gd name="T32" fmla="*/ 75 w 114"/>
                              <a:gd name="T33" fmla="*/ 1 h 159"/>
                              <a:gd name="T34" fmla="*/ 87 w 114"/>
                              <a:gd name="T35" fmla="*/ 4 h 159"/>
                              <a:gd name="T36" fmla="*/ 98 w 114"/>
                              <a:gd name="T37" fmla="*/ 7 h 159"/>
                              <a:gd name="T38" fmla="*/ 107 w 114"/>
                              <a:gd name="T39" fmla="*/ 12 h 159"/>
                              <a:gd name="T40" fmla="*/ 111 w 114"/>
                              <a:gd name="T41" fmla="*/ 16 h 159"/>
                              <a:gd name="T42" fmla="*/ 112 w 114"/>
                              <a:gd name="T43" fmla="*/ 19 h 159"/>
                              <a:gd name="T44" fmla="*/ 113 w 114"/>
                              <a:gd name="T45" fmla="*/ 22 h 159"/>
                              <a:gd name="T46" fmla="*/ 113 w 114"/>
                              <a:gd name="T47" fmla="*/ 26 h 159"/>
                              <a:gd name="T48" fmla="*/ 113 w 114"/>
                              <a:gd name="T49" fmla="*/ 35 h 159"/>
                              <a:gd name="T50" fmla="*/ 111 w 114"/>
                              <a:gd name="T51" fmla="*/ 39 h 159"/>
                              <a:gd name="T52" fmla="*/ 106 w 114"/>
                              <a:gd name="T53" fmla="*/ 39 h 159"/>
                              <a:gd name="T54" fmla="*/ 99 w 114"/>
                              <a:gd name="T55" fmla="*/ 35 h 159"/>
                              <a:gd name="T56" fmla="*/ 90 w 114"/>
                              <a:gd name="T57" fmla="*/ 28 h 159"/>
                              <a:gd name="T58" fmla="*/ 76 w 114"/>
                              <a:gd name="T59" fmla="*/ 23 h 159"/>
                              <a:gd name="T60" fmla="*/ 58 w 114"/>
                              <a:gd name="T61" fmla="*/ 23 h 159"/>
                              <a:gd name="T62" fmla="*/ 38 w 114"/>
                              <a:gd name="T63" fmla="*/ 37 h 159"/>
                              <a:gd name="T64" fmla="*/ 28 w 114"/>
                              <a:gd name="T65" fmla="*/ 67 h 159"/>
                              <a:gd name="T66" fmla="*/ 28 w 114"/>
                              <a:gd name="T67" fmla="*/ 94 h 159"/>
                              <a:gd name="T68" fmla="*/ 33 w 114"/>
                              <a:gd name="T69" fmla="*/ 115 h 159"/>
                              <a:gd name="T70" fmla="*/ 44 w 114"/>
                              <a:gd name="T71" fmla="*/ 128 h 159"/>
                              <a:gd name="T72" fmla="*/ 59 w 114"/>
                              <a:gd name="T73" fmla="*/ 136 h 159"/>
                              <a:gd name="T74" fmla="*/ 76 w 114"/>
                              <a:gd name="T75" fmla="*/ 136 h 159"/>
                              <a:gd name="T76" fmla="*/ 91 w 114"/>
                              <a:gd name="T77" fmla="*/ 131 h 159"/>
                              <a:gd name="T78" fmla="*/ 101 w 114"/>
                              <a:gd name="T79" fmla="*/ 123 h 159"/>
                              <a:gd name="T80" fmla="*/ 108 w 114"/>
                              <a:gd name="T81" fmla="*/ 118 h 159"/>
                              <a:gd name="T82" fmla="*/ 111 w 114"/>
                              <a:gd name="T83" fmla="*/ 118 h 159"/>
                              <a:gd name="T84" fmla="*/ 113 w 114"/>
                              <a:gd name="T85" fmla="*/ 120 h 159"/>
                              <a:gd name="T86" fmla="*/ 113 w 114"/>
                              <a:gd name="T87" fmla="*/ 122 h 159"/>
                              <a:gd name="T88" fmla="*/ 114 w 114"/>
                              <a:gd name="T89" fmla="*/ 127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14" h="159">
                                <a:moveTo>
                                  <a:pt x="114" y="129"/>
                                </a:moveTo>
                                <a:lnTo>
                                  <a:pt x="114" y="133"/>
                                </a:lnTo>
                                <a:lnTo>
                                  <a:pt x="114" y="134"/>
                                </a:lnTo>
                                <a:lnTo>
                                  <a:pt x="114" y="137"/>
                                </a:lnTo>
                                <a:lnTo>
                                  <a:pt x="113" y="138"/>
                                </a:lnTo>
                                <a:lnTo>
                                  <a:pt x="113" y="139"/>
                                </a:lnTo>
                                <a:lnTo>
                                  <a:pt x="112" y="140"/>
                                </a:lnTo>
                                <a:lnTo>
                                  <a:pt x="112" y="142"/>
                                </a:lnTo>
                                <a:lnTo>
                                  <a:pt x="109" y="144"/>
                                </a:lnTo>
                                <a:lnTo>
                                  <a:pt x="107" y="145"/>
                                </a:lnTo>
                                <a:lnTo>
                                  <a:pt x="103" y="149"/>
                                </a:lnTo>
                                <a:lnTo>
                                  <a:pt x="98" y="152"/>
                                </a:lnTo>
                                <a:lnTo>
                                  <a:pt x="92" y="154"/>
                                </a:lnTo>
                                <a:lnTo>
                                  <a:pt x="86" y="156"/>
                                </a:lnTo>
                                <a:lnTo>
                                  <a:pt x="79" y="158"/>
                                </a:lnTo>
                                <a:lnTo>
                                  <a:pt x="72" y="159"/>
                                </a:lnTo>
                                <a:lnTo>
                                  <a:pt x="65" y="159"/>
                                </a:lnTo>
                                <a:lnTo>
                                  <a:pt x="49" y="158"/>
                                </a:lnTo>
                                <a:lnTo>
                                  <a:pt x="37" y="154"/>
                                </a:lnTo>
                                <a:lnTo>
                                  <a:pt x="26" y="148"/>
                                </a:lnTo>
                                <a:lnTo>
                                  <a:pt x="17" y="139"/>
                                </a:lnTo>
                                <a:lnTo>
                                  <a:pt x="10" y="128"/>
                                </a:lnTo>
                                <a:lnTo>
                                  <a:pt x="5" y="115"/>
                                </a:lnTo>
                                <a:lnTo>
                                  <a:pt x="1" y="100"/>
                                </a:lnTo>
                                <a:lnTo>
                                  <a:pt x="0" y="81"/>
                                </a:lnTo>
                                <a:lnTo>
                                  <a:pt x="1" y="62"/>
                                </a:lnTo>
                                <a:lnTo>
                                  <a:pt x="6" y="44"/>
                                </a:lnTo>
                                <a:lnTo>
                                  <a:pt x="11" y="31"/>
                                </a:lnTo>
                                <a:lnTo>
                                  <a:pt x="19" y="20"/>
                                </a:lnTo>
                                <a:lnTo>
                                  <a:pt x="29" y="11"/>
                                </a:lnTo>
                                <a:lnTo>
                                  <a:pt x="40" y="5"/>
                                </a:lnTo>
                                <a:lnTo>
                                  <a:pt x="54" y="1"/>
                                </a:lnTo>
                                <a:lnTo>
                                  <a:pt x="67" y="0"/>
                                </a:lnTo>
                                <a:lnTo>
                                  <a:pt x="75" y="1"/>
                                </a:lnTo>
                                <a:lnTo>
                                  <a:pt x="81" y="1"/>
                                </a:lnTo>
                                <a:lnTo>
                                  <a:pt x="87" y="4"/>
                                </a:lnTo>
                                <a:lnTo>
                                  <a:pt x="93" y="5"/>
                                </a:lnTo>
                                <a:lnTo>
                                  <a:pt x="98" y="7"/>
                                </a:lnTo>
                                <a:lnTo>
                                  <a:pt x="102" y="10"/>
                                </a:lnTo>
                                <a:lnTo>
                                  <a:pt x="107" y="12"/>
                                </a:lnTo>
                                <a:lnTo>
                                  <a:pt x="109" y="15"/>
                                </a:lnTo>
                                <a:lnTo>
                                  <a:pt x="111" y="16"/>
                                </a:lnTo>
                                <a:lnTo>
                                  <a:pt x="112" y="17"/>
                                </a:lnTo>
                                <a:lnTo>
                                  <a:pt x="112" y="19"/>
                                </a:lnTo>
                                <a:lnTo>
                                  <a:pt x="113" y="21"/>
                                </a:lnTo>
                                <a:lnTo>
                                  <a:pt x="113" y="22"/>
                                </a:lnTo>
                                <a:lnTo>
                                  <a:pt x="113" y="23"/>
                                </a:lnTo>
                                <a:lnTo>
                                  <a:pt x="113" y="26"/>
                                </a:lnTo>
                                <a:lnTo>
                                  <a:pt x="113" y="28"/>
                                </a:lnTo>
                                <a:lnTo>
                                  <a:pt x="113" y="35"/>
                                </a:lnTo>
                                <a:lnTo>
                                  <a:pt x="112" y="37"/>
                                </a:lnTo>
                                <a:lnTo>
                                  <a:pt x="111" y="39"/>
                                </a:lnTo>
                                <a:lnTo>
                                  <a:pt x="108" y="39"/>
                                </a:lnTo>
                                <a:lnTo>
                                  <a:pt x="106" y="39"/>
                                </a:lnTo>
                                <a:lnTo>
                                  <a:pt x="103" y="37"/>
                                </a:lnTo>
                                <a:lnTo>
                                  <a:pt x="99" y="35"/>
                                </a:lnTo>
                                <a:lnTo>
                                  <a:pt x="95" y="31"/>
                                </a:lnTo>
                                <a:lnTo>
                                  <a:pt x="90" y="28"/>
                                </a:lnTo>
                                <a:lnTo>
                                  <a:pt x="83" y="26"/>
                                </a:lnTo>
                                <a:lnTo>
                                  <a:pt x="76" y="23"/>
                                </a:lnTo>
                                <a:lnTo>
                                  <a:pt x="67" y="22"/>
                                </a:lnTo>
                                <a:lnTo>
                                  <a:pt x="58" y="23"/>
                                </a:lnTo>
                                <a:lnTo>
                                  <a:pt x="43" y="31"/>
                                </a:lnTo>
                                <a:lnTo>
                                  <a:pt x="38" y="37"/>
                                </a:lnTo>
                                <a:lnTo>
                                  <a:pt x="33" y="46"/>
                                </a:lnTo>
                                <a:lnTo>
                                  <a:pt x="28" y="67"/>
                                </a:lnTo>
                                <a:lnTo>
                                  <a:pt x="28" y="80"/>
                                </a:lnTo>
                                <a:lnTo>
                                  <a:pt x="28" y="94"/>
                                </a:lnTo>
                                <a:lnTo>
                                  <a:pt x="30" y="105"/>
                                </a:lnTo>
                                <a:lnTo>
                                  <a:pt x="33" y="115"/>
                                </a:lnTo>
                                <a:lnTo>
                                  <a:pt x="38" y="122"/>
                                </a:lnTo>
                                <a:lnTo>
                                  <a:pt x="44" y="128"/>
                                </a:lnTo>
                                <a:lnTo>
                                  <a:pt x="50" y="133"/>
                                </a:lnTo>
                                <a:lnTo>
                                  <a:pt x="59" y="136"/>
                                </a:lnTo>
                                <a:lnTo>
                                  <a:pt x="67" y="136"/>
                                </a:lnTo>
                                <a:lnTo>
                                  <a:pt x="76" y="136"/>
                                </a:lnTo>
                                <a:lnTo>
                                  <a:pt x="83" y="133"/>
                                </a:lnTo>
                                <a:lnTo>
                                  <a:pt x="91" y="131"/>
                                </a:lnTo>
                                <a:lnTo>
                                  <a:pt x="96" y="127"/>
                                </a:lnTo>
                                <a:lnTo>
                                  <a:pt x="101" y="123"/>
                                </a:lnTo>
                                <a:lnTo>
                                  <a:pt x="104" y="121"/>
                                </a:lnTo>
                                <a:lnTo>
                                  <a:pt x="108" y="118"/>
                                </a:lnTo>
                                <a:lnTo>
                                  <a:pt x="109" y="118"/>
                                </a:lnTo>
                                <a:lnTo>
                                  <a:pt x="111" y="118"/>
                                </a:lnTo>
                                <a:lnTo>
                                  <a:pt x="112" y="118"/>
                                </a:lnTo>
                                <a:lnTo>
                                  <a:pt x="113" y="120"/>
                                </a:lnTo>
                                <a:lnTo>
                                  <a:pt x="113" y="121"/>
                                </a:lnTo>
                                <a:lnTo>
                                  <a:pt x="113" y="122"/>
                                </a:lnTo>
                                <a:lnTo>
                                  <a:pt x="114" y="124"/>
                                </a:lnTo>
                                <a:lnTo>
                                  <a:pt x="114" y="127"/>
                                </a:lnTo>
                                <a:lnTo>
                                  <a:pt x="114"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11" name="Freeform 206"/>
                        <wps:cNvSpPr>
                          <a:spLocks/>
                        </wps:cNvSpPr>
                        <wps:spPr bwMode="auto">
                          <a:xfrm>
                            <a:off x="2084388" y="3529013"/>
                            <a:ext cx="49213" cy="103188"/>
                          </a:xfrm>
                          <a:custGeom>
                            <a:avLst/>
                            <a:gdLst>
                              <a:gd name="T0" fmla="*/ 94 w 95"/>
                              <a:gd name="T1" fmla="*/ 181 h 195"/>
                              <a:gd name="T2" fmla="*/ 93 w 95"/>
                              <a:gd name="T3" fmla="*/ 188 h 195"/>
                              <a:gd name="T4" fmla="*/ 90 w 95"/>
                              <a:gd name="T5" fmla="*/ 190 h 195"/>
                              <a:gd name="T6" fmla="*/ 85 w 95"/>
                              <a:gd name="T7" fmla="*/ 192 h 195"/>
                              <a:gd name="T8" fmla="*/ 79 w 95"/>
                              <a:gd name="T9" fmla="*/ 194 h 195"/>
                              <a:gd name="T10" fmla="*/ 72 w 95"/>
                              <a:gd name="T11" fmla="*/ 195 h 195"/>
                              <a:gd name="T12" fmla="*/ 57 w 95"/>
                              <a:gd name="T13" fmla="*/ 194 h 195"/>
                              <a:gd name="T14" fmla="*/ 41 w 95"/>
                              <a:gd name="T15" fmla="*/ 189 h 195"/>
                              <a:gd name="T16" fmla="*/ 31 w 95"/>
                              <a:gd name="T17" fmla="*/ 176 h 195"/>
                              <a:gd name="T18" fmla="*/ 26 w 95"/>
                              <a:gd name="T19" fmla="*/ 158 h 195"/>
                              <a:gd name="T20" fmla="*/ 26 w 95"/>
                              <a:gd name="T21" fmla="*/ 62 h 195"/>
                              <a:gd name="T22" fmla="*/ 3 w 95"/>
                              <a:gd name="T23" fmla="*/ 61 h 195"/>
                              <a:gd name="T24" fmla="*/ 0 w 95"/>
                              <a:gd name="T25" fmla="*/ 56 h 195"/>
                              <a:gd name="T26" fmla="*/ 0 w 95"/>
                              <a:gd name="T27" fmla="*/ 47 h 195"/>
                              <a:gd name="T28" fmla="*/ 1 w 95"/>
                              <a:gd name="T29" fmla="*/ 43 h 195"/>
                              <a:gd name="T30" fmla="*/ 3 w 95"/>
                              <a:gd name="T31" fmla="*/ 41 h 195"/>
                              <a:gd name="T32" fmla="*/ 4 w 95"/>
                              <a:gd name="T33" fmla="*/ 40 h 195"/>
                              <a:gd name="T34" fmla="*/ 26 w 95"/>
                              <a:gd name="T35" fmla="*/ 40 h 195"/>
                              <a:gd name="T36" fmla="*/ 26 w 95"/>
                              <a:gd name="T37" fmla="*/ 4 h 195"/>
                              <a:gd name="T38" fmla="*/ 27 w 95"/>
                              <a:gd name="T39" fmla="*/ 2 h 195"/>
                              <a:gd name="T40" fmla="*/ 30 w 95"/>
                              <a:gd name="T41" fmla="*/ 0 h 195"/>
                              <a:gd name="T42" fmla="*/ 35 w 95"/>
                              <a:gd name="T43" fmla="*/ 0 h 195"/>
                              <a:gd name="T44" fmla="*/ 42 w 95"/>
                              <a:gd name="T45" fmla="*/ 0 h 195"/>
                              <a:gd name="T46" fmla="*/ 48 w 95"/>
                              <a:gd name="T47" fmla="*/ 0 h 195"/>
                              <a:gd name="T48" fmla="*/ 51 w 95"/>
                              <a:gd name="T49" fmla="*/ 2 h 195"/>
                              <a:gd name="T50" fmla="*/ 52 w 95"/>
                              <a:gd name="T51" fmla="*/ 4 h 195"/>
                              <a:gd name="T52" fmla="*/ 52 w 95"/>
                              <a:gd name="T53" fmla="*/ 40 h 195"/>
                              <a:gd name="T54" fmla="*/ 90 w 95"/>
                              <a:gd name="T55" fmla="*/ 40 h 195"/>
                              <a:gd name="T56" fmla="*/ 93 w 95"/>
                              <a:gd name="T57" fmla="*/ 41 h 195"/>
                              <a:gd name="T58" fmla="*/ 94 w 95"/>
                              <a:gd name="T59" fmla="*/ 43 h 195"/>
                              <a:gd name="T60" fmla="*/ 95 w 95"/>
                              <a:gd name="T61" fmla="*/ 47 h 195"/>
                              <a:gd name="T62" fmla="*/ 94 w 95"/>
                              <a:gd name="T63" fmla="*/ 56 h 195"/>
                              <a:gd name="T64" fmla="*/ 91 w 95"/>
                              <a:gd name="T65" fmla="*/ 61 h 195"/>
                              <a:gd name="T66" fmla="*/ 52 w 95"/>
                              <a:gd name="T67" fmla="*/ 62 h 195"/>
                              <a:gd name="T68" fmla="*/ 53 w 95"/>
                              <a:gd name="T69" fmla="*/ 156 h 195"/>
                              <a:gd name="T70" fmla="*/ 62 w 95"/>
                              <a:gd name="T71" fmla="*/ 170 h 195"/>
                              <a:gd name="T72" fmla="*/ 77 w 95"/>
                              <a:gd name="T73" fmla="*/ 172 h 195"/>
                              <a:gd name="T74" fmla="*/ 82 w 95"/>
                              <a:gd name="T75" fmla="*/ 170 h 195"/>
                              <a:gd name="T76" fmla="*/ 86 w 95"/>
                              <a:gd name="T77" fmla="*/ 169 h 195"/>
                              <a:gd name="T78" fmla="*/ 90 w 95"/>
                              <a:gd name="T79" fmla="*/ 168 h 195"/>
                              <a:gd name="T80" fmla="*/ 91 w 95"/>
                              <a:gd name="T81" fmla="*/ 168 h 195"/>
                              <a:gd name="T82" fmla="*/ 93 w 95"/>
                              <a:gd name="T83" fmla="*/ 169 h 195"/>
                              <a:gd name="T84" fmla="*/ 94 w 95"/>
                              <a:gd name="T85" fmla="*/ 170 h 195"/>
                              <a:gd name="T86" fmla="*/ 95 w 95"/>
                              <a:gd name="T87" fmla="*/ 174 h 1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95" h="195">
                                <a:moveTo>
                                  <a:pt x="95" y="178"/>
                                </a:moveTo>
                                <a:lnTo>
                                  <a:pt x="94" y="181"/>
                                </a:lnTo>
                                <a:lnTo>
                                  <a:pt x="94" y="185"/>
                                </a:lnTo>
                                <a:lnTo>
                                  <a:pt x="93" y="188"/>
                                </a:lnTo>
                                <a:lnTo>
                                  <a:pt x="93" y="189"/>
                                </a:lnTo>
                                <a:lnTo>
                                  <a:pt x="90" y="190"/>
                                </a:lnTo>
                                <a:lnTo>
                                  <a:pt x="88" y="191"/>
                                </a:lnTo>
                                <a:lnTo>
                                  <a:pt x="85" y="192"/>
                                </a:lnTo>
                                <a:lnTo>
                                  <a:pt x="83" y="192"/>
                                </a:lnTo>
                                <a:lnTo>
                                  <a:pt x="79" y="194"/>
                                </a:lnTo>
                                <a:lnTo>
                                  <a:pt x="75" y="194"/>
                                </a:lnTo>
                                <a:lnTo>
                                  <a:pt x="72" y="195"/>
                                </a:lnTo>
                                <a:lnTo>
                                  <a:pt x="68" y="195"/>
                                </a:lnTo>
                                <a:lnTo>
                                  <a:pt x="57" y="194"/>
                                </a:lnTo>
                                <a:lnTo>
                                  <a:pt x="48" y="191"/>
                                </a:lnTo>
                                <a:lnTo>
                                  <a:pt x="41" y="189"/>
                                </a:lnTo>
                                <a:lnTo>
                                  <a:pt x="36" y="183"/>
                                </a:lnTo>
                                <a:lnTo>
                                  <a:pt x="31" y="176"/>
                                </a:lnTo>
                                <a:lnTo>
                                  <a:pt x="29" y="168"/>
                                </a:lnTo>
                                <a:lnTo>
                                  <a:pt x="26" y="158"/>
                                </a:lnTo>
                                <a:lnTo>
                                  <a:pt x="26" y="146"/>
                                </a:lnTo>
                                <a:lnTo>
                                  <a:pt x="26" y="62"/>
                                </a:lnTo>
                                <a:lnTo>
                                  <a:pt x="5" y="62"/>
                                </a:lnTo>
                                <a:lnTo>
                                  <a:pt x="3" y="61"/>
                                </a:lnTo>
                                <a:lnTo>
                                  <a:pt x="1" y="58"/>
                                </a:lnTo>
                                <a:lnTo>
                                  <a:pt x="0" y="56"/>
                                </a:lnTo>
                                <a:lnTo>
                                  <a:pt x="0" y="51"/>
                                </a:lnTo>
                                <a:lnTo>
                                  <a:pt x="0" y="47"/>
                                </a:lnTo>
                                <a:lnTo>
                                  <a:pt x="0" y="46"/>
                                </a:lnTo>
                                <a:lnTo>
                                  <a:pt x="1" y="43"/>
                                </a:lnTo>
                                <a:lnTo>
                                  <a:pt x="1" y="42"/>
                                </a:lnTo>
                                <a:lnTo>
                                  <a:pt x="3" y="41"/>
                                </a:lnTo>
                                <a:lnTo>
                                  <a:pt x="3" y="40"/>
                                </a:lnTo>
                                <a:lnTo>
                                  <a:pt x="4" y="40"/>
                                </a:lnTo>
                                <a:lnTo>
                                  <a:pt x="5" y="40"/>
                                </a:lnTo>
                                <a:lnTo>
                                  <a:pt x="26" y="40"/>
                                </a:lnTo>
                                <a:lnTo>
                                  <a:pt x="26" y="5"/>
                                </a:lnTo>
                                <a:lnTo>
                                  <a:pt x="26" y="4"/>
                                </a:lnTo>
                                <a:lnTo>
                                  <a:pt x="26" y="3"/>
                                </a:lnTo>
                                <a:lnTo>
                                  <a:pt x="27" y="2"/>
                                </a:lnTo>
                                <a:lnTo>
                                  <a:pt x="29" y="2"/>
                                </a:lnTo>
                                <a:lnTo>
                                  <a:pt x="30" y="0"/>
                                </a:lnTo>
                                <a:lnTo>
                                  <a:pt x="32" y="0"/>
                                </a:lnTo>
                                <a:lnTo>
                                  <a:pt x="35" y="0"/>
                                </a:lnTo>
                                <a:lnTo>
                                  <a:pt x="38" y="0"/>
                                </a:lnTo>
                                <a:lnTo>
                                  <a:pt x="42" y="0"/>
                                </a:lnTo>
                                <a:lnTo>
                                  <a:pt x="46" y="0"/>
                                </a:lnTo>
                                <a:lnTo>
                                  <a:pt x="48" y="0"/>
                                </a:lnTo>
                                <a:lnTo>
                                  <a:pt x="49" y="2"/>
                                </a:lnTo>
                                <a:lnTo>
                                  <a:pt x="51" y="2"/>
                                </a:lnTo>
                                <a:lnTo>
                                  <a:pt x="52" y="3"/>
                                </a:lnTo>
                                <a:lnTo>
                                  <a:pt x="52" y="4"/>
                                </a:lnTo>
                                <a:lnTo>
                                  <a:pt x="52" y="5"/>
                                </a:lnTo>
                                <a:lnTo>
                                  <a:pt x="52" y="40"/>
                                </a:lnTo>
                                <a:lnTo>
                                  <a:pt x="89" y="40"/>
                                </a:lnTo>
                                <a:lnTo>
                                  <a:pt x="90" y="40"/>
                                </a:lnTo>
                                <a:lnTo>
                                  <a:pt x="91" y="40"/>
                                </a:lnTo>
                                <a:lnTo>
                                  <a:pt x="93" y="41"/>
                                </a:lnTo>
                                <a:lnTo>
                                  <a:pt x="93" y="42"/>
                                </a:lnTo>
                                <a:lnTo>
                                  <a:pt x="94" y="43"/>
                                </a:lnTo>
                                <a:lnTo>
                                  <a:pt x="94" y="46"/>
                                </a:lnTo>
                                <a:lnTo>
                                  <a:pt x="95" y="47"/>
                                </a:lnTo>
                                <a:lnTo>
                                  <a:pt x="95" y="51"/>
                                </a:lnTo>
                                <a:lnTo>
                                  <a:pt x="94" y="56"/>
                                </a:lnTo>
                                <a:lnTo>
                                  <a:pt x="93" y="58"/>
                                </a:lnTo>
                                <a:lnTo>
                                  <a:pt x="91" y="61"/>
                                </a:lnTo>
                                <a:lnTo>
                                  <a:pt x="89" y="62"/>
                                </a:lnTo>
                                <a:lnTo>
                                  <a:pt x="52" y="62"/>
                                </a:lnTo>
                                <a:lnTo>
                                  <a:pt x="52" y="142"/>
                                </a:lnTo>
                                <a:lnTo>
                                  <a:pt x="53" y="156"/>
                                </a:lnTo>
                                <a:lnTo>
                                  <a:pt x="57" y="164"/>
                                </a:lnTo>
                                <a:lnTo>
                                  <a:pt x="62" y="170"/>
                                </a:lnTo>
                                <a:lnTo>
                                  <a:pt x="73" y="172"/>
                                </a:lnTo>
                                <a:lnTo>
                                  <a:pt x="77" y="172"/>
                                </a:lnTo>
                                <a:lnTo>
                                  <a:pt x="79" y="172"/>
                                </a:lnTo>
                                <a:lnTo>
                                  <a:pt x="82" y="170"/>
                                </a:lnTo>
                                <a:lnTo>
                                  <a:pt x="84" y="170"/>
                                </a:lnTo>
                                <a:lnTo>
                                  <a:pt x="86" y="169"/>
                                </a:lnTo>
                                <a:lnTo>
                                  <a:pt x="88" y="168"/>
                                </a:lnTo>
                                <a:lnTo>
                                  <a:pt x="90" y="168"/>
                                </a:lnTo>
                                <a:lnTo>
                                  <a:pt x="91" y="168"/>
                                </a:lnTo>
                                <a:lnTo>
                                  <a:pt x="91" y="168"/>
                                </a:lnTo>
                                <a:lnTo>
                                  <a:pt x="93" y="168"/>
                                </a:lnTo>
                                <a:lnTo>
                                  <a:pt x="93" y="169"/>
                                </a:lnTo>
                                <a:lnTo>
                                  <a:pt x="94" y="169"/>
                                </a:lnTo>
                                <a:lnTo>
                                  <a:pt x="94" y="170"/>
                                </a:lnTo>
                                <a:lnTo>
                                  <a:pt x="94" y="173"/>
                                </a:lnTo>
                                <a:lnTo>
                                  <a:pt x="95" y="174"/>
                                </a:lnTo>
                                <a:lnTo>
                                  <a:pt x="95" y="1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12" name="Freeform 207"/>
                        <wps:cNvSpPr>
                          <a:spLocks noEditPoints="1"/>
                        </wps:cNvSpPr>
                        <wps:spPr bwMode="auto">
                          <a:xfrm>
                            <a:off x="2144713" y="3548063"/>
                            <a:ext cx="77788" cy="84138"/>
                          </a:xfrm>
                          <a:custGeom>
                            <a:avLst/>
                            <a:gdLst>
                              <a:gd name="T0" fmla="*/ 144 w 145"/>
                              <a:gd name="T1" fmla="*/ 95 h 159"/>
                              <a:gd name="T2" fmla="*/ 134 w 145"/>
                              <a:gd name="T3" fmla="*/ 124 h 159"/>
                              <a:gd name="T4" fmla="*/ 116 w 145"/>
                              <a:gd name="T5" fmla="*/ 147 h 159"/>
                              <a:gd name="T6" fmla="*/ 89 w 145"/>
                              <a:gd name="T7" fmla="*/ 158 h 159"/>
                              <a:gd name="T8" fmla="*/ 54 w 145"/>
                              <a:gd name="T9" fmla="*/ 158 h 159"/>
                              <a:gd name="T10" fmla="*/ 27 w 145"/>
                              <a:gd name="T11" fmla="*/ 148 h 159"/>
                              <a:gd name="T12" fmla="*/ 10 w 145"/>
                              <a:gd name="T13" fmla="*/ 127 h 159"/>
                              <a:gd name="T14" fmla="*/ 1 w 145"/>
                              <a:gd name="T15" fmla="*/ 99 h 159"/>
                              <a:gd name="T16" fmla="*/ 1 w 145"/>
                              <a:gd name="T17" fmla="*/ 64 h 159"/>
                              <a:gd name="T18" fmla="*/ 10 w 145"/>
                              <a:gd name="T19" fmla="*/ 35 h 159"/>
                              <a:gd name="T20" fmla="*/ 28 w 145"/>
                              <a:gd name="T21" fmla="*/ 14 h 159"/>
                              <a:gd name="T22" fmla="*/ 57 w 145"/>
                              <a:gd name="T23" fmla="*/ 1 h 159"/>
                              <a:gd name="T24" fmla="*/ 91 w 145"/>
                              <a:gd name="T25" fmla="*/ 1 h 159"/>
                              <a:gd name="T26" fmla="*/ 118 w 145"/>
                              <a:gd name="T27" fmla="*/ 12 h 159"/>
                              <a:gd name="T28" fmla="*/ 135 w 145"/>
                              <a:gd name="T29" fmla="*/ 32 h 159"/>
                              <a:gd name="T30" fmla="*/ 144 w 145"/>
                              <a:gd name="T31" fmla="*/ 60 h 159"/>
                              <a:gd name="T32" fmla="*/ 117 w 145"/>
                              <a:gd name="T33" fmla="*/ 80 h 159"/>
                              <a:gd name="T34" fmla="*/ 115 w 145"/>
                              <a:gd name="T35" fmla="*/ 58 h 159"/>
                              <a:gd name="T36" fmla="*/ 107 w 145"/>
                              <a:gd name="T37" fmla="*/ 39 h 159"/>
                              <a:gd name="T38" fmla="*/ 94 w 145"/>
                              <a:gd name="T39" fmla="*/ 27 h 159"/>
                              <a:gd name="T40" fmla="*/ 73 w 145"/>
                              <a:gd name="T41" fmla="*/ 22 h 159"/>
                              <a:gd name="T42" fmla="*/ 53 w 145"/>
                              <a:gd name="T43" fmla="*/ 27 h 159"/>
                              <a:gd name="T44" fmla="*/ 39 w 145"/>
                              <a:gd name="T45" fmla="*/ 38 h 159"/>
                              <a:gd name="T46" fmla="*/ 31 w 145"/>
                              <a:gd name="T47" fmla="*/ 57 h 159"/>
                              <a:gd name="T48" fmla="*/ 28 w 145"/>
                              <a:gd name="T49" fmla="*/ 79 h 159"/>
                              <a:gd name="T50" fmla="*/ 31 w 145"/>
                              <a:gd name="T51" fmla="*/ 101 h 159"/>
                              <a:gd name="T52" fmla="*/ 38 w 145"/>
                              <a:gd name="T53" fmla="*/ 120 h 159"/>
                              <a:gd name="T54" fmla="*/ 52 w 145"/>
                              <a:gd name="T55" fmla="*/ 132 h 159"/>
                              <a:gd name="T56" fmla="*/ 73 w 145"/>
                              <a:gd name="T57" fmla="*/ 137 h 159"/>
                              <a:gd name="T58" fmla="*/ 92 w 145"/>
                              <a:gd name="T59" fmla="*/ 133 h 159"/>
                              <a:gd name="T60" fmla="*/ 106 w 145"/>
                              <a:gd name="T61" fmla="*/ 121 h 159"/>
                              <a:gd name="T62" fmla="*/ 115 w 145"/>
                              <a:gd name="T63" fmla="*/ 102 h 159"/>
                              <a:gd name="T64" fmla="*/ 117 w 145"/>
                              <a:gd name="T65" fmla="*/ 80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5" h="159">
                                <a:moveTo>
                                  <a:pt x="145" y="78"/>
                                </a:moveTo>
                                <a:lnTo>
                                  <a:pt x="144" y="95"/>
                                </a:lnTo>
                                <a:lnTo>
                                  <a:pt x="140" y="111"/>
                                </a:lnTo>
                                <a:lnTo>
                                  <a:pt x="134" y="124"/>
                                </a:lnTo>
                                <a:lnTo>
                                  <a:pt x="127" y="137"/>
                                </a:lnTo>
                                <a:lnTo>
                                  <a:pt x="116" y="147"/>
                                </a:lnTo>
                                <a:lnTo>
                                  <a:pt x="103" y="153"/>
                                </a:lnTo>
                                <a:lnTo>
                                  <a:pt x="89" y="158"/>
                                </a:lnTo>
                                <a:lnTo>
                                  <a:pt x="71" y="159"/>
                                </a:lnTo>
                                <a:lnTo>
                                  <a:pt x="54" y="158"/>
                                </a:lnTo>
                                <a:lnTo>
                                  <a:pt x="39" y="154"/>
                                </a:lnTo>
                                <a:lnTo>
                                  <a:pt x="27" y="148"/>
                                </a:lnTo>
                                <a:lnTo>
                                  <a:pt x="18" y="138"/>
                                </a:lnTo>
                                <a:lnTo>
                                  <a:pt x="10" y="127"/>
                                </a:lnTo>
                                <a:lnTo>
                                  <a:pt x="5" y="113"/>
                                </a:lnTo>
                                <a:lnTo>
                                  <a:pt x="1" y="99"/>
                                </a:lnTo>
                                <a:lnTo>
                                  <a:pt x="0" y="81"/>
                                </a:lnTo>
                                <a:lnTo>
                                  <a:pt x="1" y="64"/>
                                </a:lnTo>
                                <a:lnTo>
                                  <a:pt x="5" y="48"/>
                                </a:lnTo>
                                <a:lnTo>
                                  <a:pt x="10" y="35"/>
                                </a:lnTo>
                                <a:lnTo>
                                  <a:pt x="18" y="23"/>
                                </a:lnTo>
                                <a:lnTo>
                                  <a:pt x="28" y="14"/>
                                </a:lnTo>
                                <a:lnTo>
                                  <a:pt x="42" y="6"/>
                                </a:lnTo>
                                <a:lnTo>
                                  <a:pt x="57" y="1"/>
                                </a:lnTo>
                                <a:lnTo>
                                  <a:pt x="74" y="0"/>
                                </a:lnTo>
                                <a:lnTo>
                                  <a:pt x="91" y="1"/>
                                </a:lnTo>
                                <a:lnTo>
                                  <a:pt x="105" y="6"/>
                                </a:lnTo>
                                <a:lnTo>
                                  <a:pt x="118" y="12"/>
                                </a:lnTo>
                                <a:lnTo>
                                  <a:pt x="127" y="21"/>
                                </a:lnTo>
                                <a:lnTo>
                                  <a:pt x="135" y="32"/>
                                </a:lnTo>
                                <a:lnTo>
                                  <a:pt x="140" y="46"/>
                                </a:lnTo>
                                <a:lnTo>
                                  <a:pt x="144" y="60"/>
                                </a:lnTo>
                                <a:lnTo>
                                  <a:pt x="145" y="78"/>
                                </a:lnTo>
                                <a:close/>
                                <a:moveTo>
                                  <a:pt x="117" y="80"/>
                                </a:moveTo>
                                <a:lnTo>
                                  <a:pt x="117" y="69"/>
                                </a:lnTo>
                                <a:lnTo>
                                  <a:pt x="115" y="58"/>
                                </a:lnTo>
                                <a:lnTo>
                                  <a:pt x="112" y="48"/>
                                </a:lnTo>
                                <a:lnTo>
                                  <a:pt x="107" y="39"/>
                                </a:lnTo>
                                <a:lnTo>
                                  <a:pt x="102" y="32"/>
                                </a:lnTo>
                                <a:lnTo>
                                  <a:pt x="94" y="27"/>
                                </a:lnTo>
                                <a:lnTo>
                                  <a:pt x="85" y="23"/>
                                </a:lnTo>
                                <a:lnTo>
                                  <a:pt x="73" y="22"/>
                                </a:lnTo>
                                <a:lnTo>
                                  <a:pt x="62" y="23"/>
                                </a:lnTo>
                                <a:lnTo>
                                  <a:pt x="53" y="27"/>
                                </a:lnTo>
                                <a:lnTo>
                                  <a:pt x="44" y="31"/>
                                </a:lnTo>
                                <a:lnTo>
                                  <a:pt x="39" y="38"/>
                                </a:lnTo>
                                <a:lnTo>
                                  <a:pt x="34" y="47"/>
                                </a:lnTo>
                                <a:lnTo>
                                  <a:pt x="31" y="57"/>
                                </a:lnTo>
                                <a:lnTo>
                                  <a:pt x="28" y="68"/>
                                </a:lnTo>
                                <a:lnTo>
                                  <a:pt x="28" y="79"/>
                                </a:lnTo>
                                <a:lnTo>
                                  <a:pt x="28" y="91"/>
                                </a:lnTo>
                                <a:lnTo>
                                  <a:pt x="31" y="101"/>
                                </a:lnTo>
                                <a:lnTo>
                                  <a:pt x="33" y="112"/>
                                </a:lnTo>
                                <a:lnTo>
                                  <a:pt x="38" y="120"/>
                                </a:lnTo>
                                <a:lnTo>
                                  <a:pt x="43" y="127"/>
                                </a:lnTo>
                                <a:lnTo>
                                  <a:pt x="52" y="132"/>
                                </a:lnTo>
                                <a:lnTo>
                                  <a:pt x="60" y="136"/>
                                </a:lnTo>
                                <a:lnTo>
                                  <a:pt x="73" y="137"/>
                                </a:lnTo>
                                <a:lnTo>
                                  <a:pt x="84" y="136"/>
                                </a:lnTo>
                                <a:lnTo>
                                  <a:pt x="92" y="133"/>
                                </a:lnTo>
                                <a:lnTo>
                                  <a:pt x="101" y="128"/>
                                </a:lnTo>
                                <a:lnTo>
                                  <a:pt x="106" y="121"/>
                                </a:lnTo>
                                <a:lnTo>
                                  <a:pt x="111" y="113"/>
                                </a:lnTo>
                                <a:lnTo>
                                  <a:pt x="115" y="102"/>
                                </a:lnTo>
                                <a:lnTo>
                                  <a:pt x="117" y="92"/>
                                </a:lnTo>
                                <a:lnTo>
                                  <a:pt x="117" y="8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13" name="Freeform 208"/>
                        <wps:cNvSpPr>
                          <a:spLocks/>
                        </wps:cNvSpPr>
                        <wps:spPr bwMode="auto">
                          <a:xfrm>
                            <a:off x="2243138" y="3548063"/>
                            <a:ext cx="44450" cy="82550"/>
                          </a:xfrm>
                          <a:custGeom>
                            <a:avLst/>
                            <a:gdLst>
                              <a:gd name="T0" fmla="*/ 85 w 85"/>
                              <a:gd name="T1" fmla="*/ 21 h 156"/>
                              <a:gd name="T2" fmla="*/ 83 w 85"/>
                              <a:gd name="T3" fmla="*/ 25 h 156"/>
                              <a:gd name="T4" fmla="*/ 83 w 85"/>
                              <a:gd name="T5" fmla="*/ 28 h 156"/>
                              <a:gd name="T6" fmla="*/ 81 w 85"/>
                              <a:gd name="T7" fmla="*/ 30 h 156"/>
                              <a:gd name="T8" fmla="*/ 78 w 85"/>
                              <a:gd name="T9" fmla="*/ 30 h 156"/>
                              <a:gd name="T10" fmla="*/ 75 w 85"/>
                              <a:gd name="T11" fmla="*/ 28 h 156"/>
                              <a:gd name="T12" fmla="*/ 71 w 85"/>
                              <a:gd name="T13" fmla="*/ 27 h 156"/>
                              <a:gd name="T14" fmla="*/ 65 w 85"/>
                              <a:gd name="T15" fmla="*/ 26 h 156"/>
                              <a:gd name="T16" fmla="*/ 57 w 85"/>
                              <a:gd name="T17" fmla="*/ 26 h 156"/>
                              <a:gd name="T18" fmla="*/ 50 w 85"/>
                              <a:gd name="T19" fmla="*/ 28 h 156"/>
                              <a:gd name="T20" fmla="*/ 41 w 85"/>
                              <a:gd name="T21" fmla="*/ 36 h 156"/>
                              <a:gd name="T22" fmla="*/ 32 w 85"/>
                              <a:gd name="T23" fmla="*/ 48 h 156"/>
                              <a:gd name="T24" fmla="*/ 27 w 85"/>
                              <a:gd name="T25" fmla="*/ 152 h 156"/>
                              <a:gd name="T26" fmla="*/ 25 w 85"/>
                              <a:gd name="T27" fmla="*/ 154 h 156"/>
                              <a:gd name="T28" fmla="*/ 24 w 85"/>
                              <a:gd name="T29" fmla="*/ 155 h 156"/>
                              <a:gd name="T30" fmla="*/ 19 w 85"/>
                              <a:gd name="T31" fmla="*/ 156 h 156"/>
                              <a:gd name="T32" fmla="*/ 13 w 85"/>
                              <a:gd name="T33" fmla="*/ 156 h 156"/>
                              <a:gd name="T34" fmla="*/ 7 w 85"/>
                              <a:gd name="T35" fmla="*/ 156 h 156"/>
                              <a:gd name="T36" fmla="*/ 2 w 85"/>
                              <a:gd name="T37" fmla="*/ 155 h 156"/>
                              <a:gd name="T38" fmla="*/ 1 w 85"/>
                              <a:gd name="T39" fmla="*/ 154 h 156"/>
                              <a:gd name="T40" fmla="*/ 0 w 85"/>
                              <a:gd name="T41" fmla="*/ 152 h 156"/>
                              <a:gd name="T42" fmla="*/ 0 w 85"/>
                              <a:gd name="T43" fmla="*/ 6 h 156"/>
                              <a:gd name="T44" fmla="*/ 1 w 85"/>
                              <a:gd name="T45" fmla="*/ 5 h 156"/>
                              <a:gd name="T46" fmla="*/ 3 w 85"/>
                              <a:gd name="T47" fmla="*/ 4 h 156"/>
                              <a:gd name="T48" fmla="*/ 8 w 85"/>
                              <a:gd name="T49" fmla="*/ 3 h 156"/>
                              <a:gd name="T50" fmla="*/ 16 w 85"/>
                              <a:gd name="T51" fmla="*/ 3 h 156"/>
                              <a:gd name="T52" fmla="*/ 20 w 85"/>
                              <a:gd name="T53" fmla="*/ 4 h 156"/>
                              <a:gd name="T54" fmla="*/ 23 w 85"/>
                              <a:gd name="T55" fmla="*/ 5 h 156"/>
                              <a:gd name="T56" fmla="*/ 24 w 85"/>
                              <a:gd name="T57" fmla="*/ 6 h 156"/>
                              <a:gd name="T58" fmla="*/ 24 w 85"/>
                              <a:gd name="T59" fmla="*/ 28 h 156"/>
                              <a:gd name="T60" fmla="*/ 35 w 85"/>
                              <a:gd name="T61" fmla="*/ 15 h 156"/>
                              <a:gd name="T62" fmla="*/ 45 w 85"/>
                              <a:gd name="T63" fmla="*/ 6 h 156"/>
                              <a:gd name="T64" fmla="*/ 54 w 85"/>
                              <a:gd name="T65" fmla="*/ 1 h 156"/>
                              <a:gd name="T66" fmla="*/ 64 w 85"/>
                              <a:gd name="T67" fmla="*/ 0 h 156"/>
                              <a:gd name="T68" fmla="*/ 67 w 85"/>
                              <a:gd name="T69" fmla="*/ 1 h 156"/>
                              <a:gd name="T70" fmla="*/ 73 w 85"/>
                              <a:gd name="T71" fmla="*/ 1 h 156"/>
                              <a:gd name="T72" fmla="*/ 78 w 85"/>
                              <a:gd name="T73" fmla="*/ 3 h 156"/>
                              <a:gd name="T74" fmla="*/ 82 w 85"/>
                              <a:gd name="T75" fmla="*/ 5 h 156"/>
                              <a:gd name="T76" fmla="*/ 83 w 85"/>
                              <a:gd name="T77" fmla="*/ 6 h 156"/>
                              <a:gd name="T78" fmla="*/ 83 w 85"/>
                              <a:gd name="T79" fmla="*/ 7 h 156"/>
                              <a:gd name="T80" fmla="*/ 85 w 85"/>
                              <a:gd name="T81" fmla="*/ 11 h 156"/>
                              <a:gd name="T82" fmla="*/ 85 w 85"/>
                              <a:gd name="T83" fmla="*/ 17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85" h="156">
                                <a:moveTo>
                                  <a:pt x="85" y="17"/>
                                </a:moveTo>
                                <a:lnTo>
                                  <a:pt x="85" y="21"/>
                                </a:lnTo>
                                <a:lnTo>
                                  <a:pt x="85" y="23"/>
                                </a:lnTo>
                                <a:lnTo>
                                  <a:pt x="83" y="25"/>
                                </a:lnTo>
                                <a:lnTo>
                                  <a:pt x="83" y="27"/>
                                </a:lnTo>
                                <a:lnTo>
                                  <a:pt x="83" y="28"/>
                                </a:lnTo>
                                <a:lnTo>
                                  <a:pt x="82" y="28"/>
                                </a:lnTo>
                                <a:lnTo>
                                  <a:pt x="81" y="30"/>
                                </a:lnTo>
                                <a:lnTo>
                                  <a:pt x="80" y="30"/>
                                </a:lnTo>
                                <a:lnTo>
                                  <a:pt x="78" y="30"/>
                                </a:lnTo>
                                <a:lnTo>
                                  <a:pt x="77" y="28"/>
                                </a:lnTo>
                                <a:lnTo>
                                  <a:pt x="75" y="28"/>
                                </a:lnTo>
                                <a:lnTo>
                                  <a:pt x="72" y="27"/>
                                </a:lnTo>
                                <a:lnTo>
                                  <a:pt x="71" y="27"/>
                                </a:lnTo>
                                <a:lnTo>
                                  <a:pt x="67" y="26"/>
                                </a:lnTo>
                                <a:lnTo>
                                  <a:pt x="65" y="26"/>
                                </a:lnTo>
                                <a:lnTo>
                                  <a:pt x="61" y="26"/>
                                </a:lnTo>
                                <a:lnTo>
                                  <a:pt x="57" y="26"/>
                                </a:lnTo>
                                <a:lnTo>
                                  <a:pt x="54" y="27"/>
                                </a:lnTo>
                                <a:lnTo>
                                  <a:pt x="50" y="28"/>
                                </a:lnTo>
                                <a:lnTo>
                                  <a:pt x="45" y="32"/>
                                </a:lnTo>
                                <a:lnTo>
                                  <a:pt x="41" y="36"/>
                                </a:lnTo>
                                <a:lnTo>
                                  <a:pt x="36" y="42"/>
                                </a:lnTo>
                                <a:lnTo>
                                  <a:pt x="32" y="48"/>
                                </a:lnTo>
                                <a:lnTo>
                                  <a:pt x="27" y="57"/>
                                </a:lnTo>
                                <a:lnTo>
                                  <a:pt x="27" y="152"/>
                                </a:lnTo>
                                <a:lnTo>
                                  <a:pt x="27" y="153"/>
                                </a:lnTo>
                                <a:lnTo>
                                  <a:pt x="25" y="154"/>
                                </a:lnTo>
                                <a:lnTo>
                                  <a:pt x="25" y="155"/>
                                </a:lnTo>
                                <a:lnTo>
                                  <a:pt x="24" y="155"/>
                                </a:lnTo>
                                <a:lnTo>
                                  <a:pt x="22" y="156"/>
                                </a:lnTo>
                                <a:lnTo>
                                  <a:pt x="19" y="156"/>
                                </a:lnTo>
                                <a:lnTo>
                                  <a:pt x="17" y="156"/>
                                </a:lnTo>
                                <a:lnTo>
                                  <a:pt x="13" y="156"/>
                                </a:lnTo>
                                <a:lnTo>
                                  <a:pt x="9" y="156"/>
                                </a:lnTo>
                                <a:lnTo>
                                  <a:pt x="7" y="156"/>
                                </a:lnTo>
                                <a:lnTo>
                                  <a:pt x="4" y="156"/>
                                </a:lnTo>
                                <a:lnTo>
                                  <a:pt x="2" y="155"/>
                                </a:lnTo>
                                <a:lnTo>
                                  <a:pt x="1" y="155"/>
                                </a:lnTo>
                                <a:lnTo>
                                  <a:pt x="1" y="154"/>
                                </a:lnTo>
                                <a:lnTo>
                                  <a:pt x="0" y="153"/>
                                </a:lnTo>
                                <a:lnTo>
                                  <a:pt x="0" y="152"/>
                                </a:lnTo>
                                <a:lnTo>
                                  <a:pt x="0" y="7"/>
                                </a:lnTo>
                                <a:lnTo>
                                  <a:pt x="0" y="6"/>
                                </a:lnTo>
                                <a:lnTo>
                                  <a:pt x="1" y="5"/>
                                </a:lnTo>
                                <a:lnTo>
                                  <a:pt x="1" y="5"/>
                                </a:lnTo>
                                <a:lnTo>
                                  <a:pt x="2" y="4"/>
                                </a:lnTo>
                                <a:lnTo>
                                  <a:pt x="3" y="4"/>
                                </a:lnTo>
                                <a:lnTo>
                                  <a:pt x="6" y="3"/>
                                </a:lnTo>
                                <a:lnTo>
                                  <a:pt x="8" y="3"/>
                                </a:lnTo>
                                <a:lnTo>
                                  <a:pt x="12" y="3"/>
                                </a:lnTo>
                                <a:lnTo>
                                  <a:pt x="16" y="3"/>
                                </a:lnTo>
                                <a:lnTo>
                                  <a:pt x="18" y="3"/>
                                </a:lnTo>
                                <a:lnTo>
                                  <a:pt x="20" y="4"/>
                                </a:lnTo>
                                <a:lnTo>
                                  <a:pt x="22" y="4"/>
                                </a:lnTo>
                                <a:lnTo>
                                  <a:pt x="23" y="5"/>
                                </a:lnTo>
                                <a:lnTo>
                                  <a:pt x="23" y="5"/>
                                </a:lnTo>
                                <a:lnTo>
                                  <a:pt x="24" y="6"/>
                                </a:lnTo>
                                <a:lnTo>
                                  <a:pt x="24" y="7"/>
                                </a:lnTo>
                                <a:lnTo>
                                  <a:pt x="24" y="28"/>
                                </a:lnTo>
                                <a:lnTo>
                                  <a:pt x="29" y="21"/>
                                </a:lnTo>
                                <a:lnTo>
                                  <a:pt x="35" y="15"/>
                                </a:lnTo>
                                <a:lnTo>
                                  <a:pt x="40" y="10"/>
                                </a:lnTo>
                                <a:lnTo>
                                  <a:pt x="45" y="6"/>
                                </a:lnTo>
                                <a:lnTo>
                                  <a:pt x="49" y="3"/>
                                </a:lnTo>
                                <a:lnTo>
                                  <a:pt x="54" y="1"/>
                                </a:lnTo>
                                <a:lnTo>
                                  <a:pt x="59" y="0"/>
                                </a:lnTo>
                                <a:lnTo>
                                  <a:pt x="64" y="0"/>
                                </a:lnTo>
                                <a:lnTo>
                                  <a:pt x="65" y="0"/>
                                </a:lnTo>
                                <a:lnTo>
                                  <a:pt x="67" y="1"/>
                                </a:lnTo>
                                <a:lnTo>
                                  <a:pt x="71" y="1"/>
                                </a:lnTo>
                                <a:lnTo>
                                  <a:pt x="73" y="1"/>
                                </a:lnTo>
                                <a:lnTo>
                                  <a:pt x="76" y="3"/>
                                </a:lnTo>
                                <a:lnTo>
                                  <a:pt x="78" y="3"/>
                                </a:lnTo>
                                <a:lnTo>
                                  <a:pt x="81" y="4"/>
                                </a:lnTo>
                                <a:lnTo>
                                  <a:pt x="82" y="5"/>
                                </a:lnTo>
                                <a:lnTo>
                                  <a:pt x="83" y="5"/>
                                </a:lnTo>
                                <a:lnTo>
                                  <a:pt x="83" y="6"/>
                                </a:lnTo>
                                <a:lnTo>
                                  <a:pt x="83" y="7"/>
                                </a:lnTo>
                                <a:lnTo>
                                  <a:pt x="83" y="7"/>
                                </a:lnTo>
                                <a:lnTo>
                                  <a:pt x="85" y="9"/>
                                </a:lnTo>
                                <a:lnTo>
                                  <a:pt x="85" y="11"/>
                                </a:lnTo>
                                <a:lnTo>
                                  <a:pt x="85" y="14"/>
                                </a:lnTo>
                                <a:lnTo>
                                  <a:pt x="85" y="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14" name="Freeform 209"/>
                        <wps:cNvSpPr>
                          <a:spLocks/>
                        </wps:cNvSpPr>
                        <wps:spPr bwMode="auto">
                          <a:xfrm>
                            <a:off x="2293938" y="3548063"/>
                            <a:ext cx="53975" cy="84138"/>
                          </a:xfrm>
                          <a:custGeom>
                            <a:avLst/>
                            <a:gdLst>
                              <a:gd name="T0" fmla="*/ 102 w 102"/>
                              <a:gd name="T1" fmla="*/ 123 h 159"/>
                              <a:gd name="T2" fmla="*/ 93 w 102"/>
                              <a:gd name="T3" fmla="*/ 140 h 159"/>
                              <a:gd name="T4" fmla="*/ 79 w 102"/>
                              <a:gd name="T5" fmla="*/ 153 h 159"/>
                              <a:gd name="T6" fmla="*/ 58 w 102"/>
                              <a:gd name="T7" fmla="*/ 159 h 159"/>
                              <a:gd name="T8" fmla="*/ 38 w 102"/>
                              <a:gd name="T9" fmla="*/ 159 h 159"/>
                              <a:gd name="T10" fmla="*/ 24 w 102"/>
                              <a:gd name="T11" fmla="*/ 156 h 159"/>
                              <a:gd name="T12" fmla="*/ 13 w 102"/>
                              <a:gd name="T13" fmla="*/ 153 h 159"/>
                              <a:gd name="T14" fmla="*/ 6 w 102"/>
                              <a:gd name="T15" fmla="*/ 149 h 159"/>
                              <a:gd name="T16" fmla="*/ 2 w 102"/>
                              <a:gd name="T17" fmla="*/ 145 h 159"/>
                              <a:gd name="T18" fmla="*/ 1 w 102"/>
                              <a:gd name="T19" fmla="*/ 139 h 159"/>
                              <a:gd name="T20" fmla="*/ 0 w 102"/>
                              <a:gd name="T21" fmla="*/ 132 h 159"/>
                              <a:gd name="T22" fmla="*/ 1 w 102"/>
                              <a:gd name="T23" fmla="*/ 128 h 159"/>
                              <a:gd name="T24" fmla="*/ 2 w 102"/>
                              <a:gd name="T25" fmla="*/ 126 h 159"/>
                              <a:gd name="T26" fmla="*/ 4 w 102"/>
                              <a:gd name="T27" fmla="*/ 124 h 159"/>
                              <a:gd name="T28" fmla="*/ 7 w 102"/>
                              <a:gd name="T29" fmla="*/ 124 h 159"/>
                              <a:gd name="T30" fmla="*/ 13 w 102"/>
                              <a:gd name="T31" fmla="*/ 128 h 159"/>
                              <a:gd name="T32" fmla="*/ 24 w 102"/>
                              <a:gd name="T33" fmla="*/ 133 h 159"/>
                              <a:gd name="T34" fmla="*/ 38 w 102"/>
                              <a:gd name="T35" fmla="*/ 138 h 159"/>
                              <a:gd name="T36" fmla="*/ 53 w 102"/>
                              <a:gd name="T37" fmla="*/ 138 h 159"/>
                              <a:gd name="T38" fmla="*/ 64 w 102"/>
                              <a:gd name="T39" fmla="*/ 134 h 159"/>
                              <a:gd name="T40" fmla="*/ 71 w 102"/>
                              <a:gd name="T41" fmla="*/ 129 h 159"/>
                              <a:gd name="T42" fmla="*/ 76 w 102"/>
                              <a:gd name="T43" fmla="*/ 121 h 159"/>
                              <a:gd name="T44" fmla="*/ 76 w 102"/>
                              <a:gd name="T45" fmla="*/ 108 h 159"/>
                              <a:gd name="T46" fmla="*/ 70 w 102"/>
                              <a:gd name="T47" fmla="*/ 101 h 159"/>
                              <a:gd name="T48" fmla="*/ 60 w 102"/>
                              <a:gd name="T49" fmla="*/ 94 h 159"/>
                              <a:gd name="T50" fmla="*/ 47 w 102"/>
                              <a:gd name="T51" fmla="*/ 89 h 159"/>
                              <a:gd name="T52" fmla="*/ 33 w 102"/>
                              <a:gd name="T53" fmla="*/ 84 h 159"/>
                              <a:gd name="T54" fmla="*/ 21 w 102"/>
                              <a:gd name="T55" fmla="*/ 76 h 159"/>
                              <a:gd name="T56" fmla="*/ 11 w 102"/>
                              <a:gd name="T57" fmla="*/ 67 h 159"/>
                              <a:gd name="T58" fmla="*/ 5 w 102"/>
                              <a:gd name="T59" fmla="*/ 52 h 159"/>
                              <a:gd name="T60" fmla="*/ 5 w 102"/>
                              <a:gd name="T61" fmla="*/ 35 h 159"/>
                              <a:gd name="T62" fmla="*/ 11 w 102"/>
                              <a:gd name="T63" fmla="*/ 20 h 159"/>
                              <a:gd name="T64" fmla="*/ 24 w 102"/>
                              <a:gd name="T65" fmla="*/ 7 h 159"/>
                              <a:gd name="T66" fmla="*/ 44 w 102"/>
                              <a:gd name="T67" fmla="*/ 1 h 159"/>
                              <a:gd name="T68" fmla="*/ 63 w 102"/>
                              <a:gd name="T69" fmla="*/ 0 h 159"/>
                              <a:gd name="T70" fmla="*/ 74 w 102"/>
                              <a:gd name="T71" fmla="*/ 3 h 159"/>
                              <a:gd name="T72" fmla="*/ 82 w 102"/>
                              <a:gd name="T73" fmla="*/ 5 h 159"/>
                              <a:gd name="T74" fmla="*/ 90 w 102"/>
                              <a:gd name="T75" fmla="*/ 9 h 159"/>
                              <a:gd name="T76" fmla="*/ 93 w 102"/>
                              <a:gd name="T77" fmla="*/ 11 h 159"/>
                              <a:gd name="T78" fmla="*/ 95 w 102"/>
                              <a:gd name="T79" fmla="*/ 14 h 159"/>
                              <a:gd name="T80" fmla="*/ 95 w 102"/>
                              <a:gd name="T81" fmla="*/ 16 h 159"/>
                              <a:gd name="T82" fmla="*/ 95 w 102"/>
                              <a:gd name="T83" fmla="*/ 19 h 159"/>
                              <a:gd name="T84" fmla="*/ 95 w 102"/>
                              <a:gd name="T85" fmla="*/ 25 h 159"/>
                              <a:gd name="T86" fmla="*/ 95 w 102"/>
                              <a:gd name="T87" fmla="*/ 28 h 159"/>
                              <a:gd name="T88" fmla="*/ 93 w 102"/>
                              <a:gd name="T89" fmla="*/ 31 h 159"/>
                              <a:gd name="T90" fmla="*/ 92 w 102"/>
                              <a:gd name="T91" fmla="*/ 32 h 159"/>
                              <a:gd name="T92" fmla="*/ 90 w 102"/>
                              <a:gd name="T93" fmla="*/ 32 h 159"/>
                              <a:gd name="T94" fmla="*/ 84 w 102"/>
                              <a:gd name="T95" fmla="*/ 28 h 159"/>
                              <a:gd name="T96" fmla="*/ 75 w 102"/>
                              <a:gd name="T97" fmla="*/ 25 h 159"/>
                              <a:gd name="T98" fmla="*/ 64 w 102"/>
                              <a:gd name="T99" fmla="*/ 21 h 159"/>
                              <a:gd name="T100" fmla="*/ 49 w 102"/>
                              <a:gd name="T101" fmla="*/ 21 h 159"/>
                              <a:gd name="T102" fmla="*/ 39 w 102"/>
                              <a:gd name="T103" fmla="*/ 25 h 159"/>
                              <a:gd name="T104" fmla="*/ 33 w 102"/>
                              <a:gd name="T105" fmla="*/ 30 h 159"/>
                              <a:gd name="T106" fmla="*/ 29 w 102"/>
                              <a:gd name="T107" fmla="*/ 37 h 159"/>
                              <a:gd name="T108" fmla="*/ 29 w 102"/>
                              <a:gd name="T109" fmla="*/ 48 h 159"/>
                              <a:gd name="T110" fmla="*/ 36 w 102"/>
                              <a:gd name="T111" fmla="*/ 57 h 159"/>
                              <a:gd name="T112" fmla="*/ 47 w 102"/>
                              <a:gd name="T113" fmla="*/ 63 h 159"/>
                              <a:gd name="T114" fmla="*/ 59 w 102"/>
                              <a:gd name="T115" fmla="*/ 68 h 159"/>
                              <a:gd name="T116" fmla="*/ 72 w 102"/>
                              <a:gd name="T117" fmla="*/ 74 h 159"/>
                              <a:gd name="T118" fmla="*/ 86 w 102"/>
                              <a:gd name="T119" fmla="*/ 80 h 159"/>
                              <a:gd name="T120" fmla="*/ 96 w 102"/>
                              <a:gd name="T121" fmla="*/ 90 h 159"/>
                              <a:gd name="T122" fmla="*/ 102 w 102"/>
                              <a:gd name="T123" fmla="*/ 104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02" h="159">
                                <a:moveTo>
                                  <a:pt x="102" y="112"/>
                                </a:moveTo>
                                <a:lnTo>
                                  <a:pt x="102" y="123"/>
                                </a:lnTo>
                                <a:lnTo>
                                  <a:pt x="98" y="132"/>
                                </a:lnTo>
                                <a:lnTo>
                                  <a:pt x="93" y="140"/>
                                </a:lnTo>
                                <a:lnTo>
                                  <a:pt x="87" y="147"/>
                                </a:lnTo>
                                <a:lnTo>
                                  <a:pt x="79" y="153"/>
                                </a:lnTo>
                                <a:lnTo>
                                  <a:pt x="69" y="156"/>
                                </a:lnTo>
                                <a:lnTo>
                                  <a:pt x="58" y="159"/>
                                </a:lnTo>
                                <a:lnTo>
                                  <a:pt x="45" y="159"/>
                                </a:lnTo>
                                <a:lnTo>
                                  <a:pt x="38" y="159"/>
                                </a:lnTo>
                                <a:lnTo>
                                  <a:pt x="31" y="158"/>
                                </a:lnTo>
                                <a:lnTo>
                                  <a:pt x="24" y="156"/>
                                </a:lnTo>
                                <a:lnTo>
                                  <a:pt x="18" y="155"/>
                                </a:lnTo>
                                <a:lnTo>
                                  <a:pt x="13" y="153"/>
                                </a:lnTo>
                                <a:lnTo>
                                  <a:pt x="10" y="152"/>
                                </a:lnTo>
                                <a:lnTo>
                                  <a:pt x="6" y="149"/>
                                </a:lnTo>
                                <a:lnTo>
                                  <a:pt x="4" y="148"/>
                                </a:lnTo>
                                <a:lnTo>
                                  <a:pt x="2" y="145"/>
                                </a:lnTo>
                                <a:lnTo>
                                  <a:pt x="1" y="143"/>
                                </a:lnTo>
                                <a:lnTo>
                                  <a:pt x="1" y="139"/>
                                </a:lnTo>
                                <a:lnTo>
                                  <a:pt x="0" y="136"/>
                                </a:lnTo>
                                <a:lnTo>
                                  <a:pt x="0" y="132"/>
                                </a:lnTo>
                                <a:lnTo>
                                  <a:pt x="1" y="129"/>
                                </a:lnTo>
                                <a:lnTo>
                                  <a:pt x="1" y="128"/>
                                </a:lnTo>
                                <a:lnTo>
                                  <a:pt x="1" y="127"/>
                                </a:lnTo>
                                <a:lnTo>
                                  <a:pt x="2" y="126"/>
                                </a:lnTo>
                                <a:lnTo>
                                  <a:pt x="2" y="124"/>
                                </a:lnTo>
                                <a:lnTo>
                                  <a:pt x="4" y="124"/>
                                </a:lnTo>
                                <a:lnTo>
                                  <a:pt x="5" y="124"/>
                                </a:lnTo>
                                <a:lnTo>
                                  <a:pt x="7" y="124"/>
                                </a:lnTo>
                                <a:lnTo>
                                  <a:pt x="10" y="126"/>
                                </a:lnTo>
                                <a:lnTo>
                                  <a:pt x="13" y="128"/>
                                </a:lnTo>
                                <a:lnTo>
                                  <a:pt x="18" y="131"/>
                                </a:lnTo>
                                <a:lnTo>
                                  <a:pt x="24" y="133"/>
                                </a:lnTo>
                                <a:lnTo>
                                  <a:pt x="31" y="136"/>
                                </a:lnTo>
                                <a:lnTo>
                                  <a:pt x="38" y="138"/>
                                </a:lnTo>
                                <a:lnTo>
                                  <a:pt x="47" y="138"/>
                                </a:lnTo>
                                <a:lnTo>
                                  <a:pt x="53" y="138"/>
                                </a:lnTo>
                                <a:lnTo>
                                  <a:pt x="59" y="137"/>
                                </a:lnTo>
                                <a:lnTo>
                                  <a:pt x="64" y="134"/>
                                </a:lnTo>
                                <a:lnTo>
                                  <a:pt x="68" y="132"/>
                                </a:lnTo>
                                <a:lnTo>
                                  <a:pt x="71" y="129"/>
                                </a:lnTo>
                                <a:lnTo>
                                  <a:pt x="74" y="124"/>
                                </a:lnTo>
                                <a:lnTo>
                                  <a:pt x="76" y="121"/>
                                </a:lnTo>
                                <a:lnTo>
                                  <a:pt x="76" y="115"/>
                                </a:lnTo>
                                <a:lnTo>
                                  <a:pt x="76" y="108"/>
                                </a:lnTo>
                                <a:lnTo>
                                  <a:pt x="74" y="105"/>
                                </a:lnTo>
                                <a:lnTo>
                                  <a:pt x="70" y="101"/>
                                </a:lnTo>
                                <a:lnTo>
                                  <a:pt x="65" y="97"/>
                                </a:lnTo>
                                <a:lnTo>
                                  <a:pt x="60" y="94"/>
                                </a:lnTo>
                                <a:lnTo>
                                  <a:pt x="54" y="91"/>
                                </a:lnTo>
                                <a:lnTo>
                                  <a:pt x="47" y="89"/>
                                </a:lnTo>
                                <a:lnTo>
                                  <a:pt x="40" y="86"/>
                                </a:lnTo>
                                <a:lnTo>
                                  <a:pt x="33" y="84"/>
                                </a:lnTo>
                                <a:lnTo>
                                  <a:pt x="27" y="80"/>
                                </a:lnTo>
                                <a:lnTo>
                                  <a:pt x="21" y="76"/>
                                </a:lnTo>
                                <a:lnTo>
                                  <a:pt x="16" y="71"/>
                                </a:lnTo>
                                <a:lnTo>
                                  <a:pt x="11" y="67"/>
                                </a:lnTo>
                                <a:lnTo>
                                  <a:pt x="7" y="59"/>
                                </a:lnTo>
                                <a:lnTo>
                                  <a:pt x="5" y="52"/>
                                </a:lnTo>
                                <a:lnTo>
                                  <a:pt x="4" y="43"/>
                                </a:lnTo>
                                <a:lnTo>
                                  <a:pt x="5" y="35"/>
                                </a:lnTo>
                                <a:lnTo>
                                  <a:pt x="7" y="27"/>
                                </a:lnTo>
                                <a:lnTo>
                                  <a:pt x="11" y="20"/>
                                </a:lnTo>
                                <a:lnTo>
                                  <a:pt x="17" y="14"/>
                                </a:lnTo>
                                <a:lnTo>
                                  <a:pt x="24" y="7"/>
                                </a:lnTo>
                                <a:lnTo>
                                  <a:pt x="33" y="4"/>
                                </a:lnTo>
                                <a:lnTo>
                                  <a:pt x="44" y="1"/>
                                </a:lnTo>
                                <a:lnTo>
                                  <a:pt x="56" y="0"/>
                                </a:lnTo>
                                <a:lnTo>
                                  <a:pt x="63" y="0"/>
                                </a:lnTo>
                                <a:lnTo>
                                  <a:pt x="68" y="1"/>
                                </a:lnTo>
                                <a:lnTo>
                                  <a:pt x="74" y="3"/>
                                </a:lnTo>
                                <a:lnTo>
                                  <a:pt x="79" y="4"/>
                                </a:lnTo>
                                <a:lnTo>
                                  <a:pt x="82" y="5"/>
                                </a:lnTo>
                                <a:lnTo>
                                  <a:pt x="86" y="7"/>
                                </a:lnTo>
                                <a:lnTo>
                                  <a:pt x="90" y="9"/>
                                </a:lnTo>
                                <a:lnTo>
                                  <a:pt x="91" y="10"/>
                                </a:lnTo>
                                <a:lnTo>
                                  <a:pt x="93" y="11"/>
                                </a:lnTo>
                                <a:lnTo>
                                  <a:pt x="93" y="12"/>
                                </a:lnTo>
                                <a:lnTo>
                                  <a:pt x="95" y="14"/>
                                </a:lnTo>
                                <a:lnTo>
                                  <a:pt x="95" y="15"/>
                                </a:lnTo>
                                <a:lnTo>
                                  <a:pt x="95" y="16"/>
                                </a:lnTo>
                                <a:lnTo>
                                  <a:pt x="95" y="17"/>
                                </a:lnTo>
                                <a:lnTo>
                                  <a:pt x="95" y="19"/>
                                </a:lnTo>
                                <a:lnTo>
                                  <a:pt x="95" y="21"/>
                                </a:lnTo>
                                <a:lnTo>
                                  <a:pt x="95" y="25"/>
                                </a:lnTo>
                                <a:lnTo>
                                  <a:pt x="95" y="26"/>
                                </a:lnTo>
                                <a:lnTo>
                                  <a:pt x="95" y="28"/>
                                </a:lnTo>
                                <a:lnTo>
                                  <a:pt x="93" y="30"/>
                                </a:lnTo>
                                <a:lnTo>
                                  <a:pt x="93" y="31"/>
                                </a:lnTo>
                                <a:lnTo>
                                  <a:pt x="92" y="32"/>
                                </a:lnTo>
                                <a:lnTo>
                                  <a:pt x="92" y="32"/>
                                </a:lnTo>
                                <a:lnTo>
                                  <a:pt x="91" y="32"/>
                                </a:lnTo>
                                <a:lnTo>
                                  <a:pt x="90" y="32"/>
                                </a:lnTo>
                                <a:lnTo>
                                  <a:pt x="87" y="30"/>
                                </a:lnTo>
                                <a:lnTo>
                                  <a:pt x="84" y="28"/>
                                </a:lnTo>
                                <a:lnTo>
                                  <a:pt x="80" y="26"/>
                                </a:lnTo>
                                <a:lnTo>
                                  <a:pt x="75" y="25"/>
                                </a:lnTo>
                                <a:lnTo>
                                  <a:pt x="70" y="22"/>
                                </a:lnTo>
                                <a:lnTo>
                                  <a:pt x="64" y="21"/>
                                </a:lnTo>
                                <a:lnTo>
                                  <a:pt x="56" y="21"/>
                                </a:lnTo>
                                <a:lnTo>
                                  <a:pt x="49" y="21"/>
                                </a:lnTo>
                                <a:lnTo>
                                  <a:pt x="44" y="22"/>
                                </a:lnTo>
                                <a:lnTo>
                                  <a:pt x="39" y="25"/>
                                </a:lnTo>
                                <a:lnTo>
                                  <a:pt x="36" y="27"/>
                                </a:lnTo>
                                <a:lnTo>
                                  <a:pt x="33" y="30"/>
                                </a:lnTo>
                                <a:lnTo>
                                  <a:pt x="31" y="33"/>
                                </a:lnTo>
                                <a:lnTo>
                                  <a:pt x="29" y="37"/>
                                </a:lnTo>
                                <a:lnTo>
                                  <a:pt x="29" y="42"/>
                                </a:lnTo>
                                <a:lnTo>
                                  <a:pt x="29" y="48"/>
                                </a:lnTo>
                                <a:lnTo>
                                  <a:pt x="32" y="52"/>
                                </a:lnTo>
                                <a:lnTo>
                                  <a:pt x="36" y="57"/>
                                </a:lnTo>
                                <a:lnTo>
                                  <a:pt x="40" y="59"/>
                                </a:lnTo>
                                <a:lnTo>
                                  <a:pt x="47" y="63"/>
                                </a:lnTo>
                                <a:lnTo>
                                  <a:pt x="53" y="65"/>
                                </a:lnTo>
                                <a:lnTo>
                                  <a:pt x="59" y="68"/>
                                </a:lnTo>
                                <a:lnTo>
                                  <a:pt x="66" y="70"/>
                                </a:lnTo>
                                <a:lnTo>
                                  <a:pt x="72" y="74"/>
                                </a:lnTo>
                                <a:lnTo>
                                  <a:pt x="79" y="76"/>
                                </a:lnTo>
                                <a:lnTo>
                                  <a:pt x="86" y="80"/>
                                </a:lnTo>
                                <a:lnTo>
                                  <a:pt x="91" y="85"/>
                                </a:lnTo>
                                <a:lnTo>
                                  <a:pt x="96" y="90"/>
                                </a:lnTo>
                                <a:lnTo>
                                  <a:pt x="100" y="96"/>
                                </a:lnTo>
                                <a:lnTo>
                                  <a:pt x="102" y="104"/>
                                </a:lnTo>
                                <a:lnTo>
                                  <a:pt x="102" y="1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15" name="Rectangle 210"/>
                        <wps:cNvSpPr>
                          <a:spLocks noChangeArrowheads="1"/>
                        </wps:cNvSpPr>
                        <wps:spPr bwMode="auto">
                          <a:xfrm>
                            <a:off x="5487988" y="2654300"/>
                            <a:ext cx="2632075" cy="1287463"/>
                          </a:xfrm>
                          <a:prstGeom prst="rect">
                            <a:avLst/>
                          </a:prstGeom>
                          <a:solidFill>
                            <a:srgbClr val="EDEDED"/>
                          </a:solidFill>
                          <a:ln w="9525">
                            <a:solidFill>
                              <a:srgbClr val="CCCCCC"/>
                            </a:solidFill>
                            <a:prstDash val="solid"/>
                            <a:miter lim="800000"/>
                            <a:headEnd/>
                            <a:tailEnd/>
                          </a:ln>
                        </wps:spPr>
                        <wps:bodyPr vert="horz" wrap="square" lIns="91440" tIns="45720" rIns="91440" bIns="45720" numCol="1" anchor="t" anchorCtr="0" compatLnSpc="1">
                          <a:prstTxWarp prst="textNoShape">
                            <a:avLst/>
                          </a:prstTxWarp>
                        </wps:bodyPr>
                      </wps:wsp>
                      <wps:wsp>
                        <wps:cNvPr id="616" name="Rectangle 211"/>
                        <wps:cNvSpPr>
                          <a:spLocks noChangeArrowheads="1"/>
                        </wps:cNvSpPr>
                        <wps:spPr bwMode="auto">
                          <a:xfrm>
                            <a:off x="5632451" y="3133725"/>
                            <a:ext cx="41275" cy="428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617" name="Freeform 212"/>
                        <wps:cNvSpPr>
                          <a:spLocks/>
                        </wps:cNvSpPr>
                        <wps:spPr bwMode="auto">
                          <a:xfrm>
                            <a:off x="5764213" y="3090863"/>
                            <a:ext cx="14288" cy="111125"/>
                          </a:xfrm>
                          <a:custGeom>
                            <a:avLst/>
                            <a:gdLst>
                              <a:gd name="T0" fmla="*/ 27 w 27"/>
                              <a:gd name="T1" fmla="*/ 205 h 210"/>
                              <a:gd name="T2" fmla="*/ 27 w 27"/>
                              <a:gd name="T3" fmla="*/ 206 h 210"/>
                              <a:gd name="T4" fmla="*/ 27 w 27"/>
                              <a:gd name="T5" fmla="*/ 207 h 210"/>
                              <a:gd name="T6" fmla="*/ 26 w 27"/>
                              <a:gd name="T7" fmla="*/ 207 h 210"/>
                              <a:gd name="T8" fmla="*/ 25 w 27"/>
                              <a:gd name="T9" fmla="*/ 208 h 210"/>
                              <a:gd name="T10" fmla="*/ 22 w 27"/>
                              <a:gd name="T11" fmla="*/ 208 h 210"/>
                              <a:gd name="T12" fmla="*/ 20 w 27"/>
                              <a:gd name="T13" fmla="*/ 210 h 210"/>
                              <a:gd name="T14" fmla="*/ 17 w 27"/>
                              <a:gd name="T15" fmla="*/ 210 h 210"/>
                              <a:gd name="T16" fmla="*/ 14 w 27"/>
                              <a:gd name="T17" fmla="*/ 210 h 210"/>
                              <a:gd name="T18" fmla="*/ 10 w 27"/>
                              <a:gd name="T19" fmla="*/ 210 h 210"/>
                              <a:gd name="T20" fmla="*/ 7 w 27"/>
                              <a:gd name="T21" fmla="*/ 210 h 210"/>
                              <a:gd name="T22" fmla="*/ 4 w 27"/>
                              <a:gd name="T23" fmla="*/ 208 h 210"/>
                              <a:gd name="T24" fmla="*/ 3 w 27"/>
                              <a:gd name="T25" fmla="*/ 208 h 210"/>
                              <a:gd name="T26" fmla="*/ 1 w 27"/>
                              <a:gd name="T27" fmla="*/ 207 h 210"/>
                              <a:gd name="T28" fmla="*/ 0 w 27"/>
                              <a:gd name="T29" fmla="*/ 207 h 210"/>
                              <a:gd name="T30" fmla="*/ 0 w 27"/>
                              <a:gd name="T31" fmla="*/ 206 h 210"/>
                              <a:gd name="T32" fmla="*/ 0 w 27"/>
                              <a:gd name="T33" fmla="*/ 205 h 210"/>
                              <a:gd name="T34" fmla="*/ 0 w 27"/>
                              <a:gd name="T35" fmla="*/ 5 h 210"/>
                              <a:gd name="T36" fmla="*/ 0 w 27"/>
                              <a:gd name="T37" fmla="*/ 4 h 210"/>
                              <a:gd name="T38" fmla="*/ 0 w 27"/>
                              <a:gd name="T39" fmla="*/ 3 h 210"/>
                              <a:gd name="T40" fmla="*/ 1 w 27"/>
                              <a:gd name="T41" fmla="*/ 3 h 210"/>
                              <a:gd name="T42" fmla="*/ 3 w 27"/>
                              <a:gd name="T43" fmla="*/ 2 h 210"/>
                              <a:gd name="T44" fmla="*/ 5 w 27"/>
                              <a:gd name="T45" fmla="*/ 2 h 210"/>
                              <a:gd name="T46" fmla="*/ 7 w 27"/>
                              <a:gd name="T47" fmla="*/ 0 h 210"/>
                              <a:gd name="T48" fmla="*/ 10 w 27"/>
                              <a:gd name="T49" fmla="*/ 0 h 210"/>
                              <a:gd name="T50" fmla="*/ 14 w 27"/>
                              <a:gd name="T51" fmla="*/ 0 h 210"/>
                              <a:gd name="T52" fmla="*/ 17 w 27"/>
                              <a:gd name="T53" fmla="*/ 0 h 210"/>
                              <a:gd name="T54" fmla="*/ 20 w 27"/>
                              <a:gd name="T55" fmla="*/ 0 h 210"/>
                              <a:gd name="T56" fmla="*/ 22 w 27"/>
                              <a:gd name="T57" fmla="*/ 2 h 210"/>
                              <a:gd name="T58" fmla="*/ 25 w 27"/>
                              <a:gd name="T59" fmla="*/ 2 h 210"/>
                              <a:gd name="T60" fmla="*/ 26 w 27"/>
                              <a:gd name="T61" fmla="*/ 3 h 210"/>
                              <a:gd name="T62" fmla="*/ 27 w 27"/>
                              <a:gd name="T63" fmla="*/ 3 h 210"/>
                              <a:gd name="T64" fmla="*/ 27 w 27"/>
                              <a:gd name="T65" fmla="*/ 4 h 210"/>
                              <a:gd name="T66" fmla="*/ 27 w 27"/>
                              <a:gd name="T67" fmla="*/ 5 h 210"/>
                              <a:gd name="T68" fmla="*/ 27 w 27"/>
                              <a:gd name="T69" fmla="*/ 205 h 2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7" h="210">
                                <a:moveTo>
                                  <a:pt x="27" y="205"/>
                                </a:moveTo>
                                <a:lnTo>
                                  <a:pt x="27" y="206"/>
                                </a:lnTo>
                                <a:lnTo>
                                  <a:pt x="27" y="207"/>
                                </a:lnTo>
                                <a:lnTo>
                                  <a:pt x="26" y="207"/>
                                </a:lnTo>
                                <a:lnTo>
                                  <a:pt x="25" y="208"/>
                                </a:lnTo>
                                <a:lnTo>
                                  <a:pt x="22" y="208"/>
                                </a:lnTo>
                                <a:lnTo>
                                  <a:pt x="20" y="210"/>
                                </a:lnTo>
                                <a:lnTo>
                                  <a:pt x="17" y="210"/>
                                </a:lnTo>
                                <a:lnTo>
                                  <a:pt x="14" y="210"/>
                                </a:lnTo>
                                <a:lnTo>
                                  <a:pt x="10" y="210"/>
                                </a:lnTo>
                                <a:lnTo>
                                  <a:pt x="7" y="210"/>
                                </a:lnTo>
                                <a:lnTo>
                                  <a:pt x="4" y="208"/>
                                </a:lnTo>
                                <a:lnTo>
                                  <a:pt x="3" y="208"/>
                                </a:lnTo>
                                <a:lnTo>
                                  <a:pt x="1" y="207"/>
                                </a:lnTo>
                                <a:lnTo>
                                  <a:pt x="0" y="207"/>
                                </a:lnTo>
                                <a:lnTo>
                                  <a:pt x="0" y="206"/>
                                </a:lnTo>
                                <a:lnTo>
                                  <a:pt x="0" y="205"/>
                                </a:lnTo>
                                <a:lnTo>
                                  <a:pt x="0" y="5"/>
                                </a:lnTo>
                                <a:lnTo>
                                  <a:pt x="0" y="4"/>
                                </a:lnTo>
                                <a:lnTo>
                                  <a:pt x="0" y="3"/>
                                </a:lnTo>
                                <a:lnTo>
                                  <a:pt x="1" y="3"/>
                                </a:lnTo>
                                <a:lnTo>
                                  <a:pt x="3" y="2"/>
                                </a:lnTo>
                                <a:lnTo>
                                  <a:pt x="5" y="2"/>
                                </a:lnTo>
                                <a:lnTo>
                                  <a:pt x="7" y="0"/>
                                </a:lnTo>
                                <a:lnTo>
                                  <a:pt x="10" y="0"/>
                                </a:lnTo>
                                <a:lnTo>
                                  <a:pt x="14" y="0"/>
                                </a:lnTo>
                                <a:lnTo>
                                  <a:pt x="17" y="0"/>
                                </a:lnTo>
                                <a:lnTo>
                                  <a:pt x="20" y="0"/>
                                </a:lnTo>
                                <a:lnTo>
                                  <a:pt x="22" y="2"/>
                                </a:lnTo>
                                <a:lnTo>
                                  <a:pt x="25" y="2"/>
                                </a:lnTo>
                                <a:lnTo>
                                  <a:pt x="26" y="3"/>
                                </a:lnTo>
                                <a:lnTo>
                                  <a:pt x="27" y="3"/>
                                </a:lnTo>
                                <a:lnTo>
                                  <a:pt x="27" y="4"/>
                                </a:lnTo>
                                <a:lnTo>
                                  <a:pt x="27" y="5"/>
                                </a:lnTo>
                                <a:lnTo>
                                  <a:pt x="27" y="2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18" name="Freeform 213"/>
                        <wps:cNvSpPr>
                          <a:spLocks/>
                        </wps:cNvSpPr>
                        <wps:spPr bwMode="auto">
                          <a:xfrm>
                            <a:off x="5805488" y="3117850"/>
                            <a:ext cx="65088" cy="84138"/>
                          </a:xfrm>
                          <a:custGeom>
                            <a:avLst/>
                            <a:gdLst>
                              <a:gd name="T0" fmla="*/ 124 w 124"/>
                              <a:gd name="T1" fmla="*/ 153 h 157"/>
                              <a:gd name="T2" fmla="*/ 123 w 124"/>
                              <a:gd name="T3" fmla="*/ 154 h 157"/>
                              <a:gd name="T4" fmla="*/ 121 w 124"/>
                              <a:gd name="T5" fmla="*/ 155 h 157"/>
                              <a:gd name="T6" fmla="*/ 116 w 124"/>
                              <a:gd name="T7" fmla="*/ 157 h 157"/>
                              <a:gd name="T8" fmla="*/ 108 w 124"/>
                              <a:gd name="T9" fmla="*/ 157 h 157"/>
                              <a:gd name="T10" fmla="*/ 102 w 124"/>
                              <a:gd name="T11" fmla="*/ 155 h 157"/>
                              <a:gd name="T12" fmla="*/ 100 w 124"/>
                              <a:gd name="T13" fmla="*/ 154 h 157"/>
                              <a:gd name="T14" fmla="*/ 98 w 124"/>
                              <a:gd name="T15" fmla="*/ 153 h 157"/>
                              <a:gd name="T16" fmla="*/ 98 w 124"/>
                              <a:gd name="T17" fmla="*/ 67 h 157"/>
                              <a:gd name="T18" fmla="*/ 96 w 124"/>
                              <a:gd name="T19" fmla="*/ 47 h 157"/>
                              <a:gd name="T20" fmla="*/ 91 w 124"/>
                              <a:gd name="T21" fmla="*/ 35 h 157"/>
                              <a:gd name="T22" fmla="*/ 81 w 124"/>
                              <a:gd name="T23" fmla="*/ 26 h 157"/>
                              <a:gd name="T24" fmla="*/ 68 w 124"/>
                              <a:gd name="T25" fmla="*/ 24 h 157"/>
                              <a:gd name="T26" fmla="*/ 48 w 124"/>
                              <a:gd name="T27" fmla="*/ 30 h 157"/>
                              <a:gd name="T28" fmla="*/ 27 w 124"/>
                              <a:gd name="T29" fmla="*/ 51 h 157"/>
                              <a:gd name="T30" fmla="*/ 27 w 124"/>
                              <a:gd name="T31" fmla="*/ 153 h 157"/>
                              <a:gd name="T32" fmla="*/ 26 w 124"/>
                              <a:gd name="T33" fmla="*/ 154 h 157"/>
                              <a:gd name="T34" fmla="*/ 22 w 124"/>
                              <a:gd name="T35" fmla="*/ 155 h 157"/>
                              <a:gd name="T36" fmla="*/ 17 w 124"/>
                              <a:gd name="T37" fmla="*/ 157 h 157"/>
                              <a:gd name="T38" fmla="*/ 10 w 124"/>
                              <a:gd name="T39" fmla="*/ 157 h 157"/>
                              <a:gd name="T40" fmla="*/ 5 w 124"/>
                              <a:gd name="T41" fmla="*/ 155 h 157"/>
                              <a:gd name="T42" fmla="*/ 1 w 124"/>
                              <a:gd name="T43" fmla="*/ 154 h 157"/>
                              <a:gd name="T44" fmla="*/ 0 w 124"/>
                              <a:gd name="T45" fmla="*/ 153 h 157"/>
                              <a:gd name="T46" fmla="*/ 0 w 124"/>
                              <a:gd name="T47" fmla="*/ 8 h 157"/>
                              <a:gd name="T48" fmla="*/ 1 w 124"/>
                              <a:gd name="T49" fmla="*/ 5 h 157"/>
                              <a:gd name="T50" fmla="*/ 2 w 124"/>
                              <a:gd name="T51" fmla="*/ 4 h 157"/>
                              <a:gd name="T52" fmla="*/ 6 w 124"/>
                              <a:gd name="T53" fmla="*/ 3 h 157"/>
                              <a:gd name="T54" fmla="*/ 12 w 124"/>
                              <a:gd name="T55" fmla="*/ 3 h 157"/>
                              <a:gd name="T56" fmla="*/ 18 w 124"/>
                              <a:gd name="T57" fmla="*/ 3 h 157"/>
                              <a:gd name="T58" fmla="*/ 22 w 124"/>
                              <a:gd name="T59" fmla="*/ 4 h 157"/>
                              <a:gd name="T60" fmla="*/ 23 w 124"/>
                              <a:gd name="T61" fmla="*/ 5 h 157"/>
                              <a:gd name="T62" fmla="*/ 25 w 124"/>
                              <a:gd name="T63" fmla="*/ 8 h 157"/>
                              <a:gd name="T64" fmla="*/ 37 w 124"/>
                              <a:gd name="T65" fmla="*/ 14 h 157"/>
                              <a:gd name="T66" fmla="*/ 60 w 124"/>
                              <a:gd name="T67" fmla="*/ 2 h 157"/>
                              <a:gd name="T68" fmla="*/ 86 w 124"/>
                              <a:gd name="T69" fmla="*/ 2 h 157"/>
                              <a:gd name="T70" fmla="*/ 107 w 124"/>
                              <a:gd name="T71" fmla="*/ 10 h 157"/>
                              <a:gd name="T72" fmla="*/ 119 w 124"/>
                              <a:gd name="T73" fmla="*/ 27 h 157"/>
                              <a:gd name="T74" fmla="*/ 124 w 124"/>
                              <a:gd name="T75" fmla="*/ 50 h 157"/>
                              <a:gd name="T76" fmla="*/ 124 w 124"/>
                              <a:gd name="T77"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4" h="157">
                                <a:moveTo>
                                  <a:pt x="124" y="152"/>
                                </a:moveTo>
                                <a:lnTo>
                                  <a:pt x="124" y="153"/>
                                </a:lnTo>
                                <a:lnTo>
                                  <a:pt x="124" y="154"/>
                                </a:lnTo>
                                <a:lnTo>
                                  <a:pt x="123" y="154"/>
                                </a:lnTo>
                                <a:lnTo>
                                  <a:pt x="122" y="155"/>
                                </a:lnTo>
                                <a:lnTo>
                                  <a:pt x="121" y="155"/>
                                </a:lnTo>
                                <a:lnTo>
                                  <a:pt x="118" y="157"/>
                                </a:lnTo>
                                <a:lnTo>
                                  <a:pt x="116" y="157"/>
                                </a:lnTo>
                                <a:lnTo>
                                  <a:pt x="112" y="157"/>
                                </a:lnTo>
                                <a:lnTo>
                                  <a:pt x="108" y="157"/>
                                </a:lnTo>
                                <a:lnTo>
                                  <a:pt x="105" y="157"/>
                                </a:lnTo>
                                <a:lnTo>
                                  <a:pt x="102" y="155"/>
                                </a:lnTo>
                                <a:lnTo>
                                  <a:pt x="101" y="155"/>
                                </a:lnTo>
                                <a:lnTo>
                                  <a:pt x="100" y="154"/>
                                </a:lnTo>
                                <a:lnTo>
                                  <a:pt x="98" y="154"/>
                                </a:lnTo>
                                <a:lnTo>
                                  <a:pt x="98" y="153"/>
                                </a:lnTo>
                                <a:lnTo>
                                  <a:pt x="98" y="152"/>
                                </a:lnTo>
                                <a:lnTo>
                                  <a:pt x="98" y="67"/>
                                </a:lnTo>
                                <a:lnTo>
                                  <a:pt x="98" y="56"/>
                                </a:lnTo>
                                <a:lnTo>
                                  <a:pt x="96" y="47"/>
                                </a:lnTo>
                                <a:lnTo>
                                  <a:pt x="94" y="40"/>
                                </a:lnTo>
                                <a:lnTo>
                                  <a:pt x="91" y="35"/>
                                </a:lnTo>
                                <a:lnTo>
                                  <a:pt x="86" y="30"/>
                                </a:lnTo>
                                <a:lnTo>
                                  <a:pt x="81" y="26"/>
                                </a:lnTo>
                                <a:lnTo>
                                  <a:pt x="75" y="24"/>
                                </a:lnTo>
                                <a:lnTo>
                                  <a:pt x="68" y="24"/>
                                </a:lnTo>
                                <a:lnTo>
                                  <a:pt x="58" y="24"/>
                                </a:lnTo>
                                <a:lnTo>
                                  <a:pt x="48" y="30"/>
                                </a:lnTo>
                                <a:lnTo>
                                  <a:pt x="38" y="38"/>
                                </a:lnTo>
                                <a:lnTo>
                                  <a:pt x="27" y="51"/>
                                </a:lnTo>
                                <a:lnTo>
                                  <a:pt x="27" y="152"/>
                                </a:lnTo>
                                <a:lnTo>
                                  <a:pt x="27" y="153"/>
                                </a:lnTo>
                                <a:lnTo>
                                  <a:pt x="26" y="154"/>
                                </a:lnTo>
                                <a:lnTo>
                                  <a:pt x="26" y="154"/>
                                </a:lnTo>
                                <a:lnTo>
                                  <a:pt x="25" y="155"/>
                                </a:lnTo>
                                <a:lnTo>
                                  <a:pt x="22" y="155"/>
                                </a:lnTo>
                                <a:lnTo>
                                  <a:pt x="20" y="157"/>
                                </a:lnTo>
                                <a:lnTo>
                                  <a:pt x="17" y="157"/>
                                </a:lnTo>
                                <a:lnTo>
                                  <a:pt x="13" y="157"/>
                                </a:lnTo>
                                <a:lnTo>
                                  <a:pt x="10" y="157"/>
                                </a:lnTo>
                                <a:lnTo>
                                  <a:pt x="7" y="157"/>
                                </a:lnTo>
                                <a:lnTo>
                                  <a:pt x="5" y="155"/>
                                </a:lnTo>
                                <a:lnTo>
                                  <a:pt x="2" y="155"/>
                                </a:lnTo>
                                <a:lnTo>
                                  <a:pt x="1" y="154"/>
                                </a:lnTo>
                                <a:lnTo>
                                  <a:pt x="1" y="154"/>
                                </a:lnTo>
                                <a:lnTo>
                                  <a:pt x="0" y="153"/>
                                </a:lnTo>
                                <a:lnTo>
                                  <a:pt x="0" y="152"/>
                                </a:lnTo>
                                <a:lnTo>
                                  <a:pt x="0" y="8"/>
                                </a:lnTo>
                                <a:lnTo>
                                  <a:pt x="0" y="6"/>
                                </a:lnTo>
                                <a:lnTo>
                                  <a:pt x="1" y="5"/>
                                </a:lnTo>
                                <a:lnTo>
                                  <a:pt x="1" y="4"/>
                                </a:lnTo>
                                <a:lnTo>
                                  <a:pt x="2" y="4"/>
                                </a:lnTo>
                                <a:lnTo>
                                  <a:pt x="5" y="3"/>
                                </a:lnTo>
                                <a:lnTo>
                                  <a:pt x="6" y="3"/>
                                </a:lnTo>
                                <a:lnTo>
                                  <a:pt x="9" y="3"/>
                                </a:lnTo>
                                <a:lnTo>
                                  <a:pt x="12" y="3"/>
                                </a:lnTo>
                                <a:lnTo>
                                  <a:pt x="16" y="3"/>
                                </a:lnTo>
                                <a:lnTo>
                                  <a:pt x="18" y="3"/>
                                </a:lnTo>
                                <a:lnTo>
                                  <a:pt x="21" y="3"/>
                                </a:lnTo>
                                <a:lnTo>
                                  <a:pt x="22" y="4"/>
                                </a:lnTo>
                                <a:lnTo>
                                  <a:pt x="23" y="4"/>
                                </a:lnTo>
                                <a:lnTo>
                                  <a:pt x="23" y="5"/>
                                </a:lnTo>
                                <a:lnTo>
                                  <a:pt x="25" y="6"/>
                                </a:lnTo>
                                <a:lnTo>
                                  <a:pt x="25" y="8"/>
                                </a:lnTo>
                                <a:lnTo>
                                  <a:pt x="25" y="26"/>
                                </a:lnTo>
                                <a:lnTo>
                                  <a:pt x="37" y="14"/>
                                </a:lnTo>
                                <a:lnTo>
                                  <a:pt x="48" y="6"/>
                                </a:lnTo>
                                <a:lnTo>
                                  <a:pt x="60" y="2"/>
                                </a:lnTo>
                                <a:lnTo>
                                  <a:pt x="73" y="0"/>
                                </a:lnTo>
                                <a:lnTo>
                                  <a:pt x="86" y="2"/>
                                </a:lnTo>
                                <a:lnTo>
                                  <a:pt x="97" y="5"/>
                                </a:lnTo>
                                <a:lnTo>
                                  <a:pt x="107" y="10"/>
                                </a:lnTo>
                                <a:lnTo>
                                  <a:pt x="113" y="18"/>
                                </a:lnTo>
                                <a:lnTo>
                                  <a:pt x="119" y="27"/>
                                </a:lnTo>
                                <a:lnTo>
                                  <a:pt x="122" y="37"/>
                                </a:lnTo>
                                <a:lnTo>
                                  <a:pt x="124" y="50"/>
                                </a:lnTo>
                                <a:lnTo>
                                  <a:pt x="124" y="63"/>
                                </a:lnTo>
                                <a:lnTo>
                                  <a:pt x="124"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19" name="Freeform 214"/>
                        <wps:cNvSpPr>
                          <a:spLocks/>
                        </wps:cNvSpPr>
                        <wps:spPr bwMode="auto">
                          <a:xfrm>
                            <a:off x="5884863" y="3098800"/>
                            <a:ext cx="50800" cy="103188"/>
                          </a:xfrm>
                          <a:custGeom>
                            <a:avLst/>
                            <a:gdLst>
                              <a:gd name="T0" fmla="*/ 95 w 95"/>
                              <a:gd name="T1" fmla="*/ 183 h 195"/>
                              <a:gd name="T2" fmla="*/ 94 w 95"/>
                              <a:gd name="T3" fmla="*/ 188 h 195"/>
                              <a:gd name="T4" fmla="*/ 91 w 95"/>
                              <a:gd name="T5" fmla="*/ 191 h 195"/>
                              <a:gd name="T6" fmla="*/ 85 w 95"/>
                              <a:gd name="T7" fmla="*/ 192 h 195"/>
                              <a:gd name="T8" fmla="*/ 79 w 95"/>
                              <a:gd name="T9" fmla="*/ 195 h 195"/>
                              <a:gd name="T10" fmla="*/ 72 w 95"/>
                              <a:gd name="T11" fmla="*/ 195 h 195"/>
                              <a:gd name="T12" fmla="*/ 58 w 95"/>
                              <a:gd name="T13" fmla="*/ 195 h 195"/>
                              <a:gd name="T14" fmla="*/ 41 w 95"/>
                              <a:gd name="T15" fmla="*/ 189 h 195"/>
                              <a:gd name="T16" fmla="*/ 31 w 95"/>
                              <a:gd name="T17" fmla="*/ 176 h 195"/>
                              <a:gd name="T18" fmla="*/ 26 w 95"/>
                              <a:gd name="T19" fmla="*/ 158 h 195"/>
                              <a:gd name="T20" fmla="*/ 26 w 95"/>
                              <a:gd name="T21" fmla="*/ 62 h 195"/>
                              <a:gd name="T22" fmla="*/ 4 w 95"/>
                              <a:gd name="T23" fmla="*/ 62 h 195"/>
                              <a:gd name="T24" fmla="*/ 0 w 95"/>
                              <a:gd name="T25" fmla="*/ 57 h 195"/>
                              <a:gd name="T26" fmla="*/ 0 w 95"/>
                              <a:gd name="T27" fmla="*/ 48 h 195"/>
                              <a:gd name="T28" fmla="*/ 1 w 95"/>
                              <a:gd name="T29" fmla="*/ 45 h 195"/>
                              <a:gd name="T30" fmla="*/ 3 w 95"/>
                              <a:gd name="T31" fmla="*/ 41 h 195"/>
                              <a:gd name="T32" fmla="*/ 5 w 95"/>
                              <a:gd name="T33" fmla="*/ 40 h 195"/>
                              <a:gd name="T34" fmla="*/ 26 w 95"/>
                              <a:gd name="T35" fmla="*/ 40 h 195"/>
                              <a:gd name="T36" fmla="*/ 26 w 95"/>
                              <a:gd name="T37" fmla="*/ 5 h 195"/>
                              <a:gd name="T38" fmla="*/ 27 w 95"/>
                              <a:gd name="T39" fmla="*/ 3 h 195"/>
                              <a:gd name="T40" fmla="*/ 30 w 95"/>
                              <a:gd name="T41" fmla="*/ 2 h 195"/>
                              <a:gd name="T42" fmla="*/ 36 w 95"/>
                              <a:gd name="T43" fmla="*/ 0 h 195"/>
                              <a:gd name="T44" fmla="*/ 43 w 95"/>
                              <a:gd name="T45" fmla="*/ 0 h 195"/>
                              <a:gd name="T46" fmla="*/ 48 w 95"/>
                              <a:gd name="T47" fmla="*/ 2 h 195"/>
                              <a:gd name="T48" fmla="*/ 51 w 95"/>
                              <a:gd name="T49" fmla="*/ 3 h 195"/>
                              <a:gd name="T50" fmla="*/ 52 w 95"/>
                              <a:gd name="T51" fmla="*/ 5 h 195"/>
                              <a:gd name="T52" fmla="*/ 52 w 95"/>
                              <a:gd name="T53" fmla="*/ 40 h 195"/>
                              <a:gd name="T54" fmla="*/ 91 w 95"/>
                              <a:gd name="T55" fmla="*/ 40 h 195"/>
                              <a:gd name="T56" fmla="*/ 93 w 95"/>
                              <a:gd name="T57" fmla="*/ 41 h 195"/>
                              <a:gd name="T58" fmla="*/ 94 w 95"/>
                              <a:gd name="T59" fmla="*/ 45 h 195"/>
                              <a:gd name="T60" fmla="*/ 95 w 95"/>
                              <a:gd name="T61" fmla="*/ 48 h 195"/>
                              <a:gd name="T62" fmla="*/ 95 w 95"/>
                              <a:gd name="T63" fmla="*/ 57 h 195"/>
                              <a:gd name="T64" fmla="*/ 91 w 95"/>
                              <a:gd name="T65" fmla="*/ 62 h 195"/>
                              <a:gd name="T66" fmla="*/ 52 w 95"/>
                              <a:gd name="T67" fmla="*/ 62 h 195"/>
                              <a:gd name="T68" fmla="*/ 53 w 95"/>
                              <a:gd name="T69" fmla="*/ 157 h 195"/>
                              <a:gd name="T70" fmla="*/ 63 w 95"/>
                              <a:gd name="T71" fmla="*/ 172 h 195"/>
                              <a:gd name="T72" fmla="*/ 77 w 95"/>
                              <a:gd name="T73" fmla="*/ 173 h 195"/>
                              <a:gd name="T74" fmla="*/ 81 w 95"/>
                              <a:gd name="T75" fmla="*/ 172 h 195"/>
                              <a:gd name="T76" fmla="*/ 86 w 95"/>
                              <a:gd name="T77" fmla="*/ 170 h 195"/>
                              <a:gd name="T78" fmla="*/ 90 w 95"/>
                              <a:gd name="T79" fmla="*/ 169 h 195"/>
                              <a:gd name="T80" fmla="*/ 91 w 95"/>
                              <a:gd name="T81" fmla="*/ 168 h 195"/>
                              <a:gd name="T82" fmla="*/ 94 w 95"/>
                              <a:gd name="T83" fmla="*/ 169 h 195"/>
                              <a:gd name="T84" fmla="*/ 94 w 95"/>
                              <a:gd name="T85" fmla="*/ 172 h 195"/>
                              <a:gd name="T86" fmla="*/ 95 w 95"/>
                              <a:gd name="T87" fmla="*/ 175 h 1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95" h="195">
                                <a:moveTo>
                                  <a:pt x="95" y="178"/>
                                </a:moveTo>
                                <a:lnTo>
                                  <a:pt x="95" y="183"/>
                                </a:lnTo>
                                <a:lnTo>
                                  <a:pt x="94" y="185"/>
                                </a:lnTo>
                                <a:lnTo>
                                  <a:pt x="94" y="188"/>
                                </a:lnTo>
                                <a:lnTo>
                                  <a:pt x="93" y="190"/>
                                </a:lnTo>
                                <a:lnTo>
                                  <a:pt x="91" y="191"/>
                                </a:lnTo>
                                <a:lnTo>
                                  <a:pt x="89" y="192"/>
                                </a:lnTo>
                                <a:lnTo>
                                  <a:pt x="85" y="192"/>
                                </a:lnTo>
                                <a:lnTo>
                                  <a:pt x="83" y="194"/>
                                </a:lnTo>
                                <a:lnTo>
                                  <a:pt x="79" y="195"/>
                                </a:lnTo>
                                <a:lnTo>
                                  <a:pt x="75" y="195"/>
                                </a:lnTo>
                                <a:lnTo>
                                  <a:pt x="72" y="195"/>
                                </a:lnTo>
                                <a:lnTo>
                                  <a:pt x="68" y="195"/>
                                </a:lnTo>
                                <a:lnTo>
                                  <a:pt x="58" y="195"/>
                                </a:lnTo>
                                <a:lnTo>
                                  <a:pt x="49" y="192"/>
                                </a:lnTo>
                                <a:lnTo>
                                  <a:pt x="41" y="189"/>
                                </a:lnTo>
                                <a:lnTo>
                                  <a:pt x="36" y="184"/>
                                </a:lnTo>
                                <a:lnTo>
                                  <a:pt x="31" y="176"/>
                                </a:lnTo>
                                <a:lnTo>
                                  <a:pt x="29" y="168"/>
                                </a:lnTo>
                                <a:lnTo>
                                  <a:pt x="26" y="158"/>
                                </a:lnTo>
                                <a:lnTo>
                                  <a:pt x="26" y="147"/>
                                </a:lnTo>
                                <a:lnTo>
                                  <a:pt x="26" y="62"/>
                                </a:lnTo>
                                <a:lnTo>
                                  <a:pt x="6" y="62"/>
                                </a:lnTo>
                                <a:lnTo>
                                  <a:pt x="4" y="62"/>
                                </a:lnTo>
                                <a:lnTo>
                                  <a:pt x="1" y="59"/>
                                </a:lnTo>
                                <a:lnTo>
                                  <a:pt x="0" y="57"/>
                                </a:lnTo>
                                <a:lnTo>
                                  <a:pt x="0" y="51"/>
                                </a:lnTo>
                                <a:lnTo>
                                  <a:pt x="0" y="48"/>
                                </a:lnTo>
                                <a:lnTo>
                                  <a:pt x="1" y="46"/>
                                </a:lnTo>
                                <a:lnTo>
                                  <a:pt x="1" y="45"/>
                                </a:lnTo>
                                <a:lnTo>
                                  <a:pt x="1" y="42"/>
                                </a:lnTo>
                                <a:lnTo>
                                  <a:pt x="3" y="41"/>
                                </a:lnTo>
                                <a:lnTo>
                                  <a:pt x="4" y="41"/>
                                </a:lnTo>
                                <a:lnTo>
                                  <a:pt x="5" y="40"/>
                                </a:lnTo>
                                <a:lnTo>
                                  <a:pt x="6" y="40"/>
                                </a:lnTo>
                                <a:lnTo>
                                  <a:pt x="26" y="40"/>
                                </a:lnTo>
                                <a:lnTo>
                                  <a:pt x="26" y="5"/>
                                </a:lnTo>
                                <a:lnTo>
                                  <a:pt x="26" y="5"/>
                                </a:lnTo>
                                <a:lnTo>
                                  <a:pt x="26" y="4"/>
                                </a:lnTo>
                                <a:lnTo>
                                  <a:pt x="27" y="3"/>
                                </a:lnTo>
                                <a:lnTo>
                                  <a:pt x="29" y="3"/>
                                </a:lnTo>
                                <a:lnTo>
                                  <a:pt x="30" y="2"/>
                                </a:lnTo>
                                <a:lnTo>
                                  <a:pt x="32" y="2"/>
                                </a:lnTo>
                                <a:lnTo>
                                  <a:pt x="36" y="0"/>
                                </a:lnTo>
                                <a:lnTo>
                                  <a:pt x="40" y="0"/>
                                </a:lnTo>
                                <a:lnTo>
                                  <a:pt x="43" y="0"/>
                                </a:lnTo>
                                <a:lnTo>
                                  <a:pt x="46" y="2"/>
                                </a:lnTo>
                                <a:lnTo>
                                  <a:pt x="48" y="2"/>
                                </a:lnTo>
                                <a:lnTo>
                                  <a:pt x="49" y="3"/>
                                </a:lnTo>
                                <a:lnTo>
                                  <a:pt x="51" y="3"/>
                                </a:lnTo>
                                <a:lnTo>
                                  <a:pt x="52" y="4"/>
                                </a:lnTo>
                                <a:lnTo>
                                  <a:pt x="52" y="5"/>
                                </a:lnTo>
                                <a:lnTo>
                                  <a:pt x="52" y="5"/>
                                </a:lnTo>
                                <a:lnTo>
                                  <a:pt x="52" y="40"/>
                                </a:lnTo>
                                <a:lnTo>
                                  <a:pt x="90" y="40"/>
                                </a:lnTo>
                                <a:lnTo>
                                  <a:pt x="91" y="40"/>
                                </a:lnTo>
                                <a:lnTo>
                                  <a:pt x="91" y="41"/>
                                </a:lnTo>
                                <a:lnTo>
                                  <a:pt x="93" y="41"/>
                                </a:lnTo>
                                <a:lnTo>
                                  <a:pt x="94" y="42"/>
                                </a:lnTo>
                                <a:lnTo>
                                  <a:pt x="94" y="45"/>
                                </a:lnTo>
                                <a:lnTo>
                                  <a:pt x="95" y="46"/>
                                </a:lnTo>
                                <a:lnTo>
                                  <a:pt x="95" y="48"/>
                                </a:lnTo>
                                <a:lnTo>
                                  <a:pt x="95" y="51"/>
                                </a:lnTo>
                                <a:lnTo>
                                  <a:pt x="95" y="57"/>
                                </a:lnTo>
                                <a:lnTo>
                                  <a:pt x="94" y="59"/>
                                </a:lnTo>
                                <a:lnTo>
                                  <a:pt x="91" y="62"/>
                                </a:lnTo>
                                <a:lnTo>
                                  <a:pt x="90" y="62"/>
                                </a:lnTo>
                                <a:lnTo>
                                  <a:pt x="52" y="62"/>
                                </a:lnTo>
                                <a:lnTo>
                                  <a:pt x="52" y="143"/>
                                </a:lnTo>
                                <a:lnTo>
                                  <a:pt x="53" y="157"/>
                                </a:lnTo>
                                <a:lnTo>
                                  <a:pt x="57" y="165"/>
                                </a:lnTo>
                                <a:lnTo>
                                  <a:pt x="63" y="172"/>
                                </a:lnTo>
                                <a:lnTo>
                                  <a:pt x="73" y="173"/>
                                </a:lnTo>
                                <a:lnTo>
                                  <a:pt x="77" y="173"/>
                                </a:lnTo>
                                <a:lnTo>
                                  <a:pt x="79" y="173"/>
                                </a:lnTo>
                                <a:lnTo>
                                  <a:pt x="81" y="172"/>
                                </a:lnTo>
                                <a:lnTo>
                                  <a:pt x="84" y="170"/>
                                </a:lnTo>
                                <a:lnTo>
                                  <a:pt x="86" y="170"/>
                                </a:lnTo>
                                <a:lnTo>
                                  <a:pt x="88" y="169"/>
                                </a:lnTo>
                                <a:lnTo>
                                  <a:pt x="90" y="169"/>
                                </a:lnTo>
                                <a:lnTo>
                                  <a:pt x="91" y="168"/>
                                </a:lnTo>
                                <a:lnTo>
                                  <a:pt x="91" y="168"/>
                                </a:lnTo>
                                <a:lnTo>
                                  <a:pt x="93" y="169"/>
                                </a:lnTo>
                                <a:lnTo>
                                  <a:pt x="94" y="169"/>
                                </a:lnTo>
                                <a:lnTo>
                                  <a:pt x="94" y="170"/>
                                </a:lnTo>
                                <a:lnTo>
                                  <a:pt x="94" y="172"/>
                                </a:lnTo>
                                <a:lnTo>
                                  <a:pt x="95" y="173"/>
                                </a:lnTo>
                                <a:lnTo>
                                  <a:pt x="95" y="175"/>
                                </a:lnTo>
                                <a:lnTo>
                                  <a:pt x="95" y="1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20" name="Freeform 215"/>
                        <wps:cNvSpPr>
                          <a:spLocks noEditPoints="1"/>
                        </wps:cNvSpPr>
                        <wps:spPr bwMode="auto">
                          <a:xfrm>
                            <a:off x="5946776" y="3117850"/>
                            <a:ext cx="69850" cy="84138"/>
                          </a:xfrm>
                          <a:custGeom>
                            <a:avLst/>
                            <a:gdLst>
                              <a:gd name="T0" fmla="*/ 132 w 133"/>
                              <a:gd name="T1" fmla="*/ 79 h 159"/>
                              <a:gd name="T2" fmla="*/ 127 w 133"/>
                              <a:gd name="T3" fmla="*/ 84 h 159"/>
                              <a:gd name="T4" fmla="*/ 29 w 133"/>
                              <a:gd name="T5" fmla="*/ 85 h 159"/>
                              <a:gd name="T6" fmla="*/ 31 w 133"/>
                              <a:gd name="T7" fmla="*/ 106 h 159"/>
                              <a:gd name="T8" fmla="*/ 38 w 133"/>
                              <a:gd name="T9" fmla="*/ 123 h 159"/>
                              <a:gd name="T10" fmla="*/ 53 w 133"/>
                              <a:gd name="T11" fmla="*/ 133 h 159"/>
                              <a:gd name="T12" fmla="*/ 75 w 133"/>
                              <a:gd name="T13" fmla="*/ 137 h 159"/>
                              <a:gd name="T14" fmla="*/ 94 w 133"/>
                              <a:gd name="T15" fmla="*/ 136 h 159"/>
                              <a:gd name="T16" fmla="*/ 107 w 133"/>
                              <a:gd name="T17" fmla="*/ 132 h 159"/>
                              <a:gd name="T18" fmla="*/ 117 w 133"/>
                              <a:gd name="T19" fmla="*/ 128 h 159"/>
                              <a:gd name="T20" fmla="*/ 122 w 133"/>
                              <a:gd name="T21" fmla="*/ 126 h 159"/>
                              <a:gd name="T22" fmla="*/ 125 w 133"/>
                              <a:gd name="T23" fmla="*/ 127 h 159"/>
                              <a:gd name="T24" fmla="*/ 126 w 133"/>
                              <a:gd name="T25" fmla="*/ 128 h 159"/>
                              <a:gd name="T26" fmla="*/ 127 w 133"/>
                              <a:gd name="T27" fmla="*/ 132 h 159"/>
                              <a:gd name="T28" fmla="*/ 127 w 133"/>
                              <a:gd name="T29" fmla="*/ 137 h 159"/>
                              <a:gd name="T30" fmla="*/ 127 w 133"/>
                              <a:gd name="T31" fmla="*/ 141 h 159"/>
                              <a:gd name="T32" fmla="*/ 126 w 133"/>
                              <a:gd name="T33" fmla="*/ 143 h 159"/>
                              <a:gd name="T34" fmla="*/ 126 w 133"/>
                              <a:gd name="T35" fmla="*/ 146 h 159"/>
                              <a:gd name="T36" fmla="*/ 125 w 133"/>
                              <a:gd name="T37" fmla="*/ 147 h 159"/>
                              <a:gd name="T38" fmla="*/ 118 w 133"/>
                              <a:gd name="T39" fmla="*/ 151 h 159"/>
                              <a:gd name="T40" fmla="*/ 107 w 133"/>
                              <a:gd name="T41" fmla="*/ 154 h 159"/>
                              <a:gd name="T42" fmla="*/ 91 w 133"/>
                              <a:gd name="T43" fmla="*/ 157 h 159"/>
                              <a:gd name="T44" fmla="*/ 73 w 133"/>
                              <a:gd name="T45" fmla="*/ 159 h 159"/>
                              <a:gd name="T46" fmla="*/ 41 w 133"/>
                              <a:gd name="T47" fmla="*/ 154 h 159"/>
                              <a:gd name="T48" fmla="*/ 19 w 133"/>
                              <a:gd name="T49" fmla="*/ 139 h 159"/>
                              <a:gd name="T50" fmla="*/ 5 w 133"/>
                              <a:gd name="T51" fmla="*/ 115 h 159"/>
                              <a:gd name="T52" fmla="*/ 0 w 133"/>
                              <a:gd name="T53" fmla="*/ 80 h 159"/>
                              <a:gd name="T54" fmla="*/ 5 w 133"/>
                              <a:gd name="T55" fmla="*/ 47 h 159"/>
                              <a:gd name="T56" fmla="*/ 19 w 133"/>
                              <a:gd name="T57" fmla="*/ 21 h 159"/>
                              <a:gd name="T58" fmla="*/ 41 w 133"/>
                              <a:gd name="T59" fmla="*/ 5 h 159"/>
                              <a:gd name="T60" fmla="*/ 69 w 133"/>
                              <a:gd name="T61" fmla="*/ 0 h 159"/>
                              <a:gd name="T62" fmla="*/ 99 w 133"/>
                              <a:gd name="T63" fmla="*/ 5 h 159"/>
                              <a:gd name="T64" fmla="*/ 118 w 133"/>
                              <a:gd name="T65" fmla="*/ 20 h 159"/>
                              <a:gd name="T66" fmla="*/ 130 w 133"/>
                              <a:gd name="T67" fmla="*/ 42 h 159"/>
                              <a:gd name="T68" fmla="*/ 133 w 133"/>
                              <a:gd name="T69" fmla="*/ 68 h 159"/>
                              <a:gd name="T70" fmla="*/ 106 w 133"/>
                              <a:gd name="T71" fmla="*/ 66 h 159"/>
                              <a:gd name="T72" fmla="*/ 101 w 133"/>
                              <a:gd name="T73" fmla="*/ 38 h 159"/>
                              <a:gd name="T74" fmla="*/ 91 w 133"/>
                              <a:gd name="T75" fmla="*/ 27 h 159"/>
                              <a:gd name="T76" fmla="*/ 68 w 133"/>
                              <a:gd name="T77" fmla="*/ 21 h 159"/>
                              <a:gd name="T78" fmla="*/ 51 w 133"/>
                              <a:gd name="T79" fmla="*/ 25 h 159"/>
                              <a:gd name="T80" fmla="*/ 38 w 133"/>
                              <a:gd name="T81" fmla="*/ 35 h 159"/>
                              <a:gd name="T82" fmla="*/ 31 w 133"/>
                              <a:gd name="T83" fmla="*/ 48 h 159"/>
                              <a:gd name="T84" fmla="*/ 29 w 133"/>
                              <a:gd name="T85" fmla="*/ 66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33" h="159">
                                <a:moveTo>
                                  <a:pt x="133" y="73"/>
                                </a:moveTo>
                                <a:lnTo>
                                  <a:pt x="132" y="79"/>
                                </a:lnTo>
                                <a:lnTo>
                                  <a:pt x="130" y="83"/>
                                </a:lnTo>
                                <a:lnTo>
                                  <a:pt x="127" y="84"/>
                                </a:lnTo>
                                <a:lnTo>
                                  <a:pt x="123" y="85"/>
                                </a:lnTo>
                                <a:lnTo>
                                  <a:pt x="29" y="85"/>
                                </a:lnTo>
                                <a:lnTo>
                                  <a:pt x="29" y="96"/>
                                </a:lnTo>
                                <a:lnTo>
                                  <a:pt x="31" y="106"/>
                                </a:lnTo>
                                <a:lnTo>
                                  <a:pt x="33" y="116"/>
                                </a:lnTo>
                                <a:lnTo>
                                  <a:pt x="38" y="123"/>
                                </a:lnTo>
                                <a:lnTo>
                                  <a:pt x="45" y="130"/>
                                </a:lnTo>
                                <a:lnTo>
                                  <a:pt x="53" y="133"/>
                                </a:lnTo>
                                <a:lnTo>
                                  <a:pt x="63" y="137"/>
                                </a:lnTo>
                                <a:lnTo>
                                  <a:pt x="75" y="137"/>
                                </a:lnTo>
                                <a:lnTo>
                                  <a:pt x="85" y="137"/>
                                </a:lnTo>
                                <a:lnTo>
                                  <a:pt x="94" y="136"/>
                                </a:lnTo>
                                <a:lnTo>
                                  <a:pt x="101" y="133"/>
                                </a:lnTo>
                                <a:lnTo>
                                  <a:pt x="107" y="132"/>
                                </a:lnTo>
                                <a:lnTo>
                                  <a:pt x="112" y="130"/>
                                </a:lnTo>
                                <a:lnTo>
                                  <a:pt x="117" y="128"/>
                                </a:lnTo>
                                <a:lnTo>
                                  <a:pt x="121" y="127"/>
                                </a:lnTo>
                                <a:lnTo>
                                  <a:pt x="122" y="126"/>
                                </a:lnTo>
                                <a:lnTo>
                                  <a:pt x="123" y="126"/>
                                </a:lnTo>
                                <a:lnTo>
                                  <a:pt x="125" y="127"/>
                                </a:lnTo>
                                <a:lnTo>
                                  <a:pt x="126" y="127"/>
                                </a:lnTo>
                                <a:lnTo>
                                  <a:pt x="126" y="128"/>
                                </a:lnTo>
                                <a:lnTo>
                                  <a:pt x="126" y="130"/>
                                </a:lnTo>
                                <a:lnTo>
                                  <a:pt x="127" y="132"/>
                                </a:lnTo>
                                <a:lnTo>
                                  <a:pt x="127" y="133"/>
                                </a:lnTo>
                                <a:lnTo>
                                  <a:pt x="127" y="137"/>
                                </a:lnTo>
                                <a:lnTo>
                                  <a:pt x="127" y="138"/>
                                </a:lnTo>
                                <a:lnTo>
                                  <a:pt x="127" y="141"/>
                                </a:lnTo>
                                <a:lnTo>
                                  <a:pt x="127" y="142"/>
                                </a:lnTo>
                                <a:lnTo>
                                  <a:pt x="126" y="143"/>
                                </a:lnTo>
                                <a:lnTo>
                                  <a:pt x="126" y="144"/>
                                </a:lnTo>
                                <a:lnTo>
                                  <a:pt x="126" y="146"/>
                                </a:lnTo>
                                <a:lnTo>
                                  <a:pt x="125" y="146"/>
                                </a:lnTo>
                                <a:lnTo>
                                  <a:pt x="125" y="147"/>
                                </a:lnTo>
                                <a:lnTo>
                                  <a:pt x="122" y="148"/>
                                </a:lnTo>
                                <a:lnTo>
                                  <a:pt x="118" y="151"/>
                                </a:lnTo>
                                <a:lnTo>
                                  <a:pt x="115" y="152"/>
                                </a:lnTo>
                                <a:lnTo>
                                  <a:pt x="107" y="154"/>
                                </a:lnTo>
                                <a:lnTo>
                                  <a:pt x="100" y="155"/>
                                </a:lnTo>
                                <a:lnTo>
                                  <a:pt x="91" y="157"/>
                                </a:lnTo>
                                <a:lnTo>
                                  <a:pt x="83" y="158"/>
                                </a:lnTo>
                                <a:lnTo>
                                  <a:pt x="73" y="159"/>
                                </a:lnTo>
                                <a:lnTo>
                                  <a:pt x="56" y="158"/>
                                </a:lnTo>
                                <a:lnTo>
                                  <a:pt x="41" y="154"/>
                                </a:lnTo>
                                <a:lnTo>
                                  <a:pt x="29" y="148"/>
                                </a:lnTo>
                                <a:lnTo>
                                  <a:pt x="19" y="139"/>
                                </a:lnTo>
                                <a:lnTo>
                                  <a:pt x="10" y="128"/>
                                </a:lnTo>
                                <a:lnTo>
                                  <a:pt x="5" y="115"/>
                                </a:lnTo>
                                <a:lnTo>
                                  <a:pt x="1" y="99"/>
                                </a:lnTo>
                                <a:lnTo>
                                  <a:pt x="0" y="80"/>
                                </a:lnTo>
                                <a:lnTo>
                                  <a:pt x="1" y="62"/>
                                </a:lnTo>
                                <a:lnTo>
                                  <a:pt x="5" y="47"/>
                                </a:lnTo>
                                <a:lnTo>
                                  <a:pt x="10" y="32"/>
                                </a:lnTo>
                                <a:lnTo>
                                  <a:pt x="19" y="21"/>
                                </a:lnTo>
                                <a:lnTo>
                                  <a:pt x="29" y="13"/>
                                </a:lnTo>
                                <a:lnTo>
                                  <a:pt x="41" y="5"/>
                                </a:lnTo>
                                <a:lnTo>
                                  <a:pt x="54" y="2"/>
                                </a:lnTo>
                                <a:lnTo>
                                  <a:pt x="69" y="0"/>
                                </a:lnTo>
                                <a:lnTo>
                                  <a:pt x="85" y="2"/>
                                </a:lnTo>
                                <a:lnTo>
                                  <a:pt x="99" y="5"/>
                                </a:lnTo>
                                <a:lnTo>
                                  <a:pt x="110" y="11"/>
                                </a:lnTo>
                                <a:lnTo>
                                  <a:pt x="118" y="20"/>
                                </a:lnTo>
                                <a:lnTo>
                                  <a:pt x="125" y="30"/>
                                </a:lnTo>
                                <a:lnTo>
                                  <a:pt x="130" y="42"/>
                                </a:lnTo>
                                <a:lnTo>
                                  <a:pt x="132" y="54"/>
                                </a:lnTo>
                                <a:lnTo>
                                  <a:pt x="133" y="68"/>
                                </a:lnTo>
                                <a:lnTo>
                                  <a:pt x="133" y="73"/>
                                </a:lnTo>
                                <a:close/>
                                <a:moveTo>
                                  <a:pt x="106" y="66"/>
                                </a:moveTo>
                                <a:lnTo>
                                  <a:pt x="106" y="56"/>
                                </a:lnTo>
                                <a:lnTo>
                                  <a:pt x="101" y="38"/>
                                </a:lnTo>
                                <a:lnTo>
                                  <a:pt x="98" y="32"/>
                                </a:lnTo>
                                <a:lnTo>
                                  <a:pt x="91" y="27"/>
                                </a:lnTo>
                                <a:lnTo>
                                  <a:pt x="78" y="21"/>
                                </a:lnTo>
                                <a:lnTo>
                                  <a:pt x="68" y="21"/>
                                </a:lnTo>
                                <a:lnTo>
                                  <a:pt x="59" y="21"/>
                                </a:lnTo>
                                <a:lnTo>
                                  <a:pt x="51" y="25"/>
                                </a:lnTo>
                                <a:lnTo>
                                  <a:pt x="45" y="29"/>
                                </a:lnTo>
                                <a:lnTo>
                                  <a:pt x="38" y="35"/>
                                </a:lnTo>
                                <a:lnTo>
                                  <a:pt x="35" y="41"/>
                                </a:lnTo>
                                <a:lnTo>
                                  <a:pt x="31" y="48"/>
                                </a:lnTo>
                                <a:lnTo>
                                  <a:pt x="29" y="57"/>
                                </a:lnTo>
                                <a:lnTo>
                                  <a:pt x="29" y="66"/>
                                </a:lnTo>
                                <a:lnTo>
                                  <a:pt x="106" y="6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21" name="Freeform 216"/>
                        <wps:cNvSpPr>
                          <a:spLocks/>
                        </wps:cNvSpPr>
                        <wps:spPr bwMode="auto">
                          <a:xfrm>
                            <a:off x="6038851" y="3117850"/>
                            <a:ext cx="44450" cy="84138"/>
                          </a:xfrm>
                          <a:custGeom>
                            <a:avLst/>
                            <a:gdLst>
                              <a:gd name="T0" fmla="*/ 84 w 84"/>
                              <a:gd name="T1" fmla="*/ 20 h 157"/>
                              <a:gd name="T2" fmla="*/ 84 w 84"/>
                              <a:gd name="T3" fmla="*/ 25 h 157"/>
                              <a:gd name="T4" fmla="*/ 82 w 84"/>
                              <a:gd name="T5" fmla="*/ 27 h 157"/>
                              <a:gd name="T6" fmla="*/ 81 w 84"/>
                              <a:gd name="T7" fmla="*/ 29 h 157"/>
                              <a:gd name="T8" fmla="*/ 79 w 84"/>
                              <a:gd name="T9" fmla="*/ 29 h 157"/>
                              <a:gd name="T10" fmla="*/ 75 w 84"/>
                              <a:gd name="T11" fmla="*/ 27 h 157"/>
                              <a:gd name="T12" fmla="*/ 70 w 84"/>
                              <a:gd name="T13" fmla="*/ 26 h 157"/>
                              <a:gd name="T14" fmla="*/ 64 w 84"/>
                              <a:gd name="T15" fmla="*/ 25 h 157"/>
                              <a:gd name="T16" fmla="*/ 57 w 84"/>
                              <a:gd name="T17" fmla="*/ 25 h 157"/>
                              <a:gd name="T18" fmla="*/ 49 w 84"/>
                              <a:gd name="T19" fmla="*/ 29 h 157"/>
                              <a:gd name="T20" fmla="*/ 41 w 84"/>
                              <a:gd name="T21" fmla="*/ 36 h 157"/>
                              <a:gd name="T22" fmla="*/ 32 w 84"/>
                              <a:gd name="T23" fmla="*/ 48 h 157"/>
                              <a:gd name="T24" fmla="*/ 26 w 84"/>
                              <a:gd name="T25" fmla="*/ 152 h 157"/>
                              <a:gd name="T26" fmla="*/ 26 w 84"/>
                              <a:gd name="T27" fmla="*/ 154 h 157"/>
                              <a:gd name="T28" fmla="*/ 23 w 84"/>
                              <a:gd name="T29" fmla="*/ 155 h 157"/>
                              <a:gd name="T30" fmla="*/ 20 w 84"/>
                              <a:gd name="T31" fmla="*/ 157 h 157"/>
                              <a:gd name="T32" fmla="*/ 12 w 84"/>
                              <a:gd name="T33" fmla="*/ 157 h 157"/>
                              <a:gd name="T34" fmla="*/ 6 w 84"/>
                              <a:gd name="T35" fmla="*/ 157 h 157"/>
                              <a:gd name="T36" fmla="*/ 2 w 84"/>
                              <a:gd name="T37" fmla="*/ 155 h 157"/>
                              <a:gd name="T38" fmla="*/ 0 w 84"/>
                              <a:gd name="T39" fmla="*/ 154 h 157"/>
                              <a:gd name="T40" fmla="*/ 0 w 84"/>
                              <a:gd name="T41" fmla="*/ 152 h 157"/>
                              <a:gd name="T42" fmla="*/ 0 w 84"/>
                              <a:gd name="T43" fmla="*/ 6 h 157"/>
                              <a:gd name="T44" fmla="*/ 1 w 84"/>
                              <a:gd name="T45" fmla="*/ 4 h 157"/>
                              <a:gd name="T46" fmla="*/ 4 w 84"/>
                              <a:gd name="T47" fmla="*/ 3 h 157"/>
                              <a:gd name="T48" fmla="*/ 8 w 84"/>
                              <a:gd name="T49" fmla="*/ 3 h 157"/>
                              <a:gd name="T50" fmla="*/ 15 w 84"/>
                              <a:gd name="T51" fmla="*/ 3 h 157"/>
                              <a:gd name="T52" fmla="*/ 20 w 84"/>
                              <a:gd name="T53" fmla="*/ 3 h 157"/>
                              <a:gd name="T54" fmla="*/ 22 w 84"/>
                              <a:gd name="T55" fmla="*/ 4 h 157"/>
                              <a:gd name="T56" fmla="*/ 23 w 84"/>
                              <a:gd name="T57" fmla="*/ 6 h 157"/>
                              <a:gd name="T58" fmla="*/ 23 w 84"/>
                              <a:gd name="T59" fmla="*/ 29 h 157"/>
                              <a:gd name="T60" fmla="*/ 34 w 84"/>
                              <a:gd name="T61" fmla="*/ 14 h 157"/>
                              <a:gd name="T62" fmla="*/ 44 w 84"/>
                              <a:gd name="T63" fmla="*/ 5 h 157"/>
                              <a:gd name="T64" fmla="*/ 54 w 84"/>
                              <a:gd name="T65" fmla="*/ 2 h 157"/>
                              <a:gd name="T66" fmla="*/ 63 w 84"/>
                              <a:gd name="T67" fmla="*/ 0 h 157"/>
                              <a:gd name="T68" fmla="*/ 68 w 84"/>
                              <a:gd name="T69" fmla="*/ 0 h 157"/>
                              <a:gd name="T70" fmla="*/ 73 w 84"/>
                              <a:gd name="T71" fmla="*/ 2 h 157"/>
                              <a:gd name="T72" fmla="*/ 79 w 84"/>
                              <a:gd name="T73" fmla="*/ 3 h 157"/>
                              <a:gd name="T74" fmla="*/ 81 w 84"/>
                              <a:gd name="T75" fmla="*/ 4 h 157"/>
                              <a:gd name="T76" fmla="*/ 82 w 84"/>
                              <a:gd name="T77" fmla="*/ 6 h 157"/>
                              <a:gd name="T78" fmla="*/ 84 w 84"/>
                              <a:gd name="T79" fmla="*/ 8 h 157"/>
                              <a:gd name="T80" fmla="*/ 84 w 84"/>
                              <a:gd name="T81" fmla="*/ 11 h 157"/>
                              <a:gd name="T82" fmla="*/ 84 w 84"/>
                              <a:gd name="T83" fmla="*/ 16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84" h="157">
                                <a:moveTo>
                                  <a:pt x="84" y="16"/>
                                </a:moveTo>
                                <a:lnTo>
                                  <a:pt x="84" y="20"/>
                                </a:lnTo>
                                <a:lnTo>
                                  <a:pt x="84" y="22"/>
                                </a:lnTo>
                                <a:lnTo>
                                  <a:pt x="84" y="25"/>
                                </a:lnTo>
                                <a:lnTo>
                                  <a:pt x="84" y="26"/>
                                </a:lnTo>
                                <a:lnTo>
                                  <a:pt x="82" y="27"/>
                                </a:lnTo>
                                <a:lnTo>
                                  <a:pt x="81" y="29"/>
                                </a:lnTo>
                                <a:lnTo>
                                  <a:pt x="81" y="29"/>
                                </a:lnTo>
                                <a:lnTo>
                                  <a:pt x="80" y="30"/>
                                </a:lnTo>
                                <a:lnTo>
                                  <a:pt x="79" y="29"/>
                                </a:lnTo>
                                <a:lnTo>
                                  <a:pt x="76" y="29"/>
                                </a:lnTo>
                                <a:lnTo>
                                  <a:pt x="75" y="27"/>
                                </a:lnTo>
                                <a:lnTo>
                                  <a:pt x="73" y="27"/>
                                </a:lnTo>
                                <a:lnTo>
                                  <a:pt x="70" y="26"/>
                                </a:lnTo>
                                <a:lnTo>
                                  <a:pt x="68" y="26"/>
                                </a:lnTo>
                                <a:lnTo>
                                  <a:pt x="64" y="25"/>
                                </a:lnTo>
                                <a:lnTo>
                                  <a:pt x="61" y="25"/>
                                </a:lnTo>
                                <a:lnTo>
                                  <a:pt x="57" y="25"/>
                                </a:lnTo>
                                <a:lnTo>
                                  <a:pt x="53" y="27"/>
                                </a:lnTo>
                                <a:lnTo>
                                  <a:pt x="49" y="29"/>
                                </a:lnTo>
                                <a:lnTo>
                                  <a:pt x="45" y="32"/>
                                </a:lnTo>
                                <a:lnTo>
                                  <a:pt x="41" y="36"/>
                                </a:lnTo>
                                <a:lnTo>
                                  <a:pt x="36" y="42"/>
                                </a:lnTo>
                                <a:lnTo>
                                  <a:pt x="32" y="48"/>
                                </a:lnTo>
                                <a:lnTo>
                                  <a:pt x="26" y="57"/>
                                </a:lnTo>
                                <a:lnTo>
                                  <a:pt x="26" y="152"/>
                                </a:lnTo>
                                <a:lnTo>
                                  <a:pt x="26" y="153"/>
                                </a:lnTo>
                                <a:lnTo>
                                  <a:pt x="26" y="154"/>
                                </a:lnTo>
                                <a:lnTo>
                                  <a:pt x="24" y="154"/>
                                </a:lnTo>
                                <a:lnTo>
                                  <a:pt x="23" y="155"/>
                                </a:lnTo>
                                <a:lnTo>
                                  <a:pt x="22" y="155"/>
                                </a:lnTo>
                                <a:lnTo>
                                  <a:pt x="20" y="157"/>
                                </a:lnTo>
                                <a:lnTo>
                                  <a:pt x="16" y="157"/>
                                </a:lnTo>
                                <a:lnTo>
                                  <a:pt x="12" y="157"/>
                                </a:lnTo>
                                <a:lnTo>
                                  <a:pt x="8" y="157"/>
                                </a:lnTo>
                                <a:lnTo>
                                  <a:pt x="6" y="157"/>
                                </a:lnTo>
                                <a:lnTo>
                                  <a:pt x="4" y="155"/>
                                </a:lnTo>
                                <a:lnTo>
                                  <a:pt x="2" y="155"/>
                                </a:lnTo>
                                <a:lnTo>
                                  <a:pt x="1" y="154"/>
                                </a:lnTo>
                                <a:lnTo>
                                  <a:pt x="0" y="154"/>
                                </a:lnTo>
                                <a:lnTo>
                                  <a:pt x="0" y="153"/>
                                </a:lnTo>
                                <a:lnTo>
                                  <a:pt x="0" y="152"/>
                                </a:lnTo>
                                <a:lnTo>
                                  <a:pt x="0" y="8"/>
                                </a:lnTo>
                                <a:lnTo>
                                  <a:pt x="0" y="6"/>
                                </a:lnTo>
                                <a:lnTo>
                                  <a:pt x="0" y="5"/>
                                </a:lnTo>
                                <a:lnTo>
                                  <a:pt x="1" y="4"/>
                                </a:lnTo>
                                <a:lnTo>
                                  <a:pt x="2" y="4"/>
                                </a:lnTo>
                                <a:lnTo>
                                  <a:pt x="4" y="3"/>
                                </a:lnTo>
                                <a:lnTo>
                                  <a:pt x="6" y="3"/>
                                </a:lnTo>
                                <a:lnTo>
                                  <a:pt x="8" y="3"/>
                                </a:lnTo>
                                <a:lnTo>
                                  <a:pt x="11" y="3"/>
                                </a:lnTo>
                                <a:lnTo>
                                  <a:pt x="15" y="3"/>
                                </a:lnTo>
                                <a:lnTo>
                                  <a:pt x="17" y="3"/>
                                </a:lnTo>
                                <a:lnTo>
                                  <a:pt x="20" y="3"/>
                                </a:lnTo>
                                <a:lnTo>
                                  <a:pt x="21" y="4"/>
                                </a:lnTo>
                                <a:lnTo>
                                  <a:pt x="22" y="4"/>
                                </a:lnTo>
                                <a:lnTo>
                                  <a:pt x="23" y="5"/>
                                </a:lnTo>
                                <a:lnTo>
                                  <a:pt x="23" y="6"/>
                                </a:lnTo>
                                <a:lnTo>
                                  <a:pt x="23" y="8"/>
                                </a:lnTo>
                                <a:lnTo>
                                  <a:pt x="23" y="29"/>
                                </a:lnTo>
                                <a:lnTo>
                                  <a:pt x="29" y="20"/>
                                </a:lnTo>
                                <a:lnTo>
                                  <a:pt x="34" y="14"/>
                                </a:lnTo>
                                <a:lnTo>
                                  <a:pt x="39" y="9"/>
                                </a:lnTo>
                                <a:lnTo>
                                  <a:pt x="44" y="5"/>
                                </a:lnTo>
                                <a:lnTo>
                                  <a:pt x="49" y="3"/>
                                </a:lnTo>
                                <a:lnTo>
                                  <a:pt x="54" y="2"/>
                                </a:lnTo>
                                <a:lnTo>
                                  <a:pt x="58" y="0"/>
                                </a:lnTo>
                                <a:lnTo>
                                  <a:pt x="63" y="0"/>
                                </a:lnTo>
                                <a:lnTo>
                                  <a:pt x="65" y="0"/>
                                </a:lnTo>
                                <a:lnTo>
                                  <a:pt x="68" y="0"/>
                                </a:lnTo>
                                <a:lnTo>
                                  <a:pt x="70" y="0"/>
                                </a:lnTo>
                                <a:lnTo>
                                  <a:pt x="73" y="2"/>
                                </a:lnTo>
                                <a:lnTo>
                                  <a:pt x="76" y="2"/>
                                </a:lnTo>
                                <a:lnTo>
                                  <a:pt x="79" y="3"/>
                                </a:lnTo>
                                <a:lnTo>
                                  <a:pt x="80" y="4"/>
                                </a:lnTo>
                                <a:lnTo>
                                  <a:pt x="81" y="4"/>
                                </a:lnTo>
                                <a:lnTo>
                                  <a:pt x="82" y="5"/>
                                </a:lnTo>
                                <a:lnTo>
                                  <a:pt x="82" y="6"/>
                                </a:lnTo>
                                <a:lnTo>
                                  <a:pt x="84" y="6"/>
                                </a:lnTo>
                                <a:lnTo>
                                  <a:pt x="84" y="8"/>
                                </a:lnTo>
                                <a:lnTo>
                                  <a:pt x="84" y="9"/>
                                </a:lnTo>
                                <a:lnTo>
                                  <a:pt x="84" y="11"/>
                                </a:lnTo>
                                <a:lnTo>
                                  <a:pt x="84" y="14"/>
                                </a:lnTo>
                                <a:lnTo>
                                  <a:pt x="84"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22" name="Freeform 217"/>
                        <wps:cNvSpPr>
                          <a:spLocks/>
                        </wps:cNvSpPr>
                        <wps:spPr bwMode="auto">
                          <a:xfrm>
                            <a:off x="6089651" y="3081338"/>
                            <a:ext cx="50800" cy="120650"/>
                          </a:xfrm>
                          <a:custGeom>
                            <a:avLst/>
                            <a:gdLst>
                              <a:gd name="T0" fmla="*/ 97 w 97"/>
                              <a:gd name="T1" fmla="*/ 20 h 226"/>
                              <a:gd name="T2" fmla="*/ 97 w 97"/>
                              <a:gd name="T3" fmla="*/ 24 h 226"/>
                              <a:gd name="T4" fmla="*/ 96 w 97"/>
                              <a:gd name="T5" fmla="*/ 26 h 226"/>
                              <a:gd name="T6" fmla="*/ 95 w 97"/>
                              <a:gd name="T7" fmla="*/ 26 h 226"/>
                              <a:gd name="T8" fmla="*/ 92 w 97"/>
                              <a:gd name="T9" fmla="*/ 26 h 226"/>
                              <a:gd name="T10" fmla="*/ 89 w 97"/>
                              <a:gd name="T11" fmla="*/ 25 h 226"/>
                              <a:gd name="T12" fmla="*/ 84 w 97"/>
                              <a:gd name="T13" fmla="*/ 24 h 226"/>
                              <a:gd name="T14" fmla="*/ 78 w 97"/>
                              <a:gd name="T15" fmla="*/ 23 h 226"/>
                              <a:gd name="T16" fmla="*/ 68 w 97"/>
                              <a:gd name="T17" fmla="*/ 23 h 226"/>
                              <a:gd name="T18" fmla="*/ 59 w 97"/>
                              <a:gd name="T19" fmla="*/ 26 h 226"/>
                              <a:gd name="T20" fmla="*/ 54 w 97"/>
                              <a:gd name="T21" fmla="*/ 35 h 226"/>
                              <a:gd name="T22" fmla="*/ 52 w 97"/>
                              <a:gd name="T23" fmla="*/ 47 h 226"/>
                              <a:gd name="T24" fmla="*/ 52 w 97"/>
                              <a:gd name="T25" fmla="*/ 72 h 226"/>
                              <a:gd name="T26" fmla="*/ 85 w 97"/>
                              <a:gd name="T27" fmla="*/ 72 h 226"/>
                              <a:gd name="T28" fmla="*/ 87 w 97"/>
                              <a:gd name="T29" fmla="*/ 73 h 226"/>
                              <a:gd name="T30" fmla="*/ 89 w 97"/>
                              <a:gd name="T31" fmla="*/ 77 h 226"/>
                              <a:gd name="T32" fmla="*/ 90 w 97"/>
                              <a:gd name="T33" fmla="*/ 80 h 226"/>
                              <a:gd name="T34" fmla="*/ 89 w 97"/>
                              <a:gd name="T35" fmla="*/ 89 h 226"/>
                              <a:gd name="T36" fmla="*/ 86 w 97"/>
                              <a:gd name="T37" fmla="*/ 94 h 226"/>
                              <a:gd name="T38" fmla="*/ 52 w 97"/>
                              <a:gd name="T39" fmla="*/ 94 h 226"/>
                              <a:gd name="T40" fmla="*/ 52 w 97"/>
                              <a:gd name="T41" fmla="*/ 222 h 226"/>
                              <a:gd name="T42" fmla="*/ 50 w 97"/>
                              <a:gd name="T43" fmla="*/ 223 h 226"/>
                              <a:gd name="T44" fmla="*/ 47 w 97"/>
                              <a:gd name="T45" fmla="*/ 224 h 226"/>
                              <a:gd name="T46" fmla="*/ 42 w 97"/>
                              <a:gd name="T47" fmla="*/ 226 h 226"/>
                              <a:gd name="T48" fmla="*/ 34 w 97"/>
                              <a:gd name="T49" fmla="*/ 226 h 226"/>
                              <a:gd name="T50" fmla="*/ 29 w 97"/>
                              <a:gd name="T51" fmla="*/ 224 h 226"/>
                              <a:gd name="T52" fmla="*/ 27 w 97"/>
                              <a:gd name="T53" fmla="*/ 223 h 226"/>
                              <a:gd name="T54" fmla="*/ 26 w 97"/>
                              <a:gd name="T55" fmla="*/ 222 h 226"/>
                              <a:gd name="T56" fmla="*/ 25 w 97"/>
                              <a:gd name="T57" fmla="*/ 94 h 226"/>
                              <a:gd name="T58" fmla="*/ 2 w 97"/>
                              <a:gd name="T59" fmla="*/ 94 h 226"/>
                              <a:gd name="T60" fmla="*/ 0 w 97"/>
                              <a:gd name="T61" fmla="*/ 89 h 226"/>
                              <a:gd name="T62" fmla="*/ 0 w 97"/>
                              <a:gd name="T63" fmla="*/ 80 h 226"/>
                              <a:gd name="T64" fmla="*/ 0 w 97"/>
                              <a:gd name="T65" fmla="*/ 77 h 226"/>
                              <a:gd name="T66" fmla="*/ 1 w 97"/>
                              <a:gd name="T67" fmla="*/ 73 h 226"/>
                              <a:gd name="T68" fmla="*/ 4 w 97"/>
                              <a:gd name="T69" fmla="*/ 72 h 226"/>
                              <a:gd name="T70" fmla="*/ 25 w 97"/>
                              <a:gd name="T71" fmla="*/ 72 h 226"/>
                              <a:gd name="T72" fmla="*/ 26 w 97"/>
                              <a:gd name="T73" fmla="*/ 43 h 226"/>
                              <a:gd name="T74" fmla="*/ 31 w 97"/>
                              <a:gd name="T75" fmla="*/ 21 h 226"/>
                              <a:gd name="T76" fmla="*/ 43 w 97"/>
                              <a:gd name="T77" fmla="*/ 8 h 226"/>
                              <a:gd name="T78" fmla="*/ 60 w 97"/>
                              <a:gd name="T79" fmla="*/ 0 h 226"/>
                              <a:gd name="T80" fmla="*/ 78 w 97"/>
                              <a:gd name="T81" fmla="*/ 0 h 226"/>
                              <a:gd name="T82" fmla="*/ 87 w 97"/>
                              <a:gd name="T83" fmla="*/ 3 h 226"/>
                              <a:gd name="T84" fmla="*/ 94 w 97"/>
                              <a:gd name="T85" fmla="*/ 5 h 226"/>
                              <a:gd name="T86" fmla="*/ 96 w 97"/>
                              <a:gd name="T87" fmla="*/ 7 h 226"/>
                              <a:gd name="T88" fmla="*/ 97 w 97"/>
                              <a:gd name="T89" fmla="*/ 10 h 226"/>
                              <a:gd name="T90" fmla="*/ 97 w 97"/>
                              <a:gd name="T91" fmla="*/ 14 h 2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97" h="226">
                                <a:moveTo>
                                  <a:pt x="97" y="18"/>
                                </a:moveTo>
                                <a:lnTo>
                                  <a:pt x="97" y="20"/>
                                </a:lnTo>
                                <a:lnTo>
                                  <a:pt x="97" y="23"/>
                                </a:lnTo>
                                <a:lnTo>
                                  <a:pt x="97" y="24"/>
                                </a:lnTo>
                                <a:lnTo>
                                  <a:pt x="96" y="25"/>
                                </a:lnTo>
                                <a:lnTo>
                                  <a:pt x="96" y="26"/>
                                </a:lnTo>
                                <a:lnTo>
                                  <a:pt x="95" y="26"/>
                                </a:lnTo>
                                <a:lnTo>
                                  <a:pt x="95" y="26"/>
                                </a:lnTo>
                                <a:lnTo>
                                  <a:pt x="94" y="27"/>
                                </a:lnTo>
                                <a:lnTo>
                                  <a:pt x="92" y="26"/>
                                </a:lnTo>
                                <a:lnTo>
                                  <a:pt x="91" y="26"/>
                                </a:lnTo>
                                <a:lnTo>
                                  <a:pt x="89" y="25"/>
                                </a:lnTo>
                                <a:lnTo>
                                  <a:pt x="86" y="25"/>
                                </a:lnTo>
                                <a:lnTo>
                                  <a:pt x="84" y="24"/>
                                </a:lnTo>
                                <a:lnTo>
                                  <a:pt x="81" y="23"/>
                                </a:lnTo>
                                <a:lnTo>
                                  <a:pt x="78" y="23"/>
                                </a:lnTo>
                                <a:lnTo>
                                  <a:pt x="74" y="23"/>
                                </a:lnTo>
                                <a:lnTo>
                                  <a:pt x="68" y="23"/>
                                </a:lnTo>
                                <a:lnTo>
                                  <a:pt x="63" y="24"/>
                                </a:lnTo>
                                <a:lnTo>
                                  <a:pt x="59" y="26"/>
                                </a:lnTo>
                                <a:lnTo>
                                  <a:pt x="57" y="30"/>
                                </a:lnTo>
                                <a:lnTo>
                                  <a:pt x="54" y="35"/>
                                </a:lnTo>
                                <a:lnTo>
                                  <a:pt x="53" y="41"/>
                                </a:lnTo>
                                <a:lnTo>
                                  <a:pt x="52" y="47"/>
                                </a:lnTo>
                                <a:lnTo>
                                  <a:pt x="52" y="57"/>
                                </a:lnTo>
                                <a:lnTo>
                                  <a:pt x="52" y="72"/>
                                </a:lnTo>
                                <a:lnTo>
                                  <a:pt x="84" y="72"/>
                                </a:lnTo>
                                <a:lnTo>
                                  <a:pt x="85" y="72"/>
                                </a:lnTo>
                                <a:lnTo>
                                  <a:pt x="86" y="73"/>
                                </a:lnTo>
                                <a:lnTo>
                                  <a:pt x="87" y="73"/>
                                </a:lnTo>
                                <a:lnTo>
                                  <a:pt x="87" y="74"/>
                                </a:lnTo>
                                <a:lnTo>
                                  <a:pt x="89" y="77"/>
                                </a:lnTo>
                                <a:lnTo>
                                  <a:pt x="89" y="78"/>
                                </a:lnTo>
                                <a:lnTo>
                                  <a:pt x="90" y="80"/>
                                </a:lnTo>
                                <a:lnTo>
                                  <a:pt x="90" y="83"/>
                                </a:lnTo>
                                <a:lnTo>
                                  <a:pt x="89" y="89"/>
                                </a:lnTo>
                                <a:lnTo>
                                  <a:pt x="87" y="91"/>
                                </a:lnTo>
                                <a:lnTo>
                                  <a:pt x="86" y="94"/>
                                </a:lnTo>
                                <a:lnTo>
                                  <a:pt x="84" y="94"/>
                                </a:lnTo>
                                <a:lnTo>
                                  <a:pt x="52" y="94"/>
                                </a:lnTo>
                                <a:lnTo>
                                  <a:pt x="52" y="221"/>
                                </a:lnTo>
                                <a:lnTo>
                                  <a:pt x="52" y="222"/>
                                </a:lnTo>
                                <a:lnTo>
                                  <a:pt x="52" y="223"/>
                                </a:lnTo>
                                <a:lnTo>
                                  <a:pt x="50" y="223"/>
                                </a:lnTo>
                                <a:lnTo>
                                  <a:pt x="49" y="224"/>
                                </a:lnTo>
                                <a:lnTo>
                                  <a:pt x="47" y="224"/>
                                </a:lnTo>
                                <a:lnTo>
                                  <a:pt x="46" y="226"/>
                                </a:lnTo>
                                <a:lnTo>
                                  <a:pt x="42" y="226"/>
                                </a:lnTo>
                                <a:lnTo>
                                  <a:pt x="38" y="226"/>
                                </a:lnTo>
                                <a:lnTo>
                                  <a:pt x="34" y="226"/>
                                </a:lnTo>
                                <a:lnTo>
                                  <a:pt x="32" y="226"/>
                                </a:lnTo>
                                <a:lnTo>
                                  <a:pt x="29" y="224"/>
                                </a:lnTo>
                                <a:lnTo>
                                  <a:pt x="28" y="224"/>
                                </a:lnTo>
                                <a:lnTo>
                                  <a:pt x="27" y="223"/>
                                </a:lnTo>
                                <a:lnTo>
                                  <a:pt x="26" y="223"/>
                                </a:lnTo>
                                <a:lnTo>
                                  <a:pt x="26" y="222"/>
                                </a:lnTo>
                                <a:lnTo>
                                  <a:pt x="25" y="221"/>
                                </a:lnTo>
                                <a:lnTo>
                                  <a:pt x="25" y="94"/>
                                </a:lnTo>
                                <a:lnTo>
                                  <a:pt x="5" y="94"/>
                                </a:lnTo>
                                <a:lnTo>
                                  <a:pt x="2" y="94"/>
                                </a:lnTo>
                                <a:lnTo>
                                  <a:pt x="1" y="91"/>
                                </a:lnTo>
                                <a:lnTo>
                                  <a:pt x="0" y="89"/>
                                </a:lnTo>
                                <a:lnTo>
                                  <a:pt x="0" y="83"/>
                                </a:lnTo>
                                <a:lnTo>
                                  <a:pt x="0" y="80"/>
                                </a:lnTo>
                                <a:lnTo>
                                  <a:pt x="0" y="78"/>
                                </a:lnTo>
                                <a:lnTo>
                                  <a:pt x="0" y="77"/>
                                </a:lnTo>
                                <a:lnTo>
                                  <a:pt x="1" y="74"/>
                                </a:lnTo>
                                <a:lnTo>
                                  <a:pt x="1" y="73"/>
                                </a:lnTo>
                                <a:lnTo>
                                  <a:pt x="2" y="73"/>
                                </a:lnTo>
                                <a:lnTo>
                                  <a:pt x="4" y="72"/>
                                </a:lnTo>
                                <a:lnTo>
                                  <a:pt x="5" y="72"/>
                                </a:lnTo>
                                <a:lnTo>
                                  <a:pt x="25" y="72"/>
                                </a:lnTo>
                                <a:lnTo>
                                  <a:pt x="25" y="57"/>
                                </a:lnTo>
                                <a:lnTo>
                                  <a:pt x="26" y="43"/>
                                </a:lnTo>
                                <a:lnTo>
                                  <a:pt x="28" y="31"/>
                                </a:lnTo>
                                <a:lnTo>
                                  <a:pt x="31" y="21"/>
                                </a:lnTo>
                                <a:lnTo>
                                  <a:pt x="37" y="14"/>
                                </a:lnTo>
                                <a:lnTo>
                                  <a:pt x="43" y="8"/>
                                </a:lnTo>
                                <a:lnTo>
                                  <a:pt x="50" y="4"/>
                                </a:lnTo>
                                <a:lnTo>
                                  <a:pt x="60" y="0"/>
                                </a:lnTo>
                                <a:lnTo>
                                  <a:pt x="71" y="0"/>
                                </a:lnTo>
                                <a:lnTo>
                                  <a:pt x="78" y="0"/>
                                </a:lnTo>
                                <a:lnTo>
                                  <a:pt x="82" y="2"/>
                                </a:lnTo>
                                <a:lnTo>
                                  <a:pt x="87" y="3"/>
                                </a:lnTo>
                                <a:lnTo>
                                  <a:pt x="91" y="4"/>
                                </a:lnTo>
                                <a:lnTo>
                                  <a:pt x="94" y="5"/>
                                </a:lnTo>
                                <a:lnTo>
                                  <a:pt x="95" y="5"/>
                                </a:lnTo>
                                <a:lnTo>
                                  <a:pt x="96" y="7"/>
                                </a:lnTo>
                                <a:lnTo>
                                  <a:pt x="96" y="8"/>
                                </a:lnTo>
                                <a:lnTo>
                                  <a:pt x="97" y="10"/>
                                </a:lnTo>
                                <a:lnTo>
                                  <a:pt x="97" y="11"/>
                                </a:lnTo>
                                <a:lnTo>
                                  <a:pt x="97" y="14"/>
                                </a:lnTo>
                                <a:lnTo>
                                  <a:pt x="97" y="1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23" name="Freeform 218"/>
                        <wps:cNvSpPr>
                          <a:spLocks noEditPoints="1"/>
                        </wps:cNvSpPr>
                        <wps:spPr bwMode="auto">
                          <a:xfrm>
                            <a:off x="6143626" y="3117850"/>
                            <a:ext cx="69850" cy="84138"/>
                          </a:xfrm>
                          <a:custGeom>
                            <a:avLst/>
                            <a:gdLst>
                              <a:gd name="T0" fmla="*/ 132 w 132"/>
                              <a:gd name="T1" fmla="*/ 79 h 159"/>
                              <a:gd name="T2" fmla="*/ 126 w 132"/>
                              <a:gd name="T3" fmla="*/ 84 h 159"/>
                              <a:gd name="T4" fmla="*/ 27 w 132"/>
                              <a:gd name="T5" fmla="*/ 85 h 159"/>
                              <a:gd name="T6" fmla="*/ 29 w 132"/>
                              <a:gd name="T7" fmla="*/ 106 h 159"/>
                              <a:gd name="T8" fmla="*/ 38 w 132"/>
                              <a:gd name="T9" fmla="*/ 123 h 159"/>
                              <a:gd name="T10" fmla="*/ 53 w 132"/>
                              <a:gd name="T11" fmla="*/ 133 h 159"/>
                              <a:gd name="T12" fmla="*/ 74 w 132"/>
                              <a:gd name="T13" fmla="*/ 137 h 159"/>
                              <a:gd name="T14" fmla="*/ 92 w 132"/>
                              <a:gd name="T15" fmla="*/ 136 h 159"/>
                              <a:gd name="T16" fmla="*/ 106 w 132"/>
                              <a:gd name="T17" fmla="*/ 132 h 159"/>
                              <a:gd name="T18" fmla="*/ 116 w 132"/>
                              <a:gd name="T19" fmla="*/ 128 h 159"/>
                              <a:gd name="T20" fmla="*/ 122 w 132"/>
                              <a:gd name="T21" fmla="*/ 126 h 159"/>
                              <a:gd name="T22" fmla="*/ 123 w 132"/>
                              <a:gd name="T23" fmla="*/ 127 h 159"/>
                              <a:gd name="T24" fmla="*/ 126 w 132"/>
                              <a:gd name="T25" fmla="*/ 128 h 159"/>
                              <a:gd name="T26" fmla="*/ 126 w 132"/>
                              <a:gd name="T27" fmla="*/ 132 h 159"/>
                              <a:gd name="T28" fmla="*/ 126 w 132"/>
                              <a:gd name="T29" fmla="*/ 137 h 159"/>
                              <a:gd name="T30" fmla="*/ 126 w 132"/>
                              <a:gd name="T31" fmla="*/ 141 h 159"/>
                              <a:gd name="T32" fmla="*/ 126 w 132"/>
                              <a:gd name="T33" fmla="*/ 143 h 159"/>
                              <a:gd name="T34" fmla="*/ 124 w 132"/>
                              <a:gd name="T35" fmla="*/ 146 h 159"/>
                              <a:gd name="T36" fmla="*/ 123 w 132"/>
                              <a:gd name="T37" fmla="*/ 147 h 159"/>
                              <a:gd name="T38" fmla="*/ 118 w 132"/>
                              <a:gd name="T39" fmla="*/ 151 h 159"/>
                              <a:gd name="T40" fmla="*/ 107 w 132"/>
                              <a:gd name="T41" fmla="*/ 154 h 159"/>
                              <a:gd name="T42" fmla="*/ 91 w 132"/>
                              <a:gd name="T43" fmla="*/ 157 h 159"/>
                              <a:gd name="T44" fmla="*/ 71 w 132"/>
                              <a:gd name="T45" fmla="*/ 159 h 159"/>
                              <a:gd name="T46" fmla="*/ 41 w 132"/>
                              <a:gd name="T47" fmla="*/ 154 h 159"/>
                              <a:gd name="T48" fmla="*/ 18 w 132"/>
                              <a:gd name="T49" fmla="*/ 139 h 159"/>
                              <a:gd name="T50" fmla="*/ 4 w 132"/>
                              <a:gd name="T51" fmla="*/ 115 h 159"/>
                              <a:gd name="T52" fmla="*/ 0 w 132"/>
                              <a:gd name="T53" fmla="*/ 80 h 159"/>
                              <a:gd name="T54" fmla="*/ 4 w 132"/>
                              <a:gd name="T55" fmla="*/ 47 h 159"/>
                              <a:gd name="T56" fmla="*/ 18 w 132"/>
                              <a:gd name="T57" fmla="*/ 21 h 159"/>
                              <a:gd name="T58" fmla="*/ 41 w 132"/>
                              <a:gd name="T59" fmla="*/ 5 h 159"/>
                              <a:gd name="T60" fmla="*/ 69 w 132"/>
                              <a:gd name="T61" fmla="*/ 0 h 159"/>
                              <a:gd name="T62" fmla="*/ 97 w 132"/>
                              <a:gd name="T63" fmla="*/ 5 h 159"/>
                              <a:gd name="T64" fmla="*/ 117 w 132"/>
                              <a:gd name="T65" fmla="*/ 20 h 159"/>
                              <a:gd name="T66" fmla="*/ 128 w 132"/>
                              <a:gd name="T67" fmla="*/ 42 h 159"/>
                              <a:gd name="T68" fmla="*/ 132 w 132"/>
                              <a:gd name="T69" fmla="*/ 68 h 159"/>
                              <a:gd name="T70" fmla="*/ 106 w 132"/>
                              <a:gd name="T71" fmla="*/ 66 h 159"/>
                              <a:gd name="T72" fmla="*/ 101 w 132"/>
                              <a:gd name="T73" fmla="*/ 38 h 159"/>
                              <a:gd name="T74" fmla="*/ 91 w 132"/>
                              <a:gd name="T75" fmla="*/ 27 h 159"/>
                              <a:gd name="T76" fmla="*/ 68 w 132"/>
                              <a:gd name="T77" fmla="*/ 21 h 159"/>
                              <a:gd name="T78" fmla="*/ 50 w 132"/>
                              <a:gd name="T79" fmla="*/ 25 h 159"/>
                              <a:gd name="T80" fmla="*/ 38 w 132"/>
                              <a:gd name="T81" fmla="*/ 35 h 159"/>
                              <a:gd name="T82" fmla="*/ 31 w 132"/>
                              <a:gd name="T83" fmla="*/ 48 h 159"/>
                              <a:gd name="T84" fmla="*/ 27 w 132"/>
                              <a:gd name="T85" fmla="*/ 66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32" h="159">
                                <a:moveTo>
                                  <a:pt x="132" y="73"/>
                                </a:moveTo>
                                <a:lnTo>
                                  <a:pt x="132" y="79"/>
                                </a:lnTo>
                                <a:lnTo>
                                  <a:pt x="129" y="83"/>
                                </a:lnTo>
                                <a:lnTo>
                                  <a:pt x="126" y="84"/>
                                </a:lnTo>
                                <a:lnTo>
                                  <a:pt x="122" y="85"/>
                                </a:lnTo>
                                <a:lnTo>
                                  <a:pt x="27" y="85"/>
                                </a:lnTo>
                                <a:lnTo>
                                  <a:pt x="28" y="96"/>
                                </a:lnTo>
                                <a:lnTo>
                                  <a:pt x="29" y="106"/>
                                </a:lnTo>
                                <a:lnTo>
                                  <a:pt x="33" y="116"/>
                                </a:lnTo>
                                <a:lnTo>
                                  <a:pt x="38" y="123"/>
                                </a:lnTo>
                                <a:lnTo>
                                  <a:pt x="44" y="130"/>
                                </a:lnTo>
                                <a:lnTo>
                                  <a:pt x="53" y="133"/>
                                </a:lnTo>
                                <a:lnTo>
                                  <a:pt x="62" y="137"/>
                                </a:lnTo>
                                <a:lnTo>
                                  <a:pt x="74" y="137"/>
                                </a:lnTo>
                                <a:lnTo>
                                  <a:pt x="84" y="137"/>
                                </a:lnTo>
                                <a:lnTo>
                                  <a:pt x="92" y="136"/>
                                </a:lnTo>
                                <a:lnTo>
                                  <a:pt x="100" y="133"/>
                                </a:lnTo>
                                <a:lnTo>
                                  <a:pt x="106" y="132"/>
                                </a:lnTo>
                                <a:lnTo>
                                  <a:pt x="112" y="130"/>
                                </a:lnTo>
                                <a:lnTo>
                                  <a:pt x="116" y="128"/>
                                </a:lnTo>
                                <a:lnTo>
                                  <a:pt x="119" y="127"/>
                                </a:lnTo>
                                <a:lnTo>
                                  <a:pt x="122" y="126"/>
                                </a:lnTo>
                                <a:lnTo>
                                  <a:pt x="123" y="126"/>
                                </a:lnTo>
                                <a:lnTo>
                                  <a:pt x="123" y="127"/>
                                </a:lnTo>
                                <a:lnTo>
                                  <a:pt x="124" y="127"/>
                                </a:lnTo>
                                <a:lnTo>
                                  <a:pt x="126" y="128"/>
                                </a:lnTo>
                                <a:lnTo>
                                  <a:pt x="126" y="130"/>
                                </a:lnTo>
                                <a:lnTo>
                                  <a:pt x="126" y="132"/>
                                </a:lnTo>
                                <a:lnTo>
                                  <a:pt x="126" y="133"/>
                                </a:lnTo>
                                <a:lnTo>
                                  <a:pt x="126" y="137"/>
                                </a:lnTo>
                                <a:lnTo>
                                  <a:pt x="126" y="138"/>
                                </a:lnTo>
                                <a:lnTo>
                                  <a:pt x="126" y="141"/>
                                </a:lnTo>
                                <a:lnTo>
                                  <a:pt x="126" y="142"/>
                                </a:lnTo>
                                <a:lnTo>
                                  <a:pt x="126" y="143"/>
                                </a:lnTo>
                                <a:lnTo>
                                  <a:pt x="126" y="144"/>
                                </a:lnTo>
                                <a:lnTo>
                                  <a:pt x="124" y="146"/>
                                </a:lnTo>
                                <a:lnTo>
                                  <a:pt x="124" y="146"/>
                                </a:lnTo>
                                <a:lnTo>
                                  <a:pt x="123" y="147"/>
                                </a:lnTo>
                                <a:lnTo>
                                  <a:pt x="122" y="148"/>
                                </a:lnTo>
                                <a:lnTo>
                                  <a:pt x="118" y="151"/>
                                </a:lnTo>
                                <a:lnTo>
                                  <a:pt x="113" y="152"/>
                                </a:lnTo>
                                <a:lnTo>
                                  <a:pt x="107" y="154"/>
                                </a:lnTo>
                                <a:lnTo>
                                  <a:pt x="100" y="155"/>
                                </a:lnTo>
                                <a:lnTo>
                                  <a:pt x="91" y="157"/>
                                </a:lnTo>
                                <a:lnTo>
                                  <a:pt x="81" y="158"/>
                                </a:lnTo>
                                <a:lnTo>
                                  <a:pt x="71" y="159"/>
                                </a:lnTo>
                                <a:lnTo>
                                  <a:pt x="54" y="158"/>
                                </a:lnTo>
                                <a:lnTo>
                                  <a:pt x="41" y="154"/>
                                </a:lnTo>
                                <a:lnTo>
                                  <a:pt x="28" y="148"/>
                                </a:lnTo>
                                <a:lnTo>
                                  <a:pt x="18" y="139"/>
                                </a:lnTo>
                                <a:lnTo>
                                  <a:pt x="10" y="128"/>
                                </a:lnTo>
                                <a:lnTo>
                                  <a:pt x="4" y="115"/>
                                </a:lnTo>
                                <a:lnTo>
                                  <a:pt x="0" y="99"/>
                                </a:lnTo>
                                <a:lnTo>
                                  <a:pt x="0" y="80"/>
                                </a:lnTo>
                                <a:lnTo>
                                  <a:pt x="0" y="62"/>
                                </a:lnTo>
                                <a:lnTo>
                                  <a:pt x="4" y="47"/>
                                </a:lnTo>
                                <a:lnTo>
                                  <a:pt x="10" y="32"/>
                                </a:lnTo>
                                <a:lnTo>
                                  <a:pt x="18" y="21"/>
                                </a:lnTo>
                                <a:lnTo>
                                  <a:pt x="28" y="13"/>
                                </a:lnTo>
                                <a:lnTo>
                                  <a:pt x="41" y="5"/>
                                </a:lnTo>
                                <a:lnTo>
                                  <a:pt x="53" y="2"/>
                                </a:lnTo>
                                <a:lnTo>
                                  <a:pt x="69" y="0"/>
                                </a:lnTo>
                                <a:lnTo>
                                  <a:pt x="85" y="2"/>
                                </a:lnTo>
                                <a:lnTo>
                                  <a:pt x="97" y="5"/>
                                </a:lnTo>
                                <a:lnTo>
                                  <a:pt x="108" y="11"/>
                                </a:lnTo>
                                <a:lnTo>
                                  <a:pt x="117" y="20"/>
                                </a:lnTo>
                                <a:lnTo>
                                  <a:pt x="124" y="30"/>
                                </a:lnTo>
                                <a:lnTo>
                                  <a:pt x="128" y="42"/>
                                </a:lnTo>
                                <a:lnTo>
                                  <a:pt x="132" y="54"/>
                                </a:lnTo>
                                <a:lnTo>
                                  <a:pt x="132" y="68"/>
                                </a:lnTo>
                                <a:lnTo>
                                  <a:pt x="132" y="73"/>
                                </a:lnTo>
                                <a:close/>
                                <a:moveTo>
                                  <a:pt x="106" y="66"/>
                                </a:moveTo>
                                <a:lnTo>
                                  <a:pt x="106" y="56"/>
                                </a:lnTo>
                                <a:lnTo>
                                  <a:pt x="101" y="38"/>
                                </a:lnTo>
                                <a:lnTo>
                                  <a:pt x="96" y="32"/>
                                </a:lnTo>
                                <a:lnTo>
                                  <a:pt x="91" y="27"/>
                                </a:lnTo>
                                <a:lnTo>
                                  <a:pt x="76" y="21"/>
                                </a:lnTo>
                                <a:lnTo>
                                  <a:pt x="68" y="21"/>
                                </a:lnTo>
                                <a:lnTo>
                                  <a:pt x="58" y="21"/>
                                </a:lnTo>
                                <a:lnTo>
                                  <a:pt x="50" y="25"/>
                                </a:lnTo>
                                <a:lnTo>
                                  <a:pt x="43" y="29"/>
                                </a:lnTo>
                                <a:lnTo>
                                  <a:pt x="38" y="35"/>
                                </a:lnTo>
                                <a:lnTo>
                                  <a:pt x="33" y="41"/>
                                </a:lnTo>
                                <a:lnTo>
                                  <a:pt x="31" y="48"/>
                                </a:lnTo>
                                <a:lnTo>
                                  <a:pt x="28" y="57"/>
                                </a:lnTo>
                                <a:lnTo>
                                  <a:pt x="27" y="66"/>
                                </a:lnTo>
                                <a:lnTo>
                                  <a:pt x="106" y="6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24" name="Freeform 219"/>
                        <wps:cNvSpPr>
                          <a:spLocks/>
                        </wps:cNvSpPr>
                        <wps:spPr bwMode="auto">
                          <a:xfrm>
                            <a:off x="6234113" y="3117850"/>
                            <a:ext cx="44450" cy="84138"/>
                          </a:xfrm>
                          <a:custGeom>
                            <a:avLst/>
                            <a:gdLst>
                              <a:gd name="T0" fmla="*/ 85 w 85"/>
                              <a:gd name="T1" fmla="*/ 20 h 157"/>
                              <a:gd name="T2" fmla="*/ 84 w 85"/>
                              <a:gd name="T3" fmla="*/ 25 h 157"/>
                              <a:gd name="T4" fmla="*/ 84 w 85"/>
                              <a:gd name="T5" fmla="*/ 27 h 157"/>
                              <a:gd name="T6" fmla="*/ 82 w 85"/>
                              <a:gd name="T7" fmla="*/ 29 h 157"/>
                              <a:gd name="T8" fmla="*/ 79 w 85"/>
                              <a:gd name="T9" fmla="*/ 29 h 157"/>
                              <a:gd name="T10" fmla="*/ 75 w 85"/>
                              <a:gd name="T11" fmla="*/ 27 h 157"/>
                              <a:gd name="T12" fmla="*/ 72 w 85"/>
                              <a:gd name="T13" fmla="*/ 26 h 157"/>
                              <a:gd name="T14" fmla="*/ 66 w 85"/>
                              <a:gd name="T15" fmla="*/ 25 h 157"/>
                              <a:gd name="T16" fmla="*/ 58 w 85"/>
                              <a:gd name="T17" fmla="*/ 25 h 157"/>
                              <a:gd name="T18" fmla="*/ 51 w 85"/>
                              <a:gd name="T19" fmla="*/ 29 h 157"/>
                              <a:gd name="T20" fmla="*/ 42 w 85"/>
                              <a:gd name="T21" fmla="*/ 36 h 157"/>
                              <a:gd name="T22" fmla="*/ 32 w 85"/>
                              <a:gd name="T23" fmla="*/ 48 h 157"/>
                              <a:gd name="T24" fmla="*/ 27 w 85"/>
                              <a:gd name="T25" fmla="*/ 152 h 157"/>
                              <a:gd name="T26" fmla="*/ 26 w 85"/>
                              <a:gd name="T27" fmla="*/ 154 h 157"/>
                              <a:gd name="T28" fmla="*/ 24 w 85"/>
                              <a:gd name="T29" fmla="*/ 155 h 157"/>
                              <a:gd name="T30" fmla="*/ 20 w 85"/>
                              <a:gd name="T31" fmla="*/ 157 h 157"/>
                              <a:gd name="T32" fmla="*/ 14 w 85"/>
                              <a:gd name="T33" fmla="*/ 157 h 157"/>
                              <a:gd name="T34" fmla="*/ 8 w 85"/>
                              <a:gd name="T35" fmla="*/ 157 h 157"/>
                              <a:gd name="T36" fmla="*/ 3 w 85"/>
                              <a:gd name="T37" fmla="*/ 155 h 157"/>
                              <a:gd name="T38" fmla="*/ 2 w 85"/>
                              <a:gd name="T39" fmla="*/ 154 h 157"/>
                              <a:gd name="T40" fmla="*/ 0 w 85"/>
                              <a:gd name="T41" fmla="*/ 152 h 157"/>
                              <a:gd name="T42" fmla="*/ 0 w 85"/>
                              <a:gd name="T43" fmla="*/ 6 h 157"/>
                              <a:gd name="T44" fmla="*/ 2 w 85"/>
                              <a:gd name="T45" fmla="*/ 4 h 157"/>
                              <a:gd name="T46" fmla="*/ 4 w 85"/>
                              <a:gd name="T47" fmla="*/ 3 h 157"/>
                              <a:gd name="T48" fmla="*/ 9 w 85"/>
                              <a:gd name="T49" fmla="*/ 3 h 157"/>
                              <a:gd name="T50" fmla="*/ 16 w 85"/>
                              <a:gd name="T51" fmla="*/ 3 h 157"/>
                              <a:gd name="T52" fmla="*/ 20 w 85"/>
                              <a:gd name="T53" fmla="*/ 3 h 157"/>
                              <a:gd name="T54" fmla="*/ 24 w 85"/>
                              <a:gd name="T55" fmla="*/ 4 h 157"/>
                              <a:gd name="T56" fmla="*/ 25 w 85"/>
                              <a:gd name="T57" fmla="*/ 6 h 157"/>
                              <a:gd name="T58" fmla="*/ 25 w 85"/>
                              <a:gd name="T59" fmla="*/ 29 h 157"/>
                              <a:gd name="T60" fmla="*/ 36 w 85"/>
                              <a:gd name="T61" fmla="*/ 14 h 157"/>
                              <a:gd name="T62" fmla="*/ 46 w 85"/>
                              <a:gd name="T63" fmla="*/ 5 h 157"/>
                              <a:gd name="T64" fmla="*/ 55 w 85"/>
                              <a:gd name="T65" fmla="*/ 2 h 157"/>
                              <a:gd name="T66" fmla="*/ 64 w 85"/>
                              <a:gd name="T67" fmla="*/ 0 h 157"/>
                              <a:gd name="T68" fmla="*/ 68 w 85"/>
                              <a:gd name="T69" fmla="*/ 0 h 157"/>
                              <a:gd name="T70" fmla="*/ 74 w 85"/>
                              <a:gd name="T71" fmla="*/ 2 h 157"/>
                              <a:gd name="T72" fmla="*/ 79 w 85"/>
                              <a:gd name="T73" fmla="*/ 3 h 157"/>
                              <a:gd name="T74" fmla="*/ 83 w 85"/>
                              <a:gd name="T75" fmla="*/ 4 h 157"/>
                              <a:gd name="T76" fmla="*/ 84 w 85"/>
                              <a:gd name="T77" fmla="*/ 6 h 157"/>
                              <a:gd name="T78" fmla="*/ 84 w 85"/>
                              <a:gd name="T79" fmla="*/ 8 h 157"/>
                              <a:gd name="T80" fmla="*/ 85 w 85"/>
                              <a:gd name="T81" fmla="*/ 11 h 157"/>
                              <a:gd name="T82" fmla="*/ 85 w 85"/>
                              <a:gd name="T83" fmla="*/ 16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85" h="157">
                                <a:moveTo>
                                  <a:pt x="85" y="16"/>
                                </a:moveTo>
                                <a:lnTo>
                                  <a:pt x="85" y="20"/>
                                </a:lnTo>
                                <a:lnTo>
                                  <a:pt x="85" y="22"/>
                                </a:lnTo>
                                <a:lnTo>
                                  <a:pt x="84" y="25"/>
                                </a:lnTo>
                                <a:lnTo>
                                  <a:pt x="84" y="26"/>
                                </a:lnTo>
                                <a:lnTo>
                                  <a:pt x="84" y="27"/>
                                </a:lnTo>
                                <a:lnTo>
                                  <a:pt x="83" y="29"/>
                                </a:lnTo>
                                <a:lnTo>
                                  <a:pt x="82" y="29"/>
                                </a:lnTo>
                                <a:lnTo>
                                  <a:pt x="80" y="30"/>
                                </a:lnTo>
                                <a:lnTo>
                                  <a:pt x="79" y="29"/>
                                </a:lnTo>
                                <a:lnTo>
                                  <a:pt x="78" y="29"/>
                                </a:lnTo>
                                <a:lnTo>
                                  <a:pt x="75" y="27"/>
                                </a:lnTo>
                                <a:lnTo>
                                  <a:pt x="73" y="27"/>
                                </a:lnTo>
                                <a:lnTo>
                                  <a:pt x="72" y="26"/>
                                </a:lnTo>
                                <a:lnTo>
                                  <a:pt x="68" y="26"/>
                                </a:lnTo>
                                <a:lnTo>
                                  <a:pt x="66" y="25"/>
                                </a:lnTo>
                                <a:lnTo>
                                  <a:pt x="62" y="25"/>
                                </a:lnTo>
                                <a:lnTo>
                                  <a:pt x="58" y="25"/>
                                </a:lnTo>
                                <a:lnTo>
                                  <a:pt x="55" y="27"/>
                                </a:lnTo>
                                <a:lnTo>
                                  <a:pt x="51" y="29"/>
                                </a:lnTo>
                                <a:lnTo>
                                  <a:pt x="46" y="32"/>
                                </a:lnTo>
                                <a:lnTo>
                                  <a:pt x="42" y="36"/>
                                </a:lnTo>
                                <a:lnTo>
                                  <a:pt x="37" y="42"/>
                                </a:lnTo>
                                <a:lnTo>
                                  <a:pt x="32" y="48"/>
                                </a:lnTo>
                                <a:lnTo>
                                  <a:pt x="27" y="57"/>
                                </a:lnTo>
                                <a:lnTo>
                                  <a:pt x="27" y="152"/>
                                </a:lnTo>
                                <a:lnTo>
                                  <a:pt x="27" y="153"/>
                                </a:lnTo>
                                <a:lnTo>
                                  <a:pt x="26" y="154"/>
                                </a:lnTo>
                                <a:lnTo>
                                  <a:pt x="26" y="154"/>
                                </a:lnTo>
                                <a:lnTo>
                                  <a:pt x="24" y="155"/>
                                </a:lnTo>
                                <a:lnTo>
                                  <a:pt x="23" y="155"/>
                                </a:lnTo>
                                <a:lnTo>
                                  <a:pt x="20" y="157"/>
                                </a:lnTo>
                                <a:lnTo>
                                  <a:pt x="18" y="157"/>
                                </a:lnTo>
                                <a:lnTo>
                                  <a:pt x="14" y="157"/>
                                </a:lnTo>
                                <a:lnTo>
                                  <a:pt x="10" y="157"/>
                                </a:lnTo>
                                <a:lnTo>
                                  <a:pt x="8" y="157"/>
                                </a:lnTo>
                                <a:lnTo>
                                  <a:pt x="5" y="155"/>
                                </a:lnTo>
                                <a:lnTo>
                                  <a:pt x="3" y="155"/>
                                </a:lnTo>
                                <a:lnTo>
                                  <a:pt x="2" y="154"/>
                                </a:lnTo>
                                <a:lnTo>
                                  <a:pt x="2" y="154"/>
                                </a:lnTo>
                                <a:lnTo>
                                  <a:pt x="0" y="153"/>
                                </a:lnTo>
                                <a:lnTo>
                                  <a:pt x="0" y="152"/>
                                </a:lnTo>
                                <a:lnTo>
                                  <a:pt x="0" y="8"/>
                                </a:lnTo>
                                <a:lnTo>
                                  <a:pt x="0" y="6"/>
                                </a:lnTo>
                                <a:lnTo>
                                  <a:pt x="2" y="5"/>
                                </a:lnTo>
                                <a:lnTo>
                                  <a:pt x="2" y="4"/>
                                </a:lnTo>
                                <a:lnTo>
                                  <a:pt x="3" y="4"/>
                                </a:lnTo>
                                <a:lnTo>
                                  <a:pt x="4" y="3"/>
                                </a:lnTo>
                                <a:lnTo>
                                  <a:pt x="7" y="3"/>
                                </a:lnTo>
                                <a:lnTo>
                                  <a:pt x="9" y="3"/>
                                </a:lnTo>
                                <a:lnTo>
                                  <a:pt x="13" y="3"/>
                                </a:lnTo>
                                <a:lnTo>
                                  <a:pt x="16" y="3"/>
                                </a:lnTo>
                                <a:lnTo>
                                  <a:pt x="19" y="3"/>
                                </a:lnTo>
                                <a:lnTo>
                                  <a:pt x="20" y="3"/>
                                </a:lnTo>
                                <a:lnTo>
                                  <a:pt x="23" y="4"/>
                                </a:lnTo>
                                <a:lnTo>
                                  <a:pt x="24" y="4"/>
                                </a:lnTo>
                                <a:lnTo>
                                  <a:pt x="24" y="5"/>
                                </a:lnTo>
                                <a:lnTo>
                                  <a:pt x="25" y="6"/>
                                </a:lnTo>
                                <a:lnTo>
                                  <a:pt x="25" y="8"/>
                                </a:lnTo>
                                <a:lnTo>
                                  <a:pt x="25" y="29"/>
                                </a:lnTo>
                                <a:lnTo>
                                  <a:pt x="30" y="20"/>
                                </a:lnTo>
                                <a:lnTo>
                                  <a:pt x="36" y="14"/>
                                </a:lnTo>
                                <a:lnTo>
                                  <a:pt x="41" y="9"/>
                                </a:lnTo>
                                <a:lnTo>
                                  <a:pt x="46" y="5"/>
                                </a:lnTo>
                                <a:lnTo>
                                  <a:pt x="50" y="3"/>
                                </a:lnTo>
                                <a:lnTo>
                                  <a:pt x="55" y="2"/>
                                </a:lnTo>
                                <a:lnTo>
                                  <a:pt x="59" y="0"/>
                                </a:lnTo>
                                <a:lnTo>
                                  <a:pt x="64" y="0"/>
                                </a:lnTo>
                                <a:lnTo>
                                  <a:pt x="66" y="0"/>
                                </a:lnTo>
                                <a:lnTo>
                                  <a:pt x="68" y="0"/>
                                </a:lnTo>
                                <a:lnTo>
                                  <a:pt x="72" y="0"/>
                                </a:lnTo>
                                <a:lnTo>
                                  <a:pt x="74" y="2"/>
                                </a:lnTo>
                                <a:lnTo>
                                  <a:pt x="77" y="2"/>
                                </a:lnTo>
                                <a:lnTo>
                                  <a:pt x="79" y="3"/>
                                </a:lnTo>
                                <a:lnTo>
                                  <a:pt x="82" y="4"/>
                                </a:lnTo>
                                <a:lnTo>
                                  <a:pt x="83" y="4"/>
                                </a:lnTo>
                                <a:lnTo>
                                  <a:pt x="84" y="5"/>
                                </a:lnTo>
                                <a:lnTo>
                                  <a:pt x="84" y="6"/>
                                </a:lnTo>
                                <a:lnTo>
                                  <a:pt x="84" y="6"/>
                                </a:lnTo>
                                <a:lnTo>
                                  <a:pt x="84" y="8"/>
                                </a:lnTo>
                                <a:lnTo>
                                  <a:pt x="85" y="9"/>
                                </a:lnTo>
                                <a:lnTo>
                                  <a:pt x="85" y="11"/>
                                </a:lnTo>
                                <a:lnTo>
                                  <a:pt x="85" y="14"/>
                                </a:lnTo>
                                <a:lnTo>
                                  <a:pt x="85"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25" name="Freeform 220"/>
                        <wps:cNvSpPr>
                          <a:spLocks noEditPoints="1"/>
                        </wps:cNvSpPr>
                        <wps:spPr bwMode="auto">
                          <a:xfrm>
                            <a:off x="6288088" y="3117850"/>
                            <a:ext cx="69850" cy="84138"/>
                          </a:xfrm>
                          <a:custGeom>
                            <a:avLst/>
                            <a:gdLst>
                              <a:gd name="T0" fmla="*/ 132 w 133"/>
                              <a:gd name="T1" fmla="*/ 79 h 159"/>
                              <a:gd name="T2" fmla="*/ 127 w 133"/>
                              <a:gd name="T3" fmla="*/ 84 h 159"/>
                              <a:gd name="T4" fmla="*/ 29 w 133"/>
                              <a:gd name="T5" fmla="*/ 85 h 159"/>
                              <a:gd name="T6" fmla="*/ 31 w 133"/>
                              <a:gd name="T7" fmla="*/ 106 h 159"/>
                              <a:gd name="T8" fmla="*/ 39 w 133"/>
                              <a:gd name="T9" fmla="*/ 123 h 159"/>
                              <a:gd name="T10" fmla="*/ 53 w 133"/>
                              <a:gd name="T11" fmla="*/ 133 h 159"/>
                              <a:gd name="T12" fmla="*/ 75 w 133"/>
                              <a:gd name="T13" fmla="*/ 137 h 159"/>
                              <a:gd name="T14" fmla="*/ 94 w 133"/>
                              <a:gd name="T15" fmla="*/ 136 h 159"/>
                              <a:gd name="T16" fmla="*/ 108 w 133"/>
                              <a:gd name="T17" fmla="*/ 132 h 159"/>
                              <a:gd name="T18" fmla="*/ 117 w 133"/>
                              <a:gd name="T19" fmla="*/ 128 h 159"/>
                              <a:gd name="T20" fmla="*/ 122 w 133"/>
                              <a:gd name="T21" fmla="*/ 126 h 159"/>
                              <a:gd name="T22" fmla="*/ 125 w 133"/>
                              <a:gd name="T23" fmla="*/ 127 h 159"/>
                              <a:gd name="T24" fmla="*/ 126 w 133"/>
                              <a:gd name="T25" fmla="*/ 128 h 159"/>
                              <a:gd name="T26" fmla="*/ 127 w 133"/>
                              <a:gd name="T27" fmla="*/ 132 h 159"/>
                              <a:gd name="T28" fmla="*/ 127 w 133"/>
                              <a:gd name="T29" fmla="*/ 137 h 159"/>
                              <a:gd name="T30" fmla="*/ 127 w 133"/>
                              <a:gd name="T31" fmla="*/ 141 h 159"/>
                              <a:gd name="T32" fmla="*/ 126 w 133"/>
                              <a:gd name="T33" fmla="*/ 143 h 159"/>
                              <a:gd name="T34" fmla="*/ 126 w 133"/>
                              <a:gd name="T35" fmla="*/ 146 h 159"/>
                              <a:gd name="T36" fmla="*/ 124 w 133"/>
                              <a:gd name="T37" fmla="*/ 147 h 159"/>
                              <a:gd name="T38" fmla="*/ 119 w 133"/>
                              <a:gd name="T39" fmla="*/ 151 h 159"/>
                              <a:gd name="T40" fmla="*/ 108 w 133"/>
                              <a:gd name="T41" fmla="*/ 154 h 159"/>
                              <a:gd name="T42" fmla="*/ 91 w 133"/>
                              <a:gd name="T43" fmla="*/ 157 h 159"/>
                              <a:gd name="T44" fmla="*/ 73 w 133"/>
                              <a:gd name="T45" fmla="*/ 159 h 159"/>
                              <a:gd name="T46" fmla="*/ 41 w 133"/>
                              <a:gd name="T47" fmla="*/ 154 h 159"/>
                              <a:gd name="T48" fmla="*/ 19 w 133"/>
                              <a:gd name="T49" fmla="*/ 139 h 159"/>
                              <a:gd name="T50" fmla="*/ 5 w 133"/>
                              <a:gd name="T51" fmla="*/ 115 h 159"/>
                              <a:gd name="T52" fmla="*/ 0 w 133"/>
                              <a:gd name="T53" fmla="*/ 80 h 159"/>
                              <a:gd name="T54" fmla="*/ 5 w 133"/>
                              <a:gd name="T55" fmla="*/ 47 h 159"/>
                              <a:gd name="T56" fmla="*/ 19 w 133"/>
                              <a:gd name="T57" fmla="*/ 21 h 159"/>
                              <a:gd name="T58" fmla="*/ 41 w 133"/>
                              <a:gd name="T59" fmla="*/ 5 h 159"/>
                              <a:gd name="T60" fmla="*/ 69 w 133"/>
                              <a:gd name="T61" fmla="*/ 0 h 159"/>
                              <a:gd name="T62" fmla="*/ 99 w 133"/>
                              <a:gd name="T63" fmla="*/ 5 h 159"/>
                              <a:gd name="T64" fmla="*/ 119 w 133"/>
                              <a:gd name="T65" fmla="*/ 20 h 159"/>
                              <a:gd name="T66" fmla="*/ 130 w 133"/>
                              <a:gd name="T67" fmla="*/ 42 h 159"/>
                              <a:gd name="T68" fmla="*/ 133 w 133"/>
                              <a:gd name="T69" fmla="*/ 68 h 159"/>
                              <a:gd name="T70" fmla="*/ 106 w 133"/>
                              <a:gd name="T71" fmla="*/ 66 h 159"/>
                              <a:gd name="T72" fmla="*/ 101 w 133"/>
                              <a:gd name="T73" fmla="*/ 38 h 159"/>
                              <a:gd name="T74" fmla="*/ 91 w 133"/>
                              <a:gd name="T75" fmla="*/ 27 h 159"/>
                              <a:gd name="T76" fmla="*/ 68 w 133"/>
                              <a:gd name="T77" fmla="*/ 21 h 159"/>
                              <a:gd name="T78" fmla="*/ 51 w 133"/>
                              <a:gd name="T79" fmla="*/ 25 h 159"/>
                              <a:gd name="T80" fmla="*/ 39 w 133"/>
                              <a:gd name="T81" fmla="*/ 35 h 159"/>
                              <a:gd name="T82" fmla="*/ 31 w 133"/>
                              <a:gd name="T83" fmla="*/ 48 h 159"/>
                              <a:gd name="T84" fmla="*/ 29 w 133"/>
                              <a:gd name="T85" fmla="*/ 66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33" h="159">
                                <a:moveTo>
                                  <a:pt x="133" y="73"/>
                                </a:moveTo>
                                <a:lnTo>
                                  <a:pt x="132" y="79"/>
                                </a:lnTo>
                                <a:lnTo>
                                  <a:pt x="130" y="83"/>
                                </a:lnTo>
                                <a:lnTo>
                                  <a:pt x="127" y="84"/>
                                </a:lnTo>
                                <a:lnTo>
                                  <a:pt x="122" y="85"/>
                                </a:lnTo>
                                <a:lnTo>
                                  <a:pt x="29" y="85"/>
                                </a:lnTo>
                                <a:lnTo>
                                  <a:pt x="29" y="96"/>
                                </a:lnTo>
                                <a:lnTo>
                                  <a:pt x="31" y="106"/>
                                </a:lnTo>
                                <a:lnTo>
                                  <a:pt x="34" y="116"/>
                                </a:lnTo>
                                <a:lnTo>
                                  <a:pt x="39" y="123"/>
                                </a:lnTo>
                                <a:lnTo>
                                  <a:pt x="45" y="130"/>
                                </a:lnTo>
                                <a:lnTo>
                                  <a:pt x="53" y="133"/>
                                </a:lnTo>
                                <a:lnTo>
                                  <a:pt x="63" y="137"/>
                                </a:lnTo>
                                <a:lnTo>
                                  <a:pt x="75" y="137"/>
                                </a:lnTo>
                                <a:lnTo>
                                  <a:pt x="85" y="137"/>
                                </a:lnTo>
                                <a:lnTo>
                                  <a:pt x="94" y="136"/>
                                </a:lnTo>
                                <a:lnTo>
                                  <a:pt x="101" y="133"/>
                                </a:lnTo>
                                <a:lnTo>
                                  <a:pt x="108" y="132"/>
                                </a:lnTo>
                                <a:lnTo>
                                  <a:pt x="112" y="130"/>
                                </a:lnTo>
                                <a:lnTo>
                                  <a:pt x="117" y="128"/>
                                </a:lnTo>
                                <a:lnTo>
                                  <a:pt x="120" y="127"/>
                                </a:lnTo>
                                <a:lnTo>
                                  <a:pt x="122" y="126"/>
                                </a:lnTo>
                                <a:lnTo>
                                  <a:pt x="124" y="126"/>
                                </a:lnTo>
                                <a:lnTo>
                                  <a:pt x="125" y="127"/>
                                </a:lnTo>
                                <a:lnTo>
                                  <a:pt x="126" y="127"/>
                                </a:lnTo>
                                <a:lnTo>
                                  <a:pt x="126" y="128"/>
                                </a:lnTo>
                                <a:lnTo>
                                  <a:pt x="126" y="130"/>
                                </a:lnTo>
                                <a:lnTo>
                                  <a:pt x="127" y="132"/>
                                </a:lnTo>
                                <a:lnTo>
                                  <a:pt x="127" y="133"/>
                                </a:lnTo>
                                <a:lnTo>
                                  <a:pt x="127" y="137"/>
                                </a:lnTo>
                                <a:lnTo>
                                  <a:pt x="127" y="138"/>
                                </a:lnTo>
                                <a:lnTo>
                                  <a:pt x="127" y="141"/>
                                </a:lnTo>
                                <a:lnTo>
                                  <a:pt x="127" y="142"/>
                                </a:lnTo>
                                <a:lnTo>
                                  <a:pt x="126" y="143"/>
                                </a:lnTo>
                                <a:lnTo>
                                  <a:pt x="126" y="144"/>
                                </a:lnTo>
                                <a:lnTo>
                                  <a:pt x="126" y="146"/>
                                </a:lnTo>
                                <a:lnTo>
                                  <a:pt x="125" y="146"/>
                                </a:lnTo>
                                <a:lnTo>
                                  <a:pt x="124" y="147"/>
                                </a:lnTo>
                                <a:lnTo>
                                  <a:pt x="122" y="148"/>
                                </a:lnTo>
                                <a:lnTo>
                                  <a:pt x="119" y="151"/>
                                </a:lnTo>
                                <a:lnTo>
                                  <a:pt x="114" y="152"/>
                                </a:lnTo>
                                <a:lnTo>
                                  <a:pt x="108" y="154"/>
                                </a:lnTo>
                                <a:lnTo>
                                  <a:pt x="100" y="155"/>
                                </a:lnTo>
                                <a:lnTo>
                                  <a:pt x="91" y="157"/>
                                </a:lnTo>
                                <a:lnTo>
                                  <a:pt x="83" y="158"/>
                                </a:lnTo>
                                <a:lnTo>
                                  <a:pt x="73" y="159"/>
                                </a:lnTo>
                                <a:lnTo>
                                  <a:pt x="56" y="158"/>
                                </a:lnTo>
                                <a:lnTo>
                                  <a:pt x="41" y="154"/>
                                </a:lnTo>
                                <a:lnTo>
                                  <a:pt x="29" y="148"/>
                                </a:lnTo>
                                <a:lnTo>
                                  <a:pt x="19" y="139"/>
                                </a:lnTo>
                                <a:lnTo>
                                  <a:pt x="10" y="128"/>
                                </a:lnTo>
                                <a:lnTo>
                                  <a:pt x="5" y="115"/>
                                </a:lnTo>
                                <a:lnTo>
                                  <a:pt x="2" y="99"/>
                                </a:lnTo>
                                <a:lnTo>
                                  <a:pt x="0" y="80"/>
                                </a:lnTo>
                                <a:lnTo>
                                  <a:pt x="2" y="62"/>
                                </a:lnTo>
                                <a:lnTo>
                                  <a:pt x="5" y="47"/>
                                </a:lnTo>
                                <a:lnTo>
                                  <a:pt x="10" y="32"/>
                                </a:lnTo>
                                <a:lnTo>
                                  <a:pt x="19" y="21"/>
                                </a:lnTo>
                                <a:lnTo>
                                  <a:pt x="29" y="13"/>
                                </a:lnTo>
                                <a:lnTo>
                                  <a:pt x="41" y="5"/>
                                </a:lnTo>
                                <a:lnTo>
                                  <a:pt x="55" y="2"/>
                                </a:lnTo>
                                <a:lnTo>
                                  <a:pt x="69" y="0"/>
                                </a:lnTo>
                                <a:lnTo>
                                  <a:pt x="85" y="2"/>
                                </a:lnTo>
                                <a:lnTo>
                                  <a:pt x="99" y="5"/>
                                </a:lnTo>
                                <a:lnTo>
                                  <a:pt x="110" y="11"/>
                                </a:lnTo>
                                <a:lnTo>
                                  <a:pt x="119" y="20"/>
                                </a:lnTo>
                                <a:lnTo>
                                  <a:pt x="125" y="30"/>
                                </a:lnTo>
                                <a:lnTo>
                                  <a:pt x="130" y="42"/>
                                </a:lnTo>
                                <a:lnTo>
                                  <a:pt x="132" y="54"/>
                                </a:lnTo>
                                <a:lnTo>
                                  <a:pt x="133" y="68"/>
                                </a:lnTo>
                                <a:lnTo>
                                  <a:pt x="133" y="73"/>
                                </a:lnTo>
                                <a:close/>
                                <a:moveTo>
                                  <a:pt x="106" y="66"/>
                                </a:moveTo>
                                <a:lnTo>
                                  <a:pt x="106" y="56"/>
                                </a:lnTo>
                                <a:lnTo>
                                  <a:pt x="101" y="38"/>
                                </a:lnTo>
                                <a:lnTo>
                                  <a:pt x="98" y="32"/>
                                </a:lnTo>
                                <a:lnTo>
                                  <a:pt x="91" y="27"/>
                                </a:lnTo>
                                <a:lnTo>
                                  <a:pt x="78" y="21"/>
                                </a:lnTo>
                                <a:lnTo>
                                  <a:pt x="68" y="21"/>
                                </a:lnTo>
                                <a:lnTo>
                                  <a:pt x="59" y="21"/>
                                </a:lnTo>
                                <a:lnTo>
                                  <a:pt x="51" y="25"/>
                                </a:lnTo>
                                <a:lnTo>
                                  <a:pt x="45" y="29"/>
                                </a:lnTo>
                                <a:lnTo>
                                  <a:pt x="39" y="35"/>
                                </a:lnTo>
                                <a:lnTo>
                                  <a:pt x="35" y="41"/>
                                </a:lnTo>
                                <a:lnTo>
                                  <a:pt x="31" y="48"/>
                                </a:lnTo>
                                <a:lnTo>
                                  <a:pt x="29" y="57"/>
                                </a:lnTo>
                                <a:lnTo>
                                  <a:pt x="29" y="66"/>
                                </a:lnTo>
                                <a:lnTo>
                                  <a:pt x="106" y="6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26" name="Freeform 221"/>
                        <wps:cNvSpPr>
                          <a:spLocks/>
                        </wps:cNvSpPr>
                        <wps:spPr bwMode="auto">
                          <a:xfrm>
                            <a:off x="6380163" y="3117850"/>
                            <a:ext cx="65088" cy="84138"/>
                          </a:xfrm>
                          <a:custGeom>
                            <a:avLst/>
                            <a:gdLst>
                              <a:gd name="T0" fmla="*/ 123 w 123"/>
                              <a:gd name="T1" fmla="*/ 153 h 157"/>
                              <a:gd name="T2" fmla="*/ 122 w 123"/>
                              <a:gd name="T3" fmla="*/ 154 h 157"/>
                              <a:gd name="T4" fmla="*/ 119 w 123"/>
                              <a:gd name="T5" fmla="*/ 155 h 157"/>
                              <a:gd name="T6" fmla="*/ 115 w 123"/>
                              <a:gd name="T7" fmla="*/ 157 h 157"/>
                              <a:gd name="T8" fmla="*/ 107 w 123"/>
                              <a:gd name="T9" fmla="*/ 157 h 157"/>
                              <a:gd name="T10" fmla="*/ 102 w 123"/>
                              <a:gd name="T11" fmla="*/ 155 h 157"/>
                              <a:gd name="T12" fmla="*/ 99 w 123"/>
                              <a:gd name="T13" fmla="*/ 154 h 157"/>
                              <a:gd name="T14" fmla="*/ 97 w 123"/>
                              <a:gd name="T15" fmla="*/ 153 h 157"/>
                              <a:gd name="T16" fmla="*/ 97 w 123"/>
                              <a:gd name="T17" fmla="*/ 67 h 157"/>
                              <a:gd name="T18" fmla="*/ 95 w 123"/>
                              <a:gd name="T19" fmla="*/ 47 h 157"/>
                              <a:gd name="T20" fmla="*/ 90 w 123"/>
                              <a:gd name="T21" fmla="*/ 35 h 157"/>
                              <a:gd name="T22" fmla="*/ 80 w 123"/>
                              <a:gd name="T23" fmla="*/ 26 h 157"/>
                              <a:gd name="T24" fmla="*/ 67 w 123"/>
                              <a:gd name="T25" fmla="*/ 24 h 157"/>
                              <a:gd name="T26" fmla="*/ 47 w 123"/>
                              <a:gd name="T27" fmla="*/ 30 h 157"/>
                              <a:gd name="T28" fmla="*/ 26 w 123"/>
                              <a:gd name="T29" fmla="*/ 51 h 157"/>
                              <a:gd name="T30" fmla="*/ 26 w 123"/>
                              <a:gd name="T31" fmla="*/ 153 h 157"/>
                              <a:gd name="T32" fmla="*/ 25 w 123"/>
                              <a:gd name="T33" fmla="*/ 154 h 157"/>
                              <a:gd name="T34" fmla="*/ 22 w 123"/>
                              <a:gd name="T35" fmla="*/ 155 h 157"/>
                              <a:gd name="T36" fmla="*/ 16 w 123"/>
                              <a:gd name="T37" fmla="*/ 157 h 157"/>
                              <a:gd name="T38" fmla="*/ 9 w 123"/>
                              <a:gd name="T39" fmla="*/ 157 h 157"/>
                              <a:gd name="T40" fmla="*/ 4 w 123"/>
                              <a:gd name="T41" fmla="*/ 155 h 157"/>
                              <a:gd name="T42" fmla="*/ 1 w 123"/>
                              <a:gd name="T43" fmla="*/ 154 h 157"/>
                              <a:gd name="T44" fmla="*/ 0 w 123"/>
                              <a:gd name="T45" fmla="*/ 153 h 157"/>
                              <a:gd name="T46" fmla="*/ 0 w 123"/>
                              <a:gd name="T47" fmla="*/ 8 h 157"/>
                              <a:gd name="T48" fmla="*/ 0 w 123"/>
                              <a:gd name="T49" fmla="*/ 5 h 157"/>
                              <a:gd name="T50" fmla="*/ 2 w 123"/>
                              <a:gd name="T51" fmla="*/ 4 h 157"/>
                              <a:gd name="T52" fmla="*/ 6 w 123"/>
                              <a:gd name="T53" fmla="*/ 3 h 157"/>
                              <a:gd name="T54" fmla="*/ 11 w 123"/>
                              <a:gd name="T55" fmla="*/ 3 h 157"/>
                              <a:gd name="T56" fmla="*/ 17 w 123"/>
                              <a:gd name="T57" fmla="*/ 3 h 157"/>
                              <a:gd name="T58" fmla="*/ 21 w 123"/>
                              <a:gd name="T59" fmla="*/ 4 h 157"/>
                              <a:gd name="T60" fmla="*/ 22 w 123"/>
                              <a:gd name="T61" fmla="*/ 5 h 157"/>
                              <a:gd name="T62" fmla="*/ 23 w 123"/>
                              <a:gd name="T63" fmla="*/ 8 h 157"/>
                              <a:gd name="T64" fmla="*/ 36 w 123"/>
                              <a:gd name="T65" fmla="*/ 14 h 157"/>
                              <a:gd name="T66" fmla="*/ 60 w 123"/>
                              <a:gd name="T67" fmla="*/ 2 h 157"/>
                              <a:gd name="T68" fmla="*/ 86 w 123"/>
                              <a:gd name="T69" fmla="*/ 2 h 157"/>
                              <a:gd name="T70" fmla="*/ 106 w 123"/>
                              <a:gd name="T71" fmla="*/ 10 h 157"/>
                              <a:gd name="T72" fmla="*/ 118 w 123"/>
                              <a:gd name="T73" fmla="*/ 27 h 157"/>
                              <a:gd name="T74" fmla="*/ 123 w 123"/>
                              <a:gd name="T75" fmla="*/ 50 h 157"/>
                              <a:gd name="T76" fmla="*/ 123 w 123"/>
                              <a:gd name="T77"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3" h="157">
                                <a:moveTo>
                                  <a:pt x="123" y="152"/>
                                </a:moveTo>
                                <a:lnTo>
                                  <a:pt x="123" y="153"/>
                                </a:lnTo>
                                <a:lnTo>
                                  <a:pt x="123" y="154"/>
                                </a:lnTo>
                                <a:lnTo>
                                  <a:pt x="122" y="154"/>
                                </a:lnTo>
                                <a:lnTo>
                                  <a:pt x="121" y="155"/>
                                </a:lnTo>
                                <a:lnTo>
                                  <a:pt x="119" y="155"/>
                                </a:lnTo>
                                <a:lnTo>
                                  <a:pt x="117" y="157"/>
                                </a:lnTo>
                                <a:lnTo>
                                  <a:pt x="115" y="157"/>
                                </a:lnTo>
                                <a:lnTo>
                                  <a:pt x="111" y="157"/>
                                </a:lnTo>
                                <a:lnTo>
                                  <a:pt x="107" y="157"/>
                                </a:lnTo>
                                <a:lnTo>
                                  <a:pt x="103" y="157"/>
                                </a:lnTo>
                                <a:lnTo>
                                  <a:pt x="102" y="155"/>
                                </a:lnTo>
                                <a:lnTo>
                                  <a:pt x="100" y="155"/>
                                </a:lnTo>
                                <a:lnTo>
                                  <a:pt x="99" y="154"/>
                                </a:lnTo>
                                <a:lnTo>
                                  <a:pt x="99" y="154"/>
                                </a:lnTo>
                                <a:lnTo>
                                  <a:pt x="97" y="153"/>
                                </a:lnTo>
                                <a:lnTo>
                                  <a:pt x="97" y="152"/>
                                </a:lnTo>
                                <a:lnTo>
                                  <a:pt x="97" y="67"/>
                                </a:lnTo>
                                <a:lnTo>
                                  <a:pt x="97" y="56"/>
                                </a:lnTo>
                                <a:lnTo>
                                  <a:pt x="95" y="47"/>
                                </a:lnTo>
                                <a:lnTo>
                                  <a:pt x="94" y="40"/>
                                </a:lnTo>
                                <a:lnTo>
                                  <a:pt x="90" y="35"/>
                                </a:lnTo>
                                <a:lnTo>
                                  <a:pt x="86" y="30"/>
                                </a:lnTo>
                                <a:lnTo>
                                  <a:pt x="80" y="26"/>
                                </a:lnTo>
                                <a:lnTo>
                                  <a:pt x="74" y="24"/>
                                </a:lnTo>
                                <a:lnTo>
                                  <a:pt x="67" y="24"/>
                                </a:lnTo>
                                <a:lnTo>
                                  <a:pt x="57" y="24"/>
                                </a:lnTo>
                                <a:lnTo>
                                  <a:pt x="47" y="30"/>
                                </a:lnTo>
                                <a:lnTo>
                                  <a:pt x="37" y="38"/>
                                </a:lnTo>
                                <a:lnTo>
                                  <a:pt x="26" y="51"/>
                                </a:lnTo>
                                <a:lnTo>
                                  <a:pt x="26" y="152"/>
                                </a:lnTo>
                                <a:lnTo>
                                  <a:pt x="26" y="153"/>
                                </a:lnTo>
                                <a:lnTo>
                                  <a:pt x="26" y="154"/>
                                </a:lnTo>
                                <a:lnTo>
                                  <a:pt x="25" y="154"/>
                                </a:lnTo>
                                <a:lnTo>
                                  <a:pt x="23" y="155"/>
                                </a:lnTo>
                                <a:lnTo>
                                  <a:pt x="22" y="155"/>
                                </a:lnTo>
                                <a:lnTo>
                                  <a:pt x="20" y="157"/>
                                </a:lnTo>
                                <a:lnTo>
                                  <a:pt x="16" y="157"/>
                                </a:lnTo>
                                <a:lnTo>
                                  <a:pt x="12" y="157"/>
                                </a:lnTo>
                                <a:lnTo>
                                  <a:pt x="9" y="157"/>
                                </a:lnTo>
                                <a:lnTo>
                                  <a:pt x="6" y="157"/>
                                </a:lnTo>
                                <a:lnTo>
                                  <a:pt x="4" y="155"/>
                                </a:lnTo>
                                <a:lnTo>
                                  <a:pt x="2" y="155"/>
                                </a:lnTo>
                                <a:lnTo>
                                  <a:pt x="1" y="154"/>
                                </a:lnTo>
                                <a:lnTo>
                                  <a:pt x="0" y="154"/>
                                </a:lnTo>
                                <a:lnTo>
                                  <a:pt x="0" y="153"/>
                                </a:lnTo>
                                <a:lnTo>
                                  <a:pt x="0" y="152"/>
                                </a:lnTo>
                                <a:lnTo>
                                  <a:pt x="0" y="8"/>
                                </a:lnTo>
                                <a:lnTo>
                                  <a:pt x="0" y="6"/>
                                </a:lnTo>
                                <a:lnTo>
                                  <a:pt x="0" y="5"/>
                                </a:lnTo>
                                <a:lnTo>
                                  <a:pt x="0" y="4"/>
                                </a:lnTo>
                                <a:lnTo>
                                  <a:pt x="2" y="4"/>
                                </a:lnTo>
                                <a:lnTo>
                                  <a:pt x="4" y="3"/>
                                </a:lnTo>
                                <a:lnTo>
                                  <a:pt x="6" y="3"/>
                                </a:lnTo>
                                <a:lnTo>
                                  <a:pt x="9" y="3"/>
                                </a:lnTo>
                                <a:lnTo>
                                  <a:pt x="11" y="3"/>
                                </a:lnTo>
                                <a:lnTo>
                                  <a:pt x="15" y="3"/>
                                </a:lnTo>
                                <a:lnTo>
                                  <a:pt x="17" y="3"/>
                                </a:lnTo>
                                <a:lnTo>
                                  <a:pt x="20" y="3"/>
                                </a:lnTo>
                                <a:lnTo>
                                  <a:pt x="21" y="4"/>
                                </a:lnTo>
                                <a:lnTo>
                                  <a:pt x="22" y="4"/>
                                </a:lnTo>
                                <a:lnTo>
                                  <a:pt x="22" y="5"/>
                                </a:lnTo>
                                <a:lnTo>
                                  <a:pt x="23" y="6"/>
                                </a:lnTo>
                                <a:lnTo>
                                  <a:pt x="23" y="8"/>
                                </a:lnTo>
                                <a:lnTo>
                                  <a:pt x="23" y="26"/>
                                </a:lnTo>
                                <a:lnTo>
                                  <a:pt x="36" y="14"/>
                                </a:lnTo>
                                <a:lnTo>
                                  <a:pt x="48" y="6"/>
                                </a:lnTo>
                                <a:lnTo>
                                  <a:pt x="60" y="2"/>
                                </a:lnTo>
                                <a:lnTo>
                                  <a:pt x="73" y="0"/>
                                </a:lnTo>
                                <a:lnTo>
                                  <a:pt x="86" y="2"/>
                                </a:lnTo>
                                <a:lnTo>
                                  <a:pt x="96" y="5"/>
                                </a:lnTo>
                                <a:lnTo>
                                  <a:pt x="106" y="10"/>
                                </a:lnTo>
                                <a:lnTo>
                                  <a:pt x="112" y="18"/>
                                </a:lnTo>
                                <a:lnTo>
                                  <a:pt x="118" y="27"/>
                                </a:lnTo>
                                <a:lnTo>
                                  <a:pt x="121" y="37"/>
                                </a:lnTo>
                                <a:lnTo>
                                  <a:pt x="123" y="50"/>
                                </a:lnTo>
                                <a:lnTo>
                                  <a:pt x="123" y="63"/>
                                </a:lnTo>
                                <a:lnTo>
                                  <a:pt x="123"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27" name="Freeform 222"/>
                        <wps:cNvSpPr>
                          <a:spLocks/>
                        </wps:cNvSpPr>
                        <wps:spPr bwMode="auto">
                          <a:xfrm>
                            <a:off x="6464301" y="3117850"/>
                            <a:ext cx="61913" cy="84138"/>
                          </a:xfrm>
                          <a:custGeom>
                            <a:avLst/>
                            <a:gdLst>
                              <a:gd name="T0" fmla="*/ 115 w 115"/>
                              <a:gd name="T1" fmla="*/ 132 h 159"/>
                              <a:gd name="T2" fmla="*/ 115 w 115"/>
                              <a:gd name="T3" fmla="*/ 136 h 159"/>
                              <a:gd name="T4" fmla="*/ 114 w 115"/>
                              <a:gd name="T5" fmla="*/ 139 h 159"/>
                              <a:gd name="T6" fmla="*/ 112 w 115"/>
                              <a:gd name="T7" fmla="*/ 142 h 159"/>
                              <a:gd name="T8" fmla="*/ 108 w 115"/>
                              <a:gd name="T9" fmla="*/ 146 h 159"/>
                              <a:gd name="T10" fmla="*/ 99 w 115"/>
                              <a:gd name="T11" fmla="*/ 151 h 159"/>
                              <a:gd name="T12" fmla="*/ 87 w 115"/>
                              <a:gd name="T13" fmla="*/ 155 h 159"/>
                              <a:gd name="T14" fmla="*/ 73 w 115"/>
                              <a:gd name="T15" fmla="*/ 158 h 159"/>
                              <a:gd name="T16" fmla="*/ 51 w 115"/>
                              <a:gd name="T17" fmla="*/ 158 h 159"/>
                              <a:gd name="T18" fmla="*/ 26 w 115"/>
                              <a:gd name="T19" fmla="*/ 148 h 159"/>
                              <a:gd name="T20" fmla="*/ 10 w 115"/>
                              <a:gd name="T21" fmla="*/ 128 h 159"/>
                              <a:gd name="T22" fmla="*/ 2 w 115"/>
                              <a:gd name="T23" fmla="*/ 99 h 159"/>
                              <a:gd name="T24" fmla="*/ 2 w 115"/>
                              <a:gd name="T25" fmla="*/ 61 h 159"/>
                              <a:gd name="T26" fmla="*/ 11 w 115"/>
                              <a:gd name="T27" fmla="*/ 30 h 159"/>
                              <a:gd name="T28" fmla="*/ 30 w 115"/>
                              <a:gd name="T29" fmla="*/ 10 h 159"/>
                              <a:gd name="T30" fmla="*/ 55 w 115"/>
                              <a:gd name="T31" fmla="*/ 2 h 159"/>
                              <a:gd name="T32" fmla="*/ 75 w 115"/>
                              <a:gd name="T33" fmla="*/ 0 h 159"/>
                              <a:gd name="T34" fmla="*/ 88 w 115"/>
                              <a:gd name="T35" fmla="*/ 3 h 159"/>
                              <a:gd name="T36" fmla="*/ 99 w 115"/>
                              <a:gd name="T37" fmla="*/ 8 h 159"/>
                              <a:gd name="T38" fmla="*/ 108 w 115"/>
                              <a:gd name="T39" fmla="*/ 13 h 159"/>
                              <a:gd name="T40" fmla="*/ 111 w 115"/>
                              <a:gd name="T41" fmla="*/ 16 h 159"/>
                              <a:gd name="T42" fmla="*/ 112 w 115"/>
                              <a:gd name="T43" fmla="*/ 19 h 159"/>
                              <a:gd name="T44" fmla="*/ 114 w 115"/>
                              <a:gd name="T45" fmla="*/ 21 h 159"/>
                              <a:gd name="T46" fmla="*/ 114 w 115"/>
                              <a:gd name="T47" fmla="*/ 26 h 159"/>
                              <a:gd name="T48" fmla="*/ 114 w 115"/>
                              <a:gd name="T49" fmla="*/ 34 h 159"/>
                              <a:gd name="T50" fmla="*/ 111 w 115"/>
                              <a:gd name="T51" fmla="*/ 40 h 159"/>
                              <a:gd name="T52" fmla="*/ 106 w 115"/>
                              <a:gd name="T53" fmla="*/ 40 h 159"/>
                              <a:gd name="T54" fmla="*/ 100 w 115"/>
                              <a:gd name="T55" fmla="*/ 35 h 159"/>
                              <a:gd name="T56" fmla="*/ 90 w 115"/>
                              <a:gd name="T57" fmla="*/ 27 h 159"/>
                              <a:gd name="T58" fmla="*/ 77 w 115"/>
                              <a:gd name="T59" fmla="*/ 22 h 159"/>
                              <a:gd name="T60" fmla="*/ 58 w 115"/>
                              <a:gd name="T61" fmla="*/ 24 h 159"/>
                              <a:gd name="T62" fmla="*/ 39 w 115"/>
                              <a:gd name="T63" fmla="*/ 37 h 159"/>
                              <a:gd name="T64" fmla="*/ 29 w 115"/>
                              <a:gd name="T65" fmla="*/ 67 h 159"/>
                              <a:gd name="T66" fmla="*/ 29 w 115"/>
                              <a:gd name="T67" fmla="*/ 93 h 159"/>
                              <a:gd name="T68" fmla="*/ 35 w 115"/>
                              <a:gd name="T69" fmla="*/ 115 h 159"/>
                              <a:gd name="T70" fmla="*/ 45 w 115"/>
                              <a:gd name="T71" fmla="*/ 128 h 159"/>
                              <a:gd name="T72" fmla="*/ 59 w 115"/>
                              <a:gd name="T73" fmla="*/ 136 h 159"/>
                              <a:gd name="T74" fmla="*/ 78 w 115"/>
                              <a:gd name="T75" fmla="*/ 136 h 159"/>
                              <a:gd name="T76" fmla="*/ 92 w 115"/>
                              <a:gd name="T77" fmla="*/ 130 h 159"/>
                              <a:gd name="T78" fmla="*/ 101 w 115"/>
                              <a:gd name="T79" fmla="*/ 123 h 159"/>
                              <a:gd name="T80" fmla="*/ 109 w 115"/>
                              <a:gd name="T81" fmla="*/ 119 h 159"/>
                              <a:gd name="T82" fmla="*/ 111 w 115"/>
                              <a:gd name="T83" fmla="*/ 117 h 159"/>
                              <a:gd name="T84" fmla="*/ 114 w 115"/>
                              <a:gd name="T85" fmla="*/ 119 h 159"/>
                              <a:gd name="T86" fmla="*/ 114 w 115"/>
                              <a:gd name="T87" fmla="*/ 122 h 159"/>
                              <a:gd name="T88" fmla="*/ 115 w 115"/>
                              <a:gd name="T89" fmla="*/ 127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15" h="159">
                                <a:moveTo>
                                  <a:pt x="115" y="130"/>
                                </a:moveTo>
                                <a:lnTo>
                                  <a:pt x="115" y="132"/>
                                </a:lnTo>
                                <a:lnTo>
                                  <a:pt x="115" y="135"/>
                                </a:lnTo>
                                <a:lnTo>
                                  <a:pt x="115" y="136"/>
                                </a:lnTo>
                                <a:lnTo>
                                  <a:pt x="114" y="138"/>
                                </a:lnTo>
                                <a:lnTo>
                                  <a:pt x="114" y="139"/>
                                </a:lnTo>
                                <a:lnTo>
                                  <a:pt x="114" y="141"/>
                                </a:lnTo>
                                <a:lnTo>
                                  <a:pt x="112" y="142"/>
                                </a:lnTo>
                                <a:lnTo>
                                  <a:pt x="110" y="143"/>
                                </a:lnTo>
                                <a:lnTo>
                                  <a:pt x="108" y="146"/>
                                </a:lnTo>
                                <a:lnTo>
                                  <a:pt x="104" y="148"/>
                                </a:lnTo>
                                <a:lnTo>
                                  <a:pt x="99" y="151"/>
                                </a:lnTo>
                                <a:lnTo>
                                  <a:pt x="93" y="153"/>
                                </a:lnTo>
                                <a:lnTo>
                                  <a:pt x="87" y="155"/>
                                </a:lnTo>
                                <a:lnTo>
                                  <a:pt x="80" y="157"/>
                                </a:lnTo>
                                <a:lnTo>
                                  <a:pt x="73" y="158"/>
                                </a:lnTo>
                                <a:lnTo>
                                  <a:pt x="66" y="159"/>
                                </a:lnTo>
                                <a:lnTo>
                                  <a:pt x="51" y="158"/>
                                </a:lnTo>
                                <a:lnTo>
                                  <a:pt x="37" y="153"/>
                                </a:lnTo>
                                <a:lnTo>
                                  <a:pt x="26" y="148"/>
                                </a:lnTo>
                                <a:lnTo>
                                  <a:pt x="18" y="138"/>
                                </a:lnTo>
                                <a:lnTo>
                                  <a:pt x="10" y="128"/>
                                </a:lnTo>
                                <a:lnTo>
                                  <a:pt x="5" y="115"/>
                                </a:lnTo>
                                <a:lnTo>
                                  <a:pt x="2" y="99"/>
                                </a:lnTo>
                                <a:lnTo>
                                  <a:pt x="0" y="82"/>
                                </a:lnTo>
                                <a:lnTo>
                                  <a:pt x="2" y="61"/>
                                </a:lnTo>
                                <a:lnTo>
                                  <a:pt x="7" y="45"/>
                                </a:lnTo>
                                <a:lnTo>
                                  <a:pt x="11" y="30"/>
                                </a:lnTo>
                                <a:lnTo>
                                  <a:pt x="20" y="20"/>
                                </a:lnTo>
                                <a:lnTo>
                                  <a:pt x="30" y="10"/>
                                </a:lnTo>
                                <a:lnTo>
                                  <a:pt x="42" y="5"/>
                                </a:lnTo>
                                <a:lnTo>
                                  <a:pt x="55" y="2"/>
                                </a:lnTo>
                                <a:lnTo>
                                  <a:pt x="68" y="0"/>
                                </a:lnTo>
                                <a:lnTo>
                                  <a:pt x="75" y="0"/>
                                </a:lnTo>
                                <a:lnTo>
                                  <a:pt x="82" y="2"/>
                                </a:lnTo>
                                <a:lnTo>
                                  <a:pt x="88" y="3"/>
                                </a:lnTo>
                                <a:lnTo>
                                  <a:pt x="94" y="5"/>
                                </a:lnTo>
                                <a:lnTo>
                                  <a:pt x="99" y="8"/>
                                </a:lnTo>
                                <a:lnTo>
                                  <a:pt x="104" y="10"/>
                                </a:lnTo>
                                <a:lnTo>
                                  <a:pt x="108" y="13"/>
                                </a:lnTo>
                                <a:lnTo>
                                  <a:pt x="110" y="14"/>
                                </a:lnTo>
                                <a:lnTo>
                                  <a:pt x="111" y="16"/>
                                </a:lnTo>
                                <a:lnTo>
                                  <a:pt x="112" y="18"/>
                                </a:lnTo>
                                <a:lnTo>
                                  <a:pt x="112" y="19"/>
                                </a:lnTo>
                                <a:lnTo>
                                  <a:pt x="114" y="20"/>
                                </a:lnTo>
                                <a:lnTo>
                                  <a:pt x="114" y="21"/>
                                </a:lnTo>
                                <a:lnTo>
                                  <a:pt x="114" y="24"/>
                                </a:lnTo>
                                <a:lnTo>
                                  <a:pt x="114" y="26"/>
                                </a:lnTo>
                                <a:lnTo>
                                  <a:pt x="114" y="29"/>
                                </a:lnTo>
                                <a:lnTo>
                                  <a:pt x="114" y="34"/>
                                </a:lnTo>
                                <a:lnTo>
                                  <a:pt x="112" y="37"/>
                                </a:lnTo>
                                <a:lnTo>
                                  <a:pt x="111" y="40"/>
                                </a:lnTo>
                                <a:lnTo>
                                  <a:pt x="109" y="40"/>
                                </a:lnTo>
                                <a:lnTo>
                                  <a:pt x="106" y="40"/>
                                </a:lnTo>
                                <a:lnTo>
                                  <a:pt x="104" y="37"/>
                                </a:lnTo>
                                <a:lnTo>
                                  <a:pt x="100" y="35"/>
                                </a:lnTo>
                                <a:lnTo>
                                  <a:pt x="95" y="31"/>
                                </a:lnTo>
                                <a:lnTo>
                                  <a:pt x="90" y="27"/>
                                </a:lnTo>
                                <a:lnTo>
                                  <a:pt x="84" y="25"/>
                                </a:lnTo>
                                <a:lnTo>
                                  <a:pt x="77" y="22"/>
                                </a:lnTo>
                                <a:lnTo>
                                  <a:pt x="68" y="22"/>
                                </a:lnTo>
                                <a:lnTo>
                                  <a:pt x="58" y="24"/>
                                </a:lnTo>
                                <a:lnTo>
                                  <a:pt x="45" y="31"/>
                                </a:lnTo>
                                <a:lnTo>
                                  <a:pt x="39" y="37"/>
                                </a:lnTo>
                                <a:lnTo>
                                  <a:pt x="34" y="45"/>
                                </a:lnTo>
                                <a:lnTo>
                                  <a:pt x="29" y="67"/>
                                </a:lnTo>
                                <a:lnTo>
                                  <a:pt x="29" y="80"/>
                                </a:lnTo>
                                <a:lnTo>
                                  <a:pt x="29" y="93"/>
                                </a:lnTo>
                                <a:lnTo>
                                  <a:pt x="31" y="105"/>
                                </a:lnTo>
                                <a:lnTo>
                                  <a:pt x="35" y="115"/>
                                </a:lnTo>
                                <a:lnTo>
                                  <a:pt x="39" y="122"/>
                                </a:lnTo>
                                <a:lnTo>
                                  <a:pt x="45" y="128"/>
                                </a:lnTo>
                                <a:lnTo>
                                  <a:pt x="52" y="132"/>
                                </a:lnTo>
                                <a:lnTo>
                                  <a:pt x="59" y="136"/>
                                </a:lnTo>
                                <a:lnTo>
                                  <a:pt x="68" y="136"/>
                                </a:lnTo>
                                <a:lnTo>
                                  <a:pt x="78" y="136"/>
                                </a:lnTo>
                                <a:lnTo>
                                  <a:pt x="84" y="133"/>
                                </a:lnTo>
                                <a:lnTo>
                                  <a:pt x="92" y="130"/>
                                </a:lnTo>
                                <a:lnTo>
                                  <a:pt x="96" y="127"/>
                                </a:lnTo>
                                <a:lnTo>
                                  <a:pt x="101" y="123"/>
                                </a:lnTo>
                                <a:lnTo>
                                  <a:pt x="105" y="121"/>
                                </a:lnTo>
                                <a:lnTo>
                                  <a:pt x="109" y="119"/>
                                </a:lnTo>
                                <a:lnTo>
                                  <a:pt x="110" y="117"/>
                                </a:lnTo>
                                <a:lnTo>
                                  <a:pt x="111" y="117"/>
                                </a:lnTo>
                                <a:lnTo>
                                  <a:pt x="112" y="119"/>
                                </a:lnTo>
                                <a:lnTo>
                                  <a:pt x="114" y="119"/>
                                </a:lnTo>
                                <a:lnTo>
                                  <a:pt x="114" y="121"/>
                                </a:lnTo>
                                <a:lnTo>
                                  <a:pt x="114" y="122"/>
                                </a:lnTo>
                                <a:lnTo>
                                  <a:pt x="115" y="125"/>
                                </a:lnTo>
                                <a:lnTo>
                                  <a:pt x="115" y="127"/>
                                </a:lnTo>
                                <a:lnTo>
                                  <a:pt x="115" y="13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28" name="Freeform 223"/>
                        <wps:cNvSpPr>
                          <a:spLocks noEditPoints="1"/>
                        </wps:cNvSpPr>
                        <wps:spPr bwMode="auto">
                          <a:xfrm>
                            <a:off x="6538913" y="3117850"/>
                            <a:ext cx="71438" cy="84138"/>
                          </a:xfrm>
                          <a:custGeom>
                            <a:avLst/>
                            <a:gdLst>
                              <a:gd name="T0" fmla="*/ 132 w 133"/>
                              <a:gd name="T1" fmla="*/ 79 h 159"/>
                              <a:gd name="T2" fmla="*/ 127 w 133"/>
                              <a:gd name="T3" fmla="*/ 84 h 159"/>
                              <a:gd name="T4" fmla="*/ 28 w 133"/>
                              <a:gd name="T5" fmla="*/ 85 h 159"/>
                              <a:gd name="T6" fmla="*/ 31 w 133"/>
                              <a:gd name="T7" fmla="*/ 106 h 159"/>
                              <a:gd name="T8" fmla="*/ 38 w 133"/>
                              <a:gd name="T9" fmla="*/ 123 h 159"/>
                              <a:gd name="T10" fmla="*/ 53 w 133"/>
                              <a:gd name="T11" fmla="*/ 133 h 159"/>
                              <a:gd name="T12" fmla="*/ 75 w 133"/>
                              <a:gd name="T13" fmla="*/ 137 h 159"/>
                              <a:gd name="T14" fmla="*/ 93 w 133"/>
                              <a:gd name="T15" fmla="*/ 136 h 159"/>
                              <a:gd name="T16" fmla="*/ 107 w 133"/>
                              <a:gd name="T17" fmla="*/ 132 h 159"/>
                              <a:gd name="T18" fmla="*/ 117 w 133"/>
                              <a:gd name="T19" fmla="*/ 128 h 159"/>
                              <a:gd name="T20" fmla="*/ 122 w 133"/>
                              <a:gd name="T21" fmla="*/ 126 h 159"/>
                              <a:gd name="T22" fmla="*/ 124 w 133"/>
                              <a:gd name="T23" fmla="*/ 127 h 159"/>
                              <a:gd name="T24" fmla="*/ 125 w 133"/>
                              <a:gd name="T25" fmla="*/ 128 h 159"/>
                              <a:gd name="T26" fmla="*/ 127 w 133"/>
                              <a:gd name="T27" fmla="*/ 132 h 159"/>
                              <a:gd name="T28" fmla="*/ 127 w 133"/>
                              <a:gd name="T29" fmla="*/ 137 h 159"/>
                              <a:gd name="T30" fmla="*/ 127 w 133"/>
                              <a:gd name="T31" fmla="*/ 141 h 159"/>
                              <a:gd name="T32" fmla="*/ 125 w 133"/>
                              <a:gd name="T33" fmla="*/ 143 h 159"/>
                              <a:gd name="T34" fmla="*/ 125 w 133"/>
                              <a:gd name="T35" fmla="*/ 146 h 159"/>
                              <a:gd name="T36" fmla="*/ 123 w 133"/>
                              <a:gd name="T37" fmla="*/ 147 h 159"/>
                              <a:gd name="T38" fmla="*/ 118 w 133"/>
                              <a:gd name="T39" fmla="*/ 151 h 159"/>
                              <a:gd name="T40" fmla="*/ 107 w 133"/>
                              <a:gd name="T41" fmla="*/ 154 h 159"/>
                              <a:gd name="T42" fmla="*/ 91 w 133"/>
                              <a:gd name="T43" fmla="*/ 157 h 159"/>
                              <a:gd name="T44" fmla="*/ 71 w 133"/>
                              <a:gd name="T45" fmla="*/ 159 h 159"/>
                              <a:gd name="T46" fmla="*/ 40 w 133"/>
                              <a:gd name="T47" fmla="*/ 154 h 159"/>
                              <a:gd name="T48" fmla="*/ 18 w 133"/>
                              <a:gd name="T49" fmla="*/ 139 h 159"/>
                              <a:gd name="T50" fmla="*/ 5 w 133"/>
                              <a:gd name="T51" fmla="*/ 115 h 159"/>
                              <a:gd name="T52" fmla="*/ 0 w 133"/>
                              <a:gd name="T53" fmla="*/ 80 h 159"/>
                              <a:gd name="T54" fmla="*/ 5 w 133"/>
                              <a:gd name="T55" fmla="*/ 47 h 159"/>
                              <a:gd name="T56" fmla="*/ 18 w 133"/>
                              <a:gd name="T57" fmla="*/ 21 h 159"/>
                              <a:gd name="T58" fmla="*/ 40 w 133"/>
                              <a:gd name="T59" fmla="*/ 5 h 159"/>
                              <a:gd name="T60" fmla="*/ 69 w 133"/>
                              <a:gd name="T61" fmla="*/ 0 h 159"/>
                              <a:gd name="T62" fmla="*/ 98 w 133"/>
                              <a:gd name="T63" fmla="*/ 5 h 159"/>
                              <a:gd name="T64" fmla="*/ 118 w 133"/>
                              <a:gd name="T65" fmla="*/ 20 h 159"/>
                              <a:gd name="T66" fmla="*/ 129 w 133"/>
                              <a:gd name="T67" fmla="*/ 42 h 159"/>
                              <a:gd name="T68" fmla="*/ 133 w 133"/>
                              <a:gd name="T69" fmla="*/ 68 h 159"/>
                              <a:gd name="T70" fmla="*/ 106 w 133"/>
                              <a:gd name="T71" fmla="*/ 66 h 159"/>
                              <a:gd name="T72" fmla="*/ 101 w 133"/>
                              <a:gd name="T73" fmla="*/ 38 h 159"/>
                              <a:gd name="T74" fmla="*/ 91 w 133"/>
                              <a:gd name="T75" fmla="*/ 27 h 159"/>
                              <a:gd name="T76" fmla="*/ 68 w 133"/>
                              <a:gd name="T77" fmla="*/ 21 h 159"/>
                              <a:gd name="T78" fmla="*/ 50 w 133"/>
                              <a:gd name="T79" fmla="*/ 25 h 159"/>
                              <a:gd name="T80" fmla="*/ 38 w 133"/>
                              <a:gd name="T81" fmla="*/ 35 h 159"/>
                              <a:gd name="T82" fmla="*/ 31 w 133"/>
                              <a:gd name="T83" fmla="*/ 48 h 159"/>
                              <a:gd name="T84" fmla="*/ 28 w 133"/>
                              <a:gd name="T85" fmla="*/ 66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33" h="159">
                                <a:moveTo>
                                  <a:pt x="133" y="73"/>
                                </a:moveTo>
                                <a:lnTo>
                                  <a:pt x="132" y="79"/>
                                </a:lnTo>
                                <a:lnTo>
                                  <a:pt x="129" y="83"/>
                                </a:lnTo>
                                <a:lnTo>
                                  <a:pt x="127" y="84"/>
                                </a:lnTo>
                                <a:lnTo>
                                  <a:pt x="122" y="85"/>
                                </a:lnTo>
                                <a:lnTo>
                                  <a:pt x="28" y="85"/>
                                </a:lnTo>
                                <a:lnTo>
                                  <a:pt x="28" y="96"/>
                                </a:lnTo>
                                <a:lnTo>
                                  <a:pt x="31" y="106"/>
                                </a:lnTo>
                                <a:lnTo>
                                  <a:pt x="33" y="116"/>
                                </a:lnTo>
                                <a:lnTo>
                                  <a:pt x="38" y="123"/>
                                </a:lnTo>
                                <a:lnTo>
                                  <a:pt x="44" y="130"/>
                                </a:lnTo>
                                <a:lnTo>
                                  <a:pt x="53" y="133"/>
                                </a:lnTo>
                                <a:lnTo>
                                  <a:pt x="63" y="137"/>
                                </a:lnTo>
                                <a:lnTo>
                                  <a:pt x="75" y="137"/>
                                </a:lnTo>
                                <a:lnTo>
                                  <a:pt x="85" y="137"/>
                                </a:lnTo>
                                <a:lnTo>
                                  <a:pt x="93" y="136"/>
                                </a:lnTo>
                                <a:lnTo>
                                  <a:pt x="101" y="133"/>
                                </a:lnTo>
                                <a:lnTo>
                                  <a:pt x="107" y="132"/>
                                </a:lnTo>
                                <a:lnTo>
                                  <a:pt x="112" y="130"/>
                                </a:lnTo>
                                <a:lnTo>
                                  <a:pt x="117" y="128"/>
                                </a:lnTo>
                                <a:lnTo>
                                  <a:pt x="119" y="127"/>
                                </a:lnTo>
                                <a:lnTo>
                                  <a:pt x="122" y="126"/>
                                </a:lnTo>
                                <a:lnTo>
                                  <a:pt x="123" y="126"/>
                                </a:lnTo>
                                <a:lnTo>
                                  <a:pt x="124" y="127"/>
                                </a:lnTo>
                                <a:lnTo>
                                  <a:pt x="125" y="127"/>
                                </a:lnTo>
                                <a:lnTo>
                                  <a:pt x="125" y="128"/>
                                </a:lnTo>
                                <a:lnTo>
                                  <a:pt x="125" y="130"/>
                                </a:lnTo>
                                <a:lnTo>
                                  <a:pt x="127" y="132"/>
                                </a:lnTo>
                                <a:lnTo>
                                  <a:pt x="127" y="133"/>
                                </a:lnTo>
                                <a:lnTo>
                                  <a:pt x="127" y="137"/>
                                </a:lnTo>
                                <a:lnTo>
                                  <a:pt x="127" y="138"/>
                                </a:lnTo>
                                <a:lnTo>
                                  <a:pt x="127" y="141"/>
                                </a:lnTo>
                                <a:lnTo>
                                  <a:pt x="125" y="142"/>
                                </a:lnTo>
                                <a:lnTo>
                                  <a:pt x="125" y="143"/>
                                </a:lnTo>
                                <a:lnTo>
                                  <a:pt x="125" y="144"/>
                                </a:lnTo>
                                <a:lnTo>
                                  <a:pt x="125" y="146"/>
                                </a:lnTo>
                                <a:lnTo>
                                  <a:pt x="124" y="146"/>
                                </a:lnTo>
                                <a:lnTo>
                                  <a:pt x="123" y="147"/>
                                </a:lnTo>
                                <a:lnTo>
                                  <a:pt x="122" y="148"/>
                                </a:lnTo>
                                <a:lnTo>
                                  <a:pt x="118" y="151"/>
                                </a:lnTo>
                                <a:lnTo>
                                  <a:pt x="113" y="152"/>
                                </a:lnTo>
                                <a:lnTo>
                                  <a:pt x="107" y="154"/>
                                </a:lnTo>
                                <a:lnTo>
                                  <a:pt x="100" y="155"/>
                                </a:lnTo>
                                <a:lnTo>
                                  <a:pt x="91" y="157"/>
                                </a:lnTo>
                                <a:lnTo>
                                  <a:pt x="82" y="158"/>
                                </a:lnTo>
                                <a:lnTo>
                                  <a:pt x="71" y="159"/>
                                </a:lnTo>
                                <a:lnTo>
                                  <a:pt x="55" y="158"/>
                                </a:lnTo>
                                <a:lnTo>
                                  <a:pt x="40" y="154"/>
                                </a:lnTo>
                                <a:lnTo>
                                  <a:pt x="28" y="148"/>
                                </a:lnTo>
                                <a:lnTo>
                                  <a:pt x="18" y="139"/>
                                </a:lnTo>
                                <a:lnTo>
                                  <a:pt x="10" y="128"/>
                                </a:lnTo>
                                <a:lnTo>
                                  <a:pt x="5" y="115"/>
                                </a:lnTo>
                                <a:lnTo>
                                  <a:pt x="1" y="99"/>
                                </a:lnTo>
                                <a:lnTo>
                                  <a:pt x="0" y="80"/>
                                </a:lnTo>
                                <a:lnTo>
                                  <a:pt x="1" y="62"/>
                                </a:lnTo>
                                <a:lnTo>
                                  <a:pt x="5" y="47"/>
                                </a:lnTo>
                                <a:lnTo>
                                  <a:pt x="10" y="32"/>
                                </a:lnTo>
                                <a:lnTo>
                                  <a:pt x="18" y="21"/>
                                </a:lnTo>
                                <a:lnTo>
                                  <a:pt x="28" y="13"/>
                                </a:lnTo>
                                <a:lnTo>
                                  <a:pt x="40" y="5"/>
                                </a:lnTo>
                                <a:lnTo>
                                  <a:pt x="54" y="2"/>
                                </a:lnTo>
                                <a:lnTo>
                                  <a:pt x="69" y="0"/>
                                </a:lnTo>
                                <a:lnTo>
                                  <a:pt x="85" y="2"/>
                                </a:lnTo>
                                <a:lnTo>
                                  <a:pt x="98" y="5"/>
                                </a:lnTo>
                                <a:lnTo>
                                  <a:pt x="109" y="11"/>
                                </a:lnTo>
                                <a:lnTo>
                                  <a:pt x="118" y="20"/>
                                </a:lnTo>
                                <a:lnTo>
                                  <a:pt x="124" y="30"/>
                                </a:lnTo>
                                <a:lnTo>
                                  <a:pt x="129" y="42"/>
                                </a:lnTo>
                                <a:lnTo>
                                  <a:pt x="132" y="54"/>
                                </a:lnTo>
                                <a:lnTo>
                                  <a:pt x="133" y="68"/>
                                </a:lnTo>
                                <a:lnTo>
                                  <a:pt x="133" y="73"/>
                                </a:lnTo>
                                <a:close/>
                                <a:moveTo>
                                  <a:pt x="106" y="66"/>
                                </a:moveTo>
                                <a:lnTo>
                                  <a:pt x="106" y="56"/>
                                </a:lnTo>
                                <a:lnTo>
                                  <a:pt x="101" y="38"/>
                                </a:lnTo>
                                <a:lnTo>
                                  <a:pt x="97" y="32"/>
                                </a:lnTo>
                                <a:lnTo>
                                  <a:pt x="91" y="27"/>
                                </a:lnTo>
                                <a:lnTo>
                                  <a:pt x="77" y="21"/>
                                </a:lnTo>
                                <a:lnTo>
                                  <a:pt x="68" y="21"/>
                                </a:lnTo>
                                <a:lnTo>
                                  <a:pt x="59" y="21"/>
                                </a:lnTo>
                                <a:lnTo>
                                  <a:pt x="50" y="25"/>
                                </a:lnTo>
                                <a:lnTo>
                                  <a:pt x="44" y="29"/>
                                </a:lnTo>
                                <a:lnTo>
                                  <a:pt x="38" y="35"/>
                                </a:lnTo>
                                <a:lnTo>
                                  <a:pt x="34" y="41"/>
                                </a:lnTo>
                                <a:lnTo>
                                  <a:pt x="31" y="48"/>
                                </a:lnTo>
                                <a:lnTo>
                                  <a:pt x="28" y="57"/>
                                </a:lnTo>
                                <a:lnTo>
                                  <a:pt x="28" y="66"/>
                                </a:lnTo>
                                <a:lnTo>
                                  <a:pt x="106" y="6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29" name="Freeform 224"/>
                        <wps:cNvSpPr>
                          <a:spLocks noEditPoints="1"/>
                        </wps:cNvSpPr>
                        <wps:spPr bwMode="auto">
                          <a:xfrm>
                            <a:off x="6664326" y="3117850"/>
                            <a:ext cx="77788" cy="84138"/>
                          </a:xfrm>
                          <a:custGeom>
                            <a:avLst/>
                            <a:gdLst>
                              <a:gd name="T0" fmla="*/ 143 w 145"/>
                              <a:gd name="T1" fmla="*/ 95 h 159"/>
                              <a:gd name="T2" fmla="*/ 135 w 145"/>
                              <a:gd name="T3" fmla="*/ 125 h 159"/>
                              <a:gd name="T4" fmla="*/ 116 w 145"/>
                              <a:gd name="T5" fmla="*/ 146 h 159"/>
                              <a:gd name="T6" fmla="*/ 88 w 145"/>
                              <a:gd name="T7" fmla="*/ 158 h 159"/>
                              <a:gd name="T8" fmla="*/ 53 w 145"/>
                              <a:gd name="T9" fmla="*/ 158 h 159"/>
                              <a:gd name="T10" fmla="*/ 28 w 145"/>
                              <a:gd name="T11" fmla="*/ 147 h 159"/>
                              <a:gd name="T12" fmla="*/ 9 w 145"/>
                              <a:gd name="T13" fmla="*/ 127 h 159"/>
                              <a:gd name="T14" fmla="*/ 0 w 145"/>
                              <a:gd name="T15" fmla="*/ 99 h 159"/>
                              <a:gd name="T16" fmla="*/ 0 w 145"/>
                              <a:gd name="T17" fmla="*/ 63 h 159"/>
                              <a:gd name="T18" fmla="*/ 10 w 145"/>
                              <a:gd name="T19" fmla="*/ 35 h 159"/>
                              <a:gd name="T20" fmla="*/ 29 w 145"/>
                              <a:gd name="T21" fmla="*/ 13 h 159"/>
                              <a:gd name="T22" fmla="*/ 56 w 145"/>
                              <a:gd name="T23" fmla="*/ 2 h 159"/>
                              <a:gd name="T24" fmla="*/ 90 w 145"/>
                              <a:gd name="T25" fmla="*/ 2 h 159"/>
                              <a:gd name="T26" fmla="*/ 117 w 145"/>
                              <a:gd name="T27" fmla="*/ 11 h 159"/>
                              <a:gd name="T28" fmla="*/ 135 w 145"/>
                              <a:gd name="T29" fmla="*/ 31 h 159"/>
                              <a:gd name="T30" fmla="*/ 143 w 145"/>
                              <a:gd name="T31" fmla="*/ 61 h 159"/>
                              <a:gd name="T32" fmla="*/ 116 w 145"/>
                              <a:gd name="T33" fmla="*/ 79 h 159"/>
                              <a:gd name="T34" fmla="*/ 114 w 145"/>
                              <a:gd name="T35" fmla="*/ 58 h 159"/>
                              <a:gd name="T36" fmla="*/ 108 w 145"/>
                              <a:gd name="T37" fmla="*/ 40 h 159"/>
                              <a:gd name="T38" fmla="*/ 94 w 145"/>
                              <a:gd name="T39" fmla="*/ 27 h 159"/>
                              <a:gd name="T40" fmla="*/ 73 w 145"/>
                              <a:gd name="T41" fmla="*/ 22 h 159"/>
                              <a:gd name="T42" fmla="*/ 52 w 145"/>
                              <a:gd name="T43" fmla="*/ 26 h 159"/>
                              <a:gd name="T44" fmla="*/ 39 w 145"/>
                              <a:gd name="T45" fmla="*/ 38 h 159"/>
                              <a:gd name="T46" fmla="*/ 30 w 145"/>
                              <a:gd name="T47" fmla="*/ 56 h 159"/>
                              <a:gd name="T48" fmla="*/ 28 w 145"/>
                              <a:gd name="T49" fmla="*/ 79 h 159"/>
                              <a:gd name="T50" fmla="*/ 30 w 145"/>
                              <a:gd name="T51" fmla="*/ 101 h 159"/>
                              <a:gd name="T52" fmla="*/ 37 w 145"/>
                              <a:gd name="T53" fmla="*/ 120 h 159"/>
                              <a:gd name="T54" fmla="*/ 51 w 145"/>
                              <a:gd name="T55" fmla="*/ 132 h 159"/>
                              <a:gd name="T56" fmla="*/ 72 w 145"/>
                              <a:gd name="T57" fmla="*/ 137 h 159"/>
                              <a:gd name="T58" fmla="*/ 92 w 145"/>
                              <a:gd name="T59" fmla="*/ 132 h 159"/>
                              <a:gd name="T60" fmla="*/ 106 w 145"/>
                              <a:gd name="T61" fmla="*/ 121 h 159"/>
                              <a:gd name="T62" fmla="*/ 114 w 145"/>
                              <a:gd name="T63" fmla="*/ 103 h 159"/>
                              <a:gd name="T64" fmla="*/ 116 w 145"/>
                              <a:gd name="T65" fmla="*/ 79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5" h="159">
                                <a:moveTo>
                                  <a:pt x="145" y="78"/>
                                </a:moveTo>
                                <a:lnTo>
                                  <a:pt x="143" y="95"/>
                                </a:lnTo>
                                <a:lnTo>
                                  <a:pt x="140" y="110"/>
                                </a:lnTo>
                                <a:lnTo>
                                  <a:pt x="135" y="125"/>
                                </a:lnTo>
                                <a:lnTo>
                                  <a:pt x="126" y="136"/>
                                </a:lnTo>
                                <a:lnTo>
                                  <a:pt x="116" y="146"/>
                                </a:lnTo>
                                <a:lnTo>
                                  <a:pt x="103" y="153"/>
                                </a:lnTo>
                                <a:lnTo>
                                  <a:pt x="88" y="158"/>
                                </a:lnTo>
                                <a:lnTo>
                                  <a:pt x="71" y="159"/>
                                </a:lnTo>
                                <a:lnTo>
                                  <a:pt x="53" y="158"/>
                                </a:lnTo>
                                <a:lnTo>
                                  <a:pt x="40" y="153"/>
                                </a:lnTo>
                                <a:lnTo>
                                  <a:pt x="28" y="147"/>
                                </a:lnTo>
                                <a:lnTo>
                                  <a:pt x="18" y="138"/>
                                </a:lnTo>
                                <a:lnTo>
                                  <a:pt x="9" y="127"/>
                                </a:lnTo>
                                <a:lnTo>
                                  <a:pt x="4" y="114"/>
                                </a:lnTo>
                                <a:lnTo>
                                  <a:pt x="0" y="99"/>
                                </a:lnTo>
                                <a:lnTo>
                                  <a:pt x="0" y="80"/>
                                </a:lnTo>
                                <a:lnTo>
                                  <a:pt x="0" y="63"/>
                                </a:lnTo>
                                <a:lnTo>
                                  <a:pt x="4" y="48"/>
                                </a:lnTo>
                                <a:lnTo>
                                  <a:pt x="10" y="35"/>
                                </a:lnTo>
                                <a:lnTo>
                                  <a:pt x="19" y="22"/>
                                </a:lnTo>
                                <a:lnTo>
                                  <a:pt x="29" y="13"/>
                                </a:lnTo>
                                <a:lnTo>
                                  <a:pt x="41" y="6"/>
                                </a:lnTo>
                                <a:lnTo>
                                  <a:pt x="56" y="2"/>
                                </a:lnTo>
                                <a:lnTo>
                                  <a:pt x="74" y="0"/>
                                </a:lnTo>
                                <a:lnTo>
                                  <a:pt x="90" y="2"/>
                                </a:lnTo>
                                <a:lnTo>
                                  <a:pt x="105" y="5"/>
                                </a:lnTo>
                                <a:lnTo>
                                  <a:pt x="117" y="11"/>
                                </a:lnTo>
                                <a:lnTo>
                                  <a:pt x="127" y="21"/>
                                </a:lnTo>
                                <a:lnTo>
                                  <a:pt x="135" y="31"/>
                                </a:lnTo>
                                <a:lnTo>
                                  <a:pt x="140" y="46"/>
                                </a:lnTo>
                                <a:lnTo>
                                  <a:pt x="143" y="61"/>
                                </a:lnTo>
                                <a:lnTo>
                                  <a:pt x="145" y="78"/>
                                </a:lnTo>
                                <a:close/>
                                <a:moveTo>
                                  <a:pt x="116" y="79"/>
                                </a:moveTo>
                                <a:lnTo>
                                  <a:pt x="116" y="68"/>
                                </a:lnTo>
                                <a:lnTo>
                                  <a:pt x="114" y="58"/>
                                </a:lnTo>
                                <a:lnTo>
                                  <a:pt x="111" y="47"/>
                                </a:lnTo>
                                <a:lnTo>
                                  <a:pt x="108" y="40"/>
                                </a:lnTo>
                                <a:lnTo>
                                  <a:pt x="101" y="32"/>
                                </a:lnTo>
                                <a:lnTo>
                                  <a:pt x="94" y="27"/>
                                </a:lnTo>
                                <a:lnTo>
                                  <a:pt x="84" y="22"/>
                                </a:lnTo>
                                <a:lnTo>
                                  <a:pt x="73" y="22"/>
                                </a:lnTo>
                                <a:lnTo>
                                  <a:pt x="62" y="22"/>
                                </a:lnTo>
                                <a:lnTo>
                                  <a:pt x="52" y="26"/>
                                </a:lnTo>
                                <a:lnTo>
                                  <a:pt x="45" y="31"/>
                                </a:lnTo>
                                <a:lnTo>
                                  <a:pt x="39" y="38"/>
                                </a:lnTo>
                                <a:lnTo>
                                  <a:pt x="34" y="46"/>
                                </a:lnTo>
                                <a:lnTo>
                                  <a:pt x="30" y="56"/>
                                </a:lnTo>
                                <a:lnTo>
                                  <a:pt x="29" y="67"/>
                                </a:lnTo>
                                <a:lnTo>
                                  <a:pt x="28" y="79"/>
                                </a:lnTo>
                                <a:lnTo>
                                  <a:pt x="29" y="90"/>
                                </a:lnTo>
                                <a:lnTo>
                                  <a:pt x="30" y="101"/>
                                </a:lnTo>
                                <a:lnTo>
                                  <a:pt x="32" y="111"/>
                                </a:lnTo>
                                <a:lnTo>
                                  <a:pt x="37" y="120"/>
                                </a:lnTo>
                                <a:lnTo>
                                  <a:pt x="42" y="127"/>
                                </a:lnTo>
                                <a:lnTo>
                                  <a:pt x="51" y="132"/>
                                </a:lnTo>
                                <a:lnTo>
                                  <a:pt x="60" y="136"/>
                                </a:lnTo>
                                <a:lnTo>
                                  <a:pt x="72" y="137"/>
                                </a:lnTo>
                                <a:lnTo>
                                  <a:pt x="83" y="136"/>
                                </a:lnTo>
                                <a:lnTo>
                                  <a:pt x="92" y="132"/>
                                </a:lnTo>
                                <a:lnTo>
                                  <a:pt x="100" y="127"/>
                                </a:lnTo>
                                <a:lnTo>
                                  <a:pt x="106" y="121"/>
                                </a:lnTo>
                                <a:lnTo>
                                  <a:pt x="111" y="112"/>
                                </a:lnTo>
                                <a:lnTo>
                                  <a:pt x="114" y="103"/>
                                </a:lnTo>
                                <a:lnTo>
                                  <a:pt x="116" y="91"/>
                                </a:lnTo>
                                <a:lnTo>
                                  <a:pt x="116" y="7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30" name="Freeform 225"/>
                        <wps:cNvSpPr>
                          <a:spLocks/>
                        </wps:cNvSpPr>
                        <wps:spPr bwMode="auto">
                          <a:xfrm>
                            <a:off x="6751638" y="3081338"/>
                            <a:ext cx="52388" cy="120650"/>
                          </a:xfrm>
                          <a:custGeom>
                            <a:avLst/>
                            <a:gdLst>
                              <a:gd name="T0" fmla="*/ 99 w 99"/>
                              <a:gd name="T1" fmla="*/ 20 h 226"/>
                              <a:gd name="T2" fmla="*/ 98 w 99"/>
                              <a:gd name="T3" fmla="*/ 24 h 226"/>
                              <a:gd name="T4" fmla="*/ 98 w 99"/>
                              <a:gd name="T5" fmla="*/ 26 h 226"/>
                              <a:gd name="T6" fmla="*/ 96 w 99"/>
                              <a:gd name="T7" fmla="*/ 26 h 226"/>
                              <a:gd name="T8" fmla="*/ 94 w 99"/>
                              <a:gd name="T9" fmla="*/ 26 h 226"/>
                              <a:gd name="T10" fmla="*/ 90 w 99"/>
                              <a:gd name="T11" fmla="*/ 25 h 226"/>
                              <a:gd name="T12" fmla="*/ 85 w 99"/>
                              <a:gd name="T13" fmla="*/ 24 h 226"/>
                              <a:gd name="T14" fmla="*/ 79 w 99"/>
                              <a:gd name="T15" fmla="*/ 23 h 226"/>
                              <a:gd name="T16" fmla="*/ 69 w 99"/>
                              <a:gd name="T17" fmla="*/ 23 h 226"/>
                              <a:gd name="T18" fmla="*/ 61 w 99"/>
                              <a:gd name="T19" fmla="*/ 26 h 226"/>
                              <a:gd name="T20" fmla="*/ 56 w 99"/>
                              <a:gd name="T21" fmla="*/ 35 h 226"/>
                              <a:gd name="T22" fmla="*/ 53 w 99"/>
                              <a:gd name="T23" fmla="*/ 47 h 226"/>
                              <a:gd name="T24" fmla="*/ 53 w 99"/>
                              <a:gd name="T25" fmla="*/ 72 h 226"/>
                              <a:gd name="T26" fmla="*/ 86 w 99"/>
                              <a:gd name="T27" fmla="*/ 72 h 226"/>
                              <a:gd name="T28" fmla="*/ 88 w 99"/>
                              <a:gd name="T29" fmla="*/ 73 h 226"/>
                              <a:gd name="T30" fmla="*/ 90 w 99"/>
                              <a:gd name="T31" fmla="*/ 77 h 226"/>
                              <a:gd name="T32" fmla="*/ 90 w 99"/>
                              <a:gd name="T33" fmla="*/ 80 h 226"/>
                              <a:gd name="T34" fmla="*/ 90 w 99"/>
                              <a:gd name="T35" fmla="*/ 89 h 226"/>
                              <a:gd name="T36" fmla="*/ 88 w 99"/>
                              <a:gd name="T37" fmla="*/ 94 h 226"/>
                              <a:gd name="T38" fmla="*/ 53 w 99"/>
                              <a:gd name="T39" fmla="*/ 94 h 226"/>
                              <a:gd name="T40" fmla="*/ 53 w 99"/>
                              <a:gd name="T41" fmla="*/ 222 h 226"/>
                              <a:gd name="T42" fmla="*/ 52 w 99"/>
                              <a:gd name="T43" fmla="*/ 223 h 226"/>
                              <a:gd name="T44" fmla="*/ 48 w 99"/>
                              <a:gd name="T45" fmla="*/ 224 h 226"/>
                              <a:gd name="T46" fmla="*/ 43 w 99"/>
                              <a:gd name="T47" fmla="*/ 226 h 226"/>
                              <a:gd name="T48" fmla="*/ 36 w 99"/>
                              <a:gd name="T49" fmla="*/ 226 h 226"/>
                              <a:gd name="T50" fmla="*/ 31 w 99"/>
                              <a:gd name="T51" fmla="*/ 224 h 226"/>
                              <a:gd name="T52" fmla="*/ 27 w 99"/>
                              <a:gd name="T53" fmla="*/ 223 h 226"/>
                              <a:gd name="T54" fmla="*/ 26 w 99"/>
                              <a:gd name="T55" fmla="*/ 222 h 226"/>
                              <a:gd name="T56" fmla="*/ 26 w 99"/>
                              <a:gd name="T57" fmla="*/ 94 h 226"/>
                              <a:gd name="T58" fmla="*/ 4 w 99"/>
                              <a:gd name="T59" fmla="*/ 94 h 226"/>
                              <a:gd name="T60" fmla="*/ 2 w 99"/>
                              <a:gd name="T61" fmla="*/ 89 h 226"/>
                              <a:gd name="T62" fmla="*/ 2 w 99"/>
                              <a:gd name="T63" fmla="*/ 80 h 226"/>
                              <a:gd name="T64" fmla="*/ 2 w 99"/>
                              <a:gd name="T65" fmla="*/ 77 h 226"/>
                              <a:gd name="T66" fmla="*/ 3 w 99"/>
                              <a:gd name="T67" fmla="*/ 73 h 226"/>
                              <a:gd name="T68" fmla="*/ 5 w 99"/>
                              <a:gd name="T69" fmla="*/ 72 h 226"/>
                              <a:gd name="T70" fmla="*/ 26 w 99"/>
                              <a:gd name="T71" fmla="*/ 72 h 226"/>
                              <a:gd name="T72" fmla="*/ 27 w 99"/>
                              <a:gd name="T73" fmla="*/ 43 h 226"/>
                              <a:gd name="T74" fmla="*/ 32 w 99"/>
                              <a:gd name="T75" fmla="*/ 21 h 226"/>
                              <a:gd name="T76" fmla="*/ 43 w 99"/>
                              <a:gd name="T77" fmla="*/ 8 h 226"/>
                              <a:gd name="T78" fmla="*/ 62 w 99"/>
                              <a:gd name="T79" fmla="*/ 0 h 226"/>
                              <a:gd name="T80" fmla="*/ 78 w 99"/>
                              <a:gd name="T81" fmla="*/ 0 h 226"/>
                              <a:gd name="T82" fmla="*/ 89 w 99"/>
                              <a:gd name="T83" fmla="*/ 3 h 226"/>
                              <a:gd name="T84" fmla="*/ 95 w 99"/>
                              <a:gd name="T85" fmla="*/ 5 h 226"/>
                              <a:gd name="T86" fmla="*/ 96 w 99"/>
                              <a:gd name="T87" fmla="*/ 7 h 226"/>
                              <a:gd name="T88" fmla="*/ 98 w 99"/>
                              <a:gd name="T89" fmla="*/ 10 h 226"/>
                              <a:gd name="T90" fmla="*/ 99 w 99"/>
                              <a:gd name="T91" fmla="*/ 14 h 2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99" h="226">
                                <a:moveTo>
                                  <a:pt x="99" y="18"/>
                                </a:moveTo>
                                <a:lnTo>
                                  <a:pt x="99" y="20"/>
                                </a:lnTo>
                                <a:lnTo>
                                  <a:pt x="98" y="23"/>
                                </a:lnTo>
                                <a:lnTo>
                                  <a:pt x="98" y="24"/>
                                </a:lnTo>
                                <a:lnTo>
                                  <a:pt x="98" y="25"/>
                                </a:lnTo>
                                <a:lnTo>
                                  <a:pt x="98" y="26"/>
                                </a:lnTo>
                                <a:lnTo>
                                  <a:pt x="96" y="26"/>
                                </a:lnTo>
                                <a:lnTo>
                                  <a:pt x="96" y="26"/>
                                </a:lnTo>
                                <a:lnTo>
                                  <a:pt x="95" y="27"/>
                                </a:lnTo>
                                <a:lnTo>
                                  <a:pt x="94" y="26"/>
                                </a:lnTo>
                                <a:lnTo>
                                  <a:pt x="91" y="26"/>
                                </a:lnTo>
                                <a:lnTo>
                                  <a:pt x="90" y="25"/>
                                </a:lnTo>
                                <a:lnTo>
                                  <a:pt x="88" y="25"/>
                                </a:lnTo>
                                <a:lnTo>
                                  <a:pt x="85" y="24"/>
                                </a:lnTo>
                                <a:lnTo>
                                  <a:pt x="82" y="23"/>
                                </a:lnTo>
                                <a:lnTo>
                                  <a:pt x="79" y="23"/>
                                </a:lnTo>
                                <a:lnTo>
                                  <a:pt x="74" y="23"/>
                                </a:lnTo>
                                <a:lnTo>
                                  <a:pt x="69" y="23"/>
                                </a:lnTo>
                                <a:lnTo>
                                  <a:pt x="64" y="24"/>
                                </a:lnTo>
                                <a:lnTo>
                                  <a:pt x="61" y="26"/>
                                </a:lnTo>
                                <a:lnTo>
                                  <a:pt x="58" y="30"/>
                                </a:lnTo>
                                <a:lnTo>
                                  <a:pt x="56" y="35"/>
                                </a:lnTo>
                                <a:lnTo>
                                  <a:pt x="54" y="41"/>
                                </a:lnTo>
                                <a:lnTo>
                                  <a:pt x="53" y="47"/>
                                </a:lnTo>
                                <a:lnTo>
                                  <a:pt x="53" y="57"/>
                                </a:lnTo>
                                <a:lnTo>
                                  <a:pt x="53" y="72"/>
                                </a:lnTo>
                                <a:lnTo>
                                  <a:pt x="85" y="72"/>
                                </a:lnTo>
                                <a:lnTo>
                                  <a:pt x="86" y="72"/>
                                </a:lnTo>
                                <a:lnTo>
                                  <a:pt x="88" y="73"/>
                                </a:lnTo>
                                <a:lnTo>
                                  <a:pt x="88" y="73"/>
                                </a:lnTo>
                                <a:lnTo>
                                  <a:pt x="89" y="74"/>
                                </a:lnTo>
                                <a:lnTo>
                                  <a:pt x="90" y="77"/>
                                </a:lnTo>
                                <a:lnTo>
                                  <a:pt x="90" y="78"/>
                                </a:lnTo>
                                <a:lnTo>
                                  <a:pt x="90" y="80"/>
                                </a:lnTo>
                                <a:lnTo>
                                  <a:pt x="90" y="83"/>
                                </a:lnTo>
                                <a:lnTo>
                                  <a:pt x="90" y="89"/>
                                </a:lnTo>
                                <a:lnTo>
                                  <a:pt x="89" y="91"/>
                                </a:lnTo>
                                <a:lnTo>
                                  <a:pt x="88" y="94"/>
                                </a:lnTo>
                                <a:lnTo>
                                  <a:pt x="85" y="94"/>
                                </a:lnTo>
                                <a:lnTo>
                                  <a:pt x="53" y="94"/>
                                </a:lnTo>
                                <a:lnTo>
                                  <a:pt x="53" y="221"/>
                                </a:lnTo>
                                <a:lnTo>
                                  <a:pt x="53" y="222"/>
                                </a:lnTo>
                                <a:lnTo>
                                  <a:pt x="52" y="223"/>
                                </a:lnTo>
                                <a:lnTo>
                                  <a:pt x="52" y="223"/>
                                </a:lnTo>
                                <a:lnTo>
                                  <a:pt x="50" y="224"/>
                                </a:lnTo>
                                <a:lnTo>
                                  <a:pt x="48" y="224"/>
                                </a:lnTo>
                                <a:lnTo>
                                  <a:pt x="46" y="226"/>
                                </a:lnTo>
                                <a:lnTo>
                                  <a:pt x="43" y="226"/>
                                </a:lnTo>
                                <a:lnTo>
                                  <a:pt x="40" y="226"/>
                                </a:lnTo>
                                <a:lnTo>
                                  <a:pt x="36" y="226"/>
                                </a:lnTo>
                                <a:lnTo>
                                  <a:pt x="34" y="226"/>
                                </a:lnTo>
                                <a:lnTo>
                                  <a:pt x="31" y="224"/>
                                </a:lnTo>
                                <a:lnTo>
                                  <a:pt x="29" y="224"/>
                                </a:lnTo>
                                <a:lnTo>
                                  <a:pt x="27" y="223"/>
                                </a:lnTo>
                                <a:lnTo>
                                  <a:pt x="27" y="223"/>
                                </a:lnTo>
                                <a:lnTo>
                                  <a:pt x="26" y="222"/>
                                </a:lnTo>
                                <a:lnTo>
                                  <a:pt x="26" y="221"/>
                                </a:lnTo>
                                <a:lnTo>
                                  <a:pt x="26" y="94"/>
                                </a:lnTo>
                                <a:lnTo>
                                  <a:pt x="6" y="94"/>
                                </a:lnTo>
                                <a:lnTo>
                                  <a:pt x="4" y="94"/>
                                </a:lnTo>
                                <a:lnTo>
                                  <a:pt x="3" y="91"/>
                                </a:lnTo>
                                <a:lnTo>
                                  <a:pt x="2" y="89"/>
                                </a:lnTo>
                                <a:lnTo>
                                  <a:pt x="0" y="83"/>
                                </a:lnTo>
                                <a:lnTo>
                                  <a:pt x="2" y="80"/>
                                </a:lnTo>
                                <a:lnTo>
                                  <a:pt x="2" y="78"/>
                                </a:lnTo>
                                <a:lnTo>
                                  <a:pt x="2" y="77"/>
                                </a:lnTo>
                                <a:lnTo>
                                  <a:pt x="3" y="74"/>
                                </a:lnTo>
                                <a:lnTo>
                                  <a:pt x="3" y="73"/>
                                </a:lnTo>
                                <a:lnTo>
                                  <a:pt x="4" y="73"/>
                                </a:lnTo>
                                <a:lnTo>
                                  <a:pt x="5" y="72"/>
                                </a:lnTo>
                                <a:lnTo>
                                  <a:pt x="6" y="72"/>
                                </a:lnTo>
                                <a:lnTo>
                                  <a:pt x="26" y="72"/>
                                </a:lnTo>
                                <a:lnTo>
                                  <a:pt x="26" y="57"/>
                                </a:lnTo>
                                <a:lnTo>
                                  <a:pt x="27" y="43"/>
                                </a:lnTo>
                                <a:lnTo>
                                  <a:pt x="29" y="31"/>
                                </a:lnTo>
                                <a:lnTo>
                                  <a:pt x="32" y="21"/>
                                </a:lnTo>
                                <a:lnTo>
                                  <a:pt x="37" y="14"/>
                                </a:lnTo>
                                <a:lnTo>
                                  <a:pt x="43" y="8"/>
                                </a:lnTo>
                                <a:lnTo>
                                  <a:pt x="52" y="4"/>
                                </a:lnTo>
                                <a:lnTo>
                                  <a:pt x="62" y="0"/>
                                </a:lnTo>
                                <a:lnTo>
                                  <a:pt x="73" y="0"/>
                                </a:lnTo>
                                <a:lnTo>
                                  <a:pt x="78" y="0"/>
                                </a:lnTo>
                                <a:lnTo>
                                  <a:pt x="84" y="2"/>
                                </a:lnTo>
                                <a:lnTo>
                                  <a:pt x="89" y="3"/>
                                </a:lnTo>
                                <a:lnTo>
                                  <a:pt x="91" y="4"/>
                                </a:lnTo>
                                <a:lnTo>
                                  <a:pt x="95" y="5"/>
                                </a:lnTo>
                                <a:lnTo>
                                  <a:pt x="96" y="5"/>
                                </a:lnTo>
                                <a:lnTo>
                                  <a:pt x="96" y="7"/>
                                </a:lnTo>
                                <a:lnTo>
                                  <a:pt x="98" y="8"/>
                                </a:lnTo>
                                <a:lnTo>
                                  <a:pt x="98" y="10"/>
                                </a:lnTo>
                                <a:lnTo>
                                  <a:pt x="98" y="11"/>
                                </a:lnTo>
                                <a:lnTo>
                                  <a:pt x="99" y="14"/>
                                </a:lnTo>
                                <a:lnTo>
                                  <a:pt x="99" y="1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31" name="Freeform 226"/>
                        <wps:cNvSpPr>
                          <a:spLocks noEditPoints="1"/>
                        </wps:cNvSpPr>
                        <wps:spPr bwMode="auto">
                          <a:xfrm>
                            <a:off x="6850063" y="3117850"/>
                            <a:ext cx="85725" cy="84138"/>
                          </a:xfrm>
                          <a:custGeom>
                            <a:avLst/>
                            <a:gdLst>
                              <a:gd name="T0" fmla="*/ 164 w 164"/>
                              <a:gd name="T1" fmla="*/ 151 h 159"/>
                              <a:gd name="T2" fmla="*/ 161 w 164"/>
                              <a:gd name="T3" fmla="*/ 155 h 159"/>
                              <a:gd name="T4" fmla="*/ 154 w 164"/>
                              <a:gd name="T5" fmla="*/ 157 h 159"/>
                              <a:gd name="T6" fmla="*/ 145 w 164"/>
                              <a:gd name="T7" fmla="*/ 158 h 159"/>
                              <a:gd name="T8" fmla="*/ 131 w 164"/>
                              <a:gd name="T9" fmla="*/ 157 h 159"/>
                              <a:gd name="T10" fmla="*/ 117 w 164"/>
                              <a:gd name="T11" fmla="*/ 148 h 159"/>
                              <a:gd name="T12" fmla="*/ 110 w 164"/>
                              <a:gd name="T13" fmla="*/ 127 h 159"/>
                              <a:gd name="T14" fmla="*/ 96 w 164"/>
                              <a:gd name="T15" fmla="*/ 146 h 159"/>
                              <a:gd name="T16" fmla="*/ 76 w 164"/>
                              <a:gd name="T17" fmla="*/ 157 h 159"/>
                              <a:gd name="T18" fmla="*/ 44 w 164"/>
                              <a:gd name="T19" fmla="*/ 158 h 159"/>
                              <a:gd name="T20" fmla="*/ 14 w 164"/>
                              <a:gd name="T21" fmla="*/ 137 h 159"/>
                              <a:gd name="T22" fmla="*/ 0 w 164"/>
                              <a:gd name="T23" fmla="*/ 98 h 159"/>
                              <a:gd name="T24" fmla="*/ 4 w 164"/>
                              <a:gd name="T25" fmla="*/ 47 h 159"/>
                              <a:gd name="T26" fmla="*/ 26 w 164"/>
                              <a:gd name="T27" fmla="*/ 13 h 159"/>
                              <a:gd name="T28" fmla="*/ 65 w 164"/>
                              <a:gd name="T29" fmla="*/ 0 h 159"/>
                              <a:gd name="T30" fmla="*/ 92 w 164"/>
                              <a:gd name="T31" fmla="*/ 8 h 159"/>
                              <a:gd name="T32" fmla="*/ 111 w 164"/>
                              <a:gd name="T33" fmla="*/ 29 h 159"/>
                              <a:gd name="T34" fmla="*/ 120 w 164"/>
                              <a:gd name="T35" fmla="*/ 40 h 159"/>
                              <a:gd name="T36" fmla="*/ 123 w 164"/>
                              <a:gd name="T37" fmla="*/ 18 h 159"/>
                              <a:gd name="T38" fmla="*/ 126 w 164"/>
                              <a:gd name="T39" fmla="*/ 5 h 159"/>
                              <a:gd name="T40" fmla="*/ 127 w 164"/>
                              <a:gd name="T41" fmla="*/ 4 h 159"/>
                              <a:gd name="T42" fmla="*/ 131 w 164"/>
                              <a:gd name="T43" fmla="*/ 3 h 159"/>
                              <a:gd name="T44" fmla="*/ 138 w 164"/>
                              <a:gd name="T45" fmla="*/ 3 h 159"/>
                              <a:gd name="T46" fmla="*/ 147 w 164"/>
                              <a:gd name="T47" fmla="*/ 3 h 159"/>
                              <a:gd name="T48" fmla="*/ 150 w 164"/>
                              <a:gd name="T49" fmla="*/ 5 h 159"/>
                              <a:gd name="T50" fmla="*/ 150 w 164"/>
                              <a:gd name="T51" fmla="*/ 10 h 159"/>
                              <a:gd name="T52" fmla="*/ 148 w 164"/>
                              <a:gd name="T53" fmla="*/ 27 h 159"/>
                              <a:gd name="T54" fmla="*/ 142 w 164"/>
                              <a:gd name="T55" fmla="*/ 52 h 159"/>
                              <a:gd name="T56" fmla="*/ 134 w 164"/>
                              <a:gd name="T57" fmla="*/ 79 h 159"/>
                              <a:gd name="T58" fmla="*/ 129 w 164"/>
                              <a:gd name="T59" fmla="*/ 106 h 159"/>
                              <a:gd name="T60" fmla="*/ 134 w 164"/>
                              <a:gd name="T61" fmla="*/ 128 h 159"/>
                              <a:gd name="T62" fmla="*/ 143 w 164"/>
                              <a:gd name="T63" fmla="*/ 136 h 159"/>
                              <a:gd name="T64" fmla="*/ 152 w 164"/>
                              <a:gd name="T65" fmla="*/ 136 h 159"/>
                              <a:gd name="T66" fmla="*/ 158 w 164"/>
                              <a:gd name="T67" fmla="*/ 135 h 159"/>
                              <a:gd name="T68" fmla="*/ 161 w 164"/>
                              <a:gd name="T69" fmla="*/ 133 h 159"/>
                              <a:gd name="T70" fmla="*/ 163 w 164"/>
                              <a:gd name="T71" fmla="*/ 135 h 159"/>
                              <a:gd name="T72" fmla="*/ 164 w 164"/>
                              <a:gd name="T73" fmla="*/ 138 h 159"/>
                              <a:gd name="T74" fmla="*/ 102 w 164"/>
                              <a:gd name="T75" fmla="*/ 79 h 159"/>
                              <a:gd name="T76" fmla="*/ 96 w 164"/>
                              <a:gd name="T77" fmla="*/ 42 h 159"/>
                              <a:gd name="T78" fmla="*/ 79 w 164"/>
                              <a:gd name="T79" fmla="*/ 25 h 159"/>
                              <a:gd name="T80" fmla="*/ 55 w 164"/>
                              <a:gd name="T81" fmla="*/ 22 h 159"/>
                              <a:gd name="T82" fmla="*/ 36 w 164"/>
                              <a:gd name="T83" fmla="*/ 40 h 159"/>
                              <a:gd name="T84" fmla="*/ 27 w 164"/>
                              <a:gd name="T85" fmla="*/ 68 h 159"/>
                              <a:gd name="T86" fmla="*/ 30 w 164"/>
                              <a:gd name="T87" fmla="*/ 100 h 159"/>
                              <a:gd name="T88" fmla="*/ 39 w 164"/>
                              <a:gd name="T89" fmla="*/ 126 h 159"/>
                              <a:gd name="T90" fmla="*/ 63 w 164"/>
                              <a:gd name="T91" fmla="*/ 137 h 159"/>
                              <a:gd name="T92" fmla="*/ 86 w 164"/>
                              <a:gd name="T93" fmla="*/ 127 h 159"/>
                              <a:gd name="T94" fmla="*/ 100 w 164"/>
                              <a:gd name="T95" fmla="*/ 103 h 159"/>
                              <a:gd name="T96" fmla="*/ 102 w 164"/>
                              <a:gd name="T97" fmla="*/ 79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64" h="159">
                                <a:moveTo>
                                  <a:pt x="164" y="143"/>
                                </a:moveTo>
                                <a:lnTo>
                                  <a:pt x="164" y="148"/>
                                </a:lnTo>
                                <a:lnTo>
                                  <a:pt x="164" y="151"/>
                                </a:lnTo>
                                <a:lnTo>
                                  <a:pt x="163" y="153"/>
                                </a:lnTo>
                                <a:lnTo>
                                  <a:pt x="161" y="154"/>
                                </a:lnTo>
                                <a:lnTo>
                                  <a:pt x="161" y="155"/>
                                </a:lnTo>
                                <a:lnTo>
                                  <a:pt x="159" y="155"/>
                                </a:lnTo>
                                <a:lnTo>
                                  <a:pt x="156" y="157"/>
                                </a:lnTo>
                                <a:lnTo>
                                  <a:pt x="154" y="157"/>
                                </a:lnTo>
                                <a:lnTo>
                                  <a:pt x="152" y="158"/>
                                </a:lnTo>
                                <a:lnTo>
                                  <a:pt x="149" y="158"/>
                                </a:lnTo>
                                <a:lnTo>
                                  <a:pt x="145" y="158"/>
                                </a:lnTo>
                                <a:lnTo>
                                  <a:pt x="143" y="159"/>
                                </a:lnTo>
                                <a:lnTo>
                                  <a:pt x="137" y="158"/>
                                </a:lnTo>
                                <a:lnTo>
                                  <a:pt x="131" y="157"/>
                                </a:lnTo>
                                <a:lnTo>
                                  <a:pt x="126" y="155"/>
                                </a:lnTo>
                                <a:lnTo>
                                  <a:pt x="121" y="152"/>
                                </a:lnTo>
                                <a:lnTo>
                                  <a:pt x="117" y="148"/>
                                </a:lnTo>
                                <a:lnTo>
                                  <a:pt x="113" y="143"/>
                                </a:lnTo>
                                <a:lnTo>
                                  <a:pt x="111" y="136"/>
                                </a:lnTo>
                                <a:lnTo>
                                  <a:pt x="110" y="127"/>
                                </a:lnTo>
                                <a:lnTo>
                                  <a:pt x="106" y="133"/>
                                </a:lnTo>
                                <a:lnTo>
                                  <a:pt x="101" y="139"/>
                                </a:lnTo>
                                <a:lnTo>
                                  <a:pt x="96" y="146"/>
                                </a:lnTo>
                                <a:lnTo>
                                  <a:pt x="90" y="151"/>
                                </a:lnTo>
                                <a:lnTo>
                                  <a:pt x="84" y="154"/>
                                </a:lnTo>
                                <a:lnTo>
                                  <a:pt x="76" y="157"/>
                                </a:lnTo>
                                <a:lnTo>
                                  <a:pt x="69" y="158"/>
                                </a:lnTo>
                                <a:lnTo>
                                  <a:pt x="60" y="159"/>
                                </a:lnTo>
                                <a:lnTo>
                                  <a:pt x="44" y="158"/>
                                </a:lnTo>
                                <a:lnTo>
                                  <a:pt x="32" y="153"/>
                                </a:lnTo>
                                <a:lnTo>
                                  <a:pt x="22" y="146"/>
                                </a:lnTo>
                                <a:lnTo>
                                  <a:pt x="14" y="137"/>
                                </a:lnTo>
                                <a:lnTo>
                                  <a:pt x="7" y="126"/>
                                </a:lnTo>
                                <a:lnTo>
                                  <a:pt x="4" y="112"/>
                                </a:lnTo>
                                <a:lnTo>
                                  <a:pt x="0" y="98"/>
                                </a:lnTo>
                                <a:lnTo>
                                  <a:pt x="0" y="82"/>
                                </a:lnTo>
                                <a:lnTo>
                                  <a:pt x="1" y="63"/>
                                </a:lnTo>
                                <a:lnTo>
                                  <a:pt x="4" y="47"/>
                                </a:lnTo>
                                <a:lnTo>
                                  <a:pt x="9" y="34"/>
                                </a:lnTo>
                                <a:lnTo>
                                  <a:pt x="16" y="22"/>
                                </a:lnTo>
                                <a:lnTo>
                                  <a:pt x="26" y="13"/>
                                </a:lnTo>
                                <a:lnTo>
                                  <a:pt x="37" y="6"/>
                                </a:lnTo>
                                <a:lnTo>
                                  <a:pt x="49" y="2"/>
                                </a:lnTo>
                                <a:lnTo>
                                  <a:pt x="65" y="0"/>
                                </a:lnTo>
                                <a:lnTo>
                                  <a:pt x="75" y="0"/>
                                </a:lnTo>
                                <a:lnTo>
                                  <a:pt x="84" y="4"/>
                                </a:lnTo>
                                <a:lnTo>
                                  <a:pt x="92" y="8"/>
                                </a:lnTo>
                                <a:lnTo>
                                  <a:pt x="100" y="13"/>
                                </a:lnTo>
                                <a:lnTo>
                                  <a:pt x="106" y="20"/>
                                </a:lnTo>
                                <a:lnTo>
                                  <a:pt x="111" y="29"/>
                                </a:lnTo>
                                <a:lnTo>
                                  <a:pt x="116" y="40"/>
                                </a:lnTo>
                                <a:lnTo>
                                  <a:pt x="117" y="51"/>
                                </a:lnTo>
                                <a:lnTo>
                                  <a:pt x="120" y="40"/>
                                </a:lnTo>
                                <a:lnTo>
                                  <a:pt x="122" y="31"/>
                                </a:lnTo>
                                <a:lnTo>
                                  <a:pt x="123" y="24"/>
                                </a:lnTo>
                                <a:lnTo>
                                  <a:pt x="123" y="18"/>
                                </a:lnTo>
                                <a:lnTo>
                                  <a:pt x="124" y="11"/>
                                </a:lnTo>
                                <a:lnTo>
                                  <a:pt x="124" y="9"/>
                                </a:lnTo>
                                <a:lnTo>
                                  <a:pt x="126" y="5"/>
                                </a:lnTo>
                                <a:lnTo>
                                  <a:pt x="126" y="4"/>
                                </a:lnTo>
                                <a:lnTo>
                                  <a:pt x="127" y="4"/>
                                </a:lnTo>
                                <a:lnTo>
                                  <a:pt x="127" y="4"/>
                                </a:lnTo>
                                <a:lnTo>
                                  <a:pt x="128" y="4"/>
                                </a:lnTo>
                                <a:lnTo>
                                  <a:pt x="129" y="3"/>
                                </a:lnTo>
                                <a:lnTo>
                                  <a:pt x="131" y="3"/>
                                </a:lnTo>
                                <a:lnTo>
                                  <a:pt x="133" y="3"/>
                                </a:lnTo>
                                <a:lnTo>
                                  <a:pt x="134" y="3"/>
                                </a:lnTo>
                                <a:lnTo>
                                  <a:pt x="138" y="3"/>
                                </a:lnTo>
                                <a:lnTo>
                                  <a:pt x="140" y="3"/>
                                </a:lnTo>
                                <a:lnTo>
                                  <a:pt x="144" y="3"/>
                                </a:lnTo>
                                <a:lnTo>
                                  <a:pt x="147" y="3"/>
                                </a:lnTo>
                                <a:lnTo>
                                  <a:pt x="148" y="4"/>
                                </a:lnTo>
                                <a:lnTo>
                                  <a:pt x="149" y="4"/>
                                </a:lnTo>
                                <a:lnTo>
                                  <a:pt x="150" y="5"/>
                                </a:lnTo>
                                <a:lnTo>
                                  <a:pt x="150" y="6"/>
                                </a:lnTo>
                                <a:lnTo>
                                  <a:pt x="150" y="8"/>
                                </a:lnTo>
                                <a:lnTo>
                                  <a:pt x="150" y="10"/>
                                </a:lnTo>
                                <a:lnTo>
                                  <a:pt x="149" y="15"/>
                                </a:lnTo>
                                <a:lnTo>
                                  <a:pt x="149" y="21"/>
                                </a:lnTo>
                                <a:lnTo>
                                  <a:pt x="148" y="27"/>
                                </a:lnTo>
                                <a:lnTo>
                                  <a:pt x="145" y="35"/>
                                </a:lnTo>
                                <a:lnTo>
                                  <a:pt x="144" y="43"/>
                                </a:lnTo>
                                <a:lnTo>
                                  <a:pt x="142" y="52"/>
                                </a:lnTo>
                                <a:lnTo>
                                  <a:pt x="139" y="61"/>
                                </a:lnTo>
                                <a:lnTo>
                                  <a:pt x="137" y="71"/>
                                </a:lnTo>
                                <a:lnTo>
                                  <a:pt x="134" y="79"/>
                                </a:lnTo>
                                <a:lnTo>
                                  <a:pt x="132" y="87"/>
                                </a:lnTo>
                                <a:lnTo>
                                  <a:pt x="128" y="94"/>
                                </a:lnTo>
                                <a:lnTo>
                                  <a:pt x="129" y="106"/>
                                </a:lnTo>
                                <a:lnTo>
                                  <a:pt x="131" y="116"/>
                                </a:lnTo>
                                <a:lnTo>
                                  <a:pt x="132" y="123"/>
                                </a:lnTo>
                                <a:lnTo>
                                  <a:pt x="134" y="128"/>
                                </a:lnTo>
                                <a:lnTo>
                                  <a:pt x="137" y="133"/>
                                </a:lnTo>
                                <a:lnTo>
                                  <a:pt x="139" y="135"/>
                                </a:lnTo>
                                <a:lnTo>
                                  <a:pt x="143" y="136"/>
                                </a:lnTo>
                                <a:lnTo>
                                  <a:pt x="147" y="136"/>
                                </a:lnTo>
                                <a:lnTo>
                                  <a:pt x="149" y="136"/>
                                </a:lnTo>
                                <a:lnTo>
                                  <a:pt x="152" y="136"/>
                                </a:lnTo>
                                <a:lnTo>
                                  <a:pt x="154" y="136"/>
                                </a:lnTo>
                                <a:lnTo>
                                  <a:pt x="155" y="135"/>
                                </a:lnTo>
                                <a:lnTo>
                                  <a:pt x="158" y="135"/>
                                </a:lnTo>
                                <a:lnTo>
                                  <a:pt x="159" y="133"/>
                                </a:lnTo>
                                <a:lnTo>
                                  <a:pt x="160" y="133"/>
                                </a:lnTo>
                                <a:lnTo>
                                  <a:pt x="161" y="133"/>
                                </a:lnTo>
                                <a:lnTo>
                                  <a:pt x="163" y="133"/>
                                </a:lnTo>
                                <a:lnTo>
                                  <a:pt x="163" y="133"/>
                                </a:lnTo>
                                <a:lnTo>
                                  <a:pt x="163" y="135"/>
                                </a:lnTo>
                                <a:lnTo>
                                  <a:pt x="164" y="135"/>
                                </a:lnTo>
                                <a:lnTo>
                                  <a:pt x="164" y="136"/>
                                </a:lnTo>
                                <a:lnTo>
                                  <a:pt x="164" y="138"/>
                                </a:lnTo>
                                <a:lnTo>
                                  <a:pt x="164" y="141"/>
                                </a:lnTo>
                                <a:lnTo>
                                  <a:pt x="164" y="143"/>
                                </a:lnTo>
                                <a:close/>
                                <a:moveTo>
                                  <a:pt x="102" y="79"/>
                                </a:moveTo>
                                <a:lnTo>
                                  <a:pt x="101" y="64"/>
                                </a:lnTo>
                                <a:lnTo>
                                  <a:pt x="99" y="53"/>
                                </a:lnTo>
                                <a:lnTo>
                                  <a:pt x="96" y="42"/>
                                </a:lnTo>
                                <a:lnTo>
                                  <a:pt x="91" y="35"/>
                                </a:lnTo>
                                <a:lnTo>
                                  <a:pt x="85" y="29"/>
                                </a:lnTo>
                                <a:lnTo>
                                  <a:pt x="79" y="25"/>
                                </a:lnTo>
                                <a:lnTo>
                                  <a:pt x="73" y="22"/>
                                </a:lnTo>
                                <a:lnTo>
                                  <a:pt x="65" y="22"/>
                                </a:lnTo>
                                <a:lnTo>
                                  <a:pt x="55" y="22"/>
                                </a:lnTo>
                                <a:lnTo>
                                  <a:pt x="48" y="27"/>
                                </a:lnTo>
                                <a:lnTo>
                                  <a:pt x="41" y="32"/>
                                </a:lnTo>
                                <a:lnTo>
                                  <a:pt x="36" y="40"/>
                                </a:lnTo>
                                <a:lnTo>
                                  <a:pt x="32" y="48"/>
                                </a:lnTo>
                                <a:lnTo>
                                  <a:pt x="30" y="58"/>
                                </a:lnTo>
                                <a:lnTo>
                                  <a:pt x="27" y="68"/>
                                </a:lnTo>
                                <a:lnTo>
                                  <a:pt x="27" y="78"/>
                                </a:lnTo>
                                <a:lnTo>
                                  <a:pt x="27" y="90"/>
                                </a:lnTo>
                                <a:lnTo>
                                  <a:pt x="30" y="100"/>
                                </a:lnTo>
                                <a:lnTo>
                                  <a:pt x="31" y="110"/>
                                </a:lnTo>
                                <a:lnTo>
                                  <a:pt x="35" y="119"/>
                                </a:lnTo>
                                <a:lnTo>
                                  <a:pt x="39" y="126"/>
                                </a:lnTo>
                                <a:lnTo>
                                  <a:pt x="46" y="132"/>
                                </a:lnTo>
                                <a:lnTo>
                                  <a:pt x="53" y="136"/>
                                </a:lnTo>
                                <a:lnTo>
                                  <a:pt x="63" y="137"/>
                                </a:lnTo>
                                <a:lnTo>
                                  <a:pt x="73" y="136"/>
                                </a:lnTo>
                                <a:lnTo>
                                  <a:pt x="80" y="132"/>
                                </a:lnTo>
                                <a:lnTo>
                                  <a:pt x="86" y="127"/>
                                </a:lnTo>
                                <a:lnTo>
                                  <a:pt x="92" y="121"/>
                                </a:lnTo>
                                <a:lnTo>
                                  <a:pt x="96" y="112"/>
                                </a:lnTo>
                                <a:lnTo>
                                  <a:pt x="100" y="103"/>
                                </a:lnTo>
                                <a:lnTo>
                                  <a:pt x="102" y="91"/>
                                </a:lnTo>
                                <a:lnTo>
                                  <a:pt x="102" y="79"/>
                                </a:lnTo>
                                <a:lnTo>
                                  <a:pt x="102" y="7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32" name="Freeform 227"/>
                        <wps:cNvSpPr>
                          <a:spLocks/>
                        </wps:cNvSpPr>
                        <wps:spPr bwMode="auto">
                          <a:xfrm>
                            <a:off x="6945313" y="3152775"/>
                            <a:ext cx="42863" cy="11113"/>
                          </a:xfrm>
                          <a:custGeom>
                            <a:avLst/>
                            <a:gdLst>
                              <a:gd name="T0" fmla="*/ 79 w 79"/>
                              <a:gd name="T1" fmla="*/ 10 h 21"/>
                              <a:gd name="T2" fmla="*/ 78 w 79"/>
                              <a:gd name="T3" fmla="*/ 16 h 21"/>
                              <a:gd name="T4" fmla="*/ 77 w 79"/>
                              <a:gd name="T5" fmla="*/ 19 h 21"/>
                              <a:gd name="T6" fmla="*/ 75 w 79"/>
                              <a:gd name="T7" fmla="*/ 21 h 21"/>
                              <a:gd name="T8" fmla="*/ 73 w 79"/>
                              <a:gd name="T9" fmla="*/ 21 h 21"/>
                              <a:gd name="T10" fmla="*/ 6 w 79"/>
                              <a:gd name="T11" fmla="*/ 21 h 21"/>
                              <a:gd name="T12" fmla="*/ 3 w 79"/>
                              <a:gd name="T13" fmla="*/ 21 h 21"/>
                              <a:gd name="T14" fmla="*/ 2 w 79"/>
                              <a:gd name="T15" fmla="*/ 19 h 21"/>
                              <a:gd name="T16" fmla="*/ 0 w 79"/>
                              <a:gd name="T17" fmla="*/ 16 h 21"/>
                              <a:gd name="T18" fmla="*/ 0 w 79"/>
                              <a:gd name="T19" fmla="*/ 10 h 21"/>
                              <a:gd name="T20" fmla="*/ 0 w 79"/>
                              <a:gd name="T21" fmla="*/ 5 h 21"/>
                              <a:gd name="T22" fmla="*/ 2 w 79"/>
                              <a:gd name="T23" fmla="*/ 3 h 21"/>
                              <a:gd name="T24" fmla="*/ 3 w 79"/>
                              <a:gd name="T25" fmla="*/ 0 h 21"/>
                              <a:gd name="T26" fmla="*/ 6 w 79"/>
                              <a:gd name="T27" fmla="*/ 0 h 21"/>
                              <a:gd name="T28" fmla="*/ 73 w 79"/>
                              <a:gd name="T29" fmla="*/ 0 h 21"/>
                              <a:gd name="T30" fmla="*/ 74 w 79"/>
                              <a:gd name="T31" fmla="*/ 0 h 21"/>
                              <a:gd name="T32" fmla="*/ 75 w 79"/>
                              <a:gd name="T33" fmla="*/ 0 h 21"/>
                              <a:gd name="T34" fmla="*/ 77 w 79"/>
                              <a:gd name="T35" fmla="*/ 0 h 21"/>
                              <a:gd name="T36" fmla="*/ 77 w 79"/>
                              <a:gd name="T37" fmla="*/ 3 h 21"/>
                              <a:gd name="T38" fmla="*/ 78 w 79"/>
                              <a:gd name="T39" fmla="*/ 4 h 21"/>
                              <a:gd name="T40" fmla="*/ 78 w 79"/>
                              <a:gd name="T41" fmla="*/ 5 h 21"/>
                              <a:gd name="T42" fmla="*/ 78 w 79"/>
                              <a:gd name="T43" fmla="*/ 8 h 21"/>
                              <a:gd name="T44" fmla="*/ 79 w 79"/>
                              <a:gd name="T45" fmla="*/ 10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79" h="21">
                                <a:moveTo>
                                  <a:pt x="79" y="10"/>
                                </a:moveTo>
                                <a:lnTo>
                                  <a:pt x="78" y="16"/>
                                </a:lnTo>
                                <a:lnTo>
                                  <a:pt x="77" y="19"/>
                                </a:lnTo>
                                <a:lnTo>
                                  <a:pt x="75" y="21"/>
                                </a:lnTo>
                                <a:lnTo>
                                  <a:pt x="73" y="21"/>
                                </a:lnTo>
                                <a:lnTo>
                                  <a:pt x="6" y="21"/>
                                </a:lnTo>
                                <a:lnTo>
                                  <a:pt x="3" y="21"/>
                                </a:lnTo>
                                <a:lnTo>
                                  <a:pt x="2" y="19"/>
                                </a:lnTo>
                                <a:lnTo>
                                  <a:pt x="0" y="16"/>
                                </a:lnTo>
                                <a:lnTo>
                                  <a:pt x="0" y="10"/>
                                </a:lnTo>
                                <a:lnTo>
                                  <a:pt x="0" y="5"/>
                                </a:lnTo>
                                <a:lnTo>
                                  <a:pt x="2" y="3"/>
                                </a:lnTo>
                                <a:lnTo>
                                  <a:pt x="3" y="0"/>
                                </a:lnTo>
                                <a:lnTo>
                                  <a:pt x="6" y="0"/>
                                </a:lnTo>
                                <a:lnTo>
                                  <a:pt x="73" y="0"/>
                                </a:lnTo>
                                <a:lnTo>
                                  <a:pt x="74" y="0"/>
                                </a:lnTo>
                                <a:lnTo>
                                  <a:pt x="75" y="0"/>
                                </a:lnTo>
                                <a:lnTo>
                                  <a:pt x="77" y="0"/>
                                </a:lnTo>
                                <a:lnTo>
                                  <a:pt x="77" y="3"/>
                                </a:lnTo>
                                <a:lnTo>
                                  <a:pt x="78" y="4"/>
                                </a:lnTo>
                                <a:lnTo>
                                  <a:pt x="78" y="5"/>
                                </a:lnTo>
                                <a:lnTo>
                                  <a:pt x="78" y="8"/>
                                </a:lnTo>
                                <a:lnTo>
                                  <a:pt x="79" y="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33" name="Freeform 228"/>
                        <wps:cNvSpPr>
                          <a:spLocks/>
                        </wps:cNvSpPr>
                        <wps:spPr bwMode="auto">
                          <a:xfrm>
                            <a:off x="6994526" y="3090863"/>
                            <a:ext cx="82550" cy="111125"/>
                          </a:xfrm>
                          <a:custGeom>
                            <a:avLst/>
                            <a:gdLst>
                              <a:gd name="T0" fmla="*/ 155 w 155"/>
                              <a:gd name="T1" fmla="*/ 11 h 208"/>
                              <a:gd name="T2" fmla="*/ 155 w 155"/>
                              <a:gd name="T3" fmla="*/ 14 h 208"/>
                              <a:gd name="T4" fmla="*/ 154 w 155"/>
                              <a:gd name="T5" fmla="*/ 17 h 208"/>
                              <a:gd name="T6" fmla="*/ 154 w 155"/>
                              <a:gd name="T7" fmla="*/ 18 h 208"/>
                              <a:gd name="T8" fmla="*/ 152 w 155"/>
                              <a:gd name="T9" fmla="*/ 21 h 208"/>
                              <a:gd name="T10" fmla="*/ 152 w 155"/>
                              <a:gd name="T11" fmla="*/ 22 h 208"/>
                              <a:gd name="T12" fmla="*/ 151 w 155"/>
                              <a:gd name="T13" fmla="*/ 22 h 208"/>
                              <a:gd name="T14" fmla="*/ 150 w 155"/>
                              <a:gd name="T15" fmla="*/ 23 h 208"/>
                              <a:gd name="T16" fmla="*/ 149 w 155"/>
                              <a:gd name="T17" fmla="*/ 23 h 208"/>
                              <a:gd name="T18" fmla="*/ 91 w 155"/>
                              <a:gd name="T19" fmla="*/ 23 h 208"/>
                              <a:gd name="T20" fmla="*/ 91 w 155"/>
                              <a:gd name="T21" fmla="*/ 203 h 208"/>
                              <a:gd name="T22" fmla="*/ 91 w 155"/>
                              <a:gd name="T23" fmla="*/ 204 h 208"/>
                              <a:gd name="T24" fmla="*/ 90 w 155"/>
                              <a:gd name="T25" fmla="*/ 205 h 208"/>
                              <a:gd name="T26" fmla="*/ 90 w 155"/>
                              <a:gd name="T27" fmla="*/ 205 h 208"/>
                              <a:gd name="T28" fmla="*/ 87 w 155"/>
                              <a:gd name="T29" fmla="*/ 206 h 208"/>
                              <a:gd name="T30" fmla="*/ 86 w 155"/>
                              <a:gd name="T31" fmla="*/ 206 h 208"/>
                              <a:gd name="T32" fmla="*/ 83 w 155"/>
                              <a:gd name="T33" fmla="*/ 208 h 208"/>
                              <a:gd name="T34" fmla="*/ 81 w 155"/>
                              <a:gd name="T35" fmla="*/ 208 h 208"/>
                              <a:gd name="T36" fmla="*/ 77 w 155"/>
                              <a:gd name="T37" fmla="*/ 208 h 208"/>
                              <a:gd name="T38" fmla="*/ 74 w 155"/>
                              <a:gd name="T39" fmla="*/ 208 h 208"/>
                              <a:gd name="T40" fmla="*/ 70 w 155"/>
                              <a:gd name="T41" fmla="*/ 208 h 208"/>
                              <a:gd name="T42" fmla="*/ 67 w 155"/>
                              <a:gd name="T43" fmla="*/ 206 h 208"/>
                              <a:gd name="T44" fmla="*/ 66 w 155"/>
                              <a:gd name="T45" fmla="*/ 206 h 208"/>
                              <a:gd name="T46" fmla="*/ 65 w 155"/>
                              <a:gd name="T47" fmla="*/ 205 h 208"/>
                              <a:gd name="T48" fmla="*/ 64 w 155"/>
                              <a:gd name="T49" fmla="*/ 205 h 208"/>
                              <a:gd name="T50" fmla="*/ 64 w 155"/>
                              <a:gd name="T51" fmla="*/ 204 h 208"/>
                              <a:gd name="T52" fmla="*/ 63 w 155"/>
                              <a:gd name="T53" fmla="*/ 203 h 208"/>
                              <a:gd name="T54" fmla="*/ 63 w 155"/>
                              <a:gd name="T55" fmla="*/ 23 h 208"/>
                              <a:gd name="T56" fmla="*/ 5 w 155"/>
                              <a:gd name="T57" fmla="*/ 23 h 208"/>
                              <a:gd name="T58" fmla="*/ 3 w 155"/>
                              <a:gd name="T59" fmla="*/ 23 h 208"/>
                              <a:gd name="T60" fmla="*/ 2 w 155"/>
                              <a:gd name="T61" fmla="*/ 22 h 208"/>
                              <a:gd name="T62" fmla="*/ 1 w 155"/>
                              <a:gd name="T63" fmla="*/ 22 h 208"/>
                              <a:gd name="T64" fmla="*/ 1 w 155"/>
                              <a:gd name="T65" fmla="*/ 21 h 208"/>
                              <a:gd name="T66" fmla="*/ 0 w 155"/>
                              <a:gd name="T67" fmla="*/ 18 h 208"/>
                              <a:gd name="T68" fmla="*/ 0 w 155"/>
                              <a:gd name="T69" fmla="*/ 17 h 208"/>
                              <a:gd name="T70" fmla="*/ 0 w 155"/>
                              <a:gd name="T71" fmla="*/ 14 h 208"/>
                              <a:gd name="T72" fmla="*/ 0 w 155"/>
                              <a:gd name="T73" fmla="*/ 11 h 208"/>
                              <a:gd name="T74" fmla="*/ 0 w 155"/>
                              <a:gd name="T75" fmla="*/ 8 h 208"/>
                              <a:gd name="T76" fmla="*/ 0 w 155"/>
                              <a:gd name="T77" fmla="*/ 6 h 208"/>
                              <a:gd name="T78" fmla="*/ 0 w 155"/>
                              <a:gd name="T79" fmla="*/ 3 h 208"/>
                              <a:gd name="T80" fmla="*/ 1 w 155"/>
                              <a:gd name="T81" fmla="*/ 2 h 208"/>
                              <a:gd name="T82" fmla="*/ 1 w 155"/>
                              <a:gd name="T83" fmla="*/ 1 h 208"/>
                              <a:gd name="T84" fmla="*/ 2 w 155"/>
                              <a:gd name="T85" fmla="*/ 0 h 208"/>
                              <a:gd name="T86" fmla="*/ 3 w 155"/>
                              <a:gd name="T87" fmla="*/ 0 h 208"/>
                              <a:gd name="T88" fmla="*/ 5 w 155"/>
                              <a:gd name="T89" fmla="*/ 0 h 208"/>
                              <a:gd name="T90" fmla="*/ 149 w 155"/>
                              <a:gd name="T91" fmla="*/ 0 h 208"/>
                              <a:gd name="T92" fmla="*/ 150 w 155"/>
                              <a:gd name="T93" fmla="*/ 0 h 208"/>
                              <a:gd name="T94" fmla="*/ 151 w 155"/>
                              <a:gd name="T95" fmla="*/ 0 h 208"/>
                              <a:gd name="T96" fmla="*/ 152 w 155"/>
                              <a:gd name="T97" fmla="*/ 1 h 208"/>
                              <a:gd name="T98" fmla="*/ 152 w 155"/>
                              <a:gd name="T99" fmla="*/ 2 h 208"/>
                              <a:gd name="T100" fmla="*/ 154 w 155"/>
                              <a:gd name="T101" fmla="*/ 3 h 208"/>
                              <a:gd name="T102" fmla="*/ 154 w 155"/>
                              <a:gd name="T103" fmla="*/ 6 h 208"/>
                              <a:gd name="T104" fmla="*/ 155 w 155"/>
                              <a:gd name="T105" fmla="*/ 8 h 208"/>
                              <a:gd name="T106" fmla="*/ 155 w 155"/>
                              <a:gd name="T107" fmla="*/ 11 h 2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55" h="208">
                                <a:moveTo>
                                  <a:pt x="155" y="11"/>
                                </a:moveTo>
                                <a:lnTo>
                                  <a:pt x="155" y="14"/>
                                </a:lnTo>
                                <a:lnTo>
                                  <a:pt x="154" y="17"/>
                                </a:lnTo>
                                <a:lnTo>
                                  <a:pt x="154" y="18"/>
                                </a:lnTo>
                                <a:lnTo>
                                  <a:pt x="152" y="21"/>
                                </a:lnTo>
                                <a:lnTo>
                                  <a:pt x="152" y="22"/>
                                </a:lnTo>
                                <a:lnTo>
                                  <a:pt x="151" y="22"/>
                                </a:lnTo>
                                <a:lnTo>
                                  <a:pt x="150" y="23"/>
                                </a:lnTo>
                                <a:lnTo>
                                  <a:pt x="149" y="23"/>
                                </a:lnTo>
                                <a:lnTo>
                                  <a:pt x="91" y="23"/>
                                </a:lnTo>
                                <a:lnTo>
                                  <a:pt x="91" y="203"/>
                                </a:lnTo>
                                <a:lnTo>
                                  <a:pt x="91" y="204"/>
                                </a:lnTo>
                                <a:lnTo>
                                  <a:pt x="90" y="205"/>
                                </a:lnTo>
                                <a:lnTo>
                                  <a:pt x="90" y="205"/>
                                </a:lnTo>
                                <a:lnTo>
                                  <a:pt x="87" y="206"/>
                                </a:lnTo>
                                <a:lnTo>
                                  <a:pt x="86" y="206"/>
                                </a:lnTo>
                                <a:lnTo>
                                  <a:pt x="83" y="208"/>
                                </a:lnTo>
                                <a:lnTo>
                                  <a:pt x="81" y="208"/>
                                </a:lnTo>
                                <a:lnTo>
                                  <a:pt x="77" y="208"/>
                                </a:lnTo>
                                <a:lnTo>
                                  <a:pt x="74" y="208"/>
                                </a:lnTo>
                                <a:lnTo>
                                  <a:pt x="70" y="208"/>
                                </a:lnTo>
                                <a:lnTo>
                                  <a:pt x="67" y="206"/>
                                </a:lnTo>
                                <a:lnTo>
                                  <a:pt x="66" y="206"/>
                                </a:lnTo>
                                <a:lnTo>
                                  <a:pt x="65" y="205"/>
                                </a:lnTo>
                                <a:lnTo>
                                  <a:pt x="64" y="205"/>
                                </a:lnTo>
                                <a:lnTo>
                                  <a:pt x="64" y="204"/>
                                </a:lnTo>
                                <a:lnTo>
                                  <a:pt x="63" y="203"/>
                                </a:lnTo>
                                <a:lnTo>
                                  <a:pt x="63" y="23"/>
                                </a:lnTo>
                                <a:lnTo>
                                  <a:pt x="5" y="23"/>
                                </a:lnTo>
                                <a:lnTo>
                                  <a:pt x="3" y="23"/>
                                </a:lnTo>
                                <a:lnTo>
                                  <a:pt x="2" y="22"/>
                                </a:lnTo>
                                <a:lnTo>
                                  <a:pt x="1" y="22"/>
                                </a:lnTo>
                                <a:lnTo>
                                  <a:pt x="1" y="21"/>
                                </a:lnTo>
                                <a:lnTo>
                                  <a:pt x="0" y="18"/>
                                </a:lnTo>
                                <a:lnTo>
                                  <a:pt x="0" y="17"/>
                                </a:lnTo>
                                <a:lnTo>
                                  <a:pt x="0" y="14"/>
                                </a:lnTo>
                                <a:lnTo>
                                  <a:pt x="0" y="11"/>
                                </a:lnTo>
                                <a:lnTo>
                                  <a:pt x="0" y="8"/>
                                </a:lnTo>
                                <a:lnTo>
                                  <a:pt x="0" y="6"/>
                                </a:lnTo>
                                <a:lnTo>
                                  <a:pt x="0" y="3"/>
                                </a:lnTo>
                                <a:lnTo>
                                  <a:pt x="1" y="2"/>
                                </a:lnTo>
                                <a:lnTo>
                                  <a:pt x="1" y="1"/>
                                </a:lnTo>
                                <a:lnTo>
                                  <a:pt x="2" y="0"/>
                                </a:lnTo>
                                <a:lnTo>
                                  <a:pt x="3" y="0"/>
                                </a:lnTo>
                                <a:lnTo>
                                  <a:pt x="5" y="0"/>
                                </a:lnTo>
                                <a:lnTo>
                                  <a:pt x="149" y="0"/>
                                </a:lnTo>
                                <a:lnTo>
                                  <a:pt x="150" y="0"/>
                                </a:lnTo>
                                <a:lnTo>
                                  <a:pt x="151" y="0"/>
                                </a:lnTo>
                                <a:lnTo>
                                  <a:pt x="152" y="1"/>
                                </a:lnTo>
                                <a:lnTo>
                                  <a:pt x="152" y="2"/>
                                </a:lnTo>
                                <a:lnTo>
                                  <a:pt x="154" y="3"/>
                                </a:lnTo>
                                <a:lnTo>
                                  <a:pt x="154" y="6"/>
                                </a:lnTo>
                                <a:lnTo>
                                  <a:pt x="155" y="8"/>
                                </a:lnTo>
                                <a:lnTo>
                                  <a:pt x="155" y="1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34" name="Freeform 229"/>
                        <wps:cNvSpPr>
                          <a:spLocks noEditPoints="1"/>
                        </wps:cNvSpPr>
                        <wps:spPr bwMode="auto">
                          <a:xfrm>
                            <a:off x="7081838" y="3089275"/>
                            <a:ext cx="98425" cy="112713"/>
                          </a:xfrm>
                          <a:custGeom>
                            <a:avLst/>
                            <a:gdLst>
                              <a:gd name="T0" fmla="*/ 185 w 186"/>
                              <a:gd name="T1" fmla="*/ 129 h 214"/>
                              <a:gd name="T2" fmla="*/ 174 w 186"/>
                              <a:gd name="T3" fmla="*/ 169 h 214"/>
                              <a:gd name="T4" fmla="*/ 151 w 186"/>
                              <a:gd name="T5" fmla="*/ 197 h 214"/>
                              <a:gd name="T6" fmla="*/ 115 w 186"/>
                              <a:gd name="T7" fmla="*/ 213 h 214"/>
                              <a:gd name="T8" fmla="*/ 69 w 186"/>
                              <a:gd name="T9" fmla="*/ 213 h 214"/>
                              <a:gd name="T10" fmla="*/ 35 w 186"/>
                              <a:gd name="T11" fmla="*/ 198 h 214"/>
                              <a:gd name="T12" fmla="*/ 13 w 186"/>
                              <a:gd name="T13" fmla="*/ 172 h 214"/>
                              <a:gd name="T14" fmla="*/ 2 w 186"/>
                              <a:gd name="T15" fmla="*/ 133 h 214"/>
                              <a:gd name="T16" fmla="*/ 2 w 186"/>
                              <a:gd name="T17" fmla="*/ 85 h 214"/>
                              <a:gd name="T18" fmla="*/ 14 w 186"/>
                              <a:gd name="T19" fmla="*/ 44 h 214"/>
                              <a:gd name="T20" fmla="*/ 37 w 186"/>
                              <a:gd name="T21" fmla="*/ 16 h 214"/>
                              <a:gd name="T22" fmla="*/ 73 w 186"/>
                              <a:gd name="T23" fmla="*/ 1 h 214"/>
                              <a:gd name="T24" fmla="*/ 118 w 186"/>
                              <a:gd name="T25" fmla="*/ 1 h 214"/>
                              <a:gd name="T26" fmla="*/ 152 w 186"/>
                              <a:gd name="T27" fmla="*/ 15 h 214"/>
                              <a:gd name="T28" fmla="*/ 174 w 186"/>
                              <a:gd name="T29" fmla="*/ 42 h 214"/>
                              <a:gd name="T30" fmla="*/ 185 w 186"/>
                              <a:gd name="T31" fmla="*/ 80 h 214"/>
                              <a:gd name="T32" fmla="*/ 158 w 186"/>
                              <a:gd name="T33" fmla="*/ 107 h 214"/>
                              <a:gd name="T34" fmla="*/ 154 w 186"/>
                              <a:gd name="T35" fmla="*/ 74 h 214"/>
                              <a:gd name="T36" fmla="*/ 143 w 186"/>
                              <a:gd name="T37" fmla="*/ 48 h 214"/>
                              <a:gd name="T38" fmla="*/ 125 w 186"/>
                              <a:gd name="T39" fmla="*/ 29 h 214"/>
                              <a:gd name="T40" fmla="*/ 94 w 186"/>
                              <a:gd name="T41" fmla="*/ 23 h 214"/>
                              <a:gd name="T42" fmla="*/ 65 w 186"/>
                              <a:gd name="T43" fmla="*/ 31 h 214"/>
                              <a:gd name="T44" fmla="*/ 45 w 186"/>
                              <a:gd name="T45" fmla="*/ 48 h 214"/>
                              <a:gd name="T46" fmla="*/ 34 w 186"/>
                              <a:gd name="T47" fmla="*/ 75 h 214"/>
                              <a:gd name="T48" fmla="*/ 30 w 186"/>
                              <a:gd name="T49" fmla="*/ 106 h 214"/>
                              <a:gd name="T50" fmla="*/ 34 w 186"/>
                              <a:gd name="T51" fmla="*/ 140 h 214"/>
                              <a:gd name="T52" fmla="*/ 44 w 186"/>
                              <a:gd name="T53" fmla="*/ 166 h 214"/>
                              <a:gd name="T54" fmla="*/ 63 w 186"/>
                              <a:gd name="T55" fmla="*/ 183 h 214"/>
                              <a:gd name="T56" fmla="*/ 93 w 186"/>
                              <a:gd name="T57" fmla="*/ 190 h 214"/>
                              <a:gd name="T58" fmla="*/ 124 w 186"/>
                              <a:gd name="T59" fmla="*/ 183 h 214"/>
                              <a:gd name="T60" fmla="*/ 143 w 186"/>
                              <a:gd name="T61" fmla="*/ 165 h 214"/>
                              <a:gd name="T62" fmla="*/ 154 w 186"/>
                              <a:gd name="T63" fmla="*/ 138 h 214"/>
                              <a:gd name="T64" fmla="*/ 158 w 186"/>
                              <a:gd name="T65" fmla="*/ 107 h 2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86" h="214">
                                <a:moveTo>
                                  <a:pt x="186" y="105"/>
                                </a:moveTo>
                                <a:lnTo>
                                  <a:pt x="185" y="129"/>
                                </a:lnTo>
                                <a:lnTo>
                                  <a:pt x="180" y="150"/>
                                </a:lnTo>
                                <a:lnTo>
                                  <a:pt x="174" y="169"/>
                                </a:lnTo>
                                <a:lnTo>
                                  <a:pt x="163" y="185"/>
                                </a:lnTo>
                                <a:lnTo>
                                  <a:pt x="151" y="197"/>
                                </a:lnTo>
                                <a:lnTo>
                                  <a:pt x="134" y="207"/>
                                </a:lnTo>
                                <a:lnTo>
                                  <a:pt x="115" y="213"/>
                                </a:lnTo>
                                <a:lnTo>
                                  <a:pt x="92" y="214"/>
                                </a:lnTo>
                                <a:lnTo>
                                  <a:pt x="69" y="213"/>
                                </a:lnTo>
                                <a:lnTo>
                                  <a:pt x="51" y="207"/>
                                </a:lnTo>
                                <a:lnTo>
                                  <a:pt x="35" y="198"/>
                                </a:lnTo>
                                <a:lnTo>
                                  <a:pt x="23" y="187"/>
                                </a:lnTo>
                                <a:lnTo>
                                  <a:pt x="13" y="172"/>
                                </a:lnTo>
                                <a:lnTo>
                                  <a:pt x="7" y="154"/>
                                </a:lnTo>
                                <a:lnTo>
                                  <a:pt x="2" y="133"/>
                                </a:lnTo>
                                <a:lnTo>
                                  <a:pt x="0" y="108"/>
                                </a:lnTo>
                                <a:lnTo>
                                  <a:pt x="2" y="85"/>
                                </a:lnTo>
                                <a:lnTo>
                                  <a:pt x="7" y="64"/>
                                </a:lnTo>
                                <a:lnTo>
                                  <a:pt x="14" y="44"/>
                                </a:lnTo>
                                <a:lnTo>
                                  <a:pt x="25" y="29"/>
                                </a:lnTo>
                                <a:lnTo>
                                  <a:pt x="37" y="16"/>
                                </a:lnTo>
                                <a:lnTo>
                                  <a:pt x="55" y="7"/>
                                </a:lnTo>
                                <a:lnTo>
                                  <a:pt x="73" y="1"/>
                                </a:lnTo>
                                <a:lnTo>
                                  <a:pt x="97" y="0"/>
                                </a:lnTo>
                                <a:lnTo>
                                  <a:pt x="118" y="1"/>
                                </a:lnTo>
                                <a:lnTo>
                                  <a:pt x="136" y="7"/>
                                </a:lnTo>
                                <a:lnTo>
                                  <a:pt x="152" y="15"/>
                                </a:lnTo>
                                <a:lnTo>
                                  <a:pt x="164" y="27"/>
                                </a:lnTo>
                                <a:lnTo>
                                  <a:pt x="174" y="42"/>
                                </a:lnTo>
                                <a:lnTo>
                                  <a:pt x="182" y="60"/>
                                </a:lnTo>
                                <a:lnTo>
                                  <a:pt x="185" y="80"/>
                                </a:lnTo>
                                <a:lnTo>
                                  <a:pt x="186" y="105"/>
                                </a:lnTo>
                                <a:close/>
                                <a:moveTo>
                                  <a:pt x="158" y="107"/>
                                </a:moveTo>
                                <a:lnTo>
                                  <a:pt x="157" y="90"/>
                                </a:lnTo>
                                <a:lnTo>
                                  <a:pt x="154" y="74"/>
                                </a:lnTo>
                                <a:lnTo>
                                  <a:pt x="151" y="59"/>
                                </a:lnTo>
                                <a:lnTo>
                                  <a:pt x="143" y="48"/>
                                </a:lnTo>
                                <a:lnTo>
                                  <a:pt x="136" y="37"/>
                                </a:lnTo>
                                <a:lnTo>
                                  <a:pt x="125" y="29"/>
                                </a:lnTo>
                                <a:lnTo>
                                  <a:pt x="111" y="25"/>
                                </a:lnTo>
                                <a:lnTo>
                                  <a:pt x="94" y="23"/>
                                </a:lnTo>
                                <a:lnTo>
                                  <a:pt x="77" y="25"/>
                                </a:lnTo>
                                <a:lnTo>
                                  <a:pt x="65" y="31"/>
                                </a:lnTo>
                                <a:lnTo>
                                  <a:pt x="52" y="38"/>
                                </a:lnTo>
                                <a:lnTo>
                                  <a:pt x="45" y="48"/>
                                </a:lnTo>
                                <a:lnTo>
                                  <a:pt x="37" y="60"/>
                                </a:lnTo>
                                <a:lnTo>
                                  <a:pt x="34" y="75"/>
                                </a:lnTo>
                                <a:lnTo>
                                  <a:pt x="31" y="90"/>
                                </a:lnTo>
                                <a:lnTo>
                                  <a:pt x="30" y="106"/>
                                </a:lnTo>
                                <a:lnTo>
                                  <a:pt x="31" y="124"/>
                                </a:lnTo>
                                <a:lnTo>
                                  <a:pt x="34" y="140"/>
                                </a:lnTo>
                                <a:lnTo>
                                  <a:pt x="37" y="155"/>
                                </a:lnTo>
                                <a:lnTo>
                                  <a:pt x="44" y="166"/>
                                </a:lnTo>
                                <a:lnTo>
                                  <a:pt x="51" y="177"/>
                                </a:lnTo>
                                <a:lnTo>
                                  <a:pt x="63" y="183"/>
                                </a:lnTo>
                                <a:lnTo>
                                  <a:pt x="76" y="188"/>
                                </a:lnTo>
                                <a:lnTo>
                                  <a:pt x="93" y="190"/>
                                </a:lnTo>
                                <a:lnTo>
                                  <a:pt x="110" y="188"/>
                                </a:lnTo>
                                <a:lnTo>
                                  <a:pt x="124" y="183"/>
                                </a:lnTo>
                                <a:lnTo>
                                  <a:pt x="135" y="176"/>
                                </a:lnTo>
                                <a:lnTo>
                                  <a:pt x="143" y="165"/>
                                </a:lnTo>
                                <a:lnTo>
                                  <a:pt x="151" y="153"/>
                                </a:lnTo>
                                <a:lnTo>
                                  <a:pt x="154" y="138"/>
                                </a:lnTo>
                                <a:lnTo>
                                  <a:pt x="157" y="123"/>
                                </a:lnTo>
                                <a:lnTo>
                                  <a:pt x="158" y="10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35" name="Freeform 230"/>
                        <wps:cNvSpPr>
                          <a:spLocks/>
                        </wps:cNvSpPr>
                        <wps:spPr bwMode="auto">
                          <a:xfrm>
                            <a:off x="7204076" y="3090863"/>
                            <a:ext cx="77788" cy="111125"/>
                          </a:xfrm>
                          <a:custGeom>
                            <a:avLst/>
                            <a:gdLst>
                              <a:gd name="T0" fmla="*/ 149 w 149"/>
                              <a:gd name="T1" fmla="*/ 206 h 210"/>
                              <a:gd name="T2" fmla="*/ 148 w 149"/>
                              <a:gd name="T3" fmla="*/ 207 h 210"/>
                              <a:gd name="T4" fmla="*/ 144 w 149"/>
                              <a:gd name="T5" fmla="*/ 208 h 210"/>
                              <a:gd name="T6" fmla="*/ 139 w 149"/>
                              <a:gd name="T7" fmla="*/ 210 h 210"/>
                              <a:gd name="T8" fmla="*/ 132 w 149"/>
                              <a:gd name="T9" fmla="*/ 210 h 210"/>
                              <a:gd name="T10" fmla="*/ 125 w 149"/>
                              <a:gd name="T11" fmla="*/ 208 h 210"/>
                              <a:gd name="T12" fmla="*/ 123 w 149"/>
                              <a:gd name="T13" fmla="*/ 207 h 210"/>
                              <a:gd name="T14" fmla="*/ 122 w 149"/>
                              <a:gd name="T15" fmla="*/ 206 h 210"/>
                              <a:gd name="T16" fmla="*/ 122 w 149"/>
                              <a:gd name="T17" fmla="*/ 112 h 210"/>
                              <a:gd name="T18" fmla="*/ 27 w 149"/>
                              <a:gd name="T19" fmla="*/ 205 h 210"/>
                              <a:gd name="T20" fmla="*/ 26 w 149"/>
                              <a:gd name="T21" fmla="*/ 207 h 210"/>
                              <a:gd name="T22" fmla="*/ 24 w 149"/>
                              <a:gd name="T23" fmla="*/ 208 h 210"/>
                              <a:gd name="T24" fmla="*/ 20 w 149"/>
                              <a:gd name="T25" fmla="*/ 210 h 210"/>
                              <a:gd name="T26" fmla="*/ 13 w 149"/>
                              <a:gd name="T27" fmla="*/ 210 h 210"/>
                              <a:gd name="T28" fmla="*/ 6 w 149"/>
                              <a:gd name="T29" fmla="*/ 210 h 210"/>
                              <a:gd name="T30" fmla="*/ 2 w 149"/>
                              <a:gd name="T31" fmla="*/ 208 h 210"/>
                              <a:gd name="T32" fmla="*/ 0 w 149"/>
                              <a:gd name="T33" fmla="*/ 207 h 210"/>
                              <a:gd name="T34" fmla="*/ 0 w 149"/>
                              <a:gd name="T35" fmla="*/ 205 h 210"/>
                              <a:gd name="T36" fmla="*/ 0 w 149"/>
                              <a:gd name="T37" fmla="*/ 4 h 210"/>
                              <a:gd name="T38" fmla="*/ 1 w 149"/>
                              <a:gd name="T39" fmla="*/ 3 h 210"/>
                              <a:gd name="T40" fmla="*/ 4 w 149"/>
                              <a:gd name="T41" fmla="*/ 2 h 210"/>
                              <a:gd name="T42" fmla="*/ 10 w 149"/>
                              <a:gd name="T43" fmla="*/ 0 h 210"/>
                              <a:gd name="T44" fmla="*/ 17 w 149"/>
                              <a:gd name="T45" fmla="*/ 0 h 210"/>
                              <a:gd name="T46" fmla="*/ 22 w 149"/>
                              <a:gd name="T47" fmla="*/ 2 h 210"/>
                              <a:gd name="T48" fmla="*/ 26 w 149"/>
                              <a:gd name="T49" fmla="*/ 3 h 210"/>
                              <a:gd name="T50" fmla="*/ 27 w 149"/>
                              <a:gd name="T51" fmla="*/ 4 h 210"/>
                              <a:gd name="T52" fmla="*/ 27 w 149"/>
                              <a:gd name="T53" fmla="*/ 89 h 210"/>
                              <a:gd name="T54" fmla="*/ 122 w 149"/>
                              <a:gd name="T55" fmla="*/ 5 h 210"/>
                              <a:gd name="T56" fmla="*/ 122 w 149"/>
                              <a:gd name="T57" fmla="*/ 3 h 210"/>
                              <a:gd name="T58" fmla="*/ 124 w 149"/>
                              <a:gd name="T59" fmla="*/ 2 h 210"/>
                              <a:gd name="T60" fmla="*/ 128 w 149"/>
                              <a:gd name="T61" fmla="*/ 0 h 210"/>
                              <a:gd name="T62" fmla="*/ 135 w 149"/>
                              <a:gd name="T63" fmla="*/ 0 h 210"/>
                              <a:gd name="T64" fmla="*/ 141 w 149"/>
                              <a:gd name="T65" fmla="*/ 0 h 210"/>
                              <a:gd name="T66" fmla="*/ 146 w 149"/>
                              <a:gd name="T67" fmla="*/ 2 h 210"/>
                              <a:gd name="T68" fmla="*/ 148 w 149"/>
                              <a:gd name="T69" fmla="*/ 3 h 210"/>
                              <a:gd name="T70" fmla="*/ 149 w 149"/>
                              <a:gd name="T71" fmla="*/ 5 h 2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49" h="210">
                                <a:moveTo>
                                  <a:pt x="149" y="205"/>
                                </a:moveTo>
                                <a:lnTo>
                                  <a:pt x="149" y="206"/>
                                </a:lnTo>
                                <a:lnTo>
                                  <a:pt x="148" y="207"/>
                                </a:lnTo>
                                <a:lnTo>
                                  <a:pt x="148" y="207"/>
                                </a:lnTo>
                                <a:lnTo>
                                  <a:pt x="146" y="208"/>
                                </a:lnTo>
                                <a:lnTo>
                                  <a:pt x="144" y="208"/>
                                </a:lnTo>
                                <a:lnTo>
                                  <a:pt x="141" y="210"/>
                                </a:lnTo>
                                <a:lnTo>
                                  <a:pt x="139" y="210"/>
                                </a:lnTo>
                                <a:lnTo>
                                  <a:pt x="135" y="210"/>
                                </a:lnTo>
                                <a:lnTo>
                                  <a:pt x="132" y="210"/>
                                </a:lnTo>
                                <a:lnTo>
                                  <a:pt x="128" y="210"/>
                                </a:lnTo>
                                <a:lnTo>
                                  <a:pt x="125" y="208"/>
                                </a:lnTo>
                                <a:lnTo>
                                  <a:pt x="124" y="208"/>
                                </a:lnTo>
                                <a:lnTo>
                                  <a:pt x="123" y="207"/>
                                </a:lnTo>
                                <a:lnTo>
                                  <a:pt x="122" y="207"/>
                                </a:lnTo>
                                <a:lnTo>
                                  <a:pt x="122" y="206"/>
                                </a:lnTo>
                                <a:lnTo>
                                  <a:pt x="122" y="205"/>
                                </a:lnTo>
                                <a:lnTo>
                                  <a:pt x="122" y="112"/>
                                </a:lnTo>
                                <a:lnTo>
                                  <a:pt x="27" y="112"/>
                                </a:lnTo>
                                <a:lnTo>
                                  <a:pt x="27" y="205"/>
                                </a:lnTo>
                                <a:lnTo>
                                  <a:pt x="27" y="206"/>
                                </a:lnTo>
                                <a:lnTo>
                                  <a:pt x="26" y="207"/>
                                </a:lnTo>
                                <a:lnTo>
                                  <a:pt x="26" y="207"/>
                                </a:lnTo>
                                <a:lnTo>
                                  <a:pt x="24" y="208"/>
                                </a:lnTo>
                                <a:lnTo>
                                  <a:pt x="22" y="208"/>
                                </a:lnTo>
                                <a:lnTo>
                                  <a:pt x="20" y="210"/>
                                </a:lnTo>
                                <a:lnTo>
                                  <a:pt x="17" y="210"/>
                                </a:lnTo>
                                <a:lnTo>
                                  <a:pt x="13" y="210"/>
                                </a:lnTo>
                                <a:lnTo>
                                  <a:pt x="10" y="210"/>
                                </a:lnTo>
                                <a:lnTo>
                                  <a:pt x="6" y="210"/>
                                </a:lnTo>
                                <a:lnTo>
                                  <a:pt x="4" y="208"/>
                                </a:lnTo>
                                <a:lnTo>
                                  <a:pt x="2" y="208"/>
                                </a:lnTo>
                                <a:lnTo>
                                  <a:pt x="1" y="207"/>
                                </a:lnTo>
                                <a:lnTo>
                                  <a:pt x="0" y="207"/>
                                </a:lnTo>
                                <a:lnTo>
                                  <a:pt x="0" y="206"/>
                                </a:lnTo>
                                <a:lnTo>
                                  <a:pt x="0" y="205"/>
                                </a:lnTo>
                                <a:lnTo>
                                  <a:pt x="0" y="5"/>
                                </a:lnTo>
                                <a:lnTo>
                                  <a:pt x="0" y="4"/>
                                </a:lnTo>
                                <a:lnTo>
                                  <a:pt x="0" y="3"/>
                                </a:lnTo>
                                <a:lnTo>
                                  <a:pt x="1" y="3"/>
                                </a:lnTo>
                                <a:lnTo>
                                  <a:pt x="2" y="2"/>
                                </a:lnTo>
                                <a:lnTo>
                                  <a:pt x="4" y="2"/>
                                </a:lnTo>
                                <a:lnTo>
                                  <a:pt x="6" y="0"/>
                                </a:lnTo>
                                <a:lnTo>
                                  <a:pt x="10" y="0"/>
                                </a:lnTo>
                                <a:lnTo>
                                  <a:pt x="13" y="0"/>
                                </a:lnTo>
                                <a:lnTo>
                                  <a:pt x="17" y="0"/>
                                </a:lnTo>
                                <a:lnTo>
                                  <a:pt x="20" y="0"/>
                                </a:lnTo>
                                <a:lnTo>
                                  <a:pt x="22" y="2"/>
                                </a:lnTo>
                                <a:lnTo>
                                  <a:pt x="24" y="2"/>
                                </a:lnTo>
                                <a:lnTo>
                                  <a:pt x="26" y="3"/>
                                </a:lnTo>
                                <a:lnTo>
                                  <a:pt x="26" y="3"/>
                                </a:lnTo>
                                <a:lnTo>
                                  <a:pt x="27" y="4"/>
                                </a:lnTo>
                                <a:lnTo>
                                  <a:pt x="27" y="5"/>
                                </a:lnTo>
                                <a:lnTo>
                                  <a:pt x="27" y="89"/>
                                </a:lnTo>
                                <a:lnTo>
                                  <a:pt x="122" y="89"/>
                                </a:lnTo>
                                <a:lnTo>
                                  <a:pt x="122" y="5"/>
                                </a:lnTo>
                                <a:lnTo>
                                  <a:pt x="122" y="4"/>
                                </a:lnTo>
                                <a:lnTo>
                                  <a:pt x="122" y="3"/>
                                </a:lnTo>
                                <a:lnTo>
                                  <a:pt x="123" y="3"/>
                                </a:lnTo>
                                <a:lnTo>
                                  <a:pt x="124" y="2"/>
                                </a:lnTo>
                                <a:lnTo>
                                  <a:pt x="125" y="2"/>
                                </a:lnTo>
                                <a:lnTo>
                                  <a:pt x="128" y="0"/>
                                </a:lnTo>
                                <a:lnTo>
                                  <a:pt x="132" y="0"/>
                                </a:lnTo>
                                <a:lnTo>
                                  <a:pt x="135" y="0"/>
                                </a:lnTo>
                                <a:lnTo>
                                  <a:pt x="139" y="0"/>
                                </a:lnTo>
                                <a:lnTo>
                                  <a:pt x="141" y="0"/>
                                </a:lnTo>
                                <a:lnTo>
                                  <a:pt x="144" y="2"/>
                                </a:lnTo>
                                <a:lnTo>
                                  <a:pt x="146" y="2"/>
                                </a:lnTo>
                                <a:lnTo>
                                  <a:pt x="148" y="3"/>
                                </a:lnTo>
                                <a:lnTo>
                                  <a:pt x="148" y="3"/>
                                </a:lnTo>
                                <a:lnTo>
                                  <a:pt x="149" y="4"/>
                                </a:lnTo>
                                <a:lnTo>
                                  <a:pt x="149" y="5"/>
                                </a:lnTo>
                                <a:lnTo>
                                  <a:pt x="149" y="2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36" name="Freeform 231"/>
                        <wps:cNvSpPr>
                          <a:spLocks/>
                        </wps:cNvSpPr>
                        <wps:spPr bwMode="auto">
                          <a:xfrm>
                            <a:off x="7340601" y="3119438"/>
                            <a:ext cx="115888" cy="82550"/>
                          </a:xfrm>
                          <a:custGeom>
                            <a:avLst/>
                            <a:gdLst>
                              <a:gd name="T0" fmla="*/ 216 w 218"/>
                              <a:gd name="T1" fmla="*/ 5 h 154"/>
                              <a:gd name="T2" fmla="*/ 216 w 218"/>
                              <a:gd name="T3" fmla="*/ 8 h 154"/>
                              <a:gd name="T4" fmla="*/ 173 w 218"/>
                              <a:gd name="T5" fmla="*/ 148 h 154"/>
                              <a:gd name="T6" fmla="*/ 172 w 218"/>
                              <a:gd name="T7" fmla="*/ 151 h 154"/>
                              <a:gd name="T8" fmla="*/ 168 w 218"/>
                              <a:gd name="T9" fmla="*/ 152 h 154"/>
                              <a:gd name="T10" fmla="*/ 164 w 218"/>
                              <a:gd name="T11" fmla="*/ 154 h 154"/>
                              <a:gd name="T12" fmla="*/ 156 w 218"/>
                              <a:gd name="T13" fmla="*/ 154 h 154"/>
                              <a:gd name="T14" fmla="*/ 147 w 218"/>
                              <a:gd name="T15" fmla="*/ 154 h 154"/>
                              <a:gd name="T16" fmla="*/ 141 w 218"/>
                              <a:gd name="T17" fmla="*/ 152 h 154"/>
                              <a:gd name="T18" fmla="*/ 139 w 218"/>
                              <a:gd name="T19" fmla="*/ 150 h 154"/>
                              <a:gd name="T20" fmla="*/ 138 w 218"/>
                              <a:gd name="T21" fmla="*/ 148 h 154"/>
                              <a:gd name="T22" fmla="*/ 107 w 218"/>
                              <a:gd name="T23" fmla="*/ 42 h 154"/>
                              <a:gd name="T24" fmla="*/ 79 w 218"/>
                              <a:gd name="T25" fmla="*/ 148 h 154"/>
                              <a:gd name="T26" fmla="*/ 77 w 218"/>
                              <a:gd name="T27" fmla="*/ 151 h 154"/>
                              <a:gd name="T28" fmla="*/ 74 w 218"/>
                              <a:gd name="T29" fmla="*/ 152 h 154"/>
                              <a:gd name="T30" fmla="*/ 69 w 218"/>
                              <a:gd name="T31" fmla="*/ 154 h 154"/>
                              <a:gd name="T32" fmla="*/ 60 w 218"/>
                              <a:gd name="T33" fmla="*/ 154 h 154"/>
                              <a:gd name="T34" fmla="*/ 53 w 218"/>
                              <a:gd name="T35" fmla="*/ 154 h 154"/>
                              <a:gd name="T36" fmla="*/ 48 w 218"/>
                              <a:gd name="T37" fmla="*/ 152 h 154"/>
                              <a:gd name="T38" fmla="*/ 44 w 218"/>
                              <a:gd name="T39" fmla="*/ 150 h 154"/>
                              <a:gd name="T40" fmla="*/ 43 w 218"/>
                              <a:gd name="T41" fmla="*/ 148 h 154"/>
                              <a:gd name="T42" fmla="*/ 0 w 218"/>
                              <a:gd name="T43" fmla="*/ 8 h 154"/>
                              <a:gd name="T44" fmla="*/ 0 w 218"/>
                              <a:gd name="T45" fmla="*/ 5 h 154"/>
                              <a:gd name="T46" fmla="*/ 0 w 218"/>
                              <a:gd name="T47" fmla="*/ 2 h 154"/>
                              <a:gd name="T48" fmla="*/ 1 w 218"/>
                              <a:gd name="T49" fmla="*/ 1 h 154"/>
                              <a:gd name="T50" fmla="*/ 3 w 218"/>
                              <a:gd name="T51" fmla="*/ 0 h 154"/>
                              <a:gd name="T52" fmla="*/ 8 w 218"/>
                              <a:gd name="T53" fmla="*/ 0 h 154"/>
                              <a:gd name="T54" fmla="*/ 17 w 218"/>
                              <a:gd name="T55" fmla="*/ 0 h 154"/>
                              <a:gd name="T56" fmla="*/ 22 w 218"/>
                              <a:gd name="T57" fmla="*/ 0 h 154"/>
                              <a:gd name="T58" fmla="*/ 26 w 218"/>
                              <a:gd name="T59" fmla="*/ 1 h 154"/>
                              <a:gd name="T60" fmla="*/ 27 w 218"/>
                              <a:gd name="T61" fmla="*/ 3 h 154"/>
                              <a:gd name="T62" fmla="*/ 61 w 218"/>
                              <a:gd name="T63" fmla="*/ 123 h 154"/>
                              <a:gd name="T64" fmla="*/ 63 w 218"/>
                              <a:gd name="T65" fmla="*/ 123 h 154"/>
                              <a:gd name="T66" fmla="*/ 95 w 218"/>
                              <a:gd name="T67" fmla="*/ 3 h 154"/>
                              <a:gd name="T68" fmla="*/ 96 w 218"/>
                              <a:gd name="T69" fmla="*/ 1 h 154"/>
                              <a:gd name="T70" fmla="*/ 99 w 218"/>
                              <a:gd name="T71" fmla="*/ 0 h 154"/>
                              <a:gd name="T72" fmla="*/ 104 w 218"/>
                              <a:gd name="T73" fmla="*/ 0 h 154"/>
                              <a:gd name="T74" fmla="*/ 112 w 218"/>
                              <a:gd name="T75" fmla="*/ 0 h 154"/>
                              <a:gd name="T76" fmla="*/ 117 w 218"/>
                              <a:gd name="T77" fmla="*/ 0 h 154"/>
                              <a:gd name="T78" fmla="*/ 119 w 218"/>
                              <a:gd name="T79" fmla="*/ 1 h 154"/>
                              <a:gd name="T80" fmla="*/ 120 w 218"/>
                              <a:gd name="T81" fmla="*/ 3 h 154"/>
                              <a:gd name="T82" fmla="*/ 156 w 218"/>
                              <a:gd name="T83" fmla="*/ 123 h 154"/>
                              <a:gd name="T84" fmla="*/ 156 w 218"/>
                              <a:gd name="T85" fmla="*/ 123 h 154"/>
                              <a:gd name="T86" fmla="*/ 191 w 218"/>
                              <a:gd name="T87" fmla="*/ 3 h 154"/>
                              <a:gd name="T88" fmla="*/ 192 w 218"/>
                              <a:gd name="T89" fmla="*/ 1 h 154"/>
                              <a:gd name="T90" fmla="*/ 196 w 218"/>
                              <a:gd name="T91" fmla="*/ 0 h 154"/>
                              <a:gd name="T92" fmla="*/ 200 w 218"/>
                              <a:gd name="T93" fmla="*/ 0 h 154"/>
                              <a:gd name="T94" fmla="*/ 208 w 218"/>
                              <a:gd name="T95" fmla="*/ 0 h 154"/>
                              <a:gd name="T96" fmla="*/ 213 w 218"/>
                              <a:gd name="T97" fmla="*/ 0 h 154"/>
                              <a:gd name="T98" fmla="*/ 215 w 218"/>
                              <a:gd name="T99" fmla="*/ 1 h 154"/>
                              <a:gd name="T100" fmla="*/ 216 w 218"/>
                              <a:gd name="T101" fmla="*/ 2 h 1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218" h="154">
                                <a:moveTo>
                                  <a:pt x="218" y="3"/>
                                </a:moveTo>
                                <a:lnTo>
                                  <a:pt x="216" y="5"/>
                                </a:lnTo>
                                <a:lnTo>
                                  <a:pt x="216" y="7"/>
                                </a:lnTo>
                                <a:lnTo>
                                  <a:pt x="216" y="8"/>
                                </a:lnTo>
                                <a:lnTo>
                                  <a:pt x="215" y="11"/>
                                </a:lnTo>
                                <a:lnTo>
                                  <a:pt x="173" y="148"/>
                                </a:lnTo>
                                <a:lnTo>
                                  <a:pt x="172" y="150"/>
                                </a:lnTo>
                                <a:lnTo>
                                  <a:pt x="172" y="151"/>
                                </a:lnTo>
                                <a:lnTo>
                                  <a:pt x="171" y="151"/>
                                </a:lnTo>
                                <a:lnTo>
                                  <a:pt x="168" y="152"/>
                                </a:lnTo>
                                <a:lnTo>
                                  <a:pt x="167" y="154"/>
                                </a:lnTo>
                                <a:lnTo>
                                  <a:pt x="164" y="154"/>
                                </a:lnTo>
                                <a:lnTo>
                                  <a:pt x="160" y="154"/>
                                </a:lnTo>
                                <a:lnTo>
                                  <a:pt x="156" y="154"/>
                                </a:lnTo>
                                <a:lnTo>
                                  <a:pt x="151" y="154"/>
                                </a:lnTo>
                                <a:lnTo>
                                  <a:pt x="147" y="154"/>
                                </a:lnTo>
                                <a:lnTo>
                                  <a:pt x="144" y="152"/>
                                </a:lnTo>
                                <a:lnTo>
                                  <a:pt x="141" y="152"/>
                                </a:lnTo>
                                <a:lnTo>
                                  <a:pt x="140" y="151"/>
                                </a:lnTo>
                                <a:lnTo>
                                  <a:pt x="139" y="150"/>
                                </a:lnTo>
                                <a:lnTo>
                                  <a:pt x="138" y="150"/>
                                </a:lnTo>
                                <a:lnTo>
                                  <a:pt x="138" y="148"/>
                                </a:lnTo>
                                <a:lnTo>
                                  <a:pt x="107" y="43"/>
                                </a:lnTo>
                                <a:lnTo>
                                  <a:pt x="107" y="42"/>
                                </a:lnTo>
                                <a:lnTo>
                                  <a:pt x="107" y="43"/>
                                </a:lnTo>
                                <a:lnTo>
                                  <a:pt x="79" y="148"/>
                                </a:lnTo>
                                <a:lnTo>
                                  <a:pt x="79" y="150"/>
                                </a:lnTo>
                                <a:lnTo>
                                  <a:pt x="77" y="151"/>
                                </a:lnTo>
                                <a:lnTo>
                                  <a:pt x="76" y="151"/>
                                </a:lnTo>
                                <a:lnTo>
                                  <a:pt x="74" y="152"/>
                                </a:lnTo>
                                <a:lnTo>
                                  <a:pt x="71" y="154"/>
                                </a:lnTo>
                                <a:lnTo>
                                  <a:pt x="69" y="154"/>
                                </a:lnTo>
                                <a:lnTo>
                                  <a:pt x="65" y="154"/>
                                </a:lnTo>
                                <a:lnTo>
                                  <a:pt x="60" y="154"/>
                                </a:lnTo>
                                <a:lnTo>
                                  <a:pt x="56" y="154"/>
                                </a:lnTo>
                                <a:lnTo>
                                  <a:pt x="53" y="154"/>
                                </a:lnTo>
                                <a:lnTo>
                                  <a:pt x="49" y="152"/>
                                </a:lnTo>
                                <a:lnTo>
                                  <a:pt x="48" y="152"/>
                                </a:lnTo>
                                <a:lnTo>
                                  <a:pt x="45" y="151"/>
                                </a:lnTo>
                                <a:lnTo>
                                  <a:pt x="44" y="150"/>
                                </a:lnTo>
                                <a:lnTo>
                                  <a:pt x="43" y="150"/>
                                </a:lnTo>
                                <a:lnTo>
                                  <a:pt x="43" y="148"/>
                                </a:lnTo>
                                <a:lnTo>
                                  <a:pt x="1" y="11"/>
                                </a:lnTo>
                                <a:lnTo>
                                  <a:pt x="0" y="8"/>
                                </a:lnTo>
                                <a:lnTo>
                                  <a:pt x="0" y="7"/>
                                </a:lnTo>
                                <a:lnTo>
                                  <a:pt x="0" y="5"/>
                                </a:lnTo>
                                <a:lnTo>
                                  <a:pt x="0" y="3"/>
                                </a:lnTo>
                                <a:lnTo>
                                  <a:pt x="0" y="2"/>
                                </a:lnTo>
                                <a:lnTo>
                                  <a:pt x="0" y="2"/>
                                </a:lnTo>
                                <a:lnTo>
                                  <a:pt x="1" y="1"/>
                                </a:lnTo>
                                <a:lnTo>
                                  <a:pt x="2" y="0"/>
                                </a:lnTo>
                                <a:lnTo>
                                  <a:pt x="3" y="0"/>
                                </a:lnTo>
                                <a:lnTo>
                                  <a:pt x="6" y="0"/>
                                </a:lnTo>
                                <a:lnTo>
                                  <a:pt x="8" y="0"/>
                                </a:lnTo>
                                <a:lnTo>
                                  <a:pt x="12" y="0"/>
                                </a:lnTo>
                                <a:lnTo>
                                  <a:pt x="17" y="0"/>
                                </a:lnTo>
                                <a:lnTo>
                                  <a:pt x="19" y="0"/>
                                </a:lnTo>
                                <a:lnTo>
                                  <a:pt x="22" y="0"/>
                                </a:lnTo>
                                <a:lnTo>
                                  <a:pt x="24" y="1"/>
                                </a:lnTo>
                                <a:lnTo>
                                  <a:pt x="26" y="1"/>
                                </a:lnTo>
                                <a:lnTo>
                                  <a:pt x="26" y="2"/>
                                </a:lnTo>
                                <a:lnTo>
                                  <a:pt x="27" y="3"/>
                                </a:lnTo>
                                <a:lnTo>
                                  <a:pt x="27" y="5"/>
                                </a:lnTo>
                                <a:lnTo>
                                  <a:pt x="61" y="123"/>
                                </a:lnTo>
                                <a:lnTo>
                                  <a:pt x="63" y="125"/>
                                </a:lnTo>
                                <a:lnTo>
                                  <a:pt x="63" y="123"/>
                                </a:lnTo>
                                <a:lnTo>
                                  <a:pt x="95" y="5"/>
                                </a:lnTo>
                                <a:lnTo>
                                  <a:pt x="95" y="3"/>
                                </a:lnTo>
                                <a:lnTo>
                                  <a:pt x="96" y="2"/>
                                </a:lnTo>
                                <a:lnTo>
                                  <a:pt x="96" y="1"/>
                                </a:lnTo>
                                <a:lnTo>
                                  <a:pt x="97" y="1"/>
                                </a:lnTo>
                                <a:lnTo>
                                  <a:pt x="99" y="0"/>
                                </a:lnTo>
                                <a:lnTo>
                                  <a:pt x="102" y="0"/>
                                </a:lnTo>
                                <a:lnTo>
                                  <a:pt x="104" y="0"/>
                                </a:lnTo>
                                <a:lnTo>
                                  <a:pt x="108" y="0"/>
                                </a:lnTo>
                                <a:lnTo>
                                  <a:pt x="112" y="0"/>
                                </a:lnTo>
                                <a:lnTo>
                                  <a:pt x="114" y="0"/>
                                </a:lnTo>
                                <a:lnTo>
                                  <a:pt x="117" y="0"/>
                                </a:lnTo>
                                <a:lnTo>
                                  <a:pt x="118" y="1"/>
                                </a:lnTo>
                                <a:lnTo>
                                  <a:pt x="119" y="1"/>
                                </a:lnTo>
                                <a:lnTo>
                                  <a:pt x="120" y="2"/>
                                </a:lnTo>
                                <a:lnTo>
                                  <a:pt x="120" y="3"/>
                                </a:lnTo>
                                <a:lnTo>
                                  <a:pt x="122" y="5"/>
                                </a:lnTo>
                                <a:lnTo>
                                  <a:pt x="156" y="123"/>
                                </a:lnTo>
                                <a:lnTo>
                                  <a:pt x="156" y="125"/>
                                </a:lnTo>
                                <a:lnTo>
                                  <a:pt x="156" y="123"/>
                                </a:lnTo>
                                <a:lnTo>
                                  <a:pt x="191" y="5"/>
                                </a:lnTo>
                                <a:lnTo>
                                  <a:pt x="191" y="3"/>
                                </a:lnTo>
                                <a:lnTo>
                                  <a:pt x="192" y="2"/>
                                </a:lnTo>
                                <a:lnTo>
                                  <a:pt x="192" y="1"/>
                                </a:lnTo>
                                <a:lnTo>
                                  <a:pt x="194" y="1"/>
                                </a:lnTo>
                                <a:lnTo>
                                  <a:pt x="196" y="0"/>
                                </a:lnTo>
                                <a:lnTo>
                                  <a:pt x="198" y="0"/>
                                </a:lnTo>
                                <a:lnTo>
                                  <a:pt x="200" y="0"/>
                                </a:lnTo>
                                <a:lnTo>
                                  <a:pt x="205" y="0"/>
                                </a:lnTo>
                                <a:lnTo>
                                  <a:pt x="208" y="0"/>
                                </a:lnTo>
                                <a:lnTo>
                                  <a:pt x="210" y="0"/>
                                </a:lnTo>
                                <a:lnTo>
                                  <a:pt x="213" y="0"/>
                                </a:lnTo>
                                <a:lnTo>
                                  <a:pt x="214" y="0"/>
                                </a:lnTo>
                                <a:lnTo>
                                  <a:pt x="215" y="1"/>
                                </a:lnTo>
                                <a:lnTo>
                                  <a:pt x="216" y="2"/>
                                </a:lnTo>
                                <a:lnTo>
                                  <a:pt x="216" y="2"/>
                                </a:lnTo>
                                <a:lnTo>
                                  <a:pt x="218" y="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37" name="Freeform 232"/>
                        <wps:cNvSpPr>
                          <a:spLocks noEditPoints="1"/>
                        </wps:cNvSpPr>
                        <wps:spPr bwMode="auto">
                          <a:xfrm>
                            <a:off x="7472363" y="3087688"/>
                            <a:ext cx="15875" cy="114300"/>
                          </a:xfrm>
                          <a:custGeom>
                            <a:avLst/>
                            <a:gdLst>
                              <a:gd name="T0" fmla="*/ 30 w 32"/>
                              <a:gd name="T1" fmla="*/ 210 h 215"/>
                              <a:gd name="T2" fmla="*/ 30 w 32"/>
                              <a:gd name="T3" fmla="*/ 211 h 215"/>
                              <a:gd name="T4" fmla="*/ 29 w 32"/>
                              <a:gd name="T5" fmla="*/ 212 h 215"/>
                              <a:gd name="T6" fmla="*/ 29 w 32"/>
                              <a:gd name="T7" fmla="*/ 212 h 215"/>
                              <a:gd name="T8" fmla="*/ 27 w 32"/>
                              <a:gd name="T9" fmla="*/ 213 h 215"/>
                              <a:gd name="T10" fmla="*/ 25 w 32"/>
                              <a:gd name="T11" fmla="*/ 213 h 215"/>
                              <a:gd name="T12" fmla="*/ 22 w 32"/>
                              <a:gd name="T13" fmla="*/ 215 h 215"/>
                              <a:gd name="T14" fmla="*/ 20 w 32"/>
                              <a:gd name="T15" fmla="*/ 215 h 215"/>
                              <a:gd name="T16" fmla="*/ 16 w 32"/>
                              <a:gd name="T17" fmla="*/ 215 h 215"/>
                              <a:gd name="T18" fmla="*/ 13 w 32"/>
                              <a:gd name="T19" fmla="*/ 215 h 215"/>
                              <a:gd name="T20" fmla="*/ 10 w 32"/>
                              <a:gd name="T21" fmla="*/ 215 h 215"/>
                              <a:gd name="T22" fmla="*/ 8 w 32"/>
                              <a:gd name="T23" fmla="*/ 213 h 215"/>
                              <a:gd name="T24" fmla="*/ 5 w 32"/>
                              <a:gd name="T25" fmla="*/ 213 h 215"/>
                              <a:gd name="T26" fmla="*/ 4 w 32"/>
                              <a:gd name="T27" fmla="*/ 212 h 215"/>
                              <a:gd name="T28" fmla="*/ 4 w 32"/>
                              <a:gd name="T29" fmla="*/ 212 h 215"/>
                              <a:gd name="T30" fmla="*/ 3 w 32"/>
                              <a:gd name="T31" fmla="*/ 211 h 215"/>
                              <a:gd name="T32" fmla="*/ 3 w 32"/>
                              <a:gd name="T33" fmla="*/ 210 h 215"/>
                              <a:gd name="T34" fmla="*/ 3 w 32"/>
                              <a:gd name="T35" fmla="*/ 66 h 215"/>
                              <a:gd name="T36" fmla="*/ 3 w 32"/>
                              <a:gd name="T37" fmla="*/ 64 h 215"/>
                              <a:gd name="T38" fmla="*/ 4 w 32"/>
                              <a:gd name="T39" fmla="*/ 63 h 215"/>
                              <a:gd name="T40" fmla="*/ 4 w 32"/>
                              <a:gd name="T41" fmla="*/ 62 h 215"/>
                              <a:gd name="T42" fmla="*/ 5 w 32"/>
                              <a:gd name="T43" fmla="*/ 62 h 215"/>
                              <a:gd name="T44" fmla="*/ 8 w 32"/>
                              <a:gd name="T45" fmla="*/ 61 h 215"/>
                              <a:gd name="T46" fmla="*/ 10 w 32"/>
                              <a:gd name="T47" fmla="*/ 61 h 215"/>
                              <a:gd name="T48" fmla="*/ 13 w 32"/>
                              <a:gd name="T49" fmla="*/ 61 h 215"/>
                              <a:gd name="T50" fmla="*/ 16 w 32"/>
                              <a:gd name="T51" fmla="*/ 61 h 215"/>
                              <a:gd name="T52" fmla="*/ 20 w 32"/>
                              <a:gd name="T53" fmla="*/ 61 h 215"/>
                              <a:gd name="T54" fmla="*/ 22 w 32"/>
                              <a:gd name="T55" fmla="*/ 61 h 215"/>
                              <a:gd name="T56" fmla="*/ 25 w 32"/>
                              <a:gd name="T57" fmla="*/ 61 h 215"/>
                              <a:gd name="T58" fmla="*/ 27 w 32"/>
                              <a:gd name="T59" fmla="*/ 62 h 215"/>
                              <a:gd name="T60" fmla="*/ 29 w 32"/>
                              <a:gd name="T61" fmla="*/ 62 h 215"/>
                              <a:gd name="T62" fmla="*/ 29 w 32"/>
                              <a:gd name="T63" fmla="*/ 63 h 215"/>
                              <a:gd name="T64" fmla="*/ 30 w 32"/>
                              <a:gd name="T65" fmla="*/ 64 h 215"/>
                              <a:gd name="T66" fmla="*/ 30 w 32"/>
                              <a:gd name="T67" fmla="*/ 66 h 215"/>
                              <a:gd name="T68" fmla="*/ 30 w 32"/>
                              <a:gd name="T69" fmla="*/ 210 h 215"/>
                              <a:gd name="T70" fmla="*/ 32 w 32"/>
                              <a:gd name="T71" fmla="*/ 16 h 215"/>
                              <a:gd name="T72" fmla="*/ 32 w 32"/>
                              <a:gd name="T73" fmla="*/ 25 h 215"/>
                              <a:gd name="T74" fmla="*/ 29 w 32"/>
                              <a:gd name="T75" fmla="*/ 29 h 215"/>
                              <a:gd name="T76" fmla="*/ 25 w 32"/>
                              <a:gd name="T77" fmla="*/ 32 h 215"/>
                              <a:gd name="T78" fmla="*/ 16 w 32"/>
                              <a:gd name="T79" fmla="*/ 32 h 215"/>
                              <a:gd name="T80" fmla="*/ 8 w 32"/>
                              <a:gd name="T81" fmla="*/ 32 h 215"/>
                              <a:gd name="T82" fmla="*/ 3 w 32"/>
                              <a:gd name="T83" fmla="*/ 30 h 215"/>
                              <a:gd name="T84" fmla="*/ 0 w 32"/>
                              <a:gd name="T85" fmla="*/ 25 h 215"/>
                              <a:gd name="T86" fmla="*/ 0 w 32"/>
                              <a:gd name="T87" fmla="*/ 16 h 215"/>
                              <a:gd name="T88" fmla="*/ 0 w 32"/>
                              <a:gd name="T89" fmla="*/ 9 h 215"/>
                              <a:gd name="T90" fmla="*/ 3 w 32"/>
                              <a:gd name="T91" fmla="*/ 4 h 215"/>
                              <a:gd name="T92" fmla="*/ 8 w 32"/>
                              <a:gd name="T93" fmla="*/ 2 h 215"/>
                              <a:gd name="T94" fmla="*/ 16 w 32"/>
                              <a:gd name="T95" fmla="*/ 0 h 215"/>
                              <a:gd name="T96" fmla="*/ 25 w 32"/>
                              <a:gd name="T97" fmla="*/ 2 h 215"/>
                              <a:gd name="T98" fmla="*/ 29 w 32"/>
                              <a:gd name="T99" fmla="*/ 4 h 215"/>
                              <a:gd name="T100" fmla="*/ 32 w 32"/>
                              <a:gd name="T101" fmla="*/ 9 h 215"/>
                              <a:gd name="T102" fmla="*/ 32 w 32"/>
                              <a:gd name="T103" fmla="*/ 16 h 2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32" h="215">
                                <a:moveTo>
                                  <a:pt x="30" y="210"/>
                                </a:moveTo>
                                <a:lnTo>
                                  <a:pt x="30" y="211"/>
                                </a:lnTo>
                                <a:lnTo>
                                  <a:pt x="29" y="212"/>
                                </a:lnTo>
                                <a:lnTo>
                                  <a:pt x="29" y="212"/>
                                </a:lnTo>
                                <a:lnTo>
                                  <a:pt x="27" y="213"/>
                                </a:lnTo>
                                <a:lnTo>
                                  <a:pt x="25" y="213"/>
                                </a:lnTo>
                                <a:lnTo>
                                  <a:pt x="22" y="215"/>
                                </a:lnTo>
                                <a:lnTo>
                                  <a:pt x="20" y="215"/>
                                </a:lnTo>
                                <a:lnTo>
                                  <a:pt x="16" y="215"/>
                                </a:lnTo>
                                <a:lnTo>
                                  <a:pt x="13" y="215"/>
                                </a:lnTo>
                                <a:lnTo>
                                  <a:pt x="10" y="215"/>
                                </a:lnTo>
                                <a:lnTo>
                                  <a:pt x="8" y="213"/>
                                </a:lnTo>
                                <a:lnTo>
                                  <a:pt x="5" y="213"/>
                                </a:lnTo>
                                <a:lnTo>
                                  <a:pt x="4" y="212"/>
                                </a:lnTo>
                                <a:lnTo>
                                  <a:pt x="4" y="212"/>
                                </a:lnTo>
                                <a:lnTo>
                                  <a:pt x="3" y="211"/>
                                </a:lnTo>
                                <a:lnTo>
                                  <a:pt x="3" y="210"/>
                                </a:lnTo>
                                <a:lnTo>
                                  <a:pt x="3" y="66"/>
                                </a:lnTo>
                                <a:lnTo>
                                  <a:pt x="3" y="64"/>
                                </a:lnTo>
                                <a:lnTo>
                                  <a:pt x="4" y="63"/>
                                </a:lnTo>
                                <a:lnTo>
                                  <a:pt x="4" y="62"/>
                                </a:lnTo>
                                <a:lnTo>
                                  <a:pt x="5" y="62"/>
                                </a:lnTo>
                                <a:lnTo>
                                  <a:pt x="8" y="61"/>
                                </a:lnTo>
                                <a:lnTo>
                                  <a:pt x="10" y="61"/>
                                </a:lnTo>
                                <a:lnTo>
                                  <a:pt x="13" y="61"/>
                                </a:lnTo>
                                <a:lnTo>
                                  <a:pt x="16" y="61"/>
                                </a:lnTo>
                                <a:lnTo>
                                  <a:pt x="20" y="61"/>
                                </a:lnTo>
                                <a:lnTo>
                                  <a:pt x="22" y="61"/>
                                </a:lnTo>
                                <a:lnTo>
                                  <a:pt x="25" y="61"/>
                                </a:lnTo>
                                <a:lnTo>
                                  <a:pt x="27" y="62"/>
                                </a:lnTo>
                                <a:lnTo>
                                  <a:pt x="29" y="62"/>
                                </a:lnTo>
                                <a:lnTo>
                                  <a:pt x="29" y="63"/>
                                </a:lnTo>
                                <a:lnTo>
                                  <a:pt x="30" y="64"/>
                                </a:lnTo>
                                <a:lnTo>
                                  <a:pt x="30" y="66"/>
                                </a:lnTo>
                                <a:lnTo>
                                  <a:pt x="30" y="210"/>
                                </a:lnTo>
                                <a:close/>
                                <a:moveTo>
                                  <a:pt x="32" y="16"/>
                                </a:moveTo>
                                <a:lnTo>
                                  <a:pt x="32" y="25"/>
                                </a:lnTo>
                                <a:lnTo>
                                  <a:pt x="29" y="29"/>
                                </a:lnTo>
                                <a:lnTo>
                                  <a:pt x="25" y="32"/>
                                </a:lnTo>
                                <a:lnTo>
                                  <a:pt x="16" y="32"/>
                                </a:lnTo>
                                <a:lnTo>
                                  <a:pt x="8" y="32"/>
                                </a:lnTo>
                                <a:lnTo>
                                  <a:pt x="3" y="30"/>
                                </a:lnTo>
                                <a:lnTo>
                                  <a:pt x="0" y="25"/>
                                </a:lnTo>
                                <a:lnTo>
                                  <a:pt x="0" y="16"/>
                                </a:lnTo>
                                <a:lnTo>
                                  <a:pt x="0" y="9"/>
                                </a:lnTo>
                                <a:lnTo>
                                  <a:pt x="3" y="4"/>
                                </a:lnTo>
                                <a:lnTo>
                                  <a:pt x="8" y="2"/>
                                </a:lnTo>
                                <a:lnTo>
                                  <a:pt x="16" y="0"/>
                                </a:lnTo>
                                <a:lnTo>
                                  <a:pt x="25" y="2"/>
                                </a:lnTo>
                                <a:lnTo>
                                  <a:pt x="29" y="4"/>
                                </a:lnTo>
                                <a:lnTo>
                                  <a:pt x="32" y="9"/>
                                </a:lnTo>
                                <a:lnTo>
                                  <a:pt x="32"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38" name="Freeform 233"/>
                        <wps:cNvSpPr>
                          <a:spLocks/>
                        </wps:cNvSpPr>
                        <wps:spPr bwMode="auto">
                          <a:xfrm>
                            <a:off x="7502526" y="3098800"/>
                            <a:ext cx="50800" cy="103188"/>
                          </a:xfrm>
                          <a:custGeom>
                            <a:avLst/>
                            <a:gdLst>
                              <a:gd name="T0" fmla="*/ 95 w 95"/>
                              <a:gd name="T1" fmla="*/ 183 h 195"/>
                              <a:gd name="T2" fmla="*/ 94 w 95"/>
                              <a:gd name="T3" fmla="*/ 188 h 195"/>
                              <a:gd name="T4" fmla="*/ 90 w 95"/>
                              <a:gd name="T5" fmla="*/ 191 h 195"/>
                              <a:gd name="T6" fmla="*/ 85 w 95"/>
                              <a:gd name="T7" fmla="*/ 192 h 195"/>
                              <a:gd name="T8" fmla="*/ 79 w 95"/>
                              <a:gd name="T9" fmla="*/ 195 h 195"/>
                              <a:gd name="T10" fmla="*/ 72 w 95"/>
                              <a:gd name="T11" fmla="*/ 195 h 195"/>
                              <a:gd name="T12" fmla="*/ 57 w 95"/>
                              <a:gd name="T13" fmla="*/ 195 h 195"/>
                              <a:gd name="T14" fmla="*/ 41 w 95"/>
                              <a:gd name="T15" fmla="*/ 189 h 195"/>
                              <a:gd name="T16" fmla="*/ 31 w 95"/>
                              <a:gd name="T17" fmla="*/ 176 h 195"/>
                              <a:gd name="T18" fmla="*/ 26 w 95"/>
                              <a:gd name="T19" fmla="*/ 158 h 195"/>
                              <a:gd name="T20" fmla="*/ 26 w 95"/>
                              <a:gd name="T21" fmla="*/ 62 h 195"/>
                              <a:gd name="T22" fmla="*/ 4 w 95"/>
                              <a:gd name="T23" fmla="*/ 62 h 195"/>
                              <a:gd name="T24" fmla="*/ 0 w 95"/>
                              <a:gd name="T25" fmla="*/ 57 h 195"/>
                              <a:gd name="T26" fmla="*/ 0 w 95"/>
                              <a:gd name="T27" fmla="*/ 48 h 195"/>
                              <a:gd name="T28" fmla="*/ 2 w 95"/>
                              <a:gd name="T29" fmla="*/ 45 h 195"/>
                              <a:gd name="T30" fmla="*/ 3 w 95"/>
                              <a:gd name="T31" fmla="*/ 41 h 195"/>
                              <a:gd name="T32" fmla="*/ 4 w 95"/>
                              <a:gd name="T33" fmla="*/ 40 h 195"/>
                              <a:gd name="T34" fmla="*/ 26 w 95"/>
                              <a:gd name="T35" fmla="*/ 40 h 195"/>
                              <a:gd name="T36" fmla="*/ 26 w 95"/>
                              <a:gd name="T37" fmla="*/ 5 h 195"/>
                              <a:gd name="T38" fmla="*/ 27 w 95"/>
                              <a:gd name="T39" fmla="*/ 3 h 195"/>
                              <a:gd name="T40" fmla="*/ 30 w 95"/>
                              <a:gd name="T41" fmla="*/ 2 h 195"/>
                              <a:gd name="T42" fmla="*/ 35 w 95"/>
                              <a:gd name="T43" fmla="*/ 0 h 195"/>
                              <a:gd name="T44" fmla="*/ 43 w 95"/>
                              <a:gd name="T45" fmla="*/ 0 h 195"/>
                              <a:gd name="T46" fmla="*/ 48 w 95"/>
                              <a:gd name="T47" fmla="*/ 2 h 195"/>
                              <a:gd name="T48" fmla="*/ 51 w 95"/>
                              <a:gd name="T49" fmla="*/ 3 h 195"/>
                              <a:gd name="T50" fmla="*/ 52 w 95"/>
                              <a:gd name="T51" fmla="*/ 5 h 195"/>
                              <a:gd name="T52" fmla="*/ 52 w 95"/>
                              <a:gd name="T53" fmla="*/ 40 h 195"/>
                              <a:gd name="T54" fmla="*/ 90 w 95"/>
                              <a:gd name="T55" fmla="*/ 40 h 195"/>
                              <a:gd name="T56" fmla="*/ 93 w 95"/>
                              <a:gd name="T57" fmla="*/ 41 h 195"/>
                              <a:gd name="T58" fmla="*/ 94 w 95"/>
                              <a:gd name="T59" fmla="*/ 45 h 195"/>
                              <a:gd name="T60" fmla="*/ 95 w 95"/>
                              <a:gd name="T61" fmla="*/ 48 h 195"/>
                              <a:gd name="T62" fmla="*/ 94 w 95"/>
                              <a:gd name="T63" fmla="*/ 57 h 195"/>
                              <a:gd name="T64" fmla="*/ 92 w 95"/>
                              <a:gd name="T65" fmla="*/ 62 h 195"/>
                              <a:gd name="T66" fmla="*/ 52 w 95"/>
                              <a:gd name="T67" fmla="*/ 62 h 195"/>
                              <a:gd name="T68" fmla="*/ 53 w 95"/>
                              <a:gd name="T69" fmla="*/ 157 h 195"/>
                              <a:gd name="T70" fmla="*/ 62 w 95"/>
                              <a:gd name="T71" fmla="*/ 172 h 195"/>
                              <a:gd name="T72" fmla="*/ 77 w 95"/>
                              <a:gd name="T73" fmla="*/ 173 h 195"/>
                              <a:gd name="T74" fmla="*/ 82 w 95"/>
                              <a:gd name="T75" fmla="*/ 172 h 195"/>
                              <a:gd name="T76" fmla="*/ 87 w 95"/>
                              <a:gd name="T77" fmla="*/ 170 h 195"/>
                              <a:gd name="T78" fmla="*/ 90 w 95"/>
                              <a:gd name="T79" fmla="*/ 169 h 195"/>
                              <a:gd name="T80" fmla="*/ 92 w 95"/>
                              <a:gd name="T81" fmla="*/ 168 h 195"/>
                              <a:gd name="T82" fmla="*/ 93 w 95"/>
                              <a:gd name="T83" fmla="*/ 169 h 195"/>
                              <a:gd name="T84" fmla="*/ 94 w 95"/>
                              <a:gd name="T85" fmla="*/ 172 h 195"/>
                              <a:gd name="T86" fmla="*/ 95 w 95"/>
                              <a:gd name="T87" fmla="*/ 175 h 1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95" h="195">
                                <a:moveTo>
                                  <a:pt x="95" y="178"/>
                                </a:moveTo>
                                <a:lnTo>
                                  <a:pt x="95" y="183"/>
                                </a:lnTo>
                                <a:lnTo>
                                  <a:pt x="94" y="185"/>
                                </a:lnTo>
                                <a:lnTo>
                                  <a:pt x="94" y="188"/>
                                </a:lnTo>
                                <a:lnTo>
                                  <a:pt x="93" y="190"/>
                                </a:lnTo>
                                <a:lnTo>
                                  <a:pt x="90" y="191"/>
                                </a:lnTo>
                                <a:lnTo>
                                  <a:pt x="88" y="192"/>
                                </a:lnTo>
                                <a:lnTo>
                                  <a:pt x="85" y="192"/>
                                </a:lnTo>
                                <a:lnTo>
                                  <a:pt x="83" y="194"/>
                                </a:lnTo>
                                <a:lnTo>
                                  <a:pt x="79" y="195"/>
                                </a:lnTo>
                                <a:lnTo>
                                  <a:pt x="76" y="195"/>
                                </a:lnTo>
                                <a:lnTo>
                                  <a:pt x="72" y="195"/>
                                </a:lnTo>
                                <a:lnTo>
                                  <a:pt x="68" y="195"/>
                                </a:lnTo>
                                <a:lnTo>
                                  <a:pt x="57" y="195"/>
                                </a:lnTo>
                                <a:lnTo>
                                  <a:pt x="48" y="192"/>
                                </a:lnTo>
                                <a:lnTo>
                                  <a:pt x="41" y="189"/>
                                </a:lnTo>
                                <a:lnTo>
                                  <a:pt x="36" y="184"/>
                                </a:lnTo>
                                <a:lnTo>
                                  <a:pt x="31" y="176"/>
                                </a:lnTo>
                                <a:lnTo>
                                  <a:pt x="29" y="168"/>
                                </a:lnTo>
                                <a:lnTo>
                                  <a:pt x="26" y="158"/>
                                </a:lnTo>
                                <a:lnTo>
                                  <a:pt x="26" y="147"/>
                                </a:lnTo>
                                <a:lnTo>
                                  <a:pt x="26" y="62"/>
                                </a:lnTo>
                                <a:lnTo>
                                  <a:pt x="5" y="62"/>
                                </a:lnTo>
                                <a:lnTo>
                                  <a:pt x="4" y="62"/>
                                </a:lnTo>
                                <a:lnTo>
                                  <a:pt x="2" y="59"/>
                                </a:lnTo>
                                <a:lnTo>
                                  <a:pt x="0" y="57"/>
                                </a:lnTo>
                                <a:lnTo>
                                  <a:pt x="0" y="51"/>
                                </a:lnTo>
                                <a:lnTo>
                                  <a:pt x="0" y="48"/>
                                </a:lnTo>
                                <a:lnTo>
                                  <a:pt x="0" y="46"/>
                                </a:lnTo>
                                <a:lnTo>
                                  <a:pt x="2" y="45"/>
                                </a:lnTo>
                                <a:lnTo>
                                  <a:pt x="2" y="42"/>
                                </a:lnTo>
                                <a:lnTo>
                                  <a:pt x="3" y="41"/>
                                </a:lnTo>
                                <a:lnTo>
                                  <a:pt x="4" y="41"/>
                                </a:lnTo>
                                <a:lnTo>
                                  <a:pt x="4" y="40"/>
                                </a:lnTo>
                                <a:lnTo>
                                  <a:pt x="5" y="40"/>
                                </a:lnTo>
                                <a:lnTo>
                                  <a:pt x="26" y="40"/>
                                </a:lnTo>
                                <a:lnTo>
                                  <a:pt x="26" y="5"/>
                                </a:lnTo>
                                <a:lnTo>
                                  <a:pt x="26" y="5"/>
                                </a:lnTo>
                                <a:lnTo>
                                  <a:pt x="26" y="4"/>
                                </a:lnTo>
                                <a:lnTo>
                                  <a:pt x="27" y="3"/>
                                </a:lnTo>
                                <a:lnTo>
                                  <a:pt x="29" y="3"/>
                                </a:lnTo>
                                <a:lnTo>
                                  <a:pt x="30" y="2"/>
                                </a:lnTo>
                                <a:lnTo>
                                  <a:pt x="32" y="2"/>
                                </a:lnTo>
                                <a:lnTo>
                                  <a:pt x="35" y="0"/>
                                </a:lnTo>
                                <a:lnTo>
                                  <a:pt x="39" y="0"/>
                                </a:lnTo>
                                <a:lnTo>
                                  <a:pt x="43" y="0"/>
                                </a:lnTo>
                                <a:lnTo>
                                  <a:pt x="46" y="2"/>
                                </a:lnTo>
                                <a:lnTo>
                                  <a:pt x="48" y="2"/>
                                </a:lnTo>
                                <a:lnTo>
                                  <a:pt x="50" y="3"/>
                                </a:lnTo>
                                <a:lnTo>
                                  <a:pt x="51" y="3"/>
                                </a:lnTo>
                                <a:lnTo>
                                  <a:pt x="52" y="4"/>
                                </a:lnTo>
                                <a:lnTo>
                                  <a:pt x="52" y="5"/>
                                </a:lnTo>
                                <a:lnTo>
                                  <a:pt x="52" y="5"/>
                                </a:lnTo>
                                <a:lnTo>
                                  <a:pt x="52" y="40"/>
                                </a:lnTo>
                                <a:lnTo>
                                  <a:pt x="89" y="40"/>
                                </a:lnTo>
                                <a:lnTo>
                                  <a:pt x="90" y="40"/>
                                </a:lnTo>
                                <a:lnTo>
                                  <a:pt x="92" y="41"/>
                                </a:lnTo>
                                <a:lnTo>
                                  <a:pt x="93" y="41"/>
                                </a:lnTo>
                                <a:lnTo>
                                  <a:pt x="93" y="42"/>
                                </a:lnTo>
                                <a:lnTo>
                                  <a:pt x="94" y="45"/>
                                </a:lnTo>
                                <a:lnTo>
                                  <a:pt x="94" y="46"/>
                                </a:lnTo>
                                <a:lnTo>
                                  <a:pt x="95" y="48"/>
                                </a:lnTo>
                                <a:lnTo>
                                  <a:pt x="95" y="51"/>
                                </a:lnTo>
                                <a:lnTo>
                                  <a:pt x="94" y="57"/>
                                </a:lnTo>
                                <a:lnTo>
                                  <a:pt x="93" y="59"/>
                                </a:lnTo>
                                <a:lnTo>
                                  <a:pt x="92" y="62"/>
                                </a:lnTo>
                                <a:lnTo>
                                  <a:pt x="89" y="62"/>
                                </a:lnTo>
                                <a:lnTo>
                                  <a:pt x="52" y="62"/>
                                </a:lnTo>
                                <a:lnTo>
                                  <a:pt x="52" y="143"/>
                                </a:lnTo>
                                <a:lnTo>
                                  <a:pt x="53" y="157"/>
                                </a:lnTo>
                                <a:lnTo>
                                  <a:pt x="57" y="165"/>
                                </a:lnTo>
                                <a:lnTo>
                                  <a:pt x="62" y="172"/>
                                </a:lnTo>
                                <a:lnTo>
                                  <a:pt x="73" y="173"/>
                                </a:lnTo>
                                <a:lnTo>
                                  <a:pt x="77" y="173"/>
                                </a:lnTo>
                                <a:lnTo>
                                  <a:pt x="79" y="173"/>
                                </a:lnTo>
                                <a:lnTo>
                                  <a:pt x="82" y="172"/>
                                </a:lnTo>
                                <a:lnTo>
                                  <a:pt x="84" y="170"/>
                                </a:lnTo>
                                <a:lnTo>
                                  <a:pt x="87" y="170"/>
                                </a:lnTo>
                                <a:lnTo>
                                  <a:pt x="88" y="169"/>
                                </a:lnTo>
                                <a:lnTo>
                                  <a:pt x="90" y="169"/>
                                </a:lnTo>
                                <a:lnTo>
                                  <a:pt x="92" y="168"/>
                                </a:lnTo>
                                <a:lnTo>
                                  <a:pt x="92" y="168"/>
                                </a:lnTo>
                                <a:lnTo>
                                  <a:pt x="93" y="169"/>
                                </a:lnTo>
                                <a:lnTo>
                                  <a:pt x="93" y="169"/>
                                </a:lnTo>
                                <a:lnTo>
                                  <a:pt x="94" y="170"/>
                                </a:lnTo>
                                <a:lnTo>
                                  <a:pt x="94" y="172"/>
                                </a:lnTo>
                                <a:lnTo>
                                  <a:pt x="94" y="173"/>
                                </a:lnTo>
                                <a:lnTo>
                                  <a:pt x="95" y="175"/>
                                </a:lnTo>
                                <a:lnTo>
                                  <a:pt x="95" y="1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39" name="Freeform 234"/>
                        <wps:cNvSpPr>
                          <a:spLocks/>
                        </wps:cNvSpPr>
                        <wps:spPr bwMode="auto">
                          <a:xfrm>
                            <a:off x="7572376" y="3082925"/>
                            <a:ext cx="65088" cy="119063"/>
                          </a:xfrm>
                          <a:custGeom>
                            <a:avLst/>
                            <a:gdLst>
                              <a:gd name="T0" fmla="*/ 124 w 124"/>
                              <a:gd name="T1" fmla="*/ 220 h 224"/>
                              <a:gd name="T2" fmla="*/ 123 w 124"/>
                              <a:gd name="T3" fmla="*/ 221 h 224"/>
                              <a:gd name="T4" fmla="*/ 120 w 124"/>
                              <a:gd name="T5" fmla="*/ 222 h 224"/>
                              <a:gd name="T6" fmla="*/ 114 w 124"/>
                              <a:gd name="T7" fmla="*/ 224 h 224"/>
                              <a:gd name="T8" fmla="*/ 107 w 124"/>
                              <a:gd name="T9" fmla="*/ 224 h 224"/>
                              <a:gd name="T10" fmla="*/ 102 w 124"/>
                              <a:gd name="T11" fmla="*/ 222 h 224"/>
                              <a:gd name="T12" fmla="*/ 99 w 124"/>
                              <a:gd name="T13" fmla="*/ 221 h 224"/>
                              <a:gd name="T14" fmla="*/ 98 w 124"/>
                              <a:gd name="T15" fmla="*/ 220 h 224"/>
                              <a:gd name="T16" fmla="*/ 98 w 124"/>
                              <a:gd name="T17" fmla="*/ 134 h 224"/>
                              <a:gd name="T18" fmla="*/ 96 w 124"/>
                              <a:gd name="T19" fmla="*/ 114 h 224"/>
                              <a:gd name="T20" fmla="*/ 91 w 124"/>
                              <a:gd name="T21" fmla="*/ 102 h 224"/>
                              <a:gd name="T22" fmla="*/ 81 w 124"/>
                              <a:gd name="T23" fmla="*/ 93 h 224"/>
                              <a:gd name="T24" fmla="*/ 67 w 124"/>
                              <a:gd name="T25" fmla="*/ 91 h 224"/>
                              <a:gd name="T26" fmla="*/ 48 w 124"/>
                              <a:gd name="T27" fmla="*/ 97 h 224"/>
                              <a:gd name="T28" fmla="*/ 27 w 124"/>
                              <a:gd name="T29" fmla="*/ 118 h 224"/>
                              <a:gd name="T30" fmla="*/ 27 w 124"/>
                              <a:gd name="T31" fmla="*/ 220 h 224"/>
                              <a:gd name="T32" fmla="*/ 26 w 124"/>
                              <a:gd name="T33" fmla="*/ 221 h 224"/>
                              <a:gd name="T34" fmla="*/ 22 w 124"/>
                              <a:gd name="T35" fmla="*/ 222 h 224"/>
                              <a:gd name="T36" fmla="*/ 17 w 124"/>
                              <a:gd name="T37" fmla="*/ 224 h 224"/>
                              <a:gd name="T38" fmla="*/ 10 w 124"/>
                              <a:gd name="T39" fmla="*/ 224 h 224"/>
                              <a:gd name="T40" fmla="*/ 5 w 124"/>
                              <a:gd name="T41" fmla="*/ 222 h 224"/>
                              <a:gd name="T42" fmla="*/ 1 w 124"/>
                              <a:gd name="T43" fmla="*/ 221 h 224"/>
                              <a:gd name="T44" fmla="*/ 0 w 124"/>
                              <a:gd name="T45" fmla="*/ 220 h 224"/>
                              <a:gd name="T46" fmla="*/ 0 w 124"/>
                              <a:gd name="T47" fmla="*/ 5 h 224"/>
                              <a:gd name="T48" fmla="*/ 1 w 124"/>
                              <a:gd name="T49" fmla="*/ 2 h 224"/>
                              <a:gd name="T50" fmla="*/ 2 w 124"/>
                              <a:gd name="T51" fmla="*/ 1 h 224"/>
                              <a:gd name="T52" fmla="*/ 7 w 124"/>
                              <a:gd name="T53" fmla="*/ 0 h 224"/>
                              <a:gd name="T54" fmla="*/ 13 w 124"/>
                              <a:gd name="T55" fmla="*/ 0 h 224"/>
                              <a:gd name="T56" fmla="*/ 19 w 124"/>
                              <a:gd name="T57" fmla="*/ 0 h 224"/>
                              <a:gd name="T58" fmla="*/ 24 w 124"/>
                              <a:gd name="T59" fmla="*/ 1 h 224"/>
                              <a:gd name="T60" fmla="*/ 26 w 124"/>
                              <a:gd name="T61" fmla="*/ 2 h 224"/>
                              <a:gd name="T62" fmla="*/ 27 w 124"/>
                              <a:gd name="T63" fmla="*/ 5 h 224"/>
                              <a:gd name="T64" fmla="*/ 38 w 124"/>
                              <a:gd name="T65" fmla="*/ 80 h 224"/>
                              <a:gd name="T66" fmla="*/ 61 w 124"/>
                              <a:gd name="T67" fmla="*/ 69 h 224"/>
                              <a:gd name="T68" fmla="*/ 86 w 124"/>
                              <a:gd name="T69" fmla="*/ 69 h 224"/>
                              <a:gd name="T70" fmla="*/ 106 w 124"/>
                              <a:gd name="T71" fmla="*/ 77 h 224"/>
                              <a:gd name="T72" fmla="*/ 118 w 124"/>
                              <a:gd name="T73" fmla="*/ 94 h 224"/>
                              <a:gd name="T74" fmla="*/ 124 w 124"/>
                              <a:gd name="T75" fmla="*/ 117 h 224"/>
                              <a:gd name="T76" fmla="*/ 124 w 124"/>
                              <a:gd name="T77" fmla="*/ 219 h 2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4" h="224">
                                <a:moveTo>
                                  <a:pt x="124" y="219"/>
                                </a:moveTo>
                                <a:lnTo>
                                  <a:pt x="124" y="220"/>
                                </a:lnTo>
                                <a:lnTo>
                                  <a:pt x="124" y="221"/>
                                </a:lnTo>
                                <a:lnTo>
                                  <a:pt x="123" y="221"/>
                                </a:lnTo>
                                <a:lnTo>
                                  <a:pt x="122" y="222"/>
                                </a:lnTo>
                                <a:lnTo>
                                  <a:pt x="120" y="222"/>
                                </a:lnTo>
                                <a:lnTo>
                                  <a:pt x="118" y="224"/>
                                </a:lnTo>
                                <a:lnTo>
                                  <a:pt x="114" y="224"/>
                                </a:lnTo>
                                <a:lnTo>
                                  <a:pt x="112" y="224"/>
                                </a:lnTo>
                                <a:lnTo>
                                  <a:pt x="107" y="224"/>
                                </a:lnTo>
                                <a:lnTo>
                                  <a:pt x="104" y="224"/>
                                </a:lnTo>
                                <a:lnTo>
                                  <a:pt x="102" y="222"/>
                                </a:lnTo>
                                <a:lnTo>
                                  <a:pt x="101" y="222"/>
                                </a:lnTo>
                                <a:lnTo>
                                  <a:pt x="99" y="221"/>
                                </a:lnTo>
                                <a:lnTo>
                                  <a:pt x="98" y="221"/>
                                </a:lnTo>
                                <a:lnTo>
                                  <a:pt x="98" y="220"/>
                                </a:lnTo>
                                <a:lnTo>
                                  <a:pt x="98" y="219"/>
                                </a:lnTo>
                                <a:lnTo>
                                  <a:pt x="98" y="134"/>
                                </a:lnTo>
                                <a:lnTo>
                                  <a:pt x="97" y="123"/>
                                </a:lnTo>
                                <a:lnTo>
                                  <a:pt x="96" y="114"/>
                                </a:lnTo>
                                <a:lnTo>
                                  <a:pt x="93" y="107"/>
                                </a:lnTo>
                                <a:lnTo>
                                  <a:pt x="91" y="102"/>
                                </a:lnTo>
                                <a:lnTo>
                                  <a:pt x="86" y="97"/>
                                </a:lnTo>
                                <a:lnTo>
                                  <a:pt x="81" y="93"/>
                                </a:lnTo>
                                <a:lnTo>
                                  <a:pt x="75" y="91"/>
                                </a:lnTo>
                                <a:lnTo>
                                  <a:pt x="67" y="91"/>
                                </a:lnTo>
                                <a:lnTo>
                                  <a:pt x="58" y="91"/>
                                </a:lnTo>
                                <a:lnTo>
                                  <a:pt x="48" y="97"/>
                                </a:lnTo>
                                <a:lnTo>
                                  <a:pt x="37" y="105"/>
                                </a:lnTo>
                                <a:lnTo>
                                  <a:pt x="27" y="118"/>
                                </a:lnTo>
                                <a:lnTo>
                                  <a:pt x="27" y="219"/>
                                </a:lnTo>
                                <a:lnTo>
                                  <a:pt x="27" y="220"/>
                                </a:lnTo>
                                <a:lnTo>
                                  <a:pt x="26" y="221"/>
                                </a:lnTo>
                                <a:lnTo>
                                  <a:pt x="26" y="221"/>
                                </a:lnTo>
                                <a:lnTo>
                                  <a:pt x="24" y="222"/>
                                </a:lnTo>
                                <a:lnTo>
                                  <a:pt x="22" y="222"/>
                                </a:lnTo>
                                <a:lnTo>
                                  <a:pt x="19" y="224"/>
                                </a:lnTo>
                                <a:lnTo>
                                  <a:pt x="17" y="224"/>
                                </a:lnTo>
                                <a:lnTo>
                                  <a:pt x="13" y="224"/>
                                </a:lnTo>
                                <a:lnTo>
                                  <a:pt x="10" y="224"/>
                                </a:lnTo>
                                <a:lnTo>
                                  <a:pt x="7" y="224"/>
                                </a:lnTo>
                                <a:lnTo>
                                  <a:pt x="5" y="222"/>
                                </a:lnTo>
                                <a:lnTo>
                                  <a:pt x="2" y="222"/>
                                </a:lnTo>
                                <a:lnTo>
                                  <a:pt x="1" y="221"/>
                                </a:lnTo>
                                <a:lnTo>
                                  <a:pt x="1" y="221"/>
                                </a:lnTo>
                                <a:lnTo>
                                  <a:pt x="0" y="220"/>
                                </a:lnTo>
                                <a:lnTo>
                                  <a:pt x="0" y="219"/>
                                </a:lnTo>
                                <a:lnTo>
                                  <a:pt x="0" y="5"/>
                                </a:lnTo>
                                <a:lnTo>
                                  <a:pt x="0" y="3"/>
                                </a:lnTo>
                                <a:lnTo>
                                  <a:pt x="1" y="2"/>
                                </a:lnTo>
                                <a:lnTo>
                                  <a:pt x="1" y="1"/>
                                </a:lnTo>
                                <a:lnTo>
                                  <a:pt x="2" y="1"/>
                                </a:lnTo>
                                <a:lnTo>
                                  <a:pt x="5" y="0"/>
                                </a:lnTo>
                                <a:lnTo>
                                  <a:pt x="7" y="0"/>
                                </a:lnTo>
                                <a:lnTo>
                                  <a:pt x="10" y="0"/>
                                </a:lnTo>
                                <a:lnTo>
                                  <a:pt x="13" y="0"/>
                                </a:lnTo>
                                <a:lnTo>
                                  <a:pt x="17" y="0"/>
                                </a:lnTo>
                                <a:lnTo>
                                  <a:pt x="19" y="0"/>
                                </a:lnTo>
                                <a:lnTo>
                                  <a:pt x="22" y="0"/>
                                </a:lnTo>
                                <a:lnTo>
                                  <a:pt x="24" y="1"/>
                                </a:lnTo>
                                <a:lnTo>
                                  <a:pt x="26" y="1"/>
                                </a:lnTo>
                                <a:lnTo>
                                  <a:pt x="26" y="2"/>
                                </a:lnTo>
                                <a:lnTo>
                                  <a:pt x="27" y="3"/>
                                </a:lnTo>
                                <a:lnTo>
                                  <a:pt x="27" y="5"/>
                                </a:lnTo>
                                <a:lnTo>
                                  <a:pt x="27" y="91"/>
                                </a:lnTo>
                                <a:lnTo>
                                  <a:pt x="38" y="80"/>
                                </a:lnTo>
                                <a:lnTo>
                                  <a:pt x="49" y="73"/>
                                </a:lnTo>
                                <a:lnTo>
                                  <a:pt x="61" y="69"/>
                                </a:lnTo>
                                <a:lnTo>
                                  <a:pt x="72" y="67"/>
                                </a:lnTo>
                                <a:lnTo>
                                  <a:pt x="86" y="69"/>
                                </a:lnTo>
                                <a:lnTo>
                                  <a:pt x="97" y="72"/>
                                </a:lnTo>
                                <a:lnTo>
                                  <a:pt x="106" y="77"/>
                                </a:lnTo>
                                <a:lnTo>
                                  <a:pt x="113" y="85"/>
                                </a:lnTo>
                                <a:lnTo>
                                  <a:pt x="118" y="94"/>
                                </a:lnTo>
                                <a:lnTo>
                                  <a:pt x="122" y="104"/>
                                </a:lnTo>
                                <a:lnTo>
                                  <a:pt x="124" y="117"/>
                                </a:lnTo>
                                <a:lnTo>
                                  <a:pt x="124" y="131"/>
                                </a:lnTo>
                                <a:lnTo>
                                  <a:pt x="124" y="2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40" name="Freeform 235"/>
                        <wps:cNvSpPr>
                          <a:spLocks/>
                        </wps:cNvSpPr>
                        <wps:spPr bwMode="auto">
                          <a:xfrm>
                            <a:off x="7702551" y="3117850"/>
                            <a:ext cx="66675" cy="84138"/>
                          </a:xfrm>
                          <a:custGeom>
                            <a:avLst/>
                            <a:gdLst>
                              <a:gd name="T0" fmla="*/ 125 w 125"/>
                              <a:gd name="T1" fmla="*/ 153 h 157"/>
                              <a:gd name="T2" fmla="*/ 123 w 125"/>
                              <a:gd name="T3" fmla="*/ 154 h 157"/>
                              <a:gd name="T4" fmla="*/ 120 w 125"/>
                              <a:gd name="T5" fmla="*/ 155 h 157"/>
                              <a:gd name="T6" fmla="*/ 115 w 125"/>
                              <a:gd name="T7" fmla="*/ 157 h 157"/>
                              <a:gd name="T8" fmla="*/ 107 w 125"/>
                              <a:gd name="T9" fmla="*/ 157 h 157"/>
                              <a:gd name="T10" fmla="*/ 102 w 125"/>
                              <a:gd name="T11" fmla="*/ 155 h 157"/>
                              <a:gd name="T12" fmla="*/ 99 w 125"/>
                              <a:gd name="T13" fmla="*/ 154 h 157"/>
                              <a:gd name="T14" fmla="*/ 98 w 125"/>
                              <a:gd name="T15" fmla="*/ 153 h 157"/>
                              <a:gd name="T16" fmla="*/ 98 w 125"/>
                              <a:gd name="T17" fmla="*/ 67 h 157"/>
                              <a:gd name="T18" fmla="*/ 96 w 125"/>
                              <a:gd name="T19" fmla="*/ 47 h 157"/>
                              <a:gd name="T20" fmla="*/ 90 w 125"/>
                              <a:gd name="T21" fmla="*/ 35 h 157"/>
                              <a:gd name="T22" fmla="*/ 80 w 125"/>
                              <a:gd name="T23" fmla="*/ 26 h 157"/>
                              <a:gd name="T24" fmla="*/ 67 w 125"/>
                              <a:gd name="T25" fmla="*/ 24 h 157"/>
                              <a:gd name="T26" fmla="*/ 47 w 125"/>
                              <a:gd name="T27" fmla="*/ 30 h 157"/>
                              <a:gd name="T28" fmla="*/ 26 w 125"/>
                              <a:gd name="T29" fmla="*/ 51 h 157"/>
                              <a:gd name="T30" fmla="*/ 26 w 125"/>
                              <a:gd name="T31" fmla="*/ 153 h 157"/>
                              <a:gd name="T32" fmla="*/ 25 w 125"/>
                              <a:gd name="T33" fmla="*/ 154 h 157"/>
                              <a:gd name="T34" fmla="*/ 22 w 125"/>
                              <a:gd name="T35" fmla="*/ 155 h 157"/>
                              <a:gd name="T36" fmla="*/ 17 w 125"/>
                              <a:gd name="T37" fmla="*/ 157 h 157"/>
                              <a:gd name="T38" fmla="*/ 10 w 125"/>
                              <a:gd name="T39" fmla="*/ 157 h 157"/>
                              <a:gd name="T40" fmla="*/ 4 w 125"/>
                              <a:gd name="T41" fmla="*/ 155 h 157"/>
                              <a:gd name="T42" fmla="*/ 1 w 125"/>
                              <a:gd name="T43" fmla="*/ 154 h 157"/>
                              <a:gd name="T44" fmla="*/ 0 w 125"/>
                              <a:gd name="T45" fmla="*/ 153 h 157"/>
                              <a:gd name="T46" fmla="*/ 0 w 125"/>
                              <a:gd name="T47" fmla="*/ 8 h 157"/>
                              <a:gd name="T48" fmla="*/ 0 w 125"/>
                              <a:gd name="T49" fmla="*/ 5 h 157"/>
                              <a:gd name="T50" fmla="*/ 3 w 125"/>
                              <a:gd name="T51" fmla="*/ 4 h 157"/>
                              <a:gd name="T52" fmla="*/ 6 w 125"/>
                              <a:gd name="T53" fmla="*/ 3 h 157"/>
                              <a:gd name="T54" fmla="*/ 13 w 125"/>
                              <a:gd name="T55" fmla="*/ 3 h 157"/>
                              <a:gd name="T56" fmla="*/ 17 w 125"/>
                              <a:gd name="T57" fmla="*/ 3 h 157"/>
                              <a:gd name="T58" fmla="*/ 21 w 125"/>
                              <a:gd name="T59" fmla="*/ 4 h 157"/>
                              <a:gd name="T60" fmla="*/ 24 w 125"/>
                              <a:gd name="T61" fmla="*/ 5 h 157"/>
                              <a:gd name="T62" fmla="*/ 24 w 125"/>
                              <a:gd name="T63" fmla="*/ 8 h 157"/>
                              <a:gd name="T64" fmla="*/ 36 w 125"/>
                              <a:gd name="T65" fmla="*/ 14 h 157"/>
                              <a:gd name="T66" fmla="*/ 61 w 125"/>
                              <a:gd name="T67" fmla="*/ 2 h 157"/>
                              <a:gd name="T68" fmla="*/ 86 w 125"/>
                              <a:gd name="T69" fmla="*/ 2 h 157"/>
                              <a:gd name="T70" fmla="*/ 106 w 125"/>
                              <a:gd name="T71" fmla="*/ 10 h 157"/>
                              <a:gd name="T72" fmla="*/ 118 w 125"/>
                              <a:gd name="T73" fmla="*/ 27 h 157"/>
                              <a:gd name="T74" fmla="*/ 123 w 125"/>
                              <a:gd name="T75" fmla="*/ 50 h 157"/>
                              <a:gd name="T76" fmla="*/ 125 w 125"/>
                              <a:gd name="T77"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5" h="157">
                                <a:moveTo>
                                  <a:pt x="125" y="152"/>
                                </a:moveTo>
                                <a:lnTo>
                                  <a:pt x="125" y="153"/>
                                </a:lnTo>
                                <a:lnTo>
                                  <a:pt x="123" y="154"/>
                                </a:lnTo>
                                <a:lnTo>
                                  <a:pt x="123" y="154"/>
                                </a:lnTo>
                                <a:lnTo>
                                  <a:pt x="121" y="155"/>
                                </a:lnTo>
                                <a:lnTo>
                                  <a:pt x="120" y="155"/>
                                </a:lnTo>
                                <a:lnTo>
                                  <a:pt x="117" y="157"/>
                                </a:lnTo>
                                <a:lnTo>
                                  <a:pt x="115" y="157"/>
                                </a:lnTo>
                                <a:lnTo>
                                  <a:pt x="111" y="157"/>
                                </a:lnTo>
                                <a:lnTo>
                                  <a:pt x="107" y="157"/>
                                </a:lnTo>
                                <a:lnTo>
                                  <a:pt x="105" y="157"/>
                                </a:lnTo>
                                <a:lnTo>
                                  <a:pt x="102" y="155"/>
                                </a:lnTo>
                                <a:lnTo>
                                  <a:pt x="100" y="155"/>
                                </a:lnTo>
                                <a:lnTo>
                                  <a:pt x="99" y="154"/>
                                </a:lnTo>
                                <a:lnTo>
                                  <a:pt x="99" y="154"/>
                                </a:lnTo>
                                <a:lnTo>
                                  <a:pt x="98" y="153"/>
                                </a:lnTo>
                                <a:lnTo>
                                  <a:pt x="98" y="152"/>
                                </a:lnTo>
                                <a:lnTo>
                                  <a:pt x="98" y="67"/>
                                </a:lnTo>
                                <a:lnTo>
                                  <a:pt x="98" y="56"/>
                                </a:lnTo>
                                <a:lnTo>
                                  <a:pt x="96" y="47"/>
                                </a:lnTo>
                                <a:lnTo>
                                  <a:pt x="94" y="40"/>
                                </a:lnTo>
                                <a:lnTo>
                                  <a:pt x="90" y="35"/>
                                </a:lnTo>
                                <a:lnTo>
                                  <a:pt x="86" y="30"/>
                                </a:lnTo>
                                <a:lnTo>
                                  <a:pt x="80" y="26"/>
                                </a:lnTo>
                                <a:lnTo>
                                  <a:pt x="74" y="24"/>
                                </a:lnTo>
                                <a:lnTo>
                                  <a:pt x="67" y="24"/>
                                </a:lnTo>
                                <a:lnTo>
                                  <a:pt x="57" y="24"/>
                                </a:lnTo>
                                <a:lnTo>
                                  <a:pt x="47" y="30"/>
                                </a:lnTo>
                                <a:lnTo>
                                  <a:pt x="37" y="38"/>
                                </a:lnTo>
                                <a:lnTo>
                                  <a:pt x="26" y="51"/>
                                </a:lnTo>
                                <a:lnTo>
                                  <a:pt x="26" y="152"/>
                                </a:lnTo>
                                <a:lnTo>
                                  <a:pt x="26" y="153"/>
                                </a:lnTo>
                                <a:lnTo>
                                  <a:pt x="26" y="154"/>
                                </a:lnTo>
                                <a:lnTo>
                                  <a:pt x="25" y="154"/>
                                </a:lnTo>
                                <a:lnTo>
                                  <a:pt x="24" y="155"/>
                                </a:lnTo>
                                <a:lnTo>
                                  <a:pt x="22" y="155"/>
                                </a:lnTo>
                                <a:lnTo>
                                  <a:pt x="20" y="157"/>
                                </a:lnTo>
                                <a:lnTo>
                                  <a:pt x="17" y="157"/>
                                </a:lnTo>
                                <a:lnTo>
                                  <a:pt x="13" y="157"/>
                                </a:lnTo>
                                <a:lnTo>
                                  <a:pt x="10" y="157"/>
                                </a:lnTo>
                                <a:lnTo>
                                  <a:pt x="6" y="157"/>
                                </a:lnTo>
                                <a:lnTo>
                                  <a:pt x="4" y="155"/>
                                </a:lnTo>
                                <a:lnTo>
                                  <a:pt x="3" y="155"/>
                                </a:lnTo>
                                <a:lnTo>
                                  <a:pt x="1" y="154"/>
                                </a:lnTo>
                                <a:lnTo>
                                  <a:pt x="0" y="154"/>
                                </a:lnTo>
                                <a:lnTo>
                                  <a:pt x="0" y="153"/>
                                </a:lnTo>
                                <a:lnTo>
                                  <a:pt x="0" y="152"/>
                                </a:lnTo>
                                <a:lnTo>
                                  <a:pt x="0" y="8"/>
                                </a:lnTo>
                                <a:lnTo>
                                  <a:pt x="0" y="6"/>
                                </a:lnTo>
                                <a:lnTo>
                                  <a:pt x="0" y="5"/>
                                </a:lnTo>
                                <a:lnTo>
                                  <a:pt x="1" y="4"/>
                                </a:lnTo>
                                <a:lnTo>
                                  <a:pt x="3" y="4"/>
                                </a:lnTo>
                                <a:lnTo>
                                  <a:pt x="4" y="3"/>
                                </a:lnTo>
                                <a:lnTo>
                                  <a:pt x="6" y="3"/>
                                </a:lnTo>
                                <a:lnTo>
                                  <a:pt x="9" y="3"/>
                                </a:lnTo>
                                <a:lnTo>
                                  <a:pt x="13" y="3"/>
                                </a:lnTo>
                                <a:lnTo>
                                  <a:pt x="15" y="3"/>
                                </a:lnTo>
                                <a:lnTo>
                                  <a:pt x="17" y="3"/>
                                </a:lnTo>
                                <a:lnTo>
                                  <a:pt x="20" y="3"/>
                                </a:lnTo>
                                <a:lnTo>
                                  <a:pt x="21" y="4"/>
                                </a:lnTo>
                                <a:lnTo>
                                  <a:pt x="22" y="4"/>
                                </a:lnTo>
                                <a:lnTo>
                                  <a:pt x="24" y="5"/>
                                </a:lnTo>
                                <a:lnTo>
                                  <a:pt x="24" y="6"/>
                                </a:lnTo>
                                <a:lnTo>
                                  <a:pt x="24" y="8"/>
                                </a:lnTo>
                                <a:lnTo>
                                  <a:pt x="24" y="26"/>
                                </a:lnTo>
                                <a:lnTo>
                                  <a:pt x="36" y="14"/>
                                </a:lnTo>
                                <a:lnTo>
                                  <a:pt x="48" y="6"/>
                                </a:lnTo>
                                <a:lnTo>
                                  <a:pt x="61" y="2"/>
                                </a:lnTo>
                                <a:lnTo>
                                  <a:pt x="73" y="0"/>
                                </a:lnTo>
                                <a:lnTo>
                                  <a:pt x="86" y="2"/>
                                </a:lnTo>
                                <a:lnTo>
                                  <a:pt x="96" y="5"/>
                                </a:lnTo>
                                <a:lnTo>
                                  <a:pt x="106" y="10"/>
                                </a:lnTo>
                                <a:lnTo>
                                  <a:pt x="112" y="18"/>
                                </a:lnTo>
                                <a:lnTo>
                                  <a:pt x="118" y="27"/>
                                </a:lnTo>
                                <a:lnTo>
                                  <a:pt x="121" y="37"/>
                                </a:lnTo>
                                <a:lnTo>
                                  <a:pt x="123" y="50"/>
                                </a:lnTo>
                                <a:lnTo>
                                  <a:pt x="125" y="63"/>
                                </a:lnTo>
                                <a:lnTo>
                                  <a:pt x="125"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41" name="Freeform 236"/>
                        <wps:cNvSpPr>
                          <a:spLocks noEditPoints="1"/>
                        </wps:cNvSpPr>
                        <wps:spPr bwMode="auto">
                          <a:xfrm>
                            <a:off x="7788276" y="3117850"/>
                            <a:ext cx="76200" cy="84138"/>
                          </a:xfrm>
                          <a:custGeom>
                            <a:avLst/>
                            <a:gdLst>
                              <a:gd name="T0" fmla="*/ 143 w 144"/>
                              <a:gd name="T1" fmla="*/ 95 h 159"/>
                              <a:gd name="T2" fmla="*/ 134 w 144"/>
                              <a:gd name="T3" fmla="*/ 125 h 159"/>
                              <a:gd name="T4" fmla="*/ 116 w 144"/>
                              <a:gd name="T5" fmla="*/ 146 h 159"/>
                              <a:gd name="T6" fmla="*/ 87 w 144"/>
                              <a:gd name="T7" fmla="*/ 158 h 159"/>
                              <a:gd name="T8" fmla="*/ 53 w 144"/>
                              <a:gd name="T9" fmla="*/ 158 h 159"/>
                              <a:gd name="T10" fmla="*/ 27 w 144"/>
                              <a:gd name="T11" fmla="*/ 147 h 159"/>
                              <a:gd name="T12" fmla="*/ 8 w 144"/>
                              <a:gd name="T13" fmla="*/ 127 h 159"/>
                              <a:gd name="T14" fmla="*/ 0 w 144"/>
                              <a:gd name="T15" fmla="*/ 99 h 159"/>
                              <a:gd name="T16" fmla="*/ 0 w 144"/>
                              <a:gd name="T17" fmla="*/ 63 h 159"/>
                              <a:gd name="T18" fmla="*/ 10 w 144"/>
                              <a:gd name="T19" fmla="*/ 35 h 159"/>
                              <a:gd name="T20" fmla="*/ 28 w 144"/>
                              <a:gd name="T21" fmla="*/ 13 h 159"/>
                              <a:gd name="T22" fmla="*/ 55 w 144"/>
                              <a:gd name="T23" fmla="*/ 2 h 159"/>
                              <a:gd name="T24" fmla="*/ 90 w 144"/>
                              <a:gd name="T25" fmla="*/ 2 h 159"/>
                              <a:gd name="T26" fmla="*/ 117 w 144"/>
                              <a:gd name="T27" fmla="*/ 11 h 159"/>
                              <a:gd name="T28" fmla="*/ 134 w 144"/>
                              <a:gd name="T29" fmla="*/ 31 h 159"/>
                              <a:gd name="T30" fmla="*/ 143 w 144"/>
                              <a:gd name="T31" fmla="*/ 61 h 159"/>
                              <a:gd name="T32" fmla="*/ 116 w 144"/>
                              <a:gd name="T33" fmla="*/ 79 h 159"/>
                              <a:gd name="T34" fmla="*/ 113 w 144"/>
                              <a:gd name="T35" fmla="*/ 58 h 159"/>
                              <a:gd name="T36" fmla="*/ 107 w 144"/>
                              <a:gd name="T37" fmla="*/ 40 h 159"/>
                              <a:gd name="T38" fmla="*/ 93 w 144"/>
                              <a:gd name="T39" fmla="*/ 27 h 159"/>
                              <a:gd name="T40" fmla="*/ 73 w 144"/>
                              <a:gd name="T41" fmla="*/ 22 h 159"/>
                              <a:gd name="T42" fmla="*/ 52 w 144"/>
                              <a:gd name="T43" fmla="*/ 26 h 159"/>
                              <a:gd name="T44" fmla="*/ 38 w 144"/>
                              <a:gd name="T45" fmla="*/ 38 h 159"/>
                              <a:gd name="T46" fmla="*/ 29 w 144"/>
                              <a:gd name="T47" fmla="*/ 56 h 159"/>
                              <a:gd name="T48" fmla="*/ 27 w 144"/>
                              <a:gd name="T49" fmla="*/ 79 h 159"/>
                              <a:gd name="T50" fmla="*/ 29 w 144"/>
                              <a:gd name="T51" fmla="*/ 101 h 159"/>
                              <a:gd name="T52" fmla="*/ 37 w 144"/>
                              <a:gd name="T53" fmla="*/ 120 h 159"/>
                              <a:gd name="T54" fmla="*/ 50 w 144"/>
                              <a:gd name="T55" fmla="*/ 132 h 159"/>
                              <a:gd name="T56" fmla="*/ 71 w 144"/>
                              <a:gd name="T57" fmla="*/ 137 h 159"/>
                              <a:gd name="T58" fmla="*/ 91 w 144"/>
                              <a:gd name="T59" fmla="*/ 132 h 159"/>
                              <a:gd name="T60" fmla="*/ 106 w 144"/>
                              <a:gd name="T61" fmla="*/ 121 h 159"/>
                              <a:gd name="T62" fmla="*/ 113 w 144"/>
                              <a:gd name="T63" fmla="*/ 103 h 159"/>
                              <a:gd name="T64" fmla="*/ 116 w 144"/>
                              <a:gd name="T65" fmla="*/ 79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4" h="159">
                                <a:moveTo>
                                  <a:pt x="144" y="78"/>
                                </a:moveTo>
                                <a:lnTo>
                                  <a:pt x="143" y="95"/>
                                </a:lnTo>
                                <a:lnTo>
                                  <a:pt x="139" y="110"/>
                                </a:lnTo>
                                <a:lnTo>
                                  <a:pt x="134" y="125"/>
                                </a:lnTo>
                                <a:lnTo>
                                  <a:pt x="125" y="136"/>
                                </a:lnTo>
                                <a:lnTo>
                                  <a:pt x="116" y="146"/>
                                </a:lnTo>
                                <a:lnTo>
                                  <a:pt x="102" y="153"/>
                                </a:lnTo>
                                <a:lnTo>
                                  <a:pt x="87" y="158"/>
                                </a:lnTo>
                                <a:lnTo>
                                  <a:pt x="70" y="159"/>
                                </a:lnTo>
                                <a:lnTo>
                                  <a:pt x="53" y="158"/>
                                </a:lnTo>
                                <a:lnTo>
                                  <a:pt x="39" y="153"/>
                                </a:lnTo>
                                <a:lnTo>
                                  <a:pt x="27" y="147"/>
                                </a:lnTo>
                                <a:lnTo>
                                  <a:pt x="17" y="138"/>
                                </a:lnTo>
                                <a:lnTo>
                                  <a:pt x="8" y="127"/>
                                </a:lnTo>
                                <a:lnTo>
                                  <a:pt x="4" y="114"/>
                                </a:lnTo>
                                <a:lnTo>
                                  <a:pt x="0" y="99"/>
                                </a:lnTo>
                                <a:lnTo>
                                  <a:pt x="0" y="80"/>
                                </a:lnTo>
                                <a:lnTo>
                                  <a:pt x="0" y="63"/>
                                </a:lnTo>
                                <a:lnTo>
                                  <a:pt x="4" y="48"/>
                                </a:lnTo>
                                <a:lnTo>
                                  <a:pt x="10" y="35"/>
                                </a:lnTo>
                                <a:lnTo>
                                  <a:pt x="18" y="22"/>
                                </a:lnTo>
                                <a:lnTo>
                                  <a:pt x="28" y="13"/>
                                </a:lnTo>
                                <a:lnTo>
                                  <a:pt x="40" y="6"/>
                                </a:lnTo>
                                <a:lnTo>
                                  <a:pt x="55" y="2"/>
                                </a:lnTo>
                                <a:lnTo>
                                  <a:pt x="73" y="0"/>
                                </a:lnTo>
                                <a:lnTo>
                                  <a:pt x="90" y="2"/>
                                </a:lnTo>
                                <a:lnTo>
                                  <a:pt x="105" y="5"/>
                                </a:lnTo>
                                <a:lnTo>
                                  <a:pt x="117" y="11"/>
                                </a:lnTo>
                                <a:lnTo>
                                  <a:pt x="127" y="21"/>
                                </a:lnTo>
                                <a:lnTo>
                                  <a:pt x="134" y="31"/>
                                </a:lnTo>
                                <a:lnTo>
                                  <a:pt x="139" y="46"/>
                                </a:lnTo>
                                <a:lnTo>
                                  <a:pt x="143" y="61"/>
                                </a:lnTo>
                                <a:lnTo>
                                  <a:pt x="144" y="78"/>
                                </a:lnTo>
                                <a:close/>
                                <a:moveTo>
                                  <a:pt x="116" y="79"/>
                                </a:moveTo>
                                <a:lnTo>
                                  <a:pt x="116" y="68"/>
                                </a:lnTo>
                                <a:lnTo>
                                  <a:pt x="113" y="58"/>
                                </a:lnTo>
                                <a:lnTo>
                                  <a:pt x="111" y="47"/>
                                </a:lnTo>
                                <a:lnTo>
                                  <a:pt x="107" y="40"/>
                                </a:lnTo>
                                <a:lnTo>
                                  <a:pt x="101" y="32"/>
                                </a:lnTo>
                                <a:lnTo>
                                  <a:pt x="93" y="27"/>
                                </a:lnTo>
                                <a:lnTo>
                                  <a:pt x="84" y="22"/>
                                </a:lnTo>
                                <a:lnTo>
                                  <a:pt x="73" y="22"/>
                                </a:lnTo>
                                <a:lnTo>
                                  <a:pt x="60" y="22"/>
                                </a:lnTo>
                                <a:lnTo>
                                  <a:pt x="52" y="26"/>
                                </a:lnTo>
                                <a:lnTo>
                                  <a:pt x="44" y="31"/>
                                </a:lnTo>
                                <a:lnTo>
                                  <a:pt x="38" y="38"/>
                                </a:lnTo>
                                <a:lnTo>
                                  <a:pt x="33" y="46"/>
                                </a:lnTo>
                                <a:lnTo>
                                  <a:pt x="29" y="56"/>
                                </a:lnTo>
                                <a:lnTo>
                                  <a:pt x="28" y="67"/>
                                </a:lnTo>
                                <a:lnTo>
                                  <a:pt x="27" y="79"/>
                                </a:lnTo>
                                <a:lnTo>
                                  <a:pt x="28" y="90"/>
                                </a:lnTo>
                                <a:lnTo>
                                  <a:pt x="29" y="101"/>
                                </a:lnTo>
                                <a:lnTo>
                                  <a:pt x="32" y="111"/>
                                </a:lnTo>
                                <a:lnTo>
                                  <a:pt x="37" y="120"/>
                                </a:lnTo>
                                <a:lnTo>
                                  <a:pt x="42" y="127"/>
                                </a:lnTo>
                                <a:lnTo>
                                  <a:pt x="50" y="132"/>
                                </a:lnTo>
                                <a:lnTo>
                                  <a:pt x="59" y="136"/>
                                </a:lnTo>
                                <a:lnTo>
                                  <a:pt x="71" y="137"/>
                                </a:lnTo>
                                <a:lnTo>
                                  <a:pt x="82" y="136"/>
                                </a:lnTo>
                                <a:lnTo>
                                  <a:pt x="91" y="132"/>
                                </a:lnTo>
                                <a:lnTo>
                                  <a:pt x="100" y="127"/>
                                </a:lnTo>
                                <a:lnTo>
                                  <a:pt x="106" y="121"/>
                                </a:lnTo>
                                <a:lnTo>
                                  <a:pt x="111" y="112"/>
                                </a:lnTo>
                                <a:lnTo>
                                  <a:pt x="113" y="103"/>
                                </a:lnTo>
                                <a:lnTo>
                                  <a:pt x="116" y="91"/>
                                </a:lnTo>
                                <a:lnTo>
                                  <a:pt x="116" y="7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42" name="Freeform 237"/>
                        <wps:cNvSpPr>
                          <a:spLocks/>
                        </wps:cNvSpPr>
                        <wps:spPr bwMode="auto">
                          <a:xfrm>
                            <a:off x="7885113" y="3117850"/>
                            <a:ext cx="66675" cy="84138"/>
                          </a:xfrm>
                          <a:custGeom>
                            <a:avLst/>
                            <a:gdLst>
                              <a:gd name="T0" fmla="*/ 124 w 124"/>
                              <a:gd name="T1" fmla="*/ 153 h 157"/>
                              <a:gd name="T2" fmla="*/ 122 w 124"/>
                              <a:gd name="T3" fmla="*/ 154 h 157"/>
                              <a:gd name="T4" fmla="*/ 120 w 124"/>
                              <a:gd name="T5" fmla="*/ 155 h 157"/>
                              <a:gd name="T6" fmla="*/ 115 w 124"/>
                              <a:gd name="T7" fmla="*/ 157 h 157"/>
                              <a:gd name="T8" fmla="*/ 108 w 124"/>
                              <a:gd name="T9" fmla="*/ 157 h 157"/>
                              <a:gd name="T10" fmla="*/ 101 w 124"/>
                              <a:gd name="T11" fmla="*/ 155 h 157"/>
                              <a:gd name="T12" fmla="*/ 99 w 124"/>
                              <a:gd name="T13" fmla="*/ 154 h 157"/>
                              <a:gd name="T14" fmla="*/ 98 w 124"/>
                              <a:gd name="T15" fmla="*/ 153 h 157"/>
                              <a:gd name="T16" fmla="*/ 98 w 124"/>
                              <a:gd name="T17" fmla="*/ 67 h 157"/>
                              <a:gd name="T18" fmla="*/ 95 w 124"/>
                              <a:gd name="T19" fmla="*/ 47 h 157"/>
                              <a:gd name="T20" fmla="*/ 90 w 124"/>
                              <a:gd name="T21" fmla="*/ 35 h 157"/>
                              <a:gd name="T22" fmla="*/ 80 w 124"/>
                              <a:gd name="T23" fmla="*/ 26 h 157"/>
                              <a:gd name="T24" fmla="*/ 67 w 124"/>
                              <a:gd name="T25" fmla="*/ 24 h 157"/>
                              <a:gd name="T26" fmla="*/ 47 w 124"/>
                              <a:gd name="T27" fmla="*/ 30 h 157"/>
                              <a:gd name="T28" fmla="*/ 26 w 124"/>
                              <a:gd name="T29" fmla="*/ 51 h 157"/>
                              <a:gd name="T30" fmla="*/ 26 w 124"/>
                              <a:gd name="T31" fmla="*/ 153 h 157"/>
                              <a:gd name="T32" fmla="*/ 25 w 124"/>
                              <a:gd name="T33" fmla="*/ 154 h 157"/>
                              <a:gd name="T34" fmla="*/ 21 w 124"/>
                              <a:gd name="T35" fmla="*/ 155 h 157"/>
                              <a:gd name="T36" fmla="*/ 16 w 124"/>
                              <a:gd name="T37" fmla="*/ 157 h 157"/>
                              <a:gd name="T38" fmla="*/ 9 w 124"/>
                              <a:gd name="T39" fmla="*/ 157 h 157"/>
                              <a:gd name="T40" fmla="*/ 4 w 124"/>
                              <a:gd name="T41" fmla="*/ 155 h 157"/>
                              <a:gd name="T42" fmla="*/ 2 w 124"/>
                              <a:gd name="T43" fmla="*/ 154 h 157"/>
                              <a:gd name="T44" fmla="*/ 0 w 124"/>
                              <a:gd name="T45" fmla="*/ 153 h 157"/>
                              <a:gd name="T46" fmla="*/ 0 w 124"/>
                              <a:gd name="T47" fmla="*/ 8 h 157"/>
                              <a:gd name="T48" fmla="*/ 0 w 124"/>
                              <a:gd name="T49" fmla="*/ 5 h 157"/>
                              <a:gd name="T50" fmla="*/ 2 w 124"/>
                              <a:gd name="T51" fmla="*/ 4 h 157"/>
                              <a:gd name="T52" fmla="*/ 5 w 124"/>
                              <a:gd name="T53" fmla="*/ 3 h 157"/>
                              <a:gd name="T54" fmla="*/ 11 w 124"/>
                              <a:gd name="T55" fmla="*/ 3 h 157"/>
                              <a:gd name="T56" fmla="*/ 18 w 124"/>
                              <a:gd name="T57" fmla="*/ 3 h 157"/>
                              <a:gd name="T58" fmla="*/ 21 w 124"/>
                              <a:gd name="T59" fmla="*/ 4 h 157"/>
                              <a:gd name="T60" fmla="*/ 23 w 124"/>
                              <a:gd name="T61" fmla="*/ 5 h 157"/>
                              <a:gd name="T62" fmla="*/ 24 w 124"/>
                              <a:gd name="T63" fmla="*/ 8 h 157"/>
                              <a:gd name="T64" fmla="*/ 36 w 124"/>
                              <a:gd name="T65" fmla="*/ 14 h 157"/>
                              <a:gd name="T66" fmla="*/ 61 w 124"/>
                              <a:gd name="T67" fmla="*/ 2 h 157"/>
                              <a:gd name="T68" fmla="*/ 87 w 124"/>
                              <a:gd name="T69" fmla="*/ 2 h 157"/>
                              <a:gd name="T70" fmla="*/ 106 w 124"/>
                              <a:gd name="T71" fmla="*/ 10 h 157"/>
                              <a:gd name="T72" fmla="*/ 119 w 124"/>
                              <a:gd name="T73" fmla="*/ 27 h 157"/>
                              <a:gd name="T74" fmla="*/ 124 w 124"/>
                              <a:gd name="T75" fmla="*/ 50 h 157"/>
                              <a:gd name="T76" fmla="*/ 124 w 124"/>
                              <a:gd name="T77"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4" h="157">
                                <a:moveTo>
                                  <a:pt x="124" y="152"/>
                                </a:moveTo>
                                <a:lnTo>
                                  <a:pt x="124" y="153"/>
                                </a:lnTo>
                                <a:lnTo>
                                  <a:pt x="124" y="154"/>
                                </a:lnTo>
                                <a:lnTo>
                                  <a:pt x="122" y="154"/>
                                </a:lnTo>
                                <a:lnTo>
                                  <a:pt x="121" y="155"/>
                                </a:lnTo>
                                <a:lnTo>
                                  <a:pt x="120" y="155"/>
                                </a:lnTo>
                                <a:lnTo>
                                  <a:pt x="117" y="157"/>
                                </a:lnTo>
                                <a:lnTo>
                                  <a:pt x="115" y="157"/>
                                </a:lnTo>
                                <a:lnTo>
                                  <a:pt x="111" y="157"/>
                                </a:lnTo>
                                <a:lnTo>
                                  <a:pt x="108" y="157"/>
                                </a:lnTo>
                                <a:lnTo>
                                  <a:pt x="104" y="157"/>
                                </a:lnTo>
                                <a:lnTo>
                                  <a:pt x="101" y="155"/>
                                </a:lnTo>
                                <a:lnTo>
                                  <a:pt x="100" y="155"/>
                                </a:lnTo>
                                <a:lnTo>
                                  <a:pt x="99" y="154"/>
                                </a:lnTo>
                                <a:lnTo>
                                  <a:pt x="98" y="154"/>
                                </a:lnTo>
                                <a:lnTo>
                                  <a:pt x="98" y="153"/>
                                </a:lnTo>
                                <a:lnTo>
                                  <a:pt x="98" y="152"/>
                                </a:lnTo>
                                <a:lnTo>
                                  <a:pt x="98" y="67"/>
                                </a:lnTo>
                                <a:lnTo>
                                  <a:pt x="98" y="56"/>
                                </a:lnTo>
                                <a:lnTo>
                                  <a:pt x="95" y="47"/>
                                </a:lnTo>
                                <a:lnTo>
                                  <a:pt x="94" y="40"/>
                                </a:lnTo>
                                <a:lnTo>
                                  <a:pt x="90" y="35"/>
                                </a:lnTo>
                                <a:lnTo>
                                  <a:pt x="87" y="30"/>
                                </a:lnTo>
                                <a:lnTo>
                                  <a:pt x="80" y="26"/>
                                </a:lnTo>
                                <a:lnTo>
                                  <a:pt x="74" y="24"/>
                                </a:lnTo>
                                <a:lnTo>
                                  <a:pt x="67" y="24"/>
                                </a:lnTo>
                                <a:lnTo>
                                  <a:pt x="57" y="24"/>
                                </a:lnTo>
                                <a:lnTo>
                                  <a:pt x="47" y="30"/>
                                </a:lnTo>
                                <a:lnTo>
                                  <a:pt x="37" y="38"/>
                                </a:lnTo>
                                <a:lnTo>
                                  <a:pt x="26" y="51"/>
                                </a:lnTo>
                                <a:lnTo>
                                  <a:pt x="26" y="152"/>
                                </a:lnTo>
                                <a:lnTo>
                                  <a:pt x="26" y="153"/>
                                </a:lnTo>
                                <a:lnTo>
                                  <a:pt x="25" y="154"/>
                                </a:lnTo>
                                <a:lnTo>
                                  <a:pt x="25" y="154"/>
                                </a:lnTo>
                                <a:lnTo>
                                  <a:pt x="24" y="155"/>
                                </a:lnTo>
                                <a:lnTo>
                                  <a:pt x="21" y="155"/>
                                </a:lnTo>
                                <a:lnTo>
                                  <a:pt x="20" y="157"/>
                                </a:lnTo>
                                <a:lnTo>
                                  <a:pt x="16" y="157"/>
                                </a:lnTo>
                                <a:lnTo>
                                  <a:pt x="13" y="157"/>
                                </a:lnTo>
                                <a:lnTo>
                                  <a:pt x="9" y="157"/>
                                </a:lnTo>
                                <a:lnTo>
                                  <a:pt x="7" y="157"/>
                                </a:lnTo>
                                <a:lnTo>
                                  <a:pt x="4" y="155"/>
                                </a:lnTo>
                                <a:lnTo>
                                  <a:pt x="3" y="155"/>
                                </a:lnTo>
                                <a:lnTo>
                                  <a:pt x="2" y="154"/>
                                </a:lnTo>
                                <a:lnTo>
                                  <a:pt x="0" y="154"/>
                                </a:lnTo>
                                <a:lnTo>
                                  <a:pt x="0" y="153"/>
                                </a:lnTo>
                                <a:lnTo>
                                  <a:pt x="0" y="152"/>
                                </a:lnTo>
                                <a:lnTo>
                                  <a:pt x="0" y="8"/>
                                </a:lnTo>
                                <a:lnTo>
                                  <a:pt x="0" y="6"/>
                                </a:lnTo>
                                <a:lnTo>
                                  <a:pt x="0" y="5"/>
                                </a:lnTo>
                                <a:lnTo>
                                  <a:pt x="0" y="4"/>
                                </a:lnTo>
                                <a:lnTo>
                                  <a:pt x="2" y="4"/>
                                </a:lnTo>
                                <a:lnTo>
                                  <a:pt x="4" y="3"/>
                                </a:lnTo>
                                <a:lnTo>
                                  <a:pt x="5" y="3"/>
                                </a:lnTo>
                                <a:lnTo>
                                  <a:pt x="8" y="3"/>
                                </a:lnTo>
                                <a:lnTo>
                                  <a:pt x="11" y="3"/>
                                </a:lnTo>
                                <a:lnTo>
                                  <a:pt x="15" y="3"/>
                                </a:lnTo>
                                <a:lnTo>
                                  <a:pt x="18" y="3"/>
                                </a:lnTo>
                                <a:lnTo>
                                  <a:pt x="20" y="3"/>
                                </a:lnTo>
                                <a:lnTo>
                                  <a:pt x="21" y="4"/>
                                </a:lnTo>
                                <a:lnTo>
                                  <a:pt x="23" y="4"/>
                                </a:lnTo>
                                <a:lnTo>
                                  <a:pt x="23" y="5"/>
                                </a:lnTo>
                                <a:lnTo>
                                  <a:pt x="24" y="6"/>
                                </a:lnTo>
                                <a:lnTo>
                                  <a:pt x="24" y="8"/>
                                </a:lnTo>
                                <a:lnTo>
                                  <a:pt x="24" y="26"/>
                                </a:lnTo>
                                <a:lnTo>
                                  <a:pt x="36" y="14"/>
                                </a:lnTo>
                                <a:lnTo>
                                  <a:pt x="48" y="6"/>
                                </a:lnTo>
                                <a:lnTo>
                                  <a:pt x="61" y="2"/>
                                </a:lnTo>
                                <a:lnTo>
                                  <a:pt x="73" y="0"/>
                                </a:lnTo>
                                <a:lnTo>
                                  <a:pt x="87" y="2"/>
                                </a:lnTo>
                                <a:lnTo>
                                  <a:pt x="96" y="5"/>
                                </a:lnTo>
                                <a:lnTo>
                                  <a:pt x="106" y="10"/>
                                </a:lnTo>
                                <a:lnTo>
                                  <a:pt x="112" y="18"/>
                                </a:lnTo>
                                <a:lnTo>
                                  <a:pt x="119" y="27"/>
                                </a:lnTo>
                                <a:lnTo>
                                  <a:pt x="121" y="37"/>
                                </a:lnTo>
                                <a:lnTo>
                                  <a:pt x="124" y="50"/>
                                </a:lnTo>
                                <a:lnTo>
                                  <a:pt x="124" y="63"/>
                                </a:lnTo>
                                <a:lnTo>
                                  <a:pt x="124"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43" name="Freeform 238"/>
                        <wps:cNvSpPr>
                          <a:spLocks/>
                        </wps:cNvSpPr>
                        <wps:spPr bwMode="auto">
                          <a:xfrm>
                            <a:off x="7969251" y="3152775"/>
                            <a:ext cx="41275" cy="11113"/>
                          </a:xfrm>
                          <a:custGeom>
                            <a:avLst/>
                            <a:gdLst>
                              <a:gd name="T0" fmla="*/ 78 w 78"/>
                              <a:gd name="T1" fmla="*/ 10 h 21"/>
                              <a:gd name="T2" fmla="*/ 78 w 78"/>
                              <a:gd name="T3" fmla="*/ 16 h 21"/>
                              <a:gd name="T4" fmla="*/ 77 w 78"/>
                              <a:gd name="T5" fmla="*/ 19 h 21"/>
                              <a:gd name="T6" fmla="*/ 75 w 78"/>
                              <a:gd name="T7" fmla="*/ 21 h 21"/>
                              <a:gd name="T8" fmla="*/ 73 w 78"/>
                              <a:gd name="T9" fmla="*/ 21 h 21"/>
                              <a:gd name="T10" fmla="*/ 5 w 78"/>
                              <a:gd name="T11" fmla="*/ 21 h 21"/>
                              <a:gd name="T12" fmla="*/ 3 w 78"/>
                              <a:gd name="T13" fmla="*/ 21 h 21"/>
                              <a:gd name="T14" fmla="*/ 1 w 78"/>
                              <a:gd name="T15" fmla="*/ 19 h 21"/>
                              <a:gd name="T16" fmla="*/ 0 w 78"/>
                              <a:gd name="T17" fmla="*/ 16 h 21"/>
                              <a:gd name="T18" fmla="*/ 0 w 78"/>
                              <a:gd name="T19" fmla="*/ 10 h 21"/>
                              <a:gd name="T20" fmla="*/ 0 w 78"/>
                              <a:gd name="T21" fmla="*/ 5 h 21"/>
                              <a:gd name="T22" fmla="*/ 1 w 78"/>
                              <a:gd name="T23" fmla="*/ 3 h 21"/>
                              <a:gd name="T24" fmla="*/ 3 w 78"/>
                              <a:gd name="T25" fmla="*/ 0 h 21"/>
                              <a:gd name="T26" fmla="*/ 5 w 78"/>
                              <a:gd name="T27" fmla="*/ 0 h 21"/>
                              <a:gd name="T28" fmla="*/ 73 w 78"/>
                              <a:gd name="T29" fmla="*/ 0 h 21"/>
                              <a:gd name="T30" fmla="*/ 74 w 78"/>
                              <a:gd name="T31" fmla="*/ 0 h 21"/>
                              <a:gd name="T32" fmla="*/ 75 w 78"/>
                              <a:gd name="T33" fmla="*/ 0 h 21"/>
                              <a:gd name="T34" fmla="*/ 75 w 78"/>
                              <a:gd name="T35" fmla="*/ 0 h 21"/>
                              <a:gd name="T36" fmla="*/ 77 w 78"/>
                              <a:gd name="T37" fmla="*/ 3 h 21"/>
                              <a:gd name="T38" fmla="*/ 78 w 78"/>
                              <a:gd name="T39" fmla="*/ 4 h 21"/>
                              <a:gd name="T40" fmla="*/ 78 w 78"/>
                              <a:gd name="T41" fmla="*/ 5 h 21"/>
                              <a:gd name="T42" fmla="*/ 78 w 78"/>
                              <a:gd name="T43" fmla="*/ 8 h 21"/>
                              <a:gd name="T44" fmla="*/ 78 w 78"/>
                              <a:gd name="T45" fmla="*/ 10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78" h="21">
                                <a:moveTo>
                                  <a:pt x="78" y="10"/>
                                </a:moveTo>
                                <a:lnTo>
                                  <a:pt x="78" y="16"/>
                                </a:lnTo>
                                <a:lnTo>
                                  <a:pt x="77" y="19"/>
                                </a:lnTo>
                                <a:lnTo>
                                  <a:pt x="75" y="21"/>
                                </a:lnTo>
                                <a:lnTo>
                                  <a:pt x="73" y="21"/>
                                </a:lnTo>
                                <a:lnTo>
                                  <a:pt x="5" y="21"/>
                                </a:lnTo>
                                <a:lnTo>
                                  <a:pt x="3" y="21"/>
                                </a:lnTo>
                                <a:lnTo>
                                  <a:pt x="1" y="19"/>
                                </a:lnTo>
                                <a:lnTo>
                                  <a:pt x="0" y="16"/>
                                </a:lnTo>
                                <a:lnTo>
                                  <a:pt x="0" y="10"/>
                                </a:lnTo>
                                <a:lnTo>
                                  <a:pt x="0" y="5"/>
                                </a:lnTo>
                                <a:lnTo>
                                  <a:pt x="1" y="3"/>
                                </a:lnTo>
                                <a:lnTo>
                                  <a:pt x="3" y="0"/>
                                </a:lnTo>
                                <a:lnTo>
                                  <a:pt x="5" y="0"/>
                                </a:lnTo>
                                <a:lnTo>
                                  <a:pt x="73" y="0"/>
                                </a:lnTo>
                                <a:lnTo>
                                  <a:pt x="74" y="0"/>
                                </a:lnTo>
                                <a:lnTo>
                                  <a:pt x="75" y="0"/>
                                </a:lnTo>
                                <a:lnTo>
                                  <a:pt x="75" y="0"/>
                                </a:lnTo>
                                <a:lnTo>
                                  <a:pt x="77" y="3"/>
                                </a:lnTo>
                                <a:lnTo>
                                  <a:pt x="78" y="4"/>
                                </a:lnTo>
                                <a:lnTo>
                                  <a:pt x="78" y="5"/>
                                </a:lnTo>
                                <a:lnTo>
                                  <a:pt x="78" y="8"/>
                                </a:lnTo>
                                <a:lnTo>
                                  <a:pt x="78" y="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44" name="Freeform 239"/>
                        <wps:cNvSpPr>
                          <a:spLocks noEditPoints="1"/>
                        </wps:cNvSpPr>
                        <wps:spPr bwMode="auto">
                          <a:xfrm>
                            <a:off x="5762626" y="3338513"/>
                            <a:ext cx="87313" cy="84138"/>
                          </a:xfrm>
                          <a:custGeom>
                            <a:avLst/>
                            <a:gdLst>
                              <a:gd name="T0" fmla="*/ 164 w 164"/>
                              <a:gd name="T1" fmla="*/ 150 h 158"/>
                              <a:gd name="T2" fmla="*/ 160 w 164"/>
                              <a:gd name="T3" fmla="*/ 155 h 158"/>
                              <a:gd name="T4" fmla="*/ 154 w 164"/>
                              <a:gd name="T5" fmla="*/ 156 h 158"/>
                              <a:gd name="T6" fmla="*/ 145 w 164"/>
                              <a:gd name="T7" fmla="*/ 157 h 158"/>
                              <a:gd name="T8" fmla="*/ 130 w 164"/>
                              <a:gd name="T9" fmla="*/ 156 h 158"/>
                              <a:gd name="T10" fmla="*/ 117 w 164"/>
                              <a:gd name="T11" fmla="*/ 147 h 158"/>
                              <a:gd name="T12" fmla="*/ 109 w 164"/>
                              <a:gd name="T13" fmla="*/ 126 h 158"/>
                              <a:gd name="T14" fmla="*/ 96 w 164"/>
                              <a:gd name="T15" fmla="*/ 145 h 158"/>
                              <a:gd name="T16" fmla="*/ 76 w 164"/>
                              <a:gd name="T17" fmla="*/ 156 h 158"/>
                              <a:gd name="T18" fmla="*/ 44 w 164"/>
                              <a:gd name="T19" fmla="*/ 157 h 158"/>
                              <a:gd name="T20" fmla="*/ 13 w 164"/>
                              <a:gd name="T21" fmla="*/ 135 h 158"/>
                              <a:gd name="T22" fmla="*/ 0 w 164"/>
                              <a:gd name="T23" fmla="*/ 96 h 158"/>
                              <a:gd name="T24" fmla="*/ 4 w 164"/>
                              <a:gd name="T25" fmla="*/ 46 h 158"/>
                              <a:gd name="T26" fmla="*/ 26 w 164"/>
                              <a:gd name="T27" fmla="*/ 12 h 158"/>
                              <a:gd name="T28" fmla="*/ 64 w 164"/>
                              <a:gd name="T29" fmla="*/ 0 h 158"/>
                              <a:gd name="T30" fmla="*/ 92 w 164"/>
                              <a:gd name="T31" fmla="*/ 7 h 158"/>
                              <a:gd name="T32" fmla="*/ 111 w 164"/>
                              <a:gd name="T33" fmla="*/ 28 h 158"/>
                              <a:gd name="T34" fmla="*/ 119 w 164"/>
                              <a:gd name="T35" fmla="*/ 39 h 158"/>
                              <a:gd name="T36" fmla="*/ 123 w 164"/>
                              <a:gd name="T37" fmla="*/ 17 h 158"/>
                              <a:gd name="T38" fmla="*/ 126 w 164"/>
                              <a:gd name="T39" fmla="*/ 4 h 158"/>
                              <a:gd name="T40" fmla="*/ 127 w 164"/>
                              <a:gd name="T41" fmla="*/ 3 h 158"/>
                              <a:gd name="T42" fmla="*/ 130 w 164"/>
                              <a:gd name="T43" fmla="*/ 2 h 158"/>
                              <a:gd name="T44" fmla="*/ 137 w 164"/>
                              <a:gd name="T45" fmla="*/ 2 h 158"/>
                              <a:gd name="T46" fmla="*/ 145 w 164"/>
                              <a:gd name="T47" fmla="*/ 2 h 158"/>
                              <a:gd name="T48" fmla="*/ 149 w 164"/>
                              <a:gd name="T49" fmla="*/ 4 h 158"/>
                              <a:gd name="T50" fmla="*/ 150 w 164"/>
                              <a:gd name="T51" fmla="*/ 9 h 158"/>
                              <a:gd name="T52" fmla="*/ 148 w 164"/>
                              <a:gd name="T53" fmla="*/ 27 h 158"/>
                              <a:gd name="T54" fmla="*/ 142 w 164"/>
                              <a:gd name="T55" fmla="*/ 51 h 158"/>
                              <a:gd name="T56" fmla="*/ 134 w 164"/>
                              <a:gd name="T57" fmla="*/ 77 h 158"/>
                              <a:gd name="T58" fmla="*/ 129 w 164"/>
                              <a:gd name="T59" fmla="*/ 105 h 158"/>
                              <a:gd name="T60" fmla="*/ 134 w 164"/>
                              <a:gd name="T61" fmla="*/ 128 h 158"/>
                              <a:gd name="T62" fmla="*/ 143 w 164"/>
                              <a:gd name="T63" fmla="*/ 135 h 158"/>
                              <a:gd name="T64" fmla="*/ 151 w 164"/>
                              <a:gd name="T65" fmla="*/ 135 h 158"/>
                              <a:gd name="T66" fmla="*/ 158 w 164"/>
                              <a:gd name="T67" fmla="*/ 134 h 158"/>
                              <a:gd name="T68" fmla="*/ 161 w 164"/>
                              <a:gd name="T69" fmla="*/ 133 h 158"/>
                              <a:gd name="T70" fmla="*/ 162 w 164"/>
                              <a:gd name="T71" fmla="*/ 133 h 158"/>
                              <a:gd name="T72" fmla="*/ 164 w 164"/>
                              <a:gd name="T73" fmla="*/ 137 h 158"/>
                              <a:gd name="T74" fmla="*/ 102 w 164"/>
                              <a:gd name="T75" fmla="*/ 77 h 158"/>
                              <a:gd name="T76" fmla="*/ 95 w 164"/>
                              <a:gd name="T77" fmla="*/ 41 h 158"/>
                              <a:gd name="T78" fmla="*/ 79 w 164"/>
                              <a:gd name="T79" fmla="*/ 24 h 158"/>
                              <a:gd name="T80" fmla="*/ 55 w 164"/>
                              <a:gd name="T81" fmla="*/ 22 h 158"/>
                              <a:gd name="T82" fmla="*/ 36 w 164"/>
                              <a:gd name="T83" fmla="*/ 39 h 158"/>
                              <a:gd name="T84" fmla="*/ 27 w 164"/>
                              <a:gd name="T85" fmla="*/ 67 h 158"/>
                              <a:gd name="T86" fmla="*/ 28 w 164"/>
                              <a:gd name="T87" fmla="*/ 99 h 158"/>
                              <a:gd name="T88" fmla="*/ 39 w 164"/>
                              <a:gd name="T89" fmla="*/ 125 h 158"/>
                              <a:gd name="T90" fmla="*/ 63 w 164"/>
                              <a:gd name="T91" fmla="*/ 136 h 158"/>
                              <a:gd name="T92" fmla="*/ 86 w 164"/>
                              <a:gd name="T93" fmla="*/ 126 h 158"/>
                              <a:gd name="T94" fmla="*/ 100 w 164"/>
                              <a:gd name="T95" fmla="*/ 102 h 158"/>
                              <a:gd name="T96" fmla="*/ 102 w 164"/>
                              <a:gd name="T97" fmla="*/ 77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64" h="158">
                                <a:moveTo>
                                  <a:pt x="164" y="142"/>
                                </a:moveTo>
                                <a:lnTo>
                                  <a:pt x="164" y="147"/>
                                </a:lnTo>
                                <a:lnTo>
                                  <a:pt x="164" y="150"/>
                                </a:lnTo>
                                <a:lnTo>
                                  <a:pt x="162" y="152"/>
                                </a:lnTo>
                                <a:lnTo>
                                  <a:pt x="161" y="153"/>
                                </a:lnTo>
                                <a:lnTo>
                                  <a:pt x="160" y="155"/>
                                </a:lnTo>
                                <a:lnTo>
                                  <a:pt x="159" y="155"/>
                                </a:lnTo>
                                <a:lnTo>
                                  <a:pt x="156" y="156"/>
                                </a:lnTo>
                                <a:lnTo>
                                  <a:pt x="154" y="156"/>
                                </a:lnTo>
                                <a:lnTo>
                                  <a:pt x="151" y="157"/>
                                </a:lnTo>
                                <a:lnTo>
                                  <a:pt x="148" y="157"/>
                                </a:lnTo>
                                <a:lnTo>
                                  <a:pt x="145" y="157"/>
                                </a:lnTo>
                                <a:lnTo>
                                  <a:pt x="143" y="157"/>
                                </a:lnTo>
                                <a:lnTo>
                                  <a:pt x="137" y="157"/>
                                </a:lnTo>
                                <a:lnTo>
                                  <a:pt x="130" y="156"/>
                                </a:lnTo>
                                <a:lnTo>
                                  <a:pt x="126" y="155"/>
                                </a:lnTo>
                                <a:lnTo>
                                  <a:pt x="121" y="151"/>
                                </a:lnTo>
                                <a:lnTo>
                                  <a:pt x="117" y="147"/>
                                </a:lnTo>
                                <a:lnTo>
                                  <a:pt x="113" y="141"/>
                                </a:lnTo>
                                <a:lnTo>
                                  <a:pt x="111" y="135"/>
                                </a:lnTo>
                                <a:lnTo>
                                  <a:pt x="109" y="126"/>
                                </a:lnTo>
                                <a:lnTo>
                                  <a:pt x="106" y="133"/>
                                </a:lnTo>
                                <a:lnTo>
                                  <a:pt x="101" y="139"/>
                                </a:lnTo>
                                <a:lnTo>
                                  <a:pt x="96" y="145"/>
                                </a:lnTo>
                                <a:lnTo>
                                  <a:pt x="90" y="149"/>
                                </a:lnTo>
                                <a:lnTo>
                                  <a:pt x="84" y="152"/>
                                </a:lnTo>
                                <a:lnTo>
                                  <a:pt x="76" y="156"/>
                                </a:lnTo>
                                <a:lnTo>
                                  <a:pt x="68" y="157"/>
                                </a:lnTo>
                                <a:lnTo>
                                  <a:pt x="59" y="158"/>
                                </a:lnTo>
                                <a:lnTo>
                                  <a:pt x="44" y="157"/>
                                </a:lnTo>
                                <a:lnTo>
                                  <a:pt x="32" y="152"/>
                                </a:lnTo>
                                <a:lnTo>
                                  <a:pt x="22" y="145"/>
                                </a:lnTo>
                                <a:lnTo>
                                  <a:pt x="13" y="135"/>
                                </a:lnTo>
                                <a:lnTo>
                                  <a:pt x="7" y="124"/>
                                </a:lnTo>
                                <a:lnTo>
                                  <a:pt x="4" y="110"/>
                                </a:lnTo>
                                <a:lnTo>
                                  <a:pt x="0" y="96"/>
                                </a:lnTo>
                                <a:lnTo>
                                  <a:pt x="0" y="80"/>
                                </a:lnTo>
                                <a:lnTo>
                                  <a:pt x="0" y="62"/>
                                </a:lnTo>
                                <a:lnTo>
                                  <a:pt x="4" y="46"/>
                                </a:lnTo>
                                <a:lnTo>
                                  <a:pt x="8" y="33"/>
                                </a:lnTo>
                                <a:lnTo>
                                  <a:pt x="16" y="22"/>
                                </a:lnTo>
                                <a:lnTo>
                                  <a:pt x="26" y="12"/>
                                </a:lnTo>
                                <a:lnTo>
                                  <a:pt x="37" y="4"/>
                                </a:lnTo>
                                <a:lnTo>
                                  <a:pt x="49" y="1"/>
                                </a:lnTo>
                                <a:lnTo>
                                  <a:pt x="64" y="0"/>
                                </a:lnTo>
                                <a:lnTo>
                                  <a:pt x="75" y="0"/>
                                </a:lnTo>
                                <a:lnTo>
                                  <a:pt x="84" y="2"/>
                                </a:lnTo>
                                <a:lnTo>
                                  <a:pt x="92" y="7"/>
                                </a:lnTo>
                                <a:lnTo>
                                  <a:pt x="100" y="12"/>
                                </a:lnTo>
                                <a:lnTo>
                                  <a:pt x="106" y="19"/>
                                </a:lnTo>
                                <a:lnTo>
                                  <a:pt x="111" y="28"/>
                                </a:lnTo>
                                <a:lnTo>
                                  <a:pt x="114" y="38"/>
                                </a:lnTo>
                                <a:lnTo>
                                  <a:pt x="117" y="50"/>
                                </a:lnTo>
                                <a:lnTo>
                                  <a:pt x="119" y="39"/>
                                </a:lnTo>
                                <a:lnTo>
                                  <a:pt x="121" y="30"/>
                                </a:lnTo>
                                <a:lnTo>
                                  <a:pt x="123" y="22"/>
                                </a:lnTo>
                                <a:lnTo>
                                  <a:pt x="123" y="17"/>
                                </a:lnTo>
                                <a:lnTo>
                                  <a:pt x="124" y="11"/>
                                </a:lnTo>
                                <a:lnTo>
                                  <a:pt x="124" y="7"/>
                                </a:lnTo>
                                <a:lnTo>
                                  <a:pt x="126" y="4"/>
                                </a:lnTo>
                                <a:lnTo>
                                  <a:pt x="126" y="3"/>
                                </a:lnTo>
                                <a:lnTo>
                                  <a:pt x="127" y="3"/>
                                </a:lnTo>
                                <a:lnTo>
                                  <a:pt x="127" y="3"/>
                                </a:lnTo>
                                <a:lnTo>
                                  <a:pt x="128" y="2"/>
                                </a:lnTo>
                                <a:lnTo>
                                  <a:pt x="129" y="2"/>
                                </a:lnTo>
                                <a:lnTo>
                                  <a:pt x="130" y="2"/>
                                </a:lnTo>
                                <a:lnTo>
                                  <a:pt x="133" y="2"/>
                                </a:lnTo>
                                <a:lnTo>
                                  <a:pt x="134" y="2"/>
                                </a:lnTo>
                                <a:lnTo>
                                  <a:pt x="137" y="2"/>
                                </a:lnTo>
                                <a:lnTo>
                                  <a:pt x="140" y="2"/>
                                </a:lnTo>
                                <a:lnTo>
                                  <a:pt x="144" y="2"/>
                                </a:lnTo>
                                <a:lnTo>
                                  <a:pt x="145" y="2"/>
                                </a:lnTo>
                                <a:lnTo>
                                  <a:pt x="148" y="2"/>
                                </a:lnTo>
                                <a:lnTo>
                                  <a:pt x="149" y="3"/>
                                </a:lnTo>
                                <a:lnTo>
                                  <a:pt x="149" y="4"/>
                                </a:lnTo>
                                <a:lnTo>
                                  <a:pt x="150" y="6"/>
                                </a:lnTo>
                                <a:lnTo>
                                  <a:pt x="150" y="6"/>
                                </a:lnTo>
                                <a:lnTo>
                                  <a:pt x="150" y="9"/>
                                </a:lnTo>
                                <a:lnTo>
                                  <a:pt x="149" y="14"/>
                                </a:lnTo>
                                <a:lnTo>
                                  <a:pt x="149" y="20"/>
                                </a:lnTo>
                                <a:lnTo>
                                  <a:pt x="148" y="27"/>
                                </a:lnTo>
                                <a:lnTo>
                                  <a:pt x="145" y="34"/>
                                </a:lnTo>
                                <a:lnTo>
                                  <a:pt x="144" y="43"/>
                                </a:lnTo>
                                <a:lnTo>
                                  <a:pt x="142" y="51"/>
                                </a:lnTo>
                                <a:lnTo>
                                  <a:pt x="139" y="60"/>
                                </a:lnTo>
                                <a:lnTo>
                                  <a:pt x="137" y="69"/>
                                </a:lnTo>
                                <a:lnTo>
                                  <a:pt x="134" y="77"/>
                                </a:lnTo>
                                <a:lnTo>
                                  <a:pt x="132" y="86"/>
                                </a:lnTo>
                                <a:lnTo>
                                  <a:pt x="128" y="93"/>
                                </a:lnTo>
                                <a:lnTo>
                                  <a:pt x="129" y="105"/>
                                </a:lnTo>
                                <a:lnTo>
                                  <a:pt x="130" y="115"/>
                                </a:lnTo>
                                <a:lnTo>
                                  <a:pt x="132" y="123"/>
                                </a:lnTo>
                                <a:lnTo>
                                  <a:pt x="134" y="128"/>
                                </a:lnTo>
                                <a:lnTo>
                                  <a:pt x="137" y="131"/>
                                </a:lnTo>
                                <a:lnTo>
                                  <a:pt x="139" y="134"/>
                                </a:lnTo>
                                <a:lnTo>
                                  <a:pt x="143" y="135"/>
                                </a:lnTo>
                                <a:lnTo>
                                  <a:pt x="146" y="135"/>
                                </a:lnTo>
                                <a:lnTo>
                                  <a:pt x="149" y="135"/>
                                </a:lnTo>
                                <a:lnTo>
                                  <a:pt x="151" y="135"/>
                                </a:lnTo>
                                <a:lnTo>
                                  <a:pt x="154" y="134"/>
                                </a:lnTo>
                                <a:lnTo>
                                  <a:pt x="155" y="134"/>
                                </a:lnTo>
                                <a:lnTo>
                                  <a:pt x="158" y="134"/>
                                </a:lnTo>
                                <a:lnTo>
                                  <a:pt x="159" y="133"/>
                                </a:lnTo>
                                <a:lnTo>
                                  <a:pt x="160" y="133"/>
                                </a:lnTo>
                                <a:lnTo>
                                  <a:pt x="161" y="133"/>
                                </a:lnTo>
                                <a:lnTo>
                                  <a:pt x="161" y="133"/>
                                </a:lnTo>
                                <a:lnTo>
                                  <a:pt x="162" y="133"/>
                                </a:lnTo>
                                <a:lnTo>
                                  <a:pt x="162" y="133"/>
                                </a:lnTo>
                                <a:lnTo>
                                  <a:pt x="164" y="134"/>
                                </a:lnTo>
                                <a:lnTo>
                                  <a:pt x="164" y="135"/>
                                </a:lnTo>
                                <a:lnTo>
                                  <a:pt x="164" y="137"/>
                                </a:lnTo>
                                <a:lnTo>
                                  <a:pt x="164" y="140"/>
                                </a:lnTo>
                                <a:lnTo>
                                  <a:pt x="164" y="142"/>
                                </a:lnTo>
                                <a:close/>
                                <a:moveTo>
                                  <a:pt x="102" y="77"/>
                                </a:moveTo>
                                <a:lnTo>
                                  <a:pt x="101" y="64"/>
                                </a:lnTo>
                                <a:lnTo>
                                  <a:pt x="98" y="51"/>
                                </a:lnTo>
                                <a:lnTo>
                                  <a:pt x="95" y="41"/>
                                </a:lnTo>
                                <a:lnTo>
                                  <a:pt x="91" y="34"/>
                                </a:lnTo>
                                <a:lnTo>
                                  <a:pt x="85" y="28"/>
                                </a:lnTo>
                                <a:lnTo>
                                  <a:pt x="79" y="24"/>
                                </a:lnTo>
                                <a:lnTo>
                                  <a:pt x="73" y="22"/>
                                </a:lnTo>
                                <a:lnTo>
                                  <a:pt x="65" y="22"/>
                                </a:lnTo>
                                <a:lnTo>
                                  <a:pt x="55" y="22"/>
                                </a:lnTo>
                                <a:lnTo>
                                  <a:pt x="48" y="25"/>
                                </a:lnTo>
                                <a:lnTo>
                                  <a:pt x="41" y="32"/>
                                </a:lnTo>
                                <a:lnTo>
                                  <a:pt x="36" y="39"/>
                                </a:lnTo>
                                <a:lnTo>
                                  <a:pt x="32" y="48"/>
                                </a:lnTo>
                                <a:lnTo>
                                  <a:pt x="29" y="56"/>
                                </a:lnTo>
                                <a:lnTo>
                                  <a:pt x="27" y="67"/>
                                </a:lnTo>
                                <a:lnTo>
                                  <a:pt x="27" y="77"/>
                                </a:lnTo>
                                <a:lnTo>
                                  <a:pt x="27" y="88"/>
                                </a:lnTo>
                                <a:lnTo>
                                  <a:pt x="28" y="99"/>
                                </a:lnTo>
                                <a:lnTo>
                                  <a:pt x="31" y="109"/>
                                </a:lnTo>
                                <a:lnTo>
                                  <a:pt x="34" y="118"/>
                                </a:lnTo>
                                <a:lnTo>
                                  <a:pt x="39" y="125"/>
                                </a:lnTo>
                                <a:lnTo>
                                  <a:pt x="45" y="131"/>
                                </a:lnTo>
                                <a:lnTo>
                                  <a:pt x="53" y="135"/>
                                </a:lnTo>
                                <a:lnTo>
                                  <a:pt x="63" y="136"/>
                                </a:lnTo>
                                <a:lnTo>
                                  <a:pt x="73" y="135"/>
                                </a:lnTo>
                                <a:lnTo>
                                  <a:pt x="80" y="131"/>
                                </a:lnTo>
                                <a:lnTo>
                                  <a:pt x="86" y="126"/>
                                </a:lnTo>
                                <a:lnTo>
                                  <a:pt x="92" y="119"/>
                                </a:lnTo>
                                <a:lnTo>
                                  <a:pt x="96" y="112"/>
                                </a:lnTo>
                                <a:lnTo>
                                  <a:pt x="100" y="102"/>
                                </a:lnTo>
                                <a:lnTo>
                                  <a:pt x="101" y="91"/>
                                </a:lnTo>
                                <a:lnTo>
                                  <a:pt x="102" y="78"/>
                                </a:lnTo>
                                <a:lnTo>
                                  <a:pt x="102" y="7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45" name="Freeform 240"/>
                        <wps:cNvSpPr>
                          <a:spLocks/>
                        </wps:cNvSpPr>
                        <wps:spPr bwMode="auto">
                          <a:xfrm>
                            <a:off x="5859463" y="3371850"/>
                            <a:ext cx="41275" cy="12700"/>
                          </a:xfrm>
                          <a:custGeom>
                            <a:avLst/>
                            <a:gdLst>
                              <a:gd name="T0" fmla="*/ 78 w 78"/>
                              <a:gd name="T1" fmla="*/ 11 h 23"/>
                              <a:gd name="T2" fmla="*/ 78 w 78"/>
                              <a:gd name="T3" fmla="*/ 18 h 23"/>
                              <a:gd name="T4" fmla="*/ 77 w 78"/>
                              <a:gd name="T5" fmla="*/ 20 h 23"/>
                              <a:gd name="T6" fmla="*/ 75 w 78"/>
                              <a:gd name="T7" fmla="*/ 23 h 23"/>
                              <a:gd name="T8" fmla="*/ 73 w 78"/>
                              <a:gd name="T9" fmla="*/ 23 h 23"/>
                              <a:gd name="T10" fmla="*/ 5 w 78"/>
                              <a:gd name="T11" fmla="*/ 23 h 23"/>
                              <a:gd name="T12" fmla="*/ 3 w 78"/>
                              <a:gd name="T13" fmla="*/ 23 h 23"/>
                              <a:gd name="T14" fmla="*/ 1 w 78"/>
                              <a:gd name="T15" fmla="*/ 20 h 23"/>
                              <a:gd name="T16" fmla="*/ 0 w 78"/>
                              <a:gd name="T17" fmla="*/ 18 h 23"/>
                              <a:gd name="T18" fmla="*/ 0 w 78"/>
                              <a:gd name="T19" fmla="*/ 11 h 23"/>
                              <a:gd name="T20" fmla="*/ 0 w 78"/>
                              <a:gd name="T21" fmla="*/ 7 h 23"/>
                              <a:gd name="T22" fmla="*/ 1 w 78"/>
                              <a:gd name="T23" fmla="*/ 3 h 23"/>
                              <a:gd name="T24" fmla="*/ 3 w 78"/>
                              <a:gd name="T25" fmla="*/ 2 h 23"/>
                              <a:gd name="T26" fmla="*/ 5 w 78"/>
                              <a:gd name="T27" fmla="*/ 0 h 23"/>
                              <a:gd name="T28" fmla="*/ 73 w 78"/>
                              <a:gd name="T29" fmla="*/ 0 h 23"/>
                              <a:gd name="T30" fmla="*/ 74 w 78"/>
                              <a:gd name="T31" fmla="*/ 0 h 23"/>
                              <a:gd name="T32" fmla="*/ 75 w 78"/>
                              <a:gd name="T33" fmla="*/ 2 h 23"/>
                              <a:gd name="T34" fmla="*/ 77 w 78"/>
                              <a:gd name="T35" fmla="*/ 2 h 23"/>
                              <a:gd name="T36" fmla="*/ 77 w 78"/>
                              <a:gd name="T37" fmla="*/ 3 h 23"/>
                              <a:gd name="T38" fmla="*/ 78 w 78"/>
                              <a:gd name="T39" fmla="*/ 5 h 23"/>
                              <a:gd name="T40" fmla="*/ 78 w 78"/>
                              <a:gd name="T41" fmla="*/ 7 h 23"/>
                              <a:gd name="T42" fmla="*/ 78 w 78"/>
                              <a:gd name="T43" fmla="*/ 9 h 23"/>
                              <a:gd name="T44" fmla="*/ 78 w 78"/>
                              <a:gd name="T45" fmla="*/ 11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78" h="23">
                                <a:moveTo>
                                  <a:pt x="78" y="11"/>
                                </a:moveTo>
                                <a:lnTo>
                                  <a:pt x="78" y="18"/>
                                </a:lnTo>
                                <a:lnTo>
                                  <a:pt x="77" y="20"/>
                                </a:lnTo>
                                <a:lnTo>
                                  <a:pt x="75" y="23"/>
                                </a:lnTo>
                                <a:lnTo>
                                  <a:pt x="73" y="23"/>
                                </a:lnTo>
                                <a:lnTo>
                                  <a:pt x="5" y="23"/>
                                </a:lnTo>
                                <a:lnTo>
                                  <a:pt x="3" y="23"/>
                                </a:lnTo>
                                <a:lnTo>
                                  <a:pt x="1" y="20"/>
                                </a:lnTo>
                                <a:lnTo>
                                  <a:pt x="0" y="18"/>
                                </a:lnTo>
                                <a:lnTo>
                                  <a:pt x="0" y="11"/>
                                </a:lnTo>
                                <a:lnTo>
                                  <a:pt x="0" y="7"/>
                                </a:lnTo>
                                <a:lnTo>
                                  <a:pt x="1" y="3"/>
                                </a:lnTo>
                                <a:lnTo>
                                  <a:pt x="3" y="2"/>
                                </a:lnTo>
                                <a:lnTo>
                                  <a:pt x="5" y="0"/>
                                </a:lnTo>
                                <a:lnTo>
                                  <a:pt x="73" y="0"/>
                                </a:lnTo>
                                <a:lnTo>
                                  <a:pt x="74" y="0"/>
                                </a:lnTo>
                                <a:lnTo>
                                  <a:pt x="75" y="2"/>
                                </a:lnTo>
                                <a:lnTo>
                                  <a:pt x="77" y="2"/>
                                </a:lnTo>
                                <a:lnTo>
                                  <a:pt x="77" y="3"/>
                                </a:lnTo>
                                <a:lnTo>
                                  <a:pt x="78" y="5"/>
                                </a:lnTo>
                                <a:lnTo>
                                  <a:pt x="78" y="7"/>
                                </a:lnTo>
                                <a:lnTo>
                                  <a:pt x="78" y="9"/>
                                </a:lnTo>
                                <a:lnTo>
                                  <a:pt x="78" y="1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46" name="Freeform 241"/>
                        <wps:cNvSpPr>
                          <a:spLocks/>
                        </wps:cNvSpPr>
                        <wps:spPr bwMode="auto">
                          <a:xfrm>
                            <a:off x="5908676" y="3311525"/>
                            <a:ext cx="82550" cy="109538"/>
                          </a:xfrm>
                          <a:custGeom>
                            <a:avLst/>
                            <a:gdLst>
                              <a:gd name="T0" fmla="*/ 155 w 155"/>
                              <a:gd name="T1" fmla="*/ 11 h 208"/>
                              <a:gd name="T2" fmla="*/ 155 w 155"/>
                              <a:gd name="T3" fmla="*/ 15 h 208"/>
                              <a:gd name="T4" fmla="*/ 153 w 155"/>
                              <a:gd name="T5" fmla="*/ 16 h 208"/>
                              <a:gd name="T6" fmla="*/ 153 w 155"/>
                              <a:gd name="T7" fmla="*/ 18 h 208"/>
                              <a:gd name="T8" fmla="*/ 152 w 155"/>
                              <a:gd name="T9" fmla="*/ 20 h 208"/>
                              <a:gd name="T10" fmla="*/ 152 w 155"/>
                              <a:gd name="T11" fmla="*/ 21 h 208"/>
                              <a:gd name="T12" fmla="*/ 151 w 155"/>
                              <a:gd name="T13" fmla="*/ 22 h 208"/>
                              <a:gd name="T14" fmla="*/ 150 w 155"/>
                              <a:gd name="T15" fmla="*/ 22 h 208"/>
                              <a:gd name="T16" fmla="*/ 149 w 155"/>
                              <a:gd name="T17" fmla="*/ 23 h 208"/>
                              <a:gd name="T18" fmla="*/ 91 w 155"/>
                              <a:gd name="T19" fmla="*/ 23 h 208"/>
                              <a:gd name="T20" fmla="*/ 91 w 155"/>
                              <a:gd name="T21" fmla="*/ 203 h 208"/>
                              <a:gd name="T22" fmla="*/ 91 w 155"/>
                              <a:gd name="T23" fmla="*/ 204 h 208"/>
                              <a:gd name="T24" fmla="*/ 89 w 155"/>
                              <a:gd name="T25" fmla="*/ 204 h 208"/>
                              <a:gd name="T26" fmla="*/ 89 w 155"/>
                              <a:gd name="T27" fmla="*/ 205 h 208"/>
                              <a:gd name="T28" fmla="*/ 87 w 155"/>
                              <a:gd name="T29" fmla="*/ 207 h 208"/>
                              <a:gd name="T30" fmla="*/ 86 w 155"/>
                              <a:gd name="T31" fmla="*/ 207 h 208"/>
                              <a:gd name="T32" fmla="*/ 83 w 155"/>
                              <a:gd name="T33" fmla="*/ 207 h 208"/>
                              <a:gd name="T34" fmla="*/ 81 w 155"/>
                              <a:gd name="T35" fmla="*/ 208 h 208"/>
                              <a:gd name="T36" fmla="*/ 77 w 155"/>
                              <a:gd name="T37" fmla="*/ 208 h 208"/>
                              <a:gd name="T38" fmla="*/ 73 w 155"/>
                              <a:gd name="T39" fmla="*/ 208 h 208"/>
                              <a:gd name="T40" fmla="*/ 70 w 155"/>
                              <a:gd name="T41" fmla="*/ 207 h 208"/>
                              <a:gd name="T42" fmla="*/ 67 w 155"/>
                              <a:gd name="T43" fmla="*/ 207 h 208"/>
                              <a:gd name="T44" fmla="*/ 66 w 155"/>
                              <a:gd name="T45" fmla="*/ 207 h 208"/>
                              <a:gd name="T46" fmla="*/ 65 w 155"/>
                              <a:gd name="T47" fmla="*/ 205 h 208"/>
                              <a:gd name="T48" fmla="*/ 64 w 155"/>
                              <a:gd name="T49" fmla="*/ 204 h 208"/>
                              <a:gd name="T50" fmla="*/ 62 w 155"/>
                              <a:gd name="T51" fmla="*/ 204 h 208"/>
                              <a:gd name="T52" fmla="*/ 62 w 155"/>
                              <a:gd name="T53" fmla="*/ 203 h 208"/>
                              <a:gd name="T54" fmla="*/ 62 w 155"/>
                              <a:gd name="T55" fmla="*/ 23 h 208"/>
                              <a:gd name="T56" fmla="*/ 4 w 155"/>
                              <a:gd name="T57" fmla="*/ 23 h 208"/>
                              <a:gd name="T58" fmla="*/ 3 w 155"/>
                              <a:gd name="T59" fmla="*/ 22 h 208"/>
                              <a:gd name="T60" fmla="*/ 2 w 155"/>
                              <a:gd name="T61" fmla="*/ 22 h 208"/>
                              <a:gd name="T62" fmla="*/ 1 w 155"/>
                              <a:gd name="T63" fmla="*/ 21 h 208"/>
                              <a:gd name="T64" fmla="*/ 1 w 155"/>
                              <a:gd name="T65" fmla="*/ 20 h 208"/>
                              <a:gd name="T66" fmla="*/ 0 w 155"/>
                              <a:gd name="T67" fmla="*/ 18 h 208"/>
                              <a:gd name="T68" fmla="*/ 0 w 155"/>
                              <a:gd name="T69" fmla="*/ 16 h 208"/>
                              <a:gd name="T70" fmla="*/ 0 w 155"/>
                              <a:gd name="T71" fmla="*/ 15 h 208"/>
                              <a:gd name="T72" fmla="*/ 0 w 155"/>
                              <a:gd name="T73" fmla="*/ 11 h 208"/>
                              <a:gd name="T74" fmla="*/ 0 w 155"/>
                              <a:gd name="T75" fmla="*/ 8 h 208"/>
                              <a:gd name="T76" fmla="*/ 0 w 155"/>
                              <a:gd name="T77" fmla="*/ 6 h 208"/>
                              <a:gd name="T78" fmla="*/ 0 w 155"/>
                              <a:gd name="T79" fmla="*/ 4 h 208"/>
                              <a:gd name="T80" fmla="*/ 1 w 155"/>
                              <a:gd name="T81" fmla="*/ 2 h 208"/>
                              <a:gd name="T82" fmla="*/ 1 w 155"/>
                              <a:gd name="T83" fmla="*/ 1 h 208"/>
                              <a:gd name="T84" fmla="*/ 2 w 155"/>
                              <a:gd name="T85" fmla="*/ 0 h 208"/>
                              <a:gd name="T86" fmla="*/ 3 w 155"/>
                              <a:gd name="T87" fmla="*/ 0 h 208"/>
                              <a:gd name="T88" fmla="*/ 4 w 155"/>
                              <a:gd name="T89" fmla="*/ 0 h 208"/>
                              <a:gd name="T90" fmla="*/ 149 w 155"/>
                              <a:gd name="T91" fmla="*/ 0 h 208"/>
                              <a:gd name="T92" fmla="*/ 150 w 155"/>
                              <a:gd name="T93" fmla="*/ 0 h 208"/>
                              <a:gd name="T94" fmla="*/ 151 w 155"/>
                              <a:gd name="T95" fmla="*/ 0 h 208"/>
                              <a:gd name="T96" fmla="*/ 152 w 155"/>
                              <a:gd name="T97" fmla="*/ 1 h 208"/>
                              <a:gd name="T98" fmla="*/ 152 w 155"/>
                              <a:gd name="T99" fmla="*/ 2 h 208"/>
                              <a:gd name="T100" fmla="*/ 153 w 155"/>
                              <a:gd name="T101" fmla="*/ 4 h 208"/>
                              <a:gd name="T102" fmla="*/ 153 w 155"/>
                              <a:gd name="T103" fmla="*/ 6 h 208"/>
                              <a:gd name="T104" fmla="*/ 155 w 155"/>
                              <a:gd name="T105" fmla="*/ 8 h 208"/>
                              <a:gd name="T106" fmla="*/ 155 w 155"/>
                              <a:gd name="T107" fmla="*/ 11 h 2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55" h="208">
                                <a:moveTo>
                                  <a:pt x="155" y="11"/>
                                </a:moveTo>
                                <a:lnTo>
                                  <a:pt x="155" y="15"/>
                                </a:lnTo>
                                <a:lnTo>
                                  <a:pt x="153" y="16"/>
                                </a:lnTo>
                                <a:lnTo>
                                  <a:pt x="153" y="18"/>
                                </a:lnTo>
                                <a:lnTo>
                                  <a:pt x="152" y="20"/>
                                </a:lnTo>
                                <a:lnTo>
                                  <a:pt x="152" y="21"/>
                                </a:lnTo>
                                <a:lnTo>
                                  <a:pt x="151" y="22"/>
                                </a:lnTo>
                                <a:lnTo>
                                  <a:pt x="150" y="22"/>
                                </a:lnTo>
                                <a:lnTo>
                                  <a:pt x="149" y="23"/>
                                </a:lnTo>
                                <a:lnTo>
                                  <a:pt x="91" y="23"/>
                                </a:lnTo>
                                <a:lnTo>
                                  <a:pt x="91" y="203"/>
                                </a:lnTo>
                                <a:lnTo>
                                  <a:pt x="91" y="204"/>
                                </a:lnTo>
                                <a:lnTo>
                                  <a:pt x="89" y="204"/>
                                </a:lnTo>
                                <a:lnTo>
                                  <a:pt x="89" y="205"/>
                                </a:lnTo>
                                <a:lnTo>
                                  <a:pt x="87" y="207"/>
                                </a:lnTo>
                                <a:lnTo>
                                  <a:pt x="86" y="207"/>
                                </a:lnTo>
                                <a:lnTo>
                                  <a:pt x="83" y="207"/>
                                </a:lnTo>
                                <a:lnTo>
                                  <a:pt x="81" y="208"/>
                                </a:lnTo>
                                <a:lnTo>
                                  <a:pt x="77" y="208"/>
                                </a:lnTo>
                                <a:lnTo>
                                  <a:pt x="73" y="208"/>
                                </a:lnTo>
                                <a:lnTo>
                                  <a:pt x="70" y="207"/>
                                </a:lnTo>
                                <a:lnTo>
                                  <a:pt x="67" y="207"/>
                                </a:lnTo>
                                <a:lnTo>
                                  <a:pt x="66" y="207"/>
                                </a:lnTo>
                                <a:lnTo>
                                  <a:pt x="65" y="205"/>
                                </a:lnTo>
                                <a:lnTo>
                                  <a:pt x="64" y="204"/>
                                </a:lnTo>
                                <a:lnTo>
                                  <a:pt x="62" y="204"/>
                                </a:lnTo>
                                <a:lnTo>
                                  <a:pt x="62" y="203"/>
                                </a:lnTo>
                                <a:lnTo>
                                  <a:pt x="62" y="23"/>
                                </a:lnTo>
                                <a:lnTo>
                                  <a:pt x="4" y="23"/>
                                </a:lnTo>
                                <a:lnTo>
                                  <a:pt x="3" y="22"/>
                                </a:lnTo>
                                <a:lnTo>
                                  <a:pt x="2" y="22"/>
                                </a:lnTo>
                                <a:lnTo>
                                  <a:pt x="1" y="21"/>
                                </a:lnTo>
                                <a:lnTo>
                                  <a:pt x="1" y="20"/>
                                </a:lnTo>
                                <a:lnTo>
                                  <a:pt x="0" y="18"/>
                                </a:lnTo>
                                <a:lnTo>
                                  <a:pt x="0" y="16"/>
                                </a:lnTo>
                                <a:lnTo>
                                  <a:pt x="0" y="15"/>
                                </a:lnTo>
                                <a:lnTo>
                                  <a:pt x="0" y="11"/>
                                </a:lnTo>
                                <a:lnTo>
                                  <a:pt x="0" y="8"/>
                                </a:lnTo>
                                <a:lnTo>
                                  <a:pt x="0" y="6"/>
                                </a:lnTo>
                                <a:lnTo>
                                  <a:pt x="0" y="4"/>
                                </a:lnTo>
                                <a:lnTo>
                                  <a:pt x="1" y="2"/>
                                </a:lnTo>
                                <a:lnTo>
                                  <a:pt x="1" y="1"/>
                                </a:lnTo>
                                <a:lnTo>
                                  <a:pt x="2" y="0"/>
                                </a:lnTo>
                                <a:lnTo>
                                  <a:pt x="3" y="0"/>
                                </a:lnTo>
                                <a:lnTo>
                                  <a:pt x="4" y="0"/>
                                </a:lnTo>
                                <a:lnTo>
                                  <a:pt x="149" y="0"/>
                                </a:lnTo>
                                <a:lnTo>
                                  <a:pt x="150" y="0"/>
                                </a:lnTo>
                                <a:lnTo>
                                  <a:pt x="151" y="0"/>
                                </a:lnTo>
                                <a:lnTo>
                                  <a:pt x="152" y="1"/>
                                </a:lnTo>
                                <a:lnTo>
                                  <a:pt x="152" y="2"/>
                                </a:lnTo>
                                <a:lnTo>
                                  <a:pt x="153" y="4"/>
                                </a:lnTo>
                                <a:lnTo>
                                  <a:pt x="153" y="6"/>
                                </a:lnTo>
                                <a:lnTo>
                                  <a:pt x="155" y="8"/>
                                </a:lnTo>
                                <a:lnTo>
                                  <a:pt x="155" y="1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47" name="Freeform 242"/>
                        <wps:cNvSpPr>
                          <a:spLocks noEditPoints="1"/>
                        </wps:cNvSpPr>
                        <wps:spPr bwMode="auto">
                          <a:xfrm>
                            <a:off x="5994401" y="3309938"/>
                            <a:ext cx="98425" cy="112713"/>
                          </a:xfrm>
                          <a:custGeom>
                            <a:avLst/>
                            <a:gdLst>
                              <a:gd name="T0" fmla="*/ 185 w 186"/>
                              <a:gd name="T1" fmla="*/ 129 h 214"/>
                              <a:gd name="T2" fmla="*/ 174 w 186"/>
                              <a:gd name="T3" fmla="*/ 169 h 214"/>
                              <a:gd name="T4" fmla="*/ 149 w 186"/>
                              <a:gd name="T5" fmla="*/ 197 h 214"/>
                              <a:gd name="T6" fmla="*/ 115 w 186"/>
                              <a:gd name="T7" fmla="*/ 212 h 214"/>
                              <a:gd name="T8" fmla="*/ 69 w 186"/>
                              <a:gd name="T9" fmla="*/ 213 h 214"/>
                              <a:gd name="T10" fmla="*/ 35 w 186"/>
                              <a:gd name="T11" fmla="*/ 198 h 214"/>
                              <a:gd name="T12" fmla="*/ 13 w 186"/>
                              <a:gd name="T13" fmla="*/ 173 h 214"/>
                              <a:gd name="T14" fmla="*/ 2 w 186"/>
                              <a:gd name="T15" fmla="*/ 133 h 214"/>
                              <a:gd name="T16" fmla="*/ 2 w 186"/>
                              <a:gd name="T17" fmla="*/ 84 h 214"/>
                              <a:gd name="T18" fmla="*/ 14 w 186"/>
                              <a:gd name="T19" fmla="*/ 44 h 214"/>
                              <a:gd name="T20" fmla="*/ 37 w 186"/>
                              <a:gd name="T21" fmla="*/ 16 h 214"/>
                              <a:gd name="T22" fmla="*/ 73 w 186"/>
                              <a:gd name="T23" fmla="*/ 1 h 214"/>
                              <a:gd name="T24" fmla="*/ 117 w 186"/>
                              <a:gd name="T25" fmla="*/ 1 h 214"/>
                              <a:gd name="T26" fmla="*/ 152 w 186"/>
                              <a:gd name="T27" fmla="*/ 15 h 214"/>
                              <a:gd name="T28" fmla="*/ 174 w 186"/>
                              <a:gd name="T29" fmla="*/ 42 h 214"/>
                              <a:gd name="T30" fmla="*/ 185 w 186"/>
                              <a:gd name="T31" fmla="*/ 80 h 214"/>
                              <a:gd name="T32" fmla="*/ 157 w 186"/>
                              <a:gd name="T33" fmla="*/ 106 h 214"/>
                              <a:gd name="T34" fmla="*/ 154 w 186"/>
                              <a:gd name="T35" fmla="*/ 74 h 214"/>
                              <a:gd name="T36" fmla="*/ 143 w 186"/>
                              <a:gd name="T37" fmla="*/ 47 h 214"/>
                              <a:gd name="T38" fmla="*/ 125 w 186"/>
                              <a:gd name="T39" fmla="*/ 30 h 214"/>
                              <a:gd name="T40" fmla="*/ 94 w 186"/>
                              <a:gd name="T41" fmla="*/ 24 h 214"/>
                              <a:gd name="T42" fmla="*/ 64 w 186"/>
                              <a:gd name="T43" fmla="*/ 31 h 214"/>
                              <a:gd name="T44" fmla="*/ 45 w 186"/>
                              <a:gd name="T45" fmla="*/ 48 h 214"/>
                              <a:gd name="T46" fmla="*/ 34 w 186"/>
                              <a:gd name="T47" fmla="*/ 75 h 214"/>
                              <a:gd name="T48" fmla="*/ 30 w 186"/>
                              <a:gd name="T49" fmla="*/ 106 h 214"/>
                              <a:gd name="T50" fmla="*/ 34 w 186"/>
                              <a:gd name="T51" fmla="*/ 139 h 214"/>
                              <a:gd name="T52" fmla="*/ 43 w 186"/>
                              <a:gd name="T53" fmla="*/ 166 h 214"/>
                              <a:gd name="T54" fmla="*/ 63 w 186"/>
                              <a:gd name="T55" fmla="*/ 184 h 214"/>
                              <a:gd name="T56" fmla="*/ 93 w 186"/>
                              <a:gd name="T57" fmla="*/ 190 h 214"/>
                              <a:gd name="T58" fmla="*/ 124 w 186"/>
                              <a:gd name="T59" fmla="*/ 184 h 214"/>
                              <a:gd name="T60" fmla="*/ 143 w 186"/>
                              <a:gd name="T61" fmla="*/ 165 h 214"/>
                              <a:gd name="T62" fmla="*/ 154 w 186"/>
                              <a:gd name="T63" fmla="*/ 138 h 214"/>
                              <a:gd name="T64" fmla="*/ 157 w 186"/>
                              <a:gd name="T65" fmla="*/ 106 h 2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86" h="214">
                                <a:moveTo>
                                  <a:pt x="186" y="105"/>
                                </a:moveTo>
                                <a:lnTo>
                                  <a:pt x="185" y="129"/>
                                </a:lnTo>
                                <a:lnTo>
                                  <a:pt x="180" y="150"/>
                                </a:lnTo>
                                <a:lnTo>
                                  <a:pt x="174" y="169"/>
                                </a:lnTo>
                                <a:lnTo>
                                  <a:pt x="163" y="185"/>
                                </a:lnTo>
                                <a:lnTo>
                                  <a:pt x="149" y="197"/>
                                </a:lnTo>
                                <a:lnTo>
                                  <a:pt x="133" y="206"/>
                                </a:lnTo>
                                <a:lnTo>
                                  <a:pt x="115" y="212"/>
                                </a:lnTo>
                                <a:lnTo>
                                  <a:pt x="91" y="214"/>
                                </a:lnTo>
                                <a:lnTo>
                                  <a:pt x="69" y="213"/>
                                </a:lnTo>
                                <a:lnTo>
                                  <a:pt x="51" y="207"/>
                                </a:lnTo>
                                <a:lnTo>
                                  <a:pt x="35" y="198"/>
                                </a:lnTo>
                                <a:lnTo>
                                  <a:pt x="23" y="186"/>
                                </a:lnTo>
                                <a:lnTo>
                                  <a:pt x="13" y="173"/>
                                </a:lnTo>
                                <a:lnTo>
                                  <a:pt x="7" y="154"/>
                                </a:lnTo>
                                <a:lnTo>
                                  <a:pt x="2" y="133"/>
                                </a:lnTo>
                                <a:lnTo>
                                  <a:pt x="0" y="108"/>
                                </a:lnTo>
                                <a:lnTo>
                                  <a:pt x="2" y="84"/>
                                </a:lnTo>
                                <a:lnTo>
                                  <a:pt x="7" y="64"/>
                                </a:lnTo>
                                <a:lnTo>
                                  <a:pt x="14" y="44"/>
                                </a:lnTo>
                                <a:lnTo>
                                  <a:pt x="25" y="30"/>
                                </a:lnTo>
                                <a:lnTo>
                                  <a:pt x="37" y="16"/>
                                </a:lnTo>
                                <a:lnTo>
                                  <a:pt x="55" y="8"/>
                                </a:lnTo>
                                <a:lnTo>
                                  <a:pt x="73" y="1"/>
                                </a:lnTo>
                                <a:lnTo>
                                  <a:pt x="95" y="0"/>
                                </a:lnTo>
                                <a:lnTo>
                                  <a:pt x="117" y="1"/>
                                </a:lnTo>
                                <a:lnTo>
                                  <a:pt x="136" y="8"/>
                                </a:lnTo>
                                <a:lnTo>
                                  <a:pt x="152" y="15"/>
                                </a:lnTo>
                                <a:lnTo>
                                  <a:pt x="164" y="27"/>
                                </a:lnTo>
                                <a:lnTo>
                                  <a:pt x="174" y="42"/>
                                </a:lnTo>
                                <a:lnTo>
                                  <a:pt x="180" y="60"/>
                                </a:lnTo>
                                <a:lnTo>
                                  <a:pt x="185" y="80"/>
                                </a:lnTo>
                                <a:lnTo>
                                  <a:pt x="186" y="105"/>
                                </a:lnTo>
                                <a:close/>
                                <a:moveTo>
                                  <a:pt x="157" y="106"/>
                                </a:moveTo>
                                <a:lnTo>
                                  <a:pt x="157" y="89"/>
                                </a:lnTo>
                                <a:lnTo>
                                  <a:pt x="154" y="74"/>
                                </a:lnTo>
                                <a:lnTo>
                                  <a:pt x="151" y="59"/>
                                </a:lnTo>
                                <a:lnTo>
                                  <a:pt x="143" y="47"/>
                                </a:lnTo>
                                <a:lnTo>
                                  <a:pt x="136" y="37"/>
                                </a:lnTo>
                                <a:lnTo>
                                  <a:pt x="125" y="30"/>
                                </a:lnTo>
                                <a:lnTo>
                                  <a:pt x="111" y="25"/>
                                </a:lnTo>
                                <a:lnTo>
                                  <a:pt x="94" y="24"/>
                                </a:lnTo>
                                <a:lnTo>
                                  <a:pt x="77" y="25"/>
                                </a:lnTo>
                                <a:lnTo>
                                  <a:pt x="64" y="31"/>
                                </a:lnTo>
                                <a:lnTo>
                                  <a:pt x="52" y="38"/>
                                </a:lnTo>
                                <a:lnTo>
                                  <a:pt x="45" y="48"/>
                                </a:lnTo>
                                <a:lnTo>
                                  <a:pt x="37" y="60"/>
                                </a:lnTo>
                                <a:lnTo>
                                  <a:pt x="34" y="75"/>
                                </a:lnTo>
                                <a:lnTo>
                                  <a:pt x="31" y="90"/>
                                </a:lnTo>
                                <a:lnTo>
                                  <a:pt x="30" y="106"/>
                                </a:lnTo>
                                <a:lnTo>
                                  <a:pt x="31" y="125"/>
                                </a:lnTo>
                                <a:lnTo>
                                  <a:pt x="34" y="139"/>
                                </a:lnTo>
                                <a:lnTo>
                                  <a:pt x="37" y="154"/>
                                </a:lnTo>
                                <a:lnTo>
                                  <a:pt x="43" y="166"/>
                                </a:lnTo>
                                <a:lnTo>
                                  <a:pt x="51" y="176"/>
                                </a:lnTo>
                                <a:lnTo>
                                  <a:pt x="63" y="184"/>
                                </a:lnTo>
                                <a:lnTo>
                                  <a:pt x="75" y="189"/>
                                </a:lnTo>
                                <a:lnTo>
                                  <a:pt x="93" y="190"/>
                                </a:lnTo>
                                <a:lnTo>
                                  <a:pt x="110" y="189"/>
                                </a:lnTo>
                                <a:lnTo>
                                  <a:pt x="124" y="184"/>
                                </a:lnTo>
                                <a:lnTo>
                                  <a:pt x="135" y="176"/>
                                </a:lnTo>
                                <a:lnTo>
                                  <a:pt x="143" y="165"/>
                                </a:lnTo>
                                <a:lnTo>
                                  <a:pt x="151" y="153"/>
                                </a:lnTo>
                                <a:lnTo>
                                  <a:pt x="154" y="138"/>
                                </a:lnTo>
                                <a:lnTo>
                                  <a:pt x="157" y="123"/>
                                </a:lnTo>
                                <a:lnTo>
                                  <a:pt x="157" y="1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48" name="Freeform 243"/>
                        <wps:cNvSpPr>
                          <a:spLocks/>
                        </wps:cNvSpPr>
                        <wps:spPr bwMode="auto">
                          <a:xfrm>
                            <a:off x="6116638" y="3311525"/>
                            <a:ext cx="79375" cy="109538"/>
                          </a:xfrm>
                          <a:custGeom>
                            <a:avLst/>
                            <a:gdLst>
                              <a:gd name="T0" fmla="*/ 151 w 151"/>
                              <a:gd name="T1" fmla="*/ 205 h 209"/>
                              <a:gd name="T2" fmla="*/ 149 w 151"/>
                              <a:gd name="T3" fmla="*/ 206 h 209"/>
                              <a:gd name="T4" fmla="*/ 146 w 151"/>
                              <a:gd name="T5" fmla="*/ 208 h 209"/>
                              <a:gd name="T6" fmla="*/ 141 w 151"/>
                              <a:gd name="T7" fmla="*/ 209 h 209"/>
                              <a:gd name="T8" fmla="*/ 133 w 151"/>
                              <a:gd name="T9" fmla="*/ 209 h 209"/>
                              <a:gd name="T10" fmla="*/ 127 w 151"/>
                              <a:gd name="T11" fmla="*/ 208 h 209"/>
                              <a:gd name="T12" fmla="*/ 125 w 151"/>
                              <a:gd name="T13" fmla="*/ 206 h 209"/>
                              <a:gd name="T14" fmla="*/ 124 w 151"/>
                              <a:gd name="T15" fmla="*/ 205 h 209"/>
                              <a:gd name="T16" fmla="*/ 124 w 151"/>
                              <a:gd name="T17" fmla="*/ 112 h 209"/>
                              <a:gd name="T18" fmla="*/ 29 w 151"/>
                              <a:gd name="T19" fmla="*/ 204 h 209"/>
                              <a:gd name="T20" fmla="*/ 28 w 151"/>
                              <a:gd name="T21" fmla="*/ 205 h 209"/>
                              <a:gd name="T22" fmla="*/ 26 w 151"/>
                              <a:gd name="T23" fmla="*/ 208 h 209"/>
                              <a:gd name="T24" fmla="*/ 21 w 151"/>
                              <a:gd name="T25" fmla="*/ 208 h 209"/>
                              <a:gd name="T26" fmla="*/ 15 w 151"/>
                              <a:gd name="T27" fmla="*/ 209 h 209"/>
                              <a:gd name="T28" fmla="*/ 8 w 151"/>
                              <a:gd name="T29" fmla="*/ 208 h 209"/>
                              <a:gd name="T30" fmla="*/ 4 w 151"/>
                              <a:gd name="T31" fmla="*/ 208 h 209"/>
                              <a:gd name="T32" fmla="*/ 2 w 151"/>
                              <a:gd name="T33" fmla="*/ 205 h 209"/>
                              <a:gd name="T34" fmla="*/ 0 w 151"/>
                              <a:gd name="T35" fmla="*/ 204 h 209"/>
                              <a:gd name="T36" fmla="*/ 2 w 151"/>
                              <a:gd name="T37" fmla="*/ 3 h 209"/>
                              <a:gd name="T38" fmla="*/ 3 w 151"/>
                              <a:gd name="T39" fmla="*/ 1 h 209"/>
                              <a:gd name="T40" fmla="*/ 5 w 151"/>
                              <a:gd name="T41" fmla="*/ 0 h 209"/>
                              <a:gd name="T42" fmla="*/ 12 w 151"/>
                              <a:gd name="T43" fmla="*/ 0 h 209"/>
                              <a:gd name="T44" fmla="*/ 19 w 151"/>
                              <a:gd name="T45" fmla="*/ 0 h 209"/>
                              <a:gd name="T46" fmla="*/ 24 w 151"/>
                              <a:gd name="T47" fmla="*/ 0 h 209"/>
                              <a:gd name="T48" fmla="*/ 28 w 151"/>
                              <a:gd name="T49" fmla="*/ 1 h 209"/>
                              <a:gd name="T50" fmla="*/ 29 w 151"/>
                              <a:gd name="T51" fmla="*/ 3 h 209"/>
                              <a:gd name="T52" fmla="*/ 29 w 151"/>
                              <a:gd name="T53" fmla="*/ 87 h 209"/>
                              <a:gd name="T54" fmla="*/ 124 w 151"/>
                              <a:gd name="T55" fmla="*/ 5 h 209"/>
                              <a:gd name="T56" fmla="*/ 124 w 151"/>
                              <a:gd name="T57" fmla="*/ 2 h 209"/>
                              <a:gd name="T58" fmla="*/ 126 w 151"/>
                              <a:gd name="T59" fmla="*/ 1 h 209"/>
                              <a:gd name="T60" fmla="*/ 130 w 151"/>
                              <a:gd name="T61" fmla="*/ 0 h 209"/>
                              <a:gd name="T62" fmla="*/ 137 w 151"/>
                              <a:gd name="T63" fmla="*/ 0 h 209"/>
                              <a:gd name="T64" fmla="*/ 143 w 151"/>
                              <a:gd name="T65" fmla="*/ 0 h 209"/>
                              <a:gd name="T66" fmla="*/ 147 w 151"/>
                              <a:gd name="T67" fmla="*/ 1 h 209"/>
                              <a:gd name="T68" fmla="*/ 149 w 151"/>
                              <a:gd name="T69" fmla="*/ 2 h 209"/>
                              <a:gd name="T70" fmla="*/ 151 w 151"/>
                              <a:gd name="T71" fmla="*/ 5 h 2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51" h="209">
                                <a:moveTo>
                                  <a:pt x="151" y="204"/>
                                </a:moveTo>
                                <a:lnTo>
                                  <a:pt x="151" y="205"/>
                                </a:lnTo>
                                <a:lnTo>
                                  <a:pt x="149" y="205"/>
                                </a:lnTo>
                                <a:lnTo>
                                  <a:pt x="149" y="206"/>
                                </a:lnTo>
                                <a:lnTo>
                                  <a:pt x="147" y="208"/>
                                </a:lnTo>
                                <a:lnTo>
                                  <a:pt x="146" y="208"/>
                                </a:lnTo>
                                <a:lnTo>
                                  <a:pt x="143" y="208"/>
                                </a:lnTo>
                                <a:lnTo>
                                  <a:pt x="141" y="209"/>
                                </a:lnTo>
                                <a:lnTo>
                                  <a:pt x="137" y="209"/>
                                </a:lnTo>
                                <a:lnTo>
                                  <a:pt x="133" y="209"/>
                                </a:lnTo>
                                <a:lnTo>
                                  <a:pt x="130" y="208"/>
                                </a:lnTo>
                                <a:lnTo>
                                  <a:pt x="127" y="208"/>
                                </a:lnTo>
                                <a:lnTo>
                                  <a:pt x="126" y="208"/>
                                </a:lnTo>
                                <a:lnTo>
                                  <a:pt x="125" y="206"/>
                                </a:lnTo>
                                <a:lnTo>
                                  <a:pt x="124" y="205"/>
                                </a:lnTo>
                                <a:lnTo>
                                  <a:pt x="124" y="205"/>
                                </a:lnTo>
                                <a:lnTo>
                                  <a:pt x="124" y="204"/>
                                </a:lnTo>
                                <a:lnTo>
                                  <a:pt x="124" y="112"/>
                                </a:lnTo>
                                <a:lnTo>
                                  <a:pt x="29" y="112"/>
                                </a:lnTo>
                                <a:lnTo>
                                  <a:pt x="29" y="204"/>
                                </a:lnTo>
                                <a:lnTo>
                                  <a:pt x="29" y="205"/>
                                </a:lnTo>
                                <a:lnTo>
                                  <a:pt x="28" y="205"/>
                                </a:lnTo>
                                <a:lnTo>
                                  <a:pt x="28" y="206"/>
                                </a:lnTo>
                                <a:lnTo>
                                  <a:pt x="26" y="208"/>
                                </a:lnTo>
                                <a:lnTo>
                                  <a:pt x="24" y="208"/>
                                </a:lnTo>
                                <a:lnTo>
                                  <a:pt x="21" y="208"/>
                                </a:lnTo>
                                <a:lnTo>
                                  <a:pt x="19" y="209"/>
                                </a:lnTo>
                                <a:lnTo>
                                  <a:pt x="15" y="209"/>
                                </a:lnTo>
                                <a:lnTo>
                                  <a:pt x="12" y="209"/>
                                </a:lnTo>
                                <a:lnTo>
                                  <a:pt x="8" y="208"/>
                                </a:lnTo>
                                <a:lnTo>
                                  <a:pt x="5" y="208"/>
                                </a:lnTo>
                                <a:lnTo>
                                  <a:pt x="4" y="208"/>
                                </a:lnTo>
                                <a:lnTo>
                                  <a:pt x="3" y="206"/>
                                </a:lnTo>
                                <a:lnTo>
                                  <a:pt x="2" y="205"/>
                                </a:lnTo>
                                <a:lnTo>
                                  <a:pt x="2" y="205"/>
                                </a:lnTo>
                                <a:lnTo>
                                  <a:pt x="0" y="204"/>
                                </a:lnTo>
                                <a:lnTo>
                                  <a:pt x="0" y="5"/>
                                </a:lnTo>
                                <a:lnTo>
                                  <a:pt x="2" y="3"/>
                                </a:lnTo>
                                <a:lnTo>
                                  <a:pt x="2" y="2"/>
                                </a:lnTo>
                                <a:lnTo>
                                  <a:pt x="3" y="1"/>
                                </a:lnTo>
                                <a:lnTo>
                                  <a:pt x="4" y="1"/>
                                </a:lnTo>
                                <a:lnTo>
                                  <a:pt x="5" y="0"/>
                                </a:lnTo>
                                <a:lnTo>
                                  <a:pt x="8" y="0"/>
                                </a:lnTo>
                                <a:lnTo>
                                  <a:pt x="12" y="0"/>
                                </a:lnTo>
                                <a:lnTo>
                                  <a:pt x="15" y="0"/>
                                </a:lnTo>
                                <a:lnTo>
                                  <a:pt x="19" y="0"/>
                                </a:lnTo>
                                <a:lnTo>
                                  <a:pt x="21" y="0"/>
                                </a:lnTo>
                                <a:lnTo>
                                  <a:pt x="24" y="0"/>
                                </a:lnTo>
                                <a:lnTo>
                                  <a:pt x="26" y="1"/>
                                </a:lnTo>
                                <a:lnTo>
                                  <a:pt x="28" y="1"/>
                                </a:lnTo>
                                <a:lnTo>
                                  <a:pt x="28" y="2"/>
                                </a:lnTo>
                                <a:lnTo>
                                  <a:pt x="29" y="3"/>
                                </a:lnTo>
                                <a:lnTo>
                                  <a:pt x="29" y="5"/>
                                </a:lnTo>
                                <a:lnTo>
                                  <a:pt x="29" y="87"/>
                                </a:lnTo>
                                <a:lnTo>
                                  <a:pt x="124" y="87"/>
                                </a:lnTo>
                                <a:lnTo>
                                  <a:pt x="124" y="5"/>
                                </a:lnTo>
                                <a:lnTo>
                                  <a:pt x="124" y="3"/>
                                </a:lnTo>
                                <a:lnTo>
                                  <a:pt x="124" y="2"/>
                                </a:lnTo>
                                <a:lnTo>
                                  <a:pt x="125" y="1"/>
                                </a:lnTo>
                                <a:lnTo>
                                  <a:pt x="126" y="1"/>
                                </a:lnTo>
                                <a:lnTo>
                                  <a:pt x="127" y="0"/>
                                </a:lnTo>
                                <a:lnTo>
                                  <a:pt x="130" y="0"/>
                                </a:lnTo>
                                <a:lnTo>
                                  <a:pt x="133" y="0"/>
                                </a:lnTo>
                                <a:lnTo>
                                  <a:pt x="137" y="0"/>
                                </a:lnTo>
                                <a:lnTo>
                                  <a:pt x="141" y="0"/>
                                </a:lnTo>
                                <a:lnTo>
                                  <a:pt x="143" y="0"/>
                                </a:lnTo>
                                <a:lnTo>
                                  <a:pt x="146" y="0"/>
                                </a:lnTo>
                                <a:lnTo>
                                  <a:pt x="147" y="1"/>
                                </a:lnTo>
                                <a:lnTo>
                                  <a:pt x="149" y="1"/>
                                </a:lnTo>
                                <a:lnTo>
                                  <a:pt x="149" y="2"/>
                                </a:lnTo>
                                <a:lnTo>
                                  <a:pt x="151" y="3"/>
                                </a:lnTo>
                                <a:lnTo>
                                  <a:pt x="151" y="5"/>
                                </a:lnTo>
                                <a:lnTo>
                                  <a:pt x="151" y="20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49" name="Freeform 244"/>
                        <wps:cNvSpPr>
                          <a:spLocks/>
                        </wps:cNvSpPr>
                        <wps:spPr bwMode="auto">
                          <a:xfrm>
                            <a:off x="6262688" y="3338513"/>
                            <a:ext cx="112713" cy="82550"/>
                          </a:xfrm>
                          <a:custGeom>
                            <a:avLst/>
                            <a:gdLst>
                              <a:gd name="T0" fmla="*/ 213 w 213"/>
                              <a:gd name="T1" fmla="*/ 152 h 156"/>
                              <a:gd name="T2" fmla="*/ 211 w 213"/>
                              <a:gd name="T3" fmla="*/ 153 h 156"/>
                              <a:gd name="T4" fmla="*/ 209 w 213"/>
                              <a:gd name="T5" fmla="*/ 155 h 156"/>
                              <a:gd name="T6" fmla="*/ 204 w 213"/>
                              <a:gd name="T7" fmla="*/ 156 h 156"/>
                              <a:gd name="T8" fmla="*/ 197 w 213"/>
                              <a:gd name="T9" fmla="*/ 156 h 156"/>
                              <a:gd name="T10" fmla="*/ 190 w 213"/>
                              <a:gd name="T11" fmla="*/ 155 h 156"/>
                              <a:gd name="T12" fmla="*/ 188 w 213"/>
                              <a:gd name="T13" fmla="*/ 153 h 156"/>
                              <a:gd name="T14" fmla="*/ 187 w 213"/>
                              <a:gd name="T15" fmla="*/ 152 h 156"/>
                              <a:gd name="T16" fmla="*/ 187 w 213"/>
                              <a:gd name="T17" fmla="*/ 64 h 156"/>
                              <a:gd name="T18" fmla="*/ 184 w 213"/>
                              <a:gd name="T19" fmla="*/ 46 h 156"/>
                              <a:gd name="T20" fmla="*/ 179 w 213"/>
                              <a:gd name="T21" fmla="*/ 33 h 156"/>
                              <a:gd name="T22" fmla="*/ 171 w 213"/>
                              <a:gd name="T23" fmla="*/ 25 h 156"/>
                              <a:gd name="T24" fmla="*/ 158 w 213"/>
                              <a:gd name="T25" fmla="*/ 22 h 156"/>
                              <a:gd name="T26" fmla="*/ 140 w 213"/>
                              <a:gd name="T27" fmla="*/ 29 h 156"/>
                              <a:gd name="T28" fmla="*/ 119 w 213"/>
                              <a:gd name="T29" fmla="*/ 50 h 156"/>
                              <a:gd name="T30" fmla="*/ 119 w 213"/>
                              <a:gd name="T31" fmla="*/ 152 h 156"/>
                              <a:gd name="T32" fmla="*/ 118 w 213"/>
                              <a:gd name="T33" fmla="*/ 153 h 156"/>
                              <a:gd name="T34" fmla="*/ 115 w 213"/>
                              <a:gd name="T35" fmla="*/ 155 h 156"/>
                              <a:gd name="T36" fmla="*/ 109 w 213"/>
                              <a:gd name="T37" fmla="*/ 156 h 156"/>
                              <a:gd name="T38" fmla="*/ 103 w 213"/>
                              <a:gd name="T39" fmla="*/ 156 h 156"/>
                              <a:gd name="T40" fmla="*/ 97 w 213"/>
                              <a:gd name="T41" fmla="*/ 155 h 156"/>
                              <a:gd name="T42" fmla="*/ 94 w 213"/>
                              <a:gd name="T43" fmla="*/ 153 h 156"/>
                              <a:gd name="T44" fmla="*/ 93 w 213"/>
                              <a:gd name="T45" fmla="*/ 152 h 156"/>
                              <a:gd name="T46" fmla="*/ 93 w 213"/>
                              <a:gd name="T47" fmla="*/ 64 h 156"/>
                              <a:gd name="T48" fmla="*/ 91 w 213"/>
                              <a:gd name="T49" fmla="*/ 46 h 156"/>
                              <a:gd name="T50" fmla="*/ 86 w 213"/>
                              <a:gd name="T51" fmla="*/ 33 h 156"/>
                              <a:gd name="T52" fmla="*/ 77 w 213"/>
                              <a:gd name="T53" fmla="*/ 25 h 156"/>
                              <a:gd name="T54" fmla="*/ 64 w 213"/>
                              <a:gd name="T55" fmla="*/ 22 h 156"/>
                              <a:gd name="T56" fmla="*/ 45 w 213"/>
                              <a:gd name="T57" fmla="*/ 29 h 156"/>
                              <a:gd name="T58" fmla="*/ 25 w 213"/>
                              <a:gd name="T59" fmla="*/ 50 h 156"/>
                              <a:gd name="T60" fmla="*/ 25 w 213"/>
                              <a:gd name="T61" fmla="*/ 152 h 156"/>
                              <a:gd name="T62" fmla="*/ 24 w 213"/>
                              <a:gd name="T63" fmla="*/ 153 h 156"/>
                              <a:gd name="T64" fmla="*/ 20 w 213"/>
                              <a:gd name="T65" fmla="*/ 155 h 156"/>
                              <a:gd name="T66" fmla="*/ 16 w 213"/>
                              <a:gd name="T67" fmla="*/ 156 h 156"/>
                              <a:gd name="T68" fmla="*/ 8 w 213"/>
                              <a:gd name="T69" fmla="*/ 156 h 156"/>
                              <a:gd name="T70" fmla="*/ 3 w 213"/>
                              <a:gd name="T71" fmla="*/ 155 h 156"/>
                              <a:gd name="T72" fmla="*/ 1 w 213"/>
                              <a:gd name="T73" fmla="*/ 153 h 156"/>
                              <a:gd name="T74" fmla="*/ 0 w 213"/>
                              <a:gd name="T75" fmla="*/ 152 h 156"/>
                              <a:gd name="T76" fmla="*/ 0 w 213"/>
                              <a:gd name="T77" fmla="*/ 7 h 156"/>
                              <a:gd name="T78" fmla="*/ 0 w 213"/>
                              <a:gd name="T79" fmla="*/ 4 h 156"/>
                              <a:gd name="T80" fmla="*/ 2 w 213"/>
                              <a:gd name="T81" fmla="*/ 3 h 156"/>
                              <a:gd name="T82" fmla="*/ 4 w 213"/>
                              <a:gd name="T83" fmla="*/ 2 h 156"/>
                              <a:gd name="T84" fmla="*/ 11 w 213"/>
                              <a:gd name="T85" fmla="*/ 2 h 156"/>
                              <a:gd name="T86" fmla="*/ 17 w 213"/>
                              <a:gd name="T87" fmla="*/ 2 h 156"/>
                              <a:gd name="T88" fmla="*/ 20 w 213"/>
                              <a:gd name="T89" fmla="*/ 3 h 156"/>
                              <a:gd name="T90" fmla="*/ 22 w 213"/>
                              <a:gd name="T91" fmla="*/ 4 h 156"/>
                              <a:gd name="T92" fmla="*/ 23 w 213"/>
                              <a:gd name="T93" fmla="*/ 7 h 156"/>
                              <a:gd name="T94" fmla="*/ 35 w 213"/>
                              <a:gd name="T95" fmla="*/ 13 h 156"/>
                              <a:gd name="T96" fmla="*/ 57 w 213"/>
                              <a:gd name="T97" fmla="*/ 1 h 156"/>
                              <a:gd name="T98" fmla="*/ 78 w 213"/>
                              <a:gd name="T99" fmla="*/ 0 h 156"/>
                              <a:gd name="T100" fmla="*/ 93 w 213"/>
                              <a:gd name="T101" fmla="*/ 3 h 156"/>
                              <a:gd name="T102" fmla="*/ 103 w 213"/>
                              <a:gd name="T103" fmla="*/ 11 h 156"/>
                              <a:gd name="T104" fmla="*/ 112 w 213"/>
                              <a:gd name="T105" fmla="*/ 22 h 156"/>
                              <a:gd name="T106" fmla="*/ 121 w 213"/>
                              <a:gd name="T107" fmla="*/ 20 h 156"/>
                              <a:gd name="T108" fmla="*/ 134 w 213"/>
                              <a:gd name="T109" fmla="*/ 9 h 156"/>
                              <a:gd name="T110" fmla="*/ 146 w 213"/>
                              <a:gd name="T111" fmla="*/ 2 h 156"/>
                              <a:gd name="T112" fmla="*/ 157 w 213"/>
                              <a:gd name="T113" fmla="*/ 0 h 156"/>
                              <a:gd name="T114" fmla="*/ 177 w 213"/>
                              <a:gd name="T115" fmla="*/ 0 h 156"/>
                              <a:gd name="T116" fmla="*/ 195 w 213"/>
                              <a:gd name="T117" fmla="*/ 9 h 156"/>
                              <a:gd name="T118" fmla="*/ 208 w 213"/>
                              <a:gd name="T119" fmla="*/ 25 h 156"/>
                              <a:gd name="T120" fmla="*/ 213 w 213"/>
                              <a:gd name="T121" fmla="*/ 48 h 156"/>
                              <a:gd name="T122" fmla="*/ 213 w 213"/>
                              <a:gd name="T123" fmla="*/ 15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13" h="156">
                                <a:moveTo>
                                  <a:pt x="213" y="151"/>
                                </a:moveTo>
                                <a:lnTo>
                                  <a:pt x="213" y="152"/>
                                </a:lnTo>
                                <a:lnTo>
                                  <a:pt x="213" y="153"/>
                                </a:lnTo>
                                <a:lnTo>
                                  <a:pt x="211" y="153"/>
                                </a:lnTo>
                                <a:lnTo>
                                  <a:pt x="210" y="155"/>
                                </a:lnTo>
                                <a:lnTo>
                                  <a:pt x="209" y="155"/>
                                </a:lnTo>
                                <a:lnTo>
                                  <a:pt x="206" y="156"/>
                                </a:lnTo>
                                <a:lnTo>
                                  <a:pt x="204" y="156"/>
                                </a:lnTo>
                                <a:lnTo>
                                  <a:pt x="200" y="156"/>
                                </a:lnTo>
                                <a:lnTo>
                                  <a:pt x="197" y="156"/>
                                </a:lnTo>
                                <a:lnTo>
                                  <a:pt x="193" y="156"/>
                                </a:lnTo>
                                <a:lnTo>
                                  <a:pt x="190" y="155"/>
                                </a:lnTo>
                                <a:lnTo>
                                  <a:pt x="189" y="155"/>
                                </a:lnTo>
                                <a:lnTo>
                                  <a:pt x="188" y="153"/>
                                </a:lnTo>
                                <a:lnTo>
                                  <a:pt x="187" y="153"/>
                                </a:lnTo>
                                <a:lnTo>
                                  <a:pt x="187" y="152"/>
                                </a:lnTo>
                                <a:lnTo>
                                  <a:pt x="187" y="151"/>
                                </a:lnTo>
                                <a:lnTo>
                                  <a:pt x="187" y="64"/>
                                </a:lnTo>
                                <a:lnTo>
                                  <a:pt x="187" y="54"/>
                                </a:lnTo>
                                <a:lnTo>
                                  <a:pt x="184" y="46"/>
                                </a:lnTo>
                                <a:lnTo>
                                  <a:pt x="183" y="39"/>
                                </a:lnTo>
                                <a:lnTo>
                                  <a:pt x="179" y="33"/>
                                </a:lnTo>
                                <a:lnTo>
                                  <a:pt x="176" y="28"/>
                                </a:lnTo>
                                <a:lnTo>
                                  <a:pt x="171" y="25"/>
                                </a:lnTo>
                                <a:lnTo>
                                  <a:pt x="165" y="23"/>
                                </a:lnTo>
                                <a:lnTo>
                                  <a:pt x="158" y="22"/>
                                </a:lnTo>
                                <a:lnTo>
                                  <a:pt x="149" y="23"/>
                                </a:lnTo>
                                <a:lnTo>
                                  <a:pt x="140" y="29"/>
                                </a:lnTo>
                                <a:lnTo>
                                  <a:pt x="130" y="38"/>
                                </a:lnTo>
                                <a:lnTo>
                                  <a:pt x="119" y="50"/>
                                </a:lnTo>
                                <a:lnTo>
                                  <a:pt x="119" y="151"/>
                                </a:lnTo>
                                <a:lnTo>
                                  <a:pt x="119" y="152"/>
                                </a:lnTo>
                                <a:lnTo>
                                  <a:pt x="119" y="153"/>
                                </a:lnTo>
                                <a:lnTo>
                                  <a:pt x="118" y="153"/>
                                </a:lnTo>
                                <a:lnTo>
                                  <a:pt x="117" y="155"/>
                                </a:lnTo>
                                <a:lnTo>
                                  <a:pt x="115" y="155"/>
                                </a:lnTo>
                                <a:lnTo>
                                  <a:pt x="113" y="156"/>
                                </a:lnTo>
                                <a:lnTo>
                                  <a:pt x="109" y="156"/>
                                </a:lnTo>
                                <a:lnTo>
                                  <a:pt x="105" y="156"/>
                                </a:lnTo>
                                <a:lnTo>
                                  <a:pt x="103" y="156"/>
                                </a:lnTo>
                                <a:lnTo>
                                  <a:pt x="99" y="156"/>
                                </a:lnTo>
                                <a:lnTo>
                                  <a:pt x="97" y="155"/>
                                </a:lnTo>
                                <a:lnTo>
                                  <a:pt x="96" y="155"/>
                                </a:lnTo>
                                <a:lnTo>
                                  <a:pt x="94" y="153"/>
                                </a:lnTo>
                                <a:lnTo>
                                  <a:pt x="93" y="153"/>
                                </a:lnTo>
                                <a:lnTo>
                                  <a:pt x="93" y="152"/>
                                </a:lnTo>
                                <a:lnTo>
                                  <a:pt x="93" y="151"/>
                                </a:lnTo>
                                <a:lnTo>
                                  <a:pt x="93" y="64"/>
                                </a:lnTo>
                                <a:lnTo>
                                  <a:pt x="92" y="54"/>
                                </a:lnTo>
                                <a:lnTo>
                                  <a:pt x="91" y="46"/>
                                </a:lnTo>
                                <a:lnTo>
                                  <a:pt x="89" y="39"/>
                                </a:lnTo>
                                <a:lnTo>
                                  <a:pt x="86" y="33"/>
                                </a:lnTo>
                                <a:lnTo>
                                  <a:pt x="82" y="28"/>
                                </a:lnTo>
                                <a:lnTo>
                                  <a:pt x="77" y="25"/>
                                </a:lnTo>
                                <a:lnTo>
                                  <a:pt x="71" y="23"/>
                                </a:lnTo>
                                <a:lnTo>
                                  <a:pt x="64" y="22"/>
                                </a:lnTo>
                                <a:lnTo>
                                  <a:pt x="55" y="23"/>
                                </a:lnTo>
                                <a:lnTo>
                                  <a:pt x="45" y="29"/>
                                </a:lnTo>
                                <a:lnTo>
                                  <a:pt x="36" y="38"/>
                                </a:lnTo>
                                <a:lnTo>
                                  <a:pt x="25" y="50"/>
                                </a:lnTo>
                                <a:lnTo>
                                  <a:pt x="25" y="151"/>
                                </a:lnTo>
                                <a:lnTo>
                                  <a:pt x="25" y="152"/>
                                </a:lnTo>
                                <a:lnTo>
                                  <a:pt x="25" y="153"/>
                                </a:lnTo>
                                <a:lnTo>
                                  <a:pt x="24" y="153"/>
                                </a:lnTo>
                                <a:lnTo>
                                  <a:pt x="23" y="155"/>
                                </a:lnTo>
                                <a:lnTo>
                                  <a:pt x="20" y="155"/>
                                </a:lnTo>
                                <a:lnTo>
                                  <a:pt x="19" y="156"/>
                                </a:lnTo>
                                <a:lnTo>
                                  <a:pt x="16" y="156"/>
                                </a:lnTo>
                                <a:lnTo>
                                  <a:pt x="12" y="156"/>
                                </a:lnTo>
                                <a:lnTo>
                                  <a:pt x="8" y="156"/>
                                </a:lnTo>
                                <a:lnTo>
                                  <a:pt x="6" y="156"/>
                                </a:lnTo>
                                <a:lnTo>
                                  <a:pt x="3" y="155"/>
                                </a:lnTo>
                                <a:lnTo>
                                  <a:pt x="2" y="155"/>
                                </a:lnTo>
                                <a:lnTo>
                                  <a:pt x="1" y="153"/>
                                </a:lnTo>
                                <a:lnTo>
                                  <a:pt x="0" y="153"/>
                                </a:lnTo>
                                <a:lnTo>
                                  <a:pt x="0" y="152"/>
                                </a:lnTo>
                                <a:lnTo>
                                  <a:pt x="0" y="151"/>
                                </a:lnTo>
                                <a:lnTo>
                                  <a:pt x="0" y="7"/>
                                </a:lnTo>
                                <a:lnTo>
                                  <a:pt x="0" y="6"/>
                                </a:lnTo>
                                <a:lnTo>
                                  <a:pt x="0" y="4"/>
                                </a:lnTo>
                                <a:lnTo>
                                  <a:pt x="0" y="3"/>
                                </a:lnTo>
                                <a:lnTo>
                                  <a:pt x="2" y="3"/>
                                </a:lnTo>
                                <a:lnTo>
                                  <a:pt x="3" y="2"/>
                                </a:lnTo>
                                <a:lnTo>
                                  <a:pt x="4" y="2"/>
                                </a:lnTo>
                                <a:lnTo>
                                  <a:pt x="8" y="2"/>
                                </a:lnTo>
                                <a:lnTo>
                                  <a:pt x="11" y="2"/>
                                </a:lnTo>
                                <a:lnTo>
                                  <a:pt x="14" y="2"/>
                                </a:lnTo>
                                <a:lnTo>
                                  <a:pt x="17" y="2"/>
                                </a:lnTo>
                                <a:lnTo>
                                  <a:pt x="19" y="2"/>
                                </a:lnTo>
                                <a:lnTo>
                                  <a:pt x="20" y="3"/>
                                </a:lnTo>
                                <a:lnTo>
                                  <a:pt x="22" y="3"/>
                                </a:lnTo>
                                <a:lnTo>
                                  <a:pt x="22" y="4"/>
                                </a:lnTo>
                                <a:lnTo>
                                  <a:pt x="23" y="6"/>
                                </a:lnTo>
                                <a:lnTo>
                                  <a:pt x="23" y="7"/>
                                </a:lnTo>
                                <a:lnTo>
                                  <a:pt x="23" y="25"/>
                                </a:lnTo>
                                <a:lnTo>
                                  <a:pt x="35" y="13"/>
                                </a:lnTo>
                                <a:lnTo>
                                  <a:pt x="46" y="6"/>
                                </a:lnTo>
                                <a:lnTo>
                                  <a:pt x="57" y="1"/>
                                </a:lnTo>
                                <a:lnTo>
                                  <a:pt x="70" y="0"/>
                                </a:lnTo>
                                <a:lnTo>
                                  <a:pt x="78" y="0"/>
                                </a:lnTo>
                                <a:lnTo>
                                  <a:pt x="86" y="1"/>
                                </a:lnTo>
                                <a:lnTo>
                                  <a:pt x="93" y="3"/>
                                </a:lnTo>
                                <a:lnTo>
                                  <a:pt x="98" y="7"/>
                                </a:lnTo>
                                <a:lnTo>
                                  <a:pt x="103" y="11"/>
                                </a:lnTo>
                                <a:lnTo>
                                  <a:pt x="108" y="17"/>
                                </a:lnTo>
                                <a:lnTo>
                                  <a:pt x="112" y="22"/>
                                </a:lnTo>
                                <a:lnTo>
                                  <a:pt x="114" y="28"/>
                                </a:lnTo>
                                <a:lnTo>
                                  <a:pt x="121" y="20"/>
                                </a:lnTo>
                                <a:lnTo>
                                  <a:pt x="128" y="14"/>
                                </a:lnTo>
                                <a:lnTo>
                                  <a:pt x="134" y="9"/>
                                </a:lnTo>
                                <a:lnTo>
                                  <a:pt x="140" y="6"/>
                                </a:lnTo>
                                <a:lnTo>
                                  <a:pt x="146" y="2"/>
                                </a:lnTo>
                                <a:lnTo>
                                  <a:pt x="152" y="1"/>
                                </a:lnTo>
                                <a:lnTo>
                                  <a:pt x="157" y="0"/>
                                </a:lnTo>
                                <a:lnTo>
                                  <a:pt x="163" y="0"/>
                                </a:lnTo>
                                <a:lnTo>
                                  <a:pt x="177" y="0"/>
                                </a:lnTo>
                                <a:lnTo>
                                  <a:pt x="187" y="4"/>
                                </a:lnTo>
                                <a:lnTo>
                                  <a:pt x="195" y="9"/>
                                </a:lnTo>
                                <a:lnTo>
                                  <a:pt x="203" y="17"/>
                                </a:lnTo>
                                <a:lnTo>
                                  <a:pt x="208" y="25"/>
                                </a:lnTo>
                                <a:lnTo>
                                  <a:pt x="210" y="36"/>
                                </a:lnTo>
                                <a:lnTo>
                                  <a:pt x="213" y="48"/>
                                </a:lnTo>
                                <a:lnTo>
                                  <a:pt x="213" y="60"/>
                                </a:lnTo>
                                <a:lnTo>
                                  <a:pt x="213"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50" name="Freeform 245"/>
                        <wps:cNvSpPr>
                          <a:spLocks noEditPoints="1"/>
                        </wps:cNvSpPr>
                        <wps:spPr bwMode="auto">
                          <a:xfrm>
                            <a:off x="6396038" y="3338513"/>
                            <a:ext cx="71438" cy="84138"/>
                          </a:xfrm>
                          <a:custGeom>
                            <a:avLst/>
                            <a:gdLst>
                              <a:gd name="T0" fmla="*/ 132 w 133"/>
                              <a:gd name="T1" fmla="*/ 78 h 158"/>
                              <a:gd name="T2" fmla="*/ 126 w 133"/>
                              <a:gd name="T3" fmla="*/ 83 h 158"/>
                              <a:gd name="T4" fmla="*/ 27 w 133"/>
                              <a:gd name="T5" fmla="*/ 83 h 158"/>
                              <a:gd name="T6" fmla="*/ 30 w 133"/>
                              <a:gd name="T7" fmla="*/ 105 h 158"/>
                              <a:gd name="T8" fmla="*/ 38 w 133"/>
                              <a:gd name="T9" fmla="*/ 121 h 158"/>
                              <a:gd name="T10" fmla="*/ 53 w 133"/>
                              <a:gd name="T11" fmla="*/ 133 h 158"/>
                              <a:gd name="T12" fmla="*/ 75 w 133"/>
                              <a:gd name="T13" fmla="*/ 136 h 158"/>
                              <a:gd name="T14" fmla="*/ 92 w 133"/>
                              <a:gd name="T15" fmla="*/ 135 h 158"/>
                              <a:gd name="T16" fmla="*/ 107 w 133"/>
                              <a:gd name="T17" fmla="*/ 131 h 158"/>
                              <a:gd name="T18" fmla="*/ 116 w 133"/>
                              <a:gd name="T19" fmla="*/ 128 h 158"/>
                              <a:gd name="T20" fmla="*/ 122 w 133"/>
                              <a:gd name="T21" fmla="*/ 125 h 158"/>
                              <a:gd name="T22" fmla="*/ 124 w 133"/>
                              <a:gd name="T23" fmla="*/ 126 h 158"/>
                              <a:gd name="T24" fmla="*/ 126 w 133"/>
                              <a:gd name="T25" fmla="*/ 128 h 158"/>
                              <a:gd name="T26" fmla="*/ 126 w 133"/>
                              <a:gd name="T27" fmla="*/ 131 h 158"/>
                              <a:gd name="T28" fmla="*/ 127 w 133"/>
                              <a:gd name="T29" fmla="*/ 136 h 158"/>
                              <a:gd name="T30" fmla="*/ 126 w 133"/>
                              <a:gd name="T31" fmla="*/ 140 h 158"/>
                              <a:gd name="T32" fmla="*/ 126 w 133"/>
                              <a:gd name="T33" fmla="*/ 142 h 158"/>
                              <a:gd name="T34" fmla="*/ 124 w 133"/>
                              <a:gd name="T35" fmla="*/ 144 h 158"/>
                              <a:gd name="T36" fmla="*/ 123 w 133"/>
                              <a:gd name="T37" fmla="*/ 146 h 158"/>
                              <a:gd name="T38" fmla="*/ 118 w 133"/>
                              <a:gd name="T39" fmla="*/ 149 h 158"/>
                              <a:gd name="T40" fmla="*/ 107 w 133"/>
                              <a:gd name="T41" fmla="*/ 152 h 158"/>
                              <a:gd name="T42" fmla="*/ 91 w 133"/>
                              <a:gd name="T43" fmla="*/ 156 h 158"/>
                              <a:gd name="T44" fmla="*/ 71 w 133"/>
                              <a:gd name="T45" fmla="*/ 158 h 158"/>
                              <a:gd name="T46" fmla="*/ 41 w 133"/>
                              <a:gd name="T47" fmla="*/ 152 h 158"/>
                              <a:gd name="T48" fmla="*/ 19 w 133"/>
                              <a:gd name="T49" fmla="*/ 139 h 158"/>
                              <a:gd name="T50" fmla="*/ 5 w 133"/>
                              <a:gd name="T51" fmla="*/ 114 h 158"/>
                              <a:gd name="T52" fmla="*/ 0 w 133"/>
                              <a:gd name="T53" fmla="*/ 80 h 158"/>
                              <a:gd name="T54" fmla="*/ 5 w 133"/>
                              <a:gd name="T55" fmla="*/ 46 h 158"/>
                              <a:gd name="T56" fmla="*/ 19 w 133"/>
                              <a:gd name="T57" fmla="*/ 20 h 158"/>
                              <a:gd name="T58" fmla="*/ 41 w 133"/>
                              <a:gd name="T59" fmla="*/ 4 h 158"/>
                              <a:gd name="T60" fmla="*/ 69 w 133"/>
                              <a:gd name="T61" fmla="*/ 0 h 158"/>
                              <a:gd name="T62" fmla="*/ 97 w 133"/>
                              <a:gd name="T63" fmla="*/ 4 h 158"/>
                              <a:gd name="T64" fmla="*/ 117 w 133"/>
                              <a:gd name="T65" fmla="*/ 19 h 158"/>
                              <a:gd name="T66" fmla="*/ 129 w 133"/>
                              <a:gd name="T67" fmla="*/ 41 h 158"/>
                              <a:gd name="T68" fmla="*/ 133 w 133"/>
                              <a:gd name="T69" fmla="*/ 67 h 158"/>
                              <a:gd name="T70" fmla="*/ 106 w 133"/>
                              <a:gd name="T71" fmla="*/ 65 h 158"/>
                              <a:gd name="T72" fmla="*/ 101 w 133"/>
                              <a:gd name="T73" fmla="*/ 38 h 158"/>
                              <a:gd name="T74" fmla="*/ 91 w 133"/>
                              <a:gd name="T75" fmla="*/ 27 h 158"/>
                              <a:gd name="T76" fmla="*/ 68 w 133"/>
                              <a:gd name="T77" fmla="*/ 20 h 158"/>
                              <a:gd name="T78" fmla="*/ 51 w 133"/>
                              <a:gd name="T79" fmla="*/ 24 h 158"/>
                              <a:gd name="T80" fmla="*/ 38 w 133"/>
                              <a:gd name="T81" fmla="*/ 33 h 158"/>
                              <a:gd name="T82" fmla="*/ 31 w 133"/>
                              <a:gd name="T83" fmla="*/ 48 h 158"/>
                              <a:gd name="T84" fmla="*/ 27 w 133"/>
                              <a:gd name="T85" fmla="*/ 65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33" h="158">
                                <a:moveTo>
                                  <a:pt x="133" y="72"/>
                                </a:moveTo>
                                <a:lnTo>
                                  <a:pt x="132" y="78"/>
                                </a:lnTo>
                                <a:lnTo>
                                  <a:pt x="129" y="81"/>
                                </a:lnTo>
                                <a:lnTo>
                                  <a:pt x="126" y="83"/>
                                </a:lnTo>
                                <a:lnTo>
                                  <a:pt x="122" y="83"/>
                                </a:lnTo>
                                <a:lnTo>
                                  <a:pt x="27" y="83"/>
                                </a:lnTo>
                                <a:lnTo>
                                  <a:pt x="28" y="96"/>
                                </a:lnTo>
                                <a:lnTo>
                                  <a:pt x="30" y="105"/>
                                </a:lnTo>
                                <a:lnTo>
                                  <a:pt x="33" y="115"/>
                                </a:lnTo>
                                <a:lnTo>
                                  <a:pt x="38" y="121"/>
                                </a:lnTo>
                                <a:lnTo>
                                  <a:pt x="44" y="129"/>
                                </a:lnTo>
                                <a:lnTo>
                                  <a:pt x="53" y="133"/>
                                </a:lnTo>
                                <a:lnTo>
                                  <a:pt x="63" y="136"/>
                                </a:lnTo>
                                <a:lnTo>
                                  <a:pt x="75" y="136"/>
                                </a:lnTo>
                                <a:lnTo>
                                  <a:pt x="85" y="136"/>
                                </a:lnTo>
                                <a:lnTo>
                                  <a:pt x="92" y="135"/>
                                </a:lnTo>
                                <a:lnTo>
                                  <a:pt x="101" y="133"/>
                                </a:lnTo>
                                <a:lnTo>
                                  <a:pt x="107" y="131"/>
                                </a:lnTo>
                                <a:lnTo>
                                  <a:pt x="112" y="129"/>
                                </a:lnTo>
                                <a:lnTo>
                                  <a:pt x="116" y="128"/>
                                </a:lnTo>
                                <a:lnTo>
                                  <a:pt x="120" y="125"/>
                                </a:lnTo>
                                <a:lnTo>
                                  <a:pt x="122" y="125"/>
                                </a:lnTo>
                                <a:lnTo>
                                  <a:pt x="123" y="125"/>
                                </a:lnTo>
                                <a:lnTo>
                                  <a:pt x="124" y="126"/>
                                </a:lnTo>
                                <a:lnTo>
                                  <a:pt x="124" y="126"/>
                                </a:lnTo>
                                <a:lnTo>
                                  <a:pt x="126" y="128"/>
                                </a:lnTo>
                                <a:lnTo>
                                  <a:pt x="126" y="129"/>
                                </a:lnTo>
                                <a:lnTo>
                                  <a:pt x="126" y="131"/>
                                </a:lnTo>
                                <a:lnTo>
                                  <a:pt x="127" y="133"/>
                                </a:lnTo>
                                <a:lnTo>
                                  <a:pt x="127" y="136"/>
                                </a:lnTo>
                                <a:lnTo>
                                  <a:pt x="127" y="137"/>
                                </a:lnTo>
                                <a:lnTo>
                                  <a:pt x="126" y="140"/>
                                </a:lnTo>
                                <a:lnTo>
                                  <a:pt x="126" y="141"/>
                                </a:lnTo>
                                <a:lnTo>
                                  <a:pt x="126" y="142"/>
                                </a:lnTo>
                                <a:lnTo>
                                  <a:pt x="126" y="144"/>
                                </a:lnTo>
                                <a:lnTo>
                                  <a:pt x="124" y="144"/>
                                </a:lnTo>
                                <a:lnTo>
                                  <a:pt x="124" y="145"/>
                                </a:lnTo>
                                <a:lnTo>
                                  <a:pt x="123" y="146"/>
                                </a:lnTo>
                                <a:lnTo>
                                  <a:pt x="122" y="147"/>
                                </a:lnTo>
                                <a:lnTo>
                                  <a:pt x="118" y="149"/>
                                </a:lnTo>
                                <a:lnTo>
                                  <a:pt x="113" y="151"/>
                                </a:lnTo>
                                <a:lnTo>
                                  <a:pt x="107" y="152"/>
                                </a:lnTo>
                                <a:lnTo>
                                  <a:pt x="100" y="155"/>
                                </a:lnTo>
                                <a:lnTo>
                                  <a:pt x="91" y="156"/>
                                </a:lnTo>
                                <a:lnTo>
                                  <a:pt x="83" y="157"/>
                                </a:lnTo>
                                <a:lnTo>
                                  <a:pt x="71" y="158"/>
                                </a:lnTo>
                                <a:lnTo>
                                  <a:pt x="54" y="157"/>
                                </a:lnTo>
                                <a:lnTo>
                                  <a:pt x="41" y="152"/>
                                </a:lnTo>
                                <a:lnTo>
                                  <a:pt x="28" y="147"/>
                                </a:lnTo>
                                <a:lnTo>
                                  <a:pt x="19" y="139"/>
                                </a:lnTo>
                                <a:lnTo>
                                  <a:pt x="10" y="128"/>
                                </a:lnTo>
                                <a:lnTo>
                                  <a:pt x="5" y="114"/>
                                </a:lnTo>
                                <a:lnTo>
                                  <a:pt x="0" y="98"/>
                                </a:lnTo>
                                <a:lnTo>
                                  <a:pt x="0" y="80"/>
                                </a:lnTo>
                                <a:lnTo>
                                  <a:pt x="0" y="61"/>
                                </a:lnTo>
                                <a:lnTo>
                                  <a:pt x="5" y="46"/>
                                </a:lnTo>
                                <a:lnTo>
                                  <a:pt x="10" y="32"/>
                                </a:lnTo>
                                <a:lnTo>
                                  <a:pt x="19" y="20"/>
                                </a:lnTo>
                                <a:lnTo>
                                  <a:pt x="28" y="11"/>
                                </a:lnTo>
                                <a:lnTo>
                                  <a:pt x="41" y="4"/>
                                </a:lnTo>
                                <a:lnTo>
                                  <a:pt x="54" y="1"/>
                                </a:lnTo>
                                <a:lnTo>
                                  <a:pt x="69" y="0"/>
                                </a:lnTo>
                                <a:lnTo>
                                  <a:pt x="85" y="0"/>
                                </a:lnTo>
                                <a:lnTo>
                                  <a:pt x="97" y="4"/>
                                </a:lnTo>
                                <a:lnTo>
                                  <a:pt x="110" y="11"/>
                                </a:lnTo>
                                <a:lnTo>
                                  <a:pt x="117" y="19"/>
                                </a:lnTo>
                                <a:lnTo>
                                  <a:pt x="124" y="29"/>
                                </a:lnTo>
                                <a:lnTo>
                                  <a:pt x="129" y="41"/>
                                </a:lnTo>
                                <a:lnTo>
                                  <a:pt x="132" y="54"/>
                                </a:lnTo>
                                <a:lnTo>
                                  <a:pt x="133" y="67"/>
                                </a:lnTo>
                                <a:lnTo>
                                  <a:pt x="133" y="72"/>
                                </a:lnTo>
                                <a:close/>
                                <a:moveTo>
                                  <a:pt x="106" y="65"/>
                                </a:moveTo>
                                <a:lnTo>
                                  <a:pt x="106" y="55"/>
                                </a:lnTo>
                                <a:lnTo>
                                  <a:pt x="101" y="38"/>
                                </a:lnTo>
                                <a:lnTo>
                                  <a:pt x="96" y="32"/>
                                </a:lnTo>
                                <a:lnTo>
                                  <a:pt x="91" y="27"/>
                                </a:lnTo>
                                <a:lnTo>
                                  <a:pt x="78" y="20"/>
                                </a:lnTo>
                                <a:lnTo>
                                  <a:pt x="68" y="20"/>
                                </a:lnTo>
                                <a:lnTo>
                                  <a:pt x="58" y="20"/>
                                </a:lnTo>
                                <a:lnTo>
                                  <a:pt x="51" y="24"/>
                                </a:lnTo>
                                <a:lnTo>
                                  <a:pt x="44" y="28"/>
                                </a:lnTo>
                                <a:lnTo>
                                  <a:pt x="38" y="33"/>
                                </a:lnTo>
                                <a:lnTo>
                                  <a:pt x="33" y="40"/>
                                </a:lnTo>
                                <a:lnTo>
                                  <a:pt x="31" y="48"/>
                                </a:lnTo>
                                <a:lnTo>
                                  <a:pt x="28" y="56"/>
                                </a:lnTo>
                                <a:lnTo>
                                  <a:pt x="27" y="65"/>
                                </a:lnTo>
                                <a:lnTo>
                                  <a:pt x="106" y="6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51" name="Freeform 246"/>
                        <wps:cNvSpPr>
                          <a:spLocks/>
                        </wps:cNvSpPr>
                        <wps:spPr bwMode="auto">
                          <a:xfrm>
                            <a:off x="6477001" y="3319463"/>
                            <a:ext cx="49213" cy="103188"/>
                          </a:xfrm>
                          <a:custGeom>
                            <a:avLst/>
                            <a:gdLst>
                              <a:gd name="T0" fmla="*/ 94 w 94"/>
                              <a:gd name="T1" fmla="*/ 182 h 194"/>
                              <a:gd name="T2" fmla="*/ 93 w 94"/>
                              <a:gd name="T3" fmla="*/ 187 h 194"/>
                              <a:gd name="T4" fmla="*/ 89 w 94"/>
                              <a:gd name="T5" fmla="*/ 189 h 194"/>
                              <a:gd name="T6" fmla="*/ 85 w 94"/>
                              <a:gd name="T7" fmla="*/ 192 h 194"/>
                              <a:gd name="T8" fmla="*/ 78 w 94"/>
                              <a:gd name="T9" fmla="*/ 193 h 194"/>
                              <a:gd name="T10" fmla="*/ 71 w 94"/>
                              <a:gd name="T11" fmla="*/ 194 h 194"/>
                              <a:gd name="T12" fmla="*/ 56 w 94"/>
                              <a:gd name="T13" fmla="*/ 194 h 194"/>
                              <a:gd name="T14" fmla="*/ 40 w 94"/>
                              <a:gd name="T15" fmla="*/ 188 h 194"/>
                              <a:gd name="T16" fmla="*/ 30 w 94"/>
                              <a:gd name="T17" fmla="*/ 176 h 194"/>
                              <a:gd name="T18" fmla="*/ 25 w 94"/>
                              <a:gd name="T19" fmla="*/ 157 h 194"/>
                              <a:gd name="T20" fmla="*/ 25 w 94"/>
                              <a:gd name="T21" fmla="*/ 61 h 194"/>
                              <a:gd name="T22" fmla="*/ 3 w 94"/>
                              <a:gd name="T23" fmla="*/ 61 h 194"/>
                              <a:gd name="T24" fmla="*/ 0 w 94"/>
                              <a:gd name="T25" fmla="*/ 55 h 194"/>
                              <a:gd name="T26" fmla="*/ 0 w 94"/>
                              <a:gd name="T27" fmla="*/ 48 h 194"/>
                              <a:gd name="T28" fmla="*/ 1 w 94"/>
                              <a:gd name="T29" fmla="*/ 43 h 194"/>
                              <a:gd name="T30" fmla="*/ 2 w 94"/>
                              <a:gd name="T31" fmla="*/ 40 h 194"/>
                              <a:gd name="T32" fmla="*/ 4 w 94"/>
                              <a:gd name="T33" fmla="*/ 39 h 194"/>
                              <a:gd name="T34" fmla="*/ 25 w 94"/>
                              <a:gd name="T35" fmla="*/ 39 h 194"/>
                              <a:gd name="T36" fmla="*/ 25 w 94"/>
                              <a:gd name="T37" fmla="*/ 3 h 194"/>
                              <a:gd name="T38" fmla="*/ 27 w 94"/>
                              <a:gd name="T39" fmla="*/ 2 h 194"/>
                              <a:gd name="T40" fmla="*/ 29 w 94"/>
                              <a:gd name="T41" fmla="*/ 1 h 194"/>
                              <a:gd name="T42" fmla="*/ 35 w 94"/>
                              <a:gd name="T43" fmla="*/ 0 h 194"/>
                              <a:gd name="T44" fmla="*/ 43 w 94"/>
                              <a:gd name="T45" fmla="*/ 0 h 194"/>
                              <a:gd name="T46" fmla="*/ 48 w 94"/>
                              <a:gd name="T47" fmla="*/ 1 h 194"/>
                              <a:gd name="T48" fmla="*/ 50 w 94"/>
                              <a:gd name="T49" fmla="*/ 2 h 194"/>
                              <a:gd name="T50" fmla="*/ 51 w 94"/>
                              <a:gd name="T51" fmla="*/ 3 h 194"/>
                              <a:gd name="T52" fmla="*/ 51 w 94"/>
                              <a:gd name="T53" fmla="*/ 39 h 194"/>
                              <a:gd name="T54" fmla="*/ 89 w 94"/>
                              <a:gd name="T55" fmla="*/ 39 h 194"/>
                              <a:gd name="T56" fmla="*/ 92 w 94"/>
                              <a:gd name="T57" fmla="*/ 40 h 194"/>
                              <a:gd name="T58" fmla="*/ 93 w 94"/>
                              <a:gd name="T59" fmla="*/ 43 h 194"/>
                              <a:gd name="T60" fmla="*/ 94 w 94"/>
                              <a:gd name="T61" fmla="*/ 48 h 194"/>
                              <a:gd name="T62" fmla="*/ 94 w 94"/>
                              <a:gd name="T63" fmla="*/ 55 h 194"/>
                              <a:gd name="T64" fmla="*/ 91 w 94"/>
                              <a:gd name="T65" fmla="*/ 61 h 194"/>
                              <a:gd name="T66" fmla="*/ 51 w 94"/>
                              <a:gd name="T67" fmla="*/ 61 h 194"/>
                              <a:gd name="T68" fmla="*/ 52 w 94"/>
                              <a:gd name="T69" fmla="*/ 156 h 194"/>
                              <a:gd name="T70" fmla="*/ 61 w 94"/>
                              <a:gd name="T71" fmla="*/ 171 h 194"/>
                              <a:gd name="T72" fmla="*/ 76 w 94"/>
                              <a:gd name="T73" fmla="*/ 172 h 194"/>
                              <a:gd name="T74" fmla="*/ 81 w 94"/>
                              <a:gd name="T75" fmla="*/ 171 h 194"/>
                              <a:gd name="T76" fmla="*/ 86 w 94"/>
                              <a:gd name="T77" fmla="*/ 168 h 194"/>
                              <a:gd name="T78" fmla="*/ 89 w 94"/>
                              <a:gd name="T79" fmla="*/ 167 h 194"/>
                              <a:gd name="T80" fmla="*/ 91 w 94"/>
                              <a:gd name="T81" fmla="*/ 167 h 194"/>
                              <a:gd name="T82" fmla="*/ 93 w 94"/>
                              <a:gd name="T83" fmla="*/ 168 h 194"/>
                              <a:gd name="T84" fmla="*/ 93 w 94"/>
                              <a:gd name="T85" fmla="*/ 171 h 194"/>
                              <a:gd name="T86" fmla="*/ 94 w 94"/>
                              <a:gd name="T87" fmla="*/ 174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94" h="194">
                                <a:moveTo>
                                  <a:pt x="94" y="177"/>
                                </a:moveTo>
                                <a:lnTo>
                                  <a:pt x="94" y="182"/>
                                </a:lnTo>
                                <a:lnTo>
                                  <a:pt x="93" y="184"/>
                                </a:lnTo>
                                <a:lnTo>
                                  <a:pt x="93" y="187"/>
                                </a:lnTo>
                                <a:lnTo>
                                  <a:pt x="92" y="188"/>
                                </a:lnTo>
                                <a:lnTo>
                                  <a:pt x="89" y="189"/>
                                </a:lnTo>
                                <a:lnTo>
                                  <a:pt x="88" y="190"/>
                                </a:lnTo>
                                <a:lnTo>
                                  <a:pt x="85" y="192"/>
                                </a:lnTo>
                                <a:lnTo>
                                  <a:pt x="82" y="193"/>
                                </a:lnTo>
                                <a:lnTo>
                                  <a:pt x="78" y="193"/>
                                </a:lnTo>
                                <a:lnTo>
                                  <a:pt x="75" y="194"/>
                                </a:lnTo>
                                <a:lnTo>
                                  <a:pt x="71" y="194"/>
                                </a:lnTo>
                                <a:lnTo>
                                  <a:pt x="67" y="194"/>
                                </a:lnTo>
                                <a:lnTo>
                                  <a:pt x="56" y="194"/>
                                </a:lnTo>
                                <a:lnTo>
                                  <a:pt x="49" y="192"/>
                                </a:lnTo>
                                <a:lnTo>
                                  <a:pt x="40" y="188"/>
                                </a:lnTo>
                                <a:lnTo>
                                  <a:pt x="35" y="183"/>
                                </a:lnTo>
                                <a:lnTo>
                                  <a:pt x="30" y="176"/>
                                </a:lnTo>
                                <a:lnTo>
                                  <a:pt x="28" y="167"/>
                                </a:lnTo>
                                <a:lnTo>
                                  <a:pt x="25" y="157"/>
                                </a:lnTo>
                                <a:lnTo>
                                  <a:pt x="25" y="146"/>
                                </a:lnTo>
                                <a:lnTo>
                                  <a:pt x="25" y="61"/>
                                </a:lnTo>
                                <a:lnTo>
                                  <a:pt x="4" y="61"/>
                                </a:lnTo>
                                <a:lnTo>
                                  <a:pt x="3" y="61"/>
                                </a:lnTo>
                                <a:lnTo>
                                  <a:pt x="1" y="59"/>
                                </a:lnTo>
                                <a:lnTo>
                                  <a:pt x="0" y="55"/>
                                </a:lnTo>
                                <a:lnTo>
                                  <a:pt x="0" y="50"/>
                                </a:lnTo>
                                <a:lnTo>
                                  <a:pt x="0" y="48"/>
                                </a:lnTo>
                                <a:lnTo>
                                  <a:pt x="0" y="45"/>
                                </a:lnTo>
                                <a:lnTo>
                                  <a:pt x="1" y="43"/>
                                </a:lnTo>
                                <a:lnTo>
                                  <a:pt x="1" y="41"/>
                                </a:lnTo>
                                <a:lnTo>
                                  <a:pt x="2" y="40"/>
                                </a:lnTo>
                                <a:lnTo>
                                  <a:pt x="3" y="40"/>
                                </a:lnTo>
                                <a:lnTo>
                                  <a:pt x="4" y="39"/>
                                </a:lnTo>
                                <a:lnTo>
                                  <a:pt x="6" y="39"/>
                                </a:lnTo>
                                <a:lnTo>
                                  <a:pt x="25" y="39"/>
                                </a:lnTo>
                                <a:lnTo>
                                  <a:pt x="25" y="5"/>
                                </a:lnTo>
                                <a:lnTo>
                                  <a:pt x="25" y="3"/>
                                </a:lnTo>
                                <a:lnTo>
                                  <a:pt x="25" y="3"/>
                                </a:lnTo>
                                <a:lnTo>
                                  <a:pt x="27" y="2"/>
                                </a:lnTo>
                                <a:lnTo>
                                  <a:pt x="28" y="1"/>
                                </a:lnTo>
                                <a:lnTo>
                                  <a:pt x="29" y="1"/>
                                </a:lnTo>
                                <a:lnTo>
                                  <a:pt x="32" y="0"/>
                                </a:lnTo>
                                <a:lnTo>
                                  <a:pt x="35" y="0"/>
                                </a:lnTo>
                                <a:lnTo>
                                  <a:pt x="39" y="0"/>
                                </a:lnTo>
                                <a:lnTo>
                                  <a:pt x="43" y="0"/>
                                </a:lnTo>
                                <a:lnTo>
                                  <a:pt x="45" y="0"/>
                                </a:lnTo>
                                <a:lnTo>
                                  <a:pt x="48" y="1"/>
                                </a:lnTo>
                                <a:lnTo>
                                  <a:pt x="49" y="1"/>
                                </a:lnTo>
                                <a:lnTo>
                                  <a:pt x="50" y="2"/>
                                </a:lnTo>
                                <a:lnTo>
                                  <a:pt x="51" y="3"/>
                                </a:lnTo>
                                <a:lnTo>
                                  <a:pt x="51" y="3"/>
                                </a:lnTo>
                                <a:lnTo>
                                  <a:pt x="51" y="5"/>
                                </a:lnTo>
                                <a:lnTo>
                                  <a:pt x="51" y="39"/>
                                </a:lnTo>
                                <a:lnTo>
                                  <a:pt x="88" y="39"/>
                                </a:lnTo>
                                <a:lnTo>
                                  <a:pt x="89" y="39"/>
                                </a:lnTo>
                                <a:lnTo>
                                  <a:pt x="91" y="40"/>
                                </a:lnTo>
                                <a:lnTo>
                                  <a:pt x="92" y="40"/>
                                </a:lnTo>
                                <a:lnTo>
                                  <a:pt x="93" y="41"/>
                                </a:lnTo>
                                <a:lnTo>
                                  <a:pt x="93" y="43"/>
                                </a:lnTo>
                                <a:lnTo>
                                  <a:pt x="93" y="45"/>
                                </a:lnTo>
                                <a:lnTo>
                                  <a:pt x="94" y="48"/>
                                </a:lnTo>
                                <a:lnTo>
                                  <a:pt x="94" y="50"/>
                                </a:lnTo>
                                <a:lnTo>
                                  <a:pt x="94" y="55"/>
                                </a:lnTo>
                                <a:lnTo>
                                  <a:pt x="93" y="59"/>
                                </a:lnTo>
                                <a:lnTo>
                                  <a:pt x="91" y="61"/>
                                </a:lnTo>
                                <a:lnTo>
                                  <a:pt x="88" y="61"/>
                                </a:lnTo>
                                <a:lnTo>
                                  <a:pt x="51" y="61"/>
                                </a:lnTo>
                                <a:lnTo>
                                  <a:pt x="51" y="141"/>
                                </a:lnTo>
                                <a:lnTo>
                                  <a:pt x="52" y="156"/>
                                </a:lnTo>
                                <a:lnTo>
                                  <a:pt x="56" y="165"/>
                                </a:lnTo>
                                <a:lnTo>
                                  <a:pt x="61" y="171"/>
                                </a:lnTo>
                                <a:lnTo>
                                  <a:pt x="72" y="172"/>
                                </a:lnTo>
                                <a:lnTo>
                                  <a:pt x="76" y="172"/>
                                </a:lnTo>
                                <a:lnTo>
                                  <a:pt x="78" y="171"/>
                                </a:lnTo>
                                <a:lnTo>
                                  <a:pt x="81" y="171"/>
                                </a:lnTo>
                                <a:lnTo>
                                  <a:pt x="83" y="170"/>
                                </a:lnTo>
                                <a:lnTo>
                                  <a:pt x="86" y="168"/>
                                </a:lnTo>
                                <a:lnTo>
                                  <a:pt x="87" y="168"/>
                                </a:lnTo>
                                <a:lnTo>
                                  <a:pt x="89" y="167"/>
                                </a:lnTo>
                                <a:lnTo>
                                  <a:pt x="91" y="167"/>
                                </a:lnTo>
                                <a:lnTo>
                                  <a:pt x="91" y="167"/>
                                </a:lnTo>
                                <a:lnTo>
                                  <a:pt x="92" y="168"/>
                                </a:lnTo>
                                <a:lnTo>
                                  <a:pt x="93" y="168"/>
                                </a:lnTo>
                                <a:lnTo>
                                  <a:pt x="93" y="170"/>
                                </a:lnTo>
                                <a:lnTo>
                                  <a:pt x="93" y="171"/>
                                </a:lnTo>
                                <a:lnTo>
                                  <a:pt x="93" y="172"/>
                                </a:lnTo>
                                <a:lnTo>
                                  <a:pt x="94" y="174"/>
                                </a:lnTo>
                                <a:lnTo>
                                  <a:pt x="94" y="17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52" name="Freeform 247"/>
                        <wps:cNvSpPr>
                          <a:spLocks noEditPoints="1"/>
                        </wps:cNvSpPr>
                        <wps:spPr bwMode="auto">
                          <a:xfrm>
                            <a:off x="6537326" y="3338513"/>
                            <a:ext cx="63500" cy="84138"/>
                          </a:xfrm>
                          <a:custGeom>
                            <a:avLst/>
                            <a:gdLst>
                              <a:gd name="T0" fmla="*/ 119 w 120"/>
                              <a:gd name="T1" fmla="*/ 152 h 158"/>
                              <a:gd name="T2" fmla="*/ 116 w 120"/>
                              <a:gd name="T3" fmla="*/ 155 h 158"/>
                              <a:gd name="T4" fmla="*/ 112 w 120"/>
                              <a:gd name="T5" fmla="*/ 156 h 158"/>
                              <a:gd name="T6" fmla="*/ 104 w 120"/>
                              <a:gd name="T7" fmla="*/ 156 h 158"/>
                              <a:gd name="T8" fmla="*/ 99 w 120"/>
                              <a:gd name="T9" fmla="*/ 155 h 158"/>
                              <a:gd name="T10" fmla="*/ 96 w 120"/>
                              <a:gd name="T11" fmla="*/ 152 h 158"/>
                              <a:gd name="T12" fmla="*/ 96 w 120"/>
                              <a:gd name="T13" fmla="*/ 136 h 158"/>
                              <a:gd name="T14" fmla="*/ 75 w 120"/>
                              <a:gd name="T15" fmla="*/ 152 h 158"/>
                              <a:gd name="T16" fmla="*/ 51 w 120"/>
                              <a:gd name="T17" fmla="*/ 158 h 158"/>
                              <a:gd name="T18" fmla="*/ 30 w 120"/>
                              <a:gd name="T19" fmla="*/ 155 h 158"/>
                              <a:gd name="T20" fmla="*/ 14 w 120"/>
                              <a:gd name="T21" fmla="*/ 146 h 158"/>
                              <a:gd name="T22" fmla="*/ 4 w 120"/>
                              <a:gd name="T23" fmla="*/ 133 h 158"/>
                              <a:gd name="T24" fmla="*/ 0 w 120"/>
                              <a:gd name="T25" fmla="*/ 114 h 158"/>
                              <a:gd name="T26" fmla="*/ 5 w 120"/>
                              <a:gd name="T27" fmla="*/ 93 h 158"/>
                              <a:gd name="T28" fmla="*/ 20 w 120"/>
                              <a:gd name="T29" fmla="*/ 78 h 158"/>
                              <a:gd name="T30" fmla="*/ 42 w 120"/>
                              <a:gd name="T31" fmla="*/ 69 h 158"/>
                              <a:gd name="T32" fmla="*/ 73 w 120"/>
                              <a:gd name="T33" fmla="*/ 66 h 158"/>
                              <a:gd name="T34" fmla="*/ 93 w 120"/>
                              <a:gd name="T35" fmla="*/ 55 h 158"/>
                              <a:gd name="T36" fmla="*/ 91 w 120"/>
                              <a:gd name="T37" fmla="*/ 40 h 158"/>
                              <a:gd name="T38" fmla="*/ 85 w 120"/>
                              <a:gd name="T39" fmla="*/ 29 h 158"/>
                              <a:gd name="T40" fmla="*/ 75 w 120"/>
                              <a:gd name="T41" fmla="*/ 23 h 158"/>
                              <a:gd name="T42" fmla="*/ 59 w 120"/>
                              <a:gd name="T43" fmla="*/ 20 h 158"/>
                              <a:gd name="T44" fmla="*/ 42 w 120"/>
                              <a:gd name="T45" fmla="*/ 23 h 158"/>
                              <a:gd name="T46" fmla="*/ 29 w 120"/>
                              <a:gd name="T47" fmla="*/ 28 h 158"/>
                              <a:gd name="T48" fmla="*/ 19 w 120"/>
                              <a:gd name="T49" fmla="*/ 33 h 158"/>
                              <a:gd name="T50" fmla="*/ 13 w 120"/>
                              <a:gd name="T51" fmla="*/ 35 h 158"/>
                              <a:gd name="T52" fmla="*/ 11 w 120"/>
                              <a:gd name="T53" fmla="*/ 35 h 158"/>
                              <a:gd name="T54" fmla="*/ 9 w 120"/>
                              <a:gd name="T55" fmla="*/ 33 h 158"/>
                              <a:gd name="T56" fmla="*/ 8 w 120"/>
                              <a:gd name="T57" fmla="*/ 30 h 158"/>
                              <a:gd name="T58" fmla="*/ 8 w 120"/>
                              <a:gd name="T59" fmla="*/ 25 h 158"/>
                              <a:gd name="T60" fmla="*/ 8 w 120"/>
                              <a:gd name="T61" fmla="*/ 19 h 158"/>
                              <a:gd name="T62" fmla="*/ 11 w 120"/>
                              <a:gd name="T63" fmla="*/ 14 h 158"/>
                              <a:gd name="T64" fmla="*/ 19 w 120"/>
                              <a:gd name="T65" fmla="*/ 9 h 158"/>
                              <a:gd name="T66" fmla="*/ 31 w 120"/>
                              <a:gd name="T67" fmla="*/ 4 h 158"/>
                              <a:gd name="T68" fmla="*/ 46 w 120"/>
                              <a:gd name="T69" fmla="*/ 1 h 158"/>
                              <a:gd name="T70" fmla="*/ 62 w 120"/>
                              <a:gd name="T71" fmla="*/ 0 h 158"/>
                              <a:gd name="T72" fmla="*/ 89 w 120"/>
                              <a:gd name="T73" fmla="*/ 3 h 158"/>
                              <a:gd name="T74" fmla="*/ 106 w 120"/>
                              <a:gd name="T75" fmla="*/ 13 h 158"/>
                              <a:gd name="T76" fmla="*/ 116 w 120"/>
                              <a:gd name="T77" fmla="*/ 30 h 158"/>
                              <a:gd name="T78" fmla="*/ 120 w 120"/>
                              <a:gd name="T79" fmla="*/ 54 h 158"/>
                              <a:gd name="T80" fmla="*/ 93 w 120"/>
                              <a:gd name="T81" fmla="*/ 85 h 158"/>
                              <a:gd name="T82" fmla="*/ 59 w 120"/>
                              <a:gd name="T83" fmla="*/ 86 h 158"/>
                              <a:gd name="T84" fmla="*/ 43 w 120"/>
                              <a:gd name="T85" fmla="*/ 89 h 158"/>
                              <a:gd name="T86" fmla="*/ 34 w 120"/>
                              <a:gd name="T87" fmla="*/ 96 h 158"/>
                              <a:gd name="T88" fmla="*/ 29 w 120"/>
                              <a:gd name="T89" fmla="*/ 107 h 158"/>
                              <a:gd name="T90" fmla="*/ 29 w 120"/>
                              <a:gd name="T91" fmla="*/ 123 h 158"/>
                              <a:gd name="T92" fmla="*/ 43 w 120"/>
                              <a:gd name="T93" fmla="*/ 136 h 158"/>
                              <a:gd name="T94" fmla="*/ 66 w 120"/>
                              <a:gd name="T95" fmla="*/ 136 h 158"/>
                              <a:gd name="T96" fmla="*/ 83 w 120"/>
                              <a:gd name="T97" fmla="*/ 125 h 158"/>
                              <a:gd name="T98" fmla="*/ 93 w 120"/>
                              <a:gd name="T99" fmla="*/ 85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20" h="158">
                                <a:moveTo>
                                  <a:pt x="120" y="151"/>
                                </a:moveTo>
                                <a:lnTo>
                                  <a:pt x="119" y="152"/>
                                </a:lnTo>
                                <a:lnTo>
                                  <a:pt x="119" y="153"/>
                                </a:lnTo>
                                <a:lnTo>
                                  <a:pt x="116" y="155"/>
                                </a:lnTo>
                                <a:lnTo>
                                  <a:pt x="115" y="155"/>
                                </a:lnTo>
                                <a:lnTo>
                                  <a:pt x="112" y="156"/>
                                </a:lnTo>
                                <a:lnTo>
                                  <a:pt x="107" y="156"/>
                                </a:lnTo>
                                <a:lnTo>
                                  <a:pt x="104" y="156"/>
                                </a:lnTo>
                                <a:lnTo>
                                  <a:pt x="101" y="155"/>
                                </a:lnTo>
                                <a:lnTo>
                                  <a:pt x="99" y="155"/>
                                </a:lnTo>
                                <a:lnTo>
                                  <a:pt x="98" y="153"/>
                                </a:lnTo>
                                <a:lnTo>
                                  <a:pt x="96" y="152"/>
                                </a:lnTo>
                                <a:lnTo>
                                  <a:pt x="96" y="151"/>
                                </a:lnTo>
                                <a:lnTo>
                                  <a:pt x="96" y="136"/>
                                </a:lnTo>
                                <a:lnTo>
                                  <a:pt x="87" y="146"/>
                                </a:lnTo>
                                <a:lnTo>
                                  <a:pt x="75" y="152"/>
                                </a:lnTo>
                                <a:lnTo>
                                  <a:pt x="63" y="157"/>
                                </a:lnTo>
                                <a:lnTo>
                                  <a:pt x="51" y="158"/>
                                </a:lnTo>
                                <a:lnTo>
                                  <a:pt x="40" y="157"/>
                                </a:lnTo>
                                <a:lnTo>
                                  <a:pt x="30" y="155"/>
                                </a:lnTo>
                                <a:lnTo>
                                  <a:pt x="21" y="151"/>
                                </a:lnTo>
                                <a:lnTo>
                                  <a:pt x="14" y="146"/>
                                </a:lnTo>
                                <a:lnTo>
                                  <a:pt x="9" y="140"/>
                                </a:lnTo>
                                <a:lnTo>
                                  <a:pt x="4" y="133"/>
                                </a:lnTo>
                                <a:lnTo>
                                  <a:pt x="2" y="124"/>
                                </a:lnTo>
                                <a:lnTo>
                                  <a:pt x="0" y="114"/>
                                </a:lnTo>
                                <a:lnTo>
                                  <a:pt x="2" y="102"/>
                                </a:lnTo>
                                <a:lnTo>
                                  <a:pt x="5" y="93"/>
                                </a:lnTo>
                                <a:lnTo>
                                  <a:pt x="11" y="85"/>
                                </a:lnTo>
                                <a:lnTo>
                                  <a:pt x="20" y="78"/>
                                </a:lnTo>
                                <a:lnTo>
                                  <a:pt x="30" y="72"/>
                                </a:lnTo>
                                <a:lnTo>
                                  <a:pt x="42" y="69"/>
                                </a:lnTo>
                                <a:lnTo>
                                  <a:pt x="57" y="66"/>
                                </a:lnTo>
                                <a:lnTo>
                                  <a:pt x="73" y="66"/>
                                </a:lnTo>
                                <a:lnTo>
                                  <a:pt x="93" y="66"/>
                                </a:lnTo>
                                <a:lnTo>
                                  <a:pt x="93" y="55"/>
                                </a:lnTo>
                                <a:lnTo>
                                  <a:pt x="93" y="46"/>
                                </a:lnTo>
                                <a:lnTo>
                                  <a:pt x="91" y="40"/>
                                </a:lnTo>
                                <a:lnTo>
                                  <a:pt x="89" y="34"/>
                                </a:lnTo>
                                <a:lnTo>
                                  <a:pt x="85" y="29"/>
                                </a:lnTo>
                                <a:lnTo>
                                  <a:pt x="82" y="25"/>
                                </a:lnTo>
                                <a:lnTo>
                                  <a:pt x="75" y="23"/>
                                </a:lnTo>
                                <a:lnTo>
                                  <a:pt x="68" y="20"/>
                                </a:lnTo>
                                <a:lnTo>
                                  <a:pt x="59" y="20"/>
                                </a:lnTo>
                                <a:lnTo>
                                  <a:pt x="51" y="22"/>
                                </a:lnTo>
                                <a:lnTo>
                                  <a:pt x="42" y="23"/>
                                </a:lnTo>
                                <a:lnTo>
                                  <a:pt x="35" y="25"/>
                                </a:lnTo>
                                <a:lnTo>
                                  <a:pt x="29" y="28"/>
                                </a:lnTo>
                                <a:lnTo>
                                  <a:pt x="24" y="30"/>
                                </a:lnTo>
                                <a:lnTo>
                                  <a:pt x="19" y="33"/>
                                </a:lnTo>
                                <a:lnTo>
                                  <a:pt x="15" y="35"/>
                                </a:lnTo>
                                <a:lnTo>
                                  <a:pt x="13" y="35"/>
                                </a:lnTo>
                                <a:lnTo>
                                  <a:pt x="11" y="35"/>
                                </a:lnTo>
                                <a:lnTo>
                                  <a:pt x="11" y="35"/>
                                </a:lnTo>
                                <a:lnTo>
                                  <a:pt x="10" y="34"/>
                                </a:lnTo>
                                <a:lnTo>
                                  <a:pt x="9" y="33"/>
                                </a:lnTo>
                                <a:lnTo>
                                  <a:pt x="9" y="32"/>
                                </a:lnTo>
                                <a:lnTo>
                                  <a:pt x="8" y="30"/>
                                </a:lnTo>
                                <a:lnTo>
                                  <a:pt x="8" y="28"/>
                                </a:lnTo>
                                <a:lnTo>
                                  <a:pt x="8" y="25"/>
                                </a:lnTo>
                                <a:lnTo>
                                  <a:pt x="8" y="22"/>
                                </a:lnTo>
                                <a:lnTo>
                                  <a:pt x="8" y="19"/>
                                </a:lnTo>
                                <a:lnTo>
                                  <a:pt x="9" y="17"/>
                                </a:lnTo>
                                <a:lnTo>
                                  <a:pt x="11" y="14"/>
                                </a:lnTo>
                                <a:lnTo>
                                  <a:pt x="14" y="12"/>
                                </a:lnTo>
                                <a:lnTo>
                                  <a:pt x="19" y="9"/>
                                </a:lnTo>
                                <a:lnTo>
                                  <a:pt x="24" y="7"/>
                                </a:lnTo>
                                <a:lnTo>
                                  <a:pt x="31" y="4"/>
                                </a:lnTo>
                                <a:lnTo>
                                  <a:pt x="37" y="2"/>
                                </a:lnTo>
                                <a:lnTo>
                                  <a:pt x="46" y="1"/>
                                </a:lnTo>
                                <a:lnTo>
                                  <a:pt x="54" y="0"/>
                                </a:lnTo>
                                <a:lnTo>
                                  <a:pt x="62" y="0"/>
                                </a:lnTo>
                                <a:lnTo>
                                  <a:pt x="77" y="0"/>
                                </a:lnTo>
                                <a:lnTo>
                                  <a:pt x="89" y="3"/>
                                </a:lnTo>
                                <a:lnTo>
                                  <a:pt x="99" y="7"/>
                                </a:lnTo>
                                <a:lnTo>
                                  <a:pt x="106" y="13"/>
                                </a:lnTo>
                                <a:lnTo>
                                  <a:pt x="112" y="20"/>
                                </a:lnTo>
                                <a:lnTo>
                                  <a:pt x="116" y="30"/>
                                </a:lnTo>
                                <a:lnTo>
                                  <a:pt x="119" y="40"/>
                                </a:lnTo>
                                <a:lnTo>
                                  <a:pt x="120" y="54"/>
                                </a:lnTo>
                                <a:lnTo>
                                  <a:pt x="120" y="151"/>
                                </a:lnTo>
                                <a:close/>
                                <a:moveTo>
                                  <a:pt x="93" y="85"/>
                                </a:moveTo>
                                <a:lnTo>
                                  <a:pt x="71" y="85"/>
                                </a:lnTo>
                                <a:lnTo>
                                  <a:pt x="59" y="86"/>
                                </a:lnTo>
                                <a:lnTo>
                                  <a:pt x="51" y="87"/>
                                </a:lnTo>
                                <a:lnTo>
                                  <a:pt x="43" y="89"/>
                                </a:lnTo>
                                <a:lnTo>
                                  <a:pt x="38" y="92"/>
                                </a:lnTo>
                                <a:lnTo>
                                  <a:pt x="34" y="96"/>
                                </a:lnTo>
                                <a:lnTo>
                                  <a:pt x="30" y="101"/>
                                </a:lnTo>
                                <a:lnTo>
                                  <a:pt x="29" y="107"/>
                                </a:lnTo>
                                <a:lnTo>
                                  <a:pt x="27" y="113"/>
                                </a:lnTo>
                                <a:lnTo>
                                  <a:pt x="29" y="123"/>
                                </a:lnTo>
                                <a:lnTo>
                                  <a:pt x="35" y="130"/>
                                </a:lnTo>
                                <a:lnTo>
                                  <a:pt x="43" y="136"/>
                                </a:lnTo>
                                <a:lnTo>
                                  <a:pt x="54" y="137"/>
                                </a:lnTo>
                                <a:lnTo>
                                  <a:pt x="66" y="136"/>
                                </a:lnTo>
                                <a:lnTo>
                                  <a:pt x="74" y="131"/>
                                </a:lnTo>
                                <a:lnTo>
                                  <a:pt x="83" y="125"/>
                                </a:lnTo>
                                <a:lnTo>
                                  <a:pt x="93" y="115"/>
                                </a:lnTo>
                                <a:lnTo>
                                  <a:pt x="93" y="8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53" name="Freeform 248"/>
                        <wps:cNvSpPr>
                          <a:spLocks noEditPoints="1"/>
                        </wps:cNvSpPr>
                        <wps:spPr bwMode="auto">
                          <a:xfrm>
                            <a:off x="6626226" y="3303588"/>
                            <a:ext cx="71438" cy="119063"/>
                          </a:xfrm>
                          <a:custGeom>
                            <a:avLst/>
                            <a:gdLst>
                              <a:gd name="T0" fmla="*/ 132 w 133"/>
                              <a:gd name="T1" fmla="*/ 162 h 226"/>
                              <a:gd name="T2" fmla="*/ 124 w 133"/>
                              <a:gd name="T3" fmla="*/ 193 h 226"/>
                              <a:gd name="T4" fmla="*/ 108 w 133"/>
                              <a:gd name="T5" fmla="*/ 214 h 226"/>
                              <a:gd name="T6" fmla="*/ 85 w 133"/>
                              <a:gd name="T7" fmla="*/ 225 h 226"/>
                              <a:gd name="T8" fmla="*/ 64 w 133"/>
                              <a:gd name="T9" fmla="*/ 225 h 226"/>
                              <a:gd name="T10" fmla="*/ 52 w 133"/>
                              <a:gd name="T11" fmla="*/ 223 h 226"/>
                              <a:gd name="T12" fmla="*/ 40 w 133"/>
                              <a:gd name="T13" fmla="*/ 217 h 226"/>
                              <a:gd name="T14" fmla="*/ 29 w 133"/>
                              <a:gd name="T15" fmla="*/ 208 h 226"/>
                              <a:gd name="T16" fmla="*/ 23 w 133"/>
                              <a:gd name="T17" fmla="*/ 219 h 226"/>
                              <a:gd name="T18" fmla="*/ 22 w 133"/>
                              <a:gd name="T19" fmla="*/ 221 h 226"/>
                              <a:gd name="T20" fmla="*/ 21 w 133"/>
                              <a:gd name="T21" fmla="*/ 223 h 226"/>
                              <a:gd name="T22" fmla="*/ 17 w 133"/>
                              <a:gd name="T23" fmla="*/ 224 h 226"/>
                              <a:gd name="T24" fmla="*/ 11 w 133"/>
                              <a:gd name="T25" fmla="*/ 224 h 226"/>
                              <a:gd name="T26" fmla="*/ 6 w 133"/>
                              <a:gd name="T27" fmla="*/ 224 h 226"/>
                              <a:gd name="T28" fmla="*/ 2 w 133"/>
                              <a:gd name="T29" fmla="*/ 223 h 226"/>
                              <a:gd name="T30" fmla="*/ 0 w 133"/>
                              <a:gd name="T31" fmla="*/ 221 h 226"/>
                              <a:gd name="T32" fmla="*/ 0 w 133"/>
                              <a:gd name="T33" fmla="*/ 219 h 226"/>
                              <a:gd name="T34" fmla="*/ 0 w 133"/>
                              <a:gd name="T35" fmla="*/ 4 h 226"/>
                              <a:gd name="T36" fmla="*/ 1 w 133"/>
                              <a:gd name="T37" fmla="*/ 1 h 226"/>
                              <a:gd name="T38" fmla="*/ 4 w 133"/>
                              <a:gd name="T39" fmla="*/ 0 h 226"/>
                              <a:gd name="T40" fmla="*/ 10 w 133"/>
                              <a:gd name="T41" fmla="*/ 0 h 226"/>
                              <a:gd name="T42" fmla="*/ 17 w 133"/>
                              <a:gd name="T43" fmla="*/ 0 h 226"/>
                              <a:gd name="T44" fmla="*/ 22 w 133"/>
                              <a:gd name="T45" fmla="*/ 0 h 226"/>
                              <a:gd name="T46" fmla="*/ 24 w 133"/>
                              <a:gd name="T47" fmla="*/ 1 h 226"/>
                              <a:gd name="T48" fmla="*/ 26 w 133"/>
                              <a:gd name="T49" fmla="*/ 4 h 226"/>
                              <a:gd name="T50" fmla="*/ 26 w 133"/>
                              <a:gd name="T51" fmla="*/ 91 h 226"/>
                              <a:gd name="T52" fmla="*/ 38 w 133"/>
                              <a:gd name="T53" fmla="*/ 80 h 226"/>
                              <a:gd name="T54" fmla="*/ 50 w 133"/>
                              <a:gd name="T55" fmla="*/ 72 h 226"/>
                              <a:gd name="T56" fmla="*/ 61 w 133"/>
                              <a:gd name="T57" fmla="*/ 69 h 226"/>
                              <a:gd name="T58" fmla="*/ 74 w 133"/>
                              <a:gd name="T59" fmla="*/ 68 h 226"/>
                              <a:gd name="T60" fmla="*/ 101 w 133"/>
                              <a:gd name="T61" fmla="*/ 74 h 226"/>
                              <a:gd name="T62" fmla="*/ 119 w 133"/>
                              <a:gd name="T63" fmla="*/ 90 h 226"/>
                              <a:gd name="T64" fmla="*/ 129 w 133"/>
                              <a:gd name="T65" fmla="*/ 114 h 226"/>
                              <a:gd name="T66" fmla="*/ 133 w 133"/>
                              <a:gd name="T67" fmla="*/ 145 h 226"/>
                              <a:gd name="T68" fmla="*/ 104 w 133"/>
                              <a:gd name="T69" fmla="*/ 137 h 226"/>
                              <a:gd name="T70" fmla="*/ 101 w 133"/>
                              <a:gd name="T71" fmla="*/ 117 h 226"/>
                              <a:gd name="T72" fmla="*/ 92 w 133"/>
                              <a:gd name="T73" fmla="*/ 101 h 226"/>
                              <a:gd name="T74" fmla="*/ 79 w 133"/>
                              <a:gd name="T75" fmla="*/ 91 h 226"/>
                              <a:gd name="T76" fmla="*/ 64 w 133"/>
                              <a:gd name="T77" fmla="*/ 90 h 226"/>
                              <a:gd name="T78" fmla="*/ 54 w 133"/>
                              <a:gd name="T79" fmla="*/ 93 h 226"/>
                              <a:gd name="T80" fmla="*/ 43 w 133"/>
                              <a:gd name="T81" fmla="*/ 100 h 226"/>
                              <a:gd name="T82" fmla="*/ 32 w 133"/>
                              <a:gd name="T83" fmla="*/ 111 h 226"/>
                              <a:gd name="T84" fmla="*/ 26 w 133"/>
                              <a:gd name="T85" fmla="*/ 176 h 226"/>
                              <a:gd name="T86" fmla="*/ 47 w 133"/>
                              <a:gd name="T87" fmla="*/ 196 h 226"/>
                              <a:gd name="T88" fmla="*/ 68 w 133"/>
                              <a:gd name="T89" fmla="*/ 203 h 226"/>
                              <a:gd name="T90" fmla="*/ 85 w 133"/>
                              <a:gd name="T91" fmla="*/ 198 h 226"/>
                              <a:gd name="T92" fmla="*/ 96 w 133"/>
                              <a:gd name="T93" fmla="*/ 186 h 226"/>
                              <a:gd name="T94" fmla="*/ 102 w 133"/>
                              <a:gd name="T95" fmla="*/ 167 h 226"/>
                              <a:gd name="T96" fmla="*/ 104 w 133"/>
                              <a:gd name="T97" fmla="*/ 148 h 2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33" h="226">
                                <a:moveTo>
                                  <a:pt x="133" y="145"/>
                                </a:moveTo>
                                <a:lnTo>
                                  <a:pt x="132" y="162"/>
                                </a:lnTo>
                                <a:lnTo>
                                  <a:pt x="128" y="178"/>
                                </a:lnTo>
                                <a:lnTo>
                                  <a:pt x="124" y="193"/>
                                </a:lnTo>
                                <a:lnTo>
                                  <a:pt x="117" y="204"/>
                                </a:lnTo>
                                <a:lnTo>
                                  <a:pt x="108" y="214"/>
                                </a:lnTo>
                                <a:lnTo>
                                  <a:pt x="97" y="220"/>
                                </a:lnTo>
                                <a:lnTo>
                                  <a:pt x="85" y="225"/>
                                </a:lnTo>
                                <a:lnTo>
                                  <a:pt x="70" y="226"/>
                                </a:lnTo>
                                <a:lnTo>
                                  <a:pt x="64" y="225"/>
                                </a:lnTo>
                                <a:lnTo>
                                  <a:pt x="58" y="224"/>
                                </a:lnTo>
                                <a:lnTo>
                                  <a:pt x="52" y="223"/>
                                </a:lnTo>
                                <a:lnTo>
                                  <a:pt x="47" y="220"/>
                                </a:lnTo>
                                <a:lnTo>
                                  <a:pt x="40" y="217"/>
                                </a:lnTo>
                                <a:lnTo>
                                  <a:pt x="36" y="213"/>
                                </a:lnTo>
                                <a:lnTo>
                                  <a:pt x="29" y="208"/>
                                </a:lnTo>
                                <a:lnTo>
                                  <a:pt x="23" y="201"/>
                                </a:lnTo>
                                <a:lnTo>
                                  <a:pt x="23" y="219"/>
                                </a:lnTo>
                                <a:lnTo>
                                  <a:pt x="23" y="220"/>
                                </a:lnTo>
                                <a:lnTo>
                                  <a:pt x="22" y="221"/>
                                </a:lnTo>
                                <a:lnTo>
                                  <a:pt x="22" y="221"/>
                                </a:lnTo>
                                <a:lnTo>
                                  <a:pt x="21" y="223"/>
                                </a:lnTo>
                                <a:lnTo>
                                  <a:pt x="18" y="223"/>
                                </a:lnTo>
                                <a:lnTo>
                                  <a:pt x="17" y="224"/>
                                </a:lnTo>
                                <a:lnTo>
                                  <a:pt x="15" y="224"/>
                                </a:lnTo>
                                <a:lnTo>
                                  <a:pt x="11" y="224"/>
                                </a:lnTo>
                                <a:lnTo>
                                  <a:pt x="8" y="224"/>
                                </a:lnTo>
                                <a:lnTo>
                                  <a:pt x="6" y="224"/>
                                </a:lnTo>
                                <a:lnTo>
                                  <a:pt x="4" y="223"/>
                                </a:lnTo>
                                <a:lnTo>
                                  <a:pt x="2" y="223"/>
                                </a:lnTo>
                                <a:lnTo>
                                  <a:pt x="1" y="221"/>
                                </a:lnTo>
                                <a:lnTo>
                                  <a:pt x="0" y="221"/>
                                </a:lnTo>
                                <a:lnTo>
                                  <a:pt x="0" y="220"/>
                                </a:lnTo>
                                <a:lnTo>
                                  <a:pt x="0" y="219"/>
                                </a:lnTo>
                                <a:lnTo>
                                  <a:pt x="0" y="5"/>
                                </a:lnTo>
                                <a:lnTo>
                                  <a:pt x="0" y="4"/>
                                </a:lnTo>
                                <a:lnTo>
                                  <a:pt x="0" y="2"/>
                                </a:lnTo>
                                <a:lnTo>
                                  <a:pt x="1" y="1"/>
                                </a:lnTo>
                                <a:lnTo>
                                  <a:pt x="2" y="1"/>
                                </a:lnTo>
                                <a:lnTo>
                                  <a:pt x="4" y="0"/>
                                </a:lnTo>
                                <a:lnTo>
                                  <a:pt x="6" y="0"/>
                                </a:lnTo>
                                <a:lnTo>
                                  <a:pt x="10" y="0"/>
                                </a:lnTo>
                                <a:lnTo>
                                  <a:pt x="13" y="0"/>
                                </a:lnTo>
                                <a:lnTo>
                                  <a:pt x="17" y="0"/>
                                </a:lnTo>
                                <a:lnTo>
                                  <a:pt x="20" y="0"/>
                                </a:lnTo>
                                <a:lnTo>
                                  <a:pt x="22" y="0"/>
                                </a:lnTo>
                                <a:lnTo>
                                  <a:pt x="23" y="1"/>
                                </a:lnTo>
                                <a:lnTo>
                                  <a:pt x="24" y="1"/>
                                </a:lnTo>
                                <a:lnTo>
                                  <a:pt x="26" y="2"/>
                                </a:lnTo>
                                <a:lnTo>
                                  <a:pt x="26" y="4"/>
                                </a:lnTo>
                                <a:lnTo>
                                  <a:pt x="26" y="5"/>
                                </a:lnTo>
                                <a:lnTo>
                                  <a:pt x="26" y="91"/>
                                </a:lnTo>
                                <a:lnTo>
                                  <a:pt x="33" y="85"/>
                                </a:lnTo>
                                <a:lnTo>
                                  <a:pt x="38" y="80"/>
                                </a:lnTo>
                                <a:lnTo>
                                  <a:pt x="44" y="76"/>
                                </a:lnTo>
                                <a:lnTo>
                                  <a:pt x="50" y="72"/>
                                </a:lnTo>
                                <a:lnTo>
                                  <a:pt x="56" y="70"/>
                                </a:lnTo>
                                <a:lnTo>
                                  <a:pt x="61" y="69"/>
                                </a:lnTo>
                                <a:lnTo>
                                  <a:pt x="68" y="68"/>
                                </a:lnTo>
                                <a:lnTo>
                                  <a:pt x="74" y="68"/>
                                </a:lnTo>
                                <a:lnTo>
                                  <a:pt x="88" y="69"/>
                                </a:lnTo>
                                <a:lnTo>
                                  <a:pt x="101" y="74"/>
                                </a:lnTo>
                                <a:lnTo>
                                  <a:pt x="112" y="80"/>
                                </a:lnTo>
                                <a:lnTo>
                                  <a:pt x="119" y="90"/>
                                </a:lnTo>
                                <a:lnTo>
                                  <a:pt x="125" y="101"/>
                                </a:lnTo>
                                <a:lnTo>
                                  <a:pt x="129" y="114"/>
                                </a:lnTo>
                                <a:lnTo>
                                  <a:pt x="132" y="129"/>
                                </a:lnTo>
                                <a:lnTo>
                                  <a:pt x="133" y="145"/>
                                </a:lnTo>
                                <a:close/>
                                <a:moveTo>
                                  <a:pt x="104" y="148"/>
                                </a:moveTo>
                                <a:lnTo>
                                  <a:pt x="104" y="137"/>
                                </a:lnTo>
                                <a:lnTo>
                                  <a:pt x="103" y="127"/>
                                </a:lnTo>
                                <a:lnTo>
                                  <a:pt x="101" y="117"/>
                                </a:lnTo>
                                <a:lnTo>
                                  <a:pt x="97" y="108"/>
                                </a:lnTo>
                                <a:lnTo>
                                  <a:pt x="92" y="101"/>
                                </a:lnTo>
                                <a:lnTo>
                                  <a:pt x="86" y="95"/>
                                </a:lnTo>
                                <a:lnTo>
                                  <a:pt x="79" y="91"/>
                                </a:lnTo>
                                <a:lnTo>
                                  <a:pt x="69" y="90"/>
                                </a:lnTo>
                                <a:lnTo>
                                  <a:pt x="64" y="90"/>
                                </a:lnTo>
                                <a:lnTo>
                                  <a:pt x="59" y="91"/>
                                </a:lnTo>
                                <a:lnTo>
                                  <a:pt x="54" y="93"/>
                                </a:lnTo>
                                <a:lnTo>
                                  <a:pt x="49" y="96"/>
                                </a:lnTo>
                                <a:lnTo>
                                  <a:pt x="43" y="100"/>
                                </a:lnTo>
                                <a:lnTo>
                                  <a:pt x="38" y="104"/>
                                </a:lnTo>
                                <a:lnTo>
                                  <a:pt x="32" y="111"/>
                                </a:lnTo>
                                <a:lnTo>
                                  <a:pt x="26" y="118"/>
                                </a:lnTo>
                                <a:lnTo>
                                  <a:pt x="26" y="176"/>
                                </a:lnTo>
                                <a:lnTo>
                                  <a:pt x="37" y="188"/>
                                </a:lnTo>
                                <a:lnTo>
                                  <a:pt x="47" y="196"/>
                                </a:lnTo>
                                <a:lnTo>
                                  <a:pt x="56" y="202"/>
                                </a:lnTo>
                                <a:lnTo>
                                  <a:pt x="68" y="203"/>
                                </a:lnTo>
                                <a:lnTo>
                                  <a:pt x="77" y="202"/>
                                </a:lnTo>
                                <a:lnTo>
                                  <a:pt x="85" y="198"/>
                                </a:lnTo>
                                <a:lnTo>
                                  <a:pt x="91" y="193"/>
                                </a:lnTo>
                                <a:lnTo>
                                  <a:pt x="96" y="186"/>
                                </a:lnTo>
                                <a:lnTo>
                                  <a:pt x="100" y="177"/>
                                </a:lnTo>
                                <a:lnTo>
                                  <a:pt x="102" y="167"/>
                                </a:lnTo>
                                <a:lnTo>
                                  <a:pt x="104" y="157"/>
                                </a:lnTo>
                                <a:lnTo>
                                  <a:pt x="104" y="14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54" name="Freeform 249"/>
                        <wps:cNvSpPr>
                          <a:spLocks noEditPoints="1"/>
                        </wps:cNvSpPr>
                        <wps:spPr bwMode="auto">
                          <a:xfrm>
                            <a:off x="6711951" y="3338513"/>
                            <a:ext cx="76200" cy="84138"/>
                          </a:xfrm>
                          <a:custGeom>
                            <a:avLst/>
                            <a:gdLst>
                              <a:gd name="T0" fmla="*/ 143 w 144"/>
                              <a:gd name="T1" fmla="*/ 94 h 158"/>
                              <a:gd name="T2" fmla="*/ 135 w 144"/>
                              <a:gd name="T3" fmla="*/ 124 h 158"/>
                              <a:gd name="T4" fmla="*/ 116 w 144"/>
                              <a:gd name="T5" fmla="*/ 145 h 158"/>
                              <a:gd name="T6" fmla="*/ 88 w 144"/>
                              <a:gd name="T7" fmla="*/ 157 h 158"/>
                              <a:gd name="T8" fmla="*/ 53 w 144"/>
                              <a:gd name="T9" fmla="*/ 157 h 158"/>
                              <a:gd name="T10" fmla="*/ 27 w 144"/>
                              <a:gd name="T11" fmla="*/ 146 h 158"/>
                              <a:gd name="T12" fmla="*/ 9 w 144"/>
                              <a:gd name="T13" fmla="*/ 126 h 158"/>
                              <a:gd name="T14" fmla="*/ 0 w 144"/>
                              <a:gd name="T15" fmla="*/ 98 h 158"/>
                              <a:gd name="T16" fmla="*/ 0 w 144"/>
                              <a:gd name="T17" fmla="*/ 62 h 158"/>
                              <a:gd name="T18" fmla="*/ 10 w 144"/>
                              <a:gd name="T19" fmla="*/ 33 h 158"/>
                              <a:gd name="T20" fmla="*/ 29 w 144"/>
                              <a:gd name="T21" fmla="*/ 12 h 158"/>
                              <a:gd name="T22" fmla="*/ 56 w 144"/>
                              <a:gd name="T23" fmla="*/ 1 h 158"/>
                              <a:gd name="T24" fmla="*/ 90 w 144"/>
                              <a:gd name="T25" fmla="*/ 0 h 158"/>
                              <a:gd name="T26" fmla="*/ 117 w 144"/>
                              <a:gd name="T27" fmla="*/ 11 h 158"/>
                              <a:gd name="T28" fmla="*/ 135 w 144"/>
                              <a:gd name="T29" fmla="*/ 30 h 158"/>
                              <a:gd name="T30" fmla="*/ 143 w 144"/>
                              <a:gd name="T31" fmla="*/ 60 h 158"/>
                              <a:gd name="T32" fmla="*/ 116 w 144"/>
                              <a:gd name="T33" fmla="*/ 78 h 158"/>
                              <a:gd name="T34" fmla="*/ 114 w 144"/>
                              <a:gd name="T35" fmla="*/ 56 h 158"/>
                              <a:gd name="T36" fmla="*/ 108 w 144"/>
                              <a:gd name="T37" fmla="*/ 39 h 158"/>
                              <a:gd name="T38" fmla="*/ 94 w 144"/>
                              <a:gd name="T39" fmla="*/ 25 h 158"/>
                              <a:gd name="T40" fmla="*/ 73 w 144"/>
                              <a:gd name="T41" fmla="*/ 22 h 158"/>
                              <a:gd name="T42" fmla="*/ 52 w 144"/>
                              <a:gd name="T43" fmla="*/ 25 h 158"/>
                              <a:gd name="T44" fmla="*/ 39 w 144"/>
                              <a:gd name="T45" fmla="*/ 38 h 158"/>
                              <a:gd name="T46" fmla="*/ 30 w 144"/>
                              <a:gd name="T47" fmla="*/ 55 h 158"/>
                              <a:gd name="T48" fmla="*/ 27 w 144"/>
                              <a:gd name="T49" fmla="*/ 78 h 158"/>
                              <a:gd name="T50" fmla="*/ 30 w 144"/>
                              <a:gd name="T51" fmla="*/ 101 h 158"/>
                              <a:gd name="T52" fmla="*/ 37 w 144"/>
                              <a:gd name="T53" fmla="*/ 119 h 158"/>
                              <a:gd name="T54" fmla="*/ 51 w 144"/>
                              <a:gd name="T55" fmla="*/ 131 h 158"/>
                              <a:gd name="T56" fmla="*/ 72 w 144"/>
                              <a:gd name="T57" fmla="*/ 135 h 158"/>
                              <a:gd name="T58" fmla="*/ 92 w 144"/>
                              <a:gd name="T59" fmla="*/ 131 h 158"/>
                              <a:gd name="T60" fmla="*/ 106 w 144"/>
                              <a:gd name="T61" fmla="*/ 120 h 158"/>
                              <a:gd name="T62" fmla="*/ 114 w 144"/>
                              <a:gd name="T63" fmla="*/ 102 h 158"/>
                              <a:gd name="T64" fmla="*/ 116 w 144"/>
                              <a:gd name="T65" fmla="*/ 78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4" h="158">
                                <a:moveTo>
                                  <a:pt x="144" y="77"/>
                                </a:moveTo>
                                <a:lnTo>
                                  <a:pt x="143" y="94"/>
                                </a:lnTo>
                                <a:lnTo>
                                  <a:pt x="140" y="109"/>
                                </a:lnTo>
                                <a:lnTo>
                                  <a:pt x="135" y="124"/>
                                </a:lnTo>
                                <a:lnTo>
                                  <a:pt x="126" y="135"/>
                                </a:lnTo>
                                <a:lnTo>
                                  <a:pt x="116" y="145"/>
                                </a:lnTo>
                                <a:lnTo>
                                  <a:pt x="103" y="152"/>
                                </a:lnTo>
                                <a:lnTo>
                                  <a:pt x="88" y="157"/>
                                </a:lnTo>
                                <a:lnTo>
                                  <a:pt x="71" y="158"/>
                                </a:lnTo>
                                <a:lnTo>
                                  <a:pt x="53" y="157"/>
                                </a:lnTo>
                                <a:lnTo>
                                  <a:pt x="40" y="152"/>
                                </a:lnTo>
                                <a:lnTo>
                                  <a:pt x="27" y="146"/>
                                </a:lnTo>
                                <a:lnTo>
                                  <a:pt x="18" y="137"/>
                                </a:lnTo>
                                <a:lnTo>
                                  <a:pt x="9" y="126"/>
                                </a:lnTo>
                                <a:lnTo>
                                  <a:pt x="4" y="113"/>
                                </a:lnTo>
                                <a:lnTo>
                                  <a:pt x="0" y="98"/>
                                </a:lnTo>
                                <a:lnTo>
                                  <a:pt x="0" y="80"/>
                                </a:lnTo>
                                <a:lnTo>
                                  <a:pt x="0" y="62"/>
                                </a:lnTo>
                                <a:lnTo>
                                  <a:pt x="4" y="48"/>
                                </a:lnTo>
                                <a:lnTo>
                                  <a:pt x="10" y="33"/>
                                </a:lnTo>
                                <a:lnTo>
                                  <a:pt x="19" y="22"/>
                                </a:lnTo>
                                <a:lnTo>
                                  <a:pt x="29" y="12"/>
                                </a:lnTo>
                                <a:lnTo>
                                  <a:pt x="41" y="6"/>
                                </a:lnTo>
                                <a:lnTo>
                                  <a:pt x="56" y="1"/>
                                </a:lnTo>
                                <a:lnTo>
                                  <a:pt x="74" y="0"/>
                                </a:lnTo>
                                <a:lnTo>
                                  <a:pt x="90" y="0"/>
                                </a:lnTo>
                                <a:lnTo>
                                  <a:pt x="105" y="4"/>
                                </a:lnTo>
                                <a:lnTo>
                                  <a:pt x="117" y="11"/>
                                </a:lnTo>
                                <a:lnTo>
                                  <a:pt x="127" y="20"/>
                                </a:lnTo>
                                <a:lnTo>
                                  <a:pt x="135" y="30"/>
                                </a:lnTo>
                                <a:lnTo>
                                  <a:pt x="140" y="44"/>
                                </a:lnTo>
                                <a:lnTo>
                                  <a:pt x="143" y="60"/>
                                </a:lnTo>
                                <a:lnTo>
                                  <a:pt x="144" y="77"/>
                                </a:lnTo>
                                <a:close/>
                                <a:moveTo>
                                  <a:pt x="116" y="78"/>
                                </a:moveTo>
                                <a:lnTo>
                                  <a:pt x="116" y="67"/>
                                </a:lnTo>
                                <a:lnTo>
                                  <a:pt x="114" y="56"/>
                                </a:lnTo>
                                <a:lnTo>
                                  <a:pt x="111" y="46"/>
                                </a:lnTo>
                                <a:lnTo>
                                  <a:pt x="108" y="39"/>
                                </a:lnTo>
                                <a:lnTo>
                                  <a:pt x="101" y="32"/>
                                </a:lnTo>
                                <a:lnTo>
                                  <a:pt x="94" y="25"/>
                                </a:lnTo>
                                <a:lnTo>
                                  <a:pt x="84" y="22"/>
                                </a:lnTo>
                                <a:lnTo>
                                  <a:pt x="73" y="22"/>
                                </a:lnTo>
                                <a:lnTo>
                                  <a:pt x="62" y="22"/>
                                </a:lnTo>
                                <a:lnTo>
                                  <a:pt x="52" y="25"/>
                                </a:lnTo>
                                <a:lnTo>
                                  <a:pt x="45" y="30"/>
                                </a:lnTo>
                                <a:lnTo>
                                  <a:pt x="39" y="38"/>
                                </a:lnTo>
                                <a:lnTo>
                                  <a:pt x="34" y="45"/>
                                </a:lnTo>
                                <a:lnTo>
                                  <a:pt x="30" y="55"/>
                                </a:lnTo>
                                <a:lnTo>
                                  <a:pt x="29" y="66"/>
                                </a:lnTo>
                                <a:lnTo>
                                  <a:pt x="27" y="78"/>
                                </a:lnTo>
                                <a:lnTo>
                                  <a:pt x="29" y="89"/>
                                </a:lnTo>
                                <a:lnTo>
                                  <a:pt x="30" y="101"/>
                                </a:lnTo>
                                <a:lnTo>
                                  <a:pt x="32" y="110"/>
                                </a:lnTo>
                                <a:lnTo>
                                  <a:pt x="37" y="119"/>
                                </a:lnTo>
                                <a:lnTo>
                                  <a:pt x="42" y="126"/>
                                </a:lnTo>
                                <a:lnTo>
                                  <a:pt x="51" y="131"/>
                                </a:lnTo>
                                <a:lnTo>
                                  <a:pt x="60" y="135"/>
                                </a:lnTo>
                                <a:lnTo>
                                  <a:pt x="72" y="135"/>
                                </a:lnTo>
                                <a:lnTo>
                                  <a:pt x="83" y="135"/>
                                </a:lnTo>
                                <a:lnTo>
                                  <a:pt x="92" y="131"/>
                                </a:lnTo>
                                <a:lnTo>
                                  <a:pt x="100" y="126"/>
                                </a:lnTo>
                                <a:lnTo>
                                  <a:pt x="106" y="120"/>
                                </a:lnTo>
                                <a:lnTo>
                                  <a:pt x="111" y="112"/>
                                </a:lnTo>
                                <a:lnTo>
                                  <a:pt x="114" y="102"/>
                                </a:lnTo>
                                <a:lnTo>
                                  <a:pt x="116" y="91"/>
                                </a:lnTo>
                                <a:lnTo>
                                  <a:pt x="116" y="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55" name="Freeform 250"/>
                        <wps:cNvSpPr>
                          <a:spLocks/>
                        </wps:cNvSpPr>
                        <wps:spPr bwMode="auto">
                          <a:xfrm>
                            <a:off x="6810376" y="3303588"/>
                            <a:ext cx="12700" cy="117475"/>
                          </a:xfrm>
                          <a:custGeom>
                            <a:avLst/>
                            <a:gdLst>
                              <a:gd name="T0" fmla="*/ 26 w 26"/>
                              <a:gd name="T1" fmla="*/ 219 h 224"/>
                              <a:gd name="T2" fmla="*/ 26 w 26"/>
                              <a:gd name="T3" fmla="*/ 220 h 224"/>
                              <a:gd name="T4" fmla="*/ 26 w 26"/>
                              <a:gd name="T5" fmla="*/ 221 h 224"/>
                              <a:gd name="T6" fmla="*/ 25 w 26"/>
                              <a:gd name="T7" fmla="*/ 221 h 224"/>
                              <a:gd name="T8" fmla="*/ 23 w 26"/>
                              <a:gd name="T9" fmla="*/ 223 h 224"/>
                              <a:gd name="T10" fmla="*/ 22 w 26"/>
                              <a:gd name="T11" fmla="*/ 223 h 224"/>
                              <a:gd name="T12" fmla="*/ 20 w 26"/>
                              <a:gd name="T13" fmla="*/ 224 h 224"/>
                              <a:gd name="T14" fmla="*/ 16 w 26"/>
                              <a:gd name="T15" fmla="*/ 224 h 224"/>
                              <a:gd name="T16" fmla="*/ 12 w 26"/>
                              <a:gd name="T17" fmla="*/ 224 h 224"/>
                              <a:gd name="T18" fmla="*/ 9 w 26"/>
                              <a:gd name="T19" fmla="*/ 224 h 224"/>
                              <a:gd name="T20" fmla="*/ 6 w 26"/>
                              <a:gd name="T21" fmla="*/ 224 h 224"/>
                              <a:gd name="T22" fmla="*/ 4 w 26"/>
                              <a:gd name="T23" fmla="*/ 223 h 224"/>
                              <a:gd name="T24" fmla="*/ 2 w 26"/>
                              <a:gd name="T25" fmla="*/ 223 h 224"/>
                              <a:gd name="T26" fmla="*/ 1 w 26"/>
                              <a:gd name="T27" fmla="*/ 221 h 224"/>
                              <a:gd name="T28" fmla="*/ 0 w 26"/>
                              <a:gd name="T29" fmla="*/ 221 h 224"/>
                              <a:gd name="T30" fmla="*/ 0 w 26"/>
                              <a:gd name="T31" fmla="*/ 220 h 224"/>
                              <a:gd name="T32" fmla="*/ 0 w 26"/>
                              <a:gd name="T33" fmla="*/ 219 h 224"/>
                              <a:gd name="T34" fmla="*/ 0 w 26"/>
                              <a:gd name="T35" fmla="*/ 5 h 224"/>
                              <a:gd name="T36" fmla="*/ 0 w 26"/>
                              <a:gd name="T37" fmla="*/ 4 h 224"/>
                              <a:gd name="T38" fmla="*/ 0 w 26"/>
                              <a:gd name="T39" fmla="*/ 2 h 224"/>
                              <a:gd name="T40" fmla="*/ 1 w 26"/>
                              <a:gd name="T41" fmla="*/ 1 h 224"/>
                              <a:gd name="T42" fmla="*/ 2 w 26"/>
                              <a:gd name="T43" fmla="*/ 1 h 224"/>
                              <a:gd name="T44" fmla="*/ 4 w 26"/>
                              <a:gd name="T45" fmla="*/ 0 h 224"/>
                              <a:gd name="T46" fmla="*/ 6 w 26"/>
                              <a:gd name="T47" fmla="*/ 0 h 224"/>
                              <a:gd name="T48" fmla="*/ 9 w 26"/>
                              <a:gd name="T49" fmla="*/ 0 h 224"/>
                              <a:gd name="T50" fmla="*/ 12 w 26"/>
                              <a:gd name="T51" fmla="*/ 0 h 224"/>
                              <a:gd name="T52" fmla="*/ 16 w 26"/>
                              <a:gd name="T53" fmla="*/ 0 h 224"/>
                              <a:gd name="T54" fmla="*/ 20 w 26"/>
                              <a:gd name="T55" fmla="*/ 0 h 224"/>
                              <a:gd name="T56" fmla="*/ 22 w 26"/>
                              <a:gd name="T57" fmla="*/ 0 h 224"/>
                              <a:gd name="T58" fmla="*/ 23 w 26"/>
                              <a:gd name="T59" fmla="*/ 1 h 224"/>
                              <a:gd name="T60" fmla="*/ 25 w 26"/>
                              <a:gd name="T61" fmla="*/ 1 h 224"/>
                              <a:gd name="T62" fmla="*/ 26 w 26"/>
                              <a:gd name="T63" fmla="*/ 2 h 224"/>
                              <a:gd name="T64" fmla="*/ 26 w 26"/>
                              <a:gd name="T65" fmla="*/ 4 h 224"/>
                              <a:gd name="T66" fmla="*/ 26 w 26"/>
                              <a:gd name="T67" fmla="*/ 5 h 224"/>
                              <a:gd name="T68" fmla="*/ 26 w 26"/>
                              <a:gd name="T69" fmla="*/ 219 h 2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6" h="224">
                                <a:moveTo>
                                  <a:pt x="26" y="219"/>
                                </a:moveTo>
                                <a:lnTo>
                                  <a:pt x="26" y="220"/>
                                </a:lnTo>
                                <a:lnTo>
                                  <a:pt x="26" y="221"/>
                                </a:lnTo>
                                <a:lnTo>
                                  <a:pt x="25" y="221"/>
                                </a:lnTo>
                                <a:lnTo>
                                  <a:pt x="23" y="223"/>
                                </a:lnTo>
                                <a:lnTo>
                                  <a:pt x="22" y="223"/>
                                </a:lnTo>
                                <a:lnTo>
                                  <a:pt x="20" y="224"/>
                                </a:lnTo>
                                <a:lnTo>
                                  <a:pt x="16" y="224"/>
                                </a:lnTo>
                                <a:lnTo>
                                  <a:pt x="12" y="224"/>
                                </a:lnTo>
                                <a:lnTo>
                                  <a:pt x="9" y="224"/>
                                </a:lnTo>
                                <a:lnTo>
                                  <a:pt x="6" y="224"/>
                                </a:lnTo>
                                <a:lnTo>
                                  <a:pt x="4" y="223"/>
                                </a:lnTo>
                                <a:lnTo>
                                  <a:pt x="2" y="223"/>
                                </a:lnTo>
                                <a:lnTo>
                                  <a:pt x="1" y="221"/>
                                </a:lnTo>
                                <a:lnTo>
                                  <a:pt x="0" y="221"/>
                                </a:lnTo>
                                <a:lnTo>
                                  <a:pt x="0" y="220"/>
                                </a:lnTo>
                                <a:lnTo>
                                  <a:pt x="0" y="219"/>
                                </a:lnTo>
                                <a:lnTo>
                                  <a:pt x="0" y="5"/>
                                </a:lnTo>
                                <a:lnTo>
                                  <a:pt x="0" y="4"/>
                                </a:lnTo>
                                <a:lnTo>
                                  <a:pt x="0" y="2"/>
                                </a:lnTo>
                                <a:lnTo>
                                  <a:pt x="1" y="1"/>
                                </a:lnTo>
                                <a:lnTo>
                                  <a:pt x="2" y="1"/>
                                </a:lnTo>
                                <a:lnTo>
                                  <a:pt x="4" y="0"/>
                                </a:lnTo>
                                <a:lnTo>
                                  <a:pt x="6" y="0"/>
                                </a:lnTo>
                                <a:lnTo>
                                  <a:pt x="9" y="0"/>
                                </a:lnTo>
                                <a:lnTo>
                                  <a:pt x="12" y="0"/>
                                </a:lnTo>
                                <a:lnTo>
                                  <a:pt x="16" y="0"/>
                                </a:lnTo>
                                <a:lnTo>
                                  <a:pt x="20" y="0"/>
                                </a:lnTo>
                                <a:lnTo>
                                  <a:pt x="22" y="0"/>
                                </a:lnTo>
                                <a:lnTo>
                                  <a:pt x="23" y="1"/>
                                </a:lnTo>
                                <a:lnTo>
                                  <a:pt x="25" y="1"/>
                                </a:lnTo>
                                <a:lnTo>
                                  <a:pt x="26" y="2"/>
                                </a:lnTo>
                                <a:lnTo>
                                  <a:pt x="26" y="4"/>
                                </a:lnTo>
                                <a:lnTo>
                                  <a:pt x="26" y="5"/>
                                </a:lnTo>
                                <a:lnTo>
                                  <a:pt x="26" y="2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56" name="Freeform 251"/>
                        <wps:cNvSpPr>
                          <a:spLocks noEditPoints="1"/>
                        </wps:cNvSpPr>
                        <wps:spPr bwMode="auto">
                          <a:xfrm>
                            <a:off x="6846888" y="3308350"/>
                            <a:ext cx="19050" cy="112713"/>
                          </a:xfrm>
                          <a:custGeom>
                            <a:avLst/>
                            <a:gdLst>
                              <a:gd name="T0" fmla="*/ 31 w 34"/>
                              <a:gd name="T1" fmla="*/ 209 h 214"/>
                              <a:gd name="T2" fmla="*/ 30 w 34"/>
                              <a:gd name="T3" fmla="*/ 210 h 214"/>
                              <a:gd name="T4" fmla="*/ 30 w 34"/>
                              <a:gd name="T5" fmla="*/ 211 h 214"/>
                              <a:gd name="T6" fmla="*/ 29 w 34"/>
                              <a:gd name="T7" fmla="*/ 211 h 214"/>
                              <a:gd name="T8" fmla="*/ 27 w 34"/>
                              <a:gd name="T9" fmla="*/ 213 h 214"/>
                              <a:gd name="T10" fmla="*/ 26 w 34"/>
                              <a:gd name="T11" fmla="*/ 213 h 214"/>
                              <a:gd name="T12" fmla="*/ 24 w 34"/>
                              <a:gd name="T13" fmla="*/ 214 h 214"/>
                              <a:gd name="T14" fmla="*/ 21 w 34"/>
                              <a:gd name="T15" fmla="*/ 214 h 214"/>
                              <a:gd name="T16" fmla="*/ 18 w 34"/>
                              <a:gd name="T17" fmla="*/ 214 h 214"/>
                              <a:gd name="T18" fmla="*/ 14 w 34"/>
                              <a:gd name="T19" fmla="*/ 214 h 214"/>
                              <a:gd name="T20" fmla="*/ 11 w 34"/>
                              <a:gd name="T21" fmla="*/ 214 h 214"/>
                              <a:gd name="T22" fmla="*/ 9 w 34"/>
                              <a:gd name="T23" fmla="*/ 213 h 214"/>
                              <a:gd name="T24" fmla="*/ 6 w 34"/>
                              <a:gd name="T25" fmla="*/ 213 h 214"/>
                              <a:gd name="T26" fmla="*/ 5 w 34"/>
                              <a:gd name="T27" fmla="*/ 211 h 214"/>
                              <a:gd name="T28" fmla="*/ 4 w 34"/>
                              <a:gd name="T29" fmla="*/ 211 h 214"/>
                              <a:gd name="T30" fmla="*/ 4 w 34"/>
                              <a:gd name="T31" fmla="*/ 210 h 214"/>
                              <a:gd name="T32" fmla="*/ 4 w 34"/>
                              <a:gd name="T33" fmla="*/ 209 h 214"/>
                              <a:gd name="T34" fmla="*/ 4 w 34"/>
                              <a:gd name="T35" fmla="*/ 65 h 214"/>
                              <a:gd name="T36" fmla="*/ 4 w 34"/>
                              <a:gd name="T37" fmla="*/ 64 h 214"/>
                              <a:gd name="T38" fmla="*/ 4 w 34"/>
                              <a:gd name="T39" fmla="*/ 62 h 214"/>
                              <a:gd name="T40" fmla="*/ 5 w 34"/>
                              <a:gd name="T41" fmla="*/ 61 h 214"/>
                              <a:gd name="T42" fmla="*/ 6 w 34"/>
                              <a:gd name="T43" fmla="*/ 61 h 214"/>
                              <a:gd name="T44" fmla="*/ 9 w 34"/>
                              <a:gd name="T45" fmla="*/ 60 h 214"/>
                              <a:gd name="T46" fmla="*/ 11 w 34"/>
                              <a:gd name="T47" fmla="*/ 60 h 214"/>
                              <a:gd name="T48" fmla="*/ 14 w 34"/>
                              <a:gd name="T49" fmla="*/ 60 h 214"/>
                              <a:gd name="T50" fmla="*/ 18 w 34"/>
                              <a:gd name="T51" fmla="*/ 60 h 214"/>
                              <a:gd name="T52" fmla="*/ 21 w 34"/>
                              <a:gd name="T53" fmla="*/ 60 h 214"/>
                              <a:gd name="T54" fmla="*/ 24 w 34"/>
                              <a:gd name="T55" fmla="*/ 60 h 214"/>
                              <a:gd name="T56" fmla="*/ 26 w 34"/>
                              <a:gd name="T57" fmla="*/ 60 h 214"/>
                              <a:gd name="T58" fmla="*/ 27 w 34"/>
                              <a:gd name="T59" fmla="*/ 61 h 214"/>
                              <a:gd name="T60" fmla="*/ 29 w 34"/>
                              <a:gd name="T61" fmla="*/ 61 h 214"/>
                              <a:gd name="T62" fmla="*/ 30 w 34"/>
                              <a:gd name="T63" fmla="*/ 62 h 214"/>
                              <a:gd name="T64" fmla="*/ 30 w 34"/>
                              <a:gd name="T65" fmla="*/ 64 h 214"/>
                              <a:gd name="T66" fmla="*/ 31 w 34"/>
                              <a:gd name="T67" fmla="*/ 65 h 214"/>
                              <a:gd name="T68" fmla="*/ 31 w 34"/>
                              <a:gd name="T69" fmla="*/ 209 h 214"/>
                              <a:gd name="T70" fmla="*/ 34 w 34"/>
                              <a:gd name="T71" fmla="*/ 16 h 214"/>
                              <a:gd name="T72" fmla="*/ 34 w 34"/>
                              <a:gd name="T73" fmla="*/ 24 h 214"/>
                              <a:gd name="T74" fmla="*/ 30 w 34"/>
                              <a:gd name="T75" fmla="*/ 28 h 214"/>
                              <a:gd name="T76" fmla="*/ 25 w 34"/>
                              <a:gd name="T77" fmla="*/ 32 h 214"/>
                              <a:gd name="T78" fmla="*/ 18 w 34"/>
                              <a:gd name="T79" fmla="*/ 32 h 214"/>
                              <a:gd name="T80" fmla="*/ 9 w 34"/>
                              <a:gd name="T81" fmla="*/ 32 h 214"/>
                              <a:gd name="T82" fmla="*/ 4 w 34"/>
                              <a:gd name="T83" fmla="*/ 28 h 214"/>
                              <a:gd name="T84" fmla="*/ 2 w 34"/>
                              <a:gd name="T85" fmla="*/ 24 h 214"/>
                              <a:gd name="T86" fmla="*/ 0 w 34"/>
                              <a:gd name="T87" fmla="*/ 16 h 214"/>
                              <a:gd name="T88" fmla="*/ 2 w 34"/>
                              <a:gd name="T89" fmla="*/ 8 h 214"/>
                              <a:gd name="T90" fmla="*/ 4 w 34"/>
                              <a:gd name="T91" fmla="*/ 3 h 214"/>
                              <a:gd name="T92" fmla="*/ 9 w 34"/>
                              <a:gd name="T93" fmla="*/ 1 h 214"/>
                              <a:gd name="T94" fmla="*/ 18 w 34"/>
                              <a:gd name="T95" fmla="*/ 0 h 214"/>
                              <a:gd name="T96" fmla="*/ 26 w 34"/>
                              <a:gd name="T97" fmla="*/ 1 h 214"/>
                              <a:gd name="T98" fmla="*/ 30 w 34"/>
                              <a:gd name="T99" fmla="*/ 3 h 214"/>
                              <a:gd name="T100" fmla="*/ 34 w 34"/>
                              <a:gd name="T101" fmla="*/ 7 h 214"/>
                              <a:gd name="T102" fmla="*/ 34 w 34"/>
                              <a:gd name="T103" fmla="*/ 16 h 2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34" h="214">
                                <a:moveTo>
                                  <a:pt x="31" y="209"/>
                                </a:moveTo>
                                <a:lnTo>
                                  <a:pt x="30" y="210"/>
                                </a:lnTo>
                                <a:lnTo>
                                  <a:pt x="30" y="211"/>
                                </a:lnTo>
                                <a:lnTo>
                                  <a:pt x="29" y="211"/>
                                </a:lnTo>
                                <a:lnTo>
                                  <a:pt x="27" y="213"/>
                                </a:lnTo>
                                <a:lnTo>
                                  <a:pt x="26" y="213"/>
                                </a:lnTo>
                                <a:lnTo>
                                  <a:pt x="24" y="214"/>
                                </a:lnTo>
                                <a:lnTo>
                                  <a:pt x="21" y="214"/>
                                </a:lnTo>
                                <a:lnTo>
                                  <a:pt x="18" y="214"/>
                                </a:lnTo>
                                <a:lnTo>
                                  <a:pt x="14" y="214"/>
                                </a:lnTo>
                                <a:lnTo>
                                  <a:pt x="11" y="214"/>
                                </a:lnTo>
                                <a:lnTo>
                                  <a:pt x="9" y="213"/>
                                </a:lnTo>
                                <a:lnTo>
                                  <a:pt x="6" y="213"/>
                                </a:lnTo>
                                <a:lnTo>
                                  <a:pt x="5" y="211"/>
                                </a:lnTo>
                                <a:lnTo>
                                  <a:pt x="4" y="211"/>
                                </a:lnTo>
                                <a:lnTo>
                                  <a:pt x="4" y="210"/>
                                </a:lnTo>
                                <a:lnTo>
                                  <a:pt x="4" y="209"/>
                                </a:lnTo>
                                <a:lnTo>
                                  <a:pt x="4" y="65"/>
                                </a:lnTo>
                                <a:lnTo>
                                  <a:pt x="4" y="64"/>
                                </a:lnTo>
                                <a:lnTo>
                                  <a:pt x="4" y="62"/>
                                </a:lnTo>
                                <a:lnTo>
                                  <a:pt x="5" y="61"/>
                                </a:lnTo>
                                <a:lnTo>
                                  <a:pt x="6" y="61"/>
                                </a:lnTo>
                                <a:lnTo>
                                  <a:pt x="9" y="60"/>
                                </a:lnTo>
                                <a:lnTo>
                                  <a:pt x="11" y="60"/>
                                </a:lnTo>
                                <a:lnTo>
                                  <a:pt x="14" y="60"/>
                                </a:lnTo>
                                <a:lnTo>
                                  <a:pt x="18" y="60"/>
                                </a:lnTo>
                                <a:lnTo>
                                  <a:pt x="21" y="60"/>
                                </a:lnTo>
                                <a:lnTo>
                                  <a:pt x="24" y="60"/>
                                </a:lnTo>
                                <a:lnTo>
                                  <a:pt x="26" y="60"/>
                                </a:lnTo>
                                <a:lnTo>
                                  <a:pt x="27" y="61"/>
                                </a:lnTo>
                                <a:lnTo>
                                  <a:pt x="29" y="61"/>
                                </a:lnTo>
                                <a:lnTo>
                                  <a:pt x="30" y="62"/>
                                </a:lnTo>
                                <a:lnTo>
                                  <a:pt x="30" y="64"/>
                                </a:lnTo>
                                <a:lnTo>
                                  <a:pt x="31" y="65"/>
                                </a:lnTo>
                                <a:lnTo>
                                  <a:pt x="31" y="209"/>
                                </a:lnTo>
                                <a:close/>
                                <a:moveTo>
                                  <a:pt x="34" y="16"/>
                                </a:moveTo>
                                <a:lnTo>
                                  <a:pt x="34" y="24"/>
                                </a:lnTo>
                                <a:lnTo>
                                  <a:pt x="30" y="28"/>
                                </a:lnTo>
                                <a:lnTo>
                                  <a:pt x="25" y="32"/>
                                </a:lnTo>
                                <a:lnTo>
                                  <a:pt x="18" y="32"/>
                                </a:lnTo>
                                <a:lnTo>
                                  <a:pt x="9" y="32"/>
                                </a:lnTo>
                                <a:lnTo>
                                  <a:pt x="4" y="28"/>
                                </a:lnTo>
                                <a:lnTo>
                                  <a:pt x="2" y="24"/>
                                </a:lnTo>
                                <a:lnTo>
                                  <a:pt x="0" y="16"/>
                                </a:lnTo>
                                <a:lnTo>
                                  <a:pt x="2" y="8"/>
                                </a:lnTo>
                                <a:lnTo>
                                  <a:pt x="4" y="3"/>
                                </a:lnTo>
                                <a:lnTo>
                                  <a:pt x="9" y="1"/>
                                </a:lnTo>
                                <a:lnTo>
                                  <a:pt x="18" y="0"/>
                                </a:lnTo>
                                <a:lnTo>
                                  <a:pt x="26" y="1"/>
                                </a:lnTo>
                                <a:lnTo>
                                  <a:pt x="30" y="3"/>
                                </a:lnTo>
                                <a:lnTo>
                                  <a:pt x="34" y="7"/>
                                </a:lnTo>
                                <a:lnTo>
                                  <a:pt x="34"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57" name="Freeform 252"/>
                        <wps:cNvSpPr>
                          <a:spLocks/>
                        </wps:cNvSpPr>
                        <wps:spPr bwMode="auto">
                          <a:xfrm>
                            <a:off x="6883401" y="3338513"/>
                            <a:ext cx="53975" cy="84138"/>
                          </a:xfrm>
                          <a:custGeom>
                            <a:avLst/>
                            <a:gdLst>
                              <a:gd name="T0" fmla="*/ 102 w 102"/>
                              <a:gd name="T1" fmla="*/ 123 h 158"/>
                              <a:gd name="T2" fmla="*/ 94 w 102"/>
                              <a:gd name="T3" fmla="*/ 140 h 158"/>
                              <a:gd name="T4" fmla="*/ 79 w 102"/>
                              <a:gd name="T5" fmla="*/ 151 h 158"/>
                              <a:gd name="T6" fmla="*/ 58 w 102"/>
                              <a:gd name="T7" fmla="*/ 157 h 158"/>
                              <a:gd name="T8" fmla="*/ 38 w 102"/>
                              <a:gd name="T9" fmla="*/ 157 h 158"/>
                              <a:gd name="T10" fmla="*/ 25 w 102"/>
                              <a:gd name="T11" fmla="*/ 155 h 158"/>
                              <a:gd name="T12" fmla="*/ 14 w 102"/>
                              <a:gd name="T13" fmla="*/ 152 h 158"/>
                              <a:gd name="T14" fmla="*/ 6 w 102"/>
                              <a:gd name="T15" fmla="*/ 147 h 158"/>
                              <a:gd name="T16" fmla="*/ 3 w 102"/>
                              <a:gd name="T17" fmla="*/ 145 h 158"/>
                              <a:gd name="T18" fmla="*/ 0 w 102"/>
                              <a:gd name="T19" fmla="*/ 139 h 158"/>
                              <a:gd name="T20" fmla="*/ 0 w 102"/>
                              <a:gd name="T21" fmla="*/ 131 h 158"/>
                              <a:gd name="T22" fmla="*/ 1 w 102"/>
                              <a:gd name="T23" fmla="*/ 126 h 158"/>
                              <a:gd name="T24" fmla="*/ 3 w 102"/>
                              <a:gd name="T25" fmla="*/ 124 h 158"/>
                              <a:gd name="T26" fmla="*/ 4 w 102"/>
                              <a:gd name="T27" fmla="*/ 123 h 158"/>
                              <a:gd name="T28" fmla="*/ 6 w 102"/>
                              <a:gd name="T29" fmla="*/ 123 h 158"/>
                              <a:gd name="T30" fmla="*/ 14 w 102"/>
                              <a:gd name="T31" fmla="*/ 128 h 158"/>
                              <a:gd name="T32" fmla="*/ 23 w 102"/>
                              <a:gd name="T33" fmla="*/ 133 h 158"/>
                              <a:gd name="T34" fmla="*/ 38 w 102"/>
                              <a:gd name="T35" fmla="*/ 136 h 158"/>
                              <a:gd name="T36" fmla="*/ 53 w 102"/>
                              <a:gd name="T37" fmla="*/ 136 h 158"/>
                              <a:gd name="T38" fmla="*/ 64 w 102"/>
                              <a:gd name="T39" fmla="*/ 134 h 158"/>
                              <a:gd name="T40" fmla="*/ 72 w 102"/>
                              <a:gd name="T41" fmla="*/ 128 h 158"/>
                              <a:gd name="T42" fmla="*/ 76 w 102"/>
                              <a:gd name="T43" fmla="*/ 119 h 158"/>
                              <a:gd name="T44" fmla="*/ 75 w 102"/>
                              <a:gd name="T45" fmla="*/ 108 h 158"/>
                              <a:gd name="T46" fmla="*/ 70 w 102"/>
                              <a:gd name="T47" fmla="*/ 99 h 158"/>
                              <a:gd name="T48" fmla="*/ 59 w 102"/>
                              <a:gd name="T49" fmla="*/ 93 h 158"/>
                              <a:gd name="T50" fmla="*/ 47 w 102"/>
                              <a:gd name="T51" fmla="*/ 88 h 158"/>
                              <a:gd name="T52" fmla="*/ 33 w 102"/>
                              <a:gd name="T53" fmla="*/ 82 h 158"/>
                              <a:gd name="T54" fmla="*/ 21 w 102"/>
                              <a:gd name="T55" fmla="*/ 75 h 158"/>
                              <a:gd name="T56" fmla="*/ 10 w 102"/>
                              <a:gd name="T57" fmla="*/ 65 h 158"/>
                              <a:gd name="T58" fmla="*/ 4 w 102"/>
                              <a:gd name="T59" fmla="*/ 51 h 158"/>
                              <a:gd name="T60" fmla="*/ 4 w 102"/>
                              <a:gd name="T61" fmla="*/ 34 h 158"/>
                              <a:gd name="T62" fmla="*/ 11 w 102"/>
                              <a:gd name="T63" fmla="*/ 18 h 158"/>
                              <a:gd name="T64" fmla="*/ 23 w 102"/>
                              <a:gd name="T65" fmla="*/ 7 h 158"/>
                              <a:gd name="T66" fmla="*/ 43 w 102"/>
                              <a:gd name="T67" fmla="*/ 0 h 158"/>
                              <a:gd name="T68" fmla="*/ 62 w 102"/>
                              <a:gd name="T69" fmla="*/ 0 h 158"/>
                              <a:gd name="T70" fmla="*/ 74 w 102"/>
                              <a:gd name="T71" fmla="*/ 1 h 158"/>
                              <a:gd name="T72" fmla="*/ 83 w 102"/>
                              <a:gd name="T73" fmla="*/ 4 h 158"/>
                              <a:gd name="T74" fmla="*/ 89 w 102"/>
                              <a:gd name="T75" fmla="*/ 7 h 158"/>
                              <a:gd name="T76" fmla="*/ 92 w 102"/>
                              <a:gd name="T77" fmla="*/ 9 h 158"/>
                              <a:gd name="T78" fmla="*/ 94 w 102"/>
                              <a:gd name="T79" fmla="*/ 12 h 158"/>
                              <a:gd name="T80" fmla="*/ 95 w 102"/>
                              <a:gd name="T81" fmla="*/ 14 h 158"/>
                              <a:gd name="T82" fmla="*/ 95 w 102"/>
                              <a:gd name="T83" fmla="*/ 18 h 158"/>
                              <a:gd name="T84" fmla="*/ 95 w 102"/>
                              <a:gd name="T85" fmla="*/ 23 h 158"/>
                              <a:gd name="T86" fmla="*/ 95 w 102"/>
                              <a:gd name="T87" fmla="*/ 27 h 158"/>
                              <a:gd name="T88" fmla="*/ 94 w 102"/>
                              <a:gd name="T89" fmla="*/ 29 h 158"/>
                              <a:gd name="T90" fmla="*/ 91 w 102"/>
                              <a:gd name="T91" fmla="*/ 30 h 158"/>
                              <a:gd name="T92" fmla="*/ 89 w 102"/>
                              <a:gd name="T93" fmla="*/ 30 h 158"/>
                              <a:gd name="T94" fmla="*/ 84 w 102"/>
                              <a:gd name="T95" fmla="*/ 28 h 158"/>
                              <a:gd name="T96" fmla="*/ 75 w 102"/>
                              <a:gd name="T97" fmla="*/ 23 h 158"/>
                              <a:gd name="T98" fmla="*/ 63 w 102"/>
                              <a:gd name="T99" fmla="*/ 20 h 158"/>
                              <a:gd name="T100" fmla="*/ 49 w 102"/>
                              <a:gd name="T101" fmla="*/ 20 h 158"/>
                              <a:gd name="T102" fmla="*/ 39 w 102"/>
                              <a:gd name="T103" fmla="*/ 23 h 158"/>
                              <a:gd name="T104" fmla="*/ 33 w 102"/>
                              <a:gd name="T105" fmla="*/ 29 h 158"/>
                              <a:gd name="T106" fmla="*/ 30 w 102"/>
                              <a:gd name="T107" fmla="*/ 36 h 158"/>
                              <a:gd name="T108" fmla="*/ 30 w 102"/>
                              <a:gd name="T109" fmla="*/ 46 h 158"/>
                              <a:gd name="T110" fmla="*/ 36 w 102"/>
                              <a:gd name="T111" fmla="*/ 55 h 158"/>
                              <a:gd name="T112" fmla="*/ 46 w 102"/>
                              <a:gd name="T113" fmla="*/ 61 h 158"/>
                              <a:gd name="T114" fmla="*/ 59 w 102"/>
                              <a:gd name="T115" fmla="*/ 67 h 158"/>
                              <a:gd name="T116" fmla="*/ 73 w 102"/>
                              <a:gd name="T117" fmla="*/ 72 h 158"/>
                              <a:gd name="T118" fmla="*/ 85 w 102"/>
                              <a:gd name="T119" fmla="*/ 80 h 158"/>
                              <a:gd name="T120" fmla="*/ 96 w 102"/>
                              <a:gd name="T121" fmla="*/ 89 h 158"/>
                              <a:gd name="T122" fmla="*/ 102 w 102"/>
                              <a:gd name="T123" fmla="*/ 103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02" h="158">
                                <a:moveTo>
                                  <a:pt x="102" y="112"/>
                                </a:moveTo>
                                <a:lnTo>
                                  <a:pt x="102" y="123"/>
                                </a:lnTo>
                                <a:lnTo>
                                  <a:pt x="99" y="131"/>
                                </a:lnTo>
                                <a:lnTo>
                                  <a:pt x="94" y="140"/>
                                </a:lnTo>
                                <a:lnTo>
                                  <a:pt x="86" y="146"/>
                                </a:lnTo>
                                <a:lnTo>
                                  <a:pt x="79" y="151"/>
                                </a:lnTo>
                                <a:lnTo>
                                  <a:pt x="69" y="155"/>
                                </a:lnTo>
                                <a:lnTo>
                                  <a:pt x="58" y="157"/>
                                </a:lnTo>
                                <a:lnTo>
                                  <a:pt x="46" y="158"/>
                                </a:lnTo>
                                <a:lnTo>
                                  <a:pt x="38" y="157"/>
                                </a:lnTo>
                                <a:lnTo>
                                  <a:pt x="31" y="156"/>
                                </a:lnTo>
                                <a:lnTo>
                                  <a:pt x="25" y="155"/>
                                </a:lnTo>
                                <a:lnTo>
                                  <a:pt x="19" y="153"/>
                                </a:lnTo>
                                <a:lnTo>
                                  <a:pt x="14" y="152"/>
                                </a:lnTo>
                                <a:lnTo>
                                  <a:pt x="9" y="150"/>
                                </a:lnTo>
                                <a:lnTo>
                                  <a:pt x="6" y="147"/>
                                </a:lnTo>
                                <a:lnTo>
                                  <a:pt x="4" y="146"/>
                                </a:lnTo>
                                <a:lnTo>
                                  <a:pt x="3" y="145"/>
                                </a:lnTo>
                                <a:lnTo>
                                  <a:pt x="1" y="141"/>
                                </a:lnTo>
                                <a:lnTo>
                                  <a:pt x="0" y="139"/>
                                </a:lnTo>
                                <a:lnTo>
                                  <a:pt x="0" y="134"/>
                                </a:lnTo>
                                <a:lnTo>
                                  <a:pt x="0" y="131"/>
                                </a:lnTo>
                                <a:lnTo>
                                  <a:pt x="0" y="129"/>
                                </a:lnTo>
                                <a:lnTo>
                                  <a:pt x="1" y="126"/>
                                </a:lnTo>
                                <a:lnTo>
                                  <a:pt x="1" y="125"/>
                                </a:lnTo>
                                <a:lnTo>
                                  <a:pt x="3" y="124"/>
                                </a:lnTo>
                                <a:lnTo>
                                  <a:pt x="3" y="124"/>
                                </a:lnTo>
                                <a:lnTo>
                                  <a:pt x="4" y="123"/>
                                </a:lnTo>
                                <a:lnTo>
                                  <a:pt x="5" y="123"/>
                                </a:lnTo>
                                <a:lnTo>
                                  <a:pt x="6" y="123"/>
                                </a:lnTo>
                                <a:lnTo>
                                  <a:pt x="10" y="125"/>
                                </a:lnTo>
                                <a:lnTo>
                                  <a:pt x="14" y="128"/>
                                </a:lnTo>
                                <a:lnTo>
                                  <a:pt x="19" y="130"/>
                                </a:lnTo>
                                <a:lnTo>
                                  <a:pt x="23" y="133"/>
                                </a:lnTo>
                                <a:lnTo>
                                  <a:pt x="31" y="135"/>
                                </a:lnTo>
                                <a:lnTo>
                                  <a:pt x="38" y="136"/>
                                </a:lnTo>
                                <a:lnTo>
                                  <a:pt x="47" y="136"/>
                                </a:lnTo>
                                <a:lnTo>
                                  <a:pt x="53" y="136"/>
                                </a:lnTo>
                                <a:lnTo>
                                  <a:pt x="58" y="135"/>
                                </a:lnTo>
                                <a:lnTo>
                                  <a:pt x="64" y="134"/>
                                </a:lnTo>
                                <a:lnTo>
                                  <a:pt x="68" y="131"/>
                                </a:lnTo>
                                <a:lnTo>
                                  <a:pt x="72" y="128"/>
                                </a:lnTo>
                                <a:lnTo>
                                  <a:pt x="74" y="124"/>
                                </a:lnTo>
                                <a:lnTo>
                                  <a:pt x="76" y="119"/>
                                </a:lnTo>
                                <a:lnTo>
                                  <a:pt x="76" y="114"/>
                                </a:lnTo>
                                <a:lnTo>
                                  <a:pt x="75" y="108"/>
                                </a:lnTo>
                                <a:lnTo>
                                  <a:pt x="73" y="103"/>
                                </a:lnTo>
                                <a:lnTo>
                                  <a:pt x="70" y="99"/>
                                </a:lnTo>
                                <a:lnTo>
                                  <a:pt x="65" y="96"/>
                                </a:lnTo>
                                <a:lnTo>
                                  <a:pt x="59" y="93"/>
                                </a:lnTo>
                                <a:lnTo>
                                  <a:pt x="53" y="91"/>
                                </a:lnTo>
                                <a:lnTo>
                                  <a:pt x="47" y="88"/>
                                </a:lnTo>
                                <a:lnTo>
                                  <a:pt x="39" y="85"/>
                                </a:lnTo>
                                <a:lnTo>
                                  <a:pt x="33" y="82"/>
                                </a:lnTo>
                                <a:lnTo>
                                  <a:pt x="27" y="78"/>
                                </a:lnTo>
                                <a:lnTo>
                                  <a:pt x="21" y="75"/>
                                </a:lnTo>
                                <a:lnTo>
                                  <a:pt x="15" y="71"/>
                                </a:lnTo>
                                <a:lnTo>
                                  <a:pt x="10" y="65"/>
                                </a:lnTo>
                                <a:lnTo>
                                  <a:pt x="6" y="59"/>
                                </a:lnTo>
                                <a:lnTo>
                                  <a:pt x="4" y="51"/>
                                </a:lnTo>
                                <a:lnTo>
                                  <a:pt x="4" y="43"/>
                                </a:lnTo>
                                <a:lnTo>
                                  <a:pt x="4" y="34"/>
                                </a:lnTo>
                                <a:lnTo>
                                  <a:pt x="7" y="25"/>
                                </a:lnTo>
                                <a:lnTo>
                                  <a:pt x="11" y="18"/>
                                </a:lnTo>
                                <a:lnTo>
                                  <a:pt x="17" y="12"/>
                                </a:lnTo>
                                <a:lnTo>
                                  <a:pt x="23" y="7"/>
                                </a:lnTo>
                                <a:lnTo>
                                  <a:pt x="33" y="3"/>
                                </a:lnTo>
                                <a:lnTo>
                                  <a:pt x="43" y="0"/>
                                </a:lnTo>
                                <a:lnTo>
                                  <a:pt x="57" y="0"/>
                                </a:lnTo>
                                <a:lnTo>
                                  <a:pt x="62" y="0"/>
                                </a:lnTo>
                                <a:lnTo>
                                  <a:pt x="68" y="1"/>
                                </a:lnTo>
                                <a:lnTo>
                                  <a:pt x="74" y="1"/>
                                </a:lnTo>
                                <a:lnTo>
                                  <a:pt x="79" y="2"/>
                                </a:lnTo>
                                <a:lnTo>
                                  <a:pt x="83" y="4"/>
                                </a:lnTo>
                                <a:lnTo>
                                  <a:pt x="86" y="6"/>
                                </a:lnTo>
                                <a:lnTo>
                                  <a:pt x="89" y="7"/>
                                </a:lnTo>
                                <a:lnTo>
                                  <a:pt x="91" y="8"/>
                                </a:lnTo>
                                <a:lnTo>
                                  <a:pt x="92" y="9"/>
                                </a:lnTo>
                                <a:lnTo>
                                  <a:pt x="94" y="11"/>
                                </a:lnTo>
                                <a:lnTo>
                                  <a:pt x="94" y="12"/>
                                </a:lnTo>
                                <a:lnTo>
                                  <a:pt x="94" y="13"/>
                                </a:lnTo>
                                <a:lnTo>
                                  <a:pt x="95" y="14"/>
                                </a:lnTo>
                                <a:lnTo>
                                  <a:pt x="95" y="16"/>
                                </a:lnTo>
                                <a:lnTo>
                                  <a:pt x="95" y="18"/>
                                </a:lnTo>
                                <a:lnTo>
                                  <a:pt x="95" y="20"/>
                                </a:lnTo>
                                <a:lnTo>
                                  <a:pt x="95" y="23"/>
                                </a:lnTo>
                                <a:lnTo>
                                  <a:pt x="95" y="25"/>
                                </a:lnTo>
                                <a:lnTo>
                                  <a:pt x="95" y="27"/>
                                </a:lnTo>
                                <a:lnTo>
                                  <a:pt x="94" y="28"/>
                                </a:lnTo>
                                <a:lnTo>
                                  <a:pt x="94" y="29"/>
                                </a:lnTo>
                                <a:lnTo>
                                  <a:pt x="92" y="30"/>
                                </a:lnTo>
                                <a:lnTo>
                                  <a:pt x="91" y="30"/>
                                </a:lnTo>
                                <a:lnTo>
                                  <a:pt x="91" y="30"/>
                                </a:lnTo>
                                <a:lnTo>
                                  <a:pt x="89" y="30"/>
                                </a:lnTo>
                                <a:lnTo>
                                  <a:pt x="86" y="29"/>
                                </a:lnTo>
                                <a:lnTo>
                                  <a:pt x="84" y="28"/>
                                </a:lnTo>
                                <a:lnTo>
                                  <a:pt x="80" y="25"/>
                                </a:lnTo>
                                <a:lnTo>
                                  <a:pt x="75" y="23"/>
                                </a:lnTo>
                                <a:lnTo>
                                  <a:pt x="69" y="22"/>
                                </a:lnTo>
                                <a:lnTo>
                                  <a:pt x="63" y="20"/>
                                </a:lnTo>
                                <a:lnTo>
                                  <a:pt x="56" y="19"/>
                                </a:lnTo>
                                <a:lnTo>
                                  <a:pt x="49" y="20"/>
                                </a:lnTo>
                                <a:lnTo>
                                  <a:pt x="44" y="22"/>
                                </a:lnTo>
                                <a:lnTo>
                                  <a:pt x="39" y="23"/>
                                </a:lnTo>
                                <a:lnTo>
                                  <a:pt x="36" y="25"/>
                                </a:lnTo>
                                <a:lnTo>
                                  <a:pt x="33" y="29"/>
                                </a:lnTo>
                                <a:lnTo>
                                  <a:pt x="31" y="33"/>
                                </a:lnTo>
                                <a:lnTo>
                                  <a:pt x="30" y="36"/>
                                </a:lnTo>
                                <a:lnTo>
                                  <a:pt x="30" y="40"/>
                                </a:lnTo>
                                <a:lnTo>
                                  <a:pt x="30" y="46"/>
                                </a:lnTo>
                                <a:lnTo>
                                  <a:pt x="32" y="51"/>
                                </a:lnTo>
                                <a:lnTo>
                                  <a:pt x="36" y="55"/>
                                </a:lnTo>
                                <a:lnTo>
                                  <a:pt x="41" y="59"/>
                                </a:lnTo>
                                <a:lnTo>
                                  <a:pt x="46" y="61"/>
                                </a:lnTo>
                                <a:lnTo>
                                  <a:pt x="52" y="65"/>
                                </a:lnTo>
                                <a:lnTo>
                                  <a:pt x="59" y="67"/>
                                </a:lnTo>
                                <a:lnTo>
                                  <a:pt x="65" y="70"/>
                                </a:lnTo>
                                <a:lnTo>
                                  <a:pt x="73" y="72"/>
                                </a:lnTo>
                                <a:lnTo>
                                  <a:pt x="79" y="76"/>
                                </a:lnTo>
                                <a:lnTo>
                                  <a:pt x="85" y="80"/>
                                </a:lnTo>
                                <a:lnTo>
                                  <a:pt x="91" y="83"/>
                                </a:lnTo>
                                <a:lnTo>
                                  <a:pt x="96" y="89"/>
                                </a:lnTo>
                                <a:lnTo>
                                  <a:pt x="99" y="96"/>
                                </a:lnTo>
                                <a:lnTo>
                                  <a:pt x="102" y="103"/>
                                </a:lnTo>
                                <a:lnTo>
                                  <a:pt x="102" y="1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58" name="Freeform 253"/>
                        <wps:cNvSpPr>
                          <a:spLocks/>
                        </wps:cNvSpPr>
                        <wps:spPr bwMode="auto">
                          <a:xfrm>
                            <a:off x="6958013" y="3338513"/>
                            <a:ext cx="112713" cy="82550"/>
                          </a:xfrm>
                          <a:custGeom>
                            <a:avLst/>
                            <a:gdLst>
                              <a:gd name="T0" fmla="*/ 214 w 215"/>
                              <a:gd name="T1" fmla="*/ 152 h 156"/>
                              <a:gd name="T2" fmla="*/ 212 w 215"/>
                              <a:gd name="T3" fmla="*/ 153 h 156"/>
                              <a:gd name="T4" fmla="*/ 210 w 215"/>
                              <a:gd name="T5" fmla="*/ 155 h 156"/>
                              <a:gd name="T6" fmla="*/ 205 w 215"/>
                              <a:gd name="T7" fmla="*/ 156 h 156"/>
                              <a:gd name="T8" fmla="*/ 198 w 215"/>
                              <a:gd name="T9" fmla="*/ 156 h 156"/>
                              <a:gd name="T10" fmla="*/ 193 w 215"/>
                              <a:gd name="T11" fmla="*/ 155 h 156"/>
                              <a:gd name="T12" fmla="*/ 189 w 215"/>
                              <a:gd name="T13" fmla="*/ 153 h 156"/>
                              <a:gd name="T14" fmla="*/ 188 w 215"/>
                              <a:gd name="T15" fmla="*/ 152 h 156"/>
                              <a:gd name="T16" fmla="*/ 188 w 215"/>
                              <a:gd name="T17" fmla="*/ 64 h 156"/>
                              <a:gd name="T18" fmla="*/ 186 w 215"/>
                              <a:gd name="T19" fmla="*/ 46 h 156"/>
                              <a:gd name="T20" fmla="*/ 180 w 215"/>
                              <a:gd name="T21" fmla="*/ 33 h 156"/>
                              <a:gd name="T22" fmla="*/ 172 w 215"/>
                              <a:gd name="T23" fmla="*/ 25 h 156"/>
                              <a:gd name="T24" fmla="*/ 159 w 215"/>
                              <a:gd name="T25" fmla="*/ 22 h 156"/>
                              <a:gd name="T26" fmla="*/ 141 w 215"/>
                              <a:gd name="T27" fmla="*/ 29 h 156"/>
                              <a:gd name="T28" fmla="*/ 120 w 215"/>
                              <a:gd name="T29" fmla="*/ 50 h 156"/>
                              <a:gd name="T30" fmla="*/ 120 w 215"/>
                              <a:gd name="T31" fmla="*/ 152 h 156"/>
                              <a:gd name="T32" fmla="*/ 119 w 215"/>
                              <a:gd name="T33" fmla="*/ 153 h 156"/>
                              <a:gd name="T34" fmla="*/ 116 w 215"/>
                              <a:gd name="T35" fmla="*/ 155 h 156"/>
                              <a:gd name="T36" fmla="*/ 110 w 215"/>
                              <a:gd name="T37" fmla="*/ 156 h 156"/>
                              <a:gd name="T38" fmla="*/ 104 w 215"/>
                              <a:gd name="T39" fmla="*/ 156 h 156"/>
                              <a:gd name="T40" fmla="*/ 98 w 215"/>
                              <a:gd name="T41" fmla="*/ 155 h 156"/>
                              <a:gd name="T42" fmla="*/ 95 w 215"/>
                              <a:gd name="T43" fmla="*/ 153 h 156"/>
                              <a:gd name="T44" fmla="*/ 94 w 215"/>
                              <a:gd name="T45" fmla="*/ 152 h 156"/>
                              <a:gd name="T46" fmla="*/ 94 w 215"/>
                              <a:gd name="T47" fmla="*/ 64 h 156"/>
                              <a:gd name="T48" fmla="*/ 92 w 215"/>
                              <a:gd name="T49" fmla="*/ 46 h 156"/>
                              <a:gd name="T50" fmla="*/ 87 w 215"/>
                              <a:gd name="T51" fmla="*/ 33 h 156"/>
                              <a:gd name="T52" fmla="*/ 78 w 215"/>
                              <a:gd name="T53" fmla="*/ 25 h 156"/>
                              <a:gd name="T54" fmla="*/ 66 w 215"/>
                              <a:gd name="T55" fmla="*/ 22 h 156"/>
                              <a:gd name="T56" fmla="*/ 47 w 215"/>
                              <a:gd name="T57" fmla="*/ 29 h 156"/>
                              <a:gd name="T58" fmla="*/ 26 w 215"/>
                              <a:gd name="T59" fmla="*/ 50 h 156"/>
                              <a:gd name="T60" fmla="*/ 26 w 215"/>
                              <a:gd name="T61" fmla="*/ 152 h 156"/>
                              <a:gd name="T62" fmla="*/ 25 w 215"/>
                              <a:gd name="T63" fmla="*/ 153 h 156"/>
                              <a:gd name="T64" fmla="*/ 23 w 215"/>
                              <a:gd name="T65" fmla="*/ 155 h 156"/>
                              <a:gd name="T66" fmla="*/ 16 w 215"/>
                              <a:gd name="T67" fmla="*/ 156 h 156"/>
                              <a:gd name="T68" fmla="*/ 9 w 215"/>
                              <a:gd name="T69" fmla="*/ 156 h 156"/>
                              <a:gd name="T70" fmla="*/ 4 w 215"/>
                              <a:gd name="T71" fmla="*/ 155 h 156"/>
                              <a:gd name="T72" fmla="*/ 2 w 215"/>
                              <a:gd name="T73" fmla="*/ 153 h 156"/>
                              <a:gd name="T74" fmla="*/ 0 w 215"/>
                              <a:gd name="T75" fmla="*/ 152 h 156"/>
                              <a:gd name="T76" fmla="*/ 0 w 215"/>
                              <a:gd name="T77" fmla="*/ 7 h 156"/>
                              <a:gd name="T78" fmla="*/ 0 w 215"/>
                              <a:gd name="T79" fmla="*/ 4 h 156"/>
                              <a:gd name="T80" fmla="*/ 3 w 215"/>
                              <a:gd name="T81" fmla="*/ 3 h 156"/>
                              <a:gd name="T82" fmla="*/ 7 w 215"/>
                              <a:gd name="T83" fmla="*/ 2 h 156"/>
                              <a:gd name="T84" fmla="*/ 12 w 215"/>
                              <a:gd name="T85" fmla="*/ 2 h 156"/>
                              <a:gd name="T86" fmla="*/ 18 w 215"/>
                              <a:gd name="T87" fmla="*/ 2 h 156"/>
                              <a:gd name="T88" fmla="*/ 21 w 215"/>
                              <a:gd name="T89" fmla="*/ 3 h 156"/>
                              <a:gd name="T90" fmla="*/ 24 w 215"/>
                              <a:gd name="T91" fmla="*/ 4 h 156"/>
                              <a:gd name="T92" fmla="*/ 24 w 215"/>
                              <a:gd name="T93" fmla="*/ 7 h 156"/>
                              <a:gd name="T94" fmla="*/ 36 w 215"/>
                              <a:gd name="T95" fmla="*/ 13 h 156"/>
                              <a:gd name="T96" fmla="*/ 60 w 215"/>
                              <a:gd name="T97" fmla="*/ 1 h 156"/>
                              <a:gd name="T98" fmla="*/ 79 w 215"/>
                              <a:gd name="T99" fmla="*/ 0 h 156"/>
                              <a:gd name="T100" fmla="*/ 94 w 215"/>
                              <a:gd name="T101" fmla="*/ 3 h 156"/>
                              <a:gd name="T102" fmla="*/ 105 w 215"/>
                              <a:gd name="T103" fmla="*/ 11 h 156"/>
                              <a:gd name="T104" fmla="*/ 113 w 215"/>
                              <a:gd name="T105" fmla="*/ 22 h 156"/>
                              <a:gd name="T106" fmla="*/ 122 w 215"/>
                              <a:gd name="T107" fmla="*/ 20 h 156"/>
                              <a:gd name="T108" fmla="*/ 136 w 215"/>
                              <a:gd name="T109" fmla="*/ 9 h 156"/>
                              <a:gd name="T110" fmla="*/ 147 w 215"/>
                              <a:gd name="T111" fmla="*/ 2 h 156"/>
                              <a:gd name="T112" fmla="*/ 159 w 215"/>
                              <a:gd name="T113" fmla="*/ 0 h 156"/>
                              <a:gd name="T114" fmla="*/ 178 w 215"/>
                              <a:gd name="T115" fmla="*/ 0 h 156"/>
                              <a:gd name="T116" fmla="*/ 196 w 215"/>
                              <a:gd name="T117" fmla="*/ 9 h 156"/>
                              <a:gd name="T118" fmla="*/ 209 w 215"/>
                              <a:gd name="T119" fmla="*/ 25 h 156"/>
                              <a:gd name="T120" fmla="*/ 214 w 215"/>
                              <a:gd name="T121" fmla="*/ 48 h 156"/>
                              <a:gd name="T122" fmla="*/ 215 w 215"/>
                              <a:gd name="T123" fmla="*/ 15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15" h="156">
                                <a:moveTo>
                                  <a:pt x="215" y="151"/>
                                </a:moveTo>
                                <a:lnTo>
                                  <a:pt x="214" y="152"/>
                                </a:lnTo>
                                <a:lnTo>
                                  <a:pt x="214" y="153"/>
                                </a:lnTo>
                                <a:lnTo>
                                  <a:pt x="212" y="153"/>
                                </a:lnTo>
                                <a:lnTo>
                                  <a:pt x="211" y="155"/>
                                </a:lnTo>
                                <a:lnTo>
                                  <a:pt x="210" y="155"/>
                                </a:lnTo>
                                <a:lnTo>
                                  <a:pt x="207" y="156"/>
                                </a:lnTo>
                                <a:lnTo>
                                  <a:pt x="205" y="156"/>
                                </a:lnTo>
                                <a:lnTo>
                                  <a:pt x="201" y="156"/>
                                </a:lnTo>
                                <a:lnTo>
                                  <a:pt x="198" y="156"/>
                                </a:lnTo>
                                <a:lnTo>
                                  <a:pt x="195" y="156"/>
                                </a:lnTo>
                                <a:lnTo>
                                  <a:pt x="193" y="155"/>
                                </a:lnTo>
                                <a:lnTo>
                                  <a:pt x="190" y="155"/>
                                </a:lnTo>
                                <a:lnTo>
                                  <a:pt x="189" y="153"/>
                                </a:lnTo>
                                <a:lnTo>
                                  <a:pt x="188" y="153"/>
                                </a:lnTo>
                                <a:lnTo>
                                  <a:pt x="188" y="152"/>
                                </a:lnTo>
                                <a:lnTo>
                                  <a:pt x="188" y="151"/>
                                </a:lnTo>
                                <a:lnTo>
                                  <a:pt x="188" y="64"/>
                                </a:lnTo>
                                <a:lnTo>
                                  <a:pt x="188" y="54"/>
                                </a:lnTo>
                                <a:lnTo>
                                  <a:pt x="186" y="46"/>
                                </a:lnTo>
                                <a:lnTo>
                                  <a:pt x="184" y="39"/>
                                </a:lnTo>
                                <a:lnTo>
                                  <a:pt x="180" y="33"/>
                                </a:lnTo>
                                <a:lnTo>
                                  <a:pt x="177" y="28"/>
                                </a:lnTo>
                                <a:lnTo>
                                  <a:pt x="172" y="25"/>
                                </a:lnTo>
                                <a:lnTo>
                                  <a:pt x="166" y="23"/>
                                </a:lnTo>
                                <a:lnTo>
                                  <a:pt x="159" y="22"/>
                                </a:lnTo>
                                <a:lnTo>
                                  <a:pt x="150" y="23"/>
                                </a:lnTo>
                                <a:lnTo>
                                  <a:pt x="141" y="29"/>
                                </a:lnTo>
                                <a:lnTo>
                                  <a:pt x="131" y="38"/>
                                </a:lnTo>
                                <a:lnTo>
                                  <a:pt x="120" y="50"/>
                                </a:lnTo>
                                <a:lnTo>
                                  <a:pt x="120" y="151"/>
                                </a:lnTo>
                                <a:lnTo>
                                  <a:pt x="120" y="152"/>
                                </a:lnTo>
                                <a:lnTo>
                                  <a:pt x="120" y="153"/>
                                </a:lnTo>
                                <a:lnTo>
                                  <a:pt x="119" y="153"/>
                                </a:lnTo>
                                <a:lnTo>
                                  <a:pt x="117" y="155"/>
                                </a:lnTo>
                                <a:lnTo>
                                  <a:pt x="116" y="155"/>
                                </a:lnTo>
                                <a:lnTo>
                                  <a:pt x="114" y="156"/>
                                </a:lnTo>
                                <a:lnTo>
                                  <a:pt x="110" y="156"/>
                                </a:lnTo>
                                <a:lnTo>
                                  <a:pt x="108" y="156"/>
                                </a:lnTo>
                                <a:lnTo>
                                  <a:pt x="104" y="156"/>
                                </a:lnTo>
                                <a:lnTo>
                                  <a:pt x="100" y="156"/>
                                </a:lnTo>
                                <a:lnTo>
                                  <a:pt x="98" y="155"/>
                                </a:lnTo>
                                <a:lnTo>
                                  <a:pt x="97" y="155"/>
                                </a:lnTo>
                                <a:lnTo>
                                  <a:pt x="95" y="153"/>
                                </a:lnTo>
                                <a:lnTo>
                                  <a:pt x="94" y="153"/>
                                </a:lnTo>
                                <a:lnTo>
                                  <a:pt x="94" y="152"/>
                                </a:lnTo>
                                <a:lnTo>
                                  <a:pt x="94" y="151"/>
                                </a:lnTo>
                                <a:lnTo>
                                  <a:pt x="94" y="64"/>
                                </a:lnTo>
                                <a:lnTo>
                                  <a:pt x="94" y="54"/>
                                </a:lnTo>
                                <a:lnTo>
                                  <a:pt x="92" y="46"/>
                                </a:lnTo>
                                <a:lnTo>
                                  <a:pt x="90" y="39"/>
                                </a:lnTo>
                                <a:lnTo>
                                  <a:pt x="87" y="33"/>
                                </a:lnTo>
                                <a:lnTo>
                                  <a:pt x="83" y="28"/>
                                </a:lnTo>
                                <a:lnTo>
                                  <a:pt x="78" y="25"/>
                                </a:lnTo>
                                <a:lnTo>
                                  <a:pt x="72" y="23"/>
                                </a:lnTo>
                                <a:lnTo>
                                  <a:pt x="66" y="22"/>
                                </a:lnTo>
                                <a:lnTo>
                                  <a:pt x="56" y="23"/>
                                </a:lnTo>
                                <a:lnTo>
                                  <a:pt x="47" y="29"/>
                                </a:lnTo>
                                <a:lnTo>
                                  <a:pt x="37" y="38"/>
                                </a:lnTo>
                                <a:lnTo>
                                  <a:pt x="26" y="50"/>
                                </a:lnTo>
                                <a:lnTo>
                                  <a:pt x="26" y="151"/>
                                </a:lnTo>
                                <a:lnTo>
                                  <a:pt x="26" y="152"/>
                                </a:lnTo>
                                <a:lnTo>
                                  <a:pt x="26" y="153"/>
                                </a:lnTo>
                                <a:lnTo>
                                  <a:pt x="25" y="153"/>
                                </a:lnTo>
                                <a:lnTo>
                                  <a:pt x="24" y="155"/>
                                </a:lnTo>
                                <a:lnTo>
                                  <a:pt x="23" y="155"/>
                                </a:lnTo>
                                <a:lnTo>
                                  <a:pt x="20" y="156"/>
                                </a:lnTo>
                                <a:lnTo>
                                  <a:pt x="16" y="156"/>
                                </a:lnTo>
                                <a:lnTo>
                                  <a:pt x="13" y="156"/>
                                </a:lnTo>
                                <a:lnTo>
                                  <a:pt x="9" y="156"/>
                                </a:lnTo>
                                <a:lnTo>
                                  <a:pt x="7" y="156"/>
                                </a:lnTo>
                                <a:lnTo>
                                  <a:pt x="4" y="155"/>
                                </a:lnTo>
                                <a:lnTo>
                                  <a:pt x="3" y="155"/>
                                </a:lnTo>
                                <a:lnTo>
                                  <a:pt x="2" y="153"/>
                                </a:lnTo>
                                <a:lnTo>
                                  <a:pt x="0" y="153"/>
                                </a:lnTo>
                                <a:lnTo>
                                  <a:pt x="0" y="152"/>
                                </a:lnTo>
                                <a:lnTo>
                                  <a:pt x="0" y="151"/>
                                </a:lnTo>
                                <a:lnTo>
                                  <a:pt x="0" y="7"/>
                                </a:lnTo>
                                <a:lnTo>
                                  <a:pt x="0" y="6"/>
                                </a:lnTo>
                                <a:lnTo>
                                  <a:pt x="0" y="4"/>
                                </a:lnTo>
                                <a:lnTo>
                                  <a:pt x="2" y="3"/>
                                </a:lnTo>
                                <a:lnTo>
                                  <a:pt x="3" y="3"/>
                                </a:lnTo>
                                <a:lnTo>
                                  <a:pt x="4" y="2"/>
                                </a:lnTo>
                                <a:lnTo>
                                  <a:pt x="7" y="2"/>
                                </a:lnTo>
                                <a:lnTo>
                                  <a:pt x="9" y="2"/>
                                </a:lnTo>
                                <a:lnTo>
                                  <a:pt x="12" y="2"/>
                                </a:lnTo>
                                <a:lnTo>
                                  <a:pt x="15" y="2"/>
                                </a:lnTo>
                                <a:lnTo>
                                  <a:pt x="18" y="2"/>
                                </a:lnTo>
                                <a:lnTo>
                                  <a:pt x="20" y="2"/>
                                </a:lnTo>
                                <a:lnTo>
                                  <a:pt x="21" y="3"/>
                                </a:lnTo>
                                <a:lnTo>
                                  <a:pt x="23" y="3"/>
                                </a:lnTo>
                                <a:lnTo>
                                  <a:pt x="24" y="4"/>
                                </a:lnTo>
                                <a:lnTo>
                                  <a:pt x="24" y="6"/>
                                </a:lnTo>
                                <a:lnTo>
                                  <a:pt x="24" y="7"/>
                                </a:lnTo>
                                <a:lnTo>
                                  <a:pt x="24" y="25"/>
                                </a:lnTo>
                                <a:lnTo>
                                  <a:pt x="36" y="13"/>
                                </a:lnTo>
                                <a:lnTo>
                                  <a:pt x="47" y="6"/>
                                </a:lnTo>
                                <a:lnTo>
                                  <a:pt x="60" y="1"/>
                                </a:lnTo>
                                <a:lnTo>
                                  <a:pt x="71" y="0"/>
                                </a:lnTo>
                                <a:lnTo>
                                  <a:pt x="79" y="0"/>
                                </a:lnTo>
                                <a:lnTo>
                                  <a:pt x="87" y="1"/>
                                </a:lnTo>
                                <a:lnTo>
                                  <a:pt x="94" y="3"/>
                                </a:lnTo>
                                <a:lnTo>
                                  <a:pt x="99" y="7"/>
                                </a:lnTo>
                                <a:lnTo>
                                  <a:pt x="105" y="11"/>
                                </a:lnTo>
                                <a:lnTo>
                                  <a:pt x="109" y="17"/>
                                </a:lnTo>
                                <a:lnTo>
                                  <a:pt x="113" y="22"/>
                                </a:lnTo>
                                <a:lnTo>
                                  <a:pt x="115" y="28"/>
                                </a:lnTo>
                                <a:lnTo>
                                  <a:pt x="122" y="20"/>
                                </a:lnTo>
                                <a:lnTo>
                                  <a:pt x="129" y="14"/>
                                </a:lnTo>
                                <a:lnTo>
                                  <a:pt x="136" y="9"/>
                                </a:lnTo>
                                <a:lnTo>
                                  <a:pt x="141" y="6"/>
                                </a:lnTo>
                                <a:lnTo>
                                  <a:pt x="147" y="2"/>
                                </a:lnTo>
                                <a:lnTo>
                                  <a:pt x="153" y="1"/>
                                </a:lnTo>
                                <a:lnTo>
                                  <a:pt x="159" y="0"/>
                                </a:lnTo>
                                <a:lnTo>
                                  <a:pt x="164" y="0"/>
                                </a:lnTo>
                                <a:lnTo>
                                  <a:pt x="178" y="0"/>
                                </a:lnTo>
                                <a:lnTo>
                                  <a:pt x="188" y="4"/>
                                </a:lnTo>
                                <a:lnTo>
                                  <a:pt x="196" y="9"/>
                                </a:lnTo>
                                <a:lnTo>
                                  <a:pt x="204" y="17"/>
                                </a:lnTo>
                                <a:lnTo>
                                  <a:pt x="209" y="25"/>
                                </a:lnTo>
                                <a:lnTo>
                                  <a:pt x="211" y="36"/>
                                </a:lnTo>
                                <a:lnTo>
                                  <a:pt x="214" y="48"/>
                                </a:lnTo>
                                <a:lnTo>
                                  <a:pt x="215" y="60"/>
                                </a:lnTo>
                                <a:lnTo>
                                  <a:pt x="215"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59" name="Rectangle 254"/>
                        <wps:cNvSpPr>
                          <a:spLocks noChangeArrowheads="1"/>
                        </wps:cNvSpPr>
                        <wps:spPr bwMode="auto">
                          <a:xfrm>
                            <a:off x="5632451" y="3571875"/>
                            <a:ext cx="41275" cy="412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660" name="Freeform 255"/>
                        <wps:cNvSpPr>
                          <a:spLocks/>
                        </wps:cNvSpPr>
                        <wps:spPr bwMode="auto">
                          <a:xfrm>
                            <a:off x="5764213" y="3527425"/>
                            <a:ext cx="14288" cy="111125"/>
                          </a:xfrm>
                          <a:custGeom>
                            <a:avLst/>
                            <a:gdLst>
                              <a:gd name="T0" fmla="*/ 27 w 27"/>
                              <a:gd name="T1" fmla="*/ 204 h 209"/>
                              <a:gd name="T2" fmla="*/ 27 w 27"/>
                              <a:gd name="T3" fmla="*/ 205 h 209"/>
                              <a:gd name="T4" fmla="*/ 27 w 27"/>
                              <a:gd name="T5" fmla="*/ 207 h 209"/>
                              <a:gd name="T6" fmla="*/ 26 w 27"/>
                              <a:gd name="T7" fmla="*/ 208 h 209"/>
                              <a:gd name="T8" fmla="*/ 25 w 27"/>
                              <a:gd name="T9" fmla="*/ 208 h 209"/>
                              <a:gd name="T10" fmla="*/ 22 w 27"/>
                              <a:gd name="T11" fmla="*/ 208 h 209"/>
                              <a:gd name="T12" fmla="*/ 20 w 27"/>
                              <a:gd name="T13" fmla="*/ 209 h 209"/>
                              <a:gd name="T14" fmla="*/ 17 w 27"/>
                              <a:gd name="T15" fmla="*/ 209 h 209"/>
                              <a:gd name="T16" fmla="*/ 14 w 27"/>
                              <a:gd name="T17" fmla="*/ 209 h 209"/>
                              <a:gd name="T18" fmla="*/ 10 w 27"/>
                              <a:gd name="T19" fmla="*/ 209 h 209"/>
                              <a:gd name="T20" fmla="*/ 7 w 27"/>
                              <a:gd name="T21" fmla="*/ 209 h 209"/>
                              <a:gd name="T22" fmla="*/ 4 w 27"/>
                              <a:gd name="T23" fmla="*/ 208 h 209"/>
                              <a:gd name="T24" fmla="*/ 3 w 27"/>
                              <a:gd name="T25" fmla="*/ 208 h 209"/>
                              <a:gd name="T26" fmla="*/ 1 w 27"/>
                              <a:gd name="T27" fmla="*/ 208 h 209"/>
                              <a:gd name="T28" fmla="*/ 0 w 27"/>
                              <a:gd name="T29" fmla="*/ 207 h 209"/>
                              <a:gd name="T30" fmla="*/ 0 w 27"/>
                              <a:gd name="T31" fmla="*/ 205 h 209"/>
                              <a:gd name="T32" fmla="*/ 0 w 27"/>
                              <a:gd name="T33" fmla="*/ 204 h 209"/>
                              <a:gd name="T34" fmla="*/ 0 w 27"/>
                              <a:gd name="T35" fmla="*/ 5 h 209"/>
                              <a:gd name="T36" fmla="*/ 0 w 27"/>
                              <a:gd name="T37" fmla="*/ 3 h 209"/>
                              <a:gd name="T38" fmla="*/ 0 w 27"/>
                              <a:gd name="T39" fmla="*/ 2 h 209"/>
                              <a:gd name="T40" fmla="*/ 1 w 27"/>
                              <a:gd name="T41" fmla="*/ 2 h 209"/>
                              <a:gd name="T42" fmla="*/ 3 w 27"/>
                              <a:gd name="T43" fmla="*/ 1 h 209"/>
                              <a:gd name="T44" fmla="*/ 5 w 27"/>
                              <a:gd name="T45" fmla="*/ 1 h 209"/>
                              <a:gd name="T46" fmla="*/ 7 w 27"/>
                              <a:gd name="T47" fmla="*/ 0 h 209"/>
                              <a:gd name="T48" fmla="*/ 10 w 27"/>
                              <a:gd name="T49" fmla="*/ 0 h 209"/>
                              <a:gd name="T50" fmla="*/ 14 w 27"/>
                              <a:gd name="T51" fmla="*/ 0 h 209"/>
                              <a:gd name="T52" fmla="*/ 17 w 27"/>
                              <a:gd name="T53" fmla="*/ 0 h 209"/>
                              <a:gd name="T54" fmla="*/ 20 w 27"/>
                              <a:gd name="T55" fmla="*/ 0 h 209"/>
                              <a:gd name="T56" fmla="*/ 22 w 27"/>
                              <a:gd name="T57" fmla="*/ 1 h 209"/>
                              <a:gd name="T58" fmla="*/ 25 w 27"/>
                              <a:gd name="T59" fmla="*/ 1 h 209"/>
                              <a:gd name="T60" fmla="*/ 26 w 27"/>
                              <a:gd name="T61" fmla="*/ 2 h 209"/>
                              <a:gd name="T62" fmla="*/ 27 w 27"/>
                              <a:gd name="T63" fmla="*/ 2 h 209"/>
                              <a:gd name="T64" fmla="*/ 27 w 27"/>
                              <a:gd name="T65" fmla="*/ 3 h 209"/>
                              <a:gd name="T66" fmla="*/ 27 w 27"/>
                              <a:gd name="T67" fmla="*/ 5 h 209"/>
                              <a:gd name="T68" fmla="*/ 27 w 27"/>
                              <a:gd name="T69" fmla="*/ 204 h 2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7" h="209">
                                <a:moveTo>
                                  <a:pt x="27" y="204"/>
                                </a:moveTo>
                                <a:lnTo>
                                  <a:pt x="27" y="205"/>
                                </a:lnTo>
                                <a:lnTo>
                                  <a:pt x="27" y="207"/>
                                </a:lnTo>
                                <a:lnTo>
                                  <a:pt x="26" y="208"/>
                                </a:lnTo>
                                <a:lnTo>
                                  <a:pt x="25" y="208"/>
                                </a:lnTo>
                                <a:lnTo>
                                  <a:pt x="22" y="208"/>
                                </a:lnTo>
                                <a:lnTo>
                                  <a:pt x="20" y="209"/>
                                </a:lnTo>
                                <a:lnTo>
                                  <a:pt x="17" y="209"/>
                                </a:lnTo>
                                <a:lnTo>
                                  <a:pt x="14" y="209"/>
                                </a:lnTo>
                                <a:lnTo>
                                  <a:pt x="10" y="209"/>
                                </a:lnTo>
                                <a:lnTo>
                                  <a:pt x="7" y="209"/>
                                </a:lnTo>
                                <a:lnTo>
                                  <a:pt x="4" y="208"/>
                                </a:lnTo>
                                <a:lnTo>
                                  <a:pt x="3" y="208"/>
                                </a:lnTo>
                                <a:lnTo>
                                  <a:pt x="1" y="208"/>
                                </a:lnTo>
                                <a:lnTo>
                                  <a:pt x="0" y="207"/>
                                </a:lnTo>
                                <a:lnTo>
                                  <a:pt x="0" y="205"/>
                                </a:lnTo>
                                <a:lnTo>
                                  <a:pt x="0" y="204"/>
                                </a:lnTo>
                                <a:lnTo>
                                  <a:pt x="0" y="5"/>
                                </a:lnTo>
                                <a:lnTo>
                                  <a:pt x="0" y="3"/>
                                </a:lnTo>
                                <a:lnTo>
                                  <a:pt x="0" y="2"/>
                                </a:lnTo>
                                <a:lnTo>
                                  <a:pt x="1" y="2"/>
                                </a:lnTo>
                                <a:lnTo>
                                  <a:pt x="3" y="1"/>
                                </a:lnTo>
                                <a:lnTo>
                                  <a:pt x="5" y="1"/>
                                </a:lnTo>
                                <a:lnTo>
                                  <a:pt x="7" y="0"/>
                                </a:lnTo>
                                <a:lnTo>
                                  <a:pt x="10" y="0"/>
                                </a:lnTo>
                                <a:lnTo>
                                  <a:pt x="14" y="0"/>
                                </a:lnTo>
                                <a:lnTo>
                                  <a:pt x="17" y="0"/>
                                </a:lnTo>
                                <a:lnTo>
                                  <a:pt x="20" y="0"/>
                                </a:lnTo>
                                <a:lnTo>
                                  <a:pt x="22" y="1"/>
                                </a:lnTo>
                                <a:lnTo>
                                  <a:pt x="25" y="1"/>
                                </a:lnTo>
                                <a:lnTo>
                                  <a:pt x="26" y="2"/>
                                </a:lnTo>
                                <a:lnTo>
                                  <a:pt x="27" y="2"/>
                                </a:lnTo>
                                <a:lnTo>
                                  <a:pt x="27" y="3"/>
                                </a:lnTo>
                                <a:lnTo>
                                  <a:pt x="27" y="5"/>
                                </a:lnTo>
                                <a:lnTo>
                                  <a:pt x="27" y="20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61" name="Freeform 256"/>
                        <wps:cNvSpPr>
                          <a:spLocks/>
                        </wps:cNvSpPr>
                        <wps:spPr bwMode="auto">
                          <a:xfrm>
                            <a:off x="5805488" y="3556000"/>
                            <a:ext cx="65088" cy="82550"/>
                          </a:xfrm>
                          <a:custGeom>
                            <a:avLst/>
                            <a:gdLst>
                              <a:gd name="T0" fmla="*/ 124 w 124"/>
                              <a:gd name="T1" fmla="*/ 152 h 156"/>
                              <a:gd name="T2" fmla="*/ 123 w 124"/>
                              <a:gd name="T3" fmla="*/ 155 h 156"/>
                              <a:gd name="T4" fmla="*/ 121 w 124"/>
                              <a:gd name="T5" fmla="*/ 156 h 156"/>
                              <a:gd name="T6" fmla="*/ 116 w 124"/>
                              <a:gd name="T7" fmla="*/ 156 h 156"/>
                              <a:gd name="T8" fmla="*/ 108 w 124"/>
                              <a:gd name="T9" fmla="*/ 156 h 156"/>
                              <a:gd name="T10" fmla="*/ 102 w 124"/>
                              <a:gd name="T11" fmla="*/ 156 h 156"/>
                              <a:gd name="T12" fmla="*/ 100 w 124"/>
                              <a:gd name="T13" fmla="*/ 155 h 156"/>
                              <a:gd name="T14" fmla="*/ 98 w 124"/>
                              <a:gd name="T15" fmla="*/ 152 h 156"/>
                              <a:gd name="T16" fmla="*/ 98 w 124"/>
                              <a:gd name="T17" fmla="*/ 67 h 156"/>
                              <a:gd name="T18" fmla="*/ 96 w 124"/>
                              <a:gd name="T19" fmla="*/ 46 h 156"/>
                              <a:gd name="T20" fmla="*/ 91 w 124"/>
                              <a:gd name="T21" fmla="*/ 34 h 156"/>
                              <a:gd name="T22" fmla="*/ 81 w 124"/>
                              <a:gd name="T23" fmla="*/ 25 h 156"/>
                              <a:gd name="T24" fmla="*/ 68 w 124"/>
                              <a:gd name="T25" fmla="*/ 23 h 156"/>
                              <a:gd name="T26" fmla="*/ 48 w 124"/>
                              <a:gd name="T27" fmla="*/ 29 h 156"/>
                              <a:gd name="T28" fmla="*/ 27 w 124"/>
                              <a:gd name="T29" fmla="*/ 50 h 156"/>
                              <a:gd name="T30" fmla="*/ 27 w 124"/>
                              <a:gd name="T31" fmla="*/ 152 h 156"/>
                              <a:gd name="T32" fmla="*/ 26 w 124"/>
                              <a:gd name="T33" fmla="*/ 155 h 156"/>
                              <a:gd name="T34" fmla="*/ 22 w 124"/>
                              <a:gd name="T35" fmla="*/ 156 h 156"/>
                              <a:gd name="T36" fmla="*/ 17 w 124"/>
                              <a:gd name="T37" fmla="*/ 156 h 156"/>
                              <a:gd name="T38" fmla="*/ 10 w 124"/>
                              <a:gd name="T39" fmla="*/ 156 h 156"/>
                              <a:gd name="T40" fmla="*/ 5 w 124"/>
                              <a:gd name="T41" fmla="*/ 156 h 156"/>
                              <a:gd name="T42" fmla="*/ 1 w 124"/>
                              <a:gd name="T43" fmla="*/ 155 h 156"/>
                              <a:gd name="T44" fmla="*/ 0 w 124"/>
                              <a:gd name="T45" fmla="*/ 152 h 156"/>
                              <a:gd name="T46" fmla="*/ 0 w 124"/>
                              <a:gd name="T47" fmla="*/ 7 h 156"/>
                              <a:gd name="T48" fmla="*/ 1 w 124"/>
                              <a:gd name="T49" fmla="*/ 5 h 156"/>
                              <a:gd name="T50" fmla="*/ 2 w 124"/>
                              <a:gd name="T51" fmla="*/ 3 h 156"/>
                              <a:gd name="T52" fmla="*/ 6 w 124"/>
                              <a:gd name="T53" fmla="*/ 2 h 156"/>
                              <a:gd name="T54" fmla="*/ 12 w 124"/>
                              <a:gd name="T55" fmla="*/ 2 h 156"/>
                              <a:gd name="T56" fmla="*/ 18 w 124"/>
                              <a:gd name="T57" fmla="*/ 2 h 156"/>
                              <a:gd name="T58" fmla="*/ 22 w 124"/>
                              <a:gd name="T59" fmla="*/ 3 h 156"/>
                              <a:gd name="T60" fmla="*/ 23 w 124"/>
                              <a:gd name="T61" fmla="*/ 5 h 156"/>
                              <a:gd name="T62" fmla="*/ 25 w 124"/>
                              <a:gd name="T63" fmla="*/ 7 h 156"/>
                              <a:gd name="T64" fmla="*/ 37 w 124"/>
                              <a:gd name="T65" fmla="*/ 13 h 156"/>
                              <a:gd name="T66" fmla="*/ 60 w 124"/>
                              <a:gd name="T67" fmla="*/ 1 h 156"/>
                              <a:gd name="T68" fmla="*/ 86 w 124"/>
                              <a:gd name="T69" fmla="*/ 1 h 156"/>
                              <a:gd name="T70" fmla="*/ 107 w 124"/>
                              <a:gd name="T71" fmla="*/ 9 h 156"/>
                              <a:gd name="T72" fmla="*/ 119 w 124"/>
                              <a:gd name="T73" fmla="*/ 27 h 156"/>
                              <a:gd name="T74" fmla="*/ 124 w 124"/>
                              <a:gd name="T75" fmla="*/ 49 h 156"/>
                              <a:gd name="T76" fmla="*/ 124 w 124"/>
                              <a:gd name="T77" fmla="*/ 15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4" h="156">
                                <a:moveTo>
                                  <a:pt x="124" y="151"/>
                                </a:moveTo>
                                <a:lnTo>
                                  <a:pt x="124" y="152"/>
                                </a:lnTo>
                                <a:lnTo>
                                  <a:pt x="124" y="154"/>
                                </a:lnTo>
                                <a:lnTo>
                                  <a:pt x="123" y="155"/>
                                </a:lnTo>
                                <a:lnTo>
                                  <a:pt x="122" y="155"/>
                                </a:lnTo>
                                <a:lnTo>
                                  <a:pt x="121" y="156"/>
                                </a:lnTo>
                                <a:lnTo>
                                  <a:pt x="118" y="156"/>
                                </a:lnTo>
                                <a:lnTo>
                                  <a:pt x="116" y="156"/>
                                </a:lnTo>
                                <a:lnTo>
                                  <a:pt x="112" y="156"/>
                                </a:lnTo>
                                <a:lnTo>
                                  <a:pt x="108" y="156"/>
                                </a:lnTo>
                                <a:lnTo>
                                  <a:pt x="105" y="156"/>
                                </a:lnTo>
                                <a:lnTo>
                                  <a:pt x="102" y="156"/>
                                </a:lnTo>
                                <a:lnTo>
                                  <a:pt x="101" y="155"/>
                                </a:lnTo>
                                <a:lnTo>
                                  <a:pt x="100" y="155"/>
                                </a:lnTo>
                                <a:lnTo>
                                  <a:pt x="98" y="154"/>
                                </a:lnTo>
                                <a:lnTo>
                                  <a:pt x="98" y="152"/>
                                </a:lnTo>
                                <a:lnTo>
                                  <a:pt x="98" y="151"/>
                                </a:lnTo>
                                <a:lnTo>
                                  <a:pt x="98" y="67"/>
                                </a:lnTo>
                                <a:lnTo>
                                  <a:pt x="98" y="55"/>
                                </a:lnTo>
                                <a:lnTo>
                                  <a:pt x="96" y="46"/>
                                </a:lnTo>
                                <a:lnTo>
                                  <a:pt x="94" y="40"/>
                                </a:lnTo>
                                <a:lnTo>
                                  <a:pt x="91" y="34"/>
                                </a:lnTo>
                                <a:lnTo>
                                  <a:pt x="86" y="29"/>
                                </a:lnTo>
                                <a:lnTo>
                                  <a:pt x="81" y="25"/>
                                </a:lnTo>
                                <a:lnTo>
                                  <a:pt x="75" y="23"/>
                                </a:lnTo>
                                <a:lnTo>
                                  <a:pt x="68" y="23"/>
                                </a:lnTo>
                                <a:lnTo>
                                  <a:pt x="58" y="24"/>
                                </a:lnTo>
                                <a:lnTo>
                                  <a:pt x="48" y="29"/>
                                </a:lnTo>
                                <a:lnTo>
                                  <a:pt x="38" y="38"/>
                                </a:lnTo>
                                <a:lnTo>
                                  <a:pt x="27" y="50"/>
                                </a:lnTo>
                                <a:lnTo>
                                  <a:pt x="27" y="151"/>
                                </a:lnTo>
                                <a:lnTo>
                                  <a:pt x="27" y="152"/>
                                </a:lnTo>
                                <a:lnTo>
                                  <a:pt x="26" y="154"/>
                                </a:lnTo>
                                <a:lnTo>
                                  <a:pt x="26" y="155"/>
                                </a:lnTo>
                                <a:lnTo>
                                  <a:pt x="25" y="155"/>
                                </a:lnTo>
                                <a:lnTo>
                                  <a:pt x="22" y="156"/>
                                </a:lnTo>
                                <a:lnTo>
                                  <a:pt x="20" y="156"/>
                                </a:lnTo>
                                <a:lnTo>
                                  <a:pt x="17" y="156"/>
                                </a:lnTo>
                                <a:lnTo>
                                  <a:pt x="13" y="156"/>
                                </a:lnTo>
                                <a:lnTo>
                                  <a:pt x="10" y="156"/>
                                </a:lnTo>
                                <a:lnTo>
                                  <a:pt x="7" y="156"/>
                                </a:lnTo>
                                <a:lnTo>
                                  <a:pt x="5" y="156"/>
                                </a:lnTo>
                                <a:lnTo>
                                  <a:pt x="2" y="155"/>
                                </a:lnTo>
                                <a:lnTo>
                                  <a:pt x="1" y="155"/>
                                </a:lnTo>
                                <a:lnTo>
                                  <a:pt x="1" y="154"/>
                                </a:lnTo>
                                <a:lnTo>
                                  <a:pt x="0" y="152"/>
                                </a:lnTo>
                                <a:lnTo>
                                  <a:pt x="0" y="151"/>
                                </a:lnTo>
                                <a:lnTo>
                                  <a:pt x="0" y="7"/>
                                </a:lnTo>
                                <a:lnTo>
                                  <a:pt x="0" y="6"/>
                                </a:lnTo>
                                <a:lnTo>
                                  <a:pt x="1" y="5"/>
                                </a:lnTo>
                                <a:lnTo>
                                  <a:pt x="1" y="5"/>
                                </a:lnTo>
                                <a:lnTo>
                                  <a:pt x="2" y="3"/>
                                </a:lnTo>
                                <a:lnTo>
                                  <a:pt x="5" y="2"/>
                                </a:lnTo>
                                <a:lnTo>
                                  <a:pt x="6" y="2"/>
                                </a:lnTo>
                                <a:lnTo>
                                  <a:pt x="9" y="2"/>
                                </a:lnTo>
                                <a:lnTo>
                                  <a:pt x="12" y="2"/>
                                </a:lnTo>
                                <a:lnTo>
                                  <a:pt x="16" y="2"/>
                                </a:lnTo>
                                <a:lnTo>
                                  <a:pt x="18" y="2"/>
                                </a:lnTo>
                                <a:lnTo>
                                  <a:pt x="21" y="2"/>
                                </a:lnTo>
                                <a:lnTo>
                                  <a:pt x="22" y="3"/>
                                </a:lnTo>
                                <a:lnTo>
                                  <a:pt x="23" y="5"/>
                                </a:lnTo>
                                <a:lnTo>
                                  <a:pt x="23" y="5"/>
                                </a:lnTo>
                                <a:lnTo>
                                  <a:pt x="25" y="6"/>
                                </a:lnTo>
                                <a:lnTo>
                                  <a:pt x="25" y="7"/>
                                </a:lnTo>
                                <a:lnTo>
                                  <a:pt x="25" y="25"/>
                                </a:lnTo>
                                <a:lnTo>
                                  <a:pt x="37" y="13"/>
                                </a:lnTo>
                                <a:lnTo>
                                  <a:pt x="48" y="6"/>
                                </a:lnTo>
                                <a:lnTo>
                                  <a:pt x="60" y="1"/>
                                </a:lnTo>
                                <a:lnTo>
                                  <a:pt x="73" y="0"/>
                                </a:lnTo>
                                <a:lnTo>
                                  <a:pt x="86" y="1"/>
                                </a:lnTo>
                                <a:lnTo>
                                  <a:pt x="97" y="5"/>
                                </a:lnTo>
                                <a:lnTo>
                                  <a:pt x="107" y="9"/>
                                </a:lnTo>
                                <a:lnTo>
                                  <a:pt x="113" y="18"/>
                                </a:lnTo>
                                <a:lnTo>
                                  <a:pt x="119" y="27"/>
                                </a:lnTo>
                                <a:lnTo>
                                  <a:pt x="122" y="37"/>
                                </a:lnTo>
                                <a:lnTo>
                                  <a:pt x="124" y="49"/>
                                </a:lnTo>
                                <a:lnTo>
                                  <a:pt x="124" y="64"/>
                                </a:lnTo>
                                <a:lnTo>
                                  <a:pt x="124"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62" name="Freeform 257"/>
                        <wps:cNvSpPr>
                          <a:spLocks/>
                        </wps:cNvSpPr>
                        <wps:spPr bwMode="auto">
                          <a:xfrm>
                            <a:off x="5884863" y="3536950"/>
                            <a:ext cx="50800" cy="103188"/>
                          </a:xfrm>
                          <a:custGeom>
                            <a:avLst/>
                            <a:gdLst>
                              <a:gd name="T0" fmla="*/ 95 w 95"/>
                              <a:gd name="T1" fmla="*/ 181 h 194"/>
                              <a:gd name="T2" fmla="*/ 94 w 95"/>
                              <a:gd name="T3" fmla="*/ 187 h 194"/>
                              <a:gd name="T4" fmla="*/ 91 w 95"/>
                              <a:gd name="T5" fmla="*/ 190 h 194"/>
                              <a:gd name="T6" fmla="*/ 85 w 95"/>
                              <a:gd name="T7" fmla="*/ 192 h 194"/>
                              <a:gd name="T8" fmla="*/ 79 w 95"/>
                              <a:gd name="T9" fmla="*/ 193 h 194"/>
                              <a:gd name="T10" fmla="*/ 72 w 95"/>
                              <a:gd name="T11" fmla="*/ 194 h 194"/>
                              <a:gd name="T12" fmla="*/ 58 w 95"/>
                              <a:gd name="T13" fmla="*/ 193 h 194"/>
                              <a:gd name="T14" fmla="*/ 41 w 95"/>
                              <a:gd name="T15" fmla="*/ 187 h 194"/>
                              <a:gd name="T16" fmla="*/ 31 w 95"/>
                              <a:gd name="T17" fmla="*/ 176 h 194"/>
                              <a:gd name="T18" fmla="*/ 26 w 95"/>
                              <a:gd name="T19" fmla="*/ 158 h 194"/>
                              <a:gd name="T20" fmla="*/ 26 w 95"/>
                              <a:gd name="T21" fmla="*/ 60 h 194"/>
                              <a:gd name="T22" fmla="*/ 4 w 95"/>
                              <a:gd name="T23" fmla="*/ 60 h 194"/>
                              <a:gd name="T24" fmla="*/ 0 w 95"/>
                              <a:gd name="T25" fmla="*/ 55 h 194"/>
                              <a:gd name="T26" fmla="*/ 0 w 95"/>
                              <a:gd name="T27" fmla="*/ 47 h 194"/>
                              <a:gd name="T28" fmla="*/ 1 w 95"/>
                              <a:gd name="T29" fmla="*/ 43 h 194"/>
                              <a:gd name="T30" fmla="*/ 3 w 95"/>
                              <a:gd name="T31" fmla="*/ 41 h 194"/>
                              <a:gd name="T32" fmla="*/ 5 w 95"/>
                              <a:gd name="T33" fmla="*/ 39 h 194"/>
                              <a:gd name="T34" fmla="*/ 26 w 95"/>
                              <a:gd name="T35" fmla="*/ 39 h 194"/>
                              <a:gd name="T36" fmla="*/ 26 w 95"/>
                              <a:gd name="T37" fmla="*/ 4 h 194"/>
                              <a:gd name="T38" fmla="*/ 27 w 95"/>
                              <a:gd name="T39" fmla="*/ 1 h 194"/>
                              <a:gd name="T40" fmla="*/ 30 w 95"/>
                              <a:gd name="T41" fmla="*/ 0 h 194"/>
                              <a:gd name="T42" fmla="*/ 36 w 95"/>
                              <a:gd name="T43" fmla="*/ 0 h 194"/>
                              <a:gd name="T44" fmla="*/ 43 w 95"/>
                              <a:gd name="T45" fmla="*/ 0 h 194"/>
                              <a:gd name="T46" fmla="*/ 48 w 95"/>
                              <a:gd name="T47" fmla="*/ 0 h 194"/>
                              <a:gd name="T48" fmla="*/ 51 w 95"/>
                              <a:gd name="T49" fmla="*/ 1 h 194"/>
                              <a:gd name="T50" fmla="*/ 52 w 95"/>
                              <a:gd name="T51" fmla="*/ 4 h 194"/>
                              <a:gd name="T52" fmla="*/ 52 w 95"/>
                              <a:gd name="T53" fmla="*/ 39 h 194"/>
                              <a:gd name="T54" fmla="*/ 91 w 95"/>
                              <a:gd name="T55" fmla="*/ 39 h 194"/>
                              <a:gd name="T56" fmla="*/ 93 w 95"/>
                              <a:gd name="T57" fmla="*/ 41 h 194"/>
                              <a:gd name="T58" fmla="*/ 94 w 95"/>
                              <a:gd name="T59" fmla="*/ 43 h 194"/>
                              <a:gd name="T60" fmla="*/ 95 w 95"/>
                              <a:gd name="T61" fmla="*/ 47 h 194"/>
                              <a:gd name="T62" fmla="*/ 95 w 95"/>
                              <a:gd name="T63" fmla="*/ 55 h 194"/>
                              <a:gd name="T64" fmla="*/ 91 w 95"/>
                              <a:gd name="T65" fmla="*/ 60 h 194"/>
                              <a:gd name="T66" fmla="*/ 52 w 95"/>
                              <a:gd name="T67" fmla="*/ 60 h 194"/>
                              <a:gd name="T68" fmla="*/ 53 w 95"/>
                              <a:gd name="T69" fmla="*/ 155 h 194"/>
                              <a:gd name="T70" fmla="*/ 63 w 95"/>
                              <a:gd name="T71" fmla="*/ 170 h 194"/>
                              <a:gd name="T72" fmla="*/ 77 w 95"/>
                              <a:gd name="T73" fmla="*/ 171 h 194"/>
                              <a:gd name="T74" fmla="*/ 81 w 95"/>
                              <a:gd name="T75" fmla="*/ 170 h 194"/>
                              <a:gd name="T76" fmla="*/ 86 w 95"/>
                              <a:gd name="T77" fmla="*/ 169 h 194"/>
                              <a:gd name="T78" fmla="*/ 90 w 95"/>
                              <a:gd name="T79" fmla="*/ 167 h 194"/>
                              <a:gd name="T80" fmla="*/ 91 w 95"/>
                              <a:gd name="T81" fmla="*/ 167 h 194"/>
                              <a:gd name="T82" fmla="*/ 94 w 95"/>
                              <a:gd name="T83" fmla="*/ 167 h 194"/>
                              <a:gd name="T84" fmla="*/ 94 w 95"/>
                              <a:gd name="T85" fmla="*/ 170 h 194"/>
                              <a:gd name="T86" fmla="*/ 95 w 95"/>
                              <a:gd name="T87" fmla="*/ 174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95" h="194">
                                <a:moveTo>
                                  <a:pt x="95" y="177"/>
                                </a:moveTo>
                                <a:lnTo>
                                  <a:pt x="95" y="181"/>
                                </a:lnTo>
                                <a:lnTo>
                                  <a:pt x="94" y="185"/>
                                </a:lnTo>
                                <a:lnTo>
                                  <a:pt x="94" y="187"/>
                                </a:lnTo>
                                <a:lnTo>
                                  <a:pt x="93" y="188"/>
                                </a:lnTo>
                                <a:lnTo>
                                  <a:pt x="91" y="190"/>
                                </a:lnTo>
                                <a:lnTo>
                                  <a:pt x="89" y="191"/>
                                </a:lnTo>
                                <a:lnTo>
                                  <a:pt x="85" y="192"/>
                                </a:lnTo>
                                <a:lnTo>
                                  <a:pt x="83" y="192"/>
                                </a:lnTo>
                                <a:lnTo>
                                  <a:pt x="79" y="193"/>
                                </a:lnTo>
                                <a:lnTo>
                                  <a:pt x="75" y="193"/>
                                </a:lnTo>
                                <a:lnTo>
                                  <a:pt x="72" y="194"/>
                                </a:lnTo>
                                <a:lnTo>
                                  <a:pt x="68" y="194"/>
                                </a:lnTo>
                                <a:lnTo>
                                  <a:pt x="58" y="193"/>
                                </a:lnTo>
                                <a:lnTo>
                                  <a:pt x="49" y="191"/>
                                </a:lnTo>
                                <a:lnTo>
                                  <a:pt x="41" y="187"/>
                                </a:lnTo>
                                <a:lnTo>
                                  <a:pt x="36" y="182"/>
                                </a:lnTo>
                                <a:lnTo>
                                  <a:pt x="31" y="176"/>
                                </a:lnTo>
                                <a:lnTo>
                                  <a:pt x="29" y="167"/>
                                </a:lnTo>
                                <a:lnTo>
                                  <a:pt x="26" y="158"/>
                                </a:lnTo>
                                <a:lnTo>
                                  <a:pt x="26" y="145"/>
                                </a:lnTo>
                                <a:lnTo>
                                  <a:pt x="26" y="60"/>
                                </a:lnTo>
                                <a:lnTo>
                                  <a:pt x="6" y="60"/>
                                </a:lnTo>
                                <a:lnTo>
                                  <a:pt x="4" y="60"/>
                                </a:lnTo>
                                <a:lnTo>
                                  <a:pt x="1" y="58"/>
                                </a:lnTo>
                                <a:lnTo>
                                  <a:pt x="0" y="55"/>
                                </a:lnTo>
                                <a:lnTo>
                                  <a:pt x="0" y="50"/>
                                </a:lnTo>
                                <a:lnTo>
                                  <a:pt x="0" y="47"/>
                                </a:lnTo>
                                <a:lnTo>
                                  <a:pt x="1" y="44"/>
                                </a:lnTo>
                                <a:lnTo>
                                  <a:pt x="1" y="43"/>
                                </a:lnTo>
                                <a:lnTo>
                                  <a:pt x="1" y="42"/>
                                </a:lnTo>
                                <a:lnTo>
                                  <a:pt x="3" y="41"/>
                                </a:lnTo>
                                <a:lnTo>
                                  <a:pt x="4" y="39"/>
                                </a:lnTo>
                                <a:lnTo>
                                  <a:pt x="5" y="39"/>
                                </a:lnTo>
                                <a:lnTo>
                                  <a:pt x="6" y="39"/>
                                </a:lnTo>
                                <a:lnTo>
                                  <a:pt x="26" y="39"/>
                                </a:lnTo>
                                <a:lnTo>
                                  <a:pt x="26" y="5"/>
                                </a:lnTo>
                                <a:lnTo>
                                  <a:pt x="26" y="4"/>
                                </a:lnTo>
                                <a:lnTo>
                                  <a:pt x="26" y="2"/>
                                </a:lnTo>
                                <a:lnTo>
                                  <a:pt x="27" y="1"/>
                                </a:lnTo>
                                <a:lnTo>
                                  <a:pt x="29" y="1"/>
                                </a:lnTo>
                                <a:lnTo>
                                  <a:pt x="30" y="0"/>
                                </a:lnTo>
                                <a:lnTo>
                                  <a:pt x="32" y="0"/>
                                </a:lnTo>
                                <a:lnTo>
                                  <a:pt x="36" y="0"/>
                                </a:lnTo>
                                <a:lnTo>
                                  <a:pt x="40" y="0"/>
                                </a:lnTo>
                                <a:lnTo>
                                  <a:pt x="43" y="0"/>
                                </a:lnTo>
                                <a:lnTo>
                                  <a:pt x="46" y="0"/>
                                </a:lnTo>
                                <a:lnTo>
                                  <a:pt x="48" y="0"/>
                                </a:lnTo>
                                <a:lnTo>
                                  <a:pt x="49" y="1"/>
                                </a:lnTo>
                                <a:lnTo>
                                  <a:pt x="51" y="1"/>
                                </a:lnTo>
                                <a:lnTo>
                                  <a:pt x="52" y="2"/>
                                </a:lnTo>
                                <a:lnTo>
                                  <a:pt x="52" y="4"/>
                                </a:lnTo>
                                <a:lnTo>
                                  <a:pt x="52" y="5"/>
                                </a:lnTo>
                                <a:lnTo>
                                  <a:pt x="52" y="39"/>
                                </a:lnTo>
                                <a:lnTo>
                                  <a:pt x="90" y="39"/>
                                </a:lnTo>
                                <a:lnTo>
                                  <a:pt x="91" y="39"/>
                                </a:lnTo>
                                <a:lnTo>
                                  <a:pt x="91" y="39"/>
                                </a:lnTo>
                                <a:lnTo>
                                  <a:pt x="93" y="41"/>
                                </a:lnTo>
                                <a:lnTo>
                                  <a:pt x="94" y="42"/>
                                </a:lnTo>
                                <a:lnTo>
                                  <a:pt x="94" y="43"/>
                                </a:lnTo>
                                <a:lnTo>
                                  <a:pt x="95" y="44"/>
                                </a:lnTo>
                                <a:lnTo>
                                  <a:pt x="95" y="47"/>
                                </a:lnTo>
                                <a:lnTo>
                                  <a:pt x="95" y="50"/>
                                </a:lnTo>
                                <a:lnTo>
                                  <a:pt x="95" y="55"/>
                                </a:lnTo>
                                <a:lnTo>
                                  <a:pt x="94" y="58"/>
                                </a:lnTo>
                                <a:lnTo>
                                  <a:pt x="91" y="60"/>
                                </a:lnTo>
                                <a:lnTo>
                                  <a:pt x="90" y="60"/>
                                </a:lnTo>
                                <a:lnTo>
                                  <a:pt x="52" y="60"/>
                                </a:lnTo>
                                <a:lnTo>
                                  <a:pt x="52" y="142"/>
                                </a:lnTo>
                                <a:lnTo>
                                  <a:pt x="53" y="155"/>
                                </a:lnTo>
                                <a:lnTo>
                                  <a:pt x="57" y="164"/>
                                </a:lnTo>
                                <a:lnTo>
                                  <a:pt x="63" y="170"/>
                                </a:lnTo>
                                <a:lnTo>
                                  <a:pt x="73" y="171"/>
                                </a:lnTo>
                                <a:lnTo>
                                  <a:pt x="77" y="171"/>
                                </a:lnTo>
                                <a:lnTo>
                                  <a:pt x="79" y="171"/>
                                </a:lnTo>
                                <a:lnTo>
                                  <a:pt x="81" y="170"/>
                                </a:lnTo>
                                <a:lnTo>
                                  <a:pt x="84" y="169"/>
                                </a:lnTo>
                                <a:lnTo>
                                  <a:pt x="86" y="169"/>
                                </a:lnTo>
                                <a:lnTo>
                                  <a:pt x="88" y="167"/>
                                </a:lnTo>
                                <a:lnTo>
                                  <a:pt x="90" y="167"/>
                                </a:lnTo>
                                <a:lnTo>
                                  <a:pt x="91" y="167"/>
                                </a:lnTo>
                                <a:lnTo>
                                  <a:pt x="91" y="167"/>
                                </a:lnTo>
                                <a:lnTo>
                                  <a:pt x="93" y="167"/>
                                </a:lnTo>
                                <a:lnTo>
                                  <a:pt x="94" y="167"/>
                                </a:lnTo>
                                <a:lnTo>
                                  <a:pt x="94" y="169"/>
                                </a:lnTo>
                                <a:lnTo>
                                  <a:pt x="94" y="170"/>
                                </a:lnTo>
                                <a:lnTo>
                                  <a:pt x="95" y="172"/>
                                </a:lnTo>
                                <a:lnTo>
                                  <a:pt x="95" y="174"/>
                                </a:lnTo>
                                <a:lnTo>
                                  <a:pt x="95" y="17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63" name="Freeform 258"/>
                        <wps:cNvSpPr>
                          <a:spLocks noEditPoints="1"/>
                        </wps:cNvSpPr>
                        <wps:spPr bwMode="auto">
                          <a:xfrm>
                            <a:off x="5946776" y="3556000"/>
                            <a:ext cx="69850" cy="84138"/>
                          </a:xfrm>
                          <a:custGeom>
                            <a:avLst/>
                            <a:gdLst>
                              <a:gd name="T0" fmla="*/ 132 w 133"/>
                              <a:gd name="T1" fmla="*/ 78 h 158"/>
                              <a:gd name="T2" fmla="*/ 127 w 133"/>
                              <a:gd name="T3" fmla="*/ 83 h 158"/>
                              <a:gd name="T4" fmla="*/ 29 w 133"/>
                              <a:gd name="T5" fmla="*/ 85 h 158"/>
                              <a:gd name="T6" fmla="*/ 31 w 133"/>
                              <a:gd name="T7" fmla="*/ 106 h 158"/>
                              <a:gd name="T8" fmla="*/ 38 w 133"/>
                              <a:gd name="T9" fmla="*/ 123 h 158"/>
                              <a:gd name="T10" fmla="*/ 53 w 133"/>
                              <a:gd name="T11" fmla="*/ 133 h 158"/>
                              <a:gd name="T12" fmla="*/ 75 w 133"/>
                              <a:gd name="T13" fmla="*/ 136 h 158"/>
                              <a:gd name="T14" fmla="*/ 94 w 133"/>
                              <a:gd name="T15" fmla="*/ 135 h 158"/>
                              <a:gd name="T16" fmla="*/ 107 w 133"/>
                              <a:gd name="T17" fmla="*/ 131 h 158"/>
                              <a:gd name="T18" fmla="*/ 117 w 133"/>
                              <a:gd name="T19" fmla="*/ 128 h 158"/>
                              <a:gd name="T20" fmla="*/ 122 w 133"/>
                              <a:gd name="T21" fmla="*/ 126 h 158"/>
                              <a:gd name="T22" fmla="*/ 125 w 133"/>
                              <a:gd name="T23" fmla="*/ 126 h 158"/>
                              <a:gd name="T24" fmla="*/ 126 w 133"/>
                              <a:gd name="T25" fmla="*/ 128 h 158"/>
                              <a:gd name="T26" fmla="*/ 127 w 133"/>
                              <a:gd name="T27" fmla="*/ 131 h 158"/>
                              <a:gd name="T28" fmla="*/ 127 w 133"/>
                              <a:gd name="T29" fmla="*/ 136 h 158"/>
                              <a:gd name="T30" fmla="*/ 127 w 133"/>
                              <a:gd name="T31" fmla="*/ 140 h 158"/>
                              <a:gd name="T32" fmla="*/ 126 w 133"/>
                              <a:gd name="T33" fmla="*/ 142 h 158"/>
                              <a:gd name="T34" fmla="*/ 126 w 133"/>
                              <a:gd name="T35" fmla="*/ 145 h 158"/>
                              <a:gd name="T36" fmla="*/ 125 w 133"/>
                              <a:gd name="T37" fmla="*/ 146 h 158"/>
                              <a:gd name="T38" fmla="*/ 118 w 133"/>
                              <a:gd name="T39" fmla="*/ 150 h 158"/>
                              <a:gd name="T40" fmla="*/ 107 w 133"/>
                              <a:gd name="T41" fmla="*/ 154 h 158"/>
                              <a:gd name="T42" fmla="*/ 91 w 133"/>
                              <a:gd name="T43" fmla="*/ 157 h 158"/>
                              <a:gd name="T44" fmla="*/ 73 w 133"/>
                              <a:gd name="T45" fmla="*/ 158 h 158"/>
                              <a:gd name="T46" fmla="*/ 41 w 133"/>
                              <a:gd name="T47" fmla="*/ 154 h 158"/>
                              <a:gd name="T48" fmla="*/ 19 w 133"/>
                              <a:gd name="T49" fmla="*/ 139 h 158"/>
                              <a:gd name="T50" fmla="*/ 5 w 133"/>
                              <a:gd name="T51" fmla="*/ 114 h 158"/>
                              <a:gd name="T52" fmla="*/ 0 w 133"/>
                              <a:gd name="T53" fmla="*/ 80 h 158"/>
                              <a:gd name="T54" fmla="*/ 5 w 133"/>
                              <a:gd name="T55" fmla="*/ 46 h 158"/>
                              <a:gd name="T56" fmla="*/ 19 w 133"/>
                              <a:gd name="T57" fmla="*/ 22 h 158"/>
                              <a:gd name="T58" fmla="*/ 41 w 133"/>
                              <a:gd name="T59" fmla="*/ 6 h 158"/>
                              <a:gd name="T60" fmla="*/ 69 w 133"/>
                              <a:gd name="T61" fmla="*/ 0 h 158"/>
                              <a:gd name="T62" fmla="*/ 99 w 133"/>
                              <a:gd name="T63" fmla="*/ 6 h 158"/>
                              <a:gd name="T64" fmla="*/ 118 w 133"/>
                              <a:gd name="T65" fmla="*/ 19 h 158"/>
                              <a:gd name="T66" fmla="*/ 130 w 133"/>
                              <a:gd name="T67" fmla="*/ 41 h 158"/>
                              <a:gd name="T68" fmla="*/ 133 w 133"/>
                              <a:gd name="T69" fmla="*/ 69 h 158"/>
                              <a:gd name="T70" fmla="*/ 106 w 133"/>
                              <a:gd name="T71" fmla="*/ 65 h 158"/>
                              <a:gd name="T72" fmla="*/ 101 w 133"/>
                              <a:gd name="T73" fmla="*/ 39 h 158"/>
                              <a:gd name="T74" fmla="*/ 91 w 133"/>
                              <a:gd name="T75" fmla="*/ 27 h 158"/>
                              <a:gd name="T76" fmla="*/ 68 w 133"/>
                              <a:gd name="T77" fmla="*/ 21 h 158"/>
                              <a:gd name="T78" fmla="*/ 51 w 133"/>
                              <a:gd name="T79" fmla="*/ 24 h 158"/>
                              <a:gd name="T80" fmla="*/ 38 w 133"/>
                              <a:gd name="T81" fmla="*/ 34 h 158"/>
                              <a:gd name="T82" fmla="*/ 31 w 133"/>
                              <a:gd name="T83" fmla="*/ 48 h 158"/>
                              <a:gd name="T84" fmla="*/ 29 w 133"/>
                              <a:gd name="T85" fmla="*/ 65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33" h="158">
                                <a:moveTo>
                                  <a:pt x="133" y="72"/>
                                </a:moveTo>
                                <a:lnTo>
                                  <a:pt x="132" y="78"/>
                                </a:lnTo>
                                <a:lnTo>
                                  <a:pt x="130" y="82"/>
                                </a:lnTo>
                                <a:lnTo>
                                  <a:pt x="127" y="83"/>
                                </a:lnTo>
                                <a:lnTo>
                                  <a:pt x="123" y="85"/>
                                </a:lnTo>
                                <a:lnTo>
                                  <a:pt x="29" y="85"/>
                                </a:lnTo>
                                <a:lnTo>
                                  <a:pt x="29" y="96"/>
                                </a:lnTo>
                                <a:lnTo>
                                  <a:pt x="31" y="106"/>
                                </a:lnTo>
                                <a:lnTo>
                                  <a:pt x="33" y="115"/>
                                </a:lnTo>
                                <a:lnTo>
                                  <a:pt x="38" y="123"/>
                                </a:lnTo>
                                <a:lnTo>
                                  <a:pt x="45" y="129"/>
                                </a:lnTo>
                                <a:lnTo>
                                  <a:pt x="53" y="133"/>
                                </a:lnTo>
                                <a:lnTo>
                                  <a:pt x="63" y="136"/>
                                </a:lnTo>
                                <a:lnTo>
                                  <a:pt x="75" y="136"/>
                                </a:lnTo>
                                <a:lnTo>
                                  <a:pt x="85" y="136"/>
                                </a:lnTo>
                                <a:lnTo>
                                  <a:pt x="94" y="135"/>
                                </a:lnTo>
                                <a:lnTo>
                                  <a:pt x="101" y="134"/>
                                </a:lnTo>
                                <a:lnTo>
                                  <a:pt x="107" y="131"/>
                                </a:lnTo>
                                <a:lnTo>
                                  <a:pt x="112" y="129"/>
                                </a:lnTo>
                                <a:lnTo>
                                  <a:pt x="117" y="128"/>
                                </a:lnTo>
                                <a:lnTo>
                                  <a:pt x="121" y="126"/>
                                </a:lnTo>
                                <a:lnTo>
                                  <a:pt x="122" y="126"/>
                                </a:lnTo>
                                <a:lnTo>
                                  <a:pt x="123" y="126"/>
                                </a:lnTo>
                                <a:lnTo>
                                  <a:pt x="125" y="126"/>
                                </a:lnTo>
                                <a:lnTo>
                                  <a:pt x="126" y="128"/>
                                </a:lnTo>
                                <a:lnTo>
                                  <a:pt x="126" y="128"/>
                                </a:lnTo>
                                <a:lnTo>
                                  <a:pt x="126" y="129"/>
                                </a:lnTo>
                                <a:lnTo>
                                  <a:pt x="127" y="131"/>
                                </a:lnTo>
                                <a:lnTo>
                                  <a:pt x="127" y="134"/>
                                </a:lnTo>
                                <a:lnTo>
                                  <a:pt x="127" y="136"/>
                                </a:lnTo>
                                <a:lnTo>
                                  <a:pt x="127" y="139"/>
                                </a:lnTo>
                                <a:lnTo>
                                  <a:pt x="127" y="140"/>
                                </a:lnTo>
                                <a:lnTo>
                                  <a:pt x="127" y="141"/>
                                </a:lnTo>
                                <a:lnTo>
                                  <a:pt x="126" y="142"/>
                                </a:lnTo>
                                <a:lnTo>
                                  <a:pt x="126" y="144"/>
                                </a:lnTo>
                                <a:lnTo>
                                  <a:pt x="126" y="145"/>
                                </a:lnTo>
                                <a:lnTo>
                                  <a:pt x="125" y="146"/>
                                </a:lnTo>
                                <a:lnTo>
                                  <a:pt x="125" y="146"/>
                                </a:lnTo>
                                <a:lnTo>
                                  <a:pt x="122" y="147"/>
                                </a:lnTo>
                                <a:lnTo>
                                  <a:pt x="118" y="150"/>
                                </a:lnTo>
                                <a:lnTo>
                                  <a:pt x="115" y="151"/>
                                </a:lnTo>
                                <a:lnTo>
                                  <a:pt x="107" y="154"/>
                                </a:lnTo>
                                <a:lnTo>
                                  <a:pt x="100" y="155"/>
                                </a:lnTo>
                                <a:lnTo>
                                  <a:pt x="91" y="157"/>
                                </a:lnTo>
                                <a:lnTo>
                                  <a:pt x="83" y="158"/>
                                </a:lnTo>
                                <a:lnTo>
                                  <a:pt x="73" y="158"/>
                                </a:lnTo>
                                <a:lnTo>
                                  <a:pt x="56" y="157"/>
                                </a:lnTo>
                                <a:lnTo>
                                  <a:pt x="41" y="154"/>
                                </a:lnTo>
                                <a:lnTo>
                                  <a:pt x="29" y="147"/>
                                </a:lnTo>
                                <a:lnTo>
                                  <a:pt x="19" y="139"/>
                                </a:lnTo>
                                <a:lnTo>
                                  <a:pt x="10" y="128"/>
                                </a:lnTo>
                                <a:lnTo>
                                  <a:pt x="5" y="114"/>
                                </a:lnTo>
                                <a:lnTo>
                                  <a:pt x="1" y="98"/>
                                </a:lnTo>
                                <a:lnTo>
                                  <a:pt x="0" y="80"/>
                                </a:lnTo>
                                <a:lnTo>
                                  <a:pt x="1" y="61"/>
                                </a:lnTo>
                                <a:lnTo>
                                  <a:pt x="5" y="46"/>
                                </a:lnTo>
                                <a:lnTo>
                                  <a:pt x="10" y="32"/>
                                </a:lnTo>
                                <a:lnTo>
                                  <a:pt x="19" y="22"/>
                                </a:lnTo>
                                <a:lnTo>
                                  <a:pt x="29" y="12"/>
                                </a:lnTo>
                                <a:lnTo>
                                  <a:pt x="41" y="6"/>
                                </a:lnTo>
                                <a:lnTo>
                                  <a:pt x="54" y="1"/>
                                </a:lnTo>
                                <a:lnTo>
                                  <a:pt x="69" y="0"/>
                                </a:lnTo>
                                <a:lnTo>
                                  <a:pt x="85" y="1"/>
                                </a:lnTo>
                                <a:lnTo>
                                  <a:pt x="99" y="6"/>
                                </a:lnTo>
                                <a:lnTo>
                                  <a:pt x="110" y="11"/>
                                </a:lnTo>
                                <a:lnTo>
                                  <a:pt x="118" y="19"/>
                                </a:lnTo>
                                <a:lnTo>
                                  <a:pt x="125" y="29"/>
                                </a:lnTo>
                                <a:lnTo>
                                  <a:pt x="130" y="41"/>
                                </a:lnTo>
                                <a:lnTo>
                                  <a:pt x="132" y="54"/>
                                </a:lnTo>
                                <a:lnTo>
                                  <a:pt x="133" y="69"/>
                                </a:lnTo>
                                <a:lnTo>
                                  <a:pt x="133" y="72"/>
                                </a:lnTo>
                                <a:close/>
                                <a:moveTo>
                                  <a:pt x="106" y="65"/>
                                </a:moveTo>
                                <a:lnTo>
                                  <a:pt x="106" y="55"/>
                                </a:lnTo>
                                <a:lnTo>
                                  <a:pt x="101" y="39"/>
                                </a:lnTo>
                                <a:lnTo>
                                  <a:pt x="98" y="33"/>
                                </a:lnTo>
                                <a:lnTo>
                                  <a:pt x="91" y="27"/>
                                </a:lnTo>
                                <a:lnTo>
                                  <a:pt x="78" y="21"/>
                                </a:lnTo>
                                <a:lnTo>
                                  <a:pt x="68" y="21"/>
                                </a:lnTo>
                                <a:lnTo>
                                  <a:pt x="59" y="21"/>
                                </a:lnTo>
                                <a:lnTo>
                                  <a:pt x="51" y="24"/>
                                </a:lnTo>
                                <a:lnTo>
                                  <a:pt x="45" y="28"/>
                                </a:lnTo>
                                <a:lnTo>
                                  <a:pt x="38" y="34"/>
                                </a:lnTo>
                                <a:lnTo>
                                  <a:pt x="35" y="40"/>
                                </a:lnTo>
                                <a:lnTo>
                                  <a:pt x="31" y="48"/>
                                </a:lnTo>
                                <a:lnTo>
                                  <a:pt x="29" y="56"/>
                                </a:lnTo>
                                <a:lnTo>
                                  <a:pt x="29" y="65"/>
                                </a:lnTo>
                                <a:lnTo>
                                  <a:pt x="106" y="6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64" name="Freeform 259"/>
                        <wps:cNvSpPr>
                          <a:spLocks/>
                        </wps:cNvSpPr>
                        <wps:spPr bwMode="auto">
                          <a:xfrm>
                            <a:off x="6038851" y="3556000"/>
                            <a:ext cx="44450" cy="82550"/>
                          </a:xfrm>
                          <a:custGeom>
                            <a:avLst/>
                            <a:gdLst>
                              <a:gd name="T0" fmla="*/ 84 w 84"/>
                              <a:gd name="T1" fmla="*/ 19 h 156"/>
                              <a:gd name="T2" fmla="*/ 84 w 84"/>
                              <a:gd name="T3" fmla="*/ 24 h 156"/>
                              <a:gd name="T4" fmla="*/ 82 w 84"/>
                              <a:gd name="T5" fmla="*/ 28 h 156"/>
                              <a:gd name="T6" fmla="*/ 81 w 84"/>
                              <a:gd name="T7" fmla="*/ 29 h 156"/>
                              <a:gd name="T8" fmla="*/ 79 w 84"/>
                              <a:gd name="T9" fmla="*/ 29 h 156"/>
                              <a:gd name="T10" fmla="*/ 75 w 84"/>
                              <a:gd name="T11" fmla="*/ 28 h 156"/>
                              <a:gd name="T12" fmla="*/ 70 w 84"/>
                              <a:gd name="T13" fmla="*/ 25 h 156"/>
                              <a:gd name="T14" fmla="*/ 64 w 84"/>
                              <a:gd name="T15" fmla="*/ 24 h 156"/>
                              <a:gd name="T16" fmla="*/ 57 w 84"/>
                              <a:gd name="T17" fmla="*/ 25 h 156"/>
                              <a:gd name="T18" fmla="*/ 49 w 84"/>
                              <a:gd name="T19" fmla="*/ 28 h 156"/>
                              <a:gd name="T20" fmla="*/ 41 w 84"/>
                              <a:gd name="T21" fmla="*/ 35 h 156"/>
                              <a:gd name="T22" fmla="*/ 32 w 84"/>
                              <a:gd name="T23" fmla="*/ 48 h 156"/>
                              <a:gd name="T24" fmla="*/ 26 w 84"/>
                              <a:gd name="T25" fmla="*/ 151 h 156"/>
                              <a:gd name="T26" fmla="*/ 26 w 84"/>
                              <a:gd name="T27" fmla="*/ 154 h 156"/>
                              <a:gd name="T28" fmla="*/ 23 w 84"/>
                              <a:gd name="T29" fmla="*/ 155 h 156"/>
                              <a:gd name="T30" fmla="*/ 20 w 84"/>
                              <a:gd name="T31" fmla="*/ 156 h 156"/>
                              <a:gd name="T32" fmla="*/ 12 w 84"/>
                              <a:gd name="T33" fmla="*/ 156 h 156"/>
                              <a:gd name="T34" fmla="*/ 6 w 84"/>
                              <a:gd name="T35" fmla="*/ 156 h 156"/>
                              <a:gd name="T36" fmla="*/ 2 w 84"/>
                              <a:gd name="T37" fmla="*/ 155 h 156"/>
                              <a:gd name="T38" fmla="*/ 0 w 84"/>
                              <a:gd name="T39" fmla="*/ 154 h 156"/>
                              <a:gd name="T40" fmla="*/ 0 w 84"/>
                              <a:gd name="T41" fmla="*/ 151 h 156"/>
                              <a:gd name="T42" fmla="*/ 0 w 84"/>
                              <a:gd name="T43" fmla="*/ 6 h 156"/>
                              <a:gd name="T44" fmla="*/ 1 w 84"/>
                              <a:gd name="T45" fmla="*/ 5 h 156"/>
                              <a:gd name="T46" fmla="*/ 4 w 84"/>
                              <a:gd name="T47" fmla="*/ 2 h 156"/>
                              <a:gd name="T48" fmla="*/ 8 w 84"/>
                              <a:gd name="T49" fmla="*/ 2 h 156"/>
                              <a:gd name="T50" fmla="*/ 15 w 84"/>
                              <a:gd name="T51" fmla="*/ 2 h 156"/>
                              <a:gd name="T52" fmla="*/ 20 w 84"/>
                              <a:gd name="T53" fmla="*/ 2 h 156"/>
                              <a:gd name="T54" fmla="*/ 22 w 84"/>
                              <a:gd name="T55" fmla="*/ 5 h 156"/>
                              <a:gd name="T56" fmla="*/ 23 w 84"/>
                              <a:gd name="T57" fmla="*/ 6 h 156"/>
                              <a:gd name="T58" fmla="*/ 23 w 84"/>
                              <a:gd name="T59" fmla="*/ 28 h 156"/>
                              <a:gd name="T60" fmla="*/ 34 w 84"/>
                              <a:gd name="T61" fmla="*/ 14 h 156"/>
                              <a:gd name="T62" fmla="*/ 44 w 84"/>
                              <a:gd name="T63" fmla="*/ 6 h 156"/>
                              <a:gd name="T64" fmla="*/ 54 w 84"/>
                              <a:gd name="T65" fmla="*/ 1 h 156"/>
                              <a:gd name="T66" fmla="*/ 63 w 84"/>
                              <a:gd name="T67" fmla="*/ 0 h 156"/>
                              <a:gd name="T68" fmla="*/ 68 w 84"/>
                              <a:gd name="T69" fmla="*/ 0 h 156"/>
                              <a:gd name="T70" fmla="*/ 73 w 84"/>
                              <a:gd name="T71" fmla="*/ 1 h 156"/>
                              <a:gd name="T72" fmla="*/ 79 w 84"/>
                              <a:gd name="T73" fmla="*/ 2 h 156"/>
                              <a:gd name="T74" fmla="*/ 81 w 84"/>
                              <a:gd name="T75" fmla="*/ 3 h 156"/>
                              <a:gd name="T76" fmla="*/ 82 w 84"/>
                              <a:gd name="T77" fmla="*/ 6 h 156"/>
                              <a:gd name="T78" fmla="*/ 84 w 84"/>
                              <a:gd name="T79" fmla="*/ 7 h 156"/>
                              <a:gd name="T80" fmla="*/ 84 w 84"/>
                              <a:gd name="T81" fmla="*/ 11 h 156"/>
                              <a:gd name="T82" fmla="*/ 84 w 84"/>
                              <a:gd name="T83" fmla="*/ 17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84" h="156">
                                <a:moveTo>
                                  <a:pt x="84" y="17"/>
                                </a:moveTo>
                                <a:lnTo>
                                  <a:pt x="84" y="19"/>
                                </a:lnTo>
                                <a:lnTo>
                                  <a:pt x="84" y="22"/>
                                </a:lnTo>
                                <a:lnTo>
                                  <a:pt x="84" y="24"/>
                                </a:lnTo>
                                <a:lnTo>
                                  <a:pt x="84" y="27"/>
                                </a:lnTo>
                                <a:lnTo>
                                  <a:pt x="82" y="28"/>
                                </a:lnTo>
                                <a:lnTo>
                                  <a:pt x="81" y="28"/>
                                </a:lnTo>
                                <a:lnTo>
                                  <a:pt x="81" y="29"/>
                                </a:lnTo>
                                <a:lnTo>
                                  <a:pt x="80" y="29"/>
                                </a:lnTo>
                                <a:lnTo>
                                  <a:pt x="79" y="29"/>
                                </a:lnTo>
                                <a:lnTo>
                                  <a:pt x="76" y="28"/>
                                </a:lnTo>
                                <a:lnTo>
                                  <a:pt x="75" y="28"/>
                                </a:lnTo>
                                <a:lnTo>
                                  <a:pt x="73" y="27"/>
                                </a:lnTo>
                                <a:lnTo>
                                  <a:pt x="70" y="25"/>
                                </a:lnTo>
                                <a:lnTo>
                                  <a:pt x="68" y="25"/>
                                </a:lnTo>
                                <a:lnTo>
                                  <a:pt x="64" y="24"/>
                                </a:lnTo>
                                <a:lnTo>
                                  <a:pt x="61" y="24"/>
                                </a:lnTo>
                                <a:lnTo>
                                  <a:pt x="57" y="25"/>
                                </a:lnTo>
                                <a:lnTo>
                                  <a:pt x="53" y="27"/>
                                </a:lnTo>
                                <a:lnTo>
                                  <a:pt x="49" y="28"/>
                                </a:lnTo>
                                <a:lnTo>
                                  <a:pt x="45" y="32"/>
                                </a:lnTo>
                                <a:lnTo>
                                  <a:pt x="41" y="35"/>
                                </a:lnTo>
                                <a:lnTo>
                                  <a:pt x="36" y="41"/>
                                </a:lnTo>
                                <a:lnTo>
                                  <a:pt x="32" y="48"/>
                                </a:lnTo>
                                <a:lnTo>
                                  <a:pt x="26" y="56"/>
                                </a:lnTo>
                                <a:lnTo>
                                  <a:pt x="26" y="151"/>
                                </a:lnTo>
                                <a:lnTo>
                                  <a:pt x="26" y="152"/>
                                </a:lnTo>
                                <a:lnTo>
                                  <a:pt x="26" y="154"/>
                                </a:lnTo>
                                <a:lnTo>
                                  <a:pt x="24" y="155"/>
                                </a:lnTo>
                                <a:lnTo>
                                  <a:pt x="23" y="155"/>
                                </a:lnTo>
                                <a:lnTo>
                                  <a:pt x="22" y="156"/>
                                </a:lnTo>
                                <a:lnTo>
                                  <a:pt x="20" y="156"/>
                                </a:lnTo>
                                <a:lnTo>
                                  <a:pt x="16" y="156"/>
                                </a:lnTo>
                                <a:lnTo>
                                  <a:pt x="12" y="156"/>
                                </a:lnTo>
                                <a:lnTo>
                                  <a:pt x="8" y="156"/>
                                </a:lnTo>
                                <a:lnTo>
                                  <a:pt x="6" y="156"/>
                                </a:lnTo>
                                <a:lnTo>
                                  <a:pt x="4" y="156"/>
                                </a:lnTo>
                                <a:lnTo>
                                  <a:pt x="2" y="155"/>
                                </a:lnTo>
                                <a:lnTo>
                                  <a:pt x="1" y="155"/>
                                </a:lnTo>
                                <a:lnTo>
                                  <a:pt x="0" y="154"/>
                                </a:lnTo>
                                <a:lnTo>
                                  <a:pt x="0" y="152"/>
                                </a:lnTo>
                                <a:lnTo>
                                  <a:pt x="0" y="151"/>
                                </a:lnTo>
                                <a:lnTo>
                                  <a:pt x="0" y="7"/>
                                </a:lnTo>
                                <a:lnTo>
                                  <a:pt x="0" y="6"/>
                                </a:lnTo>
                                <a:lnTo>
                                  <a:pt x="0" y="5"/>
                                </a:lnTo>
                                <a:lnTo>
                                  <a:pt x="1" y="5"/>
                                </a:lnTo>
                                <a:lnTo>
                                  <a:pt x="2" y="3"/>
                                </a:lnTo>
                                <a:lnTo>
                                  <a:pt x="4" y="2"/>
                                </a:lnTo>
                                <a:lnTo>
                                  <a:pt x="6" y="2"/>
                                </a:lnTo>
                                <a:lnTo>
                                  <a:pt x="8" y="2"/>
                                </a:lnTo>
                                <a:lnTo>
                                  <a:pt x="11" y="2"/>
                                </a:lnTo>
                                <a:lnTo>
                                  <a:pt x="15" y="2"/>
                                </a:lnTo>
                                <a:lnTo>
                                  <a:pt x="17" y="2"/>
                                </a:lnTo>
                                <a:lnTo>
                                  <a:pt x="20" y="2"/>
                                </a:lnTo>
                                <a:lnTo>
                                  <a:pt x="21" y="3"/>
                                </a:lnTo>
                                <a:lnTo>
                                  <a:pt x="22" y="5"/>
                                </a:lnTo>
                                <a:lnTo>
                                  <a:pt x="23" y="5"/>
                                </a:lnTo>
                                <a:lnTo>
                                  <a:pt x="23" y="6"/>
                                </a:lnTo>
                                <a:lnTo>
                                  <a:pt x="23" y="7"/>
                                </a:lnTo>
                                <a:lnTo>
                                  <a:pt x="23" y="28"/>
                                </a:lnTo>
                                <a:lnTo>
                                  <a:pt x="29" y="19"/>
                                </a:lnTo>
                                <a:lnTo>
                                  <a:pt x="34" y="14"/>
                                </a:lnTo>
                                <a:lnTo>
                                  <a:pt x="39" y="8"/>
                                </a:lnTo>
                                <a:lnTo>
                                  <a:pt x="44" y="6"/>
                                </a:lnTo>
                                <a:lnTo>
                                  <a:pt x="49" y="2"/>
                                </a:lnTo>
                                <a:lnTo>
                                  <a:pt x="54" y="1"/>
                                </a:lnTo>
                                <a:lnTo>
                                  <a:pt x="58" y="0"/>
                                </a:lnTo>
                                <a:lnTo>
                                  <a:pt x="63" y="0"/>
                                </a:lnTo>
                                <a:lnTo>
                                  <a:pt x="65" y="0"/>
                                </a:lnTo>
                                <a:lnTo>
                                  <a:pt x="68" y="0"/>
                                </a:lnTo>
                                <a:lnTo>
                                  <a:pt x="70" y="1"/>
                                </a:lnTo>
                                <a:lnTo>
                                  <a:pt x="73" y="1"/>
                                </a:lnTo>
                                <a:lnTo>
                                  <a:pt x="76" y="2"/>
                                </a:lnTo>
                                <a:lnTo>
                                  <a:pt x="79" y="2"/>
                                </a:lnTo>
                                <a:lnTo>
                                  <a:pt x="80" y="3"/>
                                </a:lnTo>
                                <a:lnTo>
                                  <a:pt x="81" y="3"/>
                                </a:lnTo>
                                <a:lnTo>
                                  <a:pt x="82" y="5"/>
                                </a:lnTo>
                                <a:lnTo>
                                  <a:pt x="82" y="6"/>
                                </a:lnTo>
                                <a:lnTo>
                                  <a:pt x="84" y="6"/>
                                </a:lnTo>
                                <a:lnTo>
                                  <a:pt x="84" y="7"/>
                                </a:lnTo>
                                <a:lnTo>
                                  <a:pt x="84" y="8"/>
                                </a:lnTo>
                                <a:lnTo>
                                  <a:pt x="84" y="11"/>
                                </a:lnTo>
                                <a:lnTo>
                                  <a:pt x="84" y="13"/>
                                </a:lnTo>
                                <a:lnTo>
                                  <a:pt x="84" y="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65" name="Freeform 260"/>
                        <wps:cNvSpPr>
                          <a:spLocks noEditPoints="1"/>
                        </wps:cNvSpPr>
                        <wps:spPr bwMode="auto">
                          <a:xfrm>
                            <a:off x="6091238" y="3556000"/>
                            <a:ext cx="61913" cy="84138"/>
                          </a:xfrm>
                          <a:custGeom>
                            <a:avLst/>
                            <a:gdLst>
                              <a:gd name="T0" fmla="*/ 119 w 119"/>
                              <a:gd name="T1" fmla="*/ 154 h 158"/>
                              <a:gd name="T2" fmla="*/ 116 w 119"/>
                              <a:gd name="T3" fmla="*/ 155 h 158"/>
                              <a:gd name="T4" fmla="*/ 111 w 119"/>
                              <a:gd name="T5" fmla="*/ 156 h 158"/>
                              <a:gd name="T6" fmla="*/ 104 w 119"/>
                              <a:gd name="T7" fmla="*/ 156 h 158"/>
                              <a:gd name="T8" fmla="*/ 98 w 119"/>
                              <a:gd name="T9" fmla="*/ 155 h 158"/>
                              <a:gd name="T10" fmla="*/ 96 w 119"/>
                              <a:gd name="T11" fmla="*/ 154 h 158"/>
                              <a:gd name="T12" fmla="*/ 95 w 119"/>
                              <a:gd name="T13" fmla="*/ 138 h 158"/>
                              <a:gd name="T14" fmla="*/ 74 w 119"/>
                              <a:gd name="T15" fmla="*/ 152 h 158"/>
                              <a:gd name="T16" fmla="*/ 50 w 119"/>
                              <a:gd name="T17" fmla="*/ 158 h 158"/>
                              <a:gd name="T18" fmla="*/ 30 w 119"/>
                              <a:gd name="T19" fmla="*/ 155 h 158"/>
                              <a:gd name="T20" fmla="*/ 14 w 119"/>
                              <a:gd name="T21" fmla="*/ 146 h 158"/>
                              <a:gd name="T22" fmla="*/ 4 w 119"/>
                              <a:gd name="T23" fmla="*/ 133 h 158"/>
                              <a:gd name="T24" fmla="*/ 0 w 119"/>
                              <a:gd name="T25" fmla="*/ 114 h 158"/>
                              <a:gd name="T26" fmla="*/ 5 w 119"/>
                              <a:gd name="T27" fmla="*/ 93 h 158"/>
                              <a:gd name="T28" fmla="*/ 19 w 119"/>
                              <a:gd name="T29" fmla="*/ 78 h 158"/>
                              <a:gd name="T30" fmla="*/ 42 w 119"/>
                              <a:gd name="T31" fmla="*/ 70 h 158"/>
                              <a:gd name="T32" fmla="*/ 72 w 119"/>
                              <a:gd name="T33" fmla="*/ 66 h 158"/>
                              <a:gd name="T34" fmla="*/ 93 w 119"/>
                              <a:gd name="T35" fmla="*/ 55 h 158"/>
                              <a:gd name="T36" fmla="*/ 90 w 119"/>
                              <a:gd name="T37" fmla="*/ 40 h 158"/>
                              <a:gd name="T38" fmla="*/ 84 w 119"/>
                              <a:gd name="T39" fmla="*/ 30 h 158"/>
                              <a:gd name="T40" fmla="*/ 74 w 119"/>
                              <a:gd name="T41" fmla="*/ 23 h 158"/>
                              <a:gd name="T42" fmla="*/ 60 w 119"/>
                              <a:gd name="T43" fmla="*/ 22 h 158"/>
                              <a:gd name="T44" fmla="*/ 41 w 119"/>
                              <a:gd name="T45" fmla="*/ 23 h 158"/>
                              <a:gd name="T46" fmla="*/ 27 w 119"/>
                              <a:gd name="T47" fmla="*/ 29 h 158"/>
                              <a:gd name="T48" fmla="*/ 18 w 119"/>
                              <a:gd name="T49" fmla="*/ 34 h 158"/>
                              <a:gd name="T50" fmla="*/ 13 w 119"/>
                              <a:gd name="T51" fmla="*/ 37 h 158"/>
                              <a:gd name="T52" fmla="*/ 10 w 119"/>
                              <a:gd name="T53" fmla="*/ 35 h 158"/>
                              <a:gd name="T54" fmla="*/ 9 w 119"/>
                              <a:gd name="T55" fmla="*/ 34 h 158"/>
                              <a:gd name="T56" fmla="*/ 8 w 119"/>
                              <a:gd name="T57" fmla="*/ 30 h 158"/>
                              <a:gd name="T58" fmla="*/ 7 w 119"/>
                              <a:gd name="T59" fmla="*/ 25 h 158"/>
                              <a:gd name="T60" fmla="*/ 8 w 119"/>
                              <a:gd name="T61" fmla="*/ 19 h 158"/>
                              <a:gd name="T62" fmla="*/ 10 w 119"/>
                              <a:gd name="T63" fmla="*/ 16 h 158"/>
                              <a:gd name="T64" fmla="*/ 18 w 119"/>
                              <a:gd name="T65" fmla="*/ 11 h 158"/>
                              <a:gd name="T66" fmla="*/ 30 w 119"/>
                              <a:gd name="T67" fmla="*/ 6 h 158"/>
                              <a:gd name="T68" fmla="*/ 45 w 119"/>
                              <a:gd name="T69" fmla="*/ 1 h 158"/>
                              <a:gd name="T70" fmla="*/ 62 w 119"/>
                              <a:gd name="T71" fmla="*/ 0 h 158"/>
                              <a:gd name="T72" fmla="*/ 88 w 119"/>
                              <a:gd name="T73" fmla="*/ 3 h 158"/>
                              <a:gd name="T74" fmla="*/ 106 w 119"/>
                              <a:gd name="T75" fmla="*/ 13 h 158"/>
                              <a:gd name="T76" fmla="*/ 115 w 119"/>
                              <a:gd name="T77" fmla="*/ 30 h 158"/>
                              <a:gd name="T78" fmla="*/ 119 w 119"/>
                              <a:gd name="T79" fmla="*/ 54 h 158"/>
                              <a:gd name="T80" fmla="*/ 93 w 119"/>
                              <a:gd name="T81" fmla="*/ 86 h 158"/>
                              <a:gd name="T82" fmla="*/ 60 w 119"/>
                              <a:gd name="T83" fmla="*/ 86 h 158"/>
                              <a:gd name="T84" fmla="*/ 44 w 119"/>
                              <a:gd name="T85" fmla="*/ 90 h 158"/>
                              <a:gd name="T86" fmla="*/ 32 w 119"/>
                              <a:gd name="T87" fmla="*/ 97 h 158"/>
                              <a:gd name="T88" fmla="*/ 27 w 119"/>
                              <a:gd name="T89" fmla="*/ 107 h 158"/>
                              <a:gd name="T90" fmla="*/ 29 w 119"/>
                              <a:gd name="T91" fmla="*/ 124 h 158"/>
                              <a:gd name="T92" fmla="*/ 42 w 119"/>
                              <a:gd name="T93" fmla="*/ 136 h 158"/>
                              <a:gd name="T94" fmla="*/ 64 w 119"/>
                              <a:gd name="T95" fmla="*/ 136 h 158"/>
                              <a:gd name="T96" fmla="*/ 83 w 119"/>
                              <a:gd name="T97" fmla="*/ 126 h 158"/>
                              <a:gd name="T98" fmla="*/ 93 w 119"/>
                              <a:gd name="T99" fmla="*/ 86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19" h="158">
                                <a:moveTo>
                                  <a:pt x="119" y="151"/>
                                </a:moveTo>
                                <a:lnTo>
                                  <a:pt x="119" y="154"/>
                                </a:lnTo>
                                <a:lnTo>
                                  <a:pt x="117" y="155"/>
                                </a:lnTo>
                                <a:lnTo>
                                  <a:pt x="116" y="155"/>
                                </a:lnTo>
                                <a:lnTo>
                                  <a:pt x="114" y="156"/>
                                </a:lnTo>
                                <a:lnTo>
                                  <a:pt x="111" y="156"/>
                                </a:lnTo>
                                <a:lnTo>
                                  <a:pt x="108" y="156"/>
                                </a:lnTo>
                                <a:lnTo>
                                  <a:pt x="104" y="156"/>
                                </a:lnTo>
                                <a:lnTo>
                                  <a:pt x="100" y="156"/>
                                </a:lnTo>
                                <a:lnTo>
                                  <a:pt x="98" y="155"/>
                                </a:lnTo>
                                <a:lnTo>
                                  <a:pt x="96" y="155"/>
                                </a:lnTo>
                                <a:lnTo>
                                  <a:pt x="96" y="154"/>
                                </a:lnTo>
                                <a:lnTo>
                                  <a:pt x="95" y="151"/>
                                </a:lnTo>
                                <a:lnTo>
                                  <a:pt x="95" y="138"/>
                                </a:lnTo>
                                <a:lnTo>
                                  <a:pt x="85" y="146"/>
                                </a:lnTo>
                                <a:lnTo>
                                  <a:pt x="74" y="152"/>
                                </a:lnTo>
                                <a:lnTo>
                                  <a:pt x="63" y="157"/>
                                </a:lnTo>
                                <a:lnTo>
                                  <a:pt x="50" y="158"/>
                                </a:lnTo>
                                <a:lnTo>
                                  <a:pt x="39" y="157"/>
                                </a:lnTo>
                                <a:lnTo>
                                  <a:pt x="30" y="155"/>
                                </a:lnTo>
                                <a:lnTo>
                                  <a:pt x="21" y="152"/>
                                </a:lnTo>
                                <a:lnTo>
                                  <a:pt x="14" y="146"/>
                                </a:lnTo>
                                <a:lnTo>
                                  <a:pt x="8" y="141"/>
                                </a:lnTo>
                                <a:lnTo>
                                  <a:pt x="4" y="133"/>
                                </a:lnTo>
                                <a:lnTo>
                                  <a:pt x="0" y="124"/>
                                </a:lnTo>
                                <a:lnTo>
                                  <a:pt x="0" y="114"/>
                                </a:lnTo>
                                <a:lnTo>
                                  <a:pt x="0" y="103"/>
                                </a:lnTo>
                                <a:lnTo>
                                  <a:pt x="5" y="93"/>
                                </a:lnTo>
                                <a:lnTo>
                                  <a:pt x="10" y="85"/>
                                </a:lnTo>
                                <a:lnTo>
                                  <a:pt x="19" y="78"/>
                                </a:lnTo>
                                <a:lnTo>
                                  <a:pt x="29" y="72"/>
                                </a:lnTo>
                                <a:lnTo>
                                  <a:pt x="42" y="70"/>
                                </a:lnTo>
                                <a:lnTo>
                                  <a:pt x="56" y="67"/>
                                </a:lnTo>
                                <a:lnTo>
                                  <a:pt x="72" y="66"/>
                                </a:lnTo>
                                <a:lnTo>
                                  <a:pt x="93" y="66"/>
                                </a:lnTo>
                                <a:lnTo>
                                  <a:pt x="93" y="55"/>
                                </a:lnTo>
                                <a:lnTo>
                                  <a:pt x="92" y="48"/>
                                </a:lnTo>
                                <a:lnTo>
                                  <a:pt x="90" y="40"/>
                                </a:lnTo>
                                <a:lnTo>
                                  <a:pt x="88" y="34"/>
                                </a:lnTo>
                                <a:lnTo>
                                  <a:pt x="84" y="30"/>
                                </a:lnTo>
                                <a:lnTo>
                                  <a:pt x="80" y="25"/>
                                </a:lnTo>
                                <a:lnTo>
                                  <a:pt x="74" y="23"/>
                                </a:lnTo>
                                <a:lnTo>
                                  <a:pt x="68" y="22"/>
                                </a:lnTo>
                                <a:lnTo>
                                  <a:pt x="60" y="22"/>
                                </a:lnTo>
                                <a:lnTo>
                                  <a:pt x="50" y="22"/>
                                </a:lnTo>
                                <a:lnTo>
                                  <a:pt x="41" y="23"/>
                                </a:lnTo>
                                <a:lnTo>
                                  <a:pt x="34" y="25"/>
                                </a:lnTo>
                                <a:lnTo>
                                  <a:pt x="27" y="29"/>
                                </a:lnTo>
                                <a:lnTo>
                                  <a:pt x="23" y="32"/>
                                </a:lnTo>
                                <a:lnTo>
                                  <a:pt x="18" y="34"/>
                                </a:lnTo>
                                <a:lnTo>
                                  <a:pt x="15" y="35"/>
                                </a:lnTo>
                                <a:lnTo>
                                  <a:pt x="13" y="37"/>
                                </a:lnTo>
                                <a:lnTo>
                                  <a:pt x="11" y="37"/>
                                </a:lnTo>
                                <a:lnTo>
                                  <a:pt x="10" y="35"/>
                                </a:lnTo>
                                <a:lnTo>
                                  <a:pt x="9" y="35"/>
                                </a:lnTo>
                                <a:lnTo>
                                  <a:pt x="9" y="34"/>
                                </a:lnTo>
                                <a:lnTo>
                                  <a:pt x="8" y="32"/>
                                </a:lnTo>
                                <a:lnTo>
                                  <a:pt x="8" y="30"/>
                                </a:lnTo>
                                <a:lnTo>
                                  <a:pt x="8" y="28"/>
                                </a:lnTo>
                                <a:lnTo>
                                  <a:pt x="7" y="25"/>
                                </a:lnTo>
                                <a:lnTo>
                                  <a:pt x="8" y="22"/>
                                </a:lnTo>
                                <a:lnTo>
                                  <a:pt x="8" y="19"/>
                                </a:lnTo>
                                <a:lnTo>
                                  <a:pt x="9" y="17"/>
                                </a:lnTo>
                                <a:lnTo>
                                  <a:pt x="10" y="16"/>
                                </a:lnTo>
                                <a:lnTo>
                                  <a:pt x="13" y="13"/>
                                </a:lnTo>
                                <a:lnTo>
                                  <a:pt x="18" y="11"/>
                                </a:lnTo>
                                <a:lnTo>
                                  <a:pt x="24" y="7"/>
                                </a:lnTo>
                                <a:lnTo>
                                  <a:pt x="30" y="6"/>
                                </a:lnTo>
                                <a:lnTo>
                                  <a:pt x="37" y="3"/>
                                </a:lnTo>
                                <a:lnTo>
                                  <a:pt x="45" y="1"/>
                                </a:lnTo>
                                <a:lnTo>
                                  <a:pt x="53" y="0"/>
                                </a:lnTo>
                                <a:lnTo>
                                  <a:pt x="62" y="0"/>
                                </a:lnTo>
                                <a:lnTo>
                                  <a:pt x="77" y="1"/>
                                </a:lnTo>
                                <a:lnTo>
                                  <a:pt x="88" y="3"/>
                                </a:lnTo>
                                <a:lnTo>
                                  <a:pt x="99" y="7"/>
                                </a:lnTo>
                                <a:lnTo>
                                  <a:pt x="106" y="13"/>
                                </a:lnTo>
                                <a:lnTo>
                                  <a:pt x="112" y="21"/>
                                </a:lnTo>
                                <a:lnTo>
                                  <a:pt x="115" y="30"/>
                                </a:lnTo>
                                <a:lnTo>
                                  <a:pt x="119" y="41"/>
                                </a:lnTo>
                                <a:lnTo>
                                  <a:pt x="119" y="54"/>
                                </a:lnTo>
                                <a:lnTo>
                                  <a:pt x="119" y="151"/>
                                </a:lnTo>
                                <a:close/>
                                <a:moveTo>
                                  <a:pt x="93" y="86"/>
                                </a:moveTo>
                                <a:lnTo>
                                  <a:pt x="69" y="86"/>
                                </a:lnTo>
                                <a:lnTo>
                                  <a:pt x="60" y="86"/>
                                </a:lnTo>
                                <a:lnTo>
                                  <a:pt x="51" y="87"/>
                                </a:lnTo>
                                <a:lnTo>
                                  <a:pt x="44" y="90"/>
                                </a:lnTo>
                                <a:lnTo>
                                  <a:pt x="37" y="93"/>
                                </a:lnTo>
                                <a:lnTo>
                                  <a:pt x="32" y="97"/>
                                </a:lnTo>
                                <a:lnTo>
                                  <a:pt x="30" y="102"/>
                                </a:lnTo>
                                <a:lnTo>
                                  <a:pt x="27" y="107"/>
                                </a:lnTo>
                                <a:lnTo>
                                  <a:pt x="27" y="113"/>
                                </a:lnTo>
                                <a:lnTo>
                                  <a:pt x="29" y="124"/>
                                </a:lnTo>
                                <a:lnTo>
                                  <a:pt x="34" y="131"/>
                                </a:lnTo>
                                <a:lnTo>
                                  <a:pt x="42" y="136"/>
                                </a:lnTo>
                                <a:lnTo>
                                  <a:pt x="55" y="138"/>
                                </a:lnTo>
                                <a:lnTo>
                                  <a:pt x="64" y="136"/>
                                </a:lnTo>
                                <a:lnTo>
                                  <a:pt x="73" y="133"/>
                                </a:lnTo>
                                <a:lnTo>
                                  <a:pt x="83" y="126"/>
                                </a:lnTo>
                                <a:lnTo>
                                  <a:pt x="93" y="117"/>
                                </a:lnTo>
                                <a:lnTo>
                                  <a:pt x="93" y="8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66" name="Freeform 261"/>
                        <wps:cNvSpPr>
                          <a:spLocks/>
                        </wps:cNvSpPr>
                        <wps:spPr bwMode="auto">
                          <a:xfrm>
                            <a:off x="6173788" y="3556000"/>
                            <a:ext cx="60325" cy="84138"/>
                          </a:xfrm>
                          <a:custGeom>
                            <a:avLst/>
                            <a:gdLst>
                              <a:gd name="T0" fmla="*/ 114 w 114"/>
                              <a:gd name="T1" fmla="*/ 131 h 158"/>
                              <a:gd name="T2" fmla="*/ 113 w 114"/>
                              <a:gd name="T3" fmla="*/ 136 h 158"/>
                              <a:gd name="T4" fmla="*/ 113 w 114"/>
                              <a:gd name="T5" fmla="*/ 139 h 158"/>
                              <a:gd name="T6" fmla="*/ 112 w 114"/>
                              <a:gd name="T7" fmla="*/ 141 h 158"/>
                              <a:gd name="T8" fmla="*/ 107 w 114"/>
                              <a:gd name="T9" fmla="*/ 145 h 158"/>
                              <a:gd name="T10" fmla="*/ 97 w 114"/>
                              <a:gd name="T11" fmla="*/ 151 h 158"/>
                              <a:gd name="T12" fmla="*/ 86 w 114"/>
                              <a:gd name="T13" fmla="*/ 155 h 158"/>
                              <a:gd name="T14" fmla="*/ 71 w 114"/>
                              <a:gd name="T15" fmla="*/ 158 h 158"/>
                              <a:gd name="T16" fmla="*/ 49 w 114"/>
                              <a:gd name="T17" fmla="*/ 157 h 158"/>
                              <a:gd name="T18" fmla="*/ 26 w 114"/>
                              <a:gd name="T19" fmla="*/ 147 h 158"/>
                              <a:gd name="T20" fmla="*/ 8 w 114"/>
                              <a:gd name="T21" fmla="*/ 128 h 158"/>
                              <a:gd name="T22" fmla="*/ 1 w 114"/>
                              <a:gd name="T23" fmla="*/ 99 h 158"/>
                              <a:gd name="T24" fmla="*/ 1 w 114"/>
                              <a:gd name="T25" fmla="*/ 60 h 158"/>
                              <a:gd name="T26" fmla="*/ 11 w 114"/>
                              <a:gd name="T27" fmla="*/ 30 h 158"/>
                              <a:gd name="T28" fmla="*/ 29 w 114"/>
                              <a:gd name="T29" fmla="*/ 11 h 158"/>
                              <a:gd name="T30" fmla="*/ 53 w 114"/>
                              <a:gd name="T31" fmla="*/ 1 h 158"/>
                              <a:gd name="T32" fmla="*/ 74 w 114"/>
                              <a:gd name="T33" fmla="*/ 0 h 158"/>
                              <a:gd name="T34" fmla="*/ 87 w 114"/>
                              <a:gd name="T35" fmla="*/ 2 h 158"/>
                              <a:gd name="T36" fmla="*/ 98 w 114"/>
                              <a:gd name="T37" fmla="*/ 7 h 158"/>
                              <a:gd name="T38" fmla="*/ 106 w 114"/>
                              <a:gd name="T39" fmla="*/ 12 h 158"/>
                              <a:gd name="T40" fmla="*/ 111 w 114"/>
                              <a:gd name="T41" fmla="*/ 16 h 158"/>
                              <a:gd name="T42" fmla="*/ 112 w 114"/>
                              <a:gd name="T43" fmla="*/ 18 h 158"/>
                              <a:gd name="T44" fmla="*/ 113 w 114"/>
                              <a:gd name="T45" fmla="*/ 22 h 158"/>
                              <a:gd name="T46" fmla="*/ 113 w 114"/>
                              <a:gd name="T47" fmla="*/ 25 h 158"/>
                              <a:gd name="T48" fmla="*/ 113 w 114"/>
                              <a:gd name="T49" fmla="*/ 34 h 158"/>
                              <a:gd name="T50" fmla="*/ 111 w 114"/>
                              <a:gd name="T51" fmla="*/ 39 h 158"/>
                              <a:gd name="T52" fmla="*/ 106 w 114"/>
                              <a:gd name="T53" fmla="*/ 39 h 158"/>
                              <a:gd name="T54" fmla="*/ 100 w 114"/>
                              <a:gd name="T55" fmla="*/ 34 h 158"/>
                              <a:gd name="T56" fmla="*/ 90 w 114"/>
                              <a:gd name="T57" fmla="*/ 28 h 158"/>
                              <a:gd name="T58" fmla="*/ 76 w 114"/>
                              <a:gd name="T59" fmla="*/ 23 h 158"/>
                              <a:gd name="T60" fmla="*/ 58 w 114"/>
                              <a:gd name="T61" fmla="*/ 23 h 158"/>
                              <a:gd name="T62" fmla="*/ 38 w 114"/>
                              <a:gd name="T63" fmla="*/ 37 h 158"/>
                              <a:gd name="T64" fmla="*/ 28 w 114"/>
                              <a:gd name="T65" fmla="*/ 66 h 158"/>
                              <a:gd name="T66" fmla="*/ 28 w 114"/>
                              <a:gd name="T67" fmla="*/ 93 h 158"/>
                              <a:gd name="T68" fmla="*/ 33 w 114"/>
                              <a:gd name="T69" fmla="*/ 114 h 158"/>
                              <a:gd name="T70" fmla="*/ 43 w 114"/>
                              <a:gd name="T71" fmla="*/ 128 h 158"/>
                              <a:gd name="T72" fmla="*/ 59 w 114"/>
                              <a:gd name="T73" fmla="*/ 135 h 158"/>
                              <a:gd name="T74" fmla="*/ 76 w 114"/>
                              <a:gd name="T75" fmla="*/ 135 h 158"/>
                              <a:gd name="T76" fmla="*/ 90 w 114"/>
                              <a:gd name="T77" fmla="*/ 129 h 158"/>
                              <a:gd name="T78" fmla="*/ 101 w 114"/>
                              <a:gd name="T79" fmla="*/ 123 h 158"/>
                              <a:gd name="T80" fmla="*/ 107 w 114"/>
                              <a:gd name="T81" fmla="*/ 118 h 158"/>
                              <a:gd name="T82" fmla="*/ 111 w 114"/>
                              <a:gd name="T83" fmla="*/ 117 h 158"/>
                              <a:gd name="T84" fmla="*/ 112 w 114"/>
                              <a:gd name="T85" fmla="*/ 119 h 158"/>
                              <a:gd name="T86" fmla="*/ 113 w 114"/>
                              <a:gd name="T87" fmla="*/ 122 h 158"/>
                              <a:gd name="T88" fmla="*/ 113 w 114"/>
                              <a:gd name="T89" fmla="*/ 126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14" h="158">
                                <a:moveTo>
                                  <a:pt x="114" y="129"/>
                                </a:moveTo>
                                <a:lnTo>
                                  <a:pt x="114" y="131"/>
                                </a:lnTo>
                                <a:lnTo>
                                  <a:pt x="113" y="134"/>
                                </a:lnTo>
                                <a:lnTo>
                                  <a:pt x="113" y="136"/>
                                </a:lnTo>
                                <a:lnTo>
                                  <a:pt x="113" y="138"/>
                                </a:lnTo>
                                <a:lnTo>
                                  <a:pt x="113" y="139"/>
                                </a:lnTo>
                                <a:lnTo>
                                  <a:pt x="112" y="140"/>
                                </a:lnTo>
                                <a:lnTo>
                                  <a:pt x="112" y="141"/>
                                </a:lnTo>
                                <a:lnTo>
                                  <a:pt x="109" y="142"/>
                                </a:lnTo>
                                <a:lnTo>
                                  <a:pt x="107" y="145"/>
                                </a:lnTo>
                                <a:lnTo>
                                  <a:pt x="103" y="147"/>
                                </a:lnTo>
                                <a:lnTo>
                                  <a:pt x="97" y="151"/>
                                </a:lnTo>
                                <a:lnTo>
                                  <a:pt x="92" y="154"/>
                                </a:lnTo>
                                <a:lnTo>
                                  <a:pt x="86" y="155"/>
                                </a:lnTo>
                                <a:lnTo>
                                  <a:pt x="79" y="157"/>
                                </a:lnTo>
                                <a:lnTo>
                                  <a:pt x="71" y="158"/>
                                </a:lnTo>
                                <a:lnTo>
                                  <a:pt x="64" y="158"/>
                                </a:lnTo>
                                <a:lnTo>
                                  <a:pt x="49" y="157"/>
                                </a:lnTo>
                                <a:lnTo>
                                  <a:pt x="37" y="154"/>
                                </a:lnTo>
                                <a:lnTo>
                                  <a:pt x="26" y="147"/>
                                </a:lnTo>
                                <a:lnTo>
                                  <a:pt x="17" y="139"/>
                                </a:lnTo>
                                <a:lnTo>
                                  <a:pt x="8" y="128"/>
                                </a:lnTo>
                                <a:lnTo>
                                  <a:pt x="4" y="114"/>
                                </a:lnTo>
                                <a:lnTo>
                                  <a:pt x="1" y="99"/>
                                </a:lnTo>
                                <a:lnTo>
                                  <a:pt x="0" y="81"/>
                                </a:lnTo>
                                <a:lnTo>
                                  <a:pt x="1" y="60"/>
                                </a:lnTo>
                                <a:lnTo>
                                  <a:pt x="5" y="44"/>
                                </a:lnTo>
                                <a:lnTo>
                                  <a:pt x="11" y="30"/>
                                </a:lnTo>
                                <a:lnTo>
                                  <a:pt x="20" y="19"/>
                                </a:lnTo>
                                <a:lnTo>
                                  <a:pt x="29" y="11"/>
                                </a:lnTo>
                                <a:lnTo>
                                  <a:pt x="40" y="5"/>
                                </a:lnTo>
                                <a:lnTo>
                                  <a:pt x="53" y="1"/>
                                </a:lnTo>
                                <a:lnTo>
                                  <a:pt x="68" y="0"/>
                                </a:lnTo>
                                <a:lnTo>
                                  <a:pt x="74" y="0"/>
                                </a:lnTo>
                                <a:lnTo>
                                  <a:pt x="81" y="1"/>
                                </a:lnTo>
                                <a:lnTo>
                                  <a:pt x="87" y="2"/>
                                </a:lnTo>
                                <a:lnTo>
                                  <a:pt x="92" y="5"/>
                                </a:lnTo>
                                <a:lnTo>
                                  <a:pt x="98" y="7"/>
                                </a:lnTo>
                                <a:lnTo>
                                  <a:pt x="102" y="9"/>
                                </a:lnTo>
                                <a:lnTo>
                                  <a:pt x="106" y="12"/>
                                </a:lnTo>
                                <a:lnTo>
                                  <a:pt x="108" y="14"/>
                                </a:lnTo>
                                <a:lnTo>
                                  <a:pt x="111" y="16"/>
                                </a:lnTo>
                                <a:lnTo>
                                  <a:pt x="111" y="17"/>
                                </a:lnTo>
                                <a:lnTo>
                                  <a:pt x="112" y="18"/>
                                </a:lnTo>
                                <a:lnTo>
                                  <a:pt x="112" y="19"/>
                                </a:lnTo>
                                <a:lnTo>
                                  <a:pt x="113" y="22"/>
                                </a:lnTo>
                                <a:lnTo>
                                  <a:pt x="113" y="23"/>
                                </a:lnTo>
                                <a:lnTo>
                                  <a:pt x="113" y="25"/>
                                </a:lnTo>
                                <a:lnTo>
                                  <a:pt x="113" y="28"/>
                                </a:lnTo>
                                <a:lnTo>
                                  <a:pt x="113" y="34"/>
                                </a:lnTo>
                                <a:lnTo>
                                  <a:pt x="112" y="37"/>
                                </a:lnTo>
                                <a:lnTo>
                                  <a:pt x="111" y="39"/>
                                </a:lnTo>
                                <a:lnTo>
                                  <a:pt x="108" y="39"/>
                                </a:lnTo>
                                <a:lnTo>
                                  <a:pt x="106" y="39"/>
                                </a:lnTo>
                                <a:lnTo>
                                  <a:pt x="102" y="37"/>
                                </a:lnTo>
                                <a:lnTo>
                                  <a:pt x="100" y="34"/>
                                </a:lnTo>
                                <a:lnTo>
                                  <a:pt x="95" y="30"/>
                                </a:lnTo>
                                <a:lnTo>
                                  <a:pt x="90" y="28"/>
                                </a:lnTo>
                                <a:lnTo>
                                  <a:pt x="84" y="25"/>
                                </a:lnTo>
                                <a:lnTo>
                                  <a:pt x="76" y="23"/>
                                </a:lnTo>
                                <a:lnTo>
                                  <a:pt x="68" y="22"/>
                                </a:lnTo>
                                <a:lnTo>
                                  <a:pt x="58" y="23"/>
                                </a:lnTo>
                                <a:lnTo>
                                  <a:pt x="43" y="30"/>
                                </a:lnTo>
                                <a:lnTo>
                                  <a:pt x="38" y="37"/>
                                </a:lnTo>
                                <a:lnTo>
                                  <a:pt x="33" y="45"/>
                                </a:lnTo>
                                <a:lnTo>
                                  <a:pt x="28" y="66"/>
                                </a:lnTo>
                                <a:lnTo>
                                  <a:pt x="27" y="80"/>
                                </a:lnTo>
                                <a:lnTo>
                                  <a:pt x="28" y="93"/>
                                </a:lnTo>
                                <a:lnTo>
                                  <a:pt x="31" y="104"/>
                                </a:lnTo>
                                <a:lnTo>
                                  <a:pt x="33" y="114"/>
                                </a:lnTo>
                                <a:lnTo>
                                  <a:pt x="38" y="122"/>
                                </a:lnTo>
                                <a:lnTo>
                                  <a:pt x="43" y="128"/>
                                </a:lnTo>
                                <a:lnTo>
                                  <a:pt x="50" y="131"/>
                                </a:lnTo>
                                <a:lnTo>
                                  <a:pt x="59" y="135"/>
                                </a:lnTo>
                                <a:lnTo>
                                  <a:pt x="68" y="135"/>
                                </a:lnTo>
                                <a:lnTo>
                                  <a:pt x="76" y="135"/>
                                </a:lnTo>
                                <a:lnTo>
                                  <a:pt x="84" y="133"/>
                                </a:lnTo>
                                <a:lnTo>
                                  <a:pt x="90" y="129"/>
                                </a:lnTo>
                                <a:lnTo>
                                  <a:pt x="96" y="126"/>
                                </a:lnTo>
                                <a:lnTo>
                                  <a:pt x="101" y="123"/>
                                </a:lnTo>
                                <a:lnTo>
                                  <a:pt x="105" y="120"/>
                                </a:lnTo>
                                <a:lnTo>
                                  <a:pt x="107" y="118"/>
                                </a:lnTo>
                                <a:lnTo>
                                  <a:pt x="109" y="117"/>
                                </a:lnTo>
                                <a:lnTo>
                                  <a:pt x="111" y="117"/>
                                </a:lnTo>
                                <a:lnTo>
                                  <a:pt x="112" y="118"/>
                                </a:lnTo>
                                <a:lnTo>
                                  <a:pt x="112" y="119"/>
                                </a:lnTo>
                                <a:lnTo>
                                  <a:pt x="113" y="120"/>
                                </a:lnTo>
                                <a:lnTo>
                                  <a:pt x="113" y="122"/>
                                </a:lnTo>
                                <a:lnTo>
                                  <a:pt x="113" y="124"/>
                                </a:lnTo>
                                <a:lnTo>
                                  <a:pt x="113" y="126"/>
                                </a:lnTo>
                                <a:lnTo>
                                  <a:pt x="114"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67" name="Freeform 262"/>
                        <wps:cNvSpPr>
                          <a:spLocks noEditPoints="1"/>
                        </wps:cNvSpPr>
                        <wps:spPr bwMode="auto">
                          <a:xfrm>
                            <a:off x="6242051" y="3525838"/>
                            <a:ext cx="84138" cy="114300"/>
                          </a:xfrm>
                          <a:custGeom>
                            <a:avLst/>
                            <a:gdLst>
                              <a:gd name="T0" fmla="*/ 149 w 157"/>
                              <a:gd name="T1" fmla="*/ 60 h 215"/>
                              <a:gd name="T2" fmla="*/ 153 w 157"/>
                              <a:gd name="T3" fmla="*/ 64 h 215"/>
                              <a:gd name="T4" fmla="*/ 153 w 157"/>
                              <a:gd name="T5" fmla="*/ 208 h 215"/>
                              <a:gd name="T6" fmla="*/ 153 w 157"/>
                              <a:gd name="T7" fmla="*/ 211 h 215"/>
                              <a:gd name="T8" fmla="*/ 151 w 157"/>
                              <a:gd name="T9" fmla="*/ 212 h 215"/>
                              <a:gd name="T10" fmla="*/ 146 w 157"/>
                              <a:gd name="T11" fmla="*/ 213 h 215"/>
                              <a:gd name="T12" fmla="*/ 140 w 157"/>
                              <a:gd name="T13" fmla="*/ 213 h 215"/>
                              <a:gd name="T14" fmla="*/ 133 w 157"/>
                              <a:gd name="T15" fmla="*/ 213 h 215"/>
                              <a:gd name="T16" fmla="*/ 130 w 157"/>
                              <a:gd name="T17" fmla="*/ 212 h 215"/>
                              <a:gd name="T18" fmla="*/ 127 w 157"/>
                              <a:gd name="T19" fmla="*/ 211 h 215"/>
                              <a:gd name="T20" fmla="*/ 126 w 157"/>
                              <a:gd name="T21" fmla="*/ 208 h 215"/>
                              <a:gd name="T22" fmla="*/ 52 w 157"/>
                              <a:gd name="T23" fmla="*/ 81 h 215"/>
                              <a:gd name="T24" fmla="*/ 52 w 157"/>
                              <a:gd name="T25" fmla="*/ 176 h 215"/>
                              <a:gd name="T26" fmla="*/ 62 w 157"/>
                              <a:gd name="T27" fmla="*/ 191 h 215"/>
                              <a:gd name="T28" fmla="*/ 75 w 157"/>
                              <a:gd name="T29" fmla="*/ 192 h 215"/>
                              <a:gd name="T30" fmla="*/ 82 w 157"/>
                              <a:gd name="T31" fmla="*/ 191 h 215"/>
                              <a:gd name="T32" fmla="*/ 87 w 157"/>
                              <a:gd name="T33" fmla="*/ 190 h 215"/>
                              <a:gd name="T34" fmla="*/ 89 w 157"/>
                              <a:gd name="T35" fmla="*/ 188 h 215"/>
                              <a:gd name="T36" fmla="*/ 92 w 157"/>
                              <a:gd name="T37" fmla="*/ 188 h 215"/>
                              <a:gd name="T38" fmla="*/ 93 w 157"/>
                              <a:gd name="T39" fmla="*/ 188 h 215"/>
                              <a:gd name="T40" fmla="*/ 94 w 157"/>
                              <a:gd name="T41" fmla="*/ 191 h 215"/>
                              <a:gd name="T42" fmla="*/ 94 w 157"/>
                              <a:gd name="T43" fmla="*/ 195 h 215"/>
                              <a:gd name="T44" fmla="*/ 94 w 157"/>
                              <a:gd name="T45" fmla="*/ 202 h 215"/>
                              <a:gd name="T46" fmla="*/ 93 w 157"/>
                              <a:gd name="T47" fmla="*/ 207 h 215"/>
                              <a:gd name="T48" fmla="*/ 90 w 157"/>
                              <a:gd name="T49" fmla="*/ 211 h 215"/>
                              <a:gd name="T50" fmla="*/ 85 w 157"/>
                              <a:gd name="T51" fmla="*/ 213 h 215"/>
                              <a:gd name="T52" fmla="*/ 79 w 157"/>
                              <a:gd name="T53" fmla="*/ 214 h 215"/>
                              <a:gd name="T54" fmla="*/ 72 w 157"/>
                              <a:gd name="T55" fmla="*/ 215 h 215"/>
                              <a:gd name="T56" fmla="*/ 57 w 157"/>
                              <a:gd name="T57" fmla="*/ 214 h 215"/>
                              <a:gd name="T58" fmla="*/ 41 w 157"/>
                              <a:gd name="T59" fmla="*/ 208 h 215"/>
                              <a:gd name="T60" fmla="*/ 31 w 157"/>
                              <a:gd name="T61" fmla="*/ 197 h 215"/>
                              <a:gd name="T62" fmla="*/ 26 w 157"/>
                              <a:gd name="T63" fmla="*/ 179 h 215"/>
                              <a:gd name="T64" fmla="*/ 25 w 157"/>
                              <a:gd name="T65" fmla="*/ 81 h 215"/>
                              <a:gd name="T66" fmla="*/ 3 w 157"/>
                              <a:gd name="T67" fmla="*/ 81 h 215"/>
                              <a:gd name="T68" fmla="*/ 0 w 157"/>
                              <a:gd name="T69" fmla="*/ 76 h 215"/>
                              <a:gd name="T70" fmla="*/ 0 w 157"/>
                              <a:gd name="T71" fmla="*/ 68 h 215"/>
                              <a:gd name="T72" fmla="*/ 0 w 157"/>
                              <a:gd name="T73" fmla="*/ 64 h 215"/>
                              <a:gd name="T74" fmla="*/ 2 w 157"/>
                              <a:gd name="T75" fmla="*/ 62 h 215"/>
                              <a:gd name="T76" fmla="*/ 4 w 157"/>
                              <a:gd name="T77" fmla="*/ 60 h 215"/>
                              <a:gd name="T78" fmla="*/ 25 w 157"/>
                              <a:gd name="T79" fmla="*/ 60 h 215"/>
                              <a:gd name="T80" fmla="*/ 25 w 157"/>
                              <a:gd name="T81" fmla="*/ 25 h 215"/>
                              <a:gd name="T82" fmla="*/ 26 w 157"/>
                              <a:gd name="T83" fmla="*/ 22 h 215"/>
                              <a:gd name="T84" fmla="*/ 30 w 157"/>
                              <a:gd name="T85" fmla="*/ 21 h 215"/>
                              <a:gd name="T86" fmla="*/ 35 w 157"/>
                              <a:gd name="T87" fmla="*/ 21 h 215"/>
                              <a:gd name="T88" fmla="*/ 42 w 157"/>
                              <a:gd name="T89" fmla="*/ 21 h 215"/>
                              <a:gd name="T90" fmla="*/ 47 w 157"/>
                              <a:gd name="T91" fmla="*/ 21 h 215"/>
                              <a:gd name="T92" fmla="*/ 51 w 157"/>
                              <a:gd name="T93" fmla="*/ 22 h 215"/>
                              <a:gd name="T94" fmla="*/ 52 w 157"/>
                              <a:gd name="T95" fmla="*/ 25 h 215"/>
                              <a:gd name="T96" fmla="*/ 52 w 157"/>
                              <a:gd name="T97" fmla="*/ 60 h 215"/>
                              <a:gd name="T98" fmla="*/ 157 w 157"/>
                              <a:gd name="T99" fmla="*/ 15 h 215"/>
                              <a:gd name="T100" fmla="*/ 153 w 157"/>
                              <a:gd name="T101" fmla="*/ 28 h 215"/>
                              <a:gd name="T102" fmla="*/ 140 w 157"/>
                              <a:gd name="T103" fmla="*/ 31 h 215"/>
                              <a:gd name="T104" fmla="*/ 127 w 157"/>
                              <a:gd name="T105" fmla="*/ 28 h 215"/>
                              <a:gd name="T106" fmla="*/ 124 w 157"/>
                              <a:gd name="T107" fmla="*/ 16 h 215"/>
                              <a:gd name="T108" fmla="*/ 127 w 157"/>
                              <a:gd name="T109" fmla="*/ 2 h 215"/>
                              <a:gd name="T110" fmla="*/ 140 w 157"/>
                              <a:gd name="T111" fmla="*/ 0 h 215"/>
                              <a:gd name="T112" fmla="*/ 153 w 157"/>
                              <a:gd name="T113" fmla="*/ 2 h 215"/>
                              <a:gd name="T114" fmla="*/ 157 w 157"/>
                              <a:gd name="T115" fmla="*/ 15 h 215"/>
                              <a:gd name="T116" fmla="*/ 103 w 157"/>
                              <a:gd name="T117" fmla="*/ 60 h 2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57" h="215">
                                <a:moveTo>
                                  <a:pt x="144" y="60"/>
                                </a:moveTo>
                                <a:lnTo>
                                  <a:pt x="149" y="60"/>
                                </a:lnTo>
                                <a:lnTo>
                                  <a:pt x="152" y="62"/>
                                </a:lnTo>
                                <a:lnTo>
                                  <a:pt x="153" y="64"/>
                                </a:lnTo>
                                <a:lnTo>
                                  <a:pt x="153" y="68"/>
                                </a:lnTo>
                                <a:lnTo>
                                  <a:pt x="153" y="208"/>
                                </a:lnTo>
                                <a:lnTo>
                                  <a:pt x="153" y="209"/>
                                </a:lnTo>
                                <a:lnTo>
                                  <a:pt x="153" y="211"/>
                                </a:lnTo>
                                <a:lnTo>
                                  <a:pt x="152" y="212"/>
                                </a:lnTo>
                                <a:lnTo>
                                  <a:pt x="151" y="212"/>
                                </a:lnTo>
                                <a:lnTo>
                                  <a:pt x="148" y="213"/>
                                </a:lnTo>
                                <a:lnTo>
                                  <a:pt x="146" y="213"/>
                                </a:lnTo>
                                <a:lnTo>
                                  <a:pt x="143" y="213"/>
                                </a:lnTo>
                                <a:lnTo>
                                  <a:pt x="140" y="213"/>
                                </a:lnTo>
                                <a:lnTo>
                                  <a:pt x="136" y="213"/>
                                </a:lnTo>
                                <a:lnTo>
                                  <a:pt x="133" y="213"/>
                                </a:lnTo>
                                <a:lnTo>
                                  <a:pt x="131" y="213"/>
                                </a:lnTo>
                                <a:lnTo>
                                  <a:pt x="130" y="212"/>
                                </a:lnTo>
                                <a:lnTo>
                                  <a:pt x="128" y="212"/>
                                </a:lnTo>
                                <a:lnTo>
                                  <a:pt x="127" y="211"/>
                                </a:lnTo>
                                <a:lnTo>
                                  <a:pt x="127" y="209"/>
                                </a:lnTo>
                                <a:lnTo>
                                  <a:pt x="126" y="208"/>
                                </a:lnTo>
                                <a:lnTo>
                                  <a:pt x="126" y="81"/>
                                </a:lnTo>
                                <a:lnTo>
                                  <a:pt x="52" y="81"/>
                                </a:lnTo>
                                <a:lnTo>
                                  <a:pt x="52" y="163"/>
                                </a:lnTo>
                                <a:lnTo>
                                  <a:pt x="52" y="176"/>
                                </a:lnTo>
                                <a:lnTo>
                                  <a:pt x="56" y="185"/>
                                </a:lnTo>
                                <a:lnTo>
                                  <a:pt x="62" y="191"/>
                                </a:lnTo>
                                <a:lnTo>
                                  <a:pt x="72" y="192"/>
                                </a:lnTo>
                                <a:lnTo>
                                  <a:pt x="75" y="192"/>
                                </a:lnTo>
                                <a:lnTo>
                                  <a:pt x="79" y="192"/>
                                </a:lnTo>
                                <a:lnTo>
                                  <a:pt x="82" y="191"/>
                                </a:lnTo>
                                <a:lnTo>
                                  <a:pt x="84" y="190"/>
                                </a:lnTo>
                                <a:lnTo>
                                  <a:pt x="87" y="190"/>
                                </a:lnTo>
                                <a:lnTo>
                                  <a:pt x="88" y="188"/>
                                </a:lnTo>
                                <a:lnTo>
                                  <a:pt x="89" y="188"/>
                                </a:lnTo>
                                <a:lnTo>
                                  <a:pt x="90" y="188"/>
                                </a:lnTo>
                                <a:lnTo>
                                  <a:pt x="92" y="188"/>
                                </a:lnTo>
                                <a:lnTo>
                                  <a:pt x="92" y="188"/>
                                </a:lnTo>
                                <a:lnTo>
                                  <a:pt x="93" y="188"/>
                                </a:lnTo>
                                <a:lnTo>
                                  <a:pt x="93" y="190"/>
                                </a:lnTo>
                                <a:lnTo>
                                  <a:pt x="94" y="191"/>
                                </a:lnTo>
                                <a:lnTo>
                                  <a:pt x="94" y="193"/>
                                </a:lnTo>
                                <a:lnTo>
                                  <a:pt x="94" y="195"/>
                                </a:lnTo>
                                <a:lnTo>
                                  <a:pt x="94" y="198"/>
                                </a:lnTo>
                                <a:lnTo>
                                  <a:pt x="94" y="202"/>
                                </a:lnTo>
                                <a:lnTo>
                                  <a:pt x="94" y="206"/>
                                </a:lnTo>
                                <a:lnTo>
                                  <a:pt x="93" y="207"/>
                                </a:lnTo>
                                <a:lnTo>
                                  <a:pt x="92" y="209"/>
                                </a:lnTo>
                                <a:lnTo>
                                  <a:pt x="90" y="211"/>
                                </a:lnTo>
                                <a:lnTo>
                                  <a:pt x="88" y="212"/>
                                </a:lnTo>
                                <a:lnTo>
                                  <a:pt x="85" y="213"/>
                                </a:lnTo>
                                <a:lnTo>
                                  <a:pt x="82" y="213"/>
                                </a:lnTo>
                                <a:lnTo>
                                  <a:pt x="79" y="214"/>
                                </a:lnTo>
                                <a:lnTo>
                                  <a:pt x="75" y="214"/>
                                </a:lnTo>
                                <a:lnTo>
                                  <a:pt x="72" y="215"/>
                                </a:lnTo>
                                <a:lnTo>
                                  <a:pt x="68" y="215"/>
                                </a:lnTo>
                                <a:lnTo>
                                  <a:pt x="57" y="214"/>
                                </a:lnTo>
                                <a:lnTo>
                                  <a:pt x="48" y="212"/>
                                </a:lnTo>
                                <a:lnTo>
                                  <a:pt x="41" y="208"/>
                                </a:lnTo>
                                <a:lnTo>
                                  <a:pt x="35" y="203"/>
                                </a:lnTo>
                                <a:lnTo>
                                  <a:pt x="31" y="197"/>
                                </a:lnTo>
                                <a:lnTo>
                                  <a:pt x="27" y="188"/>
                                </a:lnTo>
                                <a:lnTo>
                                  <a:pt x="26" y="179"/>
                                </a:lnTo>
                                <a:lnTo>
                                  <a:pt x="25" y="166"/>
                                </a:lnTo>
                                <a:lnTo>
                                  <a:pt x="25" y="81"/>
                                </a:lnTo>
                                <a:lnTo>
                                  <a:pt x="5" y="81"/>
                                </a:lnTo>
                                <a:lnTo>
                                  <a:pt x="3" y="81"/>
                                </a:lnTo>
                                <a:lnTo>
                                  <a:pt x="2" y="79"/>
                                </a:lnTo>
                                <a:lnTo>
                                  <a:pt x="0" y="76"/>
                                </a:lnTo>
                                <a:lnTo>
                                  <a:pt x="0" y="71"/>
                                </a:lnTo>
                                <a:lnTo>
                                  <a:pt x="0" y="68"/>
                                </a:lnTo>
                                <a:lnTo>
                                  <a:pt x="0" y="65"/>
                                </a:lnTo>
                                <a:lnTo>
                                  <a:pt x="0" y="64"/>
                                </a:lnTo>
                                <a:lnTo>
                                  <a:pt x="2" y="63"/>
                                </a:lnTo>
                                <a:lnTo>
                                  <a:pt x="2" y="62"/>
                                </a:lnTo>
                                <a:lnTo>
                                  <a:pt x="3" y="60"/>
                                </a:lnTo>
                                <a:lnTo>
                                  <a:pt x="4" y="60"/>
                                </a:lnTo>
                                <a:lnTo>
                                  <a:pt x="5" y="60"/>
                                </a:lnTo>
                                <a:lnTo>
                                  <a:pt x="25" y="60"/>
                                </a:lnTo>
                                <a:lnTo>
                                  <a:pt x="25" y="26"/>
                                </a:lnTo>
                                <a:lnTo>
                                  <a:pt x="25" y="25"/>
                                </a:lnTo>
                                <a:lnTo>
                                  <a:pt x="26" y="23"/>
                                </a:lnTo>
                                <a:lnTo>
                                  <a:pt x="26" y="22"/>
                                </a:lnTo>
                                <a:lnTo>
                                  <a:pt x="27" y="22"/>
                                </a:lnTo>
                                <a:lnTo>
                                  <a:pt x="30" y="21"/>
                                </a:lnTo>
                                <a:lnTo>
                                  <a:pt x="32" y="21"/>
                                </a:lnTo>
                                <a:lnTo>
                                  <a:pt x="35" y="21"/>
                                </a:lnTo>
                                <a:lnTo>
                                  <a:pt x="39" y="21"/>
                                </a:lnTo>
                                <a:lnTo>
                                  <a:pt x="42" y="21"/>
                                </a:lnTo>
                                <a:lnTo>
                                  <a:pt x="45" y="21"/>
                                </a:lnTo>
                                <a:lnTo>
                                  <a:pt x="47" y="21"/>
                                </a:lnTo>
                                <a:lnTo>
                                  <a:pt x="50" y="22"/>
                                </a:lnTo>
                                <a:lnTo>
                                  <a:pt x="51" y="22"/>
                                </a:lnTo>
                                <a:lnTo>
                                  <a:pt x="51" y="23"/>
                                </a:lnTo>
                                <a:lnTo>
                                  <a:pt x="52" y="25"/>
                                </a:lnTo>
                                <a:lnTo>
                                  <a:pt x="52" y="26"/>
                                </a:lnTo>
                                <a:lnTo>
                                  <a:pt x="52" y="60"/>
                                </a:lnTo>
                                <a:lnTo>
                                  <a:pt x="144" y="60"/>
                                </a:lnTo>
                                <a:close/>
                                <a:moveTo>
                                  <a:pt x="157" y="15"/>
                                </a:moveTo>
                                <a:lnTo>
                                  <a:pt x="156" y="23"/>
                                </a:lnTo>
                                <a:lnTo>
                                  <a:pt x="153" y="28"/>
                                </a:lnTo>
                                <a:lnTo>
                                  <a:pt x="148" y="31"/>
                                </a:lnTo>
                                <a:lnTo>
                                  <a:pt x="140" y="31"/>
                                </a:lnTo>
                                <a:lnTo>
                                  <a:pt x="131" y="31"/>
                                </a:lnTo>
                                <a:lnTo>
                                  <a:pt x="127" y="28"/>
                                </a:lnTo>
                                <a:lnTo>
                                  <a:pt x="124" y="23"/>
                                </a:lnTo>
                                <a:lnTo>
                                  <a:pt x="124" y="16"/>
                                </a:lnTo>
                                <a:lnTo>
                                  <a:pt x="124" y="7"/>
                                </a:lnTo>
                                <a:lnTo>
                                  <a:pt x="127" y="2"/>
                                </a:lnTo>
                                <a:lnTo>
                                  <a:pt x="131" y="0"/>
                                </a:lnTo>
                                <a:lnTo>
                                  <a:pt x="140" y="0"/>
                                </a:lnTo>
                                <a:lnTo>
                                  <a:pt x="148" y="0"/>
                                </a:lnTo>
                                <a:lnTo>
                                  <a:pt x="153" y="2"/>
                                </a:lnTo>
                                <a:lnTo>
                                  <a:pt x="156" y="7"/>
                                </a:lnTo>
                                <a:lnTo>
                                  <a:pt x="157" y="15"/>
                                </a:lnTo>
                                <a:close/>
                                <a:moveTo>
                                  <a:pt x="103" y="60"/>
                                </a:moveTo>
                                <a:lnTo>
                                  <a:pt x="103" y="6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68" name="Freeform 263"/>
                        <wps:cNvSpPr>
                          <a:spLocks noEditPoints="1"/>
                        </wps:cNvSpPr>
                        <wps:spPr bwMode="auto">
                          <a:xfrm>
                            <a:off x="6345238" y="3556000"/>
                            <a:ext cx="76200" cy="84138"/>
                          </a:xfrm>
                          <a:custGeom>
                            <a:avLst/>
                            <a:gdLst>
                              <a:gd name="T0" fmla="*/ 142 w 144"/>
                              <a:gd name="T1" fmla="*/ 94 h 158"/>
                              <a:gd name="T2" fmla="*/ 134 w 144"/>
                              <a:gd name="T3" fmla="*/ 124 h 158"/>
                              <a:gd name="T4" fmla="*/ 115 w 144"/>
                              <a:gd name="T5" fmla="*/ 145 h 158"/>
                              <a:gd name="T6" fmla="*/ 87 w 144"/>
                              <a:gd name="T7" fmla="*/ 157 h 158"/>
                              <a:gd name="T8" fmla="*/ 52 w 144"/>
                              <a:gd name="T9" fmla="*/ 157 h 158"/>
                              <a:gd name="T10" fmla="*/ 25 w 144"/>
                              <a:gd name="T11" fmla="*/ 147 h 158"/>
                              <a:gd name="T12" fmla="*/ 8 w 144"/>
                              <a:gd name="T13" fmla="*/ 126 h 158"/>
                              <a:gd name="T14" fmla="*/ 0 w 144"/>
                              <a:gd name="T15" fmla="*/ 98 h 158"/>
                              <a:gd name="T16" fmla="*/ 0 w 144"/>
                              <a:gd name="T17" fmla="*/ 64 h 158"/>
                              <a:gd name="T18" fmla="*/ 9 w 144"/>
                              <a:gd name="T19" fmla="*/ 34 h 158"/>
                              <a:gd name="T20" fmla="*/ 28 w 144"/>
                              <a:gd name="T21" fmla="*/ 12 h 158"/>
                              <a:gd name="T22" fmla="*/ 55 w 144"/>
                              <a:gd name="T23" fmla="*/ 1 h 158"/>
                              <a:gd name="T24" fmla="*/ 89 w 144"/>
                              <a:gd name="T25" fmla="*/ 1 h 158"/>
                              <a:gd name="T26" fmla="*/ 117 w 144"/>
                              <a:gd name="T27" fmla="*/ 11 h 158"/>
                              <a:gd name="T28" fmla="*/ 134 w 144"/>
                              <a:gd name="T29" fmla="*/ 32 h 158"/>
                              <a:gd name="T30" fmla="*/ 142 w 144"/>
                              <a:gd name="T31" fmla="*/ 60 h 158"/>
                              <a:gd name="T32" fmla="*/ 115 w 144"/>
                              <a:gd name="T33" fmla="*/ 80 h 158"/>
                              <a:gd name="T34" fmla="*/ 113 w 144"/>
                              <a:gd name="T35" fmla="*/ 57 h 158"/>
                              <a:gd name="T36" fmla="*/ 107 w 144"/>
                              <a:gd name="T37" fmla="*/ 39 h 158"/>
                              <a:gd name="T38" fmla="*/ 93 w 144"/>
                              <a:gd name="T39" fmla="*/ 27 h 158"/>
                              <a:gd name="T40" fmla="*/ 71 w 144"/>
                              <a:gd name="T41" fmla="*/ 22 h 158"/>
                              <a:gd name="T42" fmla="*/ 51 w 144"/>
                              <a:gd name="T43" fmla="*/ 25 h 158"/>
                              <a:gd name="T44" fmla="*/ 38 w 144"/>
                              <a:gd name="T45" fmla="*/ 38 h 158"/>
                              <a:gd name="T46" fmla="*/ 29 w 144"/>
                              <a:gd name="T47" fmla="*/ 56 h 158"/>
                              <a:gd name="T48" fmla="*/ 27 w 144"/>
                              <a:gd name="T49" fmla="*/ 78 h 158"/>
                              <a:gd name="T50" fmla="*/ 29 w 144"/>
                              <a:gd name="T51" fmla="*/ 101 h 158"/>
                              <a:gd name="T52" fmla="*/ 36 w 144"/>
                              <a:gd name="T53" fmla="*/ 119 h 158"/>
                              <a:gd name="T54" fmla="*/ 50 w 144"/>
                              <a:gd name="T55" fmla="*/ 131 h 158"/>
                              <a:gd name="T56" fmla="*/ 71 w 144"/>
                              <a:gd name="T57" fmla="*/ 136 h 158"/>
                              <a:gd name="T58" fmla="*/ 91 w 144"/>
                              <a:gd name="T59" fmla="*/ 131 h 158"/>
                              <a:gd name="T60" fmla="*/ 104 w 144"/>
                              <a:gd name="T61" fmla="*/ 120 h 158"/>
                              <a:gd name="T62" fmla="*/ 113 w 144"/>
                              <a:gd name="T63" fmla="*/ 102 h 158"/>
                              <a:gd name="T64" fmla="*/ 115 w 144"/>
                              <a:gd name="T65" fmla="*/ 80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4" h="158">
                                <a:moveTo>
                                  <a:pt x="144" y="77"/>
                                </a:moveTo>
                                <a:lnTo>
                                  <a:pt x="142" y="94"/>
                                </a:lnTo>
                                <a:lnTo>
                                  <a:pt x="139" y="110"/>
                                </a:lnTo>
                                <a:lnTo>
                                  <a:pt x="134" y="124"/>
                                </a:lnTo>
                                <a:lnTo>
                                  <a:pt x="125" y="135"/>
                                </a:lnTo>
                                <a:lnTo>
                                  <a:pt x="115" y="145"/>
                                </a:lnTo>
                                <a:lnTo>
                                  <a:pt x="102" y="152"/>
                                </a:lnTo>
                                <a:lnTo>
                                  <a:pt x="87" y="157"/>
                                </a:lnTo>
                                <a:lnTo>
                                  <a:pt x="70" y="158"/>
                                </a:lnTo>
                                <a:lnTo>
                                  <a:pt x="52" y="157"/>
                                </a:lnTo>
                                <a:lnTo>
                                  <a:pt x="39" y="154"/>
                                </a:lnTo>
                                <a:lnTo>
                                  <a:pt x="25" y="147"/>
                                </a:lnTo>
                                <a:lnTo>
                                  <a:pt x="17" y="138"/>
                                </a:lnTo>
                                <a:lnTo>
                                  <a:pt x="8" y="126"/>
                                </a:lnTo>
                                <a:lnTo>
                                  <a:pt x="3" y="113"/>
                                </a:lnTo>
                                <a:lnTo>
                                  <a:pt x="0" y="98"/>
                                </a:lnTo>
                                <a:lnTo>
                                  <a:pt x="0" y="81"/>
                                </a:lnTo>
                                <a:lnTo>
                                  <a:pt x="0" y="64"/>
                                </a:lnTo>
                                <a:lnTo>
                                  <a:pt x="3" y="48"/>
                                </a:lnTo>
                                <a:lnTo>
                                  <a:pt x="9" y="34"/>
                                </a:lnTo>
                                <a:lnTo>
                                  <a:pt x="17" y="22"/>
                                </a:lnTo>
                                <a:lnTo>
                                  <a:pt x="28" y="12"/>
                                </a:lnTo>
                                <a:lnTo>
                                  <a:pt x="40" y="6"/>
                                </a:lnTo>
                                <a:lnTo>
                                  <a:pt x="55" y="1"/>
                                </a:lnTo>
                                <a:lnTo>
                                  <a:pt x="72" y="0"/>
                                </a:lnTo>
                                <a:lnTo>
                                  <a:pt x="89" y="1"/>
                                </a:lnTo>
                                <a:lnTo>
                                  <a:pt x="103" y="5"/>
                                </a:lnTo>
                                <a:lnTo>
                                  <a:pt x="117" y="11"/>
                                </a:lnTo>
                                <a:lnTo>
                                  <a:pt x="125" y="21"/>
                                </a:lnTo>
                                <a:lnTo>
                                  <a:pt x="134" y="32"/>
                                </a:lnTo>
                                <a:lnTo>
                                  <a:pt x="139" y="45"/>
                                </a:lnTo>
                                <a:lnTo>
                                  <a:pt x="142" y="60"/>
                                </a:lnTo>
                                <a:lnTo>
                                  <a:pt x="144" y="77"/>
                                </a:lnTo>
                                <a:close/>
                                <a:moveTo>
                                  <a:pt x="115" y="80"/>
                                </a:moveTo>
                                <a:lnTo>
                                  <a:pt x="115" y="67"/>
                                </a:lnTo>
                                <a:lnTo>
                                  <a:pt x="113" y="57"/>
                                </a:lnTo>
                                <a:lnTo>
                                  <a:pt x="110" y="48"/>
                                </a:lnTo>
                                <a:lnTo>
                                  <a:pt x="107" y="39"/>
                                </a:lnTo>
                                <a:lnTo>
                                  <a:pt x="101" y="32"/>
                                </a:lnTo>
                                <a:lnTo>
                                  <a:pt x="93" y="27"/>
                                </a:lnTo>
                                <a:lnTo>
                                  <a:pt x="83" y="23"/>
                                </a:lnTo>
                                <a:lnTo>
                                  <a:pt x="71" y="22"/>
                                </a:lnTo>
                                <a:lnTo>
                                  <a:pt x="60" y="23"/>
                                </a:lnTo>
                                <a:lnTo>
                                  <a:pt x="51" y="25"/>
                                </a:lnTo>
                                <a:lnTo>
                                  <a:pt x="44" y="30"/>
                                </a:lnTo>
                                <a:lnTo>
                                  <a:pt x="38" y="38"/>
                                </a:lnTo>
                                <a:lnTo>
                                  <a:pt x="33" y="46"/>
                                </a:lnTo>
                                <a:lnTo>
                                  <a:pt x="29" y="56"/>
                                </a:lnTo>
                                <a:lnTo>
                                  <a:pt x="27" y="66"/>
                                </a:lnTo>
                                <a:lnTo>
                                  <a:pt x="27" y="78"/>
                                </a:lnTo>
                                <a:lnTo>
                                  <a:pt x="27" y="91"/>
                                </a:lnTo>
                                <a:lnTo>
                                  <a:pt x="29" y="101"/>
                                </a:lnTo>
                                <a:lnTo>
                                  <a:pt x="32" y="110"/>
                                </a:lnTo>
                                <a:lnTo>
                                  <a:pt x="36" y="119"/>
                                </a:lnTo>
                                <a:lnTo>
                                  <a:pt x="41" y="126"/>
                                </a:lnTo>
                                <a:lnTo>
                                  <a:pt x="50" y="131"/>
                                </a:lnTo>
                                <a:lnTo>
                                  <a:pt x="59" y="135"/>
                                </a:lnTo>
                                <a:lnTo>
                                  <a:pt x="71" y="136"/>
                                </a:lnTo>
                                <a:lnTo>
                                  <a:pt x="82" y="135"/>
                                </a:lnTo>
                                <a:lnTo>
                                  <a:pt x="91" y="131"/>
                                </a:lnTo>
                                <a:lnTo>
                                  <a:pt x="99" y="128"/>
                                </a:lnTo>
                                <a:lnTo>
                                  <a:pt x="104" y="120"/>
                                </a:lnTo>
                                <a:lnTo>
                                  <a:pt x="110" y="112"/>
                                </a:lnTo>
                                <a:lnTo>
                                  <a:pt x="113" y="102"/>
                                </a:lnTo>
                                <a:lnTo>
                                  <a:pt x="115" y="92"/>
                                </a:lnTo>
                                <a:lnTo>
                                  <a:pt x="115" y="8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69" name="Freeform 264"/>
                        <wps:cNvSpPr>
                          <a:spLocks/>
                        </wps:cNvSpPr>
                        <wps:spPr bwMode="auto">
                          <a:xfrm>
                            <a:off x="6440488" y="3556000"/>
                            <a:ext cx="66675" cy="82550"/>
                          </a:xfrm>
                          <a:custGeom>
                            <a:avLst/>
                            <a:gdLst>
                              <a:gd name="T0" fmla="*/ 124 w 124"/>
                              <a:gd name="T1" fmla="*/ 152 h 156"/>
                              <a:gd name="T2" fmla="*/ 123 w 124"/>
                              <a:gd name="T3" fmla="*/ 155 h 156"/>
                              <a:gd name="T4" fmla="*/ 120 w 124"/>
                              <a:gd name="T5" fmla="*/ 156 h 156"/>
                              <a:gd name="T6" fmla="*/ 116 w 124"/>
                              <a:gd name="T7" fmla="*/ 156 h 156"/>
                              <a:gd name="T8" fmla="*/ 108 w 124"/>
                              <a:gd name="T9" fmla="*/ 156 h 156"/>
                              <a:gd name="T10" fmla="*/ 102 w 124"/>
                              <a:gd name="T11" fmla="*/ 156 h 156"/>
                              <a:gd name="T12" fmla="*/ 100 w 124"/>
                              <a:gd name="T13" fmla="*/ 155 h 156"/>
                              <a:gd name="T14" fmla="*/ 98 w 124"/>
                              <a:gd name="T15" fmla="*/ 152 h 156"/>
                              <a:gd name="T16" fmla="*/ 98 w 124"/>
                              <a:gd name="T17" fmla="*/ 67 h 156"/>
                              <a:gd name="T18" fmla="*/ 96 w 124"/>
                              <a:gd name="T19" fmla="*/ 46 h 156"/>
                              <a:gd name="T20" fmla="*/ 91 w 124"/>
                              <a:gd name="T21" fmla="*/ 34 h 156"/>
                              <a:gd name="T22" fmla="*/ 81 w 124"/>
                              <a:gd name="T23" fmla="*/ 25 h 156"/>
                              <a:gd name="T24" fmla="*/ 68 w 124"/>
                              <a:gd name="T25" fmla="*/ 23 h 156"/>
                              <a:gd name="T26" fmla="*/ 48 w 124"/>
                              <a:gd name="T27" fmla="*/ 29 h 156"/>
                              <a:gd name="T28" fmla="*/ 27 w 124"/>
                              <a:gd name="T29" fmla="*/ 50 h 156"/>
                              <a:gd name="T30" fmla="*/ 27 w 124"/>
                              <a:gd name="T31" fmla="*/ 152 h 156"/>
                              <a:gd name="T32" fmla="*/ 26 w 124"/>
                              <a:gd name="T33" fmla="*/ 155 h 156"/>
                              <a:gd name="T34" fmla="*/ 22 w 124"/>
                              <a:gd name="T35" fmla="*/ 156 h 156"/>
                              <a:gd name="T36" fmla="*/ 17 w 124"/>
                              <a:gd name="T37" fmla="*/ 156 h 156"/>
                              <a:gd name="T38" fmla="*/ 10 w 124"/>
                              <a:gd name="T39" fmla="*/ 156 h 156"/>
                              <a:gd name="T40" fmla="*/ 5 w 124"/>
                              <a:gd name="T41" fmla="*/ 156 h 156"/>
                              <a:gd name="T42" fmla="*/ 1 w 124"/>
                              <a:gd name="T43" fmla="*/ 155 h 156"/>
                              <a:gd name="T44" fmla="*/ 0 w 124"/>
                              <a:gd name="T45" fmla="*/ 152 h 156"/>
                              <a:gd name="T46" fmla="*/ 0 w 124"/>
                              <a:gd name="T47" fmla="*/ 7 h 156"/>
                              <a:gd name="T48" fmla="*/ 1 w 124"/>
                              <a:gd name="T49" fmla="*/ 5 h 156"/>
                              <a:gd name="T50" fmla="*/ 2 w 124"/>
                              <a:gd name="T51" fmla="*/ 3 h 156"/>
                              <a:gd name="T52" fmla="*/ 6 w 124"/>
                              <a:gd name="T53" fmla="*/ 2 h 156"/>
                              <a:gd name="T54" fmla="*/ 12 w 124"/>
                              <a:gd name="T55" fmla="*/ 2 h 156"/>
                              <a:gd name="T56" fmla="*/ 18 w 124"/>
                              <a:gd name="T57" fmla="*/ 2 h 156"/>
                              <a:gd name="T58" fmla="*/ 22 w 124"/>
                              <a:gd name="T59" fmla="*/ 3 h 156"/>
                              <a:gd name="T60" fmla="*/ 23 w 124"/>
                              <a:gd name="T61" fmla="*/ 5 h 156"/>
                              <a:gd name="T62" fmla="*/ 24 w 124"/>
                              <a:gd name="T63" fmla="*/ 7 h 156"/>
                              <a:gd name="T64" fmla="*/ 37 w 124"/>
                              <a:gd name="T65" fmla="*/ 13 h 156"/>
                              <a:gd name="T66" fmla="*/ 60 w 124"/>
                              <a:gd name="T67" fmla="*/ 1 h 156"/>
                              <a:gd name="T68" fmla="*/ 86 w 124"/>
                              <a:gd name="T69" fmla="*/ 1 h 156"/>
                              <a:gd name="T70" fmla="*/ 107 w 124"/>
                              <a:gd name="T71" fmla="*/ 9 h 156"/>
                              <a:gd name="T72" fmla="*/ 119 w 124"/>
                              <a:gd name="T73" fmla="*/ 27 h 156"/>
                              <a:gd name="T74" fmla="*/ 124 w 124"/>
                              <a:gd name="T75" fmla="*/ 49 h 156"/>
                              <a:gd name="T76" fmla="*/ 124 w 124"/>
                              <a:gd name="T77" fmla="*/ 15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4" h="156">
                                <a:moveTo>
                                  <a:pt x="124" y="151"/>
                                </a:moveTo>
                                <a:lnTo>
                                  <a:pt x="124" y="152"/>
                                </a:lnTo>
                                <a:lnTo>
                                  <a:pt x="124" y="154"/>
                                </a:lnTo>
                                <a:lnTo>
                                  <a:pt x="123" y="155"/>
                                </a:lnTo>
                                <a:lnTo>
                                  <a:pt x="122" y="155"/>
                                </a:lnTo>
                                <a:lnTo>
                                  <a:pt x="120" y="156"/>
                                </a:lnTo>
                                <a:lnTo>
                                  <a:pt x="118" y="156"/>
                                </a:lnTo>
                                <a:lnTo>
                                  <a:pt x="116" y="156"/>
                                </a:lnTo>
                                <a:lnTo>
                                  <a:pt x="112" y="156"/>
                                </a:lnTo>
                                <a:lnTo>
                                  <a:pt x="108" y="156"/>
                                </a:lnTo>
                                <a:lnTo>
                                  <a:pt x="104" y="156"/>
                                </a:lnTo>
                                <a:lnTo>
                                  <a:pt x="102" y="156"/>
                                </a:lnTo>
                                <a:lnTo>
                                  <a:pt x="101" y="155"/>
                                </a:lnTo>
                                <a:lnTo>
                                  <a:pt x="100" y="155"/>
                                </a:lnTo>
                                <a:lnTo>
                                  <a:pt x="98" y="154"/>
                                </a:lnTo>
                                <a:lnTo>
                                  <a:pt x="98" y="152"/>
                                </a:lnTo>
                                <a:lnTo>
                                  <a:pt x="98" y="151"/>
                                </a:lnTo>
                                <a:lnTo>
                                  <a:pt x="98" y="67"/>
                                </a:lnTo>
                                <a:lnTo>
                                  <a:pt x="98" y="55"/>
                                </a:lnTo>
                                <a:lnTo>
                                  <a:pt x="96" y="46"/>
                                </a:lnTo>
                                <a:lnTo>
                                  <a:pt x="93" y="40"/>
                                </a:lnTo>
                                <a:lnTo>
                                  <a:pt x="91" y="34"/>
                                </a:lnTo>
                                <a:lnTo>
                                  <a:pt x="86" y="29"/>
                                </a:lnTo>
                                <a:lnTo>
                                  <a:pt x="81" y="25"/>
                                </a:lnTo>
                                <a:lnTo>
                                  <a:pt x="75" y="23"/>
                                </a:lnTo>
                                <a:lnTo>
                                  <a:pt x="68" y="23"/>
                                </a:lnTo>
                                <a:lnTo>
                                  <a:pt x="58" y="24"/>
                                </a:lnTo>
                                <a:lnTo>
                                  <a:pt x="48" y="29"/>
                                </a:lnTo>
                                <a:lnTo>
                                  <a:pt x="38" y="38"/>
                                </a:lnTo>
                                <a:lnTo>
                                  <a:pt x="27" y="50"/>
                                </a:lnTo>
                                <a:lnTo>
                                  <a:pt x="27" y="151"/>
                                </a:lnTo>
                                <a:lnTo>
                                  <a:pt x="27" y="152"/>
                                </a:lnTo>
                                <a:lnTo>
                                  <a:pt x="26" y="154"/>
                                </a:lnTo>
                                <a:lnTo>
                                  <a:pt x="26" y="155"/>
                                </a:lnTo>
                                <a:lnTo>
                                  <a:pt x="24" y="155"/>
                                </a:lnTo>
                                <a:lnTo>
                                  <a:pt x="22" y="156"/>
                                </a:lnTo>
                                <a:lnTo>
                                  <a:pt x="19" y="156"/>
                                </a:lnTo>
                                <a:lnTo>
                                  <a:pt x="17" y="156"/>
                                </a:lnTo>
                                <a:lnTo>
                                  <a:pt x="13" y="156"/>
                                </a:lnTo>
                                <a:lnTo>
                                  <a:pt x="10" y="156"/>
                                </a:lnTo>
                                <a:lnTo>
                                  <a:pt x="7" y="156"/>
                                </a:lnTo>
                                <a:lnTo>
                                  <a:pt x="5" y="156"/>
                                </a:lnTo>
                                <a:lnTo>
                                  <a:pt x="2" y="155"/>
                                </a:lnTo>
                                <a:lnTo>
                                  <a:pt x="1" y="155"/>
                                </a:lnTo>
                                <a:lnTo>
                                  <a:pt x="1" y="154"/>
                                </a:lnTo>
                                <a:lnTo>
                                  <a:pt x="0" y="152"/>
                                </a:lnTo>
                                <a:lnTo>
                                  <a:pt x="0" y="151"/>
                                </a:lnTo>
                                <a:lnTo>
                                  <a:pt x="0" y="7"/>
                                </a:lnTo>
                                <a:lnTo>
                                  <a:pt x="0" y="6"/>
                                </a:lnTo>
                                <a:lnTo>
                                  <a:pt x="1" y="5"/>
                                </a:lnTo>
                                <a:lnTo>
                                  <a:pt x="1" y="5"/>
                                </a:lnTo>
                                <a:lnTo>
                                  <a:pt x="2" y="3"/>
                                </a:lnTo>
                                <a:lnTo>
                                  <a:pt x="5" y="2"/>
                                </a:lnTo>
                                <a:lnTo>
                                  <a:pt x="6" y="2"/>
                                </a:lnTo>
                                <a:lnTo>
                                  <a:pt x="8" y="2"/>
                                </a:lnTo>
                                <a:lnTo>
                                  <a:pt x="12" y="2"/>
                                </a:lnTo>
                                <a:lnTo>
                                  <a:pt x="16" y="2"/>
                                </a:lnTo>
                                <a:lnTo>
                                  <a:pt x="18" y="2"/>
                                </a:lnTo>
                                <a:lnTo>
                                  <a:pt x="21" y="2"/>
                                </a:lnTo>
                                <a:lnTo>
                                  <a:pt x="22" y="3"/>
                                </a:lnTo>
                                <a:lnTo>
                                  <a:pt x="23" y="5"/>
                                </a:lnTo>
                                <a:lnTo>
                                  <a:pt x="23" y="5"/>
                                </a:lnTo>
                                <a:lnTo>
                                  <a:pt x="24" y="6"/>
                                </a:lnTo>
                                <a:lnTo>
                                  <a:pt x="24" y="7"/>
                                </a:lnTo>
                                <a:lnTo>
                                  <a:pt x="24" y="25"/>
                                </a:lnTo>
                                <a:lnTo>
                                  <a:pt x="37" y="13"/>
                                </a:lnTo>
                                <a:lnTo>
                                  <a:pt x="48" y="6"/>
                                </a:lnTo>
                                <a:lnTo>
                                  <a:pt x="60" y="1"/>
                                </a:lnTo>
                                <a:lnTo>
                                  <a:pt x="72" y="0"/>
                                </a:lnTo>
                                <a:lnTo>
                                  <a:pt x="86" y="1"/>
                                </a:lnTo>
                                <a:lnTo>
                                  <a:pt x="97" y="5"/>
                                </a:lnTo>
                                <a:lnTo>
                                  <a:pt x="107" y="9"/>
                                </a:lnTo>
                                <a:lnTo>
                                  <a:pt x="113" y="18"/>
                                </a:lnTo>
                                <a:lnTo>
                                  <a:pt x="119" y="27"/>
                                </a:lnTo>
                                <a:lnTo>
                                  <a:pt x="122" y="37"/>
                                </a:lnTo>
                                <a:lnTo>
                                  <a:pt x="124" y="49"/>
                                </a:lnTo>
                                <a:lnTo>
                                  <a:pt x="124" y="64"/>
                                </a:lnTo>
                                <a:lnTo>
                                  <a:pt x="124"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70" name="Freeform 265"/>
                        <wps:cNvSpPr>
                          <a:spLocks/>
                        </wps:cNvSpPr>
                        <wps:spPr bwMode="auto">
                          <a:xfrm>
                            <a:off x="6562726" y="3557588"/>
                            <a:ext cx="115888" cy="80963"/>
                          </a:xfrm>
                          <a:custGeom>
                            <a:avLst/>
                            <a:gdLst>
                              <a:gd name="T0" fmla="*/ 218 w 218"/>
                              <a:gd name="T1" fmla="*/ 6 h 154"/>
                              <a:gd name="T2" fmla="*/ 217 w 218"/>
                              <a:gd name="T3" fmla="*/ 9 h 154"/>
                              <a:gd name="T4" fmla="*/ 174 w 218"/>
                              <a:gd name="T5" fmla="*/ 148 h 154"/>
                              <a:gd name="T6" fmla="*/ 173 w 218"/>
                              <a:gd name="T7" fmla="*/ 152 h 154"/>
                              <a:gd name="T8" fmla="*/ 170 w 218"/>
                              <a:gd name="T9" fmla="*/ 153 h 154"/>
                              <a:gd name="T10" fmla="*/ 164 w 218"/>
                              <a:gd name="T11" fmla="*/ 154 h 154"/>
                              <a:gd name="T12" fmla="*/ 157 w 218"/>
                              <a:gd name="T13" fmla="*/ 154 h 154"/>
                              <a:gd name="T14" fmla="*/ 148 w 218"/>
                              <a:gd name="T15" fmla="*/ 154 h 154"/>
                              <a:gd name="T16" fmla="*/ 143 w 218"/>
                              <a:gd name="T17" fmla="*/ 153 h 154"/>
                              <a:gd name="T18" fmla="*/ 140 w 218"/>
                              <a:gd name="T19" fmla="*/ 152 h 154"/>
                              <a:gd name="T20" fmla="*/ 138 w 218"/>
                              <a:gd name="T21" fmla="*/ 148 h 154"/>
                              <a:gd name="T22" fmla="*/ 107 w 218"/>
                              <a:gd name="T23" fmla="*/ 42 h 154"/>
                              <a:gd name="T24" fmla="*/ 79 w 218"/>
                              <a:gd name="T25" fmla="*/ 148 h 154"/>
                              <a:gd name="T26" fmla="*/ 78 w 218"/>
                              <a:gd name="T27" fmla="*/ 152 h 154"/>
                              <a:gd name="T28" fmla="*/ 75 w 218"/>
                              <a:gd name="T29" fmla="*/ 153 h 154"/>
                              <a:gd name="T30" fmla="*/ 69 w 218"/>
                              <a:gd name="T31" fmla="*/ 154 h 154"/>
                              <a:gd name="T32" fmla="*/ 62 w 218"/>
                              <a:gd name="T33" fmla="*/ 154 h 154"/>
                              <a:gd name="T34" fmla="*/ 53 w 218"/>
                              <a:gd name="T35" fmla="*/ 154 h 154"/>
                              <a:gd name="T36" fmla="*/ 48 w 218"/>
                              <a:gd name="T37" fmla="*/ 153 h 154"/>
                              <a:gd name="T38" fmla="*/ 45 w 218"/>
                              <a:gd name="T39" fmla="*/ 152 h 154"/>
                              <a:gd name="T40" fmla="*/ 43 w 218"/>
                              <a:gd name="T41" fmla="*/ 148 h 154"/>
                              <a:gd name="T42" fmla="*/ 0 w 218"/>
                              <a:gd name="T43" fmla="*/ 9 h 154"/>
                              <a:gd name="T44" fmla="*/ 0 w 218"/>
                              <a:gd name="T45" fmla="*/ 6 h 154"/>
                              <a:gd name="T46" fmla="*/ 0 w 218"/>
                              <a:gd name="T47" fmla="*/ 4 h 154"/>
                              <a:gd name="T48" fmla="*/ 2 w 218"/>
                              <a:gd name="T49" fmla="*/ 1 h 154"/>
                              <a:gd name="T50" fmla="*/ 5 w 218"/>
                              <a:gd name="T51" fmla="*/ 0 h 154"/>
                              <a:gd name="T52" fmla="*/ 10 w 218"/>
                              <a:gd name="T53" fmla="*/ 0 h 154"/>
                              <a:gd name="T54" fmla="*/ 18 w 218"/>
                              <a:gd name="T55" fmla="*/ 0 h 154"/>
                              <a:gd name="T56" fmla="*/ 23 w 218"/>
                              <a:gd name="T57" fmla="*/ 0 h 154"/>
                              <a:gd name="T58" fmla="*/ 26 w 218"/>
                              <a:gd name="T59" fmla="*/ 1 h 154"/>
                              <a:gd name="T60" fmla="*/ 27 w 218"/>
                              <a:gd name="T61" fmla="*/ 4 h 154"/>
                              <a:gd name="T62" fmla="*/ 63 w 218"/>
                              <a:gd name="T63" fmla="*/ 124 h 154"/>
                              <a:gd name="T64" fmla="*/ 63 w 218"/>
                              <a:gd name="T65" fmla="*/ 124 h 154"/>
                              <a:gd name="T66" fmla="*/ 95 w 218"/>
                              <a:gd name="T67" fmla="*/ 4 h 154"/>
                              <a:gd name="T68" fmla="*/ 98 w 218"/>
                              <a:gd name="T69" fmla="*/ 1 h 154"/>
                              <a:gd name="T70" fmla="*/ 100 w 218"/>
                              <a:gd name="T71" fmla="*/ 0 h 154"/>
                              <a:gd name="T72" fmla="*/ 105 w 218"/>
                              <a:gd name="T73" fmla="*/ 0 h 154"/>
                              <a:gd name="T74" fmla="*/ 112 w 218"/>
                              <a:gd name="T75" fmla="*/ 0 h 154"/>
                              <a:gd name="T76" fmla="*/ 117 w 218"/>
                              <a:gd name="T77" fmla="*/ 0 h 154"/>
                              <a:gd name="T78" fmla="*/ 121 w 218"/>
                              <a:gd name="T79" fmla="*/ 1 h 154"/>
                              <a:gd name="T80" fmla="*/ 122 w 218"/>
                              <a:gd name="T81" fmla="*/ 4 h 154"/>
                              <a:gd name="T82" fmla="*/ 157 w 218"/>
                              <a:gd name="T83" fmla="*/ 124 h 154"/>
                              <a:gd name="T84" fmla="*/ 157 w 218"/>
                              <a:gd name="T85" fmla="*/ 124 h 154"/>
                              <a:gd name="T86" fmla="*/ 192 w 218"/>
                              <a:gd name="T87" fmla="*/ 4 h 154"/>
                              <a:gd name="T88" fmla="*/ 194 w 218"/>
                              <a:gd name="T89" fmla="*/ 1 h 154"/>
                              <a:gd name="T90" fmla="*/ 196 w 218"/>
                              <a:gd name="T91" fmla="*/ 0 h 154"/>
                              <a:gd name="T92" fmla="*/ 202 w 218"/>
                              <a:gd name="T93" fmla="*/ 0 h 154"/>
                              <a:gd name="T94" fmla="*/ 210 w 218"/>
                              <a:gd name="T95" fmla="*/ 0 h 154"/>
                              <a:gd name="T96" fmla="*/ 215 w 218"/>
                              <a:gd name="T97" fmla="*/ 0 h 154"/>
                              <a:gd name="T98" fmla="*/ 217 w 218"/>
                              <a:gd name="T99" fmla="*/ 1 h 154"/>
                              <a:gd name="T100" fmla="*/ 218 w 218"/>
                              <a:gd name="T101" fmla="*/ 4 h 1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218" h="154">
                                <a:moveTo>
                                  <a:pt x="218" y="5"/>
                                </a:moveTo>
                                <a:lnTo>
                                  <a:pt x="218" y="6"/>
                                </a:lnTo>
                                <a:lnTo>
                                  <a:pt x="218" y="7"/>
                                </a:lnTo>
                                <a:lnTo>
                                  <a:pt x="217" y="9"/>
                                </a:lnTo>
                                <a:lnTo>
                                  <a:pt x="217" y="11"/>
                                </a:lnTo>
                                <a:lnTo>
                                  <a:pt x="174" y="148"/>
                                </a:lnTo>
                                <a:lnTo>
                                  <a:pt x="174" y="150"/>
                                </a:lnTo>
                                <a:lnTo>
                                  <a:pt x="173" y="152"/>
                                </a:lnTo>
                                <a:lnTo>
                                  <a:pt x="172" y="153"/>
                                </a:lnTo>
                                <a:lnTo>
                                  <a:pt x="170" y="153"/>
                                </a:lnTo>
                                <a:lnTo>
                                  <a:pt x="168" y="154"/>
                                </a:lnTo>
                                <a:lnTo>
                                  <a:pt x="164" y="154"/>
                                </a:lnTo>
                                <a:lnTo>
                                  <a:pt x="162" y="154"/>
                                </a:lnTo>
                                <a:lnTo>
                                  <a:pt x="157" y="154"/>
                                </a:lnTo>
                                <a:lnTo>
                                  <a:pt x="152" y="154"/>
                                </a:lnTo>
                                <a:lnTo>
                                  <a:pt x="148" y="154"/>
                                </a:lnTo>
                                <a:lnTo>
                                  <a:pt x="146" y="154"/>
                                </a:lnTo>
                                <a:lnTo>
                                  <a:pt x="143" y="153"/>
                                </a:lnTo>
                                <a:lnTo>
                                  <a:pt x="141" y="153"/>
                                </a:lnTo>
                                <a:lnTo>
                                  <a:pt x="140" y="152"/>
                                </a:lnTo>
                                <a:lnTo>
                                  <a:pt x="140" y="150"/>
                                </a:lnTo>
                                <a:lnTo>
                                  <a:pt x="138" y="148"/>
                                </a:lnTo>
                                <a:lnTo>
                                  <a:pt x="109" y="43"/>
                                </a:lnTo>
                                <a:lnTo>
                                  <a:pt x="107" y="42"/>
                                </a:lnTo>
                                <a:lnTo>
                                  <a:pt x="107" y="43"/>
                                </a:lnTo>
                                <a:lnTo>
                                  <a:pt x="79" y="148"/>
                                </a:lnTo>
                                <a:lnTo>
                                  <a:pt x="79" y="150"/>
                                </a:lnTo>
                                <a:lnTo>
                                  <a:pt x="78" y="152"/>
                                </a:lnTo>
                                <a:lnTo>
                                  <a:pt x="77" y="153"/>
                                </a:lnTo>
                                <a:lnTo>
                                  <a:pt x="75" y="153"/>
                                </a:lnTo>
                                <a:lnTo>
                                  <a:pt x="73" y="154"/>
                                </a:lnTo>
                                <a:lnTo>
                                  <a:pt x="69" y="154"/>
                                </a:lnTo>
                                <a:lnTo>
                                  <a:pt x="66" y="154"/>
                                </a:lnTo>
                                <a:lnTo>
                                  <a:pt x="62" y="154"/>
                                </a:lnTo>
                                <a:lnTo>
                                  <a:pt x="57" y="154"/>
                                </a:lnTo>
                                <a:lnTo>
                                  <a:pt x="53" y="154"/>
                                </a:lnTo>
                                <a:lnTo>
                                  <a:pt x="51" y="154"/>
                                </a:lnTo>
                                <a:lnTo>
                                  <a:pt x="48" y="153"/>
                                </a:lnTo>
                                <a:lnTo>
                                  <a:pt x="46" y="153"/>
                                </a:lnTo>
                                <a:lnTo>
                                  <a:pt x="45" y="152"/>
                                </a:lnTo>
                                <a:lnTo>
                                  <a:pt x="45" y="150"/>
                                </a:lnTo>
                                <a:lnTo>
                                  <a:pt x="43" y="148"/>
                                </a:lnTo>
                                <a:lnTo>
                                  <a:pt x="2" y="11"/>
                                </a:lnTo>
                                <a:lnTo>
                                  <a:pt x="0" y="9"/>
                                </a:lnTo>
                                <a:lnTo>
                                  <a:pt x="0" y="7"/>
                                </a:lnTo>
                                <a:lnTo>
                                  <a:pt x="0" y="6"/>
                                </a:lnTo>
                                <a:lnTo>
                                  <a:pt x="0" y="5"/>
                                </a:lnTo>
                                <a:lnTo>
                                  <a:pt x="0" y="4"/>
                                </a:lnTo>
                                <a:lnTo>
                                  <a:pt x="0" y="3"/>
                                </a:lnTo>
                                <a:lnTo>
                                  <a:pt x="2" y="1"/>
                                </a:lnTo>
                                <a:lnTo>
                                  <a:pt x="3" y="1"/>
                                </a:lnTo>
                                <a:lnTo>
                                  <a:pt x="5" y="0"/>
                                </a:lnTo>
                                <a:lnTo>
                                  <a:pt x="6" y="0"/>
                                </a:lnTo>
                                <a:lnTo>
                                  <a:pt x="10" y="0"/>
                                </a:lnTo>
                                <a:lnTo>
                                  <a:pt x="14" y="0"/>
                                </a:lnTo>
                                <a:lnTo>
                                  <a:pt x="18" y="0"/>
                                </a:lnTo>
                                <a:lnTo>
                                  <a:pt x="20" y="0"/>
                                </a:lnTo>
                                <a:lnTo>
                                  <a:pt x="23" y="0"/>
                                </a:lnTo>
                                <a:lnTo>
                                  <a:pt x="25" y="1"/>
                                </a:lnTo>
                                <a:lnTo>
                                  <a:pt x="26" y="1"/>
                                </a:lnTo>
                                <a:lnTo>
                                  <a:pt x="26" y="3"/>
                                </a:lnTo>
                                <a:lnTo>
                                  <a:pt x="27" y="4"/>
                                </a:lnTo>
                                <a:lnTo>
                                  <a:pt x="27" y="5"/>
                                </a:lnTo>
                                <a:lnTo>
                                  <a:pt x="63" y="124"/>
                                </a:lnTo>
                                <a:lnTo>
                                  <a:pt x="63" y="126"/>
                                </a:lnTo>
                                <a:lnTo>
                                  <a:pt x="63" y="124"/>
                                </a:lnTo>
                                <a:lnTo>
                                  <a:pt x="95" y="5"/>
                                </a:lnTo>
                                <a:lnTo>
                                  <a:pt x="95" y="4"/>
                                </a:lnTo>
                                <a:lnTo>
                                  <a:pt x="96" y="3"/>
                                </a:lnTo>
                                <a:lnTo>
                                  <a:pt x="98" y="1"/>
                                </a:lnTo>
                                <a:lnTo>
                                  <a:pt x="99" y="1"/>
                                </a:lnTo>
                                <a:lnTo>
                                  <a:pt x="100" y="0"/>
                                </a:lnTo>
                                <a:lnTo>
                                  <a:pt x="103" y="0"/>
                                </a:lnTo>
                                <a:lnTo>
                                  <a:pt x="105" y="0"/>
                                </a:lnTo>
                                <a:lnTo>
                                  <a:pt x="109" y="0"/>
                                </a:lnTo>
                                <a:lnTo>
                                  <a:pt x="112" y="0"/>
                                </a:lnTo>
                                <a:lnTo>
                                  <a:pt x="115" y="0"/>
                                </a:lnTo>
                                <a:lnTo>
                                  <a:pt x="117" y="0"/>
                                </a:lnTo>
                                <a:lnTo>
                                  <a:pt x="119" y="1"/>
                                </a:lnTo>
                                <a:lnTo>
                                  <a:pt x="121" y="1"/>
                                </a:lnTo>
                                <a:lnTo>
                                  <a:pt x="121" y="3"/>
                                </a:lnTo>
                                <a:lnTo>
                                  <a:pt x="122" y="4"/>
                                </a:lnTo>
                                <a:lnTo>
                                  <a:pt x="122" y="5"/>
                                </a:lnTo>
                                <a:lnTo>
                                  <a:pt x="157" y="124"/>
                                </a:lnTo>
                                <a:lnTo>
                                  <a:pt x="157" y="126"/>
                                </a:lnTo>
                                <a:lnTo>
                                  <a:pt x="157" y="124"/>
                                </a:lnTo>
                                <a:lnTo>
                                  <a:pt x="191" y="5"/>
                                </a:lnTo>
                                <a:lnTo>
                                  <a:pt x="192" y="4"/>
                                </a:lnTo>
                                <a:lnTo>
                                  <a:pt x="192" y="3"/>
                                </a:lnTo>
                                <a:lnTo>
                                  <a:pt x="194" y="1"/>
                                </a:lnTo>
                                <a:lnTo>
                                  <a:pt x="195" y="1"/>
                                </a:lnTo>
                                <a:lnTo>
                                  <a:pt x="196" y="0"/>
                                </a:lnTo>
                                <a:lnTo>
                                  <a:pt x="199" y="0"/>
                                </a:lnTo>
                                <a:lnTo>
                                  <a:pt x="202" y="0"/>
                                </a:lnTo>
                                <a:lnTo>
                                  <a:pt x="206" y="0"/>
                                </a:lnTo>
                                <a:lnTo>
                                  <a:pt x="210" y="0"/>
                                </a:lnTo>
                                <a:lnTo>
                                  <a:pt x="212" y="0"/>
                                </a:lnTo>
                                <a:lnTo>
                                  <a:pt x="215" y="0"/>
                                </a:lnTo>
                                <a:lnTo>
                                  <a:pt x="216" y="1"/>
                                </a:lnTo>
                                <a:lnTo>
                                  <a:pt x="217" y="1"/>
                                </a:lnTo>
                                <a:lnTo>
                                  <a:pt x="217" y="3"/>
                                </a:lnTo>
                                <a:lnTo>
                                  <a:pt x="218" y="4"/>
                                </a:lnTo>
                                <a:lnTo>
                                  <a:pt x="218" y="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71" name="Freeform 266"/>
                        <wps:cNvSpPr>
                          <a:spLocks noEditPoints="1"/>
                        </wps:cNvSpPr>
                        <wps:spPr bwMode="auto">
                          <a:xfrm>
                            <a:off x="6694488" y="3525838"/>
                            <a:ext cx="17463" cy="112713"/>
                          </a:xfrm>
                          <a:custGeom>
                            <a:avLst/>
                            <a:gdLst>
                              <a:gd name="T0" fmla="*/ 29 w 32"/>
                              <a:gd name="T1" fmla="*/ 208 h 213"/>
                              <a:gd name="T2" fmla="*/ 29 w 32"/>
                              <a:gd name="T3" fmla="*/ 209 h 213"/>
                              <a:gd name="T4" fmla="*/ 28 w 32"/>
                              <a:gd name="T5" fmla="*/ 211 h 213"/>
                              <a:gd name="T6" fmla="*/ 28 w 32"/>
                              <a:gd name="T7" fmla="*/ 212 h 213"/>
                              <a:gd name="T8" fmla="*/ 27 w 32"/>
                              <a:gd name="T9" fmla="*/ 212 h 213"/>
                              <a:gd name="T10" fmla="*/ 25 w 32"/>
                              <a:gd name="T11" fmla="*/ 213 h 213"/>
                              <a:gd name="T12" fmla="*/ 23 w 32"/>
                              <a:gd name="T13" fmla="*/ 213 h 213"/>
                              <a:gd name="T14" fmla="*/ 20 w 32"/>
                              <a:gd name="T15" fmla="*/ 213 h 213"/>
                              <a:gd name="T16" fmla="*/ 16 w 32"/>
                              <a:gd name="T17" fmla="*/ 213 h 213"/>
                              <a:gd name="T18" fmla="*/ 12 w 32"/>
                              <a:gd name="T19" fmla="*/ 213 h 213"/>
                              <a:gd name="T20" fmla="*/ 10 w 32"/>
                              <a:gd name="T21" fmla="*/ 213 h 213"/>
                              <a:gd name="T22" fmla="*/ 7 w 32"/>
                              <a:gd name="T23" fmla="*/ 213 h 213"/>
                              <a:gd name="T24" fmla="*/ 6 w 32"/>
                              <a:gd name="T25" fmla="*/ 212 h 213"/>
                              <a:gd name="T26" fmla="*/ 5 w 32"/>
                              <a:gd name="T27" fmla="*/ 212 h 213"/>
                              <a:gd name="T28" fmla="*/ 4 w 32"/>
                              <a:gd name="T29" fmla="*/ 211 h 213"/>
                              <a:gd name="T30" fmla="*/ 4 w 32"/>
                              <a:gd name="T31" fmla="*/ 209 h 213"/>
                              <a:gd name="T32" fmla="*/ 4 w 32"/>
                              <a:gd name="T33" fmla="*/ 208 h 213"/>
                              <a:gd name="T34" fmla="*/ 4 w 32"/>
                              <a:gd name="T35" fmla="*/ 64 h 213"/>
                              <a:gd name="T36" fmla="*/ 4 w 32"/>
                              <a:gd name="T37" fmla="*/ 63 h 213"/>
                              <a:gd name="T38" fmla="*/ 4 w 32"/>
                              <a:gd name="T39" fmla="*/ 62 h 213"/>
                              <a:gd name="T40" fmla="*/ 5 w 32"/>
                              <a:gd name="T41" fmla="*/ 62 h 213"/>
                              <a:gd name="T42" fmla="*/ 6 w 32"/>
                              <a:gd name="T43" fmla="*/ 60 h 213"/>
                              <a:gd name="T44" fmla="*/ 7 w 32"/>
                              <a:gd name="T45" fmla="*/ 59 h 213"/>
                              <a:gd name="T46" fmla="*/ 10 w 32"/>
                              <a:gd name="T47" fmla="*/ 59 h 213"/>
                              <a:gd name="T48" fmla="*/ 12 w 32"/>
                              <a:gd name="T49" fmla="*/ 59 h 213"/>
                              <a:gd name="T50" fmla="*/ 16 w 32"/>
                              <a:gd name="T51" fmla="*/ 59 h 213"/>
                              <a:gd name="T52" fmla="*/ 20 w 32"/>
                              <a:gd name="T53" fmla="*/ 59 h 213"/>
                              <a:gd name="T54" fmla="*/ 23 w 32"/>
                              <a:gd name="T55" fmla="*/ 59 h 213"/>
                              <a:gd name="T56" fmla="*/ 25 w 32"/>
                              <a:gd name="T57" fmla="*/ 59 h 213"/>
                              <a:gd name="T58" fmla="*/ 27 w 32"/>
                              <a:gd name="T59" fmla="*/ 60 h 213"/>
                              <a:gd name="T60" fmla="*/ 28 w 32"/>
                              <a:gd name="T61" fmla="*/ 62 h 213"/>
                              <a:gd name="T62" fmla="*/ 28 w 32"/>
                              <a:gd name="T63" fmla="*/ 62 h 213"/>
                              <a:gd name="T64" fmla="*/ 29 w 32"/>
                              <a:gd name="T65" fmla="*/ 63 h 213"/>
                              <a:gd name="T66" fmla="*/ 29 w 32"/>
                              <a:gd name="T67" fmla="*/ 64 h 213"/>
                              <a:gd name="T68" fmla="*/ 29 w 32"/>
                              <a:gd name="T69" fmla="*/ 208 h 213"/>
                              <a:gd name="T70" fmla="*/ 32 w 32"/>
                              <a:gd name="T71" fmla="*/ 15 h 213"/>
                              <a:gd name="T72" fmla="*/ 32 w 32"/>
                              <a:gd name="T73" fmla="*/ 23 h 213"/>
                              <a:gd name="T74" fmla="*/ 29 w 32"/>
                              <a:gd name="T75" fmla="*/ 28 h 213"/>
                              <a:gd name="T76" fmla="*/ 25 w 32"/>
                              <a:gd name="T77" fmla="*/ 31 h 213"/>
                              <a:gd name="T78" fmla="*/ 16 w 32"/>
                              <a:gd name="T79" fmla="*/ 31 h 213"/>
                              <a:gd name="T80" fmla="*/ 7 w 32"/>
                              <a:gd name="T81" fmla="*/ 31 h 213"/>
                              <a:gd name="T82" fmla="*/ 4 w 32"/>
                              <a:gd name="T83" fmla="*/ 28 h 213"/>
                              <a:gd name="T84" fmla="*/ 0 w 32"/>
                              <a:gd name="T85" fmla="*/ 23 h 213"/>
                              <a:gd name="T86" fmla="*/ 0 w 32"/>
                              <a:gd name="T87" fmla="*/ 16 h 213"/>
                              <a:gd name="T88" fmla="*/ 0 w 32"/>
                              <a:gd name="T89" fmla="*/ 7 h 213"/>
                              <a:gd name="T90" fmla="*/ 4 w 32"/>
                              <a:gd name="T91" fmla="*/ 2 h 213"/>
                              <a:gd name="T92" fmla="*/ 7 w 32"/>
                              <a:gd name="T93" fmla="*/ 0 h 213"/>
                              <a:gd name="T94" fmla="*/ 16 w 32"/>
                              <a:gd name="T95" fmla="*/ 0 h 213"/>
                              <a:gd name="T96" fmla="*/ 25 w 32"/>
                              <a:gd name="T97" fmla="*/ 0 h 213"/>
                              <a:gd name="T98" fmla="*/ 29 w 32"/>
                              <a:gd name="T99" fmla="*/ 2 h 213"/>
                              <a:gd name="T100" fmla="*/ 32 w 32"/>
                              <a:gd name="T101" fmla="*/ 7 h 213"/>
                              <a:gd name="T102" fmla="*/ 32 w 32"/>
                              <a:gd name="T103" fmla="*/ 15 h 2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32" h="213">
                                <a:moveTo>
                                  <a:pt x="29" y="208"/>
                                </a:moveTo>
                                <a:lnTo>
                                  <a:pt x="29" y="209"/>
                                </a:lnTo>
                                <a:lnTo>
                                  <a:pt x="28" y="211"/>
                                </a:lnTo>
                                <a:lnTo>
                                  <a:pt x="28" y="212"/>
                                </a:lnTo>
                                <a:lnTo>
                                  <a:pt x="27" y="212"/>
                                </a:lnTo>
                                <a:lnTo>
                                  <a:pt x="25" y="213"/>
                                </a:lnTo>
                                <a:lnTo>
                                  <a:pt x="23" y="213"/>
                                </a:lnTo>
                                <a:lnTo>
                                  <a:pt x="20" y="213"/>
                                </a:lnTo>
                                <a:lnTo>
                                  <a:pt x="16" y="213"/>
                                </a:lnTo>
                                <a:lnTo>
                                  <a:pt x="12" y="213"/>
                                </a:lnTo>
                                <a:lnTo>
                                  <a:pt x="10" y="213"/>
                                </a:lnTo>
                                <a:lnTo>
                                  <a:pt x="7" y="213"/>
                                </a:lnTo>
                                <a:lnTo>
                                  <a:pt x="6" y="212"/>
                                </a:lnTo>
                                <a:lnTo>
                                  <a:pt x="5" y="212"/>
                                </a:lnTo>
                                <a:lnTo>
                                  <a:pt x="4" y="211"/>
                                </a:lnTo>
                                <a:lnTo>
                                  <a:pt x="4" y="209"/>
                                </a:lnTo>
                                <a:lnTo>
                                  <a:pt x="4" y="208"/>
                                </a:lnTo>
                                <a:lnTo>
                                  <a:pt x="4" y="64"/>
                                </a:lnTo>
                                <a:lnTo>
                                  <a:pt x="4" y="63"/>
                                </a:lnTo>
                                <a:lnTo>
                                  <a:pt x="4" y="62"/>
                                </a:lnTo>
                                <a:lnTo>
                                  <a:pt x="5" y="62"/>
                                </a:lnTo>
                                <a:lnTo>
                                  <a:pt x="6" y="60"/>
                                </a:lnTo>
                                <a:lnTo>
                                  <a:pt x="7" y="59"/>
                                </a:lnTo>
                                <a:lnTo>
                                  <a:pt x="10" y="59"/>
                                </a:lnTo>
                                <a:lnTo>
                                  <a:pt x="12" y="59"/>
                                </a:lnTo>
                                <a:lnTo>
                                  <a:pt x="16" y="59"/>
                                </a:lnTo>
                                <a:lnTo>
                                  <a:pt x="20" y="59"/>
                                </a:lnTo>
                                <a:lnTo>
                                  <a:pt x="23" y="59"/>
                                </a:lnTo>
                                <a:lnTo>
                                  <a:pt x="25" y="59"/>
                                </a:lnTo>
                                <a:lnTo>
                                  <a:pt x="27" y="60"/>
                                </a:lnTo>
                                <a:lnTo>
                                  <a:pt x="28" y="62"/>
                                </a:lnTo>
                                <a:lnTo>
                                  <a:pt x="28" y="62"/>
                                </a:lnTo>
                                <a:lnTo>
                                  <a:pt x="29" y="63"/>
                                </a:lnTo>
                                <a:lnTo>
                                  <a:pt x="29" y="64"/>
                                </a:lnTo>
                                <a:lnTo>
                                  <a:pt x="29" y="208"/>
                                </a:lnTo>
                                <a:close/>
                                <a:moveTo>
                                  <a:pt x="32" y="15"/>
                                </a:moveTo>
                                <a:lnTo>
                                  <a:pt x="32" y="23"/>
                                </a:lnTo>
                                <a:lnTo>
                                  <a:pt x="29" y="28"/>
                                </a:lnTo>
                                <a:lnTo>
                                  <a:pt x="25" y="31"/>
                                </a:lnTo>
                                <a:lnTo>
                                  <a:pt x="16" y="31"/>
                                </a:lnTo>
                                <a:lnTo>
                                  <a:pt x="7" y="31"/>
                                </a:lnTo>
                                <a:lnTo>
                                  <a:pt x="4" y="28"/>
                                </a:lnTo>
                                <a:lnTo>
                                  <a:pt x="0" y="23"/>
                                </a:lnTo>
                                <a:lnTo>
                                  <a:pt x="0" y="16"/>
                                </a:lnTo>
                                <a:lnTo>
                                  <a:pt x="0" y="7"/>
                                </a:lnTo>
                                <a:lnTo>
                                  <a:pt x="4" y="2"/>
                                </a:lnTo>
                                <a:lnTo>
                                  <a:pt x="7" y="0"/>
                                </a:lnTo>
                                <a:lnTo>
                                  <a:pt x="16" y="0"/>
                                </a:lnTo>
                                <a:lnTo>
                                  <a:pt x="25" y="0"/>
                                </a:lnTo>
                                <a:lnTo>
                                  <a:pt x="29" y="2"/>
                                </a:lnTo>
                                <a:lnTo>
                                  <a:pt x="32" y="7"/>
                                </a:lnTo>
                                <a:lnTo>
                                  <a:pt x="32" y="1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72" name="Freeform 267"/>
                        <wps:cNvSpPr>
                          <a:spLocks/>
                        </wps:cNvSpPr>
                        <wps:spPr bwMode="auto">
                          <a:xfrm>
                            <a:off x="6726238" y="3536950"/>
                            <a:ext cx="49213" cy="103188"/>
                          </a:xfrm>
                          <a:custGeom>
                            <a:avLst/>
                            <a:gdLst>
                              <a:gd name="T0" fmla="*/ 95 w 95"/>
                              <a:gd name="T1" fmla="*/ 181 h 194"/>
                              <a:gd name="T2" fmla="*/ 94 w 95"/>
                              <a:gd name="T3" fmla="*/ 187 h 194"/>
                              <a:gd name="T4" fmla="*/ 91 w 95"/>
                              <a:gd name="T5" fmla="*/ 190 h 194"/>
                              <a:gd name="T6" fmla="*/ 86 w 95"/>
                              <a:gd name="T7" fmla="*/ 192 h 194"/>
                              <a:gd name="T8" fmla="*/ 79 w 95"/>
                              <a:gd name="T9" fmla="*/ 193 h 194"/>
                              <a:gd name="T10" fmla="*/ 71 w 95"/>
                              <a:gd name="T11" fmla="*/ 194 h 194"/>
                              <a:gd name="T12" fmla="*/ 58 w 95"/>
                              <a:gd name="T13" fmla="*/ 193 h 194"/>
                              <a:gd name="T14" fmla="*/ 42 w 95"/>
                              <a:gd name="T15" fmla="*/ 187 h 194"/>
                              <a:gd name="T16" fmla="*/ 31 w 95"/>
                              <a:gd name="T17" fmla="*/ 176 h 194"/>
                              <a:gd name="T18" fmla="*/ 26 w 95"/>
                              <a:gd name="T19" fmla="*/ 158 h 194"/>
                              <a:gd name="T20" fmla="*/ 26 w 95"/>
                              <a:gd name="T21" fmla="*/ 60 h 194"/>
                              <a:gd name="T22" fmla="*/ 4 w 95"/>
                              <a:gd name="T23" fmla="*/ 60 h 194"/>
                              <a:gd name="T24" fmla="*/ 1 w 95"/>
                              <a:gd name="T25" fmla="*/ 55 h 194"/>
                              <a:gd name="T26" fmla="*/ 0 w 95"/>
                              <a:gd name="T27" fmla="*/ 47 h 194"/>
                              <a:gd name="T28" fmla="*/ 1 w 95"/>
                              <a:gd name="T29" fmla="*/ 43 h 194"/>
                              <a:gd name="T30" fmla="*/ 2 w 95"/>
                              <a:gd name="T31" fmla="*/ 41 h 194"/>
                              <a:gd name="T32" fmla="*/ 5 w 95"/>
                              <a:gd name="T33" fmla="*/ 39 h 194"/>
                              <a:gd name="T34" fmla="*/ 26 w 95"/>
                              <a:gd name="T35" fmla="*/ 39 h 194"/>
                              <a:gd name="T36" fmla="*/ 26 w 95"/>
                              <a:gd name="T37" fmla="*/ 4 h 194"/>
                              <a:gd name="T38" fmla="*/ 27 w 95"/>
                              <a:gd name="T39" fmla="*/ 1 h 194"/>
                              <a:gd name="T40" fmla="*/ 31 w 95"/>
                              <a:gd name="T41" fmla="*/ 0 h 194"/>
                              <a:gd name="T42" fmla="*/ 36 w 95"/>
                              <a:gd name="T43" fmla="*/ 0 h 194"/>
                              <a:gd name="T44" fmla="*/ 43 w 95"/>
                              <a:gd name="T45" fmla="*/ 0 h 194"/>
                              <a:gd name="T46" fmla="*/ 48 w 95"/>
                              <a:gd name="T47" fmla="*/ 0 h 194"/>
                              <a:gd name="T48" fmla="*/ 51 w 95"/>
                              <a:gd name="T49" fmla="*/ 1 h 194"/>
                              <a:gd name="T50" fmla="*/ 52 w 95"/>
                              <a:gd name="T51" fmla="*/ 4 h 194"/>
                              <a:gd name="T52" fmla="*/ 53 w 95"/>
                              <a:gd name="T53" fmla="*/ 39 h 194"/>
                              <a:gd name="T54" fmla="*/ 91 w 95"/>
                              <a:gd name="T55" fmla="*/ 39 h 194"/>
                              <a:gd name="T56" fmla="*/ 92 w 95"/>
                              <a:gd name="T57" fmla="*/ 41 h 194"/>
                              <a:gd name="T58" fmla="*/ 94 w 95"/>
                              <a:gd name="T59" fmla="*/ 43 h 194"/>
                              <a:gd name="T60" fmla="*/ 95 w 95"/>
                              <a:gd name="T61" fmla="*/ 47 h 194"/>
                              <a:gd name="T62" fmla="*/ 95 w 95"/>
                              <a:gd name="T63" fmla="*/ 55 h 194"/>
                              <a:gd name="T64" fmla="*/ 91 w 95"/>
                              <a:gd name="T65" fmla="*/ 60 h 194"/>
                              <a:gd name="T66" fmla="*/ 53 w 95"/>
                              <a:gd name="T67" fmla="*/ 60 h 194"/>
                              <a:gd name="T68" fmla="*/ 53 w 95"/>
                              <a:gd name="T69" fmla="*/ 155 h 194"/>
                              <a:gd name="T70" fmla="*/ 63 w 95"/>
                              <a:gd name="T71" fmla="*/ 170 h 194"/>
                              <a:gd name="T72" fmla="*/ 76 w 95"/>
                              <a:gd name="T73" fmla="*/ 171 h 194"/>
                              <a:gd name="T74" fmla="*/ 83 w 95"/>
                              <a:gd name="T75" fmla="*/ 170 h 194"/>
                              <a:gd name="T76" fmla="*/ 86 w 95"/>
                              <a:gd name="T77" fmla="*/ 169 h 194"/>
                              <a:gd name="T78" fmla="*/ 90 w 95"/>
                              <a:gd name="T79" fmla="*/ 167 h 194"/>
                              <a:gd name="T80" fmla="*/ 92 w 95"/>
                              <a:gd name="T81" fmla="*/ 167 h 194"/>
                              <a:gd name="T82" fmla="*/ 94 w 95"/>
                              <a:gd name="T83" fmla="*/ 167 h 194"/>
                              <a:gd name="T84" fmla="*/ 94 w 95"/>
                              <a:gd name="T85" fmla="*/ 170 h 194"/>
                              <a:gd name="T86" fmla="*/ 95 w 95"/>
                              <a:gd name="T87" fmla="*/ 174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95" h="194">
                                <a:moveTo>
                                  <a:pt x="95" y="177"/>
                                </a:moveTo>
                                <a:lnTo>
                                  <a:pt x="95" y="181"/>
                                </a:lnTo>
                                <a:lnTo>
                                  <a:pt x="94" y="185"/>
                                </a:lnTo>
                                <a:lnTo>
                                  <a:pt x="94" y="187"/>
                                </a:lnTo>
                                <a:lnTo>
                                  <a:pt x="92" y="188"/>
                                </a:lnTo>
                                <a:lnTo>
                                  <a:pt x="91" y="190"/>
                                </a:lnTo>
                                <a:lnTo>
                                  <a:pt x="89" y="191"/>
                                </a:lnTo>
                                <a:lnTo>
                                  <a:pt x="86" y="192"/>
                                </a:lnTo>
                                <a:lnTo>
                                  <a:pt x="83" y="192"/>
                                </a:lnTo>
                                <a:lnTo>
                                  <a:pt x="79" y="193"/>
                                </a:lnTo>
                                <a:lnTo>
                                  <a:pt x="75" y="193"/>
                                </a:lnTo>
                                <a:lnTo>
                                  <a:pt x="71" y="194"/>
                                </a:lnTo>
                                <a:lnTo>
                                  <a:pt x="68" y="194"/>
                                </a:lnTo>
                                <a:lnTo>
                                  <a:pt x="58" y="193"/>
                                </a:lnTo>
                                <a:lnTo>
                                  <a:pt x="49" y="191"/>
                                </a:lnTo>
                                <a:lnTo>
                                  <a:pt x="42" y="187"/>
                                </a:lnTo>
                                <a:lnTo>
                                  <a:pt x="36" y="182"/>
                                </a:lnTo>
                                <a:lnTo>
                                  <a:pt x="31" y="176"/>
                                </a:lnTo>
                                <a:lnTo>
                                  <a:pt x="28" y="167"/>
                                </a:lnTo>
                                <a:lnTo>
                                  <a:pt x="26" y="158"/>
                                </a:lnTo>
                                <a:lnTo>
                                  <a:pt x="26" y="145"/>
                                </a:lnTo>
                                <a:lnTo>
                                  <a:pt x="26" y="60"/>
                                </a:lnTo>
                                <a:lnTo>
                                  <a:pt x="6" y="60"/>
                                </a:lnTo>
                                <a:lnTo>
                                  <a:pt x="4" y="60"/>
                                </a:lnTo>
                                <a:lnTo>
                                  <a:pt x="2" y="58"/>
                                </a:lnTo>
                                <a:lnTo>
                                  <a:pt x="1" y="55"/>
                                </a:lnTo>
                                <a:lnTo>
                                  <a:pt x="0" y="50"/>
                                </a:lnTo>
                                <a:lnTo>
                                  <a:pt x="0" y="47"/>
                                </a:lnTo>
                                <a:lnTo>
                                  <a:pt x="1" y="44"/>
                                </a:lnTo>
                                <a:lnTo>
                                  <a:pt x="1" y="43"/>
                                </a:lnTo>
                                <a:lnTo>
                                  <a:pt x="2" y="42"/>
                                </a:lnTo>
                                <a:lnTo>
                                  <a:pt x="2" y="41"/>
                                </a:lnTo>
                                <a:lnTo>
                                  <a:pt x="4" y="39"/>
                                </a:lnTo>
                                <a:lnTo>
                                  <a:pt x="5" y="39"/>
                                </a:lnTo>
                                <a:lnTo>
                                  <a:pt x="6" y="39"/>
                                </a:lnTo>
                                <a:lnTo>
                                  <a:pt x="26" y="39"/>
                                </a:lnTo>
                                <a:lnTo>
                                  <a:pt x="26" y="5"/>
                                </a:lnTo>
                                <a:lnTo>
                                  <a:pt x="26" y="4"/>
                                </a:lnTo>
                                <a:lnTo>
                                  <a:pt x="26" y="2"/>
                                </a:lnTo>
                                <a:lnTo>
                                  <a:pt x="27" y="1"/>
                                </a:lnTo>
                                <a:lnTo>
                                  <a:pt x="28" y="1"/>
                                </a:lnTo>
                                <a:lnTo>
                                  <a:pt x="31" y="0"/>
                                </a:lnTo>
                                <a:lnTo>
                                  <a:pt x="33" y="0"/>
                                </a:lnTo>
                                <a:lnTo>
                                  <a:pt x="36" y="0"/>
                                </a:lnTo>
                                <a:lnTo>
                                  <a:pt x="39" y="0"/>
                                </a:lnTo>
                                <a:lnTo>
                                  <a:pt x="43" y="0"/>
                                </a:lnTo>
                                <a:lnTo>
                                  <a:pt x="46" y="0"/>
                                </a:lnTo>
                                <a:lnTo>
                                  <a:pt x="48" y="0"/>
                                </a:lnTo>
                                <a:lnTo>
                                  <a:pt x="49" y="1"/>
                                </a:lnTo>
                                <a:lnTo>
                                  <a:pt x="51" y="1"/>
                                </a:lnTo>
                                <a:lnTo>
                                  <a:pt x="52" y="2"/>
                                </a:lnTo>
                                <a:lnTo>
                                  <a:pt x="52" y="4"/>
                                </a:lnTo>
                                <a:lnTo>
                                  <a:pt x="53" y="5"/>
                                </a:lnTo>
                                <a:lnTo>
                                  <a:pt x="53" y="39"/>
                                </a:lnTo>
                                <a:lnTo>
                                  <a:pt x="90" y="39"/>
                                </a:lnTo>
                                <a:lnTo>
                                  <a:pt x="91" y="39"/>
                                </a:lnTo>
                                <a:lnTo>
                                  <a:pt x="91" y="39"/>
                                </a:lnTo>
                                <a:lnTo>
                                  <a:pt x="92" y="41"/>
                                </a:lnTo>
                                <a:lnTo>
                                  <a:pt x="94" y="42"/>
                                </a:lnTo>
                                <a:lnTo>
                                  <a:pt x="94" y="43"/>
                                </a:lnTo>
                                <a:lnTo>
                                  <a:pt x="95" y="44"/>
                                </a:lnTo>
                                <a:lnTo>
                                  <a:pt x="95" y="47"/>
                                </a:lnTo>
                                <a:lnTo>
                                  <a:pt x="95" y="50"/>
                                </a:lnTo>
                                <a:lnTo>
                                  <a:pt x="95" y="55"/>
                                </a:lnTo>
                                <a:lnTo>
                                  <a:pt x="94" y="58"/>
                                </a:lnTo>
                                <a:lnTo>
                                  <a:pt x="91" y="60"/>
                                </a:lnTo>
                                <a:lnTo>
                                  <a:pt x="90" y="60"/>
                                </a:lnTo>
                                <a:lnTo>
                                  <a:pt x="53" y="60"/>
                                </a:lnTo>
                                <a:lnTo>
                                  <a:pt x="53" y="142"/>
                                </a:lnTo>
                                <a:lnTo>
                                  <a:pt x="53" y="155"/>
                                </a:lnTo>
                                <a:lnTo>
                                  <a:pt x="57" y="164"/>
                                </a:lnTo>
                                <a:lnTo>
                                  <a:pt x="63" y="170"/>
                                </a:lnTo>
                                <a:lnTo>
                                  <a:pt x="73" y="171"/>
                                </a:lnTo>
                                <a:lnTo>
                                  <a:pt x="76" y="171"/>
                                </a:lnTo>
                                <a:lnTo>
                                  <a:pt x="79" y="171"/>
                                </a:lnTo>
                                <a:lnTo>
                                  <a:pt x="83" y="170"/>
                                </a:lnTo>
                                <a:lnTo>
                                  <a:pt x="84" y="169"/>
                                </a:lnTo>
                                <a:lnTo>
                                  <a:pt x="86" y="169"/>
                                </a:lnTo>
                                <a:lnTo>
                                  <a:pt x="89" y="167"/>
                                </a:lnTo>
                                <a:lnTo>
                                  <a:pt x="90" y="167"/>
                                </a:lnTo>
                                <a:lnTo>
                                  <a:pt x="91" y="167"/>
                                </a:lnTo>
                                <a:lnTo>
                                  <a:pt x="92" y="167"/>
                                </a:lnTo>
                                <a:lnTo>
                                  <a:pt x="92" y="167"/>
                                </a:lnTo>
                                <a:lnTo>
                                  <a:pt x="94" y="167"/>
                                </a:lnTo>
                                <a:lnTo>
                                  <a:pt x="94" y="169"/>
                                </a:lnTo>
                                <a:lnTo>
                                  <a:pt x="94" y="170"/>
                                </a:lnTo>
                                <a:lnTo>
                                  <a:pt x="95" y="172"/>
                                </a:lnTo>
                                <a:lnTo>
                                  <a:pt x="95" y="174"/>
                                </a:lnTo>
                                <a:lnTo>
                                  <a:pt x="95" y="17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73" name="Freeform 268"/>
                        <wps:cNvSpPr>
                          <a:spLocks/>
                        </wps:cNvSpPr>
                        <wps:spPr bwMode="auto">
                          <a:xfrm>
                            <a:off x="6794501" y="3519488"/>
                            <a:ext cx="65088" cy="119063"/>
                          </a:xfrm>
                          <a:custGeom>
                            <a:avLst/>
                            <a:gdLst>
                              <a:gd name="T0" fmla="*/ 123 w 123"/>
                              <a:gd name="T1" fmla="*/ 220 h 224"/>
                              <a:gd name="T2" fmla="*/ 122 w 123"/>
                              <a:gd name="T3" fmla="*/ 223 h 224"/>
                              <a:gd name="T4" fmla="*/ 119 w 123"/>
                              <a:gd name="T5" fmla="*/ 224 h 224"/>
                              <a:gd name="T6" fmla="*/ 114 w 123"/>
                              <a:gd name="T7" fmla="*/ 224 h 224"/>
                              <a:gd name="T8" fmla="*/ 107 w 123"/>
                              <a:gd name="T9" fmla="*/ 224 h 224"/>
                              <a:gd name="T10" fmla="*/ 102 w 123"/>
                              <a:gd name="T11" fmla="*/ 224 h 224"/>
                              <a:gd name="T12" fmla="*/ 98 w 123"/>
                              <a:gd name="T13" fmla="*/ 223 h 224"/>
                              <a:gd name="T14" fmla="*/ 97 w 123"/>
                              <a:gd name="T15" fmla="*/ 220 h 224"/>
                              <a:gd name="T16" fmla="*/ 97 w 123"/>
                              <a:gd name="T17" fmla="*/ 135 h 224"/>
                              <a:gd name="T18" fmla="*/ 94 w 123"/>
                              <a:gd name="T19" fmla="*/ 114 h 224"/>
                              <a:gd name="T20" fmla="*/ 89 w 123"/>
                              <a:gd name="T21" fmla="*/ 102 h 224"/>
                              <a:gd name="T22" fmla="*/ 80 w 123"/>
                              <a:gd name="T23" fmla="*/ 93 h 224"/>
                              <a:gd name="T24" fmla="*/ 66 w 123"/>
                              <a:gd name="T25" fmla="*/ 91 h 224"/>
                              <a:gd name="T26" fmla="*/ 46 w 123"/>
                              <a:gd name="T27" fmla="*/ 97 h 224"/>
                              <a:gd name="T28" fmla="*/ 25 w 123"/>
                              <a:gd name="T29" fmla="*/ 118 h 224"/>
                              <a:gd name="T30" fmla="*/ 25 w 123"/>
                              <a:gd name="T31" fmla="*/ 220 h 224"/>
                              <a:gd name="T32" fmla="*/ 24 w 123"/>
                              <a:gd name="T33" fmla="*/ 223 h 224"/>
                              <a:gd name="T34" fmla="*/ 22 w 123"/>
                              <a:gd name="T35" fmla="*/ 224 h 224"/>
                              <a:gd name="T36" fmla="*/ 16 w 123"/>
                              <a:gd name="T37" fmla="*/ 224 h 224"/>
                              <a:gd name="T38" fmla="*/ 8 w 123"/>
                              <a:gd name="T39" fmla="*/ 224 h 224"/>
                              <a:gd name="T40" fmla="*/ 3 w 123"/>
                              <a:gd name="T41" fmla="*/ 224 h 224"/>
                              <a:gd name="T42" fmla="*/ 1 w 123"/>
                              <a:gd name="T43" fmla="*/ 223 h 224"/>
                              <a:gd name="T44" fmla="*/ 0 w 123"/>
                              <a:gd name="T45" fmla="*/ 220 h 224"/>
                              <a:gd name="T46" fmla="*/ 0 w 123"/>
                              <a:gd name="T47" fmla="*/ 5 h 224"/>
                              <a:gd name="T48" fmla="*/ 0 w 123"/>
                              <a:gd name="T49" fmla="*/ 2 h 224"/>
                              <a:gd name="T50" fmla="*/ 2 w 123"/>
                              <a:gd name="T51" fmla="*/ 1 h 224"/>
                              <a:gd name="T52" fmla="*/ 6 w 123"/>
                              <a:gd name="T53" fmla="*/ 0 h 224"/>
                              <a:gd name="T54" fmla="*/ 12 w 123"/>
                              <a:gd name="T55" fmla="*/ 0 h 224"/>
                              <a:gd name="T56" fmla="*/ 19 w 123"/>
                              <a:gd name="T57" fmla="*/ 0 h 224"/>
                              <a:gd name="T58" fmla="*/ 23 w 123"/>
                              <a:gd name="T59" fmla="*/ 1 h 224"/>
                              <a:gd name="T60" fmla="*/ 25 w 123"/>
                              <a:gd name="T61" fmla="*/ 2 h 224"/>
                              <a:gd name="T62" fmla="*/ 25 w 123"/>
                              <a:gd name="T63" fmla="*/ 5 h 224"/>
                              <a:gd name="T64" fmla="*/ 37 w 123"/>
                              <a:gd name="T65" fmla="*/ 80 h 224"/>
                              <a:gd name="T66" fmla="*/ 60 w 123"/>
                              <a:gd name="T67" fmla="*/ 69 h 224"/>
                              <a:gd name="T68" fmla="*/ 86 w 123"/>
                              <a:gd name="T69" fmla="*/ 69 h 224"/>
                              <a:gd name="T70" fmla="*/ 105 w 123"/>
                              <a:gd name="T71" fmla="*/ 77 h 224"/>
                              <a:gd name="T72" fmla="*/ 118 w 123"/>
                              <a:gd name="T73" fmla="*/ 95 h 224"/>
                              <a:gd name="T74" fmla="*/ 123 w 123"/>
                              <a:gd name="T75" fmla="*/ 117 h 224"/>
                              <a:gd name="T76" fmla="*/ 123 w 123"/>
                              <a:gd name="T77" fmla="*/ 219 h 2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3" h="224">
                                <a:moveTo>
                                  <a:pt x="123" y="219"/>
                                </a:moveTo>
                                <a:lnTo>
                                  <a:pt x="123" y="220"/>
                                </a:lnTo>
                                <a:lnTo>
                                  <a:pt x="123" y="222"/>
                                </a:lnTo>
                                <a:lnTo>
                                  <a:pt x="122" y="223"/>
                                </a:lnTo>
                                <a:lnTo>
                                  <a:pt x="120" y="223"/>
                                </a:lnTo>
                                <a:lnTo>
                                  <a:pt x="119" y="224"/>
                                </a:lnTo>
                                <a:lnTo>
                                  <a:pt x="117" y="224"/>
                                </a:lnTo>
                                <a:lnTo>
                                  <a:pt x="114" y="224"/>
                                </a:lnTo>
                                <a:lnTo>
                                  <a:pt x="110" y="224"/>
                                </a:lnTo>
                                <a:lnTo>
                                  <a:pt x="107" y="224"/>
                                </a:lnTo>
                                <a:lnTo>
                                  <a:pt x="103" y="224"/>
                                </a:lnTo>
                                <a:lnTo>
                                  <a:pt x="102" y="224"/>
                                </a:lnTo>
                                <a:lnTo>
                                  <a:pt x="99" y="223"/>
                                </a:lnTo>
                                <a:lnTo>
                                  <a:pt x="98" y="223"/>
                                </a:lnTo>
                                <a:lnTo>
                                  <a:pt x="98" y="222"/>
                                </a:lnTo>
                                <a:lnTo>
                                  <a:pt x="97" y="220"/>
                                </a:lnTo>
                                <a:lnTo>
                                  <a:pt x="97" y="219"/>
                                </a:lnTo>
                                <a:lnTo>
                                  <a:pt x="97" y="135"/>
                                </a:lnTo>
                                <a:lnTo>
                                  <a:pt x="97" y="123"/>
                                </a:lnTo>
                                <a:lnTo>
                                  <a:pt x="94" y="114"/>
                                </a:lnTo>
                                <a:lnTo>
                                  <a:pt x="93" y="108"/>
                                </a:lnTo>
                                <a:lnTo>
                                  <a:pt x="89" y="102"/>
                                </a:lnTo>
                                <a:lnTo>
                                  <a:pt x="86" y="97"/>
                                </a:lnTo>
                                <a:lnTo>
                                  <a:pt x="80" y="93"/>
                                </a:lnTo>
                                <a:lnTo>
                                  <a:pt x="73" y="91"/>
                                </a:lnTo>
                                <a:lnTo>
                                  <a:pt x="66" y="91"/>
                                </a:lnTo>
                                <a:lnTo>
                                  <a:pt x="56" y="92"/>
                                </a:lnTo>
                                <a:lnTo>
                                  <a:pt x="46" y="97"/>
                                </a:lnTo>
                                <a:lnTo>
                                  <a:pt x="37" y="106"/>
                                </a:lnTo>
                                <a:lnTo>
                                  <a:pt x="25" y="118"/>
                                </a:lnTo>
                                <a:lnTo>
                                  <a:pt x="25" y="219"/>
                                </a:lnTo>
                                <a:lnTo>
                                  <a:pt x="25" y="220"/>
                                </a:lnTo>
                                <a:lnTo>
                                  <a:pt x="25" y="222"/>
                                </a:lnTo>
                                <a:lnTo>
                                  <a:pt x="24" y="223"/>
                                </a:lnTo>
                                <a:lnTo>
                                  <a:pt x="23" y="223"/>
                                </a:lnTo>
                                <a:lnTo>
                                  <a:pt x="22" y="224"/>
                                </a:lnTo>
                                <a:lnTo>
                                  <a:pt x="19" y="224"/>
                                </a:lnTo>
                                <a:lnTo>
                                  <a:pt x="16" y="224"/>
                                </a:lnTo>
                                <a:lnTo>
                                  <a:pt x="12" y="224"/>
                                </a:lnTo>
                                <a:lnTo>
                                  <a:pt x="8" y="224"/>
                                </a:lnTo>
                                <a:lnTo>
                                  <a:pt x="6" y="224"/>
                                </a:lnTo>
                                <a:lnTo>
                                  <a:pt x="3" y="224"/>
                                </a:lnTo>
                                <a:lnTo>
                                  <a:pt x="2" y="223"/>
                                </a:lnTo>
                                <a:lnTo>
                                  <a:pt x="1" y="223"/>
                                </a:lnTo>
                                <a:lnTo>
                                  <a:pt x="0" y="222"/>
                                </a:lnTo>
                                <a:lnTo>
                                  <a:pt x="0" y="220"/>
                                </a:lnTo>
                                <a:lnTo>
                                  <a:pt x="0" y="219"/>
                                </a:lnTo>
                                <a:lnTo>
                                  <a:pt x="0" y="5"/>
                                </a:lnTo>
                                <a:lnTo>
                                  <a:pt x="0" y="4"/>
                                </a:lnTo>
                                <a:lnTo>
                                  <a:pt x="0" y="2"/>
                                </a:lnTo>
                                <a:lnTo>
                                  <a:pt x="1" y="2"/>
                                </a:lnTo>
                                <a:lnTo>
                                  <a:pt x="2" y="1"/>
                                </a:lnTo>
                                <a:lnTo>
                                  <a:pt x="3" y="1"/>
                                </a:lnTo>
                                <a:lnTo>
                                  <a:pt x="6" y="0"/>
                                </a:lnTo>
                                <a:lnTo>
                                  <a:pt x="8" y="0"/>
                                </a:lnTo>
                                <a:lnTo>
                                  <a:pt x="12" y="0"/>
                                </a:lnTo>
                                <a:lnTo>
                                  <a:pt x="16" y="0"/>
                                </a:lnTo>
                                <a:lnTo>
                                  <a:pt x="19" y="0"/>
                                </a:lnTo>
                                <a:lnTo>
                                  <a:pt x="22" y="1"/>
                                </a:lnTo>
                                <a:lnTo>
                                  <a:pt x="23" y="1"/>
                                </a:lnTo>
                                <a:lnTo>
                                  <a:pt x="24" y="2"/>
                                </a:lnTo>
                                <a:lnTo>
                                  <a:pt x="25" y="2"/>
                                </a:lnTo>
                                <a:lnTo>
                                  <a:pt x="25" y="4"/>
                                </a:lnTo>
                                <a:lnTo>
                                  <a:pt x="25" y="5"/>
                                </a:lnTo>
                                <a:lnTo>
                                  <a:pt x="25" y="91"/>
                                </a:lnTo>
                                <a:lnTo>
                                  <a:pt x="37" y="80"/>
                                </a:lnTo>
                                <a:lnTo>
                                  <a:pt x="49" y="74"/>
                                </a:lnTo>
                                <a:lnTo>
                                  <a:pt x="60" y="69"/>
                                </a:lnTo>
                                <a:lnTo>
                                  <a:pt x="72" y="68"/>
                                </a:lnTo>
                                <a:lnTo>
                                  <a:pt x="86" y="69"/>
                                </a:lnTo>
                                <a:lnTo>
                                  <a:pt x="96" y="73"/>
                                </a:lnTo>
                                <a:lnTo>
                                  <a:pt x="105" y="77"/>
                                </a:lnTo>
                                <a:lnTo>
                                  <a:pt x="112" y="86"/>
                                </a:lnTo>
                                <a:lnTo>
                                  <a:pt x="118" y="95"/>
                                </a:lnTo>
                                <a:lnTo>
                                  <a:pt x="120" y="105"/>
                                </a:lnTo>
                                <a:lnTo>
                                  <a:pt x="123" y="117"/>
                                </a:lnTo>
                                <a:lnTo>
                                  <a:pt x="123" y="132"/>
                                </a:lnTo>
                                <a:lnTo>
                                  <a:pt x="123" y="2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74" name="Freeform 269"/>
                        <wps:cNvSpPr>
                          <a:spLocks noEditPoints="1"/>
                        </wps:cNvSpPr>
                        <wps:spPr bwMode="auto">
                          <a:xfrm>
                            <a:off x="6924676" y="3556000"/>
                            <a:ext cx="71438" cy="112713"/>
                          </a:xfrm>
                          <a:custGeom>
                            <a:avLst/>
                            <a:gdLst>
                              <a:gd name="T0" fmla="*/ 132 w 133"/>
                              <a:gd name="T1" fmla="*/ 96 h 214"/>
                              <a:gd name="T2" fmla="*/ 124 w 133"/>
                              <a:gd name="T3" fmla="*/ 125 h 214"/>
                              <a:gd name="T4" fmla="*/ 108 w 133"/>
                              <a:gd name="T5" fmla="*/ 146 h 214"/>
                              <a:gd name="T6" fmla="*/ 85 w 133"/>
                              <a:gd name="T7" fmla="*/ 157 h 214"/>
                              <a:gd name="T8" fmla="*/ 64 w 133"/>
                              <a:gd name="T9" fmla="*/ 158 h 214"/>
                              <a:gd name="T10" fmla="*/ 53 w 133"/>
                              <a:gd name="T11" fmla="*/ 156 h 214"/>
                              <a:gd name="T12" fmla="*/ 43 w 133"/>
                              <a:gd name="T13" fmla="*/ 150 h 214"/>
                              <a:gd name="T14" fmla="*/ 32 w 133"/>
                              <a:gd name="T15" fmla="*/ 141 h 214"/>
                              <a:gd name="T16" fmla="*/ 27 w 133"/>
                              <a:gd name="T17" fmla="*/ 209 h 214"/>
                              <a:gd name="T18" fmla="*/ 26 w 133"/>
                              <a:gd name="T19" fmla="*/ 210 h 214"/>
                              <a:gd name="T20" fmla="*/ 23 w 133"/>
                              <a:gd name="T21" fmla="*/ 213 h 214"/>
                              <a:gd name="T22" fmla="*/ 20 w 133"/>
                              <a:gd name="T23" fmla="*/ 214 h 214"/>
                              <a:gd name="T24" fmla="*/ 13 w 133"/>
                              <a:gd name="T25" fmla="*/ 214 h 214"/>
                              <a:gd name="T26" fmla="*/ 7 w 133"/>
                              <a:gd name="T27" fmla="*/ 214 h 214"/>
                              <a:gd name="T28" fmla="*/ 2 w 133"/>
                              <a:gd name="T29" fmla="*/ 213 h 214"/>
                              <a:gd name="T30" fmla="*/ 0 w 133"/>
                              <a:gd name="T31" fmla="*/ 210 h 214"/>
                              <a:gd name="T32" fmla="*/ 0 w 133"/>
                              <a:gd name="T33" fmla="*/ 209 h 214"/>
                              <a:gd name="T34" fmla="*/ 0 w 133"/>
                              <a:gd name="T35" fmla="*/ 6 h 214"/>
                              <a:gd name="T36" fmla="*/ 1 w 133"/>
                              <a:gd name="T37" fmla="*/ 3 h 214"/>
                              <a:gd name="T38" fmla="*/ 4 w 133"/>
                              <a:gd name="T39" fmla="*/ 2 h 214"/>
                              <a:gd name="T40" fmla="*/ 9 w 133"/>
                              <a:gd name="T41" fmla="*/ 2 h 214"/>
                              <a:gd name="T42" fmla="*/ 15 w 133"/>
                              <a:gd name="T43" fmla="*/ 2 h 214"/>
                              <a:gd name="T44" fmla="*/ 20 w 133"/>
                              <a:gd name="T45" fmla="*/ 2 h 214"/>
                              <a:gd name="T46" fmla="*/ 22 w 133"/>
                              <a:gd name="T47" fmla="*/ 3 h 214"/>
                              <a:gd name="T48" fmla="*/ 23 w 133"/>
                              <a:gd name="T49" fmla="*/ 6 h 214"/>
                              <a:gd name="T50" fmla="*/ 23 w 133"/>
                              <a:gd name="T51" fmla="*/ 27 h 214"/>
                              <a:gd name="T52" fmla="*/ 36 w 133"/>
                              <a:gd name="T53" fmla="*/ 14 h 214"/>
                              <a:gd name="T54" fmla="*/ 48 w 133"/>
                              <a:gd name="T55" fmla="*/ 7 h 214"/>
                              <a:gd name="T56" fmla="*/ 60 w 133"/>
                              <a:gd name="T57" fmla="*/ 2 h 214"/>
                              <a:gd name="T58" fmla="*/ 75 w 133"/>
                              <a:gd name="T59" fmla="*/ 0 h 214"/>
                              <a:gd name="T60" fmla="*/ 101 w 133"/>
                              <a:gd name="T61" fmla="*/ 6 h 214"/>
                              <a:gd name="T62" fmla="*/ 119 w 133"/>
                              <a:gd name="T63" fmla="*/ 23 h 214"/>
                              <a:gd name="T64" fmla="*/ 129 w 133"/>
                              <a:gd name="T65" fmla="*/ 48 h 214"/>
                              <a:gd name="T66" fmla="*/ 133 w 133"/>
                              <a:gd name="T67" fmla="*/ 77 h 214"/>
                              <a:gd name="T68" fmla="*/ 105 w 133"/>
                              <a:gd name="T69" fmla="*/ 69 h 214"/>
                              <a:gd name="T70" fmla="*/ 101 w 133"/>
                              <a:gd name="T71" fmla="*/ 49 h 214"/>
                              <a:gd name="T72" fmla="*/ 92 w 133"/>
                              <a:gd name="T73" fmla="*/ 33 h 214"/>
                              <a:gd name="T74" fmla="*/ 79 w 133"/>
                              <a:gd name="T75" fmla="*/ 23 h 214"/>
                              <a:gd name="T76" fmla="*/ 64 w 133"/>
                              <a:gd name="T77" fmla="*/ 23 h 214"/>
                              <a:gd name="T78" fmla="*/ 54 w 133"/>
                              <a:gd name="T79" fmla="*/ 25 h 214"/>
                              <a:gd name="T80" fmla="*/ 44 w 133"/>
                              <a:gd name="T81" fmla="*/ 33 h 214"/>
                              <a:gd name="T82" fmla="*/ 33 w 133"/>
                              <a:gd name="T83" fmla="*/ 43 h 214"/>
                              <a:gd name="T84" fmla="*/ 27 w 133"/>
                              <a:gd name="T85" fmla="*/ 108 h 214"/>
                              <a:gd name="T86" fmla="*/ 47 w 133"/>
                              <a:gd name="T87" fmla="*/ 129 h 214"/>
                              <a:gd name="T88" fmla="*/ 68 w 133"/>
                              <a:gd name="T89" fmla="*/ 135 h 214"/>
                              <a:gd name="T90" fmla="*/ 85 w 133"/>
                              <a:gd name="T91" fmla="*/ 130 h 214"/>
                              <a:gd name="T92" fmla="*/ 96 w 133"/>
                              <a:gd name="T93" fmla="*/ 118 h 214"/>
                              <a:gd name="T94" fmla="*/ 103 w 133"/>
                              <a:gd name="T95" fmla="*/ 99 h 214"/>
                              <a:gd name="T96" fmla="*/ 105 w 133"/>
                              <a:gd name="T97" fmla="*/ 80 h 2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33" h="214">
                                <a:moveTo>
                                  <a:pt x="133" y="77"/>
                                </a:moveTo>
                                <a:lnTo>
                                  <a:pt x="132" y="96"/>
                                </a:lnTo>
                                <a:lnTo>
                                  <a:pt x="129" y="110"/>
                                </a:lnTo>
                                <a:lnTo>
                                  <a:pt x="124" y="125"/>
                                </a:lnTo>
                                <a:lnTo>
                                  <a:pt x="117" y="136"/>
                                </a:lnTo>
                                <a:lnTo>
                                  <a:pt x="108" y="146"/>
                                </a:lnTo>
                                <a:lnTo>
                                  <a:pt x="97" y="152"/>
                                </a:lnTo>
                                <a:lnTo>
                                  <a:pt x="85" y="157"/>
                                </a:lnTo>
                                <a:lnTo>
                                  <a:pt x="70" y="158"/>
                                </a:lnTo>
                                <a:lnTo>
                                  <a:pt x="64" y="158"/>
                                </a:lnTo>
                                <a:lnTo>
                                  <a:pt x="58" y="157"/>
                                </a:lnTo>
                                <a:lnTo>
                                  <a:pt x="53" y="156"/>
                                </a:lnTo>
                                <a:lnTo>
                                  <a:pt x="48" y="154"/>
                                </a:lnTo>
                                <a:lnTo>
                                  <a:pt x="43" y="150"/>
                                </a:lnTo>
                                <a:lnTo>
                                  <a:pt x="37" y="146"/>
                                </a:lnTo>
                                <a:lnTo>
                                  <a:pt x="32" y="141"/>
                                </a:lnTo>
                                <a:lnTo>
                                  <a:pt x="27" y="136"/>
                                </a:lnTo>
                                <a:lnTo>
                                  <a:pt x="27" y="209"/>
                                </a:lnTo>
                                <a:lnTo>
                                  <a:pt x="26" y="210"/>
                                </a:lnTo>
                                <a:lnTo>
                                  <a:pt x="26" y="210"/>
                                </a:lnTo>
                                <a:lnTo>
                                  <a:pt x="25" y="211"/>
                                </a:lnTo>
                                <a:lnTo>
                                  <a:pt x="23" y="213"/>
                                </a:lnTo>
                                <a:lnTo>
                                  <a:pt x="22" y="213"/>
                                </a:lnTo>
                                <a:lnTo>
                                  <a:pt x="20" y="214"/>
                                </a:lnTo>
                                <a:lnTo>
                                  <a:pt x="17" y="214"/>
                                </a:lnTo>
                                <a:lnTo>
                                  <a:pt x="13" y="214"/>
                                </a:lnTo>
                                <a:lnTo>
                                  <a:pt x="10" y="214"/>
                                </a:lnTo>
                                <a:lnTo>
                                  <a:pt x="7" y="214"/>
                                </a:lnTo>
                                <a:lnTo>
                                  <a:pt x="5" y="213"/>
                                </a:lnTo>
                                <a:lnTo>
                                  <a:pt x="2" y="213"/>
                                </a:lnTo>
                                <a:lnTo>
                                  <a:pt x="1" y="211"/>
                                </a:lnTo>
                                <a:lnTo>
                                  <a:pt x="0" y="210"/>
                                </a:lnTo>
                                <a:lnTo>
                                  <a:pt x="0" y="210"/>
                                </a:lnTo>
                                <a:lnTo>
                                  <a:pt x="0" y="209"/>
                                </a:lnTo>
                                <a:lnTo>
                                  <a:pt x="0" y="7"/>
                                </a:lnTo>
                                <a:lnTo>
                                  <a:pt x="0" y="6"/>
                                </a:lnTo>
                                <a:lnTo>
                                  <a:pt x="0" y="5"/>
                                </a:lnTo>
                                <a:lnTo>
                                  <a:pt x="1" y="3"/>
                                </a:lnTo>
                                <a:lnTo>
                                  <a:pt x="2" y="3"/>
                                </a:lnTo>
                                <a:lnTo>
                                  <a:pt x="4" y="2"/>
                                </a:lnTo>
                                <a:lnTo>
                                  <a:pt x="6" y="2"/>
                                </a:lnTo>
                                <a:lnTo>
                                  <a:pt x="9" y="2"/>
                                </a:lnTo>
                                <a:lnTo>
                                  <a:pt x="11" y="2"/>
                                </a:lnTo>
                                <a:lnTo>
                                  <a:pt x="15" y="2"/>
                                </a:lnTo>
                                <a:lnTo>
                                  <a:pt x="17" y="2"/>
                                </a:lnTo>
                                <a:lnTo>
                                  <a:pt x="20" y="2"/>
                                </a:lnTo>
                                <a:lnTo>
                                  <a:pt x="21" y="3"/>
                                </a:lnTo>
                                <a:lnTo>
                                  <a:pt x="22" y="3"/>
                                </a:lnTo>
                                <a:lnTo>
                                  <a:pt x="22" y="5"/>
                                </a:lnTo>
                                <a:lnTo>
                                  <a:pt x="23" y="6"/>
                                </a:lnTo>
                                <a:lnTo>
                                  <a:pt x="23" y="7"/>
                                </a:lnTo>
                                <a:lnTo>
                                  <a:pt x="23" y="27"/>
                                </a:lnTo>
                                <a:lnTo>
                                  <a:pt x="29" y="19"/>
                                </a:lnTo>
                                <a:lnTo>
                                  <a:pt x="36" y="14"/>
                                </a:lnTo>
                                <a:lnTo>
                                  <a:pt x="42" y="9"/>
                                </a:lnTo>
                                <a:lnTo>
                                  <a:pt x="48" y="7"/>
                                </a:lnTo>
                                <a:lnTo>
                                  <a:pt x="54" y="3"/>
                                </a:lnTo>
                                <a:lnTo>
                                  <a:pt x="60" y="2"/>
                                </a:lnTo>
                                <a:lnTo>
                                  <a:pt x="68" y="0"/>
                                </a:lnTo>
                                <a:lnTo>
                                  <a:pt x="75" y="0"/>
                                </a:lnTo>
                                <a:lnTo>
                                  <a:pt x="90" y="1"/>
                                </a:lnTo>
                                <a:lnTo>
                                  <a:pt x="101" y="6"/>
                                </a:lnTo>
                                <a:lnTo>
                                  <a:pt x="112" y="13"/>
                                </a:lnTo>
                                <a:lnTo>
                                  <a:pt x="119" y="23"/>
                                </a:lnTo>
                                <a:lnTo>
                                  <a:pt x="126" y="34"/>
                                </a:lnTo>
                                <a:lnTo>
                                  <a:pt x="129" y="48"/>
                                </a:lnTo>
                                <a:lnTo>
                                  <a:pt x="132" y="61"/>
                                </a:lnTo>
                                <a:lnTo>
                                  <a:pt x="133" y="77"/>
                                </a:lnTo>
                                <a:close/>
                                <a:moveTo>
                                  <a:pt x="105" y="80"/>
                                </a:moveTo>
                                <a:lnTo>
                                  <a:pt x="105" y="69"/>
                                </a:lnTo>
                                <a:lnTo>
                                  <a:pt x="103" y="59"/>
                                </a:lnTo>
                                <a:lnTo>
                                  <a:pt x="101" y="49"/>
                                </a:lnTo>
                                <a:lnTo>
                                  <a:pt x="97" y="40"/>
                                </a:lnTo>
                                <a:lnTo>
                                  <a:pt x="92" y="33"/>
                                </a:lnTo>
                                <a:lnTo>
                                  <a:pt x="86" y="27"/>
                                </a:lnTo>
                                <a:lnTo>
                                  <a:pt x="79" y="23"/>
                                </a:lnTo>
                                <a:lnTo>
                                  <a:pt x="69" y="23"/>
                                </a:lnTo>
                                <a:lnTo>
                                  <a:pt x="64" y="23"/>
                                </a:lnTo>
                                <a:lnTo>
                                  <a:pt x="59" y="24"/>
                                </a:lnTo>
                                <a:lnTo>
                                  <a:pt x="54" y="25"/>
                                </a:lnTo>
                                <a:lnTo>
                                  <a:pt x="49" y="29"/>
                                </a:lnTo>
                                <a:lnTo>
                                  <a:pt x="44" y="33"/>
                                </a:lnTo>
                                <a:lnTo>
                                  <a:pt x="38" y="38"/>
                                </a:lnTo>
                                <a:lnTo>
                                  <a:pt x="33" y="43"/>
                                </a:lnTo>
                                <a:lnTo>
                                  <a:pt x="27" y="50"/>
                                </a:lnTo>
                                <a:lnTo>
                                  <a:pt x="27" y="108"/>
                                </a:lnTo>
                                <a:lnTo>
                                  <a:pt x="37" y="120"/>
                                </a:lnTo>
                                <a:lnTo>
                                  <a:pt x="47" y="129"/>
                                </a:lnTo>
                                <a:lnTo>
                                  <a:pt x="57" y="134"/>
                                </a:lnTo>
                                <a:lnTo>
                                  <a:pt x="68" y="135"/>
                                </a:lnTo>
                                <a:lnTo>
                                  <a:pt x="77" y="135"/>
                                </a:lnTo>
                                <a:lnTo>
                                  <a:pt x="85" y="130"/>
                                </a:lnTo>
                                <a:lnTo>
                                  <a:pt x="91" y="125"/>
                                </a:lnTo>
                                <a:lnTo>
                                  <a:pt x="96" y="118"/>
                                </a:lnTo>
                                <a:lnTo>
                                  <a:pt x="101" y="109"/>
                                </a:lnTo>
                                <a:lnTo>
                                  <a:pt x="103" y="99"/>
                                </a:lnTo>
                                <a:lnTo>
                                  <a:pt x="105" y="90"/>
                                </a:lnTo>
                                <a:lnTo>
                                  <a:pt x="105" y="8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75" name="Freeform 270"/>
                        <wps:cNvSpPr>
                          <a:spLocks/>
                        </wps:cNvSpPr>
                        <wps:spPr bwMode="auto">
                          <a:xfrm>
                            <a:off x="7016751" y="3519488"/>
                            <a:ext cx="65088" cy="119063"/>
                          </a:xfrm>
                          <a:custGeom>
                            <a:avLst/>
                            <a:gdLst>
                              <a:gd name="T0" fmla="*/ 125 w 125"/>
                              <a:gd name="T1" fmla="*/ 220 h 224"/>
                              <a:gd name="T2" fmla="*/ 123 w 125"/>
                              <a:gd name="T3" fmla="*/ 223 h 224"/>
                              <a:gd name="T4" fmla="*/ 121 w 125"/>
                              <a:gd name="T5" fmla="*/ 224 h 224"/>
                              <a:gd name="T6" fmla="*/ 115 w 125"/>
                              <a:gd name="T7" fmla="*/ 224 h 224"/>
                              <a:gd name="T8" fmla="*/ 107 w 125"/>
                              <a:gd name="T9" fmla="*/ 224 h 224"/>
                              <a:gd name="T10" fmla="*/ 103 w 125"/>
                              <a:gd name="T11" fmla="*/ 224 h 224"/>
                              <a:gd name="T12" fmla="*/ 100 w 125"/>
                              <a:gd name="T13" fmla="*/ 223 h 224"/>
                              <a:gd name="T14" fmla="*/ 99 w 125"/>
                              <a:gd name="T15" fmla="*/ 220 h 224"/>
                              <a:gd name="T16" fmla="*/ 99 w 125"/>
                              <a:gd name="T17" fmla="*/ 135 h 224"/>
                              <a:gd name="T18" fmla="*/ 96 w 125"/>
                              <a:gd name="T19" fmla="*/ 114 h 224"/>
                              <a:gd name="T20" fmla="*/ 90 w 125"/>
                              <a:gd name="T21" fmla="*/ 102 h 224"/>
                              <a:gd name="T22" fmla="*/ 82 w 125"/>
                              <a:gd name="T23" fmla="*/ 93 h 224"/>
                              <a:gd name="T24" fmla="*/ 68 w 125"/>
                              <a:gd name="T25" fmla="*/ 91 h 224"/>
                              <a:gd name="T26" fmla="*/ 48 w 125"/>
                              <a:gd name="T27" fmla="*/ 97 h 224"/>
                              <a:gd name="T28" fmla="*/ 27 w 125"/>
                              <a:gd name="T29" fmla="*/ 118 h 224"/>
                              <a:gd name="T30" fmla="*/ 27 w 125"/>
                              <a:gd name="T31" fmla="*/ 220 h 224"/>
                              <a:gd name="T32" fmla="*/ 26 w 125"/>
                              <a:gd name="T33" fmla="*/ 223 h 224"/>
                              <a:gd name="T34" fmla="*/ 23 w 125"/>
                              <a:gd name="T35" fmla="*/ 224 h 224"/>
                              <a:gd name="T36" fmla="*/ 18 w 125"/>
                              <a:gd name="T37" fmla="*/ 224 h 224"/>
                              <a:gd name="T38" fmla="*/ 10 w 125"/>
                              <a:gd name="T39" fmla="*/ 224 h 224"/>
                              <a:gd name="T40" fmla="*/ 5 w 125"/>
                              <a:gd name="T41" fmla="*/ 224 h 224"/>
                              <a:gd name="T42" fmla="*/ 2 w 125"/>
                              <a:gd name="T43" fmla="*/ 223 h 224"/>
                              <a:gd name="T44" fmla="*/ 0 w 125"/>
                              <a:gd name="T45" fmla="*/ 220 h 224"/>
                              <a:gd name="T46" fmla="*/ 0 w 125"/>
                              <a:gd name="T47" fmla="*/ 5 h 224"/>
                              <a:gd name="T48" fmla="*/ 2 w 125"/>
                              <a:gd name="T49" fmla="*/ 2 h 224"/>
                              <a:gd name="T50" fmla="*/ 3 w 125"/>
                              <a:gd name="T51" fmla="*/ 1 h 224"/>
                              <a:gd name="T52" fmla="*/ 8 w 125"/>
                              <a:gd name="T53" fmla="*/ 0 h 224"/>
                              <a:gd name="T54" fmla="*/ 14 w 125"/>
                              <a:gd name="T55" fmla="*/ 0 h 224"/>
                              <a:gd name="T56" fmla="*/ 20 w 125"/>
                              <a:gd name="T57" fmla="*/ 0 h 224"/>
                              <a:gd name="T58" fmla="*/ 24 w 125"/>
                              <a:gd name="T59" fmla="*/ 1 h 224"/>
                              <a:gd name="T60" fmla="*/ 26 w 125"/>
                              <a:gd name="T61" fmla="*/ 2 h 224"/>
                              <a:gd name="T62" fmla="*/ 27 w 125"/>
                              <a:gd name="T63" fmla="*/ 5 h 224"/>
                              <a:gd name="T64" fmla="*/ 39 w 125"/>
                              <a:gd name="T65" fmla="*/ 80 h 224"/>
                              <a:gd name="T66" fmla="*/ 62 w 125"/>
                              <a:gd name="T67" fmla="*/ 69 h 224"/>
                              <a:gd name="T68" fmla="*/ 87 w 125"/>
                              <a:gd name="T69" fmla="*/ 69 h 224"/>
                              <a:gd name="T70" fmla="*/ 106 w 125"/>
                              <a:gd name="T71" fmla="*/ 77 h 224"/>
                              <a:gd name="T72" fmla="*/ 119 w 125"/>
                              <a:gd name="T73" fmla="*/ 95 h 224"/>
                              <a:gd name="T74" fmla="*/ 125 w 125"/>
                              <a:gd name="T75" fmla="*/ 117 h 224"/>
                              <a:gd name="T76" fmla="*/ 125 w 125"/>
                              <a:gd name="T77" fmla="*/ 219 h 2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5" h="224">
                                <a:moveTo>
                                  <a:pt x="125" y="219"/>
                                </a:moveTo>
                                <a:lnTo>
                                  <a:pt x="125" y="220"/>
                                </a:lnTo>
                                <a:lnTo>
                                  <a:pt x="125" y="222"/>
                                </a:lnTo>
                                <a:lnTo>
                                  <a:pt x="123" y="223"/>
                                </a:lnTo>
                                <a:lnTo>
                                  <a:pt x="122" y="223"/>
                                </a:lnTo>
                                <a:lnTo>
                                  <a:pt x="121" y="224"/>
                                </a:lnTo>
                                <a:lnTo>
                                  <a:pt x="119" y="224"/>
                                </a:lnTo>
                                <a:lnTo>
                                  <a:pt x="115" y="224"/>
                                </a:lnTo>
                                <a:lnTo>
                                  <a:pt x="111" y="224"/>
                                </a:lnTo>
                                <a:lnTo>
                                  <a:pt x="107" y="224"/>
                                </a:lnTo>
                                <a:lnTo>
                                  <a:pt x="105" y="224"/>
                                </a:lnTo>
                                <a:lnTo>
                                  <a:pt x="103" y="224"/>
                                </a:lnTo>
                                <a:lnTo>
                                  <a:pt x="101" y="223"/>
                                </a:lnTo>
                                <a:lnTo>
                                  <a:pt x="100" y="223"/>
                                </a:lnTo>
                                <a:lnTo>
                                  <a:pt x="99" y="222"/>
                                </a:lnTo>
                                <a:lnTo>
                                  <a:pt x="99" y="220"/>
                                </a:lnTo>
                                <a:lnTo>
                                  <a:pt x="99" y="219"/>
                                </a:lnTo>
                                <a:lnTo>
                                  <a:pt x="99" y="135"/>
                                </a:lnTo>
                                <a:lnTo>
                                  <a:pt x="98" y="123"/>
                                </a:lnTo>
                                <a:lnTo>
                                  <a:pt x="96" y="114"/>
                                </a:lnTo>
                                <a:lnTo>
                                  <a:pt x="94" y="108"/>
                                </a:lnTo>
                                <a:lnTo>
                                  <a:pt x="90" y="102"/>
                                </a:lnTo>
                                <a:lnTo>
                                  <a:pt x="87" y="97"/>
                                </a:lnTo>
                                <a:lnTo>
                                  <a:pt x="82" y="93"/>
                                </a:lnTo>
                                <a:lnTo>
                                  <a:pt x="75" y="91"/>
                                </a:lnTo>
                                <a:lnTo>
                                  <a:pt x="68" y="91"/>
                                </a:lnTo>
                                <a:lnTo>
                                  <a:pt x="58" y="92"/>
                                </a:lnTo>
                                <a:lnTo>
                                  <a:pt x="48" y="97"/>
                                </a:lnTo>
                                <a:lnTo>
                                  <a:pt x="37" y="106"/>
                                </a:lnTo>
                                <a:lnTo>
                                  <a:pt x="27" y="118"/>
                                </a:lnTo>
                                <a:lnTo>
                                  <a:pt x="27" y="219"/>
                                </a:lnTo>
                                <a:lnTo>
                                  <a:pt x="27" y="220"/>
                                </a:lnTo>
                                <a:lnTo>
                                  <a:pt x="26" y="222"/>
                                </a:lnTo>
                                <a:lnTo>
                                  <a:pt x="26" y="223"/>
                                </a:lnTo>
                                <a:lnTo>
                                  <a:pt x="24" y="223"/>
                                </a:lnTo>
                                <a:lnTo>
                                  <a:pt x="23" y="224"/>
                                </a:lnTo>
                                <a:lnTo>
                                  <a:pt x="20" y="224"/>
                                </a:lnTo>
                                <a:lnTo>
                                  <a:pt x="18" y="224"/>
                                </a:lnTo>
                                <a:lnTo>
                                  <a:pt x="14" y="224"/>
                                </a:lnTo>
                                <a:lnTo>
                                  <a:pt x="10" y="224"/>
                                </a:lnTo>
                                <a:lnTo>
                                  <a:pt x="8" y="224"/>
                                </a:lnTo>
                                <a:lnTo>
                                  <a:pt x="5" y="224"/>
                                </a:lnTo>
                                <a:lnTo>
                                  <a:pt x="3" y="223"/>
                                </a:lnTo>
                                <a:lnTo>
                                  <a:pt x="2" y="223"/>
                                </a:lnTo>
                                <a:lnTo>
                                  <a:pt x="2" y="222"/>
                                </a:lnTo>
                                <a:lnTo>
                                  <a:pt x="0" y="220"/>
                                </a:lnTo>
                                <a:lnTo>
                                  <a:pt x="0" y="219"/>
                                </a:lnTo>
                                <a:lnTo>
                                  <a:pt x="0" y="5"/>
                                </a:lnTo>
                                <a:lnTo>
                                  <a:pt x="0" y="4"/>
                                </a:lnTo>
                                <a:lnTo>
                                  <a:pt x="2" y="2"/>
                                </a:lnTo>
                                <a:lnTo>
                                  <a:pt x="2" y="2"/>
                                </a:lnTo>
                                <a:lnTo>
                                  <a:pt x="3" y="1"/>
                                </a:lnTo>
                                <a:lnTo>
                                  <a:pt x="5" y="1"/>
                                </a:lnTo>
                                <a:lnTo>
                                  <a:pt x="8" y="0"/>
                                </a:lnTo>
                                <a:lnTo>
                                  <a:pt x="10" y="0"/>
                                </a:lnTo>
                                <a:lnTo>
                                  <a:pt x="14" y="0"/>
                                </a:lnTo>
                                <a:lnTo>
                                  <a:pt x="18" y="0"/>
                                </a:lnTo>
                                <a:lnTo>
                                  <a:pt x="20" y="0"/>
                                </a:lnTo>
                                <a:lnTo>
                                  <a:pt x="23" y="1"/>
                                </a:lnTo>
                                <a:lnTo>
                                  <a:pt x="24" y="1"/>
                                </a:lnTo>
                                <a:lnTo>
                                  <a:pt x="26" y="2"/>
                                </a:lnTo>
                                <a:lnTo>
                                  <a:pt x="26" y="2"/>
                                </a:lnTo>
                                <a:lnTo>
                                  <a:pt x="27" y="4"/>
                                </a:lnTo>
                                <a:lnTo>
                                  <a:pt x="27" y="5"/>
                                </a:lnTo>
                                <a:lnTo>
                                  <a:pt x="27" y="91"/>
                                </a:lnTo>
                                <a:lnTo>
                                  <a:pt x="39" y="80"/>
                                </a:lnTo>
                                <a:lnTo>
                                  <a:pt x="50" y="74"/>
                                </a:lnTo>
                                <a:lnTo>
                                  <a:pt x="62" y="69"/>
                                </a:lnTo>
                                <a:lnTo>
                                  <a:pt x="73" y="68"/>
                                </a:lnTo>
                                <a:lnTo>
                                  <a:pt x="87" y="69"/>
                                </a:lnTo>
                                <a:lnTo>
                                  <a:pt x="98" y="73"/>
                                </a:lnTo>
                                <a:lnTo>
                                  <a:pt x="106" y="77"/>
                                </a:lnTo>
                                <a:lnTo>
                                  <a:pt x="114" y="86"/>
                                </a:lnTo>
                                <a:lnTo>
                                  <a:pt x="119" y="95"/>
                                </a:lnTo>
                                <a:lnTo>
                                  <a:pt x="122" y="105"/>
                                </a:lnTo>
                                <a:lnTo>
                                  <a:pt x="125" y="117"/>
                                </a:lnTo>
                                <a:lnTo>
                                  <a:pt x="125" y="132"/>
                                </a:lnTo>
                                <a:lnTo>
                                  <a:pt x="125" y="2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76" name="Freeform 271"/>
                        <wps:cNvSpPr>
                          <a:spLocks noEditPoints="1"/>
                        </wps:cNvSpPr>
                        <wps:spPr bwMode="auto">
                          <a:xfrm>
                            <a:off x="7102476" y="3556000"/>
                            <a:ext cx="63500" cy="84138"/>
                          </a:xfrm>
                          <a:custGeom>
                            <a:avLst/>
                            <a:gdLst>
                              <a:gd name="T0" fmla="*/ 118 w 119"/>
                              <a:gd name="T1" fmla="*/ 154 h 158"/>
                              <a:gd name="T2" fmla="*/ 116 w 119"/>
                              <a:gd name="T3" fmla="*/ 155 h 158"/>
                              <a:gd name="T4" fmla="*/ 112 w 119"/>
                              <a:gd name="T5" fmla="*/ 156 h 158"/>
                              <a:gd name="T6" fmla="*/ 103 w 119"/>
                              <a:gd name="T7" fmla="*/ 156 h 158"/>
                              <a:gd name="T8" fmla="*/ 98 w 119"/>
                              <a:gd name="T9" fmla="*/ 155 h 158"/>
                              <a:gd name="T10" fmla="*/ 96 w 119"/>
                              <a:gd name="T11" fmla="*/ 154 h 158"/>
                              <a:gd name="T12" fmla="*/ 96 w 119"/>
                              <a:gd name="T13" fmla="*/ 138 h 158"/>
                              <a:gd name="T14" fmla="*/ 75 w 119"/>
                              <a:gd name="T15" fmla="*/ 152 h 158"/>
                              <a:gd name="T16" fmla="*/ 50 w 119"/>
                              <a:gd name="T17" fmla="*/ 158 h 158"/>
                              <a:gd name="T18" fmla="*/ 29 w 119"/>
                              <a:gd name="T19" fmla="*/ 155 h 158"/>
                              <a:gd name="T20" fmla="*/ 13 w 119"/>
                              <a:gd name="T21" fmla="*/ 146 h 158"/>
                              <a:gd name="T22" fmla="*/ 4 w 119"/>
                              <a:gd name="T23" fmla="*/ 133 h 158"/>
                              <a:gd name="T24" fmla="*/ 0 w 119"/>
                              <a:gd name="T25" fmla="*/ 114 h 158"/>
                              <a:gd name="T26" fmla="*/ 5 w 119"/>
                              <a:gd name="T27" fmla="*/ 93 h 158"/>
                              <a:gd name="T28" fmla="*/ 20 w 119"/>
                              <a:gd name="T29" fmla="*/ 78 h 158"/>
                              <a:gd name="T30" fmla="*/ 42 w 119"/>
                              <a:gd name="T31" fmla="*/ 70 h 158"/>
                              <a:gd name="T32" fmla="*/ 73 w 119"/>
                              <a:gd name="T33" fmla="*/ 66 h 158"/>
                              <a:gd name="T34" fmla="*/ 92 w 119"/>
                              <a:gd name="T35" fmla="*/ 55 h 158"/>
                              <a:gd name="T36" fmla="*/ 91 w 119"/>
                              <a:gd name="T37" fmla="*/ 40 h 158"/>
                              <a:gd name="T38" fmla="*/ 85 w 119"/>
                              <a:gd name="T39" fmla="*/ 30 h 158"/>
                              <a:gd name="T40" fmla="*/ 75 w 119"/>
                              <a:gd name="T41" fmla="*/ 23 h 158"/>
                              <a:gd name="T42" fmla="*/ 59 w 119"/>
                              <a:gd name="T43" fmla="*/ 22 h 158"/>
                              <a:gd name="T44" fmla="*/ 42 w 119"/>
                              <a:gd name="T45" fmla="*/ 23 h 158"/>
                              <a:gd name="T46" fmla="*/ 28 w 119"/>
                              <a:gd name="T47" fmla="*/ 29 h 158"/>
                              <a:gd name="T48" fmla="*/ 18 w 119"/>
                              <a:gd name="T49" fmla="*/ 34 h 158"/>
                              <a:gd name="T50" fmla="*/ 12 w 119"/>
                              <a:gd name="T51" fmla="*/ 37 h 158"/>
                              <a:gd name="T52" fmla="*/ 11 w 119"/>
                              <a:gd name="T53" fmla="*/ 35 h 158"/>
                              <a:gd name="T54" fmla="*/ 9 w 119"/>
                              <a:gd name="T55" fmla="*/ 34 h 158"/>
                              <a:gd name="T56" fmla="*/ 7 w 119"/>
                              <a:gd name="T57" fmla="*/ 30 h 158"/>
                              <a:gd name="T58" fmla="*/ 7 w 119"/>
                              <a:gd name="T59" fmla="*/ 25 h 158"/>
                              <a:gd name="T60" fmla="*/ 7 w 119"/>
                              <a:gd name="T61" fmla="*/ 19 h 158"/>
                              <a:gd name="T62" fmla="*/ 11 w 119"/>
                              <a:gd name="T63" fmla="*/ 16 h 158"/>
                              <a:gd name="T64" fmla="*/ 18 w 119"/>
                              <a:gd name="T65" fmla="*/ 11 h 158"/>
                              <a:gd name="T66" fmla="*/ 31 w 119"/>
                              <a:gd name="T67" fmla="*/ 6 h 158"/>
                              <a:gd name="T68" fmla="*/ 45 w 119"/>
                              <a:gd name="T69" fmla="*/ 1 h 158"/>
                              <a:gd name="T70" fmla="*/ 61 w 119"/>
                              <a:gd name="T71" fmla="*/ 0 h 158"/>
                              <a:gd name="T72" fmla="*/ 89 w 119"/>
                              <a:gd name="T73" fmla="*/ 3 h 158"/>
                              <a:gd name="T74" fmla="*/ 106 w 119"/>
                              <a:gd name="T75" fmla="*/ 13 h 158"/>
                              <a:gd name="T76" fmla="*/ 116 w 119"/>
                              <a:gd name="T77" fmla="*/ 30 h 158"/>
                              <a:gd name="T78" fmla="*/ 119 w 119"/>
                              <a:gd name="T79" fmla="*/ 54 h 158"/>
                              <a:gd name="T80" fmla="*/ 92 w 119"/>
                              <a:gd name="T81" fmla="*/ 86 h 158"/>
                              <a:gd name="T82" fmla="*/ 59 w 119"/>
                              <a:gd name="T83" fmla="*/ 86 h 158"/>
                              <a:gd name="T84" fmla="*/ 43 w 119"/>
                              <a:gd name="T85" fmla="*/ 90 h 158"/>
                              <a:gd name="T86" fmla="*/ 33 w 119"/>
                              <a:gd name="T87" fmla="*/ 97 h 158"/>
                              <a:gd name="T88" fmla="*/ 28 w 119"/>
                              <a:gd name="T89" fmla="*/ 107 h 158"/>
                              <a:gd name="T90" fmla="*/ 28 w 119"/>
                              <a:gd name="T91" fmla="*/ 124 h 158"/>
                              <a:gd name="T92" fmla="*/ 43 w 119"/>
                              <a:gd name="T93" fmla="*/ 136 h 158"/>
                              <a:gd name="T94" fmla="*/ 65 w 119"/>
                              <a:gd name="T95" fmla="*/ 136 h 158"/>
                              <a:gd name="T96" fmla="*/ 82 w 119"/>
                              <a:gd name="T97" fmla="*/ 126 h 158"/>
                              <a:gd name="T98" fmla="*/ 92 w 119"/>
                              <a:gd name="T99" fmla="*/ 86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19" h="158">
                                <a:moveTo>
                                  <a:pt x="119" y="151"/>
                                </a:moveTo>
                                <a:lnTo>
                                  <a:pt x="118" y="154"/>
                                </a:lnTo>
                                <a:lnTo>
                                  <a:pt x="118" y="155"/>
                                </a:lnTo>
                                <a:lnTo>
                                  <a:pt x="116" y="155"/>
                                </a:lnTo>
                                <a:lnTo>
                                  <a:pt x="114" y="156"/>
                                </a:lnTo>
                                <a:lnTo>
                                  <a:pt x="112" y="156"/>
                                </a:lnTo>
                                <a:lnTo>
                                  <a:pt x="107" y="156"/>
                                </a:lnTo>
                                <a:lnTo>
                                  <a:pt x="103" y="156"/>
                                </a:lnTo>
                                <a:lnTo>
                                  <a:pt x="101" y="156"/>
                                </a:lnTo>
                                <a:lnTo>
                                  <a:pt x="98" y="155"/>
                                </a:lnTo>
                                <a:lnTo>
                                  <a:pt x="97" y="155"/>
                                </a:lnTo>
                                <a:lnTo>
                                  <a:pt x="96" y="154"/>
                                </a:lnTo>
                                <a:lnTo>
                                  <a:pt x="96" y="151"/>
                                </a:lnTo>
                                <a:lnTo>
                                  <a:pt x="96" y="138"/>
                                </a:lnTo>
                                <a:lnTo>
                                  <a:pt x="86" y="146"/>
                                </a:lnTo>
                                <a:lnTo>
                                  <a:pt x="75" y="152"/>
                                </a:lnTo>
                                <a:lnTo>
                                  <a:pt x="63" y="157"/>
                                </a:lnTo>
                                <a:lnTo>
                                  <a:pt x="50" y="158"/>
                                </a:lnTo>
                                <a:lnTo>
                                  <a:pt x="39" y="157"/>
                                </a:lnTo>
                                <a:lnTo>
                                  <a:pt x="29" y="155"/>
                                </a:lnTo>
                                <a:lnTo>
                                  <a:pt x="21" y="152"/>
                                </a:lnTo>
                                <a:lnTo>
                                  <a:pt x="13" y="146"/>
                                </a:lnTo>
                                <a:lnTo>
                                  <a:pt x="9" y="141"/>
                                </a:lnTo>
                                <a:lnTo>
                                  <a:pt x="4" y="133"/>
                                </a:lnTo>
                                <a:lnTo>
                                  <a:pt x="1" y="124"/>
                                </a:lnTo>
                                <a:lnTo>
                                  <a:pt x="0" y="114"/>
                                </a:lnTo>
                                <a:lnTo>
                                  <a:pt x="1" y="103"/>
                                </a:lnTo>
                                <a:lnTo>
                                  <a:pt x="5" y="93"/>
                                </a:lnTo>
                                <a:lnTo>
                                  <a:pt x="11" y="85"/>
                                </a:lnTo>
                                <a:lnTo>
                                  <a:pt x="20" y="78"/>
                                </a:lnTo>
                                <a:lnTo>
                                  <a:pt x="29" y="72"/>
                                </a:lnTo>
                                <a:lnTo>
                                  <a:pt x="42" y="70"/>
                                </a:lnTo>
                                <a:lnTo>
                                  <a:pt x="57" y="67"/>
                                </a:lnTo>
                                <a:lnTo>
                                  <a:pt x="73" y="66"/>
                                </a:lnTo>
                                <a:lnTo>
                                  <a:pt x="92" y="66"/>
                                </a:lnTo>
                                <a:lnTo>
                                  <a:pt x="92" y="55"/>
                                </a:lnTo>
                                <a:lnTo>
                                  <a:pt x="92" y="48"/>
                                </a:lnTo>
                                <a:lnTo>
                                  <a:pt x="91" y="40"/>
                                </a:lnTo>
                                <a:lnTo>
                                  <a:pt x="89" y="34"/>
                                </a:lnTo>
                                <a:lnTo>
                                  <a:pt x="85" y="30"/>
                                </a:lnTo>
                                <a:lnTo>
                                  <a:pt x="81" y="25"/>
                                </a:lnTo>
                                <a:lnTo>
                                  <a:pt x="75" y="23"/>
                                </a:lnTo>
                                <a:lnTo>
                                  <a:pt x="68" y="22"/>
                                </a:lnTo>
                                <a:lnTo>
                                  <a:pt x="59" y="22"/>
                                </a:lnTo>
                                <a:lnTo>
                                  <a:pt x="50" y="22"/>
                                </a:lnTo>
                                <a:lnTo>
                                  <a:pt x="42" y="23"/>
                                </a:lnTo>
                                <a:lnTo>
                                  <a:pt x="34" y="25"/>
                                </a:lnTo>
                                <a:lnTo>
                                  <a:pt x="28" y="29"/>
                                </a:lnTo>
                                <a:lnTo>
                                  <a:pt x="23" y="32"/>
                                </a:lnTo>
                                <a:lnTo>
                                  <a:pt x="18" y="34"/>
                                </a:lnTo>
                                <a:lnTo>
                                  <a:pt x="15" y="35"/>
                                </a:lnTo>
                                <a:lnTo>
                                  <a:pt x="12" y="37"/>
                                </a:lnTo>
                                <a:lnTo>
                                  <a:pt x="11" y="37"/>
                                </a:lnTo>
                                <a:lnTo>
                                  <a:pt x="11" y="35"/>
                                </a:lnTo>
                                <a:lnTo>
                                  <a:pt x="10" y="35"/>
                                </a:lnTo>
                                <a:lnTo>
                                  <a:pt x="9" y="34"/>
                                </a:lnTo>
                                <a:lnTo>
                                  <a:pt x="9" y="32"/>
                                </a:lnTo>
                                <a:lnTo>
                                  <a:pt x="7" y="30"/>
                                </a:lnTo>
                                <a:lnTo>
                                  <a:pt x="7" y="28"/>
                                </a:lnTo>
                                <a:lnTo>
                                  <a:pt x="7" y="25"/>
                                </a:lnTo>
                                <a:lnTo>
                                  <a:pt x="7" y="22"/>
                                </a:lnTo>
                                <a:lnTo>
                                  <a:pt x="7" y="19"/>
                                </a:lnTo>
                                <a:lnTo>
                                  <a:pt x="9" y="17"/>
                                </a:lnTo>
                                <a:lnTo>
                                  <a:pt x="11" y="16"/>
                                </a:lnTo>
                                <a:lnTo>
                                  <a:pt x="13" y="13"/>
                                </a:lnTo>
                                <a:lnTo>
                                  <a:pt x="18" y="11"/>
                                </a:lnTo>
                                <a:lnTo>
                                  <a:pt x="23" y="7"/>
                                </a:lnTo>
                                <a:lnTo>
                                  <a:pt x="31" y="6"/>
                                </a:lnTo>
                                <a:lnTo>
                                  <a:pt x="37" y="3"/>
                                </a:lnTo>
                                <a:lnTo>
                                  <a:pt x="45" y="1"/>
                                </a:lnTo>
                                <a:lnTo>
                                  <a:pt x="54" y="0"/>
                                </a:lnTo>
                                <a:lnTo>
                                  <a:pt x="61" y="0"/>
                                </a:lnTo>
                                <a:lnTo>
                                  <a:pt x="76" y="1"/>
                                </a:lnTo>
                                <a:lnTo>
                                  <a:pt x="89" y="3"/>
                                </a:lnTo>
                                <a:lnTo>
                                  <a:pt x="98" y="7"/>
                                </a:lnTo>
                                <a:lnTo>
                                  <a:pt x="106" y="13"/>
                                </a:lnTo>
                                <a:lnTo>
                                  <a:pt x="112" y="21"/>
                                </a:lnTo>
                                <a:lnTo>
                                  <a:pt x="116" y="30"/>
                                </a:lnTo>
                                <a:lnTo>
                                  <a:pt x="118" y="41"/>
                                </a:lnTo>
                                <a:lnTo>
                                  <a:pt x="119" y="54"/>
                                </a:lnTo>
                                <a:lnTo>
                                  <a:pt x="119" y="151"/>
                                </a:lnTo>
                                <a:close/>
                                <a:moveTo>
                                  <a:pt x="92" y="86"/>
                                </a:moveTo>
                                <a:lnTo>
                                  <a:pt x="70" y="86"/>
                                </a:lnTo>
                                <a:lnTo>
                                  <a:pt x="59" y="86"/>
                                </a:lnTo>
                                <a:lnTo>
                                  <a:pt x="50" y="87"/>
                                </a:lnTo>
                                <a:lnTo>
                                  <a:pt x="43" y="90"/>
                                </a:lnTo>
                                <a:lnTo>
                                  <a:pt x="38" y="93"/>
                                </a:lnTo>
                                <a:lnTo>
                                  <a:pt x="33" y="97"/>
                                </a:lnTo>
                                <a:lnTo>
                                  <a:pt x="29" y="102"/>
                                </a:lnTo>
                                <a:lnTo>
                                  <a:pt x="28" y="107"/>
                                </a:lnTo>
                                <a:lnTo>
                                  <a:pt x="27" y="113"/>
                                </a:lnTo>
                                <a:lnTo>
                                  <a:pt x="28" y="124"/>
                                </a:lnTo>
                                <a:lnTo>
                                  <a:pt x="34" y="131"/>
                                </a:lnTo>
                                <a:lnTo>
                                  <a:pt x="43" y="136"/>
                                </a:lnTo>
                                <a:lnTo>
                                  <a:pt x="54" y="138"/>
                                </a:lnTo>
                                <a:lnTo>
                                  <a:pt x="65" y="136"/>
                                </a:lnTo>
                                <a:lnTo>
                                  <a:pt x="74" y="133"/>
                                </a:lnTo>
                                <a:lnTo>
                                  <a:pt x="82" y="126"/>
                                </a:lnTo>
                                <a:lnTo>
                                  <a:pt x="92" y="117"/>
                                </a:lnTo>
                                <a:lnTo>
                                  <a:pt x="92" y="8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77" name="Freeform 272"/>
                        <wps:cNvSpPr>
                          <a:spLocks/>
                        </wps:cNvSpPr>
                        <wps:spPr bwMode="auto">
                          <a:xfrm>
                            <a:off x="7191376" y="3556000"/>
                            <a:ext cx="44450" cy="82550"/>
                          </a:xfrm>
                          <a:custGeom>
                            <a:avLst/>
                            <a:gdLst>
                              <a:gd name="T0" fmla="*/ 84 w 84"/>
                              <a:gd name="T1" fmla="*/ 19 h 156"/>
                              <a:gd name="T2" fmla="*/ 84 w 84"/>
                              <a:gd name="T3" fmla="*/ 24 h 156"/>
                              <a:gd name="T4" fmla="*/ 83 w 84"/>
                              <a:gd name="T5" fmla="*/ 28 h 156"/>
                              <a:gd name="T6" fmla="*/ 82 w 84"/>
                              <a:gd name="T7" fmla="*/ 29 h 156"/>
                              <a:gd name="T8" fmla="*/ 79 w 84"/>
                              <a:gd name="T9" fmla="*/ 29 h 156"/>
                              <a:gd name="T10" fmla="*/ 76 w 84"/>
                              <a:gd name="T11" fmla="*/ 28 h 156"/>
                              <a:gd name="T12" fmla="*/ 71 w 84"/>
                              <a:gd name="T13" fmla="*/ 25 h 156"/>
                              <a:gd name="T14" fmla="*/ 66 w 84"/>
                              <a:gd name="T15" fmla="*/ 24 h 156"/>
                              <a:gd name="T16" fmla="*/ 58 w 84"/>
                              <a:gd name="T17" fmla="*/ 25 h 156"/>
                              <a:gd name="T18" fmla="*/ 50 w 84"/>
                              <a:gd name="T19" fmla="*/ 28 h 156"/>
                              <a:gd name="T20" fmla="*/ 41 w 84"/>
                              <a:gd name="T21" fmla="*/ 35 h 156"/>
                              <a:gd name="T22" fmla="*/ 32 w 84"/>
                              <a:gd name="T23" fmla="*/ 48 h 156"/>
                              <a:gd name="T24" fmla="*/ 26 w 84"/>
                              <a:gd name="T25" fmla="*/ 151 h 156"/>
                              <a:gd name="T26" fmla="*/ 26 w 84"/>
                              <a:gd name="T27" fmla="*/ 154 h 156"/>
                              <a:gd name="T28" fmla="*/ 24 w 84"/>
                              <a:gd name="T29" fmla="*/ 155 h 156"/>
                              <a:gd name="T30" fmla="*/ 20 w 84"/>
                              <a:gd name="T31" fmla="*/ 156 h 156"/>
                              <a:gd name="T32" fmla="*/ 14 w 84"/>
                              <a:gd name="T33" fmla="*/ 156 h 156"/>
                              <a:gd name="T34" fmla="*/ 7 w 84"/>
                              <a:gd name="T35" fmla="*/ 156 h 156"/>
                              <a:gd name="T36" fmla="*/ 3 w 84"/>
                              <a:gd name="T37" fmla="*/ 155 h 156"/>
                              <a:gd name="T38" fmla="*/ 0 w 84"/>
                              <a:gd name="T39" fmla="*/ 154 h 156"/>
                              <a:gd name="T40" fmla="*/ 0 w 84"/>
                              <a:gd name="T41" fmla="*/ 151 h 156"/>
                              <a:gd name="T42" fmla="*/ 0 w 84"/>
                              <a:gd name="T43" fmla="*/ 6 h 156"/>
                              <a:gd name="T44" fmla="*/ 2 w 84"/>
                              <a:gd name="T45" fmla="*/ 5 h 156"/>
                              <a:gd name="T46" fmla="*/ 4 w 84"/>
                              <a:gd name="T47" fmla="*/ 2 h 156"/>
                              <a:gd name="T48" fmla="*/ 9 w 84"/>
                              <a:gd name="T49" fmla="*/ 2 h 156"/>
                              <a:gd name="T50" fmla="*/ 15 w 84"/>
                              <a:gd name="T51" fmla="*/ 2 h 156"/>
                              <a:gd name="T52" fmla="*/ 20 w 84"/>
                              <a:gd name="T53" fmla="*/ 2 h 156"/>
                              <a:gd name="T54" fmla="*/ 23 w 84"/>
                              <a:gd name="T55" fmla="*/ 5 h 156"/>
                              <a:gd name="T56" fmla="*/ 24 w 84"/>
                              <a:gd name="T57" fmla="*/ 6 h 156"/>
                              <a:gd name="T58" fmla="*/ 24 w 84"/>
                              <a:gd name="T59" fmla="*/ 28 h 156"/>
                              <a:gd name="T60" fmla="*/ 35 w 84"/>
                              <a:gd name="T61" fmla="*/ 14 h 156"/>
                              <a:gd name="T62" fmla="*/ 45 w 84"/>
                              <a:gd name="T63" fmla="*/ 6 h 156"/>
                              <a:gd name="T64" fmla="*/ 55 w 84"/>
                              <a:gd name="T65" fmla="*/ 1 h 156"/>
                              <a:gd name="T66" fmla="*/ 63 w 84"/>
                              <a:gd name="T67" fmla="*/ 0 h 156"/>
                              <a:gd name="T68" fmla="*/ 68 w 84"/>
                              <a:gd name="T69" fmla="*/ 0 h 156"/>
                              <a:gd name="T70" fmla="*/ 74 w 84"/>
                              <a:gd name="T71" fmla="*/ 1 h 156"/>
                              <a:gd name="T72" fmla="*/ 79 w 84"/>
                              <a:gd name="T73" fmla="*/ 2 h 156"/>
                              <a:gd name="T74" fmla="*/ 83 w 84"/>
                              <a:gd name="T75" fmla="*/ 3 h 156"/>
                              <a:gd name="T76" fmla="*/ 84 w 84"/>
                              <a:gd name="T77" fmla="*/ 6 h 156"/>
                              <a:gd name="T78" fmla="*/ 84 w 84"/>
                              <a:gd name="T79" fmla="*/ 7 h 156"/>
                              <a:gd name="T80" fmla="*/ 84 w 84"/>
                              <a:gd name="T81" fmla="*/ 11 h 156"/>
                              <a:gd name="T82" fmla="*/ 84 w 84"/>
                              <a:gd name="T83" fmla="*/ 17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84" h="156">
                                <a:moveTo>
                                  <a:pt x="84" y="17"/>
                                </a:moveTo>
                                <a:lnTo>
                                  <a:pt x="84" y="19"/>
                                </a:lnTo>
                                <a:lnTo>
                                  <a:pt x="84" y="22"/>
                                </a:lnTo>
                                <a:lnTo>
                                  <a:pt x="84" y="24"/>
                                </a:lnTo>
                                <a:lnTo>
                                  <a:pt x="84" y="27"/>
                                </a:lnTo>
                                <a:lnTo>
                                  <a:pt x="83" y="28"/>
                                </a:lnTo>
                                <a:lnTo>
                                  <a:pt x="83" y="28"/>
                                </a:lnTo>
                                <a:lnTo>
                                  <a:pt x="82" y="29"/>
                                </a:lnTo>
                                <a:lnTo>
                                  <a:pt x="80" y="29"/>
                                </a:lnTo>
                                <a:lnTo>
                                  <a:pt x="79" y="29"/>
                                </a:lnTo>
                                <a:lnTo>
                                  <a:pt x="78" y="28"/>
                                </a:lnTo>
                                <a:lnTo>
                                  <a:pt x="76" y="28"/>
                                </a:lnTo>
                                <a:lnTo>
                                  <a:pt x="73" y="27"/>
                                </a:lnTo>
                                <a:lnTo>
                                  <a:pt x="71" y="25"/>
                                </a:lnTo>
                                <a:lnTo>
                                  <a:pt x="68" y="25"/>
                                </a:lnTo>
                                <a:lnTo>
                                  <a:pt x="66" y="24"/>
                                </a:lnTo>
                                <a:lnTo>
                                  <a:pt x="62" y="24"/>
                                </a:lnTo>
                                <a:lnTo>
                                  <a:pt x="58" y="25"/>
                                </a:lnTo>
                                <a:lnTo>
                                  <a:pt x="55" y="27"/>
                                </a:lnTo>
                                <a:lnTo>
                                  <a:pt x="50" y="28"/>
                                </a:lnTo>
                                <a:lnTo>
                                  <a:pt x="46" y="32"/>
                                </a:lnTo>
                                <a:lnTo>
                                  <a:pt x="41" y="35"/>
                                </a:lnTo>
                                <a:lnTo>
                                  <a:pt x="37" y="41"/>
                                </a:lnTo>
                                <a:lnTo>
                                  <a:pt x="32" y="48"/>
                                </a:lnTo>
                                <a:lnTo>
                                  <a:pt x="26" y="56"/>
                                </a:lnTo>
                                <a:lnTo>
                                  <a:pt x="26" y="151"/>
                                </a:lnTo>
                                <a:lnTo>
                                  <a:pt x="26" y="152"/>
                                </a:lnTo>
                                <a:lnTo>
                                  <a:pt x="26" y="154"/>
                                </a:lnTo>
                                <a:lnTo>
                                  <a:pt x="25" y="155"/>
                                </a:lnTo>
                                <a:lnTo>
                                  <a:pt x="24" y="155"/>
                                </a:lnTo>
                                <a:lnTo>
                                  <a:pt x="23" y="156"/>
                                </a:lnTo>
                                <a:lnTo>
                                  <a:pt x="20" y="156"/>
                                </a:lnTo>
                                <a:lnTo>
                                  <a:pt x="18" y="156"/>
                                </a:lnTo>
                                <a:lnTo>
                                  <a:pt x="14" y="156"/>
                                </a:lnTo>
                                <a:lnTo>
                                  <a:pt x="10" y="156"/>
                                </a:lnTo>
                                <a:lnTo>
                                  <a:pt x="7" y="156"/>
                                </a:lnTo>
                                <a:lnTo>
                                  <a:pt x="4" y="156"/>
                                </a:lnTo>
                                <a:lnTo>
                                  <a:pt x="3" y="155"/>
                                </a:lnTo>
                                <a:lnTo>
                                  <a:pt x="2" y="155"/>
                                </a:lnTo>
                                <a:lnTo>
                                  <a:pt x="0" y="154"/>
                                </a:lnTo>
                                <a:lnTo>
                                  <a:pt x="0" y="152"/>
                                </a:lnTo>
                                <a:lnTo>
                                  <a:pt x="0" y="151"/>
                                </a:lnTo>
                                <a:lnTo>
                                  <a:pt x="0" y="7"/>
                                </a:lnTo>
                                <a:lnTo>
                                  <a:pt x="0" y="6"/>
                                </a:lnTo>
                                <a:lnTo>
                                  <a:pt x="0" y="5"/>
                                </a:lnTo>
                                <a:lnTo>
                                  <a:pt x="2" y="5"/>
                                </a:lnTo>
                                <a:lnTo>
                                  <a:pt x="3" y="3"/>
                                </a:lnTo>
                                <a:lnTo>
                                  <a:pt x="4" y="2"/>
                                </a:lnTo>
                                <a:lnTo>
                                  <a:pt x="7" y="2"/>
                                </a:lnTo>
                                <a:lnTo>
                                  <a:pt x="9" y="2"/>
                                </a:lnTo>
                                <a:lnTo>
                                  <a:pt x="13" y="2"/>
                                </a:lnTo>
                                <a:lnTo>
                                  <a:pt x="15" y="2"/>
                                </a:lnTo>
                                <a:lnTo>
                                  <a:pt x="18" y="2"/>
                                </a:lnTo>
                                <a:lnTo>
                                  <a:pt x="20" y="2"/>
                                </a:lnTo>
                                <a:lnTo>
                                  <a:pt x="21" y="3"/>
                                </a:lnTo>
                                <a:lnTo>
                                  <a:pt x="23" y="5"/>
                                </a:lnTo>
                                <a:lnTo>
                                  <a:pt x="24" y="5"/>
                                </a:lnTo>
                                <a:lnTo>
                                  <a:pt x="24" y="6"/>
                                </a:lnTo>
                                <a:lnTo>
                                  <a:pt x="24" y="7"/>
                                </a:lnTo>
                                <a:lnTo>
                                  <a:pt x="24" y="28"/>
                                </a:lnTo>
                                <a:lnTo>
                                  <a:pt x="30" y="19"/>
                                </a:lnTo>
                                <a:lnTo>
                                  <a:pt x="35" y="14"/>
                                </a:lnTo>
                                <a:lnTo>
                                  <a:pt x="40" y="8"/>
                                </a:lnTo>
                                <a:lnTo>
                                  <a:pt x="45" y="6"/>
                                </a:lnTo>
                                <a:lnTo>
                                  <a:pt x="50" y="2"/>
                                </a:lnTo>
                                <a:lnTo>
                                  <a:pt x="55" y="1"/>
                                </a:lnTo>
                                <a:lnTo>
                                  <a:pt x="60" y="0"/>
                                </a:lnTo>
                                <a:lnTo>
                                  <a:pt x="63" y="0"/>
                                </a:lnTo>
                                <a:lnTo>
                                  <a:pt x="66" y="0"/>
                                </a:lnTo>
                                <a:lnTo>
                                  <a:pt x="68" y="0"/>
                                </a:lnTo>
                                <a:lnTo>
                                  <a:pt x="71" y="1"/>
                                </a:lnTo>
                                <a:lnTo>
                                  <a:pt x="74" y="1"/>
                                </a:lnTo>
                                <a:lnTo>
                                  <a:pt x="77" y="2"/>
                                </a:lnTo>
                                <a:lnTo>
                                  <a:pt x="79" y="2"/>
                                </a:lnTo>
                                <a:lnTo>
                                  <a:pt x="82" y="3"/>
                                </a:lnTo>
                                <a:lnTo>
                                  <a:pt x="83" y="3"/>
                                </a:lnTo>
                                <a:lnTo>
                                  <a:pt x="83" y="5"/>
                                </a:lnTo>
                                <a:lnTo>
                                  <a:pt x="84" y="6"/>
                                </a:lnTo>
                                <a:lnTo>
                                  <a:pt x="84" y="6"/>
                                </a:lnTo>
                                <a:lnTo>
                                  <a:pt x="84" y="7"/>
                                </a:lnTo>
                                <a:lnTo>
                                  <a:pt x="84" y="8"/>
                                </a:lnTo>
                                <a:lnTo>
                                  <a:pt x="84" y="11"/>
                                </a:lnTo>
                                <a:lnTo>
                                  <a:pt x="84" y="13"/>
                                </a:lnTo>
                                <a:lnTo>
                                  <a:pt x="84" y="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78" name="Freeform 273"/>
                        <wps:cNvSpPr>
                          <a:spLocks/>
                        </wps:cNvSpPr>
                        <wps:spPr bwMode="auto">
                          <a:xfrm>
                            <a:off x="7251701" y="3556000"/>
                            <a:ext cx="112713" cy="82550"/>
                          </a:xfrm>
                          <a:custGeom>
                            <a:avLst/>
                            <a:gdLst>
                              <a:gd name="T0" fmla="*/ 214 w 214"/>
                              <a:gd name="T1" fmla="*/ 152 h 156"/>
                              <a:gd name="T2" fmla="*/ 213 w 214"/>
                              <a:gd name="T3" fmla="*/ 155 h 156"/>
                              <a:gd name="T4" fmla="*/ 209 w 214"/>
                              <a:gd name="T5" fmla="*/ 156 h 156"/>
                              <a:gd name="T6" fmla="*/ 204 w 214"/>
                              <a:gd name="T7" fmla="*/ 156 h 156"/>
                              <a:gd name="T8" fmla="*/ 197 w 214"/>
                              <a:gd name="T9" fmla="*/ 156 h 156"/>
                              <a:gd name="T10" fmla="*/ 192 w 214"/>
                              <a:gd name="T11" fmla="*/ 156 h 156"/>
                              <a:gd name="T12" fmla="*/ 188 w 214"/>
                              <a:gd name="T13" fmla="*/ 155 h 156"/>
                              <a:gd name="T14" fmla="*/ 187 w 214"/>
                              <a:gd name="T15" fmla="*/ 152 h 156"/>
                              <a:gd name="T16" fmla="*/ 187 w 214"/>
                              <a:gd name="T17" fmla="*/ 64 h 156"/>
                              <a:gd name="T18" fmla="*/ 186 w 214"/>
                              <a:gd name="T19" fmla="*/ 46 h 156"/>
                              <a:gd name="T20" fmla="*/ 181 w 214"/>
                              <a:gd name="T21" fmla="*/ 34 h 156"/>
                              <a:gd name="T22" fmla="*/ 172 w 214"/>
                              <a:gd name="T23" fmla="*/ 25 h 156"/>
                              <a:gd name="T24" fmla="*/ 159 w 214"/>
                              <a:gd name="T25" fmla="*/ 23 h 156"/>
                              <a:gd name="T26" fmla="*/ 140 w 214"/>
                              <a:gd name="T27" fmla="*/ 29 h 156"/>
                              <a:gd name="T28" fmla="*/ 121 w 214"/>
                              <a:gd name="T29" fmla="*/ 50 h 156"/>
                              <a:gd name="T30" fmla="*/ 121 w 214"/>
                              <a:gd name="T31" fmla="*/ 152 h 156"/>
                              <a:gd name="T32" fmla="*/ 119 w 214"/>
                              <a:gd name="T33" fmla="*/ 155 h 156"/>
                              <a:gd name="T34" fmla="*/ 116 w 214"/>
                              <a:gd name="T35" fmla="*/ 156 h 156"/>
                              <a:gd name="T36" fmla="*/ 111 w 214"/>
                              <a:gd name="T37" fmla="*/ 156 h 156"/>
                              <a:gd name="T38" fmla="*/ 103 w 214"/>
                              <a:gd name="T39" fmla="*/ 156 h 156"/>
                              <a:gd name="T40" fmla="*/ 98 w 214"/>
                              <a:gd name="T41" fmla="*/ 156 h 156"/>
                              <a:gd name="T42" fmla="*/ 95 w 214"/>
                              <a:gd name="T43" fmla="*/ 155 h 156"/>
                              <a:gd name="T44" fmla="*/ 94 w 214"/>
                              <a:gd name="T45" fmla="*/ 152 h 156"/>
                              <a:gd name="T46" fmla="*/ 94 w 214"/>
                              <a:gd name="T47" fmla="*/ 64 h 156"/>
                              <a:gd name="T48" fmla="*/ 92 w 214"/>
                              <a:gd name="T49" fmla="*/ 46 h 156"/>
                              <a:gd name="T50" fmla="*/ 87 w 214"/>
                              <a:gd name="T51" fmla="*/ 34 h 156"/>
                              <a:gd name="T52" fmla="*/ 78 w 214"/>
                              <a:gd name="T53" fmla="*/ 25 h 156"/>
                              <a:gd name="T54" fmla="*/ 65 w 214"/>
                              <a:gd name="T55" fmla="*/ 23 h 156"/>
                              <a:gd name="T56" fmla="*/ 47 w 214"/>
                              <a:gd name="T57" fmla="*/ 29 h 156"/>
                              <a:gd name="T58" fmla="*/ 27 w 214"/>
                              <a:gd name="T59" fmla="*/ 50 h 156"/>
                              <a:gd name="T60" fmla="*/ 27 w 214"/>
                              <a:gd name="T61" fmla="*/ 152 h 156"/>
                              <a:gd name="T62" fmla="*/ 25 w 214"/>
                              <a:gd name="T63" fmla="*/ 155 h 156"/>
                              <a:gd name="T64" fmla="*/ 22 w 214"/>
                              <a:gd name="T65" fmla="*/ 156 h 156"/>
                              <a:gd name="T66" fmla="*/ 17 w 214"/>
                              <a:gd name="T67" fmla="*/ 156 h 156"/>
                              <a:gd name="T68" fmla="*/ 10 w 214"/>
                              <a:gd name="T69" fmla="*/ 156 h 156"/>
                              <a:gd name="T70" fmla="*/ 5 w 214"/>
                              <a:gd name="T71" fmla="*/ 156 h 156"/>
                              <a:gd name="T72" fmla="*/ 1 w 214"/>
                              <a:gd name="T73" fmla="*/ 155 h 156"/>
                              <a:gd name="T74" fmla="*/ 0 w 214"/>
                              <a:gd name="T75" fmla="*/ 152 h 156"/>
                              <a:gd name="T76" fmla="*/ 0 w 214"/>
                              <a:gd name="T77" fmla="*/ 7 h 156"/>
                              <a:gd name="T78" fmla="*/ 1 w 214"/>
                              <a:gd name="T79" fmla="*/ 5 h 156"/>
                              <a:gd name="T80" fmla="*/ 2 w 214"/>
                              <a:gd name="T81" fmla="*/ 3 h 156"/>
                              <a:gd name="T82" fmla="*/ 6 w 214"/>
                              <a:gd name="T83" fmla="*/ 2 h 156"/>
                              <a:gd name="T84" fmla="*/ 12 w 214"/>
                              <a:gd name="T85" fmla="*/ 2 h 156"/>
                              <a:gd name="T86" fmla="*/ 18 w 214"/>
                              <a:gd name="T87" fmla="*/ 2 h 156"/>
                              <a:gd name="T88" fmla="*/ 22 w 214"/>
                              <a:gd name="T89" fmla="*/ 3 h 156"/>
                              <a:gd name="T90" fmla="*/ 23 w 214"/>
                              <a:gd name="T91" fmla="*/ 5 h 156"/>
                              <a:gd name="T92" fmla="*/ 25 w 214"/>
                              <a:gd name="T93" fmla="*/ 7 h 156"/>
                              <a:gd name="T94" fmla="*/ 36 w 214"/>
                              <a:gd name="T95" fmla="*/ 13 h 156"/>
                              <a:gd name="T96" fmla="*/ 59 w 214"/>
                              <a:gd name="T97" fmla="*/ 1 h 156"/>
                              <a:gd name="T98" fmla="*/ 80 w 214"/>
                              <a:gd name="T99" fmla="*/ 0 h 156"/>
                              <a:gd name="T100" fmla="*/ 94 w 214"/>
                              <a:gd name="T101" fmla="*/ 5 h 156"/>
                              <a:gd name="T102" fmla="*/ 105 w 214"/>
                              <a:gd name="T103" fmla="*/ 12 h 156"/>
                              <a:gd name="T104" fmla="*/ 112 w 214"/>
                              <a:gd name="T105" fmla="*/ 22 h 156"/>
                              <a:gd name="T106" fmla="*/ 122 w 214"/>
                              <a:gd name="T107" fmla="*/ 21 h 156"/>
                              <a:gd name="T108" fmla="*/ 135 w 214"/>
                              <a:gd name="T109" fmla="*/ 9 h 156"/>
                              <a:gd name="T110" fmla="*/ 148 w 214"/>
                              <a:gd name="T111" fmla="*/ 3 h 156"/>
                              <a:gd name="T112" fmla="*/ 159 w 214"/>
                              <a:gd name="T113" fmla="*/ 0 h 156"/>
                              <a:gd name="T114" fmla="*/ 177 w 214"/>
                              <a:gd name="T115" fmla="*/ 1 h 156"/>
                              <a:gd name="T116" fmla="*/ 197 w 214"/>
                              <a:gd name="T117" fmla="*/ 9 h 156"/>
                              <a:gd name="T118" fmla="*/ 208 w 214"/>
                              <a:gd name="T119" fmla="*/ 27 h 156"/>
                              <a:gd name="T120" fmla="*/ 214 w 214"/>
                              <a:gd name="T121" fmla="*/ 48 h 156"/>
                              <a:gd name="T122" fmla="*/ 214 w 214"/>
                              <a:gd name="T123" fmla="*/ 15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14" h="156">
                                <a:moveTo>
                                  <a:pt x="214" y="151"/>
                                </a:moveTo>
                                <a:lnTo>
                                  <a:pt x="214" y="152"/>
                                </a:lnTo>
                                <a:lnTo>
                                  <a:pt x="213" y="154"/>
                                </a:lnTo>
                                <a:lnTo>
                                  <a:pt x="213" y="155"/>
                                </a:lnTo>
                                <a:lnTo>
                                  <a:pt x="212" y="155"/>
                                </a:lnTo>
                                <a:lnTo>
                                  <a:pt x="209" y="156"/>
                                </a:lnTo>
                                <a:lnTo>
                                  <a:pt x="207" y="156"/>
                                </a:lnTo>
                                <a:lnTo>
                                  <a:pt x="204" y="156"/>
                                </a:lnTo>
                                <a:lnTo>
                                  <a:pt x="201" y="156"/>
                                </a:lnTo>
                                <a:lnTo>
                                  <a:pt x="197" y="156"/>
                                </a:lnTo>
                                <a:lnTo>
                                  <a:pt x="195" y="156"/>
                                </a:lnTo>
                                <a:lnTo>
                                  <a:pt x="192" y="156"/>
                                </a:lnTo>
                                <a:lnTo>
                                  <a:pt x="191" y="155"/>
                                </a:lnTo>
                                <a:lnTo>
                                  <a:pt x="188" y="155"/>
                                </a:lnTo>
                                <a:lnTo>
                                  <a:pt x="188" y="154"/>
                                </a:lnTo>
                                <a:lnTo>
                                  <a:pt x="187" y="152"/>
                                </a:lnTo>
                                <a:lnTo>
                                  <a:pt x="187" y="151"/>
                                </a:lnTo>
                                <a:lnTo>
                                  <a:pt x="187" y="64"/>
                                </a:lnTo>
                                <a:lnTo>
                                  <a:pt x="187" y="55"/>
                                </a:lnTo>
                                <a:lnTo>
                                  <a:pt x="186" y="46"/>
                                </a:lnTo>
                                <a:lnTo>
                                  <a:pt x="183" y="40"/>
                                </a:lnTo>
                                <a:lnTo>
                                  <a:pt x="181" y="34"/>
                                </a:lnTo>
                                <a:lnTo>
                                  <a:pt x="177" y="29"/>
                                </a:lnTo>
                                <a:lnTo>
                                  <a:pt x="172" y="25"/>
                                </a:lnTo>
                                <a:lnTo>
                                  <a:pt x="166" y="23"/>
                                </a:lnTo>
                                <a:lnTo>
                                  <a:pt x="159" y="23"/>
                                </a:lnTo>
                                <a:lnTo>
                                  <a:pt x="150" y="24"/>
                                </a:lnTo>
                                <a:lnTo>
                                  <a:pt x="140" y="29"/>
                                </a:lnTo>
                                <a:lnTo>
                                  <a:pt x="132" y="38"/>
                                </a:lnTo>
                                <a:lnTo>
                                  <a:pt x="121" y="50"/>
                                </a:lnTo>
                                <a:lnTo>
                                  <a:pt x="121" y="151"/>
                                </a:lnTo>
                                <a:lnTo>
                                  <a:pt x="121" y="152"/>
                                </a:lnTo>
                                <a:lnTo>
                                  <a:pt x="119" y="154"/>
                                </a:lnTo>
                                <a:lnTo>
                                  <a:pt x="119" y="155"/>
                                </a:lnTo>
                                <a:lnTo>
                                  <a:pt x="117" y="155"/>
                                </a:lnTo>
                                <a:lnTo>
                                  <a:pt x="116" y="156"/>
                                </a:lnTo>
                                <a:lnTo>
                                  <a:pt x="113" y="156"/>
                                </a:lnTo>
                                <a:lnTo>
                                  <a:pt x="111" y="156"/>
                                </a:lnTo>
                                <a:lnTo>
                                  <a:pt x="107" y="156"/>
                                </a:lnTo>
                                <a:lnTo>
                                  <a:pt x="103" y="156"/>
                                </a:lnTo>
                                <a:lnTo>
                                  <a:pt x="101" y="156"/>
                                </a:lnTo>
                                <a:lnTo>
                                  <a:pt x="98" y="156"/>
                                </a:lnTo>
                                <a:lnTo>
                                  <a:pt x="96" y="155"/>
                                </a:lnTo>
                                <a:lnTo>
                                  <a:pt x="95" y="155"/>
                                </a:lnTo>
                                <a:lnTo>
                                  <a:pt x="95" y="154"/>
                                </a:lnTo>
                                <a:lnTo>
                                  <a:pt x="94" y="152"/>
                                </a:lnTo>
                                <a:lnTo>
                                  <a:pt x="94" y="151"/>
                                </a:lnTo>
                                <a:lnTo>
                                  <a:pt x="94" y="64"/>
                                </a:lnTo>
                                <a:lnTo>
                                  <a:pt x="94" y="55"/>
                                </a:lnTo>
                                <a:lnTo>
                                  <a:pt x="92" y="46"/>
                                </a:lnTo>
                                <a:lnTo>
                                  <a:pt x="90" y="40"/>
                                </a:lnTo>
                                <a:lnTo>
                                  <a:pt x="87" y="34"/>
                                </a:lnTo>
                                <a:lnTo>
                                  <a:pt x="82" y="29"/>
                                </a:lnTo>
                                <a:lnTo>
                                  <a:pt x="78" y="25"/>
                                </a:lnTo>
                                <a:lnTo>
                                  <a:pt x="73" y="23"/>
                                </a:lnTo>
                                <a:lnTo>
                                  <a:pt x="65" y="23"/>
                                </a:lnTo>
                                <a:lnTo>
                                  <a:pt x="57" y="24"/>
                                </a:lnTo>
                                <a:lnTo>
                                  <a:pt x="47" y="29"/>
                                </a:lnTo>
                                <a:lnTo>
                                  <a:pt x="37" y="38"/>
                                </a:lnTo>
                                <a:lnTo>
                                  <a:pt x="27" y="50"/>
                                </a:lnTo>
                                <a:lnTo>
                                  <a:pt x="27" y="151"/>
                                </a:lnTo>
                                <a:lnTo>
                                  <a:pt x="27" y="152"/>
                                </a:lnTo>
                                <a:lnTo>
                                  <a:pt x="26" y="154"/>
                                </a:lnTo>
                                <a:lnTo>
                                  <a:pt x="25" y="155"/>
                                </a:lnTo>
                                <a:lnTo>
                                  <a:pt x="23" y="155"/>
                                </a:lnTo>
                                <a:lnTo>
                                  <a:pt x="22" y="156"/>
                                </a:lnTo>
                                <a:lnTo>
                                  <a:pt x="20" y="156"/>
                                </a:lnTo>
                                <a:lnTo>
                                  <a:pt x="17" y="156"/>
                                </a:lnTo>
                                <a:lnTo>
                                  <a:pt x="14" y="156"/>
                                </a:lnTo>
                                <a:lnTo>
                                  <a:pt x="10" y="156"/>
                                </a:lnTo>
                                <a:lnTo>
                                  <a:pt x="7" y="156"/>
                                </a:lnTo>
                                <a:lnTo>
                                  <a:pt x="5" y="156"/>
                                </a:lnTo>
                                <a:lnTo>
                                  <a:pt x="2" y="155"/>
                                </a:lnTo>
                                <a:lnTo>
                                  <a:pt x="1" y="155"/>
                                </a:lnTo>
                                <a:lnTo>
                                  <a:pt x="1" y="154"/>
                                </a:lnTo>
                                <a:lnTo>
                                  <a:pt x="0" y="152"/>
                                </a:lnTo>
                                <a:lnTo>
                                  <a:pt x="0" y="151"/>
                                </a:lnTo>
                                <a:lnTo>
                                  <a:pt x="0" y="7"/>
                                </a:lnTo>
                                <a:lnTo>
                                  <a:pt x="0" y="6"/>
                                </a:lnTo>
                                <a:lnTo>
                                  <a:pt x="1" y="5"/>
                                </a:lnTo>
                                <a:lnTo>
                                  <a:pt x="1" y="5"/>
                                </a:lnTo>
                                <a:lnTo>
                                  <a:pt x="2" y="3"/>
                                </a:lnTo>
                                <a:lnTo>
                                  <a:pt x="4" y="2"/>
                                </a:lnTo>
                                <a:lnTo>
                                  <a:pt x="6" y="2"/>
                                </a:lnTo>
                                <a:lnTo>
                                  <a:pt x="9" y="2"/>
                                </a:lnTo>
                                <a:lnTo>
                                  <a:pt x="12" y="2"/>
                                </a:lnTo>
                                <a:lnTo>
                                  <a:pt x="16" y="2"/>
                                </a:lnTo>
                                <a:lnTo>
                                  <a:pt x="18" y="2"/>
                                </a:lnTo>
                                <a:lnTo>
                                  <a:pt x="20" y="2"/>
                                </a:lnTo>
                                <a:lnTo>
                                  <a:pt x="22" y="3"/>
                                </a:lnTo>
                                <a:lnTo>
                                  <a:pt x="23" y="5"/>
                                </a:lnTo>
                                <a:lnTo>
                                  <a:pt x="23" y="5"/>
                                </a:lnTo>
                                <a:lnTo>
                                  <a:pt x="23" y="6"/>
                                </a:lnTo>
                                <a:lnTo>
                                  <a:pt x="25" y="7"/>
                                </a:lnTo>
                                <a:lnTo>
                                  <a:pt x="25" y="25"/>
                                </a:lnTo>
                                <a:lnTo>
                                  <a:pt x="36" y="13"/>
                                </a:lnTo>
                                <a:lnTo>
                                  <a:pt x="48" y="6"/>
                                </a:lnTo>
                                <a:lnTo>
                                  <a:pt x="59" y="1"/>
                                </a:lnTo>
                                <a:lnTo>
                                  <a:pt x="71" y="0"/>
                                </a:lnTo>
                                <a:lnTo>
                                  <a:pt x="80" y="0"/>
                                </a:lnTo>
                                <a:lnTo>
                                  <a:pt x="87" y="2"/>
                                </a:lnTo>
                                <a:lnTo>
                                  <a:pt x="94" y="5"/>
                                </a:lnTo>
                                <a:lnTo>
                                  <a:pt x="100" y="8"/>
                                </a:lnTo>
                                <a:lnTo>
                                  <a:pt x="105" y="12"/>
                                </a:lnTo>
                                <a:lnTo>
                                  <a:pt x="108" y="17"/>
                                </a:lnTo>
                                <a:lnTo>
                                  <a:pt x="112" y="22"/>
                                </a:lnTo>
                                <a:lnTo>
                                  <a:pt x="116" y="28"/>
                                </a:lnTo>
                                <a:lnTo>
                                  <a:pt x="122" y="21"/>
                                </a:lnTo>
                                <a:lnTo>
                                  <a:pt x="129" y="14"/>
                                </a:lnTo>
                                <a:lnTo>
                                  <a:pt x="135" y="9"/>
                                </a:lnTo>
                                <a:lnTo>
                                  <a:pt x="142" y="6"/>
                                </a:lnTo>
                                <a:lnTo>
                                  <a:pt x="148" y="3"/>
                                </a:lnTo>
                                <a:lnTo>
                                  <a:pt x="153" y="1"/>
                                </a:lnTo>
                                <a:lnTo>
                                  <a:pt x="159" y="0"/>
                                </a:lnTo>
                                <a:lnTo>
                                  <a:pt x="165" y="0"/>
                                </a:lnTo>
                                <a:lnTo>
                                  <a:pt x="177" y="1"/>
                                </a:lnTo>
                                <a:lnTo>
                                  <a:pt x="188" y="5"/>
                                </a:lnTo>
                                <a:lnTo>
                                  <a:pt x="197" y="9"/>
                                </a:lnTo>
                                <a:lnTo>
                                  <a:pt x="203" y="18"/>
                                </a:lnTo>
                                <a:lnTo>
                                  <a:pt x="208" y="27"/>
                                </a:lnTo>
                                <a:lnTo>
                                  <a:pt x="212" y="37"/>
                                </a:lnTo>
                                <a:lnTo>
                                  <a:pt x="214" y="48"/>
                                </a:lnTo>
                                <a:lnTo>
                                  <a:pt x="214" y="60"/>
                                </a:lnTo>
                                <a:lnTo>
                                  <a:pt x="214"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79" name="Freeform 274"/>
                        <wps:cNvSpPr>
                          <a:spLocks noEditPoints="1"/>
                        </wps:cNvSpPr>
                        <wps:spPr bwMode="auto">
                          <a:xfrm>
                            <a:off x="7385051" y="3556000"/>
                            <a:ext cx="63500" cy="84138"/>
                          </a:xfrm>
                          <a:custGeom>
                            <a:avLst/>
                            <a:gdLst>
                              <a:gd name="T0" fmla="*/ 119 w 119"/>
                              <a:gd name="T1" fmla="*/ 154 h 158"/>
                              <a:gd name="T2" fmla="*/ 116 w 119"/>
                              <a:gd name="T3" fmla="*/ 155 h 158"/>
                              <a:gd name="T4" fmla="*/ 111 w 119"/>
                              <a:gd name="T5" fmla="*/ 156 h 158"/>
                              <a:gd name="T6" fmla="*/ 104 w 119"/>
                              <a:gd name="T7" fmla="*/ 156 h 158"/>
                              <a:gd name="T8" fmla="*/ 99 w 119"/>
                              <a:gd name="T9" fmla="*/ 155 h 158"/>
                              <a:gd name="T10" fmla="*/ 97 w 119"/>
                              <a:gd name="T11" fmla="*/ 154 h 158"/>
                              <a:gd name="T12" fmla="*/ 97 w 119"/>
                              <a:gd name="T13" fmla="*/ 138 h 158"/>
                              <a:gd name="T14" fmla="*/ 76 w 119"/>
                              <a:gd name="T15" fmla="*/ 152 h 158"/>
                              <a:gd name="T16" fmla="*/ 51 w 119"/>
                              <a:gd name="T17" fmla="*/ 158 h 158"/>
                              <a:gd name="T18" fmla="*/ 30 w 119"/>
                              <a:gd name="T19" fmla="*/ 155 h 158"/>
                              <a:gd name="T20" fmla="*/ 14 w 119"/>
                              <a:gd name="T21" fmla="*/ 146 h 158"/>
                              <a:gd name="T22" fmla="*/ 4 w 119"/>
                              <a:gd name="T23" fmla="*/ 133 h 158"/>
                              <a:gd name="T24" fmla="*/ 0 w 119"/>
                              <a:gd name="T25" fmla="*/ 114 h 158"/>
                              <a:gd name="T26" fmla="*/ 5 w 119"/>
                              <a:gd name="T27" fmla="*/ 93 h 158"/>
                              <a:gd name="T28" fmla="*/ 20 w 119"/>
                              <a:gd name="T29" fmla="*/ 78 h 158"/>
                              <a:gd name="T30" fmla="*/ 42 w 119"/>
                              <a:gd name="T31" fmla="*/ 70 h 158"/>
                              <a:gd name="T32" fmla="*/ 73 w 119"/>
                              <a:gd name="T33" fmla="*/ 66 h 158"/>
                              <a:gd name="T34" fmla="*/ 93 w 119"/>
                              <a:gd name="T35" fmla="*/ 55 h 158"/>
                              <a:gd name="T36" fmla="*/ 92 w 119"/>
                              <a:gd name="T37" fmla="*/ 40 h 158"/>
                              <a:gd name="T38" fmla="*/ 85 w 119"/>
                              <a:gd name="T39" fmla="*/ 30 h 158"/>
                              <a:gd name="T40" fmla="*/ 76 w 119"/>
                              <a:gd name="T41" fmla="*/ 23 h 158"/>
                              <a:gd name="T42" fmla="*/ 60 w 119"/>
                              <a:gd name="T43" fmla="*/ 22 h 158"/>
                              <a:gd name="T44" fmla="*/ 42 w 119"/>
                              <a:gd name="T45" fmla="*/ 23 h 158"/>
                              <a:gd name="T46" fmla="*/ 29 w 119"/>
                              <a:gd name="T47" fmla="*/ 29 h 158"/>
                              <a:gd name="T48" fmla="*/ 19 w 119"/>
                              <a:gd name="T49" fmla="*/ 34 h 158"/>
                              <a:gd name="T50" fmla="*/ 13 w 119"/>
                              <a:gd name="T51" fmla="*/ 37 h 158"/>
                              <a:gd name="T52" fmla="*/ 10 w 119"/>
                              <a:gd name="T53" fmla="*/ 35 h 158"/>
                              <a:gd name="T54" fmla="*/ 9 w 119"/>
                              <a:gd name="T55" fmla="*/ 34 h 158"/>
                              <a:gd name="T56" fmla="*/ 8 w 119"/>
                              <a:gd name="T57" fmla="*/ 30 h 158"/>
                              <a:gd name="T58" fmla="*/ 8 w 119"/>
                              <a:gd name="T59" fmla="*/ 25 h 158"/>
                              <a:gd name="T60" fmla="*/ 8 w 119"/>
                              <a:gd name="T61" fmla="*/ 19 h 158"/>
                              <a:gd name="T62" fmla="*/ 12 w 119"/>
                              <a:gd name="T63" fmla="*/ 16 h 158"/>
                              <a:gd name="T64" fmla="*/ 19 w 119"/>
                              <a:gd name="T65" fmla="*/ 11 h 158"/>
                              <a:gd name="T66" fmla="*/ 31 w 119"/>
                              <a:gd name="T67" fmla="*/ 6 h 158"/>
                              <a:gd name="T68" fmla="*/ 46 w 119"/>
                              <a:gd name="T69" fmla="*/ 1 h 158"/>
                              <a:gd name="T70" fmla="*/ 62 w 119"/>
                              <a:gd name="T71" fmla="*/ 0 h 158"/>
                              <a:gd name="T72" fmla="*/ 89 w 119"/>
                              <a:gd name="T73" fmla="*/ 3 h 158"/>
                              <a:gd name="T74" fmla="*/ 106 w 119"/>
                              <a:gd name="T75" fmla="*/ 13 h 158"/>
                              <a:gd name="T76" fmla="*/ 116 w 119"/>
                              <a:gd name="T77" fmla="*/ 30 h 158"/>
                              <a:gd name="T78" fmla="*/ 119 w 119"/>
                              <a:gd name="T79" fmla="*/ 54 h 158"/>
                              <a:gd name="T80" fmla="*/ 93 w 119"/>
                              <a:gd name="T81" fmla="*/ 86 h 158"/>
                              <a:gd name="T82" fmla="*/ 60 w 119"/>
                              <a:gd name="T83" fmla="*/ 86 h 158"/>
                              <a:gd name="T84" fmla="*/ 44 w 119"/>
                              <a:gd name="T85" fmla="*/ 90 h 158"/>
                              <a:gd name="T86" fmla="*/ 34 w 119"/>
                              <a:gd name="T87" fmla="*/ 97 h 158"/>
                              <a:gd name="T88" fmla="*/ 29 w 119"/>
                              <a:gd name="T89" fmla="*/ 107 h 158"/>
                              <a:gd name="T90" fmla="*/ 29 w 119"/>
                              <a:gd name="T91" fmla="*/ 124 h 158"/>
                              <a:gd name="T92" fmla="*/ 44 w 119"/>
                              <a:gd name="T93" fmla="*/ 136 h 158"/>
                              <a:gd name="T94" fmla="*/ 64 w 119"/>
                              <a:gd name="T95" fmla="*/ 136 h 158"/>
                              <a:gd name="T96" fmla="*/ 83 w 119"/>
                              <a:gd name="T97" fmla="*/ 126 h 158"/>
                              <a:gd name="T98" fmla="*/ 93 w 119"/>
                              <a:gd name="T99" fmla="*/ 86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19" h="158">
                                <a:moveTo>
                                  <a:pt x="119" y="151"/>
                                </a:moveTo>
                                <a:lnTo>
                                  <a:pt x="119" y="154"/>
                                </a:lnTo>
                                <a:lnTo>
                                  <a:pt x="117" y="155"/>
                                </a:lnTo>
                                <a:lnTo>
                                  <a:pt x="116" y="155"/>
                                </a:lnTo>
                                <a:lnTo>
                                  <a:pt x="115" y="156"/>
                                </a:lnTo>
                                <a:lnTo>
                                  <a:pt x="111" y="156"/>
                                </a:lnTo>
                                <a:lnTo>
                                  <a:pt x="108" y="156"/>
                                </a:lnTo>
                                <a:lnTo>
                                  <a:pt x="104" y="156"/>
                                </a:lnTo>
                                <a:lnTo>
                                  <a:pt x="101" y="156"/>
                                </a:lnTo>
                                <a:lnTo>
                                  <a:pt x="99" y="155"/>
                                </a:lnTo>
                                <a:lnTo>
                                  <a:pt x="98" y="155"/>
                                </a:lnTo>
                                <a:lnTo>
                                  <a:pt x="97" y="154"/>
                                </a:lnTo>
                                <a:lnTo>
                                  <a:pt x="97" y="151"/>
                                </a:lnTo>
                                <a:lnTo>
                                  <a:pt x="97" y="138"/>
                                </a:lnTo>
                                <a:lnTo>
                                  <a:pt x="87" y="146"/>
                                </a:lnTo>
                                <a:lnTo>
                                  <a:pt x="76" y="152"/>
                                </a:lnTo>
                                <a:lnTo>
                                  <a:pt x="63" y="157"/>
                                </a:lnTo>
                                <a:lnTo>
                                  <a:pt x="51" y="158"/>
                                </a:lnTo>
                                <a:lnTo>
                                  <a:pt x="40" y="157"/>
                                </a:lnTo>
                                <a:lnTo>
                                  <a:pt x="30" y="155"/>
                                </a:lnTo>
                                <a:lnTo>
                                  <a:pt x="21" y="152"/>
                                </a:lnTo>
                                <a:lnTo>
                                  <a:pt x="14" y="146"/>
                                </a:lnTo>
                                <a:lnTo>
                                  <a:pt x="8" y="141"/>
                                </a:lnTo>
                                <a:lnTo>
                                  <a:pt x="4" y="133"/>
                                </a:lnTo>
                                <a:lnTo>
                                  <a:pt x="2" y="124"/>
                                </a:lnTo>
                                <a:lnTo>
                                  <a:pt x="0" y="114"/>
                                </a:lnTo>
                                <a:lnTo>
                                  <a:pt x="2" y="103"/>
                                </a:lnTo>
                                <a:lnTo>
                                  <a:pt x="5" y="93"/>
                                </a:lnTo>
                                <a:lnTo>
                                  <a:pt x="12" y="85"/>
                                </a:lnTo>
                                <a:lnTo>
                                  <a:pt x="20" y="78"/>
                                </a:lnTo>
                                <a:lnTo>
                                  <a:pt x="30" y="72"/>
                                </a:lnTo>
                                <a:lnTo>
                                  <a:pt x="42" y="70"/>
                                </a:lnTo>
                                <a:lnTo>
                                  <a:pt x="57" y="67"/>
                                </a:lnTo>
                                <a:lnTo>
                                  <a:pt x="73" y="66"/>
                                </a:lnTo>
                                <a:lnTo>
                                  <a:pt x="93" y="66"/>
                                </a:lnTo>
                                <a:lnTo>
                                  <a:pt x="93" y="55"/>
                                </a:lnTo>
                                <a:lnTo>
                                  <a:pt x="93" y="48"/>
                                </a:lnTo>
                                <a:lnTo>
                                  <a:pt x="92" y="40"/>
                                </a:lnTo>
                                <a:lnTo>
                                  <a:pt x="89" y="34"/>
                                </a:lnTo>
                                <a:lnTo>
                                  <a:pt x="85" y="30"/>
                                </a:lnTo>
                                <a:lnTo>
                                  <a:pt x="82" y="25"/>
                                </a:lnTo>
                                <a:lnTo>
                                  <a:pt x="76" y="23"/>
                                </a:lnTo>
                                <a:lnTo>
                                  <a:pt x="68" y="22"/>
                                </a:lnTo>
                                <a:lnTo>
                                  <a:pt x="60" y="22"/>
                                </a:lnTo>
                                <a:lnTo>
                                  <a:pt x="51" y="22"/>
                                </a:lnTo>
                                <a:lnTo>
                                  <a:pt x="42" y="23"/>
                                </a:lnTo>
                                <a:lnTo>
                                  <a:pt x="35" y="25"/>
                                </a:lnTo>
                                <a:lnTo>
                                  <a:pt x="29" y="29"/>
                                </a:lnTo>
                                <a:lnTo>
                                  <a:pt x="23" y="32"/>
                                </a:lnTo>
                                <a:lnTo>
                                  <a:pt x="19" y="34"/>
                                </a:lnTo>
                                <a:lnTo>
                                  <a:pt x="15" y="35"/>
                                </a:lnTo>
                                <a:lnTo>
                                  <a:pt x="13" y="37"/>
                                </a:lnTo>
                                <a:lnTo>
                                  <a:pt x="12" y="37"/>
                                </a:lnTo>
                                <a:lnTo>
                                  <a:pt x="10" y="35"/>
                                </a:lnTo>
                                <a:lnTo>
                                  <a:pt x="10" y="35"/>
                                </a:lnTo>
                                <a:lnTo>
                                  <a:pt x="9" y="34"/>
                                </a:lnTo>
                                <a:lnTo>
                                  <a:pt x="9" y="32"/>
                                </a:lnTo>
                                <a:lnTo>
                                  <a:pt x="8" y="30"/>
                                </a:lnTo>
                                <a:lnTo>
                                  <a:pt x="8" y="28"/>
                                </a:lnTo>
                                <a:lnTo>
                                  <a:pt x="8" y="25"/>
                                </a:lnTo>
                                <a:lnTo>
                                  <a:pt x="8" y="22"/>
                                </a:lnTo>
                                <a:lnTo>
                                  <a:pt x="8" y="19"/>
                                </a:lnTo>
                                <a:lnTo>
                                  <a:pt x="9" y="17"/>
                                </a:lnTo>
                                <a:lnTo>
                                  <a:pt x="12" y="16"/>
                                </a:lnTo>
                                <a:lnTo>
                                  <a:pt x="14" y="13"/>
                                </a:lnTo>
                                <a:lnTo>
                                  <a:pt x="19" y="11"/>
                                </a:lnTo>
                                <a:lnTo>
                                  <a:pt x="24" y="7"/>
                                </a:lnTo>
                                <a:lnTo>
                                  <a:pt x="31" y="6"/>
                                </a:lnTo>
                                <a:lnTo>
                                  <a:pt x="37" y="3"/>
                                </a:lnTo>
                                <a:lnTo>
                                  <a:pt x="46" y="1"/>
                                </a:lnTo>
                                <a:lnTo>
                                  <a:pt x="53" y="0"/>
                                </a:lnTo>
                                <a:lnTo>
                                  <a:pt x="62" y="0"/>
                                </a:lnTo>
                                <a:lnTo>
                                  <a:pt x="77" y="1"/>
                                </a:lnTo>
                                <a:lnTo>
                                  <a:pt x="89" y="3"/>
                                </a:lnTo>
                                <a:lnTo>
                                  <a:pt x="99" y="7"/>
                                </a:lnTo>
                                <a:lnTo>
                                  <a:pt x="106" y="13"/>
                                </a:lnTo>
                                <a:lnTo>
                                  <a:pt x="113" y="21"/>
                                </a:lnTo>
                                <a:lnTo>
                                  <a:pt x="116" y="30"/>
                                </a:lnTo>
                                <a:lnTo>
                                  <a:pt x="119" y="41"/>
                                </a:lnTo>
                                <a:lnTo>
                                  <a:pt x="119" y="54"/>
                                </a:lnTo>
                                <a:lnTo>
                                  <a:pt x="119" y="151"/>
                                </a:lnTo>
                                <a:close/>
                                <a:moveTo>
                                  <a:pt x="93" y="86"/>
                                </a:moveTo>
                                <a:lnTo>
                                  <a:pt x="71" y="86"/>
                                </a:lnTo>
                                <a:lnTo>
                                  <a:pt x="60" y="86"/>
                                </a:lnTo>
                                <a:lnTo>
                                  <a:pt x="51" y="87"/>
                                </a:lnTo>
                                <a:lnTo>
                                  <a:pt x="44" y="90"/>
                                </a:lnTo>
                                <a:lnTo>
                                  <a:pt x="39" y="93"/>
                                </a:lnTo>
                                <a:lnTo>
                                  <a:pt x="34" y="97"/>
                                </a:lnTo>
                                <a:lnTo>
                                  <a:pt x="30" y="102"/>
                                </a:lnTo>
                                <a:lnTo>
                                  <a:pt x="29" y="107"/>
                                </a:lnTo>
                                <a:lnTo>
                                  <a:pt x="28" y="113"/>
                                </a:lnTo>
                                <a:lnTo>
                                  <a:pt x="29" y="124"/>
                                </a:lnTo>
                                <a:lnTo>
                                  <a:pt x="35" y="131"/>
                                </a:lnTo>
                                <a:lnTo>
                                  <a:pt x="44" y="136"/>
                                </a:lnTo>
                                <a:lnTo>
                                  <a:pt x="55" y="138"/>
                                </a:lnTo>
                                <a:lnTo>
                                  <a:pt x="64" y="136"/>
                                </a:lnTo>
                                <a:lnTo>
                                  <a:pt x="74" y="133"/>
                                </a:lnTo>
                                <a:lnTo>
                                  <a:pt x="83" y="126"/>
                                </a:lnTo>
                                <a:lnTo>
                                  <a:pt x="93" y="117"/>
                                </a:lnTo>
                                <a:lnTo>
                                  <a:pt x="93" y="8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80" name="Freeform 275"/>
                        <wps:cNvSpPr>
                          <a:spLocks/>
                        </wps:cNvSpPr>
                        <wps:spPr bwMode="auto">
                          <a:xfrm>
                            <a:off x="7469188" y="3556000"/>
                            <a:ext cx="58738" cy="84138"/>
                          </a:xfrm>
                          <a:custGeom>
                            <a:avLst/>
                            <a:gdLst>
                              <a:gd name="T0" fmla="*/ 113 w 113"/>
                              <a:gd name="T1" fmla="*/ 131 h 158"/>
                              <a:gd name="T2" fmla="*/ 113 w 113"/>
                              <a:gd name="T3" fmla="*/ 136 h 158"/>
                              <a:gd name="T4" fmla="*/ 112 w 113"/>
                              <a:gd name="T5" fmla="*/ 139 h 158"/>
                              <a:gd name="T6" fmla="*/ 111 w 113"/>
                              <a:gd name="T7" fmla="*/ 141 h 158"/>
                              <a:gd name="T8" fmla="*/ 107 w 113"/>
                              <a:gd name="T9" fmla="*/ 145 h 158"/>
                              <a:gd name="T10" fmla="*/ 97 w 113"/>
                              <a:gd name="T11" fmla="*/ 151 h 158"/>
                              <a:gd name="T12" fmla="*/ 85 w 113"/>
                              <a:gd name="T13" fmla="*/ 155 h 158"/>
                              <a:gd name="T14" fmla="*/ 72 w 113"/>
                              <a:gd name="T15" fmla="*/ 158 h 158"/>
                              <a:gd name="T16" fmla="*/ 49 w 113"/>
                              <a:gd name="T17" fmla="*/ 157 h 158"/>
                              <a:gd name="T18" fmla="*/ 25 w 113"/>
                              <a:gd name="T19" fmla="*/ 147 h 158"/>
                              <a:gd name="T20" fmla="*/ 9 w 113"/>
                              <a:gd name="T21" fmla="*/ 128 h 158"/>
                              <a:gd name="T22" fmla="*/ 0 w 113"/>
                              <a:gd name="T23" fmla="*/ 99 h 158"/>
                              <a:gd name="T24" fmla="*/ 0 w 113"/>
                              <a:gd name="T25" fmla="*/ 60 h 158"/>
                              <a:gd name="T26" fmla="*/ 11 w 113"/>
                              <a:gd name="T27" fmla="*/ 30 h 158"/>
                              <a:gd name="T28" fmla="*/ 28 w 113"/>
                              <a:gd name="T29" fmla="*/ 11 h 158"/>
                              <a:gd name="T30" fmla="*/ 53 w 113"/>
                              <a:gd name="T31" fmla="*/ 1 h 158"/>
                              <a:gd name="T32" fmla="*/ 74 w 113"/>
                              <a:gd name="T33" fmla="*/ 0 h 158"/>
                              <a:gd name="T34" fmla="*/ 86 w 113"/>
                              <a:gd name="T35" fmla="*/ 2 h 158"/>
                              <a:gd name="T36" fmla="*/ 97 w 113"/>
                              <a:gd name="T37" fmla="*/ 7 h 158"/>
                              <a:gd name="T38" fmla="*/ 106 w 113"/>
                              <a:gd name="T39" fmla="*/ 12 h 158"/>
                              <a:gd name="T40" fmla="*/ 110 w 113"/>
                              <a:gd name="T41" fmla="*/ 16 h 158"/>
                              <a:gd name="T42" fmla="*/ 111 w 113"/>
                              <a:gd name="T43" fmla="*/ 18 h 158"/>
                              <a:gd name="T44" fmla="*/ 112 w 113"/>
                              <a:gd name="T45" fmla="*/ 22 h 158"/>
                              <a:gd name="T46" fmla="*/ 112 w 113"/>
                              <a:gd name="T47" fmla="*/ 25 h 158"/>
                              <a:gd name="T48" fmla="*/ 112 w 113"/>
                              <a:gd name="T49" fmla="*/ 34 h 158"/>
                              <a:gd name="T50" fmla="*/ 110 w 113"/>
                              <a:gd name="T51" fmla="*/ 39 h 158"/>
                              <a:gd name="T52" fmla="*/ 105 w 113"/>
                              <a:gd name="T53" fmla="*/ 39 h 158"/>
                              <a:gd name="T54" fmla="*/ 99 w 113"/>
                              <a:gd name="T55" fmla="*/ 34 h 158"/>
                              <a:gd name="T56" fmla="*/ 89 w 113"/>
                              <a:gd name="T57" fmla="*/ 28 h 158"/>
                              <a:gd name="T58" fmla="*/ 75 w 113"/>
                              <a:gd name="T59" fmla="*/ 23 h 158"/>
                              <a:gd name="T60" fmla="*/ 58 w 113"/>
                              <a:gd name="T61" fmla="*/ 23 h 158"/>
                              <a:gd name="T62" fmla="*/ 37 w 113"/>
                              <a:gd name="T63" fmla="*/ 37 h 158"/>
                              <a:gd name="T64" fmla="*/ 27 w 113"/>
                              <a:gd name="T65" fmla="*/ 66 h 158"/>
                              <a:gd name="T66" fmla="*/ 27 w 113"/>
                              <a:gd name="T67" fmla="*/ 93 h 158"/>
                              <a:gd name="T68" fmla="*/ 33 w 113"/>
                              <a:gd name="T69" fmla="*/ 114 h 158"/>
                              <a:gd name="T70" fmla="*/ 43 w 113"/>
                              <a:gd name="T71" fmla="*/ 128 h 158"/>
                              <a:gd name="T72" fmla="*/ 58 w 113"/>
                              <a:gd name="T73" fmla="*/ 135 h 158"/>
                              <a:gd name="T74" fmla="*/ 76 w 113"/>
                              <a:gd name="T75" fmla="*/ 135 h 158"/>
                              <a:gd name="T76" fmla="*/ 90 w 113"/>
                              <a:gd name="T77" fmla="*/ 129 h 158"/>
                              <a:gd name="T78" fmla="*/ 100 w 113"/>
                              <a:gd name="T79" fmla="*/ 123 h 158"/>
                              <a:gd name="T80" fmla="*/ 107 w 113"/>
                              <a:gd name="T81" fmla="*/ 118 h 158"/>
                              <a:gd name="T82" fmla="*/ 110 w 113"/>
                              <a:gd name="T83" fmla="*/ 117 h 158"/>
                              <a:gd name="T84" fmla="*/ 112 w 113"/>
                              <a:gd name="T85" fmla="*/ 119 h 158"/>
                              <a:gd name="T86" fmla="*/ 113 w 113"/>
                              <a:gd name="T87" fmla="*/ 122 h 158"/>
                              <a:gd name="T88" fmla="*/ 113 w 113"/>
                              <a:gd name="T89" fmla="*/ 126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13" h="158">
                                <a:moveTo>
                                  <a:pt x="113" y="129"/>
                                </a:moveTo>
                                <a:lnTo>
                                  <a:pt x="113" y="131"/>
                                </a:lnTo>
                                <a:lnTo>
                                  <a:pt x="113" y="134"/>
                                </a:lnTo>
                                <a:lnTo>
                                  <a:pt x="113" y="136"/>
                                </a:lnTo>
                                <a:lnTo>
                                  <a:pt x="112" y="138"/>
                                </a:lnTo>
                                <a:lnTo>
                                  <a:pt x="112" y="139"/>
                                </a:lnTo>
                                <a:lnTo>
                                  <a:pt x="112" y="140"/>
                                </a:lnTo>
                                <a:lnTo>
                                  <a:pt x="111" y="141"/>
                                </a:lnTo>
                                <a:lnTo>
                                  <a:pt x="108" y="142"/>
                                </a:lnTo>
                                <a:lnTo>
                                  <a:pt x="107" y="145"/>
                                </a:lnTo>
                                <a:lnTo>
                                  <a:pt x="102" y="147"/>
                                </a:lnTo>
                                <a:lnTo>
                                  <a:pt x="97" y="151"/>
                                </a:lnTo>
                                <a:lnTo>
                                  <a:pt x="91" y="154"/>
                                </a:lnTo>
                                <a:lnTo>
                                  <a:pt x="85" y="155"/>
                                </a:lnTo>
                                <a:lnTo>
                                  <a:pt x="79" y="157"/>
                                </a:lnTo>
                                <a:lnTo>
                                  <a:pt x="72" y="158"/>
                                </a:lnTo>
                                <a:lnTo>
                                  <a:pt x="64" y="158"/>
                                </a:lnTo>
                                <a:lnTo>
                                  <a:pt x="49" y="157"/>
                                </a:lnTo>
                                <a:lnTo>
                                  <a:pt x="36" y="154"/>
                                </a:lnTo>
                                <a:lnTo>
                                  <a:pt x="25" y="147"/>
                                </a:lnTo>
                                <a:lnTo>
                                  <a:pt x="16" y="139"/>
                                </a:lnTo>
                                <a:lnTo>
                                  <a:pt x="9" y="128"/>
                                </a:lnTo>
                                <a:lnTo>
                                  <a:pt x="4" y="114"/>
                                </a:lnTo>
                                <a:lnTo>
                                  <a:pt x="0" y="99"/>
                                </a:lnTo>
                                <a:lnTo>
                                  <a:pt x="0" y="81"/>
                                </a:lnTo>
                                <a:lnTo>
                                  <a:pt x="0" y="60"/>
                                </a:lnTo>
                                <a:lnTo>
                                  <a:pt x="5" y="44"/>
                                </a:lnTo>
                                <a:lnTo>
                                  <a:pt x="11" y="30"/>
                                </a:lnTo>
                                <a:lnTo>
                                  <a:pt x="19" y="19"/>
                                </a:lnTo>
                                <a:lnTo>
                                  <a:pt x="28" y="11"/>
                                </a:lnTo>
                                <a:lnTo>
                                  <a:pt x="41" y="5"/>
                                </a:lnTo>
                                <a:lnTo>
                                  <a:pt x="53" y="1"/>
                                </a:lnTo>
                                <a:lnTo>
                                  <a:pt x="67" y="0"/>
                                </a:lnTo>
                                <a:lnTo>
                                  <a:pt x="74" y="0"/>
                                </a:lnTo>
                                <a:lnTo>
                                  <a:pt x="80" y="1"/>
                                </a:lnTo>
                                <a:lnTo>
                                  <a:pt x="86" y="2"/>
                                </a:lnTo>
                                <a:lnTo>
                                  <a:pt x="92" y="5"/>
                                </a:lnTo>
                                <a:lnTo>
                                  <a:pt x="97" y="7"/>
                                </a:lnTo>
                                <a:lnTo>
                                  <a:pt x="102" y="9"/>
                                </a:lnTo>
                                <a:lnTo>
                                  <a:pt x="106" y="12"/>
                                </a:lnTo>
                                <a:lnTo>
                                  <a:pt x="108" y="14"/>
                                </a:lnTo>
                                <a:lnTo>
                                  <a:pt x="110" y="16"/>
                                </a:lnTo>
                                <a:lnTo>
                                  <a:pt x="111" y="17"/>
                                </a:lnTo>
                                <a:lnTo>
                                  <a:pt x="111" y="18"/>
                                </a:lnTo>
                                <a:lnTo>
                                  <a:pt x="112" y="19"/>
                                </a:lnTo>
                                <a:lnTo>
                                  <a:pt x="112" y="22"/>
                                </a:lnTo>
                                <a:lnTo>
                                  <a:pt x="112" y="23"/>
                                </a:lnTo>
                                <a:lnTo>
                                  <a:pt x="112" y="25"/>
                                </a:lnTo>
                                <a:lnTo>
                                  <a:pt x="112" y="28"/>
                                </a:lnTo>
                                <a:lnTo>
                                  <a:pt x="112" y="34"/>
                                </a:lnTo>
                                <a:lnTo>
                                  <a:pt x="111" y="37"/>
                                </a:lnTo>
                                <a:lnTo>
                                  <a:pt x="110" y="39"/>
                                </a:lnTo>
                                <a:lnTo>
                                  <a:pt x="107" y="39"/>
                                </a:lnTo>
                                <a:lnTo>
                                  <a:pt x="105" y="39"/>
                                </a:lnTo>
                                <a:lnTo>
                                  <a:pt x="102" y="37"/>
                                </a:lnTo>
                                <a:lnTo>
                                  <a:pt x="99" y="34"/>
                                </a:lnTo>
                                <a:lnTo>
                                  <a:pt x="95" y="30"/>
                                </a:lnTo>
                                <a:lnTo>
                                  <a:pt x="89" y="28"/>
                                </a:lnTo>
                                <a:lnTo>
                                  <a:pt x="83" y="25"/>
                                </a:lnTo>
                                <a:lnTo>
                                  <a:pt x="75" y="23"/>
                                </a:lnTo>
                                <a:lnTo>
                                  <a:pt x="67" y="22"/>
                                </a:lnTo>
                                <a:lnTo>
                                  <a:pt x="58" y="23"/>
                                </a:lnTo>
                                <a:lnTo>
                                  <a:pt x="43" y="30"/>
                                </a:lnTo>
                                <a:lnTo>
                                  <a:pt x="37" y="37"/>
                                </a:lnTo>
                                <a:lnTo>
                                  <a:pt x="32" y="45"/>
                                </a:lnTo>
                                <a:lnTo>
                                  <a:pt x="27" y="66"/>
                                </a:lnTo>
                                <a:lnTo>
                                  <a:pt x="27" y="80"/>
                                </a:lnTo>
                                <a:lnTo>
                                  <a:pt x="27" y="93"/>
                                </a:lnTo>
                                <a:lnTo>
                                  <a:pt x="30" y="104"/>
                                </a:lnTo>
                                <a:lnTo>
                                  <a:pt x="33" y="114"/>
                                </a:lnTo>
                                <a:lnTo>
                                  <a:pt x="37" y="122"/>
                                </a:lnTo>
                                <a:lnTo>
                                  <a:pt x="43" y="128"/>
                                </a:lnTo>
                                <a:lnTo>
                                  <a:pt x="51" y="131"/>
                                </a:lnTo>
                                <a:lnTo>
                                  <a:pt x="58" y="135"/>
                                </a:lnTo>
                                <a:lnTo>
                                  <a:pt x="67" y="135"/>
                                </a:lnTo>
                                <a:lnTo>
                                  <a:pt x="76" y="135"/>
                                </a:lnTo>
                                <a:lnTo>
                                  <a:pt x="84" y="133"/>
                                </a:lnTo>
                                <a:lnTo>
                                  <a:pt x="90" y="129"/>
                                </a:lnTo>
                                <a:lnTo>
                                  <a:pt x="95" y="126"/>
                                </a:lnTo>
                                <a:lnTo>
                                  <a:pt x="100" y="123"/>
                                </a:lnTo>
                                <a:lnTo>
                                  <a:pt x="104" y="120"/>
                                </a:lnTo>
                                <a:lnTo>
                                  <a:pt x="107" y="118"/>
                                </a:lnTo>
                                <a:lnTo>
                                  <a:pt x="108" y="117"/>
                                </a:lnTo>
                                <a:lnTo>
                                  <a:pt x="110" y="117"/>
                                </a:lnTo>
                                <a:lnTo>
                                  <a:pt x="111" y="118"/>
                                </a:lnTo>
                                <a:lnTo>
                                  <a:pt x="112" y="119"/>
                                </a:lnTo>
                                <a:lnTo>
                                  <a:pt x="112" y="120"/>
                                </a:lnTo>
                                <a:lnTo>
                                  <a:pt x="113" y="122"/>
                                </a:lnTo>
                                <a:lnTo>
                                  <a:pt x="113" y="124"/>
                                </a:lnTo>
                                <a:lnTo>
                                  <a:pt x="113" y="126"/>
                                </a:lnTo>
                                <a:lnTo>
                                  <a:pt x="113"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81" name="Freeform 276"/>
                        <wps:cNvSpPr>
                          <a:spLocks noEditPoints="1"/>
                        </wps:cNvSpPr>
                        <wps:spPr bwMode="auto">
                          <a:xfrm>
                            <a:off x="7542213" y="3556000"/>
                            <a:ext cx="69850" cy="84138"/>
                          </a:xfrm>
                          <a:custGeom>
                            <a:avLst/>
                            <a:gdLst>
                              <a:gd name="T0" fmla="*/ 132 w 133"/>
                              <a:gd name="T1" fmla="*/ 78 h 158"/>
                              <a:gd name="T2" fmla="*/ 127 w 133"/>
                              <a:gd name="T3" fmla="*/ 83 h 158"/>
                              <a:gd name="T4" fmla="*/ 29 w 133"/>
                              <a:gd name="T5" fmla="*/ 85 h 158"/>
                              <a:gd name="T6" fmla="*/ 31 w 133"/>
                              <a:gd name="T7" fmla="*/ 106 h 158"/>
                              <a:gd name="T8" fmla="*/ 38 w 133"/>
                              <a:gd name="T9" fmla="*/ 123 h 158"/>
                              <a:gd name="T10" fmla="*/ 53 w 133"/>
                              <a:gd name="T11" fmla="*/ 133 h 158"/>
                              <a:gd name="T12" fmla="*/ 75 w 133"/>
                              <a:gd name="T13" fmla="*/ 136 h 158"/>
                              <a:gd name="T14" fmla="*/ 94 w 133"/>
                              <a:gd name="T15" fmla="*/ 135 h 158"/>
                              <a:gd name="T16" fmla="*/ 107 w 133"/>
                              <a:gd name="T17" fmla="*/ 131 h 158"/>
                              <a:gd name="T18" fmla="*/ 117 w 133"/>
                              <a:gd name="T19" fmla="*/ 128 h 158"/>
                              <a:gd name="T20" fmla="*/ 122 w 133"/>
                              <a:gd name="T21" fmla="*/ 126 h 158"/>
                              <a:gd name="T22" fmla="*/ 125 w 133"/>
                              <a:gd name="T23" fmla="*/ 126 h 158"/>
                              <a:gd name="T24" fmla="*/ 126 w 133"/>
                              <a:gd name="T25" fmla="*/ 128 h 158"/>
                              <a:gd name="T26" fmla="*/ 127 w 133"/>
                              <a:gd name="T27" fmla="*/ 131 h 158"/>
                              <a:gd name="T28" fmla="*/ 127 w 133"/>
                              <a:gd name="T29" fmla="*/ 136 h 158"/>
                              <a:gd name="T30" fmla="*/ 127 w 133"/>
                              <a:gd name="T31" fmla="*/ 140 h 158"/>
                              <a:gd name="T32" fmla="*/ 126 w 133"/>
                              <a:gd name="T33" fmla="*/ 142 h 158"/>
                              <a:gd name="T34" fmla="*/ 126 w 133"/>
                              <a:gd name="T35" fmla="*/ 145 h 158"/>
                              <a:gd name="T36" fmla="*/ 123 w 133"/>
                              <a:gd name="T37" fmla="*/ 146 h 158"/>
                              <a:gd name="T38" fmla="*/ 119 w 133"/>
                              <a:gd name="T39" fmla="*/ 150 h 158"/>
                              <a:gd name="T40" fmla="*/ 107 w 133"/>
                              <a:gd name="T41" fmla="*/ 154 h 158"/>
                              <a:gd name="T42" fmla="*/ 91 w 133"/>
                              <a:gd name="T43" fmla="*/ 157 h 158"/>
                              <a:gd name="T44" fmla="*/ 73 w 133"/>
                              <a:gd name="T45" fmla="*/ 158 h 158"/>
                              <a:gd name="T46" fmla="*/ 41 w 133"/>
                              <a:gd name="T47" fmla="*/ 154 h 158"/>
                              <a:gd name="T48" fmla="*/ 19 w 133"/>
                              <a:gd name="T49" fmla="*/ 139 h 158"/>
                              <a:gd name="T50" fmla="*/ 5 w 133"/>
                              <a:gd name="T51" fmla="*/ 114 h 158"/>
                              <a:gd name="T52" fmla="*/ 0 w 133"/>
                              <a:gd name="T53" fmla="*/ 80 h 158"/>
                              <a:gd name="T54" fmla="*/ 5 w 133"/>
                              <a:gd name="T55" fmla="*/ 46 h 158"/>
                              <a:gd name="T56" fmla="*/ 19 w 133"/>
                              <a:gd name="T57" fmla="*/ 22 h 158"/>
                              <a:gd name="T58" fmla="*/ 41 w 133"/>
                              <a:gd name="T59" fmla="*/ 6 h 158"/>
                              <a:gd name="T60" fmla="*/ 69 w 133"/>
                              <a:gd name="T61" fmla="*/ 0 h 158"/>
                              <a:gd name="T62" fmla="*/ 99 w 133"/>
                              <a:gd name="T63" fmla="*/ 6 h 158"/>
                              <a:gd name="T64" fmla="*/ 119 w 133"/>
                              <a:gd name="T65" fmla="*/ 19 h 158"/>
                              <a:gd name="T66" fmla="*/ 130 w 133"/>
                              <a:gd name="T67" fmla="*/ 41 h 158"/>
                              <a:gd name="T68" fmla="*/ 133 w 133"/>
                              <a:gd name="T69" fmla="*/ 69 h 158"/>
                              <a:gd name="T70" fmla="*/ 106 w 133"/>
                              <a:gd name="T71" fmla="*/ 65 h 158"/>
                              <a:gd name="T72" fmla="*/ 101 w 133"/>
                              <a:gd name="T73" fmla="*/ 39 h 158"/>
                              <a:gd name="T74" fmla="*/ 91 w 133"/>
                              <a:gd name="T75" fmla="*/ 27 h 158"/>
                              <a:gd name="T76" fmla="*/ 68 w 133"/>
                              <a:gd name="T77" fmla="*/ 21 h 158"/>
                              <a:gd name="T78" fmla="*/ 51 w 133"/>
                              <a:gd name="T79" fmla="*/ 24 h 158"/>
                              <a:gd name="T80" fmla="*/ 38 w 133"/>
                              <a:gd name="T81" fmla="*/ 34 h 158"/>
                              <a:gd name="T82" fmla="*/ 31 w 133"/>
                              <a:gd name="T83" fmla="*/ 48 h 158"/>
                              <a:gd name="T84" fmla="*/ 29 w 133"/>
                              <a:gd name="T85" fmla="*/ 65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33" h="158">
                                <a:moveTo>
                                  <a:pt x="133" y="72"/>
                                </a:moveTo>
                                <a:lnTo>
                                  <a:pt x="132" y="78"/>
                                </a:lnTo>
                                <a:lnTo>
                                  <a:pt x="130" y="82"/>
                                </a:lnTo>
                                <a:lnTo>
                                  <a:pt x="127" y="83"/>
                                </a:lnTo>
                                <a:lnTo>
                                  <a:pt x="122" y="85"/>
                                </a:lnTo>
                                <a:lnTo>
                                  <a:pt x="29" y="85"/>
                                </a:lnTo>
                                <a:lnTo>
                                  <a:pt x="29" y="96"/>
                                </a:lnTo>
                                <a:lnTo>
                                  <a:pt x="31" y="106"/>
                                </a:lnTo>
                                <a:lnTo>
                                  <a:pt x="34" y="115"/>
                                </a:lnTo>
                                <a:lnTo>
                                  <a:pt x="38" y="123"/>
                                </a:lnTo>
                                <a:lnTo>
                                  <a:pt x="45" y="129"/>
                                </a:lnTo>
                                <a:lnTo>
                                  <a:pt x="53" y="133"/>
                                </a:lnTo>
                                <a:lnTo>
                                  <a:pt x="63" y="136"/>
                                </a:lnTo>
                                <a:lnTo>
                                  <a:pt x="75" y="136"/>
                                </a:lnTo>
                                <a:lnTo>
                                  <a:pt x="85" y="136"/>
                                </a:lnTo>
                                <a:lnTo>
                                  <a:pt x="94" y="135"/>
                                </a:lnTo>
                                <a:lnTo>
                                  <a:pt x="101" y="134"/>
                                </a:lnTo>
                                <a:lnTo>
                                  <a:pt x="107" y="131"/>
                                </a:lnTo>
                                <a:lnTo>
                                  <a:pt x="112" y="129"/>
                                </a:lnTo>
                                <a:lnTo>
                                  <a:pt x="117" y="128"/>
                                </a:lnTo>
                                <a:lnTo>
                                  <a:pt x="120" y="126"/>
                                </a:lnTo>
                                <a:lnTo>
                                  <a:pt x="122" y="126"/>
                                </a:lnTo>
                                <a:lnTo>
                                  <a:pt x="123" y="126"/>
                                </a:lnTo>
                                <a:lnTo>
                                  <a:pt x="125" y="126"/>
                                </a:lnTo>
                                <a:lnTo>
                                  <a:pt x="126" y="128"/>
                                </a:lnTo>
                                <a:lnTo>
                                  <a:pt x="126" y="128"/>
                                </a:lnTo>
                                <a:lnTo>
                                  <a:pt x="126" y="129"/>
                                </a:lnTo>
                                <a:lnTo>
                                  <a:pt x="127" y="131"/>
                                </a:lnTo>
                                <a:lnTo>
                                  <a:pt x="127" y="134"/>
                                </a:lnTo>
                                <a:lnTo>
                                  <a:pt x="127" y="136"/>
                                </a:lnTo>
                                <a:lnTo>
                                  <a:pt x="127" y="139"/>
                                </a:lnTo>
                                <a:lnTo>
                                  <a:pt x="127" y="140"/>
                                </a:lnTo>
                                <a:lnTo>
                                  <a:pt x="127" y="141"/>
                                </a:lnTo>
                                <a:lnTo>
                                  <a:pt x="126" y="142"/>
                                </a:lnTo>
                                <a:lnTo>
                                  <a:pt x="126" y="144"/>
                                </a:lnTo>
                                <a:lnTo>
                                  <a:pt x="126" y="145"/>
                                </a:lnTo>
                                <a:lnTo>
                                  <a:pt x="125" y="146"/>
                                </a:lnTo>
                                <a:lnTo>
                                  <a:pt x="123" y="146"/>
                                </a:lnTo>
                                <a:lnTo>
                                  <a:pt x="122" y="147"/>
                                </a:lnTo>
                                <a:lnTo>
                                  <a:pt x="119" y="150"/>
                                </a:lnTo>
                                <a:lnTo>
                                  <a:pt x="114" y="151"/>
                                </a:lnTo>
                                <a:lnTo>
                                  <a:pt x="107" y="154"/>
                                </a:lnTo>
                                <a:lnTo>
                                  <a:pt x="100" y="155"/>
                                </a:lnTo>
                                <a:lnTo>
                                  <a:pt x="91" y="157"/>
                                </a:lnTo>
                                <a:lnTo>
                                  <a:pt x="83" y="158"/>
                                </a:lnTo>
                                <a:lnTo>
                                  <a:pt x="73" y="158"/>
                                </a:lnTo>
                                <a:lnTo>
                                  <a:pt x="56" y="157"/>
                                </a:lnTo>
                                <a:lnTo>
                                  <a:pt x="41" y="154"/>
                                </a:lnTo>
                                <a:lnTo>
                                  <a:pt x="29" y="147"/>
                                </a:lnTo>
                                <a:lnTo>
                                  <a:pt x="19" y="139"/>
                                </a:lnTo>
                                <a:lnTo>
                                  <a:pt x="10" y="128"/>
                                </a:lnTo>
                                <a:lnTo>
                                  <a:pt x="5" y="114"/>
                                </a:lnTo>
                                <a:lnTo>
                                  <a:pt x="2" y="98"/>
                                </a:lnTo>
                                <a:lnTo>
                                  <a:pt x="0" y="80"/>
                                </a:lnTo>
                                <a:lnTo>
                                  <a:pt x="2" y="61"/>
                                </a:lnTo>
                                <a:lnTo>
                                  <a:pt x="5" y="46"/>
                                </a:lnTo>
                                <a:lnTo>
                                  <a:pt x="10" y="32"/>
                                </a:lnTo>
                                <a:lnTo>
                                  <a:pt x="19" y="22"/>
                                </a:lnTo>
                                <a:lnTo>
                                  <a:pt x="29" y="12"/>
                                </a:lnTo>
                                <a:lnTo>
                                  <a:pt x="41" y="6"/>
                                </a:lnTo>
                                <a:lnTo>
                                  <a:pt x="54" y="1"/>
                                </a:lnTo>
                                <a:lnTo>
                                  <a:pt x="69" y="0"/>
                                </a:lnTo>
                                <a:lnTo>
                                  <a:pt x="85" y="1"/>
                                </a:lnTo>
                                <a:lnTo>
                                  <a:pt x="99" y="6"/>
                                </a:lnTo>
                                <a:lnTo>
                                  <a:pt x="110" y="11"/>
                                </a:lnTo>
                                <a:lnTo>
                                  <a:pt x="119" y="19"/>
                                </a:lnTo>
                                <a:lnTo>
                                  <a:pt x="125" y="29"/>
                                </a:lnTo>
                                <a:lnTo>
                                  <a:pt x="130" y="41"/>
                                </a:lnTo>
                                <a:lnTo>
                                  <a:pt x="132" y="54"/>
                                </a:lnTo>
                                <a:lnTo>
                                  <a:pt x="133" y="69"/>
                                </a:lnTo>
                                <a:lnTo>
                                  <a:pt x="133" y="72"/>
                                </a:lnTo>
                                <a:close/>
                                <a:moveTo>
                                  <a:pt x="106" y="65"/>
                                </a:moveTo>
                                <a:lnTo>
                                  <a:pt x="106" y="55"/>
                                </a:lnTo>
                                <a:lnTo>
                                  <a:pt x="101" y="39"/>
                                </a:lnTo>
                                <a:lnTo>
                                  <a:pt x="98" y="33"/>
                                </a:lnTo>
                                <a:lnTo>
                                  <a:pt x="91" y="27"/>
                                </a:lnTo>
                                <a:lnTo>
                                  <a:pt x="78" y="21"/>
                                </a:lnTo>
                                <a:lnTo>
                                  <a:pt x="68" y="21"/>
                                </a:lnTo>
                                <a:lnTo>
                                  <a:pt x="59" y="21"/>
                                </a:lnTo>
                                <a:lnTo>
                                  <a:pt x="51" y="24"/>
                                </a:lnTo>
                                <a:lnTo>
                                  <a:pt x="45" y="28"/>
                                </a:lnTo>
                                <a:lnTo>
                                  <a:pt x="38" y="34"/>
                                </a:lnTo>
                                <a:lnTo>
                                  <a:pt x="35" y="40"/>
                                </a:lnTo>
                                <a:lnTo>
                                  <a:pt x="31" y="48"/>
                                </a:lnTo>
                                <a:lnTo>
                                  <a:pt x="29" y="56"/>
                                </a:lnTo>
                                <a:lnTo>
                                  <a:pt x="29" y="65"/>
                                </a:lnTo>
                                <a:lnTo>
                                  <a:pt x="106" y="6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82" name="Freeform 277"/>
                        <wps:cNvSpPr>
                          <a:spLocks/>
                        </wps:cNvSpPr>
                        <wps:spPr bwMode="auto">
                          <a:xfrm>
                            <a:off x="7634288" y="3557588"/>
                            <a:ext cx="65088" cy="82550"/>
                          </a:xfrm>
                          <a:custGeom>
                            <a:avLst/>
                            <a:gdLst>
                              <a:gd name="T0" fmla="*/ 124 w 124"/>
                              <a:gd name="T1" fmla="*/ 150 h 156"/>
                              <a:gd name="T2" fmla="*/ 123 w 124"/>
                              <a:gd name="T3" fmla="*/ 153 h 156"/>
                              <a:gd name="T4" fmla="*/ 120 w 124"/>
                              <a:gd name="T5" fmla="*/ 154 h 156"/>
                              <a:gd name="T6" fmla="*/ 115 w 124"/>
                              <a:gd name="T7" fmla="*/ 154 h 156"/>
                              <a:gd name="T8" fmla="*/ 108 w 124"/>
                              <a:gd name="T9" fmla="*/ 154 h 156"/>
                              <a:gd name="T10" fmla="*/ 104 w 124"/>
                              <a:gd name="T11" fmla="*/ 154 h 156"/>
                              <a:gd name="T12" fmla="*/ 101 w 124"/>
                              <a:gd name="T13" fmla="*/ 153 h 156"/>
                              <a:gd name="T14" fmla="*/ 101 w 124"/>
                              <a:gd name="T15" fmla="*/ 150 h 156"/>
                              <a:gd name="T16" fmla="*/ 99 w 124"/>
                              <a:gd name="T17" fmla="*/ 131 h 156"/>
                              <a:gd name="T18" fmla="*/ 76 w 124"/>
                              <a:gd name="T19" fmla="*/ 150 h 156"/>
                              <a:gd name="T20" fmla="*/ 51 w 124"/>
                              <a:gd name="T21" fmla="*/ 156 h 156"/>
                              <a:gd name="T22" fmla="*/ 27 w 124"/>
                              <a:gd name="T23" fmla="*/ 152 h 156"/>
                              <a:gd name="T24" fmla="*/ 11 w 124"/>
                              <a:gd name="T25" fmla="*/ 138 h 156"/>
                              <a:gd name="T26" fmla="*/ 2 w 124"/>
                              <a:gd name="T27" fmla="*/ 120 h 156"/>
                              <a:gd name="T28" fmla="*/ 0 w 124"/>
                              <a:gd name="T29" fmla="*/ 92 h 156"/>
                              <a:gd name="T30" fmla="*/ 0 w 124"/>
                              <a:gd name="T31" fmla="*/ 4 h 156"/>
                              <a:gd name="T32" fmla="*/ 1 w 124"/>
                              <a:gd name="T33" fmla="*/ 3 h 156"/>
                              <a:gd name="T34" fmla="*/ 5 w 124"/>
                              <a:gd name="T35" fmla="*/ 0 h 156"/>
                              <a:gd name="T36" fmla="*/ 10 w 124"/>
                              <a:gd name="T37" fmla="*/ 0 h 156"/>
                              <a:gd name="T38" fmla="*/ 17 w 124"/>
                              <a:gd name="T39" fmla="*/ 0 h 156"/>
                              <a:gd name="T40" fmla="*/ 22 w 124"/>
                              <a:gd name="T41" fmla="*/ 0 h 156"/>
                              <a:gd name="T42" fmla="*/ 24 w 124"/>
                              <a:gd name="T43" fmla="*/ 3 h 156"/>
                              <a:gd name="T44" fmla="*/ 26 w 124"/>
                              <a:gd name="T45" fmla="*/ 4 h 156"/>
                              <a:gd name="T46" fmla="*/ 27 w 124"/>
                              <a:gd name="T47" fmla="*/ 89 h 156"/>
                              <a:gd name="T48" fmla="*/ 28 w 124"/>
                              <a:gd name="T49" fmla="*/ 110 h 156"/>
                              <a:gd name="T50" fmla="*/ 34 w 124"/>
                              <a:gd name="T51" fmla="*/ 122 h 156"/>
                              <a:gd name="T52" fmla="*/ 43 w 124"/>
                              <a:gd name="T53" fmla="*/ 131 h 156"/>
                              <a:gd name="T54" fmla="*/ 56 w 124"/>
                              <a:gd name="T55" fmla="*/ 133 h 156"/>
                              <a:gd name="T56" fmla="*/ 76 w 124"/>
                              <a:gd name="T57" fmla="*/ 127 h 156"/>
                              <a:gd name="T58" fmla="*/ 97 w 124"/>
                              <a:gd name="T59" fmla="*/ 106 h 156"/>
                              <a:gd name="T60" fmla="*/ 97 w 124"/>
                              <a:gd name="T61" fmla="*/ 4 h 156"/>
                              <a:gd name="T62" fmla="*/ 98 w 124"/>
                              <a:gd name="T63" fmla="*/ 3 h 156"/>
                              <a:gd name="T64" fmla="*/ 102 w 124"/>
                              <a:gd name="T65" fmla="*/ 0 h 156"/>
                              <a:gd name="T66" fmla="*/ 107 w 124"/>
                              <a:gd name="T67" fmla="*/ 0 h 156"/>
                              <a:gd name="T68" fmla="*/ 114 w 124"/>
                              <a:gd name="T69" fmla="*/ 0 h 156"/>
                              <a:gd name="T70" fmla="*/ 119 w 124"/>
                              <a:gd name="T71" fmla="*/ 0 h 156"/>
                              <a:gd name="T72" fmla="*/ 123 w 124"/>
                              <a:gd name="T73" fmla="*/ 3 h 156"/>
                              <a:gd name="T74" fmla="*/ 124 w 124"/>
                              <a:gd name="T75" fmla="*/ 4 h 156"/>
                              <a:gd name="T76" fmla="*/ 124 w 124"/>
                              <a:gd name="T77" fmla="*/ 149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4" h="156">
                                <a:moveTo>
                                  <a:pt x="124" y="149"/>
                                </a:moveTo>
                                <a:lnTo>
                                  <a:pt x="124" y="150"/>
                                </a:lnTo>
                                <a:lnTo>
                                  <a:pt x="123" y="152"/>
                                </a:lnTo>
                                <a:lnTo>
                                  <a:pt x="123" y="153"/>
                                </a:lnTo>
                                <a:lnTo>
                                  <a:pt x="122" y="153"/>
                                </a:lnTo>
                                <a:lnTo>
                                  <a:pt x="120" y="154"/>
                                </a:lnTo>
                                <a:lnTo>
                                  <a:pt x="118" y="154"/>
                                </a:lnTo>
                                <a:lnTo>
                                  <a:pt x="115" y="154"/>
                                </a:lnTo>
                                <a:lnTo>
                                  <a:pt x="112" y="154"/>
                                </a:lnTo>
                                <a:lnTo>
                                  <a:pt x="108" y="154"/>
                                </a:lnTo>
                                <a:lnTo>
                                  <a:pt x="106" y="154"/>
                                </a:lnTo>
                                <a:lnTo>
                                  <a:pt x="104" y="154"/>
                                </a:lnTo>
                                <a:lnTo>
                                  <a:pt x="102" y="153"/>
                                </a:lnTo>
                                <a:lnTo>
                                  <a:pt x="101" y="153"/>
                                </a:lnTo>
                                <a:lnTo>
                                  <a:pt x="101" y="152"/>
                                </a:lnTo>
                                <a:lnTo>
                                  <a:pt x="101" y="150"/>
                                </a:lnTo>
                                <a:lnTo>
                                  <a:pt x="99" y="149"/>
                                </a:lnTo>
                                <a:lnTo>
                                  <a:pt x="99" y="131"/>
                                </a:lnTo>
                                <a:lnTo>
                                  <a:pt x="87" y="143"/>
                                </a:lnTo>
                                <a:lnTo>
                                  <a:pt x="76" y="150"/>
                                </a:lnTo>
                                <a:lnTo>
                                  <a:pt x="64" y="155"/>
                                </a:lnTo>
                                <a:lnTo>
                                  <a:pt x="51" y="156"/>
                                </a:lnTo>
                                <a:lnTo>
                                  <a:pt x="38" y="155"/>
                                </a:lnTo>
                                <a:lnTo>
                                  <a:pt x="27" y="152"/>
                                </a:lnTo>
                                <a:lnTo>
                                  <a:pt x="18" y="147"/>
                                </a:lnTo>
                                <a:lnTo>
                                  <a:pt x="11" y="138"/>
                                </a:lnTo>
                                <a:lnTo>
                                  <a:pt x="6" y="129"/>
                                </a:lnTo>
                                <a:lnTo>
                                  <a:pt x="2" y="120"/>
                                </a:lnTo>
                                <a:lnTo>
                                  <a:pt x="0" y="107"/>
                                </a:lnTo>
                                <a:lnTo>
                                  <a:pt x="0" y="92"/>
                                </a:lnTo>
                                <a:lnTo>
                                  <a:pt x="0" y="5"/>
                                </a:lnTo>
                                <a:lnTo>
                                  <a:pt x="0" y="4"/>
                                </a:lnTo>
                                <a:lnTo>
                                  <a:pt x="0" y="3"/>
                                </a:lnTo>
                                <a:lnTo>
                                  <a:pt x="1" y="3"/>
                                </a:lnTo>
                                <a:lnTo>
                                  <a:pt x="2" y="1"/>
                                </a:lnTo>
                                <a:lnTo>
                                  <a:pt x="5" y="0"/>
                                </a:lnTo>
                                <a:lnTo>
                                  <a:pt x="7" y="0"/>
                                </a:lnTo>
                                <a:lnTo>
                                  <a:pt x="10" y="0"/>
                                </a:lnTo>
                                <a:lnTo>
                                  <a:pt x="13" y="0"/>
                                </a:lnTo>
                                <a:lnTo>
                                  <a:pt x="17" y="0"/>
                                </a:lnTo>
                                <a:lnTo>
                                  <a:pt x="19" y="0"/>
                                </a:lnTo>
                                <a:lnTo>
                                  <a:pt x="22" y="0"/>
                                </a:lnTo>
                                <a:lnTo>
                                  <a:pt x="23" y="1"/>
                                </a:lnTo>
                                <a:lnTo>
                                  <a:pt x="24" y="3"/>
                                </a:lnTo>
                                <a:lnTo>
                                  <a:pt x="26" y="3"/>
                                </a:lnTo>
                                <a:lnTo>
                                  <a:pt x="26" y="4"/>
                                </a:lnTo>
                                <a:lnTo>
                                  <a:pt x="27" y="5"/>
                                </a:lnTo>
                                <a:lnTo>
                                  <a:pt x="27" y="89"/>
                                </a:lnTo>
                                <a:lnTo>
                                  <a:pt x="27" y="101"/>
                                </a:lnTo>
                                <a:lnTo>
                                  <a:pt x="28" y="110"/>
                                </a:lnTo>
                                <a:lnTo>
                                  <a:pt x="30" y="117"/>
                                </a:lnTo>
                                <a:lnTo>
                                  <a:pt x="34" y="122"/>
                                </a:lnTo>
                                <a:lnTo>
                                  <a:pt x="38" y="127"/>
                                </a:lnTo>
                                <a:lnTo>
                                  <a:pt x="43" y="131"/>
                                </a:lnTo>
                                <a:lnTo>
                                  <a:pt x="49" y="133"/>
                                </a:lnTo>
                                <a:lnTo>
                                  <a:pt x="56" y="133"/>
                                </a:lnTo>
                                <a:lnTo>
                                  <a:pt x="66" y="132"/>
                                </a:lnTo>
                                <a:lnTo>
                                  <a:pt x="76" y="127"/>
                                </a:lnTo>
                                <a:lnTo>
                                  <a:pt x="87" y="118"/>
                                </a:lnTo>
                                <a:lnTo>
                                  <a:pt x="97" y="106"/>
                                </a:lnTo>
                                <a:lnTo>
                                  <a:pt x="97" y="5"/>
                                </a:lnTo>
                                <a:lnTo>
                                  <a:pt x="97" y="4"/>
                                </a:lnTo>
                                <a:lnTo>
                                  <a:pt x="98" y="3"/>
                                </a:lnTo>
                                <a:lnTo>
                                  <a:pt x="98" y="3"/>
                                </a:lnTo>
                                <a:lnTo>
                                  <a:pt x="101" y="1"/>
                                </a:lnTo>
                                <a:lnTo>
                                  <a:pt x="102" y="0"/>
                                </a:lnTo>
                                <a:lnTo>
                                  <a:pt x="104" y="0"/>
                                </a:lnTo>
                                <a:lnTo>
                                  <a:pt x="107" y="0"/>
                                </a:lnTo>
                                <a:lnTo>
                                  <a:pt x="111" y="0"/>
                                </a:lnTo>
                                <a:lnTo>
                                  <a:pt x="114" y="0"/>
                                </a:lnTo>
                                <a:lnTo>
                                  <a:pt x="117" y="0"/>
                                </a:lnTo>
                                <a:lnTo>
                                  <a:pt x="119" y="0"/>
                                </a:lnTo>
                                <a:lnTo>
                                  <a:pt x="122" y="1"/>
                                </a:lnTo>
                                <a:lnTo>
                                  <a:pt x="123" y="3"/>
                                </a:lnTo>
                                <a:lnTo>
                                  <a:pt x="123" y="3"/>
                                </a:lnTo>
                                <a:lnTo>
                                  <a:pt x="124" y="4"/>
                                </a:lnTo>
                                <a:lnTo>
                                  <a:pt x="124" y="5"/>
                                </a:lnTo>
                                <a:lnTo>
                                  <a:pt x="124" y="1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83" name="Freeform 278"/>
                        <wps:cNvSpPr>
                          <a:spLocks noEditPoints="1"/>
                        </wps:cNvSpPr>
                        <wps:spPr bwMode="auto">
                          <a:xfrm>
                            <a:off x="7715251" y="3525838"/>
                            <a:ext cx="82550" cy="114300"/>
                          </a:xfrm>
                          <a:custGeom>
                            <a:avLst/>
                            <a:gdLst>
                              <a:gd name="T0" fmla="*/ 149 w 156"/>
                              <a:gd name="T1" fmla="*/ 60 h 215"/>
                              <a:gd name="T2" fmla="*/ 152 w 156"/>
                              <a:gd name="T3" fmla="*/ 64 h 215"/>
                              <a:gd name="T4" fmla="*/ 152 w 156"/>
                              <a:gd name="T5" fmla="*/ 208 h 215"/>
                              <a:gd name="T6" fmla="*/ 152 w 156"/>
                              <a:gd name="T7" fmla="*/ 211 h 215"/>
                              <a:gd name="T8" fmla="*/ 150 w 156"/>
                              <a:gd name="T9" fmla="*/ 212 h 215"/>
                              <a:gd name="T10" fmla="*/ 146 w 156"/>
                              <a:gd name="T11" fmla="*/ 213 h 215"/>
                              <a:gd name="T12" fmla="*/ 140 w 156"/>
                              <a:gd name="T13" fmla="*/ 213 h 215"/>
                              <a:gd name="T14" fmla="*/ 133 w 156"/>
                              <a:gd name="T15" fmla="*/ 213 h 215"/>
                              <a:gd name="T16" fmla="*/ 129 w 156"/>
                              <a:gd name="T17" fmla="*/ 212 h 215"/>
                              <a:gd name="T18" fmla="*/ 127 w 156"/>
                              <a:gd name="T19" fmla="*/ 211 h 215"/>
                              <a:gd name="T20" fmla="*/ 127 w 156"/>
                              <a:gd name="T21" fmla="*/ 208 h 215"/>
                              <a:gd name="T22" fmla="*/ 51 w 156"/>
                              <a:gd name="T23" fmla="*/ 81 h 215"/>
                              <a:gd name="T24" fmla="*/ 53 w 156"/>
                              <a:gd name="T25" fmla="*/ 176 h 215"/>
                              <a:gd name="T26" fmla="*/ 61 w 156"/>
                              <a:gd name="T27" fmla="*/ 191 h 215"/>
                              <a:gd name="T28" fmla="*/ 76 w 156"/>
                              <a:gd name="T29" fmla="*/ 192 h 215"/>
                              <a:gd name="T30" fmla="*/ 81 w 156"/>
                              <a:gd name="T31" fmla="*/ 191 h 215"/>
                              <a:gd name="T32" fmla="*/ 86 w 156"/>
                              <a:gd name="T33" fmla="*/ 190 h 215"/>
                              <a:gd name="T34" fmla="*/ 90 w 156"/>
                              <a:gd name="T35" fmla="*/ 188 h 215"/>
                              <a:gd name="T36" fmla="*/ 91 w 156"/>
                              <a:gd name="T37" fmla="*/ 188 h 215"/>
                              <a:gd name="T38" fmla="*/ 92 w 156"/>
                              <a:gd name="T39" fmla="*/ 188 h 215"/>
                              <a:gd name="T40" fmla="*/ 93 w 156"/>
                              <a:gd name="T41" fmla="*/ 191 h 215"/>
                              <a:gd name="T42" fmla="*/ 94 w 156"/>
                              <a:gd name="T43" fmla="*/ 195 h 215"/>
                              <a:gd name="T44" fmla="*/ 94 w 156"/>
                              <a:gd name="T45" fmla="*/ 202 h 215"/>
                              <a:gd name="T46" fmla="*/ 93 w 156"/>
                              <a:gd name="T47" fmla="*/ 207 h 215"/>
                              <a:gd name="T48" fmla="*/ 90 w 156"/>
                              <a:gd name="T49" fmla="*/ 211 h 215"/>
                              <a:gd name="T50" fmla="*/ 85 w 156"/>
                              <a:gd name="T51" fmla="*/ 213 h 215"/>
                              <a:gd name="T52" fmla="*/ 78 w 156"/>
                              <a:gd name="T53" fmla="*/ 214 h 215"/>
                              <a:gd name="T54" fmla="*/ 71 w 156"/>
                              <a:gd name="T55" fmla="*/ 215 h 215"/>
                              <a:gd name="T56" fmla="*/ 56 w 156"/>
                              <a:gd name="T57" fmla="*/ 214 h 215"/>
                              <a:gd name="T58" fmla="*/ 40 w 156"/>
                              <a:gd name="T59" fmla="*/ 208 h 215"/>
                              <a:gd name="T60" fmla="*/ 30 w 156"/>
                              <a:gd name="T61" fmla="*/ 197 h 215"/>
                              <a:gd name="T62" fmla="*/ 26 w 156"/>
                              <a:gd name="T63" fmla="*/ 179 h 215"/>
                              <a:gd name="T64" fmla="*/ 26 w 156"/>
                              <a:gd name="T65" fmla="*/ 81 h 215"/>
                              <a:gd name="T66" fmla="*/ 3 w 156"/>
                              <a:gd name="T67" fmla="*/ 81 h 215"/>
                              <a:gd name="T68" fmla="*/ 0 w 156"/>
                              <a:gd name="T69" fmla="*/ 76 h 215"/>
                              <a:gd name="T70" fmla="*/ 0 w 156"/>
                              <a:gd name="T71" fmla="*/ 68 h 215"/>
                              <a:gd name="T72" fmla="*/ 1 w 156"/>
                              <a:gd name="T73" fmla="*/ 64 h 215"/>
                              <a:gd name="T74" fmla="*/ 2 w 156"/>
                              <a:gd name="T75" fmla="*/ 62 h 215"/>
                              <a:gd name="T76" fmla="*/ 3 w 156"/>
                              <a:gd name="T77" fmla="*/ 60 h 215"/>
                              <a:gd name="T78" fmla="*/ 26 w 156"/>
                              <a:gd name="T79" fmla="*/ 60 h 215"/>
                              <a:gd name="T80" fmla="*/ 26 w 156"/>
                              <a:gd name="T81" fmla="*/ 25 h 215"/>
                              <a:gd name="T82" fmla="*/ 27 w 156"/>
                              <a:gd name="T83" fmla="*/ 22 h 215"/>
                              <a:gd name="T84" fmla="*/ 29 w 156"/>
                              <a:gd name="T85" fmla="*/ 21 h 215"/>
                              <a:gd name="T86" fmla="*/ 34 w 156"/>
                              <a:gd name="T87" fmla="*/ 21 h 215"/>
                              <a:gd name="T88" fmla="*/ 43 w 156"/>
                              <a:gd name="T89" fmla="*/ 21 h 215"/>
                              <a:gd name="T90" fmla="*/ 48 w 156"/>
                              <a:gd name="T91" fmla="*/ 21 h 215"/>
                              <a:gd name="T92" fmla="*/ 50 w 156"/>
                              <a:gd name="T93" fmla="*/ 22 h 215"/>
                              <a:gd name="T94" fmla="*/ 51 w 156"/>
                              <a:gd name="T95" fmla="*/ 25 h 215"/>
                              <a:gd name="T96" fmla="*/ 51 w 156"/>
                              <a:gd name="T97" fmla="*/ 60 h 215"/>
                              <a:gd name="T98" fmla="*/ 156 w 156"/>
                              <a:gd name="T99" fmla="*/ 15 h 215"/>
                              <a:gd name="T100" fmla="*/ 152 w 156"/>
                              <a:gd name="T101" fmla="*/ 28 h 215"/>
                              <a:gd name="T102" fmla="*/ 139 w 156"/>
                              <a:gd name="T103" fmla="*/ 31 h 215"/>
                              <a:gd name="T104" fmla="*/ 127 w 156"/>
                              <a:gd name="T105" fmla="*/ 28 h 215"/>
                              <a:gd name="T106" fmla="*/ 123 w 156"/>
                              <a:gd name="T107" fmla="*/ 16 h 215"/>
                              <a:gd name="T108" fmla="*/ 127 w 156"/>
                              <a:gd name="T109" fmla="*/ 2 h 215"/>
                              <a:gd name="T110" fmla="*/ 140 w 156"/>
                              <a:gd name="T111" fmla="*/ 0 h 215"/>
                              <a:gd name="T112" fmla="*/ 152 w 156"/>
                              <a:gd name="T113" fmla="*/ 2 h 215"/>
                              <a:gd name="T114" fmla="*/ 156 w 156"/>
                              <a:gd name="T115" fmla="*/ 15 h 215"/>
                              <a:gd name="T116" fmla="*/ 102 w 156"/>
                              <a:gd name="T117" fmla="*/ 60 h 2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56" h="215">
                                <a:moveTo>
                                  <a:pt x="145" y="60"/>
                                </a:moveTo>
                                <a:lnTo>
                                  <a:pt x="149" y="60"/>
                                </a:lnTo>
                                <a:lnTo>
                                  <a:pt x="151" y="62"/>
                                </a:lnTo>
                                <a:lnTo>
                                  <a:pt x="152" y="64"/>
                                </a:lnTo>
                                <a:lnTo>
                                  <a:pt x="152" y="68"/>
                                </a:lnTo>
                                <a:lnTo>
                                  <a:pt x="152" y="208"/>
                                </a:lnTo>
                                <a:lnTo>
                                  <a:pt x="152" y="209"/>
                                </a:lnTo>
                                <a:lnTo>
                                  <a:pt x="152" y="211"/>
                                </a:lnTo>
                                <a:lnTo>
                                  <a:pt x="151" y="212"/>
                                </a:lnTo>
                                <a:lnTo>
                                  <a:pt x="150" y="212"/>
                                </a:lnTo>
                                <a:lnTo>
                                  <a:pt x="149" y="213"/>
                                </a:lnTo>
                                <a:lnTo>
                                  <a:pt x="146" y="213"/>
                                </a:lnTo>
                                <a:lnTo>
                                  <a:pt x="144" y="213"/>
                                </a:lnTo>
                                <a:lnTo>
                                  <a:pt x="140" y="213"/>
                                </a:lnTo>
                                <a:lnTo>
                                  <a:pt x="136" y="213"/>
                                </a:lnTo>
                                <a:lnTo>
                                  <a:pt x="133" y="213"/>
                                </a:lnTo>
                                <a:lnTo>
                                  <a:pt x="130" y="213"/>
                                </a:lnTo>
                                <a:lnTo>
                                  <a:pt x="129" y="212"/>
                                </a:lnTo>
                                <a:lnTo>
                                  <a:pt x="128" y="212"/>
                                </a:lnTo>
                                <a:lnTo>
                                  <a:pt x="127" y="211"/>
                                </a:lnTo>
                                <a:lnTo>
                                  <a:pt x="127" y="209"/>
                                </a:lnTo>
                                <a:lnTo>
                                  <a:pt x="127" y="208"/>
                                </a:lnTo>
                                <a:lnTo>
                                  <a:pt x="127" y="81"/>
                                </a:lnTo>
                                <a:lnTo>
                                  <a:pt x="51" y="81"/>
                                </a:lnTo>
                                <a:lnTo>
                                  <a:pt x="51" y="163"/>
                                </a:lnTo>
                                <a:lnTo>
                                  <a:pt x="53" y="176"/>
                                </a:lnTo>
                                <a:lnTo>
                                  <a:pt x="56" y="185"/>
                                </a:lnTo>
                                <a:lnTo>
                                  <a:pt x="61" y="191"/>
                                </a:lnTo>
                                <a:lnTo>
                                  <a:pt x="72" y="192"/>
                                </a:lnTo>
                                <a:lnTo>
                                  <a:pt x="76" y="192"/>
                                </a:lnTo>
                                <a:lnTo>
                                  <a:pt x="78" y="192"/>
                                </a:lnTo>
                                <a:lnTo>
                                  <a:pt x="81" y="191"/>
                                </a:lnTo>
                                <a:lnTo>
                                  <a:pt x="83" y="190"/>
                                </a:lnTo>
                                <a:lnTo>
                                  <a:pt x="86" y="190"/>
                                </a:lnTo>
                                <a:lnTo>
                                  <a:pt x="87" y="188"/>
                                </a:lnTo>
                                <a:lnTo>
                                  <a:pt x="90" y="188"/>
                                </a:lnTo>
                                <a:lnTo>
                                  <a:pt x="91" y="188"/>
                                </a:lnTo>
                                <a:lnTo>
                                  <a:pt x="91" y="188"/>
                                </a:lnTo>
                                <a:lnTo>
                                  <a:pt x="92" y="188"/>
                                </a:lnTo>
                                <a:lnTo>
                                  <a:pt x="92" y="188"/>
                                </a:lnTo>
                                <a:lnTo>
                                  <a:pt x="93" y="190"/>
                                </a:lnTo>
                                <a:lnTo>
                                  <a:pt x="93" y="191"/>
                                </a:lnTo>
                                <a:lnTo>
                                  <a:pt x="93" y="193"/>
                                </a:lnTo>
                                <a:lnTo>
                                  <a:pt x="94" y="195"/>
                                </a:lnTo>
                                <a:lnTo>
                                  <a:pt x="94" y="198"/>
                                </a:lnTo>
                                <a:lnTo>
                                  <a:pt x="94" y="202"/>
                                </a:lnTo>
                                <a:lnTo>
                                  <a:pt x="93" y="206"/>
                                </a:lnTo>
                                <a:lnTo>
                                  <a:pt x="93" y="207"/>
                                </a:lnTo>
                                <a:lnTo>
                                  <a:pt x="92" y="209"/>
                                </a:lnTo>
                                <a:lnTo>
                                  <a:pt x="90" y="211"/>
                                </a:lnTo>
                                <a:lnTo>
                                  <a:pt x="87" y="212"/>
                                </a:lnTo>
                                <a:lnTo>
                                  <a:pt x="85" y="213"/>
                                </a:lnTo>
                                <a:lnTo>
                                  <a:pt x="82" y="213"/>
                                </a:lnTo>
                                <a:lnTo>
                                  <a:pt x="78" y="214"/>
                                </a:lnTo>
                                <a:lnTo>
                                  <a:pt x="75" y="214"/>
                                </a:lnTo>
                                <a:lnTo>
                                  <a:pt x="71" y="215"/>
                                </a:lnTo>
                                <a:lnTo>
                                  <a:pt x="67" y="215"/>
                                </a:lnTo>
                                <a:lnTo>
                                  <a:pt x="56" y="214"/>
                                </a:lnTo>
                                <a:lnTo>
                                  <a:pt x="48" y="212"/>
                                </a:lnTo>
                                <a:lnTo>
                                  <a:pt x="40" y="208"/>
                                </a:lnTo>
                                <a:lnTo>
                                  <a:pt x="35" y="203"/>
                                </a:lnTo>
                                <a:lnTo>
                                  <a:pt x="30" y="197"/>
                                </a:lnTo>
                                <a:lnTo>
                                  <a:pt x="28" y="188"/>
                                </a:lnTo>
                                <a:lnTo>
                                  <a:pt x="26" y="179"/>
                                </a:lnTo>
                                <a:lnTo>
                                  <a:pt x="26" y="166"/>
                                </a:lnTo>
                                <a:lnTo>
                                  <a:pt x="26" y="81"/>
                                </a:lnTo>
                                <a:lnTo>
                                  <a:pt x="5" y="81"/>
                                </a:lnTo>
                                <a:lnTo>
                                  <a:pt x="3" y="81"/>
                                </a:lnTo>
                                <a:lnTo>
                                  <a:pt x="1" y="79"/>
                                </a:lnTo>
                                <a:lnTo>
                                  <a:pt x="0" y="76"/>
                                </a:lnTo>
                                <a:lnTo>
                                  <a:pt x="0" y="71"/>
                                </a:lnTo>
                                <a:lnTo>
                                  <a:pt x="0" y="68"/>
                                </a:lnTo>
                                <a:lnTo>
                                  <a:pt x="0" y="65"/>
                                </a:lnTo>
                                <a:lnTo>
                                  <a:pt x="1" y="64"/>
                                </a:lnTo>
                                <a:lnTo>
                                  <a:pt x="1" y="63"/>
                                </a:lnTo>
                                <a:lnTo>
                                  <a:pt x="2" y="62"/>
                                </a:lnTo>
                                <a:lnTo>
                                  <a:pt x="3" y="60"/>
                                </a:lnTo>
                                <a:lnTo>
                                  <a:pt x="3" y="60"/>
                                </a:lnTo>
                                <a:lnTo>
                                  <a:pt x="5" y="60"/>
                                </a:lnTo>
                                <a:lnTo>
                                  <a:pt x="26" y="60"/>
                                </a:lnTo>
                                <a:lnTo>
                                  <a:pt x="26" y="26"/>
                                </a:lnTo>
                                <a:lnTo>
                                  <a:pt x="26" y="25"/>
                                </a:lnTo>
                                <a:lnTo>
                                  <a:pt x="26" y="23"/>
                                </a:lnTo>
                                <a:lnTo>
                                  <a:pt x="27" y="22"/>
                                </a:lnTo>
                                <a:lnTo>
                                  <a:pt x="28" y="22"/>
                                </a:lnTo>
                                <a:lnTo>
                                  <a:pt x="29" y="21"/>
                                </a:lnTo>
                                <a:lnTo>
                                  <a:pt x="32" y="21"/>
                                </a:lnTo>
                                <a:lnTo>
                                  <a:pt x="34" y="21"/>
                                </a:lnTo>
                                <a:lnTo>
                                  <a:pt x="38" y="21"/>
                                </a:lnTo>
                                <a:lnTo>
                                  <a:pt x="43" y="21"/>
                                </a:lnTo>
                                <a:lnTo>
                                  <a:pt x="45" y="21"/>
                                </a:lnTo>
                                <a:lnTo>
                                  <a:pt x="48" y="21"/>
                                </a:lnTo>
                                <a:lnTo>
                                  <a:pt x="49" y="22"/>
                                </a:lnTo>
                                <a:lnTo>
                                  <a:pt x="50" y="22"/>
                                </a:lnTo>
                                <a:lnTo>
                                  <a:pt x="51" y="23"/>
                                </a:lnTo>
                                <a:lnTo>
                                  <a:pt x="51" y="25"/>
                                </a:lnTo>
                                <a:lnTo>
                                  <a:pt x="51" y="26"/>
                                </a:lnTo>
                                <a:lnTo>
                                  <a:pt x="51" y="60"/>
                                </a:lnTo>
                                <a:lnTo>
                                  <a:pt x="145" y="60"/>
                                </a:lnTo>
                                <a:close/>
                                <a:moveTo>
                                  <a:pt x="156" y="15"/>
                                </a:moveTo>
                                <a:lnTo>
                                  <a:pt x="155" y="23"/>
                                </a:lnTo>
                                <a:lnTo>
                                  <a:pt x="152" y="28"/>
                                </a:lnTo>
                                <a:lnTo>
                                  <a:pt x="147" y="31"/>
                                </a:lnTo>
                                <a:lnTo>
                                  <a:pt x="139" y="31"/>
                                </a:lnTo>
                                <a:lnTo>
                                  <a:pt x="131" y="31"/>
                                </a:lnTo>
                                <a:lnTo>
                                  <a:pt x="127" y="28"/>
                                </a:lnTo>
                                <a:lnTo>
                                  <a:pt x="124" y="23"/>
                                </a:lnTo>
                                <a:lnTo>
                                  <a:pt x="123" y="16"/>
                                </a:lnTo>
                                <a:lnTo>
                                  <a:pt x="124" y="7"/>
                                </a:lnTo>
                                <a:lnTo>
                                  <a:pt x="127" y="2"/>
                                </a:lnTo>
                                <a:lnTo>
                                  <a:pt x="131" y="0"/>
                                </a:lnTo>
                                <a:lnTo>
                                  <a:pt x="140" y="0"/>
                                </a:lnTo>
                                <a:lnTo>
                                  <a:pt x="147" y="0"/>
                                </a:lnTo>
                                <a:lnTo>
                                  <a:pt x="152" y="2"/>
                                </a:lnTo>
                                <a:lnTo>
                                  <a:pt x="155" y="7"/>
                                </a:lnTo>
                                <a:lnTo>
                                  <a:pt x="156" y="15"/>
                                </a:lnTo>
                                <a:close/>
                                <a:moveTo>
                                  <a:pt x="102" y="60"/>
                                </a:moveTo>
                                <a:lnTo>
                                  <a:pt x="102" y="6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84" name="Freeform 279"/>
                        <wps:cNvSpPr>
                          <a:spLocks/>
                        </wps:cNvSpPr>
                        <wps:spPr bwMode="auto">
                          <a:xfrm>
                            <a:off x="7816851" y="3556000"/>
                            <a:ext cx="60325" cy="84138"/>
                          </a:xfrm>
                          <a:custGeom>
                            <a:avLst/>
                            <a:gdLst>
                              <a:gd name="T0" fmla="*/ 113 w 113"/>
                              <a:gd name="T1" fmla="*/ 131 h 158"/>
                              <a:gd name="T2" fmla="*/ 113 w 113"/>
                              <a:gd name="T3" fmla="*/ 136 h 158"/>
                              <a:gd name="T4" fmla="*/ 112 w 113"/>
                              <a:gd name="T5" fmla="*/ 139 h 158"/>
                              <a:gd name="T6" fmla="*/ 111 w 113"/>
                              <a:gd name="T7" fmla="*/ 141 h 158"/>
                              <a:gd name="T8" fmla="*/ 107 w 113"/>
                              <a:gd name="T9" fmla="*/ 145 h 158"/>
                              <a:gd name="T10" fmla="*/ 97 w 113"/>
                              <a:gd name="T11" fmla="*/ 151 h 158"/>
                              <a:gd name="T12" fmla="*/ 86 w 113"/>
                              <a:gd name="T13" fmla="*/ 155 h 158"/>
                              <a:gd name="T14" fmla="*/ 71 w 113"/>
                              <a:gd name="T15" fmla="*/ 158 h 158"/>
                              <a:gd name="T16" fmla="*/ 49 w 113"/>
                              <a:gd name="T17" fmla="*/ 157 h 158"/>
                              <a:gd name="T18" fmla="*/ 24 w 113"/>
                              <a:gd name="T19" fmla="*/ 147 h 158"/>
                              <a:gd name="T20" fmla="*/ 8 w 113"/>
                              <a:gd name="T21" fmla="*/ 128 h 158"/>
                              <a:gd name="T22" fmla="*/ 0 w 113"/>
                              <a:gd name="T23" fmla="*/ 99 h 158"/>
                              <a:gd name="T24" fmla="*/ 1 w 113"/>
                              <a:gd name="T25" fmla="*/ 60 h 158"/>
                              <a:gd name="T26" fmla="*/ 11 w 113"/>
                              <a:gd name="T27" fmla="*/ 30 h 158"/>
                              <a:gd name="T28" fmla="*/ 29 w 113"/>
                              <a:gd name="T29" fmla="*/ 11 h 158"/>
                              <a:gd name="T30" fmla="*/ 53 w 113"/>
                              <a:gd name="T31" fmla="*/ 1 h 158"/>
                              <a:gd name="T32" fmla="*/ 74 w 113"/>
                              <a:gd name="T33" fmla="*/ 0 h 158"/>
                              <a:gd name="T34" fmla="*/ 87 w 113"/>
                              <a:gd name="T35" fmla="*/ 2 h 158"/>
                              <a:gd name="T36" fmla="*/ 97 w 113"/>
                              <a:gd name="T37" fmla="*/ 7 h 158"/>
                              <a:gd name="T38" fmla="*/ 106 w 113"/>
                              <a:gd name="T39" fmla="*/ 12 h 158"/>
                              <a:gd name="T40" fmla="*/ 109 w 113"/>
                              <a:gd name="T41" fmla="*/ 16 h 158"/>
                              <a:gd name="T42" fmla="*/ 112 w 113"/>
                              <a:gd name="T43" fmla="*/ 18 h 158"/>
                              <a:gd name="T44" fmla="*/ 113 w 113"/>
                              <a:gd name="T45" fmla="*/ 22 h 158"/>
                              <a:gd name="T46" fmla="*/ 113 w 113"/>
                              <a:gd name="T47" fmla="*/ 25 h 158"/>
                              <a:gd name="T48" fmla="*/ 113 w 113"/>
                              <a:gd name="T49" fmla="*/ 34 h 158"/>
                              <a:gd name="T50" fmla="*/ 109 w 113"/>
                              <a:gd name="T51" fmla="*/ 39 h 158"/>
                              <a:gd name="T52" fmla="*/ 106 w 113"/>
                              <a:gd name="T53" fmla="*/ 39 h 158"/>
                              <a:gd name="T54" fmla="*/ 100 w 113"/>
                              <a:gd name="T55" fmla="*/ 34 h 158"/>
                              <a:gd name="T56" fmla="*/ 90 w 113"/>
                              <a:gd name="T57" fmla="*/ 28 h 158"/>
                              <a:gd name="T58" fmla="*/ 76 w 113"/>
                              <a:gd name="T59" fmla="*/ 23 h 158"/>
                              <a:gd name="T60" fmla="*/ 58 w 113"/>
                              <a:gd name="T61" fmla="*/ 23 h 158"/>
                              <a:gd name="T62" fmla="*/ 38 w 113"/>
                              <a:gd name="T63" fmla="*/ 37 h 158"/>
                              <a:gd name="T64" fmla="*/ 28 w 113"/>
                              <a:gd name="T65" fmla="*/ 66 h 158"/>
                              <a:gd name="T66" fmla="*/ 28 w 113"/>
                              <a:gd name="T67" fmla="*/ 93 h 158"/>
                              <a:gd name="T68" fmla="*/ 33 w 113"/>
                              <a:gd name="T69" fmla="*/ 114 h 158"/>
                              <a:gd name="T70" fmla="*/ 43 w 113"/>
                              <a:gd name="T71" fmla="*/ 128 h 158"/>
                              <a:gd name="T72" fmla="*/ 58 w 113"/>
                              <a:gd name="T73" fmla="*/ 135 h 158"/>
                              <a:gd name="T74" fmla="*/ 76 w 113"/>
                              <a:gd name="T75" fmla="*/ 135 h 158"/>
                              <a:gd name="T76" fmla="*/ 90 w 113"/>
                              <a:gd name="T77" fmla="*/ 129 h 158"/>
                              <a:gd name="T78" fmla="*/ 100 w 113"/>
                              <a:gd name="T79" fmla="*/ 123 h 158"/>
                              <a:gd name="T80" fmla="*/ 107 w 113"/>
                              <a:gd name="T81" fmla="*/ 118 h 158"/>
                              <a:gd name="T82" fmla="*/ 111 w 113"/>
                              <a:gd name="T83" fmla="*/ 117 h 158"/>
                              <a:gd name="T84" fmla="*/ 112 w 113"/>
                              <a:gd name="T85" fmla="*/ 119 h 158"/>
                              <a:gd name="T86" fmla="*/ 113 w 113"/>
                              <a:gd name="T87" fmla="*/ 122 h 158"/>
                              <a:gd name="T88" fmla="*/ 113 w 113"/>
                              <a:gd name="T89" fmla="*/ 126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13" h="158">
                                <a:moveTo>
                                  <a:pt x="113" y="129"/>
                                </a:moveTo>
                                <a:lnTo>
                                  <a:pt x="113" y="131"/>
                                </a:lnTo>
                                <a:lnTo>
                                  <a:pt x="113" y="134"/>
                                </a:lnTo>
                                <a:lnTo>
                                  <a:pt x="113" y="136"/>
                                </a:lnTo>
                                <a:lnTo>
                                  <a:pt x="113" y="138"/>
                                </a:lnTo>
                                <a:lnTo>
                                  <a:pt x="112" y="139"/>
                                </a:lnTo>
                                <a:lnTo>
                                  <a:pt x="112" y="140"/>
                                </a:lnTo>
                                <a:lnTo>
                                  <a:pt x="111" y="141"/>
                                </a:lnTo>
                                <a:lnTo>
                                  <a:pt x="109" y="142"/>
                                </a:lnTo>
                                <a:lnTo>
                                  <a:pt x="107" y="145"/>
                                </a:lnTo>
                                <a:lnTo>
                                  <a:pt x="102" y="147"/>
                                </a:lnTo>
                                <a:lnTo>
                                  <a:pt x="97" y="151"/>
                                </a:lnTo>
                                <a:lnTo>
                                  <a:pt x="92" y="154"/>
                                </a:lnTo>
                                <a:lnTo>
                                  <a:pt x="86" y="155"/>
                                </a:lnTo>
                                <a:lnTo>
                                  <a:pt x="79" y="157"/>
                                </a:lnTo>
                                <a:lnTo>
                                  <a:pt x="71" y="158"/>
                                </a:lnTo>
                                <a:lnTo>
                                  <a:pt x="64" y="158"/>
                                </a:lnTo>
                                <a:lnTo>
                                  <a:pt x="49" y="157"/>
                                </a:lnTo>
                                <a:lnTo>
                                  <a:pt x="37" y="154"/>
                                </a:lnTo>
                                <a:lnTo>
                                  <a:pt x="24" y="147"/>
                                </a:lnTo>
                                <a:lnTo>
                                  <a:pt x="16" y="139"/>
                                </a:lnTo>
                                <a:lnTo>
                                  <a:pt x="8" y="128"/>
                                </a:lnTo>
                                <a:lnTo>
                                  <a:pt x="3" y="114"/>
                                </a:lnTo>
                                <a:lnTo>
                                  <a:pt x="0" y="99"/>
                                </a:lnTo>
                                <a:lnTo>
                                  <a:pt x="0" y="81"/>
                                </a:lnTo>
                                <a:lnTo>
                                  <a:pt x="1" y="60"/>
                                </a:lnTo>
                                <a:lnTo>
                                  <a:pt x="5" y="44"/>
                                </a:lnTo>
                                <a:lnTo>
                                  <a:pt x="11" y="30"/>
                                </a:lnTo>
                                <a:lnTo>
                                  <a:pt x="20" y="19"/>
                                </a:lnTo>
                                <a:lnTo>
                                  <a:pt x="29" y="11"/>
                                </a:lnTo>
                                <a:lnTo>
                                  <a:pt x="40" y="5"/>
                                </a:lnTo>
                                <a:lnTo>
                                  <a:pt x="53" y="1"/>
                                </a:lnTo>
                                <a:lnTo>
                                  <a:pt x="68" y="0"/>
                                </a:lnTo>
                                <a:lnTo>
                                  <a:pt x="74" y="0"/>
                                </a:lnTo>
                                <a:lnTo>
                                  <a:pt x="80" y="1"/>
                                </a:lnTo>
                                <a:lnTo>
                                  <a:pt x="87" y="2"/>
                                </a:lnTo>
                                <a:lnTo>
                                  <a:pt x="92" y="5"/>
                                </a:lnTo>
                                <a:lnTo>
                                  <a:pt x="97" y="7"/>
                                </a:lnTo>
                                <a:lnTo>
                                  <a:pt x="102" y="9"/>
                                </a:lnTo>
                                <a:lnTo>
                                  <a:pt x="106" y="12"/>
                                </a:lnTo>
                                <a:lnTo>
                                  <a:pt x="108" y="14"/>
                                </a:lnTo>
                                <a:lnTo>
                                  <a:pt x="109" y="16"/>
                                </a:lnTo>
                                <a:lnTo>
                                  <a:pt x="111" y="17"/>
                                </a:lnTo>
                                <a:lnTo>
                                  <a:pt x="112" y="18"/>
                                </a:lnTo>
                                <a:lnTo>
                                  <a:pt x="112" y="19"/>
                                </a:lnTo>
                                <a:lnTo>
                                  <a:pt x="113" y="22"/>
                                </a:lnTo>
                                <a:lnTo>
                                  <a:pt x="113" y="23"/>
                                </a:lnTo>
                                <a:lnTo>
                                  <a:pt x="113" y="25"/>
                                </a:lnTo>
                                <a:lnTo>
                                  <a:pt x="113" y="28"/>
                                </a:lnTo>
                                <a:lnTo>
                                  <a:pt x="113" y="34"/>
                                </a:lnTo>
                                <a:lnTo>
                                  <a:pt x="112" y="37"/>
                                </a:lnTo>
                                <a:lnTo>
                                  <a:pt x="109" y="39"/>
                                </a:lnTo>
                                <a:lnTo>
                                  <a:pt x="108" y="39"/>
                                </a:lnTo>
                                <a:lnTo>
                                  <a:pt x="106" y="39"/>
                                </a:lnTo>
                                <a:lnTo>
                                  <a:pt x="102" y="37"/>
                                </a:lnTo>
                                <a:lnTo>
                                  <a:pt x="100" y="34"/>
                                </a:lnTo>
                                <a:lnTo>
                                  <a:pt x="95" y="30"/>
                                </a:lnTo>
                                <a:lnTo>
                                  <a:pt x="90" y="28"/>
                                </a:lnTo>
                                <a:lnTo>
                                  <a:pt x="82" y="25"/>
                                </a:lnTo>
                                <a:lnTo>
                                  <a:pt x="76" y="23"/>
                                </a:lnTo>
                                <a:lnTo>
                                  <a:pt x="66" y="22"/>
                                </a:lnTo>
                                <a:lnTo>
                                  <a:pt x="58" y="23"/>
                                </a:lnTo>
                                <a:lnTo>
                                  <a:pt x="43" y="30"/>
                                </a:lnTo>
                                <a:lnTo>
                                  <a:pt x="38" y="37"/>
                                </a:lnTo>
                                <a:lnTo>
                                  <a:pt x="33" y="45"/>
                                </a:lnTo>
                                <a:lnTo>
                                  <a:pt x="28" y="66"/>
                                </a:lnTo>
                                <a:lnTo>
                                  <a:pt x="27" y="80"/>
                                </a:lnTo>
                                <a:lnTo>
                                  <a:pt x="28" y="93"/>
                                </a:lnTo>
                                <a:lnTo>
                                  <a:pt x="29" y="104"/>
                                </a:lnTo>
                                <a:lnTo>
                                  <a:pt x="33" y="114"/>
                                </a:lnTo>
                                <a:lnTo>
                                  <a:pt x="38" y="122"/>
                                </a:lnTo>
                                <a:lnTo>
                                  <a:pt x="43" y="128"/>
                                </a:lnTo>
                                <a:lnTo>
                                  <a:pt x="50" y="131"/>
                                </a:lnTo>
                                <a:lnTo>
                                  <a:pt x="58" y="135"/>
                                </a:lnTo>
                                <a:lnTo>
                                  <a:pt x="68" y="135"/>
                                </a:lnTo>
                                <a:lnTo>
                                  <a:pt x="76" y="135"/>
                                </a:lnTo>
                                <a:lnTo>
                                  <a:pt x="84" y="133"/>
                                </a:lnTo>
                                <a:lnTo>
                                  <a:pt x="90" y="129"/>
                                </a:lnTo>
                                <a:lnTo>
                                  <a:pt x="96" y="126"/>
                                </a:lnTo>
                                <a:lnTo>
                                  <a:pt x="100" y="123"/>
                                </a:lnTo>
                                <a:lnTo>
                                  <a:pt x="103" y="120"/>
                                </a:lnTo>
                                <a:lnTo>
                                  <a:pt x="107" y="118"/>
                                </a:lnTo>
                                <a:lnTo>
                                  <a:pt x="109" y="117"/>
                                </a:lnTo>
                                <a:lnTo>
                                  <a:pt x="111" y="117"/>
                                </a:lnTo>
                                <a:lnTo>
                                  <a:pt x="111" y="118"/>
                                </a:lnTo>
                                <a:lnTo>
                                  <a:pt x="112" y="119"/>
                                </a:lnTo>
                                <a:lnTo>
                                  <a:pt x="112" y="120"/>
                                </a:lnTo>
                                <a:lnTo>
                                  <a:pt x="113" y="122"/>
                                </a:lnTo>
                                <a:lnTo>
                                  <a:pt x="113" y="124"/>
                                </a:lnTo>
                                <a:lnTo>
                                  <a:pt x="113" y="126"/>
                                </a:lnTo>
                                <a:lnTo>
                                  <a:pt x="113"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85" name="Freeform 280"/>
                        <wps:cNvSpPr>
                          <a:spLocks/>
                        </wps:cNvSpPr>
                        <wps:spPr bwMode="auto">
                          <a:xfrm>
                            <a:off x="7889876" y="3556000"/>
                            <a:ext cx="53975" cy="84138"/>
                          </a:xfrm>
                          <a:custGeom>
                            <a:avLst/>
                            <a:gdLst>
                              <a:gd name="T0" fmla="*/ 101 w 102"/>
                              <a:gd name="T1" fmla="*/ 123 h 158"/>
                              <a:gd name="T2" fmla="*/ 93 w 102"/>
                              <a:gd name="T3" fmla="*/ 140 h 158"/>
                              <a:gd name="T4" fmla="*/ 77 w 102"/>
                              <a:gd name="T5" fmla="*/ 152 h 158"/>
                              <a:gd name="T6" fmla="*/ 58 w 102"/>
                              <a:gd name="T7" fmla="*/ 157 h 158"/>
                              <a:gd name="T8" fmla="*/ 38 w 102"/>
                              <a:gd name="T9" fmla="*/ 158 h 158"/>
                              <a:gd name="T10" fmla="*/ 23 w 102"/>
                              <a:gd name="T11" fmla="*/ 156 h 158"/>
                              <a:gd name="T12" fmla="*/ 12 w 102"/>
                              <a:gd name="T13" fmla="*/ 152 h 158"/>
                              <a:gd name="T14" fmla="*/ 5 w 102"/>
                              <a:gd name="T15" fmla="*/ 149 h 158"/>
                              <a:gd name="T16" fmla="*/ 1 w 102"/>
                              <a:gd name="T17" fmla="*/ 145 h 158"/>
                              <a:gd name="T18" fmla="*/ 0 w 102"/>
                              <a:gd name="T19" fmla="*/ 139 h 158"/>
                              <a:gd name="T20" fmla="*/ 0 w 102"/>
                              <a:gd name="T21" fmla="*/ 131 h 158"/>
                              <a:gd name="T22" fmla="*/ 0 w 102"/>
                              <a:gd name="T23" fmla="*/ 128 h 158"/>
                              <a:gd name="T24" fmla="*/ 1 w 102"/>
                              <a:gd name="T25" fmla="*/ 124 h 158"/>
                              <a:gd name="T26" fmla="*/ 3 w 102"/>
                              <a:gd name="T27" fmla="*/ 124 h 158"/>
                              <a:gd name="T28" fmla="*/ 6 w 102"/>
                              <a:gd name="T29" fmla="*/ 124 h 158"/>
                              <a:gd name="T30" fmla="*/ 13 w 102"/>
                              <a:gd name="T31" fmla="*/ 128 h 158"/>
                              <a:gd name="T32" fmla="*/ 23 w 102"/>
                              <a:gd name="T33" fmla="*/ 133 h 158"/>
                              <a:gd name="T34" fmla="*/ 37 w 102"/>
                              <a:gd name="T35" fmla="*/ 136 h 158"/>
                              <a:gd name="T36" fmla="*/ 51 w 102"/>
                              <a:gd name="T37" fmla="*/ 136 h 158"/>
                              <a:gd name="T38" fmla="*/ 63 w 102"/>
                              <a:gd name="T39" fmla="*/ 134 h 158"/>
                              <a:gd name="T40" fmla="*/ 71 w 102"/>
                              <a:gd name="T41" fmla="*/ 129 h 158"/>
                              <a:gd name="T42" fmla="*/ 75 w 102"/>
                              <a:gd name="T43" fmla="*/ 120 h 158"/>
                              <a:gd name="T44" fmla="*/ 75 w 102"/>
                              <a:gd name="T45" fmla="*/ 108 h 158"/>
                              <a:gd name="T46" fmla="*/ 69 w 102"/>
                              <a:gd name="T47" fmla="*/ 99 h 158"/>
                              <a:gd name="T48" fmla="*/ 59 w 102"/>
                              <a:gd name="T49" fmla="*/ 93 h 158"/>
                              <a:gd name="T50" fmla="*/ 47 w 102"/>
                              <a:gd name="T51" fmla="*/ 88 h 158"/>
                              <a:gd name="T52" fmla="*/ 33 w 102"/>
                              <a:gd name="T53" fmla="*/ 82 h 158"/>
                              <a:gd name="T54" fmla="*/ 19 w 102"/>
                              <a:gd name="T55" fmla="*/ 76 h 158"/>
                              <a:gd name="T56" fmla="*/ 10 w 102"/>
                              <a:gd name="T57" fmla="*/ 66 h 158"/>
                              <a:gd name="T58" fmla="*/ 3 w 102"/>
                              <a:gd name="T59" fmla="*/ 51 h 158"/>
                              <a:gd name="T60" fmla="*/ 3 w 102"/>
                              <a:gd name="T61" fmla="*/ 34 h 158"/>
                              <a:gd name="T62" fmla="*/ 10 w 102"/>
                              <a:gd name="T63" fmla="*/ 19 h 158"/>
                              <a:gd name="T64" fmla="*/ 23 w 102"/>
                              <a:gd name="T65" fmla="*/ 7 h 158"/>
                              <a:gd name="T66" fmla="*/ 43 w 102"/>
                              <a:gd name="T67" fmla="*/ 1 h 158"/>
                              <a:gd name="T68" fmla="*/ 61 w 102"/>
                              <a:gd name="T69" fmla="*/ 0 h 158"/>
                              <a:gd name="T70" fmla="*/ 72 w 102"/>
                              <a:gd name="T71" fmla="*/ 2 h 158"/>
                              <a:gd name="T72" fmla="*/ 82 w 102"/>
                              <a:gd name="T73" fmla="*/ 5 h 158"/>
                              <a:gd name="T74" fmla="*/ 88 w 102"/>
                              <a:gd name="T75" fmla="*/ 8 h 158"/>
                              <a:gd name="T76" fmla="*/ 92 w 102"/>
                              <a:gd name="T77" fmla="*/ 11 h 158"/>
                              <a:gd name="T78" fmla="*/ 93 w 102"/>
                              <a:gd name="T79" fmla="*/ 12 h 158"/>
                              <a:gd name="T80" fmla="*/ 93 w 102"/>
                              <a:gd name="T81" fmla="*/ 14 h 158"/>
                              <a:gd name="T82" fmla="*/ 95 w 102"/>
                              <a:gd name="T83" fmla="*/ 18 h 158"/>
                              <a:gd name="T84" fmla="*/ 95 w 102"/>
                              <a:gd name="T85" fmla="*/ 23 h 158"/>
                              <a:gd name="T86" fmla="*/ 93 w 102"/>
                              <a:gd name="T87" fmla="*/ 28 h 158"/>
                              <a:gd name="T88" fmla="*/ 92 w 102"/>
                              <a:gd name="T89" fmla="*/ 30 h 158"/>
                              <a:gd name="T90" fmla="*/ 91 w 102"/>
                              <a:gd name="T91" fmla="*/ 32 h 158"/>
                              <a:gd name="T92" fmla="*/ 88 w 102"/>
                              <a:gd name="T93" fmla="*/ 30 h 158"/>
                              <a:gd name="T94" fmla="*/ 83 w 102"/>
                              <a:gd name="T95" fmla="*/ 28 h 158"/>
                              <a:gd name="T96" fmla="*/ 74 w 102"/>
                              <a:gd name="T97" fmla="*/ 24 h 158"/>
                              <a:gd name="T98" fmla="*/ 63 w 102"/>
                              <a:gd name="T99" fmla="*/ 21 h 158"/>
                              <a:gd name="T100" fmla="*/ 49 w 102"/>
                              <a:gd name="T101" fmla="*/ 21 h 158"/>
                              <a:gd name="T102" fmla="*/ 39 w 102"/>
                              <a:gd name="T103" fmla="*/ 23 h 158"/>
                              <a:gd name="T104" fmla="*/ 32 w 102"/>
                              <a:gd name="T105" fmla="*/ 29 h 158"/>
                              <a:gd name="T106" fmla="*/ 28 w 102"/>
                              <a:gd name="T107" fmla="*/ 37 h 158"/>
                              <a:gd name="T108" fmla="*/ 29 w 102"/>
                              <a:gd name="T109" fmla="*/ 46 h 158"/>
                              <a:gd name="T110" fmla="*/ 35 w 102"/>
                              <a:gd name="T111" fmla="*/ 56 h 158"/>
                              <a:gd name="T112" fmla="*/ 45 w 102"/>
                              <a:gd name="T113" fmla="*/ 62 h 158"/>
                              <a:gd name="T114" fmla="*/ 58 w 102"/>
                              <a:gd name="T115" fmla="*/ 67 h 158"/>
                              <a:gd name="T116" fmla="*/ 71 w 102"/>
                              <a:gd name="T117" fmla="*/ 74 h 158"/>
                              <a:gd name="T118" fmla="*/ 85 w 102"/>
                              <a:gd name="T119" fmla="*/ 80 h 158"/>
                              <a:gd name="T120" fmla="*/ 95 w 102"/>
                              <a:gd name="T121" fmla="*/ 90 h 158"/>
                              <a:gd name="T122" fmla="*/ 101 w 102"/>
                              <a:gd name="T123" fmla="*/ 103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02" h="158">
                                <a:moveTo>
                                  <a:pt x="102" y="112"/>
                                </a:moveTo>
                                <a:lnTo>
                                  <a:pt x="101" y="123"/>
                                </a:lnTo>
                                <a:lnTo>
                                  <a:pt x="97" y="131"/>
                                </a:lnTo>
                                <a:lnTo>
                                  <a:pt x="93" y="140"/>
                                </a:lnTo>
                                <a:lnTo>
                                  <a:pt x="86" y="146"/>
                                </a:lnTo>
                                <a:lnTo>
                                  <a:pt x="77" y="152"/>
                                </a:lnTo>
                                <a:lnTo>
                                  <a:pt x="67" y="155"/>
                                </a:lnTo>
                                <a:lnTo>
                                  <a:pt x="58" y="157"/>
                                </a:lnTo>
                                <a:lnTo>
                                  <a:pt x="45" y="158"/>
                                </a:lnTo>
                                <a:lnTo>
                                  <a:pt x="38" y="158"/>
                                </a:lnTo>
                                <a:lnTo>
                                  <a:pt x="31" y="157"/>
                                </a:lnTo>
                                <a:lnTo>
                                  <a:pt x="23" y="156"/>
                                </a:lnTo>
                                <a:lnTo>
                                  <a:pt x="18" y="154"/>
                                </a:lnTo>
                                <a:lnTo>
                                  <a:pt x="12" y="152"/>
                                </a:lnTo>
                                <a:lnTo>
                                  <a:pt x="8" y="150"/>
                                </a:lnTo>
                                <a:lnTo>
                                  <a:pt x="5" y="149"/>
                                </a:lnTo>
                                <a:lnTo>
                                  <a:pt x="3" y="146"/>
                                </a:lnTo>
                                <a:lnTo>
                                  <a:pt x="1" y="145"/>
                                </a:lnTo>
                                <a:lnTo>
                                  <a:pt x="0" y="142"/>
                                </a:lnTo>
                                <a:lnTo>
                                  <a:pt x="0" y="139"/>
                                </a:lnTo>
                                <a:lnTo>
                                  <a:pt x="0" y="134"/>
                                </a:lnTo>
                                <a:lnTo>
                                  <a:pt x="0" y="131"/>
                                </a:lnTo>
                                <a:lnTo>
                                  <a:pt x="0" y="129"/>
                                </a:lnTo>
                                <a:lnTo>
                                  <a:pt x="0" y="128"/>
                                </a:lnTo>
                                <a:lnTo>
                                  <a:pt x="1" y="125"/>
                                </a:lnTo>
                                <a:lnTo>
                                  <a:pt x="1" y="124"/>
                                </a:lnTo>
                                <a:lnTo>
                                  <a:pt x="2" y="124"/>
                                </a:lnTo>
                                <a:lnTo>
                                  <a:pt x="3" y="124"/>
                                </a:lnTo>
                                <a:lnTo>
                                  <a:pt x="3" y="123"/>
                                </a:lnTo>
                                <a:lnTo>
                                  <a:pt x="6" y="124"/>
                                </a:lnTo>
                                <a:lnTo>
                                  <a:pt x="10" y="125"/>
                                </a:lnTo>
                                <a:lnTo>
                                  <a:pt x="13" y="128"/>
                                </a:lnTo>
                                <a:lnTo>
                                  <a:pt x="17" y="130"/>
                                </a:lnTo>
                                <a:lnTo>
                                  <a:pt x="23" y="133"/>
                                </a:lnTo>
                                <a:lnTo>
                                  <a:pt x="29" y="135"/>
                                </a:lnTo>
                                <a:lnTo>
                                  <a:pt x="37" y="136"/>
                                </a:lnTo>
                                <a:lnTo>
                                  <a:pt x="45" y="138"/>
                                </a:lnTo>
                                <a:lnTo>
                                  <a:pt x="51" y="136"/>
                                </a:lnTo>
                                <a:lnTo>
                                  <a:pt x="58" y="135"/>
                                </a:lnTo>
                                <a:lnTo>
                                  <a:pt x="63" y="134"/>
                                </a:lnTo>
                                <a:lnTo>
                                  <a:pt x="67" y="131"/>
                                </a:lnTo>
                                <a:lnTo>
                                  <a:pt x="71" y="129"/>
                                </a:lnTo>
                                <a:lnTo>
                                  <a:pt x="74" y="124"/>
                                </a:lnTo>
                                <a:lnTo>
                                  <a:pt x="75" y="120"/>
                                </a:lnTo>
                                <a:lnTo>
                                  <a:pt x="75" y="114"/>
                                </a:lnTo>
                                <a:lnTo>
                                  <a:pt x="75" y="108"/>
                                </a:lnTo>
                                <a:lnTo>
                                  <a:pt x="72" y="104"/>
                                </a:lnTo>
                                <a:lnTo>
                                  <a:pt x="69" y="99"/>
                                </a:lnTo>
                                <a:lnTo>
                                  <a:pt x="64" y="97"/>
                                </a:lnTo>
                                <a:lnTo>
                                  <a:pt x="59" y="93"/>
                                </a:lnTo>
                                <a:lnTo>
                                  <a:pt x="53" y="91"/>
                                </a:lnTo>
                                <a:lnTo>
                                  <a:pt x="47" y="88"/>
                                </a:lnTo>
                                <a:lnTo>
                                  <a:pt x="39" y="86"/>
                                </a:lnTo>
                                <a:lnTo>
                                  <a:pt x="33" y="82"/>
                                </a:lnTo>
                                <a:lnTo>
                                  <a:pt x="26" y="80"/>
                                </a:lnTo>
                                <a:lnTo>
                                  <a:pt x="19" y="76"/>
                                </a:lnTo>
                                <a:lnTo>
                                  <a:pt x="15" y="71"/>
                                </a:lnTo>
                                <a:lnTo>
                                  <a:pt x="10" y="66"/>
                                </a:lnTo>
                                <a:lnTo>
                                  <a:pt x="6" y="59"/>
                                </a:lnTo>
                                <a:lnTo>
                                  <a:pt x="3" y="51"/>
                                </a:lnTo>
                                <a:lnTo>
                                  <a:pt x="3" y="43"/>
                                </a:lnTo>
                                <a:lnTo>
                                  <a:pt x="3" y="34"/>
                                </a:lnTo>
                                <a:lnTo>
                                  <a:pt x="6" y="27"/>
                                </a:lnTo>
                                <a:lnTo>
                                  <a:pt x="10" y="19"/>
                                </a:lnTo>
                                <a:lnTo>
                                  <a:pt x="16" y="13"/>
                                </a:lnTo>
                                <a:lnTo>
                                  <a:pt x="23" y="7"/>
                                </a:lnTo>
                                <a:lnTo>
                                  <a:pt x="33" y="3"/>
                                </a:lnTo>
                                <a:lnTo>
                                  <a:pt x="43" y="1"/>
                                </a:lnTo>
                                <a:lnTo>
                                  <a:pt x="55" y="0"/>
                                </a:lnTo>
                                <a:lnTo>
                                  <a:pt x="61" y="0"/>
                                </a:lnTo>
                                <a:lnTo>
                                  <a:pt x="67" y="1"/>
                                </a:lnTo>
                                <a:lnTo>
                                  <a:pt x="72" y="2"/>
                                </a:lnTo>
                                <a:lnTo>
                                  <a:pt x="77" y="3"/>
                                </a:lnTo>
                                <a:lnTo>
                                  <a:pt x="82" y="5"/>
                                </a:lnTo>
                                <a:lnTo>
                                  <a:pt x="86" y="6"/>
                                </a:lnTo>
                                <a:lnTo>
                                  <a:pt x="88" y="8"/>
                                </a:lnTo>
                                <a:lnTo>
                                  <a:pt x="91" y="9"/>
                                </a:lnTo>
                                <a:lnTo>
                                  <a:pt x="92" y="11"/>
                                </a:lnTo>
                                <a:lnTo>
                                  <a:pt x="92" y="12"/>
                                </a:lnTo>
                                <a:lnTo>
                                  <a:pt x="93" y="12"/>
                                </a:lnTo>
                                <a:lnTo>
                                  <a:pt x="93" y="13"/>
                                </a:lnTo>
                                <a:lnTo>
                                  <a:pt x="93" y="14"/>
                                </a:lnTo>
                                <a:lnTo>
                                  <a:pt x="93" y="17"/>
                                </a:lnTo>
                                <a:lnTo>
                                  <a:pt x="95" y="18"/>
                                </a:lnTo>
                                <a:lnTo>
                                  <a:pt x="95" y="21"/>
                                </a:lnTo>
                                <a:lnTo>
                                  <a:pt x="95" y="23"/>
                                </a:lnTo>
                                <a:lnTo>
                                  <a:pt x="93" y="25"/>
                                </a:lnTo>
                                <a:lnTo>
                                  <a:pt x="93" y="28"/>
                                </a:lnTo>
                                <a:lnTo>
                                  <a:pt x="93" y="29"/>
                                </a:lnTo>
                                <a:lnTo>
                                  <a:pt x="92" y="30"/>
                                </a:lnTo>
                                <a:lnTo>
                                  <a:pt x="92" y="30"/>
                                </a:lnTo>
                                <a:lnTo>
                                  <a:pt x="91" y="32"/>
                                </a:lnTo>
                                <a:lnTo>
                                  <a:pt x="90" y="32"/>
                                </a:lnTo>
                                <a:lnTo>
                                  <a:pt x="88" y="30"/>
                                </a:lnTo>
                                <a:lnTo>
                                  <a:pt x="86" y="29"/>
                                </a:lnTo>
                                <a:lnTo>
                                  <a:pt x="83" y="28"/>
                                </a:lnTo>
                                <a:lnTo>
                                  <a:pt x="79" y="25"/>
                                </a:lnTo>
                                <a:lnTo>
                                  <a:pt x="74" y="24"/>
                                </a:lnTo>
                                <a:lnTo>
                                  <a:pt x="69" y="22"/>
                                </a:lnTo>
                                <a:lnTo>
                                  <a:pt x="63" y="21"/>
                                </a:lnTo>
                                <a:lnTo>
                                  <a:pt x="55" y="21"/>
                                </a:lnTo>
                                <a:lnTo>
                                  <a:pt x="49" y="21"/>
                                </a:lnTo>
                                <a:lnTo>
                                  <a:pt x="43" y="22"/>
                                </a:lnTo>
                                <a:lnTo>
                                  <a:pt x="39" y="23"/>
                                </a:lnTo>
                                <a:lnTo>
                                  <a:pt x="35" y="27"/>
                                </a:lnTo>
                                <a:lnTo>
                                  <a:pt x="32" y="29"/>
                                </a:lnTo>
                                <a:lnTo>
                                  <a:pt x="31" y="33"/>
                                </a:lnTo>
                                <a:lnTo>
                                  <a:pt x="28" y="37"/>
                                </a:lnTo>
                                <a:lnTo>
                                  <a:pt x="28" y="41"/>
                                </a:lnTo>
                                <a:lnTo>
                                  <a:pt x="29" y="46"/>
                                </a:lnTo>
                                <a:lnTo>
                                  <a:pt x="32" y="51"/>
                                </a:lnTo>
                                <a:lnTo>
                                  <a:pt x="35" y="56"/>
                                </a:lnTo>
                                <a:lnTo>
                                  <a:pt x="40" y="59"/>
                                </a:lnTo>
                                <a:lnTo>
                                  <a:pt x="45" y="62"/>
                                </a:lnTo>
                                <a:lnTo>
                                  <a:pt x="51" y="65"/>
                                </a:lnTo>
                                <a:lnTo>
                                  <a:pt x="58" y="67"/>
                                </a:lnTo>
                                <a:lnTo>
                                  <a:pt x="65" y="70"/>
                                </a:lnTo>
                                <a:lnTo>
                                  <a:pt x="71" y="74"/>
                                </a:lnTo>
                                <a:lnTo>
                                  <a:pt x="79" y="76"/>
                                </a:lnTo>
                                <a:lnTo>
                                  <a:pt x="85" y="80"/>
                                </a:lnTo>
                                <a:lnTo>
                                  <a:pt x="90" y="85"/>
                                </a:lnTo>
                                <a:lnTo>
                                  <a:pt x="95" y="90"/>
                                </a:lnTo>
                                <a:lnTo>
                                  <a:pt x="98" y="96"/>
                                </a:lnTo>
                                <a:lnTo>
                                  <a:pt x="101" y="103"/>
                                </a:lnTo>
                                <a:lnTo>
                                  <a:pt x="102" y="1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86" name="Freeform 281"/>
                        <wps:cNvSpPr>
                          <a:spLocks/>
                        </wps:cNvSpPr>
                        <wps:spPr bwMode="auto">
                          <a:xfrm>
                            <a:off x="6329363" y="2801938"/>
                            <a:ext cx="144463" cy="125413"/>
                          </a:xfrm>
                          <a:custGeom>
                            <a:avLst/>
                            <a:gdLst>
                              <a:gd name="T0" fmla="*/ 272 w 272"/>
                              <a:gd name="T1" fmla="*/ 229 h 235"/>
                              <a:gd name="T2" fmla="*/ 270 w 272"/>
                              <a:gd name="T3" fmla="*/ 232 h 235"/>
                              <a:gd name="T4" fmla="*/ 265 w 272"/>
                              <a:gd name="T5" fmla="*/ 234 h 235"/>
                              <a:gd name="T6" fmla="*/ 256 w 272"/>
                              <a:gd name="T7" fmla="*/ 235 h 235"/>
                              <a:gd name="T8" fmla="*/ 244 w 272"/>
                              <a:gd name="T9" fmla="*/ 235 h 235"/>
                              <a:gd name="T10" fmla="*/ 234 w 272"/>
                              <a:gd name="T11" fmla="*/ 234 h 235"/>
                              <a:gd name="T12" fmla="*/ 229 w 272"/>
                              <a:gd name="T13" fmla="*/ 232 h 235"/>
                              <a:gd name="T14" fmla="*/ 227 w 272"/>
                              <a:gd name="T15" fmla="*/ 229 h 235"/>
                              <a:gd name="T16" fmla="*/ 227 w 272"/>
                              <a:gd name="T17" fmla="*/ 37 h 235"/>
                              <a:gd name="T18" fmla="*/ 159 w 272"/>
                              <a:gd name="T19" fmla="*/ 227 h 235"/>
                              <a:gd name="T20" fmla="*/ 157 w 272"/>
                              <a:gd name="T21" fmla="*/ 232 h 235"/>
                              <a:gd name="T22" fmla="*/ 153 w 272"/>
                              <a:gd name="T23" fmla="*/ 233 h 235"/>
                              <a:gd name="T24" fmla="*/ 146 w 272"/>
                              <a:gd name="T25" fmla="*/ 234 h 235"/>
                              <a:gd name="T26" fmla="*/ 134 w 272"/>
                              <a:gd name="T27" fmla="*/ 235 h 235"/>
                              <a:gd name="T28" fmla="*/ 125 w 272"/>
                              <a:gd name="T29" fmla="*/ 234 h 235"/>
                              <a:gd name="T30" fmla="*/ 117 w 272"/>
                              <a:gd name="T31" fmla="*/ 233 h 235"/>
                              <a:gd name="T32" fmla="*/ 112 w 272"/>
                              <a:gd name="T33" fmla="*/ 230 h 235"/>
                              <a:gd name="T34" fmla="*/ 111 w 272"/>
                              <a:gd name="T35" fmla="*/ 227 h 235"/>
                              <a:gd name="T36" fmla="*/ 45 w 272"/>
                              <a:gd name="T37" fmla="*/ 37 h 235"/>
                              <a:gd name="T38" fmla="*/ 45 w 272"/>
                              <a:gd name="T39" fmla="*/ 229 h 235"/>
                              <a:gd name="T40" fmla="*/ 43 w 272"/>
                              <a:gd name="T41" fmla="*/ 232 h 235"/>
                              <a:gd name="T42" fmla="*/ 37 w 272"/>
                              <a:gd name="T43" fmla="*/ 234 h 235"/>
                              <a:gd name="T44" fmla="*/ 29 w 272"/>
                              <a:gd name="T45" fmla="*/ 235 h 235"/>
                              <a:gd name="T46" fmla="*/ 16 w 272"/>
                              <a:gd name="T47" fmla="*/ 235 h 235"/>
                              <a:gd name="T48" fmla="*/ 8 w 272"/>
                              <a:gd name="T49" fmla="*/ 234 h 235"/>
                              <a:gd name="T50" fmla="*/ 3 w 272"/>
                              <a:gd name="T51" fmla="*/ 232 h 235"/>
                              <a:gd name="T52" fmla="*/ 0 w 272"/>
                              <a:gd name="T53" fmla="*/ 229 h 235"/>
                              <a:gd name="T54" fmla="*/ 0 w 272"/>
                              <a:gd name="T55" fmla="*/ 20 h 235"/>
                              <a:gd name="T56" fmla="*/ 5 w 272"/>
                              <a:gd name="T57" fmla="*/ 5 h 235"/>
                              <a:gd name="T58" fmla="*/ 17 w 272"/>
                              <a:gd name="T59" fmla="*/ 0 h 235"/>
                              <a:gd name="T60" fmla="*/ 57 w 272"/>
                              <a:gd name="T61" fmla="*/ 0 h 235"/>
                              <a:gd name="T62" fmla="*/ 69 w 272"/>
                              <a:gd name="T63" fmla="*/ 4 h 235"/>
                              <a:gd name="T64" fmla="*/ 78 w 272"/>
                              <a:gd name="T65" fmla="*/ 10 h 235"/>
                              <a:gd name="T66" fmla="*/ 84 w 272"/>
                              <a:gd name="T67" fmla="*/ 20 h 235"/>
                              <a:gd name="T68" fmla="*/ 137 w 272"/>
                              <a:gd name="T69" fmla="*/ 166 h 235"/>
                              <a:gd name="T70" fmla="*/ 190 w 272"/>
                              <a:gd name="T71" fmla="*/ 27 h 235"/>
                              <a:gd name="T72" fmla="*/ 195 w 272"/>
                              <a:gd name="T73" fmla="*/ 15 h 235"/>
                              <a:gd name="T74" fmla="*/ 201 w 272"/>
                              <a:gd name="T75" fmla="*/ 6 h 235"/>
                              <a:gd name="T76" fmla="*/ 210 w 272"/>
                              <a:gd name="T77" fmla="*/ 1 h 235"/>
                              <a:gd name="T78" fmla="*/ 222 w 272"/>
                              <a:gd name="T79" fmla="*/ 0 h 235"/>
                              <a:gd name="T80" fmla="*/ 258 w 272"/>
                              <a:gd name="T81" fmla="*/ 0 h 235"/>
                              <a:gd name="T82" fmla="*/ 265 w 272"/>
                              <a:gd name="T83" fmla="*/ 3 h 235"/>
                              <a:gd name="T84" fmla="*/ 270 w 272"/>
                              <a:gd name="T85" fmla="*/ 7 h 235"/>
                              <a:gd name="T86" fmla="*/ 272 w 272"/>
                              <a:gd name="T87" fmla="*/ 15 h 235"/>
                              <a:gd name="T88" fmla="*/ 272 w 272"/>
                              <a:gd name="T89" fmla="*/ 227 h 2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272" h="235">
                                <a:moveTo>
                                  <a:pt x="272" y="227"/>
                                </a:moveTo>
                                <a:lnTo>
                                  <a:pt x="272" y="229"/>
                                </a:lnTo>
                                <a:lnTo>
                                  <a:pt x="271" y="230"/>
                                </a:lnTo>
                                <a:lnTo>
                                  <a:pt x="270" y="232"/>
                                </a:lnTo>
                                <a:lnTo>
                                  <a:pt x="267" y="233"/>
                                </a:lnTo>
                                <a:lnTo>
                                  <a:pt x="265" y="234"/>
                                </a:lnTo>
                                <a:lnTo>
                                  <a:pt x="260" y="234"/>
                                </a:lnTo>
                                <a:lnTo>
                                  <a:pt x="256" y="235"/>
                                </a:lnTo>
                                <a:lnTo>
                                  <a:pt x="249" y="235"/>
                                </a:lnTo>
                                <a:lnTo>
                                  <a:pt x="244" y="235"/>
                                </a:lnTo>
                                <a:lnTo>
                                  <a:pt x="239" y="234"/>
                                </a:lnTo>
                                <a:lnTo>
                                  <a:pt x="234" y="234"/>
                                </a:lnTo>
                                <a:lnTo>
                                  <a:pt x="232" y="233"/>
                                </a:lnTo>
                                <a:lnTo>
                                  <a:pt x="229" y="232"/>
                                </a:lnTo>
                                <a:lnTo>
                                  <a:pt x="228" y="230"/>
                                </a:lnTo>
                                <a:lnTo>
                                  <a:pt x="227" y="229"/>
                                </a:lnTo>
                                <a:lnTo>
                                  <a:pt x="227" y="227"/>
                                </a:lnTo>
                                <a:lnTo>
                                  <a:pt x="227" y="37"/>
                                </a:lnTo>
                                <a:lnTo>
                                  <a:pt x="227" y="37"/>
                                </a:lnTo>
                                <a:lnTo>
                                  <a:pt x="159" y="227"/>
                                </a:lnTo>
                                <a:lnTo>
                                  <a:pt x="158" y="229"/>
                                </a:lnTo>
                                <a:lnTo>
                                  <a:pt x="157" y="232"/>
                                </a:lnTo>
                                <a:lnTo>
                                  <a:pt x="155" y="233"/>
                                </a:lnTo>
                                <a:lnTo>
                                  <a:pt x="153" y="233"/>
                                </a:lnTo>
                                <a:lnTo>
                                  <a:pt x="149" y="234"/>
                                </a:lnTo>
                                <a:lnTo>
                                  <a:pt x="146" y="234"/>
                                </a:lnTo>
                                <a:lnTo>
                                  <a:pt x="141" y="235"/>
                                </a:lnTo>
                                <a:lnTo>
                                  <a:pt x="134" y="235"/>
                                </a:lnTo>
                                <a:lnTo>
                                  <a:pt x="130" y="235"/>
                                </a:lnTo>
                                <a:lnTo>
                                  <a:pt x="125" y="234"/>
                                </a:lnTo>
                                <a:lnTo>
                                  <a:pt x="121" y="234"/>
                                </a:lnTo>
                                <a:lnTo>
                                  <a:pt x="117" y="233"/>
                                </a:lnTo>
                                <a:lnTo>
                                  <a:pt x="115" y="232"/>
                                </a:lnTo>
                                <a:lnTo>
                                  <a:pt x="112" y="230"/>
                                </a:lnTo>
                                <a:lnTo>
                                  <a:pt x="111" y="229"/>
                                </a:lnTo>
                                <a:lnTo>
                                  <a:pt x="111" y="227"/>
                                </a:lnTo>
                                <a:lnTo>
                                  <a:pt x="46" y="37"/>
                                </a:lnTo>
                                <a:lnTo>
                                  <a:pt x="45" y="37"/>
                                </a:lnTo>
                                <a:lnTo>
                                  <a:pt x="45" y="227"/>
                                </a:lnTo>
                                <a:lnTo>
                                  <a:pt x="45" y="229"/>
                                </a:lnTo>
                                <a:lnTo>
                                  <a:pt x="45" y="230"/>
                                </a:lnTo>
                                <a:lnTo>
                                  <a:pt x="43" y="232"/>
                                </a:lnTo>
                                <a:lnTo>
                                  <a:pt x="41" y="233"/>
                                </a:lnTo>
                                <a:lnTo>
                                  <a:pt x="37" y="234"/>
                                </a:lnTo>
                                <a:lnTo>
                                  <a:pt x="33" y="234"/>
                                </a:lnTo>
                                <a:lnTo>
                                  <a:pt x="29" y="235"/>
                                </a:lnTo>
                                <a:lnTo>
                                  <a:pt x="22" y="235"/>
                                </a:lnTo>
                                <a:lnTo>
                                  <a:pt x="16" y="235"/>
                                </a:lnTo>
                                <a:lnTo>
                                  <a:pt x="11" y="234"/>
                                </a:lnTo>
                                <a:lnTo>
                                  <a:pt x="8" y="234"/>
                                </a:lnTo>
                                <a:lnTo>
                                  <a:pt x="5" y="233"/>
                                </a:lnTo>
                                <a:lnTo>
                                  <a:pt x="3" y="232"/>
                                </a:lnTo>
                                <a:lnTo>
                                  <a:pt x="1" y="230"/>
                                </a:lnTo>
                                <a:lnTo>
                                  <a:pt x="0" y="229"/>
                                </a:lnTo>
                                <a:lnTo>
                                  <a:pt x="0" y="227"/>
                                </a:lnTo>
                                <a:lnTo>
                                  <a:pt x="0" y="20"/>
                                </a:lnTo>
                                <a:lnTo>
                                  <a:pt x="1" y="11"/>
                                </a:lnTo>
                                <a:lnTo>
                                  <a:pt x="5" y="5"/>
                                </a:lnTo>
                                <a:lnTo>
                                  <a:pt x="10" y="1"/>
                                </a:lnTo>
                                <a:lnTo>
                                  <a:pt x="17" y="0"/>
                                </a:lnTo>
                                <a:lnTo>
                                  <a:pt x="49" y="0"/>
                                </a:lnTo>
                                <a:lnTo>
                                  <a:pt x="57" y="0"/>
                                </a:lnTo>
                                <a:lnTo>
                                  <a:pt x="63" y="1"/>
                                </a:lnTo>
                                <a:lnTo>
                                  <a:pt x="69" y="4"/>
                                </a:lnTo>
                                <a:lnTo>
                                  <a:pt x="74" y="6"/>
                                </a:lnTo>
                                <a:lnTo>
                                  <a:pt x="78" y="10"/>
                                </a:lnTo>
                                <a:lnTo>
                                  <a:pt x="80" y="15"/>
                                </a:lnTo>
                                <a:lnTo>
                                  <a:pt x="84" y="20"/>
                                </a:lnTo>
                                <a:lnTo>
                                  <a:pt x="85" y="27"/>
                                </a:lnTo>
                                <a:lnTo>
                                  <a:pt x="137" y="166"/>
                                </a:lnTo>
                                <a:lnTo>
                                  <a:pt x="137" y="166"/>
                                </a:lnTo>
                                <a:lnTo>
                                  <a:pt x="190" y="27"/>
                                </a:lnTo>
                                <a:lnTo>
                                  <a:pt x="192" y="20"/>
                                </a:lnTo>
                                <a:lnTo>
                                  <a:pt x="195" y="15"/>
                                </a:lnTo>
                                <a:lnTo>
                                  <a:pt x="197" y="10"/>
                                </a:lnTo>
                                <a:lnTo>
                                  <a:pt x="201" y="6"/>
                                </a:lnTo>
                                <a:lnTo>
                                  <a:pt x="205" y="4"/>
                                </a:lnTo>
                                <a:lnTo>
                                  <a:pt x="210" y="1"/>
                                </a:lnTo>
                                <a:lnTo>
                                  <a:pt x="214" y="0"/>
                                </a:lnTo>
                                <a:lnTo>
                                  <a:pt x="222" y="0"/>
                                </a:lnTo>
                                <a:lnTo>
                                  <a:pt x="254" y="0"/>
                                </a:lnTo>
                                <a:lnTo>
                                  <a:pt x="258" y="0"/>
                                </a:lnTo>
                                <a:lnTo>
                                  <a:pt x="261" y="1"/>
                                </a:lnTo>
                                <a:lnTo>
                                  <a:pt x="265" y="3"/>
                                </a:lnTo>
                                <a:lnTo>
                                  <a:pt x="267" y="5"/>
                                </a:lnTo>
                                <a:lnTo>
                                  <a:pt x="270" y="7"/>
                                </a:lnTo>
                                <a:lnTo>
                                  <a:pt x="271" y="11"/>
                                </a:lnTo>
                                <a:lnTo>
                                  <a:pt x="272" y="15"/>
                                </a:lnTo>
                                <a:lnTo>
                                  <a:pt x="272" y="20"/>
                                </a:lnTo>
                                <a:lnTo>
                                  <a:pt x="272" y="22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87" name="Freeform 282"/>
                        <wps:cNvSpPr>
                          <a:spLocks noEditPoints="1"/>
                        </wps:cNvSpPr>
                        <wps:spPr bwMode="auto">
                          <a:xfrm>
                            <a:off x="6494463" y="2832100"/>
                            <a:ext cx="82550" cy="96838"/>
                          </a:xfrm>
                          <a:custGeom>
                            <a:avLst/>
                            <a:gdLst>
                              <a:gd name="T0" fmla="*/ 156 w 157"/>
                              <a:gd name="T1" fmla="*/ 93 h 181"/>
                              <a:gd name="T2" fmla="*/ 150 w 157"/>
                              <a:gd name="T3" fmla="*/ 101 h 181"/>
                              <a:gd name="T4" fmla="*/ 45 w 157"/>
                              <a:gd name="T5" fmla="*/ 102 h 181"/>
                              <a:gd name="T6" fmla="*/ 48 w 157"/>
                              <a:gd name="T7" fmla="*/ 120 h 181"/>
                              <a:gd name="T8" fmla="*/ 55 w 157"/>
                              <a:gd name="T9" fmla="*/ 135 h 181"/>
                              <a:gd name="T10" fmla="*/ 69 w 157"/>
                              <a:gd name="T11" fmla="*/ 144 h 181"/>
                              <a:gd name="T12" fmla="*/ 90 w 157"/>
                              <a:gd name="T13" fmla="*/ 146 h 181"/>
                              <a:gd name="T14" fmla="*/ 111 w 157"/>
                              <a:gd name="T15" fmla="*/ 145 h 181"/>
                              <a:gd name="T16" fmla="*/ 125 w 157"/>
                              <a:gd name="T17" fmla="*/ 141 h 181"/>
                              <a:gd name="T18" fmla="*/ 136 w 157"/>
                              <a:gd name="T19" fmla="*/ 138 h 181"/>
                              <a:gd name="T20" fmla="*/ 144 w 157"/>
                              <a:gd name="T21" fmla="*/ 135 h 181"/>
                              <a:gd name="T22" fmla="*/ 146 w 157"/>
                              <a:gd name="T23" fmla="*/ 136 h 181"/>
                              <a:gd name="T24" fmla="*/ 149 w 157"/>
                              <a:gd name="T25" fmla="*/ 139 h 181"/>
                              <a:gd name="T26" fmla="*/ 149 w 157"/>
                              <a:gd name="T27" fmla="*/ 143 h 181"/>
                              <a:gd name="T28" fmla="*/ 150 w 157"/>
                              <a:gd name="T29" fmla="*/ 150 h 181"/>
                              <a:gd name="T30" fmla="*/ 150 w 157"/>
                              <a:gd name="T31" fmla="*/ 157 h 181"/>
                              <a:gd name="T32" fmla="*/ 149 w 157"/>
                              <a:gd name="T33" fmla="*/ 162 h 181"/>
                              <a:gd name="T34" fmla="*/ 148 w 157"/>
                              <a:gd name="T35" fmla="*/ 166 h 181"/>
                              <a:gd name="T36" fmla="*/ 146 w 157"/>
                              <a:gd name="T37" fmla="*/ 168 h 181"/>
                              <a:gd name="T38" fmla="*/ 140 w 157"/>
                              <a:gd name="T39" fmla="*/ 171 h 181"/>
                              <a:gd name="T40" fmla="*/ 127 w 157"/>
                              <a:gd name="T41" fmla="*/ 176 h 181"/>
                              <a:gd name="T42" fmla="*/ 108 w 157"/>
                              <a:gd name="T43" fmla="*/ 179 h 181"/>
                              <a:gd name="T44" fmla="*/ 85 w 157"/>
                              <a:gd name="T45" fmla="*/ 181 h 181"/>
                              <a:gd name="T46" fmla="*/ 48 w 157"/>
                              <a:gd name="T47" fmla="*/ 176 h 181"/>
                              <a:gd name="T48" fmla="*/ 21 w 157"/>
                              <a:gd name="T49" fmla="*/ 159 h 181"/>
                              <a:gd name="T50" fmla="*/ 5 w 157"/>
                              <a:gd name="T51" fmla="*/ 131 h 181"/>
                              <a:gd name="T52" fmla="*/ 0 w 157"/>
                              <a:gd name="T53" fmla="*/ 92 h 181"/>
                              <a:gd name="T54" fmla="*/ 5 w 157"/>
                              <a:gd name="T55" fmla="*/ 54 h 181"/>
                              <a:gd name="T56" fmla="*/ 21 w 157"/>
                              <a:gd name="T57" fmla="*/ 24 h 181"/>
                              <a:gd name="T58" fmla="*/ 47 w 157"/>
                              <a:gd name="T59" fmla="*/ 6 h 181"/>
                              <a:gd name="T60" fmla="*/ 81 w 157"/>
                              <a:gd name="T61" fmla="*/ 0 h 181"/>
                              <a:gd name="T62" fmla="*/ 116 w 157"/>
                              <a:gd name="T63" fmla="*/ 6 h 181"/>
                              <a:gd name="T64" fmla="*/ 139 w 157"/>
                              <a:gd name="T65" fmla="*/ 22 h 181"/>
                              <a:gd name="T66" fmla="*/ 153 w 157"/>
                              <a:gd name="T67" fmla="*/ 47 h 181"/>
                              <a:gd name="T68" fmla="*/ 157 w 157"/>
                              <a:gd name="T69" fmla="*/ 79 h 181"/>
                              <a:gd name="T70" fmla="*/ 113 w 157"/>
                              <a:gd name="T71" fmla="*/ 72 h 181"/>
                              <a:gd name="T72" fmla="*/ 106 w 157"/>
                              <a:gd name="T73" fmla="*/ 43 h 181"/>
                              <a:gd name="T74" fmla="*/ 88 w 157"/>
                              <a:gd name="T75" fmla="*/ 32 h 181"/>
                              <a:gd name="T76" fmla="*/ 72 w 157"/>
                              <a:gd name="T77" fmla="*/ 32 h 181"/>
                              <a:gd name="T78" fmla="*/ 59 w 157"/>
                              <a:gd name="T79" fmla="*/ 38 h 181"/>
                              <a:gd name="T80" fmla="*/ 50 w 157"/>
                              <a:gd name="T81" fmla="*/ 49 h 181"/>
                              <a:gd name="T82" fmla="*/ 47 w 157"/>
                              <a:gd name="T83" fmla="*/ 64 h 181"/>
                              <a:gd name="T84" fmla="*/ 113 w 157"/>
                              <a:gd name="T85" fmla="*/ 72 h 1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57" h="181">
                                <a:moveTo>
                                  <a:pt x="157" y="86"/>
                                </a:moveTo>
                                <a:lnTo>
                                  <a:pt x="156" y="93"/>
                                </a:lnTo>
                                <a:lnTo>
                                  <a:pt x="154" y="98"/>
                                </a:lnTo>
                                <a:lnTo>
                                  <a:pt x="150" y="101"/>
                                </a:lnTo>
                                <a:lnTo>
                                  <a:pt x="144" y="102"/>
                                </a:lnTo>
                                <a:lnTo>
                                  <a:pt x="45" y="102"/>
                                </a:lnTo>
                                <a:lnTo>
                                  <a:pt x="45" y="112"/>
                                </a:lnTo>
                                <a:lnTo>
                                  <a:pt x="48" y="120"/>
                                </a:lnTo>
                                <a:lnTo>
                                  <a:pt x="50" y="128"/>
                                </a:lnTo>
                                <a:lnTo>
                                  <a:pt x="55" y="135"/>
                                </a:lnTo>
                                <a:lnTo>
                                  <a:pt x="61" y="140"/>
                                </a:lnTo>
                                <a:lnTo>
                                  <a:pt x="69" y="144"/>
                                </a:lnTo>
                                <a:lnTo>
                                  <a:pt x="79" y="146"/>
                                </a:lnTo>
                                <a:lnTo>
                                  <a:pt x="90" y="146"/>
                                </a:lnTo>
                                <a:lnTo>
                                  <a:pt x="101" y="146"/>
                                </a:lnTo>
                                <a:lnTo>
                                  <a:pt x="111" y="145"/>
                                </a:lnTo>
                                <a:lnTo>
                                  <a:pt x="119" y="143"/>
                                </a:lnTo>
                                <a:lnTo>
                                  <a:pt x="125" y="141"/>
                                </a:lnTo>
                                <a:lnTo>
                                  <a:pt x="133" y="139"/>
                                </a:lnTo>
                                <a:lnTo>
                                  <a:pt x="136" y="138"/>
                                </a:lnTo>
                                <a:lnTo>
                                  <a:pt x="141" y="136"/>
                                </a:lnTo>
                                <a:lnTo>
                                  <a:pt x="144" y="135"/>
                                </a:lnTo>
                                <a:lnTo>
                                  <a:pt x="145" y="135"/>
                                </a:lnTo>
                                <a:lnTo>
                                  <a:pt x="146" y="136"/>
                                </a:lnTo>
                                <a:lnTo>
                                  <a:pt x="148" y="136"/>
                                </a:lnTo>
                                <a:lnTo>
                                  <a:pt x="149" y="139"/>
                                </a:lnTo>
                                <a:lnTo>
                                  <a:pt x="149" y="140"/>
                                </a:lnTo>
                                <a:lnTo>
                                  <a:pt x="149" y="143"/>
                                </a:lnTo>
                                <a:lnTo>
                                  <a:pt x="150" y="146"/>
                                </a:lnTo>
                                <a:lnTo>
                                  <a:pt x="150" y="150"/>
                                </a:lnTo>
                                <a:lnTo>
                                  <a:pt x="150" y="155"/>
                                </a:lnTo>
                                <a:lnTo>
                                  <a:pt x="150" y="157"/>
                                </a:lnTo>
                                <a:lnTo>
                                  <a:pt x="149" y="160"/>
                                </a:lnTo>
                                <a:lnTo>
                                  <a:pt x="149" y="162"/>
                                </a:lnTo>
                                <a:lnTo>
                                  <a:pt x="149" y="163"/>
                                </a:lnTo>
                                <a:lnTo>
                                  <a:pt x="148" y="166"/>
                                </a:lnTo>
                                <a:lnTo>
                                  <a:pt x="148" y="167"/>
                                </a:lnTo>
                                <a:lnTo>
                                  <a:pt x="146" y="168"/>
                                </a:lnTo>
                                <a:lnTo>
                                  <a:pt x="144" y="170"/>
                                </a:lnTo>
                                <a:lnTo>
                                  <a:pt x="140" y="171"/>
                                </a:lnTo>
                                <a:lnTo>
                                  <a:pt x="134" y="173"/>
                                </a:lnTo>
                                <a:lnTo>
                                  <a:pt x="127" y="176"/>
                                </a:lnTo>
                                <a:lnTo>
                                  <a:pt x="118" y="178"/>
                                </a:lnTo>
                                <a:lnTo>
                                  <a:pt x="108" y="179"/>
                                </a:lnTo>
                                <a:lnTo>
                                  <a:pt x="97" y="181"/>
                                </a:lnTo>
                                <a:lnTo>
                                  <a:pt x="85" y="181"/>
                                </a:lnTo>
                                <a:lnTo>
                                  <a:pt x="65" y="179"/>
                                </a:lnTo>
                                <a:lnTo>
                                  <a:pt x="48" y="176"/>
                                </a:lnTo>
                                <a:lnTo>
                                  <a:pt x="33" y="170"/>
                                </a:lnTo>
                                <a:lnTo>
                                  <a:pt x="21" y="159"/>
                                </a:lnTo>
                                <a:lnTo>
                                  <a:pt x="11" y="147"/>
                                </a:lnTo>
                                <a:lnTo>
                                  <a:pt x="5" y="131"/>
                                </a:lnTo>
                                <a:lnTo>
                                  <a:pt x="0" y="113"/>
                                </a:lnTo>
                                <a:lnTo>
                                  <a:pt x="0" y="92"/>
                                </a:lnTo>
                                <a:lnTo>
                                  <a:pt x="0" y="71"/>
                                </a:lnTo>
                                <a:lnTo>
                                  <a:pt x="5" y="54"/>
                                </a:lnTo>
                                <a:lnTo>
                                  <a:pt x="11" y="37"/>
                                </a:lnTo>
                                <a:lnTo>
                                  <a:pt x="21" y="24"/>
                                </a:lnTo>
                                <a:lnTo>
                                  <a:pt x="33" y="13"/>
                                </a:lnTo>
                                <a:lnTo>
                                  <a:pt x="47" y="6"/>
                                </a:lnTo>
                                <a:lnTo>
                                  <a:pt x="63" y="1"/>
                                </a:lnTo>
                                <a:lnTo>
                                  <a:pt x="81" y="0"/>
                                </a:lnTo>
                                <a:lnTo>
                                  <a:pt x="101" y="1"/>
                                </a:lnTo>
                                <a:lnTo>
                                  <a:pt x="116" y="6"/>
                                </a:lnTo>
                                <a:lnTo>
                                  <a:pt x="129" y="12"/>
                                </a:lnTo>
                                <a:lnTo>
                                  <a:pt x="139" y="22"/>
                                </a:lnTo>
                                <a:lnTo>
                                  <a:pt x="148" y="33"/>
                                </a:lnTo>
                                <a:lnTo>
                                  <a:pt x="153" y="47"/>
                                </a:lnTo>
                                <a:lnTo>
                                  <a:pt x="156" y="61"/>
                                </a:lnTo>
                                <a:lnTo>
                                  <a:pt x="157" y="79"/>
                                </a:lnTo>
                                <a:lnTo>
                                  <a:pt x="157" y="86"/>
                                </a:lnTo>
                                <a:close/>
                                <a:moveTo>
                                  <a:pt x="113" y="72"/>
                                </a:moveTo>
                                <a:lnTo>
                                  <a:pt x="112" y="55"/>
                                </a:lnTo>
                                <a:lnTo>
                                  <a:pt x="106" y="43"/>
                                </a:lnTo>
                                <a:lnTo>
                                  <a:pt x="101" y="38"/>
                                </a:lnTo>
                                <a:lnTo>
                                  <a:pt x="88" y="32"/>
                                </a:lnTo>
                                <a:lnTo>
                                  <a:pt x="80" y="32"/>
                                </a:lnTo>
                                <a:lnTo>
                                  <a:pt x="72" y="32"/>
                                </a:lnTo>
                                <a:lnTo>
                                  <a:pt x="65" y="34"/>
                                </a:lnTo>
                                <a:lnTo>
                                  <a:pt x="59" y="38"/>
                                </a:lnTo>
                                <a:lnTo>
                                  <a:pt x="54" y="44"/>
                                </a:lnTo>
                                <a:lnTo>
                                  <a:pt x="50" y="49"/>
                                </a:lnTo>
                                <a:lnTo>
                                  <a:pt x="48" y="56"/>
                                </a:lnTo>
                                <a:lnTo>
                                  <a:pt x="47" y="64"/>
                                </a:lnTo>
                                <a:lnTo>
                                  <a:pt x="45" y="72"/>
                                </a:lnTo>
                                <a:lnTo>
                                  <a:pt x="113" y="7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88" name="Freeform 283"/>
                        <wps:cNvSpPr>
                          <a:spLocks/>
                        </wps:cNvSpPr>
                        <wps:spPr bwMode="auto">
                          <a:xfrm>
                            <a:off x="6586538" y="2811463"/>
                            <a:ext cx="60325" cy="117475"/>
                          </a:xfrm>
                          <a:custGeom>
                            <a:avLst/>
                            <a:gdLst>
                              <a:gd name="T0" fmla="*/ 113 w 113"/>
                              <a:gd name="T1" fmla="*/ 202 h 221"/>
                              <a:gd name="T2" fmla="*/ 111 w 113"/>
                              <a:gd name="T3" fmla="*/ 211 h 221"/>
                              <a:gd name="T4" fmla="*/ 107 w 113"/>
                              <a:gd name="T5" fmla="*/ 215 h 221"/>
                              <a:gd name="T6" fmla="*/ 101 w 113"/>
                              <a:gd name="T7" fmla="*/ 217 h 221"/>
                              <a:gd name="T8" fmla="*/ 93 w 113"/>
                              <a:gd name="T9" fmla="*/ 219 h 221"/>
                              <a:gd name="T10" fmla="*/ 83 w 113"/>
                              <a:gd name="T11" fmla="*/ 221 h 221"/>
                              <a:gd name="T12" fmla="*/ 65 w 113"/>
                              <a:gd name="T13" fmla="*/ 219 h 221"/>
                              <a:gd name="T14" fmla="*/ 45 w 113"/>
                              <a:gd name="T15" fmla="*/ 213 h 221"/>
                              <a:gd name="T16" fmla="*/ 32 w 113"/>
                              <a:gd name="T17" fmla="*/ 199 h 221"/>
                              <a:gd name="T18" fmla="*/ 26 w 113"/>
                              <a:gd name="T19" fmla="*/ 176 h 221"/>
                              <a:gd name="T20" fmla="*/ 26 w 113"/>
                              <a:gd name="T21" fmla="*/ 80 h 221"/>
                              <a:gd name="T22" fmla="*/ 3 w 113"/>
                              <a:gd name="T23" fmla="*/ 79 h 221"/>
                              <a:gd name="T24" fmla="*/ 0 w 113"/>
                              <a:gd name="T25" fmla="*/ 70 h 221"/>
                              <a:gd name="T26" fmla="*/ 0 w 113"/>
                              <a:gd name="T27" fmla="*/ 57 h 221"/>
                              <a:gd name="T28" fmla="*/ 0 w 113"/>
                              <a:gd name="T29" fmla="*/ 50 h 221"/>
                              <a:gd name="T30" fmla="*/ 2 w 113"/>
                              <a:gd name="T31" fmla="*/ 46 h 221"/>
                              <a:gd name="T32" fmla="*/ 5 w 113"/>
                              <a:gd name="T33" fmla="*/ 43 h 221"/>
                              <a:gd name="T34" fmla="*/ 26 w 113"/>
                              <a:gd name="T35" fmla="*/ 43 h 221"/>
                              <a:gd name="T36" fmla="*/ 26 w 113"/>
                              <a:gd name="T37" fmla="*/ 6 h 221"/>
                              <a:gd name="T38" fmla="*/ 28 w 113"/>
                              <a:gd name="T39" fmla="*/ 3 h 221"/>
                              <a:gd name="T40" fmla="*/ 33 w 113"/>
                              <a:gd name="T41" fmla="*/ 2 h 221"/>
                              <a:gd name="T42" fmla="*/ 42 w 113"/>
                              <a:gd name="T43" fmla="*/ 0 h 221"/>
                              <a:gd name="T44" fmla="*/ 54 w 113"/>
                              <a:gd name="T45" fmla="*/ 0 h 221"/>
                              <a:gd name="T46" fmla="*/ 64 w 113"/>
                              <a:gd name="T47" fmla="*/ 2 h 221"/>
                              <a:gd name="T48" fmla="*/ 69 w 113"/>
                              <a:gd name="T49" fmla="*/ 3 h 221"/>
                              <a:gd name="T50" fmla="*/ 71 w 113"/>
                              <a:gd name="T51" fmla="*/ 6 h 221"/>
                              <a:gd name="T52" fmla="*/ 71 w 113"/>
                              <a:gd name="T53" fmla="*/ 43 h 221"/>
                              <a:gd name="T54" fmla="*/ 107 w 113"/>
                              <a:gd name="T55" fmla="*/ 43 h 221"/>
                              <a:gd name="T56" fmla="*/ 111 w 113"/>
                              <a:gd name="T57" fmla="*/ 46 h 221"/>
                              <a:gd name="T58" fmla="*/ 112 w 113"/>
                              <a:gd name="T59" fmla="*/ 50 h 221"/>
                              <a:gd name="T60" fmla="*/ 113 w 113"/>
                              <a:gd name="T61" fmla="*/ 57 h 221"/>
                              <a:gd name="T62" fmla="*/ 113 w 113"/>
                              <a:gd name="T63" fmla="*/ 70 h 221"/>
                              <a:gd name="T64" fmla="*/ 109 w 113"/>
                              <a:gd name="T65" fmla="*/ 79 h 221"/>
                              <a:gd name="T66" fmla="*/ 71 w 113"/>
                              <a:gd name="T67" fmla="*/ 80 h 221"/>
                              <a:gd name="T68" fmla="*/ 71 w 113"/>
                              <a:gd name="T69" fmla="*/ 168 h 221"/>
                              <a:gd name="T70" fmla="*/ 80 w 113"/>
                              <a:gd name="T71" fmla="*/ 181 h 221"/>
                              <a:gd name="T72" fmla="*/ 93 w 113"/>
                              <a:gd name="T73" fmla="*/ 183 h 221"/>
                              <a:gd name="T74" fmla="*/ 99 w 113"/>
                              <a:gd name="T75" fmla="*/ 181 h 221"/>
                              <a:gd name="T76" fmla="*/ 103 w 113"/>
                              <a:gd name="T77" fmla="*/ 179 h 221"/>
                              <a:gd name="T78" fmla="*/ 107 w 113"/>
                              <a:gd name="T79" fmla="*/ 178 h 221"/>
                              <a:gd name="T80" fmla="*/ 109 w 113"/>
                              <a:gd name="T81" fmla="*/ 178 h 221"/>
                              <a:gd name="T82" fmla="*/ 111 w 113"/>
                              <a:gd name="T83" fmla="*/ 180 h 221"/>
                              <a:gd name="T84" fmla="*/ 112 w 113"/>
                              <a:gd name="T85" fmla="*/ 184 h 221"/>
                              <a:gd name="T86" fmla="*/ 113 w 113"/>
                              <a:gd name="T87" fmla="*/ 190 h 2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113" h="221">
                                <a:moveTo>
                                  <a:pt x="113" y="195"/>
                                </a:moveTo>
                                <a:lnTo>
                                  <a:pt x="113" y="202"/>
                                </a:lnTo>
                                <a:lnTo>
                                  <a:pt x="112" y="207"/>
                                </a:lnTo>
                                <a:lnTo>
                                  <a:pt x="111" y="211"/>
                                </a:lnTo>
                                <a:lnTo>
                                  <a:pt x="109" y="213"/>
                                </a:lnTo>
                                <a:lnTo>
                                  <a:pt x="107" y="215"/>
                                </a:lnTo>
                                <a:lnTo>
                                  <a:pt x="104" y="216"/>
                                </a:lnTo>
                                <a:lnTo>
                                  <a:pt x="101" y="217"/>
                                </a:lnTo>
                                <a:lnTo>
                                  <a:pt x="97" y="218"/>
                                </a:lnTo>
                                <a:lnTo>
                                  <a:pt x="93" y="219"/>
                                </a:lnTo>
                                <a:lnTo>
                                  <a:pt x="88" y="219"/>
                                </a:lnTo>
                                <a:lnTo>
                                  <a:pt x="83" y="221"/>
                                </a:lnTo>
                                <a:lnTo>
                                  <a:pt x="79" y="221"/>
                                </a:lnTo>
                                <a:lnTo>
                                  <a:pt x="65" y="219"/>
                                </a:lnTo>
                                <a:lnTo>
                                  <a:pt x="55" y="217"/>
                                </a:lnTo>
                                <a:lnTo>
                                  <a:pt x="45" y="213"/>
                                </a:lnTo>
                                <a:lnTo>
                                  <a:pt x="38" y="206"/>
                                </a:lnTo>
                                <a:lnTo>
                                  <a:pt x="32" y="199"/>
                                </a:lnTo>
                                <a:lnTo>
                                  <a:pt x="28" y="189"/>
                                </a:lnTo>
                                <a:lnTo>
                                  <a:pt x="26" y="176"/>
                                </a:lnTo>
                                <a:lnTo>
                                  <a:pt x="26" y="163"/>
                                </a:lnTo>
                                <a:lnTo>
                                  <a:pt x="26" y="80"/>
                                </a:lnTo>
                                <a:lnTo>
                                  <a:pt x="6" y="80"/>
                                </a:lnTo>
                                <a:lnTo>
                                  <a:pt x="3" y="79"/>
                                </a:lnTo>
                                <a:lnTo>
                                  <a:pt x="1" y="77"/>
                                </a:lnTo>
                                <a:lnTo>
                                  <a:pt x="0" y="70"/>
                                </a:lnTo>
                                <a:lnTo>
                                  <a:pt x="0" y="62"/>
                                </a:lnTo>
                                <a:lnTo>
                                  <a:pt x="0" y="57"/>
                                </a:lnTo>
                                <a:lnTo>
                                  <a:pt x="0" y="53"/>
                                </a:lnTo>
                                <a:lnTo>
                                  <a:pt x="0" y="50"/>
                                </a:lnTo>
                                <a:lnTo>
                                  <a:pt x="1" y="47"/>
                                </a:lnTo>
                                <a:lnTo>
                                  <a:pt x="2" y="46"/>
                                </a:lnTo>
                                <a:lnTo>
                                  <a:pt x="3" y="45"/>
                                </a:lnTo>
                                <a:lnTo>
                                  <a:pt x="5" y="43"/>
                                </a:lnTo>
                                <a:lnTo>
                                  <a:pt x="6" y="43"/>
                                </a:lnTo>
                                <a:lnTo>
                                  <a:pt x="26" y="43"/>
                                </a:lnTo>
                                <a:lnTo>
                                  <a:pt x="26" y="8"/>
                                </a:lnTo>
                                <a:lnTo>
                                  <a:pt x="26" y="6"/>
                                </a:lnTo>
                                <a:lnTo>
                                  <a:pt x="27" y="4"/>
                                </a:lnTo>
                                <a:lnTo>
                                  <a:pt x="28" y="3"/>
                                </a:lnTo>
                                <a:lnTo>
                                  <a:pt x="30" y="2"/>
                                </a:lnTo>
                                <a:lnTo>
                                  <a:pt x="33" y="2"/>
                                </a:lnTo>
                                <a:lnTo>
                                  <a:pt x="37" y="0"/>
                                </a:lnTo>
                                <a:lnTo>
                                  <a:pt x="42" y="0"/>
                                </a:lnTo>
                                <a:lnTo>
                                  <a:pt x="48" y="0"/>
                                </a:lnTo>
                                <a:lnTo>
                                  <a:pt x="54" y="0"/>
                                </a:lnTo>
                                <a:lnTo>
                                  <a:pt x="59" y="0"/>
                                </a:lnTo>
                                <a:lnTo>
                                  <a:pt x="64" y="2"/>
                                </a:lnTo>
                                <a:lnTo>
                                  <a:pt x="66" y="2"/>
                                </a:lnTo>
                                <a:lnTo>
                                  <a:pt x="69" y="3"/>
                                </a:lnTo>
                                <a:lnTo>
                                  <a:pt x="70" y="4"/>
                                </a:lnTo>
                                <a:lnTo>
                                  <a:pt x="71" y="6"/>
                                </a:lnTo>
                                <a:lnTo>
                                  <a:pt x="71" y="8"/>
                                </a:lnTo>
                                <a:lnTo>
                                  <a:pt x="71" y="43"/>
                                </a:lnTo>
                                <a:lnTo>
                                  <a:pt x="106" y="43"/>
                                </a:lnTo>
                                <a:lnTo>
                                  <a:pt x="107" y="43"/>
                                </a:lnTo>
                                <a:lnTo>
                                  <a:pt x="109" y="45"/>
                                </a:lnTo>
                                <a:lnTo>
                                  <a:pt x="111" y="46"/>
                                </a:lnTo>
                                <a:lnTo>
                                  <a:pt x="112" y="47"/>
                                </a:lnTo>
                                <a:lnTo>
                                  <a:pt x="112" y="50"/>
                                </a:lnTo>
                                <a:lnTo>
                                  <a:pt x="113" y="53"/>
                                </a:lnTo>
                                <a:lnTo>
                                  <a:pt x="113" y="57"/>
                                </a:lnTo>
                                <a:lnTo>
                                  <a:pt x="113" y="62"/>
                                </a:lnTo>
                                <a:lnTo>
                                  <a:pt x="113" y="70"/>
                                </a:lnTo>
                                <a:lnTo>
                                  <a:pt x="112" y="77"/>
                                </a:lnTo>
                                <a:lnTo>
                                  <a:pt x="109" y="79"/>
                                </a:lnTo>
                                <a:lnTo>
                                  <a:pt x="106" y="80"/>
                                </a:lnTo>
                                <a:lnTo>
                                  <a:pt x="71" y="80"/>
                                </a:lnTo>
                                <a:lnTo>
                                  <a:pt x="71" y="155"/>
                                </a:lnTo>
                                <a:lnTo>
                                  <a:pt x="71" y="168"/>
                                </a:lnTo>
                                <a:lnTo>
                                  <a:pt x="75" y="175"/>
                                </a:lnTo>
                                <a:lnTo>
                                  <a:pt x="80" y="181"/>
                                </a:lnTo>
                                <a:lnTo>
                                  <a:pt x="90" y="183"/>
                                </a:lnTo>
                                <a:lnTo>
                                  <a:pt x="93" y="183"/>
                                </a:lnTo>
                                <a:lnTo>
                                  <a:pt x="96" y="181"/>
                                </a:lnTo>
                                <a:lnTo>
                                  <a:pt x="99" y="181"/>
                                </a:lnTo>
                                <a:lnTo>
                                  <a:pt x="101" y="180"/>
                                </a:lnTo>
                                <a:lnTo>
                                  <a:pt x="103" y="179"/>
                                </a:lnTo>
                                <a:lnTo>
                                  <a:pt x="106" y="179"/>
                                </a:lnTo>
                                <a:lnTo>
                                  <a:pt x="107" y="178"/>
                                </a:lnTo>
                                <a:lnTo>
                                  <a:pt x="108" y="178"/>
                                </a:lnTo>
                                <a:lnTo>
                                  <a:pt x="109" y="178"/>
                                </a:lnTo>
                                <a:lnTo>
                                  <a:pt x="109" y="179"/>
                                </a:lnTo>
                                <a:lnTo>
                                  <a:pt x="111" y="180"/>
                                </a:lnTo>
                                <a:lnTo>
                                  <a:pt x="112" y="181"/>
                                </a:lnTo>
                                <a:lnTo>
                                  <a:pt x="112" y="184"/>
                                </a:lnTo>
                                <a:lnTo>
                                  <a:pt x="113" y="186"/>
                                </a:lnTo>
                                <a:lnTo>
                                  <a:pt x="113" y="190"/>
                                </a:lnTo>
                                <a:lnTo>
                                  <a:pt x="113" y="19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89" name="Freeform 284"/>
                        <wps:cNvSpPr>
                          <a:spLocks noEditPoints="1"/>
                        </wps:cNvSpPr>
                        <wps:spPr bwMode="auto">
                          <a:xfrm>
                            <a:off x="6657976" y="2832100"/>
                            <a:ext cx="76200" cy="96838"/>
                          </a:xfrm>
                          <a:custGeom>
                            <a:avLst/>
                            <a:gdLst>
                              <a:gd name="T0" fmla="*/ 146 w 146"/>
                              <a:gd name="T1" fmla="*/ 173 h 181"/>
                              <a:gd name="T2" fmla="*/ 143 w 146"/>
                              <a:gd name="T3" fmla="*/ 176 h 181"/>
                              <a:gd name="T4" fmla="*/ 135 w 146"/>
                              <a:gd name="T5" fmla="*/ 177 h 181"/>
                              <a:gd name="T6" fmla="*/ 120 w 146"/>
                              <a:gd name="T7" fmla="*/ 177 h 181"/>
                              <a:gd name="T8" fmla="*/ 113 w 146"/>
                              <a:gd name="T9" fmla="*/ 176 h 181"/>
                              <a:gd name="T10" fmla="*/ 109 w 146"/>
                              <a:gd name="T11" fmla="*/ 173 h 181"/>
                              <a:gd name="T12" fmla="*/ 109 w 146"/>
                              <a:gd name="T13" fmla="*/ 159 h 181"/>
                              <a:gd name="T14" fmla="*/ 86 w 146"/>
                              <a:gd name="T15" fmla="*/ 175 h 181"/>
                              <a:gd name="T16" fmla="*/ 59 w 146"/>
                              <a:gd name="T17" fmla="*/ 181 h 181"/>
                              <a:gd name="T18" fmla="*/ 34 w 146"/>
                              <a:gd name="T19" fmla="*/ 177 h 181"/>
                              <a:gd name="T20" fmla="*/ 16 w 146"/>
                              <a:gd name="T21" fmla="*/ 167 h 181"/>
                              <a:gd name="T22" fmla="*/ 3 w 146"/>
                              <a:gd name="T23" fmla="*/ 151 h 181"/>
                              <a:gd name="T24" fmla="*/ 0 w 146"/>
                              <a:gd name="T25" fmla="*/ 129 h 181"/>
                              <a:gd name="T26" fmla="*/ 5 w 146"/>
                              <a:gd name="T27" fmla="*/ 104 h 181"/>
                              <a:gd name="T28" fmla="*/ 22 w 146"/>
                              <a:gd name="T29" fmla="*/ 87 h 181"/>
                              <a:gd name="T30" fmla="*/ 49 w 146"/>
                              <a:gd name="T31" fmla="*/ 77 h 181"/>
                              <a:gd name="T32" fmla="*/ 86 w 146"/>
                              <a:gd name="T33" fmla="*/ 74 h 181"/>
                              <a:gd name="T34" fmla="*/ 102 w 146"/>
                              <a:gd name="T35" fmla="*/ 64 h 181"/>
                              <a:gd name="T36" fmla="*/ 101 w 146"/>
                              <a:gd name="T37" fmla="*/ 50 h 181"/>
                              <a:gd name="T38" fmla="*/ 96 w 146"/>
                              <a:gd name="T39" fmla="*/ 42 h 181"/>
                              <a:gd name="T40" fmla="*/ 86 w 146"/>
                              <a:gd name="T41" fmla="*/ 35 h 181"/>
                              <a:gd name="T42" fmla="*/ 71 w 146"/>
                              <a:gd name="T43" fmla="*/ 34 h 181"/>
                              <a:gd name="T44" fmla="*/ 51 w 146"/>
                              <a:gd name="T45" fmla="*/ 37 h 181"/>
                              <a:gd name="T46" fmla="*/ 35 w 146"/>
                              <a:gd name="T47" fmla="*/ 42 h 181"/>
                              <a:gd name="T48" fmla="*/ 24 w 146"/>
                              <a:gd name="T49" fmla="*/ 48 h 181"/>
                              <a:gd name="T50" fmla="*/ 17 w 146"/>
                              <a:gd name="T51" fmla="*/ 50 h 181"/>
                              <a:gd name="T52" fmla="*/ 13 w 146"/>
                              <a:gd name="T53" fmla="*/ 49 h 181"/>
                              <a:gd name="T54" fmla="*/ 11 w 146"/>
                              <a:gd name="T55" fmla="*/ 45 h 181"/>
                              <a:gd name="T56" fmla="*/ 10 w 146"/>
                              <a:gd name="T57" fmla="*/ 39 h 181"/>
                              <a:gd name="T58" fmla="*/ 8 w 146"/>
                              <a:gd name="T59" fmla="*/ 32 h 181"/>
                              <a:gd name="T60" fmla="*/ 10 w 146"/>
                              <a:gd name="T61" fmla="*/ 23 h 181"/>
                              <a:gd name="T62" fmla="*/ 13 w 146"/>
                              <a:gd name="T63" fmla="*/ 17 h 181"/>
                              <a:gd name="T64" fmla="*/ 22 w 146"/>
                              <a:gd name="T65" fmla="*/ 12 h 181"/>
                              <a:gd name="T66" fmla="*/ 37 w 146"/>
                              <a:gd name="T67" fmla="*/ 6 h 181"/>
                              <a:gd name="T68" fmla="*/ 55 w 146"/>
                              <a:gd name="T69" fmla="*/ 1 h 181"/>
                              <a:gd name="T70" fmla="*/ 76 w 146"/>
                              <a:gd name="T71" fmla="*/ 0 h 181"/>
                              <a:gd name="T72" fmla="*/ 108 w 146"/>
                              <a:gd name="T73" fmla="*/ 3 h 181"/>
                              <a:gd name="T74" fmla="*/ 130 w 146"/>
                              <a:gd name="T75" fmla="*/ 14 h 181"/>
                              <a:gd name="T76" fmla="*/ 143 w 146"/>
                              <a:gd name="T77" fmla="*/ 34 h 181"/>
                              <a:gd name="T78" fmla="*/ 146 w 146"/>
                              <a:gd name="T79" fmla="*/ 63 h 181"/>
                              <a:gd name="T80" fmla="*/ 102 w 146"/>
                              <a:gd name="T81" fmla="*/ 102 h 181"/>
                              <a:gd name="T82" fmla="*/ 75 w 146"/>
                              <a:gd name="T83" fmla="*/ 102 h 181"/>
                              <a:gd name="T84" fmla="*/ 59 w 146"/>
                              <a:gd name="T85" fmla="*/ 106 h 181"/>
                              <a:gd name="T86" fmla="*/ 49 w 146"/>
                              <a:gd name="T87" fmla="*/ 112 h 181"/>
                              <a:gd name="T88" fmla="*/ 44 w 146"/>
                              <a:gd name="T89" fmla="*/ 122 h 181"/>
                              <a:gd name="T90" fmla="*/ 45 w 146"/>
                              <a:gd name="T91" fmla="*/ 136 h 181"/>
                              <a:gd name="T92" fmla="*/ 58 w 146"/>
                              <a:gd name="T93" fmla="*/ 147 h 181"/>
                              <a:gd name="T94" fmla="*/ 77 w 146"/>
                              <a:gd name="T95" fmla="*/ 147 h 181"/>
                              <a:gd name="T96" fmla="*/ 93 w 146"/>
                              <a:gd name="T97" fmla="*/ 138 h 181"/>
                              <a:gd name="T98" fmla="*/ 102 w 146"/>
                              <a:gd name="T99" fmla="*/ 102 h 1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46" h="181">
                                <a:moveTo>
                                  <a:pt x="146" y="171"/>
                                </a:moveTo>
                                <a:lnTo>
                                  <a:pt x="146" y="173"/>
                                </a:lnTo>
                                <a:lnTo>
                                  <a:pt x="145" y="175"/>
                                </a:lnTo>
                                <a:lnTo>
                                  <a:pt x="143" y="176"/>
                                </a:lnTo>
                                <a:lnTo>
                                  <a:pt x="139" y="177"/>
                                </a:lnTo>
                                <a:lnTo>
                                  <a:pt x="135" y="177"/>
                                </a:lnTo>
                                <a:lnTo>
                                  <a:pt x="128" y="178"/>
                                </a:lnTo>
                                <a:lnTo>
                                  <a:pt x="120" y="177"/>
                                </a:lnTo>
                                <a:lnTo>
                                  <a:pt x="115" y="177"/>
                                </a:lnTo>
                                <a:lnTo>
                                  <a:pt x="113" y="176"/>
                                </a:lnTo>
                                <a:lnTo>
                                  <a:pt x="111" y="175"/>
                                </a:lnTo>
                                <a:lnTo>
                                  <a:pt x="109" y="173"/>
                                </a:lnTo>
                                <a:lnTo>
                                  <a:pt x="109" y="171"/>
                                </a:lnTo>
                                <a:lnTo>
                                  <a:pt x="109" y="159"/>
                                </a:lnTo>
                                <a:lnTo>
                                  <a:pt x="98" y="168"/>
                                </a:lnTo>
                                <a:lnTo>
                                  <a:pt x="86" y="175"/>
                                </a:lnTo>
                                <a:lnTo>
                                  <a:pt x="74" y="179"/>
                                </a:lnTo>
                                <a:lnTo>
                                  <a:pt x="59" y="181"/>
                                </a:lnTo>
                                <a:lnTo>
                                  <a:pt x="45" y="181"/>
                                </a:lnTo>
                                <a:lnTo>
                                  <a:pt x="34" y="177"/>
                                </a:lnTo>
                                <a:lnTo>
                                  <a:pt x="24" y="173"/>
                                </a:lnTo>
                                <a:lnTo>
                                  <a:pt x="16" y="167"/>
                                </a:lnTo>
                                <a:lnTo>
                                  <a:pt x="8" y="161"/>
                                </a:lnTo>
                                <a:lnTo>
                                  <a:pt x="3" y="151"/>
                                </a:lnTo>
                                <a:lnTo>
                                  <a:pt x="1" y="141"/>
                                </a:lnTo>
                                <a:lnTo>
                                  <a:pt x="0" y="129"/>
                                </a:lnTo>
                                <a:lnTo>
                                  <a:pt x="1" y="115"/>
                                </a:lnTo>
                                <a:lnTo>
                                  <a:pt x="5" y="104"/>
                                </a:lnTo>
                                <a:lnTo>
                                  <a:pt x="12" y="95"/>
                                </a:lnTo>
                                <a:lnTo>
                                  <a:pt x="22" y="87"/>
                                </a:lnTo>
                                <a:lnTo>
                                  <a:pt x="33" y="81"/>
                                </a:lnTo>
                                <a:lnTo>
                                  <a:pt x="49" y="77"/>
                                </a:lnTo>
                                <a:lnTo>
                                  <a:pt x="66" y="74"/>
                                </a:lnTo>
                                <a:lnTo>
                                  <a:pt x="86" y="74"/>
                                </a:lnTo>
                                <a:lnTo>
                                  <a:pt x="102" y="74"/>
                                </a:lnTo>
                                <a:lnTo>
                                  <a:pt x="102" y="64"/>
                                </a:lnTo>
                                <a:lnTo>
                                  <a:pt x="102" y="56"/>
                                </a:lnTo>
                                <a:lnTo>
                                  <a:pt x="101" y="50"/>
                                </a:lnTo>
                                <a:lnTo>
                                  <a:pt x="98" y="45"/>
                                </a:lnTo>
                                <a:lnTo>
                                  <a:pt x="96" y="42"/>
                                </a:lnTo>
                                <a:lnTo>
                                  <a:pt x="92" y="38"/>
                                </a:lnTo>
                                <a:lnTo>
                                  <a:pt x="86" y="35"/>
                                </a:lnTo>
                                <a:lnTo>
                                  <a:pt x="80" y="34"/>
                                </a:lnTo>
                                <a:lnTo>
                                  <a:pt x="71" y="34"/>
                                </a:lnTo>
                                <a:lnTo>
                                  <a:pt x="60" y="34"/>
                                </a:lnTo>
                                <a:lnTo>
                                  <a:pt x="51" y="37"/>
                                </a:lnTo>
                                <a:lnTo>
                                  <a:pt x="43" y="39"/>
                                </a:lnTo>
                                <a:lnTo>
                                  <a:pt x="35" y="42"/>
                                </a:lnTo>
                                <a:lnTo>
                                  <a:pt x="29" y="45"/>
                                </a:lnTo>
                                <a:lnTo>
                                  <a:pt x="24" y="48"/>
                                </a:lnTo>
                                <a:lnTo>
                                  <a:pt x="19" y="50"/>
                                </a:lnTo>
                                <a:lnTo>
                                  <a:pt x="17" y="50"/>
                                </a:lnTo>
                                <a:lnTo>
                                  <a:pt x="14" y="50"/>
                                </a:lnTo>
                                <a:lnTo>
                                  <a:pt x="13" y="49"/>
                                </a:lnTo>
                                <a:lnTo>
                                  <a:pt x="12" y="48"/>
                                </a:lnTo>
                                <a:lnTo>
                                  <a:pt x="11" y="45"/>
                                </a:lnTo>
                                <a:lnTo>
                                  <a:pt x="10" y="43"/>
                                </a:lnTo>
                                <a:lnTo>
                                  <a:pt x="10" y="39"/>
                                </a:lnTo>
                                <a:lnTo>
                                  <a:pt x="8" y="35"/>
                                </a:lnTo>
                                <a:lnTo>
                                  <a:pt x="8" y="32"/>
                                </a:lnTo>
                                <a:lnTo>
                                  <a:pt x="8" y="27"/>
                                </a:lnTo>
                                <a:lnTo>
                                  <a:pt x="10" y="23"/>
                                </a:lnTo>
                                <a:lnTo>
                                  <a:pt x="11" y="19"/>
                                </a:lnTo>
                                <a:lnTo>
                                  <a:pt x="13" y="17"/>
                                </a:lnTo>
                                <a:lnTo>
                                  <a:pt x="16" y="14"/>
                                </a:lnTo>
                                <a:lnTo>
                                  <a:pt x="22" y="12"/>
                                </a:lnTo>
                                <a:lnTo>
                                  <a:pt x="28" y="8"/>
                                </a:lnTo>
                                <a:lnTo>
                                  <a:pt x="37" y="6"/>
                                </a:lnTo>
                                <a:lnTo>
                                  <a:pt x="45" y="3"/>
                                </a:lnTo>
                                <a:lnTo>
                                  <a:pt x="55" y="1"/>
                                </a:lnTo>
                                <a:lnTo>
                                  <a:pt x="65" y="0"/>
                                </a:lnTo>
                                <a:lnTo>
                                  <a:pt x="76" y="0"/>
                                </a:lnTo>
                                <a:lnTo>
                                  <a:pt x="93" y="0"/>
                                </a:lnTo>
                                <a:lnTo>
                                  <a:pt x="108" y="3"/>
                                </a:lnTo>
                                <a:lnTo>
                                  <a:pt x="120" y="7"/>
                                </a:lnTo>
                                <a:lnTo>
                                  <a:pt x="130" y="14"/>
                                </a:lnTo>
                                <a:lnTo>
                                  <a:pt x="138" y="23"/>
                                </a:lnTo>
                                <a:lnTo>
                                  <a:pt x="143" y="34"/>
                                </a:lnTo>
                                <a:lnTo>
                                  <a:pt x="146" y="47"/>
                                </a:lnTo>
                                <a:lnTo>
                                  <a:pt x="146" y="63"/>
                                </a:lnTo>
                                <a:lnTo>
                                  <a:pt x="146" y="171"/>
                                </a:lnTo>
                                <a:close/>
                                <a:moveTo>
                                  <a:pt x="102" y="102"/>
                                </a:moveTo>
                                <a:lnTo>
                                  <a:pt x="85" y="102"/>
                                </a:lnTo>
                                <a:lnTo>
                                  <a:pt x="75" y="102"/>
                                </a:lnTo>
                                <a:lnTo>
                                  <a:pt x="66" y="104"/>
                                </a:lnTo>
                                <a:lnTo>
                                  <a:pt x="59" y="106"/>
                                </a:lnTo>
                                <a:lnTo>
                                  <a:pt x="54" y="108"/>
                                </a:lnTo>
                                <a:lnTo>
                                  <a:pt x="49" y="112"/>
                                </a:lnTo>
                                <a:lnTo>
                                  <a:pt x="46" y="117"/>
                                </a:lnTo>
                                <a:lnTo>
                                  <a:pt x="44" y="122"/>
                                </a:lnTo>
                                <a:lnTo>
                                  <a:pt x="44" y="127"/>
                                </a:lnTo>
                                <a:lnTo>
                                  <a:pt x="45" y="136"/>
                                </a:lnTo>
                                <a:lnTo>
                                  <a:pt x="50" y="143"/>
                                </a:lnTo>
                                <a:lnTo>
                                  <a:pt x="58" y="147"/>
                                </a:lnTo>
                                <a:lnTo>
                                  <a:pt x="69" y="149"/>
                                </a:lnTo>
                                <a:lnTo>
                                  <a:pt x="77" y="147"/>
                                </a:lnTo>
                                <a:lnTo>
                                  <a:pt x="86" y="144"/>
                                </a:lnTo>
                                <a:lnTo>
                                  <a:pt x="93" y="138"/>
                                </a:lnTo>
                                <a:lnTo>
                                  <a:pt x="102" y="129"/>
                                </a:lnTo>
                                <a:lnTo>
                                  <a:pt x="102" y="10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90" name="Freeform 285"/>
                        <wps:cNvSpPr>
                          <a:spLocks noEditPoints="1"/>
                        </wps:cNvSpPr>
                        <wps:spPr bwMode="auto">
                          <a:xfrm>
                            <a:off x="6759576" y="2794000"/>
                            <a:ext cx="85725" cy="134938"/>
                          </a:xfrm>
                          <a:custGeom>
                            <a:avLst/>
                            <a:gdLst>
                              <a:gd name="T0" fmla="*/ 161 w 162"/>
                              <a:gd name="T1" fmla="*/ 182 h 255"/>
                              <a:gd name="T2" fmla="*/ 153 w 162"/>
                              <a:gd name="T3" fmla="*/ 217 h 255"/>
                              <a:gd name="T4" fmla="*/ 134 w 162"/>
                              <a:gd name="T5" fmla="*/ 241 h 255"/>
                              <a:gd name="T6" fmla="*/ 108 w 162"/>
                              <a:gd name="T7" fmla="*/ 253 h 255"/>
                              <a:gd name="T8" fmla="*/ 85 w 162"/>
                              <a:gd name="T9" fmla="*/ 255 h 255"/>
                              <a:gd name="T10" fmla="*/ 71 w 162"/>
                              <a:gd name="T11" fmla="*/ 251 h 255"/>
                              <a:gd name="T12" fmla="*/ 58 w 162"/>
                              <a:gd name="T13" fmla="*/ 245 h 255"/>
                              <a:gd name="T14" fmla="*/ 45 w 162"/>
                              <a:gd name="T15" fmla="*/ 234 h 255"/>
                              <a:gd name="T16" fmla="*/ 39 w 162"/>
                              <a:gd name="T17" fmla="*/ 245 h 255"/>
                              <a:gd name="T18" fmla="*/ 38 w 162"/>
                              <a:gd name="T19" fmla="*/ 249 h 255"/>
                              <a:gd name="T20" fmla="*/ 34 w 162"/>
                              <a:gd name="T21" fmla="*/ 250 h 255"/>
                              <a:gd name="T22" fmla="*/ 28 w 162"/>
                              <a:gd name="T23" fmla="*/ 251 h 255"/>
                              <a:gd name="T24" fmla="*/ 20 w 162"/>
                              <a:gd name="T25" fmla="*/ 252 h 255"/>
                              <a:gd name="T26" fmla="*/ 10 w 162"/>
                              <a:gd name="T27" fmla="*/ 251 h 255"/>
                              <a:gd name="T28" fmla="*/ 4 w 162"/>
                              <a:gd name="T29" fmla="*/ 250 h 255"/>
                              <a:gd name="T30" fmla="*/ 1 w 162"/>
                              <a:gd name="T31" fmla="*/ 249 h 255"/>
                              <a:gd name="T32" fmla="*/ 0 w 162"/>
                              <a:gd name="T33" fmla="*/ 245 h 255"/>
                              <a:gd name="T34" fmla="*/ 0 w 162"/>
                              <a:gd name="T35" fmla="*/ 6 h 255"/>
                              <a:gd name="T36" fmla="*/ 2 w 162"/>
                              <a:gd name="T37" fmla="*/ 2 h 255"/>
                              <a:gd name="T38" fmla="*/ 7 w 162"/>
                              <a:gd name="T39" fmla="*/ 1 h 255"/>
                              <a:gd name="T40" fmla="*/ 17 w 162"/>
                              <a:gd name="T41" fmla="*/ 0 h 255"/>
                              <a:gd name="T42" fmla="*/ 29 w 162"/>
                              <a:gd name="T43" fmla="*/ 0 h 255"/>
                              <a:gd name="T44" fmla="*/ 38 w 162"/>
                              <a:gd name="T45" fmla="*/ 1 h 255"/>
                              <a:gd name="T46" fmla="*/ 43 w 162"/>
                              <a:gd name="T47" fmla="*/ 2 h 255"/>
                              <a:gd name="T48" fmla="*/ 45 w 162"/>
                              <a:gd name="T49" fmla="*/ 6 h 255"/>
                              <a:gd name="T50" fmla="*/ 45 w 162"/>
                              <a:gd name="T51" fmla="*/ 96 h 255"/>
                              <a:gd name="T52" fmla="*/ 58 w 162"/>
                              <a:gd name="T53" fmla="*/ 86 h 255"/>
                              <a:gd name="T54" fmla="*/ 70 w 162"/>
                              <a:gd name="T55" fmla="*/ 79 h 255"/>
                              <a:gd name="T56" fmla="*/ 82 w 162"/>
                              <a:gd name="T57" fmla="*/ 75 h 255"/>
                              <a:gd name="T58" fmla="*/ 96 w 162"/>
                              <a:gd name="T59" fmla="*/ 74 h 255"/>
                              <a:gd name="T60" fmla="*/ 127 w 162"/>
                              <a:gd name="T61" fmla="*/ 81 h 255"/>
                              <a:gd name="T62" fmla="*/ 146 w 162"/>
                              <a:gd name="T63" fmla="*/ 100 h 255"/>
                              <a:gd name="T64" fmla="*/ 159 w 162"/>
                              <a:gd name="T65" fmla="*/ 128 h 255"/>
                              <a:gd name="T66" fmla="*/ 162 w 162"/>
                              <a:gd name="T67" fmla="*/ 162 h 255"/>
                              <a:gd name="T68" fmla="*/ 114 w 162"/>
                              <a:gd name="T69" fmla="*/ 155 h 255"/>
                              <a:gd name="T70" fmla="*/ 112 w 162"/>
                              <a:gd name="T71" fmla="*/ 137 h 255"/>
                              <a:gd name="T72" fmla="*/ 105 w 162"/>
                              <a:gd name="T73" fmla="*/ 122 h 255"/>
                              <a:gd name="T74" fmla="*/ 92 w 162"/>
                              <a:gd name="T75" fmla="*/ 113 h 255"/>
                              <a:gd name="T76" fmla="*/ 79 w 162"/>
                              <a:gd name="T77" fmla="*/ 112 h 255"/>
                              <a:gd name="T78" fmla="*/ 70 w 162"/>
                              <a:gd name="T79" fmla="*/ 114 h 255"/>
                              <a:gd name="T80" fmla="*/ 60 w 162"/>
                              <a:gd name="T81" fmla="*/ 121 h 255"/>
                              <a:gd name="T82" fmla="*/ 50 w 162"/>
                              <a:gd name="T83" fmla="*/ 130 h 255"/>
                              <a:gd name="T84" fmla="*/ 45 w 162"/>
                              <a:gd name="T85" fmla="*/ 191 h 255"/>
                              <a:gd name="T86" fmla="*/ 64 w 162"/>
                              <a:gd name="T87" fmla="*/ 210 h 255"/>
                              <a:gd name="T88" fmla="*/ 82 w 162"/>
                              <a:gd name="T89" fmla="*/ 217 h 255"/>
                              <a:gd name="T90" fmla="*/ 97 w 162"/>
                              <a:gd name="T91" fmla="*/ 212 h 255"/>
                              <a:gd name="T92" fmla="*/ 107 w 162"/>
                              <a:gd name="T93" fmla="*/ 201 h 255"/>
                              <a:gd name="T94" fmla="*/ 113 w 162"/>
                              <a:gd name="T95" fmla="*/ 183 h 255"/>
                              <a:gd name="T96" fmla="*/ 116 w 162"/>
                              <a:gd name="T97" fmla="*/ 165 h 2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62" h="255">
                                <a:moveTo>
                                  <a:pt x="162" y="162"/>
                                </a:moveTo>
                                <a:lnTo>
                                  <a:pt x="161" y="182"/>
                                </a:lnTo>
                                <a:lnTo>
                                  <a:pt x="157" y="201"/>
                                </a:lnTo>
                                <a:lnTo>
                                  <a:pt x="153" y="217"/>
                                </a:lnTo>
                                <a:lnTo>
                                  <a:pt x="144" y="230"/>
                                </a:lnTo>
                                <a:lnTo>
                                  <a:pt x="134" y="241"/>
                                </a:lnTo>
                                <a:lnTo>
                                  <a:pt x="122" y="249"/>
                                </a:lnTo>
                                <a:lnTo>
                                  <a:pt x="108" y="253"/>
                                </a:lnTo>
                                <a:lnTo>
                                  <a:pt x="93" y="255"/>
                                </a:lnTo>
                                <a:lnTo>
                                  <a:pt x="85" y="255"/>
                                </a:lnTo>
                                <a:lnTo>
                                  <a:pt x="77" y="253"/>
                                </a:lnTo>
                                <a:lnTo>
                                  <a:pt x="71" y="251"/>
                                </a:lnTo>
                                <a:lnTo>
                                  <a:pt x="64" y="249"/>
                                </a:lnTo>
                                <a:lnTo>
                                  <a:pt x="58" y="245"/>
                                </a:lnTo>
                                <a:lnTo>
                                  <a:pt x="52" y="240"/>
                                </a:lnTo>
                                <a:lnTo>
                                  <a:pt x="45" y="234"/>
                                </a:lnTo>
                                <a:lnTo>
                                  <a:pt x="39" y="228"/>
                                </a:lnTo>
                                <a:lnTo>
                                  <a:pt x="39" y="245"/>
                                </a:lnTo>
                                <a:lnTo>
                                  <a:pt x="39" y="246"/>
                                </a:lnTo>
                                <a:lnTo>
                                  <a:pt x="38" y="249"/>
                                </a:lnTo>
                                <a:lnTo>
                                  <a:pt x="37" y="249"/>
                                </a:lnTo>
                                <a:lnTo>
                                  <a:pt x="34" y="250"/>
                                </a:lnTo>
                                <a:lnTo>
                                  <a:pt x="32" y="251"/>
                                </a:lnTo>
                                <a:lnTo>
                                  <a:pt x="28" y="251"/>
                                </a:lnTo>
                                <a:lnTo>
                                  <a:pt x="24" y="252"/>
                                </a:lnTo>
                                <a:lnTo>
                                  <a:pt x="20" y="252"/>
                                </a:lnTo>
                                <a:lnTo>
                                  <a:pt x="15" y="252"/>
                                </a:lnTo>
                                <a:lnTo>
                                  <a:pt x="10" y="251"/>
                                </a:lnTo>
                                <a:lnTo>
                                  <a:pt x="7" y="251"/>
                                </a:lnTo>
                                <a:lnTo>
                                  <a:pt x="4" y="250"/>
                                </a:lnTo>
                                <a:lnTo>
                                  <a:pt x="2" y="249"/>
                                </a:lnTo>
                                <a:lnTo>
                                  <a:pt x="1" y="249"/>
                                </a:lnTo>
                                <a:lnTo>
                                  <a:pt x="0" y="246"/>
                                </a:lnTo>
                                <a:lnTo>
                                  <a:pt x="0" y="245"/>
                                </a:lnTo>
                                <a:lnTo>
                                  <a:pt x="0" y="7"/>
                                </a:lnTo>
                                <a:lnTo>
                                  <a:pt x="0" y="6"/>
                                </a:lnTo>
                                <a:lnTo>
                                  <a:pt x="1" y="4"/>
                                </a:lnTo>
                                <a:lnTo>
                                  <a:pt x="2" y="2"/>
                                </a:lnTo>
                                <a:lnTo>
                                  <a:pt x="5" y="2"/>
                                </a:lnTo>
                                <a:lnTo>
                                  <a:pt x="7" y="1"/>
                                </a:lnTo>
                                <a:lnTo>
                                  <a:pt x="12" y="0"/>
                                </a:lnTo>
                                <a:lnTo>
                                  <a:pt x="17" y="0"/>
                                </a:lnTo>
                                <a:lnTo>
                                  <a:pt x="23" y="0"/>
                                </a:lnTo>
                                <a:lnTo>
                                  <a:pt x="29" y="0"/>
                                </a:lnTo>
                                <a:lnTo>
                                  <a:pt x="34" y="0"/>
                                </a:lnTo>
                                <a:lnTo>
                                  <a:pt x="38" y="1"/>
                                </a:lnTo>
                                <a:lnTo>
                                  <a:pt x="40" y="2"/>
                                </a:lnTo>
                                <a:lnTo>
                                  <a:pt x="43" y="2"/>
                                </a:lnTo>
                                <a:lnTo>
                                  <a:pt x="44" y="4"/>
                                </a:lnTo>
                                <a:lnTo>
                                  <a:pt x="45" y="6"/>
                                </a:lnTo>
                                <a:lnTo>
                                  <a:pt x="45" y="7"/>
                                </a:lnTo>
                                <a:lnTo>
                                  <a:pt x="45" y="96"/>
                                </a:lnTo>
                                <a:lnTo>
                                  <a:pt x="52" y="91"/>
                                </a:lnTo>
                                <a:lnTo>
                                  <a:pt x="58" y="86"/>
                                </a:lnTo>
                                <a:lnTo>
                                  <a:pt x="64" y="82"/>
                                </a:lnTo>
                                <a:lnTo>
                                  <a:pt x="70" y="79"/>
                                </a:lnTo>
                                <a:lnTo>
                                  <a:pt x="76" y="76"/>
                                </a:lnTo>
                                <a:lnTo>
                                  <a:pt x="82" y="75"/>
                                </a:lnTo>
                                <a:lnTo>
                                  <a:pt x="90" y="74"/>
                                </a:lnTo>
                                <a:lnTo>
                                  <a:pt x="96" y="74"/>
                                </a:lnTo>
                                <a:lnTo>
                                  <a:pt x="113" y="75"/>
                                </a:lnTo>
                                <a:lnTo>
                                  <a:pt x="127" y="81"/>
                                </a:lnTo>
                                <a:lnTo>
                                  <a:pt x="139" y="88"/>
                                </a:lnTo>
                                <a:lnTo>
                                  <a:pt x="146" y="100"/>
                                </a:lnTo>
                                <a:lnTo>
                                  <a:pt x="154" y="112"/>
                                </a:lnTo>
                                <a:lnTo>
                                  <a:pt x="159" y="128"/>
                                </a:lnTo>
                                <a:lnTo>
                                  <a:pt x="161" y="144"/>
                                </a:lnTo>
                                <a:lnTo>
                                  <a:pt x="162" y="162"/>
                                </a:lnTo>
                                <a:close/>
                                <a:moveTo>
                                  <a:pt x="116" y="165"/>
                                </a:moveTo>
                                <a:lnTo>
                                  <a:pt x="114" y="155"/>
                                </a:lnTo>
                                <a:lnTo>
                                  <a:pt x="113" y="145"/>
                                </a:lnTo>
                                <a:lnTo>
                                  <a:pt x="112" y="137"/>
                                </a:lnTo>
                                <a:lnTo>
                                  <a:pt x="108" y="128"/>
                                </a:lnTo>
                                <a:lnTo>
                                  <a:pt x="105" y="122"/>
                                </a:lnTo>
                                <a:lnTo>
                                  <a:pt x="98" y="117"/>
                                </a:lnTo>
                                <a:lnTo>
                                  <a:pt x="92" y="113"/>
                                </a:lnTo>
                                <a:lnTo>
                                  <a:pt x="84" y="112"/>
                                </a:lnTo>
                                <a:lnTo>
                                  <a:pt x="79" y="112"/>
                                </a:lnTo>
                                <a:lnTo>
                                  <a:pt x="74" y="113"/>
                                </a:lnTo>
                                <a:lnTo>
                                  <a:pt x="70" y="114"/>
                                </a:lnTo>
                                <a:lnTo>
                                  <a:pt x="65" y="118"/>
                                </a:lnTo>
                                <a:lnTo>
                                  <a:pt x="60" y="121"/>
                                </a:lnTo>
                                <a:lnTo>
                                  <a:pt x="55" y="125"/>
                                </a:lnTo>
                                <a:lnTo>
                                  <a:pt x="50" y="130"/>
                                </a:lnTo>
                                <a:lnTo>
                                  <a:pt x="45" y="138"/>
                                </a:lnTo>
                                <a:lnTo>
                                  <a:pt x="45" y="191"/>
                                </a:lnTo>
                                <a:lnTo>
                                  <a:pt x="55" y="203"/>
                                </a:lnTo>
                                <a:lnTo>
                                  <a:pt x="64" y="210"/>
                                </a:lnTo>
                                <a:lnTo>
                                  <a:pt x="72" y="215"/>
                                </a:lnTo>
                                <a:lnTo>
                                  <a:pt x="82" y="217"/>
                                </a:lnTo>
                                <a:lnTo>
                                  <a:pt x="91" y="215"/>
                                </a:lnTo>
                                <a:lnTo>
                                  <a:pt x="97" y="212"/>
                                </a:lnTo>
                                <a:lnTo>
                                  <a:pt x="103" y="207"/>
                                </a:lnTo>
                                <a:lnTo>
                                  <a:pt x="107" y="201"/>
                                </a:lnTo>
                                <a:lnTo>
                                  <a:pt x="111" y="192"/>
                                </a:lnTo>
                                <a:lnTo>
                                  <a:pt x="113" y="183"/>
                                </a:lnTo>
                                <a:lnTo>
                                  <a:pt x="114" y="175"/>
                                </a:lnTo>
                                <a:lnTo>
                                  <a:pt x="116" y="16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91" name="Freeform 286"/>
                        <wps:cNvSpPr>
                          <a:spLocks noEditPoints="1"/>
                        </wps:cNvSpPr>
                        <wps:spPr bwMode="auto">
                          <a:xfrm>
                            <a:off x="6858001" y="2832100"/>
                            <a:ext cx="92075" cy="96838"/>
                          </a:xfrm>
                          <a:custGeom>
                            <a:avLst/>
                            <a:gdLst>
                              <a:gd name="T0" fmla="*/ 173 w 173"/>
                              <a:gd name="T1" fmla="*/ 108 h 181"/>
                              <a:gd name="T2" fmla="*/ 162 w 173"/>
                              <a:gd name="T3" fmla="*/ 143 h 181"/>
                              <a:gd name="T4" fmla="*/ 139 w 173"/>
                              <a:gd name="T5" fmla="*/ 166 h 181"/>
                              <a:gd name="T6" fmla="*/ 106 w 173"/>
                              <a:gd name="T7" fmla="*/ 179 h 181"/>
                              <a:gd name="T8" fmla="*/ 64 w 173"/>
                              <a:gd name="T9" fmla="*/ 179 h 181"/>
                              <a:gd name="T10" fmla="*/ 32 w 173"/>
                              <a:gd name="T11" fmla="*/ 168 h 181"/>
                              <a:gd name="T12" fmla="*/ 11 w 173"/>
                              <a:gd name="T13" fmla="*/ 145 h 181"/>
                              <a:gd name="T14" fmla="*/ 2 w 173"/>
                              <a:gd name="T15" fmla="*/ 112 h 181"/>
                              <a:gd name="T16" fmla="*/ 2 w 173"/>
                              <a:gd name="T17" fmla="*/ 71 h 181"/>
                              <a:gd name="T18" fmla="*/ 13 w 173"/>
                              <a:gd name="T19" fmla="*/ 38 h 181"/>
                              <a:gd name="T20" fmla="*/ 35 w 173"/>
                              <a:gd name="T21" fmla="*/ 13 h 181"/>
                              <a:gd name="T22" fmla="*/ 68 w 173"/>
                              <a:gd name="T23" fmla="*/ 1 h 181"/>
                              <a:gd name="T24" fmla="*/ 110 w 173"/>
                              <a:gd name="T25" fmla="*/ 1 h 181"/>
                              <a:gd name="T26" fmla="*/ 142 w 173"/>
                              <a:gd name="T27" fmla="*/ 12 h 181"/>
                              <a:gd name="T28" fmla="*/ 163 w 173"/>
                              <a:gd name="T29" fmla="*/ 34 h 181"/>
                              <a:gd name="T30" fmla="*/ 173 w 173"/>
                              <a:gd name="T31" fmla="*/ 67 h 181"/>
                              <a:gd name="T32" fmla="*/ 127 w 173"/>
                              <a:gd name="T33" fmla="*/ 91 h 181"/>
                              <a:gd name="T34" fmla="*/ 125 w 173"/>
                              <a:gd name="T35" fmla="*/ 69 h 181"/>
                              <a:gd name="T36" fmla="*/ 119 w 173"/>
                              <a:gd name="T37" fmla="*/ 51 h 181"/>
                              <a:gd name="T38" fmla="*/ 106 w 173"/>
                              <a:gd name="T39" fmla="*/ 39 h 181"/>
                              <a:gd name="T40" fmla="*/ 88 w 173"/>
                              <a:gd name="T41" fmla="*/ 35 h 181"/>
                              <a:gd name="T42" fmla="*/ 69 w 173"/>
                              <a:gd name="T43" fmla="*/ 39 h 181"/>
                              <a:gd name="T44" fmla="*/ 57 w 173"/>
                              <a:gd name="T45" fmla="*/ 50 h 181"/>
                              <a:gd name="T46" fmla="*/ 50 w 173"/>
                              <a:gd name="T47" fmla="*/ 67 h 181"/>
                              <a:gd name="T48" fmla="*/ 47 w 173"/>
                              <a:gd name="T49" fmla="*/ 90 h 181"/>
                              <a:gd name="T50" fmla="*/ 50 w 173"/>
                              <a:gd name="T51" fmla="*/ 112 h 181"/>
                              <a:gd name="T52" fmla="*/ 56 w 173"/>
                              <a:gd name="T53" fmla="*/ 129 h 181"/>
                              <a:gd name="T54" fmla="*/ 68 w 173"/>
                              <a:gd name="T55" fmla="*/ 140 h 181"/>
                              <a:gd name="T56" fmla="*/ 86 w 173"/>
                              <a:gd name="T57" fmla="*/ 145 h 181"/>
                              <a:gd name="T58" fmla="*/ 105 w 173"/>
                              <a:gd name="T59" fmla="*/ 141 h 181"/>
                              <a:gd name="T60" fmla="*/ 117 w 173"/>
                              <a:gd name="T61" fmla="*/ 130 h 181"/>
                              <a:gd name="T62" fmla="*/ 125 w 173"/>
                              <a:gd name="T63" fmla="*/ 113 h 181"/>
                              <a:gd name="T64" fmla="*/ 127 w 173"/>
                              <a:gd name="T65" fmla="*/ 91 h 1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73" h="181">
                                <a:moveTo>
                                  <a:pt x="173" y="88"/>
                                </a:moveTo>
                                <a:lnTo>
                                  <a:pt x="173" y="108"/>
                                </a:lnTo>
                                <a:lnTo>
                                  <a:pt x="168" y="127"/>
                                </a:lnTo>
                                <a:lnTo>
                                  <a:pt x="162" y="143"/>
                                </a:lnTo>
                                <a:lnTo>
                                  <a:pt x="152" y="155"/>
                                </a:lnTo>
                                <a:lnTo>
                                  <a:pt x="139" y="166"/>
                                </a:lnTo>
                                <a:lnTo>
                                  <a:pt x="123" y="175"/>
                                </a:lnTo>
                                <a:lnTo>
                                  <a:pt x="106" y="179"/>
                                </a:lnTo>
                                <a:lnTo>
                                  <a:pt x="85" y="181"/>
                                </a:lnTo>
                                <a:lnTo>
                                  <a:pt x="64" y="179"/>
                                </a:lnTo>
                                <a:lnTo>
                                  <a:pt x="48" y="175"/>
                                </a:lnTo>
                                <a:lnTo>
                                  <a:pt x="32" y="168"/>
                                </a:lnTo>
                                <a:lnTo>
                                  <a:pt x="21" y="157"/>
                                </a:lnTo>
                                <a:lnTo>
                                  <a:pt x="11" y="145"/>
                                </a:lnTo>
                                <a:lnTo>
                                  <a:pt x="6" y="129"/>
                                </a:lnTo>
                                <a:lnTo>
                                  <a:pt x="2" y="112"/>
                                </a:lnTo>
                                <a:lnTo>
                                  <a:pt x="0" y="92"/>
                                </a:lnTo>
                                <a:lnTo>
                                  <a:pt x="2" y="71"/>
                                </a:lnTo>
                                <a:lnTo>
                                  <a:pt x="6" y="54"/>
                                </a:lnTo>
                                <a:lnTo>
                                  <a:pt x="13" y="38"/>
                                </a:lnTo>
                                <a:lnTo>
                                  <a:pt x="22" y="26"/>
                                </a:lnTo>
                                <a:lnTo>
                                  <a:pt x="35" y="13"/>
                                </a:lnTo>
                                <a:lnTo>
                                  <a:pt x="51" y="6"/>
                                </a:lnTo>
                                <a:lnTo>
                                  <a:pt x="68" y="1"/>
                                </a:lnTo>
                                <a:lnTo>
                                  <a:pt x="89" y="0"/>
                                </a:lnTo>
                                <a:lnTo>
                                  <a:pt x="110" y="1"/>
                                </a:lnTo>
                                <a:lnTo>
                                  <a:pt x="127" y="6"/>
                                </a:lnTo>
                                <a:lnTo>
                                  <a:pt x="142" y="12"/>
                                </a:lnTo>
                                <a:lnTo>
                                  <a:pt x="153" y="22"/>
                                </a:lnTo>
                                <a:lnTo>
                                  <a:pt x="163" y="34"/>
                                </a:lnTo>
                                <a:lnTo>
                                  <a:pt x="168" y="50"/>
                                </a:lnTo>
                                <a:lnTo>
                                  <a:pt x="173" y="67"/>
                                </a:lnTo>
                                <a:lnTo>
                                  <a:pt x="173" y="88"/>
                                </a:lnTo>
                                <a:close/>
                                <a:moveTo>
                                  <a:pt x="127" y="91"/>
                                </a:moveTo>
                                <a:lnTo>
                                  <a:pt x="126" y="79"/>
                                </a:lnTo>
                                <a:lnTo>
                                  <a:pt x="125" y="69"/>
                                </a:lnTo>
                                <a:lnTo>
                                  <a:pt x="122" y="59"/>
                                </a:lnTo>
                                <a:lnTo>
                                  <a:pt x="119" y="51"/>
                                </a:lnTo>
                                <a:lnTo>
                                  <a:pt x="114" y="44"/>
                                </a:lnTo>
                                <a:lnTo>
                                  <a:pt x="106" y="39"/>
                                </a:lnTo>
                                <a:lnTo>
                                  <a:pt x="98" y="35"/>
                                </a:lnTo>
                                <a:lnTo>
                                  <a:pt x="88" y="35"/>
                                </a:lnTo>
                                <a:lnTo>
                                  <a:pt x="78" y="35"/>
                                </a:lnTo>
                                <a:lnTo>
                                  <a:pt x="69" y="39"/>
                                </a:lnTo>
                                <a:lnTo>
                                  <a:pt x="63" y="43"/>
                                </a:lnTo>
                                <a:lnTo>
                                  <a:pt x="57" y="50"/>
                                </a:lnTo>
                                <a:lnTo>
                                  <a:pt x="53" y="58"/>
                                </a:lnTo>
                                <a:lnTo>
                                  <a:pt x="50" y="67"/>
                                </a:lnTo>
                                <a:lnTo>
                                  <a:pt x="48" y="77"/>
                                </a:lnTo>
                                <a:lnTo>
                                  <a:pt x="47" y="90"/>
                                </a:lnTo>
                                <a:lnTo>
                                  <a:pt x="48" y="102"/>
                                </a:lnTo>
                                <a:lnTo>
                                  <a:pt x="50" y="112"/>
                                </a:lnTo>
                                <a:lnTo>
                                  <a:pt x="52" y="122"/>
                                </a:lnTo>
                                <a:lnTo>
                                  <a:pt x="56" y="129"/>
                                </a:lnTo>
                                <a:lnTo>
                                  <a:pt x="61" y="136"/>
                                </a:lnTo>
                                <a:lnTo>
                                  <a:pt x="68" y="140"/>
                                </a:lnTo>
                                <a:lnTo>
                                  <a:pt x="77" y="144"/>
                                </a:lnTo>
                                <a:lnTo>
                                  <a:pt x="86" y="145"/>
                                </a:lnTo>
                                <a:lnTo>
                                  <a:pt x="96" y="144"/>
                                </a:lnTo>
                                <a:lnTo>
                                  <a:pt x="105" y="141"/>
                                </a:lnTo>
                                <a:lnTo>
                                  <a:pt x="111" y="136"/>
                                </a:lnTo>
                                <a:lnTo>
                                  <a:pt x="117" y="130"/>
                                </a:lnTo>
                                <a:lnTo>
                                  <a:pt x="121" y="123"/>
                                </a:lnTo>
                                <a:lnTo>
                                  <a:pt x="125" y="113"/>
                                </a:lnTo>
                                <a:lnTo>
                                  <a:pt x="126" y="103"/>
                                </a:lnTo>
                                <a:lnTo>
                                  <a:pt x="127" y="9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92" name="Freeform 287"/>
                        <wps:cNvSpPr>
                          <a:spLocks/>
                        </wps:cNvSpPr>
                        <wps:spPr bwMode="auto">
                          <a:xfrm>
                            <a:off x="6969126" y="2794000"/>
                            <a:ext cx="23813" cy="133350"/>
                          </a:xfrm>
                          <a:custGeom>
                            <a:avLst/>
                            <a:gdLst>
                              <a:gd name="T0" fmla="*/ 46 w 46"/>
                              <a:gd name="T1" fmla="*/ 245 h 252"/>
                              <a:gd name="T2" fmla="*/ 46 w 46"/>
                              <a:gd name="T3" fmla="*/ 246 h 252"/>
                              <a:gd name="T4" fmla="*/ 46 w 46"/>
                              <a:gd name="T5" fmla="*/ 247 h 252"/>
                              <a:gd name="T6" fmla="*/ 44 w 46"/>
                              <a:gd name="T7" fmla="*/ 249 h 252"/>
                              <a:gd name="T8" fmla="*/ 41 w 46"/>
                              <a:gd name="T9" fmla="*/ 250 h 252"/>
                              <a:gd name="T10" fmla="*/ 39 w 46"/>
                              <a:gd name="T11" fmla="*/ 251 h 252"/>
                              <a:gd name="T12" fmla="*/ 35 w 46"/>
                              <a:gd name="T13" fmla="*/ 251 h 252"/>
                              <a:gd name="T14" fmla="*/ 30 w 46"/>
                              <a:gd name="T15" fmla="*/ 252 h 252"/>
                              <a:gd name="T16" fmla="*/ 24 w 46"/>
                              <a:gd name="T17" fmla="*/ 252 h 252"/>
                              <a:gd name="T18" fmla="*/ 18 w 46"/>
                              <a:gd name="T19" fmla="*/ 252 h 252"/>
                              <a:gd name="T20" fmla="*/ 13 w 46"/>
                              <a:gd name="T21" fmla="*/ 251 h 252"/>
                              <a:gd name="T22" fmla="*/ 9 w 46"/>
                              <a:gd name="T23" fmla="*/ 251 h 252"/>
                              <a:gd name="T24" fmla="*/ 5 w 46"/>
                              <a:gd name="T25" fmla="*/ 250 h 252"/>
                              <a:gd name="T26" fmla="*/ 3 w 46"/>
                              <a:gd name="T27" fmla="*/ 249 h 252"/>
                              <a:gd name="T28" fmla="*/ 2 w 46"/>
                              <a:gd name="T29" fmla="*/ 247 h 252"/>
                              <a:gd name="T30" fmla="*/ 2 w 46"/>
                              <a:gd name="T31" fmla="*/ 246 h 252"/>
                              <a:gd name="T32" fmla="*/ 0 w 46"/>
                              <a:gd name="T33" fmla="*/ 245 h 252"/>
                              <a:gd name="T34" fmla="*/ 0 w 46"/>
                              <a:gd name="T35" fmla="*/ 7 h 252"/>
                              <a:gd name="T36" fmla="*/ 2 w 46"/>
                              <a:gd name="T37" fmla="*/ 6 h 252"/>
                              <a:gd name="T38" fmla="*/ 2 w 46"/>
                              <a:gd name="T39" fmla="*/ 4 h 252"/>
                              <a:gd name="T40" fmla="*/ 3 w 46"/>
                              <a:gd name="T41" fmla="*/ 2 h 252"/>
                              <a:gd name="T42" fmla="*/ 5 w 46"/>
                              <a:gd name="T43" fmla="*/ 2 h 252"/>
                              <a:gd name="T44" fmla="*/ 9 w 46"/>
                              <a:gd name="T45" fmla="*/ 1 h 252"/>
                              <a:gd name="T46" fmla="*/ 13 w 46"/>
                              <a:gd name="T47" fmla="*/ 0 h 252"/>
                              <a:gd name="T48" fmla="*/ 18 w 46"/>
                              <a:gd name="T49" fmla="*/ 0 h 252"/>
                              <a:gd name="T50" fmla="*/ 24 w 46"/>
                              <a:gd name="T51" fmla="*/ 0 h 252"/>
                              <a:gd name="T52" fmla="*/ 30 w 46"/>
                              <a:gd name="T53" fmla="*/ 0 h 252"/>
                              <a:gd name="T54" fmla="*/ 35 w 46"/>
                              <a:gd name="T55" fmla="*/ 0 h 252"/>
                              <a:gd name="T56" fmla="*/ 39 w 46"/>
                              <a:gd name="T57" fmla="*/ 1 h 252"/>
                              <a:gd name="T58" fmla="*/ 41 w 46"/>
                              <a:gd name="T59" fmla="*/ 2 h 252"/>
                              <a:gd name="T60" fmla="*/ 44 w 46"/>
                              <a:gd name="T61" fmla="*/ 2 h 252"/>
                              <a:gd name="T62" fmla="*/ 46 w 46"/>
                              <a:gd name="T63" fmla="*/ 4 h 252"/>
                              <a:gd name="T64" fmla="*/ 46 w 46"/>
                              <a:gd name="T65" fmla="*/ 6 h 252"/>
                              <a:gd name="T66" fmla="*/ 46 w 46"/>
                              <a:gd name="T67" fmla="*/ 7 h 252"/>
                              <a:gd name="T68" fmla="*/ 46 w 46"/>
                              <a:gd name="T69" fmla="*/ 245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46" h="252">
                                <a:moveTo>
                                  <a:pt x="46" y="245"/>
                                </a:moveTo>
                                <a:lnTo>
                                  <a:pt x="46" y="246"/>
                                </a:lnTo>
                                <a:lnTo>
                                  <a:pt x="46" y="247"/>
                                </a:lnTo>
                                <a:lnTo>
                                  <a:pt x="44" y="249"/>
                                </a:lnTo>
                                <a:lnTo>
                                  <a:pt x="41" y="250"/>
                                </a:lnTo>
                                <a:lnTo>
                                  <a:pt x="39" y="251"/>
                                </a:lnTo>
                                <a:lnTo>
                                  <a:pt x="35" y="251"/>
                                </a:lnTo>
                                <a:lnTo>
                                  <a:pt x="30" y="252"/>
                                </a:lnTo>
                                <a:lnTo>
                                  <a:pt x="24" y="252"/>
                                </a:lnTo>
                                <a:lnTo>
                                  <a:pt x="18" y="252"/>
                                </a:lnTo>
                                <a:lnTo>
                                  <a:pt x="13" y="251"/>
                                </a:lnTo>
                                <a:lnTo>
                                  <a:pt x="9" y="251"/>
                                </a:lnTo>
                                <a:lnTo>
                                  <a:pt x="5" y="250"/>
                                </a:lnTo>
                                <a:lnTo>
                                  <a:pt x="3" y="249"/>
                                </a:lnTo>
                                <a:lnTo>
                                  <a:pt x="2" y="247"/>
                                </a:lnTo>
                                <a:lnTo>
                                  <a:pt x="2" y="246"/>
                                </a:lnTo>
                                <a:lnTo>
                                  <a:pt x="0" y="245"/>
                                </a:lnTo>
                                <a:lnTo>
                                  <a:pt x="0" y="7"/>
                                </a:lnTo>
                                <a:lnTo>
                                  <a:pt x="2" y="6"/>
                                </a:lnTo>
                                <a:lnTo>
                                  <a:pt x="2" y="4"/>
                                </a:lnTo>
                                <a:lnTo>
                                  <a:pt x="3" y="2"/>
                                </a:lnTo>
                                <a:lnTo>
                                  <a:pt x="5" y="2"/>
                                </a:lnTo>
                                <a:lnTo>
                                  <a:pt x="9" y="1"/>
                                </a:lnTo>
                                <a:lnTo>
                                  <a:pt x="13" y="0"/>
                                </a:lnTo>
                                <a:lnTo>
                                  <a:pt x="18" y="0"/>
                                </a:lnTo>
                                <a:lnTo>
                                  <a:pt x="24" y="0"/>
                                </a:lnTo>
                                <a:lnTo>
                                  <a:pt x="30" y="0"/>
                                </a:lnTo>
                                <a:lnTo>
                                  <a:pt x="35" y="0"/>
                                </a:lnTo>
                                <a:lnTo>
                                  <a:pt x="39" y="1"/>
                                </a:lnTo>
                                <a:lnTo>
                                  <a:pt x="41" y="2"/>
                                </a:lnTo>
                                <a:lnTo>
                                  <a:pt x="44" y="2"/>
                                </a:lnTo>
                                <a:lnTo>
                                  <a:pt x="46" y="4"/>
                                </a:lnTo>
                                <a:lnTo>
                                  <a:pt x="46" y="6"/>
                                </a:lnTo>
                                <a:lnTo>
                                  <a:pt x="46" y="7"/>
                                </a:lnTo>
                                <a:lnTo>
                                  <a:pt x="46" y="2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93" name="Freeform 288"/>
                        <wps:cNvSpPr>
                          <a:spLocks noEditPoints="1"/>
                        </wps:cNvSpPr>
                        <wps:spPr bwMode="auto">
                          <a:xfrm>
                            <a:off x="7015163" y="2797175"/>
                            <a:ext cx="28575" cy="130175"/>
                          </a:xfrm>
                          <a:custGeom>
                            <a:avLst/>
                            <a:gdLst>
                              <a:gd name="T0" fmla="*/ 48 w 52"/>
                              <a:gd name="T1" fmla="*/ 239 h 246"/>
                              <a:gd name="T2" fmla="*/ 48 w 52"/>
                              <a:gd name="T3" fmla="*/ 240 h 246"/>
                              <a:gd name="T4" fmla="*/ 47 w 52"/>
                              <a:gd name="T5" fmla="*/ 241 h 246"/>
                              <a:gd name="T6" fmla="*/ 46 w 52"/>
                              <a:gd name="T7" fmla="*/ 243 h 246"/>
                              <a:gd name="T8" fmla="*/ 43 w 52"/>
                              <a:gd name="T9" fmla="*/ 244 h 246"/>
                              <a:gd name="T10" fmla="*/ 41 w 52"/>
                              <a:gd name="T11" fmla="*/ 245 h 246"/>
                              <a:gd name="T12" fmla="*/ 37 w 52"/>
                              <a:gd name="T13" fmla="*/ 245 h 246"/>
                              <a:gd name="T14" fmla="*/ 32 w 52"/>
                              <a:gd name="T15" fmla="*/ 246 h 246"/>
                              <a:gd name="T16" fmla="*/ 26 w 52"/>
                              <a:gd name="T17" fmla="*/ 246 h 246"/>
                              <a:gd name="T18" fmla="*/ 20 w 52"/>
                              <a:gd name="T19" fmla="*/ 246 h 246"/>
                              <a:gd name="T20" fmla="*/ 15 w 52"/>
                              <a:gd name="T21" fmla="*/ 245 h 246"/>
                              <a:gd name="T22" fmla="*/ 11 w 52"/>
                              <a:gd name="T23" fmla="*/ 245 h 246"/>
                              <a:gd name="T24" fmla="*/ 7 w 52"/>
                              <a:gd name="T25" fmla="*/ 244 h 246"/>
                              <a:gd name="T26" fmla="*/ 5 w 52"/>
                              <a:gd name="T27" fmla="*/ 243 h 246"/>
                              <a:gd name="T28" fmla="*/ 4 w 52"/>
                              <a:gd name="T29" fmla="*/ 241 h 246"/>
                              <a:gd name="T30" fmla="*/ 3 w 52"/>
                              <a:gd name="T31" fmla="*/ 240 h 246"/>
                              <a:gd name="T32" fmla="*/ 3 w 52"/>
                              <a:gd name="T33" fmla="*/ 239 h 246"/>
                              <a:gd name="T34" fmla="*/ 3 w 52"/>
                              <a:gd name="T35" fmla="*/ 78 h 246"/>
                              <a:gd name="T36" fmla="*/ 3 w 52"/>
                              <a:gd name="T37" fmla="*/ 76 h 246"/>
                              <a:gd name="T38" fmla="*/ 4 w 52"/>
                              <a:gd name="T39" fmla="*/ 75 h 246"/>
                              <a:gd name="T40" fmla="*/ 5 w 52"/>
                              <a:gd name="T41" fmla="*/ 74 h 246"/>
                              <a:gd name="T42" fmla="*/ 7 w 52"/>
                              <a:gd name="T43" fmla="*/ 73 h 246"/>
                              <a:gd name="T44" fmla="*/ 11 w 52"/>
                              <a:gd name="T45" fmla="*/ 71 h 246"/>
                              <a:gd name="T46" fmla="*/ 15 w 52"/>
                              <a:gd name="T47" fmla="*/ 71 h 246"/>
                              <a:gd name="T48" fmla="*/ 20 w 52"/>
                              <a:gd name="T49" fmla="*/ 70 h 246"/>
                              <a:gd name="T50" fmla="*/ 26 w 52"/>
                              <a:gd name="T51" fmla="*/ 70 h 246"/>
                              <a:gd name="T52" fmla="*/ 32 w 52"/>
                              <a:gd name="T53" fmla="*/ 70 h 246"/>
                              <a:gd name="T54" fmla="*/ 37 w 52"/>
                              <a:gd name="T55" fmla="*/ 71 h 246"/>
                              <a:gd name="T56" fmla="*/ 41 w 52"/>
                              <a:gd name="T57" fmla="*/ 71 h 246"/>
                              <a:gd name="T58" fmla="*/ 43 w 52"/>
                              <a:gd name="T59" fmla="*/ 73 h 246"/>
                              <a:gd name="T60" fmla="*/ 46 w 52"/>
                              <a:gd name="T61" fmla="*/ 74 h 246"/>
                              <a:gd name="T62" fmla="*/ 47 w 52"/>
                              <a:gd name="T63" fmla="*/ 75 h 246"/>
                              <a:gd name="T64" fmla="*/ 48 w 52"/>
                              <a:gd name="T65" fmla="*/ 76 h 246"/>
                              <a:gd name="T66" fmla="*/ 48 w 52"/>
                              <a:gd name="T67" fmla="*/ 78 h 246"/>
                              <a:gd name="T68" fmla="*/ 48 w 52"/>
                              <a:gd name="T69" fmla="*/ 239 h 246"/>
                              <a:gd name="T70" fmla="*/ 52 w 52"/>
                              <a:gd name="T71" fmla="*/ 23 h 246"/>
                              <a:gd name="T72" fmla="*/ 51 w 52"/>
                              <a:gd name="T73" fmla="*/ 36 h 246"/>
                              <a:gd name="T74" fmla="*/ 46 w 52"/>
                              <a:gd name="T75" fmla="*/ 42 h 246"/>
                              <a:gd name="T76" fmla="*/ 40 w 52"/>
                              <a:gd name="T77" fmla="*/ 47 h 246"/>
                              <a:gd name="T78" fmla="*/ 26 w 52"/>
                              <a:gd name="T79" fmla="*/ 47 h 246"/>
                              <a:gd name="T80" fmla="*/ 12 w 52"/>
                              <a:gd name="T81" fmla="*/ 47 h 246"/>
                              <a:gd name="T82" fmla="*/ 5 w 52"/>
                              <a:gd name="T83" fmla="*/ 42 h 246"/>
                              <a:gd name="T84" fmla="*/ 0 w 52"/>
                              <a:gd name="T85" fmla="*/ 36 h 246"/>
                              <a:gd name="T86" fmla="*/ 0 w 52"/>
                              <a:gd name="T87" fmla="*/ 25 h 246"/>
                              <a:gd name="T88" fmla="*/ 0 w 52"/>
                              <a:gd name="T89" fmla="*/ 12 h 246"/>
                              <a:gd name="T90" fmla="*/ 5 w 52"/>
                              <a:gd name="T91" fmla="*/ 5 h 246"/>
                              <a:gd name="T92" fmla="*/ 12 w 52"/>
                              <a:gd name="T93" fmla="*/ 1 h 246"/>
                              <a:gd name="T94" fmla="*/ 26 w 52"/>
                              <a:gd name="T95" fmla="*/ 0 h 246"/>
                              <a:gd name="T96" fmla="*/ 40 w 52"/>
                              <a:gd name="T97" fmla="*/ 0 h 246"/>
                              <a:gd name="T98" fmla="*/ 47 w 52"/>
                              <a:gd name="T99" fmla="*/ 5 h 246"/>
                              <a:gd name="T100" fmla="*/ 51 w 52"/>
                              <a:gd name="T101" fmla="*/ 11 h 246"/>
                              <a:gd name="T102" fmla="*/ 52 w 52"/>
                              <a:gd name="T103" fmla="*/ 23 h 2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52" h="246">
                                <a:moveTo>
                                  <a:pt x="48" y="239"/>
                                </a:moveTo>
                                <a:lnTo>
                                  <a:pt x="48" y="240"/>
                                </a:lnTo>
                                <a:lnTo>
                                  <a:pt x="47" y="241"/>
                                </a:lnTo>
                                <a:lnTo>
                                  <a:pt x="46" y="243"/>
                                </a:lnTo>
                                <a:lnTo>
                                  <a:pt x="43" y="244"/>
                                </a:lnTo>
                                <a:lnTo>
                                  <a:pt x="41" y="245"/>
                                </a:lnTo>
                                <a:lnTo>
                                  <a:pt x="37" y="245"/>
                                </a:lnTo>
                                <a:lnTo>
                                  <a:pt x="32" y="246"/>
                                </a:lnTo>
                                <a:lnTo>
                                  <a:pt x="26" y="246"/>
                                </a:lnTo>
                                <a:lnTo>
                                  <a:pt x="20" y="246"/>
                                </a:lnTo>
                                <a:lnTo>
                                  <a:pt x="15" y="245"/>
                                </a:lnTo>
                                <a:lnTo>
                                  <a:pt x="11" y="245"/>
                                </a:lnTo>
                                <a:lnTo>
                                  <a:pt x="7" y="244"/>
                                </a:lnTo>
                                <a:lnTo>
                                  <a:pt x="5" y="243"/>
                                </a:lnTo>
                                <a:lnTo>
                                  <a:pt x="4" y="241"/>
                                </a:lnTo>
                                <a:lnTo>
                                  <a:pt x="3" y="240"/>
                                </a:lnTo>
                                <a:lnTo>
                                  <a:pt x="3" y="239"/>
                                </a:lnTo>
                                <a:lnTo>
                                  <a:pt x="3" y="78"/>
                                </a:lnTo>
                                <a:lnTo>
                                  <a:pt x="3" y="76"/>
                                </a:lnTo>
                                <a:lnTo>
                                  <a:pt x="4" y="75"/>
                                </a:lnTo>
                                <a:lnTo>
                                  <a:pt x="5" y="74"/>
                                </a:lnTo>
                                <a:lnTo>
                                  <a:pt x="7" y="73"/>
                                </a:lnTo>
                                <a:lnTo>
                                  <a:pt x="11" y="71"/>
                                </a:lnTo>
                                <a:lnTo>
                                  <a:pt x="15" y="71"/>
                                </a:lnTo>
                                <a:lnTo>
                                  <a:pt x="20" y="70"/>
                                </a:lnTo>
                                <a:lnTo>
                                  <a:pt x="26" y="70"/>
                                </a:lnTo>
                                <a:lnTo>
                                  <a:pt x="32" y="70"/>
                                </a:lnTo>
                                <a:lnTo>
                                  <a:pt x="37" y="71"/>
                                </a:lnTo>
                                <a:lnTo>
                                  <a:pt x="41" y="71"/>
                                </a:lnTo>
                                <a:lnTo>
                                  <a:pt x="43" y="73"/>
                                </a:lnTo>
                                <a:lnTo>
                                  <a:pt x="46" y="74"/>
                                </a:lnTo>
                                <a:lnTo>
                                  <a:pt x="47" y="75"/>
                                </a:lnTo>
                                <a:lnTo>
                                  <a:pt x="48" y="76"/>
                                </a:lnTo>
                                <a:lnTo>
                                  <a:pt x="48" y="78"/>
                                </a:lnTo>
                                <a:lnTo>
                                  <a:pt x="48" y="239"/>
                                </a:lnTo>
                                <a:close/>
                                <a:moveTo>
                                  <a:pt x="52" y="23"/>
                                </a:moveTo>
                                <a:lnTo>
                                  <a:pt x="51" y="36"/>
                                </a:lnTo>
                                <a:lnTo>
                                  <a:pt x="46" y="42"/>
                                </a:lnTo>
                                <a:lnTo>
                                  <a:pt x="40" y="47"/>
                                </a:lnTo>
                                <a:lnTo>
                                  <a:pt x="26" y="47"/>
                                </a:lnTo>
                                <a:lnTo>
                                  <a:pt x="12" y="47"/>
                                </a:lnTo>
                                <a:lnTo>
                                  <a:pt x="5" y="42"/>
                                </a:lnTo>
                                <a:lnTo>
                                  <a:pt x="0" y="36"/>
                                </a:lnTo>
                                <a:lnTo>
                                  <a:pt x="0" y="25"/>
                                </a:lnTo>
                                <a:lnTo>
                                  <a:pt x="0" y="12"/>
                                </a:lnTo>
                                <a:lnTo>
                                  <a:pt x="5" y="5"/>
                                </a:lnTo>
                                <a:lnTo>
                                  <a:pt x="12" y="1"/>
                                </a:lnTo>
                                <a:lnTo>
                                  <a:pt x="26" y="0"/>
                                </a:lnTo>
                                <a:lnTo>
                                  <a:pt x="40" y="0"/>
                                </a:lnTo>
                                <a:lnTo>
                                  <a:pt x="47" y="5"/>
                                </a:lnTo>
                                <a:lnTo>
                                  <a:pt x="51" y="11"/>
                                </a:lnTo>
                                <a:lnTo>
                                  <a:pt x="52" y="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94" name="Freeform 289"/>
                        <wps:cNvSpPr>
                          <a:spLocks/>
                        </wps:cNvSpPr>
                        <wps:spPr bwMode="auto">
                          <a:xfrm>
                            <a:off x="7059613" y="2832100"/>
                            <a:ext cx="65088" cy="96838"/>
                          </a:xfrm>
                          <a:custGeom>
                            <a:avLst/>
                            <a:gdLst>
                              <a:gd name="T0" fmla="*/ 122 w 123"/>
                              <a:gd name="T1" fmla="*/ 138 h 181"/>
                              <a:gd name="T2" fmla="*/ 112 w 123"/>
                              <a:gd name="T3" fmla="*/ 159 h 181"/>
                              <a:gd name="T4" fmla="*/ 93 w 123"/>
                              <a:gd name="T5" fmla="*/ 173 h 181"/>
                              <a:gd name="T6" fmla="*/ 68 w 123"/>
                              <a:gd name="T7" fmla="*/ 181 h 181"/>
                              <a:gd name="T8" fmla="*/ 44 w 123"/>
                              <a:gd name="T9" fmla="*/ 181 h 181"/>
                              <a:gd name="T10" fmla="*/ 28 w 123"/>
                              <a:gd name="T11" fmla="*/ 178 h 181"/>
                              <a:gd name="T12" fmla="*/ 16 w 123"/>
                              <a:gd name="T13" fmla="*/ 175 h 181"/>
                              <a:gd name="T14" fmla="*/ 7 w 123"/>
                              <a:gd name="T15" fmla="*/ 170 h 181"/>
                              <a:gd name="T16" fmla="*/ 2 w 123"/>
                              <a:gd name="T17" fmla="*/ 166 h 181"/>
                              <a:gd name="T18" fmla="*/ 1 w 123"/>
                              <a:gd name="T19" fmla="*/ 157 h 181"/>
                              <a:gd name="T20" fmla="*/ 0 w 123"/>
                              <a:gd name="T21" fmla="*/ 145 h 181"/>
                              <a:gd name="T22" fmla="*/ 1 w 123"/>
                              <a:gd name="T23" fmla="*/ 139 h 181"/>
                              <a:gd name="T24" fmla="*/ 2 w 123"/>
                              <a:gd name="T25" fmla="*/ 135 h 181"/>
                              <a:gd name="T26" fmla="*/ 5 w 123"/>
                              <a:gd name="T27" fmla="*/ 133 h 181"/>
                              <a:gd name="T28" fmla="*/ 8 w 123"/>
                              <a:gd name="T29" fmla="*/ 134 h 181"/>
                              <a:gd name="T30" fmla="*/ 16 w 123"/>
                              <a:gd name="T31" fmla="*/ 138 h 181"/>
                              <a:gd name="T32" fmla="*/ 28 w 123"/>
                              <a:gd name="T33" fmla="*/ 143 h 181"/>
                              <a:gd name="T34" fmla="*/ 43 w 123"/>
                              <a:gd name="T35" fmla="*/ 147 h 181"/>
                              <a:gd name="T36" fmla="*/ 59 w 123"/>
                              <a:gd name="T37" fmla="*/ 147 h 181"/>
                              <a:gd name="T38" fmla="*/ 68 w 123"/>
                              <a:gd name="T39" fmla="*/ 145 h 181"/>
                              <a:gd name="T40" fmla="*/ 75 w 123"/>
                              <a:gd name="T41" fmla="*/ 140 h 181"/>
                              <a:gd name="T42" fmla="*/ 79 w 123"/>
                              <a:gd name="T43" fmla="*/ 133 h 181"/>
                              <a:gd name="T44" fmla="*/ 79 w 123"/>
                              <a:gd name="T45" fmla="*/ 124 h 181"/>
                              <a:gd name="T46" fmla="*/ 73 w 123"/>
                              <a:gd name="T47" fmla="*/ 115 h 181"/>
                              <a:gd name="T48" fmla="*/ 61 w 123"/>
                              <a:gd name="T49" fmla="*/ 109 h 181"/>
                              <a:gd name="T50" fmla="*/ 48 w 123"/>
                              <a:gd name="T51" fmla="*/ 104 h 181"/>
                              <a:gd name="T52" fmla="*/ 33 w 123"/>
                              <a:gd name="T53" fmla="*/ 98 h 181"/>
                              <a:gd name="T54" fmla="*/ 20 w 123"/>
                              <a:gd name="T55" fmla="*/ 91 h 181"/>
                              <a:gd name="T56" fmla="*/ 8 w 123"/>
                              <a:gd name="T57" fmla="*/ 79 h 181"/>
                              <a:gd name="T58" fmla="*/ 2 w 123"/>
                              <a:gd name="T59" fmla="*/ 63 h 181"/>
                              <a:gd name="T60" fmla="*/ 2 w 123"/>
                              <a:gd name="T61" fmla="*/ 40 h 181"/>
                              <a:gd name="T62" fmla="*/ 11 w 123"/>
                              <a:gd name="T63" fmla="*/ 21 h 181"/>
                              <a:gd name="T64" fmla="*/ 28 w 123"/>
                              <a:gd name="T65" fmla="*/ 7 h 181"/>
                              <a:gd name="T66" fmla="*/ 52 w 123"/>
                              <a:gd name="T67" fmla="*/ 0 h 181"/>
                              <a:gd name="T68" fmla="*/ 74 w 123"/>
                              <a:gd name="T69" fmla="*/ 0 h 181"/>
                              <a:gd name="T70" fmla="*/ 89 w 123"/>
                              <a:gd name="T71" fmla="*/ 2 h 181"/>
                              <a:gd name="T72" fmla="*/ 100 w 123"/>
                              <a:gd name="T73" fmla="*/ 5 h 181"/>
                              <a:gd name="T74" fmla="*/ 108 w 123"/>
                              <a:gd name="T75" fmla="*/ 8 h 181"/>
                              <a:gd name="T76" fmla="*/ 111 w 123"/>
                              <a:gd name="T77" fmla="*/ 11 h 181"/>
                              <a:gd name="T78" fmla="*/ 113 w 123"/>
                              <a:gd name="T79" fmla="*/ 14 h 181"/>
                              <a:gd name="T80" fmla="*/ 113 w 123"/>
                              <a:gd name="T81" fmla="*/ 18 h 181"/>
                              <a:gd name="T82" fmla="*/ 114 w 123"/>
                              <a:gd name="T83" fmla="*/ 23 h 181"/>
                              <a:gd name="T84" fmla="*/ 114 w 123"/>
                              <a:gd name="T85" fmla="*/ 32 h 181"/>
                              <a:gd name="T86" fmla="*/ 113 w 123"/>
                              <a:gd name="T87" fmla="*/ 38 h 181"/>
                              <a:gd name="T88" fmla="*/ 112 w 123"/>
                              <a:gd name="T89" fmla="*/ 42 h 181"/>
                              <a:gd name="T90" fmla="*/ 111 w 123"/>
                              <a:gd name="T91" fmla="*/ 43 h 181"/>
                              <a:gd name="T92" fmla="*/ 107 w 123"/>
                              <a:gd name="T93" fmla="*/ 43 h 181"/>
                              <a:gd name="T94" fmla="*/ 100 w 123"/>
                              <a:gd name="T95" fmla="*/ 39 h 181"/>
                              <a:gd name="T96" fmla="*/ 90 w 123"/>
                              <a:gd name="T97" fmla="*/ 35 h 181"/>
                              <a:gd name="T98" fmla="*/ 76 w 123"/>
                              <a:gd name="T99" fmla="*/ 32 h 181"/>
                              <a:gd name="T100" fmla="*/ 61 w 123"/>
                              <a:gd name="T101" fmla="*/ 32 h 181"/>
                              <a:gd name="T102" fmla="*/ 53 w 123"/>
                              <a:gd name="T103" fmla="*/ 34 h 181"/>
                              <a:gd name="T104" fmla="*/ 47 w 123"/>
                              <a:gd name="T105" fmla="*/ 39 h 181"/>
                              <a:gd name="T106" fmla="*/ 44 w 123"/>
                              <a:gd name="T107" fmla="*/ 45 h 181"/>
                              <a:gd name="T108" fmla="*/ 44 w 123"/>
                              <a:gd name="T109" fmla="*/ 54 h 181"/>
                              <a:gd name="T110" fmla="*/ 52 w 123"/>
                              <a:gd name="T111" fmla="*/ 61 h 181"/>
                              <a:gd name="T112" fmla="*/ 63 w 123"/>
                              <a:gd name="T113" fmla="*/ 67 h 181"/>
                              <a:gd name="T114" fmla="*/ 76 w 123"/>
                              <a:gd name="T115" fmla="*/ 72 h 181"/>
                              <a:gd name="T116" fmla="*/ 91 w 123"/>
                              <a:gd name="T117" fmla="*/ 79 h 181"/>
                              <a:gd name="T118" fmla="*/ 105 w 123"/>
                              <a:gd name="T119" fmla="*/ 87 h 181"/>
                              <a:gd name="T120" fmla="*/ 116 w 123"/>
                              <a:gd name="T121" fmla="*/ 98 h 181"/>
                              <a:gd name="T122" fmla="*/ 123 w 123"/>
                              <a:gd name="T123" fmla="*/ 114 h 1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23" h="181">
                                <a:moveTo>
                                  <a:pt x="123" y="125"/>
                                </a:moveTo>
                                <a:lnTo>
                                  <a:pt x="122" y="138"/>
                                </a:lnTo>
                                <a:lnTo>
                                  <a:pt x="118" y="149"/>
                                </a:lnTo>
                                <a:lnTo>
                                  <a:pt x="112" y="159"/>
                                </a:lnTo>
                                <a:lnTo>
                                  <a:pt x="103" y="167"/>
                                </a:lnTo>
                                <a:lnTo>
                                  <a:pt x="93" y="173"/>
                                </a:lnTo>
                                <a:lnTo>
                                  <a:pt x="81" y="177"/>
                                </a:lnTo>
                                <a:lnTo>
                                  <a:pt x="68" y="181"/>
                                </a:lnTo>
                                <a:lnTo>
                                  <a:pt x="54" y="181"/>
                                </a:lnTo>
                                <a:lnTo>
                                  <a:pt x="44" y="181"/>
                                </a:lnTo>
                                <a:lnTo>
                                  <a:pt x="37" y="179"/>
                                </a:lnTo>
                                <a:lnTo>
                                  <a:pt x="28" y="178"/>
                                </a:lnTo>
                                <a:lnTo>
                                  <a:pt x="22" y="176"/>
                                </a:lnTo>
                                <a:lnTo>
                                  <a:pt x="16" y="175"/>
                                </a:lnTo>
                                <a:lnTo>
                                  <a:pt x="11" y="172"/>
                                </a:lnTo>
                                <a:lnTo>
                                  <a:pt x="7" y="170"/>
                                </a:lnTo>
                                <a:lnTo>
                                  <a:pt x="5" y="168"/>
                                </a:lnTo>
                                <a:lnTo>
                                  <a:pt x="2" y="166"/>
                                </a:lnTo>
                                <a:lnTo>
                                  <a:pt x="1" y="162"/>
                                </a:lnTo>
                                <a:lnTo>
                                  <a:pt x="1" y="157"/>
                                </a:lnTo>
                                <a:lnTo>
                                  <a:pt x="0" y="150"/>
                                </a:lnTo>
                                <a:lnTo>
                                  <a:pt x="0" y="145"/>
                                </a:lnTo>
                                <a:lnTo>
                                  <a:pt x="1" y="141"/>
                                </a:lnTo>
                                <a:lnTo>
                                  <a:pt x="1" y="139"/>
                                </a:lnTo>
                                <a:lnTo>
                                  <a:pt x="2" y="136"/>
                                </a:lnTo>
                                <a:lnTo>
                                  <a:pt x="2" y="135"/>
                                </a:lnTo>
                                <a:lnTo>
                                  <a:pt x="4" y="134"/>
                                </a:lnTo>
                                <a:lnTo>
                                  <a:pt x="5" y="133"/>
                                </a:lnTo>
                                <a:lnTo>
                                  <a:pt x="6" y="133"/>
                                </a:lnTo>
                                <a:lnTo>
                                  <a:pt x="8" y="134"/>
                                </a:lnTo>
                                <a:lnTo>
                                  <a:pt x="12" y="135"/>
                                </a:lnTo>
                                <a:lnTo>
                                  <a:pt x="16" y="138"/>
                                </a:lnTo>
                                <a:lnTo>
                                  <a:pt x="22" y="140"/>
                                </a:lnTo>
                                <a:lnTo>
                                  <a:pt x="28" y="143"/>
                                </a:lnTo>
                                <a:lnTo>
                                  <a:pt x="36" y="145"/>
                                </a:lnTo>
                                <a:lnTo>
                                  <a:pt x="43" y="147"/>
                                </a:lnTo>
                                <a:lnTo>
                                  <a:pt x="53" y="147"/>
                                </a:lnTo>
                                <a:lnTo>
                                  <a:pt x="59" y="147"/>
                                </a:lnTo>
                                <a:lnTo>
                                  <a:pt x="64" y="146"/>
                                </a:lnTo>
                                <a:lnTo>
                                  <a:pt x="68" y="145"/>
                                </a:lnTo>
                                <a:lnTo>
                                  <a:pt x="71" y="143"/>
                                </a:lnTo>
                                <a:lnTo>
                                  <a:pt x="75" y="140"/>
                                </a:lnTo>
                                <a:lnTo>
                                  <a:pt x="77" y="136"/>
                                </a:lnTo>
                                <a:lnTo>
                                  <a:pt x="79" y="133"/>
                                </a:lnTo>
                                <a:lnTo>
                                  <a:pt x="79" y="129"/>
                                </a:lnTo>
                                <a:lnTo>
                                  <a:pt x="79" y="124"/>
                                </a:lnTo>
                                <a:lnTo>
                                  <a:pt x="75" y="119"/>
                                </a:lnTo>
                                <a:lnTo>
                                  <a:pt x="73" y="115"/>
                                </a:lnTo>
                                <a:lnTo>
                                  <a:pt x="66" y="113"/>
                                </a:lnTo>
                                <a:lnTo>
                                  <a:pt x="61" y="109"/>
                                </a:lnTo>
                                <a:lnTo>
                                  <a:pt x="54" y="107"/>
                                </a:lnTo>
                                <a:lnTo>
                                  <a:pt x="48" y="104"/>
                                </a:lnTo>
                                <a:lnTo>
                                  <a:pt x="40" y="102"/>
                                </a:lnTo>
                                <a:lnTo>
                                  <a:pt x="33" y="98"/>
                                </a:lnTo>
                                <a:lnTo>
                                  <a:pt x="26" y="95"/>
                                </a:lnTo>
                                <a:lnTo>
                                  <a:pt x="20" y="91"/>
                                </a:lnTo>
                                <a:lnTo>
                                  <a:pt x="13" y="85"/>
                                </a:lnTo>
                                <a:lnTo>
                                  <a:pt x="8" y="79"/>
                                </a:lnTo>
                                <a:lnTo>
                                  <a:pt x="5" y="71"/>
                                </a:lnTo>
                                <a:lnTo>
                                  <a:pt x="2" y="63"/>
                                </a:lnTo>
                                <a:lnTo>
                                  <a:pt x="1" y="51"/>
                                </a:lnTo>
                                <a:lnTo>
                                  <a:pt x="2" y="40"/>
                                </a:lnTo>
                                <a:lnTo>
                                  <a:pt x="6" y="30"/>
                                </a:lnTo>
                                <a:lnTo>
                                  <a:pt x="11" y="21"/>
                                </a:lnTo>
                                <a:lnTo>
                                  <a:pt x="18" y="13"/>
                                </a:lnTo>
                                <a:lnTo>
                                  <a:pt x="28" y="7"/>
                                </a:lnTo>
                                <a:lnTo>
                                  <a:pt x="39" y="3"/>
                                </a:lnTo>
                                <a:lnTo>
                                  <a:pt x="52" y="0"/>
                                </a:lnTo>
                                <a:lnTo>
                                  <a:pt x="66" y="0"/>
                                </a:lnTo>
                                <a:lnTo>
                                  <a:pt x="74" y="0"/>
                                </a:lnTo>
                                <a:lnTo>
                                  <a:pt x="81" y="1"/>
                                </a:lnTo>
                                <a:lnTo>
                                  <a:pt x="89" y="2"/>
                                </a:lnTo>
                                <a:lnTo>
                                  <a:pt x="95" y="3"/>
                                </a:lnTo>
                                <a:lnTo>
                                  <a:pt x="100" y="5"/>
                                </a:lnTo>
                                <a:lnTo>
                                  <a:pt x="105" y="7"/>
                                </a:lnTo>
                                <a:lnTo>
                                  <a:pt x="108" y="8"/>
                                </a:lnTo>
                                <a:lnTo>
                                  <a:pt x="109" y="10"/>
                                </a:lnTo>
                                <a:lnTo>
                                  <a:pt x="111" y="11"/>
                                </a:lnTo>
                                <a:lnTo>
                                  <a:pt x="112" y="13"/>
                                </a:lnTo>
                                <a:lnTo>
                                  <a:pt x="113" y="14"/>
                                </a:lnTo>
                                <a:lnTo>
                                  <a:pt x="113" y="16"/>
                                </a:lnTo>
                                <a:lnTo>
                                  <a:pt x="113" y="18"/>
                                </a:lnTo>
                                <a:lnTo>
                                  <a:pt x="114" y="21"/>
                                </a:lnTo>
                                <a:lnTo>
                                  <a:pt x="114" y="23"/>
                                </a:lnTo>
                                <a:lnTo>
                                  <a:pt x="114" y="28"/>
                                </a:lnTo>
                                <a:lnTo>
                                  <a:pt x="114" y="32"/>
                                </a:lnTo>
                                <a:lnTo>
                                  <a:pt x="114" y="35"/>
                                </a:lnTo>
                                <a:lnTo>
                                  <a:pt x="113" y="38"/>
                                </a:lnTo>
                                <a:lnTo>
                                  <a:pt x="113" y="40"/>
                                </a:lnTo>
                                <a:lnTo>
                                  <a:pt x="112" y="42"/>
                                </a:lnTo>
                                <a:lnTo>
                                  <a:pt x="111" y="43"/>
                                </a:lnTo>
                                <a:lnTo>
                                  <a:pt x="111" y="43"/>
                                </a:lnTo>
                                <a:lnTo>
                                  <a:pt x="108" y="43"/>
                                </a:lnTo>
                                <a:lnTo>
                                  <a:pt x="107" y="43"/>
                                </a:lnTo>
                                <a:lnTo>
                                  <a:pt x="103" y="42"/>
                                </a:lnTo>
                                <a:lnTo>
                                  <a:pt x="100" y="39"/>
                                </a:lnTo>
                                <a:lnTo>
                                  <a:pt x="95" y="38"/>
                                </a:lnTo>
                                <a:lnTo>
                                  <a:pt x="90" y="35"/>
                                </a:lnTo>
                                <a:lnTo>
                                  <a:pt x="84" y="33"/>
                                </a:lnTo>
                                <a:lnTo>
                                  <a:pt x="76" y="32"/>
                                </a:lnTo>
                                <a:lnTo>
                                  <a:pt x="68" y="32"/>
                                </a:lnTo>
                                <a:lnTo>
                                  <a:pt x="61" y="32"/>
                                </a:lnTo>
                                <a:lnTo>
                                  <a:pt x="58" y="33"/>
                                </a:lnTo>
                                <a:lnTo>
                                  <a:pt x="53" y="34"/>
                                </a:lnTo>
                                <a:lnTo>
                                  <a:pt x="50" y="37"/>
                                </a:lnTo>
                                <a:lnTo>
                                  <a:pt x="47" y="39"/>
                                </a:lnTo>
                                <a:lnTo>
                                  <a:pt x="45" y="42"/>
                                </a:lnTo>
                                <a:lnTo>
                                  <a:pt x="44" y="45"/>
                                </a:lnTo>
                                <a:lnTo>
                                  <a:pt x="44" y="49"/>
                                </a:lnTo>
                                <a:lnTo>
                                  <a:pt x="44" y="54"/>
                                </a:lnTo>
                                <a:lnTo>
                                  <a:pt x="48" y="58"/>
                                </a:lnTo>
                                <a:lnTo>
                                  <a:pt x="52" y="61"/>
                                </a:lnTo>
                                <a:lnTo>
                                  <a:pt x="57" y="65"/>
                                </a:lnTo>
                                <a:lnTo>
                                  <a:pt x="63" y="67"/>
                                </a:lnTo>
                                <a:lnTo>
                                  <a:pt x="69" y="70"/>
                                </a:lnTo>
                                <a:lnTo>
                                  <a:pt x="76" y="72"/>
                                </a:lnTo>
                                <a:lnTo>
                                  <a:pt x="84" y="76"/>
                                </a:lnTo>
                                <a:lnTo>
                                  <a:pt x="91" y="79"/>
                                </a:lnTo>
                                <a:lnTo>
                                  <a:pt x="98" y="82"/>
                                </a:lnTo>
                                <a:lnTo>
                                  <a:pt x="105" y="87"/>
                                </a:lnTo>
                                <a:lnTo>
                                  <a:pt x="111" y="92"/>
                                </a:lnTo>
                                <a:lnTo>
                                  <a:pt x="116" y="98"/>
                                </a:lnTo>
                                <a:lnTo>
                                  <a:pt x="119" y="106"/>
                                </a:lnTo>
                                <a:lnTo>
                                  <a:pt x="123" y="114"/>
                                </a:lnTo>
                                <a:lnTo>
                                  <a:pt x="123" y="12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95" name="Freeform 290"/>
                        <wps:cNvSpPr>
                          <a:spLocks/>
                        </wps:cNvSpPr>
                        <wps:spPr bwMode="auto">
                          <a:xfrm>
                            <a:off x="7143751" y="2832100"/>
                            <a:ext cx="134938" cy="95250"/>
                          </a:xfrm>
                          <a:custGeom>
                            <a:avLst/>
                            <a:gdLst>
                              <a:gd name="T0" fmla="*/ 254 w 256"/>
                              <a:gd name="T1" fmla="*/ 172 h 178"/>
                              <a:gd name="T2" fmla="*/ 253 w 256"/>
                              <a:gd name="T3" fmla="*/ 175 h 178"/>
                              <a:gd name="T4" fmla="*/ 247 w 256"/>
                              <a:gd name="T5" fmla="*/ 177 h 178"/>
                              <a:gd name="T6" fmla="*/ 238 w 256"/>
                              <a:gd name="T7" fmla="*/ 178 h 178"/>
                              <a:gd name="T8" fmla="*/ 226 w 256"/>
                              <a:gd name="T9" fmla="*/ 178 h 178"/>
                              <a:gd name="T10" fmla="*/ 218 w 256"/>
                              <a:gd name="T11" fmla="*/ 177 h 178"/>
                              <a:gd name="T12" fmla="*/ 213 w 256"/>
                              <a:gd name="T13" fmla="*/ 175 h 178"/>
                              <a:gd name="T14" fmla="*/ 210 w 256"/>
                              <a:gd name="T15" fmla="*/ 172 h 178"/>
                              <a:gd name="T16" fmla="*/ 210 w 256"/>
                              <a:gd name="T17" fmla="*/ 75 h 178"/>
                              <a:gd name="T18" fmla="*/ 208 w 256"/>
                              <a:gd name="T19" fmla="*/ 60 h 178"/>
                              <a:gd name="T20" fmla="*/ 204 w 256"/>
                              <a:gd name="T21" fmla="*/ 49 h 178"/>
                              <a:gd name="T22" fmla="*/ 195 w 256"/>
                              <a:gd name="T23" fmla="*/ 42 h 178"/>
                              <a:gd name="T24" fmla="*/ 184 w 256"/>
                              <a:gd name="T25" fmla="*/ 39 h 178"/>
                              <a:gd name="T26" fmla="*/ 168 w 256"/>
                              <a:gd name="T27" fmla="*/ 45 h 178"/>
                              <a:gd name="T28" fmla="*/ 150 w 256"/>
                              <a:gd name="T29" fmla="*/ 64 h 178"/>
                              <a:gd name="T30" fmla="*/ 150 w 256"/>
                              <a:gd name="T31" fmla="*/ 172 h 178"/>
                              <a:gd name="T32" fmla="*/ 147 w 256"/>
                              <a:gd name="T33" fmla="*/ 175 h 178"/>
                              <a:gd name="T34" fmla="*/ 142 w 256"/>
                              <a:gd name="T35" fmla="*/ 177 h 178"/>
                              <a:gd name="T36" fmla="*/ 134 w 256"/>
                              <a:gd name="T37" fmla="*/ 178 h 178"/>
                              <a:gd name="T38" fmla="*/ 121 w 256"/>
                              <a:gd name="T39" fmla="*/ 178 h 178"/>
                              <a:gd name="T40" fmla="*/ 112 w 256"/>
                              <a:gd name="T41" fmla="*/ 177 h 178"/>
                              <a:gd name="T42" fmla="*/ 107 w 256"/>
                              <a:gd name="T43" fmla="*/ 175 h 178"/>
                              <a:gd name="T44" fmla="*/ 104 w 256"/>
                              <a:gd name="T45" fmla="*/ 172 h 178"/>
                              <a:gd name="T46" fmla="*/ 104 w 256"/>
                              <a:gd name="T47" fmla="*/ 75 h 178"/>
                              <a:gd name="T48" fmla="*/ 103 w 256"/>
                              <a:gd name="T49" fmla="*/ 60 h 178"/>
                              <a:gd name="T50" fmla="*/ 98 w 256"/>
                              <a:gd name="T51" fmla="*/ 49 h 178"/>
                              <a:gd name="T52" fmla="*/ 91 w 256"/>
                              <a:gd name="T53" fmla="*/ 42 h 178"/>
                              <a:gd name="T54" fmla="*/ 80 w 256"/>
                              <a:gd name="T55" fmla="*/ 39 h 178"/>
                              <a:gd name="T56" fmla="*/ 62 w 256"/>
                              <a:gd name="T57" fmla="*/ 45 h 178"/>
                              <a:gd name="T58" fmla="*/ 45 w 256"/>
                              <a:gd name="T59" fmla="*/ 64 h 178"/>
                              <a:gd name="T60" fmla="*/ 44 w 256"/>
                              <a:gd name="T61" fmla="*/ 172 h 178"/>
                              <a:gd name="T62" fmla="*/ 43 w 256"/>
                              <a:gd name="T63" fmla="*/ 175 h 178"/>
                              <a:gd name="T64" fmla="*/ 36 w 256"/>
                              <a:gd name="T65" fmla="*/ 177 h 178"/>
                              <a:gd name="T66" fmla="*/ 28 w 256"/>
                              <a:gd name="T67" fmla="*/ 178 h 178"/>
                              <a:gd name="T68" fmla="*/ 16 w 256"/>
                              <a:gd name="T69" fmla="*/ 178 h 178"/>
                              <a:gd name="T70" fmla="*/ 7 w 256"/>
                              <a:gd name="T71" fmla="*/ 177 h 178"/>
                              <a:gd name="T72" fmla="*/ 2 w 256"/>
                              <a:gd name="T73" fmla="*/ 175 h 178"/>
                              <a:gd name="T74" fmla="*/ 0 w 256"/>
                              <a:gd name="T75" fmla="*/ 172 h 178"/>
                              <a:gd name="T76" fmla="*/ 0 w 256"/>
                              <a:gd name="T77" fmla="*/ 10 h 178"/>
                              <a:gd name="T78" fmla="*/ 0 w 256"/>
                              <a:gd name="T79" fmla="*/ 7 h 178"/>
                              <a:gd name="T80" fmla="*/ 3 w 256"/>
                              <a:gd name="T81" fmla="*/ 5 h 178"/>
                              <a:gd name="T82" fmla="*/ 9 w 256"/>
                              <a:gd name="T83" fmla="*/ 3 h 178"/>
                              <a:gd name="T84" fmla="*/ 19 w 256"/>
                              <a:gd name="T85" fmla="*/ 2 h 178"/>
                              <a:gd name="T86" fmla="*/ 28 w 256"/>
                              <a:gd name="T87" fmla="*/ 3 h 178"/>
                              <a:gd name="T88" fmla="*/ 34 w 256"/>
                              <a:gd name="T89" fmla="*/ 5 h 178"/>
                              <a:gd name="T90" fmla="*/ 36 w 256"/>
                              <a:gd name="T91" fmla="*/ 7 h 178"/>
                              <a:gd name="T92" fmla="*/ 38 w 256"/>
                              <a:gd name="T93" fmla="*/ 10 h 178"/>
                              <a:gd name="T94" fmla="*/ 51 w 256"/>
                              <a:gd name="T95" fmla="*/ 14 h 178"/>
                              <a:gd name="T96" fmla="*/ 78 w 256"/>
                              <a:gd name="T97" fmla="*/ 1 h 178"/>
                              <a:gd name="T98" fmla="*/ 102 w 256"/>
                              <a:gd name="T99" fmla="*/ 0 h 178"/>
                              <a:gd name="T100" fmla="*/ 118 w 256"/>
                              <a:gd name="T101" fmla="*/ 3 h 178"/>
                              <a:gd name="T102" fmla="*/ 130 w 256"/>
                              <a:gd name="T103" fmla="*/ 12 h 178"/>
                              <a:gd name="T104" fmla="*/ 139 w 256"/>
                              <a:gd name="T105" fmla="*/ 22 h 178"/>
                              <a:gd name="T106" fmla="*/ 150 w 256"/>
                              <a:gd name="T107" fmla="*/ 22 h 178"/>
                              <a:gd name="T108" fmla="*/ 163 w 256"/>
                              <a:gd name="T109" fmla="*/ 10 h 178"/>
                              <a:gd name="T110" fmla="*/ 177 w 256"/>
                              <a:gd name="T111" fmla="*/ 3 h 178"/>
                              <a:gd name="T112" fmla="*/ 190 w 256"/>
                              <a:gd name="T113" fmla="*/ 0 h 178"/>
                              <a:gd name="T114" fmla="*/ 213 w 256"/>
                              <a:gd name="T115" fmla="*/ 0 h 178"/>
                              <a:gd name="T116" fmla="*/ 235 w 256"/>
                              <a:gd name="T117" fmla="*/ 11 h 178"/>
                              <a:gd name="T118" fmla="*/ 248 w 256"/>
                              <a:gd name="T119" fmla="*/ 29 h 178"/>
                              <a:gd name="T120" fmla="*/ 254 w 256"/>
                              <a:gd name="T121" fmla="*/ 54 h 178"/>
                              <a:gd name="T122" fmla="*/ 256 w 256"/>
                              <a:gd name="T123" fmla="*/ 171 h 17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56" h="178">
                                <a:moveTo>
                                  <a:pt x="256" y="171"/>
                                </a:moveTo>
                                <a:lnTo>
                                  <a:pt x="254" y="172"/>
                                </a:lnTo>
                                <a:lnTo>
                                  <a:pt x="254" y="173"/>
                                </a:lnTo>
                                <a:lnTo>
                                  <a:pt x="253" y="175"/>
                                </a:lnTo>
                                <a:lnTo>
                                  <a:pt x="251" y="176"/>
                                </a:lnTo>
                                <a:lnTo>
                                  <a:pt x="247" y="177"/>
                                </a:lnTo>
                                <a:lnTo>
                                  <a:pt x="243" y="177"/>
                                </a:lnTo>
                                <a:lnTo>
                                  <a:pt x="238" y="178"/>
                                </a:lnTo>
                                <a:lnTo>
                                  <a:pt x="232" y="178"/>
                                </a:lnTo>
                                <a:lnTo>
                                  <a:pt x="226" y="178"/>
                                </a:lnTo>
                                <a:lnTo>
                                  <a:pt x="221" y="177"/>
                                </a:lnTo>
                                <a:lnTo>
                                  <a:pt x="218" y="177"/>
                                </a:lnTo>
                                <a:lnTo>
                                  <a:pt x="214" y="176"/>
                                </a:lnTo>
                                <a:lnTo>
                                  <a:pt x="213" y="175"/>
                                </a:lnTo>
                                <a:lnTo>
                                  <a:pt x="211" y="173"/>
                                </a:lnTo>
                                <a:lnTo>
                                  <a:pt x="210" y="172"/>
                                </a:lnTo>
                                <a:lnTo>
                                  <a:pt x="210" y="171"/>
                                </a:lnTo>
                                <a:lnTo>
                                  <a:pt x="210" y="75"/>
                                </a:lnTo>
                                <a:lnTo>
                                  <a:pt x="210" y="67"/>
                                </a:lnTo>
                                <a:lnTo>
                                  <a:pt x="208" y="60"/>
                                </a:lnTo>
                                <a:lnTo>
                                  <a:pt x="206" y="54"/>
                                </a:lnTo>
                                <a:lnTo>
                                  <a:pt x="204" y="49"/>
                                </a:lnTo>
                                <a:lnTo>
                                  <a:pt x="200" y="44"/>
                                </a:lnTo>
                                <a:lnTo>
                                  <a:pt x="195" y="42"/>
                                </a:lnTo>
                                <a:lnTo>
                                  <a:pt x="190" y="39"/>
                                </a:lnTo>
                                <a:lnTo>
                                  <a:pt x="184" y="39"/>
                                </a:lnTo>
                                <a:lnTo>
                                  <a:pt x="176" y="40"/>
                                </a:lnTo>
                                <a:lnTo>
                                  <a:pt x="168" y="45"/>
                                </a:lnTo>
                                <a:lnTo>
                                  <a:pt x="160" y="53"/>
                                </a:lnTo>
                                <a:lnTo>
                                  <a:pt x="150" y="64"/>
                                </a:lnTo>
                                <a:lnTo>
                                  <a:pt x="150" y="171"/>
                                </a:lnTo>
                                <a:lnTo>
                                  <a:pt x="150" y="172"/>
                                </a:lnTo>
                                <a:lnTo>
                                  <a:pt x="149" y="173"/>
                                </a:lnTo>
                                <a:lnTo>
                                  <a:pt x="147" y="175"/>
                                </a:lnTo>
                                <a:lnTo>
                                  <a:pt x="145" y="176"/>
                                </a:lnTo>
                                <a:lnTo>
                                  <a:pt x="142" y="177"/>
                                </a:lnTo>
                                <a:lnTo>
                                  <a:pt x="137" y="177"/>
                                </a:lnTo>
                                <a:lnTo>
                                  <a:pt x="134" y="178"/>
                                </a:lnTo>
                                <a:lnTo>
                                  <a:pt x="128" y="178"/>
                                </a:lnTo>
                                <a:lnTo>
                                  <a:pt x="121" y="178"/>
                                </a:lnTo>
                                <a:lnTo>
                                  <a:pt x="117" y="177"/>
                                </a:lnTo>
                                <a:lnTo>
                                  <a:pt x="112" y="177"/>
                                </a:lnTo>
                                <a:lnTo>
                                  <a:pt x="109" y="176"/>
                                </a:lnTo>
                                <a:lnTo>
                                  <a:pt x="107" y="175"/>
                                </a:lnTo>
                                <a:lnTo>
                                  <a:pt x="105" y="173"/>
                                </a:lnTo>
                                <a:lnTo>
                                  <a:pt x="104" y="172"/>
                                </a:lnTo>
                                <a:lnTo>
                                  <a:pt x="104" y="171"/>
                                </a:lnTo>
                                <a:lnTo>
                                  <a:pt x="104" y="75"/>
                                </a:lnTo>
                                <a:lnTo>
                                  <a:pt x="104" y="67"/>
                                </a:lnTo>
                                <a:lnTo>
                                  <a:pt x="103" y="60"/>
                                </a:lnTo>
                                <a:lnTo>
                                  <a:pt x="102" y="54"/>
                                </a:lnTo>
                                <a:lnTo>
                                  <a:pt x="98" y="49"/>
                                </a:lnTo>
                                <a:lnTo>
                                  <a:pt x="96" y="44"/>
                                </a:lnTo>
                                <a:lnTo>
                                  <a:pt x="91" y="42"/>
                                </a:lnTo>
                                <a:lnTo>
                                  <a:pt x="86" y="39"/>
                                </a:lnTo>
                                <a:lnTo>
                                  <a:pt x="80" y="39"/>
                                </a:lnTo>
                                <a:lnTo>
                                  <a:pt x="71" y="40"/>
                                </a:lnTo>
                                <a:lnTo>
                                  <a:pt x="62" y="45"/>
                                </a:lnTo>
                                <a:lnTo>
                                  <a:pt x="54" y="53"/>
                                </a:lnTo>
                                <a:lnTo>
                                  <a:pt x="45" y="64"/>
                                </a:lnTo>
                                <a:lnTo>
                                  <a:pt x="45" y="171"/>
                                </a:lnTo>
                                <a:lnTo>
                                  <a:pt x="44" y="172"/>
                                </a:lnTo>
                                <a:lnTo>
                                  <a:pt x="44" y="173"/>
                                </a:lnTo>
                                <a:lnTo>
                                  <a:pt x="43" y="175"/>
                                </a:lnTo>
                                <a:lnTo>
                                  <a:pt x="40" y="176"/>
                                </a:lnTo>
                                <a:lnTo>
                                  <a:pt x="36" y="177"/>
                                </a:lnTo>
                                <a:lnTo>
                                  <a:pt x="33" y="177"/>
                                </a:lnTo>
                                <a:lnTo>
                                  <a:pt x="28" y="178"/>
                                </a:lnTo>
                                <a:lnTo>
                                  <a:pt x="22" y="178"/>
                                </a:lnTo>
                                <a:lnTo>
                                  <a:pt x="16" y="178"/>
                                </a:lnTo>
                                <a:lnTo>
                                  <a:pt x="11" y="177"/>
                                </a:lnTo>
                                <a:lnTo>
                                  <a:pt x="7" y="177"/>
                                </a:lnTo>
                                <a:lnTo>
                                  <a:pt x="3" y="176"/>
                                </a:lnTo>
                                <a:lnTo>
                                  <a:pt x="2" y="175"/>
                                </a:lnTo>
                                <a:lnTo>
                                  <a:pt x="1" y="173"/>
                                </a:lnTo>
                                <a:lnTo>
                                  <a:pt x="0" y="172"/>
                                </a:lnTo>
                                <a:lnTo>
                                  <a:pt x="0" y="171"/>
                                </a:lnTo>
                                <a:lnTo>
                                  <a:pt x="0" y="10"/>
                                </a:lnTo>
                                <a:lnTo>
                                  <a:pt x="0" y="8"/>
                                </a:lnTo>
                                <a:lnTo>
                                  <a:pt x="0" y="7"/>
                                </a:lnTo>
                                <a:lnTo>
                                  <a:pt x="1" y="5"/>
                                </a:lnTo>
                                <a:lnTo>
                                  <a:pt x="3" y="5"/>
                                </a:lnTo>
                                <a:lnTo>
                                  <a:pt x="6" y="3"/>
                                </a:lnTo>
                                <a:lnTo>
                                  <a:pt x="9" y="3"/>
                                </a:lnTo>
                                <a:lnTo>
                                  <a:pt x="13" y="2"/>
                                </a:lnTo>
                                <a:lnTo>
                                  <a:pt x="19" y="2"/>
                                </a:lnTo>
                                <a:lnTo>
                                  <a:pt x="24" y="2"/>
                                </a:lnTo>
                                <a:lnTo>
                                  <a:pt x="28" y="3"/>
                                </a:lnTo>
                                <a:lnTo>
                                  <a:pt x="32" y="3"/>
                                </a:lnTo>
                                <a:lnTo>
                                  <a:pt x="34" y="5"/>
                                </a:lnTo>
                                <a:lnTo>
                                  <a:pt x="36" y="5"/>
                                </a:lnTo>
                                <a:lnTo>
                                  <a:pt x="36" y="7"/>
                                </a:lnTo>
                                <a:lnTo>
                                  <a:pt x="38" y="8"/>
                                </a:lnTo>
                                <a:lnTo>
                                  <a:pt x="38" y="10"/>
                                </a:lnTo>
                                <a:lnTo>
                                  <a:pt x="38" y="28"/>
                                </a:lnTo>
                                <a:lnTo>
                                  <a:pt x="51" y="14"/>
                                </a:lnTo>
                                <a:lnTo>
                                  <a:pt x="65" y="7"/>
                                </a:lnTo>
                                <a:lnTo>
                                  <a:pt x="78" y="1"/>
                                </a:lnTo>
                                <a:lnTo>
                                  <a:pt x="92" y="0"/>
                                </a:lnTo>
                                <a:lnTo>
                                  <a:pt x="102" y="0"/>
                                </a:lnTo>
                                <a:lnTo>
                                  <a:pt x="110" y="1"/>
                                </a:lnTo>
                                <a:lnTo>
                                  <a:pt x="118" y="3"/>
                                </a:lnTo>
                                <a:lnTo>
                                  <a:pt x="124" y="7"/>
                                </a:lnTo>
                                <a:lnTo>
                                  <a:pt x="130" y="12"/>
                                </a:lnTo>
                                <a:lnTo>
                                  <a:pt x="135" y="17"/>
                                </a:lnTo>
                                <a:lnTo>
                                  <a:pt x="139" y="22"/>
                                </a:lnTo>
                                <a:lnTo>
                                  <a:pt x="142" y="29"/>
                                </a:lnTo>
                                <a:lnTo>
                                  <a:pt x="150" y="22"/>
                                </a:lnTo>
                                <a:lnTo>
                                  <a:pt x="157" y="16"/>
                                </a:lnTo>
                                <a:lnTo>
                                  <a:pt x="163" y="10"/>
                                </a:lnTo>
                                <a:lnTo>
                                  <a:pt x="171" y="6"/>
                                </a:lnTo>
                                <a:lnTo>
                                  <a:pt x="177" y="3"/>
                                </a:lnTo>
                                <a:lnTo>
                                  <a:pt x="184" y="1"/>
                                </a:lnTo>
                                <a:lnTo>
                                  <a:pt x="190" y="0"/>
                                </a:lnTo>
                                <a:lnTo>
                                  <a:pt x="198" y="0"/>
                                </a:lnTo>
                                <a:lnTo>
                                  <a:pt x="213" y="0"/>
                                </a:lnTo>
                                <a:lnTo>
                                  <a:pt x="225" y="5"/>
                                </a:lnTo>
                                <a:lnTo>
                                  <a:pt x="235" y="11"/>
                                </a:lnTo>
                                <a:lnTo>
                                  <a:pt x="242" y="19"/>
                                </a:lnTo>
                                <a:lnTo>
                                  <a:pt x="248" y="29"/>
                                </a:lnTo>
                                <a:lnTo>
                                  <a:pt x="252" y="42"/>
                                </a:lnTo>
                                <a:lnTo>
                                  <a:pt x="254" y="54"/>
                                </a:lnTo>
                                <a:lnTo>
                                  <a:pt x="256" y="67"/>
                                </a:lnTo>
                                <a:lnTo>
                                  <a:pt x="256" y="17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96" name="Rectangle 291"/>
                        <wps:cNvSpPr>
                          <a:spLocks noChangeArrowheads="1"/>
                        </wps:cNvSpPr>
                        <wps:spPr bwMode="auto">
                          <a:xfrm>
                            <a:off x="2749551" y="0"/>
                            <a:ext cx="2633663" cy="1295400"/>
                          </a:xfrm>
                          <a:prstGeom prst="rect">
                            <a:avLst/>
                          </a:prstGeom>
                          <a:solidFill>
                            <a:srgbClr val="EDEDED"/>
                          </a:solidFill>
                          <a:ln w="7938">
                            <a:solidFill>
                              <a:srgbClr val="CCCCCC"/>
                            </a:solidFill>
                            <a:prstDash val="solid"/>
                            <a:miter lim="800000"/>
                            <a:headEnd/>
                            <a:tailEnd/>
                          </a:ln>
                        </wps:spPr>
                        <wps:bodyPr vert="horz" wrap="square" lIns="91440" tIns="45720" rIns="91440" bIns="45720" numCol="1" anchor="t" anchorCtr="0" compatLnSpc="1">
                          <a:prstTxWarp prst="textNoShape">
                            <a:avLst/>
                          </a:prstTxWarp>
                        </wps:bodyPr>
                      </wps:wsp>
                      <wps:wsp>
                        <wps:cNvPr id="697" name="Rectangle 292"/>
                        <wps:cNvSpPr>
                          <a:spLocks noChangeArrowheads="1"/>
                        </wps:cNvSpPr>
                        <wps:spPr bwMode="auto">
                          <a:xfrm>
                            <a:off x="2913063" y="481013"/>
                            <a:ext cx="41275" cy="412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698" name="Freeform 293"/>
                        <wps:cNvSpPr>
                          <a:spLocks/>
                        </wps:cNvSpPr>
                        <wps:spPr bwMode="auto">
                          <a:xfrm>
                            <a:off x="3035301" y="434975"/>
                            <a:ext cx="68263" cy="114300"/>
                          </a:xfrm>
                          <a:custGeom>
                            <a:avLst/>
                            <a:gdLst>
                              <a:gd name="T0" fmla="*/ 127 w 129"/>
                              <a:gd name="T1" fmla="*/ 167 h 215"/>
                              <a:gd name="T2" fmla="*/ 117 w 129"/>
                              <a:gd name="T3" fmla="*/ 190 h 215"/>
                              <a:gd name="T4" fmla="*/ 98 w 129"/>
                              <a:gd name="T5" fmla="*/ 206 h 215"/>
                              <a:gd name="T6" fmla="*/ 72 w 129"/>
                              <a:gd name="T7" fmla="*/ 213 h 215"/>
                              <a:gd name="T8" fmla="*/ 47 w 129"/>
                              <a:gd name="T9" fmla="*/ 213 h 215"/>
                              <a:gd name="T10" fmla="*/ 30 w 129"/>
                              <a:gd name="T11" fmla="*/ 211 h 215"/>
                              <a:gd name="T12" fmla="*/ 16 w 129"/>
                              <a:gd name="T13" fmla="*/ 206 h 215"/>
                              <a:gd name="T14" fmla="*/ 7 w 129"/>
                              <a:gd name="T15" fmla="*/ 200 h 215"/>
                              <a:gd name="T16" fmla="*/ 3 w 129"/>
                              <a:gd name="T17" fmla="*/ 196 h 215"/>
                              <a:gd name="T18" fmla="*/ 0 w 129"/>
                              <a:gd name="T19" fmla="*/ 190 h 215"/>
                              <a:gd name="T20" fmla="*/ 0 w 129"/>
                              <a:gd name="T21" fmla="*/ 183 h 215"/>
                              <a:gd name="T22" fmla="*/ 2 w 129"/>
                              <a:gd name="T23" fmla="*/ 178 h 215"/>
                              <a:gd name="T24" fmla="*/ 3 w 129"/>
                              <a:gd name="T25" fmla="*/ 174 h 215"/>
                              <a:gd name="T26" fmla="*/ 4 w 129"/>
                              <a:gd name="T27" fmla="*/ 173 h 215"/>
                              <a:gd name="T28" fmla="*/ 8 w 129"/>
                              <a:gd name="T29" fmla="*/ 174 h 215"/>
                              <a:gd name="T30" fmla="*/ 16 w 129"/>
                              <a:gd name="T31" fmla="*/ 179 h 215"/>
                              <a:gd name="T32" fmla="*/ 30 w 129"/>
                              <a:gd name="T33" fmla="*/ 185 h 215"/>
                              <a:gd name="T34" fmla="*/ 47 w 129"/>
                              <a:gd name="T35" fmla="*/ 190 h 215"/>
                              <a:gd name="T36" fmla="*/ 68 w 129"/>
                              <a:gd name="T37" fmla="*/ 190 h 215"/>
                              <a:gd name="T38" fmla="*/ 83 w 129"/>
                              <a:gd name="T39" fmla="*/ 185 h 215"/>
                              <a:gd name="T40" fmla="*/ 93 w 129"/>
                              <a:gd name="T41" fmla="*/ 177 h 215"/>
                              <a:gd name="T42" fmla="*/ 99 w 129"/>
                              <a:gd name="T43" fmla="*/ 164 h 215"/>
                              <a:gd name="T44" fmla="*/ 99 w 129"/>
                              <a:gd name="T45" fmla="*/ 148 h 215"/>
                              <a:gd name="T46" fmla="*/ 92 w 129"/>
                              <a:gd name="T47" fmla="*/ 135 h 215"/>
                              <a:gd name="T48" fmla="*/ 78 w 129"/>
                              <a:gd name="T49" fmla="*/ 126 h 215"/>
                              <a:gd name="T50" fmla="*/ 61 w 129"/>
                              <a:gd name="T51" fmla="*/ 117 h 215"/>
                              <a:gd name="T52" fmla="*/ 44 w 129"/>
                              <a:gd name="T53" fmla="*/ 109 h 215"/>
                              <a:gd name="T54" fmla="*/ 28 w 129"/>
                              <a:gd name="T55" fmla="*/ 99 h 215"/>
                              <a:gd name="T56" fmla="*/ 14 w 129"/>
                              <a:gd name="T57" fmla="*/ 85 h 215"/>
                              <a:gd name="T58" fmla="*/ 7 w 129"/>
                              <a:gd name="T59" fmla="*/ 67 h 215"/>
                              <a:gd name="T60" fmla="*/ 7 w 129"/>
                              <a:gd name="T61" fmla="*/ 42 h 215"/>
                              <a:gd name="T62" fmla="*/ 16 w 129"/>
                              <a:gd name="T63" fmla="*/ 23 h 215"/>
                              <a:gd name="T64" fmla="*/ 32 w 129"/>
                              <a:gd name="T65" fmla="*/ 9 h 215"/>
                              <a:gd name="T66" fmla="*/ 56 w 129"/>
                              <a:gd name="T67" fmla="*/ 2 h 215"/>
                              <a:gd name="T68" fmla="*/ 76 w 129"/>
                              <a:gd name="T69" fmla="*/ 0 h 215"/>
                              <a:gd name="T70" fmla="*/ 89 w 129"/>
                              <a:gd name="T71" fmla="*/ 3 h 215"/>
                              <a:gd name="T72" fmla="*/ 101 w 129"/>
                              <a:gd name="T73" fmla="*/ 8 h 215"/>
                              <a:gd name="T74" fmla="*/ 111 w 129"/>
                              <a:gd name="T75" fmla="*/ 12 h 215"/>
                              <a:gd name="T76" fmla="*/ 115 w 129"/>
                              <a:gd name="T77" fmla="*/ 15 h 215"/>
                              <a:gd name="T78" fmla="*/ 116 w 129"/>
                              <a:gd name="T79" fmla="*/ 16 h 215"/>
                              <a:gd name="T80" fmla="*/ 116 w 129"/>
                              <a:gd name="T81" fmla="*/ 20 h 215"/>
                              <a:gd name="T82" fmla="*/ 116 w 129"/>
                              <a:gd name="T83" fmla="*/ 24 h 215"/>
                              <a:gd name="T84" fmla="*/ 116 w 129"/>
                              <a:gd name="T85" fmla="*/ 29 h 215"/>
                              <a:gd name="T86" fmla="*/ 116 w 129"/>
                              <a:gd name="T87" fmla="*/ 34 h 215"/>
                              <a:gd name="T88" fmla="*/ 115 w 129"/>
                              <a:gd name="T89" fmla="*/ 37 h 215"/>
                              <a:gd name="T90" fmla="*/ 114 w 129"/>
                              <a:gd name="T91" fmla="*/ 39 h 215"/>
                              <a:gd name="T92" fmla="*/ 110 w 129"/>
                              <a:gd name="T93" fmla="*/ 39 h 215"/>
                              <a:gd name="T94" fmla="*/ 103 w 129"/>
                              <a:gd name="T95" fmla="*/ 34 h 215"/>
                              <a:gd name="T96" fmla="*/ 92 w 129"/>
                              <a:gd name="T97" fmla="*/ 29 h 215"/>
                              <a:gd name="T98" fmla="*/ 77 w 129"/>
                              <a:gd name="T99" fmla="*/ 24 h 215"/>
                              <a:gd name="T100" fmla="*/ 60 w 129"/>
                              <a:gd name="T101" fmla="*/ 24 h 215"/>
                              <a:gd name="T102" fmla="*/ 47 w 129"/>
                              <a:gd name="T103" fmla="*/ 29 h 215"/>
                              <a:gd name="T104" fmla="*/ 39 w 129"/>
                              <a:gd name="T105" fmla="*/ 36 h 215"/>
                              <a:gd name="T106" fmla="*/ 34 w 129"/>
                              <a:gd name="T107" fmla="*/ 47 h 215"/>
                              <a:gd name="T108" fmla="*/ 35 w 129"/>
                              <a:gd name="T109" fmla="*/ 61 h 215"/>
                              <a:gd name="T110" fmla="*/ 42 w 129"/>
                              <a:gd name="T111" fmla="*/ 73 h 215"/>
                              <a:gd name="T112" fmla="*/ 56 w 129"/>
                              <a:gd name="T113" fmla="*/ 83 h 215"/>
                              <a:gd name="T114" fmla="*/ 72 w 129"/>
                              <a:gd name="T115" fmla="*/ 92 h 215"/>
                              <a:gd name="T116" fmla="*/ 90 w 129"/>
                              <a:gd name="T117" fmla="*/ 100 h 215"/>
                              <a:gd name="T118" fmla="*/ 106 w 129"/>
                              <a:gd name="T119" fmla="*/ 110 h 215"/>
                              <a:gd name="T120" fmla="*/ 120 w 129"/>
                              <a:gd name="T121" fmla="*/ 124 h 215"/>
                              <a:gd name="T122" fmla="*/ 127 w 129"/>
                              <a:gd name="T123" fmla="*/ 141 h 2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29" h="215">
                                <a:moveTo>
                                  <a:pt x="129" y="153"/>
                                </a:moveTo>
                                <a:lnTo>
                                  <a:pt x="127" y="167"/>
                                </a:lnTo>
                                <a:lnTo>
                                  <a:pt x="122" y="179"/>
                                </a:lnTo>
                                <a:lnTo>
                                  <a:pt x="117" y="190"/>
                                </a:lnTo>
                                <a:lnTo>
                                  <a:pt x="108" y="199"/>
                                </a:lnTo>
                                <a:lnTo>
                                  <a:pt x="98" y="206"/>
                                </a:lnTo>
                                <a:lnTo>
                                  <a:pt x="85" y="210"/>
                                </a:lnTo>
                                <a:lnTo>
                                  <a:pt x="72" y="213"/>
                                </a:lnTo>
                                <a:lnTo>
                                  <a:pt x="58" y="215"/>
                                </a:lnTo>
                                <a:lnTo>
                                  <a:pt x="47" y="213"/>
                                </a:lnTo>
                                <a:lnTo>
                                  <a:pt x="39" y="212"/>
                                </a:lnTo>
                                <a:lnTo>
                                  <a:pt x="30" y="211"/>
                                </a:lnTo>
                                <a:lnTo>
                                  <a:pt x="23" y="209"/>
                                </a:lnTo>
                                <a:lnTo>
                                  <a:pt x="16" y="206"/>
                                </a:lnTo>
                                <a:lnTo>
                                  <a:pt x="10" y="202"/>
                                </a:lnTo>
                                <a:lnTo>
                                  <a:pt x="7" y="200"/>
                                </a:lnTo>
                                <a:lnTo>
                                  <a:pt x="4" y="199"/>
                                </a:lnTo>
                                <a:lnTo>
                                  <a:pt x="3" y="196"/>
                                </a:lnTo>
                                <a:lnTo>
                                  <a:pt x="2" y="194"/>
                                </a:lnTo>
                                <a:lnTo>
                                  <a:pt x="0" y="190"/>
                                </a:lnTo>
                                <a:lnTo>
                                  <a:pt x="0" y="185"/>
                                </a:lnTo>
                                <a:lnTo>
                                  <a:pt x="0" y="183"/>
                                </a:lnTo>
                                <a:lnTo>
                                  <a:pt x="0" y="180"/>
                                </a:lnTo>
                                <a:lnTo>
                                  <a:pt x="2" y="178"/>
                                </a:lnTo>
                                <a:lnTo>
                                  <a:pt x="2" y="175"/>
                                </a:lnTo>
                                <a:lnTo>
                                  <a:pt x="3" y="174"/>
                                </a:lnTo>
                                <a:lnTo>
                                  <a:pt x="4" y="174"/>
                                </a:lnTo>
                                <a:lnTo>
                                  <a:pt x="4" y="173"/>
                                </a:lnTo>
                                <a:lnTo>
                                  <a:pt x="5" y="173"/>
                                </a:lnTo>
                                <a:lnTo>
                                  <a:pt x="8" y="174"/>
                                </a:lnTo>
                                <a:lnTo>
                                  <a:pt x="12" y="177"/>
                                </a:lnTo>
                                <a:lnTo>
                                  <a:pt x="16" y="179"/>
                                </a:lnTo>
                                <a:lnTo>
                                  <a:pt x="23" y="181"/>
                                </a:lnTo>
                                <a:lnTo>
                                  <a:pt x="30" y="185"/>
                                </a:lnTo>
                                <a:lnTo>
                                  <a:pt x="39" y="188"/>
                                </a:lnTo>
                                <a:lnTo>
                                  <a:pt x="47" y="190"/>
                                </a:lnTo>
                                <a:lnTo>
                                  <a:pt x="60" y="191"/>
                                </a:lnTo>
                                <a:lnTo>
                                  <a:pt x="68" y="190"/>
                                </a:lnTo>
                                <a:lnTo>
                                  <a:pt x="76" y="189"/>
                                </a:lnTo>
                                <a:lnTo>
                                  <a:pt x="83" y="185"/>
                                </a:lnTo>
                                <a:lnTo>
                                  <a:pt x="88" y="181"/>
                                </a:lnTo>
                                <a:lnTo>
                                  <a:pt x="93" y="177"/>
                                </a:lnTo>
                                <a:lnTo>
                                  <a:pt x="97" y="170"/>
                                </a:lnTo>
                                <a:lnTo>
                                  <a:pt x="99" y="164"/>
                                </a:lnTo>
                                <a:lnTo>
                                  <a:pt x="99" y="156"/>
                                </a:lnTo>
                                <a:lnTo>
                                  <a:pt x="99" y="148"/>
                                </a:lnTo>
                                <a:lnTo>
                                  <a:pt x="95" y="141"/>
                                </a:lnTo>
                                <a:lnTo>
                                  <a:pt x="92" y="135"/>
                                </a:lnTo>
                                <a:lnTo>
                                  <a:pt x="85" y="130"/>
                                </a:lnTo>
                                <a:lnTo>
                                  <a:pt x="78" y="126"/>
                                </a:lnTo>
                                <a:lnTo>
                                  <a:pt x="69" y="121"/>
                                </a:lnTo>
                                <a:lnTo>
                                  <a:pt x="61" y="117"/>
                                </a:lnTo>
                                <a:lnTo>
                                  <a:pt x="52" y="114"/>
                                </a:lnTo>
                                <a:lnTo>
                                  <a:pt x="44" y="109"/>
                                </a:lnTo>
                                <a:lnTo>
                                  <a:pt x="35" y="104"/>
                                </a:lnTo>
                                <a:lnTo>
                                  <a:pt x="28" y="99"/>
                                </a:lnTo>
                                <a:lnTo>
                                  <a:pt x="20" y="93"/>
                                </a:lnTo>
                                <a:lnTo>
                                  <a:pt x="14" y="85"/>
                                </a:lnTo>
                                <a:lnTo>
                                  <a:pt x="10" y="77"/>
                                </a:lnTo>
                                <a:lnTo>
                                  <a:pt x="7" y="67"/>
                                </a:lnTo>
                                <a:lnTo>
                                  <a:pt x="5" y="55"/>
                                </a:lnTo>
                                <a:lnTo>
                                  <a:pt x="7" y="42"/>
                                </a:lnTo>
                                <a:lnTo>
                                  <a:pt x="10" y="32"/>
                                </a:lnTo>
                                <a:lnTo>
                                  <a:pt x="16" y="23"/>
                                </a:lnTo>
                                <a:lnTo>
                                  <a:pt x="24" y="15"/>
                                </a:lnTo>
                                <a:lnTo>
                                  <a:pt x="32" y="9"/>
                                </a:lnTo>
                                <a:lnTo>
                                  <a:pt x="44" y="4"/>
                                </a:lnTo>
                                <a:lnTo>
                                  <a:pt x="56" y="2"/>
                                </a:lnTo>
                                <a:lnTo>
                                  <a:pt x="69" y="0"/>
                                </a:lnTo>
                                <a:lnTo>
                                  <a:pt x="76" y="0"/>
                                </a:lnTo>
                                <a:lnTo>
                                  <a:pt x="83" y="2"/>
                                </a:lnTo>
                                <a:lnTo>
                                  <a:pt x="89" y="3"/>
                                </a:lnTo>
                                <a:lnTo>
                                  <a:pt x="95" y="5"/>
                                </a:lnTo>
                                <a:lnTo>
                                  <a:pt x="101" y="8"/>
                                </a:lnTo>
                                <a:lnTo>
                                  <a:pt x="106" y="10"/>
                                </a:lnTo>
                                <a:lnTo>
                                  <a:pt x="111" y="12"/>
                                </a:lnTo>
                                <a:lnTo>
                                  <a:pt x="113" y="14"/>
                                </a:lnTo>
                                <a:lnTo>
                                  <a:pt x="115" y="15"/>
                                </a:lnTo>
                                <a:lnTo>
                                  <a:pt x="115" y="16"/>
                                </a:lnTo>
                                <a:lnTo>
                                  <a:pt x="116" y="16"/>
                                </a:lnTo>
                                <a:lnTo>
                                  <a:pt x="116" y="19"/>
                                </a:lnTo>
                                <a:lnTo>
                                  <a:pt x="116" y="20"/>
                                </a:lnTo>
                                <a:lnTo>
                                  <a:pt x="116" y="21"/>
                                </a:lnTo>
                                <a:lnTo>
                                  <a:pt x="116" y="24"/>
                                </a:lnTo>
                                <a:lnTo>
                                  <a:pt x="116" y="26"/>
                                </a:lnTo>
                                <a:lnTo>
                                  <a:pt x="116" y="29"/>
                                </a:lnTo>
                                <a:lnTo>
                                  <a:pt x="116" y="31"/>
                                </a:lnTo>
                                <a:lnTo>
                                  <a:pt x="116" y="34"/>
                                </a:lnTo>
                                <a:lnTo>
                                  <a:pt x="116" y="35"/>
                                </a:lnTo>
                                <a:lnTo>
                                  <a:pt x="115" y="37"/>
                                </a:lnTo>
                                <a:lnTo>
                                  <a:pt x="114" y="37"/>
                                </a:lnTo>
                                <a:lnTo>
                                  <a:pt x="114" y="39"/>
                                </a:lnTo>
                                <a:lnTo>
                                  <a:pt x="113" y="39"/>
                                </a:lnTo>
                                <a:lnTo>
                                  <a:pt x="110" y="39"/>
                                </a:lnTo>
                                <a:lnTo>
                                  <a:pt x="106" y="36"/>
                                </a:lnTo>
                                <a:lnTo>
                                  <a:pt x="103" y="34"/>
                                </a:lnTo>
                                <a:lnTo>
                                  <a:pt x="98" y="31"/>
                                </a:lnTo>
                                <a:lnTo>
                                  <a:pt x="92" y="29"/>
                                </a:lnTo>
                                <a:lnTo>
                                  <a:pt x="84" y="26"/>
                                </a:lnTo>
                                <a:lnTo>
                                  <a:pt x="77" y="24"/>
                                </a:lnTo>
                                <a:lnTo>
                                  <a:pt x="68" y="24"/>
                                </a:lnTo>
                                <a:lnTo>
                                  <a:pt x="60" y="24"/>
                                </a:lnTo>
                                <a:lnTo>
                                  <a:pt x="52" y="26"/>
                                </a:lnTo>
                                <a:lnTo>
                                  <a:pt x="47" y="29"/>
                                </a:lnTo>
                                <a:lnTo>
                                  <a:pt x="42" y="32"/>
                                </a:lnTo>
                                <a:lnTo>
                                  <a:pt x="39" y="36"/>
                                </a:lnTo>
                                <a:lnTo>
                                  <a:pt x="36" y="41"/>
                                </a:lnTo>
                                <a:lnTo>
                                  <a:pt x="34" y="47"/>
                                </a:lnTo>
                                <a:lnTo>
                                  <a:pt x="34" y="52"/>
                                </a:lnTo>
                                <a:lnTo>
                                  <a:pt x="35" y="61"/>
                                </a:lnTo>
                                <a:lnTo>
                                  <a:pt x="37" y="67"/>
                                </a:lnTo>
                                <a:lnTo>
                                  <a:pt x="42" y="73"/>
                                </a:lnTo>
                                <a:lnTo>
                                  <a:pt x="48" y="78"/>
                                </a:lnTo>
                                <a:lnTo>
                                  <a:pt x="56" y="83"/>
                                </a:lnTo>
                                <a:lnTo>
                                  <a:pt x="63" y="88"/>
                                </a:lnTo>
                                <a:lnTo>
                                  <a:pt x="72" y="92"/>
                                </a:lnTo>
                                <a:lnTo>
                                  <a:pt x="80" y="95"/>
                                </a:lnTo>
                                <a:lnTo>
                                  <a:pt x="90" y="100"/>
                                </a:lnTo>
                                <a:lnTo>
                                  <a:pt x="98" y="104"/>
                                </a:lnTo>
                                <a:lnTo>
                                  <a:pt x="106" y="110"/>
                                </a:lnTo>
                                <a:lnTo>
                                  <a:pt x="114" y="116"/>
                                </a:lnTo>
                                <a:lnTo>
                                  <a:pt x="120" y="124"/>
                                </a:lnTo>
                                <a:lnTo>
                                  <a:pt x="124" y="132"/>
                                </a:lnTo>
                                <a:lnTo>
                                  <a:pt x="127" y="141"/>
                                </a:lnTo>
                                <a:lnTo>
                                  <a:pt x="129" y="1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99" name="Freeform 294"/>
                        <wps:cNvSpPr>
                          <a:spLocks/>
                        </wps:cNvSpPr>
                        <wps:spPr bwMode="auto">
                          <a:xfrm>
                            <a:off x="3122613" y="465138"/>
                            <a:ext cx="112713" cy="82550"/>
                          </a:xfrm>
                          <a:custGeom>
                            <a:avLst/>
                            <a:gdLst>
                              <a:gd name="T0" fmla="*/ 215 w 215"/>
                              <a:gd name="T1" fmla="*/ 153 h 156"/>
                              <a:gd name="T2" fmla="*/ 213 w 215"/>
                              <a:gd name="T3" fmla="*/ 154 h 156"/>
                              <a:gd name="T4" fmla="*/ 211 w 215"/>
                              <a:gd name="T5" fmla="*/ 155 h 156"/>
                              <a:gd name="T6" fmla="*/ 205 w 215"/>
                              <a:gd name="T7" fmla="*/ 156 h 156"/>
                              <a:gd name="T8" fmla="*/ 197 w 215"/>
                              <a:gd name="T9" fmla="*/ 156 h 156"/>
                              <a:gd name="T10" fmla="*/ 192 w 215"/>
                              <a:gd name="T11" fmla="*/ 155 h 156"/>
                              <a:gd name="T12" fmla="*/ 190 w 215"/>
                              <a:gd name="T13" fmla="*/ 154 h 156"/>
                              <a:gd name="T14" fmla="*/ 189 w 215"/>
                              <a:gd name="T15" fmla="*/ 153 h 156"/>
                              <a:gd name="T16" fmla="*/ 187 w 215"/>
                              <a:gd name="T17" fmla="*/ 64 h 156"/>
                              <a:gd name="T18" fmla="*/ 186 w 215"/>
                              <a:gd name="T19" fmla="*/ 47 h 156"/>
                              <a:gd name="T20" fmla="*/ 181 w 215"/>
                              <a:gd name="T21" fmla="*/ 34 h 156"/>
                              <a:gd name="T22" fmla="*/ 173 w 215"/>
                              <a:gd name="T23" fmla="*/ 26 h 156"/>
                              <a:gd name="T24" fmla="*/ 159 w 215"/>
                              <a:gd name="T25" fmla="*/ 23 h 156"/>
                              <a:gd name="T26" fmla="*/ 141 w 215"/>
                              <a:gd name="T27" fmla="*/ 29 h 156"/>
                              <a:gd name="T28" fmla="*/ 121 w 215"/>
                              <a:gd name="T29" fmla="*/ 50 h 156"/>
                              <a:gd name="T30" fmla="*/ 121 w 215"/>
                              <a:gd name="T31" fmla="*/ 153 h 156"/>
                              <a:gd name="T32" fmla="*/ 120 w 215"/>
                              <a:gd name="T33" fmla="*/ 154 h 156"/>
                              <a:gd name="T34" fmla="*/ 116 w 215"/>
                              <a:gd name="T35" fmla="*/ 155 h 156"/>
                              <a:gd name="T36" fmla="*/ 111 w 215"/>
                              <a:gd name="T37" fmla="*/ 156 h 156"/>
                              <a:gd name="T38" fmla="*/ 104 w 215"/>
                              <a:gd name="T39" fmla="*/ 156 h 156"/>
                              <a:gd name="T40" fmla="*/ 99 w 215"/>
                              <a:gd name="T41" fmla="*/ 155 h 156"/>
                              <a:gd name="T42" fmla="*/ 95 w 215"/>
                              <a:gd name="T43" fmla="*/ 154 h 156"/>
                              <a:gd name="T44" fmla="*/ 94 w 215"/>
                              <a:gd name="T45" fmla="*/ 153 h 156"/>
                              <a:gd name="T46" fmla="*/ 94 w 215"/>
                              <a:gd name="T47" fmla="*/ 64 h 156"/>
                              <a:gd name="T48" fmla="*/ 93 w 215"/>
                              <a:gd name="T49" fmla="*/ 47 h 156"/>
                              <a:gd name="T50" fmla="*/ 88 w 215"/>
                              <a:gd name="T51" fmla="*/ 34 h 156"/>
                              <a:gd name="T52" fmla="*/ 78 w 215"/>
                              <a:gd name="T53" fmla="*/ 26 h 156"/>
                              <a:gd name="T54" fmla="*/ 66 w 215"/>
                              <a:gd name="T55" fmla="*/ 23 h 156"/>
                              <a:gd name="T56" fmla="*/ 47 w 215"/>
                              <a:gd name="T57" fmla="*/ 29 h 156"/>
                              <a:gd name="T58" fmla="*/ 27 w 215"/>
                              <a:gd name="T59" fmla="*/ 50 h 156"/>
                              <a:gd name="T60" fmla="*/ 27 w 215"/>
                              <a:gd name="T61" fmla="*/ 153 h 156"/>
                              <a:gd name="T62" fmla="*/ 26 w 215"/>
                              <a:gd name="T63" fmla="*/ 154 h 156"/>
                              <a:gd name="T64" fmla="*/ 22 w 215"/>
                              <a:gd name="T65" fmla="*/ 155 h 156"/>
                              <a:gd name="T66" fmla="*/ 17 w 215"/>
                              <a:gd name="T67" fmla="*/ 156 h 156"/>
                              <a:gd name="T68" fmla="*/ 10 w 215"/>
                              <a:gd name="T69" fmla="*/ 156 h 156"/>
                              <a:gd name="T70" fmla="*/ 5 w 215"/>
                              <a:gd name="T71" fmla="*/ 155 h 156"/>
                              <a:gd name="T72" fmla="*/ 1 w 215"/>
                              <a:gd name="T73" fmla="*/ 154 h 156"/>
                              <a:gd name="T74" fmla="*/ 0 w 215"/>
                              <a:gd name="T75" fmla="*/ 153 h 156"/>
                              <a:gd name="T76" fmla="*/ 0 w 215"/>
                              <a:gd name="T77" fmla="*/ 7 h 156"/>
                              <a:gd name="T78" fmla="*/ 1 w 215"/>
                              <a:gd name="T79" fmla="*/ 5 h 156"/>
                              <a:gd name="T80" fmla="*/ 3 w 215"/>
                              <a:gd name="T81" fmla="*/ 4 h 156"/>
                              <a:gd name="T82" fmla="*/ 6 w 215"/>
                              <a:gd name="T83" fmla="*/ 2 h 156"/>
                              <a:gd name="T84" fmla="*/ 13 w 215"/>
                              <a:gd name="T85" fmla="*/ 2 h 156"/>
                              <a:gd name="T86" fmla="*/ 19 w 215"/>
                              <a:gd name="T87" fmla="*/ 2 h 156"/>
                              <a:gd name="T88" fmla="*/ 22 w 215"/>
                              <a:gd name="T89" fmla="*/ 4 h 156"/>
                              <a:gd name="T90" fmla="*/ 24 w 215"/>
                              <a:gd name="T91" fmla="*/ 5 h 156"/>
                              <a:gd name="T92" fmla="*/ 25 w 215"/>
                              <a:gd name="T93" fmla="*/ 7 h 156"/>
                              <a:gd name="T94" fmla="*/ 36 w 215"/>
                              <a:gd name="T95" fmla="*/ 13 h 156"/>
                              <a:gd name="T96" fmla="*/ 59 w 215"/>
                              <a:gd name="T97" fmla="*/ 1 h 156"/>
                              <a:gd name="T98" fmla="*/ 80 w 215"/>
                              <a:gd name="T99" fmla="*/ 0 h 156"/>
                              <a:gd name="T100" fmla="*/ 94 w 215"/>
                              <a:gd name="T101" fmla="*/ 5 h 156"/>
                              <a:gd name="T102" fmla="*/ 105 w 215"/>
                              <a:gd name="T103" fmla="*/ 12 h 156"/>
                              <a:gd name="T104" fmla="*/ 112 w 215"/>
                              <a:gd name="T105" fmla="*/ 22 h 156"/>
                              <a:gd name="T106" fmla="*/ 122 w 215"/>
                              <a:gd name="T107" fmla="*/ 21 h 156"/>
                              <a:gd name="T108" fmla="*/ 136 w 215"/>
                              <a:gd name="T109" fmla="*/ 10 h 156"/>
                              <a:gd name="T110" fmla="*/ 148 w 215"/>
                              <a:gd name="T111" fmla="*/ 4 h 156"/>
                              <a:gd name="T112" fmla="*/ 159 w 215"/>
                              <a:gd name="T113" fmla="*/ 0 h 156"/>
                              <a:gd name="T114" fmla="*/ 179 w 215"/>
                              <a:gd name="T115" fmla="*/ 1 h 156"/>
                              <a:gd name="T116" fmla="*/ 197 w 215"/>
                              <a:gd name="T117" fmla="*/ 10 h 156"/>
                              <a:gd name="T118" fmla="*/ 210 w 215"/>
                              <a:gd name="T119" fmla="*/ 27 h 156"/>
                              <a:gd name="T120" fmla="*/ 215 w 215"/>
                              <a:gd name="T121" fmla="*/ 48 h 156"/>
                              <a:gd name="T122" fmla="*/ 215 w 215"/>
                              <a:gd name="T123" fmla="*/ 15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15" h="156">
                                <a:moveTo>
                                  <a:pt x="215" y="151"/>
                                </a:moveTo>
                                <a:lnTo>
                                  <a:pt x="215" y="153"/>
                                </a:lnTo>
                                <a:lnTo>
                                  <a:pt x="215" y="154"/>
                                </a:lnTo>
                                <a:lnTo>
                                  <a:pt x="213" y="154"/>
                                </a:lnTo>
                                <a:lnTo>
                                  <a:pt x="212" y="155"/>
                                </a:lnTo>
                                <a:lnTo>
                                  <a:pt x="211" y="155"/>
                                </a:lnTo>
                                <a:lnTo>
                                  <a:pt x="208" y="156"/>
                                </a:lnTo>
                                <a:lnTo>
                                  <a:pt x="205" y="156"/>
                                </a:lnTo>
                                <a:lnTo>
                                  <a:pt x="201" y="156"/>
                                </a:lnTo>
                                <a:lnTo>
                                  <a:pt x="197" y="156"/>
                                </a:lnTo>
                                <a:lnTo>
                                  <a:pt x="195" y="156"/>
                                </a:lnTo>
                                <a:lnTo>
                                  <a:pt x="192" y="155"/>
                                </a:lnTo>
                                <a:lnTo>
                                  <a:pt x="191" y="155"/>
                                </a:lnTo>
                                <a:lnTo>
                                  <a:pt x="190" y="154"/>
                                </a:lnTo>
                                <a:lnTo>
                                  <a:pt x="189" y="154"/>
                                </a:lnTo>
                                <a:lnTo>
                                  <a:pt x="189" y="153"/>
                                </a:lnTo>
                                <a:lnTo>
                                  <a:pt x="187" y="151"/>
                                </a:lnTo>
                                <a:lnTo>
                                  <a:pt x="187" y="64"/>
                                </a:lnTo>
                                <a:lnTo>
                                  <a:pt x="187" y="55"/>
                                </a:lnTo>
                                <a:lnTo>
                                  <a:pt x="186" y="47"/>
                                </a:lnTo>
                                <a:lnTo>
                                  <a:pt x="185" y="39"/>
                                </a:lnTo>
                                <a:lnTo>
                                  <a:pt x="181" y="34"/>
                                </a:lnTo>
                                <a:lnTo>
                                  <a:pt x="178" y="29"/>
                                </a:lnTo>
                                <a:lnTo>
                                  <a:pt x="173" y="26"/>
                                </a:lnTo>
                                <a:lnTo>
                                  <a:pt x="167" y="23"/>
                                </a:lnTo>
                                <a:lnTo>
                                  <a:pt x="159" y="23"/>
                                </a:lnTo>
                                <a:lnTo>
                                  <a:pt x="151" y="23"/>
                                </a:lnTo>
                                <a:lnTo>
                                  <a:pt x="141" y="29"/>
                                </a:lnTo>
                                <a:lnTo>
                                  <a:pt x="132" y="38"/>
                                </a:lnTo>
                                <a:lnTo>
                                  <a:pt x="121" y="50"/>
                                </a:lnTo>
                                <a:lnTo>
                                  <a:pt x="121" y="151"/>
                                </a:lnTo>
                                <a:lnTo>
                                  <a:pt x="121" y="153"/>
                                </a:lnTo>
                                <a:lnTo>
                                  <a:pt x="120" y="154"/>
                                </a:lnTo>
                                <a:lnTo>
                                  <a:pt x="120" y="154"/>
                                </a:lnTo>
                                <a:lnTo>
                                  <a:pt x="118" y="155"/>
                                </a:lnTo>
                                <a:lnTo>
                                  <a:pt x="116" y="155"/>
                                </a:lnTo>
                                <a:lnTo>
                                  <a:pt x="114" y="156"/>
                                </a:lnTo>
                                <a:lnTo>
                                  <a:pt x="111" y="156"/>
                                </a:lnTo>
                                <a:lnTo>
                                  <a:pt x="107" y="156"/>
                                </a:lnTo>
                                <a:lnTo>
                                  <a:pt x="104" y="156"/>
                                </a:lnTo>
                                <a:lnTo>
                                  <a:pt x="101" y="156"/>
                                </a:lnTo>
                                <a:lnTo>
                                  <a:pt x="99" y="155"/>
                                </a:lnTo>
                                <a:lnTo>
                                  <a:pt x="98" y="155"/>
                                </a:lnTo>
                                <a:lnTo>
                                  <a:pt x="95" y="154"/>
                                </a:lnTo>
                                <a:lnTo>
                                  <a:pt x="95" y="154"/>
                                </a:lnTo>
                                <a:lnTo>
                                  <a:pt x="94" y="153"/>
                                </a:lnTo>
                                <a:lnTo>
                                  <a:pt x="94" y="151"/>
                                </a:lnTo>
                                <a:lnTo>
                                  <a:pt x="94" y="64"/>
                                </a:lnTo>
                                <a:lnTo>
                                  <a:pt x="94" y="55"/>
                                </a:lnTo>
                                <a:lnTo>
                                  <a:pt x="93" y="47"/>
                                </a:lnTo>
                                <a:lnTo>
                                  <a:pt x="90" y="39"/>
                                </a:lnTo>
                                <a:lnTo>
                                  <a:pt x="88" y="34"/>
                                </a:lnTo>
                                <a:lnTo>
                                  <a:pt x="84" y="29"/>
                                </a:lnTo>
                                <a:lnTo>
                                  <a:pt x="78" y="26"/>
                                </a:lnTo>
                                <a:lnTo>
                                  <a:pt x="73" y="23"/>
                                </a:lnTo>
                                <a:lnTo>
                                  <a:pt x="66" y="23"/>
                                </a:lnTo>
                                <a:lnTo>
                                  <a:pt x="57" y="23"/>
                                </a:lnTo>
                                <a:lnTo>
                                  <a:pt x="47" y="29"/>
                                </a:lnTo>
                                <a:lnTo>
                                  <a:pt x="37" y="38"/>
                                </a:lnTo>
                                <a:lnTo>
                                  <a:pt x="27" y="50"/>
                                </a:lnTo>
                                <a:lnTo>
                                  <a:pt x="27" y="151"/>
                                </a:lnTo>
                                <a:lnTo>
                                  <a:pt x="27" y="153"/>
                                </a:lnTo>
                                <a:lnTo>
                                  <a:pt x="26" y="154"/>
                                </a:lnTo>
                                <a:lnTo>
                                  <a:pt x="26" y="154"/>
                                </a:lnTo>
                                <a:lnTo>
                                  <a:pt x="25" y="155"/>
                                </a:lnTo>
                                <a:lnTo>
                                  <a:pt x="22" y="155"/>
                                </a:lnTo>
                                <a:lnTo>
                                  <a:pt x="20" y="156"/>
                                </a:lnTo>
                                <a:lnTo>
                                  <a:pt x="17" y="156"/>
                                </a:lnTo>
                                <a:lnTo>
                                  <a:pt x="14" y="156"/>
                                </a:lnTo>
                                <a:lnTo>
                                  <a:pt x="10" y="156"/>
                                </a:lnTo>
                                <a:lnTo>
                                  <a:pt x="8" y="156"/>
                                </a:lnTo>
                                <a:lnTo>
                                  <a:pt x="5" y="155"/>
                                </a:lnTo>
                                <a:lnTo>
                                  <a:pt x="3" y="155"/>
                                </a:lnTo>
                                <a:lnTo>
                                  <a:pt x="1" y="154"/>
                                </a:lnTo>
                                <a:lnTo>
                                  <a:pt x="1" y="154"/>
                                </a:lnTo>
                                <a:lnTo>
                                  <a:pt x="0" y="153"/>
                                </a:lnTo>
                                <a:lnTo>
                                  <a:pt x="0" y="151"/>
                                </a:lnTo>
                                <a:lnTo>
                                  <a:pt x="0" y="7"/>
                                </a:lnTo>
                                <a:lnTo>
                                  <a:pt x="0" y="6"/>
                                </a:lnTo>
                                <a:lnTo>
                                  <a:pt x="1" y="5"/>
                                </a:lnTo>
                                <a:lnTo>
                                  <a:pt x="1" y="4"/>
                                </a:lnTo>
                                <a:lnTo>
                                  <a:pt x="3" y="4"/>
                                </a:lnTo>
                                <a:lnTo>
                                  <a:pt x="4" y="2"/>
                                </a:lnTo>
                                <a:lnTo>
                                  <a:pt x="6" y="2"/>
                                </a:lnTo>
                                <a:lnTo>
                                  <a:pt x="9" y="2"/>
                                </a:lnTo>
                                <a:lnTo>
                                  <a:pt x="13" y="2"/>
                                </a:lnTo>
                                <a:lnTo>
                                  <a:pt x="16" y="2"/>
                                </a:lnTo>
                                <a:lnTo>
                                  <a:pt x="19" y="2"/>
                                </a:lnTo>
                                <a:lnTo>
                                  <a:pt x="21" y="2"/>
                                </a:lnTo>
                                <a:lnTo>
                                  <a:pt x="22" y="4"/>
                                </a:lnTo>
                                <a:lnTo>
                                  <a:pt x="24" y="4"/>
                                </a:lnTo>
                                <a:lnTo>
                                  <a:pt x="24" y="5"/>
                                </a:lnTo>
                                <a:lnTo>
                                  <a:pt x="25" y="6"/>
                                </a:lnTo>
                                <a:lnTo>
                                  <a:pt x="25" y="7"/>
                                </a:lnTo>
                                <a:lnTo>
                                  <a:pt x="25" y="26"/>
                                </a:lnTo>
                                <a:lnTo>
                                  <a:pt x="36" y="13"/>
                                </a:lnTo>
                                <a:lnTo>
                                  <a:pt x="48" y="6"/>
                                </a:lnTo>
                                <a:lnTo>
                                  <a:pt x="59" y="1"/>
                                </a:lnTo>
                                <a:lnTo>
                                  <a:pt x="72" y="0"/>
                                </a:lnTo>
                                <a:lnTo>
                                  <a:pt x="80" y="0"/>
                                </a:lnTo>
                                <a:lnTo>
                                  <a:pt x="88" y="2"/>
                                </a:lnTo>
                                <a:lnTo>
                                  <a:pt x="94" y="5"/>
                                </a:lnTo>
                                <a:lnTo>
                                  <a:pt x="100" y="7"/>
                                </a:lnTo>
                                <a:lnTo>
                                  <a:pt x="105" y="12"/>
                                </a:lnTo>
                                <a:lnTo>
                                  <a:pt x="110" y="17"/>
                                </a:lnTo>
                                <a:lnTo>
                                  <a:pt x="112" y="22"/>
                                </a:lnTo>
                                <a:lnTo>
                                  <a:pt x="116" y="28"/>
                                </a:lnTo>
                                <a:lnTo>
                                  <a:pt x="122" y="21"/>
                                </a:lnTo>
                                <a:lnTo>
                                  <a:pt x="130" y="15"/>
                                </a:lnTo>
                                <a:lnTo>
                                  <a:pt x="136" y="10"/>
                                </a:lnTo>
                                <a:lnTo>
                                  <a:pt x="142" y="6"/>
                                </a:lnTo>
                                <a:lnTo>
                                  <a:pt x="148" y="4"/>
                                </a:lnTo>
                                <a:lnTo>
                                  <a:pt x="153" y="1"/>
                                </a:lnTo>
                                <a:lnTo>
                                  <a:pt x="159" y="0"/>
                                </a:lnTo>
                                <a:lnTo>
                                  <a:pt x="165" y="0"/>
                                </a:lnTo>
                                <a:lnTo>
                                  <a:pt x="179" y="1"/>
                                </a:lnTo>
                                <a:lnTo>
                                  <a:pt x="189" y="5"/>
                                </a:lnTo>
                                <a:lnTo>
                                  <a:pt x="197" y="10"/>
                                </a:lnTo>
                                <a:lnTo>
                                  <a:pt x="203" y="17"/>
                                </a:lnTo>
                                <a:lnTo>
                                  <a:pt x="210" y="27"/>
                                </a:lnTo>
                                <a:lnTo>
                                  <a:pt x="212" y="37"/>
                                </a:lnTo>
                                <a:lnTo>
                                  <a:pt x="215" y="48"/>
                                </a:lnTo>
                                <a:lnTo>
                                  <a:pt x="215" y="60"/>
                                </a:lnTo>
                                <a:lnTo>
                                  <a:pt x="215"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00" name="Freeform 295"/>
                        <wps:cNvSpPr>
                          <a:spLocks noEditPoints="1"/>
                        </wps:cNvSpPr>
                        <wps:spPr bwMode="auto">
                          <a:xfrm>
                            <a:off x="3255963" y="465138"/>
                            <a:ext cx="76200" cy="84138"/>
                          </a:xfrm>
                          <a:custGeom>
                            <a:avLst/>
                            <a:gdLst>
                              <a:gd name="T0" fmla="*/ 144 w 144"/>
                              <a:gd name="T1" fmla="*/ 95 h 159"/>
                              <a:gd name="T2" fmla="*/ 134 w 144"/>
                              <a:gd name="T3" fmla="*/ 124 h 159"/>
                              <a:gd name="T4" fmla="*/ 116 w 144"/>
                              <a:gd name="T5" fmla="*/ 145 h 159"/>
                              <a:gd name="T6" fmla="*/ 88 w 144"/>
                              <a:gd name="T7" fmla="*/ 157 h 159"/>
                              <a:gd name="T8" fmla="*/ 54 w 144"/>
                              <a:gd name="T9" fmla="*/ 157 h 159"/>
                              <a:gd name="T10" fmla="*/ 27 w 144"/>
                              <a:gd name="T11" fmla="*/ 146 h 159"/>
                              <a:gd name="T12" fmla="*/ 10 w 144"/>
                              <a:gd name="T13" fmla="*/ 127 h 159"/>
                              <a:gd name="T14" fmla="*/ 1 w 144"/>
                              <a:gd name="T15" fmla="*/ 98 h 159"/>
                              <a:gd name="T16" fmla="*/ 1 w 144"/>
                              <a:gd name="T17" fmla="*/ 63 h 159"/>
                              <a:gd name="T18" fmla="*/ 10 w 144"/>
                              <a:gd name="T19" fmla="*/ 34 h 159"/>
                              <a:gd name="T20" fmla="*/ 28 w 144"/>
                              <a:gd name="T21" fmla="*/ 12 h 159"/>
                              <a:gd name="T22" fmla="*/ 55 w 144"/>
                              <a:gd name="T23" fmla="*/ 1 h 159"/>
                              <a:gd name="T24" fmla="*/ 91 w 144"/>
                              <a:gd name="T25" fmla="*/ 1 h 159"/>
                              <a:gd name="T26" fmla="*/ 117 w 144"/>
                              <a:gd name="T27" fmla="*/ 11 h 159"/>
                              <a:gd name="T28" fmla="*/ 134 w 144"/>
                              <a:gd name="T29" fmla="*/ 31 h 159"/>
                              <a:gd name="T30" fmla="*/ 144 w 144"/>
                              <a:gd name="T31" fmla="*/ 60 h 159"/>
                              <a:gd name="T32" fmla="*/ 117 w 144"/>
                              <a:gd name="T33" fmla="*/ 79 h 159"/>
                              <a:gd name="T34" fmla="*/ 114 w 144"/>
                              <a:gd name="T35" fmla="*/ 58 h 159"/>
                              <a:gd name="T36" fmla="*/ 107 w 144"/>
                              <a:gd name="T37" fmla="*/ 39 h 159"/>
                              <a:gd name="T38" fmla="*/ 93 w 144"/>
                              <a:gd name="T39" fmla="*/ 27 h 159"/>
                              <a:gd name="T40" fmla="*/ 72 w 144"/>
                              <a:gd name="T41" fmla="*/ 22 h 159"/>
                              <a:gd name="T42" fmla="*/ 53 w 144"/>
                              <a:gd name="T43" fmla="*/ 26 h 159"/>
                              <a:gd name="T44" fmla="*/ 38 w 144"/>
                              <a:gd name="T45" fmla="*/ 38 h 159"/>
                              <a:gd name="T46" fmla="*/ 31 w 144"/>
                              <a:gd name="T47" fmla="*/ 55 h 159"/>
                              <a:gd name="T48" fmla="*/ 28 w 144"/>
                              <a:gd name="T49" fmla="*/ 79 h 159"/>
                              <a:gd name="T50" fmla="*/ 29 w 144"/>
                              <a:gd name="T51" fmla="*/ 101 h 159"/>
                              <a:gd name="T52" fmla="*/ 37 w 144"/>
                              <a:gd name="T53" fmla="*/ 119 h 159"/>
                              <a:gd name="T54" fmla="*/ 50 w 144"/>
                              <a:gd name="T55" fmla="*/ 132 h 159"/>
                              <a:gd name="T56" fmla="*/ 71 w 144"/>
                              <a:gd name="T57" fmla="*/ 137 h 159"/>
                              <a:gd name="T58" fmla="*/ 92 w 144"/>
                              <a:gd name="T59" fmla="*/ 132 h 159"/>
                              <a:gd name="T60" fmla="*/ 106 w 144"/>
                              <a:gd name="T61" fmla="*/ 121 h 159"/>
                              <a:gd name="T62" fmla="*/ 114 w 144"/>
                              <a:gd name="T63" fmla="*/ 102 h 159"/>
                              <a:gd name="T64" fmla="*/ 117 w 144"/>
                              <a:gd name="T65" fmla="*/ 79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4" h="159">
                                <a:moveTo>
                                  <a:pt x="144" y="77"/>
                                </a:moveTo>
                                <a:lnTo>
                                  <a:pt x="144" y="95"/>
                                </a:lnTo>
                                <a:lnTo>
                                  <a:pt x="139" y="109"/>
                                </a:lnTo>
                                <a:lnTo>
                                  <a:pt x="134" y="124"/>
                                </a:lnTo>
                                <a:lnTo>
                                  <a:pt x="125" y="135"/>
                                </a:lnTo>
                                <a:lnTo>
                                  <a:pt x="116" y="145"/>
                                </a:lnTo>
                                <a:lnTo>
                                  <a:pt x="102" y="153"/>
                                </a:lnTo>
                                <a:lnTo>
                                  <a:pt x="88" y="157"/>
                                </a:lnTo>
                                <a:lnTo>
                                  <a:pt x="70" y="159"/>
                                </a:lnTo>
                                <a:lnTo>
                                  <a:pt x="54" y="157"/>
                                </a:lnTo>
                                <a:lnTo>
                                  <a:pt x="39" y="153"/>
                                </a:lnTo>
                                <a:lnTo>
                                  <a:pt x="27" y="146"/>
                                </a:lnTo>
                                <a:lnTo>
                                  <a:pt x="17" y="138"/>
                                </a:lnTo>
                                <a:lnTo>
                                  <a:pt x="10" y="127"/>
                                </a:lnTo>
                                <a:lnTo>
                                  <a:pt x="5" y="113"/>
                                </a:lnTo>
                                <a:lnTo>
                                  <a:pt x="1" y="98"/>
                                </a:lnTo>
                                <a:lnTo>
                                  <a:pt x="0" y="80"/>
                                </a:lnTo>
                                <a:lnTo>
                                  <a:pt x="1" y="63"/>
                                </a:lnTo>
                                <a:lnTo>
                                  <a:pt x="5" y="48"/>
                                </a:lnTo>
                                <a:lnTo>
                                  <a:pt x="10" y="34"/>
                                </a:lnTo>
                                <a:lnTo>
                                  <a:pt x="18" y="22"/>
                                </a:lnTo>
                                <a:lnTo>
                                  <a:pt x="28" y="12"/>
                                </a:lnTo>
                                <a:lnTo>
                                  <a:pt x="42" y="6"/>
                                </a:lnTo>
                                <a:lnTo>
                                  <a:pt x="55" y="1"/>
                                </a:lnTo>
                                <a:lnTo>
                                  <a:pt x="74" y="0"/>
                                </a:lnTo>
                                <a:lnTo>
                                  <a:pt x="91" y="1"/>
                                </a:lnTo>
                                <a:lnTo>
                                  <a:pt x="104" y="5"/>
                                </a:lnTo>
                                <a:lnTo>
                                  <a:pt x="117" y="11"/>
                                </a:lnTo>
                                <a:lnTo>
                                  <a:pt x="127" y="21"/>
                                </a:lnTo>
                                <a:lnTo>
                                  <a:pt x="134" y="31"/>
                                </a:lnTo>
                                <a:lnTo>
                                  <a:pt x="140" y="45"/>
                                </a:lnTo>
                                <a:lnTo>
                                  <a:pt x="144" y="60"/>
                                </a:lnTo>
                                <a:lnTo>
                                  <a:pt x="144" y="77"/>
                                </a:lnTo>
                                <a:close/>
                                <a:moveTo>
                                  <a:pt x="117" y="79"/>
                                </a:moveTo>
                                <a:lnTo>
                                  <a:pt x="116" y="68"/>
                                </a:lnTo>
                                <a:lnTo>
                                  <a:pt x="114" y="58"/>
                                </a:lnTo>
                                <a:lnTo>
                                  <a:pt x="112" y="47"/>
                                </a:lnTo>
                                <a:lnTo>
                                  <a:pt x="107" y="39"/>
                                </a:lnTo>
                                <a:lnTo>
                                  <a:pt x="102" y="32"/>
                                </a:lnTo>
                                <a:lnTo>
                                  <a:pt x="93" y="27"/>
                                </a:lnTo>
                                <a:lnTo>
                                  <a:pt x="85" y="22"/>
                                </a:lnTo>
                                <a:lnTo>
                                  <a:pt x="72" y="22"/>
                                </a:lnTo>
                                <a:lnTo>
                                  <a:pt x="61" y="22"/>
                                </a:lnTo>
                                <a:lnTo>
                                  <a:pt x="53" y="26"/>
                                </a:lnTo>
                                <a:lnTo>
                                  <a:pt x="44" y="31"/>
                                </a:lnTo>
                                <a:lnTo>
                                  <a:pt x="38" y="38"/>
                                </a:lnTo>
                                <a:lnTo>
                                  <a:pt x="33" y="45"/>
                                </a:lnTo>
                                <a:lnTo>
                                  <a:pt x="31" y="55"/>
                                </a:lnTo>
                                <a:lnTo>
                                  <a:pt x="28" y="66"/>
                                </a:lnTo>
                                <a:lnTo>
                                  <a:pt x="28" y="79"/>
                                </a:lnTo>
                                <a:lnTo>
                                  <a:pt x="28" y="90"/>
                                </a:lnTo>
                                <a:lnTo>
                                  <a:pt x="29" y="101"/>
                                </a:lnTo>
                                <a:lnTo>
                                  <a:pt x="32" y="111"/>
                                </a:lnTo>
                                <a:lnTo>
                                  <a:pt x="37" y="119"/>
                                </a:lnTo>
                                <a:lnTo>
                                  <a:pt x="43" y="127"/>
                                </a:lnTo>
                                <a:lnTo>
                                  <a:pt x="50" y="132"/>
                                </a:lnTo>
                                <a:lnTo>
                                  <a:pt x="60" y="135"/>
                                </a:lnTo>
                                <a:lnTo>
                                  <a:pt x="71" y="137"/>
                                </a:lnTo>
                                <a:lnTo>
                                  <a:pt x="82" y="135"/>
                                </a:lnTo>
                                <a:lnTo>
                                  <a:pt x="92" y="132"/>
                                </a:lnTo>
                                <a:lnTo>
                                  <a:pt x="99" y="127"/>
                                </a:lnTo>
                                <a:lnTo>
                                  <a:pt x="106" y="121"/>
                                </a:lnTo>
                                <a:lnTo>
                                  <a:pt x="111" y="112"/>
                                </a:lnTo>
                                <a:lnTo>
                                  <a:pt x="114" y="102"/>
                                </a:lnTo>
                                <a:lnTo>
                                  <a:pt x="116" y="91"/>
                                </a:lnTo>
                                <a:lnTo>
                                  <a:pt x="117" y="7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01" name="Freeform 296"/>
                        <wps:cNvSpPr>
                          <a:spLocks/>
                        </wps:cNvSpPr>
                        <wps:spPr bwMode="auto">
                          <a:xfrm>
                            <a:off x="3352801" y="428625"/>
                            <a:ext cx="61913" cy="119063"/>
                          </a:xfrm>
                          <a:custGeom>
                            <a:avLst/>
                            <a:gdLst>
                              <a:gd name="T0" fmla="*/ 118 w 118"/>
                              <a:gd name="T1" fmla="*/ 221 h 224"/>
                              <a:gd name="T2" fmla="*/ 117 w 118"/>
                              <a:gd name="T3" fmla="*/ 222 h 224"/>
                              <a:gd name="T4" fmla="*/ 114 w 118"/>
                              <a:gd name="T5" fmla="*/ 223 h 224"/>
                              <a:gd name="T6" fmla="*/ 109 w 118"/>
                              <a:gd name="T7" fmla="*/ 224 h 224"/>
                              <a:gd name="T8" fmla="*/ 100 w 118"/>
                              <a:gd name="T9" fmla="*/ 224 h 224"/>
                              <a:gd name="T10" fmla="*/ 95 w 118"/>
                              <a:gd name="T11" fmla="*/ 224 h 224"/>
                              <a:gd name="T12" fmla="*/ 91 w 118"/>
                              <a:gd name="T13" fmla="*/ 223 h 224"/>
                              <a:gd name="T14" fmla="*/ 89 w 118"/>
                              <a:gd name="T15" fmla="*/ 221 h 224"/>
                              <a:gd name="T16" fmla="*/ 26 w 118"/>
                              <a:gd name="T17" fmla="*/ 139 h 224"/>
                              <a:gd name="T18" fmla="*/ 26 w 118"/>
                              <a:gd name="T19" fmla="*/ 221 h 224"/>
                              <a:gd name="T20" fmla="*/ 25 w 118"/>
                              <a:gd name="T21" fmla="*/ 222 h 224"/>
                              <a:gd name="T22" fmla="*/ 22 w 118"/>
                              <a:gd name="T23" fmla="*/ 223 h 224"/>
                              <a:gd name="T24" fmla="*/ 17 w 118"/>
                              <a:gd name="T25" fmla="*/ 224 h 224"/>
                              <a:gd name="T26" fmla="*/ 10 w 118"/>
                              <a:gd name="T27" fmla="*/ 224 h 224"/>
                              <a:gd name="T28" fmla="*/ 4 w 118"/>
                              <a:gd name="T29" fmla="*/ 223 h 224"/>
                              <a:gd name="T30" fmla="*/ 1 w 118"/>
                              <a:gd name="T31" fmla="*/ 222 h 224"/>
                              <a:gd name="T32" fmla="*/ 0 w 118"/>
                              <a:gd name="T33" fmla="*/ 221 h 224"/>
                              <a:gd name="T34" fmla="*/ 0 w 118"/>
                              <a:gd name="T35" fmla="*/ 5 h 224"/>
                              <a:gd name="T36" fmla="*/ 0 w 118"/>
                              <a:gd name="T37" fmla="*/ 3 h 224"/>
                              <a:gd name="T38" fmla="*/ 3 w 118"/>
                              <a:gd name="T39" fmla="*/ 1 h 224"/>
                              <a:gd name="T40" fmla="*/ 6 w 118"/>
                              <a:gd name="T41" fmla="*/ 0 h 224"/>
                              <a:gd name="T42" fmla="*/ 14 w 118"/>
                              <a:gd name="T43" fmla="*/ 0 h 224"/>
                              <a:gd name="T44" fmla="*/ 20 w 118"/>
                              <a:gd name="T45" fmla="*/ 0 h 224"/>
                              <a:gd name="T46" fmla="*/ 24 w 118"/>
                              <a:gd name="T47" fmla="*/ 1 h 224"/>
                              <a:gd name="T48" fmla="*/ 26 w 118"/>
                              <a:gd name="T49" fmla="*/ 3 h 224"/>
                              <a:gd name="T50" fmla="*/ 26 w 118"/>
                              <a:gd name="T51" fmla="*/ 5 h 224"/>
                              <a:gd name="T52" fmla="*/ 82 w 118"/>
                              <a:gd name="T53" fmla="*/ 75 h 224"/>
                              <a:gd name="T54" fmla="*/ 84 w 118"/>
                              <a:gd name="T55" fmla="*/ 73 h 224"/>
                              <a:gd name="T56" fmla="*/ 88 w 118"/>
                              <a:gd name="T57" fmla="*/ 72 h 224"/>
                              <a:gd name="T58" fmla="*/ 93 w 118"/>
                              <a:gd name="T59" fmla="*/ 70 h 224"/>
                              <a:gd name="T60" fmla="*/ 99 w 118"/>
                              <a:gd name="T61" fmla="*/ 70 h 224"/>
                              <a:gd name="T62" fmla="*/ 105 w 118"/>
                              <a:gd name="T63" fmla="*/ 70 h 224"/>
                              <a:gd name="T64" fmla="*/ 110 w 118"/>
                              <a:gd name="T65" fmla="*/ 72 h 224"/>
                              <a:gd name="T66" fmla="*/ 112 w 118"/>
                              <a:gd name="T67" fmla="*/ 73 h 224"/>
                              <a:gd name="T68" fmla="*/ 112 w 118"/>
                              <a:gd name="T69" fmla="*/ 75 h 224"/>
                              <a:gd name="T70" fmla="*/ 112 w 118"/>
                              <a:gd name="T71" fmla="*/ 79 h 224"/>
                              <a:gd name="T72" fmla="*/ 109 w 118"/>
                              <a:gd name="T73" fmla="*/ 83 h 224"/>
                              <a:gd name="T74" fmla="*/ 115 w 118"/>
                              <a:gd name="T75" fmla="*/ 212 h 224"/>
                              <a:gd name="T76" fmla="*/ 117 w 118"/>
                              <a:gd name="T77" fmla="*/ 216 h 224"/>
                              <a:gd name="T78" fmla="*/ 118 w 118"/>
                              <a:gd name="T79" fmla="*/ 219 h 2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118" h="224">
                                <a:moveTo>
                                  <a:pt x="118" y="219"/>
                                </a:moveTo>
                                <a:lnTo>
                                  <a:pt x="118" y="221"/>
                                </a:lnTo>
                                <a:lnTo>
                                  <a:pt x="118" y="222"/>
                                </a:lnTo>
                                <a:lnTo>
                                  <a:pt x="117" y="222"/>
                                </a:lnTo>
                                <a:lnTo>
                                  <a:pt x="116" y="223"/>
                                </a:lnTo>
                                <a:lnTo>
                                  <a:pt x="114" y="223"/>
                                </a:lnTo>
                                <a:lnTo>
                                  <a:pt x="111" y="224"/>
                                </a:lnTo>
                                <a:lnTo>
                                  <a:pt x="109" y="224"/>
                                </a:lnTo>
                                <a:lnTo>
                                  <a:pt x="105" y="224"/>
                                </a:lnTo>
                                <a:lnTo>
                                  <a:pt x="100" y="224"/>
                                </a:lnTo>
                                <a:lnTo>
                                  <a:pt x="98" y="224"/>
                                </a:lnTo>
                                <a:lnTo>
                                  <a:pt x="95" y="224"/>
                                </a:lnTo>
                                <a:lnTo>
                                  <a:pt x="93" y="223"/>
                                </a:lnTo>
                                <a:lnTo>
                                  <a:pt x="91" y="223"/>
                                </a:lnTo>
                                <a:lnTo>
                                  <a:pt x="90" y="222"/>
                                </a:lnTo>
                                <a:lnTo>
                                  <a:pt x="89" y="221"/>
                                </a:lnTo>
                                <a:lnTo>
                                  <a:pt x="88" y="219"/>
                                </a:lnTo>
                                <a:lnTo>
                                  <a:pt x="26" y="139"/>
                                </a:lnTo>
                                <a:lnTo>
                                  <a:pt x="26" y="219"/>
                                </a:lnTo>
                                <a:lnTo>
                                  <a:pt x="26" y="221"/>
                                </a:lnTo>
                                <a:lnTo>
                                  <a:pt x="26" y="222"/>
                                </a:lnTo>
                                <a:lnTo>
                                  <a:pt x="25" y="222"/>
                                </a:lnTo>
                                <a:lnTo>
                                  <a:pt x="24" y="223"/>
                                </a:lnTo>
                                <a:lnTo>
                                  <a:pt x="22" y="223"/>
                                </a:lnTo>
                                <a:lnTo>
                                  <a:pt x="20" y="224"/>
                                </a:lnTo>
                                <a:lnTo>
                                  <a:pt x="17" y="224"/>
                                </a:lnTo>
                                <a:lnTo>
                                  <a:pt x="14" y="224"/>
                                </a:lnTo>
                                <a:lnTo>
                                  <a:pt x="10" y="224"/>
                                </a:lnTo>
                                <a:lnTo>
                                  <a:pt x="6" y="224"/>
                                </a:lnTo>
                                <a:lnTo>
                                  <a:pt x="4" y="223"/>
                                </a:lnTo>
                                <a:lnTo>
                                  <a:pt x="3" y="223"/>
                                </a:lnTo>
                                <a:lnTo>
                                  <a:pt x="1" y="222"/>
                                </a:lnTo>
                                <a:lnTo>
                                  <a:pt x="0" y="222"/>
                                </a:lnTo>
                                <a:lnTo>
                                  <a:pt x="0" y="221"/>
                                </a:lnTo>
                                <a:lnTo>
                                  <a:pt x="0" y="219"/>
                                </a:lnTo>
                                <a:lnTo>
                                  <a:pt x="0" y="5"/>
                                </a:lnTo>
                                <a:lnTo>
                                  <a:pt x="0" y="4"/>
                                </a:lnTo>
                                <a:lnTo>
                                  <a:pt x="0" y="3"/>
                                </a:lnTo>
                                <a:lnTo>
                                  <a:pt x="1" y="1"/>
                                </a:lnTo>
                                <a:lnTo>
                                  <a:pt x="3" y="1"/>
                                </a:lnTo>
                                <a:lnTo>
                                  <a:pt x="4" y="0"/>
                                </a:lnTo>
                                <a:lnTo>
                                  <a:pt x="6" y="0"/>
                                </a:lnTo>
                                <a:lnTo>
                                  <a:pt x="10" y="0"/>
                                </a:lnTo>
                                <a:lnTo>
                                  <a:pt x="14" y="0"/>
                                </a:lnTo>
                                <a:lnTo>
                                  <a:pt x="17" y="0"/>
                                </a:lnTo>
                                <a:lnTo>
                                  <a:pt x="20" y="0"/>
                                </a:lnTo>
                                <a:lnTo>
                                  <a:pt x="22" y="0"/>
                                </a:lnTo>
                                <a:lnTo>
                                  <a:pt x="24" y="1"/>
                                </a:lnTo>
                                <a:lnTo>
                                  <a:pt x="25" y="1"/>
                                </a:lnTo>
                                <a:lnTo>
                                  <a:pt x="26" y="3"/>
                                </a:lnTo>
                                <a:lnTo>
                                  <a:pt x="26" y="4"/>
                                </a:lnTo>
                                <a:lnTo>
                                  <a:pt x="26" y="5"/>
                                </a:lnTo>
                                <a:lnTo>
                                  <a:pt x="26" y="136"/>
                                </a:lnTo>
                                <a:lnTo>
                                  <a:pt x="82" y="75"/>
                                </a:lnTo>
                                <a:lnTo>
                                  <a:pt x="83" y="74"/>
                                </a:lnTo>
                                <a:lnTo>
                                  <a:pt x="84" y="73"/>
                                </a:lnTo>
                                <a:lnTo>
                                  <a:pt x="85" y="72"/>
                                </a:lnTo>
                                <a:lnTo>
                                  <a:pt x="88" y="72"/>
                                </a:lnTo>
                                <a:lnTo>
                                  <a:pt x="89" y="70"/>
                                </a:lnTo>
                                <a:lnTo>
                                  <a:pt x="93" y="70"/>
                                </a:lnTo>
                                <a:lnTo>
                                  <a:pt x="95" y="70"/>
                                </a:lnTo>
                                <a:lnTo>
                                  <a:pt x="99" y="70"/>
                                </a:lnTo>
                                <a:lnTo>
                                  <a:pt x="102" y="70"/>
                                </a:lnTo>
                                <a:lnTo>
                                  <a:pt x="105" y="70"/>
                                </a:lnTo>
                                <a:lnTo>
                                  <a:pt x="107" y="70"/>
                                </a:lnTo>
                                <a:lnTo>
                                  <a:pt x="110" y="72"/>
                                </a:lnTo>
                                <a:lnTo>
                                  <a:pt x="111" y="72"/>
                                </a:lnTo>
                                <a:lnTo>
                                  <a:pt x="112" y="73"/>
                                </a:lnTo>
                                <a:lnTo>
                                  <a:pt x="112" y="74"/>
                                </a:lnTo>
                                <a:lnTo>
                                  <a:pt x="112" y="75"/>
                                </a:lnTo>
                                <a:lnTo>
                                  <a:pt x="112" y="76"/>
                                </a:lnTo>
                                <a:lnTo>
                                  <a:pt x="112" y="79"/>
                                </a:lnTo>
                                <a:lnTo>
                                  <a:pt x="111" y="80"/>
                                </a:lnTo>
                                <a:lnTo>
                                  <a:pt x="109" y="83"/>
                                </a:lnTo>
                                <a:lnTo>
                                  <a:pt x="56" y="136"/>
                                </a:lnTo>
                                <a:lnTo>
                                  <a:pt x="115" y="212"/>
                                </a:lnTo>
                                <a:lnTo>
                                  <a:pt x="117" y="214"/>
                                </a:lnTo>
                                <a:lnTo>
                                  <a:pt x="117" y="216"/>
                                </a:lnTo>
                                <a:lnTo>
                                  <a:pt x="118" y="218"/>
                                </a:lnTo>
                                <a:lnTo>
                                  <a:pt x="118" y="2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02" name="Freeform 297"/>
                        <wps:cNvSpPr>
                          <a:spLocks noEditPoints="1"/>
                        </wps:cNvSpPr>
                        <wps:spPr bwMode="auto">
                          <a:xfrm>
                            <a:off x="3430588" y="434975"/>
                            <a:ext cx="17463" cy="112713"/>
                          </a:xfrm>
                          <a:custGeom>
                            <a:avLst/>
                            <a:gdLst>
                              <a:gd name="T0" fmla="*/ 29 w 32"/>
                              <a:gd name="T1" fmla="*/ 209 h 214"/>
                              <a:gd name="T2" fmla="*/ 29 w 32"/>
                              <a:gd name="T3" fmla="*/ 211 h 214"/>
                              <a:gd name="T4" fmla="*/ 28 w 32"/>
                              <a:gd name="T5" fmla="*/ 212 h 214"/>
                              <a:gd name="T6" fmla="*/ 28 w 32"/>
                              <a:gd name="T7" fmla="*/ 212 h 214"/>
                              <a:gd name="T8" fmla="*/ 27 w 32"/>
                              <a:gd name="T9" fmla="*/ 213 h 214"/>
                              <a:gd name="T10" fmla="*/ 24 w 32"/>
                              <a:gd name="T11" fmla="*/ 213 h 214"/>
                              <a:gd name="T12" fmla="*/ 22 w 32"/>
                              <a:gd name="T13" fmla="*/ 214 h 214"/>
                              <a:gd name="T14" fmla="*/ 20 w 32"/>
                              <a:gd name="T15" fmla="*/ 214 h 214"/>
                              <a:gd name="T16" fmla="*/ 16 w 32"/>
                              <a:gd name="T17" fmla="*/ 214 h 214"/>
                              <a:gd name="T18" fmla="*/ 12 w 32"/>
                              <a:gd name="T19" fmla="*/ 214 h 214"/>
                              <a:gd name="T20" fmla="*/ 10 w 32"/>
                              <a:gd name="T21" fmla="*/ 214 h 214"/>
                              <a:gd name="T22" fmla="*/ 7 w 32"/>
                              <a:gd name="T23" fmla="*/ 213 h 214"/>
                              <a:gd name="T24" fmla="*/ 5 w 32"/>
                              <a:gd name="T25" fmla="*/ 213 h 214"/>
                              <a:gd name="T26" fmla="*/ 4 w 32"/>
                              <a:gd name="T27" fmla="*/ 212 h 214"/>
                              <a:gd name="T28" fmla="*/ 4 w 32"/>
                              <a:gd name="T29" fmla="*/ 212 h 214"/>
                              <a:gd name="T30" fmla="*/ 2 w 32"/>
                              <a:gd name="T31" fmla="*/ 211 h 214"/>
                              <a:gd name="T32" fmla="*/ 2 w 32"/>
                              <a:gd name="T33" fmla="*/ 209 h 214"/>
                              <a:gd name="T34" fmla="*/ 2 w 32"/>
                              <a:gd name="T35" fmla="*/ 65 h 214"/>
                              <a:gd name="T36" fmla="*/ 2 w 32"/>
                              <a:gd name="T37" fmla="*/ 64 h 214"/>
                              <a:gd name="T38" fmla="*/ 4 w 32"/>
                              <a:gd name="T39" fmla="*/ 63 h 214"/>
                              <a:gd name="T40" fmla="*/ 4 w 32"/>
                              <a:gd name="T41" fmla="*/ 62 h 214"/>
                              <a:gd name="T42" fmla="*/ 5 w 32"/>
                              <a:gd name="T43" fmla="*/ 62 h 214"/>
                              <a:gd name="T44" fmla="*/ 7 w 32"/>
                              <a:gd name="T45" fmla="*/ 60 h 214"/>
                              <a:gd name="T46" fmla="*/ 10 w 32"/>
                              <a:gd name="T47" fmla="*/ 60 h 214"/>
                              <a:gd name="T48" fmla="*/ 12 w 32"/>
                              <a:gd name="T49" fmla="*/ 60 h 214"/>
                              <a:gd name="T50" fmla="*/ 16 w 32"/>
                              <a:gd name="T51" fmla="*/ 60 h 214"/>
                              <a:gd name="T52" fmla="*/ 20 w 32"/>
                              <a:gd name="T53" fmla="*/ 60 h 214"/>
                              <a:gd name="T54" fmla="*/ 22 w 32"/>
                              <a:gd name="T55" fmla="*/ 60 h 214"/>
                              <a:gd name="T56" fmla="*/ 24 w 32"/>
                              <a:gd name="T57" fmla="*/ 60 h 214"/>
                              <a:gd name="T58" fmla="*/ 27 w 32"/>
                              <a:gd name="T59" fmla="*/ 62 h 214"/>
                              <a:gd name="T60" fmla="*/ 28 w 32"/>
                              <a:gd name="T61" fmla="*/ 62 h 214"/>
                              <a:gd name="T62" fmla="*/ 28 w 32"/>
                              <a:gd name="T63" fmla="*/ 63 h 214"/>
                              <a:gd name="T64" fmla="*/ 29 w 32"/>
                              <a:gd name="T65" fmla="*/ 64 h 214"/>
                              <a:gd name="T66" fmla="*/ 29 w 32"/>
                              <a:gd name="T67" fmla="*/ 65 h 214"/>
                              <a:gd name="T68" fmla="*/ 29 w 32"/>
                              <a:gd name="T69" fmla="*/ 209 h 214"/>
                              <a:gd name="T70" fmla="*/ 32 w 32"/>
                              <a:gd name="T71" fmla="*/ 16 h 214"/>
                              <a:gd name="T72" fmla="*/ 32 w 32"/>
                              <a:gd name="T73" fmla="*/ 25 h 214"/>
                              <a:gd name="T74" fmla="*/ 28 w 32"/>
                              <a:gd name="T75" fmla="*/ 28 h 214"/>
                              <a:gd name="T76" fmla="*/ 24 w 32"/>
                              <a:gd name="T77" fmla="*/ 32 h 214"/>
                              <a:gd name="T78" fmla="*/ 16 w 32"/>
                              <a:gd name="T79" fmla="*/ 32 h 214"/>
                              <a:gd name="T80" fmla="*/ 7 w 32"/>
                              <a:gd name="T81" fmla="*/ 32 h 214"/>
                              <a:gd name="T82" fmla="*/ 2 w 32"/>
                              <a:gd name="T83" fmla="*/ 30 h 214"/>
                              <a:gd name="T84" fmla="*/ 0 w 32"/>
                              <a:gd name="T85" fmla="*/ 25 h 214"/>
                              <a:gd name="T86" fmla="*/ 0 w 32"/>
                              <a:gd name="T87" fmla="*/ 16 h 214"/>
                              <a:gd name="T88" fmla="*/ 0 w 32"/>
                              <a:gd name="T89" fmla="*/ 9 h 214"/>
                              <a:gd name="T90" fmla="*/ 4 w 32"/>
                              <a:gd name="T91" fmla="*/ 4 h 214"/>
                              <a:gd name="T92" fmla="*/ 7 w 32"/>
                              <a:gd name="T93" fmla="*/ 1 h 214"/>
                              <a:gd name="T94" fmla="*/ 16 w 32"/>
                              <a:gd name="T95" fmla="*/ 0 h 214"/>
                              <a:gd name="T96" fmla="*/ 24 w 32"/>
                              <a:gd name="T97" fmla="*/ 1 h 214"/>
                              <a:gd name="T98" fmla="*/ 28 w 32"/>
                              <a:gd name="T99" fmla="*/ 4 h 214"/>
                              <a:gd name="T100" fmla="*/ 32 w 32"/>
                              <a:gd name="T101" fmla="*/ 9 h 214"/>
                              <a:gd name="T102" fmla="*/ 32 w 32"/>
                              <a:gd name="T103" fmla="*/ 16 h 2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32" h="214">
                                <a:moveTo>
                                  <a:pt x="29" y="209"/>
                                </a:moveTo>
                                <a:lnTo>
                                  <a:pt x="29" y="211"/>
                                </a:lnTo>
                                <a:lnTo>
                                  <a:pt x="28" y="212"/>
                                </a:lnTo>
                                <a:lnTo>
                                  <a:pt x="28" y="212"/>
                                </a:lnTo>
                                <a:lnTo>
                                  <a:pt x="27" y="213"/>
                                </a:lnTo>
                                <a:lnTo>
                                  <a:pt x="24" y="213"/>
                                </a:lnTo>
                                <a:lnTo>
                                  <a:pt x="22" y="214"/>
                                </a:lnTo>
                                <a:lnTo>
                                  <a:pt x="20" y="214"/>
                                </a:lnTo>
                                <a:lnTo>
                                  <a:pt x="16" y="214"/>
                                </a:lnTo>
                                <a:lnTo>
                                  <a:pt x="12" y="214"/>
                                </a:lnTo>
                                <a:lnTo>
                                  <a:pt x="10" y="214"/>
                                </a:lnTo>
                                <a:lnTo>
                                  <a:pt x="7" y="213"/>
                                </a:lnTo>
                                <a:lnTo>
                                  <a:pt x="5" y="213"/>
                                </a:lnTo>
                                <a:lnTo>
                                  <a:pt x="4" y="212"/>
                                </a:lnTo>
                                <a:lnTo>
                                  <a:pt x="4" y="212"/>
                                </a:lnTo>
                                <a:lnTo>
                                  <a:pt x="2" y="211"/>
                                </a:lnTo>
                                <a:lnTo>
                                  <a:pt x="2" y="209"/>
                                </a:lnTo>
                                <a:lnTo>
                                  <a:pt x="2" y="65"/>
                                </a:lnTo>
                                <a:lnTo>
                                  <a:pt x="2" y="64"/>
                                </a:lnTo>
                                <a:lnTo>
                                  <a:pt x="4" y="63"/>
                                </a:lnTo>
                                <a:lnTo>
                                  <a:pt x="4" y="62"/>
                                </a:lnTo>
                                <a:lnTo>
                                  <a:pt x="5" y="62"/>
                                </a:lnTo>
                                <a:lnTo>
                                  <a:pt x="7" y="60"/>
                                </a:lnTo>
                                <a:lnTo>
                                  <a:pt x="10" y="60"/>
                                </a:lnTo>
                                <a:lnTo>
                                  <a:pt x="12" y="60"/>
                                </a:lnTo>
                                <a:lnTo>
                                  <a:pt x="16" y="60"/>
                                </a:lnTo>
                                <a:lnTo>
                                  <a:pt x="20" y="60"/>
                                </a:lnTo>
                                <a:lnTo>
                                  <a:pt x="22" y="60"/>
                                </a:lnTo>
                                <a:lnTo>
                                  <a:pt x="24" y="60"/>
                                </a:lnTo>
                                <a:lnTo>
                                  <a:pt x="27" y="62"/>
                                </a:lnTo>
                                <a:lnTo>
                                  <a:pt x="28" y="62"/>
                                </a:lnTo>
                                <a:lnTo>
                                  <a:pt x="28" y="63"/>
                                </a:lnTo>
                                <a:lnTo>
                                  <a:pt x="29" y="64"/>
                                </a:lnTo>
                                <a:lnTo>
                                  <a:pt x="29" y="65"/>
                                </a:lnTo>
                                <a:lnTo>
                                  <a:pt x="29" y="209"/>
                                </a:lnTo>
                                <a:close/>
                                <a:moveTo>
                                  <a:pt x="32" y="16"/>
                                </a:moveTo>
                                <a:lnTo>
                                  <a:pt x="32" y="25"/>
                                </a:lnTo>
                                <a:lnTo>
                                  <a:pt x="28" y="28"/>
                                </a:lnTo>
                                <a:lnTo>
                                  <a:pt x="24" y="32"/>
                                </a:lnTo>
                                <a:lnTo>
                                  <a:pt x="16" y="32"/>
                                </a:lnTo>
                                <a:lnTo>
                                  <a:pt x="7" y="32"/>
                                </a:lnTo>
                                <a:lnTo>
                                  <a:pt x="2" y="30"/>
                                </a:lnTo>
                                <a:lnTo>
                                  <a:pt x="0" y="25"/>
                                </a:lnTo>
                                <a:lnTo>
                                  <a:pt x="0" y="16"/>
                                </a:lnTo>
                                <a:lnTo>
                                  <a:pt x="0" y="9"/>
                                </a:lnTo>
                                <a:lnTo>
                                  <a:pt x="4" y="4"/>
                                </a:lnTo>
                                <a:lnTo>
                                  <a:pt x="7" y="1"/>
                                </a:lnTo>
                                <a:lnTo>
                                  <a:pt x="16" y="0"/>
                                </a:lnTo>
                                <a:lnTo>
                                  <a:pt x="24" y="1"/>
                                </a:lnTo>
                                <a:lnTo>
                                  <a:pt x="28" y="4"/>
                                </a:lnTo>
                                <a:lnTo>
                                  <a:pt x="32" y="9"/>
                                </a:lnTo>
                                <a:lnTo>
                                  <a:pt x="32"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03" name="Freeform 298"/>
                        <wps:cNvSpPr>
                          <a:spLocks/>
                        </wps:cNvSpPr>
                        <wps:spPr bwMode="auto">
                          <a:xfrm>
                            <a:off x="3471863" y="465138"/>
                            <a:ext cx="66675" cy="82550"/>
                          </a:xfrm>
                          <a:custGeom>
                            <a:avLst/>
                            <a:gdLst>
                              <a:gd name="T0" fmla="*/ 124 w 124"/>
                              <a:gd name="T1" fmla="*/ 153 h 156"/>
                              <a:gd name="T2" fmla="*/ 122 w 124"/>
                              <a:gd name="T3" fmla="*/ 154 h 156"/>
                              <a:gd name="T4" fmla="*/ 119 w 124"/>
                              <a:gd name="T5" fmla="*/ 155 h 156"/>
                              <a:gd name="T6" fmla="*/ 114 w 124"/>
                              <a:gd name="T7" fmla="*/ 156 h 156"/>
                              <a:gd name="T8" fmla="*/ 107 w 124"/>
                              <a:gd name="T9" fmla="*/ 156 h 156"/>
                              <a:gd name="T10" fmla="*/ 102 w 124"/>
                              <a:gd name="T11" fmla="*/ 155 h 156"/>
                              <a:gd name="T12" fmla="*/ 98 w 124"/>
                              <a:gd name="T13" fmla="*/ 154 h 156"/>
                              <a:gd name="T14" fmla="*/ 97 w 124"/>
                              <a:gd name="T15" fmla="*/ 153 h 156"/>
                              <a:gd name="T16" fmla="*/ 97 w 124"/>
                              <a:gd name="T17" fmla="*/ 66 h 156"/>
                              <a:gd name="T18" fmla="*/ 96 w 124"/>
                              <a:gd name="T19" fmla="*/ 47 h 156"/>
                              <a:gd name="T20" fmla="*/ 90 w 124"/>
                              <a:gd name="T21" fmla="*/ 34 h 156"/>
                              <a:gd name="T22" fmla="*/ 80 w 124"/>
                              <a:gd name="T23" fmla="*/ 26 h 156"/>
                              <a:gd name="T24" fmla="*/ 66 w 124"/>
                              <a:gd name="T25" fmla="*/ 23 h 156"/>
                              <a:gd name="T26" fmla="*/ 46 w 124"/>
                              <a:gd name="T27" fmla="*/ 29 h 156"/>
                              <a:gd name="T28" fmla="*/ 26 w 124"/>
                              <a:gd name="T29" fmla="*/ 50 h 156"/>
                              <a:gd name="T30" fmla="*/ 26 w 124"/>
                              <a:gd name="T31" fmla="*/ 153 h 156"/>
                              <a:gd name="T32" fmla="*/ 24 w 124"/>
                              <a:gd name="T33" fmla="*/ 154 h 156"/>
                              <a:gd name="T34" fmla="*/ 22 w 124"/>
                              <a:gd name="T35" fmla="*/ 155 h 156"/>
                              <a:gd name="T36" fmla="*/ 16 w 124"/>
                              <a:gd name="T37" fmla="*/ 156 h 156"/>
                              <a:gd name="T38" fmla="*/ 8 w 124"/>
                              <a:gd name="T39" fmla="*/ 156 h 156"/>
                              <a:gd name="T40" fmla="*/ 3 w 124"/>
                              <a:gd name="T41" fmla="*/ 155 h 156"/>
                              <a:gd name="T42" fmla="*/ 1 w 124"/>
                              <a:gd name="T43" fmla="*/ 154 h 156"/>
                              <a:gd name="T44" fmla="*/ 0 w 124"/>
                              <a:gd name="T45" fmla="*/ 153 h 156"/>
                              <a:gd name="T46" fmla="*/ 0 w 124"/>
                              <a:gd name="T47" fmla="*/ 7 h 156"/>
                              <a:gd name="T48" fmla="*/ 0 w 124"/>
                              <a:gd name="T49" fmla="*/ 5 h 156"/>
                              <a:gd name="T50" fmla="*/ 2 w 124"/>
                              <a:gd name="T51" fmla="*/ 4 h 156"/>
                              <a:gd name="T52" fmla="*/ 6 w 124"/>
                              <a:gd name="T53" fmla="*/ 2 h 156"/>
                              <a:gd name="T54" fmla="*/ 11 w 124"/>
                              <a:gd name="T55" fmla="*/ 2 h 156"/>
                              <a:gd name="T56" fmla="*/ 17 w 124"/>
                              <a:gd name="T57" fmla="*/ 2 h 156"/>
                              <a:gd name="T58" fmla="*/ 21 w 124"/>
                              <a:gd name="T59" fmla="*/ 4 h 156"/>
                              <a:gd name="T60" fmla="*/ 23 w 124"/>
                              <a:gd name="T61" fmla="*/ 5 h 156"/>
                              <a:gd name="T62" fmla="*/ 23 w 124"/>
                              <a:gd name="T63" fmla="*/ 7 h 156"/>
                              <a:gd name="T64" fmla="*/ 35 w 124"/>
                              <a:gd name="T65" fmla="*/ 13 h 156"/>
                              <a:gd name="T66" fmla="*/ 60 w 124"/>
                              <a:gd name="T67" fmla="*/ 1 h 156"/>
                              <a:gd name="T68" fmla="*/ 86 w 124"/>
                              <a:gd name="T69" fmla="*/ 1 h 156"/>
                              <a:gd name="T70" fmla="*/ 106 w 124"/>
                              <a:gd name="T71" fmla="*/ 10 h 156"/>
                              <a:gd name="T72" fmla="*/ 118 w 124"/>
                              <a:gd name="T73" fmla="*/ 27 h 156"/>
                              <a:gd name="T74" fmla="*/ 123 w 124"/>
                              <a:gd name="T75" fmla="*/ 49 h 156"/>
                              <a:gd name="T76" fmla="*/ 124 w 124"/>
                              <a:gd name="T77" fmla="*/ 15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4" h="156">
                                <a:moveTo>
                                  <a:pt x="124" y="151"/>
                                </a:moveTo>
                                <a:lnTo>
                                  <a:pt x="124" y="153"/>
                                </a:lnTo>
                                <a:lnTo>
                                  <a:pt x="123" y="154"/>
                                </a:lnTo>
                                <a:lnTo>
                                  <a:pt x="122" y="154"/>
                                </a:lnTo>
                                <a:lnTo>
                                  <a:pt x="120" y="155"/>
                                </a:lnTo>
                                <a:lnTo>
                                  <a:pt x="119" y="155"/>
                                </a:lnTo>
                                <a:lnTo>
                                  <a:pt x="117" y="156"/>
                                </a:lnTo>
                                <a:lnTo>
                                  <a:pt x="114" y="156"/>
                                </a:lnTo>
                                <a:lnTo>
                                  <a:pt x="110" y="156"/>
                                </a:lnTo>
                                <a:lnTo>
                                  <a:pt x="107" y="156"/>
                                </a:lnTo>
                                <a:lnTo>
                                  <a:pt x="104" y="156"/>
                                </a:lnTo>
                                <a:lnTo>
                                  <a:pt x="102" y="155"/>
                                </a:lnTo>
                                <a:lnTo>
                                  <a:pt x="99" y="155"/>
                                </a:lnTo>
                                <a:lnTo>
                                  <a:pt x="98" y="154"/>
                                </a:lnTo>
                                <a:lnTo>
                                  <a:pt x="98" y="154"/>
                                </a:lnTo>
                                <a:lnTo>
                                  <a:pt x="97" y="153"/>
                                </a:lnTo>
                                <a:lnTo>
                                  <a:pt x="97" y="151"/>
                                </a:lnTo>
                                <a:lnTo>
                                  <a:pt x="97" y="66"/>
                                </a:lnTo>
                                <a:lnTo>
                                  <a:pt x="97" y="55"/>
                                </a:lnTo>
                                <a:lnTo>
                                  <a:pt x="96" y="47"/>
                                </a:lnTo>
                                <a:lnTo>
                                  <a:pt x="93" y="39"/>
                                </a:lnTo>
                                <a:lnTo>
                                  <a:pt x="90" y="34"/>
                                </a:lnTo>
                                <a:lnTo>
                                  <a:pt x="86" y="29"/>
                                </a:lnTo>
                                <a:lnTo>
                                  <a:pt x="80" y="26"/>
                                </a:lnTo>
                                <a:lnTo>
                                  <a:pt x="74" y="23"/>
                                </a:lnTo>
                                <a:lnTo>
                                  <a:pt x="66" y="23"/>
                                </a:lnTo>
                                <a:lnTo>
                                  <a:pt x="56" y="23"/>
                                </a:lnTo>
                                <a:lnTo>
                                  <a:pt x="46" y="29"/>
                                </a:lnTo>
                                <a:lnTo>
                                  <a:pt x="37" y="38"/>
                                </a:lnTo>
                                <a:lnTo>
                                  <a:pt x="26" y="50"/>
                                </a:lnTo>
                                <a:lnTo>
                                  <a:pt x="26" y="151"/>
                                </a:lnTo>
                                <a:lnTo>
                                  <a:pt x="26" y="153"/>
                                </a:lnTo>
                                <a:lnTo>
                                  <a:pt x="26" y="154"/>
                                </a:lnTo>
                                <a:lnTo>
                                  <a:pt x="24" y="154"/>
                                </a:lnTo>
                                <a:lnTo>
                                  <a:pt x="23" y="155"/>
                                </a:lnTo>
                                <a:lnTo>
                                  <a:pt x="22" y="155"/>
                                </a:lnTo>
                                <a:lnTo>
                                  <a:pt x="19" y="156"/>
                                </a:lnTo>
                                <a:lnTo>
                                  <a:pt x="16" y="156"/>
                                </a:lnTo>
                                <a:lnTo>
                                  <a:pt x="12" y="156"/>
                                </a:lnTo>
                                <a:lnTo>
                                  <a:pt x="8" y="156"/>
                                </a:lnTo>
                                <a:lnTo>
                                  <a:pt x="6" y="156"/>
                                </a:lnTo>
                                <a:lnTo>
                                  <a:pt x="3" y="155"/>
                                </a:lnTo>
                                <a:lnTo>
                                  <a:pt x="2" y="155"/>
                                </a:lnTo>
                                <a:lnTo>
                                  <a:pt x="1" y="154"/>
                                </a:lnTo>
                                <a:lnTo>
                                  <a:pt x="0" y="154"/>
                                </a:lnTo>
                                <a:lnTo>
                                  <a:pt x="0" y="153"/>
                                </a:lnTo>
                                <a:lnTo>
                                  <a:pt x="0" y="151"/>
                                </a:lnTo>
                                <a:lnTo>
                                  <a:pt x="0" y="7"/>
                                </a:lnTo>
                                <a:lnTo>
                                  <a:pt x="0" y="6"/>
                                </a:lnTo>
                                <a:lnTo>
                                  <a:pt x="0" y="5"/>
                                </a:lnTo>
                                <a:lnTo>
                                  <a:pt x="1" y="4"/>
                                </a:lnTo>
                                <a:lnTo>
                                  <a:pt x="2" y="4"/>
                                </a:lnTo>
                                <a:lnTo>
                                  <a:pt x="3" y="2"/>
                                </a:lnTo>
                                <a:lnTo>
                                  <a:pt x="6" y="2"/>
                                </a:lnTo>
                                <a:lnTo>
                                  <a:pt x="8" y="2"/>
                                </a:lnTo>
                                <a:lnTo>
                                  <a:pt x="11" y="2"/>
                                </a:lnTo>
                                <a:lnTo>
                                  <a:pt x="14" y="2"/>
                                </a:lnTo>
                                <a:lnTo>
                                  <a:pt x="17" y="2"/>
                                </a:lnTo>
                                <a:lnTo>
                                  <a:pt x="19" y="2"/>
                                </a:lnTo>
                                <a:lnTo>
                                  <a:pt x="21" y="4"/>
                                </a:lnTo>
                                <a:lnTo>
                                  <a:pt x="22" y="4"/>
                                </a:lnTo>
                                <a:lnTo>
                                  <a:pt x="23" y="5"/>
                                </a:lnTo>
                                <a:lnTo>
                                  <a:pt x="23" y="6"/>
                                </a:lnTo>
                                <a:lnTo>
                                  <a:pt x="23" y="7"/>
                                </a:lnTo>
                                <a:lnTo>
                                  <a:pt x="23" y="26"/>
                                </a:lnTo>
                                <a:lnTo>
                                  <a:pt x="35" y="13"/>
                                </a:lnTo>
                                <a:lnTo>
                                  <a:pt x="48" y="6"/>
                                </a:lnTo>
                                <a:lnTo>
                                  <a:pt x="60" y="1"/>
                                </a:lnTo>
                                <a:lnTo>
                                  <a:pt x="72" y="0"/>
                                </a:lnTo>
                                <a:lnTo>
                                  <a:pt x="86" y="1"/>
                                </a:lnTo>
                                <a:lnTo>
                                  <a:pt x="96" y="5"/>
                                </a:lnTo>
                                <a:lnTo>
                                  <a:pt x="106" y="10"/>
                                </a:lnTo>
                                <a:lnTo>
                                  <a:pt x="112" y="17"/>
                                </a:lnTo>
                                <a:lnTo>
                                  <a:pt x="118" y="27"/>
                                </a:lnTo>
                                <a:lnTo>
                                  <a:pt x="120" y="37"/>
                                </a:lnTo>
                                <a:lnTo>
                                  <a:pt x="123" y="49"/>
                                </a:lnTo>
                                <a:lnTo>
                                  <a:pt x="124" y="63"/>
                                </a:lnTo>
                                <a:lnTo>
                                  <a:pt x="124"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04" name="Freeform 299"/>
                        <wps:cNvSpPr>
                          <a:spLocks noEditPoints="1"/>
                        </wps:cNvSpPr>
                        <wps:spPr bwMode="auto">
                          <a:xfrm>
                            <a:off x="3554413" y="465138"/>
                            <a:ext cx="73025" cy="112713"/>
                          </a:xfrm>
                          <a:custGeom>
                            <a:avLst/>
                            <a:gdLst>
                              <a:gd name="T0" fmla="*/ 134 w 137"/>
                              <a:gd name="T1" fmla="*/ 22 h 214"/>
                              <a:gd name="T2" fmla="*/ 111 w 137"/>
                              <a:gd name="T3" fmla="*/ 24 h 214"/>
                              <a:gd name="T4" fmla="*/ 120 w 137"/>
                              <a:gd name="T5" fmla="*/ 44 h 214"/>
                              <a:gd name="T6" fmla="*/ 116 w 137"/>
                              <a:gd name="T7" fmla="*/ 74 h 214"/>
                              <a:gd name="T8" fmla="*/ 97 w 137"/>
                              <a:gd name="T9" fmla="*/ 96 h 214"/>
                              <a:gd name="T10" fmla="*/ 64 w 137"/>
                              <a:gd name="T11" fmla="*/ 103 h 214"/>
                              <a:gd name="T12" fmla="*/ 41 w 137"/>
                              <a:gd name="T13" fmla="*/ 98 h 214"/>
                              <a:gd name="T14" fmla="*/ 31 w 137"/>
                              <a:gd name="T15" fmla="*/ 102 h 214"/>
                              <a:gd name="T16" fmla="*/ 30 w 137"/>
                              <a:gd name="T17" fmla="*/ 116 h 214"/>
                              <a:gd name="T18" fmla="*/ 48 w 137"/>
                              <a:gd name="T19" fmla="*/ 124 h 214"/>
                              <a:gd name="T20" fmla="*/ 105 w 137"/>
                              <a:gd name="T21" fmla="*/ 128 h 214"/>
                              <a:gd name="T22" fmla="*/ 127 w 137"/>
                              <a:gd name="T23" fmla="*/ 141 h 214"/>
                              <a:gd name="T24" fmla="*/ 134 w 137"/>
                              <a:gd name="T25" fmla="*/ 165 h 214"/>
                              <a:gd name="T26" fmla="*/ 126 w 137"/>
                              <a:gd name="T27" fmla="*/ 192 h 214"/>
                              <a:gd name="T28" fmla="*/ 96 w 137"/>
                              <a:gd name="T29" fmla="*/ 209 h 214"/>
                              <a:gd name="T30" fmla="*/ 48 w 137"/>
                              <a:gd name="T31" fmla="*/ 213 h 214"/>
                              <a:gd name="T32" fmla="*/ 15 w 137"/>
                              <a:gd name="T33" fmla="*/ 203 h 214"/>
                              <a:gd name="T34" fmla="*/ 0 w 137"/>
                              <a:gd name="T35" fmla="*/ 183 h 214"/>
                              <a:gd name="T36" fmla="*/ 1 w 137"/>
                              <a:gd name="T37" fmla="*/ 165 h 214"/>
                              <a:gd name="T38" fmla="*/ 7 w 137"/>
                              <a:gd name="T39" fmla="*/ 151 h 214"/>
                              <a:gd name="T40" fmla="*/ 21 w 137"/>
                              <a:gd name="T41" fmla="*/ 139 h 214"/>
                              <a:gd name="T42" fmla="*/ 6 w 137"/>
                              <a:gd name="T43" fmla="*/ 122 h 214"/>
                              <a:gd name="T44" fmla="*/ 9 w 137"/>
                              <a:gd name="T45" fmla="*/ 98 h 214"/>
                              <a:gd name="T46" fmla="*/ 15 w 137"/>
                              <a:gd name="T47" fmla="*/ 77 h 214"/>
                              <a:gd name="T48" fmla="*/ 9 w 137"/>
                              <a:gd name="T49" fmla="*/ 53 h 214"/>
                              <a:gd name="T50" fmla="*/ 17 w 137"/>
                              <a:gd name="T51" fmla="*/ 21 h 214"/>
                              <a:gd name="T52" fmla="*/ 42 w 137"/>
                              <a:gd name="T53" fmla="*/ 4 h 214"/>
                              <a:gd name="T54" fmla="*/ 70 w 137"/>
                              <a:gd name="T55" fmla="*/ 0 h 214"/>
                              <a:gd name="T56" fmla="*/ 88 w 137"/>
                              <a:gd name="T57" fmla="*/ 2 h 214"/>
                              <a:gd name="T58" fmla="*/ 136 w 137"/>
                              <a:gd name="T59" fmla="*/ 6 h 214"/>
                              <a:gd name="T60" fmla="*/ 95 w 137"/>
                              <a:gd name="T61" fmla="*/ 52 h 214"/>
                              <a:gd name="T62" fmla="*/ 78 w 137"/>
                              <a:gd name="T63" fmla="*/ 22 h 214"/>
                              <a:gd name="T64" fmla="*/ 51 w 137"/>
                              <a:gd name="T65" fmla="*/ 23 h 214"/>
                              <a:gd name="T66" fmla="*/ 37 w 137"/>
                              <a:gd name="T67" fmla="*/ 34 h 214"/>
                              <a:gd name="T68" fmla="*/ 33 w 137"/>
                              <a:gd name="T69" fmla="*/ 53 h 214"/>
                              <a:gd name="T70" fmla="*/ 51 w 137"/>
                              <a:gd name="T71" fmla="*/ 82 h 214"/>
                              <a:gd name="T72" fmla="*/ 78 w 137"/>
                              <a:gd name="T73" fmla="*/ 81 h 214"/>
                              <a:gd name="T74" fmla="*/ 91 w 137"/>
                              <a:gd name="T75" fmla="*/ 69 h 214"/>
                              <a:gd name="T76" fmla="*/ 95 w 137"/>
                              <a:gd name="T77" fmla="*/ 52 h 214"/>
                              <a:gd name="T78" fmla="*/ 101 w 137"/>
                              <a:gd name="T79" fmla="*/ 151 h 214"/>
                              <a:gd name="T80" fmla="*/ 43 w 137"/>
                              <a:gd name="T81" fmla="*/ 145 h 214"/>
                              <a:gd name="T82" fmla="*/ 31 w 137"/>
                              <a:gd name="T83" fmla="*/ 156 h 214"/>
                              <a:gd name="T84" fmla="*/ 26 w 137"/>
                              <a:gd name="T85" fmla="*/ 166 h 214"/>
                              <a:gd name="T86" fmla="*/ 27 w 137"/>
                              <a:gd name="T87" fmla="*/ 182 h 214"/>
                              <a:gd name="T88" fmla="*/ 65 w 137"/>
                              <a:gd name="T89" fmla="*/ 193 h 214"/>
                              <a:gd name="T90" fmla="*/ 94 w 137"/>
                              <a:gd name="T91" fmla="*/ 188 h 214"/>
                              <a:gd name="T92" fmla="*/ 106 w 137"/>
                              <a:gd name="T93" fmla="*/ 176 h 2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137" h="214">
                                <a:moveTo>
                                  <a:pt x="137" y="13"/>
                                </a:moveTo>
                                <a:lnTo>
                                  <a:pt x="137" y="18"/>
                                </a:lnTo>
                                <a:lnTo>
                                  <a:pt x="134" y="22"/>
                                </a:lnTo>
                                <a:lnTo>
                                  <a:pt x="133" y="23"/>
                                </a:lnTo>
                                <a:lnTo>
                                  <a:pt x="131" y="24"/>
                                </a:lnTo>
                                <a:lnTo>
                                  <a:pt x="111" y="24"/>
                                </a:lnTo>
                                <a:lnTo>
                                  <a:pt x="116" y="31"/>
                                </a:lnTo>
                                <a:lnTo>
                                  <a:pt x="118" y="37"/>
                                </a:lnTo>
                                <a:lnTo>
                                  <a:pt x="120" y="44"/>
                                </a:lnTo>
                                <a:lnTo>
                                  <a:pt x="121" y="52"/>
                                </a:lnTo>
                                <a:lnTo>
                                  <a:pt x="120" y="64"/>
                                </a:lnTo>
                                <a:lnTo>
                                  <a:pt x="116" y="74"/>
                                </a:lnTo>
                                <a:lnTo>
                                  <a:pt x="112" y="82"/>
                                </a:lnTo>
                                <a:lnTo>
                                  <a:pt x="105" y="90"/>
                                </a:lnTo>
                                <a:lnTo>
                                  <a:pt x="97" y="96"/>
                                </a:lnTo>
                                <a:lnTo>
                                  <a:pt x="88" y="100"/>
                                </a:lnTo>
                                <a:lnTo>
                                  <a:pt x="76" y="103"/>
                                </a:lnTo>
                                <a:lnTo>
                                  <a:pt x="64" y="103"/>
                                </a:lnTo>
                                <a:lnTo>
                                  <a:pt x="55" y="103"/>
                                </a:lnTo>
                                <a:lnTo>
                                  <a:pt x="48" y="101"/>
                                </a:lnTo>
                                <a:lnTo>
                                  <a:pt x="41" y="98"/>
                                </a:lnTo>
                                <a:lnTo>
                                  <a:pt x="36" y="96"/>
                                </a:lnTo>
                                <a:lnTo>
                                  <a:pt x="32" y="98"/>
                                </a:lnTo>
                                <a:lnTo>
                                  <a:pt x="31" y="102"/>
                                </a:lnTo>
                                <a:lnTo>
                                  <a:pt x="30" y="106"/>
                                </a:lnTo>
                                <a:lnTo>
                                  <a:pt x="28" y="111"/>
                                </a:lnTo>
                                <a:lnTo>
                                  <a:pt x="30" y="116"/>
                                </a:lnTo>
                                <a:lnTo>
                                  <a:pt x="35" y="119"/>
                                </a:lnTo>
                                <a:lnTo>
                                  <a:pt x="39" y="123"/>
                                </a:lnTo>
                                <a:lnTo>
                                  <a:pt x="48" y="124"/>
                                </a:lnTo>
                                <a:lnTo>
                                  <a:pt x="85" y="125"/>
                                </a:lnTo>
                                <a:lnTo>
                                  <a:pt x="96" y="125"/>
                                </a:lnTo>
                                <a:lnTo>
                                  <a:pt x="105" y="128"/>
                                </a:lnTo>
                                <a:lnTo>
                                  <a:pt x="113" y="132"/>
                                </a:lnTo>
                                <a:lnTo>
                                  <a:pt x="121" y="135"/>
                                </a:lnTo>
                                <a:lnTo>
                                  <a:pt x="127" y="141"/>
                                </a:lnTo>
                                <a:lnTo>
                                  <a:pt x="131" y="148"/>
                                </a:lnTo>
                                <a:lnTo>
                                  <a:pt x="134" y="155"/>
                                </a:lnTo>
                                <a:lnTo>
                                  <a:pt x="134" y="165"/>
                                </a:lnTo>
                                <a:lnTo>
                                  <a:pt x="134" y="175"/>
                                </a:lnTo>
                                <a:lnTo>
                                  <a:pt x="131" y="183"/>
                                </a:lnTo>
                                <a:lnTo>
                                  <a:pt x="126" y="192"/>
                                </a:lnTo>
                                <a:lnTo>
                                  <a:pt x="118" y="199"/>
                                </a:lnTo>
                                <a:lnTo>
                                  <a:pt x="108" y="205"/>
                                </a:lnTo>
                                <a:lnTo>
                                  <a:pt x="96" y="209"/>
                                </a:lnTo>
                                <a:lnTo>
                                  <a:pt x="81" y="213"/>
                                </a:lnTo>
                                <a:lnTo>
                                  <a:pt x="64" y="214"/>
                                </a:lnTo>
                                <a:lnTo>
                                  <a:pt x="48" y="213"/>
                                </a:lnTo>
                                <a:lnTo>
                                  <a:pt x="35" y="210"/>
                                </a:lnTo>
                                <a:lnTo>
                                  <a:pt x="23" y="208"/>
                                </a:lnTo>
                                <a:lnTo>
                                  <a:pt x="15" y="203"/>
                                </a:lnTo>
                                <a:lnTo>
                                  <a:pt x="7" y="197"/>
                                </a:lnTo>
                                <a:lnTo>
                                  <a:pt x="4" y="191"/>
                                </a:lnTo>
                                <a:lnTo>
                                  <a:pt x="0" y="183"/>
                                </a:lnTo>
                                <a:lnTo>
                                  <a:pt x="0" y="175"/>
                                </a:lnTo>
                                <a:lnTo>
                                  <a:pt x="0" y="170"/>
                                </a:lnTo>
                                <a:lnTo>
                                  <a:pt x="1" y="165"/>
                                </a:lnTo>
                                <a:lnTo>
                                  <a:pt x="3" y="160"/>
                                </a:lnTo>
                                <a:lnTo>
                                  <a:pt x="5" y="155"/>
                                </a:lnTo>
                                <a:lnTo>
                                  <a:pt x="7" y="151"/>
                                </a:lnTo>
                                <a:lnTo>
                                  <a:pt x="11" y="146"/>
                                </a:lnTo>
                                <a:lnTo>
                                  <a:pt x="16" y="143"/>
                                </a:lnTo>
                                <a:lnTo>
                                  <a:pt x="21" y="139"/>
                                </a:lnTo>
                                <a:lnTo>
                                  <a:pt x="14" y="134"/>
                                </a:lnTo>
                                <a:lnTo>
                                  <a:pt x="9" y="128"/>
                                </a:lnTo>
                                <a:lnTo>
                                  <a:pt x="6" y="122"/>
                                </a:lnTo>
                                <a:lnTo>
                                  <a:pt x="5" y="116"/>
                                </a:lnTo>
                                <a:lnTo>
                                  <a:pt x="6" y="106"/>
                                </a:lnTo>
                                <a:lnTo>
                                  <a:pt x="9" y="98"/>
                                </a:lnTo>
                                <a:lnTo>
                                  <a:pt x="14" y="91"/>
                                </a:lnTo>
                                <a:lnTo>
                                  <a:pt x="20" y="84"/>
                                </a:lnTo>
                                <a:lnTo>
                                  <a:pt x="15" y="77"/>
                                </a:lnTo>
                                <a:lnTo>
                                  <a:pt x="11" y="71"/>
                                </a:lnTo>
                                <a:lnTo>
                                  <a:pt x="9" y="63"/>
                                </a:lnTo>
                                <a:lnTo>
                                  <a:pt x="9" y="53"/>
                                </a:lnTo>
                                <a:lnTo>
                                  <a:pt x="9" y="40"/>
                                </a:lnTo>
                                <a:lnTo>
                                  <a:pt x="12" y="31"/>
                                </a:lnTo>
                                <a:lnTo>
                                  <a:pt x="17" y="21"/>
                                </a:lnTo>
                                <a:lnTo>
                                  <a:pt x="25" y="13"/>
                                </a:lnTo>
                                <a:lnTo>
                                  <a:pt x="32" y="7"/>
                                </a:lnTo>
                                <a:lnTo>
                                  <a:pt x="42" y="4"/>
                                </a:lnTo>
                                <a:lnTo>
                                  <a:pt x="53" y="1"/>
                                </a:lnTo>
                                <a:lnTo>
                                  <a:pt x="64" y="0"/>
                                </a:lnTo>
                                <a:lnTo>
                                  <a:pt x="70" y="0"/>
                                </a:lnTo>
                                <a:lnTo>
                                  <a:pt x="76" y="1"/>
                                </a:lnTo>
                                <a:lnTo>
                                  <a:pt x="83" y="1"/>
                                </a:lnTo>
                                <a:lnTo>
                                  <a:pt x="88" y="2"/>
                                </a:lnTo>
                                <a:lnTo>
                                  <a:pt x="131" y="2"/>
                                </a:lnTo>
                                <a:lnTo>
                                  <a:pt x="133" y="4"/>
                                </a:lnTo>
                                <a:lnTo>
                                  <a:pt x="136" y="6"/>
                                </a:lnTo>
                                <a:lnTo>
                                  <a:pt x="137" y="8"/>
                                </a:lnTo>
                                <a:lnTo>
                                  <a:pt x="137" y="13"/>
                                </a:lnTo>
                                <a:close/>
                                <a:moveTo>
                                  <a:pt x="95" y="52"/>
                                </a:moveTo>
                                <a:lnTo>
                                  <a:pt x="94" y="38"/>
                                </a:lnTo>
                                <a:lnTo>
                                  <a:pt x="86" y="28"/>
                                </a:lnTo>
                                <a:lnTo>
                                  <a:pt x="78" y="22"/>
                                </a:lnTo>
                                <a:lnTo>
                                  <a:pt x="64" y="21"/>
                                </a:lnTo>
                                <a:lnTo>
                                  <a:pt x="57" y="21"/>
                                </a:lnTo>
                                <a:lnTo>
                                  <a:pt x="51" y="23"/>
                                </a:lnTo>
                                <a:lnTo>
                                  <a:pt x="46" y="26"/>
                                </a:lnTo>
                                <a:lnTo>
                                  <a:pt x="41" y="29"/>
                                </a:lnTo>
                                <a:lnTo>
                                  <a:pt x="37" y="34"/>
                                </a:lnTo>
                                <a:lnTo>
                                  <a:pt x="36" y="40"/>
                                </a:lnTo>
                                <a:lnTo>
                                  <a:pt x="35" y="47"/>
                                </a:lnTo>
                                <a:lnTo>
                                  <a:pt x="33" y="53"/>
                                </a:lnTo>
                                <a:lnTo>
                                  <a:pt x="35" y="66"/>
                                </a:lnTo>
                                <a:lnTo>
                                  <a:pt x="42" y="75"/>
                                </a:lnTo>
                                <a:lnTo>
                                  <a:pt x="51" y="82"/>
                                </a:lnTo>
                                <a:lnTo>
                                  <a:pt x="64" y="84"/>
                                </a:lnTo>
                                <a:lnTo>
                                  <a:pt x="71" y="82"/>
                                </a:lnTo>
                                <a:lnTo>
                                  <a:pt x="78" y="81"/>
                                </a:lnTo>
                                <a:lnTo>
                                  <a:pt x="84" y="77"/>
                                </a:lnTo>
                                <a:lnTo>
                                  <a:pt x="88" y="74"/>
                                </a:lnTo>
                                <a:lnTo>
                                  <a:pt x="91" y="69"/>
                                </a:lnTo>
                                <a:lnTo>
                                  <a:pt x="94" y="64"/>
                                </a:lnTo>
                                <a:lnTo>
                                  <a:pt x="95" y="58"/>
                                </a:lnTo>
                                <a:lnTo>
                                  <a:pt x="95" y="52"/>
                                </a:lnTo>
                                <a:close/>
                                <a:moveTo>
                                  <a:pt x="108" y="166"/>
                                </a:moveTo>
                                <a:lnTo>
                                  <a:pt x="107" y="157"/>
                                </a:lnTo>
                                <a:lnTo>
                                  <a:pt x="101" y="151"/>
                                </a:lnTo>
                                <a:lnTo>
                                  <a:pt x="92" y="148"/>
                                </a:lnTo>
                                <a:lnTo>
                                  <a:pt x="80" y="146"/>
                                </a:lnTo>
                                <a:lnTo>
                                  <a:pt x="43" y="145"/>
                                </a:lnTo>
                                <a:lnTo>
                                  <a:pt x="38" y="149"/>
                                </a:lnTo>
                                <a:lnTo>
                                  <a:pt x="35" y="153"/>
                                </a:lnTo>
                                <a:lnTo>
                                  <a:pt x="31" y="156"/>
                                </a:lnTo>
                                <a:lnTo>
                                  <a:pt x="30" y="159"/>
                                </a:lnTo>
                                <a:lnTo>
                                  <a:pt x="27" y="162"/>
                                </a:lnTo>
                                <a:lnTo>
                                  <a:pt x="26" y="166"/>
                                </a:lnTo>
                                <a:lnTo>
                                  <a:pt x="26" y="169"/>
                                </a:lnTo>
                                <a:lnTo>
                                  <a:pt x="26" y="172"/>
                                </a:lnTo>
                                <a:lnTo>
                                  <a:pt x="27" y="182"/>
                                </a:lnTo>
                                <a:lnTo>
                                  <a:pt x="36" y="188"/>
                                </a:lnTo>
                                <a:lnTo>
                                  <a:pt x="48" y="193"/>
                                </a:lnTo>
                                <a:lnTo>
                                  <a:pt x="65" y="193"/>
                                </a:lnTo>
                                <a:lnTo>
                                  <a:pt x="78" y="193"/>
                                </a:lnTo>
                                <a:lnTo>
                                  <a:pt x="86" y="191"/>
                                </a:lnTo>
                                <a:lnTo>
                                  <a:pt x="94" y="188"/>
                                </a:lnTo>
                                <a:lnTo>
                                  <a:pt x="99" y="185"/>
                                </a:lnTo>
                                <a:lnTo>
                                  <a:pt x="104" y="181"/>
                                </a:lnTo>
                                <a:lnTo>
                                  <a:pt x="106" y="176"/>
                                </a:lnTo>
                                <a:lnTo>
                                  <a:pt x="108" y="171"/>
                                </a:lnTo>
                                <a:lnTo>
                                  <a:pt x="108" y="16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05" name="Freeform 300"/>
                        <wps:cNvSpPr>
                          <a:spLocks/>
                        </wps:cNvSpPr>
                        <wps:spPr bwMode="auto">
                          <a:xfrm>
                            <a:off x="3684588" y="428625"/>
                            <a:ext cx="66675" cy="119063"/>
                          </a:xfrm>
                          <a:custGeom>
                            <a:avLst/>
                            <a:gdLst>
                              <a:gd name="T0" fmla="*/ 125 w 125"/>
                              <a:gd name="T1" fmla="*/ 221 h 224"/>
                              <a:gd name="T2" fmla="*/ 123 w 125"/>
                              <a:gd name="T3" fmla="*/ 222 h 224"/>
                              <a:gd name="T4" fmla="*/ 120 w 125"/>
                              <a:gd name="T5" fmla="*/ 223 h 224"/>
                              <a:gd name="T6" fmla="*/ 115 w 125"/>
                              <a:gd name="T7" fmla="*/ 224 h 224"/>
                              <a:gd name="T8" fmla="*/ 107 w 125"/>
                              <a:gd name="T9" fmla="*/ 224 h 224"/>
                              <a:gd name="T10" fmla="*/ 102 w 125"/>
                              <a:gd name="T11" fmla="*/ 223 h 224"/>
                              <a:gd name="T12" fmla="*/ 99 w 125"/>
                              <a:gd name="T13" fmla="*/ 222 h 224"/>
                              <a:gd name="T14" fmla="*/ 97 w 125"/>
                              <a:gd name="T15" fmla="*/ 221 h 224"/>
                              <a:gd name="T16" fmla="*/ 97 w 125"/>
                              <a:gd name="T17" fmla="*/ 134 h 224"/>
                              <a:gd name="T18" fmla="*/ 96 w 125"/>
                              <a:gd name="T19" fmla="*/ 115 h 224"/>
                              <a:gd name="T20" fmla="*/ 90 w 125"/>
                              <a:gd name="T21" fmla="*/ 102 h 224"/>
                              <a:gd name="T22" fmla="*/ 80 w 125"/>
                              <a:gd name="T23" fmla="*/ 94 h 224"/>
                              <a:gd name="T24" fmla="*/ 67 w 125"/>
                              <a:gd name="T25" fmla="*/ 91 h 224"/>
                              <a:gd name="T26" fmla="*/ 47 w 125"/>
                              <a:gd name="T27" fmla="*/ 97 h 224"/>
                              <a:gd name="T28" fmla="*/ 26 w 125"/>
                              <a:gd name="T29" fmla="*/ 118 h 224"/>
                              <a:gd name="T30" fmla="*/ 26 w 125"/>
                              <a:gd name="T31" fmla="*/ 221 h 224"/>
                              <a:gd name="T32" fmla="*/ 25 w 125"/>
                              <a:gd name="T33" fmla="*/ 222 h 224"/>
                              <a:gd name="T34" fmla="*/ 22 w 125"/>
                              <a:gd name="T35" fmla="*/ 223 h 224"/>
                              <a:gd name="T36" fmla="*/ 16 w 125"/>
                              <a:gd name="T37" fmla="*/ 224 h 224"/>
                              <a:gd name="T38" fmla="*/ 9 w 125"/>
                              <a:gd name="T39" fmla="*/ 224 h 224"/>
                              <a:gd name="T40" fmla="*/ 4 w 125"/>
                              <a:gd name="T41" fmla="*/ 223 h 224"/>
                              <a:gd name="T42" fmla="*/ 1 w 125"/>
                              <a:gd name="T43" fmla="*/ 222 h 224"/>
                              <a:gd name="T44" fmla="*/ 0 w 125"/>
                              <a:gd name="T45" fmla="*/ 221 h 224"/>
                              <a:gd name="T46" fmla="*/ 0 w 125"/>
                              <a:gd name="T47" fmla="*/ 5 h 224"/>
                              <a:gd name="T48" fmla="*/ 0 w 125"/>
                              <a:gd name="T49" fmla="*/ 3 h 224"/>
                              <a:gd name="T50" fmla="*/ 3 w 125"/>
                              <a:gd name="T51" fmla="*/ 1 h 224"/>
                              <a:gd name="T52" fmla="*/ 6 w 125"/>
                              <a:gd name="T53" fmla="*/ 0 h 224"/>
                              <a:gd name="T54" fmla="*/ 12 w 125"/>
                              <a:gd name="T55" fmla="*/ 0 h 224"/>
                              <a:gd name="T56" fmla="*/ 20 w 125"/>
                              <a:gd name="T57" fmla="*/ 0 h 224"/>
                              <a:gd name="T58" fmla="*/ 24 w 125"/>
                              <a:gd name="T59" fmla="*/ 1 h 224"/>
                              <a:gd name="T60" fmla="*/ 26 w 125"/>
                              <a:gd name="T61" fmla="*/ 3 h 224"/>
                              <a:gd name="T62" fmla="*/ 26 w 125"/>
                              <a:gd name="T63" fmla="*/ 5 h 224"/>
                              <a:gd name="T64" fmla="*/ 37 w 125"/>
                              <a:gd name="T65" fmla="*/ 80 h 224"/>
                              <a:gd name="T66" fmla="*/ 61 w 125"/>
                              <a:gd name="T67" fmla="*/ 69 h 224"/>
                              <a:gd name="T68" fmla="*/ 86 w 125"/>
                              <a:gd name="T69" fmla="*/ 69 h 224"/>
                              <a:gd name="T70" fmla="*/ 106 w 125"/>
                              <a:gd name="T71" fmla="*/ 78 h 224"/>
                              <a:gd name="T72" fmla="*/ 118 w 125"/>
                              <a:gd name="T73" fmla="*/ 95 h 224"/>
                              <a:gd name="T74" fmla="*/ 123 w 125"/>
                              <a:gd name="T75" fmla="*/ 117 h 224"/>
                              <a:gd name="T76" fmla="*/ 125 w 125"/>
                              <a:gd name="T77" fmla="*/ 219 h 2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5" h="224">
                                <a:moveTo>
                                  <a:pt x="125" y="219"/>
                                </a:moveTo>
                                <a:lnTo>
                                  <a:pt x="125" y="221"/>
                                </a:lnTo>
                                <a:lnTo>
                                  <a:pt x="123" y="222"/>
                                </a:lnTo>
                                <a:lnTo>
                                  <a:pt x="123" y="222"/>
                                </a:lnTo>
                                <a:lnTo>
                                  <a:pt x="121" y="223"/>
                                </a:lnTo>
                                <a:lnTo>
                                  <a:pt x="120" y="223"/>
                                </a:lnTo>
                                <a:lnTo>
                                  <a:pt x="117" y="224"/>
                                </a:lnTo>
                                <a:lnTo>
                                  <a:pt x="115" y="224"/>
                                </a:lnTo>
                                <a:lnTo>
                                  <a:pt x="111" y="224"/>
                                </a:lnTo>
                                <a:lnTo>
                                  <a:pt x="107" y="224"/>
                                </a:lnTo>
                                <a:lnTo>
                                  <a:pt x="105" y="224"/>
                                </a:lnTo>
                                <a:lnTo>
                                  <a:pt x="102" y="223"/>
                                </a:lnTo>
                                <a:lnTo>
                                  <a:pt x="100" y="223"/>
                                </a:lnTo>
                                <a:lnTo>
                                  <a:pt x="99" y="222"/>
                                </a:lnTo>
                                <a:lnTo>
                                  <a:pt x="99" y="222"/>
                                </a:lnTo>
                                <a:lnTo>
                                  <a:pt x="97" y="221"/>
                                </a:lnTo>
                                <a:lnTo>
                                  <a:pt x="97" y="219"/>
                                </a:lnTo>
                                <a:lnTo>
                                  <a:pt x="97" y="134"/>
                                </a:lnTo>
                                <a:lnTo>
                                  <a:pt x="97" y="123"/>
                                </a:lnTo>
                                <a:lnTo>
                                  <a:pt x="96" y="115"/>
                                </a:lnTo>
                                <a:lnTo>
                                  <a:pt x="94" y="107"/>
                                </a:lnTo>
                                <a:lnTo>
                                  <a:pt x="90" y="102"/>
                                </a:lnTo>
                                <a:lnTo>
                                  <a:pt x="86" y="97"/>
                                </a:lnTo>
                                <a:lnTo>
                                  <a:pt x="80" y="94"/>
                                </a:lnTo>
                                <a:lnTo>
                                  <a:pt x="74" y="91"/>
                                </a:lnTo>
                                <a:lnTo>
                                  <a:pt x="67" y="91"/>
                                </a:lnTo>
                                <a:lnTo>
                                  <a:pt x="57" y="91"/>
                                </a:lnTo>
                                <a:lnTo>
                                  <a:pt x="47" y="97"/>
                                </a:lnTo>
                                <a:lnTo>
                                  <a:pt x="37" y="106"/>
                                </a:lnTo>
                                <a:lnTo>
                                  <a:pt x="26" y="118"/>
                                </a:lnTo>
                                <a:lnTo>
                                  <a:pt x="26" y="219"/>
                                </a:lnTo>
                                <a:lnTo>
                                  <a:pt x="26" y="221"/>
                                </a:lnTo>
                                <a:lnTo>
                                  <a:pt x="26" y="222"/>
                                </a:lnTo>
                                <a:lnTo>
                                  <a:pt x="25" y="222"/>
                                </a:lnTo>
                                <a:lnTo>
                                  <a:pt x="24" y="223"/>
                                </a:lnTo>
                                <a:lnTo>
                                  <a:pt x="22" y="223"/>
                                </a:lnTo>
                                <a:lnTo>
                                  <a:pt x="20" y="224"/>
                                </a:lnTo>
                                <a:lnTo>
                                  <a:pt x="16" y="224"/>
                                </a:lnTo>
                                <a:lnTo>
                                  <a:pt x="12" y="224"/>
                                </a:lnTo>
                                <a:lnTo>
                                  <a:pt x="9" y="224"/>
                                </a:lnTo>
                                <a:lnTo>
                                  <a:pt x="6" y="224"/>
                                </a:lnTo>
                                <a:lnTo>
                                  <a:pt x="4" y="223"/>
                                </a:lnTo>
                                <a:lnTo>
                                  <a:pt x="3" y="223"/>
                                </a:lnTo>
                                <a:lnTo>
                                  <a:pt x="1" y="222"/>
                                </a:lnTo>
                                <a:lnTo>
                                  <a:pt x="0" y="222"/>
                                </a:lnTo>
                                <a:lnTo>
                                  <a:pt x="0" y="221"/>
                                </a:lnTo>
                                <a:lnTo>
                                  <a:pt x="0" y="219"/>
                                </a:lnTo>
                                <a:lnTo>
                                  <a:pt x="0" y="5"/>
                                </a:lnTo>
                                <a:lnTo>
                                  <a:pt x="0" y="4"/>
                                </a:lnTo>
                                <a:lnTo>
                                  <a:pt x="0" y="3"/>
                                </a:lnTo>
                                <a:lnTo>
                                  <a:pt x="1" y="1"/>
                                </a:lnTo>
                                <a:lnTo>
                                  <a:pt x="3" y="1"/>
                                </a:lnTo>
                                <a:lnTo>
                                  <a:pt x="4" y="0"/>
                                </a:lnTo>
                                <a:lnTo>
                                  <a:pt x="6" y="0"/>
                                </a:lnTo>
                                <a:lnTo>
                                  <a:pt x="9" y="0"/>
                                </a:lnTo>
                                <a:lnTo>
                                  <a:pt x="12" y="0"/>
                                </a:lnTo>
                                <a:lnTo>
                                  <a:pt x="16" y="0"/>
                                </a:lnTo>
                                <a:lnTo>
                                  <a:pt x="20" y="0"/>
                                </a:lnTo>
                                <a:lnTo>
                                  <a:pt x="22" y="0"/>
                                </a:lnTo>
                                <a:lnTo>
                                  <a:pt x="24" y="1"/>
                                </a:lnTo>
                                <a:lnTo>
                                  <a:pt x="25" y="1"/>
                                </a:lnTo>
                                <a:lnTo>
                                  <a:pt x="26" y="3"/>
                                </a:lnTo>
                                <a:lnTo>
                                  <a:pt x="26" y="4"/>
                                </a:lnTo>
                                <a:lnTo>
                                  <a:pt x="26" y="5"/>
                                </a:lnTo>
                                <a:lnTo>
                                  <a:pt x="26" y="91"/>
                                </a:lnTo>
                                <a:lnTo>
                                  <a:pt x="37" y="80"/>
                                </a:lnTo>
                                <a:lnTo>
                                  <a:pt x="49" y="74"/>
                                </a:lnTo>
                                <a:lnTo>
                                  <a:pt x="61" y="69"/>
                                </a:lnTo>
                                <a:lnTo>
                                  <a:pt x="73" y="68"/>
                                </a:lnTo>
                                <a:lnTo>
                                  <a:pt x="86" y="69"/>
                                </a:lnTo>
                                <a:lnTo>
                                  <a:pt x="96" y="73"/>
                                </a:lnTo>
                                <a:lnTo>
                                  <a:pt x="106" y="78"/>
                                </a:lnTo>
                                <a:lnTo>
                                  <a:pt x="112" y="85"/>
                                </a:lnTo>
                                <a:lnTo>
                                  <a:pt x="118" y="95"/>
                                </a:lnTo>
                                <a:lnTo>
                                  <a:pt x="121" y="105"/>
                                </a:lnTo>
                                <a:lnTo>
                                  <a:pt x="123" y="117"/>
                                </a:lnTo>
                                <a:lnTo>
                                  <a:pt x="125" y="132"/>
                                </a:lnTo>
                                <a:lnTo>
                                  <a:pt x="125" y="2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06" name="Freeform 301"/>
                        <wps:cNvSpPr>
                          <a:spLocks noEditPoints="1"/>
                        </wps:cNvSpPr>
                        <wps:spPr bwMode="auto">
                          <a:xfrm>
                            <a:off x="3770313" y="465138"/>
                            <a:ext cx="63500" cy="84138"/>
                          </a:xfrm>
                          <a:custGeom>
                            <a:avLst/>
                            <a:gdLst>
                              <a:gd name="T0" fmla="*/ 118 w 118"/>
                              <a:gd name="T1" fmla="*/ 154 h 159"/>
                              <a:gd name="T2" fmla="*/ 116 w 118"/>
                              <a:gd name="T3" fmla="*/ 155 h 159"/>
                              <a:gd name="T4" fmla="*/ 111 w 118"/>
                              <a:gd name="T5" fmla="*/ 156 h 159"/>
                              <a:gd name="T6" fmla="*/ 103 w 118"/>
                              <a:gd name="T7" fmla="*/ 156 h 159"/>
                              <a:gd name="T8" fmla="*/ 98 w 118"/>
                              <a:gd name="T9" fmla="*/ 155 h 159"/>
                              <a:gd name="T10" fmla="*/ 96 w 118"/>
                              <a:gd name="T11" fmla="*/ 154 h 159"/>
                              <a:gd name="T12" fmla="*/ 96 w 118"/>
                              <a:gd name="T13" fmla="*/ 137 h 159"/>
                              <a:gd name="T14" fmla="*/ 74 w 118"/>
                              <a:gd name="T15" fmla="*/ 153 h 159"/>
                              <a:gd name="T16" fmla="*/ 50 w 118"/>
                              <a:gd name="T17" fmla="*/ 159 h 159"/>
                              <a:gd name="T18" fmla="*/ 29 w 118"/>
                              <a:gd name="T19" fmla="*/ 155 h 159"/>
                              <a:gd name="T20" fmla="*/ 13 w 118"/>
                              <a:gd name="T21" fmla="*/ 146 h 159"/>
                              <a:gd name="T22" fmla="*/ 3 w 118"/>
                              <a:gd name="T23" fmla="*/ 133 h 159"/>
                              <a:gd name="T24" fmla="*/ 0 w 118"/>
                              <a:gd name="T25" fmla="*/ 114 h 159"/>
                              <a:gd name="T26" fmla="*/ 5 w 118"/>
                              <a:gd name="T27" fmla="*/ 93 h 159"/>
                              <a:gd name="T28" fmla="*/ 19 w 118"/>
                              <a:gd name="T29" fmla="*/ 79 h 159"/>
                              <a:gd name="T30" fmla="*/ 42 w 118"/>
                              <a:gd name="T31" fmla="*/ 70 h 159"/>
                              <a:gd name="T32" fmla="*/ 72 w 118"/>
                              <a:gd name="T33" fmla="*/ 66 h 159"/>
                              <a:gd name="T34" fmla="*/ 92 w 118"/>
                              <a:gd name="T35" fmla="*/ 55 h 159"/>
                              <a:gd name="T36" fmla="*/ 90 w 118"/>
                              <a:gd name="T37" fmla="*/ 40 h 159"/>
                              <a:gd name="T38" fmla="*/ 85 w 118"/>
                              <a:gd name="T39" fmla="*/ 29 h 159"/>
                              <a:gd name="T40" fmla="*/ 74 w 118"/>
                              <a:gd name="T41" fmla="*/ 23 h 159"/>
                              <a:gd name="T42" fmla="*/ 59 w 118"/>
                              <a:gd name="T43" fmla="*/ 21 h 159"/>
                              <a:gd name="T44" fmla="*/ 42 w 118"/>
                              <a:gd name="T45" fmla="*/ 23 h 159"/>
                              <a:gd name="T46" fmla="*/ 28 w 118"/>
                              <a:gd name="T47" fmla="*/ 28 h 159"/>
                              <a:gd name="T48" fmla="*/ 18 w 118"/>
                              <a:gd name="T49" fmla="*/ 34 h 159"/>
                              <a:gd name="T50" fmla="*/ 12 w 118"/>
                              <a:gd name="T51" fmla="*/ 36 h 159"/>
                              <a:gd name="T52" fmla="*/ 10 w 118"/>
                              <a:gd name="T53" fmla="*/ 36 h 159"/>
                              <a:gd name="T54" fmla="*/ 8 w 118"/>
                              <a:gd name="T55" fmla="*/ 33 h 159"/>
                              <a:gd name="T56" fmla="*/ 7 w 118"/>
                              <a:gd name="T57" fmla="*/ 31 h 159"/>
                              <a:gd name="T58" fmla="*/ 7 w 118"/>
                              <a:gd name="T59" fmla="*/ 26 h 159"/>
                              <a:gd name="T60" fmla="*/ 7 w 118"/>
                              <a:gd name="T61" fmla="*/ 20 h 159"/>
                              <a:gd name="T62" fmla="*/ 10 w 118"/>
                              <a:gd name="T63" fmla="*/ 15 h 159"/>
                              <a:gd name="T64" fmla="*/ 17 w 118"/>
                              <a:gd name="T65" fmla="*/ 10 h 159"/>
                              <a:gd name="T66" fmla="*/ 29 w 118"/>
                              <a:gd name="T67" fmla="*/ 5 h 159"/>
                              <a:gd name="T68" fmla="*/ 44 w 118"/>
                              <a:gd name="T69" fmla="*/ 1 h 159"/>
                              <a:gd name="T70" fmla="*/ 61 w 118"/>
                              <a:gd name="T71" fmla="*/ 0 h 159"/>
                              <a:gd name="T72" fmla="*/ 87 w 118"/>
                              <a:gd name="T73" fmla="*/ 4 h 159"/>
                              <a:gd name="T74" fmla="*/ 106 w 118"/>
                              <a:gd name="T75" fmla="*/ 13 h 159"/>
                              <a:gd name="T76" fmla="*/ 116 w 118"/>
                              <a:gd name="T77" fmla="*/ 31 h 159"/>
                              <a:gd name="T78" fmla="*/ 118 w 118"/>
                              <a:gd name="T79" fmla="*/ 54 h 159"/>
                              <a:gd name="T80" fmla="*/ 92 w 118"/>
                              <a:gd name="T81" fmla="*/ 86 h 159"/>
                              <a:gd name="T82" fmla="*/ 59 w 118"/>
                              <a:gd name="T83" fmla="*/ 86 h 159"/>
                              <a:gd name="T84" fmla="*/ 43 w 118"/>
                              <a:gd name="T85" fmla="*/ 90 h 159"/>
                              <a:gd name="T86" fmla="*/ 32 w 118"/>
                              <a:gd name="T87" fmla="*/ 97 h 159"/>
                              <a:gd name="T88" fmla="*/ 27 w 118"/>
                              <a:gd name="T89" fmla="*/ 107 h 159"/>
                              <a:gd name="T90" fmla="*/ 28 w 118"/>
                              <a:gd name="T91" fmla="*/ 123 h 159"/>
                              <a:gd name="T92" fmla="*/ 42 w 118"/>
                              <a:gd name="T93" fmla="*/ 137 h 159"/>
                              <a:gd name="T94" fmla="*/ 64 w 118"/>
                              <a:gd name="T95" fmla="*/ 137 h 159"/>
                              <a:gd name="T96" fmla="*/ 82 w 118"/>
                              <a:gd name="T97" fmla="*/ 127 h 159"/>
                              <a:gd name="T98" fmla="*/ 92 w 118"/>
                              <a:gd name="T99" fmla="*/ 86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18" h="159">
                                <a:moveTo>
                                  <a:pt x="118" y="151"/>
                                </a:moveTo>
                                <a:lnTo>
                                  <a:pt x="118" y="154"/>
                                </a:lnTo>
                                <a:lnTo>
                                  <a:pt x="117" y="154"/>
                                </a:lnTo>
                                <a:lnTo>
                                  <a:pt x="116" y="155"/>
                                </a:lnTo>
                                <a:lnTo>
                                  <a:pt x="113" y="156"/>
                                </a:lnTo>
                                <a:lnTo>
                                  <a:pt x="111" y="156"/>
                                </a:lnTo>
                                <a:lnTo>
                                  <a:pt x="107" y="156"/>
                                </a:lnTo>
                                <a:lnTo>
                                  <a:pt x="103" y="156"/>
                                </a:lnTo>
                                <a:lnTo>
                                  <a:pt x="99" y="156"/>
                                </a:lnTo>
                                <a:lnTo>
                                  <a:pt x="98" y="155"/>
                                </a:lnTo>
                                <a:lnTo>
                                  <a:pt x="97" y="154"/>
                                </a:lnTo>
                                <a:lnTo>
                                  <a:pt x="96" y="154"/>
                                </a:lnTo>
                                <a:lnTo>
                                  <a:pt x="96" y="151"/>
                                </a:lnTo>
                                <a:lnTo>
                                  <a:pt x="96" y="137"/>
                                </a:lnTo>
                                <a:lnTo>
                                  <a:pt x="86" y="146"/>
                                </a:lnTo>
                                <a:lnTo>
                                  <a:pt x="74" y="153"/>
                                </a:lnTo>
                                <a:lnTo>
                                  <a:pt x="63" y="157"/>
                                </a:lnTo>
                                <a:lnTo>
                                  <a:pt x="50" y="159"/>
                                </a:lnTo>
                                <a:lnTo>
                                  <a:pt x="39" y="157"/>
                                </a:lnTo>
                                <a:lnTo>
                                  <a:pt x="29" y="155"/>
                                </a:lnTo>
                                <a:lnTo>
                                  <a:pt x="21" y="151"/>
                                </a:lnTo>
                                <a:lnTo>
                                  <a:pt x="13" y="146"/>
                                </a:lnTo>
                                <a:lnTo>
                                  <a:pt x="7" y="140"/>
                                </a:lnTo>
                                <a:lnTo>
                                  <a:pt x="3" y="133"/>
                                </a:lnTo>
                                <a:lnTo>
                                  <a:pt x="0" y="124"/>
                                </a:lnTo>
                                <a:lnTo>
                                  <a:pt x="0" y="114"/>
                                </a:lnTo>
                                <a:lnTo>
                                  <a:pt x="1" y="103"/>
                                </a:lnTo>
                                <a:lnTo>
                                  <a:pt x="5" y="93"/>
                                </a:lnTo>
                                <a:lnTo>
                                  <a:pt x="11" y="85"/>
                                </a:lnTo>
                                <a:lnTo>
                                  <a:pt x="19" y="79"/>
                                </a:lnTo>
                                <a:lnTo>
                                  <a:pt x="29" y="72"/>
                                </a:lnTo>
                                <a:lnTo>
                                  <a:pt x="42" y="70"/>
                                </a:lnTo>
                                <a:lnTo>
                                  <a:pt x="55" y="66"/>
                                </a:lnTo>
                                <a:lnTo>
                                  <a:pt x="72" y="66"/>
                                </a:lnTo>
                                <a:lnTo>
                                  <a:pt x="92" y="66"/>
                                </a:lnTo>
                                <a:lnTo>
                                  <a:pt x="92" y="55"/>
                                </a:lnTo>
                                <a:lnTo>
                                  <a:pt x="92" y="47"/>
                                </a:lnTo>
                                <a:lnTo>
                                  <a:pt x="90" y="40"/>
                                </a:lnTo>
                                <a:lnTo>
                                  <a:pt x="88" y="34"/>
                                </a:lnTo>
                                <a:lnTo>
                                  <a:pt x="85" y="29"/>
                                </a:lnTo>
                                <a:lnTo>
                                  <a:pt x="80" y="26"/>
                                </a:lnTo>
                                <a:lnTo>
                                  <a:pt x="74" y="23"/>
                                </a:lnTo>
                                <a:lnTo>
                                  <a:pt x="67" y="22"/>
                                </a:lnTo>
                                <a:lnTo>
                                  <a:pt x="59" y="21"/>
                                </a:lnTo>
                                <a:lnTo>
                                  <a:pt x="49" y="22"/>
                                </a:lnTo>
                                <a:lnTo>
                                  <a:pt x="42" y="23"/>
                                </a:lnTo>
                                <a:lnTo>
                                  <a:pt x="34" y="26"/>
                                </a:lnTo>
                                <a:lnTo>
                                  <a:pt x="28" y="28"/>
                                </a:lnTo>
                                <a:lnTo>
                                  <a:pt x="22" y="32"/>
                                </a:lnTo>
                                <a:lnTo>
                                  <a:pt x="18" y="34"/>
                                </a:lnTo>
                                <a:lnTo>
                                  <a:pt x="15" y="36"/>
                                </a:lnTo>
                                <a:lnTo>
                                  <a:pt x="12" y="36"/>
                                </a:lnTo>
                                <a:lnTo>
                                  <a:pt x="11" y="36"/>
                                </a:lnTo>
                                <a:lnTo>
                                  <a:pt x="10" y="36"/>
                                </a:lnTo>
                                <a:lnTo>
                                  <a:pt x="8" y="34"/>
                                </a:lnTo>
                                <a:lnTo>
                                  <a:pt x="8" y="33"/>
                                </a:lnTo>
                                <a:lnTo>
                                  <a:pt x="7" y="32"/>
                                </a:lnTo>
                                <a:lnTo>
                                  <a:pt x="7" y="31"/>
                                </a:lnTo>
                                <a:lnTo>
                                  <a:pt x="7" y="28"/>
                                </a:lnTo>
                                <a:lnTo>
                                  <a:pt x="7" y="26"/>
                                </a:lnTo>
                                <a:lnTo>
                                  <a:pt x="7" y="22"/>
                                </a:lnTo>
                                <a:lnTo>
                                  <a:pt x="7" y="20"/>
                                </a:lnTo>
                                <a:lnTo>
                                  <a:pt x="8" y="17"/>
                                </a:lnTo>
                                <a:lnTo>
                                  <a:pt x="10" y="15"/>
                                </a:lnTo>
                                <a:lnTo>
                                  <a:pt x="12" y="13"/>
                                </a:lnTo>
                                <a:lnTo>
                                  <a:pt x="17" y="10"/>
                                </a:lnTo>
                                <a:lnTo>
                                  <a:pt x="23" y="7"/>
                                </a:lnTo>
                                <a:lnTo>
                                  <a:pt x="29" y="5"/>
                                </a:lnTo>
                                <a:lnTo>
                                  <a:pt x="37" y="4"/>
                                </a:lnTo>
                                <a:lnTo>
                                  <a:pt x="44" y="1"/>
                                </a:lnTo>
                                <a:lnTo>
                                  <a:pt x="53" y="0"/>
                                </a:lnTo>
                                <a:lnTo>
                                  <a:pt x="61" y="0"/>
                                </a:lnTo>
                                <a:lnTo>
                                  <a:pt x="76" y="0"/>
                                </a:lnTo>
                                <a:lnTo>
                                  <a:pt x="87" y="4"/>
                                </a:lnTo>
                                <a:lnTo>
                                  <a:pt x="98" y="7"/>
                                </a:lnTo>
                                <a:lnTo>
                                  <a:pt x="106" y="13"/>
                                </a:lnTo>
                                <a:lnTo>
                                  <a:pt x="112" y="21"/>
                                </a:lnTo>
                                <a:lnTo>
                                  <a:pt x="116" y="31"/>
                                </a:lnTo>
                                <a:lnTo>
                                  <a:pt x="118" y="42"/>
                                </a:lnTo>
                                <a:lnTo>
                                  <a:pt x="118" y="54"/>
                                </a:lnTo>
                                <a:lnTo>
                                  <a:pt x="118" y="151"/>
                                </a:lnTo>
                                <a:close/>
                                <a:moveTo>
                                  <a:pt x="92" y="86"/>
                                </a:moveTo>
                                <a:lnTo>
                                  <a:pt x="69" y="86"/>
                                </a:lnTo>
                                <a:lnTo>
                                  <a:pt x="59" y="86"/>
                                </a:lnTo>
                                <a:lnTo>
                                  <a:pt x="50" y="87"/>
                                </a:lnTo>
                                <a:lnTo>
                                  <a:pt x="43" y="90"/>
                                </a:lnTo>
                                <a:lnTo>
                                  <a:pt x="37" y="93"/>
                                </a:lnTo>
                                <a:lnTo>
                                  <a:pt x="32" y="97"/>
                                </a:lnTo>
                                <a:lnTo>
                                  <a:pt x="29" y="102"/>
                                </a:lnTo>
                                <a:lnTo>
                                  <a:pt x="27" y="107"/>
                                </a:lnTo>
                                <a:lnTo>
                                  <a:pt x="27" y="113"/>
                                </a:lnTo>
                                <a:lnTo>
                                  <a:pt x="28" y="123"/>
                                </a:lnTo>
                                <a:lnTo>
                                  <a:pt x="34" y="132"/>
                                </a:lnTo>
                                <a:lnTo>
                                  <a:pt x="42" y="137"/>
                                </a:lnTo>
                                <a:lnTo>
                                  <a:pt x="54" y="138"/>
                                </a:lnTo>
                                <a:lnTo>
                                  <a:pt x="64" y="137"/>
                                </a:lnTo>
                                <a:lnTo>
                                  <a:pt x="74" y="133"/>
                                </a:lnTo>
                                <a:lnTo>
                                  <a:pt x="82" y="127"/>
                                </a:lnTo>
                                <a:lnTo>
                                  <a:pt x="92" y="116"/>
                                </a:lnTo>
                                <a:lnTo>
                                  <a:pt x="92" y="8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07" name="Freeform 302"/>
                        <wps:cNvSpPr>
                          <a:spLocks noEditPoints="1"/>
                        </wps:cNvSpPr>
                        <wps:spPr bwMode="auto">
                          <a:xfrm>
                            <a:off x="3859213" y="428625"/>
                            <a:ext cx="69850" cy="120650"/>
                          </a:xfrm>
                          <a:custGeom>
                            <a:avLst/>
                            <a:gdLst>
                              <a:gd name="T0" fmla="*/ 133 w 133"/>
                              <a:gd name="T1" fmla="*/ 164 h 227"/>
                              <a:gd name="T2" fmla="*/ 124 w 133"/>
                              <a:gd name="T3" fmla="*/ 193 h 227"/>
                              <a:gd name="T4" fmla="*/ 108 w 133"/>
                              <a:gd name="T5" fmla="*/ 214 h 227"/>
                              <a:gd name="T6" fmla="*/ 86 w 133"/>
                              <a:gd name="T7" fmla="*/ 225 h 227"/>
                              <a:gd name="T8" fmla="*/ 64 w 133"/>
                              <a:gd name="T9" fmla="*/ 225 h 227"/>
                              <a:gd name="T10" fmla="*/ 53 w 133"/>
                              <a:gd name="T11" fmla="*/ 223 h 227"/>
                              <a:gd name="T12" fmla="*/ 42 w 133"/>
                              <a:gd name="T13" fmla="*/ 217 h 227"/>
                              <a:gd name="T14" fmla="*/ 30 w 133"/>
                              <a:gd name="T15" fmla="*/ 208 h 227"/>
                              <a:gd name="T16" fmla="*/ 23 w 133"/>
                              <a:gd name="T17" fmla="*/ 219 h 227"/>
                              <a:gd name="T18" fmla="*/ 23 w 133"/>
                              <a:gd name="T19" fmla="*/ 222 h 227"/>
                              <a:gd name="T20" fmla="*/ 21 w 133"/>
                              <a:gd name="T21" fmla="*/ 223 h 227"/>
                              <a:gd name="T22" fmla="*/ 17 w 133"/>
                              <a:gd name="T23" fmla="*/ 224 h 227"/>
                              <a:gd name="T24" fmla="*/ 12 w 133"/>
                              <a:gd name="T25" fmla="*/ 224 h 227"/>
                              <a:gd name="T26" fmla="*/ 6 w 133"/>
                              <a:gd name="T27" fmla="*/ 224 h 227"/>
                              <a:gd name="T28" fmla="*/ 2 w 133"/>
                              <a:gd name="T29" fmla="*/ 223 h 227"/>
                              <a:gd name="T30" fmla="*/ 1 w 133"/>
                              <a:gd name="T31" fmla="*/ 222 h 227"/>
                              <a:gd name="T32" fmla="*/ 0 w 133"/>
                              <a:gd name="T33" fmla="*/ 219 h 227"/>
                              <a:gd name="T34" fmla="*/ 1 w 133"/>
                              <a:gd name="T35" fmla="*/ 4 h 227"/>
                              <a:gd name="T36" fmla="*/ 1 w 133"/>
                              <a:gd name="T37" fmla="*/ 1 h 227"/>
                              <a:gd name="T38" fmla="*/ 5 w 133"/>
                              <a:gd name="T39" fmla="*/ 0 h 227"/>
                              <a:gd name="T40" fmla="*/ 10 w 133"/>
                              <a:gd name="T41" fmla="*/ 0 h 227"/>
                              <a:gd name="T42" fmla="*/ 17 w 133"/>
                              <a:gd name="T43" fmla="*/ 0 h 227"/>
                              <a:gd name="T44" fmla="*/ 22 w 133"/>
                              <a:gd name="T45" fmla="*/ 0 h 227"/>
                              <a:gd name="T46" fmla="*/ 26 w 133"/>
                              <a:gd name="T47" fmla="*/ 1 h 227"/>
                              <a:gd name="T48" fmla="*/ 27 w 133"/>
                              <a:gd name="T49" fmla="*/ 4 h 227"/>
                              <a:gd name="T50" fmla="*/ 27 w 133"/>
                              <a:gd name="T51" fmla="*/ 91 h 227"/>
                              <a:gd name="T52" fmla="*/ 39 w 133"/>
                              <a:gd name="T53" fmla="*/ 80 h 227"/>
                              <a:gd name="T54" fmla="*/ 52 w 133"/>
                              <a:gd name="T55" fmla="*/ 73 h 227"/>
                              <a:gd name="T56" fmla="*/ 63 w 133"/>
                              <a:gd name="T57" fmla="*/ 69 h 227"/>
                              <a:gd name="T58" fmla="*/ 75 w 133"/>
                              <a:gd name="T59" fmla="*/ 68 h 227"/>
                              <a:gd name="T60" fmla="*/ 102 w 133"/>
                              <a:gd name="T61" fmla="*/ 74 h 227"/>
                              <a:gd name="T62" fmla="*/ 119 w 133"/>
                              <a:gd name="T63" fmla="*/ 91 h 227"/>
                              <a:gd name="T64" fmla="*/ 131 w 133"/>
                              <a:gd name="T65" fmla="*/ 116 h 227"/>
                              <a:gd name="T66" fmla="*/ 133 w 133"/>
                              <a:gd name="T67" fmla="*/ 145 h 227"/>
                              <a:gd name="T68" fmla="*/ 105 w 133"/>
                              <a:gd name="T69" fmla="*/ 137 h 227"/>
                              <a:gd name="T70" fmla="*/ 102 w 133"/>
                              <a:gd name="T71" fmla="*/ 117 h 227"/>
                              <a:gd name="T72" fmla="*/ 94 w 133"/>
                              <a:gd name="T73" fmla="*/ 101 h 227"/>
                              <a:gd name="T74" fmla="*/ 79 w 133"/>
                              <a:gd name="T75" fmla="*/ 91 h 227"/>
                              <a:gd name="T76" fmla="*/ 64 w 133"/>
                              <a:gd name="T77" fmla="*/ 91 h 227"/>
                              <a:gd name="T78" fmla="*/ 54 w 133"/>
                              <a:gd name="T79" fmla="*/ 94 h 227"/>
                              <a:gd name="T80" fmla="*/ 44 w 133"/>
                              <a:gd name="T81" fmla="*/ 100 h 227"/>
                              <a:gd name="T82" fmla="*/ 33 w 133"/>
                              <a:gd name="T83" fmla="*/ 111 h 227"/>
                              <a:gd name="T84" fmla="*/ 27 w 133"/>
                              <a:gd name="T85" fmla="*/ 176 h 227"/>
                              <a:gd name="T86" fmla="*/ 48 w 133"/>
                              <a:gd name="T87" fmla="*/ 197 h 227"/>
                              <a:gd name="T88" fmla="*/ 69 w 133"/>
                              <a:gd name="T89" fmla="*/ 203 h 227"/>
                              <a:gd name="T90" fmla="*/ 85 w 133"/>
                              <a:gd name="T91" fmla="*/ 198 h 227"/>
                              <a:gd name="T92" fmla="*/ 97 w 133"/>
                              <a:gd name="T93" fmla="*/ 186 h 227"/>
                              <a:gd name="T94" fmla="*/ 103 w 133"/>
                              <a:gd name="T95" fmla="*/ 169 h 227"/>
                              <a:gd name="T96" fmla="*/ 106 w 133"/>
                              <a:gd name="T97" fmla="*/ 148 h 2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33" h="227">
                                <a:moveTo>
                                  <a:pt x="133" y="145"/>
                                </a:moveTo>
                                <a:lnTo>
                                  <a:pt x="133" y="164"/>
                                </a:lnTo>
                                <a:lnTo>
                                  <a:pt x="129" y="179"/>
                                </a:lnTo>
                                <a:lnTo>
                                  <a:pt x="124" y="193"/>
                                </a:lnTo>
                                <a:lnTo>
                                  <a:pt x="117" y="205"/>
                                </a:lnTo>
                                <a:lnTo>
                                  <a:pt x="108" y="214"/>
                                </a:lnTo>
                                <a:lnTo>
                                  <a:pt x="97" y="221"/>
                                </a:lnTo>
                                <a:lnTo>
                                  <a:pt x="86" y="225"/>
                                </a:lnTo>
                                <a:lnTo>
                                  <a:pt x="71" y="227"/>
                                </a:lnTo>
                                <a:lnTo>
                                  <a:pt x="64" y="225"/>
                                </a:lnTo>
                                <a:lnTo>
                                  <a:pt x="58" y="225"/>
                                </a:lnTo>
                                <a:lnTo>
                                  <a:pt x="53" y="223"/>
                                </a:lnTo>
                                <a:lnTo>
                                  <a:pt x="47" y="221"/>
                                </a:lnTo>
                                <a:lnTo>
                                  <a:pt x="42" y="217"/>
                                </a:lnTo>
                                <a:lnTo>
                                  <a:pt x="36" y="213"/>
                                </a:lnTo>
                                <a:lnTo>
                                  <a:pt x="30" y="208"/>
                                </a:lnTo>
                                <a:lnTo>
                                  <a:pt x="23" y="202"/>
                                </a:lnTo>
                                <a:lnTo>
                                  <a:pt x="23" y="219"/>
                                </a:lnTo>
                                <a:lnTo>
                                  <a:pt x="23" y="221"/>
                                </a:lnTo>
                                <a:lnTo>
                                  <a:pt x="23" y="222"/>
                                </a:lnTo>
                                <a:lnTo>
                                  <a:pt x="22" y="223"/>
                                </a:lnTo>
                                <a:lnTo>
                                  <a:pt x="21" y="223"/>
                                </a:lnTo>
                                <a:lnTo>
                                  <a:pt x="20" y="223"/>
                                </a:lnTo>
                                <a:lnTo>
                                  <a:pt x="17" y="224"/>
                                </a:lnTo>
                                <a:lnTo>
                                  <a:pt x="15" y="224"/>
                                </a:lnTo>
                                <a:lnTo>
                                  <a:pt x="12" y="224"/>
                                </a:lnTo>
                                <a:lnTo>
                                  <a:pt x="9" y="224"/>
                                </a:lnTo>
                                <a:lnTo>
                                  <a:pt x="6" y="224"/>
                                </a:lnTo>
                                <a:lnTo>
                                  <a:pt x="5" y="223"/>
                                </a:lnTo>
                                <a:lnTo>
                                  <a:pt x="2" y="223"/>
                                </a:lnTo>
                                <a:lnTo>
                                  <a:pt x="1" y="223"/>
                                </a:lnTo>
                                <a:lnTo>
                                  <a:pt x="1" y="222"/>
                                </a:lnTo>
                                <a:lnTo>
                                  <a:pt x="1" y="221"/>
                                </a:lnTo>
                                <a:lnTo>
                                  <a:pt x="0" y="219"/>
                                </a:lnTo>
                                <a:lnTo>
                                  <a:pt x="0" y="5"/>
                                </a:lnTo>
                                <a:lnTo>
                                  <a:pt x="1" y="4"/>
                                </a:lnTo>
                                <a:lnTo>
                                  <a:pt x="1" y="3"/>
                                </a:lnTo>
                                <a:lnTo>
                                  <a:pt x="1" y="1"/>
                                </a:lnTo>
                                <a:lnTo>
                                  <a:pt x="4" y="1"/>
                                </a:lnTo>
                                <a:lnTo>
                                  <a:pt x="5" y="0"/>
                                </a:lnTo>
                                <a:lnTo>
                                  <a:pt x="7" y="0"/>
                                </a:lnTo>
                                <a:lnTo>
                                  <a:pt x="10" y="0"/>
                                </a:lnTo>
                                <a:lnTo>
                                  <a:pt x="14" y="0"/>
                                </a:lnTo>
                                <a:lnTo>
                                  <a:pt x="17" y="0"/>
                                </a:lnTo>
                                <a:lnTo>
                                  <a:pt x="20" y="0"/>
                                </a:lnTo>
                                <a:lnTo>
                                  <a:pt x="22" y="0"/>
                                </a:lnTo>
                                <a:lnTo>
                                  <a:pt x="25" y="1"/>
                                </a:lnTo>
                                <a:lnTo>
                                  <a:pt x="26" y="1"/>
                                </a:lnTo>
                                <a:lnTo>
                                  <a:pt x="26" y="3"/>
                                </a:lnTo>
                                <a:lnTo>
                                  <a:pt x="27" y="4"/>
                                </a:lnTo>
                                <a:lnTo>
                                  <a:pt x="27" y="5"/>
                                </a:lnTo>
                                <a:lnTo>
                                  <a:pt x="27" y="91"/>
                                </a:lnTo>
                                <a:lnTo>
                                  <a:pt x="33" y="85"/>
                                </a:lnTo>
                                <a:lnTo>
                                  <a:pt x="39" y="80"/>
                                </a:lnTo>
                                <a:lnTo>
                                  <a:pt x="46" y="76"/>
                                </a:lnTo>
                                <a:lnTo>
                                  <a:pt x="52" y="73"/>
                                </a:lnTo>
                                <a:lnTo>
                                  <a:pt x="57" y="70"/>
                                </a:lnTo>
                                <a:lnTo>
                                  <a:pt x="63" y="69"/>
                                </a:lnTo>
                                <a:lnTo>
                                  <a:pt x="69" y="68"/>
                                </a:lnTo>
                                <a:lnTo>
                                  <a:pt x="75" y="68"/>
                                </a:lnTo>
                                <a:lnTo>
                                  <a:pt x="90" y="69"/>
                                </a:lnTo>
                                <a:lnTo>
                                  <a:pt x="102" y="74"/>
                                </a:lnTo>
                                <a:lnTo>
                                  <a:pt x="112" y="81"/>
                                </a:lnTo>
                                <a:lnTo>
                                  <a:pt x="119" y="91"/>
                                </a:lnTo>
                                <a:lnTo>
                                  <a:pt x="127" y="102"/>
                                </a:lnTo>
                                <a:lnTo>
                                  <a:pt x="131" y="116"/>
                                </a:lnTo>
                                <a:lnTo>
                                  <a:pt x="133" y="129"/>
                                </a:lnTo>
                                <a:lnTo>
                                  <a:pt x="133" y="145"/>
                                </a:lnTo>
                                <a:close/>
                                <a:moveTo>
                                  <a:pt x="106" y="148"/>
                                </a:moveTo>
                                <a:lnTo>
                                  <a:pt x="105" y="137"/>
                                </a:lnTo>
                                <a:lnTo>
                                  <a:pt x="103" y="127"/>
                                </a:lnTo>
                                <a:lnTo>
                                  <a:pt x="102" y="117"/>
                                </a:lnTo>
                                <a:lnTo>
                                  <a:pt x="97" y="108"/>
                                </a:lnTo>
                                <a:lnTo>
                                  <a:pt x="94" y="101"/>
                                </a:lnTo>
                                <a:lnTo>
                                  <a:pt x="87" y="95"/>
                                </a:lnTo>
                                <a:lnTo>
                                  <a:pt x="79" y="91"/>
                                </a:lnTo>
                                <a:lnTo>
                                  <a:pt x="70" y="90"/>
                                </a:lnTo>
                                <a:lnTo>
                                  <a:pt x="64" y="91"/>
                                </a:lnTo>
                                <a:lnTo>
                                  <a:pt x="59" y="92"/>
                                </a:lnTo>
                                <a:lnTo>
                                  <a:pt x="54" y="94"/>
                                </a:lnTo>
                                <a:lnTo>
                                  <a:pt x="49" y="96"/>
                                </a:lnTo>
                                <a:lnTo>
                                  <a:pt x="44" y="100"/>
                                </a:lnTo>
                                <a:lnTo>
                                  <a:pt x="38" y="105"/>
                                </a:lnTo>
                                <a:lnTo>
                                  <a:pt x="33" y="111"/>
                                </a:lnTo>
                                <a:lnTo>
                                  <a:pt x="27" y="118"/>
                                </a:lnTo>
                                <a:lnTo>
                                  <a:pt x="27" y="176"/>
                                </a:lnTo>
                                <a:lnTo>
                                  <a:pt x="38" y="189"/>
                                </a:lnTo>
                                <a:lnTo>
                                  <a:pt x="48" y="197"/>
                                </a:lnTo>
                                <a:lnTo>
                                  <a:pt x="58" y="202"/>
                                </a:lnTo>
                                <a:lnTo>
                                  <a:pt x="69" y="203"/>
                                </a:lnTo>
                                <a:lnTo>
                                  <a:pt x="78" y="203"/>
                                </a:lnTo>
                                <a:lnTo>
                                  <a:pt x="85" y="198"/>
                                </a:lnTo>
                                <a:lnTo>
                                  <a:pt x="92" y="193"/>
                                </a:lnTo>
                                <a:lnTo>
                                  <a:pt x="97" y="186"/>
                                </a:lnTo>
                                <a:lnTo>
                                  <a:pt x="101" y="177"/>
                                </a:lnTo>
                                <a:lnTo>
                                  <a:pt x="103" y="169"/>
                                </a:lnTo>
                                <a:lnTo>
                                  <a:pt x="105" y="158"/>
                                </a:lnTo>
                                <a:lnTo>
                                  <a:pt x="106" y="14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08" name="Freeform 303"/>
                        <wps:cNvSpPr>
                          <a:spLocks noEditPoints="1"/>
                        </wps:cNvSpPr>
                        <wps:spPr bwMode="auto">
                          <a:xfrm>
                            <a:off x="3948113" y="434975"/>
                            <a:ext cx="17463" cy="112713"/>
                          </a:xfrm>
                          <a:custGeom>
                            <a:avLst/>
                            <a:gdLst>
                              <a:gd name="T0" fmla="*/ 30 w 33"/>
                              <a:gd name="T1" fmla="*/ 209 h 214"/>
                              <a:gd name="T2" fmla="*/ 30 w 33"/>
                              <a:gd name="T3" fmla="*/ 211 h 214"/>
                              <a:gd name="T4" fmla="*/ 30 w 33"/>
                              <a:gd name="T5" fmla="*/ 212 h 214"/>
                              <a:gd name="T6" fmla="*/ 28 w 33"/>
                              <a:gd name="T7" fmla="*/ 212 h 214"/>
                              <a:gd name="T8" fmla="*/ 27 w 33"/>
                              <a:gd name="T9" fmla="*/ 213 h 214"/>
                              <a:gd name="T10" fmla="*/ 26 w 33"/>
                              <a:gd name="T11" fmla="*/ 213 h 214"/>
                              <a:gd name="T12" fmla="*/ 23 w 33"/>
                              <a:gd name="T13" fmla="*/ 214 h 214"/>
                              <a:gd name="T14" fmla="*/ 20 w 33"/>
                              <a:gd name="T15" fmla="*/ 214 h 214"/>
                              <a:gd name="T16" fmla="*/ 16 w 33"/>
                              <a:gd name="T17" fmla="*/ 214 h 214"/>
                              <a:gd name="T18" fmla="*/ 12 w 33"/>
                              <a:gd name="T19" fmla="*/ 214 h 214"/>
                              <a:gd name="T20" fmla="*/ 10 w 33"/>
                              <a:gd name="T21" fmla="*/ 214 h 214"/>
                              <a:gd name="T22" fmla="*/ 7 w 33"/>
                              <a:gd name="T23" fmla="*/ 213 h 214"/>
                              <a:gd name="T24" fmla="*/ 6 w 33"/>
                              <a:gd name="T25" fmla="*/ 213 h 214"/>
                              <a:gd name="T26" fmla="*/ 5 w 33"/>
                              <a:gd name="T27" fmla="*/ 212 h 214"/>
                              <a:gd name="T28" fmla="*/ 4 w 33"/>
                              <a:gd name="T29" fmla="*/ 212 h 214"/>
                              <a:gd name="T30" fmla="*/ 4 w 33"/>
                              <a:gd name="T31" fmla="*/ 211 h 214"/>
                              <a:gd name="T32" fmla="*/ 4 w 33"/>
                              <a:gd name="T33" fmla="*/ 209 h 214"/>
                              <a:gd name="T34" fmla="*/ 4 w 33"/>
                              <a:gd name="T35" fmla="*/ 65 h 214"/>
                              <a:gd name="T36" fmla="*/ 4 w 33"/>
                              <a:gd name="T37" fmla="*/ 64 h 214"/>
                              <a:gd name="T38" fmla="*/ 4 w 33"/>
                              <a:gd name="T39" fmla="*/ 63 h 214"/>
                              <a:gd name="T40" fmla="*/ 5 w 33"/>
                              <a:gd name="T41" fmla="*/ 62 h 214"/>
                              <a:gd name="T42" fmla="*/ 6 w 33"/>
                              <a:gd name="T43" fmla="*/ 62 h 214"/>
                              <a:gd name="T44" fmla="*/ 7 w 33"/>
                              <a:gd name="T45" fmla="*/ 60 h 214"/>
                              <a:gd name="T46" fmla="*/ 10 w 33"/>
                              <a:gd name="T47" fmla="*/ 60 h 214"/>
                              <a:gd name="T48" fmla="*/ 12 w 33"/>
                              <a:gd name="T49" fmla="*/ 60 h 214"/>
                              <a:gd name="T50" fmla="*/ 16 w 33"/>
                              <a:gd name="T51" fmla="*/ 60 h 214"/>
                              <a:gd name="T52" fmla="*/ 20 w 33"/>
                              <a:gd name="T53" fmla="*/ 60 h 214"/>
                              <a:gd name="T54" fmla="*/ 23 w 33"/>
                              <a:gd name="T55" fmla="*/ 60 h 214"/>
                              <a:gd name="T56" fmla="*/ 26 w 33"/>
                              <a:gd name="T57" fmla="*/ 60 h 214"/>
                              <a:gd name="T58" fmla="*/ 27 w 33"/>
                              <a:gd name="T59" fmla="*/ 62 h 214"/>
                              <a:gd name="T60" fmla="*/ 28 w 33"/>
                              <a:gd name="T61" fmla="*/ 62 h 214"/>
                              <a:gd name="T62" fmla="*/ 30 w 33"/>
                              <a:gd name="T63" fmla="*/ 63 h 214"/>
                              <a:gd name="T64" fmla="*/ 30 w 33"/>
                              <a:gd name="T65" fmla="*/ 64 h 214"/>
                              <a:gd name="T66" fmla="*/ 30 w 33"/>
                              <a:gd name="T67" fmla="*/ 65 h 214"/>
                              <a:gd name="T68" fmla="*/ 30 w 33"/>
                              <a:gd name="T69" fmla="*/ 209 h 214"/>
                              <a:gd name="T70" fmla="*/ 33 w 33"/>
                              <a:gd name="T71" fmla="*/ 16 h 214"/>
                              <a:gd name="T72" fmla="*/ 32 w 33"/>
                              <a:gd name="T73" fmla="*/ 25 h 214"/>
                              <a:gd name="T74" fmla="*/ 30 w 33"/>
                              <a:gd name="T75" fmla="*/ 28 h 214"/>
                              <a:gd name="T76" fmla="*/ 25 w 33"/>
                              <a:gd name="T77" fmla="*/ 32 h 214"/>
                              <a:gd name="T78" fmla="*/ 16 w 33"/>
                              <a:gd name="T79" fmla="*/ 32 h 214"/>
                              <a:gd name="T80" fmla="*/ 7 w 33"/>
                              <a:gd name="T81" fmla="*/ 32 h 214"/>
                              <a:gd name="T82" fmla="*/ 4 w 33"/>
                              <a:gd name="T83" fmla="*/ 30 h 214"/>
                              <a:gd name="T84" fmla="*/ 0 w 33"/>
                              <a:gd name="T85" fmla="*/ 25 h 214"/>
                              <a:gd name="T86" fmla="*/ 0 w 33"/>
                              <a:gd name="T87" fmla="*/ 16 h 214"/>
                              <a:gd name="T88" fmla="*/ 0 w 33"/>
                              <a:gd name="T89" fmla="*/ 9 h 214"/>
                              <a:gd name="T90" fmla="*/ 4 w 33"/>
                              <a:gd name="T91" fmla="*/ 4 h 214"/>
                              <a:gd name="T92" fmla="*/ 7 w 33"/>
                              <a:gd name="T93" fmla="*/ 1 h 214"/>
                              <a:gd name="T94" fmla="*/ 16 w 33"/>
                              <a:gd name="T95" fmla="*/ 0 h 214"/>
                              <a:gd name="T96" fmla="*/ 25 w 33"/>
                              <a:gd name="T97" fmla="*/ 1 h 214"/>
                              <a:gd name="T98" fmla="*/ 30 w 33"/>
                              <a:gd name="T99" fmla="*/ 4 h 214"/>
                              <a:gd name="T100" fmla="*/ 32 w 33"/>
                              <a:gd name="T101" fmla="*/ 9 h 214"/>
                              <a:gd name="T102" fmla="*/ 33 w 33"/>
                              <a:gd name="T103" fmla="*/ 16 h 2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33" h="214">
                                <a:moveTo>
                                  <a:pt x="30" y="209"/>
                                </a:moveTo>
                                <a:lnTo>
                                  <a:pt x="30" y="211"/>
                                </a:lnTo>
                                <a:lnTo>
                                  <a:pt x="30" y="212"/>
                                </a:lnTo>
                                <a:lnTo>
                                  <a:pt x="28" y="212"/>
                                </a:lnTo>
                                <a:lnTo>
                                  <a:pt x="27" y="213"/>
                                </a:lnTo>
                                <a:lnTo>
                                  <a:pt x="26" y="213"/>
                                </a:lnTo>
                                <a:lnTo>
                                  <a:pt x="23" y="214"/>
                                </a:lnTo>
                                <a:lnTo>
                                  <a:pt x="20" y="214"/>
                                </a:lnTo>
                                <a:lnTo>
                                  <a:pt x="16" y="214"/>
                                </a:lnTo>
                                <a:lnTo>
                                  <a:pt x="12" y="214"/>
                                </a:lnTo>
                                <a:lnTo>
                                  <a:pt x="10" y="214"/>
                                </a:lnTo>
                                <a:lnTo>
                                  <a:pt x="7" y="213"/>
                                </a:lnTo>
                                <a:lnTo>
                                  <a:pt x="6" y="213"/>
                                </a:lnTo>
                                <a:lnTo>
                                  <a:pt x="5" y="212"/>
                                </a:lnTo>
                                <a:lnTo>
                                  <a:pt x="4" y="212"/>
                                </a:lnTo>
                                <a:lnTo>
                                  <a:pt x="4" y="211"/>
                                </a:lnTo>
                                <a:lnTo>
                                  <a:pt x="4" y="209"/>
                                </a:lnTo>
                                <a:lnTo>
                                  <a:pt x="4" y="65"/>
                                </a:lnTo>
                                <a:lnTo>
                                  <a:pt x="4" y="64"/>
                                </a:lnTo>
                                <a:lnTo>
                                  <a:pt x="4" y="63"/>
                                </a:lnTo>
                                <a:lnTo>
                                  <a:pt x="5" y="62"/>
                                </a:lnTo>
                                <a:lnTo>
                                  <a:pt x="6" y="62"/>
                                </a:lnTo>
                                <a:lnTo>
                                  <a:pt x="7" y="60"/>
                                </a:lnTo>
                                <a:lnTo>
                                  <a:pt x="10" y="60"/>
                                </a:lnTo>
                                <a:lnTo>
                                  <a:pt x="12" y="60"/>
                                </a:lnTo>
                                <a:lnTo>
                                  <a:pt x="16" y="60"/>
                                </a:lnTo>
                                <a:lnTo>
                                  <a:pt x="20" y="60"/>
                                </a:lnTo>
                                <a:lnTo>
                                  <a:pt x="23" y="60"/>
                                </a:lnTo>
                                <a:lnTo>
                                  <a:pt x="26" y="60"/>
                                </a:lnTo>
                                <a:lnTo>
                                  <a:pt x="27" y="62"/>
                                </a:lnTo>
                                <a:lnTo>
                                  <a:pt x="28" y="62"/>
                                </a:lnTo>
                                <a:lnTo>
                                  <a:pt x="30" y="63"/>
                                </a:lnTo>
                                <a:lnTo>
                                  <a:pt x="30" y="64"/>
                                </a:lnTo>
                                <a:lnTo>
                                  <a:pt x="30" y="65"/>
                                </a:lnTo>
                                <a:lnTo>
                                  <a:pt x="30" y="209"/>
                                </a:lnTo>
                                <a:close/>
                                <a:moveTo>
                                  <a:pt x="33" y="16"/>
                                </a:moveTo>
                                <a:lnTo>
                                  <a:pt x="32" y="25"/>
                                </a:lnTo>
                                <a:lnTo>
                                  <a:pt x="30" y="28"/>
                                </a:lnTo>
                                <a:lnTo>
                                  <a:pt x="25" y="32"/>
                                </a:lnTo>
                                <a:lnTo>
                                  <a:pt x="16" y="32"/>
                                </a:lnTo>
                                <a:lnTo>
                                  <a:pt x="7" y="32"/>
                                </a:lnTo>
                                <a:lnTo>
                                  <a:pt x="4" y="30"/>
                                </a:lnTo>
                                <a:lnTo>
                                  <a:pt x="0" y="25"/>
                                </a:lnTo>
                                <a:lnTo>
                                  <a:pt x="0" y="16"/>
                                </a:lnTo>
                                <a:lnTo>
                                  <a:pt x="0" y="9"/>
                                </a:lnTo>
                                <a:lnTo>
                                  <a:pt x="4" y="4"/>
                                </a:lnTo>
                                <a:lnTo>
                                  <a:pt x="7" y="1"/>
                                </a:lnTo>
                                <a:lnTo>
                                  <a:pt x="16" y="0"/>
                                </a:lnTo>
                                <a:lnTo>
                                  <a:pt x="25" y="1"/>
                                </a:lnTo>
                                <a:lnTo>
                                  <a:pt x="30" y="4"/>
                                </a:lnTo>
                                <a:lnTo>
                                  <a:pt x="32" y="9"/>
                                </a:lnTo>
                                <a:lnTo>
                                  <a:pt x="33"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09" name="Freeform 304"/>
                        <wps:cNvSpPr>
                          <a:spLocks/>
                        </wps:cNvSpPr>
                        <wps:spPr bwMode="auto">
                          <a:xfrm>
                            <a:off x="3979863" y="446088"/>
                            <a:ext cx="50800" cy="101600"/>
                          </a:xfrm>
                          <a:custGeom>
                            <a:avLst/>
                            <a:gdLst>
                              <a:gd name="T0" fmla="*/ 95 w 95"/>
                              <a:gd name="T1" fmla="*/ 182 h 194"/>
                              <a:gd name="T2" fmla="*/ 94 w 95"/>
                              <a:gd name="T3" fmla="*/ 187 h 194"/>
                              <a:gd name="T4" fmla="*/ 91 w 95"/>
                              <a:gd name="T5" fmla="*/ 191 h 194"/>
                              <a:gd name="T6" fmla="*/ 86 w 95"/>
                              <a:gd name="T7" fmla="*/ 192 h 194"/>
                              <a:gd name="T8" fmla="*/ 79 w 95"/>
                              <a:gd name="T9" fmla="*/ 194 h 194"/>
                              <a:gd name="T10" fmla="*/ 72 w 95"/>
                              <a:gd name="T11" fmla="*/ 194 h 194"/>
                              <a:gd name="T12" fmla="*/ 58 w 95"/>
                              <a:gd name="T13" fmla="*/ 194 h 194"/>
                              <a:gd name="T14" fmla="*/ 42 w 95"/>
                              <a:gd name="T15" fmla="*/ 188 h 194"/>
                              <a:gd name="T16" fmla="*/ 31 w 95"/>
                              <a:gd name="T17" fmla="*/ 176 h 194"/>
                              <a:gd name="T18" fmla="*/ 26 w 95"/>
                              <a:gd name="T19" fmla="*/ 158 h 194"/>
                              <a:gd name="T20" fmla="*/ 26 w 95"/>
                              <a:gd name="T21" fmla="*/ 61 h 194"/>
                              <a:gd name="T22" fmla="*/ 4 w 95"/>
                              <a:gd name="T23" fmla="*/ 61 h 194"/>
                              <a:gd name="T24" fmla="*/ 1 w 95"/>
                              <a:gd name="T25" fmla="*/ 57 h 194"/>
                              <a:gd name="T26" fmla="*/ 0 w 95"/>
                              <a:gd name="T27" fmla="*/ 48 h 194"/>
                              <a:gd name="T28" fmla="*/ 1 w 95"/>
                              <a:gd name="T29" fmla="*/ 44 h 194"/>
                              <a:gd name="T30" fmla="*/ 3 w 95"/>
                              <a:gd name="T31" fmla="*/ 41 h 194"/>
                              <a:gd name="T32" fmla="*/ 5 w 95"/>
                              <a:gd name="T33" fmla="*/ 39 h 194"/>
                              <a:gd name="T34" fmla="*/ 26 w 95"/>
                              <a:gd name="T35" fmla="*/ 39 h 194"/>
                              <a:gd name="T36" fmla="*/ 26 w 95"/>
                              <a:gd name="T37" fmla="*/ 5 h 194"/>
                              <a:gd name="T38" fmla="*/ 27 w 95"/>
                              <a:gd name="T39" fmla="*/ 2 h 194"/>
                              <a:gd name="T40" fmla="*/ 31 w 95"/>
                              <a:gd name="T41" fmla="*/ 1 h 194"/>
                              <a:gd name="T42" fmla="*/ 36 w 95"/>
                              <a:gd name="T43" fmla="*/ 0 h 194"/>
                              <a:gd name="T44" fmla="*/ 43 w 95"/>
                              <a:gd name="T45" fmla="*/ 0 h 194"/>
                              <a:gd name="T46" fmla="*/ 48 w 95"/>
                              <a:gd name="T47" fmla="*/ 1 h 194"/>
                              <a:gd name="T48" fmla="*/ 51 w 95"/>
                              <a:gd name="T49" fmla="*/ 2 h 194"/>
                              <a:gd name="T50" fmla="*/ 52 w 95"/>
                              <a:gd name="T51" fmla="*/ 5 h 194"/>
                              <a:gd name="T52" fmla="*/ 53 w 95"/>
                              <a:gd name="T53" fmla="*/ 39 h 194"/>
                              <a:gd name="T54" fmla="*/ 91 w 95"/>
                              <a:gd name="T55" fmla="*/ 39 h 194"/>
                              <a:gd name="T56" fmla="*/ 92 w 95"/>
                              <a:gd name="T57" fmla="*/ 41 h 194"/>
                              <a:gd name="T58" fmla="*/ 94 w 95"/>
                              <a:gd name="T59" fmla="*/ 44 h 194"/>
                              <a:gd name="T60" fmla="*/ 95 w 95"/>
                              <a:gd name="T61" fmla="*/ 48 h 194"/>
                              <a:gd name="T62" fmla="*/ 95 w 95"/>
                              <a:gd name="T63" fmla="*/ 57 h 194"/>
                              <a:gd name="T64" fmla="*/ 91 w 95"/>
                              <a:gd name="T65" fmla="*/ 61 h 194"/>
                              <a:gd name="T66" fmla="*/ 53 w 95"/>
                              <a:gd name="T67" fmla="*/ 61 h 194"/>
                              <a:gd name="T68" fmla="*/ 53 w 95"/>
                              <a:gd name="T69" fmla="*/ 156 h 194"/>
                              <a:gd name="T70" fmla="*/ 63 w 95"/>
                              <a:gd name="T71" fmla="*/ 171 h 194"/>
                              <a:gd name="T72" fmla="*/ 76 w 95"/>
                              <a:gd name="T73" fmla="*/ 172 h 194"/>
                              <a:gd name="T74" fmla="*/ 83 w 95"/>
                              <a:gd name="T75" fmla="*/ 171 h 194"/>
                              <a:gd name="T76" fmla="*/ 86 w 95"/>
                              <a:gd name="T77" fmla="*/ 170 h 194"/>
                              <a:gd name="T78" fmla="*/ 90 w 95"/>
                              <a:gd name="T79" fmla="*/ 169 h 194"/>
                              <a:gd name="T80" fmla="*/ 92 w 95"/>
                              <a:gd name="T81" fmla="*/ 167 h 194"/>
                              <a:gd name="T82" fmla="*/ 94 w 95"/>
                              <a:gd name="T83" fmla="*/ 169 h 194"/>
                              <a:gd name="T84" fmla="*/ 94 w 95"/>
                              <a:gd name="T85" fmla="*/ 171 h 194"/>
                              <a:gd name="T86" fmla="*/ 95 w 95"/>
                              <a:gd name="T87" fmla="*/ 175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95" h="194">
                                <a:moveTo>
                                  <a:pt x="95" y="177"/>
                                </a:moveTo>
                                <a:lnTo>
                                  <a:pt x="95" y="182"/>
                                </a:lnTo>
                                <a:lnTo>
                                  <a:pt x="94" y="185"/>
                                </a:lnTo>
                                <a:lnTo>
                                  <a:pt x="94" y="187"/>
                                </a:lnTo>
                                <a:lnTo>
                                  <a:pt x="92" y="190"/>
                                </a:lnTo>
                                <a:lnTo>
                                  <a:pt x="91" y="191"/>
                                </a:lnTo>
                                <a:lnTo>
                                  <a:pt x="89" y="192"/>
                                </a:lnTo>
                                <a:lnTo>
                                  <a:pt x="86" y="192"/>
                                </a:lnTo>
                                <a:lnTo>
                                  <a:pt x="83" y="193"/>
                                </a:lnTo>
                                <a:lnTo>
                                  <a:pt x="79" y="194"/>
                                </a:lnTo>
                                <a:lnTo>
                                  <a:pt x="75" y="194"/>
                                </a:lnTo>
                                <a:lnTo>
                                  <a:pt x="72" y="194"/>
                                </a:lnTo>
                                <a:lnTo>
                                  <a:pt x="68" y="194"/>
                                </a:lnTo>
                                <a:lnTo>
                                  <a:pt x="58" y="194"/>
                                </a:lnTo>
                                <a:lnTo>
                                  <a:pt x="49" y="192"/>
                                </a:lnTo>
                                <a:lnTo>
                                  <a:pt x="42" y="188"/>
                                </a:lnTo>
                                <a:lnTo>
                                  <a:pt x="36" y="183"/>
                                </a:lnTo>
                                <a:lnTo>
                                  <a:pt x="31" y="176"/>
                                </a:lnTo>
                                <a:lnTo>
                                  <a:pt x="28" y="167"/>
                                </a:lnTo>
                                <a:lnTo>
                                  <a:pt x="26" y="158"/>
                                </a:lnTo>
                                <a:lnTo>
                                  <a:pt x="26" y="146"/>
                                </a:lnTo>
                                <a:lnTo>
                                  <a:pt x="26" y="61"/>
                                </a:lnTo>
                                <a:lnTo>
                                  <a:pt x="6" y="61"/>
                                </a:lnTo>
                                <a:lnTo>
                                  <a:pt x="4" y="61"/>
                                </a:lnTo>
                                <a:lnTo>
                                  <a:pt x="3" y="59"/>
                                </a:lnTo>
                                <a:lnTo>
                                  <a:pt x="1" y="57"/>
                                </a:lnTo>
                                <a:lnTo>
                                  <a:pt x="0" y="50"/>
                                </a:lnTo>
                                <a:lnTo>
                                  <a:pt x="0" y="48"/>
                                </a:lnTo>
                                <a:lnTo>
                                  <a:pt x="1" y="45"/>
                                </a:lnTo>
                                <a:lnTo>
                                  <a:pt x="1" y="44"/>
                                </a:lnTo>
                                <a:lnTo>
                                  <a:pt x="3" y="42"/>
                                </a:lnTo>
                                <a:lnTo>
                                  <a:pt x="3" y="41"/>
                                </a:lnTo>
                                <a:lnTo>
                                  <a:pt x="4" y="41"/>
                                </a:lnTo>
                                <a:lnTo>
                                  <a:pt x="5" y="39"/>
                                </a:lnTo>
                                <a:lnTo>
                                  <a:pt x="6" y="39"/>
                                </a:lnTo>
                                <a:lnTo>
                                  <a:pt x="26" y="39"/>
                                </a:lnTo>
                                <a:lnTo>
                                  <a:pt x="26" y="6"/>
                                </a:lnTo>
                                <a:lnTo>
                                  <a:pt x="26" y="5"/>
                                </a:lnTo>
                                <a:lnTo>
                                  <a:pt x="26" y="4"/>
                                </a:lnTo>
                                <a:lnTo>
                                  <a:pt x="27" y="2"/>
                                </a:lnTo>
                                <a:lnTo>
                                  <a:pt x="28" y="2"/>
                                </a:lnTo>
                                <a:lnTo>
                                  <a:pt x="31" y="1"/>
                                </a:lnTo>
                                <a:lnTo>
                                  <a:pt x="33" y="1"/>
                                </a:lnTo>
                                <a:lnTo>
                                  <a:pt x="36" y="0"/>
                                </a:lnTo>
                                <a:lnTo>
                                  <a:pt x="40" y="0"/>
                                </a:lnTo>
                                <a:lnTo>
                                  <a:pt x="43" y="0"/>
                                </a:lnTo>
                                <a:lnTo>
                                  <a:pt x="46" y="1"/>
                                </a:lnTo>
                                <a:lnTo>
                                  <a:pt x="48" y="1"/>
                                </a:lnTo>
                                <a:lnTo>
                                  <a:pt x="49" y="2"/>
                                </a:lnTo>
                                <a:lnTo>
                                  <a:pt x="51" y="2"/>
                                </a:lnTo>
                                <a:lnTo>
                                  <a:pt x="52" y="4"/>
                                </a:lnTo>
                                <a:lnTo>
                                  <a:pt x="52" y="5"/>
                                </a:lnTo>
                                <a:lnTo>
                                  <a:pt x="53" y="6"/>
                                </a:lnTo>
                                <a:lnTo>
                                  <a:pt x="53" y="39"/>
                                </a:lnTo>
                                <a:lnTo>
                                  <a:pt x="90" y="39"/>
                                </a:lnTo>
                                <a:lnTo>
                                  <a:pt x="91" y="39"/>
                                </a:lnTo>
                                <a:lnTo>
                                  <a:pt x="91" y="41"/>
                                </a:lnTo>
                                <a:lnTo>
                                  <a:pt x="92" y="41"/>
                                </a:lnTo>
                                <a:lnTo>
                                  <a:pt x="94" y="42"/>
                                </a:lnTo>
                                <a:lnTo>
                                  <a:pt x="94" y="44"/>
                                </a:lnTo>
                                <a:lnTo>
                                  <a:pt x="95" y="45"/>
                                </a:lnTo>
                                <a:lnTo>
                                  <a:pt x="95" y="48"/>
                                </a:lnTo>
                                <a:lnTo>
                                  <a:pt x="95" y="50"/>
                                </a:lnTo>
                                <a:lnTo>
                                  <a:pt x="95" y="57"/>
                                </a:lnTo>
                                <a:lnTo>
                                  <a:pt x="94" y="59"/>
                                </a:lnTo>
                                <a:lnTo>
                                  <a:pt x="91" y="61"/>
                                </a:lnTo>
                                <a:lnTo>
                                  <a:pt x="90" y="61"/>
                                </a:lnTo>
                                <a:lnTo>
                                  <a:pt x="53" y="61"/>
                                </a:lnTo>
                                <a:lnTo>
                                  <a:pt x="53" y="143"/>
                                </a:lnTo>
                                <a:lnTo>
                                  <a:pt x="53" y="156"/>
                                </a:lnTo>
                                <a:lnTo>
                                  <a:pt x="57" y="165"/>
                                </a:lnTo>
                                <a:lnTo>
                                  <a:pt x="63" y="171"/>
                                </a:lnTo>
                                <a:lnTo>
                                  <a:pt x="73" y="172"/>
                                </a:lnTo>
                                <a:lnTo>
                                  <a:pt x="76" y="172"/>
                                </a:lnTo>
                                <a:lnTo>
                                  <a:pt x="79" y="172"/>
                                </a:lnTo>
                                <a:lnTo>
                                  <a:pt x="83" y="171"/>
                                </a:lnTo>
                                <a:lnTo>
                                  <a:pt x="84" y="170"/>
                                </a:lnTo>
                                <a:lnTo>
                                  <a:pt x="86" y="170"/>
                                </a:lnTo>
                                <a:lnTo>
                                  <a:pt x="89" y="169"/>
                                </a:lnTo>
                                <a:lnTo>
                                  <a:pt x="90" y="169"/>
                                </a:lnTo>
                                <a:lnTo>
                                  <a:pt x="91" y="167"/>
                                </a:lnTo>
                                <a:lnTo>
                                  <a:pt x="92" y="167"/>
                                </a:lnTo>
                                <a:lnTo>
                                  <a:pt x="92" y="169"/>
                                </a:lnTo>
                                <a:lnTo>
                                  <a:pt x="94" y="169"/>
                                </a:lnTo>
                                <a:lnTo>
                                  <a:pt x="94" y="170"/>
                                </a:lnTo>
                                <a:lnTo>
                                  <a:pt x="94" y="171"/>
                                </a:lnTo>
                                <a:lnTo>
                                  <a:pt x="95" y="172"/>
                                </a:lnTo>
                                <a:lnTo>
                                  <a:pt x="95" y="175"/>
                                </a:lnTo>
                                <a:lnTo>
                                  <a:pt x="95" y="17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10" name="Freeform 305"/>
                        <wps:cNvSpPr>
                          <a:spLocks/>
                        </wps:cNvSpPr>
                        <wps:spPr bwMode="auto">
                          <a:xfrm>
                            <a:off x="4041776" y="465138"/>
                            <a:ext cx="55563" cy="84138"/>
                          </a:xfrm>
                          <a:custGeom>
                            <a:avLst/>
                            <a:gdLst>
                              <a:gd name="T0" fmla="*/ 103 w 103"/>
                              <a:gd name="T1" fmla="*/ 123 h 159"/>
                              <a:gd name="T2" fmla="*/ 94 w 103"/>
                              <a:gd name="T3" fmla="*/ 140 h 159"/>
                              <a:gd name="T4" fmla="*/ 79 w 103"/>
                              <a:gd name="T5" fmla="*/ 151 h 159"/>
                              <a:gd name="T6" fmla="*/ 58 w 103"/>
                              <a:gd name="T7" fmla="*/ 157 h 159"/>
                              <a:gd name="T8" fmla="*/ 39 w 103"/>
                              <a:gd name="T9" fmla="*/ 159 h 159"/>
                              <a:gd name="T10" fmla="*/ 25 w 103"/>
                              <a:gd name="T11" fmla="*/ 156 h 159"/>
                              <a:gd name="T12" fmla="*/ 14 w 103"/>
                              <a:gd name="T13" fmla="*/ 153 h 159"/>
                              <a:gd name="T14" fmla="*/ 6 w 103"/>
                              <a:gd name="T15" fmla="*/ 149 h 159"/>
                              <a:gd name="T16" fmla="*/ 3 w 103"/>
                              <a:gd name="T17" fmla="*/ 145 h 159"/>
                              <a:gd name="T18" fmla="*/ 0 w 103"/>
                              <a:gd name="T19" fmla="*/ 139 h 159"/>
                              <a:gd name="T20" fmla="*/ 0 w 103"/>
                              <a:gd name="T21" fmla="*/ 132 h 159"/>
                              <a:gd name="T22" fmla="*/ 2 w 103"/>
                              <a:gd name="T23" fmla="*/ 127 h 159"/>
                              <a:gd name="T24" fmla="*/ 3 w 103"/>
                              <a:gd name="T25" fmla="*/ 124 h 159"/>
                              <a:gd name="T26" fmla="*/ 4 w 103"/>
                              <a:gd name="T27" fmla="*/ 123 h 159"/>
                              <a:gd name="T28" fmla="*/ 8 w 103"/>
                              <a:gd name="T29" fmla="*/ 124 h 159"/>
                              <a:gd name="T30" fmla="*/ 14 w 103"/>
                              <a:gd name="T31" fmla="*/ 128 h 159"/>
                              <a:gd name="T32" fmla="*/ 24 w 103"/>
                              <a:gd name="T33" fmla="*/ 133 h 159"/>
                              <a:gd name="T34" fmla="*/ 39 w 103"/>
                              <a:gd name="T35" fmla="*/ 137 h 159"/>
                              <a:gd name="T36" fmla="*/ 53 w 103"/>
                              <a:gd name="T37" fmla="*/ 137 h 159"/>
                              <a:gd name="T38" fmla="*/ 64 w 103"/>
                              <a:gd name="T39" fmla="*/ 134 h 159"/>
                              <a:gd name="T40" fmla="*/ 72 w 103"/>
                              <a:gd name="T41" fmla="*/ 128 h 159"/>
                              <a:gd name="T42" fmla="*/ 77 w 103"/>
                              <a:gd name="T43" fmla="*/ 119 h 159"/>
                              <a:gd name="T44" fmla="*/ 77 w 103"/>
                              <a:gd name="T45" fmla="*/ 108 h 159"/>
                              <a:gd name="T46" fmla="*/ 71 w 103"/>
                              <a:gd name="T47" fmla="*/ 100 h 159"/>
                              <a:gd name="T48" fmla="*/ 59 w 103"/>
                              <a:gd name="T49" fmla="*/ 93 h 159"/>
                              <a:gd name="T50" fmla="*/ 47 w 103"/>
                              <a:gd name="T51" fmla="*/ 89 h 159"/>
                              <a:gd name="T52" fmla="*/ 34 w 103"/>
                              <a:gd name="T53" fmla="*/ 82 h 159"/>
                              <a:gd name="T54" fmla="*/ 21 w 103"/>
                              <a:gd name="T55" fmla="*/ 76 h 159"/>
                              <a:gd name="T56" fmla="*/ 10 w 103"/>
                              <a:gd name="T57" fmla="*/ 65 h 159"/>
                              <a:gd name="T58" fmla="*/ 5 w 103"/>
                              <a:gd name="T59" fmla="*/ 52 h 159"/>
                              <a:gd name="T60" fmla="*/ 5 w 103"/>
                              <a:gd name="T61" fmla="*/ 34 h 159"/>
                              <a:gd name="T62" fmla="*/ 11 w 103"/>
                              <a:gd name="T63" fmla="*/ 18 h 159"/>
                              <a:gd name="T64" fmla="*/ 25 w 103"/>
                              <a:gd name="T65" fmla="*/ 7 h 159"/>
                              <a:gd name="T66" fmla="*/ 45 w 103"/>
                              <a:gd name="T67" fmla="*/ 0 h 159"/>
                              <a:gd name="T68" fmla="*/ 62 w 103"/>
                              <a:gd name="T69" fmla="*/ 0 h 159"/>
                              <a:gd name="T70" fmla="*/ 74 w 103"/>
                              <a:gd name="T71" fmla="*/ 2 h 159"/>
                              <a:gd name="T72" fmla="*/ 83 w 103"/>
                              <a:gd name="T73" fmla="*/ 5 h 159"/>
                              <a:gd name="T74" fmla="*/ 90 w 103"/>
                              <a:gd name="T75" fmla="*/ 7 h 159"/>
                              <a:gd name="T76" fmla="*/ 93 w 103"/>
                              <a:gd name="T77" fmla="*/ 11 h 159"/>
                              <a:gd name="T78" fmla="*/ 94 w 103"/>
                              <a:gd name="T79" fmla="*/ 12 h 159"/>
                              <a:gd name="T80" fmla="*/ 95 w 103"/>
                              <a:gd name="T81" fmla="*/ 15 h 159"/>
                              <a:gd name="T82" fmla="*/ 95 w 103"/>
                              <a:gd name="T83" fmla="*/ 18 h 159"/>
                              <a:gd name="T84" fmla="*/ 95 w 103"/>
                              <a:gd name="T85" fmla="*/ 23 h 159"/>
                              <a:gd name="T86" fmla="*/ 95 w 103"/>
                              <a:gd name="T87" fmla="*/ 27 h 159"/>
                              <a:gd name="T88" fmla="*/ 94 w 103"/>
                              <a:gd name="T89" fmla="*/ 31 h 159"/>
                              <a:gd name="T90" fmla="*/ 93 w 103"/>
                              <a:gd name="T91" fmla="*/ 31 h 159"/>
                              <a:gd name="T92" fmla="*/ 89 w 103"/>
                              <a:gd name="T93" fmla="*/ 31 h 159"/>
                              <a:gd name="T94" fmla="*/ 84 w 103"/>
                              <a:gd name="T95" fmla="*/ 28 h 159"/>
                              <a:gd name="T96" fmla="*/ 75 w 103"/>
                              <a:gd name="T97" fmla="*/ 23 h 159"/>
                              <a:gd name="T98" fmla="*/ 63 w 103"/>
                              <a:gd name="T99" fmla="*/ 21 h 159"/>
                              <a:gd name="T100" fmla="*/ 50 w 103"/>
                              <a:gd name="T101" fmla="*/ 21 h 159"/>
                              <a:gd name="T102" fmla="*/ 40 w 103"/>
                              <a:gd name="T103" fmla="*/ 23 h 159"/>
                              <a:gd name="T104" fmla="*/ 34 w 103"/>
                              <a:gd name="T105" fmla="*/ 29 h 159"/>
                              <a:gd name="T106" fmla="*/ 30 w 103"/>
                              <a:gd name="T107" fmla="*/ 37 h 159"/>
                              <a:gd name="T108" fmla="*/ 30 w 103"/>
                              <a:gd name="T109" fmla="*/ 47 h 159"/>
                              <a:gd name="T110" fmla="*/ 36 w 103"/>
                              <a:gd name="T111" fmla="*/ 55 h 159"/>
                              <a:gd name="T112" fmla="*/ 46 w 103"/>
                              <a:gd name="T113" fmla="*/ 63 h 159"/>
                              <a:gd name="T114" fmla="*/ 59 w 103"/>
                              <a:gd name="T115" fmla="*/ 68 h 159"/>
                              <a:gd name="T116" fmla="*/ 73 w 103"/>
                              <a:gd name="T117" fmla="*/ 72 h 159"/>
                              <a:gd name="T118" fmla="*/ 87 w 103"/>
                              <a:gd name="T119" fmla="*/ 80 h 159"/>
                              <a:gd name="T120" fmla="*/ 96 w 103"/>
                              <a:gd name="T121" fmla="*/ 90 h 159"/>
                              <a:gd name="T122" fmla="*/ 103 w 103"/>
                              <a:gd name="T123" fmla="*/ 103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03" h="159">
                                <a:moveTo>
                                  <a:pt x="103" y="112"/>
                                </a:moveTo>
                                <a:lnTo>
                                  <a:pt x="103" y="123"/>
                                </a:lnTo>
                                <a:lnTo>
                                  <a:pt x="99" y="132"/>
                                </a:lnTo>
                                <a:lnTo>
                                  <a:pt x="94" y="140"/>
                                </a:lnTo>
                                <a:lnTo>
                                  <a:pt x="87" y="146"/>
                                </a:lnTo>
                                <a:lnTo>
                                  <a:pt x="79" y="151"/>
                                </a:lnTo>
                                <a:lnTo>
                                  <a:pt x="69" y="155"/>
                                </a:lnTo>
                                <a:lnTo>
                                  <a:pt x="58" y="157"/>
                                </a:lnTo>
                                <a:lnTo>
                                  <a:pt x="46" y="159"/>
                                </a:lnTo>
                                <a:lnTo>
                                  <a:pt x="39" y="159"/>
                                </a:lnTo>
                                <a:lnTo>
                                  <a:pt x="31" y="157"/>
                                </a:lnTo>
                                <a:lnTo>
                                  <a:pt x="25" y="156"/>
                                </a:lnTo>
                                <a:lnTo>
                                  <a:pt x="19" y="154"/>
                                </a:lnTo>
                                <a:lnTo>
                                  <a:pt x="14" y="153"/>
                                </a:lnTo>
                                <a:lnTo>
                                  <a:pt x="10" y="150"/>
                                </a:lnTo>
                                <a:lnTo>
                                  <a:pt x="6" y="149"/>
                                </a:lnTo>
                                <a:lnTo>
                                  <a:pt x="4" y="146"/>
                                </a:lnTo>
                                <a:lnTo>
                                  <a:pt x="3" y="145"/>
                                </a:lnTo>
                                <a:lnTo>
                                  <a:pt x="2" y="143"/>
                                </a:lnTo>
                                <a:lnTo>
                                  <a:pt x="0" y="139"/>
                                </a:lnTo>
                                <a:lnTo>
                                  <a:pt x="0" y="134"/>
                                </a:lnTo>
                                <a:lnTo>
                                  <a:pt x="0" y="132"/>
                                </a:lnTo>
                                <a:lnTo>
                                  <a:pt x="0" y="129"/>
                                </a:lnTo>
                                <a:lnTo>
                                  <a:pt x="2" y="127"/>
                                </a:lnTo>
                                <a:lnTo>
                                  <a:pt x="2" y="125"/>
                                </a:lnTo>
                                <a:lnTo>
                                  <a:pt x="3" y="124"/>
                                </a:lnTo>
                                <a:lnTo>
                                  <a:pt x="3" y="124"/>
                                </a:lnTo>
                                <a:lnTo>
                                  <a:pt x="4" y="123"/>
                                </a:lnTo>
                                <a:lnTo>
                                  <a:pt x="5" y="123"/>
                                </a:lnTo>
                                <a:lnTo>
                                  <a:pt x="8" y="124"/>
                                </a:lnTo>
                                <a:lnTo>
                                  <a:pt x="10" y="125"/>
                                </a:lnTo>
                                <a:lnTo>
                                  <a:pt x="14" y="128"/>
                                </a:lnTo>
                                <a:lnTo>
                                  <a:pt x="19" y="130"/>
                                </a:lnTo>
                                <a:lnTo>
                                  <a:pt x="24" y="133"/>
                                </a:lnTo>
                                <a:lnTo>
                                  <a:pt x="31" y="135"/>
                                </a:lnTo>
                                <a:lnTo>
                                  <a:pt x="39" y="137"/>
                                </a:lnTo>
                                <a:lnTo>
                                  <a:pt x="47" y="137"/>
                                </a:lnTo>
                                <a:lnTo>
                                  <a:pt x="53" y="137"/>
                                </a:lnTo>
                                <a:lnTo>
                                  <a:pt x="58" y="135"/>
                                </a:lnTo>
                                <a:lnTo>
                                  <a:pt x="64" y="134"/>
                                </a:lnTo>
                                <a:lnTo>
                                  <a:pt x="68" y="132"/>
                                </a:lnTo>
                                <a:lnTo>
                                  <a:pt x="72" y="128"/>
                                </a:lnTo>
                                <a:lnTo>
                                  <a:pt x="74" y="124"/>
                                </a:lnTo>
                                <a:lnTo>
                                  <a:pt x="77" y="119"/>
                                </a:lnTo>
                                <a:lnTo>
                                  <a:pt x="77" y="114"/>
                                </a:lnTo>
                                <a:lnTo>
                                  <a:pt x="77" y="108"/>
                                </a:lnTo>
                                <a:lnTo>
                                  <a:pt x="73" y="103"/>
                                </a:lnTo>
                                <a:lnTo>
                                  <a:pt x="71" y="100"/>
                                </a:lnTo>
                                <a:lnTo>
                                  <a:pt x="66" y="96"/>
                                </a:lnTo>
                                <a:lnTo>
                                  <a:pt x="59" y="93"/>
                                </a:lnTo>
                                <a:lnTo>
                                  <a:pt x="53" y="91"/>
                                </a:lnTo>
                                <a:lnTo>
                                  <a:pt x="47" y="89"/>
                                </a:lnTo>
                                <a:lnTo>
                                  <a:pt x="41" y="86"/>
                                </a:lnTo>
                                <a:lnTo>
                                  <a:pt x="34" y="82"/>
                                </a:lnTo>
                                <a:lnTo>
                                  <a:pt x="27" y="80"/>
                                </a:lnTo>
                                <a:lnTo>
                                  <a:pt x="21" y="76"/>
                                </a:lnTo>
                                <a:lnTo>
                                  <a:pt x="15" y="71"/>
                                </a:lnTo>
                                <a:lnTo>
                                  <a:pt x="10" y="65"/>
                                </a:lnTo>
                                <a:lnTo>
                                  <a:pt x="8" y="59"/>
                                </a:lnTo>
                                <a:lnTo>
                                  <a:pt x="5" y="52"/>
                                </a:lnTo>
                                <a:lnTo>
                                  <a:pt x="4" y="43"/>
                                </a:lnTo>
                                <a:lnTo>
                                  <a:pt x="5" y="34"/>
                                </a:lnTo>
                                <a:lnTo>
                                  <a:pt x="8" y="27"/>
                                </a:lnTo>
                                <a:lnTo>
                                  <a:pt x="11" y="18"/>
                                </a:lnTo>
                                <a:lnTo>
                                  <a:pt x="18" y="12"/>
                                </a:lnTo>
                                <a:lnTo>
                                  <a:pt x="25" y="7"/>
                                </a:lnTo>
                                <a:lnTo>
                                  <a:pt x="34" y="4"/>
                                </a:lnTo>
                                <a:lnTo>
                                  <a:pt x="45" y="0"/>
                                </a:lnTo>
                                <a:lnTo>
                                  <a:pt x="57" y="0"/>
                                </a:lnTo>
                                <a:lnTo>
                                  <a:pt x="62" y="0"/>
                                </a:lnTo>
                                <a:lnTo>
                                  <a:pt x="68" y="1"/>
                                </a:lnTo>
                                <a:lnTo>
                                  <a:pt x="74" y="2"/>
                                </a:lnTo>
                                <a:lnTo>
                                  <a:pt x="79" y="4"/>
                                </a:lnTo>
                                <a:lnTo>
                                  <a:pt x="83" y="5"/>
                                </a:lnTo>
                                <a:lnTo>
                                  <a:pt x="87" y="6"/>
                                </a:lnTo>
                                <a:lnTo>
                                  <a:pt x="90" y="7"/>
                                </a:lnTo>
                                <a:lnTo>
                                  <a:pt x="91" y="10"/>
                                </a:lnTo>
                                <a:lnTo>
                                  <a:pt x="93" y="11"/>
                                </a:lnTo>
                                <a:lnTo>
                                  <a:pt x="94" y="11"/>
                                </a:lnTo>
                                <a:lnTo>
                                  <a:pt x="94" y="12"/>
                                </a:lnTo>
                                <a:lnTo>
                                  <a:pt x="95" y="13"/>
                                </a:lnTo>
                                <a:lnTo>
                                  <a:pt x="95" y="15"/>
                                </a:lnTo>
                                <a:lnTo>
                                  <a:pt x="95" y="17"/>
                                </a:lnTo>
                                <a:lnTo>
                                  <a:pt x="95" y="18"/>
                                </a:lnTo>
                                <a:lnTo>
                                  <a:pt x="95" y="21"/>
                                </a:lnTo>
                                <a:lnTo>
                                  <a:pt x="95" y="23"/>
                                </a:lnTo>
                                <a:lnTo>
                                  <a:pt x="95" y="26"/>
                                </a:lnTo>
                                <a:lnTo>
                                  <a:pt x="95" y="27"/>
                                </a:lnTo>
                                <a:lnTo>
                                  <a:pt x="94" y="29"/>
                                </a:lnTo>
                                <a:lnTo>
                                  <a:pt x="94" y="31"/>
                                </a:lnTo>
                                <a:lnTo>
                                  <a:pt x="93" y="31"/>
                                </a:lnTo>
                                <a:lnTo>
                                  <a:pt x="93" y="31"/>
                                </a:lnTo>
                                <a:lnTo>
                                  <a:pt x="91" y="32"/>
                                </a:lnTo>
                                <a:lnTo>
                                  <a:pt x="89" y="31"/>
                                </a:lnTo>
                                <a:lnTo>
                                  <a:pt x="87" y="29"/>
                                </a:lnTo>
                                <a:lnTo>
                                  <a:pt x="84" y="28"/>
                                </a:lnTo>
                                <a:lnTo>
                                  <a:pt x="80" y="26"/>
                                </a:lnTo>
                                <a:lnTo>
                                  <a:pt x="75" y="23"/>
                                </a:lnTo>
                                <a:lnTo>
                                  <a:pt x="69" y="22"/>
                                </a:lnTo>
                                <a:lnTo>
                                  <a:pt x="63" y="21"/>
                                </a:lnTo>
                                <a:lnTo>
                                  <a:pt x="57" y="21"/>
                                </a:lnTo>
                                <a:lnTo>
                                  <a:pt x="50" y="21"/>
                                </a:lnTo>
                                <a:lnTo>
                                  <a:pt x="45" y="22"/>
                                </a:lnTo>
                                <a:lnTo>
                                  <a:pt x="40" y="23"/>
                                </a:lnTo>
                                <a:lnTo>
                                  <a:pt x="36" y="26"/>
                                </a:lnTo>
                                <a:lnTo>
                                  <a:pt x="34" y="29"/>
                                </a:lnTo>
                                <a:lnTo>
                                  <a:pt x="31" y="33"/>
                                </a:lnTo>
                                <a:lnTo>
                                  <a:pt x="30" y="37"/>
                                </a:lnTo>
                                <a:lnTo>
                                  <a:pt x="30" y="40"/>
                                </a:lnTo>
                                <a:lnTo>
                                  <a:pt x="30" y="47"/>
                                </a:lnTo>
                                <a:lnTo>
                                  <a:pt x="32" y="52"/>
                                </a:lnTo>
                                <a:lnTo>
                                  <a:pt x="36" y="55"/>
                                </a:lnTo>
                                <a:lnTo>
                                  <a:pt x="41" y="59"/>
                                </a:lnTo>
                                <a:lnTo>
                                  <a:pt x="46" y="63"/>
                                </a:lnTo>
                                <a:lnTo>
                                  <a:pt x="53" y="65"/>
                                </a:lnTo>
                                <a:lnTo>
                                  <a:pt x="59" y="68"/>
                                </a:lnTo>
                                <a:lnTo>
                                  <a:pt x="66" y="70"/>
                                </a:lnTo>
                                <a:lnTo>
                                  <a:pt x="73" y="72"/>
                                </a:lnTo>
                                <a:lnTo>
                                  <a:pt x="79" y="76"/>
                                </a:lnTo>
                                <a:lnTo>
                                  <a:pt x="87" y="80"/>
                                </a:lnTo>
                                <a:lnTo>
                                  <a:pt x="91" y="85"/>
                                </a:lnTo>
                                <a:lnTo>
                                  <a:pt x="96" y="90"/>
                                </a:lnTo>
                                <a:lnTo>
                                  <a:pt x="100" y="96"/>
                                </a:lnTo>
                                <a:lnTo>
                                  <a:pt x="103" y="103"/>
                                </a:lnTo>
                                <a:lnTo>
                                  <a:pt x="103" y="1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11" name="Rectangle 306"/>
                        <wps:cNvSpPr>
                          <a:spLocks noChangeArrowheads="1"/>
                        </wps:cNvSpPr>
                        <wps:spPr bwMode="auto">
                          <a:xfrm>
                            <a:off x="2913063" y="701675"/>
                            <a:ext cx="41275" cy="412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712" name="Freeform 307"/>
                        <wps:cNvSpPr>
                          <a:spLocks noEditPoints="1"/>
                        </wps:cNvSpPr>
                        <wps:spPr bwMode="auto">
                          <a:xfrm>
                            <a:off x="3038476" y="655638"/>
                            <a:ext cx="96838" cy="114300"/>
                          </a:xfrm>
                          <a:custGeom>
                            <a:avLst/>
                            <a:gdLst>
                              <a:gd name="T0" fmla="*/ 185 w 185"/>
                              <a:gd name="T1" fmla="*/ 129 h 214"/>
                              <a:gd name="T2" fmla="*/ 173 w 185"/>
                              <a:gd name="T3" fmla="*/ 168 h 214"/>
                              <a:gd name="T4" fmla="*/ 149 w 185"/>
                              <a:gd name="T5" fmla="*/ 197 h 214"/>
                              <a:gd name="T6" fmla="*/ 114 w 185"/>
                              <a:gd name="T7" fmla="*/ 213 h 214"/>
                              <a:gd name="T8" fmla="*/ 68 w 185"/>
                              <a:gd name="T9" fmla="*/ 213 h 214"/>
                              <a:gd name="T10" fmla="*/ 35 w 185"/>
                              <a:gd name="T11" fmla="*/ 198 h 214"/>
                              <a:gd name="T12" fmla="*/ 11 w 185"/>
                              <a:gd name="T13" fmla="*/ 172 h 214"/>
                              <a:gd name="T14" fmla="*/ 2 w 185"/>
                              <a:gd name="T15" fmla="*/ 133 h 214"/>
                              <a:gd name="T16" fmla="*/ 2 w 185"/>
                              <a:gd name="T17" fmla="*/ 83 h 214"/>
                              <a:gd name="T18" fmla="*/ 13 w 185"/>
                              <a:gd name="T19" fmla="*/ 44 h 214"/>
                              <a:gd name="T20" fmla="*/ 37 w 185"/>
                              <a:gd name="T21" fmla="*/ 16 h 214"/>
                              <a:gd name="T22" fmla="*/ 72 w 185"/>
                              <a:gd name="T23" fmla="*/ 1 h 214"/>
                              <a:gd name="T24" fmla="*/ 117 w 185"/>
                              <a:gd name="T25" fmla="*/ 1 h 214"/>
                              <a:gd name="T26" fmla="*/ 151 w 185"/>
                              <a:gd name="T27" fmla="*/ 14 h 214"/>
                              <a:gd name="T28" fmla="*/ 174 w 185"/>
                              <a:gd name="T29" fmla="*/ 42 h 214"/>
                              <a:gd name="T30" fmla="*/ 185 w 185"/>
                              <a:gd name="T31" fmla="*/ 80 h 214"/>
                              <a:gd name="T32" fmla="*/ 157 w 185"/>
                              <a:gd name="T33" fmla="*/ 106 h 214"/>
                              <a:gd name="T34" fmla="*/ 153 w 185"/>
                              <a:gd name="T35" fmla="*/ 74 h 214"/>
                              <a:gd name="T36" fmla="*/ 143 w 185"/>
                              <a:gd name="T37" fmla="*/ 48 h 214"/>
                              <a:gd name="T38" fmla="*/ 124 w 185"/>
                              <a:gd name="T39" fmla="*/ 29 h 214"/>
                              <a:gd name="T40" fmla="*/ 94 w 185"/>
                              <a:gd name="T41" fmla="*/ 23 h 214"/>
                              <a:gd name="T42" fmla="*/ 63 w 185"/>
                              <a:gd name="T43" fmla="*/ 30 h 214"/>
                              <a:gd name="T44" fmla="*/ 43 w 185"/>
                              <a:gd name="T45" fmla="*/ 48 h 214"/>
                              <a:gd name="T46" fmla="*/ 32 w 185"/>
                              <a:gd name="T47" fmla="*/ 75 h 214"/>
                              <a:gd name="T48" fmla="*/ 30 w 185"/>
                              <a:gd name="T49" fmla="*/ 106 h 214"/>
                              <a:gd name="T50" fmla="*/ 32 w 185"/>
                              <a:gd name="T51" fmla="*/ 140 h 214"/>
                              <a:gd name="T52" fmla="*/ 42 w 185"/>
                              <a:gd name="T53" fmla="*/ 166 h 214"/>
                              <a:gd name="T54" fmla="*/ 62 w 185"/>
                              <a:gd name="T55" fmla="*/ 183 h 214"/>
                              <a:gd name="T56" fmla="*/ 93 w 185"/>
                              <a:gd name="T57" fmla="*/ 189 h 214"/>
                              <a:gd name="T58" fmla="*/ 122 w 185"/>
                              <a:gd name="T59" fmla="*/ 183 h 214"/>
                              <a:gd name="T60" fmla="*/ 143 w 185"/>
                              <a:gd name="T61" fmla="*/ 165 h 214"/>
                              <a:gd name="T62" fmla="*/ 153 w 185"/>
                              <a:gd name="T63" fmla="*/ 138 h 214"/>
                              <a:gd name="T64" fmla="*/ 157 w 185"/>
                              <a:gd name="T65" fmla="*/ 106 h 2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85" h="214">
                                <a:moveTo>
                                  <a:pt x="185" y="104"/>
                                </a:moveTo>
                                <a:lnTo>
                                  <a:pt x="185" y="129"/>
                                </a:lnTo>
                                <a:lnTo>
                                  <a:pt x="180" y="150"/>
                                </a:lnTo>
                                <a:lnTo>
                                  <a:pt x="173" y="168"/>
                                </a:lnTo>
                                <a:lnTo>
                                  <a:pt x="162" y="184"/>
                                </a:lnTo>
                                <a:lnTo>
                                  <a:pt x="149" y="197"/>
                                </a:lnTo>
                                <a:lnTo>
                                  <a:pt x="132" y="205"/>
                                </a:lnTo>
                                <a:lnTo>
                                  <a:pt x="114" y="213"/>
                                </a:lnTo>
                                <a:lnTo>
                                  <a:pt x="92" y="214"/>
                                </a:lnTo>
                                <a:lnTo>
                                  <a:pt x="68" y="213"/>
                                </a:lnTo>
                                <a:lnTo>
                                  <a:pt x="51" y="207"/>
                                </a:lnTo>
                                <a:lnTo>
                                  <a:pt x="35" y="198"/>
                                </a:lnTo>
                                <a:lnTo>
                                  <a:pt x="23" y="186"/>
                                </a:lnTo>
                                <a:lnTo>
                                  <a:pt x="11" y="172"/>
                                </a:lnTo>
                                <a:lnTo>
                                  <a:pt x="5" y="154"/>
                                </a:lnTo>
                                <a:lnTo>
                                  <a:pt x="2" y="133"/>
                                </a:lnTo>
                                <a:lnTo>
                                  <a:pt x="0" y="108"/>
                                </a:lnTo>
                                <a:lnTo>
                                  <a:pt x="2" y="83"/>
                                </a:lnTo>
                                <a:lnTo>
                                  <a:pt x="7" y="64"/>
                                </a:lnTo>
                                <a:lnTo>
                                  <a:pt x="13" y="44"/>
                                </a:lnTo>
                                <a:lnTo>
                                  <a:pt x="24" y="29"/>
                                </a:lnTo>
                                <a:lnTo>
                                  <a:pt x="37" y="16"/>
                                </a:lnTo>
                                <a:lnTo>
                                  <a:pt x="53" y="7"/>
                                </a:lnTo>
                                <a:lnTo>
                                  <a:pt x="72" y="1"/>
                                </a:lnTo>
                                <a:lnTo>
                                  <a:pt x="95" y="0"/>
                                </a:lnTo>
                                <a:lnTo>
                                  <a:pt x="117" y="1"/>
                                </a:lnTo>
                                <a:lnTo>
                                  <a:pt x="135" y="7"/>
                                </a:lnTo>
                                <a:lnTo>
                                  <a:pt x="151" y="14"/>
                                </a:lnTo>
                                <a:lnTo>
                                  <a:pt x="163" y="27"/>
                                </a:lnTo>
                                <a:lnTo>
                                  <a:pt x="174" y="42"/>
                                </a:lnTo>
                                <a:lnTo>
                                  <a:pt x="180" y="60"/>
                                </a:lnTo>
                                <a:lnTo>
                                  <a:pt x="185" y="80"/>
                                </a:lnTo>
                                <a:lnTo>
                                  <a:pt x="185" y="104"/>
                                </a:lnTo>
                                <a:close/>
                                <a:moveTo>
                                  <a:pt x="157" y="106"/>
                                </a:moveTo>
                                <a:lnTo>
                                  <a:pt x="156" y="88"/>
                                </a:lnTo>
                                <a:lnTo>
                                  <a:pt x="153" y="74"/>
                                </a:lnTo>
                                <a:lnTo>
                                  <a:pt x="149" y="59"/>
                                </a:lnTo>
                                <a:lnTo>
                                  <a:pt x="143" y="48"/>
                                </a:lnTo>
                                <a:lnTo>
                                  <a:pt x="135" y="37"/>
                                </a:lnTo>
                                <a:lnTo>
                                  <a:pt x="124" y="29"/>
                                </a:lnTo>
                                <a:lnTo>
                                  <a:pt x="110" y="24"/>
                                </a:lnTo>
                                <a:lnTo>
                                  <a:pt x="94" y="23"/>
                                </a:lnTo>
                                <a:lnTo>
                                  <a:pt x="77" y="24"/>
                                </a:lnTo>
                                <a:lnTo>
                                  <a:pt x="63" y="30"/>
                                </a:lnTo>
                                <a:lnTo>
                                  <a:pt x="52" y="38"/>
                                </a:lnTo>
                                <a:lnTo>
                                  <a:pt x="43" y="48"/>
                                </a:lnTo>
                                <a:lnTo>
                                  <a:pt x="36" y="60"/>
                                </a:lnTo>
                                <a:lnTo>
                                  <a:pt x="32" y="75"/>
                                </a:lnTo>
                                <a:lnTo>
                                  <a:pt x="30" y="90"/>
                                </a:lnTo>
                                <a:lnTo>
                                  <a:pt x="30" y="106"/>
                                </a:lnTo>
                                <a:lnTo>
                                  <a:pt x="30" y="124"/>
                                </a:lnTo>
                                <a:lnTo>
                                  <a:pt x="32" y="140"/>
                                </a:lnTo>
                                <a:lnTo>
                                  <a:pt x="36" y="154"/>
                                </a:lnTo>
                                <a:lnTo>
                                  <a:pt x="42" y="166"/>
                                </a:lnTo>
                                <a:lnTo>
                                  <a:pt x="51" y="176"/>
                                </a:lnTo>
                                <a:lnTo>
                                  <a:pt x="62" y="183"/>
                                </a:lnTo>
                                <a:lnTo>
                                  <a:pt x="75" y="188"/>
                                </a:lnTo>
                                <a:lnTo>
                                  <a:pt x="93" y="189"/>
                                </a:lnTo>
                                <a:lnTo>
                                  <a:pt x="110" y="188"/>
                                </a:lnTo>
                                <a:lnTo>
                                  <a:pt x="122" y="183"/>
                                </a:lnTo>
                                <a:lnTo>
                                  <a:pt x="135" y="176"/>
                                </a:lnTo>
                                <a:lnTo>
                                  <a:pt x="143" y="165"/>
                                </a:lnTo>
                                <a:lnTo>
                                  <a:pt x="149" y="152"/>
                                </a:lnTo>
                                <a:lnTo>
                                  <a:pt x="153" y="138"/>
                                </a:lnTo>
                                <a:lnTo>
                                  <a:pt x="156" y="123"/>
                                </a:lnTo>
                                <a:lnTo>
                                  <a:pt x="157" y="1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13" name="Freeform 308"/>
                        <wps:cNvSpPr>
                          <a:spLocks noEditPoints="1"/>
                        </wps:cNvSpPr>
                        <wps:spPr bwMode="auto">
                          <a:xfrm>
                            <a:off x="3157538" y="649288"/>
                            <a:ext cx="69850" cy="120650"/>
                          </a:xfrm>
                          <a:custGeom>
                            <a:avLst/>
                            <a:gdLst>
                              <a:gd name="T0" fmla="*/ 133 w 133"/>
                              <a:gd name="T1" fmla="*/ 163 h 227"/>
                              <a:gd name="T2" fmla="*/ 124 w 133"/>
                              <a:gd name="T3" fmla="*/ 194 h 227"/>
                              <a:gd name="T4" fmla="*/ 108 w 133"/>
                              <a:gd name="T5" fmla="*/ 215 h 227"/>
                              <a:gd name="T6" fmla="*/ 85 w 133"/>
                              <a:gd name="T7" fmla="*/ 226 h 227"/>
                              <a:gd name="T8" fmla="*/ 64 w 133"/>
                              <a:gd name="T9" fmla="*/ 226 h 227"/>
                              <a:gd name="T10" fmla="*/ 53 w 133"/>
                              <a:gd name="T11" fmla="*/ 223 h 227"/>
                              <a:gd name="T12" fmla="*/ 42 w 133"/>
                              <a:gd name="T13" fmla="*/ 217 h 227"/>
                              <a:gd name="T14" fmla="*/ 29 w 133"/>
                              <a:gd name="T15" fmla="*/ 208 h 227"/>
                              <a:gd name="T16" fmla="*/ 23 w 133"/>
                              <a:gd name="T17" fmla="*/ 220 h 227"/>
                              <a:gd name="T18" fmla="*/ 23 w 133"/>
                              <a:gd name="T19" fmla="*/ 222 h 227"/>
                              <a:gd name="T20" fmla="*/ 21 w 133"/>
                              <a:gd name="T21" fmla="*/ 223 h 227"/>
                              <a:gd name="T22" fmla="*/ 17 w 133"/>
                              <a:gd name="T23" fmla="*/ 224 h 227"/>
                              <a:gd name="T24" fmla="*/ 12 w 133"/>
                              <a:gd name="T25" fmla="*/ 224 h 227"/>
                              <a:gd name="T26" fmla="*/ 6 w 133"/>
                              <a:gd name="T27" fmla="*/ 224 h 227"/>
                              <a:gd name="T28" fmla="*/ 2 w 133"/>
                              <a:gd name="T29" fmla="*/ 223 h 227"/>
                              <a:gd name="T30" fmla="*/ 1 w 133"/>
                              <a:gd name="T31" fmla="*/ 222 h 227"/>
                              <a:gd name="T32" fmla="*/ 0 w 133"/>
                              <a:gd name="T33" fmla="*/ 220 h 227"/>
                              <a:gd name="T34" fmla="*/ 0 w 133"/>
                              <a:gd name="T35" fmla="*/ 4 h 227"/>
                              <a:gd name="T36" fmla="*/ 1 w 133"/>
                              <a:gd name="T37" fmla="*/ 2 h 227"/>
                              <a:gd name="T38" fmla="*/ 5 w 133"/>
                              <a:gd name="T39" fmla="*/ 0 h 227"/>
                              <a:gd name="T40" fmla="*/ 10 w 133"/>
                              <a:gd name="T41" fmla="*/ 0 h 227"/>
                              <a:gd name="T42" fmla="*/ 17 w 133"/>
                              <a:gd name="T43" fmla="*/ 0 h 227"/>
                              <a:gd name="T44" fmla="*/ 22 w 133"/>
                              <a:gd name="T45" fmla="*/ 0 h 227"/>
                              <a:gd name="T46" fmla="*/ 26 w 133"/>
                              <a:gd name="T47" fmla="*/ 2 h 227"/>
                              <a:gd name="T48" fmla="*/ 27 w 133"/>
                              <a:gd name="T49" fmla="*/ 4 h 227"/>
                              <a:gd name="T50" fmla="*/ 27 w 133"/>
                              <a:gd name="T51" fmla="*/ 91 h 227"/>
                              <a:gd name="T52" fmla="*/ 39 w 133"/>
                              <a:gd name="T53" fmla="*/ 80 h 227"/>
                              <a:gd name="T54" fmla="*/ 51 w 133"/>
                              <a:gd name="T55" fmla="*/ 73 h 227"/>
                              <a:gd name="T56" fmla="*/ 63 w 133"/>
                              <a:gd name="T57" fmla="*/ 69 h 227"/>
                              <a:gd name="T58" fmla="*/ 75 w 133"/>
                              <a:gd name="T59" fmla="*/ 68 h 227"/>
                              <a:gd name="T60" fmla="*/ 102 w 133"/>
                              <a:gd name="T61" fmla="*/ 74 h 227"/>
                              <a:gd name="T62" fmla="*/ 119 w 133"/>
                              <a:gd name="T63" fmla="*/ 91 h 227"/>
                              <a:gd name="T64" fmla="*/ 130 w 133"/>
                              <a:gd name="T65" fmla="*/ 115 h 227"/>
                              <a:gd name="T66" fmla="*/ 133 w 133"/>
                              <a:gd name="T67" fmla="*/ 146 h 227"/>
                              <a:gd name="T68" fmla="*/ 104 w 133"/>
                              <a:gd name="T69" fmla="*/ 137 h 227"/>
                              <a:gd name="T70" fmla="*/ 101 w 133"/>
                              <a:gd name="T71" fmla="*/ 117 h 227"/>
                              <a:gd name="T72" fmla="*/ 93 w 133"/>
                              <a:gd name="T73" fmla="*/ 101 h 227"/>
                              <a:gd name="T74" fmla="*/ 79 w 133"/>
                              <a:gd name="T75" fmla="*/ 91 h 227"/>
                              <a:gd name="T76" fmla="*/ 64 w 133"/>
                              <a:gd name="T77" fmla="*/ 90 h 227"/>
                              <a:gd name="T78" fmla="*/ 54 w 133"/>
                              <a:gd name="T79" fmla="*/ 94 h 227"/>
                              <a:gd name="T80" fmla="*/ 44 w 133"/>
                              <a:gd name="T81" fmla="*/ 100 h 227"/>
                              <a:gd name="T82" fmla="*/ 33 w 133"/>
                              <a:gd name="T83" fmla="*/ 111 h 227"/>
                              <a:gd name="T84" fmla="*/ 27 w 133"/>
                              <a:gd name="T85" fmla="*/ 176 h 227"/>
                              <a:gd name="T86" fmla="*/ 48 w 133"/>
                              <a:gd name="T87" fmla="*/ 196 h 227"/>
                              <a:gd name="T88" fmla="*/ 69 w 133"/>
                              <a:gd name="T89" fmla="*/ 204 h 227"/>
                              <a:gd name="T90" fmla="*/ 85 w 133"/>
                              <a:gd name="T91" fmla="*/ 199 h 227"/>
                              <a:gd name="T92" fmla="*/ 97 w 133"/>
                              <a:gd name="T93" fmla="*/ 186 h 227"/>
                              <a:gd name="T94" fmla="*/ 103 w 133"/>
                              <a:gd name="T95" fmla="*/ 168 h 227"/>
                              <a:gd name="T96" fmla="*/ 106 w 133"/>
                              <a:gd name="T97" fmla="*/ 148 h 2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33" h="227">
                                <a:moveTo>
                                  <a:pt x="133" y="146"/>
                                </a:moveTo>
                                <a:lnTo>
                                  <a:pt x="133" y="163"/>
                                </a:lnTo>
                                <a:lnTo>
                                  <a:pt x="129" y="179"/>
                                </a:lnTo>
                                <a:lnTo>
                                  <a:pt x="124" y="194"/>
                                </a:lnTo>
                                <a:lnTo>
                                  <a:pt x="117" y="205"/>
                                </a:lnTo>
                                <a:lnTo>
                                  <a:pt x="108" y="215"/>
                                </a:lnTo>
                                <a:lnTo>
                                  <a:pt x="97" y="221"/>
                                </a:lnTo>
                                <a:lnTo>
                                  <a:pt x="85" y="226"/>
                                </a:lnTo>
                                <a:lnTo>
                                  <a:pt x="71" y="227"/>
                                </a:lnTo>
                                <a:lnTo>
                                  <a:pt x="64" y="226"/>
                                </a:lnTo>
                                <a:lnTo>
                                  <a:pt x="58" y="224"/>
                                </a:lnTo>
                                <a:lnTo>
                                  <a:pt x="53" y="223"/>
                                </a:lnTo>
                                <a:lnTo>
                                  <a:pt x="47" y="221"/>
                                </a:lnTo>
                                <a:lnTo>
                                  <a:pt x="42" y="217"/>
                                </a:lnTo>
                                <a:lnTo>
                                  <a:pt x="35" y="213"/>
                                </a:lnTo>
                                <a:lnTo>
                                  <a:pt x="29" y="208"/>
                                </a:lnTo>
                                <a:lnTo>
                                  <a:pt x="23" y="201"/>
                                </a:lnTo>
                                <a:lnTo>
                                  <a:pt x="23" y="220"/>
                                </a:lnTo>
                                <a:lnTo>
                                  <a:pt x="23" y="221"/>
                                </a:lnTo>
                                <a:lnTo>
                                  <a:pt x="23" y="222"/>
                                </a:lnTo>
                                <a:lnTo>
                                  <a:pt x="22" y="222"/>
                                </a:lnTo>
                                <a:lnTo>
                                  <a:pt x="21" y="223"/>
                                </a:lnTo>
                                <a:lnTo>
                                  <a:pt x="19" y="223"/>
                                </a:lnTo>
                                <a:lnTo>
                                  <a:pt x="17" y="224"/>
                                </a:lnTo>
                                <a:lnTo>
                                  <a:pt x="15" y="224"/>
                                </a:lnTo>
                                <a:lnTo>
                                  <a:pt x="12" y="224"/>
                                </a:lnTo>
                                <a:lnTo>
                                  <a:pt x="8" y="224"/>
                                </a:lnTo>
                                <a:lnTo>
                                  <a:pt x="6" y="224"/>
                                </a:lnTo>
                                <a:lnTo>
                                  <a:pt x="5" y="223"/>
                                </a:lnTo>
                                <a:lnTo>
                                  <a:pt x="2" y="223"/>
                                </a:lnTo>
                                <a:lnTo>
                                  <a:pt x="1" y="222"/>
                                </a:lnTo>
                                <a:lnTo>
                                  <a:pt x="1" y="222"/>
                                </a:lnTo>
                                <a:lnTo>
                                  <a:pt x="0" y="221"/>
                                </a:lnTo>
                                <a:lnTo>
                                  <a:pt x="0" y="220"/>
                                </a:lnTo>
                                <a:lnTo>
                                  <a:pt x="0" y="5"/>
                                </a:lnTo>
                                <a:lnTo>
                                  <a:pt x="0" y="4"/>
                                </a:lnTo>
                                <a:lnTo>
                                  <a:pt x="1" y="3"/>
                                </a:lnTo>
                                <a:lnTo>
                                  <a:pt x="1" y="2"/>
                                </a:lnTo>
                                <a:lnTo>
                                  <a:pt x="2" y="2"/>
                                </a:lnTo>
                                <a:lnTo>
                                  <a:pt x="5" y="0"/>
                                </a:lnTo>
                                <a:lnTo>
                                  <a:pt x="7" y="0"/>
                                </a:lnTo>
                                <a:lnTo>
                                  <a:pt x="10" y="0"/>
                                </a:lnTo>
                                <a:lnTo>
                                  <a:pt x="13" y="0"/>
                                </a:lnTo>
                                <a:lnTo>
                                  <a:pt x="17" y="0"/>
                                </a:lnTo>
                                <a:lnTo>
                                  <a:pt x="19" y="0"/>
                                </a:lnTo>
                                <a:lnTo>
                                  <a:pt x="22" y="0"/>
                                </a:lnTo>
                                <a:lnTo>
                                  <a:pt x="24" y="2"/>
                                </a:lnTo>
                                <a:lnTo>
                                  <a:pt x="26" y="2"/>
                                </a:lnTo>
                                <a:lnTo>
                                  <a:pt x="26" y="3"/>
                                </a:lnTo>
                                <a:lnTo>
                                  <a:pt x="27" y="4"/>
                                </a:lnTo>
                                <a:lnTo>
                                  <a:pt x="27" y="5"/>
                                </a:lnTo>
                                <a:lnTo>
                                  <a:pt x="27" y="91"/>
                                </a:lnTo>
                                <a:lnTo>
                                  <a:pt x="33" y="85"/>
                                </a:lnTo>
                                <a:lnTo>
                                  <a:pt x="39" y="80"/>
                                </a:lnTo>
                                <a:lnTo>
                                  <a:pt x="45" y="77"/>
                                </a:lnTo>
                                <a:lnTo>
                                  <a:pt x="51" y="73"/>
                                </a:lnTo>
                                <a:lnTo>
                                  <a:pt x="56" y="71"/>
                                </a:lnTo>
                                <a:lnTo>
                                  <a:pt x="63" y="69"/>
                                </a:lnTo>
                                <a:lnTo>
                                  <a:pt x="69" y="68"/>
                                </a:lnTo>
                                <a:lnTo>
                                  <a:pt x="75" y="68"/>
                                </a:lnTo>
                                <a:lnTo>
                                  <a:pt x="90" y="69"/>
                                </a:lnTo>
                                <a:lnTo>
                                  <a:pt x="102" y="74"/>
                                </a:lnTo>
                                <a:lnTo>
                                  <a:pt x="112" y="80"/>
                                </a:lnTo>
                                <a:lnTo>
                                  <a:pt x="119" y="91"/>
                                </a:lnTo>
                                <a:lnTo>
                                  <a:pt x="125" y="101"/>
                                </a:lnTo>
                                <a:lnTo>
                                  <a:pt x="130" y="115"/>
                                </a:lnTo>
                                <a:lnTo>
                                  <a:pt x="133" y="130"/>
                                </a:lnTo>
                                <a:lnTo>
                                  <a:pt x="133" y="146"/>
                                </a:lnTo>
                                <a:close/>
                                <a:moveTo>
                                  <a:pt x="106" y="148"/>
                                </a:moveTo>
                                <a:lnTo>
                                  <a:pt x="104" y="137"/>
                                </a:lnTo>
                                <a:lnTo>
                                  <a:pt x="103" y="127"/>
                                </a:lnTo>
                                <a:lnTo>
                                  <a:pt x="101" y="117"/>
                                </a:lnTo>
                                <a:lnTo>
                                  <a:pt x="97" y="109"/>
                                </a:lnTo>
                                <a:lnTo>
                                  <a:pt x="93" y="101"/>
                                </a:lnTo>
                                <a:lnTo>
                                  <a:pt x="86" y="95"/>
                                </a:lnTo>
                                <a:lnTo>
                                  <a:pt x="79" y="91"/>
                                </a:lnTo>
                                <a:lnTo>
                                  <a:pt x="70" y="90"/>
                                </a:lnTo>
                                <a:lnTo>
                                  <a:pt x="64" y="90"/>
                                </a:lnTo>
                                <a:lnTo>
                                  <a:pt x="59" y="91"/>
                                </a:lnTo>
                                <a:lnTo>
                                  <a:pt x="54" y="94"/>
                                </a:lnTo>
                                <a:lnTo>
                                  <a:pt x="49" y="96"/>
                                </a:lnTo>
                                <a:lnTo>
                                  <a:pt x="44" y="100"/>
                                </a:lnTo>
                                <a:lnTo>
                                  <a:pt x="38" y="105"/>
                                </a:lnTo>
                                <a:lnTo>
                                  <a:pt x="33" y="111"/>
                                </a:lnTo>
                                <a:lnTo>
                                  <a:pt x="27" y="119"/>
                                </a:lnTo>
                                <a:lnTo>
                                  <a:pt x="27" y="176"/>
                                </a:lnTo>
                                <a:lnTo>
                                  <a:pt x="38" y="189"/>
                                </a:lnTo>
                                <a:lnTo>
                                  <a:pt x="48" y="196"/>
                                </a:lnTo>
                                <a:lnTo>
                                  <a:pt x="58" y="202"/>
                                </a:lnTo>
                                <a:lnTo>
                                  <a:pt x="69" y="204"/>
                                </a:lnTo>
                                <a:lnTo>
                                  <a:pt x="77" y="202"/>
                                </a:lnTo>
                                <a:lnTo>
                                  <a:pt x="85" y="199"/>
                                </a:lnTo>
                                <a:lnTo>
                                  <a:pt x="92" y="194"/>
                                </a:lnTo>
                                <a:lnTo>
                                  <a:pt x="97" y="186"/>
                                </a:lnTo>
                                <a:lnTo>
                                  <a:pt x="101" y="178"/>
                                </a:lnTo>
                                <a:lnTo>
                                  <a:pt x="103" y="168"/>
                                </a:lnTo>
                                <a:lnTo>
                                  <a:pt x="104" y="158"/>
                                </a:lnTo>
                                <a:lnTo>
                                  <a:pt x="106" y="14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14" name="Freeform 309"/>
                        <wps:cNvSpPr>
                          <a:spLocks noEditPoints="1"/>
                        </wps:cNvSpPr>
                        <wps:spPr bwMode="auto">
                          <a:xfrm>
                            <a:off x="3244851" y="685800"/>
                            <a:ext cx="69850" cy="84138"/>
                          </a:xfrm>
                          <a:custGeom>
                            <a:avLst/>
                            <a:gdLst>
                              <a:gd name="T0" fmla="*/ 131 w 133"/>
                              <a:gd name="T1" fmla="*/ 79 h 159"/>
                              <a:gd name="T2" fmla="*/ 125 w 133"/>
                              <a:gd name="T3" fmla="*/ 84 h 159"/>
                              <a:gd name="T4" fmla="*/ 27 w 133"/>
                              <a:gd name="T5" fmla="*/ 85 h 159"/>
                              <a:gd name="T6" fmla="*/ 29 w 133"/>
                              <a:gd name="T7" fmla="*/ 106 h 159"/>
                              <a:gd name="T8" fmla="*/ 38 w 133"/>
                              <a:gd name="T9" fmla="*/ 122 h 159"/>
                              <a:gd name="T10" fmla="*/ 53 w 133"/>
                              <a:gd name="T11" fmla="*/ 133 h 159"/>
                              <a:gd name="T12" fmla="*/ 75 w 133"/>
                              <a:gd name="T13" fmla="*/ 137 h 159"/>
                              <a:gd name="T14" fmla="*/ 92 w 133"/>
                              <a:gd name="T15" fmla="*/ 136 h 159"/>
                              <a:gd name="T16" fmla="*/ 107 w 133"/>
                              <a:gd name="T17" fmla="*/ 132 h 159"/>
                              <a:gd name="T18" fmla="*/ 115 w 133"/>
                              <a:gd name="T19" fmla="*/ 128 h 159"/>
                              <a:gd name="T20" fmla="*/ 121 w 133"/>
                              <a:gd name="T21" fmla="*/ 126 h 159"/>
                              <a:gd name="T22" fmla="*/ 124 w 133"/>
                              <a:gd name="T23" fmla="*/ 127 h 159"/>
                              <a:gd name="T24" fmla="*/ 125 w 133"/>
                              <a:gd name="T25" fmla="*/ 128 h 159"/>
                              <a:gd name="T26" fmla="*/ 125 w 133"/>
                              <a:gd name="T27" fmla="*/ 132 h 159"/>
                              <a:gd name="T28" fmla="*/ 126 w 133"/>
                              <a:gd name="T29" fmla="*/ 137 h 159"/>
                              <a:gd name="T30" fmla="*/ 125 w 133"/>
                              <a:gd name="T31" fmla="*/ 140 h 159"/>
                              <a:gd name="T32" fmla="*/ 125 w 133"/>
                              <a:gd name="T33" fmla="*/ 143 h 159"/>
                              <a:gd name="T34" fmla="*/ 124 w 133"/>
                              <a:gd name="T35" fmla="*/ 144 h 159"/>
                              <a:gd name="T36" fmla="*/ 123 w 133"/>
                              <a:gd name="T37" fmla="*/ 147 h 159"/>
                              <a:gd name="T38" fmla="*/ 118 w 133"/>
                              <a:gd name="T39" fmla="*/ 149 h 159"/>
                              <a:gd name="T40" fmla="*/ 107 w 133"/>
                              <a:gd name="T41" fmla="*/ 153 h 159"/>
                              <a:gd name="T42" fmla="*/ 91 w 133"/>
                              <a:gd name="T43" fmla="*/ 156 h 159"/>
                              <a:gd name="T44" fmla="*/ 71 w 133"/>
                              <a:gd name="T45" fmla="*/ 159 h 159"/>
                              <a:gd name="T46" fmla="*/ 40 w 133"/>
                              <a:gd name="T47" fmla="*/ 153 h 159"/>
                              <a:gd name="T48" fmla="*/ 18 w 133"/>
                              <a:gd name="T49" fmla="*/ 139 h 159"/>
                              <a:gd name="T50" fmla="*/ 3 w 133"/>
                              <a:gd name="T51" fmla="*/ 115 h 159"/>
                              <a:gd name="T52" fmla="*/ 0 w 133"/>
                              <a:gd name="T53" fmla="*/ 80 h 159"/>
                              <a:gd name="T54" fmla="*/ 4 w 133"/>
                              <a:gd name="T55" fmla="*/ 47 h 159"/>
                              <a:gd name="T56" fmla="*/ 18 w 133"/>
                              <a:gd name="T57" fmla="*/ 21 h 159"/>
                              <a:gd name="T58" fmla="*/ 40 w 133"/>
                              <a:gd name="T59" fmla="*/ 5 h 159"/>
                              <a:gd name="T60" fmla="*/ 69 w 133"/>
                              <a:gd name="T61" fmla="*/ 0 h 159"/>
                              <a:gd name="T62" fmla="*/ 97 w 133"/>
                              <a:gd name="T63" fmla="*/ 5 h 159"/>
                              <a:gd name="T64" fmla="*/ 117 w 133"/>
                              <a:gd name="T65" fmla="*/ 20 h 159"/>
                              <a:gd name="T66" fmla="*/ 129 w 133"/>
                              <a:gd name="T67" fmla="*/ 42 h 159"/>
                              <a:gd name="T68" fmla="*/ 133 w 133"/>
                              <a:gd name="T69" fmla="*/ 68 h 159"/>
                              <a:gd name="T70" fmla="*/ 105 w 133"/>
                              <a:gd name="T71" fmla="*/ 65 h 159"/>
                              <a:gd name="T72" fmla="*/ 101 w 133"/>
                              <a:gd name="T73" fmla="*/ 38 h 159"/>
                              <a:gd name="T74" fmla="*/ 91 w 133"/>
                              <a:gd name="T75" fmla="*/ 27 h 159"/>
                              <a:gd name="T76" fmla="*/ 67 w 133"/>
                              <a:gd name="T77" fmla="*/ 21 h 159"/>
                              <a:gd name="T78" fmla="*/ 50 w 133"/>
                              <a:gd name="T79" fmla="*/ 25 h 159"/>
                              <a:gd name="T80" fmla="*/ 38 w 133"/>
                              <a:gd name="T81" fmla="*/ 33 h 159"/>
                              <a:gd name="T82" fmla="*/ 30 w 133"/>
                              <a:gd name="T83" fmla="*/ 48 h 159"/>
                              <a:gd name="T84" fmla="*/ 27 w 133"/>
                              <a:gd name="T85" fmla="*/ 65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33" h="159">
                                <a:moveTo>
                                  <a:pt x="133" y="73"/>
                                </a:moveTo>
                                <a:lnTo>
                                  <a:pt x="131" y="79"/>
                                </a:lnTo>
                                <a:lnTo>
                                  <a:pt x="129" y="81"/>
                                </a:lnTo>
                                <a:lnTo>
                                  <a:pt x="125" y="84"/>
                                </a:lnTo>
                                <a:lnTo>
                                  <a:pt x="121" y="85"/>
                                </a:lnTo>
                                <a:lnTo>
                                  <a:pt x="27" y="85"/>
                                </a:lnTo>
                                <a:lnTo>
                                  <a:pt x="28" y="96"/>
                                </a:lnTo>
                                <a:lnTo>
                                  <a:pt x="29" y="106"/>
                                </a:lnTo>
                                <a:lnTo>
                                  <a:pt x="33" y="116"/>
                                </a:lnTo>
                                <a:lnTo>
                                  <a:pt x="38" y="122"/>
                                </a:lnTo>
                                <a:lnTo>
                                  <a:pt x="44" y="129"/>
                                </a:lnTo>
                                <a:lnTo>
                                  <a:pt x="53" y="133"/>
                                </a:lnTo>
                                <a:lnTo>
                                  <a:pt x="62" y="137"/>
                                </a:lnTo>
                                <a:lnTo>
                                  <a:pt x="75" y="137"/>
                                </a:lnTo>
                                <a:lnTo>
                                  <a:pt x="85" y="137"/>
                                </a:lnTo>
                                <a:lnTo>
                                  <a:pt x="92" y="136"/>
                                </a:lnTo>
                                <a:lnTo>
                                  <a:pt x="101" y="133"/>
                                </a:lnTo>
                                <a:lnTo>
                                  <a:pt x="107" y="132"/>
                                </a:lnTo>
                                <a:lnTo>
                                  <a:pt x="112" y="129"/>
                                </a:lnTo>
                                <a:lnTo>
                                  <a:pt x="115" y="128"/>
                                </a:lnTo>
                                <a:lnTo>
                                  <a:pt x="119" y="126"/>
                                </a:lnTo>
                                <a:lnTo>
                                  <a:pt x="121" y="126"/>
                                </a:lnTo>
                                <a:lnTo>
                                  <a:pt x="123" y="126"/>
                                </a:lnTo>
                                <a:lnTo>
                                  <a:pt x="124" y="127"/>
                                </a:lnTo>
                                <a:lnTo>
                                  <a:pt x="124" y="127"/>
                                </a:lnTo>
                                <a:lnTo>
                                  <a:pt x="125" y="128"/>
                                </a:lnTo>
                                <a:lnTo>
                                  <a:pt x="125" y="129"/>
                                </a:lnTo>
                                <a:lnTo>
                                  <a:pt x="125" y="132"/>
                                </a:lnTo>
                                <a:lnTo>
                                  <a:pt x="126" y="133"/>
                                </a:lnTo>
                                <a:lnTo>
                                  <a:pt x="126" y="137"/>
                                </a:lnTo>
                                <a:lnTo>
                                  <a:pt x="126" y="138"/>
                                </a:lnTo>
                                <a:lnTo>
                                  <a:pt x="125" y="140"/>
                                </a:lnTo>
                                <a:lnTo>
                                  <a:pt x="125" y="142"/>
                                </a:lnTo>
                                <a:lnTo>
                                  <a:pt x="125" y="143"/>
                                </a:lnTo>
                                <a:lnTo>
                                  <a:pt x="125" y="144"/>
                                </a:lnTo>
                                <a:lnTo>
                                  <a:pt x="124" y="144"/>
                                </a:lnTo>
                                <a:lnTo>
                                  <a:pt x="124" y="145"/>
                                </a:lnTo>
                                <a:lnTo>
                                  <a:pt x="123" y="147"/>
                                </a:lnTo>
                                <a:lnTo>
                                  <a:pt x="121" y="148"/>
                                </a:lnTo>
                                <a:lnTo>
                                  <a:pt x="118" y="149"/>
                                </a:lnTo>
                                <a:lnTo>
                                  <a:pt x="113" y="152"/>
                                </a:lnTo>
                                <a:lnTo>
                                  <a:pt x="107" y="153"/>
                                </a:lnTo>
                                <a:lnTo>
                                  <a:pt x="99" y="155"/>
                                </a:lnTo>
                                <a:lnTo>
                                  <a:pt x="91" y="156"/>
                                </a:lnTo>
                                <a:lnTo>
                                  <a:pt x="81" y="158"/>
                                </a:lnTo>
                                <a:lnTo>
                                  <a:pt x="71" y="159"/>
                                </a:lnTo>
                                <a:lnTo>
                                  <a:pt x="54" y="158"/>
                                </a:lnTo>
                                <a:lnTo>
                                  <a:pt x="40" y="153"/>
                                </a:lnTo>
                                <a:lnTo>
                                  <a:pt x="28" y="148"/>
                                </a:lnTo>
                                <a:lnTo>
                                  <a:pt x="18" y="139"/>
                                </a:lnTo>
                                <a:lnTo>
                                  <a:pt x="9" y="128"/>
                                </a:lnTo>
                                <a:lnTo>
                                  <a:pt x="3" y="115"/>
                                </a:lnTo>
                                <a:lnTo>
                                  <a:pt x="0" y="99"/>
                                </a:lnTo>
                                <a:lnTo>
                                  <a:pt x="0" y="80"/>
                                </a:lnTo>
                                <a:lnTo>
                                  <a:pt x="0" y="62"/>
                                </a:lnTo>
                                <a:lnTo>
                                  <a:pt x="4" y="47"/>
                                </a:lnTo>
                                <a:lnTo>
                                  <a:pt x="9" y="32"/>
                                </a:lnTo>
                                <a:lnTo>
                                  <a:pt x="18" y="21"/>
                                </a:lnTo>
                                <a:lnTo>
                                  <a:pt x="28" y="11"/>
                                </a:lnTo>
                                <a:lnTo>
                                  <a:pt x="40" y="5"/>
                                </a:lnTo>
                                <a:lnTo>
                                  <a:pt x="53" y="1"/>
                                </a:lnTo>
                                <a:lnTo>
                                  <a:pt x="69" y="0"/>
                                </a:lnTo>
                                <a:lnTo>
                                  <a:pt x="85" y="0"/>
                                </a:lnTo>
                                <a:lnTo>
                                  <a:pt x="97" y="5"/>
                                </a:lnTo>
                                <a:lnTo>
                                  <a:pt x="109" y="11"/>
                                </a:lnTo>
                                <a:lnTo>
                                  <a:pt x="117" y="20"/>
                                </a:lnTo>
                                <a:lnTo>
                                  <a:pt x="124" y="30"/>
                                </a:lnTo>
                                <a:lnTo>
                                  <a:pt x="129" y="42"/>
                                </a:lnTo>
                                <a:lnTo>
                                  <a:pt x="131" y="54"/>
                                </a:lnTo>
                                <a:lnTo>
                                  <a:pt x="133" y="68"/>
                                </a:lnTo>
                                <a:lnTo>
                                  <a:pt x="133" y="73"/>
                                </a:lnTo>
                                <a:close/>
                                <a:moveTo>
                                  <a:pt x="105" y="65"/>
                                </a:moveTo>
                                <a:lnTo>
                                  <a:pt x="105" y="55"/>
                                </a:lnTo>
                                <a:lnTo>
                                  <a:pt x="101" y="38"/>
                                </a:lnTo>
                                <a:lnTo>
                                  <a:pt x="96" y="32"/>
                                </a:lnTo>
                                <a:lnTo>
                                  <a:pt x="91" y="27"/>
                                </a:lnTo>
                                <a:lnTo>
                                  <a:pt x="76" y="21"/>
                                </a:lnTo>
                                <a:lnTo>
                                  <a:pt x="67" y="21"/>
                                </a:lnTo>
                                <a:lnTo>
                                  <a:pt x="57" y="21"/>
                                </a:lnTo>
                                <a:lnTo>
                                  <a:pt x="50" y="25"/>
                                </a:lnTo>
                                <a:lnTo>
                                  <a:pt x="43" y="28"/>
                                </a:lnTo>
                                <a:lnTo>
                                  <a:pt x="38" y="33"/>
                                </a:lnTo>
                                <a:lnTo>
                                  <a:pt x="33" y="41"/>
                                </a:lnTo>
                                <a:lnTo>
                                  <a:pt x="30" y="48"/>
                                </a:lnTo>
                                <a:lnTo>
                                  <a:pt x="28" y="57"/>
                                </a:lnTo>
                                <a:lnTo>
                                  <a:pt x="27" y="65"/>
                                </a:lnTo>
                                <a:lnTo>
                                  <a:pt x="105" y="6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15" name="Freeform 310"/>
                        <wps:cNvSpPr>
                          <a:spLocks/>
                        </wps:cNvSpPr>
                        <wps:spPr bwMode="auto">
                          <a:xfrm>
                            <a:off x="3328988" y="685800"/>
                            <a:ext cx="53975" cy="84138"/>
                          </a:xfrm>
                          <a:custGeom>
                            <a:avLst/>
                            <a:gdLst>
                              <a:gd name="T0" fmla="*/ 101 w 102"/>
                              <a:gd name="T1" fmla="*/ 123 h 159"/>
                              <a:gd name="T2" fmla="*/ 94 w 102"/>
                              <a:gd name="T3" fmla="*/ 140 h 159"/>
                              <a:gd name="T4" fmla="*/ 79 w 102"/>
                              <a:gd name="T5" fmla="*/ 152 h 159"/>
                              <a:gd name="T6" fmla="*/ 58 w 102"/>
                              <a:gd name="T7" fmla="*/ 158 h 159"/>
                              <a:gd name="T8" fmla="*/ 38 w 102"/>
                              <a:gd name="T9" fmla="*/ 158 h 159"/>
                              <a:gd name="T10" fmla="*/ 25 w 102"/>
                              <a:gd name="T11" fmla="*/ 155 h 159"/>
                              <a:gd name="T12" fmla="*/ 13 w 102"/>
                              <a:gd name="T13" fmla="*/ 153 h 159"/>
                              <a:gd name="T14" fmla="*/ 5 w 102"/>
                              <a:gd name="T15" fmla="*/ 148 h 159"/>
                              <a:gd name="T16" fmla="*/ 1 w 102"/>
                              <a:gd name="T17" fmla="*/ 145 h 159"/>
                              <a:gd name="T18" fmla="*/ 0 w 102"/>
                              <a:gd name="T19" fmla="*/ 139 h 159"/>
                              <a:gd name="T20" fmla="*/ 0 w 102"/>
                              <a:gd name="T21" fmla="*/ 132 h 159"/>
                              <a:gd name="T22" fmla="*/ 0 w 102"/>
                              <a:gd name="T23" fmla="*/ 127 h 159"/>
                              <a:gd name="T24" fmla="*/ 1 w 102"/>
                              <a:gd name="T25" fmla="*/ 124 h 159"/>
                              <a:gd name="T26" fmla="*/ 4 w 102"/>
                              <a:gd name="T27" fmla="*/ 123 h 159"/>
                              <a:gd name="T28" fmla="*/ 6 w 102"/>
                              <a:gd name="T29" fmla="*/ 123 h 159"/>
                              <a:gd name="T30" fmla="*/ 13 w 102"/>
                              <a:gd name="T31" fmla="*/ 128 h 159"/>
                              <a:gd name="T32" fmla="*/ 23 w 102"/>
                              <a:gd name="T33" fmla="*/ 133 h 159"/>
                              <a:gd name="T34" fmla="*/ 37 w 102"/>
                              <a:gd name="T35" fmla="*/ 137 h 159"/>
                              <a:gd name="T36" fmla="*/ 53 w 102"/>
                              <a:gd name="T37" fmla="*/ 137 h 159"/>
                              <a:gd name="T38" fmla="*/ 63 w 102"/>
                              <a:gd name="T39" fmla="*/ 134 h 159"/>
                              <a:gd name="T40" fmla="*/ 71 w 102"/>
                              <a:gd name="T41" fmla="*/ 128 h 159"/>
                              <a:gd name="T42" fmla="*/ 75 w 102"/>
                              <a:gd name="T43" fmla="*/ 120 h 159"/>
                              <a:gd name="T44" fmla="*/ 75 w 102"/>
                              <a:gd name="T45" fmla="*/ 108 h 159"/>
                              <a:gd name="T46" fmla="*/ 69 w 102"/>
                              <a:gd name="T47" fmla="*/ 100 h 159"/>
                              <a:gd name="T48" fmla="*/ 59 w 102"/>
                              <a:gd name="T49" fmla="*/ 94 h 159"/>
                              <a:gd name="T50" fmla="*/ 47 w 102"/>
                              <a:gd name="T51" fmla="*/ 89 h 159"/>
                              <a:gd name="T52" fmla="*/ 33 w 102"/>
                              <a:gd name="T53" fmla="*/ 83 h 159"/>
                              <a:gd name="T54" fmla="*/ 20 w 102"/>
                              <a:gd name="T55" fmla="*/ 75 h 159"/>
                              <a:gd name="T56" fmla="*/ 10 w 102"/>
                              <a:gd name="T57" fmla="*/ 65 h 159"/>
                              <a:gd name="T58" fmla="*/ 4 w 102"/>
                              <a:gd name="T59" fmla="*/ 52 h 159"/>
                              <a:gd name="T60" fmla="*/ 4 w 102"/>
                              <a:gd name="T61" fmla="*/ 35 h 159"/>
                              <a:gd name="T62" fmla="*/ 11 w 102"/>
                              <a:gd name="T63" fmla="*/ 19 h 159"/>
                              <a:gd name="T64" fmla="*/ 23 w 102"/>
                              <a:gd name="T65" fmla="*/ 7 h 159"/>
                              <a:gd name="T66" fmla="*/ 43 w 102"/>
                              <a:gd name="T67" fmla="*/ 0 h 159"/>
                              <a:gd name="T68" fmla="*/ 61 w 102"/>
                              <a:gd name="T69" fmla="*/ 0 h 159"/>
                              <a:gd name="T70" fmla="*/ 73 w 102"/>
                              <a:gd name="T71" fmla="*/ 1 h 159"/>
                              <a:gd name="T72" fmla="*/ 82 w 102"/>
                              <a:gd name="T73" fmla="*/ 5 h 159"/>
                              <a:gd name="T74" fmla="*/ 89 w 102"/>
                              <a:gd name="T75" fmla="*/ 7 h 159"/>
                              <a:gd name="T76" fmla="*/ 92 w 102"/>
                              <a:gd name="T77" fmla="*/ 10 h 159"/>
                              <a:gd name="T78" fmla="*/ 94 w 102"/>
                              <a:gd name="T79" fmla="*/ 12 h 159"/>
                              <a:gd name="T80" fmla="*/ 94 w 102"/>
                              <a:gd name="T81" fmla="*/ 15 h 159"/>
                              <a:gd name="T82" fmla="*/ 95 w 102"/>
                              <a:gd name="T83" fmla="*/ 19 h 159"/>
                              <a:gd name="T84" fmla="*/ 95 w 102"/>
                              <a:gd name="T85" fmla="*/ 23 h 159"/>
                              <a:gd name="T86" fmla="*/ 94 w 102"/>
                              <a:gd name="T87" fmla="*/ 27 h 159"/>
                              <a:gd name="T88" fmla="*/ 94 w 102"/>
                              <a:gd name="T89" fmla="*/ 30 h 159"/>
                              <a:gd name="T90" fmla="*/ 91 w 102"/>
                              <a:gd name="T91" fmla="*/ 31 h 159"/>
                              <a:gd name="T92" fmla="*/ 89 w 102"/>
                              <a:gd name="T93" fmla="*/ 31 h 159"/>
                              <a:gd name="T94" fmla="*/ 84 w 102"/>
                              <a:gd name="T95" fmla="*/ 28 h 159"/>
                              <a:gd name="T96" fmla="*/ 75 w 102"/>
                              <a:gd name="T97" fmla="*/ 23 h 159"/>
                              <a:gd name="T98" fmla="*/ 63 w 102"/>
                              <a:gd name="T99" fmla="*/ 21 h 159"/>
                              <a:gd name="T100" fmla="*/ 49 w 102"/>
                              <a:gd name="T101" fmla="*/ 21 h 159"/>
                              <a:gd name="T102" fmla="*/ 39 w 102"/>
                              <a:gd name="T103" fmla="*/ 23 h 159"/>
                              <a:gd name="T104" fmla="*/ 32 w 102"/>
                              <a:gd name="T105" fmla="*/ 30 h 159"/>
                              <a:gd name="T106" fmla="*/ 29 w 102"/>
                              <a:gd name="T107" fmla="*/ 37 h 159"/>
                              <a:gd name="T108" fmla="*/ 29 w 102"/>
                              <a:gd name="T109" fmla="*/ 47 h 159"/>
                              <a:gd name="T110" fmla="*/ 36 w 102"/>
                              <a:gd name="T111" fmla="*/ 55 h 159"/>
                              <a:gd name="T112" fmla="*/ 45 w 102"/>
                              <a:gd name="T113" fmla="*/ 62 h 159"/>
                              <a:gd name="T114" fmla="*/ 59 w 102"/>
                              <a:gd name="T115" fmla="*/ 68 h 159"/>
                              <a:gd name="T116" fmla="*/ 73 w 102"/>
                              <a:gd name="T117" fmla="*/ 73 h 159"/>
                              <a:gd name="T118" fmla="*/ 85 w 102"/>
                              <a:gd name="T119" fmla="*/ 80 h 159"/>
                              <a:gd name="T120" fmla="*/ 96 w 102"/>
                              <a:gd name="T121" fmla="*/ 90 h 159"/>
                              <a:gd name="T122" fmla="*/ 101 w 102"/>
                              <a:gd name="T123" fmla="*/ 104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02" h="159">
                                <a:moveTo>
                                  <a:pt x="102" y="112"/>
                                </a:moveTo>
                                <a:lnTo>
                                  <a:pt x="101" y="123"/>
                                </a:lnTo>
                                <a:lnTo>
                                  <a:pt x="98" y="132"/>
                                </a:lnTo>
                                <a:lnTo>
                                  <a:pt x="94" y="140"/>
                                </a:lnTo>
                                <a:lnTo>
                                  <a:pt x="86" y="147"/>
                                </a:lnTo>
                                <a:lnTo>
                                  <a:pt x="79" y="152"/>
                                </a:lnTo>
                                <a:lnTo>
                                  <a:pt x="69" y="155"/>
                                </a:lnTo>
                                <a:lnTo>
                                  <a:pt x="58" y="158"/>
                                </a:lnTo>
                                <a:lnTo>
                                  <a:pt x="45" y="159"/>
                                </a:lnTo>
                                <a:lnTo>
                                  <a:pt x="38" y="158"/>
                                </a:lnTo>
                                <a:lnTo>
                                  <a:pt x="31" y="156"/>
                                </a:lnTo>
                                <a:lnTo>
                                  <a:pt x="25" y="155"/>
                                </a:lnTo>
                                <a:lnTo>
                                  <a:pt x="18" y="154"/>
                                </a:lnTo>
                                <a:lnTo>
                                  <a:pt x="13" y="153"/>
                                </a:lnTo>
                                <a:lnTo>
                                  <a:pt x="9" y="150"/>
                                </a:lnTo>
                                <a:lnTo>
                                  <a:pt x="5" y="148"/>
                                </a:lnTo>
                                <a:lnTo>
                                  <a:pt x="4" y="147"/>
                                </a:lnTo>
                                <a:lnTo>
                                  <a:pt x="1" y="145"/>
                                </a:lnTo>
                                <a:lnTo>
                                  <a:pt x="1" y="142"/>
                                </a:lnTo>
                                <a:lnTo>
                                  <a:pt x="0" y="139"/>
                                </a:lnTo>
                                <a:lnTo>
                                  <a:pt x="0" y="134"/>
                                </a:lnTo>
                                <a:lnTo>
                                  <a:pt x="0" y="132"/>
                                </a:lnTo>
                                <a:lnTo>
                                  <a:pt x="0" y="129"/>
                                </a:lnTo>
                                <a:lnTo>
                                  <a:pt x="0" y="127"/>
                                </a:lnTo>
                                <a:lnTo>
                                  <a:pt x="1" y="126"/>
                                </a:lnTo>
                                <a:lnTo>
                                  <a:pt x="1" y="124"/>
                                </a:lnTo>
                                <a:lnTo>
                                  <a:pt x="2" y="124"/>
                                </a:lnTo>
                                <a:lnTo>
                                  <a:pt x="4" y="123"/>
                                </a:lnTo>
                                <a:lnTo>
                                  <a:pt x="5" y="123"/>
                                </a:lnTo>
                                <a:lnTo>
                                  <a:pt x="6" y="123"/>
                                </a:lnTo>
                                <a:lnTo>
                                  <a:pt x="10" y="126"/>
                                </a:lnTo>
                                <a:lnTo>
                                  <a:pt x="13" y="128"/>
                                </a:lnTo>
                                <a:lnTo>
                                  <a:pt x="18" y="131"/>
                                </a:lnTo>
                                <a:lnTo>
                                  <a:pt x="23" y="133"/>
                                </a:lnTo>
                                <a:lnTo>
                                  <a:pt x="29" y="136"/>
                                </a:lnTo>
                                <a:lnTo>
                                  <a:pt x="37" y="137"/>
                                </a:lnTo>
                                <a:lnTo>
                                  <a:pt x="45" y="137"/>
                                </a:lnTo>
                                <a:lnTo>
                                  <a:pt x="53" y="137"/>
                                </a:lnTo>
                                <a:lnTo>
                                  <a:pt x="58" y="136"/>
                                </a:lnTo>
                                <a:lnTo>
                                  <a:pt x="63" y="134"/>
                                </a:lnTo>
                                <a:lnTo>
                                  <a:pt x="68" y="132"/>
                                </a:lnTo>
                                <a:lnTo>
                                  <a:pt x="71" y="128"/>
                                </a:lnTo>
                                <a:lnTo>
                                  <a:pt x="74" y="124"/>
                                </a:lnTo>
                                <a:lnTo>
                                  <a:pt x="75" y="120"/>
                                </a:lnTo>
                                <a:lnTo>
                                  <a:pt x="76" y="115"/>
                                </a:lnTo>
                                <a:lnTo>
                                  <a:pt x="75" y="108"/>
                                </a:lnTo>
                                <a:lnTo>
                                  <a:pt x="73" y="104"/>
                                </a:lnTo>
                                <a:lnTo>
                                  <a:pt x="69" y="100"/>
                                </a:lnTo>
                                <a:lnTo>
                                  <a:pt x="64" y="96"/>
                                </a:lnTo>
                                <a:lnTo>
                                  <a:pt x="59" y="94"/>
                                </a:lnTo>
                                <a:lnTo>
                                  <a:pt x="53" y="91"/>
                                </a:lnTo>
                                <a:lnTo>
                                  <a:pt x="47" y="89"/>
                                </a:lnTo>
                                <a:lnTo>
                                  <a:pt x="39" y="85"/>
                                </a:lnTo>
                                <a:lnTo>
                                  <a:pt x="33" y="83"/>
                                </a:lnTo>
                                <a:lnTo>
                                  <a:pt x="26" y="79"/>
                                </a:lnTo>
                                <a:lnTo>
                                  <a:pt x="20" y="75"/>
                                </a:lnTo>
                                <a:lnTo>
                                  <a:pt x="15" y="71"/>
                                </a:lnTo>
                                <a:lnTo>
                                  <a:pt x="10" y="65"/>
                                </a:lnTo>
                                <a:lnTo>
                                  <a:pt x="6" y="59"/>
                                </a:lnTo>
                                <a:lnTo>
                                  <a:pt x="4" y="52"/>
                                </a:lnTo>
                                <a:lnTo>
                                  <a:pt x="4" y="43"/>
                                </a:lnTo>
                                <a:lnTo>
                                  <a:pt x="4" y="35"/>
                                </a:lnTo>
                                <a:lnTo>
                                  <a:pt x="6" y="26"/>
                                </a:lnTo>
                                <a:lnTo>
                                  <a:pt x="11" y="19"/>
                                </a:lnTo>
                                <a:lnTo>
                                  <a:pt x="16" y="12"/>
                                </a:lnTo>
                                <a:lnTo>
                                  <a:pt x="23" y="7"/>
                                </a:lnTo>
                                <a:lnTo>
                                  <a:pt x="33" y="4"/>
                                </a:lnTo>
                                <a:lnTo>
                                  <a:pt x="43" y="0"/>
                                </a:lnTo>
                                <a:lnTo>
                                  <a:pt x="57" y="0"/>
                                </a:lnTo>
                                <a:lnTo>
                                  <a:pt x="61" y="0"/>
                                </a:lnTo>
                                <a:lnTo>
                                  <a:pt x="68" y="1"/>
                                </a:lnTo>
                                <a:lnTo>
                                  <a:pt x="73" y="1"/>
                                </a:lnTo>
                                <a:lnTo>
                                  <a:pt x="78" y="3"/>
                                </a:lnTo>
                                <a:lnTo>
                                  <a:pt x="82" y="5"/>
                                </a:lnTo>
                                <a:lnTo>
                                  <a:pt x="86" y="6"/>
                                </a:lnTo>
                                <a:lnTo>
                                  <a:pt x="89" y="7"/>
                                </a:lnTo>
                                <a:lnTo>
                                  <a:pt x="91" y="9"/>
                                </a:lnTo>
                                <a:lnTo>
                                  <a:pt x="92" y="10"/>
                                </a:lnTo>
                                <a:lnTo>
                                  <a:pt x="94" y="11"/>
                                </a:lnTo>
                                <a:lnTo>
                                  <a:pt x="94" y="12"/>
                                </a:lnTo>
                                <a:lnTo>
                                  <a:pt x="94" y="14"/>
                                </a:lnTo>
                                <a:lnTo>
                                  <a:pt x="94" y="15"/>
                                </a:lnTo>
                                <a:lnTo>
                                  <a:pt x="95" y="16"/>
                                </a:lnTo>
                                <a:lnTo>
                                  <a:pt x="95" y="19"/>
                                </a:lnTo>
                                <a:lnTo>
                                  <a:pt x="95" y="21"/>
                                </a:lnTo>
                                <a:lnTo>
                                  <a:pt x="95" y="23"/>
                                </a:lnTo>
                                <a:lnTo>
                                  <a:pt x="95" y="26"/>
                                </a:lnTo>
                                <a:lnTo>
                                  <a:pt x="94" y="27"/>
                                </a:lnTo>
                                <a:lnTo>
                                  <a:pt x="94" y="28"/>
                                </a:lnTo>
                                <a:lnTo>
                                  <a:pt x="94" y="30"/>
                                </a:lnTo>
                                <a:lnTo>
                                  <a:pt x="92" y="31"/>
                                </a:lnTo>
                                <a:lnTo>
                                  <a:pt x="91" y="31"/>
                                </a:lnTo>
                                <a:lnTo>
                                  <a:pt x="91" y="31"/>
                                </a:lnTo>
                                <a:lnTo>
                                  <a:pt x="89" y="31"/>
                                </a:lnTo>
                                <a:lnTo>
                                  <a:pt x="86" y="30"/>
                                </a:lnTo>
                                <a:lnTo>
                                  <a:pt x="84" y="28"/>
                                </a:lnTo>
                                <a:lnTo>
                                  <a:pt x="79" y="26"/>
                                </a:lnTo>
                                <a:lnTo>
                                  <a:pt x="75" y="23"/>
                                </a:lnTo>
                                <a:lnTo>
                                  <a:pt x="69" y="22"/>
                                </a:lnTo>
                                <a:lnTo>
                                  <a:pt x="63" y="21"/>
                                </a:lnTo>
                                <a:lnTo>
                                  <a:pt x="55" y="20"/>
                                </a:lnTo>
                                <a:lnTo>
                                  <a:pt x="49" y="21"/>
                                </a:lnTo>
                                <a:lnTo>
                                  <a:pt x="44" y="22"/>
                                </a:lnTo>
                                <a:lnTo>
                                  <a:pt x="39" y="23"/>
                                </a:lnTo>
                                <a:lnTo>
                                  <a:pt x="36" y="26"/>
                                </a:lnTo>
                                <a:lnTo>
                                  <a:pt x="32" y="30"/>
                                </a:lnTo>
                                <a:lnTo>
                                  <a:pt x="31" y="33"/>
                                </a:lnTo>
                                <a:lnTo>
                                  <a:pt x="29" y="37"/>
                                </a:lnTo>
                                <a:lnTo>
                                  <a:pt x="28" y="41"/>
                                </a:lnTo>
                                <a:lnTo>
                                  <a:pt x="29" y="47"/>
                                </a:lnTo>
                                <a:lnTo>
                                  <a:pt x="32" y="52"/>
                                </a:lnTo>
                                <a:lnTo>
                                  <a:pt x="36" y="55"/>
                                </a:lnTo>
                                <a:lnTo>
                                  <a:pt x="41" y="59"/>
                                </a:lnTo>
                                <a:lnTo>
                                  <a:pt x="45" y="62"/>
                                </a:lnTo>
                                <a:lnTo>
                                  <a:pt x="52" y="65"/>
                                </a:lnTo>
                                <a:lnTo>
                                  <a:pt x="59" y="68"/>
                                </a:lnTo>
                                <a:lnTo>
                                  <a:pt x="65" y="70"/>
                                </a:lnTo>
                                <a:lnTo>
                                  <a:pt x="73" y="73"/>
                                </a:lnTo>
                                <a:lnTo>
                                  <a:pt x="79" y="76"/>
                                </a:lnTo>
                                <a:lnTo>
                                  <a:pt x="85" y="80"/>
                                </a:lnTo>
                                <a:lnTo>
                                  <a:pt x="91" y="85"/>
                                </a:lnTo>
                                <a:lnTo>
                                  <a:pt x="96" y="90"/>
                                </a:lnTo>
                                <a:lnTo>
                                  <a:pt x="98" y="96"/>
                                </a:lnTo>
                                <a:lnTo>
                                  <a:pt x="101" y="104"/>
                                </a:lnTo>
                                <a:lnTo>
                                  <a:pt x="102" y="1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16" name="Freeform 311"/>
                        <wps:cNvSpPr>
                          <a:spLocks noEditPoints="1"/>
                        </wps:cNvSpPr>
                        <wps:spPr bwMode="auto">
                          <a:xfrm>
                            <a:off x="3402013" y="654050"/>
                            <a:ext cx="17463" cy="114300"/>
                          </a:xfrm>
                          <a:custGeom>
                            <a:avLst/>
                            <a:gdLst>
                              <a:gd name="T0" fmla="*/ 29 w 32"/>
                              <a:gd name="T1" fmla="*/ 210 h 214"/>
                              <a:gd name="T2" fmla="*/ 29 w 32"/>
                              <a:gd name="T3" fmla="*/ 211 h 214"/>
                              <a:gd name="T4" fmla="*/ 28 w 32"/>
                              <a:gd name="T5" fmla="*/ 212 h 214"/>
                              <a:gd name="T6" fmla="*/ 28 w 32"/>
                              <a:gd name="T7" fmla="*/ 212 h 214"/>
                              <a:gd name="T8" fmla="*/ 27 w 32"/>
                              <a:gd name="T9" fmla="*/ 213 h 214"/>
                              <a:gd name="T10" fmla="*/ 24 w 32"/>
                              <a:gd name="T11" fmla="*/ 213 h 214"/>
                              <a:gd name="T12" fmla="*/ 23 w 32"/>
                              <a:gd name="T13" fmla="*/ 214 h 214"/>
                              <a:gd name="T14" fmla="*/ 19 w 32"/>
                              <a:gd name="T15" fmla="*/ 214 h 214"/>
                              <a:gd name="T16" fmla="*/ 16 w 32"/>
                              <a:gd name="T17" fmla="*/ 214 h 214"/>
                              <a:gd name="T18" fmla="*/ 12 w 32"/>
                              <a:gd name="T19" fmla="*/ 214 h 214"/>
                              <a:gd name="T20" fmla="*/ 9 w 32"/>
                              <a:gd name="T21" fmla="*/ 214 h 214"/>
                              <a:gd name="T22" fmla="*/ 7 w 32"/>
                              <a:gd name="T23" fmla="*/ 213 h 214"/>
                              <a:gd name="T24" fmla="*/ 6 w 32"/>
                              <a:gd name="T25" fmla="*/ 213 h 214"/>
                              <a:gd name="T26" fmla="*/ 5 w 32"/>
                              <a:gd name="T27" fmla="*/ 212 h 214"/>
                              <a:gd name="T28" fmla="*/ 3 w 32"/>
                              <a:gd name="T29" fmla="*/ 212 h 214"/>
                              <a:gd name="T30" fmla="*/ 3 w 32"/>
                              <a:gd name="T31" fmla="*/ 211 h 214"/>
                              <a:gd name="T32" fmla="*/ 2 w 32"/>
                              <a:gd name="T33" fmla="*/ 210 h 214"/>
                              <a:gd name="T34" fmla="*/ 2 w 32"/>
                              <a:gd name="T35" fmla="*/ 65 h 214"/>
                              <a:gd name="T36" fmla="*/ 3 w 32"/>
                              <a:gd name="T37" fmla="*/ 64 h 214"/>
                              <a:gd name="T38" fmla="*/ 3 w 32"/>
                              <a:gd name="T39" fmla="*/ 63 h 214"/>
                              <a:gd name="T40" fmla="*/ 5 w 32"/>
                              <a:gd name="T41" fmla="*/ 62 h 214"/>
                              <a:gd name="T42" fmla="*/ 6 w 32"/>
                              <a:gd name="T43" fmla="*/ 62 h 214"/>
                              <a:gd name="T44" fmla="*/ 7 w 32"/>
                              <a:gd name="T45" fmla="*/ 61 h 214"/>
                              <a:gd name="T46" fmla="*/ 9 w 32"/>
                              <a:gd name="T47" fmla="*/ 61 h 214"/>
                              <a:gd name="T48" fmla="*/ 12 w 32"/>
                              <a:gd name="T49" fmla="*/ 61 h 214"/>
                              <a:gd name="T50" fmla="*/ 16 w 32"/>
                              <a:gd name="T51" fmla="*/ 61 h 214"/>
                              <a:gd name="T52" fmla="*/ 19 w 32"/>
                              <a:gd name="T53" fmla="*/ 61 h 214"/>
                              <a:gd name="T54" fmla="*/ 23 w 32"/>
                              <a:gd name="T55" fmla="*/ 61 h 214"/>
                              <a:gd name="T56" fmla="*/ 24 w 32"/>
                              <a:gd name="T57" fmla="*/ 61 h 214"/>
                              <a:gd name="T58" fmla="*/ 27 w 32"/>
                              <a:gd name="T59" fmla="*/ 62 h 214"/>
                              <a:gd name="T60" fmla="*/ 28 w 32"/>
                              <a:gd name="T61" fmla="*/ 62 h 214"/>
                              <a:gd name="T62" fmla="*/ 28 w 32"/>
                              <a:gd name="T63" fmla="*/ 63 h 214"/>
                              <a:gd name="T64" fmla="*/ 29 w 32"/>
                              <a:gd name="T65" fmla="*/ 64 h 214"/>
                              <a:gd name="T66" fmla="*/ 29 w 32"/>
                              <a:gd name="T67" fmla="*/ 65 h 214"/>
                              <a:gd name="T68" fmla="*/ 29 w 32"/>
                              <a:gd name="T69" fmla="*/ 210 h 214"/>
                              <a:gd name="T70" fmla="*/ 32 w 32"/>
                              <a:gd name="T71" fmla="*/ 16 h 214"/>
                              <a:gd name="T72" fmla="*/ 32 w 32"/>
                              <a:gd name="T73" fmla="*/ 25 h 214"/>
                              <a:gd name="T74" fmla="*/ 29 w 32"/>
                              <a:gd name="T75" fmla="*/ 29 h 214"/>
                              <a:gd name="T76" fmla="*/ 24 w 32"/>
                              <a:gd name="T77" fmla="*/ 32 h 214"/>
                              <a:gd name="T78" fmla="*/ 16 w 32"/>
                              <a:gd name="T79" fmla="*/ 32 h 214"/>
                              <a:gd name="T80" fmla="*/ 7 w 32"/>
                              <a:gd name="T81" fmla="*/ 32 h 214"/>
                              <a:gd name="T82" fmla="*/ 3 w 32"/>
                              <a:gd name="T83" fmla="*/ 29 h 214"/>
                              <a:gd name="T84" fmla="*/ 0 w 32"/>
                              <a:gd name="T85" fmla="*/ 25 h 214"/>
                              <a:gd name="T86" fmla="*/ 0 w 32"/>
                              <a:gd name="T87" fmla="*/ 16 h 214"/>
                              <a:gd name="T88" fmla="*/ 0 w 32"/>
                              <a:gd name="T89" fmla="*/ 9 h 214"/>
                              <a:gd name="T90" fmla="*/ 3 w 32"/>
                              <a:gd name="T91" fmla="*/ 4 h 214"/>
                              <a:gd name="T92" fmla="*/ 7 w 32"/>
                              <a:gd name="T93" fmla="*/ 1 h 214"/>
                              <a:gd name="T94" fmla="*/ 16 w 32"/>
                              <a:gd name="T95" fmla="*/ 0 h 214"/>
                              <a:gd name="T96" fmla="*/ 24 w 32"/>
                              <a:gd name="T97" fmla="*/ 1 h 214"/>
                              <a:gd name="T98" fmla="*/ 29 w 32"/>
                              <a:gd name="T99" fmla="*/ 4 h 214"/>
                              <a:gd name="T100" fmla="*/ 32 w 32"/>
                              <a:gd name="T101" fmla="*/ 8 h 214"/>
                              <a:gd name="T102" fmla="*/ 32 w 32"/>
                              <a:gd name="T103" fmla="*/ 16 h 2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32" h="214">
                                <a:moveTo>
                                  <a:pt x="29" y="210"/>
                                </a:moveTo>
                                <a:lnTo>
                                  <a:pt x="29" y="211"/>
                                </a:lnTo>
                                <a:lnTo>
                                  <a:pt x="28" y="212"/>
                                </a:lnTo>
                                <a:lnTo>
                                  <a:pt x="28" y="212"/>
                                </a:lnTo>
                                <a:lnTo>
                                  <a:pt x="27" y="213"/>
                                </a:lnTo>
                                <a:lnTo>
                                  <a:pt x="24" y="213"/>
                                </a:lnTo>
                                <a:lnTo>
                                  <a:pt x="23" y="214"/>
                                </a:lnTo>
                                <a:lnTo>
                                  <a:pt x="19" y="214"/>
                                </a:lnTo>
                                <a:lnTo>
                                  <a:pt x="16" y="214"/>
                                </a:lnTo>
                                <a:lnTo>
                                  <a:pt x="12" y="214"/>
                                </a:lnTo>
                                <a:lnTo>
                                  <a:pt x="9" y="214"/>
                                </a:lnTo>
                                <a:lnTo>
                                  <a:pt x="7" y="213"/>
                                </a:lnTo>
                                <a:lnTo>
                                  <a:pt x="6" y="213"/>
                                </a:lnTo>
                                <a:lnTo>
                                  <a:pt x="5" y="212"/>
                                </a:lnTo>
                                <a:lnTo>
                                  <a:pt x="3" y="212"/>
                                </a:lnTo>
                                <a:lnTo>
                                  <a:pt x="3" y="211"/>
                                </a:lnTo>
                                <a:lnTo>
                                  <a:pt x="2" y="210"/>
                                </a:lnTo>
                                <a:lnTo>
                                  <a:pt x="2" y="65"/>
                                </a:lnTo>
                                <a:lnTo>
                                  <a:pt x="3" y="64"/>
                                </a:lnTo>
                                <a:lnTo>
                                  <a:pt x="3" y="63"/>
                                </a:lnTo>
                                <a:lnTo>
                                  <a:pt x="5" y="62"/>
                                </a:lnTo>
                                <a:lnTo>
                                  <a:pt x="6" y="62"/>
                                </a:lnTo>
                                <a:lnTo>
                                  <a:pt x="7" y="61"/>
                                </a:lnTo>
                                <a:lnTo>
                                  <a:pt x="9" y="61"/>
                                </a:lnTo>
                                <a:lnTo>
                                  <a:pt x="12" y="61"/>
                                </a:lnTo>
                                <a:lnTo>
                                  <a:pt x="16" y="61"/>
                                </a:lnTo>
                                <a:lnTo>
                                  <a:pt x="19" y="61"/>
                                </a:lnTo>
                                <a:lnTo>
                                  <a:pt x="23" y="61"/>
                                </a:lnTo>
                                <a:lnTo>
                                  <a:pt x="24" y="61"/>
                                </a:lnTo>
                                <a:lnTo>
                                  <a:pt x="27" y="62"/>
                                </a:lnTo>
                                <a:lnTo>
                                  <a:pt x="28" y="62"/>
                                </a:lnTo>
                                <a:lnTo>
                                  <a:pt x="28" y="63"/>
                                </a:lnTo>
                                <a:lnTo>
                                  <a:pt x="29" y="64"/>
                                </a:lnTo>
                                <a:lnTo>
                                  <a:pt x="29" y="65"/>
                                </a:lnTo>
                                <a:lnTo>
                                  <a:pt x="29" y="210"/>
                                </a:lnTo>
                                <a:close/>
                                <a:moveTo>
                                  <a:pt x="32" y="16"/>
                                </a:moveTo>
                                <a:lnTo>
                                  <a:pt x="32" y="25"/>
                                </a:lnTo>
                                <a:lnTo>
                                  <a:pt x="29" y="29"/>
                                </a:lnTo>
                                <a:lnTo>
                                  <a:pt x="24" y="32"/>
                                </a:lnTo>
                                <a:lnTo>
                                  <a:pt x="16" y="32"/>
                                </a:lnTo>
                                <a:lnTo>
                                  <a:pt x="7" y="32"/>
                                </a:lnTo>
                                <a:lnTo>
                                  <a:pt x="3" y="29"/>
                                </a:lnTo>
                                <a:lnTo>
                                  <a:pt x="0" y="25"/>
                                </a:lnTo>
                                <a:lnTo>
                                  <a:pt x="0" y="16"/>
                                </a:lnTo>
                                <a:lnTo>
                                  <a:pt x="0" y="9"/>
                                </a:lnTo>
                                <a:lnTo>
                                  <a:pt x="3" y="4"/>
                                </a:lnTo>
                                <a:lnTo>
                                  <a:pt x="7" y="1"/>
                                </a:lnTo>
                                <a:lnTo>
                                  <a:pt x="16" y="0"/>
                                </a:lnTo>
                                <a:lnTo>
                                  <a:pt x="24" y="1"/>
                                </a:lnTo>
                                <a:lnTo>
                                  <a:pt x="29" y="4"/>
                                </a:lnTo>
                                <a:lnTo>
                                  <a:pt x="32" y="8"/>
                                </a:lnTo>
                                <a:lnTo>
                                  <a:pt x="32"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17" name="Freeform 312"/>
                        <wps:cNvSpPr>
                          <a:spLocks/>
                        </wps:cNvSpPr>
                        <wps:spPr bwMode="auto">
                          <a:xfrm>
                            <a:off x="3433763" y="665163"/>
                            <a:ext cx="49213" cy="103188"/>
                          </a:xfrm>
                          <a:custGeom>
                            <a:avLst/>
                            <a:gdLst>
                              <a:gd name="T0" fmla="*/ 95 w 95"/>
                              <a:gd name="T1" fmla="*/ 182 h 195"/>
                              <a:gd name="T2" fmla="*/ 93 w 95"/>
                              <a:gd name="T3" fmla="*/ 187 h 195"/>
                              <a:gd name="T4" fmla="*/ 91 w 95"/>
                              <a:gd name="T5" fmla="*/ 190 h 195"/>
                              <a:gd name="T6" fmla="*/ 85 w 95"/>
                              <a:gd name="T7" fmla="*/ 192 h 195"/>
                              <a:gd name="T8" fmla="*/ 79 w 95"/>
                              <a:gd name="T9" fmla="*/ 193 h 195"/>
                              <a:gd name="T10" fmla="*/ 71 w 95"/>
                              <a:gd name="T11" fmla="*/ 195 h 195"/>
                              <a:gd name="T12" fmla="*/ 58 w 95"/>
                              <a:gd name="T13" fmla="*/ 195 h 195"/>
                              <a:gd name="T14" fmla="*/ 42 w 95"/>
                              <a:gd name="T15" fmla="*/ 189 h 195"/>
                              <a:gd name="T16" fmla="*/ 31 w 95"/>
                              <a:gd name="T17" fmla="*/ 176 h 195"/>
                              <a:gd name="T18" fmla="*/ 26 w 95"/>
                              <a:gd name="T19" fmla="*/ 158 h 195"/>
                              <a:gd name="T20" fmla="*/ 26 w 95"/>
                              <a:gd name="T21" fmla="*/ 62 h 195"/>
                              <a:gd name="T22" fmla="*/ 3 w 95"/>
                              <a:gd name="T23" fmla="*/ 62 h 195"/>
                              <a:gd name="T24" fmla="*/ 1 w 95"/>
                              <a:gd name="T25" fmla="*/ 56 h 195"/>
                              <a:gd name="T26" fmla="*/ 0 w 95"/>
                              <a:gd name="T27" fmla="*/ 48 h 195"/>
                              <a:gd name="T28" fmla="*/ 1 w 95"/>
                              <a:gd name="T29" fmla="*/ 43 h 195"/>
                              <a:gd name="T30" fmla="*/ 2 w 95"/>
                              <a:gd name="T31" fmla="*/ 41 h 195"/>
                              <a:gd name="T32" fmla="*/ 5 w 95"/>
                              <a:gd name="T33" fmla="*/ 40 h 195"/>
                              <a:gd name="T34" fmla="*/ 26 w 95"/>
                              <a:gd name="T35" fmla="*/ 40 h 195"/>
                              <a:gd name="T36" fmla="*/ 26 w 95"/>
                              <a:gd name="T37" fmla="*/ 4 h 195"/>
                              <a:gd name="T38" fmla="*/ 27 w 95"/>
                              <a:gd name="T39" fmla="*/ 3 h 195"/>
                              <a:gd name="T40" fmla="*/ 31 w 95"/>
                              <a:gd name="T41" fmla="*/ 1 h 195"/>
                              <a:gd name="T42" fmla="*/ 35 w 95"/>
                              <a:gd name="T43" fmla="*/ 0 h 195"/>
                              <a:gd name="T44" fmla="*/ 43 w 95"/>
                              <a:gd name="T45" fmla="*/ 0 h 195"/>
                              <a:gd name="T46" fmla="*/ 48 w 95"/>
                              <a:gd name="T47" fmla="*/ 1 h 195"/>
                              <a:gd name="T48" fmla="*/ 50 w 95"/>
                              <a:gd name="T49" fmla="*/ 3 h 195"/>
                              <a:gd name="T50" fmla="*/ 51 w 95"/>
                              <a:gd name="T51" fmla="*/ 4 h 195"/>
                              <a:gd name="T52" fmla="*/ 53 w 95"/>
                              <a:gd name="T53" fmla="*/ 40 h 195"/>
                              <a:gd name="T54" fmla="*/ 91 w 95"/>
                              <a:gd name="T55" fmla="*/ 40 h 195"/>
                              <a:gd name="T56" fmla="*/ 92 w 95"/>
                              <a:gd name="T57" fmla="*/ 41 h 195"/>
                              <a:gd name="T58" fmla="*/ 93 w 95"/>
                              <a:gd name="T59" fmla="*/ 43 h 195"/>
                              <a:gd name="T60" fmla="*/ 95 w 95"/>
                              <a:gd name="T61" fmla="*/ 48 h 195"/>
                              <a:gd name="T62" fmla="*/ 95 w 95"/>
                              <a:gd name="T63" fmla="*/ 56 h 195"/>
                              <a:gd name="T64" fmla="*/ 91 w 95"/>
                              <a:gd name="T65" fmla="*/ 62 h 195"/>
                              <a:gd name="T66" fmla="*/ 53 w 95"/>
                              <a:gd name="T67" fmla="*/ 62 h 195"/>
                              <a:gd name="T68" fmla="*/ 53 w 95"/>
                              <a:gd name="T69" fmla="*/ 157 h 195"/>
                              <a:gd name="T70" fmla="*/ 63 w 95"/>
                              <a:gd name="T71" fmla="*/ 171 h 195"/>
                              <a:gd name="T72" fmla="*/ 76 w 95"/>
                              <a:gd name="T73" fmla="*/ 173 h 195"/>
                              <a:gd name="T74" fmla="*/ 82 w 95"/>
                              <a:gd name="T75" fmla="*/ 171 h 195"/>
                              <a:gd name="T76" fmla="*/ 86 w 95"/>
                              <a:gd name="T77" fmla="*/ 169 h 195"/>
                              <a:gd name="T78" fmla="*/ 90 w 95"/>
                              <a:gd name="T79" fmla="*/ 168 h 195"/>
                              <a:gd name="T80" fmla="*/ 92 w 95"/>
                              <a:gd name="T81" fmla="*/ 168 h 195"/>
                              <a:gd name="T82" fmla="*/ 93 w 95"/>
                              <a:gd name="T83" fmla="*/ 169 h 195"/>
                              <a:gd name="T84" fmla="*/ 93 w 95"/>
                              <a:gd name="T85" fmla="*/ 171 h 195"/>
                              <a:gd name="T86" fmla="*/ 95 w 95"/>
                              <a:gd name="T87" fmla="*/ 175 h 1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95" h="195">
                                <a:moveTo>
                                  <a:pt x="95" y="177"/>
                                </a:moveTo>
                                <a:lnTo>
                                  <a:pt x="95" y="182"/>
                                </a:lnTo>
                                <a:lnTo>
                                  <a:pt x="93" y="185"/>
                                </a:lnTo>
                                <a:lnTo>
                                  <a:pt x="93" y="187"/>
                                </a:lnTo>
                                <a:lnTo>
                                  <a:pt x="92" y="189"/>
                                </a:lnTo>
                                <a:lnTo>
                                  <a:pt x="91" y="190"/>
                                </a:lnTo>
                                <a:lnTo>
                                  <a:pt x="88" y="191"/>
                                </a:lnTo>
                                <a:lnTo>
                                  <a:pt x="85" y="192"/>
                                </a:lnTo>
                                <a:lnTo>
                                  <a:pt x="82" y="193"/>
                                </a:lnTo>
                                <a:lnTo>
                                  <a:pt x="79" y="193"/>
                                </a:lnTo>
                                <a:lnTo>
                                  <a:pt x="75" y="195"/>
                                </a:lnTo>
                                <a:lnTo>
                                  <a:pt x="71" y="195"/>
                                </a:lnTo>
                                <a:lnTo>
                                  <a:pt x="67" y="195"/>
                                </a:lnTo>
                                <a:lnTo>
                                  <a:pt x="58" y="195"/>
                                </a:lnTo>
                                <a:lnTo>
                                  <a:pt x="49" y="192"/>
                                </a:lnTo>
                                <a:lnTo>
                                  <a:pt x="42" y="189"/>
                                </a:lnTo>
                                <a:lnTo>
                                  <a:pt x="35" y="184"/>
                                </a:lnTo>
                                <a:lnTo>
                                  <a:pt x="31" y="176"/>
                                </a:lnTo>
                                <a:lnTo>
                                  <a:pt x="28" y="168"/>
                                </a:lnTo>
                                <a:lnTo>
                                  <a:pt x="26" y="158"/>
                                </a:lnTo>
                                <a:lnTo>
                                  <a:pt x="26" y="147"/>
                                </a:lnTo>
                                <a:lnTo>
                                  <a:pt x="26" y="62"/>
                                </a:lnTo>
                                <a:lnTo>
                                  <a:pt x="6" y="62"/>
                                </a:lnTo>
                                <a:lnTo>
                                  <a:pt x="3" y="62"/>
                                </a:lnTo>
                                <a:lnTo>
                                  <a:pt x="2" y="59"/>
                                </a:lnTo>
                                <a:lnTo>
                                  <a:pt x="1" y="56"/>
                                </a:lnTo>
                                <a:lnTo>
                                  <a:pt x="0" y="51"/>
                                </a:lnTo>
                                <a:lnTo>
                                  <a:pt x="0" y="48"/>
                                </a:lnTo>
                                <a:lnTo>
                                  <a:pt x="1" y="46"/>
                                </a:lnTo>
                                <a:lnTo>
                                  <a:pt x="1" y="43"/>
                                </a:lnTo>
                                <a:lnTo>
                                  <a:pt x="2" y="42"/>
                                </a:lnTo>
                                <a:lnTo>
                                  <a:pt x="2" y="41"/>
                                </a:lnTo>
                                <a:lnTo>
                                  <a:pt x="3" y="41"/>
                                </a:lnTo>
                                <a:lnTo>
                                  <a:pt x="5" y="40"/>
                                </a:lnTo>
                                <a:lnTo>
                                  <a:pt x="6" y="40"/>
                                </a:lnTo>
                                <a:lnTo>
                                  <a:pt x="26" y="40"/>
                                </a:lnTo>
                                <a:lnTo>
                                  <a:pt x="26" y="5"/>
                                </a:lnTo>
                                <a:lnTo>
                                  <a:pt x="26" y="4"/>
                                </a:lnTo>
                                <a:lnTo>
                                  <a:pt x="26" y="4"/>
                                </a:lnTo>
                                <a:lnTo>
                                  <a:pt x="27" y="3"/>
                                </a:lnTo>
                                <a:lnTo>
                                  <a:pt x="28" y="1"/>
                                </a:lnTo>
                                <a:lnTo>
                                  <a:pt x="31" y="1"/>
                                </a:lnTo>
                                <a:lnTo>
                                  <a:pt x="33" y="0"/>
                                </a:lnTo>
                                <a:lnTo>
                                  <a:pt x="35" y="0"/>
                                </a:lnTo>
                                <a:lnTo>
                                  <a:pt x="39" y="0"/>
                                </a:lnTo>
                                <a:lnTo>
                                  <a:pt x="43" y="0"/>
                                </a:lnTo>
                                <a:lnTo>
                                  <a:pt x="45" y="0"/>
                                </a:lnTo>
                                <a:lnTo>
                                  <a:pt x="48" y="1"/>
                                </a:lnTo>
                                <a:lnTo>
                                  <a:pt x="49" y="1"/>
                                </a:lnTo>
                                <a:lnTo>
                                  <a:pt x="50" y="3"/>
                                </a:lnTo>
                                <a:lnTo>
                                  <a:pt x="51" y="4"/>
                                </a:lnTo>
                                <a:lnTo>
                                  <a:pt x="51" y="4"/>
                                </a:lnTo>
                                <a:lnTo>
                                  <a:pt x="53" y="5"/>
                                </a:lnTo>
                                <a:lnTo>
                                  <a:pt x="53" y="40"/>
                                </a:lnTo>
                                <a:lnTo>
                                  <a:pt x="90" y="40"/>
                                </a:lnTo>
                                <a:lnTo>
                                  <a:pt x="91" y="40"/>
                                </a:lnTo>
                                <a:lnTo>
                                  <a:pt x="91" y="41"/>
                                </a:lnTo>
                                <a:lnTo>
                                  <a:pt x="92" y="41"/>
                                </a:lnTo>
                                <a:lnTo>
                                  <a:pt x="93" y="42"/>
                                </a:lnTo>
                                <a:lnTo>
                                  <a:pt x="93" y="43"/>
                                </a:lnTo>
                                <a:lnTo>
                                  <a:pt x="95" y="46"/>
                                </a:lnTo>
                                <a:lnTo>
                                  <a:pt x="95" y="48"/>
                                </a:lnTo>
                                <a:lnTo>
                                  <a:pt x="95" y="51"/>
                                </a:lnTo>
                                <a:lnTo>
                                  <a:pt x="95" y="56"/>
                                </a:lnTo>
                                <a:lnTo>
                                  <a:pt x="93" y="59"/>
                                </a:lnTo>
                                <a:lnTo>
                                  <a:pt x="91" y="62"/>
                                </a:lnTo>
                                <a:lnTo>
                                  <a:pt x="90" y="62"/>
                                </a:lnTo>
                                <a:lnTo>
                                  <a:pt x="53" y="62"/>
                                </a:lnTo>
                                <a:lnTo>
                                  <a:pt x="53" y="142"/>
                                </a:lnTo>
                                <a:lnTo>
                                  <a:pt x="53" y="157"/>
                                </a:lnTo>
                                <a:lnTo>
                                  <a:pt x="56" y="165"/>
                                </a:lnTo>
                                <a:lnTo>
                                  <a:pt x="63" y="171"/>
                                </a:lnTo>
                                <a:lnTo>
                                  <a:pt x="72" y="173"/>
                                </a:lnTo>
                                <a:lnTo>
                                  <a:pt x="76" y="173"/>
                                </a:lnTo>
                                <a:lnTo>
                                  <a:pt x="79" y="171"/>
                                </a:lnTo>
                                <a:lnTo>
                                  <a:pt x="82" y="171"/>
                                </a:lnTo>
                                <a:lnTo>
                                  <a:pt x="83" y="170"/>
                                </a:lnTo>
                                <a:lnTo>
                                  <a:pt x="86" y="169"/>
                                </a:lnTo>
                                <a:lnTo>
                                  <a:pt x="88" y="169"/>
                                </a:lnTo>
                                <a:lnTo>
                                  <a:pt x="90" y="168"/>
                                </a:lnTo>
                                <a:lnTo>
                                  <a:pt x="91" y="168"/>
                                </a:lnTo>
                                <a:lnTo>
                                  <a:pt x="92" y="168"/>
                                </a:lnTo>
                                <a:lnTo>
                                  <a:pt x="92" y="169"/>
                                </a:lnTo>
                                <a:lnTo>
                                  <a:pt x="93" y="169"/>
                                </a:lnTo>
                                <a:lnTo>
                                  <a:pt x="93" y="170"/>
                                </a:lnTo>
                                <a:lnTo>
                                  <a:pt x="93" y="171"/>
                                </a:lnTo>
                                <a:lnTo>
                                  <a:pt x="95" y="173"/>
                                </a:lnTo>
                                <a:lnTo>
                                  <a:pt x="95" y="175"/>
                                </a:lnTo>
                                <a:lnTo>
                                  <a:pt x="95" y="17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18" name="Freeform 313"/>
                        <wps:cNvSpPr>
                          <a:spLocks/>
                        </wps:cNvSpPr>
                        <wps:spPr bwMode="auto">
                          <a:xfrm>
                            <a:off x="3492501" y="687388"/>
                            <a:ext cx="73025" cy="111125"/>
                          </a:xfrm>
                          <a:custGeom>
                            <a:avLst/>
                            <a:gdLst>
                              <a:gd name="T0" fmla="*/ 85 w 138"/>
                              <a:gd name="T1" fmla="*/ 152 h 210"/>
                              <a:gd name="T2" fmla="*/ 65 w 138"/>
                              <a:gd name="T3" fmla="*/ 205 h 210"/>
                              <a:gd name="T4" fmla="*/ 64 w 138"/>
                              <a:gd name="T5" fmla="*/ 208 h 210"/>
                              <a:gd name="T6" fmla="*/ 60 w 138"/>
                              <a:gd name="T7" fmla="*/ 209 h 210"/>
                              <a:gd name="T8" fmla="*/ 56 w 138"/>
                              <a:gd name="T9" fmla="*/ 210 h 210"/>
                              <a:gd name="T10" fmla="*/ 49 w 138"/>
                              <a:gd name="T11" fmla="*/ 210 h 210"/>
                              <a:gd name="T12" fmla="*/ 44 w 138"/>
                              <a:gd name="T13" fmla="*/ 210 h 210"/>
                              <a:gd name="T14" fmla="*/ 41 w 138"/>
                              <a:gd name="T15" fmla="*/ 210 h 210"/>
                              <a:gd name="T16" fmla="*/ 39 w 138"/>
                              <a:gd name="T17" fmla="*/ 210 h 210"/>
                              <a:gd name="T18" fmla="*/ 38 w 138"/>
                              <a:gd name="T19" fmla="*/ 209 h 210"/>
                              <a:gd name="T20" fmla="*/ 37 w 138"/>
                              <a:gd name="T21" fmla="*/ 208 h 210"/>
                              <a:gd name="T22" fmla="*/ 37 w 138"/>
                              <a:gd name="T23" fmla="*/ 206 h 210"/>
                              <a:gd name="T24" fmla="*/ 37 w 138"/>
                              <a:gd name="T25" fmla="*/ 205 h 210"/>
                              <a:gd name="T26" fmla="*/ 37 w 138"/>
                              <a:gd name="T27" fmla="*/ 203 h 210"/>
                              <a:gd name="T28" fmla="*/ 57 w 138"/>
                              <a:gd name="T29" fmla="*/ 152 h 210"/>
                              <a:gd name="T30" fmla="*/ 55 w 138"/>
                              <a:gd name="T31" fmla="*/ 151 h 210"/>
                              <a:gd name="T32" fmla="*/ 54 w 138"/>
                              <a:gd name="T33" fmla="*/ 150 h 210"/>
                              <a:gd name="T34" fmla="*/ 53 w 138"/>
                              <a:gd name="T35" fmla="*/ 149 h 210"/>
                              <a:gd name="T36" fmla="*/ 53 w 138"/>
                              <a:gd name="T37" fmla="*/ 147 h 210"/>
                              <a:gd name="T38" fmla="*/ 1 w 138"/>
                              <a:gd name="T39" fmla="*/ 9 h 210"/>
                              <a:gd name="T40" fmla="*/ 0 w 138"/>
                              <a:gd name="T41" fmla="*/ 6 h 210"/>
                              <a:gd name="T42" fmla="*/ 0 w 138"/>
                              <a:gd name="T43" fmla="*/ 4 h 210"/>
                              <a:gd name="T44" fmla="*/ 0 w 138"/>
                              <a:gd name="T45" fmla="*/ 2 h 210"/>
                              <a:gd name="T46" fmla="*/ 1 w 138"/>
                              <a:gd name="T47" fmla="*/ 1 h 210"/>
                              <a:gd name="T48" fmla="*/ 2 w 138"/>
                              <a:gd name="T49" fmla="*/ 0 h 210"/>
                              <a:gd name="T50" fmla="*/ 5 w 138"/>
                              <a:gd name="T51" fmla="*/ 0 h 210"/>
                              <a:gd name="T52" fmla="*/ 8 w 138"/>
                              <a:gd name="T53" fmla="*/ 0 h 210"/>
                              <a:gd name="T54" fmla="*/ 13 w 138"/>
                              <a:gd name="T55" fmla="*/ 0 h 210"/>
                              <a:gd name="T56" fmla="*/ 17 w 138"/>
                              <a:gd name="T57" fmla="*/ 0 h 210"/>
                              <a:gd name="T58" fmla="*/ 21 w 138"/>
                              <a:gd name="T59" fmla="*/ 0 h 210"/>
                              <a:gd name="T60" fmla="*/ 23 w 138"/>
                              <a:gd name="T61" fmla="*/ 0 h 210"/>
                              <a:gd name="T62" fmla="*/ 24 w 138"/>
                              <a:gd name="T63" fmla="*/ 0 h 210"/>
                              <a:gd name="T64" fmla="*/ 27 w 138"/>
                              <a:gd name="T65" fmla="*/ 1 h 210"/>
                              <a:gd name="T66" fmla="*/ 27 w 138"/>
                              <a:gd name="T67" fmla="*/ 2 h 210"/>
                              <a:gd name="T68" fmla="*/ 28 w 138"/>
                              <a:gd name="T69" fmla="*/ 3 h 210"/>
                              <a:gd name="T70" fmla="*/ 28 w 138"/>
                              <a:gd name="T71" fmla="*/ 6 h 210"/>
                              <a:gd name="T72" fmla="*/ 70 w 138"/>
                              <a:gd name="T73" fmla="*/ 121 h 210"/>
                              <a:gd name="T74" fmla="*/ 70 w 138"/>
                              <a:gd name="T75" fmla="*/ 121 h 210"/>
                              <a:gd name="T76" fmla="*/ 110 w 138"/>
                              <a:gd name="T77" fmla="*/ 4 h 210"/>
                              <a:gd name="T78" fmla="*/ 110 w 138"/>
                              <a:gd name="T79" fmla="*/ 2 h 210"/>
                              <a:gd name="T80" fmla="*/ 112 w 138"/>
                              <a:gd name="T81" fmla="*/ 1 h 210"/>
                              <a:gd name="T82" fmla="*/ 114 w 138"/>
                              <a:gd name="T83" fmla="*/ 0 h 210"/>
                              <a:gd name="T84" fmla="*/ 117 w 138"/>
                              <a:gd name="T85" fmla="*/ 0 h 210"/>
                              <a:gd name="T86" fmla="*/ 119 w 138"/>
                              <a:gd name="T87" fmla="*/ 0 h 210"/>
                              <a:gd name="T88" fmla="*/ 124 w 138"/>
                              <a:gd name="T89" fmla="*/ 0 h 210"/>
                              <a:gd name="T90" fmla="*/ 129 w 138"/>
                              <a:gd name="T91" fmla="*/ 0 h 210"/>
                              <a:gd name="T92" fmla="*/ 131 w 138"/>
                              <a:gd name="T93" fmla="*/ 0 h 210"/>
                              <a:gd name="T94" fmla="*/ 134 w 138"/>
                              <a:gd name="T95" fmla="*/ 0 h 210"/>
                              <a:gd name="T96" fmla="*/ 136 w 138"/>
                              <a:gd name="T97" fmla="*/ 1 h 210"/>
                              <a:gd name="T98" fmla="*/ 138 w 138"/>
                              <a:gd name="T99" fmla="*/ 2 h 210"/>
                              <a:gd name="T100" fmla="*/ 138 w 138"/>
                              <a:gd name="T101" fmla="*/ 4 h 210"/>
                              <a:gd name="T102" fmla="*/ 138 w 138"/>
                              <a:gd name="T103" fmla="*/ 6 h 210"/>
                              <a:gd name="T104" fmla="*/ 136 w 138"/>
                              <a:gd name="T105" fmla="*/ 9 h 210"/>
                              <a:gd name="T106" fmla="*/ 85 w 138"/>
                              <a:gd name="T107" fmla="*/ 152 h 2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38" h="210">
                                <a:moveTo>
                                  <a:pt x="85" y="152"/>
                                </a:moveTo>
                                <a:lnTo>
                                  <a:pt x="65" y="205"/>
                                </a:lnTo>
                                <a:lnTo>
                                  <a:pt x="64" y="208"/>
                                </a:lnTo>
                                <a:lnTo>
                                  <a:pt x="60" y="209"/>
                                </a:lnTo>
                                <a:lnTo>
                                  <a:pt x="56" y="210"/>
                                </a:lnTo>
                                <a:lnTo>
                                  <a:pt x="49" y="210"/>
                                </a:lnTo>
                                <a:lnTo>
                                  <a:pt x="44" y="210"/>
                                </a:lnTo>
                                <a:lnTo>
                                  <a:pt x="41" y="210"/>
                                </a:lnTo>
                                <a:lnTo>
                                  <a:pt x="39" y="210"/>
                                </a:lnTo>
                                <a:lnTo>
                                  <a:pt x="38" y="209"/>
                                </a:lnTo>
                                <a:lnTo>
                                  <a:pt x="37" y="208"/>
                                </a:lnTo>
                                <a:lnTo>
                                  <a:pt x="37" y="206"/>
                                </a:lnTo>
                                <a:lnTo>
                                  <a:pt x="37" y="205"/>
                                </a:lnTo>
                                <a:lnTo>
                                  <a:pt x="37" y="203"/>
                                </a:lnTo>
                                <a:lnTo>
                                  <a:pt x="57" y="152"/>
                                </a:lnTo>
                                <a:lnTo>
                                  <a:pt x="55" y="151"/>
                                </a:lnTo>
                                <a:lnTo>
                                  <a:pt x="54" y="150"/>
                                </a:lnTo>
                                <a:lnTo>
                                  <a:pt x="53" y="149"/>
                                </a:lnTo>
                                <a:lnTo>
                                  <a:pt x="53" y="147"/>
                                </a:lnTo>
                                <a:lnTo>
                                  <a:pt x="1" y="9"/>
                                </a:lnTo>
                                <a:lnTo>
                                  <a:pt x="0" y="6"/>
                                </a:lnTo>
                                <a:lnTo>
                                  <a:pt x="0" y="4"/>
                                </a:lnTo>
                                <a:lnTo>
                                  <a:pt x="0" y="2"/>
                                </a:lnTo>
                                <a:lnTo>
                                  <a:pt x="1" y="1"/>
                                </a:lnTo>
                                <a:lnTo>
                                  <a:pt x="2" y="0"/>
                                </a:lnTo>
                                <a:lnTo>
                                  <a:pt x="5" y="0"/>
                                </a:lnTo>
                                <a:lnTo>
                                  <a:pt x="8" y="0"/>
                                </a:lnTo>
                                <a:lnTo>
                                  <a:pt x="13" y="0"/>
                                </a:lnTo>
                                <a:lnTo>
                                  <a:pt x="17" y="0"/>
                                </a:lnTo>
                                <a:lnTo>
                                  <a:pt x="21" y="0"/>
                                </a:lnTo>
                                <a:lnTo>
                                  <a:pt x="23" y="0"/>
                                </a:lnTo>
                                <a:lnTo>
                                  <a:pt x="24" y="0"/>
                                </a:lnTo>
                                <a:lnTo>
                                  <a:pt x="27" y="1"/>
                                </a:lnTo>
                                <a:lnTo>
                                  <a:pt x="27" y="2"/>
                                </a:lnTo>
                                <a:lnTo>
                                  <a:pt x="28" y="3"/>
                                </a:lnTo>
                                <a:lnTo>
                                  <a:pt x="28" y="6"/>
                                </a:lnTo>
                                <a:lnTo>
                                  <a:pt x="70" y="121"/>
                                </a:lnTo>
                                <a:lnTo>
                                  <a:pt x="70" y="121"/>
                                </a:lnTo>
                                <a:lnTo>
                                  <a:pt x="110" y="4"/>
                                </a:lnTo>
                                <a:lnTo>
                                  <a:pt x="110" y="2"/>
                                </a:lnTo>
                                <a:lnTo>
                                  <a:pt x="112" y="1"/>
                                </a:lnTo>
                                <a:lnTo>
                                  <a:pt x="114" y="0"/>
                                </a:lnTo>
                                <a:lnTo>
                                  <a:pt x="117" y="0"/>
                                </a:lnTo>
                                <a:lnTo>
                                  <a:pt x="119" y="0"/>
                                </a:lnTo>
                                <a:lnTo>
                                  <a:pt x="124" y="0"/>
                                </a:lnTo>
                                <a:lnTo>
                                  <a:pt x="129" y="0"/>
                                </a:lnTo>
                                <a:lnTo>
                                  <a:pt x="131" y="0"/>
                                </a:lnTo>
                                <a:lnTo>
                                  <a:pt x="134" y="0"/>
                                </a:lnTo>
                                <a:lnTo>
                                  <a:pt x="136" y="1"/>
                                </a:lnTo>
                                <a:lnTo>
                                  <a:pt x="138" y="2"/>
                                </a:lnTo>
                                <a:lnTo>
                                  <a:pt x="138" y="4"/>
                                </a:lnTo>
                                <a:lnTo>
                                  <a:pt x="138" y="6"/>
                                </a:lnTo>
                                <a:lnTo>
                                  <a:pt x="136" y="9"/>
                                </a:lnTo>
                                <a:lnTo>
                                  <a:pt x="85"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19" name="Rectangle 314"/>
                        <wps:cNvSpPr>
                          <a:spLocks noChangeArrowheads="1"/>
                        </wps:cNvSpPr>
                        <wps:spPr bwMode="auto">
                          <a:xfrm>
                            <a:off x="2913063" y="920750"/>
                            <a:ext cx="41275" cy="428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720" name="Freeform 315"/>
                        <wps:cNvSpPr>
                          <a:spLocks noEditPoints="1"/>
                        </wps:cNvSpPr>
                        <wps:spPr bwMode="auto">
                          <a:xfrm>
                            <a:off x="3032126" y="877888"/>
                            <a:ext cx="95250" cy="111125"/>
                          </a:xfrm>
                          <a:custGeom>
                            <a:avLst/>
                            <a:gdLst>
                              <a:gd name="T0" fmla="*/ 178 w 180"/>
                              <a:gd name="T1" fmla="*/ 199 h 210"/>
                              <a:gd name="T2" fmla="*/ 179 w 180"/>
                              <a:gd name="T3" fmla="*/ 202 h 210"/>
                              <a:gd name="T4" fmla="*/ 180 w 180"/>
                              <a:gd name="T5" fmla="*/ 205 h 210"/>
                              <a:gd name="T6" fmla="*/ 179 w 180"/>
                              <a:gd name="T7" fmla="*/ 206 h 210"/>
                              <a:gd name="T8" fmla="*/ 179 w 180"/>
                              <a:gd name="T9" fmla="*/ 207 h 210"/>
                              <a:gd name="T10" fmla="*/ 176 w 180"/>
                              <a:gd name="T11" fmla="*/ 208 h 210"/>
                              <a:gd name="T12" fmla="*/ 174 w 180"/>
                              <a:gd name="T13" fmla="*/ 208 h 210"/>
                              <a:gd name="T14" fmla="*/ 170 w 180"/>
                              <a:gd name="T15" fmla="*/ 210 h 210"/>
                              <a:gd name="T16" fmla="*/ 167 w 180"/>
                              <a:gd name="T17" fmla="*/ 210 h 210"/>
                              <a:gd name="T18" fmla="*/ 162 w 180"/>
                              <a:gd name="T19" fmla="*/ 210 h 210"/>
                              <a:gd name="T20" fmla="*/ 158 w 180"/>
                              <a:gd name="T21" fmla="*/ 208 h 210"/>
                              <a:gd name="T22" fmla="*/ 155 w 180"/>
                              <a:gd name="T23" fmla="*/ 208 h 210"/>
                              <a:gd name="T24" fmla="*/ 154 w 180"/>
                              <a:gd name="T25" fmla="*/ 208 h 210"/>
                              <a:gd name="T26" fmla="*/ 152 w 180"/>
                              <a:gd name="T27" fmla="*/ 207 h 210"/>
                              <a:gd name="T28" fmla="*/ 152 w 180"/>
                              <a:gd name="T29" fmla="*/ 207 h 210"/>
                              <a:gd name="T30" fmla="*/ 151 w 180"/>
                              <a:gd name="T31" fmla="*/ 206 h 210"/>
                              <a:gd name="T32" fmla="*/ 151 w 180"/>
                              <a:gd name="T33" fmla="*/ 205 h 210"/>
                              <a:gd name="T34" fmla="*/ 132 w 180"/>
                              <a:gd name="T35" fmla="*/ 154 h 210"/>
                              <a:gd name="T36" fmla="*/ 46 w 180"/>
                              <a:gd name="T37" fmla="*/ 154 h 210"/>
                              <a:gd name="T38" fmla="*/ 29 w 180"/>
                              <a:gd name="T39" fmla="*/ 204 h 210"/>
                              <a:gd name="T40" fmla="*/ 29 w 180"/>
                              <a:gd name="T41" fmla="*/ 205 h 210"/>
                              <a:gd name="T42" fmla="*/ 27 w 180"/>
                              <a:gd name="T43" fmla="*/ 206 h 210"/>
                              <a:gd name="T44" fmla="*/ 27 w 180"/>
                              <a:gd name="T45" fmla="*/ 207 h 210"/>
                              <a:gd name="T46" fmla="*/ 25 w 180"/>
                              <a:gd name="T47" fmla="*/ 208 h 210"/>
                              <a:gd name="T48" fmla="*/ 24 w 180"/>
                              <a:gd name="T49" fmla="*/ 208 h 210"/>
                              <a:gd name="T50" fmla="*/ 21 w 180"/>
                              <a:gd name="T51" fmla="*/ 208 h 210"/>
                              <a:gd name="T52" fmla="*/ 18 w 180"/>
                              <a:gd name="T53" fmla="*/ 210 h 210"/>
                              <a:gd name="T54" fmla="*/ 14 w 180"/>
                              <a:gd name="T55" fmla="*/ 210 h 210"/>
                              <a:gd name="T56" fmla="*/ 9 w 180"/>
                              <a:gd name="T57" fmla="*/ 210 h 210"/>
                              <a:gd name="T58" fmla="*/ 6 w 180"/>
                              <a:gd name="T59" fmla="*/ 208 h 210"/>
                              <a:gd name="T60" fmla="*/ 4 w 180"/>
                              <a:gd name="T61" fmla="*/ 208 h 210"/>
                              <a:gd name="T62" fmla="*/ 2 w 180"/>
                              <a:gd name="T63" fmla="*/ 207 h 210"/>
                              <a:gd name="T64" fmla="*/ 2 w 180"/>
                              <a:gd name="T65" fmla="*/ 206 h 210"/>
                              <a:gd name="T66" fmla="*/ 0 w 180"/>
                              <a:gd name="T67" fmla="*/ 205 h 210"/>
                              <a:gd name="T68" fmla="*/ 2 w 180"/>
                              <a:gd name="T69" fmla="*/ 202 h 210"/>
                              <a:gd name="T70" fmla="*/ 3 w 180"/>
                              <a:gd name="T71" fmla="*/ 199 h 210"/>
                              <a:gd name="T72" fmla="*/ 72 w 180"/>
                              <a:gd name="T73" fmla="*/ 5 h 210"/>
                              <a:gd name="T74" fmla="*/ 73 w 180"/>
                              <a:gd name="T75" fmla="*/ 4 h 210"/>
                              <a:gd name="T76" fmla="*/ 73 w 180"/>
                              <a:gd name="T77" fmla="*/ 3 h 210"/>
                              <a:gd name="T78" fmla="*/ 74 w 180"/>
                              <a:gd name="T79" fmla="*/ 2 h 210"/>
                              <a:gd name="T80" fmla="*/ 77 w 180"/>
                              <a:gd name="T81" fmla="*/ 2 h 210"/>
                              <a:gd name="T82" fmla="*/ 79 w 180"/>
                              <a:gd name="T83" fmla="*/ 0 h 210"/>
                              <a:gd name="T84" fmla="*/ 82 w 180"/>
                              <a:gd name="T85" fmla="*/ 0 h 210"/>
                              <a:gd name="T86" fmla="*/ 85 w 180"/>
                              <a:gd name="T87" fmla="*/ 0 h 210"/>
                              <a:gd name="T88" fmla="*/ 90 w 180"/>
                              <a:gd name="T89" fmla="*/ 0 h 210"/>
                              <a:gd name="T90" fmla="*/ 95 w 180"/>
                              <a:gd name="T91" fmla="*/ 0 h 210"/>
                              <a:gd name="T92" fmla="*/ 99 w 180"/>
                              <a:gd name="T93" fmla="*/ 0 h 210"/>
                              <a:gd name="T94" fmla="*/ 101 w 180"/>
                              <a:gd name="T95" fmla="*/ 0 h 210"/>
                              <a:gd name="T96" fmla="*/ 104 w 180"/>
                              <a:gd name="T97" fmla="*/ 2 h 210"/>
                              <a:gd name="T98" fmla="*/ 106 w 180"/>
                              <a:gd name="T99" fmla="*/ 2 h 210"/>
                              <a:gd name="T100" fmla="*/ 107 w 180"/>
                              <a:gd name="T101" fmla="*/ 3 h 210"/>
                              <a:gd name="T102" fmla="*/ 107 w 180"/>
                              <a:gd name="T103" fmla="*/ 4 h 210"/>
                              <a:gd name="T104" fmla="*/ 109 w 180"/>
                              <a:gd name="T105" fmla="*/ 5 h 210"/>
                              <a:gd name="T106" fmla="*/ 178 w 180"/>
                              <a:gd name="T107" fmla="*/ 199 h 210"/>
                              <a:gd name="T108" fmla="*/ 89 w 180"/>
                              <a:gd name="T109" fmla="*/ 29 h 210"/>
                              <a:gd name="T110" fmla="*/ 89 w 180"/>
                              <a:gd name="T111" fmla="*/ 29 h 210"/>
                              <a:gd name="T112" fmla="*/ 53 w 180"/>
                              <a:gd name="T113" fmla="*/ 132 h 210"/>
                              <a:gd name="T114" fmla="*/ 125 w 180"/>
                              <a:gd name="T115" fmla="*/ 132 h 210"/>
                              <a:gd name="T116" fmla="*/ 89 w 180"/>
                              <a:gd name="T117" fmla="*/ 29 h 2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80" h="210">
                                <a:moveTo>
                                  <a:pt x="178" y="199"/>
                                </a:moveTo>
                                <a:lnTo>
                                  <a:pt x="179" y="202"/>
                                </a:lnTo>
                                <a:lnTo>
                                  <a:pt x="180" y="205"/>
                                </a:lnTo>
                                <a:lnTo>
                                  <a:pt x="179" y="206"/>
                                </a:lnTo>
                                <a:lnTo>
                                  <a:pt x="179" y="207"/>
                                </a:lnTo>
                                <a:lnTo>
                                  <a:pt x="176" y="208"/>
                                </a:lnTo>
                                <a:lnTo>
                                  <a:pt x="174" y="208"/>
                                </a:lnTo>
                                <a:lnTo>
                                  <a:pt x="170" y="210"/>
                                </a:lnTo>
                                <a:lnTo>
                                  <a:pt x="167" y="210"/>
                                </a:lnTo>
                                <a:lnTo>
                                  <a:pt x="162" y="210"/>
                                </a:lnTo>
                                <a:lnTo>
                                  <a:pt x="158" y="208"/>
                                </a:lnTo>
                                <a:lnTo>
                                  <a:pt x="155" y="208"/>
                                </a:lnTo>
                                <a:lnTo>
                                  <a:pt x="154" y="208"/>
                                </a:lnTo>
                                <a:lnTo>
                                  <a:pt x="152" y="207"/>
                                </a:lnTo>
                                <a:lnTo>
                                  <a:pt x="152" y="207"/>
                                </a:lnTo>
                                <a:lnTo>
                                  <a:pt x="151" y="206"/>
                                </a:lnTo>
                                <a:lnTo>
                                  <a:pt x="151" y="205"/>
                                </a:lnTo>
                                <a:lnTo>
                                  <a:pt x="132" y="154"/>
                                </a:lnTo>
                                <a:lnTo>
                                  <a:pt x="46" y="154"/>
                                </a:lnTo>
                                <a:lnTo>
                                  <a:pt x="29" y="204"/>
                                </a:lnTo>
                                <a:lnTo>
                                  <a:pt x="29" y="205"/>
                                </a:lnTo>
                                <a:lnTo>
                                  <a:pt x="27" y="206"/>
                                </a:lnTo>
                                <a:lnTo>
                                  <a:pt x="27" y="207"/>
                                </a:lnTo>
                                <a:lnTo>
                                  <a:pt x="25" y="208"/>
                                </a:lnTo>
                                <a:lnTo>
                                  <a:pt x="24" y="208"/>
                                </a:lnTo>
                                <a:lnTo>
                                  <a:pt x="21" y="208"/>
                                </a:lnTo>
                                <a:lnTo>
                                  <a:pt x="18" y="210"/>
                                </a:lnTo>
                                <a:lnTo>
                                  <a:pt x="14" y="210"/>
                                </a:lnTo>
                                <a:lnTo>
                                  <a:pt x="9" y="210"/>
                                </a:lnTo>
                                <a:lnTo>
                                  <a:pt x="6" y="208"/>
                                </a:lnTo>
                                <a:lnTo>
                                  <a:pt x="4" y="208"/>
                                </a:lnTo>
                                <a:lnTo>
                                  <a:pt x="2" y="207"/>
                                </a:lnTo>
                                <a:lnTo>
                                  <a:pt x="2" y="206"/>
                                </a:lnTo>
                                <a:lnTo>
                                  <a:pt x="0" y="205"/>
                                </a:lnTo>
                                <a:lnTo>
                                  <a:pt x="2" y="202"/>
                                </a:lnTo>
                                <a:lnTo>
                                  <a:pt x="3" y="199"/>
                                </a:lnTo>
                                <a:lnTo>
                                  <a:pt x="72" y="5"/>
                                </a:lnTo>
                                <a:lnTo>
                                  <a:pt x="73" y="4"/>
                                </a:lnTo>
                                <a:lnTo>
                                  <a:pt x="73" y="3"/>
                                </a:lnTo>
                                <a:lnTo>
                                  <a:pt x="74" y="2"/>
                                </a:lnTo>
                                <a:lnTo>
                                  <a:pt x="77" y="2"/>
                                </a:lnTo>
                                <a:lnTo>
                                  <a:pt x="79" y="0"/>
                                </a:lnTo>
                                <a:lnTo>
                                  <a:pt x="82" y="0"/>
                                </a:lnTo>
                                <a:lnTo>
                                  <a:pt x="85" y="0"/>
                                </a:lnTo>
                                <a:lnTo>
                                  <a:pt x="90" y="0"/>
                                </a:lnTo>
                                <a:lnTo>
                                  <a:pt x="95" y="0"/>
                                </a:lnTo>
                                <a:lnTo>
                                  <a:pt x="99" y="0"/>
                                </a:lnTo>
                                <a:lnTo>
                                  <a:pt x="101" y="0"/>
                                </a:lnTo>
                                <a:lnTo>
                                  <a:pt x="104" y="2"/>
                                </a:lnTo>
                                <a:lnTo>
                                  <a:pt x="106" y="2"/>
                                </a:lnTo>
                                <a:lnTo>
                                  <a:pt x="107" y="3"/>
                                </a:lnTo>
                                <a:lnTo>
                                  <a:pt x="107" y="4"/>
                                </a:lnTo>
                                <a:lnTo>
                                  <a:pt x="109" y="5"/>
                                </a:lnTo>
                                <a:lnTo>
                                  <a:pt x="178" y="199"/>
                                </a:lnTo>
                                <a:close/>
                                <a:moveTo>
                                  <a:pt x="89" y="29"/>
                                </a:moveTo>
                                <a:lnTo>
                                  <a:pt x="89" y="29"/>
                                </a:lnTo>
                                <a:lnTo>
                                  <a:pt x="53" y="132"/>
                                </a:lnTo>
                                <a:lnTo>
                                  <a:pt x="125" y="132"/>
                                </a:lnTo>
                                <a:lnTo>
                                  <a:pt x="89" y="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21" name="Freeform 316"/>
                        <wps:cNvSpPr>
                          <a:spLocks/>
                        </wps:cNvSpPr>
                        <wps:spPr bwMode="auto">
                          <a:xfrm>
                            <a:off x="3143251" y="869950"/>
                            <a:ext cx="14288" cy="119063"/>
                          </a:xfrm>
                          <a:custGeom>
                            <a:avLst/>
                            <a:gdLst>
                              <a:gd name="T0" fmla="*/ 27 w 27"/>
                              <a:gd name="T1" fmla="*/ 219 h 224"/>
                              <a:gd name="T2" fmla="*/ 26 w 27"/>
                              <a:gd name="T3" fmla="*/ 220 h 224"/>
                              <a:gd name="T4" fmla="*/ 26 w 27"/>
                              <a:gd name="T5" fmla="*/ 220 h 224"/>
                              <a:gd name="T6" fmla="*/ 24 w 27"/>
                              <a:gd name="T7" fmla="*/ 221 h 224"/>
                              <a:gd name="T8" fmla="*/ 23 w 27"/>
                              <a:gd name="T9" fmla="*/ 222 h 224"/>
                              <a:gd name="T10" fmla="*/ 22 w 27"/>
                              <a:gd name="T11" fmla="*/ 222 h 224"/>
                              <a:gd name="T12" fmla="*/ 19 w 27"/>
                              <a:gd name="T13" fmla="*/ 222 h 224"/>
                              <a:gd name="T14" fmla="*/ 17 w 27"/>
                              <a:gd name="T15" fmla="*/ 224 h 224"/>
                              <a:gd name="T16" fmla="*/ 13 w 27"/>
                              <a:gd name="T17" fmla="*/ 224 h 224"/>
                              <a:gd name="T18" fmla="*/ 10 w 27"/>
                              <a:gd name="T19" fmla="*/ 224 h 224"/>
                              <a:gd name="T20" fmla="*/ 6 w 27"/>
                              <a:gd name="T21" fmla="*/ 222 h 224"/>
                              <a:gd name="T22" fmla="*/ 5 w 27"/>
                              <a:gd name="T23" fmla="*/ 222 h 224"/>
                              <a:gd name="T24" fmla="*/ 2 w 27"/>
                              <a:gd name="T25" fmla="*/ 222 h 224"/>
                              <a:gd name="T26" fmla="*/ 1 w 27"/>
                              <a:gd name="T27" fmla="*/ 221 h 224"/>
                              <a:gd name="T28" fmla="*/ 0 w 27"/>
                              <a:gd name="T29" fmla="*/ 220 h 224"/>
                              <a:gd name="T30" fmla="*/ 0 w 27"/>
                              <a:gd name="T31" fmla="*/ 220 h 224"/>
                              <a:gd name="T32" fmla="*/ 0 w 27"/>
                              <a:gd name="T33" fmla="*/ 219 h 224"/>
                              <a:gd name="T34" fmla="*/ 0 w 27"/>
                              <a:gd name="T35" fmla="*/ 5 h 224"/>
                              <a:gd name="T36" fmla="*/ 0 w 27"/>
                              <a:gd name="T37" fmla="*/ 3 h 224"/>
                              <a:gd name="T38" fmla="*/ 0 w 27"/>
                              <a:gd name="T39" fmla="*/ 2 h 224"/>
                              <a:gd name="T40" fmla="*/ 1 w 27"/>
                              <a:gd name="T41" fmla="*/ 1 h 224"/>
                              <a:gd name="T42" fmla="*/ 2 w 27"/>
                              <a:gd name="T43" fmla="*/ 1 h 224"/>
                              <a:gd name="T44" fmla="*/ 5 w 27"/>
                              <a:gd name="T45" fmla="*/ 0 h 224"/>
                              <a:gd name="T46" fmla="*/ 6 w 27"/>
                              <a:gd name="T47" fmla="*/ 0 h 224"/>
                              <a:gd name="T48" fmla="*/ 10 w 27"/>
                              <a:gd name="T49" fmla="*/ 0 h 224"/>
                              <a:gd name="T50" fmla="*/ 13 w 27"/>
                              <a:gd name="T51" fmla="*/ 0 h 224"/>
                              <a:gd name="T52" fmla="*/ 17 w 27"/>
                              <a:gd name="T53" fmla="*/ 0 h 224"/>
                              <a:gd name="T54" fmla="*/ 19 w 27"/>
                              <a:gd name="T55" fmla="*/ 0 h 224"/>
                              <a:gd name="T56" fmla="*/ 22 w 27"/>
                              <a:gd name="T57" fmla="*/ 0 h 224"/>
                              <a:gd name="T58" fmla="*/ 23 w 27"/>
                              <a:gd name="T59" fmla="*/ 1 h 224"/>
                              <a:gd name="T60" fmla="*/ 24 w 27"/>
                              <a:gd name="T61" fmla="*/ 1 h 224"/>
                              <a:gd name="T62" fmla="*/ 26 w 27"/>
                              <a:gd name="T63" fmla="*/ 2 h 224"/>
                              <a:gd name="T64" fmla="*/ 26 w 27"/>
                              <a:gd name="T65" fmla="*/ 3 h 224"/>
                              <a:gd name="T66" fmla="*/ 27 w 27"/>
                              <a:gd name="T67" fmla="*/ 5 h 224"/>
                              <a:gd name="T68" fmla="*/ 27 w 27"/>
                              <a:gd name="T69" fmla="*/ 219 h 2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7" h="224">
                                <a:moveTo>
                                  <a:pt x="27" y="219"/>
                                </a:moveTo>
                                <a:lnTo>
                                  <a:pt x="26" y="220"/>
                                </a:lnTo>
                                <a:lnTo>
                                  <a:pt x="26" y="220"/>
                                </a:lnTo>
                                <a:lnTo>
                                  <a:pt x="24" y="221"/>
                                </a:lnTo>
                                <a:lnTo>
                                  <a:pt x="23" y="222"/>
                                </a:lnTo>
                                <a:lnTo>
                                  <a:pt x="22" y="222"/>
                                </a:lnTo>
                                <a:lnTo>
                                  <a:pt x="19" y="222"/>
                                </a:lnTo>
                                <a:lnTo>
                                  <a:pt x="17" y="224"/>
                                </a:lnTo>
                                <a:lnTo>
                                  <a:pt x="13" y="224"/>
                                </a:lnTo>
                                <a:lnTo>
                                  <a:pt x="10" y="224"/>
                                </a:lnTo>
                                <a:lnTo>
                                  <a:pt x="6" y="222"/>
                                </a:lnTo>
                                <a:lnTo>
                                  <a:pt x="5" y="222"/>
                                </a:lnTo>
                                <a:lnTo>
                                  <a:pt x="2" y="222"/>
                                </a:lnTo>
                                <a:lnTo>
                                  <a:pt x="1" y="221"/>
                                </a:lnTo>
                                <a:lnTo>
                                  <a:pt x="0" y="220"/>
                                </a:lnTo>
                                <a:lnTo>
                                  <a:pt x="0" y="220"/>
                                </a:lnTo>
                                <a:lnTo>
                                  <a:pt x="0" y="219"/>
                                </a:lnTo>
                                <a:lnTo>
                                  <a:pt x="0" y="5"/>
                                </a:lnTo>
                                <a:lnTo>
                                  <a:pt x="0" y="3"/>
                                </a:lnTo>
                                <a:lnTo>
                                  <a:pt x="0" y="2"/>
                                </a:lnTo>
                                <a:lnTo>
                                  <a:pt x="1" y="1"/>
                                </a:lnTo>
                                <a:lnTo>
                                  <a:pt x="2" y="1"/>
                                </a:lnTo>
                                <a:lnTo>
                                  <a:pt x="5" y="0"/>
                                </a:lnTo>
                                <a:lnTo>
                                  <a:pt x="6" y="0"/>
                                </a:lnTo>
                                <a:lnTo>
                                  <a:pt x="10" y="0"/>
                                </a:lnTo>
                                <a:lnTo>
                                  <a:pt x="13" y="0"/>
                                </a:lnTo>
                                <a:lnTo>
                                  <a:pt x="17" y="0"/>
                                </a:lnTo>
                                <a:lnTo>
                                  <a:pt x="19" y="0"/>
                                </a:lnTo>
                                <a:lnTo>
                                  <a:pt x="22" y="0"/>
                                </a:lnTo>
                                <a:lnTo>
                                  <a:pt x="23" y="1"/>
                                </a:lnTo>
                                <a:lnTo>
                                  <a:pt x="24" y="1"/>
                                </a:lnTo>
                                <a:lnTo>
                                  <a:pt x="26" y="2"/>
                                </a:lnTo>
                                <a:lnTo>
                                  <a:pt x="26" y="3"/>
                                </a:lnTo>
                                <a:lnTo>
                                  <a:pt x="27" y="5"/>
                                </a:lnTo>
                                <a:lnTo>
                                  <a:pt x="27" y="2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22" name="Freeform 317"/>
                        <wps:cNvSpPr>
                          <a:spLocks/>
                        </wps:cNvSpPr>
                        <wps:spPr bwMode="auto">
                          <a:xfrm>
                            <a:off x="3178176" y="904875"/>
                            <a:ext cx="60325" cy="84138"/>
                          </a:xfrm>
                          <a:custGeom>
                            <a:avLst/>
                            <a:gdLst>
                              <a:gd name="T0" fmla="*/ 114 w 114"/>
                              <a:gd name="T1" fmla="*/ 132 h 158"/>
                              <a:gd name="T2" fmla="*/ 113 w 114"/>
                              <a:gd name="T3" fmla="*/ 136 h 158"/>
                              <a:gd name="T4" fmla="*/ 113 w 114"/>
                              <a:gd name="T5" fmla="*/ 138 h 158"/>
                              <a:gd name="T6" fmla="*/ 112 w 114"/>
                              <a:gd name="T7" fmla="*/ 141 h 158"/>
                              <a:gd name="T8" fmla="*/ 107 w 114"/>
                              <a:gd name="T9" fmla="*/ 146 h 158"/>
                              <a:gd name="T10" fmla="*/ 98 w 114"/>
                              <a:gd name="T11" fmla="*/ 151 h 158"/>
                              <a:gd name="T12" fmla="*/ 86 w 114"/>
                              <a:gd name="T13" fmla="*/ 155 h 158"/>
                              <a:gd name="T14" fmla="*/ 73 w 114"/>
                              <a:gd name="T15" fmla="*/ 158 h 158"/>
                              <a:gd name="T16" fmla="*/ 49 w 114"/>
                              <a:gd name="T17" fmla="*/ 158 h 158"/>
                              <a:gd name="T18" fmla="*/ 26 w 114"/>
                              <a:gd name="T19" fmla="*/ 147 h 158"/>
                              <a:gd name="T20" fmla="*/ 10 w 114"/>
                              <a:gd name="T21" fmla="*/ 127 h 158"/>
                              <a:gd name="T22" fmla="*/ 1 w 114"/>
                              <a:gd name="T23" fmla="*/ 99 h 158"/>
                              <a:gd name="T24" fmla="*/ 1 w 114"/>
                              <a:gd name="T25" fmla="*/ 61 h 158"/>
                              <a:gd name="T26" fmla="*/ 11 w 114"/>
                              <a:gd name="T27" fmla="*/ 30 h 158"/>
                              <a:gd name="T28" fmla="*/ 29 w 114"/>
                              <a:gd name="T29" fmla="*/ 10 h 158"/>
                              <a:gd name="T30" fmla="*/ 54 w 114"/>
                              <a:gd name="T31" fmla="*/ 0 h 158"/>
                              <a:gd name="T32" fmla="*/ 74 w 114"/>
                              <a:gd name="T33" fmla="*/ 0 h 158"/>
                              <a:gd name="T34" fmla="*/ 87 w 114"/>
                              <a:gd name="T35" fmla="*/ 3 h 158"/>
                              <a:gd name="T36" fmla="*/ 98 w 114"/>
                              <a:gd name="T37" fmla="*/ 6 h 158"/>
                              <a:gd name="T38" fmla="*/ 107 w 114"/>
                              <a:gd name="T39" fmla="*/ 13 h 158"/>
                              <a:gd name="T40" fmla="*/ 111 w 114"/>
                              <a:gd name="T41" fmla="*/ 16 h 158"/>
                              <a:gd name="T42" fmla="*/ 112 w 114"/>
                              <a:gd name="T43" fmla="*/ 19 h 158"/>
                              <a:gd name="T44" fmla="*/ 113 w 114"/>
                              <a:gd name="T45" fmla="*/ 21 h 158"/>
                              <a:gd name="T46" fmla="*/ 113 w 114"/>
                              <a:gd name="T47" fmla="*/ 25 h 158"/>
                              <a:gd name="T48" fmla="*/ 113 w 114"/>
                              <a:gd name="T49" fmla="*/ 34 h 158"/>
                              <a:gd name="T50" fmla="*/ 111 w 114"/>
                              <a:gd name="T51" fmla="*/ 38 h 158"/>
                              <a:gd name="T52" fmla="*/ 106 w 114"/>
                              <a:gd name="T53" fmla="*/ 38 h 158"/>
                              <a:gd name="T54" fmla="*/ 100 w 114"/>
                              <a:gd name="T55" fmla="*/ 34 h 158"/>
                              <a:gd name="T56" fmla="*/ 90 w 114"/>
                              <a:gd name="T57" fmla="*/ 27 h 158"/>
                              <a:gd name="T58" fmla="*/ 76 w 114"/>
                              <a:gd name="T59" fmla="*/ 22 h 158"/>
                              <a:gd name="T60" fmla="*/ 58 w 114"/>
                              <a:gd name="T61" fmla="*/ 22 h 158"/>
                              <a:gd name="T62" fmla="*/ 38 w 114"/>
                              <a:gd name="T63" fmla="*/ 37 h 158"/>
                              <a:gd name="T64" fmla="*/ 28 w 114"/>
                              <a:gd name="T65" fmla="*/ 66 h 158"/>
                              <a:gd name="T66" fmla="*/ 28 w 114"/>
                              <a:gd name="T67" fmla="*/ 93 h 158"/>
                              <a:gd name="T68" fmla="*/ 33 w 114"/>
                              <a:gd name="T69" fmla="*/ 114 h 158"/>
                              <a:gd name="T70" fmla="*/ 44 w 114"/>
                              <a:gd name="T71" fmla="*/ 128 h 158"/>
                              <a:gd name="T72" fmla="*/ 59 w 114"/>
                              <a:gd name="T73" fmla="*/ 135 h 158"/>
                              <a:gd name="T74" fmla="*/ 76 w 114"/>
                              <a:gd name="T75" fmla="*/ 135 h 158"/>
                              <a:gd name="T76" fmla="*/ 91 w 114"/>
                              <a:gd name="T77" fmla="*/ 130 h 158"/>
                              <a:gd name="T78" fmla="*/ 101 w 114"/>
                              <a:gd name="T79" fmla="*/ 123 h 158"/>
                              <a:gd name="T80" fmla="*/ 107 w 114"/>
                              <a:gd name="T81" fmla="*/ 117 h 158"/>
                              <a:gd name="T82" fmla="*/ 111 w 114"/>
                              <a:gd name="T83" fmla="*/ 117 h 158"/>
                              <a:gd name="T84" fmla="*/ 112 w 114"/>
                              <a:gd name="T85" fmla="*/ 119 h 158"/>
                              <a:gd name="T86" fmla="*/ 113 w 114"/>
                              <a:gd name="T87" fmla="*/ 122 h 158"/>
                              <a:gd name="T88" fmla="*/ 114 w 114"/>
                              <a:gd name="T89" fmla="*/ 126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14" h="158">
                                <a:moveTo>
                                  <a:pt x="114" y="130"/>
                                </a:moveTo>
                                <a:lnTo>
                                  <a:pt x="114" y="132"/>
                                </a:lnTo>
                                <a:lnTo>
                                  <a:pt x="114" y="135"/>
                                </a:lnTo>
                                <a:lnTo>
                                  <a:pt x="113" y="136"/>
                                </a:lnTo>
                                <a:lnTo>
                                  <a:pt x="113" y="137"/>
                                </a:lnTo>
                                <a:lnTo>
                                  <a:pt x="113" y="138"/>
                                </a:lnTo>
                                <a:lnTo>
                                  <a:pt x="112" y="139"/>
                                </a:lnTo>
                                <a:lnTo>
                                  <a:pt x="112" y="141"/>
                                </a:lnTo>
                                <a:lnTo>
                                  <a:pt x="110" y="143"/>
                                </a:lnTo>
                                <a:lnTo>
                                  <a:pt x="107" y="146"/>
                                </a:lnTo>
                                <a:lnTo>
                                  <a:pt x="103" y="148"/>
                                </a:lnTo>
                                <a:lnTo>
                                  <a:pt x="98" y="151"/>
                                </a:lnTo>
                                <a:lnTo>
                                  <a:pt x="92" y="153"/>
                                </a:lnTo>
                                <a:lnTo>
                                  <a:pt x="86" y="155"/>
                                </a:lnTo>
                                <a:lnTo>
                                  <a:pt x="79" y="157"/>
                                </a:lnTo>
                                <a:lnTo>
                                  <a:pt x="73" y="158"/>
                                </a:lnTo>
                                <a:lnTo>
                                  <a:pt x="64" y="158"/>
                                </a:lnTo>
                                <a:lnTo>
                                  <a:pt x="49" y="158"/>
                                </a:lnTo>
                                <a:lnTo>
                                  <a:pt x="37" y="153"/>
                                </a:lnTo>
                                <a:lnTo>
                                  <a:pt x="26" y="147"/>
                                </a:lnTo>
                                <a:lnTo>
                                  <a:pt x="17" y="138"/>
                                </a:lnTo>
                                <a:lnTo>
                                  <a:pt x="10" y="127"/>
                                </a:lnTo>
                                <a:lnTo>
                                  <a:pt x="5" y="114"/>
                                </a:lnTo>
                                <a:lnTo>
                                  <a:pt x="1" y="99"/>
                                </a:lnTo>
                                <a:lnTo>
                                  <a:pt x="0" y="80"/>
                                </a:lnTo>
                                <a:lnTo>
                                  <a:pt x="1" y="61"/>
                                </a:lnTo>
                                <a:lnTo>
                                  <a:pt x="5" y="45"/>
                                </a:lnTo>
                                <a:lnTo>
                                  <a:pt x="11" y="30"/>
                                </a:lnTo>
                                <a:lnTo>
                                  <a:pt x="20" y="19"/>
                                </a:lnTo>
                                <a:lnTo>
                                  <a:pt x="29" y="10"/>
                                </a:lnTo>
                                <a:lnTo>
                                  <a:pt x="41" y="5"/>
                                </a:lnTo>
                                <a:lnTo>
                                  <a:pt x="54" y="0"/>
                                </a:lnTo>
                                <a:lnTo>
                                  <a:pt x="68" y="0"/>
                                </a:lnTo>
                                <a:lnTo>
                                  <a:pt x="74" y="0"/>
                                </a:lnTo>
                                <a:lnTo>
                                  <a:pt x="81" y="2"/>
                                </a:lnTo>
                                <a:lnTo>
                                  <a:pt x="87" y="3"/>
                                </a:lnTo>
                                <a:lnTo>
                                  <a:pt x="94" y="5"/>
                                </a:lnTo>
                                <a:lnTo>
                                  <a:pt x="98" y="6"/>
                                </a:lnTo>
                                <a:lnTo>
                                  <a:pt x="102" y="9"/>
                                </a:lnTo>
                                <a:lnTo>
                                  <a:pt x="107" y="13"/>
                                </a:lnTo>
                                <a:lnTo>
                                  <a:pt x="108" y="14"/>
                                </a:lnTo>
                                <a:lnTo>
                                  <a:pt x="111" y="16"/>
                                </a:lnTo>
                                <a:lnTo>
                                  <a:pt x="112" y="18"/>
                                </a:lnTo>
                                <a:lnTo>
                                  <a:pt x="112" y="19"/>
                                </a:lnTo>
                                <a:lnTo>
                                  <a:pt x="113" y="20"/>
                                </a:lnTo>
                                <a:lnTo>
                                  <a:pt x="113" y="21"/>
                                </a:lnTo>
                                <a:lnTo>
                                  <a:pt x="113" y="24"/>
                                </a:lnTo>
                                <a:lnTo>
                                  <a:pt x="113" y="25"/>
                                </a:lnTo>
                                <a:lnTo>
                                  <a:pt x="113" y="29"/>
                                </a:lnTo>
                                <a:lnTo>
                                  <a:pt x="113" y="34"/>
                                </a:lnTo>
                                <a:lnTo>
                                  <a:pt x="112" y="37"/>
                                </a:lnTo>
                                <a:lnTo>
                                  <a:pt x="111" y="38"/>
                                </a:lnTo>
                                <a:lnTo>
                                  <a:pt x="108" y="40"/>
                                </a:lnTo>
                                <a:lnTo>
                                  <a:pt x="106" y="38"/>
                                </a:lnTo>
                                <a:lnTo>
                                  <a:pt x="103" y="37"/>
                                </a:lnTo>
                                <a:lnTo>
                                  <a:pt x="100" y="34"/>
                                </a:lnTo>
                                <a:lnTo>
                                  <a:pt x="95" y="31"/>
                                </a:lnTo>
                                <a:lnTo>
                                  <a:pt x="90" y="27"/>
                                </a:lnTo>
                                <a:lnTo>
                                  <a:pt x="84" y="25"/>
                                </a:lnTo>
                                <a:lnTo>
                                  <a:pt x="76" y="22"/>
                                </a:lnTo>
                                <a:lnTo>
                                  <a:pt x="68" y="22"/>
                                </a:lnTo>
                                <a:lnTo>
                                  <a:pt x="58" y="22"/>
                                </a:lnTo>
                                <a:lnTo>
                                  <a:pt x="43" y="30"/>
                                </a:lnTo>
                                <a:lnTo>
                                  <a:pt x="38" y="37"/>
                                </a:lnTo>
                                <a:lnTo>
                                  <a:pt x="33" y="45"/>
                                </a:lnTo>
                                <a:lnTo>
                                  <a:pt x="28" y="66"/>
                                </a:lnTo>
                                <a:lnTo>
                                  <a:pt x="28" y="79"/>
                                </a:lnTo>
                                <a:lnTo>
                                  <a:pt x="28" y="93"/>
                                </a:lnTo>
                                <a:lnTo>
                                  <a:pt x="31" y="104"/>
                                </a:lnTo>
                                <a:lnTo>
                                  <a:pt x="33" y="114"/>
                                </a:lnTo>
                                <a:lnTo>
                                  <a:pt x="38" y="121"/>
                                </a:lnTo>
                                <a:lnTo>
                                  <a:pt x="44" y="128"/>
                                </a:lnTo>
                                <a:lnTo>
                                  <a:pt x="50" y="132"/>
                                </a:lnTo>
                                <a:lnTo>
                                  <a:pt x="59" y="135"/>
                                </a:lnTo>
                                <a:lnTo>
                                  <a:pt x="68" y="136"/>
                                </a:lnTo>
                                <a:lnTo>
                                  <a:pt x="76" y="135"/>
                                </a:lnTo>
                                <a:lnTo>
                                  <a:pt x="84" y="132"/>
                                </a:lnTo>
                                <a:lnTo>
                                  <a:pt x="91" y="130"/>
                                </a:lnTo>
                                <a:lnTo>
                                  <a:pt x="96" y="126"/>
                                </a:lnTo>
                                <a:lnTo>
                                  <a:pt x="101" y="123"/>
                                </a:lnTo>
                                <a:lnTo>
                                  <a:pt x="105" y="120"/>
                                </a:lnTo>
                                <a:lnTo>
                                  <a:pt x="107" y="117"/>
                                </a:lnTo>
                                <a:lnTo>
                                  <a:pt x="110" y="117"/>
                                </a:lnTo>
                                <a:lnTo>
                                  <a:pt x="111" y="117"/>
                                </a:lnTo>
                                <a:lnTo>
                                  <a:pt x="112" y="117"/>
                                </a:lnTo>
                                <a:lnTo>
                                  <a:pt x="112" y="119"/>
                                </a:lnTo>
                                <a:lnTo>
                                  <a:pt x="113" y="120"/>
                                </a:lnTo>
                                <a:lnTo>
                                  <a:pt x="113" y="122"/>
                                </a:lnTo>
                                <a:lnTo>
                                  <a:pt x="113" y="123"/>
                                </a:lnTo>
                                <a:lnTo>
                                  <a:pt x="114" y="126"/>
                                </a:lnTo>
                                <a:lnTo>
                                  <a:pt x="114" y="13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23" name="Freeform 318"/>
                        <wps:cNvSpPr>
                          <a:spLocks noEditPoints="1"/>
                        </wps:cNvSpPr>
                        <wps:spPr bwMode="auto">
                          <a:xfrm>
                            <a:off x="3249613" y="904875"/>
                            <a:ext cx="76200" cy="84138"/>
                          </a:xfrm>
                          <a:custGeom>
                            <a:avLst/>
                            <a:gdLst>
                              <a:gd name="T0" fmla="*/ 144 w 144"/>
                              <a:gd name="T1" fmla="*/ 95 h 158"/>
                              <a:gd name="T2" fmla="*/ 134 w 144"/>
                              <a:gd name="T3" fmla="*/ 125 h 158"/>
                              <a:gd name="T4" fmla="*/ 115 w 144"/>
                              <a:gd name="T5" fmla="*/ 146 h 158"/>
                              <a:gd name="T6" fmla="*/ 88 w 144"/>
                              <a:gd name="T7" fmla="*/ 158 h 158"/>
                              <a:gd name="T8" fmla="*/ 54 w 144"/>
                              <a:gd name="T9" fmla="*/ 158 h 158"/>
                              <a:gd name="T10" fmla="*/ 27 w 144"/>
                              <a:gd name="T11" fmla="*/ 147 h 158"/>
                              <a:gd name="T12" fmla="*/ 10 w 144"/>
                              <a:gd name="T13" fmla="*/ 127 h 158"/>
                              <a:gd name="T14" fmla="*/ 1 w 144"/>
                              <a:gd name="T15" fmla="*/ 98 h 158"/>
                              <a:gd name="T16" fmla="*/ 1 w 144"/>
                              <a:gd name="T17" fmla="*/ 63 h 158"/>
                              <a:gd name="T18" fmla="*/ 10 w 144"/>
                              <a:gd name="T19" fmla="*/ 34 h 158"/>
                              <a:gd name="T20" fmla="*/ 28 w 144"/>
                              <a:gd name="T21" fmla="*/ 13 h 158"/>
                              <a:gd name="T22" fmla="*/ 56 w 144"/>
                              <a:gd name="T23" fmla="*/ 0 h 158"/>
                              <a:gd name="T24" fmla="*/ 91 w 144"/>
                              <a:gd name="T25" fmla="*/ 0 h 158"/>
                              <a:gd name="T26" fmla="*/ 117 w 144"/>
                              <a:gd name="T27" fmla="*/ 11 h 158"/>
                              <a:gd name="T28" fmla="*/ 135 w 144"/>
                              <a:gd name="T29" fmla="*/ 31 h 158"/>
                              <a:gd name="T30" fmla="*/ 144 w 144"/>
                              <a:gd name="T31" fmla="*/ 61 h 158"/>
                              <a:gd name="T32" fmla="*/ 117 w 144"/>
                              <a:gd name="T33" fmla="*/ 79 h 158"/>
                              <a:gd name="T34" fmla="*/ 114 w 144"/>
                              <a:gd name="T35" fmla="*/ 57 h 158"/>
                              <a:gd name="T36" fmla="*/ 107 w 144"/>
                              <a:gd name="T37" fmla="*/ 38 h 158"/>
                              <a:gd name="T38" fmla="*/ 93 w 144"/>
                              <a:gd name="T39" fmla="*/ 26 h 158"/>
                              <a:gd name="T40" fmla="*/ 72 w 144"/>
                              <a:gd name="T41" fmla="*/ 22 h 158"/>
                              <a:gd name="T42" fmla="*/ 53 w 144"/>
                              <a:gd name="T43" fmla="*/ 26 h 158"/>
                              <a:gd name="T44" fmla="*/ 38 w 144"/>
                              <a:gd name="T45" fmla="*/ 38 h 158"/>
                              <a:gd name="T46" fmla="*/ 30 w 144"/>
                              <a:gd name="T47" fmla="*/ 56 h 158"/>
                              <a:gd name="T48" fmla="*/ 28 w 144"/>
                              <a:gd name="T49" fmla="*/ 79 h 158"/>
                              <a:gd name="T50" fmla="*/ 29 w 144"/>
                              <a:gd name="T51" fmla="*/ 101 h 158"/>
                              <a:gd name="T52" fmla="*/ 37 w 144"/>
                              <a:gd name="T53" fmla="*/ 120 h 158"/>
                              <a:gd name="T54" fmla="*/ 50 w 144"/>
                              <a:gd name="T55" fmla="*/ 132 h 158"/>
                              <a:gd name="T56" fmla="*/ 72 w 144"/>
                              <a:gd name="T57" fmla="*/ 136 h 158"/>
                              <a:gd name="T58" fmla="*/ 92 w 144"/>
                              <a:gd name="T59" fmla="*/ 132 h 158"/>
                              <a:gd name="T60" fmla="*/ 106 w 144"/>
                              <a:gd name="T61" fmla="*/ 120 h 158"/>
                              <a:gd name="T62" fmla="*/ 114 w 144"/>
                              <a:gd name="T63" fmla="*/ 103 h 158"/>
                              <a:gd name="T64" fmla="*/ 117 w 144"/>
                              <a:gd name="T65" fmla="*/ 79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4" h="158">
                                <a:moveTo>
                                  <a:pt x="144" y="78"/>
                                </a:moveTo>
                                <a:lnTo>
                                  <a:pt x="144" y="95"/>
                                </a:lnTo>
                                <a:lnTo>
                                  <a:pt x="140" y="110"/>
                                </a:lnTo>
                                <a:lnTo>
                                  <a:pt x="134" y="125"/>
                                </a:lnTo>
                                <a:lnTo>
                                  <a:pt x="125" y="136"/>
                                </a:lnTo>
                                <a:lnTo>
                                  <a:pt x="115" y="146"/>
                                </a:lnTo>
                                <a:lnTo>
                                  <a:pt x="103" y="153"/>
                                </a:lnTo>
                                <a:lnTo>
                                  <a:pt x="88" y="158"/>
                                </a:lnTo>
                                <a:lnTo>
                                  <a:pt x="71" y="158"/>
                                </a:lnTo>
                                <a:lnTo>
                                  <a:pt x="54" y="158"/>
                                </a:lnTo>
                                <a:lnTo>
                                  <a:pt x="39" y="153"/>
                                </a:lnTo>
                                <a:lnTo>
                                  <a:pt x="27" y="147"/>
                                </a:lnTo>
                                <a:lnTo>
                                  <a:pt x="17" y="138"/>
                                </a:lnTo>
                                <a:lnTo>
                                  <a:pt x="10" y="127"/>
                                </a:lnTo>
                                <a:lnTo>
                                  <a:pt x="5" y="114"/>
                                </a:lnTo>
                                <a:lnTo>
                                  <a:pt x="1" y="98"/>
                                </a:lnTo>
                                <a:lnTo>
                                  <a:pt x="0" y="80"/>
                                </a:lnTo>
                                <a:lnTo>
                                  <a:pt x="1" y="63"/>
                                </a:lnTo>
                                <a:lnTo>
                                  <a:pt x="5" y="48"/>
                                </a:lnTo>
                                <a:lnTo>
                                  <a:pt x="10" y="34"/>
                                </a:lnTo>
                                <a:lnTo>
                                  <a:pt x="18" y="22"/>
                                </a:lnTo>
                                <a:lnTo>
                                  <a:pt x="28" y="13"/>
                                </a:lnTo>
                                <a:lnTo>
                                  <a:pt x="42" y="5"/>
                                </a:lnTo>
                                <a:lnTo>
                                  <a:pt x="56" y="0"/>
                                </a:lnTo>
                                <a:lnTo>
                                  <a:pt x="74" y="0"/>
                                </a:lnTo>
                                <a:lnTo>
                                  <a:pt x="91" y="0"/>
                                </a:lnTo>
                                <a:lnTo>
                                  <a:pt x="104" y="5"/>
                                </a:lnTo>
                                <a:lnTo>
                                  <a:pt x="117" y="11"/>
                                </a:lnTo>
                                <a:lnTo>
                                  <a:pt x="127" y="20"/>
                                </a:lnTo>
                                <a:lnTo>
                                  <a:pt x="135" y="31"/>
                                </a:lnTo>
                                <a:lnTo>
                                  <a:pt x="140" y="45"/>
                                </a:lnTo>
                                <a:lnTo>
                                  <a:pt x="144" y="61"/>
                                </a:lnTo>
                                <a:lnTo>
                                  <a:pt x="144" y="78"/>
                                </a:lnTo>
                                <a:close/>
                                <a:moveTo>
                                  <a:pt x="117" y="79"/>
                                </a:moveTo>
                                <a:lnTo>
                                  <a:pt x="115" y="68"/>
                                </a:lnTo>
                                <a:lnTo>
                                  <a:pt x="114" y="57"/>
                                </a:lnTo>
                                <a:lnTo>
                                  <a:pt x="112" y="47"/>
                                </a:lnTo>
                                <a:lnTo>
                                  <a:pt x="107" y="38"/>
                                </a:lnTo>
                                <a:lnTo>
                                  <a:pt x="102" y="31"/>
                                </a:lnTo>
                                <a:lnTo>
                                  <a:pt x="93" y="26"/>
                                </a:lnTo>
                                <a:lnTo>
                                  <a:pt x="85" y="22"/>
                                </a:lnTo>
                                <a:lnTo>
                                  <a:pt x="72" y="22"/>
                                </a:lnTo>
                                <a:lnTo>
                                  <a:pt x="61" y="22"/>
                                </a:lnTo>
                                <a:lnTo>
                                  <a:pt x="53" y="26"/>
                                </a:lnTo>
                                <a:lnTo>
                                  <a:pt x="44" y="31"/>
                                </a:lnTo>
                                <a:lnTo>
                                  <a:pt x="38" y="38"/>
                                </a:lnTo>
                                <a:lnTo>
                                  <a:pt x="33" y="46"/>
                                </a:lnTo>
                                <a:lnTo>
                                  <a:pt x="30" y="56"/>
                                </a:lnTo>
                                <a:lnTo>
                                  <a:pt x="28" y="67"/>
                                </a:lnTo>
                                <a:lnTo>
                                  <a:pt x="28" y="79"/>
                                </a:lnTo>
                                <a:lnTo>
                                  <a:pt x="28" y="90"/>
                                </a:lnTo>
                                <a:lnTo>
                                  <a:pt x="29" y="101"/>
                                </a:lnTo>
                                <a:lnTo>
                                  <a:pt x="33" y="111"/>
                                </a:lnTo>
                                <a:lnTo>
                                  <a:pt x="37" y="120"/>
                                </a:lnTo>
                                <a:lnTo>
                                  <a:pt x="43" y="126"/>
                                </a:lnTo>
                                <a:lnTo>
                                  <a:pt x="50" y="132"/>
                                </a:lnTo>
                                <a:lnTo>
                                  <a:pt x="60" y="136"/>
                                </a:lnTo>
                                <a:lnTo>
                                  <a:pt x="72" y="136"/>
                                </a:lnTo>
                                <a:lnTo>
                                  <a:pt x="83" y="136"/>
                                </a:lnTo>
                                <a:lnTo>
                                  <a:pt x="92" y="132"/>
                                </a:lnTo>
                                <a:lnTo>
                                  <a:pt x="99" y="127"/>
                                </a:lnTo>
                                <a:lnTo>
                                  <a:pt x="106" y="120"/>
                                </a:lnTo>
                                <a:lnTo>
                                  <a:pt x="110" y="112"/>
                                </a:lnTo>
                                <a:lnTo>
                                  <a:pt x="114" y="103"/>
                                </a:lnTo>
                                <a:lnTo>
                                  <a:pt x="115" y="91"/>
                                </a:lnTo>
                                <a:lnTo>
                                  <a:pt x="117" y="7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24" name="Freeform 319"/>
                        <wps:cNvSpPr>
                          <a:spLocks/>
                        </wps:cNvSpPr>
                        <wps:spPr bwMode="auto">
                          <a:xfrm>
                            <a:off x="3346451" y="869950"/>
                            <a:ext cx="66675" cy="119063"/>
                          </a:xfrm>
                          <a:custGeom>
                            <a:avLst/>
                            <a:gdLst>
                              <a:gd name="T0" fmla="*/ 125 w 125"/>
                              <a:gd name="T1" fmla="*/ 220 h 224"/>
                              <a:gd name="T2" fmla="*/ 123 w 125"/>
                              <a:gd name="T3" fmla="*/ 221 h 224"/>
                              <a:gd name="T4" fmla="*/ 120 w 125"/>
                              <a:gd name="T5" fmla="*/ 222 h 224"/>
                              <a:gd name="T6" fmla="*/ 115 w 125"/>
                              <a:gd name="T7" fmla="*/ 224 h 224"/>
                              <a:gd name="T8" fmla="*/ 107 w 125"/>
                              <a:gd name="T9" fmla="*/ 224 h 224"/>
                              <a:gd name="T10" fmla="*/ 102 w 125"/>
                              <a:gd name="T11" fmla="*/ 222 h 224"/>
                              <a:gd name="T12" fmla="*/ 100 w 125"/>
                              <a:gd name="T13" fmla="*/ 221 h 224"/>
                              <a:gd name="T14" fmla="*/ 99 w 125"/>
                              <a:gd name="T15" fmla="*/ 220 h 224"/>
                              <a:gd name="T16" fmla="*/ 97 w 125"/>
                              <a:gd name="T17" fmla="*/ 134 h 224"/>
                              <a:gd name="T18" fmla="*/ 96 w 125"/>
                              <a:gd name="T19" fmla="*/ 114 h 224"/>
                              <a:gd name="T20" fmla="*/ 90 w 125"/>
                              <a:gd name="T21" fmla="*/ 101 h 224"/>
                              <a:gd name="T22" fmla="*/ 81 w 125"/>
                              <a:gd name="T23" fmla="*/ 93 h 224"/>
                              <a:gd name="T24" fmla="*/ 68 w 125"/>
                              <a:gd name="T25" fmla="*/ 89 h 224"/>
                              <a:gd name="T26" fmla="*/ 47 w 125"/>
                              <a:gd name="T27" fmla="*/ 97 h 224"/>
                              <a:gd name="T28" fmla="*/ 27 w 125"/>
                              <a:gd name="T29" fmla="*/ 118 h 224"/>
                              <a:gd name="T30" fmla="*/ 26 w 125"/>
                              <a:gd name="T31" fmla="*/ 220 h 224"/>
                              <a:gd name="T32" fmla="*/ 25 w 125"/>
                              <a:gd name="T33" fmla="*/ 221 h 224"/>
                              <a:gd name="T34" fmla="*/ 22 w 125"/>
                              <a:gd name="T35" fmla="*/ 222 h 224"/>
                              <a:gd name="T36" fmla="*/ 17 w 125"/>
                              <a:gd name="T37" fmla="*/ 224 h 224"/>
                              <a:gd name="T38" fmla="*/ 10 w 125"/>
                              <a:gd name="T39" fmla="*/ 224 h 224"/>
                              <a:gd name="T40" fmla="*/ 5 w 125"/>
                              <a:gd name="T41" fmla="*/ 222 h 224"/>
                              <a:gd name="T42" fmla="*/ 1 w 125"/>
                              <a:gd name="T43" fmla="*/ 221 h 224"/>
                              <a:gd name="T44" fmla="*/ 0 w 125"/>
                              <a:gd name="T45" fmla="*/ 220 h 224"/>
                              <a:gd name="T46" fmla="*/ 0 w 125"/>
                              <a:gd name="T47" fmla="*/ 5 h 224"/>
                              <a:gd name="T48" fmla="*/ 0 w 125"/>
                              <a:gd name="T49" fmla="*/ 2 h 224"/>
                              <a:gd name="T50" fmla="*/ 3 w 125"/>
                              <a:gd name="T51" fmla="*/ 1 h 224"/>
                              <a:gd name="T52" fmla="*/ 8 w 125"/>
                              <a:gd name="T53" fmla="*/ 0 h 224"/>
                              <a:gd name="T54" fmla="*/ 14 w 125"/>
                              <a:gd name="T55" fmla="*/ 0 h 224"/>
                              <a:gd name="T56" fmla="*/ 20 w 125"/>
                              <a:gd name="T57" fmla="*/ 0 h 224"/>
                              <a:gd name="T58" fmla="*/ 24 w 125"/>
                              <a:gd name="T59" fmla="*/ 1 h 224"/>
                              <a:gd name="T60" fmla="*/ 26 w 125"/>
                              <a:gd name="T61" fmla="*/ 2 h 224"/>
                              <a:gd name="T62" fmla="*/ 27 w 125"/>
                              <a:gd name="T63" fmla="*/ 5 h 224"/>
                              <a:gd name="T64" fmla="*/ 38 w 125"/>
                              <a:gd name="T65" fmla="*/ 80 h 224"/>
                              <a:gd name="T66" fmla="*/ 62 w 125"/>
                              <a:gd name="T67" fmla="*/ 67 h 224"/>
                              <a:gd name="T68" fmla="*/ 86 w 125"/>
                              <a:gd name="T69" fmla="*/ 67 h 224"/>
                              <a:gd name="T70" fmla="*/ 106 w 125"/>
                              <a:gd name="T71" fmla="*/ 77 h 224"/>
                              <a:gd name="T72" fmla="*/ 118 w 125"/>
                              <a:gd name="T73" fmla="*/ 93 h 224"/>
                              <a:gd name="T74" fmla="*/ 125 w 125"/>
                              <a:gd name="T75" fmla="*/ 115 h 224"/>
                              <a:gd name="T76" fmla="*/ 125 w 125"/>
                              <a:gd name="T77" fmla="*/ 219 h 2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5" h="224">
                                <a:moveTo>
                                  <a:pt x="125" y="219"/>
                                </a:moveTo>
                                <a:lnTo>
                                  <a:pt x="125" y="220"/>
                                </a:lnTo>
                                <a:lnTo>
                                  <a:pt x="123" y="220"/>
                                </a:lnTo>
                                <a:lnTo>
                                  <a:pt x="123" y="221"/>
                                </a:lnTo>
                                <a:lnTo>
                                  <a:pt x="122" y="222"/>
                                </a:lnTo>
                                <a:lnTo>
                                  <a:pt x="120" y="222"/>
                                </a:lnTo>
                                <a:lnTo>
                                  <a:pt x="117" y="222"/>
                                </a:lnTo>
                                <a:lnTo>
                                  <a:pt x="115" y="224"/>
                                </a:lnTo>
                                <a:lnTo>
                                  <a:pt x="111" y="224"/>
                                </a:lnTo>
                                <a:lnTo>
                                  <a:pt x="107" y="224"/>
                                </a:lnTo>
                                <a:lnTo>
                                  <a:pt x="105" y="222"/>
                                </a:lnTo>
                                <a:lnTo>
                                  <a:pt x="102" y="222"/>
                                </a:lnTo>
                                <a:lnTo>
                                  <a:pt x="101" y="222"/>
                                </a:lnTo>
                                <a:lnTo>
                                  <a:pt x="100" y="221"/>
                                </a:lnTo>
                                <a:lnTo>
                                  <a:pt x="99" y="220"/>
                                </a:lnTo>
                                <a:lnTo>
                                  <a:pt x="99" y="220"/>
                                </a:lnTo>
                                <a:lnTo>
                                  <a:pt x="97" y="219"/>
                                </a:lnTo>
                                <a:lnTo>
                                  <a:pt x="97" y="134"/>
                                </a:lnTo>
                                <a:lnTo>
                                  <a:pt x="97" y="123"/>
                                </a:lnTo>
                                <a:lnTo>
                                  <a:pt x="96" y="114"/>
                                </a:lnTo>
                                <a:lnTo>
                                  <a:pt x="94" y="107"/>
                                </a:lnTo>
                                <a:lnTo>
                                  <a:pt x="90" y="101"/>
                                </a:lnTo>
                                <a:lnTo>
                                  <a:pt x="86" y="96"/>
                                </a:lnTo>
                                <a:lnTo>
                                  <a:pt x="81" y="93"/>
                                </a:lnTo>
                                <a:lnTo>
                                  <a:pt x="75" y="91"/>
                                </a:lnTo>
                                <a:lnTo>
                                  <a:pt x="68" y="89"/>
                                </a:lnTo>
                                <a:lnTo>
                                  <a:pt x="58" y="91"/>
                                </a:lnTo>
                                <a:lnTo>
                                  <a:pt x="47" y="97"/>
                                </a:lnTo>
                                <a:lnTo>
                                  <a:pt x="37" y="105"/>
                                </a:lnTo>
                                <a:lnTo>
                                  <a:pt x="27" y="118"/>
                                </a:lnTo>
                                <a:lnTo>
                                  <a:pt x="27" y="219"/>
                                </a:lnTo>
                                <a:lnTo>
                                  <a:pt x="26" y="220"/>
                                </a:lnTo>
                                <a:lnTo>
                                  <a:pt x="26" y="220"/>
                                </a:lnTo>
                                <a:lnTo>
                                  <a:pt x="25" y="221"/>
                                </a:lnTo>
                                <a:lnTo>
                                  <a:pt x="24" y="222"/>
                                </a:lnTo>
                                <a:lnTo>
                                  <a:pt x="22" y="222"/>
                                </a:lnTo>
                                <a:lnTo>
                                  <a:pt x="20" y="222"/>
                                </a:lnTo>
                                <a:lnTo>
                                  <a:pt x="17" y="224"/>
                                </a:lnTo>
                                <a:lnTo>
                                  <a:pt x="14" y="224"/>
                                </a:lnTo>
                                <a:lnTo>
                                  <a:pt x="10" y="224"/>
                                </a:lnTo>
                                <a:lnTo>
                                  <a:pt x="8" y="222"/>
                                </a:lnTo>
                                <a:lnTo>
                                  <a:pt x="5" y="222"/>
                                </a:lnTo>
                                <a:lnTo>
                                  <a:pt x="3" y="222"/>
                                </a:lnTo>
                                <a:lnTo>
                                  <a:pt x="1" y="221"/>
                                </a:lnTo>
                                <a:lnTo>
                                  <a:pt x="0" y="220"/>
                                </a:lnTo>
                                <a:lnTo>
                                  <a:pt x="0" y="220"/>
                                </a:lnTo>
                                <a:lnTo>
                                  <a:pt x="0" y="219"/>
                                </a:lnTo>
                                <a:lnTo>
                                  <a:pt x="0" y="5"/>
                                </a:lnTo>
                                <a:lnTo>
                                  <a:pt x="0" y="3"/>
                                </a:lnTo>
                                <a:lnTo>
                                  <a:pt x="0" y="2"/>
                                </a:lnTo>
                                <a:lnTo>
                                  <a:pt x="1" y="1"/>
                                </a:lnTo>
                                <a:lnTo>
                                  <a:pt x="3" y="1"/>
                                </a:lnTo>
                                <a:lnTo>
                                  <a:pt x="5" y="0"/>
                                </a:lnTo>
                                <a:lnTo>
                                  <a:pt x="8" y="0"/>
                                </a:lnTo>
                                <a:lnTo>
                                  <a:pt x="10" y="0"/>
                                </a:lnTo>
                                <a:lnTo>
                                  <a:pt x="14" y="0"/>
                                </a:lnTo>
                                <a:lnTo>
                                  <a:pt x="17" y="0"/>
                                </a:lnTo>
                                <a:lnTo>
                                  <a:pt x="20" y="0"/>
                                </a:lnTo>
                                <a:lnTo>
                                  <a:pt x="22" y="0"/>
                                </a:lnTo>
                                <a:lnTo>
                                  <a:pt x="24" y="1"/>
                                </a:lnTo>
                                <a:lnTo>
                                  <a:pt x="25" y="1"/>
                                </a:lnTo>
                                <a:lnTo>
                                  <a:pt x="26" y="2"/>
                                </a:lnTo>
                                <a:lnTo>
                                  <a:pt x="26" y="3"/>
                                </a:lnTo>
                                <a:lnTo>
                                  <a:pt x="27" y="5"/>
                                </a:lnTo>
                                <a:lnTo>
                                  <a:pt x="27" y="91"/>
                                </a:lnTo>
                                <a:lnTo>
                                  <a:pt x="38" y="80"/>
                                </a:lnTo>
                                <a:lnTo>
                                  <a:pt x="49" y="72"/>
                                </a:lnTo>
                                <a:lnTo>
                                  <a:pt x="62" y="67"/>
                                </a:lnTo>
                                <a:lnTo>
                                  <a:pt x="73" y="67"/>
                                </a:lnTo>
                                <a:lnTo>
                                  <a:pt x="86" y="67"/>
                                </a:lnTo>
                                <a:lnTo>
                                  <a:pt x="97" y="72"/>
                                </a:lnTo>
                                <a:lnTo>
                                  <a:pt x="106" y="77"/>
                                </a:lnTo>
                                <a:lnTo>
                                  <a:pt x="113" y="85"/>
                                </a:lnTo>
                                <a:lnTo>
                                  <a:pt x="118" y="93"/>
                                </a:lnTo>
                                <a:lnTo>
                                  <a:pt x="122" y="104"/>
                                </a:lnTo>
                                <a:lnTo>
                                  <a:pt x="125" y="115"/>
                                </a:lnTo>
                                <a:lnTo>
                                  <a:pt x="125" y="130"/>
                                </a:lnTo>
                                <a:lnTo>
                                  <a:pt x="125" y="2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25" name="Freeform 320"/>
                        <wps:cNvSpPr>
                          <a:spLocks noEditPoints="1"/>
                        </wps:cNvSpPr>
                        <wps:spPr bwMode="auto">
                          <a:xfrm>
                            <a:off x="3433763" y="904875"/>
                            <a:ext cx="76200" cy="84138"/>
                          </a:xfrm>
                          <a:custGeom>
                            <a:avLst/>
                            <a:gdLst>
                              <a:gd name="T0" fmla="*/ 143 w 144"/>
                              <a:gd name="T1" fmla="*/ 95 h 158"/>
                              <a:gd name="T2" fmla="*/ 134 w 144"/>
                              <a:gd name="T3" fmla="*/ 125 h 158"/>
                              <a:gd name="T4" fmla="*/ 116 w 144"/>
                              <a:gd name="T5" fmla="*/ 146 h 158"/>
                              <a:gd name="T6" fmla="*/ 87 w 144"/>
                              <a:gd name="T7" fmla="*/ 158 h 158"/>
                              <a:gd name="T8" fmla="*/ 53 w 144"/>
                              <a:gd name="T9" fmla="*/ 158 h 158"/>
                              <a:gd name="T10" fmla="*/ 27 w 144"/>
                              <a:gd name="T11" fmla="*/ 147 h 158"/>
                              <a:gd name="T12" fmla="*/ 10 w 144"/>
                              <a:gd name="T13" fmla="*/ 127 h 158"/>
                              <a:gd name="T14" fmla="*/ 1 w 144"/>
                              <a:gd name="T15" fmla="*/ 98 h 158"/>
                              <a:gd name="T16" fmla="*/ 1 w 144"/>
                              <a:gd name="T17" fmla="*/ 63 h 158"/>
                              <a:gd name="T18" fmla="*/ 10 w 144"/>
                              <a:gd name="T19" fmla="*/ 34 h 158"/>
                              <a:gd name="T20" fmla="*/ 28 w 144"/>
                              <a:gd name="T21" fmla="*/ 13 h 158"/>
                              <a:gd name="T22" fmla="*/ 55 w 144"/>
                              <a:gd name="T23" fmla="*/ 0 h 158"/>
                              <a:gd name="T24" fmla="*/ 91 w 144"/>
                              <a:gd name="T25" fmla="*/ 0 h 158"/>
                              <a:gd name="T26" fmla="*/ 117 w 144"/>
                              <a:gd name="T27" fmla="*/ 11 h 158"/>
                              <a:gd name="T28" fmla="*/ 134 w 144"/>
                              <a:gd name="T29" fmla="*/ 31 h 158"/>
                              <a:gd name="T30" fmla="*/ 144 w 144"/>
                              <a:gd name="T31" fmla="*/ 61 h 158"/>
                              <a:gd name="T32" fmla="*/ 116 w 144"/>
                              <a:gd name="T33" fmla="*/ 79 h 158"/>
                              <a:gd name="T34" fmla="*/ 114 w 144"/>
                              <a:gd name="T35" fmla="*/ 57 h 158"/>
                              <a:gd name="T36" fmla="*/ 107 w 144"/>
                              <a:gd name="T37" fmla="*/ 38 h 158"/>
                              <a:gd name="T38" fmla="*/ 93 w 144"/>
                              <a:gd name="T39" fmla="*/ 26 h 158"/>
                              <a:gd name="T40" fmla="*/ 72 w 144"/>
                              <a:gd name="T41" fmla="*/ 22 h 158"/>
                              <a:gd name="T42" fmla="*/ 51 w 144"/>
                              <a:gd name="T43" fmla="*/ 26 h 158"/>
                              <a:gd name="T44" fmla="*/ 38 w 144"/>
                              <a:gd name="T45" fmla="*/ 38 h 158"/>
                              <a:gd name="T46" fmla="*/ 31 w 144"/>
                              <a:gd name="T47" fmla="*/ 56 h 158"/>
                              <a:gd name="T48" fmla="*/ 27 w 144"/>
                              <a:gd name="T49" fmla="*/ 79 h 158"/>
                              <a:gd name="T50" fmla="*/ 29 w 144"/>
                              <a:gd name="T51" fmla="*/ 101 h 158"/>
                              <a:gd name="T52" fmla="*/ 37 w 144"/>
                              <a:gd name="T53" fmla="*/ 120 h 158"/>
                              <a:gd name="T54" fmla="*/ 50 w 144"/>
                              <a:gd name="T55" fmla="*/ 132 h 158"/>
                              <a:gd name="T56" fmla="*/ 71 w 144"/>
                              <a:gd name="T57" fmla="*/ 136 h 158"/>
                              <a:gd name="T58" fmla="*/ 92 w 144"/>
                              <a:gd name="T59" fmla="*/ 132 h 158"/>
                              <a:gd name="T60" fmla="*/ 106 w 144"/>
                              <a:gd name="T61" fmla="*/ 120 h 158"/>
                              <a:gd name="T62" fmla="*/ 113 w 144"/>
                              <a:gd name="T63" fmla="*/ 103 h 158"/>
                              <a:gd name="T64" fmla="*/ 116 w 144"/>
                              <a:gd name="T65" fmla="*/ 79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4" h="158">
                                <a:moveTo>
                                  <a:pt x="144" y="78"/>
                                </a:moveTo>
                                <a:lnTo>
                                  <a:pt x="143" y="95"/>
                                </a:lnTo>
                                <a:lnTo>
                                  <a:pt x="139" y="110"/>
                                </a:lnTo>
                                <a:lnTo>
                                  <a:pt x="134" y="125"/>
                                </a:lnTo>
                                <a:lnTo>
                                  <a:pt x="125" y="136"/>
                                </a:lnTo>
                                <a:lnTo>
                                  <a:pt x="116" y="146"/>
                                </a:lnTo>
                                <a:lnTo>
                                  <a:pt x="102" y="153"/>
                                </a:lnTo>
                                <a:lnTo>
                                  <a:pt x="87" y="158"/>
                                </a:lnTo>
                                <a:lnTo>
                                  <a:pt x="70" y="158"/>
                                </a:lnTo>
                                <a:lnTo>
                                  <a:pt x="53" y="158"/>
                                </a:lnTo>
                                <a:lnTo>
                                  <a:pt x="39" y="153"/>
                                </a:lnTo>
                                <a:lnTo>
                                  <a:pt x="27" y="147"/>
                                </a:lnTo>
                                <a:lnTo>
                                  <a:pt x="17" y="138"/>
                                </a:lnTo>
                                <a:lnTo>
                                  <a:pt x="10" y="127"/>
                                </a:lnTo>
                                <a:lnTo>
                                  <a:pt x="3" y="114"/>
                                </a:lnTo>
                                <a:lnTo>
                                  <a:pt x="1" y="98"/>
                                </a:lnTo>
                                <a:lnTo>
                                  <a:pt x="0" y="80"/>
                                </a:lnTo>
                                <a:lnTo>
                                  <a:pt x="1" y="63"/>
                                </a:lnTo>
                                <a:lnTo>
                                  <a:pt x="5" y="48"/>
                                </a:lnTo>
                                <a:lnTo>
                                  <a:pt x="10" y="34"/>
                                </a:lnTo>
                                <a:lnTo>
                                  <a:pt x="18" y="22"/>
                                </a:lnTo>
                                <a:lnTo>
                                  <a:pt x="28" y="13"/>
                                </a:lnTo>
                                <a:lnTo>
                                  <a:pt x="42" y="5"/>
                                </a:lnTo>
                                <a:lnTo>
                                  <a:pt x="55" y="0"/>
                                </a:lnTo>
                                <a:lnTo>
                                  <a:pt x="74" y="0"/>
                                </a:lnTo>
                                <a:lnTo>
                                  <a:pt x="91" y="0"/>
                                </a:lnTo>
                                <a:lnTo>
                                  <a:pt x="104" y="5"/>
                                </a:lnTo>
                                <a:lnTo>
                                  <a:pt x="117" y="11"/>
                                </a:lnTo>
                                <a:lnTo>
                                  <a:pt x="127" y="20"/>
                                </a:lnTo>
                                <a:lnTo>
                                  <a:pt x="134" y="31"/>
                                </a:lnTo>
                                <a:lnTo>
                                  <a:pt x="139" y="45"/>
                                </a:lnTo>
                                <a:lnTo>
                                  <a:pt x="144" y="61"/>
                                </a:lnTo>
                                <a:lnTo>
                                  <a:pt x="144" y="78"/>
                                </a:lnTo>
                                <a:close/>
                                <a:moveTo>
                                  <a:pt x="116" y="79"/>
                                </a:moveTo>
                                <a:lnTo>
                                  <a:pt x="116" y="68"/>
                                </a:lnTo>
                                <a:lnTo>
                                  <a:pt x="114" y="57"/>
                                </a:lnTo>
                                <a:lnTo>
                                  <a:pt x="112" y="47"/>
                                </a:lnTo>
                                <a:lnTo>
                                  <a:pt x="107" y="38"/>
                                </a:lnTo>
                                <a:lnTo>
                                  <a:pt x="101" y="31"/>
                                </a:lnTo>
                                <a:lnTo>
                                  <a:pt x="93" y="26"/>
                                </a:lnTo>
                                <a:lnTo>
                                  <a:pt x="85" y="22"/>
                                </a:lnTo>
                                <a:lnTo>
                                  <a:pt x="72" y="22"/>
                                </a:lnTo>
                                <a:lnTo>
                                  <a:pt x="61" y="22"/>
                                </a:lnTo>
                                <a:lnTo>
                                  <a:pt x="51" y="26"/>
                                </a:lnTo>
                                <a:lnTo>
                                  <a:pt x="44" y="31"/>
                                </a:lnTo>
                                <a:lnTo>
                                  <a:pt x="38" y="38"/>
                                </a:lnTo>
                                <a:lnTo>
                                  <a:pt x="33" y="46"/>
                                </a:lnTo>
                                <a:lnTo>
                                  <a:pt x="31" y="56"/>
                                </a:lnTo>
                                <a:lnTo>
                                  <a:pt x="28" y="67"/>
                                </a:lnTo>
                                <a:lnTo>
                                  <a:pt x="27" y="79"/>
                                </a:lnTo>
                                <a:lnTo>
                                  <a:pt x="28" y="90"/>
                                </a:lnTo>
                                <a:lnTo>
                                  <a:pt x="29" y="101"/>
                                </a:lnTo>
                                <a:lnTo>
                                  <a:pt x="32" y="111"/>
                                </a:lnTo>
                                <a:lnTo>
                                  <a:pt x="37" y="120"/>
                                </a:lnTo>
                                <a:lnTo>
                                  <a:pt x="43" y="126"/>
                                </a:lnTo>
                                <a:lnTo>
                                  <a:pt x="50" y="132"/>
                                </a:lnTo>
                                <a:lnTo>
                                  <a:pt x="60" y="136"/>
                                </a:lnTo>
                                <a:lnTo>
                                  <a:pt x="71" y="136"/>
                                </a:lnTo>
                                <a:lnTo>
                                  <a:pt x="82" y="136"/>
                                </a:lnTo>
                                <a:lnTo>
                                  <a:pt x="92" y="132"/>
                                </a:lnTo>
                                <a:lnTo>
                                  <a:pt x="100" y="127"/>
                                </a:lnTo>
                                <a:lnTo>
                                  <a:pt x="106" y="120"/>
                                </a:lnTo>
                                <a:lnTo>
                                  <a:pt x="111" y="112"/>
                                </a:lnTo>
                                <a:lnTo>
                                  <a:pt x="113" y="103"/>
                                </a:lnTo>
                                <a:lnTo>
                                  <a:pt x="116" y="91"/>
                                </a:lnTo>
                                <a:lnTo>
                                  <a:pt x="116" y="7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26" name="Freeform 321"/>
                        <wps:cNvSpPr>
                          <a:spLocks/>
                        </wps:cNvSpPr>
                        <wps:spPr bwMode="auto">
                          <a:xfrm>
                            <a:off x="3530601" y="869950"/>
                            <a:ext cx="12700" cy="119063"/>
                          </a:xfrm>
                          <a:custGeom>
                            <a:avLst/>
                            <a:gdLst>
                              <a:gd name="T0" fmla="*/ 26 w 26"/>
                              <a:gd name="T1" fmla="*/ 219 h 224"/>
                              <a:gd name="T2" fmla="*/ 26 w 26"/>
                              <a:gd name="T3" fmla="*/ 220 h 224"/>
                              <a:gd name="T4" fmla="*/ 26 w 26"/>
                              <a:gd name="T5" fmla="*/ 220 h 224"/>
                              <a:gd name="T6" fmla="*/ 25 w 26"/>
                              <a:gd name="T7" fmla="*/ 221 h 224"/>
                              <a:gd name="T8" fmla="*/ 24 w 26"/>
                              <a:gd name="T9" fmla="*/ 222 h 224"/>
                              <a:gd name="T10" fmla="*/ 22 w 26"/>
                              <a:gd name="T11" fmla="*/ 222 h 224"/>
                              <a:gd name="T12" fmla="*/ 20 w 26"/>
                              <a:gd name="T13" fmla="*/ 222 h 224"/>
                              <a:gd name="T14" fmla="*/ 17 w 26"/>
                              <a:gd name="T15" fmla="*/ 224 h 224"/>
                              <a:gd name="T16" fmla="*/ 13 w 26"/>
                              <a:gd name="T17" fmla="*/ 224 h 224"/>
                              <a:gd name="T18" fmla="*/ 9 w 26"/>
                              <a:gd name="T19" fmla="*/ 224 h 224"/>
                              <a:gd name="T20" fmla="*/ 6 w 26"/>
                              <a:gd name="T21" fmla="*/ 222 h 224"/>
                              <a:gd name="T22" fmla="*/ 4 w 26"/>
                              <a:gd name="T23" fmla="*/ 222 h 224"/>
                              <a:gd name="T24" fmla="*/ 3 w 26"/>
                              <a:gd name="T25" fmla="*/ 222 h 224"/>
                              <a:gd name="T26" fmla="*/ 1 w 26"/>
                              <a:gd name="T27" fmla="*/ 221 h 224"/>
                              <a:gd name="T28" fmla="*/ 0 w 26"/>
                              <a:gd name="T29" fmla="*/ 220 h 224"/>
                              <a:gd name="T30" fmla="*/ 0 w 26"/>
                              <a:gd name="T31" fmla="*/ 220 h 224"/>
                              <a:gd name="T32" fmla="*/ 0 w 26"/>
                              <a:gd name="T33" fmla="*/ 219 h 224"/>
                              <a:gd name="T34" fmla="*/ 0 w 26"/>
                              <a:gd name="T35" fmla="*/ 5 h 224"/>
                              <a:gd name="T36" fmla="*/ 0 w 26"/>
                              <a:gd name="T37" fmla="*/ 3 h 224"/>
                              <a:gd name="T38" fmla="*/ 0 w 26"/>
                              <a:gd name="T39" fmla="*/ 2 h 224"/>
                              <a:gd name="T40" fmla="*/ 1 w 26"/>
                              <a:gd name="T41" fmla="*/ 1 h 224"/>
                              <a:gd name="T42" fmla="*/ 3 w 26"/>
                              <a:gd name="T43" fmla="*/ 1 h 224"/>
                              <a:gd name="T44" fmla="*/ 4 w 26"/>
                              <a:gd name="T45" fmla="*/ 0 h 224"/>
                              <a:gd name="T46" fmla="*/ 6 w 26"/>
                              <a:gd name="T47" fmla="*/ 0 h 224"/>
                              <a:gd name="T48" fmla="*/ 9 w 26"/>
                              <a:gd name="T49" fmla="*/ 0 h 224"/>
                              <a:gd name="T50" fmla="*/ 13 w 26"/>
                              <a:gd name="T51" fmla="*/ 0 h 224"/>
                              <a:gd name="T52" fmla="*/ 17 w 26"/>
                              <a:gd name="T53" fmla="*/ 0 h 224"/>
                              <a:gd name="T54" fmla="*/ 20 w 26"/>
                              <a:gd name="T55" fmla="*/ 0 h 224"/>
                              <a:gd name="T56" fmla="*/ 22 w 26"/>
                              <a:gd name="T57" fmla="*/ 0 h 224"/>
                              <a:gd name="T58" fmla="*/ 24 w 26"/>
                              <a:gd name="T59" fmla="*/ 1 h 224"/>
                              <a:gd name="T60" fmla="*/ 25 w 26"/>
                              <a:gd name="T61" fmla="*/ 1 h 224"/>
                              <a:gd name="T62" fmla="*/ 26 w 26"/>
                              <a:gd name="T63" fmla="*/ 2 h 224"/>
                              <a:gd name="T64" fmla="*/ 26 w 26"/>
                              <a:gd name="T65" fmla="*/ 3 h 224"/>
                              <a:gd name="T66" fmla="*/ 26 w 26"/>
                              <a:gd name="T67" fmla="*/ 5 h 224"/>
                              <a:gd name="T68" fmla="*/ 26 w 26"/>
                              <a:gd name="T69" fmla="*/ 219 h 2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6" h="224">
                                <a:moveTo>
                                  <a:pt x="26" y="219"/>
                                </a:moveTo>
                                <a:lnTo>
                                  <a:pt x="26" y="220"/>
                                </a:lnTo>
                                <a:lnTo>
                                  <a:pt x="26" y="220"/>
                                </a:lnTo>
                                <a:lnTo>
                                  <a:pt x="25" y="221"/>
                                </a:lnTo>
                                <a:lnTo>
                                  <a:pt x="24" y="222"/>
                                </a:lnTo>
                                <a:lnTo>
                                  <a:pt x="22" y="222"/>
                                </a:lnTo>
                                <a:lnTo>
                                  <a:pt x="20" y="222"/>
                                </a:lnTo>
                                <a:lnTo>
                                  <a:pt x="17" y="224"/>
                                </a:lnTo>
                                <a:lnTo>
                                  <a:pt x="13" y="224"/>
                                </a:lnTo>
                                <a:lnTo>
                                  <a:pt x="9" y="224"/>
                                </a:lnTo>
                                <a:lnTo>
                                  <a:pt x="6" y="222"/>
                                </a:lnTo>
                                <a:lnTo>
                                  <a:pt x="4" y="222"/>
                                </a:lnTo>
                                <a:lnTo>
                                  <a:pt x="3" y="222"/>
                                </a:lnTo>
                                <a:lnTo>
                                  <a:pt x="1" y="221"/>
                                </a:lnTo>
                                <a:lnTo>
                                  <a:pt x="0" y="220"/>
                                </a:lnTo>
                                <a:lnTo>
                                  <a:pt x="0" y="220"/>
                                </a:lnTo>
                                <a:lnTo>
                                  <a:pt x="0" y="219"/>
                                </a:lnTo>
                                <a:lnTo>
                                  <a:pt x="0" y="5"/>
                                </a:lnTo>
                                <a:lnTo>
                                  <a:pt x="0" y="3"/>
                                </a:lnTo>
                                <a:lnTo>
                                  <a:pt x="0" y="2"/>
                                </a:lnTo>
                                <a:lnTo>
                                  <a:pt x="1" y="1"/>
                                </a:lnTo>
                                <a:lnTo>
                                  <a:pt x="3" y="1"/>
                                </a:lnTo>
                                <a:lnTo>
                                  <a:pt x="4" y="0"/>
                                </a:lnTo>
                                <a:lnTo>
                                  <a:pt x="6" y="0"/>
                                </a:lnTo>
                                <a:lnTo>
                                  <a:pt x="9" y="0"/>
                                </a:lnTo>
                                <a:lnTo>
                                  <a:pt x="13" y="0"/>
                                </a:lnTo>
                                <a:lnTo>
                                  <a:pt x="17" y="0"/>
                                </a:lnTo>
                                <a:lnTo>
                                  <a:pt x="20" y="0"/>
                                </a:lnTo>
                                <a:lnTo>
                                  <a:pt x="22" y="0"/>
                                </a:lnTo>
                                <a:lnTo>
                                  <a:pt x="24" y="1"/>
                                </a:lnTo>
                                <a:lnTo>
                                  <a:pt x="25" y="1"/>
                                </a:lnTo>
                                <a:lnTo>
                                  <a:pt x="26" y="2"/>
                                </a:lnTo>
                                <a:lnTo>
                                  <a:pt x="26" y="3"/>
                                </a:lnTo>
                                <a:lnTo>
                                  <a:pt x="26" y="5"/>
                                </a:lnTo>
                                <a:lnTo>
                                  <a:pt x="26" y="2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27" name="Freeform 322"/>
                        <wps:cNvSpPr>
                          <a:spLocks/>
                        </wps:cNvSpPr>
                        <wps:spPr bwMode="auto">
                          <a:xfrm>
                            <a:off x="3603626" y="904875"/>
                            <a:ext cx="60325" cy="84138"/>
                          </a:xfrm>
                          <a:custGeom>
                            <a:avLst/>
                            <a:gdLst>
                              <a:gd name="T0" fmla="*/ 115 w 115"/>
                              <a:gd name="T1" fmla="*/ 132 h 158"/>
                              <a:gd name="T2" fmla="*/ 115 w 115"/>
                              <a:gd name="T3" fmla="*/ 136 h 158"/>
                              <a:gd name="T4" fmla="*/ 114 w 115"/>
                              <a:gd name="T5" fmla="*/ 138 h 158"/>
                              <a:gd name="T6" fmla="*/ 113 w 115"/>
                              <a:gd name="T7" fmla="*/ 141 h 158"/>
                              <a:gd name="T8" fmla="*/ 108 w 115"/>
                              <a:gd name="T9" fmla="*/ 146 h 158"/>
                              <a:gd name="T10" fmla="*/ 99 w 115"/>
                              <a:gd name="T11" fmla="*/ 151 h 158"/>
                              <a:gd name="T12" fmla="*/ 87 w 115"/>
                              <a:gd name="T13" fmla="*/ 155 h 158"/>
                              <a:gd name="T14" fmla="*/ 73 w 115"/>
                              <a:gd name="T15" fmla="*/ 158 h 158"/>
                              <a:gd name="T16" fmla="*/ 51 w 115"/>
                              <a:gd name="T17" fmla="*/ 158 h 158"/>
                              <a:gd name="T18" fmla="*/ 26 w 115"/>
                              <a:gd name="T19" fmla="*/ 147 h 158"/>
                              <a:gd name="T20" fmla="*/ 10 w 115"/>
                              <a:gd name="T21" fmla="*/ 127 h 158"/>
                              <a:gd name="T22" fmla="*/ 2 w 115"/>
                              <a:gd name="T23" fmla="*/ 99 h 158"/>
                              <a:gd name="T24" fmla="*/ 2 w 115"/>
                              <a:gd name="T25" fmla="*/ 61 h 158"/>
                              <a:gd name="T26" fmla="*/ 12 w 115"/>
                              <a:gd name="T27" fmla="*/ 30 h 158"/>
                              <a:gd name="T28" fmla="*/ 30 w 115"/>
                              <a:gd name="T29" fmla="*/ 10 h 158"/>
                              <a:gd name="T30" fmla="*/ 55 w 115"/>
                              <a:gd name="T31" fmla="*/ 0 h 158"/>
                              <a:gd name="T32" fmla="*/ 76 w 115"/>
                              <a:gd name="T33" fmla="*/ 0 h 158"/>
                              <a:gd name="T34" fmla="*/ 88 w 115"/>
                              <a:gd name="T35" fmla="*/ 3 h 158"/>
                              <a:gd name="T36" fmla="*/ 99 w 115"/>
                              <a:gd name="T37" fmla="*/ 6 h 158"/>
                              <a:gd name="T38" fmla="*/ 108 w 115"/>
                              <a:gd name="T39" fmla="*/ 13 h 158"/>
                              <a:gd name="T40" fmla="*/ 111 w 115"/>
                              <a:gd name="T41" fmla="*/ 16 h 158"/>
                              <a:gd name="T42" fmla="*/ 113 w 115"/>
                              <a:gd name="T43" fmla="*/ 19 h 158"/>
                              <a:gd name="T44" fmla="*/ 114 w 115"/>
                              <a:gd name="T45" fmla="*/ 21 h 158"/>
                              <a:gd name="T46" fmla="*/ 114 w 115"/>
                              <a:gd name="T47" fmla="*/ 25 h 158"/>
                              <a:gd name="T48" fmla="*/ 114 w 115"/>
                              <a:gd name="T49" fmla="*/ 34 h 158"/>
                              <a:gd name="T50" fmla="*/ 111 w 115"/>
                              <a:gd name="T51" fmla="*/ 38 h 158"/>
                              <a:gd name="T52" fmla="*/ 106 w 115"/>
                              <a:gd name="T53" fmla="*/ 38 h 158"/>
                              <a:gd name="T54" fmla="*/ 100 w 115"/>
                              <a:gd name="T55" fmla="*/ 34 h 158"/>
                              <a:gd name="T56" fmla="*/ 90 w 115"/>
                              <a:gd name="T57" fmla="*/ 27 h 158"/>
                              <a:gd name="T58" fmla="*/ 77 w 115"/>
                              <a:gd name="T59" fmla="*/ 22 h 158"/>
                              <a:gd name="T60" fmla="*/ 58 w 115"/>
                              <a:gd name="T61" fmla="*/ 22 h 158"/>
                              <a:gd name="T62" fmla="*/ 39 w 115"/>
                              <a:gd name="T63" fmla="*/ 37 h 158"/>
                              <a:gd name="T64" fmla="*/ 29 w 115"/>
                              <a:gd name="T65" fmla="*/ 66 h 158"/>
                              <a:gd name="T66" fmla="*/ 29 w 115"/>
                              <a:gd name="T67" fmla="*/ 93 h 158"/>
                              <a:gd name="T68" fmla="*/ 34 w 115"/>
                              <a:gd name="T69" fmla="*/ 114 h 158"/>
                              <a:gd name="T70" fmla="*/ 45 w 115"/>
                              <a:gd name="T71" fmla="*/ 128 h 158"/>
                              <a:gd name="T72" fmla="*/ 60 w 115"/>
                              <a:gd name="T73" fmla="*/ 135 h 158"/>
                              <a:gd name="T74" fmla="*/ 78 w 115"/>
                              <a:gd name="T75" fmla="*/ 135 h 158"/>
                              <a:gd name="T76" fmla="*/ 92 w 115"/>
                              <a:gd name="T77" fmla="*/ 130 h 158"/>
                              <a:gd name="T78" fmla="*/ 101 w 115"/>
                              <a:gd name="T79" fmla="*/ 123 h 158"/>
                              <a:gd name="T80" fmla="*/ 109 w 115"/>
                              <a:gd name="T81" fmla="*/ 117 h 158"/>
                              <a:gd name="T82" fmla="*/ 111 w 115"/>
                              <a:gd name="T83" fmla="*/ 117 h 158"/>
                              <a:gd name="T84" fmla="*/ 114 w 115"/>
                              <a:gd name="T85" fmla="*/ 119 h 158"/>
                              <a:gd name="T86" fmla="*/ 114 w 115"/>
                              <a:gd name="T87" fmla="*/ 122 h 158"/>
                              <a:gd name="T88" fmla="*/ 115 w 115"/>
                              <a:gd name="T89" fmla="*/ 126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15" h="158">
                                <a:moveTo>
                                  <a:pt x="115" y="130"/>
                                </a:moveTo>
                                <a:lnTo>
                                  <a:pt x="115" y="132"/>
                                </a:lnTo>
                                <a:lnTo>
                                  <a:pt x="115" y="135"/>
                                </a:lnTo>
                                <a:lnTo>
                                  <a:pt x="115" y="136"/>
                                </a:lnTo>
                                <a:lnTo>
                                  <a:pt x="114" y="137"/>
                                </a:lnTo>
                                <a:lnTo>
                                  <a:pt x="114" y="138"/>
                                </a:lnTo>
                                <a:lnTo>
                                  <a:pt x="113" y="139"/>
                                </a:lnTo>
                                <a:lnTo>
                                  <a:pt x="113" y="141"/>
                                </a:lnTo>
                                <a:lnTo>
                                  <a:pt x="110" y="143"/>
                                </a:lnTo>
                                <a:lnTo>
                                  <a:pt x="108" y="146"/>
                                </a:lnTo>
                                <a:lnTo>
                                  <a:pt x="104" y="148"/>
                                </a:lnTo>
                                <a:lnTo>
                                  <a:pt x="99" y="151"/>
                                </a:lnTo>
                                <a:lnTo>
                                  <a:pt x="93" y="153"/>
                                </a:lnTo>
                                <a:lnTo>
                                  <a:pt x="87" y="155"/>
                                </a:lnTo>
                                <a:lnTo>
                                  <a:pt x="80" y="157"/>
                                </a:lnTo>
                                <a:lnTo>
                                  <a:pt x="73" y="158"/>
                                </a:lnTo>
                                <a:lnTo>
                                  <a:pt x="66" y="158"/>
                                </a:lnTo>
                                <a:lnTo>
                                  <a:pt x="51" y="158"/>
                                </a:lnTo>
                                <a:lnTo>
                                  <a:pt x="37" y="153"/>
                                </a:lnTo>
                                <a:lnTo>
                                  <a:pt x="26" y="147"/>
                                </a:lnTo>
                                <a:lnTo>
                                  <a:pt x="18" y="138"/>
                                </a:lnTo>
                                <a:lnTo>
                                  <a:pt x="10" y="127"/>
                                </a:lnTo>
                                <a:lnTo>
                                  <a:pt x="5" y="114"/>
                                </a:lnTo>
                                <a:lnTo>
                                  <a:pt x="2" y="99"/>
                                </a:lnTo>
                                <a:lnTo>
                                  <a:pt x="0" y="80"/>
                                </a:lnTo>
                                <a:lnTo>
                                  <a:pt x="2" y="61"/>
                                </a:lnTo>
                                <a:lnTo>
                                  <a:pt x="7" y="45"/>
                                </a:lnTo>
                                <a:lnTo>
                                  <a:pt x="12" y="30"/>
                                </a:lnTo>
                                <a:lnTo>
                                  <a:pt x="20" y="19"/>
                                </a:lnTo>
                                <a:lnTo>
                                  <a:pt x="30" y="10"/>
                                </a:lnTo>
                                <a:lnTo>
                                  <a:pt x="42" y="5"/>
                                </a:lnTo>
                                <a:lnTo>
                                  <a:pt x="55" y="0"/>
                                </a:lnTo>
                                <a:lnTo>
                                  <a:pt x="68" y="0"/>
                                </a:lnTo>
                                <a:lnTo>
                                  <a:pt x="76" y="0"/>
                                </a:lnTo>
                                <a:lnTo>
                                  <a:pt x="82" y="2"/>
                                </a:lnTo>
                                <a:lnTo>
                                  <a:pt x="88" y="3"/>
                                </a:lnTo>
                                <a:lnTo>
                                  <a:pt x="94" y="5"/>
                                </a:lnTo>
                                <a:lnTo>
                                  <a:pt x="99" y="6"/>
                                </a:lnTo>
                                <a:lnTo>
                                  <a:pt x="104" y="9"/>
                                </a:lnTo>
                                <a:lnTo>
                                  <a:pt x="108" y="13"/>
                                </a:lnTo>
                                <a:lnTo>
                                  <a:pt x="110" y="14"/>
                                </a:lnTo>
                                <a:lnTo>
                                  <a:pt x="111" y="16"/>
                                </a:lnTo>
                                <a:lnTo>
                                  <a:pt x="113" y="18"/>
                                </a:lnTo>
                                <a:lnTo>
                                  <a:pt x="113" y="19"/>
                                </a:lnTo>
                                <a:lnTo>
                                  <a:pt x="114" y="20"/>
                                </a:lnTo>
                                <a:lnTo>
                                  <a:pt x="114" y="21"/>
                                </a:lnTo>
                                <a:lnTo>
                                  <a:pt x="114" y="24"/>
                                </a:lnTo>
                                <a:lnTo>
                                  <a:pt x="114" y="25"/>
                                </a:lnTo>
                                <a:lnTo>
                                  <a:pt x="114" y="29"/>
                                </a:lnTo>
                                <a:lnTo>
                                  <a:pt x="114" y="34"/>
                                </a:lnTo>
                                <a:lnTo>
                                  <a:pt x="113" y="37"/>
                                </a:lnTo>
                                <a:lnTo>
                                  <a:pt x="111" y="38"/>
                                </a:lnTo>
                                <a:lnTo>
                                  <a:pt x="109" y="40"/>
                                </a:lnTo>
                                <a:lnTo>
                                  <a:pt x="106" y="38"/>
                                </a:lnTo>
                                <a:lnTo>
                                  <a:pt x="104" y="37"/>
                                </a:lnTo>
                                <a:lnTo>
                                  <a:pt x="100" y="34"/>
                                </a:lnTo>
                                <a:lnTo>
                                  <a:pt x="95" y="31"/>
                                </a:lnTo>
                                <a:lnTo>
                                  <a:pt x="90" y="27"/>
                                </a:lnTo>
                                <a:lnTo>
                                  <a:pt x="84" y="25"/>
                                </a:lnTo>
                                <a:lnTo>
                                  <a:pt x="77" y="22"/>
                                </a:lnTo>
                                <a:lnTo>
                                  <a:pt x="68" y="22"/>
                                </a:lnTo>
                                <a:lnTo>
                                  <a:pt x="58" y="22"/>
                                </a:lnTo>
                                <a:lnTo>
                                  <a:pt x="45" y="30"/>
                                </a:lnTo>
                                <a:lnTo>
                                  <a:pt x="39" y="37"/>
                                </a:lnTo>
                                <a:lnTo>
                                  <a:pt x="34" y="45"/>
                                </a:lnTo>
                                <a:lnTo>
                                  <a:pt x="29" y="66"/>
                                </a:lnTo>
                                <a:lnTo>
                                  <a:pt x="29" y="79"/>
                                </a:lnTo>
                                <a:lnTo>
                                  <a:pt x="29" y="93"/>
                                </a:lnTo>
                                <a:lnTo>
                                  <a:pt x="31" y="104"/>
                                </a:lnTo>
                                <a:lnTo>
                                  <a:pt x="34" y="114"/>
                                </a:lnTo>
                                <a:lnTo>
                                  <a:pt x="39" y="121"/>
                                </a:lnTo>
                                <a:lnTo>
                                  <a:pt x="45" y="128"/>
                                </a:lnTo>
                                <a:lnTo>
                                  <a:pt x="51" y="132"/>
                                </a:lnTo>
                                <a:lnTo>
                                  <a:pt x="60" y="135"/>
                                </a:lnTo>
                                <a:lnTo>
                                  <a:pt x="68" y="136"/>
                                </a:lnTo>
                                <a:lnTo>
                                  <a:pt x="78" y="135"/>
                                </a:lnTo>
                                <a:lnTo>
                                  <a:pt x="84" y="132"/>
                                </a:lnTo>
                                <a:lnTo>
                                  <a:pt x="92" y="130"/>
                                </a:lnTo>
                                <a:lnTo>
                                  <a:pt x="97" y="126"/>
                                </a:lnTo>
                                <a:lnTo>
                                  <a:pt x="101" y="123"/>
                                </a:lnTo>
                                <a:lnTo>
                                  <a:pt x="105" y="120"/>
                                </a:lnTo>
                                <a:lnTo>
                                  <a:pt x="109" y="117"/>
                                </a:lnTo>
                                <a:lnTo>
                                  <a:pt x="110" y="117"/>
                                </a:lnTo>
                                <a:lnTo>
                                  <a:pt x="111" y="117"/>
                                </a:lnTo>
                                <a:lnTo>
                                  <a:pt x="113" y="117"/>
                                </a:lnTo>
                                <a:lnTo>
                                  <a:pt x="114" y="119"/>
                                </a:lnTo>
                                <a:lnTo>
                                  <a:pt x="114" y="120"/>
                                </a:lnTo>
                                <a:lnTo>
                                  <a:pt x="114" y="122"/>
                                </a:lnTo>
                                <a:lnTo>
                                  <a:pt x="115" y="123"/>
                                </a:lnTo>
                                <a:lnTo>
                                  <a:pt x="115" y="126"/>
                                </a:lnTo>
                                <a:lnTo>
                                  <a:pt x="115" y="13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28" name="Freeform 323"/>
                        <wps:cNvSpPr>
                          <a:spLocks noEditPoints="1"/>
                        </wps:cNvSpPr>
                        <wps:spPr bwMode="auto">
                          <a:xfrm>
                            <a:off x="3676651" y="904875"/>
                            <a:ext cx="76200" cy="84138"/>
                          </a:xfrm>
                          <a:custGeom>
                            <a:avLst/>
                            <a:gdLst>
                              <a:gd name="T0" fmla="*/ 144 w 145"/>
                              <a:gd name="T1" fmla="*/ 95 h 158"/>
                              <a:gd name="T2" fmla="*/ 134 w 145"/>
                              <a:gd name="T3" fmla="*/ 125 h 158"/>
                              <a:gd name="T4" fmla="*/ 116 w 145"/>
                              <a:gd name="T5" fmla="*/ 146 h 158"/>
                              <a:gd name="T6" fmla="*/ 89 w 145"/>
                              <a:gd name="T7" fmla="*/ 158 h 158"/>
                              <a:gd name="T8" fmla="*/ 54 w 145"/>
                              <a:gd name="T9" fmla="*/ 158 h 158"/>
                              <a:gd name="T10" fmla="*/ 27 w 145"/>
                              <a:gd name="T11" fmla="*/ 147 h 158"/>
                              <a:gd name="T12" fmla="*/ 10 w 145"/>
                              <a:gd name="T13" fmla="*/ 127 h 158"/>
                              <a:gd name="T14" fmla="*/ 1 w 145"/>
                              <a:gd name="T15" fmla="*/ 98 h 158"/>
                              <a:gd name="T16" fmla="*/ 1 w 145"/>
                              <a:gd name="T17" fmla="*/ 63 h 158"/>
                              <a:gd name="T18" fmla="*/ 10 w 145"/>
                              <a:gd name="T19" fmla="*/ 34 h 158"/>
                              <a:gd name="T20" fmla="*/ 28 w 145"/>
                              <a:gd name="T21" fmla="*/ 13 h 158"/>
                              <a:gd name="T22" fmla="*/ 57 w 145"/>
                              <a:gd name="T23" fmla="*/ 0 h 158"/>
                              <a:gd name="T24" fmla="*/ 91 w 145"/>
                              <a:gd name="T25" fmla="*/ 0 h 158"/>
                              <a:gd name="T26" fmla="*/ 117 w 145"/>
                              <a:gd name="T27" fmla="*/ 11 h 158"/>
                              <a:gd name="T28" fmla="*/ 136 w 145"/>
                              <a:gd name="T29" fmla="*/ 31 h 158"/>
                              <a:gd name="T30" fmla="*/ 144 w 145"/>
                              <a:gd name="T31" fmla="*/ 61 h 158"/>
                              <a:gd name="T32" fmla="*/ 117 w 145"/>
                              <a:gd name="T33" fmla="*/ 79 h 158"/>
                              <a:gd name="T34" fmla="*/ 115 w 145"/>
                              <a:gd name="T35" fmla="*/ 57 h 158"/>
                              <a:gd name="T36" fmla="*/ 107 w 145"/>
                              <a:gd name="T37" fmla="*/ 38 h 158"/>
                              <a:gd name="T38" fmla="*/ 94 w 145"/>
                              <a:gd name="T39" fmla="*/ 26 h 158"/>
                              <a:gd name="T40" fmla="*/ 73 w 145"/>
                              <a:gd name="T41" fmla="*/ 22 h 158"/>
                              <a:gd name="T42" fmla="*/ 53 w 145"/>
                              <a:gd name="T43" fmla="*/ 26 h 158"/>
                              <a:gd name="T44" fmla="*/ 40 w 145"/>
                              <a:gd name="T45" fmla="*/ 38 h 158"/>
                              <a:gd name="T46" fmla="*/ 31 w 145"/>
                              <a:gd name="T47" fmla="*/ 56 h 158"/>
                              <a:gd name="T48" fmla="*/ 28 w 145"/>
                              <a:gd name="T49" fmla="*/ 79 h 158"/>
                              <a:gd name="T50" fmla="*/ 31 w 145"/>
                              <a:gd name="T51" fmla="*/ 101 h 158"/>
                              <a:gd name="T52" fmla="*/ 37 w 145"/>
                              <a:gd name="T53" fmla="*/ 120 h 158"/>
                              <a:gd name="T54" fmla="*/ 52 w 145"/>
                              <a:gd name="T55" fmla="*/ 132 h 158"/>
                              <a:gd name="T56" fmla="*/ 73 w 145"/>
                              <a:gd name="T57" fmla="*/ 136 h 158"/>
                              <a:gd name="T58" fmla="*/ 93 w 145"/>
                              <a:gd name="T59" fmla="*/ 132 h 158"/>
                              <a:gd name="T60" fmla="*/ 106 w 145"/>
                              <a:gd name="T61" fmla="*/ 120 h 158"/>
                              <a:gd name="T62" fmla="*/ 115 w 145"/>
                              <a:gd name="T63" fmla="*/ 103 h 158"/>
                              <a:gd name="T64" fmla="*/ 117 w 145"/>
                              <a:gd name="T65" fmla="*/ 79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5" h="158">
                                <a:moveTo>
                                  <a:pt x="145" y="78"/>
                                </a:moveTo>
                                <a:lnTo>
                                  <a:pt x="144" y="95"/>
                                </a:lnTo>
                                <a:lnTo>
                                  <a:pt x="141" y="110"/>
                                </a:lnTo>
                                <a:lnTo>
                                  <a:pt x="134" y="125"/>
                                </a:lnTo>
                                <a:lnTo>
                                  <a:pt x="126" y="136"/>
                                </a:lnTo>
                                <a:lnTo>
                                  <a:pt x="116" y="146"/>
                                </a:lnTo>
                                <a:lnTo>
                                  <a:pt x="104" y="153"/>
                                </a:lnTo>
                                <a:lnTo>
                                  <a:pt x="89" y="158"/>
                                </a:lnTo>
                                <a:lnTo>
                                  <a:pt x="72" y="158"/>
                                </a:lnTo>
                                <a:lnTo>
                                  <a:pt x="54" y="158"/>
                                </a:lnTo>
                                <a:lnTo>
                                  <a:pt x="40" y="153"/>
                                </a:lnTo>
                                <a:lnTo>
                                  <a:pt x="27" y="147"/>
                                </a:lnTo>
                                <a:lnTo>
                                  <a:pt x="19" y="138"/>
                                </a:lnTo>
                                <a:lnTo>
                                  <a:pt x="10" y="127"/>
                                </a:lnTo>
                                <a:lnTo>
                                  <a:pt x="5" y="114"/>
                                </a:lnTo>
                                <a:lnTo>
                                  <a:pt x="1" y="98"/>
                                </a:lnTo>
                                <a:lnTo>
                                  <a:pt x="0" y="80"/>
                                </a:lnTo>
                                <a:lnTo>
                                  <a:pt x="1" y="63"/>
                                </a:lnTo>
                                <a:lnTo>
                                  <a:pt x="5" y="48"/>
                                </a:lnTo>
                                <a:lnTo>
                                  <a:pt x="10" y="34"/>
                                </a:lnTo>
                                <a:lnTo>
                                  <a:pt x="19" y="22"/>
                                </a:lnTo>
                                <a:lnTo>
                                  <a:pt x="28" y="13"/>
                                </a:lnTo>
                                <a:lnTo>
                                  <a:pt x="42" y="5"/>
                                </a:lnTo>
                                <a:lnTo>
                                  <a:pt x="57" y="0"/>
                                </a:lnTo>
                                <a:lnTo>
                                  <a:pt x="74" y="0"/>
                                </a:lnTo>
                                <a:lnTo>
                                  <a:pt x="91" y="0"/>
                                </a:lnTo>
                                <a:lnTo>
                                  <a:pt x="105" y="5"/>
                                </a:lnTo>
                                <a:lnTo>
                                  <a:pt x="117" y="11"/>
                                </a:lnTo>
                                <a:lnTo>
                                  <a:pt x="127" y="20"/>
                                </a:lnTo>
                                <a:lnTo>
                                  <a:pt x="136" y="31"/>
                                </a:lnTo>
                                <a:lnTo>
                                  <a:pt x="141" y="45"/>
                                </a:lnTo>
                                <a:lnTo>
                                  <a:pt x="144" y="61"/>
                                </a:lnTo>
                                <a:lnTo>
                                  <a:pt x="145" y="78"/>
                                </a:lnTo>
                                <a:close/>
                                <a:moveTo>
                                  <a:pt x="117" y="79"/>
                                </a:moveTo>
                                <a:lnTo>
                                  <a:pt x="117" y="68"/>
                                </a:lnTo>
                                <a:lnTo>
                                  <a:pt x="115" y="57"/>
                                </a:lnTo>
                                <a:lnTo>
                                  <a:pt x="112" y="47"/>
                                </a:lnTo>
                                <a:lnTo>
                                  <a:pt x="107" y="38"/>
                                </a:lnTo>
                                <a:lnTo>
                                  <a:pt x="102" y="31"/>
                                </a:lnTo>
                                <a:lnTo>
                                  <a:pt x="94" y="26"/>
                                </a:lnTo>
                                <a:lnTo>
                                  <a:pt x="85" y="22"/>
                                </a:lnTo>
                                <a:lnTo>
                                  <a:pt x="73" y="22"/>
                                </a:lnTo>
                                <a:lnTo>
                                  <a:pt x="62" y="22"/>
                                </a:lnTo>
                                <a:lnTo>
                                  <a:pt x="53" y="26"/>
                                </a:lnTo>
                                <a:lnTo>
                                  <a:pt x="44" y="31"/>
                                </a:lnTo>
                                <a:lnTo>
                                  <a:pt x="40" y="38"/>
                                </a:lnTo>
                                <a:lnTo>
                                  <a:pt x="35" y="46"/>
                                </a:lnTo>
                                <a:lnTo>
                                  <a:pt x="31" y="56"/>
                                </a:lnTo>
                                <a:lnTo>
                                  <a:pt x="28" y="67"/>
                                </a:lnTo>
                                <a:lnTo>
                                  <a:pt x="28" y="79"/>
                                </a:lnTo>
                                <a:lnTo>
                                  <a:pt x="28" y="90"/>
                                </a:lnTo>
                                <a:lnTo>
                                  <a:pt x="31" y="101"/>
                                </a:lnTo>
                                <a:lnTo>
                                  <a:pt x="33" y="111"/>
                                </a:lnTo>
                                <a:lnTo>
                                  <a:pt x="37" y="120"/>
                                </a:lnTo>
                                <a:lnTo>
                                  <a:pt x="43" y="126"/>
                                </a:lnTo>
                                <a:lnTo>
                                  <a:pt x="52" y="132"/>
                                </a:lnTo>
                                <a:lnTo>
                                  <a:pt x="60" y="136"/>
                                </a:lnTo>
                                <a:lnTo>
                                  <a:pt x="73" y="136"/>
                                </a:lnTo>
                                <a:lnTo>
                                  <a:pt x="84" y="136"/>
                                </a:lnTo>
                                <a:lnTo>
                                  <a:pt x="93" y="132"/>
                                </a:lnTo>
                                <a:lnTo>
                                  <a:pt x="100" y="127"/>
                                </a:lnTo>
                                <a:lnTo>
                                  <a:pt x="106" y="120"/>
                                </a:lnTo>
                                <a:lnTo>
                                  <a:pt x="111" y="112"/>
                                </a:lnTo>
                                <a:lnTo>
                                  <a:pt x="115" y="103"/>
                                </a:lnTo>
                                <a:lnTo>
                                  <a:pt x="117" y="91"/>
                                </a:lnTo>
                                <a:lnTo>
                                  <a:pt x="117" y="7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29" name="Freeform 324"/>
                        <wps:cNvSpPr>
                          <a:spLocks/>
                        </wps:cNvSpPr>
                        <wps:spPr bwMode="auto">
                          <a:xfrm>
                            <a:off x="3773488" y="904875"/>
                            <a:ext cx="65088" cy="84138"/>
                          </a:xfrm>
                          <a:custGeom>
                            <a:avLst/>
                            <a:gdLst>
                              <a:gd name="T0" fmla="*/ 124 w 124"/>
                              <a:gd name="T1" fmla="*/ 153 h 157"/>
                              <a:gd name="T2" fmla="*/ 123 w 124"/>
                              <a:gd name="T3" fmla="*/ 154 h 157"/>
                              <a:gd name="T4" fmla="*/ 120 w 124"/>
                              <a:gd name="T5" fmla="*/ 155 h 157"/>
                              <a:gd name="T6" fmla="*/ 114 w 124"/>
                              <a:gd name="T7" fmla="*/ 157 h 157"/>
                              <a:gd name="T8" fmla="*/ 107 w 124"/>
                              <a:gd name="T9" fmla="*/ 157 h 157"/>
                              <a:gd name="T10" fmla="*/ 102 w 124"/>
                              <a:gd name="T11" fmla="*/ 155 h 157"/>
                              <a:gd name="T12" fmla="*/ 99 w 124"/>
                              <a:gd name="T13" fmla="*/ 154 h 157"/>
                              <a:gd name="T14" fmla="*/ 98 w 124"/>
                              <a:gd name="T15" fmla="*/ 153 h 157"/>
                              <a:gd name="T16" fmla="*/ 98 w 124"/>
                              <a:gd name="T17" fmla="*/ 67 h 157"/>
                              <a:gd name="T18" fmla="*/ 96 w 124"/>
                              <a:gd name="T19" fmla="*/ 47 h 157"/>
                              <a:gd name="T20" fmla="*/ 91 w 124"/>
                              <a:gd name="T21" fmla="*/ 34 h 157"/>
                              <a:gd name="T22" fmla="*/ 81 w 124"/>
                              <a:gd name="T23" fmla="*/ 26 h 157"/>
                              <a:gd name="T24" fmla="*/ 67 w 124"/>
                              <a:gd name="T25" fmla="*/ 22 h 157"/>
                              <a:gd name="T26" fmla="*/ 48 w 124"/>
                              <a:gd name="T27" fmla="*/ 30 h 157"/>
                              <a:gd name="T28" fmla="*/ 27 w 124"/>
                              <a:gd name="T29" fmla="*/ 51 h 157"/>
                              <a:gd name="T30" fmla="*/ 27 w 124"/>
                              <a:gd name="T31" fmla="*/ 153 h 157"/>
                              <a:gd name="T32" fmla="*/ 26 w 124"/>
                              <a:gd name="T33" fmla="*/ 154 h 157"/>
                              <a:gd name="T34" fmla="*/ 22 w 124"/>
                              <a:gd name="T35" fmla="*/ 155 h 157"/>
                              <a:gd name="T36" fmla="*/ 17 w 124"/>
                              <a:gd name="T37" fmla="*/ 157 h 157"/>
                              <a:gd name="T38" fmla="*/ 10 w 124"/>
                              <a:gd name="T39" fmla="*/ 157 h 157"/>
                              <a:gd name="T40" fmla="*/ 5 w 124"/>
                              <a:gd name="T41" fmla="*/ 155 h 157"/>
                              <a:gd name="T42" fmla="*/ 1 w 124"/>
                              <a:gd name="T43" fmla="*/ 154 h 157"/>
                              <a:gd name="T44" fmla="*/ 0 w 124"/>
                              <a:gd name="T45" fmla="*/ 153 h 157"/>
                              <a:gd name="T46" fmla="*/ 0 w 124"/>
                              <a:gd name="T47" fmla="*/ 6 h 157"/>
                              <a:gd name="T48" fmla="*/ 1 w 124"/>
                              <a:gd name="T49" fmla="*/ 5 h 157"/>
                              <a:gd name="T50" fmla="*/ 2 w 124"/>
                              <a:gd name="T51" fmla="*/ 3 h 157"/>
                              <a:gd name="T52" fmla="*/ 6 w 124"/>
                              <a:gd name="T53" fmla="*/ 3 h 157"/>
                              <a:gd name="T54" fmla="*/ 12 w 124"/>
                              <a:gd name="T55" fmla="*/ 2 h 157"/>
                              <a:gd name="T56" fmla="*/ 18 w 124"/>
                              <a:gd name="T57" fmla="*/ 3 h 157"/>
                              <a:gd name="T58" fmla="*/ 22 w 124"/>
                              <a:gd name="T59" fmla="*/ 3 h 157"/>
                              <a:gd name="T60" fmla="*/ 23 w 124"/>
                              <a:gd name="T61" fmla="*/ 5 h 157"/>
                              <a:gd name="T62" fmla="*/ 24 w 124"/>
                              <a:gd name="T63" fmla="*/ 6 h 157"/>
                              <a:gd name="T64" fmla="*/ 35 w 124"/>
                              <a:gd name="T65" fmla="*/ 14 h 157"/>
                              <a:gd name="T66" fmla="*/ 60 w 124"/>
                              <a:gd name="T67" fmla="*/ 0 h 157"/>
                              <a:gd name="T68" fmla="*/ 86 w 124"/>
                              <a:gd name="T69" fmla="*/ 0 h 157"/>
                              <a:gd name="T70" fmla="*/ 106 w 124"/>
                              <a:gd name="T71" fmla="*/ 10 h 157"/>
                              <a:gd name="T72" fmla="*/ 118 w 124"/>
                              <a:gd name="T73" fmla="*/ 26 h 157"/>
                              <a:gd name="T74" fmla="*/ 124 w 124"/>
                              <a:gd name="T75" fmla="*/ 48 h 157"/>
                              <a:gd name="T76" fmla="*/ 124 w 124"/>
                              <a:gd name="T77"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4" h="157">
                                <a:moveTo>
                                  <a:pt x="124" y="152"/>
                                </a:moveTo>
                                <a:lnTo>
                                  <a:pt x="124" y="153"/>
                                </a:lnTo>
                                <a:lnTo>
                                  <a:pt x="124" y="153"/>
                                </a:lnTo>
                                <a:lnTo>
                                  <a:pt x="123" y="154"/>
                                </a:lnTo>
                                <a:lnTo>
                                  <a:pt x="122" y="155"/>
                                </a:lnTo>
                                <a:lnTo>
                                  <a:pt x="120" y="155"/>
                                </a:lnTo>
                                <a:lnTo>
                                  <a:pt x="118" y="155"/>
                                </a:lnTo>
                                <a:lnTo>
                                  <a:pt x="114" y="157"/>
                                </a:lnTo>
                                <a:lnTo>
                                  <a:pt x="111" y="157"/>
                                </a:lnTo>
                                <a:lnTo>
                                  <a:pt x="107" y="157"/>
                                </a:lnTo>
                                <a:lnTo>
                                  <a:pt x="104" y="155"/>
                                </a:lnTo>
                                <a:lnTo>
                                  <a:pt x="102" y="155"/>
                                </a:lnTo>
                                <a:lnTo>
                                  <a:pt x="101" y="155"/>
                                </a:lnTo>
                                <a:lnTo>
                                  <a:pt x="99" y="154"/>
                                </a:lnTo>
                                <a:lnTo>
                                  <a:pt x="98" y="153"/>
                                </a:lnTo>
                                <a:lnTo>
                                  <a:pt x="98" y="153"/>
                                </a:lnTo>
                                <a:lnTo>
                                  <a:pt x="98" y="152"/>
                                </a:lnTo>
                                <a:lnTo>
                                  <a:pt x="98" y="67"/>
                                </a:lnTo>
                                <a:lnTo>
                                  <a:pt x="97" y="56"/>
                                </a:lnTo>
                                <a:lnTo>
                                  <a:pt x="96" y="47"/>
                                </a:lnTo>
                                <a:lnTo>
                                  <a:pt x="93" y="40"/>
                                </a:lnTo>
                                <a:lnTo>
                                  <a:pt x="91" y="34"/>
                                </a:lnTo>
                                <a:lnTo>
                                  <a:pt x="86" y="29"/>
                                </a:lnTo>
                                <a:lnTo>
                                  <a:pt x="81" y="26"/>
                                </a:lnTo>
                                <a:lnTo>
                                  <a:pt x="75" y="24"/>
                                </a:lnTo>
                                <a:lnTo>
                                  <a:pt x="67" y="22"/>
                                </a:lnTo>
                                <a:lnTo>
                                  <a:pt x="58" y="24"/>
                                </a:lnTo>
                                <a:lnTo>
                                  <a:pt x="48" y="30"/>
                                </a:lnTo>
                                <a:lnTo>
                                  <a:pt x="37" y="38"/>
                                </a:lnTo>
                                <a:lnTo>
                                  <a:pt x="27" y="51"/>
                                </a:lnTo>
                                <a:lnTo>
                                  <a:pt x="27" y="152"/>
                                </a:lnTo>
                                <a:lnTo>
                                  <a:pt x="27" y="153"/>
                                </a:lnTo>
                                <a:lnTo>
                                  <a:pt x="26" y="153"/>
                                </a:lnTo>
                                <a:lnTo>
                                  <a:pt x="26" y="154"/>
                                </a:lnTo>
                                <a:lnTo>
                                  <a:pt x="23" y="155"/>
                                </a:lnTo>
                                <a:lnTo>
                                  <a:pt x="22" y="155"/>
                                </a:lnTo>
                                <a:lnTo>
                                  <a:pt x="19" y="155"/>
                                </a:lnTo>
                                <a:lnTo>
                                  <a:pt x="17" y="157"/>
                                </a:lnTo>
                                <a:lnTo>
                                  <a:pt x="13" y="157"/>
                                </a:lnTo>
                                <a:lnTo>
                                  <a:pt x="10" y="157"/>
                                </a:lnTo>
                                <a:lnTo>
                                  <a:pt x="7" y="155"/>
                                </a:lnTo>
                                <a:lnTo>
                                  <a:pt x="5" y="155"/>
                                </a:lnTo>
                                <a:lnTo>
                                  <a:pt x="2" y="155"/>
                                </a:lnTo>
                                <a:lnTo>
                                  <a:pt x="1" y="154"/>
                                </a:lnTo>
                                <a:lnTo>
                                  <a:pt x="1" y="153"/>
                                </a:lnTo>
                                <a:lnTo>
                                  <a:pt x="0" y="153"/>
                                </a:lnTo>
                                <a:lnTo>
                                  <a:pt x="0" y="152"/>
                                </a:lnTo>
                                <a:lnTo>
                                  <a:pt x="0" y="6"/>
                                </a:lnTo>
                                <a:lnTo>
                                  <a:pt x="0" y="5"/>
                                </a:lnTo>
                                <a:lnTo>
                                  <a:pt x="1" y="5"/>
                                </a:lnTo>
                                <a:lnTo>
                                  <a:pt x="1" y="4"/>
                                </a:lnTo>
                                <a:lnTo>
                                  <a:pt x="2" y="3"/>
                                </a:lnTo>
                                <a:lnTo>
                                  <a:pt x="3" y="3"/>
                                </a:lnTo>
                                <a:lnTo>
                                  <a:pt x="6" y="3"/>
                                </a:lnTo>
                                <a:lnTo>
                                  <a:pt x="8" y="2"/>
                                </a:lnTo>
                                <a:lnTo>
                                  <a:pt x="12" y="2"/>
                                </a:lnTo>
                                <a:lnTo>
                                  <a:pt x="16" y="2"/>
                                </a:lnTo>
                                <a:lnTo>
                                  <a:pt x="18" y="3"/>
                                </a:lnTo>
                                <a:lnTo>
                                  <a:pt x="19" y="3"/>
                                </a:lnTo>
                                <a:lnTo>
                                  <a:pt x="22" y="3"/>
                                </a:lnTo>
                                <a:lnTo>
                                  <a:pt x="23" y="4"/>
                                </a:lnTo>
                                <a:lnTo>
                                  <a:pt x="23" y="5"/>
                                </a:lnTo>
                                <a:lnTo>
                                  <a:pt x="24" y="5"/>
                                </a:lnTo>
                                <a:lnTo>
                                  <a:pt x="24" y="6"/>
                                </a:lnTo>
                                <a:lnTo>
                                  <a:pt x="24" y="26"/>
                                </a:lnTo>
                                <a:lnTo>
                                  <a:pt x="35" y="14"/>
                                </a:lnTo>
                                <a:lnTo>
                                  <a:pt x="48" y="6"/>
                                </a:lnTo>
                                <a:lnTo>
                                  <a:pt x="60" y="0"/>
                                </a:lnTo>
                                <a:lnTo>
                                  <a:pt x="72" y="0"/>
                                </a:lnTo>
                                <a:lnTo>
                                  <a:pt x="86" y="0"/>
                                </a:lnTo>
                                <a:lnTo>
                                  <a:pt x="97" y="5"/>
                                </a:lnTo>
                                <a:lnTo>
                                  <a:pt x="106" y="10"/>
                                </a:lnTo>
                                <a:lnTo>
                                  <a:pt x="113" y="18"/>
                                </a:lnTo>
                                <a:lnTo>
                                  <a:pt x="118" y="26"/>
                                </a:lnTo>
                                <a:lnTo>
                                  <a:pt x="122" y="37"/>
                                </a:lnTo>
                                <a:lnTo>
                                  <a:pt x="124" y="48"/>
                                </a:lnTo>
                                <a:lnTo>
                                  <a:pt x="124" y="63"/>
                                </a:lnTo>
                                <a:lnTo>
                                  <a:pt x="124"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30" name="Freeform 325"/>
                        <wps:cNvSpPr>
                          <a:spLocks/>
                        </wps:cNvSpPr>
                        <wps:spPr bwMode="auto">
                          <a:xfrm>
                            <a:off x="3859213" y="904875"/>
                            <a:ext cx="53975" cy="84138"/>
                          </a:xfrm>
                          <a:custGeom>
                            <a:avLst/>
                            <a:gdLst>
                              <a:gd name="T0" fmla="*/ 101 w 102"/>
                              <a:gd name="T1" fmla="*/ 122 h 158"/>
                              <a:gd name="T2" fmla="*/ 94 w 102"/>
                              <a:gd name="T3" fmla="*/ 139 h 158"/>
                              <a:gd name="T4" fmla="*/ 79 w 102"/>
                              <a:gd name="T5" fmla="*/ 152 h 158"/>
                              <a:gd name="T6" fmla="*/ 58 w 102"/>
                              <a:gd name="T7" fmla="*/ 158 h 158"/>
                              <a:gd name="T8" fmla="*/ 38 w 102"/>
                              <a:gd name="T9" fmla="*/ 158 h 158"/>
                              <a:gd name="T10" fmla="*/ 25 w 102"/>
                              <a:gd name="T11" fmla="*/ 155 h 158"/>
                              <a:gd name="T12" fmla="*/ 14 w 102"/>
                              <a:gd name="T13" fmla="*/ 152 h 158"/>
                              <a:gd name="T14" fmla="*/ 5 w 102"/>
                              <a:gd name="T15" fmla="*/ 148 h 158"/>
                              <a:gd name="T16" fmla="*/ 1 w 102"/>
                              <a:gd name="T17" fmla="*/ 144 h 158"/>
                              <a:gd name="T18" fmla="*/ 0 w 102"/>
                              <a:gd name="T19" fmla="*/ 139 h 158"/>
                              <a:gd name="T20" fmla="*/ 0 w 102"/>
                              <a:gd name="T21" fmla="*/ 132 h 158"/>
                              <a:gd name="T22" fmla="*/ 0 w 102"/>
                              <a:gd name="T23" fmla="*/ 127 h 158"/>
                              <a:gd name="T24" fmla="*/ 1 w 102"/>
                              <a:gd name="T25" fmla="*/ 125 h 158"/>
                              <a:gd name="T26" fmla="*/ 4 w 102"/>
                              <a:gd name="T27" fmla="*/ 123 h 158"/>
                              <a:gd name="T28" fmla="*/ 6 w 102"/>
                              <a:gd name="T29" fmla="*/ 123 h 158"/>
                              <a:gd name="T30" fmla="*/ 14 w 102"/>
                              <a:gd name="T31" fmla="*/ 128 h 158"/>
                              <a:gd name="T32" fmla="*/ 23 w 102"/>
                              <a:gd name="T33" fmla="*/ 133 h 158"/>
                              <a:gd name="T34" fmla="*/ 37 w 102"/>
                              <a:gd name="T35" fmla="*/ 137 h 158"/>
                              <a:gd name="T36" fmla="*/ 53 w 102"/>
                              <a:gd name="T37" fmla="*/ 137 h 158"/>
                              <a:gd name="T38" fmla="*/ 63 w 102"/>
                              <a:gd name="T39" fmla="*/ 135 h 158"/>
                              <a:gd name="T40" fmla="*/ 71 w 102"/>
                              <a:gd name="T41" fmla="*/ 128 h 158"/>
                              <a:gd name="T42" fmla="*/ 75 w 102"/>
                              <a:gd name="T43" fmla="*/ 120 h 158"/>
                              <a:gd name="T44" fmla="*/ 75 w 102"/>
                              <a:gd name="T45" fmla="*/ 109 h 158"/>
                              <a:gd name="T46" fmla="*/ 69 w 102"/>
                              <a:gd name="T47" fmla="*/ 100 h 158"/>
                              <a:gd name="T48" fmla="*/ 59 w 102"/>
                              <a:gd name="T49" fmla="*/ 94 h 158"/>
                              <a:gd name="T50" fmla="*/ 47 w 102"/>
                              <a:gd name="T51" fmla="*/ 88 h 158"/>
                              <a:gd name="T52" fmla="*/ 33 w 102"/>
                              <a:gd name="T53" fmla="*/ 83 h 158"/>
                              <a:gd name="T54" fmla="*/ 20 w 102"/>
                              <a:gd name="T55" fmla="*/ 75 h 158"/>
                              <a:gd name="T56" fmla="*/ 10 w 102"/>
                              <a:gd name="T57" fmla="*/ 66 h 158"/>
                              <a:gd name="T58" fmla="*/ 4 w 102"/>
                              <a:gd name="T59" fmla="*/ 52 h 158"/>
                              <a:gd name="T60" fmla="*/ 4 w 102"/>
                              <a:gd name="T61" fmla="*/ 35 h 158"/>
                              <a:gd name="T62" fmla="*/ 11 w 102"/>
                              <a:gd name="T63" fmla="*/ 19 h 158"/>
                              <a:gd name="T64" fmla="*/ 23 w 102"/>
                              <a:gd name="T65" fmla="*/ 8 h 158"/>
                              <a:gd name="T66" fmla="*/ 43 w 102"/>
                              <a:gd name="T67" fmla="*/ 0 h 158"/>
                              <a:gd name="T68" fmla="*/ 62 w 102"/>
                              <a:gd name="T69" fmla="*/ 0 h 158"/>
                              <a:gd name="T70" fmla="*/ 73 w 102"/>
                              <a:gd name="T71" fmla="*/ 2 h 158"/>
                              <a:gd name="T72" fmla="*/ 83 w 102"/>
                              <a:gd name="T73" fmla="*/ 5 h 158"/>
                              <a:gd name="T74" fmla="*/ 89 w 102"/>
                              <a:gd name="T75" fmla="*/ 8 h 158"/>
                              <a:gd name="T76" fmla="*/ 92 w 102"/>
                              <a:gd name="T77" fmla="*/ 10 h 158"/>
                              <a:gd name="T78" fmla="*/ 94 w 102"/>
                              <a:gd name="T79" fmla="*/ 13 h 158"/>
                              <a:gd name="T80" fmla="*/ 94 w 102"/>
                              <a:gd name="T81" fmla="*/ 15 h 158"/>
                              <a:gd name="T82" fmla="*/ 95 w 102"/>
                              <a:gd name="T83" fmla="*/ 19 h 158"/>
                              <a:gd name="T84" fmla="*/ 95 w 102"/>
                              <a:gd name="T85" fmla="*/ 24 h 158"/>
                              <a:gd name="T86" fmla="*/ 94 w 102"/>
                              <a:gd name="T87" fmla="*/ 27 h 158"/>
                              <a:gd name="T88" fmla="*/ 94 w 102"/>
                              <a:gd name="T89" fmla="*/ 30 h 158"/>
                              <a:gd name="T90" fmla="*/ 91 w 102"/>
                              <a:gd name="T91" fmla="*/ 31 h 158"/>
                              <a:gd name="T92" fmla="*/ 89 w 102"/>
                              <a:gd name="T93" fmla="*/ 31 h 158"/>
                              <a:gd name="T94" fmla="*/ 84 w 102"/>
                              <a:gd name="T95" fmla="*/ 27 h 158"/>
                              <a:gd name="T96" fmla="*/ 75 w 102"/>
                              <a:gd name="T97" fmla="*/ 24 h 158"/>
                              <a:gd name="T98" fmla="*/ 63 w 102"/>
                              <a:gd name="T99" fmla="*/ 21 h 158"/>
                              <a:gd name="T100" fmla="*/ 49 w 102"/>
                              <a:gd name="T101" fmla="*/ 20 h 158"/>
                              <a:gd name="T102" fmla="*/ 39 w 102"/>
                              <a:gd name="T103" fmla="*/ 24 h 158"/>
                              <a:gd name="T104" fmla="*/ 32 w 102"/>
                              <a:gd name="T105" fmla="*/ 29 h 158"/>
                              <a:gd name="T106" fmla="*/ 30 w 102"/>
                              <a:gd name="T107" fmla="*/ 37 h 158"/>
                              <a:gd name="T108" fmla="*/ 30 w 102"/>
                              <a:gd name="T109" fmla="*/ 47 h 158"/>
                              <a:gd name="T110" fmla="*/ 36 w 102"/>
                              <a:gd name="T111" fmla="*/ 56 h 158"/>
                              <a:gd name="T112" fmla="*/ 46 w 102"/>
                              <a:gd name="T113" fmla="*/ 62 h 158"/>
                              <a:gd name="T114" fmla="*/ 59 w 102"/>
                              <a:gd name="T115" fmla="*/ 68 h 158"/>
                              <a:gd name="T116" fmla="*/ 73 w 102"/>
                              <a:gd name="T117" fmla="*/ 73 h 158"/>
                              <a:gd name="T118" fmla="*/ 85 w 102"/>
                              <a:gd name="T119" fmla="*/ 80 h 158"/>
                              <a:gd name="T120" fmla="*/ 96 w 102"/>
                              <a:gd name="T121" fmla="*/ 90 h 158"/>
                              <a:gd name="T122" fmla="*/ 101 w 102"/>
                              <a:gd name="T123" fmla="*/ 104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02" h="158">
                                <a:moveTo>
                                  <a:pt x="102" y="112"/>
                                </a:moveTo>
                                <a:lnTo>
                                  <a:pt x="101" y="122"/>
                                </a:lnTo>
                                <a:lnTo>
                                  <a:pt x="97" y="132"/>
                                </a:lnTo>
                                <a:lnTo>
                                  <a:pt x="94" y="139"/>
                                </a:lnTo>
                                <a:lnTo>
                                  <a:pt x="86" y="147"/>
                                </a:lnTo>
                                <a:lnTo>
                                  <a:pt x="79" y="152"/>
                                </a:lnTo>
                                <a:lnTo>
                                  <a:pt x="69" y="155"/>
                                </a:lnTo>
                                <a:lnTo>
                                  <a:pt x="58" y="158"/>
                                </a:lnTo>
                                <a:lnTo>
                                  <a:pt x="46" y="158"/>
                                </a:lnTo>
                                <a:lnTo>
                                  <a:pt x="38" y="158"/>
                                </a:lnTo>
                                <a:lnTo>
                                  <a:pt x="31" y="157"/>
                                </a:lnTo>
                                <a:lnTo>
                                  <a:pt x="25" y="155"/>
                                </a:lnTo>
                                <a:lnTo>
                                  <a:pt x="18" y="154"/>
                                </a:lnTo>
                                <a:lnTo>
                                  <a:pt x="14" y="152"/>
                                </a:lnTo>
                                <a:lnTo>
                                  <a:pt x="9" y="151"/>
                                </a:lnTo>
                                <a:lnTo>
                                  <a:pt x="5" y="148"/>
                                </a:lnTo>
                                <a:lnTo>
                                  <a:pt x="4" y="147"/>
                                </a:lnTo>
                                <a:lnTo>
                                  <a:pt x="1" y="144"/>
                                </a:lnTo>
                                <a:lnTo>
                                  <a:pt x="1" y="142"/>
                                </a:lnTo>
                                <a:lnTo>
                                  <a:pt x="0" y="139"/>
                                </a:lnTo>
                                <a:lnTo>
                                  <a:pt x="0" y="135"/>
                                </a:lnTo>
                                <a:lnTo>
                                  <a:pt x="0" y="132"/>
                                </a:lnTo>
                                <a:lnTo>
                                  <a:pt x="0" y="130"/>
                                </a:lnTo>
                                <a:lnTo>
                                  <a:pt x="0" y="127"/>
                                </a:lnTo>
                                <a:lnTo>
                                  <a:pt x="1" y="126"/>
                                </a:lnTo>
                                <a:lnTo>
                                  <a:pt x="1" y="125"/>
                                </a:lnTo>
                                <a:lnTo>
                                  <a:pt x="2" y="125"/>
                                </a:lnTo>
                                <a:lnTo>
                                  <a:pt x="4" y="123"/>
                                </a:lnTo>
                                <a:lnTo>
                                  <a:pt x="5" y="123"/>
                                </a:lnTo>
                                <a:lnTo>
                                  <a:pt x="6" y="123"/>
                                </a:lnTo>
                                <a:lnTo>
                                  <a:pt x="10" y="126"/>
                                </a:lnTo>
                                <a:lnTo>
                                  <a:pt x="14" y="128"/>
                                </a:lnTo>
                                <a:lnTo>
                                  <a:pt x="18" y="131"/>
                                </a:lnTo>
                                <a:lnTo>
                                  <a:pt x="23" y="133"/>
                                </a:lnTo>
                                <a:lnTo>
                                  <a:pt x="30" y="136"/>
                                </a:lnTo>
                                <a:lnTo>
                                  <a:pt x="37" y="137"/>
                                </a:lnTo>
                                <a:lnTo>
                                  <a:pt x="46" y="137"/>
                                </a:lnTo>
                                <a:lnTo>
                                  <a:pt x="53" y="137"/>
                                </a:lnTo>
                                <a:lnTo>
                                  <a:pt x="58" y="136"/>
                                </a:lnTo>
                                <a:lnTo>
                                  <a:pt x="63" y="135"/>
                                </a:lnTo>
                                <a:lnTo>
                                  <a:pt x="68" y="132"/>
                                </a:lnTo>
                                <a:lnTo>
                                  <a:pt x="71" y="128"/>
                                </a:lnTo>
                                <a:lnTo>
                                  <a:pt x="74" y="125"/>
                                </a:lnTo>
                                <a:lnTo>
                                  <a:pt x="75" y="120"/>
                                </a:lnTo>
                                <a:lnTo>
                                  <a:pt x="76" y="114"/>
                                </a:lnTo>
                                <a:lnTo>
                                  <a:pt x="75" y="109"/>
                                </a:lnTo>
                                <a:lnTo>
                                  <a:pt x="73" y="104"/>
                                </a:lnTo>
                                <a:lnTo>
                                  <a:pt x="69" y="100"/>
                                </a:lnTo>
                                <a:lnTo>
                                  <a:pt x="64" y="96"/>
                                </a:lnTo>
                                <a:lnTo>
                                  <a:pt x="59" y="94"/>
                                </a:lnTo>
                                <a:lnTo>
                                  <a:pt x="53" y="91"/>
                                </a:lnTo>
                                <a:lnTo>
                                  <a:pt x="47" y="88"/>
                                </a:lnTo>
                                <a:lnTo>
                                  <a:pt x="39" y="85"/>
                                </a:lnTo>
                                <a:lnTo>
                                  <a:pt x="33" y="83"/>
                                </a:lnTo>
                                <a:lnTo>
                                  <a:pt x="26" y="79"/>
                                </a:lnTo>
                                <a:lnTo>
                                  <a:pt x="20" y="75"/>
                                </a:lnTo>
                                <a:lnTo>
                                  <a:pt x="15" y="70"/>
                                </a:lnTo>
                                <a:lnTo>
                                  <a:pt x="10" y="66"/>
                                </a:lnTo>
                                <a:lnTo>
                                  <a:pt x="6" y="59"/>
                                </a:lnTo>
                                <a:lnTo>
                                  <a:pt x="4" y="52"/>
                                </a:lnTo>
                                <a:lnTo>
                                  <a:pt x="4" y="42"/>
                                </a:lnTo>
                                <a:lnTo>
                                  <a:pt x="4" y="35"/>
                                </a:lnTo>
                                <a:lnTo>
                                  <a:pt x="6" y="26"/>
                                </a:lnTo>
                                <a:lnTo>
                                  <a:pt x="11" y="19"/>
                                </a:lnTo>
                                <a:lnTo>
                                  <a:pt x="16" y="13"/>
                                </a:lnTo>
                                <a:lnTo>
                                  <a:pt x="23" y="8"/>
                                </a:lnTo>
                                <a:lnTo>
                                  <a:pt x="33" y="3"/>
                                </a:lnTo>
                                <a:lnTo>
                                  <a:pt x="43" y="0"/>
                                </a:lnTo>
                                <a:lnTo>
                                  <a:pt x="57" y="0"/>
                                </a:lnTo>
                                <a:lnTo>
                                  <a:pt x="62" y="0"/>
                                </a:lnTo>
                                <a:lnTo>
                                  <a:pt x="68" y="0"/>
                                </a:lnTo>
                                <a:lnTo>
                                  <a:pt x="73" y="2"/>
                                </a:lnTo>
                                <a:lnTo>
                                  <a:pt x="78" y="3"/>
                                </a:lnTo>
                                <a:lnTo>
                                  <a:pt x="83" y="5"/>
                                </a:lnTo>
                                <a:lnTo>
                                  <a:pt x="86" y="6"/>
                                </a:lnTo>
                                <a:lnTo>
                                  <a:pt x="89" y="8"/>
                                </a:lnTo>
                                <a:lnTo>
                                  <a:pt x="91" y="9"/>
                                </a:lnTo>
                                <a:lnTo>
                                  <a:pt x="92" y="10"/>
                                </a:lnTo>
                                <a:lnTo>
                                  <a:pt x="94" y="11"/>
                                </a:lnTo>
                                <a:lnTo>
                                  <a:pt x="94" y="13"/>
                                </a:lnTo>
                                <a:lnTo>
                                  <a:pt x="94" y="14"/>
                                </a:lnTo>
                                <a:lnTo>
                                  <a:pt x="94" y="15"/>
                                </a:lnTo>
                                <a:lnTo>
                                  <a:pt x="95" y="16"/>
                                </a:lnTo>
                                <a:lnTo>
                                  <a:pt x="95" y="19"/>
                                </a:lnTo>
                                <a:lnTo>
                                  <a:pt x="95" y="21"/>
                                </a:lnTo>
                                <a:lnTo>
                                  <a:pt x="95" y="24"/>
                                </a:lnTo>
                                <a:lnTo>
                                  <a:pt x="95" y="26"/>
                                </a:lnTo>
                                <a:lnTo>
                                  <a:pt x="94" y="27"/>
                                </a:lnTo>
                                <a:lnTo>
                                  <a:pt x="94" y="29"/>
                                </a:lnTo>
                                <a:lnTo>
                                  <a:pt x="94" y="30"/>
                                </a:lnTo>
                                <a:lnTo>
                                  <a:pt x="92" y="31"/>
                                </a:lnTo>
                                <a:lnTo>
                                  <a:pt x="91" y="31"/>
                                </a:lnTo>
                                <a:lnTo>
                                  <a:pt x="91" y="31"/>
                                </a:lnTo>
                                <a:lnTo>
                                  <a:pt x="89" y="31"/>
                                </a:lnTo>
                                <a:lnTo>
                                  <a:pt x="86" y="30"/>
                                </a:lnTo>
                                <a:lnTo>
                                  <a:pt x="84" y="27"/>
                                </a:lnTo>
                                <a:lnTo>
                                  <a:pt x="79" y="26"/>
                                </a:lnTo>
                                <a:lnTo>
                                  <a:pt x="75" y="24"/>
                                </a:lnTo>
                                <a:lnTo>
                                  <a:pt x="69" y="22"/>
                                </a:lnTo>
                                <a:lnTo>
                                  <a:pt x="63" y="21"/>
                                </a:lnTo>
                                <a:lnTo>
                                  <a:pt x="55" y="20"/>
                                </a:lnTo>
                                <a:lnTo>
                                  <a:pt x="49" y="20"/>
                                </a:lnTo>
                                <a:lnTo>
                                  <a:pt x="44" y="22"/>
                                </a:lnTo>
                                <a:lnTo>
                                  <a:pt x="39" y="24"/>
                                </a:lnTo>
                                <a:lnTo>
                                  <a:pt x="36" y="26"/>
                                </a:lnTo>
                                <a:lnTo>
                                  <a:pt x="32" y="29"/>
                                </a:lnTo>
                                <a:lnTo>
                                  <a:pt x="31" y="32"/>
                                </a:lnTo>
                                <a:lnTo>
                                  <a:pt x="30" y="37"/>
                                </a:lnTo>
                                <a:lnTo>
                                  <a:pt x="28" y="41"/>
                                </a:lnTo>
                                <a:lnTo>
                                  <a:pt x="30" y="47"/>
                                </a:lnTo>
                                <a:lnTo>
                                  <a:pt x="32" y="52"/>
                                </a:lnTo>
                                <a:lnTo>
                                  <a:pt x="36" y="56"/>
                                </a:lnTo>
                                <a:lnTo>
                                  <a:pt x="41" y="59"/>
                                </a:lnTo>
                                <a:lnTo>
                                  <a:pt x="46" y="62"/>
                                </a:lnTo>
                                <a:lnTo>
                                  <a:pt x="52" y="64"/>
                                </a:lnTo>
                                <a:lnTo>
                                  <a:pt x="59" y="68"/>
                                </a:lnTo>
                                <a:lnTo>
                                  <a:pt x="65" y="70"/>
                                </a:lnTo>
                                <a:lnTo>
                                  <a:pt x="73" y="73"/>
                                </a:lnTo>
                                <a:lnTo>
                                  <a:pt x="79" y="77"/>
                                </a:lnTo>
                                <a:lnTo>
                                  <a:pt x="85" y="80"/>
                                </a:lnTo>
                                <a:lnTo>
                                  <a:pt x="91" y="84"/>
                                </a:lnTo>
                                <a:lnTo>
                                  <a:pt x="96" y="90"/>
                                </a:lnTo>
                                <a:lnTo>
                                  <a:pt x="99" y="96"/>
                                </a:lnTo>
                                <a:lnTo>
                                  <a:pt x="101" y="104"/>
                                </a:lnTo>
                                <a:lnTo>
                                  <a:pt x="102" y="1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31" name="Freeform 326"/>
                        <wps:cNvSpPr>
                          <a:spLocks/>
                        </wps:cNvSpPr>
                        <wps:spPr bwMode="auto">
                          <a:xfrm>
                            <a:off x="3932238" y="906463"/>
                            <a:ext cx="66675" cy="82550"/>
                          </a:xfrm>
                          <a:custGeom>
                            <a:avLst/>
                            <a:gdLst>
                              <a:gd name="T0" fmla="*/ 125 w 125"/>
                              <a:gd name="T1" fmla="*/ 151 h 156"/>
                              <a:gd name="T2" fmla="*/ 123 w 125"/>
                              <a:gd name="T3" fmla="*/ 152 h 156"/>
                              <a:gd name="T4" fmla="*/ 120 w 125"/>
                              <a:gd name="T5" fmla="*/ 153 h 156"/>
                              <a:gd name="T6" fmla="*/ 116 w 125"/>
                              <a:gd name="T7" fmla="*/ 155 h 156"/>
                              <a:gd name="T8" fmla="*/ 109 w 125"/>
                              <a:gd name="T9" fmla="*/ 155 h 156"/>
                              <a:gd name="T10" fmla="*/ 104 w 125"/>
                              <a:gd name="T11" fmla="*/ 153 h 156"/>
                              <a:gd name="T12" fmla="*/ 101 w 125"/>
                              <a:gd name="T13" fmla="*/ 152 h 156"/>
                              <a:gd name="T14" fmla="*/ 100 w 125"/>
                              <a:gd name="T15" fmla="*/ 151 h 156"/>
                              <a:gd name="T16" fmla="*/ 100 w 125"/>
                              <a:gd name="T17" fmla="*/ 130 h 156"/>
                              <a:gd name="T18" fmla="*/ 77 w 125"/>
                              <a:gd name="T19" fmla="*/ 150 h 156"/>
                              <a:gd name="T20" fmla="*/ 52 w 125"/>
                              <a:gd name="T21" fmla="*/ 156 h 156"/>
                              <a:gd name="T22" fmla="*/ 27 w 125"/>
                              <a:gd name="T23" fmla="*/ 151 h 156"/>
                              <a:gd name="T24" fmla="*/ 11 w 125"/>
                              <a:gd name="T25" fmla="*/ 139 h 156"/>
                              <a:gd name="T26" fmla="*/ 3 w 125"/>
                              <a:gd name="T27" fmla="*/ 119 h 156"/>
                              <a:gd name="T28" fmla="*/ 0 w 125"/>
                              <a:gd name="T29" fmla="*/ 93 h 156"/>
                              <a:gd name="T30" fmla="*/ 0 w 125"/>
                              <a:gd name="T31" fmla="*/ 3 h 156"/>
                              <a:gd name="T32" fmla="*/ 1 w 125"/>
                              <a:gd name="T33" fmla="*/ 2 h 156"/>
                              <a:gd name="T34" fmla="*/ 4 w 125"/>
                              <a:gd name="T35" fmla="*/ 1 h 156"/>
                              <a:gd name="T36" fmla="*/ 10 w 125"/>
                              <a:gd name="T37" fmla="*/ 0 h 156"/>
                              <a:gd name="T38" fmla="*/ 17 w 125"/>
                              <a:gd name="T39" fmla="*/ 0 h 156"/>
                              <a:gd name="T40" fmla="*/ 22 w 125"/>
                              <a:gd name="T41" fmla="*/ 1 h 156"/>
                              <a:gd name="T42" fmla="*/ 25 w 125"/>
                              <a:gd name="T43" fmla="*/ 2 h 156"/>
                              <a:gd name="T44" fmla="*/ 26 w 125"/>
                              <a:gd name="T45" fmla="*/ 3 h 156"/>
                              <a:gd name="T46" fmla="*/ 26 w 125"/>
                              <a:gd name="T47" fmla="*/ 89 h 156"/>
                              <a:gd name="T48" fmla="*/ 29 w 125"/>
                              <a:gd name="T49" fmla="*/ 109 h 156"/>
                              <a:gd name="T50" fmla="*/ 33 w 125"/>
                              <a:gd name="T51" fmla="*/ 123 h 156"/>
                              <a:gd name="T52" fmla="*/ 43 w 125"/>
                              <a:gd name="T53" fmla="*/ 131 h 156"/>
                              <a:gd name="T54" fmla="*/ 57 w 125"/>
                              <a:gd name="T55" fmla="*/ 134 h 156"/>
                              <a:gd name="T56" fmla="*/ 77 w 125"/>
                              <a:gd name="T57" fmla="*/ 126 h 156"/>
                              <a:gd name="T58" fmla="*/ 97 w 125"/>
                              <a:gd name="T59" fmla="*/ 105 h 156"/>
                              <a:gd name="T60" fmla="*/ 97 w 125"/>
                              <a:gd name="T61" fmla="*/ 3 h 156"/>
                              <a:gd name="T62" fmla="*/ 99 w 125"/>
                              <a:gd name="T63" fmla="*/ 2 h 156"/>
                              <a:gd name="T64" fmla="*/ 102 w 125"/>
                              <a:gd name="T65" fmla="*/ 1 h 156"/>
                              <a:gd name="T66" fmla="*/ 107 w 125"/>
                              <a:gd name="T67" fmla="*/ 0 h 156"/>
                              <a:gd name="T68" fmla="*/ 115 w 125"/>
                              <a:gd name="T69" fmla="*/ 0 h 156"/>
                              <a:gd name="T70" fmla="*/ 120 w 125"/>
                              <a:gd name="T71" fmla="*/ 1 h 156"/>
                              <a:gd name="T72" fmla="*/ 123 w 125"/>
                              <a:gd name="T73" fmla="*/ 2 h 156"/>
                              <a:gd name="T74" fmla="*/ 125 w 125"/>
                              <a:gd name="T75" fmla="*/ 3 h 156"/>
                              <a:gd name="T76" fmla="*/ 125 w 125"/>
                              <a:gd name="T77" fmla="*/ 150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5" h="156">
                                <a:moveTo>
                                  <a:pt x="125" y="150"/>
                                </a:moveTo>
                                <a:lnTo>
                                  <a:pt x="125" y="151"/>
                                </a:lnTo>
                                <a:lnTo>
                                  <a:pt x="123" y="151"/>
                                </a:lnTo>
                                <a:lnTo>
                                  <a:pt x="123" y="152"/>
                                </a:lnTo>
                                <a:lnTo>
                                  <a:pt x="122" y="153"/>
                                </a:lnTo>
                                <a:lnTo>
                                  <a:pt x="120" y="153"/>
                                </a:lnTo>
                                <a:lnTo>
                                  <a:pt x="118" y="153"/>
                                </a:lnTo>
                                <a:lnTo>
                                  <a:pt x="116" y="155"/>
                                </a:lnTo>
                                <a:lnTo>
                                  <a:pt x="112" y="155"/>
                                </a:lnTo>
                                <a:lnTo>
                                  <a:pt x="109" y="155"/>
                                </a:lnTo>
                                <a:lnTo>
                                  <a:pt x="106" y="153"/>
                                </a:lnTo>
                                <a:lnTo>
                                  <a:pt x="104" y="153"/>
                                </a:lnTo>
                                <a:lnTo>
                                  <a:pt x="102" y="153"/>
                                </a:lnTo>
                                <a:lnTo>
                                  <a:pt x="101" y="152"/>
                                </a:lnTo>
                                <a:lnTo>
                                  <a:pt x="101" y="151"/>
                                </a:lnTo>
                                <a:lnTo>
                                  <a:pt x="100" y="151"/>
                                </a:lnTo>
                                <a:lnTo>
                                  <a:pt x="100" y="150"/>
                                </a:lnTo>
                                <a:lnTo>
                                  <a:pt x="100" y="130"/>
                                </a:lnTo>
                                <a:lnTo>
                                  <a:pt x="88" y="142"/>
                                </a:lnTo>
                                <a:lnTo>
                                  <a:pt x="77" y="150"/>
                                </a:lnTo>
                                <a:lnTo>
                                  <a:pt x="64" y="156"/>
                                </a:lnTo>
                                <a:lnTo>
                                  <a:pt x="52" y="156"/>
                                </a:lnTo>
                                <a:lnTo>
                                  <a:pt x="38" y="156"/>
                                </a:lnTo>
                                <a:lnTo>
                                  <a:pt x="27" y="151"/>
                                </a:lnTo>
                                <a:lnTo>
                                  <a:pt x="19" y="146"/>
                                </a:lnTo>
                                <a:lnTo>
                                  <a:pt x="11" y="139"/>
                                </a:lnTo>
                                <a:lnTo>
                                  <a:pt x="6" y="130"/>
                                </a:lnTo>
                                <a:lnTo>
                                  <a:pt x="3" y="119"/>
                                </a:lnTo>
                                <a:lnTo>
                                  <a:pt x="0" y="108"/>
                                </a:lnTo>
                                <a:lnTo>
                                  <a:pt x="0" y="93"/>
                                </a:lnTo>
                                <a:lnTo>
                                  <a:pt x="0" y="4"/>
                                </a:lnTo>
                                <a:lnTo>
                                  <a:pt x="0" y="3"/>
                                </a:lnTo>
                                <a:lnTo>
                                  <a:pt x="0" y="3"/>
                                </a:lnTo>
                                <a:lnTo>
                                  <a:pt x="1" y="2"/>
                                </a:lnTo>
                                <a:lnTo>
                                  <a:pt x="3" y="1"/>
                                </a:lnTo>
                                <a:lnTo>
                                  <a:pt x="4" y="1"/>
                                </a:lnTo>
                                <a:lnTo>
                                  <a:pt x="6" y="1"/>
                                </a:lnTo>
                                <a:lnTo>
                                  <a:pt x="10" y="0"/>
                                </a:lnTo>
                                <a:lnTo>
                                  <a:pt x="14" y="0"/>
                                </a:lnTo>
                                <a:lnTo>
                                  <a:pt x="17" y="0"/>
                                </a:lnTo>
                                <a:lnTo>
                                  <a:pt x="20" y="1"/>
                                </a:lnTo>
                                <a:lnTo>
                                  <a:pt x="22" y="1"/>
                                </a:lnTo>
                                <a:lnTo>
                                  <a:pt x="24" y="1"/>
                                </a:lnTo>
                                <a:lnTo>
                                  <a:pt x="25" y="2"/>
                                </a:lnTo>
                                <a:lnTo>
                                  <a:pt x="26" y="3"/>
                                </a:lnTo>
                                <a:lnTo>
                                  <a:pt x="26" y="3"/>
                                </a:lnTo>
                                <a:lnTo>
                                  <a:pt x="26" y="4"/>
                                </a:lnTo>
                                <a:lnTo>
                                  <a:pt x="26" y="89"/>
                                </a:lnTo>
                                <a:lnTo>
                                  <a:pt x="27" y="101"/>
                                </a:lnTo>
                                <a:lnTo>
                                  <a:pt x="29" y="109"/>
                                </a:lnTo>
                                <a:lnTo>
                                  <a:pt x="31" y="117"/>
                                </a:lnTo>
                                <a:lnTo>
                                  <a:pt x="33" y="123"/>
                                </a:lnTo>
                                <a:lnTo>
                                  <a:pt x="38" y="128"/>
                                </a:lnTo>
                                <a:lnTo>
                                  <a:pt x="43" y="131"/>
                                </a:lnTo>
                                <a:lnTo>
                                  <a:pt x="49" y="134"/>
                                </a:lnTo>
                                <a:lnTo>
                                  <a:pt x="57" y="134"/>
                                </a:lnTo>
                                <a:lnTo>
                                  <a:pt x="67" y="133"/>
                                </a:lnTo>
                                <a:lnTo>
                                  <a:pt x="77" y="126"/>
                                </a:lnTo>
                                <a:lnTo>
                                  <a:pt x="86" y="119"/>
                                </a:lnTo>
                                <a:lnTo>
                                  <a:pt x="97" y="105"/>
                                </a:lnTo>
                                <a:lnTo>
                                  <a:pt x="97" y="4"/>
                                </a:lnTo>
                                <a:lnTo>
                                  <a:pt x="97" y="3"/>
                                </a:lnTo>
                                <a:lnTo>
                                  <a:pt x="99" y="3"/>
                                </a:lnTo>
                                <a:lnTo>
                                  <a:pt x="99" y="2"/>
                                </a:lnTo>
                                <a:lnTo>
                                  <a:pt x="100" y="1"/>
                                </a:lnTo>
                                <a:lnTo>
                                  <a:pt x="102" y="1"/>
                                </a:lnTo>
                                <a:lnTo>
                                  <a:pt x="105" y="1"/>
                                </a:lnTo>
                                <a:lnTo>
                                  <a:pt x="107" y="0"/>
                                </a:lnTo>
                                <a:lnTo>
                                  <a:pt x="111" y="0"/>
                                </a:lnTo>
                                <a:lnTo>
                                  <a:pt x="115" y="0"/>
                                </a:lnTo>
                                <a:lnTo>
                                  <a:pt x="117" y="1"/>
                                </a:lnTo>
                                <a:lnTo>
                                  <a:pt x="120" y="1"/>
                                </a:lnTo>
                                <a:lnTo>
                                  <a:pt x="122" y="1"/>
                                </a:lnTo>
                                <a:lnTo>
                                  <a:pt x="123" y="2"/>
                                </a:lnTo>
                                <a:lnTo>
                                  <a:pt x="123" y="3"/>
                                </a:lnTo>
                                <a:lnTo>
                                  <a:pt x="125" y="3"/>
                                </a:lnTo>
                                <a:lnTo>
                                  <a:pt x="125" y="4"/>
                                </a:lnTo>
                                <a:lnTo>
                                  <a:pt x="125" y="1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32" name="Freeform 327"/>
                        <wps:cNvSpPr>
                          <a:spLocks/>
                        </wps:cNvSpPr>
                        <wps:spPr bwMode="auto">
                          <a:xfrm>
                            <a:off x="4024313" y="904875"/>
                            <a:ext cx="112713" cy="84138"/>
                          </a:xfrm>
                          <a:custGeom>
                            <a:avLst/>
                            <a:gdLst>
                              <a:gd name="T0" fmla="*/ 213 w 213"/>
                              <a:gd name="T1" fmla="*/ 153 h 157"/>
                              <a:gd name="T2" fmla="*/ 212 w 213"/>
                              <a:gd name="T3" fmla="*/ 154 h 157"/>
                              <a:gd name="T4" fmla="*/ 209 w 213"/>
                              <a:gd name="T5" fmla="*/ 155 h 157"/>
                              <a:gd name="T6" fmla="*/ 204 w 213"/>
                              <a:gd name="T7" fmla="*/ 157 h 157"/>
                              <a:gd name="T8" fmla="*/ 197 w 213"/>
                              <a:gd name="T9" fmla="*/ 157 h 157"/>
                              <a:gd name="T10" fmla="*/ 191 w 213"/>
                              <a:gd name="T11" fmla="*/ 155 h 157"/>
                              <a:gd name="T12" fmla="*/ 188 w 213"/>
                              <a:gd name="T13" fmla="*/ 154 h 157"/>
                              <a:gd name="T14" fmla="*/ 187 w 213"/>
                              <a:gd name="T15" fmla="*/ 153 h 157"/>
                              <a:gd name="T16" fmla="*/ 187 w 213"/>
                              <a:gd name="T17" fmla="*/ 63 h 157"/>
                              <a:gd name="T18" fmla="*/ 185 w 213"/>
                              <a:gd name="T19" fmla="*/ 47 h 157"/>
                              <a:gd name="T20" fmla="*/ 180 w 213"/>
                              <a:gd name="T21" fmla="*/ 34 h 157"/>
                              <a:gd name="T22" fmla="*/ 171 w 213"/>
                              <a:gd name="T23" fmla="*/ 26 h 157"/>
                              <a:gd name="T24" fmla="*/ 159 w 213"/>
                              <a:gd name="T25" fmla="*/ 22 h 157"/>
                              <a:gd name="T26" fmla="*/ 140 w 213"/>
                              <a:gd name="T27" fmla="*/ 30 h 157"/>
                              <a:gd name="T28" fmla="*/ 119 w 213"/>
                              <a:gd name="T29" fmla="*/ 51 h 157"/>
                              <a:gd name="T30" fmla="*/ 119 w 213"/>
                              <a:gd name="T31" fmla="*/ 153 h 157"/>
                              <a:gd name="T32" fmla="*/ 118 w 213"/>
                              <a:gd name="T33" fmla="*/ 154 h 157"/>
                              <a:gd name="T34" fmla="*/ 116 w 213"/>
                              <a:gd name="T35" fmla="*/ 155 h 157"/>
                              <a:gd name="T36" fmla="*/ 109 w 213"/>
                              <a:gd name="T37" fmla="*/ 157 h 157"/>
                              <a:gd name="T38" fmla="*/ 103 w 213"/>
                              <a:gd name="T39" fmla="*/ 157 h 157"/>
                              <a:gd name="T40" fmla="*/ 97 w 213"/>
                              <a:gd name="T41" fmla="*/ 155 h 157"/>
                              <a:gd name="T42" fmla="*/ 95 w 213"/>
                              <a:gd name="T43" fmla="*/ 154 h 157"/>
                              <a:gd name="T44" fmla="*/ 93 w 213"/>
                              <a:gd name="T45" fmla="*/ 153 h 157"/>
                              <a:gd name="T46" fmla="*/ 93 w 213"/>
                              <a:gd name="T47" fmla="*/ 63 h 157"/>
                              <a:gd name="T48" fmla="*/ 91 w 213"/>
                              <a:gd name="T49" fmla="*/ 47 h 157"/>
                              <a:gd name="T50" fmla="*/ 86 w 213"/>
                              <a:gd name="T51" fmla="*/ 34 h 157"/>
                              <a:gd name="T52" fmla="*/ 77 w 213"/>
                              <a:gd name="T53" fmla="*/ 26 h 157"/>
                              <a:gd name="T54" fmla="*/ 64 w 213"/>
                              <a:gd name="T55" fmla="*/ 22 h 157"/>
                              <a:gd name="T56" fmla="*/ 45 w 213"/>
                              <a:gd name="T57" fmla="*/ 30 h 157"/>
                              <a:gd name="T58" fmla="*/ 26 w 213"/>
                              <a:gd name="T59" fmla="*/ 51 h 157"/>
                              <a:gd name="T60" fmla="*/ 26 w 213"/>
                              <a:gd name="T61" fmla="*/ 153 h 157"/>
                              <a:gd name="T62" fmla="*/ 24 w 213"/>
                              <a:gd name="T63" fmla="*/ 154 h 157"/>
                              <a:gd name="T64" fmla="*/ 22 w 213"/>
                              <a:gd name="T65" fmla="*/ 155 h 157"/>
                              <a:gd name="T66" fmla="*/ 16 w 213"/>
                              <a:gd name="T67" fmla="*/ 157 h 157"/>
                              <a:gd name="T68" fmla="*/ 8 w 213"/>
                              <a:gd name="T69" fmla="*/ 157 h 157"/>
                              <a:gd name="T70" fmla="*/ 4 w 213"/>
                              <a:gd name="T71" fmla="*/ 155 h 157"/>
                              <a:gd name="T72" fmla="*/ 1 w 213"/>
                              <a:gd name="T73" fmla="*/ 154 h 157"/>
                              <a:gd name="T74" fmla="*/ 0 w 213"/>
                              <a:gd name="T75" fmla="*/ 153 h 157"/>
                              <a:gd name="T76" fmla="*/ 0 w 213"/>
                              <a:gd name="T77" fmla="*/ 6 h 157"/>
                              <a:gd name="T78" fmla="*/ 0 w 213"/>
                              <a:gd name="T79" fmla="*/ 5 h 157"/>
                              <a:gd name="T80" fmla="*/ 2 w 213"/>
                              <a:gd name="T81" fmla="*/ 3 h 157"/>
                              <a:gd name="T82" fmla="*/ 6 w 213"/>
                              <a:gd name="T83" fmla="*/ 3 h 157"/>
                              <a:gd name="T84" fmla="*/ 11 w 213"/>
                              <a:gd name="T85" fmla="*/ 2 h 157"/>
                              <a:gd name="T86" fmla="*/ 17 w 213"/>
                              <a:gd name="T87" fmla="*/ 3 h 157"/>
                              <a:gd name="T88" fmla="*/ 21 w 213"/>
                              <a:gd name="T89" fmla="*/ 3 h 157"/>
                              <a:gd name="T90" fmla="*/ 22 w 213"/>
                              <a:gd name="T91" fmla="*/ 5 h 157"/>
                              <a:gd name="T92" fmla="*/ 23 w 213"/>
                              <a:gd name="T93" fmla="*/ 6 h 157"/>
                              <a:gd name="T94" fmla="*/ 36 w 213"/>
                              <a:gd name="T95" fmla="*/ 14 h 157"/>
                              <a:gd name="T96" fmla="*/ 59 w 213"/>
                              <a:gd name="T97" fmla="*/ 0 h 157"/>
                              <a:gd name="T98" fmla="*/ 79 w 213"/>
                              <a:gd name="T99" fmla="*/ 0 h 157"/>
                              <a:gd name="T100" fmla="*/ 93 w 213"/>
                              <a:gd name="T101" fmla="*/ 4 h 157"/>
                              <a:gd name="T102" fmla="*/ 105 w 213"/>
                              <a:gd name="T103" fmla="*/ 11 h 157"/>
                              <a:gd name="T104" fmla="*/ 112 w 213"/>
                              <a:gd name="T105" fmla="*/ 22 h 157"/>
                              <a:gd name="T106" fmla="*/ 122 w 213"/>
                              <a:gd name="T107" fmla="*/ 21 h 157"/>
                              <a:gd name="T108" fmla="*/ 134 w 213"/>
                              <a:gd name="T109" fmla="*/ 10 h 157"/>
                              <a:gd name="T110" fmla="*/ 146 w 213"/>
                              <a:gd name="T111" fmla="*/ 3 h 157"/>
                              <a:gd name="T112" fmla="*/ 157 w 213"/>
                              <a:gd name="T113" fmla="*/ 0 h 157"/>
                              <a:gd name="T114" fmla="*/ 177 w 213"/>
                              <a:gd name="T115" fmla="*/ 0 h 157"/>
                              <a:gd name="T116" fmla="*/ 196 w 213"/>
                              <a:gd name="T117" fmla="*/ 10 h 157"/>
                              <a:gd name="T118" fmla="*/ 208 w 213"/>
                              <a:gd name="T119" fmla="*/ 26 h 157"/>
                              <a:gd name="T120" fmla="*/ 213 w 213"/>
                              <a:gd name="T121" fmla="*/ 48 h 157"/>
                              <a:gd name="T122" fmla="*/ 213 w 213"/>
                              <a:gd name="T123"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13" h="157">
                                <a:moveTo>
                                  <a:pt x="213" y="152"/>
                                </a:moveTo>
                                <a:lnTo>
                                  <a:pt x="213" y="153"/>
                                </a:lnTo>
                                <a:lnTo>
                                  <a:pt x="213" y="153"/>
                                </a:lnTo>
                                <a:lnTo>
                                  <a:pt x="212" y="154"/>
                                </a:lnTo>
                                <a:lnTo>
                                  <a:pt x="210" y="155"/>
                                </a:lnTo>
                                <a:lnTo>
                                  <a:pt x="209" y="155"/>
                                </a:lnTo>
                                <a:lnTo>
                                  <a:pt x="207" y="155"/>
                                </a:lnTo>
                                <a:lnTo>
                                  <a:pt x="204" y="157"/>
                                </a:lnTo>
                                <a:lnTo>
                                  <a:pt x="201" y="157"/>
                                </a:lnTo>
                                <a:lnTo>
                                  <a:pt x="197" y="157"/>
                                </a:lnTo>
                                <a:lnTo>
                                  <a:pt x="193" y="155"/>
                                </a:lnTo>
                                <a:lnTo>
                                  <a:pt x="191" y="155"/>
                                </a:lnTo>
                                <a:lnTo>
                                  <a:pt x="190" y="155"/>
                                </a:lnTo>
                                <a:lnTo>
                                  <a:pt x="188" y="154"/>
                                </a:lnTo>
                                <a:lnTo>
                                  <a:pt x="187" y="153"/>
                                </a:lnTo>
                                <a:lnTo>
                                  <a:pt x="187" y="153"/>
                                </a:lnTo>
                                <a:lnTo>
                                  <a:pt x="187" y="152"/>
                                </a:lnTo>
                                <a:lnTo>
                                  <a:pt x="187" y="63"/>
                                </a:lnTo>
                                <a:lnTo>
                                  <a:pt x="187" y="54"/>
                                </a:lnTo>
                                <a:lnTo>
                                  <a:pt x="185" y="47"/>
                                </a:lnTo>
                                <a:lnTo>
                                  <a:pt x="183" y="40"/>
                                </a:lnTo>
                                <a:lnTo>
                                  <a:pt x="180" y="34"/>
                                </a:lnTo>
                                <a:lnTo>
                                  <a:pt x="176" y="29"/>
                                </a:lnTo>
                                <a:lnTo>
                                  <a:pt x="171" y="26"/>
                                </a:lnTo>
                                <a:lnTo>
                                  <a:pt x="165" y="24"/>
                                </a:lnTo>
                                <a:lnTo>
                                  <a:pt x="159" y="22"/>
                                </a:lnTo>
                                <a:lnTo>
                                  <a:pt x="149" y="24"/>
                                </a:lnTo>
                                <a:lnTo>
                                  <a:pt x="140" y="30"/>
                                </a:lnTo>
                                <a:lnTo>
                                  <a:pt x="130" y="38"/>
                                </a:lnTo>
                                <a:lnTo>
                                  <a:pt x="119" y="51"/>
                                </a:lnTo>
                                <a:lnTo>
                                  <a:pt x="119" y="152"/>
                                </a:lnTo>
                                <a:lnTo>
                                  <a:pt x="119" y="153"/>
                                </a:lnTo>
                                <a:lnTo>
                                  <a:pt x="119" y="153"/>
                                </a:lnTo>
                                <a:lnTo>
                                  <a:pt x="118" y="154"/>
                                </a:lnTo>
                                <a:lnTo>
                                  <a:pt x="117" y="155"/>
                                </a:lnTo>
                                <a:lnTo>
                                  <a:pt x="116" y="155"/>
                                </a:lnTo>
                                <a:lnTo>
                                  <a:pt x="113" y="155"/>
                                </a:lnTo>
                                <a:lnTo>
                                  <a:pt x="109" y="157"/>
                                </a:lnTo>
                                <a:lnTo>
                                  <a:pt x="106" y="157"/>
                                </a:lnTo>
                                <a:lnTo>
                                  <a:pt x="103" y="157"/>
                                </a:lnTo>
                                <a:lnTo>
                                  <a:pt x="100" y="155"/>
                                </a:lnTo>
                                <a:lnTo>
                                  <a:pt x="97" y="155"/>
                                </a:lnTo>
                                <a:lnTo>
                                  <a:pt x="96" y="155"/>
                                </a:lnTo>
                                <a:lnTo>
                                  <a:pt x="95" y="154"/>
                                </a:lnTo>
                                <a:lnTo>
                                  <a:pt x="93" y="153"/>
                                </a:lnTo>
                                <a:lnTo>
                                  <a:pt x="93" y="153"/>
                                </a:lnTo>
                                <a:lnTo>
                                  <a:pt x="93" y="152"/>
                                </a:lnTo>
                                <a:lnTo>
                                  <a:pt x="93" y="63"/>
                                </a:lnTo>
                                <a:lnTo>
                                  <a:pt x="93" y="54"/>
                                </a:lnTo>
                                <a:lnTo>
                                  <a:pt x="91" y="47"/>
                                </a:lnTo>
                                <a:lnTo>
                                  <a:pt x="90" y="40"/>
                                </a:lnTo>
                                <a:lnTo>
                                  <a:pt x="86" y="34"/>
                                </a:lnTo>
                                <a:lnTo>
                                  <a:pt x="82" y="29"/>
                                </a:lnTo>
                                <a:lnTo>
                                  <a:pt x="77" y="26"/>
                                </a:lnTo>
                                <a:lnTo>
                                  <a:pt x="71" y="24"/>
                                </a:lnTo>
                                <a:lnTo>
                                  <a:pt x="64" y="22"/>
                                </a:lnTo>
                                <a:lnTo>
                                  <a:pt x="55" y="24"/>
                                </a:lnTo>
                                <a:lnTo>
                                  <a:pt x="45" y="30"/>
                                </a:lnTo>
                                <a:lnTo>
                                  <a:pt x="37" y="38"/>
                                </a:lnTo>
                                <a:lnTo>
                                  <a:pt x="26" y="51"/>
                                </a:lnTo>
                                <a:lnTo>
                                  <a:pt x="26" y="152"/>
                                </a:lnTo>
                                <a:lnTo>
                                  <a:pt x="26" y="153"/>
                                </a:lnTo>
                                <a:lnTo>
                                  <a:pt x="26" y="153"/>
                                </a:lnTo>
                                <a:lnTo>
                                  <a:pt x="24" y="154"/>
                                </a:lnTo>
                                <a:lnTo>
                                  <a:pt x="23" y="155"/>
                                </a:lnTo>
                                <a:lnTo>
                                  <a:pt x="22" y="155"/>
                                </a:lnTo>
                                <a:lnTo>
                                  <a:pt x="20" y="155"/>
                                </a:lnTo>
                                <a:lnTo>
                                  <a:pt x="16" y="157"/>
                                </a:lnTo>
                                <a:lnTo>
                                  <a:pt x="12" y="157"/>
                                </a:lnTo>
                                <a:lnTo>
                                  <a:pt x="8" y="157"/>
                                </a:lnTo>
                                <a:lnTo>
                                  <a:pt x="6" y="155"/>
                                </a:lnTo>
                                <a:lnTo>
                                  <a:pt x="4" y="155"/>
                                </a:lnTo>
                                <a:lnTo>
                                  <a:pt x="2" y="155"/>
                                </a:lnTo>
                                <a:lnTo>
                                  <a:pt x="1" y="154"/>
                                </a:lnTo>
                                <a:lnTo>
                                  <a:pt x="0" y="153"/>
                                </a:lnTo>
                                <a:lnTo>
                                  <a:pt x="0" y="153"/>
                                </a:lnTo>
                                <a:lnTo>
                                  <a:pt x="0" y="152"/>
                                </a:lnTo>
                                <a:lnTo>
                                  <a:pt x="0" y="6"/>
                                </a:lnTo>
                                <a:lnTo>
                                  <a:pt x="0" y="5"/>
                                </a:lnTo>
                                <a:lnTo>
                                  <a:pt x="0" y="5"/>
                                </a:lnTo>
                                <a:lnTo>
                                  <a:pt x="0" y="4"/>
                                </a:lnTo>
                                <a:lnTo>
                                  <a:pt x="2" y="3"/>
                                </a:lnTo>
                                <a:lnTo>
                                  <a:pt x="4" y="3"/>
                                </a:lnTo>
                                <a:lnTo>
                                  <a:pt x="6" y="3"/>
                                </a:lnTo>
                                <a:lnTo>
                                  <a:pt x="8" y="2"/>
                                </a:lnTo>
                                <a:lnTo>
                                  <a:pt x="11" y="2"/>
                                </a:lnTo>
                                <a:lnTo>
                                  <a:pt x="15" y="2"/>
                                </a:lnTo>
                                <a:lnTo>
                                  <a:pt x="17" y="3"/>
                                </a:lnTo>
                                <a:lnTo>
                                  <a:pt x="20" y="3"/>
                                </a:lnTo>
                                <a:lnTo>
                                  <a:pt x="21" y="3"/>
                                </a:lnTo>
                                <a:lnTo>
                                  <a:pt x="22" y="4"/>
                                </a:lnTo>
                                <a:lnTo>
                                  <a:pt x="22" y="5"/>
                                </a:lnTo>
                                <a:lnTo>
                                  <a:pt x="23" y="5"/>
                                </a:lnTo>
                                <a:lnTo>
                                  <a:pt x="23" y="6"/>
                                </a:lnTo>
                                <a:lnTo>
                                  <a:pt x="23" y="26"/>
                                </a:lnTo>
                                <a:lnTo>
                                  <a:pt x="36" y="14"/>
                                </a:lnTo>
                                <a:lnTo>
                                  <a:pt x="47" y="6"/>
                                </a:lnTo>
                                <a:lnTo>
                                  <a:pt x="59" y="0"/>
                                </a:lnTo>
                                <a:lnTo>
                                  <a:pt x="70" y="0"/>
                                </a:lnTo>
                                <a:lnTo>
                                  <a:pt x="79" y="0"/>
                                </a:lnTo>
                                <a:lnTo>
                                  <a:pt x="86" y="2"/>
                                </a:lnTo>
                                <a:lnTo>
                                  <a:pt x="93" y="4"/>
                                </a:lnTo>
                                <a:lnTo>
                                  <a:pt x="98" y="8"/>
                                </a:lnTo>
                                <a:lnTo>
                                  <a:pt x="105" y="11"/>
                                </a:lnTo>
                                <a:lnTo>
                                  <a:pt x="108" y="16"/>
                                </a:lnTo>
                                <a:lnTo>
                                  <a:pt x="112" y="22"/>
                                </a:lnTo>
                                <a:lnTo>
                                  <a:pt x="114" y="29"/>
                                </a:lnTo>
                                <a:lnTo>
                                  <a:pt x="122" y="21"/>
                                </a:lnTo>
                                <a:lnTo>
                                  <a:pt x="128" y="15"/>
                                </a:lnTo>
                                <a:lnTo>
                                  <a:pt x="134" y="10"/>
                                </a:lnTo>
                                <a:lnTo>
                                  <a:pt x="140" y="6"/>
                                </a:lnTo>
                                <a:lnTo>
                                  <a:pt x="146" y="3"/>
                                </a:lnTo>
                                <a:lnTo>
                                  <a:pt x="153" y="2"/>
                                </a:lnTo>
                                <a:lnTo>
                                  <a:pt x="157" y="0"/>
                                </a:lnTo>
                                <a:lnTo>
                                  <a:pt x="164" y="0"/>
                                </a:lnTo>
                                <a:lnTo>
                                  <a:pt x="177" y="0"/>
                                </a:lnTo>
                                <a:lnTo>
                                  <a:pt x="187" y="5"/>
                                </a:lnTo>
                                <a:lnTo>
                                  <a:pt x="196" y="10"/>
                                </a:lnTo>
                                <a:lnTo>
                                  <a:pt x="203" y="18"/>
                                </a:lnTo>
                                <a:lnTo>
                                  <a:pt x="208" y="26"/>
                                </a:lnTo>
                                <a:lnTo>
                                  <a:pt x="210" y="37"/>
                                </a:lnTo>
                                <a:lnTo>
                                  <a:pt x="213" y="48"/>
                                </a:lnTo>
                                <a:lnTo>
                                  <a:pt x="213" y="61"/>
                                </a:lnTo>
                                <a:lnTo>
                                  <a:pt x="213"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33" name="Freeform 328"/>
                        <wps:cNvSpPr>
                          <a:spLocks noEditPoints="1"/>
                        </wps:cNvSpPr>
                        <wps:spPr bwMode="auto">
                          <a:xfrm>
                            <a:off x="4162426" y="904875"/>
                            <a:ext cx="69850" cy="112713"/>
                          </a:xfrm>
                          <a:custGeom>
                            <a:avLst/>
                            <a:gdLst>
                              <a:gd name="T0" fmla="*/ 132 w 132"/>
                              <a:gd name="T1" fmla="*/ 95 h 213"/>
                              <a:gd name="T2" fmla="*/ 123 w 132"/>
                              <a:gd name="T3" fmla="*/ 125 h 213"/>
                              <a:gd name="T4" fmla="*/ 107 w 132"/>
                              <a:gd name="T5" fmla="*/ 147 h 213"/>
                              <a:gd name="T6" fmla="*/ 84 w 132"/>
                              <a:gd name="T7" fmla="*/ 158 h 213"/>
                              <a:gd name="T8" fmla="*/ 64 w 132"/>
                              <a:gd name="T9" fmla="*/ 158 h 213"/>
                              <a:gd name="T10" fmla="*/ 53 w 132"/>
                              <a:gd name="T11" fmla="*/ 155 h 213"/>
                              <a:gd name="T12" fmla="*/ 42 w 132"/>
                              <a:gd name="T13" fmla="*/ 151 h 213"/>
                              <a:gd name="T14" fmla="*/ 32 w 132"/>
                              <a:gd name="T15" fmla="*/ 142 h 213"/>
                              <a:gd name="T16" fmla="*/ 26 w 132"/>
                              <a:gd name="T17" fmla="*/ 208 h 213"/>
                              <a:gd name="T18" fmla="*/ 26 w 132"/>
                              <a:gd name="T19" fmla="*/ 211 h 213"/>
                              <a:gd name="T20" fmla="*/ 24 w 132"/>
                              <a:gd name="T21" fmla="*/ 212 h 213"/>
                              <a:gd name="T22" fmla="*/ 20 w 132"/>
                              <a:gd name="T23" fmla="*/ 213 h 213"/>
                              <a:gd name="T24" fmla="*/ 13 w 132"/>
                              <a:gd name="T25" fmla="*/ 213 h 213"/>
                              <a:gd name="T26" fmla="*/ 6 w 132"/>
                              <a:gd name="T27" fmla="*/ 213 h 213"/>
                              <a:gd name="T28" fmla="*/ 3 w 132"/>
                              <a:gd name="T29" fmla="*/ 212 h 213"/>
                              <a:gd name="T30" fmla="*/ 0 w 132"/>
                              <a:gd name="T31" fmla="*/ 211 h 213"/>
                              <a:gd name="T32" fmla="*/ 0 w 132"/>
                              <a:gd name="T33" fmla="*/ 208 h 213"/>
                              <a:gd name="T34" fmla="*/ 0 w 132"/>
                              <a:gd name="T35" fmla="*/ 5 h 213"/>
                              <a:gd name="T36" fmla="*/ 1 w 132"/>
                              <a:gd name="T37" fmla="*/ 4 h 213"/>
                              <a:gd name="T38" fmla="*/ 4 w 132"/>
                              <a:gd name="T39" fmla="*/ 3 h 213"/>
                              <a:gd name="T40" fmla="*/ 9 w 132"/>
                              <a:gd name="T41" fmla="*/ 2 h 213"/>
                              <a:gd name="T42" fmla="*/ 15 w 132"/>
                              <a:gd name="T43" fmla="*/ 2 h 213"/>
                              <a:gd name="T44" fmla="*/ 19 w 132"/>
                              <a:gd name="T45" fmla="*/ 3 h 213"/>
                              <a:gd name="T46" fmla="*/ 21 w 132"/>
                              <a:gd name="T47" fmla="*/ 4 h 213"/>
                              <a:gd name="T48" fmla="*/ 22 w 132"/>
                              <a:gd name="T49" fmla="*/ 5 h 213"/>
                              <a:gd name="T50" fmla="*/ 22 w 132"/>
                              <a:gd name="T51" fmla="*/ 26 h 213"/>
                              <a:gd name="T52" fmla="*/ 36 w 132"/>
                              <a:gd name="T53" fmla="*/ 15 h 213"/>
                              <a:gd name="T54" fmla="*/ 48 w 132"/>
                              <a:gd name="T55" fmla="*/ 6 h 213"/>
                              <a:gd name="T56" fmla="*/ 61 w 132"/>
                              <a:gd name="T57" fmla="*/ 2 h 213"/>
                              <a:gd name="T58" fmla="*/ 74 w 132"/>
                              <a:gd name="T59" fmla="*/ 0 h 213"/>
                              <a:gd name="T60" fmla="*/ 101 w 132"/>
                              <a:gd name="T61" fmla="*/ 6 h 213"/>
                              <a:gd name="T62" fmla="*/ 118 w 132"/>
                              <a:gd name="T63" fmla="*/ 22 h 213"/>
                              <a:gd name="T64" fmla="*/ 130 w 132"/>
                              <a:gd name="T65" fmla="*/ 47 h 213"/>
                              <a:gd name="T66" fmla="*/ 132 w 132"/>
                              <a:gd name="T67" fmla="*/ 77 h 213"/>
                              <a:gd name="T68" fmla="*/ 105 w 132"/>
                              <a:gd name="T69" fmla="*/ 69 h 213"/>
                              <a:gd name="T70" fmla="*/ 101 w 132"/>
                              <a:gd name="T71" fmla="*/ 48 h 213"/>
                              <a:gd name="T72" fmla="*/ 93 w 132"/>
                              <a:gd name="T73" fmla="*/ 32 h 213"/>
                              <a:gd name="T74" fmla="*/ 79 w 132"/>
                              <a:gd name="T75" fmla="*/ 24 h 213"/>
                              <a:gd name="T76" fmla="*/ 64 w 132"/>
                              <a:gd name="T77" fmla="*/ 22 h 213"/>
                              <a:gd name="T78" fmla="*/ 54 w 132"/>
                              <a:gd name="T79" fmla="*/ 26 h 213"/>
                              <a:gd name="T80" fmla="*/ 43 w 132"/>
                              <a:gd name="T81" fmla="*/ 32 h 213"/>
                              <a:gd name="T82" fmla="*/ 32 w 132"/>
                              <a:gd name="T83" fmla="*/ 43 h 213"/>
                              <a:gd name="T84" fmla="*/ 26 w 132"/>
                              <a:gd name="T85" fmla="*/ 109 h 213"/>
                              <a:gd name="T86" fmla="*/ 47 w 132"/>
                              <a:gd name="T87" fmla="*/ 128 h 213"/>
                              <a:gd name="T88" fmla="*/ 68 w 132"/>
                              <a:gd name="T89" fmla="*/ 136 h 213"/>
                              <a:gd name="T90" fmla="*/ 84 w 132"/>
                              <a:gd name="T91" fmla="*/ 131 h 213"/>
                              <a:gd name="T92" fmla="*/ 96 w 132"/>
                              <a:gd name="T93" fmla="*/ 119 h 213"/>
                              <a:gd name="T94" fmla="*/ 102 w 132"/>
                              <a:gd name="T95" fmla="*/ 100 h 213"/>
                              <a:gd name="T96" fmla="*/ 105 w 132"/>
                              <a:gd name="T97" fmla="*/ 80 h 2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32" h="213">
                                <a:moveTo>
                                  <a:pt x="132" y="77"/>
                                </a:moveTo>
                                <a:lnTo>
                                  <a:pt x="132" y="95"/>
                                </a:lnTo>
                                <a:lnTo>
                                  <a:pt x="128" y="111"/>
                                </a:lnTo>
                                <a:lnTo>
                                  <a:pt x="123" y="125"/>
                                </a:lnTo>
                                <a:lnTo>
                                  <a:pt x="116" y="137"/>
                                </a:lnTo>
                                <a:lnTo>
                                  <a:pt x="107" y="147"/>
                                </a:lnTo>
                                <a:lnTo>
                                  <a:pt x="96" y="153"/>
                                </a:lnTo>
                                <a:lnTo>
                                  <a:pt x="84" y="158"/>
                                </a:lnTo>
                                <a:lnTo>
                                  <a:pt x="70" y="158"/>
                                </a:lnTo>
                                <a:lnTo>
                                  <a:pt x="64" y="158"/>
                                </a:lnTo>
                                <a:lnTo>
                                  <a:pt x="58" y="157"/>
                                </a:lnTo>
                                <a:lnTo>
                                  <a:pt x="53" y="155"/>
                                </a:lnTo>
                                <a:lnTo>
                                  <a:pt x="47" y="153"/>
                                </a:lnTo>
                                <a:lnTo>
                                  <a:pt x="42" y="151"/>
                                </a:lnTo>
                                <a:lnTo>
                                  <a:pt x="37" y="146"/>
                                </a:lnTo>
                                <a:lnTo>
                                  <a:pt x="32" y="142"/>
                                </a:lnTo>
                                <a:lnTo>
                                  <a:pt x="26" y="137"/>
                                </a:lnTo>
                                <a:lnTo>
                                  <a:pt x="26" y="208"/>
                                </a:lnTo>
                                <a:lnTo>
                                  <a:pt x="26" y="210"/>
                                </a:lnTo>
                                <a:lnTo>
                                  <a:pt x="26" y="211"/>
                                </a:lnTo>
                                <a:lnTo>
                                  <a:pt x="25" y="212"/>
                                </a:lnTo>
                                <a:lnTo>
                                  <a:pt x="24" y="212"/>
                                </a:lnTo>
                                <a:lnTo>
                                  <a:pt x="22" y="213"/>
                                </a:lnTo>
                                <a:lnTo>
                                  <a:pt x="20" y="213"/>
                                </a:lnTo>
                                <a:lnTo>
                                  <a:pt x="16" y="213"/>
                                </a:lnTo>
                                <a:lnTo>
                                  <a:pt x="13" y="213"/>
                                </a:lnTo>
                                <a:lnTo>
                                  <a:pt x="9" y="213"/>
                                </a:lnTo>
                                <a:lnTo>
                                  <a:pt x="6" y="213"/>
                                </a:lnTo>
                                <a:lnTo>
                                  <a:pt x="4" y="213"/>
                                </a:lnTo>
                                <a:lnTo>
                                  <a:pt x="3" y="212"/>
                                </a:lnTo>
                                <a:lnTo>
                                  <a:pt x="1" y="212"/>
                                </a:lnTo>
                                <a:lnTo>
                                  <a:pt x="0" y="211"/>
                                </a:lnTo>
                                <a:lnTo>
                                  <a:pt x="0" y="210"/>
                                </a:lnTo>
                                <a:lnTo>
                                  <a:pt x="0" y="208"/>
                                </a:lnTo>
                                <a:lnTo>
                                  <a:pt x="0" y="6"/>
                                </a:lnTo>
                                <a:lnTo>
                                  <a:pt x="0" y="5"/>
                                </a:lnTo>
                                <a:lnTo>
                                  <a:pt x="0" y="5"/>
                                </a:lnTo>
                                <a:lnTo>
                                  <a:pt x="1" y="4"/>
                                </a:lnTo>
                                <a:lnTo>
                                  <a:pt x="3" y="3"/>
                                </a:lnTo>
                                <a:lnTo>
                                  <a:pt x="4" y="3"/>
                                </a:lnTo>
                                <a:lnTo>
                                  <a:pt x="6" y="3"/>
                                </a:lnTo>
                                <a:lnTo>
                                  <a:pt x="9" y="2"/>
                                </a:lnTo>
                                <a:lnTo>
                                  <a:pt x="11" y="2"/>
                                </a:lnTo>
                                <a:lnTo>
                                  <a:pt x="15" y="2"/>
                                </a:lnTo>
                                <a:lnTo>
                                  <a:pt x="16" y="3"/>
                                </a:lnTo>
                                <a:lnTo>
                                  <a:pt x="19" y="3"/>
                                </a:lnTo>
                                <a:lnTo>
                                  <a:pt x="20" y="3"/>
                                </a:lnTo>
                                <a:lnTo>
                                  <a:pt x="21" y="4"/>
                                </a:lnTo>
                                <a:lnTo>
                                  <a:pt x="22" y="5"/>
                                </a:lnTo>
                                <a:lnTo>
                                  <a:pt x="22" y="5"/>
                                </a:lnTo>
                                <a:lnTo>
                                  <a:pt x="22" y="6"/>
                                </a:lnTo>
                                <a:lnTo>
                                  <a:pt x="22" y="26"/>
                                </a:lnTo>
                                <a:lnTo>
                                  <a:pt x="30" y="20"/>
                                </a:lnTo>
                                <a:lnTo>
                                  <a:pt x="36" y="15"/>
                                </a:lnTo>
                                <a:lnTo>
                                  <a:pt x="42" y="10"/>
                                </a:lnTo>
                                <a:lnTo>
                                  <a:pt x="48" y="6"/>
                                </a:lnTo>
                                <a:lnTo>
                                  <a:pt x="54" y="4"/>
                                </a:lnTo>
                                <a:lnTo>
                                  <a:pt x="61" y="2"/>
                                </a:lnTo>
                                <a:lnTo>
                                  <a:pt x="67" y="0"/>
                                </a:lnTo>
                                <a:lnTo>
                                  <a:pt x="74" y="0"/>
                                </a:lnTo>
                                <a:lnTo>
                                  <a:pt x="89" y="0"/>
                                </a:lnTo>
                                <a:lnTo>
                                  <a:pt x="101" y="6"/>
                                </a:lnTo>
                                <a:lnTo>
                                  <a:pt x="111" y="13"/>
                                </a:lnTo>
                                <a:lnTo>
                                  <a:pt x="118" y="22"/>
                                </a:lnTo>
                                <a:lnTo>
                                  <a:pt x="126" y="34"/>
                                </a:lnTo>
                                <a:lnTo>
                                  <a:pt x="130" y="47"/>
                                </a:lnTo>
                                <a:lnTo>
                                  <a:pt x="132" y="62"/>
                                </a:lnTo>
                                <a:lnTo>
                                  <a:pt x="132" y="77"/>
                                </a:lnTo>
                                <a:close/>
                                <a:moveTo>
                                  <a:pt x="105" y="80"/>
                                </a:moveTo>
                                <a:lnTo>
                                  <a:pt x="105" y="69"/>
                                </a:lnTo>
                                <a:lnTo>
                                  <a:pt x="102" y="58"/>
                                </a:lnTo>
                                <a:lnTo>
                                  <a:pt x="101" y="48"/>
                                </a:lnTo>
                                <a:lnTo>
                                  <a:pt x="97" y="40"/>
                                </a:lnTo>
                                <a:lnTo>
                                  <a:pt x="93" y="32"/>
                                </a:lnTo>
                                <a:lnTo>
                                  <a:pt x="86" y="27"/>
                                </a:lnTo>
                                <a:lnTo>
                                  <a:pt x="79" y="24"/>
                                </a:lnTo>
                                <a:lnTo>
                                  <a:pt x="69" y="22"/>
                                </a:lnTo>
                                <a:lnTo>
                                  <a:pt x="64" y="22"/>
                                </a:lnTo>
                                <a:lnTo>
                                  <a:pt x="59" y="24"/>
                                </a:lnTo>
                                <a:lnTo>
                                  <a:pt x="54" y="26"/>
                                </a:lnTo>
                                <a:lnTo>
                                  <a:pt x="48" y="29"/>
                                </a:lnTo>
                                <a:lnTo>
                                  <a:pt x="43" y="32"/>
                                </a:lnTo>
                                <a:lnTo>
                                  <a:pt x="38" y="37"/>
                                </a:lnTo>
                                <a:lnTo>
                                  <a:pt x="32" y="43"/>
                                </a:lnTo>
                                <a:lnTo>
                                  <a:pt x="26" y="51"/>
                                </a:lnTo>
                                <a:lnTo>
                                  <a:pt x="26" y="109"/>
                                </a:lnTo>
                                <a:lnTo>
                                  <a:pt x="37" y="121"/>
                                </a:lnTo>
                                <a:lnTo>
                                  <a:pt x="47" y="128"/>
                                </a:lnTo>
                                <a:lnTo>
                                  <a:pt x="57" y="135"/>
                                </a:lnTo>
                                <a:lnTo>
                                  <a:pt x="68" y="136"/>
                                </a:lnTo>
                                <a:lnTo>
                                  <a:pt x="77" y="135"/>
                                </a:lnTo>
                                <a:lnTo>
                                  <a:pt x="84" y="131"/>
                                </a:lnTo>
                                <a:lnTo>
                                  <a:pt x="91" y="126"/>
                                </a:lnTo>
                                <a:lnTo>
                                  <a:pt x="96" y="119"/>
                                </a:lnTo>
                                <a:lnTo>
                                  <a:pt x="100" y="110"/>
                                </a:lnTo>
                                <a:lnTo>
                                  <a:pt x="102" y="100"/>
                                </a:lnTo>
                                <a:lnTo>
                                  <a:pt x="104" y="90"/>
                                </a:lnTo>
                                <a:lnTo>
                                  <a:pt x="105" y="8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34" name="Freeform 329"/>
                        <wps:cNvSpPr>
                          <a:spLocks noEditPoints="1"/>
                        </wps:cNvSpPr>
                        <wps:spPr bwMode="auto">
                          <a:xfrm>
                            <a:off x="4243388" y="874713"/>
                            <a:ext cx="82550" cy="114300"/>
                          </a:xfrm>
                          <a:custGeom>
                            <a:avLst/>
                            <a:gdLst>
                              <a:gd name="T0" fmla="*/ 149 w 156"/>
                              <a:gd name="T1" fmla="*/ 61 h 216"/>
                              <a:gd name="T2" fmla="*/ 152 w 156"/>
                              <a:gd name="T3" fmla="*/ 66 h 216"/>
                              <a:gd name="T4" fmla="*/ 152 w 156"/>
                              <a:gd name="T5" fmla="*/ 210 h 216"/>
                              <a:gd name="T6" fmla="*/ 152 w 156"/>
                              <a:gd name="T7" fmla="*/ 211 h 216"/>
                              <a:gd name="T8" fmla="*/ 150 w 156"/>
                              <a:gd name="T9" fmla="*/ 213 h 216"/>
                              <a:gd name="T10" fmla="*/ 146 w 156"/>
                              <a:gd name="T11" fmla="*/ 213 h 216"/>
                              <a:gd name="T12" fmla="*/ 140 w 156"/>
                              <a:gd name="T13" fmla="*/ 215 h 216"/>
                              <a:gd name="T14" fmla="*/ 133 w 156"/>
                              <a:gd name="T15" fmla="*/ 213 h 216"/>
                              <a:gd name="T16" fmla="*/ 129 w 156"/>
                              <a:gd name="T17" fmla="*/ 213 h 216"/>
                              <a:gd name="T18" fmla="*/ 127 w 156"/>
                              <a:gd name="T19" fmla="*/ 211 h 216"/>
                              <a:gd name="T20" fmla="*/ 127 w 156"/>
                              <a:gd name="T21" fmla="*/ 210 h 216"/>
                              <a:gd name="T22" fmla="*/ 51 w 156"/>
                              <a:gd name="T23" fmla="*/ 83 h 216"/>
                              <a:gd name="T24" fmla="*/ 53 w 156"/>
                              <a:gd name="T25" fmla="*/ 177 h 216"/>
                              <a:gd name="T26" fmla="*/ 61 w 156"/>
                              <a:gd name="T27" fmla="*/ 193 h 216"/>
                              <a:gd name="T28" fmla="*/ 76 w 156"/>
                              <a:gd name="T29" fmla="*/ 194 h 216"/>
                              <a:gd name="T30" fmla="*/ 81 w 156"/>
                              <a:gd name="T31" fmla="*/ 193 h 216"/>
                              <a:gd name="T32" fmla="*/ 86 w 156"/>
                              <a:gd name="T33" fmla="*/ 190 h 216"/>
                              <a:gd name="T34" fmla="*/ 90 w 156"/>
                              <a:gd name="T35" fmla="*/ 189 h 216"/>
                              <a:gd name="T36" fmla="*/ 91 w 156"/>
                              <a:gd name="T37" fmla="*/ 189 h 216"/>
                              <a:gd name="T38" fmla="*/ 92 w 156"/>
                              <a:gd name="T39" fmla="*/ 190 h 216"/>
                              <a:gd name="T40" fmla="*/ 93 w 156"/>
                              <a:gd name="T41" fmla="*/ 193 h 216"/>
                              <a:gd name="T42" fmla="*/ 95 w 156"/>
                              <a:gd name="T43" fmla="*/ 196 h 216"/>
                              <a:gd name="T44" fmla="*/ 95 w 156"/>
                              <a:gd name="T45" fmla="*/ 204 h 216"/>
                              <a:gd name="T46" fmla="*/ 92 w 156"/>
                              <a:gd name="T47" fmla="*/ 209 h 216"/>
                              <a:gd name="T48" fmla="*/ 90 w 156"/>
                              <a:gd name="T49" fmla="*/ 211 h 216"/>
                              <a:gd name="T50" fmla="*/ 85 w 156"/>
                              <a:gd name="T51" fmla="*/ 213 h 216"/>
                              <a:gd name="T52" fmla="*/ 79 w 156"/>
                              <a:gd name="T53" fmla="*/ 215 h 216"/>
                              <a:gd name="T54" fmla="*/ 71 w 156"/>
                              <a:gd name="T55" fmla="*/ 216 h 216"/>
                              <a:gd name="T56" fmla="*/ 56 w 156"/>
                              <a:gd name="T57" fmla="*/ 216 h 216"/>
                              <a:gd name="T58" fmla="*/ 40 w 156"/>
                              <a:gd name="T59" fmla="*/ 210 h 216"/>
                              <a:gd name="T60" fmla="*/ 30 w 156"/>
                              <a:gd name="T61" fmla="*/ 197 h 216"/>
                              <a:gd name="T62" fmla="*/ 26 w 156"/>
                              <a:gd name="T63" fmla="*/ 179 h 216"/>
                              <a:gd name="T64" fmla="*/ 26 w 156"/>
                              <a:gd name="T65" fmla="*/ 83 h 216"/>
                              <a:gd name="T66" fmla="*/ 3 w 156"/>
                              <a:gd name="T67" fmla="*/ 83 h 216"/>
                              <a:gd name="T68" fmla="*/ 0 w 156"/>
                              <a:gd name="T69" fmla="*/ 77 h 216"/>
                              <a:gd name="T70" fmla="*/ 0 w 156"/>
                              <a:gd name="T71" fmla="*/ 69 h 216"/>
                              <a:gd name="T72" fmla="*/ 1 w 156"/>
                              <a:gd name="T73" fmla="*/ 64 h 216"/>
                              <a:gd name="T74" fmla="*/ 2 w 156"/>
                              <a:gd name="T75" fmla="*/ 62 h 216"/>
                              <a:gd name="T76" fmla="*/ 3 w 156"/>
                              <a:gd name="T77" fmla="*/ 61 h 216"/>
                              <a:gd name="T78" fmla="*/ 26 w 156"/>
                              <a:gd name="T79" fmla="*/ 61 h 216"/>
                              <a:gd name="T80" fmla="*/ 26 w 156"/>
                              <a:gd name="T81" fmla="*/ 25 h 216"/>
                              <a:gd name="T82" fmla="*/ 27 w 156"/>
                              <a:gd name="T83" fmla="*/ 24 h 216"/>
                              <a:gd name="T84" fmla="*/ 29 w 156"/>
                              <a:gd name="T85" fmla="*/ 23 h 216"/>
                              <a:gd name="T86" fmla="*/ 34 w 156"/>
                              <a:gd name="T87" fmla="*/ 21 h 216"/>
                              <a:gd name="T88" fmla="*/ 42 w 156"/>
                              <a:gd name="T89" fmla="*/ 21 h 216"/>
                              <a:gd name="T90" fmla="*/ 48 w 156"/>
                              <a:gd name="T91" fmla="*/ 23 h 216"/>
                              <a:gd name="T92" fmla="*/ 50 w 156"/>
                              <a:gd name="T93" fmla="*/ 24 h 216"/>
                              <a:gd name="T94" fmla="*/ 51 w 156"/>
                              <a:gd name="T95" fmla="*/ 25 h 216"/>
                              <a:gd name="T96" fmla="*/ 51 w 156"/>
                              <a:gd name="T97" fmla="*/ 61 h 216"/>
                              <a:gd name="T98" fmla="*/ 156 w 156"/>
                              <a:gd name="T99" fmla="*/ 16 h 216"/>
                              <a:gd name="T100" fmla="*/ 152 w 156"/>
                              <a:gd name="T101" fmla="*/ 29 h 216"/>
                              <a:gd name="T102" fmla="*/ 139 w 156"/>
                              <a:gd name="T103" fmla="*/ 32 h 216"/>
                              <a:gd name="T104" fmla="*/ 127 w 156"/>
                              <a:gd name="T105" fmla="*/ 29 h 216"/>
                              <a:gd name="T106" fmla="*/ 123 w 156"/>
                              <a:gd name="T107" fmla="*/ 16 h 216"/>
                              <a:gd name="T108" fmla="*/ 127 w 156"/>
                              <a:gd name="T109" fmla="*/ 4 h 216"/>
                              <a:gd name="T110" fmla="*/ 140 w 156"/>
                              <a:gd name="T111" fmla="*/ 0 h 216"/>
                              <a:gd name="T112" fmla="*/ 152 w 156"/>
                              <a:gd name="T113" fmla="*/ 4 h 216"/>
                              <a:gd name="T114" fmla="*/ 156 w 156"/>
                              <a:gd name="T115" fmla="*/ 16 h 216"/>
                              <a:gd name="T116" fmla="*/ 102 w 156"/>
                              <a:gd name="T117" fmla="*/ 61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56" h="216">
                                <a:moveTo>
                                  <a:pt x="145" y="61"/>
                                </a:moveTo>
                                <a:lnTo>
                                  <a:pt x="149" y="61"/>
                                </a:lnTo>
                                <a:lnTo>
                                  <a:pt x="151" y="63"/>
                                </a:lnTo>
                                <a:lnTo>
                                  <a:pt x="152" y="66"/>
                                </a:lnTo>
                                <a:lnTo>
                                  <a:pt x="152" y="69"/>
                                </a:lnTo>
                                <a:lnTo>
                                  <a:pt x="152" y="210"/>
                                </a:lnTo>
                                <a:lnTo>
                                  <a:pt x="152" y="211"/>
                                </a:lnTo>
                                <a:lnTo>
                                  <a:pt x="152" y="211"/>
                                </a:lnTo>
                                <a:lnTo>
                                  <a:pt x="151" y="212"/>
                                </a:lnTo>
                                <a:lnTo>
                                  <a:pt x="150" y="213"/>
                                </a:lnTo>
                                <a:lnTo>
                                  <a:pt x="149" y="213"/>
                                </a:lnTo>
                                <a:lnTo>
                                  <a:pt x="146" y="213"/>
                                </a:lnTo>
                                <a:lnTo>
                                  <a:pt x="144" y="215"/>
                                </a:lnTo>
                                <a:lnTo>
                                  <a:pt x="140" y="215"/>
                                </a:lnTo>
                                <a:lnTo>
                                  <a:pt x="136" y="215"/>
                                </a:lnTo>
                                <a:lnTo>
                                  <a:pt x="133" y="213"/>
                                </a:lnTo>
                                <a:lnTo>
                                  <a:pt x="130" y="213"/>
                                </a:lnTo>
                                <a:lnTo>
                                  <a:pt x="129" y="213"/>
                                </a:lnTo>
                                <a:lnTo>
                                  <a:pt x="128" y="212"/>
                                </a:lnTo>
                                <a:lnTo>
                                  <a:pt x="127" y="211"/>
                                </a:lnTo>
                                <a:lnTo>
                                  <a:pt x="127" y="211"/>
                                </a:lnTo>
                                <a:lnTo>
                                  <a:pt x="127" y="210"/>
                                </a:lnTo>
                                <a:lnTo>
                                  <a:pt x="127" y="83"/>
                                </a:lnTo>
                                <a:lnTo>
                                  <a:pt x="51" y="83"/>
                                </a:lnTo>
                                <a:lnTo>
                                  <a:pt x="51" y="163"/>
                                </a:lnTo>
                                <a:lnTo>
                                  <a:pt x="53" y="177"/>
                                </a:lnTo>
                                <a:lnTo>
                                  <a:pt x="56" y="186"/>
                                </a:lnTo>
                                <a:lnTo>
                                  <a:pt x="61" y="193"/>
                                </a:lnTo>
                                <a:lnTo>
                                  <a:pt x="72" y="194"/>
                                </a:lnTo>
                                <a:lnTo>
                                  <a:pt x="76" y="194"/>
                                </a:lnTo>
                                <a:lnTo>
                                  <a:pt x="79" y="193"/>
                                </a:lnTo>
                                <a:lnTo>
                                  <a:pt x="81" y="193"/>
                                </a:lnTo>
                                <a:lnTo>
                                  <a:pt x="83" y="191"/>
                                </a:lnTo>
                                <a:lnTo>
                                  <a:pt x="86" y="190"/>
                                </a:lnTo>
                                <a:lnTo>
                                  <a:pt x="87" y="190"/>
                                </a:lnTo>
                                <a:lnTo>
                                  <a:pt x="90" y="189"/>
                                </a:lnTo>
                                <a:lnTo>
                                  <a:pt x="91" y="189"/>
                                </a:lnTo>
                                <a:lnTo>
                                  <a:pt x="91" y="189"/>
                                </a:lnTo>
                                <a:lnTo>
                                  <a:pt x="92" y="190"/>
                                </a:lnTo>
                                <a:lnTo>
                                  <a:pt x="92" y="190"/>
                                </a:lnTo>
                                <a:lnTo>
                                  <a:pt x="93" y="191"/>
                                </a:lnTo>
                                <a:lnTo>
                                  <a:pt x="93" y="193"/>
                                </a:lnTo>
                                <a:lnTo>
                                  <a:pt x="93" y="194"/>
                                </a:lnTo>
                                <a:lnTo>
                                  <a:pt x="95" y="196"/>
                                </a:lnTo>
                                <a:lnTo>
                                  <a:pt x="95" y="199"/>
                                </a:lnTo>
                                <a:lnTo>
                                  <a:pt x="95" y="204"/>
                                </a:lnTo>
                                <a:lnTo>
                                  <a:pt x="93" y="206"/>
                                </a:lnTo>
                                <a:lnTo>
                                  <a:pt x="92" y="209"/>
                                </a:lnTo>
                                <a:lnTo>
                                  <a:pt x="92" y="210"/>
                                </a:lnTo>
                                <a:lnTo>
                                  <a:pt x="90" y="211"/>
                                </a:lnTo>
                                <a:lnTo>
                                  <a:pt x="87" y="212"/>
                                </a:lnTo>
                                <a:lnTo>
                                  <a:pt x="85" y="213"/>
                                </a:lnTo>
                                <a:lnTo>
                                  <a:pt x="82" y="215"/>
                                </a:lnTo>
                                <a:lnTo>
                                  <a:pt x="79" y="215"/>
                                </a:lnTo>
                                <a:lnTo>
                                  <a:pt x="75" y="216"/>
                                </a:lnTo>
                                <a:lnTo>
                                  <a:pt x="71" y="216"/>
                                </a:lnTo>
                                <a:lnTo>
                                  <a:pt x="67" y="216"/>
                                </a:lnTo>
                                <a:lnTo>
                                  <a:pt x="56" y="216"/>
                                </a:lnTo>
                                <a:lnTo>
                                  <a:pt x="48" y="213"/>
                                </a:lnTo>
                                <a:lnTo>
                                  <a:pt x="40" y="210"/>
                                </a:lnTo>
                                <a:lnTo>
                                  <a:pt x="35" y="204"/>
                                </a:lnTo>
                                <a:lnTo>
                                  <a:pt x="30" y="197"/>
                                </a:lnTo>
                                <a:lnTo>
                                  <a:pt x="28" y="189"/>
                                </a:lnTo>
                                <a:lnTo>
                                  <a:pt x="26" y="179"/>
                                </a:lnTo>
                                <a:lnTo>
                                  <a:pt x="26" y="167"/>
                                </a:lnTo>
                                <a:lnTo>
                                  <a:pt x="26" y="83"/>
                                </a:lnTo>
                                <a:lnTo>
                                  <a:pt x="5" y="83"/>
                                </a:lnTo>
                                <a:lnTo>
                                  <a:pt x="3" y="83"/>
                                </a:lnTo>
                                <a:lnTo>
                                  <a:pt x="1" y="80"/>
                                </a:lnTo>
                                <a:lnTo>
                                  <a:pt x="0" y="77"/>
                                </a:lnTo>
                                <a:lnTo>
                                  <a:pt x="0" y="72"/>
                                </a:lnTo>
                                <a:lnTo>
                                  <a:pt x="0" y="69"/>
                                </a:lnTo>
                                <a:lnTo>
                                  <a:pt x="0" y="67"/>
                                </a:lnTo>
                                <a:lnTo>
                                  <a:pt x="1" y="64"/>
                                </a:lnTo>
                                <a:lnTo>
                                  <a:pt x="1" y="63"/>
                                </a:lnTo>
                                <a:lnTo>
                                  <a:pt x="2" y="62"/>
                                </a:lnTo>
                                <a:lnTo>
                                  <a:pt x="3" y="62"/>
                                </a:lnTo>
                                <a:lnTo>
                                  <a:pt x="3" y="61"/>
                                </a:lnTo>
                                <a:lnTo>
                                  <a:pt x="5" y="61"/>
                                </a:lnTo>
                                <a:lnTo>
                                  <a:pt x="26" y="61"/>
                                </a:lnTo>
                                <a:lnTo>
                                  <a:pt x="26" y="26"/>
                                </a:lnTo>
                                <a:lnTo>
                                  <a:pt x="26" y="25"/>
                                </a:lnTo>
                                <a:lnTo>
                                  <a:pt x="26" y="25"/>
                                </a:lnTo>
                                <a:lnTo>
                                  <a:pt x="27" y="24"/>
                                </a:lnTo>
                                <a:lnTo>
                                  <a:pt x="28" y="23"/>
                                </a:lnTo>
                                <a:lnTo>
                                  <a:pt x="29" y="23"/>
                                </a:lnTo>
                                <a:lnTo>
                                  <a:pt x="32" y="21"/>
                                </a:lnTo>
                                <a:lnTo>
                                  <a:pt x="34" y="21"/>
                                </a:lnTo>
                                <a:lnTo>
                                  <a:pt x="38" y="21"/>
                                </a:lnTo>
                                <a:lnTo>
                                  <a:pt x="42" y="21"/>
                                </a:lnTo>
                                <a:lnTo>
                                  <a:pt x="45" y="21"/>
                                </a:lnTo>
                                <a:lnTo>
                                  <a:pt x="48" y="23"/>
                                </a:lnTo>
                                <a:lnTo>
                                  <a:pt x="49" y="23"/>
                                </a:lnTo>
                                <a:lnTo>
                                  <a:pt x="50" y="24"/>
                                </a:lnTo>
                                <a:lnTo>
                                  <a:pt x="51" y="25"/>
                                </a:lnTo>
                                <a:lnTo>
                                  <a:pt x="51" y="25"/>
                                </a:lnTo>
                                <a:lnTo>
                                  <a:pt x="51" y="26"/>
                                </a:lnTo>
                                <a:lnTo>
                                  <a:pt x="51" y="61"/>
                                </a:lnTo>
                                <a:lnTo>
                                  <a:pt x="145" y="61"/>
                                </a:lnTo>
                                <a:close/>
                                <a:moveTo>
                                  <a:pt x="156" y="16"/>
                                </a:moveTo>
                                <a:lnTo>
                                  <a:pt x="155" y="25"/>
                                </a:lnTo>
                                <a:lnTo>
                                  <a:pt x="152" y="29"/>
                                </a:lnTo>
                                <a:lnTo>
                                  <a:pt x="147" y="31"/>
                                </a:lnTo>
                                <a:lnTo>
                                  <a:pt x="139" y="32"/>
                                </a:lnTo>
                                <a:lnTo>
                                  <a:pt x="131" y="31"/>
                                </a:lnTo>
                                <a:lnTo>
                                  <a:pt x="127" y="29"/>
                                </a:lnTo>
                                <a:lnTo>
                                  <a:pt x="124" y="25"/>
                                </a:lnTo>
                                <a:lnTo>
                                  <a:pt x="123" y="16"/>
                                </a:lnTo>
                                <a:lnTo>
                                  <a:pt x="124" y="8"/>
                                </a:lnTo>
                                <a:lnTo>
                                  <a:pt x="127" y="4"/>
                                </a:lnTo>
                                <a:lnTo>
                                  <a:pt x="131" y="2"/>
                                </a:lnTo>
                                <a:lnTo>
                                  <a:pt x="140" y="0"/>
                                </a:lnTo>
                                <a:lnTo>
                                  <a:pt x="147" y="2"/>
                                </a:lnTo>
                                <a:lnTo>
                                  <a:pt x="152" y="4"/>
                                </a:lnTo>
                                <a:lnTo>
                                  <a:pt x="155" y="8"/>
                                </a:lnTo>
                                <a:lnTo>
                                  <a:pt x="156" y="16"/>
                                </a:lnTo>
                                <a:close/>
                                <a:moveTo>
                                  <a:pt x="102" y="61"/>
                                </a:moveTo>
                                <a:lnTo>
                                  <a:pt x="102" y="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35" name="Freeform 330"/>
                        <wps:cNvSpPr>
                          <a:spLocks noEditPoints="1"/>
                        </wps:cNvSpPr>
                        <wps:spPr bwMode="auto">
                          <a:xfrm>
                            <a:off x="4344988" y="904875"/>
                            <a:ext cx="76200" cy="84138"/>
                          </a:xfrm>
                          <a:custGeom>
                            <a:avLst/>
                            <a:gdLst>
                              <a:gd name="T0" fmla="*/ 143 w 144"/>
                              <a:gd name="T1" fmla="*/ 95 h 158"/>
                              <a:gd name="T2" fmla="*/ 134 w 144"/>
                              <a:gd name="T3" fmla="*/ 125 h 158"/>
                              <a:gd name="T4" fmla="*/ 116 w 144"/>
                              <a:gd name="T5" fmla="*/ 146 h 158"/>
                              <a:gd name="T6" fmla="*/ 87 w 144"/>
                              <a:gd name="T7" fmla="*/ 158 h 158"/>
                              <a:gd name="T8" fmla="*/ 53 w 144"/>
                              <a:gd name="T9" fmla="*/ 158 h 158"/>
                              <a:gd name="T10" fmla="*/ 27 w 144"/>
                              <a:gd name="T11" fmla="*/ 147 h 158"/>
                              <a:gd name="T12" fmla="*/ 10 w 144"/>
                              <a:gd name="T13" fmla="*/ 127 h 158"/>
                              <a:gd name="T14" fmla="*/ 0 w 144"/>
                              <a:gd name="T15" fmla="*/ 98 h 158"/>
                              <a:gd name="T16" fmla="*/ 1 w 144"/>
                              <a:gd name="T17" fmla="*/ 63 h 158"/>
                              <a:gd name="T18" fmla="*/ 10 w 144"/>
                              <a:gd name="T19" fmla="*/ 34 h 158"/>
                              <a:gd name="T20" fmla="*/ 28 w 144"/>
                              <a:gd name="T21" fmla="*/ 13 h 158"/>
                              <a:gd name="T22" fmla="*/ 55 w 144"/>
                              <a:gd name="T23" fmla="*/ 0 h 158"/>
                              <a:gd name="T24" fmla="*/ 90 w 144"/>
                              <a:gd name="T25" fmla="*/ 0 h 158"/>
                              <a:gd name="T26" fmla="*/ 117 w 144"/>
                              <a:gd name="T27" fmla="*/ 11 h 158"/>
                              <a:gd name="T28" fmla="*/ 134 w 144"/>
                              <a:gd name="T29" fmla="*/ 31 h 158"/>
                              <a:gd name="T30" fmla="*/ 143 w 144"/>
                              <a:gd name="T31" fmla="*/ 61 h 158"/>
                              <a:gd name="T32" fmla="*/ 116 w 144"/>
                              <a:gd name="T33" fmla="*/ 79 h 158"/>
                              <a:gd name="T34" fmla="*/ 114 w 144"/>
                              <a:gd name="T35" fmla="*/ 57 h 158"/>
                              <a:gd name="T36" fmla="*/ 107 w 144"/>
                              <a:gd name="T37" fmla="*/ 38 h 158"/>
                              <a:gd name="T38" fmla="*/ 93 w 144"/>
                              <a:gd name="T39" fmla="*/ 26 h 158"/>
                              <a:gd name="T40" fmla="*/ 72 w 144"/>
                              <a:gd name="T41" fmla="*/ 22 h 158"/>
                              <a:gd name="T42" fmla="*/ 52 w 144"/>
                              <a:gd name="T43" fmla="*/ 26 h 158"/>
                              <a:gd name="T44" fmla="*/ 38 w 144"/>
                              <a:gd name="T45" fmla="*/ 38 h 158"/>
                              <a:gd name="T46" fmla="*/ 31 w 144"/>
                              <a:gd name="T47" fmla="*/ 56 h 158"/>
                              <a:gd name="T48" fmla="*/ 27 w 144"/>
                              <a:gd name="T49" fmla="*/ 79 h 158"/>
                              <a:gd name="T50" fmla="*/ 29 w 144"/>
                              <a:gd name="T51" fmla="*/ 101 h 158"/>
                              <a:gd name="T52" fmla="*/ 37 w 144"/>
                              <a:gd name="T53" fmla="*/ 120 h 158"/>
                              <a:gd name="T54" fmla="*/ 50 w 144"/>
                              <a:gd name="T55" fmla="*/ 132 h 158"/>
                              <a:gd name="T56" fmla="*/ 71 w 144"/>
                              <a:gd name="T57" fmla="*/ 136 h 158"/>
                              <a:gd name="T58" fmla="*/ 92 w 144"/>
                              <a:gd name="T59" fmla="*/ 132 h 158"/>
                              <a:gd name="T60" fmla="*/ 106 w 144"/>
                              <a:gd name="T61" fmla="*/ 120 h 158"/>
                              <a:gd name="T62" fmla="*/ 113 w 144"/>
                              <a:gd name="T63" fmla="*/ 103 h 158"/>
                              <a:gd name="T64" fmla="*/ 116 w 144"/>
                              <a:gd name="T65" fmla="*/ 79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4" h="158">
                                <a:moveTo>
                                  <a:pt x="144" y="78"/>
                                </a:moveTo>
                                <a:lnTo>
                                  <a:pt x="143" y="95"/>
                                </a:lnTo>
                                <a:lnTo>
                                  <a:pt x="139" y="110"/>
                                </a:lnTo>
                                <a:lnTo>
                                  <a:pt x="134" y="125"/>
                                </a:lnTo>
                                <a:lnTo>
                                  <a:pt x="125" y="136"/>
                                </a:lnTo>
                                <a:lnTo>
                                  <a:pt x="116" y="146"/>
                                </a:lnTo>
                                <a:lnTo>
                                  <a:pt x="102" y="153"/>
                                </a:lnTo>
                                <a:lnTo>
                                  <a:pt x="87" y="158"/>
                                </a:lnTo>
                                <a:lnTo>
                                  <a:pt x="70" y="158"/>
                                </a:lnTo>
                                <a:lnTo>
                                  <a:pt x="53" y="158"/>
                                </a:lnTo>
                                <a:lnTo>
                                  <a:pt x="39" y="153"/>
                                </a:lnTo>
                                <a:lnTo>
                                  <a:pt x="27" y="147"/>
                                </a:lnTo>
                                <a:lnTo>
                                  <a:pt x="17" y="138"/>
                                </a:lnTo>
                                <a:lnTo>
                                  <a:pt x="10" y="127"/>
                                </a:lnTo>
                                <a:lnTo>
                                  <a:pt x="4" y="114"/>
                                </a:lnTo>
                                <a:lnTo>
                                  <a:pt x="0" y="98"/>
                                </a:lnTo>
                                <a:lnTo>
                                  <a:pt x="0" y="80"/>
                                </a:lnTo>
                                <a:lnTo>
                                  <a:pt x="1" y="63"/>
                                </a:lnTo>
                                <a:lnTo>
                                  <a:pt x="5" y="48"/>
                                </a:lnTo>
                                <a:lnTo>
                                  <a:pt x="10" y="34"/>
                                </a:lnTo>
                                <a:lnTo>
                                  <a:pt x="18" y="22"/>
                                </a:lnTo>
                                <a:lnTo>
                                  <a:pt x="28" y="13"/>
                                </a:lnTo>
                                <a:lnTo>
                                  <a:pt x="40" y="5"/>
                                </a:lnTo>
                                <a:lnTo>
                                  <a:pt x="55" y="0"/>
                                </a:lnTo>
                                <a:lnTo>
                                  <a:pt x="74" y="0"/>
                                </a:lnTo>
                                <a:lnTo>
                                  <a:pt x="90" y="0"/>
                                </a:lnTo>
                                <a:lnTo>
                                  <a:pt x="105" y="5"/>
                                </a:lnTo>
                                <a:lnTo>
                                  <a:pt x="117" y="11"/>
                                </a:lnTo>
                                <a:lnTo>
                                  <a:pt x="127" y="20"/>
                                </a:lnTo>
                                <a:lnTo>
                                  <a:pt x="134" y="31"/>
                                </a:lnTo>
                                <a:lnTo>
                                  <a:pt x="139" y="45"/>
                                </a:lnTo>
                                <a:lnTo>
                                  <a:pt x="143" y="61"/>
                                </a:lnTo>
                                <a:lnTo>
                                  <a:pt x="144" y="78"/>
                                </a:lnTo>
                                <a:close/>
                                <a:moveTo>
                                  <a:pt x="116" y="79"/>
                                </a:moveTo>
                                <a:lnTo>
                                  <a:pt x="116" y="68"/>
                                </a:lnTo>
                                <a:lnTo>
                                  <a:pt x="114" y="57"/>
                                </a:lnTo>
                                <a:lnTo>
                                  <a:pt x="112" y="47"/>
                                </a:lnTo>
                                <a:lnTo>
                                  <a:pt x="107" y="38"/>
                                </a:lnTo>
                                <a:lnTo>
                                  <a:pt x="101" y="31"/>
                                </a:lnTo>
                                <a:lnTo>
                                  <a:pt x="93" y="26"/>
                                </a:lnTo>
                                <a:lnTo>
                                  <a:pt x="84" y="22"/>
                                </a:lnTo>
                                <a:lnTo>
                                  <a:pt x="72" y="22"/>
                                </a:lnTo>
                                <a:lnTo>
                                  <a:pt x="61" y="22"/>
                                </a:lnTo>
                                <a:lnTo>
                                  <a:pt x="52" y="26"/>
                                </a:lnTo>
                                <a:lnTo>
                                  <a:pt x="44" y="31"/>
                                </a:lnTo>
                                <a:lnTo>
                                  <a:pt x="38" y="38"/>
                                </a:lnTo>
                                <a:lnTo>
                                  <a:pt x="33" y="46"/>
                                </a:lnTo>
                                <a:lnTo>
                                  <a:pt x="31" y="56"/>
                                </a:lnTo>
                                <a:lnTo>
                                  <a:pt x="28" y="67"/>
                                </a:lnTo>
                                <a:lnTo>
                                  <a:pt x="27" y="79"/>
                                </a:lnTo>
                                <a:lnTo>
                                  <a:pt x="28" y="90"/>
                                </a:lnTo>
                                <a:lnTo>
                                  <a:pt x="29" y="101"/>
                                </a:lnTo>
                                <a:lnTo>
                                  <a:pt x="32" y="111"/>
                                </a:lnTo>
                                <a:lnTo>
                                  <a:pt x="37" y="120"/>
                                </a:lnTo>
                                <a:lnTo>
                                  <a:pt x="43" y="126"/>
                                </a:lnTo>
                                <a:lnTo>
                                  <a:pt x="50" y="132"/>
                                </a:lnTo>
                                <a:lnTo>
                                  <a:pt x="60" y="136"/>
                                </a:lnTo>
                                <a:lnTo>
                                  <a:pt x="71" y="136"/>
                                </a:lnTo>
                                <a:lnTo>
                                  <a:pt x="82" y="136"/>
                                </a:lnTo>
                                <a:lnTo>
                                  <a:pt x="92" y="132"/>
                                </a:lnTo>
                                <a:lnTo>
                                  <a:pt x="100" y="127"/>
                                </a:lnTo>
                                <a:lnTo>
                                  <a:pt x="106" y="120"/>
                                </a:lnTo>
                                <a:lnTo>
                                  <a:pt x="111" y="112"/>
                                </a:lnTo>
                                <a:lnTo>
                                  <a:pt x="113" y="103"/>
                                </a:lnTo>
                                <a:lnTo>
                                  <a:pt x="116" y="91"/>
                                </a:lnTo>
                                <a:lnTo>
                                  <a:pt x="116" y="7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36" name="Freeform 331"/>
                        <wps:cNvSpPr>
                          <a:spLocks/>
                        </wps:cNvSpPr>
                        <wps:spPr bwMode="auto">
                          <a:xfrm>
                            <a:off x="4441826" y="904875"/>
                            <a:ext cx="66675" cy="84138"/>
                          </a:xfrm>
                          <a:custGeom>
                            <a:avLst/>
                            <a:gdLst>
                              <a:gd name="T0" fmla="*/ 125 w 125"/>
                              <a:gd name="T1" fmla="*/ 153 h 157"/>
                              <a:gd name="T2" fmla="*/ 122 w 125"/>
                              <a:gd name="T3" fmla="*/ 154 h 157"/>
                              <a:gd name="T4" fmla="*/ 120 w 125"/>
                              <a:gd name="T5" fmla="*/ 155 h 157"/>
                              <a:gd name="T6" fmla="*/ 115 w 125"/>
                              <a:gd name="T7" fmla="*/ 157 h 157"/>
                              <a:gd name="T8" fmla="*/ 107 w 125"/>
                              <a:gd name="T9" fmla="*/ 157 h 157"/>
                              <a:gd name="T10" fmla="*/ 103 w 125"/>
                              <a:gd name="T11" fmla="*/ 155 h 157"/>
                              <a:gd name="T12" fmla="*/ 99 w 125"/>
                              <a:gd name="T13" fmla="*/ 154 h 157"/>
                              <a:gd name="T14" fmla="*/ 98 w 125"/>
                              <a:gd name="T15" fmla="*/ 153 h 157"/>
                              <a:gd name="T16" fmla="*/ 98 w 125"/>
                              <a:gd name="T17" fmla="*/ 67 h 157"/>
                              <a:gd name="T18" fmla="*/ 96 w 125"/>
                              <a:gd name="T19" fmla="*/ 47 h 157"/>
                              <a:gd name="T20" fmla="*/ 90 w 125"/>
                              <a:gd name="T21" fmla="*/ 34 h 157"/>
                              <a:gd name="T22" fmla="*/ 80 w 125"/>
                              <a:gd name="T23" fmla="*/ 26 h 157"/>
                              <a:gd name="T24" fmla="*/ 67 w 125"/>
                              <a:gd name="T25" fmla="*/ 22 h 157"/>
                              <a:gd name="T26" fmla="*/ 47 w 125"/>
                              <a:gd name="T27" fmla="*/ 30 h 157"/>
                              <a:gd name="T28" fmla="*/ 26 w 125"/>
                              <a:gd name="T29" fmla="*/ 51 h 157"/>
                              <a:gd name="T30" fmla="*/ 26 w 125"/>
                              <a:gd name="T31" fmla="*/ 153 h 157"/>
                              <a:gd name="T32" fmla="*/ 25 w 125"/>
                              <a:gd name="T33" fmla="*/ 154 h 157"/>
                              <a:gd name="T34" fmla="*/ 22 w 125"/>
                              <a:gd name="T35" fmla="*/ 155 h 157"/>
                              <a:gd name="T36" fmla="*/ 16 w 125"/>
                              <a:gd name="T37" fmla="*/ 157 h 157"/>
                              <a:gd name="T38" fmla="*/ 9 w 125"/>
                              <a:gd name="T39" fmla="*/ 157 h 157"/>
                              <a:gd name="T40" fmla="*/ 4 w 125"/>
                              <a:gd name="T41" fmla="*/ 155 h 157"/>
                              <a:gd name="T42" fmla="*/ 2 w 125"/>
                              <a:gd name="T43" fmla="*/ 154 h 157"/>
                              <a:gd name="T44" fmla="*/ 0 w 125"/>
                              <a:gd name="T45" fmla="*/ 153 h 157"/>
                              <a:gd name="T46" fmla="*/ 0 w 125"/>
                              <a:gd name="T47" fmla="*/ 6 h 157"/>
                              <a:gd name="T48" fmla="*/ 0 w 125"/>
                              <a:gd name="T49" fmla="*/ 5 h 157"/>
                              <a:gd name="T50" fmla="*/ 3 w 125"/>
                              <a:gd name="T51" fmla="*/ 3 h 157"/>
                              <a:gd name="T52" fmla="*/ 6 w 125"/>
                              <a:gd name="T53" fmla="*/ 3 h 157"/>
                              <a:gd name="T54" fmla="*/ 11 w 125"/>
                              <a:gd name="T55" fmla="*/ 2 h 157"/>
                              <a:gd name="T56" fmla="*/ 18 w 125"/>
                              <a:gd name="T57" fmla="*/ 3 h 157"/>
                              <a:gd name="T58" fmla="*/ 21 w 125"/>
                              <a:gd name="T59" fmla="*/ 3 h 157"/>
                              <a:gd name="T60" fmla="*/ 24 w 125"/>
                              <a:gd name="T61" fmla="*/ 5 h 157"/>
                              <a:gd name="T62" fmla="*/ 24 w 125"/>
                              <a:gd name="T63" fmla="*/ 6 h 157"/>
                              <a:gd name="T64" fmla="*/ 36 w 125"/>
                              <a:gd name="T65" fmla="*/ 14 h 157"/>
                              <a:gd name="T66" fmla="*/ 61 w 125"/>
                              <a:gd name="T67" fmla="*/ 0 h 157"/>
                              <a:gd name="T68" fmla="*/ 87 w 125"/>
                              <a:gd name="T69" fmla="*/ 0 h 157"/>
                              <a:gd name="T70" fmla="*/ 106 w 125"/>
                              <a:gd name="T71" fmla="*/ 10 h 157"/>
                              <a:gd name="T72" fmla="*/ 119 w 125"/>
                              <a:gd name="T73" fmla="*/ 26 h 157"/>
                              <a:gd name="T74" fmla="*/ 123 w 125"/>
                              <a:gd name="T75" fmla="*/ 48 h 157"/>
                              <a:gd name="T76" fmla="*/ 125 w 125"/>
                              <a:gd name="T77"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5" h="157">
                                <a:moveTo>
                                  <a:pt x="125" y="152"/>
                                </a:moveTo>
                                <a:lnTo>
                                  <a:pt x="125" y="153"/>
                                </a:lnTo>
                                <a:lnTo>
                                  <a:pt x="123" y="153"/>
                                </a:lnTo>
                                <a:lnTo>
                                  <a:pt x="122" y="154"/>
                                </a:lnTo>
                                <a:lnTo>
                                  <a:pt x="121" y="155"/>
                                </a:lnTo>
                                <a:lnTo>
                                  <a:pt x="120" y="155"/>
                                </a:lnTo>
                                <a:lnTo>
                                  <a:pt x="117" y="155"/>
                                </a:lnTo>
                                <a:lnTo>
                                  <a:pt x="115" y="157"/>
                                </a:lnTo>
                                <a:lnTo>
                                  <a:pt x="111" y="157"/>
                                </a:lnTo>
                                <a:lnTo>
                                  <a:pt x="107" y="157"/>
                                </a:lnTo>
                                <a:lnTo>
                                  <a:pt x="105" y="155"/>
                                </a:lnTo>
                                <a:lnTo>
                                  <a:pt x="103" y="155"/>
                                </a:lnTo>
                                <a:lnTo>
                                  <a:pt x="100" y="155"/>
                                </a:lnTo>
                                <a:lnTo>
                                  <a:pt x="99" y="154"/>
                                </a:lnTo>
                                <a:lnTo>
                                  <a:pt x="99" y="153"/>
                                </a:lnTo>
                                <a:lnTo>
                                  <a:pt x="98" y="153"/>
                                </a:lnTo>
                                <a:lnTo>
                                  <a:pt x="98" y="152"/>
                                </a:lnTo>
                                <a:lnTo>
                                  <a:pt x="98" y="67"/>
                                </a:lnTo>
                                <a:lnTo>
                                  <a:pt x="98" y="56"/>
                                </a:lnTo>
                                <a:lnTo>
                                  <a:pt x="96" y="47"/>
                                </a:lnTo>
                                <a:lnTo>
                                  <a:pt x="94" y="40"/>
                                </a:lnTo>
                                <a:lnTo>
                                  <a:pt x="90" y="34"/>
                                </a:lnTo>
                                <a:lnTo>
                                  <a:pt x="87" y="29"/>
                                </a:lnTo>
                                <a:lnTo>
                                  <a:pt x="80" y="26"/>
                                </a:lnTo>
                                <a:lnTo>
                                  <a:pt x="74" y="24"/>
                                </a:lnTo>
                                <a:lnTo>
                                  <a:pt x="67" y="22"/>
                                </a:lnTo>
                                <a:lnTo>
                                  <a:pt x="57" y="24"/>
                                </a:lnTo>
                                <a:lnTo>
                                  <a:pt x="47" y="30"/>
                                </a:lnTo>
                                <a:lnTo>
                                  <a:pt x="37" y="38"/>
                                </a:lnTo>
                                <a:lnTo>
                                  <a:pt x="26" y="51"/>
                                </a:lnTo>
                                <a:lnTo>
                                  <a:pt x="26" y="152"/>
                                </a:lnTo>
                                <a:lnTo>
                                  <a:pt x="26" y="153"/>
                                </a:lnTo>
                                <a:lnTo>
                                  <a:pt x="26" y="153"/>
                                </a:lnTo>
                                <a:lnTo>
                                  <a:pt x="25" y="154"/>
                                </a:lnTo>
                                <a:lnTo>
                                  <a:pt x="24" y="155"/>
                                </a:lnTo>
                                <a:lnTo>
                                  <a:pt x="22" y="155"/>
                                </a:lnTo>
                                <a:lnTo>
                                  <a:pt x="20" y="155"/>
                                </a:lnTo>
                                <a:lnTo>
                                  <a:pt x="16" y="157"/>
                                </a:lnTo>
                                <a:lnTo>
                                  <a:pt x="13" y="157"/>
                                </a:lnTo>
                                <a:lnTo>
                                  <a:pt x="9" y="157"/>
                                </a:lnTo>
                                <a:lnTo>
                                  <a:pt x="6" y="155"/>
                                </a:lnTo>
                                <a:lnTo>
                                  <a:pt x="4" y="155"/>
                                </a:lnTo>
                                <a:lnTo>
                                  <a:pt x="3" y="155"/>
                                </a:lnTo>
                                <a:lnTo>
                                  <a:pt x="2" y="154"/>
                                </a:lnTo>
                                <a:lnTo>
                                  <a:pt x="0" y="153"/>
                                </a:lnTo>
                                <a:lnTo>
                                  <a:pt x="0" y="153"/>
                                </a:lnTo>
                                <a:lnTo>
                                  <a:pt x="0" y="152"/>
                                </a:lnTo>
                                <a:lnTo>
                                  <a:pt x="0" y="6"/>
                                </a:lnTo>
                                <a:lnTo>
                                  <a:pt x="0" y="5"/>
                                </a:lnTo>
                                <a:lnTo>
                                  <a:pt x="0" y="5"/>
                                </a:lnTo>
                                <a:lnTo>
                                  <a:pt x="2" y="4"/>
                                </a:lnTo>
                                <a:lnTo>
                                  <a:pt x="3" y="3"/>
                                </a:lnTo>
                                <a:lnTo>
                                  <a:pt x="4" y="3"/>
                                </a:lnTo>
                                <a:lnTo>
                                  <a:pt x="6" y="3"/>
                                </a:lnTo>
                                <a:lnTo>
                                  <a:pt x="9" y="2"/>
                                </a:lnTo>
                                <a:lnTo>
                                  <a:pt x="11" y="2"/>
                                </a:lnTo>
                                <a:lnTo>
                                  <a:pt x="15" y="2"/>
                                </a:lnTo>
                                <a:lnTo>
                                  <a:pt x="18" y="3"/>
                                </a:lnTo>
                                <a:lnTo>
                                  <a:pt x="20" y="3"/>
                                </a:lnTo>
                                <a:lnTo>
                                  <a:pt x="21" y="3"/>
                                </a:lnTo>
                                <a:lnTo>
                                  <a:pt x="22" y="4"/>
                                </a:lnTo>
                                <a:lnTo>
                                  <a:pt x="24" y="5"/>
                                </a:lnTo>
                                <a:lnTo>
                                  <a:pt x="24" y="5"/>
                                </a:lnTo>
                                <a:lnTo>
                                  <a:pt x="24" y="6"/>
                                </a:lnTo>
                                <a:lnTo>
                                  <a:pt x="24" y="26"/>
                                </a:lnTo>
                                <a:lnTo>
                                  <a:pt x="36" y="14"/>
                                </a:lnTo>
                                <a:lnTo>
                                  <a:pt x="48" y="6"/>
                                </a:lnTo>
                                <a:lnTo>
                                  <a:pt x="61" y="0"/>
                                </a:lnTo>
                                <a:lnTo>
                                  <a:pt x="73" y="0"/>
                                </a:lnTo>
                                <a:lnTo>
                                  <a:pt x="87" y="0"/>
                                </a:lnTo>
                                <a:lnTo>
                                  <a:pt x="96" y="5"/>
                                </a:lnTo>
                                <a:lnTo>
                                  <a:pt x="106" y="10"/>
                                </a:lnTo>
                                <a:lnTo>
                                  <a:pt x="112" y="18"/>
                                </a:lnTo>
                                <a:lnTo>
                                  <a:pt x="119" y="26"/>
                                </a:lnTo>
                                <a:lnTo>
                                  <a:pt x="121" y="37"/>
                                </a:lnTo>
                                <a:lnTo>
                                  <a:pt x="123" y="48"/>
                                </a:lnTo>
                                <a:lnTo>
                                  <a:pt x="125" y="63"/>
                                </a:lnTo>
                                <a:lnTo>
                                  <a:pt x="125"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37" name="Rectangle 332"/>
                        <wps:cNvSpPr>
                          <a:spLocks noChangeArrowheads="1"/>
                        </wps:cNvSpPr>
                        <wps:spPr bwMode="auto">
                          <a:xfrm>
                            <a:off x="2913063" y="1141413"/>
                            <a:ext cx="41275" cy="412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738" name="Freeform 333"/>
                        <wps:cNvSpPr>
                          <a:spLocks/>
                        </wps:cNvSpPr>
                        <wps:spPr bwMode="auto">
                          <a:xfrm>
                            <a:off x="3043238" y="1098550"/>
                            <a:ext cx="84138" cy="109538"/>
                          </a:xfrm>
                          <a:custGeom>
                            <a:avLst/>
                            <a:gdLst>
                              <a:gd name="T0" fmla="*/ 158 w 158"/>
                              <a:gd name="T1" fmla="*/ 199 h 209"/>
                              <a:gd name="T2" fmla="*/ 156 w 158"/>
                              <a:gd name="T3" fmla="*/ 204 h 209"/>
                              <a:gd name="T4" fmla="*/ 152 w 158"/>
                              <a:gd name="T5" fmla="*/ 206 h 209"/>
                              <a:gd name="T6" fmla="*/ 148 w 158"/>
                              <a:gd name="T7" fmla="*/ 208 h 209"/>
                              <a:gd name="T8" fmla="*/ 137 w 158"/>
                              <a:gd name="T9" fmla="*/ 208 h 209"/>
                              <a:gd name="T10" fmla="*/ 130 w 158"/>
                              <a:gd name="T11" fmla="*/ 208 h 209"/>
                              <a:gd name="T12" fmla="*/ 124 w 158"/>
                              <a:gd name="T13" fmla="*/ 204 h 209"/>
                              <a:gd name="T14" fmla="*/ 119 w 158"/>
                              <a:gd name="T15" fmla="*/ 198 h 209"/>
                              <a:gd name="T16" fmla="*/ 113 w 158"/>
                              <a:gd name="T17" fmla="*/ 187 h 209"/>
                              <a:gd name="T18" fmla="*/ 41 w 158"/>
                              <a:gd name="T19" fmla="*/ 60 h 209"/>
                              <a:gd name="T20" fmla="*/ 31 w 158"/>
                              <a:gd name="T21" fmla="*/ 40 h 209"/>
                              <a:gd name="T22" fmla="*/ 26 w 158"/>
                              <a:gd name="T23" fmla="*/ 30 h 209"/>
                              <a:gd name="T24" fmla="*/ 26 w 158"/>
                              <a:gd name="T25" fmla="*/ 54 h 209"/>
                              <a:gd name="T26" fmla="*/ 28 w 158"/>
                              <a:gd name="T27" fmla="*/ 78 h 209"/>
                              <a:gd name="T28" fmla="*/ 26 w 158"/>
                              <a:gd name="T29" fmla="*/ 204 h 209"/>
                              <a:gd name="T30" fmla="*/ 25 w 158"/>
                              <a:gd name="T31" fmla="*/ 206 h 209"/>
                              <a:gd name="T32" fmla="*/ 23 w 158"/>
                              <a:gd name="T33" fmla="*/ 208 h 209"/>
                              <a:gd name="T34" fmla="*/ 18 w 158"/>
                              <a:gd name="T35" fmla="*/ 208 h 209"/>
                              <a:gd name="T36" fmla="*/ 10 w 158"/>
                              <a:gd name="T37" fmla="*/ 208 h 209"/>
                              <a:gd name="T38" fmla="*/ 5 w 158"/>
                              <a:gd name="T39" fmla="*/ 208 h 209"/>
                              <a:gd name="T40" fmla="*/ 2 w 158"/>
                              <a:gd name="T41" fmla="*/ 206 h 209"/>
                              <a:gd name="T42" fmla="*/ 0 w 158"/>
                              <a:gd name="T43" fmla="*/ 204 h 209"/>
                              <a:gd name="T44" fmla="*/ 0 w 158"/>
                              <a:gd name="T45" fmla="*/ 12 h 209"/>
                              <a:gd name="T46" fmla="*/ 4 w 158"/>
                              <a:gd name="T47" fmla="*/ 2 h 209"/>
                              <a:gd name="T48" fmla="*/ 12 w 158"/>
                              <a:gd name="T49" fmla="*/ 0 h 209"/>
                              <a:gd name="T50" fmla="*/ 30 w 158"/>
                              <a:gd name="T51" fmla="*/ 0 h 209"/>
                              <a:gd name="T52" fmla="*/ 36 w 158"/>
                              <a:gd name="T53" fmla="*/ 2 h 209"/>
                              <a:gd name="T54" fmla="*/ 41 w 158"/>
                              <a:gd name="T55" fmla="*/ 6 h 209"/>
                              <a:gd name="T56" fmla="*/ 46 w 158"/>
                              <a:gd name="T57" fmla="*/ 12 h 209"/>
                              <a:gd name="T58" fmla="*/ 99 w 158"/>
                              <a:gd name="T59" fmla="*/ 108 h 209"/>
                              <a:gd name="T60" fmla="*/ 108 w 158"/>
                              <a:gd name="T61" fmla="*/ 124 h 209"/>
                              <a:gd name="T62" fmla="*/ 116 w 158"/>
                              <a:gd name="T63" fmla="*/ 140 h 209"/>
                              <a:gd name="T64" fmla="*/ 124 w 158"/>
                              <a:gd name="T65" fmla="*/ 155 h 209"/>
                              <a:gd name="T66" fmla="*/ 132 w 158"/>
                              <a:gd name="T67" fmla="*/ 170 h 209"/>
                              <a:gd name="T68" fmla="*/ 132 w 158"/>
                              <a:gd name="T69" fmla="*/ 157 h 209"/>
                              <a:gd name="T70" fmla="*/ 131 w 158"/>
                              <a:gd name="T71" fmla="*/ 117 h 209"/>
                              <a:gd name="T72" fmla="*/ 132 w 158"/>
                              <a:gd name="T73" fmla="*/ 3 h 209"/>
                              <a:gd name="T74" fmla="*/ 133 w 158"/>
                              <a:gd name="T75" fmla="*/ 2 h 209"/>
                              <a:gd name="T76" fmla="*/ 136 w 158"/>
                              <a:gd name="T77" fmla="*/ 0 h 209"/>
                              <a:gd name="T78" fmla="*/ 141 w 158"/>
                              <a:gd name="T79" fmla="*/ 0 h 209"/>
                              <a:gd name="T80" fmla="*/ 148 w 158"/>
                              <a:gd name="T81" fmla="*/ 0 h 209"/>
                              <a:gd name="T82" fmla="*/ 153 w 158"/>
                              <a:gd name="T83" fmla="*/ 0 h 209"/>
                              <a:gd name="T84" fmla="*/ 157 w 158"/>
                              <a:gd name="T85" fmla="*/ 2 h 209"/>
                              <a:gd name="T86" fmla="*/ 158 w 158"/>
                              <a:gd name="T87" fmla="*/ 3 h 209"/>
                              <a:gd name="T88" fmla="*/ 158 w 158"/>
                              <a:gd name="T89" fmla="*/ 197 h 2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58" h="209">
                                <a:moveTo>
                                  <a:pt x="158" y="197"/>
                                </a:moveTo>
                                <a:lnTo>
                                  <a:pt x="158" y="199"/>
                                </a:lnTo>
                                <a:lnTo>
                                  <a:pt x="157" y="202"/>
                                </a:lnTo>
                                <a:lnTo>
                                  <a:pt x="156" y="204"/>
                                </a:lnTo>
                                <a:lnTo>
                                  <a:pt x="154" y="205"/>
                                </a:lnTo>
                                <a:lnTo>
                                  <a:pt x="152" y="206"/>
                                </a:lnTo>
                                <a:lnTo>
                                  <a:pt x="151" y="208"/>
                                </a:lnTo>
                                <a:lnTo>
                                  <a:pt x="148" y="208"/>
                                </a:lnTo>
                                <a:lnTo>
                                  <a:pt x="146" y="208"/>
                                </a:lnTo>
                                <a:lnTo>
                                  <a:pt x="137" y="208"/>
                                </a:lnTo>
                                <a:lnTo>
                                  <a:pt x="133" y="208"/>
                                </a:lnTo>
                                <a:lnTo>
                                  <a:pt x="130" y="208"/>
                                </a:lnTo>
                                <a:lnTo>
                                  <a:pt x="127" y="206"/>
                                </a:lnTo>
                                <a:lnTo>
                                  <a:pt x="124" y="204"/>
                                </a:lnTo>
                                <a:lnTo>
                                  <a:pt x="121" y="202"/>
                                </a:lnTo>
                                <a:lnTo>
                                  <a:pt x="119" y="198"/>
                                </a:lnTo>
                                <a:lnTo>
                                  <a:pt x="115" y="193"/>
                                </a:lnTo>
                                <a:lnTo>
                                  <a:pt x="113" y="187"/>
                                </a:lnTo>
                                <a:lnTo>
                                  <a:pt x="47" y="70"/>
                                </a:lnTo>
                                <a:lnTo>
                                  <a:pt x="41" y="60"/>
                                </a:lnTo>
                                <a:lnTo>
                                  <a:pt x="36" y="50"/>
                                </a:lnTo>
                                <a:lnTo>
                                  <a:pt x="31" y="40"/>
                                </a:lnTo>
                                <a:lnTo>
                                  <a:pt x="26" y="30"/>
                                </a:lnTo>
                                <a:lnTo>
                                  <a:pt x="26" y="30"/>
                                </a:lnTo>
                                <a:lnTo>
                                  <a:pt x="26" y="43"/>
                                </a:lnTo>
                                <a:lnTo>
                                  <a:pt x="26" y="54"/>
                                </a:lnTo>
                                <a:lnTo>
                                  <a:pt x="28" y="66"/>
                                </a:lnTo>
                                <a:lnTo>
                                  <a:pt x="28" y="78"/>
                                </a:lnTo>
                                <a:lnTo>
                                  <a:pt x="28" y="203"/>
                                </a:lnTo>
                                <a:lnTo>
                                  <a:pt x="26" y="204"/>
                                </a:lnTo>
                                <a:lnTo>
                                  <a:pt x="26" y="205"/>
                                </a:lnTo>
                                <a:lnTo>
                                  <a:pt x="25" y="206"/>
                                </a:lnTo>
                                <a:lnTo>
                                  <a:pt x="24" y="208"/>
                                </a:lnTo>
                                <a:lnTo>
                                  <a:pt x="23" y="208"/>
                                </a:lnTo>
                                <a:lnTo>
                                  <a:pt x="20" y="208"/>
                                </a:lnTo>
                                <a:lnTo>
                                  <a:pt x="18" y="208"/>
                                </a:lnTo>
                                <a:lnTo>
                                  <a:pt x="14" y="209"/>
                                </a:lnTo>
                                <a:lnTo>
                                  <a:pt x="10" y="208"/>
                                </a:lnTo>
                                <a:lnTo>
                                  <a:pt x="8" y="208"/>
                                </a:lnTo>
                                <a:lnTo>
                                  <a:pt x="5" y="208"/>
                                </a:lnTo>
                                <a:lnTo>
                                  <a:pt x="4" y="208"/>
                                </a:lnTo>
                                <a:lnTo>
                                  <a:pt x="2" y="206"/>
                                </a:lnTo>
                                <a:lnTo>
                                  <a:pt x="2" y="205"/>
                                </a:lnTo>
                                <a:lnTo>
                                  <a:pt x="0" y="204"/>
                                </a:lnTo>
                                <a:lnTo>
                                  <a:pt x="0" y="203"/>
                                </a:lnTo>
                                <a:lnTo>
                                  <a:pt x="0" y="12"/>
                                </a:lnTo>
                                <a:lnTo>
                                  <a:pt x="2" y="6"/>
                                </a:lnTo>
                                <a:lnTo>
                                  <a:pt x="4" y="2"/>
                                </a:lnTo>
                                <a:lnTo>
                                  <a:pt x="8" y="1"/>
                                </a:lnTo>
                                <a:lnTo>
                                  <a:pt x="12" y="0"/>
                                </a:lnTo>
                                <a:lnTo>
                                  <a:pt x="25" y="0"/>
                                </a:lnTo>
                                <a:lnTo>
                                  <a:pt x="30" y="0"/>
                                </a:lnTo>
                                <a:lnTo>
                                  <a:pt x="32" y="1"/>
                                </a:lnTo>
                                <a:lnTo>
                                  <a:pt x="36" y="2"/>
                                </a:lnTo>
                                <a:lnTo>
                                  <a:pt x="39" y="3"/>
                                </a:lnTo>
                                <a:lnTo>
                                  <a:pt x="41" y="6"/>
                                </a:lnTo>
                                <a:lnTo>
                                  <a:pt x="44" y="8"/>
                                </a:lnTo>
                                <a:lnTo>
                                  <a:pt x="46" y="12"/>
                                </a:lnTo>
                                <a:lnTo>
                                  <a:pt x="48" y="17"/>
                                </a:lnTo>
                                <a:lnTo>
                                  <a:pt x="99" y="108"/>
                                </a:lnTo>
                                <a:lnTo>
                                  <a:pt x="104" y="117"/>
                                </a:lnTo>
                                <a:lnTo>
                                  <a:pt x="108" y="124"/>
                                </a:lnTo>
                                <a:lnTo>
                                  <a:pt x="113" y="133"/>
                                </a:lnTo>
                                <a:lnTo>
                                  <a:pt x="116" y="140"/>
                                </a:lnTo>
                                <a:lnTo>
                                  <a:pt x="120" y="147"/>
                                </a:lnTo>
                                <a:lnTo>
                                  <a:pt x="124" y="155"/>
                                </a:lnTo>
                                <a:lnTo>
                                  <a:pt x="129" y="162"/>
                                </a:lnTo>
                                <a:lnTo>
                                  <a:pt x="132" y="170"/>
                                </a:lnTo>
                                <a:lnTo>
                                  <a:pt x="132" y="170"/>
                                </a:lnTo>
                                <a:lnTo>
                                  <a:pt x="132" y="157"/>
                                </a:lnTo>
                                <a:lnTo>
                                  <a:pt x="131" y="144"/>
                                </a:lnTo>
                                <a:lnTo>
                                  <a:pt x="131" y="117"/>
                                </a:lnTo>
                                <a:lnTo>
                                  <a:pt x="131" y="5"/>
                                </a:lnTo>
                                <a:lnTo>
                                  <a:pt x="132" y="3"/>
                                </a:lnTo>
                                <a:lnTo>
                                  <a:pt x="132" y="2"/>
                                </a:lnTo>
                                <a:lnTo>
                                  <a:pt x="133" y="2"/>
                                </a:lnTo>
                                <a:lnTo>
                                  <a:pt x="135" y="1"/>
                                </a:lnTo>
                                <a:lnTo>
                                  <a:pt x="136" y="0"/>
                                </a:lnTo>
                                <a:lnTo>
                                  <a:pt x="138" y="0"/>
                                </a:lnTo>
                                <a:lnTo>
                                  <a:pt x="141" y="0"/>
                                </a:lnTo>
                                <a:lnTo>
                                  <a:pt x="145" y="0"/>
                                </a:lnTo>
                                <a:lnTo>
                                  <a:pt x="148" y="0"/>
                                </a:lnTo>
                                <a:lnTo>
                                  <a:pt x="151" y="0"/>
                                </a:lnTo>
                                <a:lnTo>
                                  <a:pt x="153" y="0"/>
                                </a:lnTo>
                                <a:lnTo>
                                  <a:pt x="154" y="1"/>
                                </a:lnTo>
                                <a:lnTo>
                                  <a:pt x="157" y="2"/>
                                </a:lnTo>
                                <a:lnTo>
                                  <a:pt x="157" y="2"/>
                                </a:lnTo>
                                <a:lnTo>
                                  <a:pt x="158" y="3"/>
                                </a:lnTo>
                                <a:lnTo>
                                  <a:pt x="158" y="5"/>
                                </a:lnTo>
                                <a:lnTo>
                                  <a:pt x="158" y="19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39" name="Freeform 334"/>
                        <wps:cNvSpPr>
                          <a:spLocks/>
                        </wps:cNvSpPr>
                        <wps:spPr bwMode="auto">
                          <a:xfrm>
                            <a:off x="3154363" y="1127125"/>
                            <a:ext cx="66675" cy="82550"/>
                          </a:xfrm>
                          <a:custGeom>
                            <a:avLst/>
                            <a:gdLst>
                              <a:gd name="T0" fmla="*/ 124 w 124"/>
                              <a:gd name="T1" fmla="*/ 151 h 156"/>
                              <a:gd name="T2" fmla="*/ 123 w 124"/>
                              <a:gd name="T3" fmla="*/ 152 h 156"/>
                              <a:gd name="T4" fmla="*/ 119 w 124"/>
                              <a:gd name="T5" fmla="*/ 154 h 156"/>
                              <a:gd name="T6" fmla="*/ 114 w 124"/>
                              <a:gd name="T7" fmla="*/ 155 h 156"/>
                              <a:gd name="T8" fmla="*/ 108 w 124"/>
                              <a:gd name="T9" fmla="*/ 155 h 156"/>
                              <a:gd name="T10" fmla="*/ 103 w 124"/>
                              <a:gd name="T11" fmla="*/ 154 h 156"/>
                              <a:gd name="T12" fmla="*/ 101 w 124"/>
                              <a:gd name="T13" fmla="*/ 152 h 156"/>
                              <a:gd name="T14" fmla="*/ 100 w 124"/>
                              <a:gd name="T15" fmla="*/ 151 h 156"/>
                              <a:gd name="T16" fmla="*/ 100 w 124"/>
                              <a:gd name="T17" fmla="*/ 130 h 156"/>
                              <a:gd name="T18" fmla="*/ 75 w 124"/>
                              <a:gd name="T19" fmla="*/ 150 h 156"/>
                              <a:gd name="T20" fmla="*/ 52 w 124"/>
                              <a:gd name="T21" fmla="*/ 156 h 156"/>
                              <a:gd name="T22" fmla="*/ 27 w 124"/>
                              <a:gd name="T23" fmla="*/ 151 h 156"/>
                              <a:gd name="T24" fmla="*/ 11 w 124"/>
                              <a:gd name="T25" fmla="*/ 139 h 156"/>
                              <a:gd name="T26" fmla="*/ 2 w 124"/>
                              <a:gd name="T27" fmla="*/ 119 h 156"/>
                              <a:gd name="T28" fmla="*/ 0 w 124"/>
                              <a:gd name="T29" fmla="*/ 92 h 156"/>
                              <a:gd name="T30" fmla="*/ 0 w 124"/>
                              <a:gd name="T31" fmla="*/ 3 h 156"/>
                              <a:gd name="T32" fmla="*/ 1 w 124"/>
                              <a:gd name="T33" fmla="*/ 2 h 156"/>
                              <a:gd name="T34" fmla="*/ 4 w 124"/>
                              <a:gd name="T35" fmla="*/ 1 h 156"/>
                              <a:gd name="T36" fmla="*/ 8 w 124"/>
                              <a:gd name="T37" fmla="*/ 0 h 156"/>
                              <a:gd name="T38" fmla="*/ 16 w 124"/>
                              <a:gd name="T39" fmla="*/ 0 h 156"/>
                              <a:gd name="T40" fmla="*/ 22 w 124"/>
                              <a:gd name="T41" fmla="*/ 1 h 156"/>
                              <a:gd name="T42" fmla="*/ 24 w 124"/>
                              <a:gd name="T43" fmla="*/ 2 h 156"/>
                              <a:gd name="T44" fmla="*/ 26 w 124"/>
                              <a:gd name="T45" fmla="*/ 3 h 156"/>
                              <a:gd name="T46" fmla="*/ 26 w 124"/>
                              <a:gd name="T47" fmla="*/ 90 h 156"/>
                              <a:gd name="T48" fmla="*/ 28 w 124"/>
                              <a:gd name="T49" fmla="*/ 109 h 156"/>
                              <a:gd name="T50" fmla="*/ 33 w 124"/>
                              <a:gd name="T51" fmla="*/ 123 h 156"/>
                              <a:gd name="T52" fmla="*/ 43 w 124"/>
                              <a:gd name="T53" fmla="*/ 130 h 156"/>
                              <a:gd name="T54" fmla="*/ 56 w 124"/>
                              <a:gd name="T55" fmla="*/ 134 h 156"/>
                              <a:gd name="T56" fmla="*/ 76 w 124"/>
                              <a:gd name="T57" fmla="*/ 127 h 156"/>
                              <a:gd name="T58" fmla="*/ 97 w 124"/>
                              <a:gd name="T59" fmla="*/ 106 h 156"/>
                              <a:gd name="T60" fmla="*/ 97 w 124"/>
                              <a:gd name="T61" fmla="*/ 3 h 156"/>
                              <a:gd name="T62" fmla="*/ 98 w 124"/>
                              <a:gd name="T63" fmla="*/ 2 h 156"/>
                              <a:gd name="T64" fmla="*/ 102 w 124"/>
                              <a:gd name="T65" fmla="*/ 1 h 156"/>
                              <a:gd name="T66" fmla="*/ 107 w 124"/>
                              <a:gd name="T67" fmla="*/ 0 h 156"/>
                              <a:gd name="T68" fmla="*/ 114 w 124"/>
                              <a:gd name="T69" fmla="*/ 0 h 156"/>
                              <a:gd name="T70" fmla="*/ 119 w 124"/>
                              <a:gd name="T71" fmla="*/ 1 h 156"/>
                              <a:gd name="T72" fmla="*/ 122 w 124"/>
                              <a:gd name="T73" fmla="*/ 2 h 156"/>
                              <a:gd name="T74" fmla="*/ 124 w 124"/>
                              <a:gd name="T75" fmla="*/ 3 h 156"/>
                              <a:gd name="T76" fmla="*/ 124 w 124"/>
                              <a:gd name="T77" fmla="*/ 150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4" h="156">
                                <a:moveTo>
                                  <a:pt x="124" y="150"/>
                                </a:moveTo>
                                <a:lnTo>
                                  <a:pt x="124" y="151"/>
                                </a:lnTo>
                                <a:lnTo>
                                  <a:pt x="123" y="151"/>
                                </a:lnTo>
                                <a:lnTo>
                                  <a:pt x="123" y="152"/>
                                </a:lnTo>
                                <a:lnTo>
                                  <a:pt x="122" y="154"/>
                                </a:lnTo>
                                <a:lnTo>
                                  <a:pt x="119" y="154"/>
                                </a:lnTo>
                                <a:lnTo>
                                  <a:pt x="117" y="154"/>
                                </a:lnTo>
                                <a:lnTo>
                                  <a:pt x="114" y="155"/>
                                </a:lnTo>
                                <a:lnTo>
                                  <a:pt x="112" y="155"/>
                                </a:lnTo>
                                <a:lnTo>
                                  <a:pt x="108" y="155"/>
                                </a:lnTo>
                                <a:lnTo>
                                  <a:pt x="106" y="154"/>
                                </a:lnTo>
                                <a:lnTo>
                                  <a:pt x="103" y="154"/>
                                </a:lnTo>
                                <a:lnTo>
                                  <a:pt x="102" y="154"/>
                                </a:lnTo>
                                <a:lnTo>
                                  <a:pt x="101" y="152"/>
                                </a:lnTo>
                                <a:lnTo>
                                  <a:pt x="100" y="151"/>
                                </a:lnTo>
                                <a:lnTo>
                                  <a:pt x="100" y="151"/>
                                </a:lnTo>
                                <a:lnTo>
                                  <a:pt x="100" y="150"/>
                                </a:lnTo>
                                <a:lnTo>
                                  <a:pt x="100" y="130"/>
                                </a:lnTo>
                                <a:lnTo>
                                  <a:pt x="87" y="143"/>
                                </a:lnTo>
                                <a:lnTo>
                                  <a:pt x="75" y="150"/>
                                </a:lnTo>
                                <a:lnTo>
                                  <a:pt x="64" y="155"/>
                                </a:lnTo>
                                <a:lnTo>
                                  <a:pt x="52" y="156"/>
                                </a:lnTo>
                                <a:lnTo>
                                  <a:pt x="37" y="156"/>
                                </a:lnTo>
                                <a:lnTo>
                                  <a:pt x="27" y="151"/>
                                </a:lnTo>
                                <a:lnTo>
                                  <a:pt x="17" y="146"/>
                                </a:lnTo>
                                <a:lnTo>
                                  <a:pt x="11" y="139"/>
                                </a:lnTo>
                                <a:lnTo>
                                  <a:pt x="5" y="130"/>
                                </a:lnTo>
                                <a:lnTo>
                                  <a:pt x="2" y="119"/>
                                </a:lnTo>
                                <a:lnTo>
                                  <a:pt x="0" y="108"/>
                                </a:lnTo>
                                <a:lnTo>
                                  <a:pt x="0" y="92"/>
                                </a:lnTo>
                                <a:lnTo>
                                  <a:pt x="0" y="5"/>
                                </a:lnTo>
                                <a:lnTo>
                                  <a:pt x="0" y="3"/>
                                </a:lnTo>
                                <a:lnTo>
                                  <a:pt x="0" y="3"/>
                                </a:lnTo>
                                <a:lnTo>
                                  <a:pt x="1" y="2"/>
                                </a:lnTo>
                                <a:lnTo>
                                  <a:pt x="2" y="1"/>
                                </a:lnTo>
                                <a:lnTo>
                                  <a:pt x="4" y="1"/>
                                </a:lnTo>
                                <a:lnTo>
                                  <a:pt x="6" y="1"/>
                                </a:lnTo>
                                <a:lnTo>
                                  <a:pt x="8" y="0"/>
                                </a:lnTo>
                                <a:lnTo>
                                  <a:pt x="12" y="0"/>
                                </a:lnTo>
                                <a:lnTo>
                                  <a:pt x="16" y="0"/>
                                </a:lnTo>
                                <a:lnTo>
                                  <a:pt x="20" y="1"/>
                                </a:lnTo>
                                <a:lnTo>
                                  <a:pt x="22" y="1"/>
                                </a:lnTo>
                                <a:lnTo>
                                  <a:pt x="23" y="1"/>
                                </a:lnTo>
                                <a:lnTo>
                                  <a:pt x="24" y="2"/>
                                </a:lnTo>
                                <a:lnTo>
                                  <a:pt x="26" y="3"/>
                                </a:lnTo>
                                <a:lnTo>
                                  <a:pt x="26" y="3"/>
                                </a:lnTo>
                                <a:lnTo>
                                  <a:pt x="26" y="5"/>
                                </a:lnTo>
                                <a:lnTo>
                                  <a:pt x="26" y="90"/>
                                </a:lnTo>
                                <a:lnTo>
                                  <a:pt x="26" y="101"/>
                                </a:lnTo>
                                <a:lnTo>
                                  <a:pt x="28" y="109"/>
                                </a:lnTo>
                                <a:lnTo>
                                  <a:pt x="29" y="117"/>
                                </a:lnTo>
                                <a:lnTo>
                                  <a:pt x="33" y="123"/>
                                </a:lnTo>
                                <a:lnTo>
                                  <a:pt x="38" y="128"/>
                                </a:lnTo>
                                <a:lnTo>
                                  <a:pt x="43" y="130"/>
                                </a:lnTo>
                                <a:lnTo>
                                  <a:pt x="49" y="133"/>
                                </a:lnTo>
                                <a:lnTo>
                                  <a:pt x="56" y="134"/>
                                </a:lnTo>
                                <a:lnTo>
                                  <a:pt x="66" y="133"/>
                                </a:lnTo>
                                <a:lnTo>
                                  <a:pt x="76" y="127"/>
                                </a:lnTo>
                                <a:lnTo>
                                  <a:pt x="86" y="118"/>
                                </a:lnTo>
                                <a:lnTo>
                                  <a:pt x="97" y="106"/>
                                </a:lnTo>
                                <a:lnTo>
                                  <a:pt x="97" y="5"/>
                                </a:lnTo>
                                <a:lnTo>
                                  <a:pt x="97" y="3"/>
                                </a:lnTo>
                                <a:lnTo>
                                  <a:pt x="97" y="3"/>
                                </a:lnTo>
                                <a:lnTo>
                                  <a:pt x="98" y="2"/>
                                </a:lnTo>
                                <a:lnTo>
                                  <a:pt x="100" y="1"/>
                                </a:lnTo>
                                <a:lnTo>
                                  <a:pt x="102" y="1"/>
                                </a:lnTo>
                                <a:lnTo>
                                  <a:pt x="103" y="1"/>
                                </a:lnTo>
                                <a:lnTo>
                                  <a:pt x="107" y="0"/>
                                </a:lnTo>
                                <a:lnTo>
                                  <a:pt x="111" y="0"/>
                                </a:lnTo>
                                <a:lnTo>
                                  <a:pt x="114" y="0"/>
                                </a:lnTo>
                                <a:lnTo>
                                  <a:pt x="117" y="1"/>
                                </a:lnTo>
                                <a:lnTo>
                                  <a:pt x="119" y="1"/>
                                </a:lnTo>
                                <a:lnTo>
                                  <a:pt x="121" y="1"/>
                                </a:lnTo>
                                <a:lnTo>
                                  <a:pt x="122" y="2"/>
                                </a:lnTo>
                                <a:lnTo>
                                  <a:pt x="123" y="3"/>
                                </a:lnTo>
                                <a:lnTo>
                                  <a:pt x="124" y="3"/>
                                </a:lnTo>
                                <a:lnTo>
                                  <a:pt x="124" y="5"/>
                                </a:lnTo>
                                <a:lnTo>
                                  <a:pt x="124" y="1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40" name="Freeform 335"/>
                        <wps:cNvSpPr>
                          <a:spLocks/>
                        </wps:cNvSpPr>
                        <wps:spPr bwMode="auto">
                          <a:xfrm>
                            <a:off x="3236913" y="1106488"/>
                            <a:ext cx="49213" cy="103188"/>
                          </a:xfrm>
                          <a:custGeom>
                            <a:avLst/>
                            <a:gdLst>
                              <a:gd name="T0" fmla="*/ 93 w 93"/>
                              <a:gd name="T1" fmla="*/ 181 h 194"/>
                              <a:gd name="T2" fmla="*/ 92 w 93"/>
                              <a:gd name="T3" fmla="*/ 187 h 194"/>
                              <a:gd name="T4" fmla="*/ 90 w 93"/>
                              <a:gd name="T5" fmla="*/ 189 h 194"/>
                              <a:gd name="T6" fmla="*/ 85 w 93"/>
                              <a:gd name="T7" fmla="*/ 192 h 194"/>
                              <a:gd name="T8" fmla="*/ 79 w 93"/>
                              <a:gd name="T9" fmla="*/ 193 h 194"/>
                              <a:gd name="T10" fmla="*/ 71 w 93"/>
                              <a:gd name="T11" fmla="*/ 194 h 194"/>
                              <a:gd name="T12" fmla="*/ 56 w 93"/>
                              <a:gd name="T13" fmla="*/ 194 h 194"/>
                              <a:gd name="T14" fmla="*/ 40 w 93"/>
                              <a:gd name="T15" fmla="*/ 188 h 194"/>
                              <a:gd name="T16" fmla="*/ 31 w 93"/>
                              <a:gd name="T17" fmla="*/ 176 h 194"/>
                              <a:gd name="T18" fmla="*/ 26 w 93"/>
                              <a:gd name="T19" fmla="*/ 157 h 194"/>
                              <a:gd name="T20" fmla="*/ 24 w 93"/>
                              <a:gd name="T21" fmla="*/ 61 h 194"/>
                              <a:gd name="T22" fmla="*/ 2 w 93"/>
                              <a:gd name="T23" fmla="*/ 60 h 194"/>
                              <a:gd name="T24" fmla="*/ 0 w 93"/>
                              <a:gd name="T25" fmla="*/ 55 h 194"/>
                              <a:gd name="T26" fmla="*/ 0 w 93"/>
                              <a:gd name="T27" fmla="*/ 48 h 194"/>
                              <a:gd name="T28" fmla="*/ 0 w 93"/>
                              <a:gd name="T29" fmla="*/ 43 h 194"/>
                              <a:gd name="T30" fmla="*/ 1 w 93"/>
                              <a:gd name="T31" fmla="*/ 40 h 194"/>
                              <a:gd name="T32" fmla="*/ 3 w 93"/>
                              <a:gd name="T33" fmla="*/ 39 h 194"/>
                              <a:gd name="T34" fmla="*/ 24 w 93"/>
                              <a:gd name="T35" fmla="*/ 39 h 194"/>
                              <a:gd name="T36" fmla="*/ 24 w 93"/>
                              <a:gd name="T37" fmla="*/ 3 h 194"/>
                              <a:gd name="T38" fmla="*/ 26 w 93"/>
                              <a:gd name="T39" fmla="*/ 2 h 194"/>
                              <a:gd name="T40" fmla="*/ 29 w 93"/>
                              <a:gd name="T41" fmla="*/ 0 h 194"/>
                              <a:gd name="T42" fmla="*/ 34 w 93"/>
                              <a:gd name="T43" fmla="*/ 0 h 194"/>
                              <a:gd name="T44" fmla="*/ 42 w 93"/>
                              <a:gd name="T45" fmla="*/ 0 h 194"/>
                              <a:gd name="T46" fmla="*/ 47 w 93"/>
                              <a:gd name="T47" fmla="*/ 0 h 194"/>
                              <a:gd name="T48" fmla="*/ 50 w 93"/>
                              <a:gd name="T49" fmla="*/ 2 h 194"/>
                              <a:gd name="T50" fmla="*/ 52 w 93"/>
                              <a:gd name="T51" fmla="*/ 3 h 194"/>
                              <a:gd name="T52" fmla="*/ 52 w 93"/>
                              <a:gd name="T53" fmla="*/ 39 h 194"/>
                              <a:gd name="T54" fmla="*/ 90 w 93"/>
                              <a:gd name="T55" fmla="*/ 39 h 194"/>
                              <a:gd name="T56" fmla="*/ 92 w 93"/>
                              <a:gd name="T57" fmla="*/ 40 h 194"/>
                              <a:gd name="T58" fmla="*/ 93 w 93"/>
                              <a:gd name="T59" fmla="*/ 43 h 194"/>
                              <a:gd name="T60" fmla="*/ 93 w 93"/>
                              <a:gd name="T61" fmla="*/ 48 h 194"/>
                              <a:gd name="T62" fmla="*/ 93 w 93"/>
                              <a:gd name="T63" fmla="*/ 55 h 194"/>
                              <a:gd name="T64" fmla="*/ 91 w 93"/>
                              <a:gd name="T65" fmla="*/ 60 h 194"/>
                              <a:gd name="T66" fmla="*/ 52 w 93"/>
                              <a:gd name="T67" fmla="*/ 61 h 194"/>
                              <a:gd name="T68" fmla="*/ 52 w 93"/>
                              <a:gd name="T69" fmla="*/ 155 h 194"/>
                              <a:gd name="T70" fmla="*/ 61 w 93"/>
                              <a:gd name="T71" fmla="*/ 171 h 194"/>
                              <a:gd name="T72" fmla="*/ 75 w 93"/>
                              <a:gd name="T73" fmla="*/ 172 h 194"/>
                              <a:gd name="T74" fmla="*/ 81 w 93"/>
                              <a:gd name="T75" fmla="*/ 170 h 194"/>
                              <a:gd name="T76" fmla="*/ 86 w 93"/>
                              <a:gd name="T77" fmla="*/ 168 h 194"/>
                              <a:gd name="T78" fmla="*/ 88 w 93"/>
                              <a:gd name="T79" fmla="*/ 167 h 194"/>
                              <a:gd name="T80" fmla="*/ 91 w 93"/>
                              <a:gd name="T81" fmla="*/ 167 h 194"/>
                              <a:gd name="T82" fmla="*/ 92 w 93"/>
                              <a:gd name="T83" fmla="*/ 168 h 194"/>
                              <a:gd name="T84" fmla="*/ 93 w 93"/>
                              <a:gd name="T85" fmla="*/ 171 h 194"/>
                              <a:gd name="T86" fmla="*/ 93 w 93"/>
                              <a:gd name="T87" fmla="*/ 174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93" h="194">
                                <a:moveTo>
                                  <a:pt x="93" y="177"/>
                                </a:moveTo>
                                <a:lnTo>
                                  <a:pt x="93" y="181"/>
                                </a:lnTo>
                                <a:lnTo>
                                  <a:pt x="93" y="184"/>
                                </a:lnTo>
                                <a:lnTo>
                                  <a:pt x="92" y="187"/>
                                </a:lnTo>
                                <a:lnTo>
                                  <a:pt x="91" y="188"/>
                                </a:lnTo>
                                <a:lnTo>
                                  <a:pt x="90" y="189"/>
                                </a:lnTo>
                                <a:lnTo>
                                  <a:pt x="87" y="190"/>
                                </a:lnTo>
                                <a:lnTo>
                                  <a:pt x="85" y="192"/>
                                </a:lnTo>
                                <a:lnTo>
                                  <a:pt x="81" y="193"/>
                                </a:lnTo>
                                <a:lnTo>
                                  <a:pt x="79" y="193"/>
                                </a:lnTo>
                                <a:lnTo>
                                  <a:pt x="75" y="194"/>
                                </a:lnTo>
                                <a:lnTo>
                                  <a:pt x="71" y="194"/>
                                </a:lnTo>
                                <a:lnTo>
                                  <a:pt x="68" y="194"/>
                                </a:lnTo>
                                <a:lnTo>
                                  <a:pt x="56" y="194"/>
                                </a:lnTo>
                                <a:lnTo>
                                  <a:pt x="48" y="192"/>
                                </a:lnTo>
                                <a:lnTo>
                                  <a:pt x="40" y="188"/>
                                </a:lnTo>
                                <a:lnTo>
                                  <a:pt x="34" y="182"/>
                                </a:lnTo>
                                <a:lnTo>
                                  <a:pt x="31" y="176"/>
                                </a:lnTo>
                                <a:lnTo>
                                  <a:pt x="27" y="167"/>
                                </a:lnTo>
                                <a:lnTo>
                                  <a:pt x="26" y="157"/>
                                </a:lnTo>
                                <a:lnTo>
                                  <a:pt x="24" y="145"/>
                                </a:lnTo>
                                <a:lnTo>
                                  <a:pt x="24" y="61"/>
                                </a:lnTo>
                                <a:lnTo>
                                  <a:pt x="5" y="61"/>
                                </a:lnTo>
                                <a:lnTo>
                                  <a:pt x="2" y="60"/>
                                </a:lnTo>
                                <a:lnTo>
                                  <a:pt x="1" y="59"/>
                                </a:lnTo>
                                <a:lnTo>
                                  <a:pt x="0" y="55"/>
                                </a:lnTo>
                                <a:lnTo>
                                  <a:pt x="0" y="50"/>
                                </a:lnTo>
                                <a:lnTo>
                                  <a:pt x="0" y="48"/>
                                </a:lnTo>
                                <a:lnTo>
                                  <a:pt x="0" y="45"/>
                                </a:lnTo>
                                <a:lnTo>
                                  <a:pt x="0" y="43"/>
                                </a:lnTo>
                                <a:lnTo>
                                  <a:pt x="1" y="41"/>
                                </a:lnTo>
                                <a:lnTo>
                                  <a:pt x="1" y="40"/>
                                </a:lnTo>
                                <a:lnTo>
                                  <a:pt x="2" y="39"/>
                                </a:lnTo>
                                <a:lnTo>
                                  <a:pt x="3" y="39"/>
                                </a:lnTo>
                                <a:lnTo>
                                  <a:pt x="5" y="39"/>
                                </a:lnTo>
                                <a:lnTo>
                                  <a:pt x="24" y="39"/>
                                </a:lnTo>
                                <a:lnTo>
                                  <a:pt x="24" y="5"/>
                                </a:lnTo>
                                <a:lnTo>
                                  <a:pt x="24" y="3"/>
                                </a:lnTo>
                                <a:lnTo>
                                  <a:pt x="26" y="2"/>
                                </a:lnTo>
                                <a:lnTo>
                                  <a:pt x="26" y="2"/>
                                </a:lnTo>
                                <a:lnTo>
                                  <a:pt x="28" y="1"/>
                                </a:lnTo>
                                <a:lnTo>
                                  <a:pt x="29" y="0"/>
                                </a:lnTo>
                                <a:lnTo>
                                  <a:pt x="32" y="0"/>
                                </a:lnTo>
                                <a:lnTo>
                                  <a:pt x="34" y="0"/>
                                </a:lnTo>
                                <a:lnTo>
                                  <a:pt x="38" y="0"/>
                                </a:lnTo>
                                <a:lnTo>
                                  <a:pt x="42" y="0"/>
                                </a:lnTo>
                                <a:lnTo>
                                  <a:pt x="44" y="0"/>
                                </a:lnTo>
                                <a:lnTo>
                                  <a:pt x="47" y="0"/>
                                </a:lnTo>
                                <a:lnTo>
                                  <a:pt x="49" y="1"/>
                                </a:lnTo>
                                <a:lnTo>
                                  <a:pt x="50" y="2"/>
                                </a:lnTo>
                                <a:lnTo>
                                  <a:pt x="50" y="2"/>
                                </a:lnTo>
                                <a:lnTo>
                                  <a:pt x="52" y="3"/>
                                </a:lnTo>
                                <a:lnTo>
                                  <a:pt x="52" y="5"/>
                                </a:lnTo>
                                <a:lnTo>
                                  <a:pt x="52" y="39"/>
                                </a:lnTo>
                                <a:lnTo>
                                  <a:pt x="88" y="39"/>
                                </a:lnTo>
                                <a:lnTo>
                                  <a:pt x="90" y="39"/>
                                </a:lnTo>
                                <a:lnTo>
                                  <a:pt x="91" y="39"/>
                                </a:lnTo>
                                <a:lnTo>
                                  <a:pt x="92" y="40"/>
                                </a:lnTo>
                                <a:lnTo>
                                  <a:pt x="92" y="41"/>
                                </a:lnTo>
                                <a:lnTo>
                                  <a:pt x="93" y="43"/>
                                </a:lnTo>
                                <a:lnTo>
                                  <a:pt x="93" y="45"/>
                                </a:lnTo>
                                <a:lnTo>
                                  <a:pt x="93" y="48"/>
                                </a:lnTo>
                                <a:lnTo>
                                  <a:pt x="93" y="50"/>
                                </a:lnTo>
                                <a:lnTo>
                                  <a:pt x="93" y="55"/>
                                </a:lnTo>
                                <a:lnTo>
                                  <a:pt x="92" y="59"/>
                                </a:lnTo>
                                <a:lnTo>
                                  <a:pt x="91" y="60"/>
                                </a:lnTo>
                                <a:lnTo>
                                  <a:pt x="88" y="61"/>
                                </a:lnTo>
                                <a:lnTo>
                                  <a:pt x="52" y="61"/>
                                </a:lnTo>
                                <a:lnTo>
                                  <a:pt x="52" y="141"/>
                                </a:lnTo>
                                <a:lnTo>
                                  <a:pt x="52" y="155"/>
                                </a:lnTo>
                                <a:lnTo>
                                  <a:pt x="55" y="165"/>
                                </a:lnTo>
                                <a:lnTo>
                                  <a:pt x="61" y="171"/>
                                </a:lnTo>
                                <a:lnTo>
                                  <a:pt x="71" y="172"/>
                                </a:lnTo>
                                <a:lnTo>
                                  <a:pt x="75" y="172"/>
                                </a:lnTo>
                                <a:lnTo>
                                  <a:pt x="79" y="171"/>
                                </a:lnTo>
                                <a:lnTo>
                                  <a:pt x="81" y="170"/>
                                </a:lnTo>
                                <a:lnTo>
                                  <a:pt x="84" y="170"/>
                                </a:lnTo>
                                <a:lnTo>
                                  <a:pt x="86" y="168"/>
                                </a:lnTo>
                                <a:lnTo>
                                  <a:pt x="87" y="168"/>
                                </a:lnTo>
                                <a:lnTo>
                                  <a:pt x="88" y="167"/>
                                </a:lnTo>
                                <a:lnTo>
                                  <a:pt x="90" y="167"/>
                                </a:lnTo>
                                <a:lnTo>
                                  <a:pt x="91" y="167"/>
                                </a:lnTo>
                                <a:lnTo>
                                  <a:pt x="91" y="167"/>
                                </a:lnTo>
                                <a:lnTo>
                                  <a:pt x="92" y="168"/>
                                </a:lnTo>
                                <a:lnTo>
                                  <a:pt x="92" y="170"/>
                                </a:lnTo>
                                <a:lnTo>
                                  <a:pt x="93" y="171"/>
                                </a:lnTo>
                                <a:lnTo>
                                  <a:pt x="93" y="172"/>
                                </a:lnTo>
                                <a:lnTo>
                                  <a:pt x="93" y="174"/>
                                </a:lnTo>
                                <a:lnTo>
                                  <a:pt x="93" y="17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41" name="Freeform 336"/>
                        <wps:cNvSpPr>
                          <a:spLocks/>
                        </wps:cNvSpPr>
                        <wps:spPr bwMode="auto">
                          <a:xfrm>
                            <a:off x="3305176" y="1125538"/>
                            <a:ext cx="44450" cy="82550"/>
                          </a:xfrm>
                          <a:custGeom>
                            <a:avLst/>
                            <a:gdLst>
                              <a:gd name="T0" fmla="*/ 84 w 84"/>
                              <a:gd name="T1" fmla="*/ 21 h 158"/>
                              <a:gd name="T2" fmla="*/ 84 w 84"/>
                              <a:gd name="T3" fmla="*/ 26 h 158"/>
                              <a:gd name="T4" fmla="*/ 83 w 84"/>
                              <a:gd name="T5" fmla="*/ 29 h 158"/>
                              <a:gd name="T6" fmla="*/ 81 w 84"/>
                              <a:gd name="T7" fmla="*/ 30 h 158"/>
                              <a:gd name="T8" fmla="*/ 79 w 84"/>
                              <a:gd name="T9" fmla="*/ 30 h 158"/>
                              <a:gd name="T10" fmla="*/ 75 w 84"/>
                              <a:gd name="T11" fmla="*/ 29 h 158"/>
                              <a:gd name="T12" fmla="*/ 70 w 84"/>
                              <a:gd name="T13" fmla="*/ 27 h 158"/>
                              <a:gd name="T14" fmla="*/ 65 w 84"/>
                              <a:gd name="T15" fmla="*/ 26 h 158"/>
                              <a:gd name="T16" fmla="*/ 58 w 84"/>
                              <a:gd name="T17" fmla="*/ 26 h 158"/>
                              <a:gd name="T18" fmla="*/ 49 w 84"/>
                              <a:gd name="T19" fmla="*/ 30 h 158"/>
                              <a:gd name="T20" fmla="*/ 41 w 84"/>
                              <a:gd name="T21" fmla="*/ 37 h 158"/>
                              <a:gd name="T22" fmla="*/ 32 w 84"/>
                              <a:gd name="T23" fmla="*/ 50 h 158"/>
                              <a:gd name="T24" fmla="*/ 26 w 84"/>
                              <a:gd name="T25" fmla="*/ 153 h 158"/>
                              <a:gd name="T26" fmla="*/ 26 w 84"/>
                              <a:gd name="T27" fmla="*/ 154 h 158"/>
                              <a:gd name="T28" fmla="*/ 24 w 84"/>
                              <a:gd name="T29" fmla="*/ 157 h 158"/>
                              <a:gd name="T30" fmla="*/ 20 w 84"/>
                              <a:gd name="T31" fmla="*/ 157 h 158"/>
                              <a:gd name="T32" fmla="*/ 14 w 84"/>
                              <a:gd name="T33" fmla="*/ 158 h 158"/>
                              <a:gd name="T34" fmla="*/ 6 w 84"/>
                              <a:gd name="T35" fmla="*/ 157 h 158"/>
                              <a:gd name="T36" fmla="*/ 3 w 84"/>
                              <a:gd name="T37" fmla="*/ 157 h 158"/>
                              <a:gd name="T38" fmla="*/ 0 w 84"/>
                              <a:gd name="T39" fmla="*/ 154 h 158"/>
                              <a:gd name="T40" fmla="*/ 0 w 84"/>
                              <a:gd name="T41" fmla="*/ 153 h 158"/>
                              <a:gd name="T42" fmla="*/ 0 w 84"/>
                              <a:gd name="T43" fmla="*/ 6 h 158"/>
                              <a:gd name="T44" fmla="*/ 1 w 84"/>
                              <a:gd name="T45" fmla="*/ 5 h 158"/>
                              <a:gd name="T46" fmla="*/ 4 w 84"/>
                              <a:gd name="T47" fmla="*/ 4 h 158"/>
                              <a:gd name="T48" fmla="*/ 9 w 84"/>
                              <a:gd name="T49" fmla="*/ 3 h 158"/>
                              <a:gd name="T50" fmla="*/ 15 w 84"/>
                              <a:gd name="T51" fmla="*/ 3 h 158"/>
                              <a:gd name="T52" fmla="*/ 20 w 84"/>
                              <a:gd name="T53" fmla="*/ 4 h 158"/>
                              <a:gd name="T54" fmla="*/ 22 w 84"/>
                              <a:gd name="T55" fmla="*/ 5 h 158"/>
                              <a:gd name="T56" fmla="*/ 24 w 84"/>
                              <a:gd name="T57" fmla="*/ 6 h 158"/>
                              <a:gd name="T58" fmla="*/ 24 w 84"/>
                              <a:gd name="T59" fmla="*/ 29 h 158"/>
                              <a:gd name="T60" fmla="*/ 35 w 84"/>
                              <a:gd name="T61" fmla="*/ 15 h 158"/>
                              <a:gd name="T62" fmla="*/ 44 w 84"/>
                              <a:gd name="T63" fmla="*/ 6 h 158"/>
                              <a:gd name="T64" fmla="*/ 54 w 84"/>
                              <a:gd name="T65" fmla="*/ 3 h 158"/>
                              <a:gd name="T66" fmla="*/ 63 w 84"/>
                              <a:gd name="T67" fmla="*/ 0 h 158"/>
                              <a:gd name="T68" fmla="*/ 68 w 84"/>
                              <a:gd name="T69" fmla="*/ 2 h 158"/>
                              <a:gd name="T70" fmla="*/ 74 w 84"/>
                              <a:gd name="T71" fmla="*/ 2 h 158"/>
                              <a:gd name="T72" fmla="*/ 79 w 84"/>
                              <a:gd name="T73" fmla="*/ 4 h 158"/>
                              <a:gd name="T74" fmla="*/ 83 w 84"/>
                              <a:gd name="T75" fmla="*/ 5 h 158"/>
                              <a:gd name="T76" fmla="*/ 84 w 84"/>
                              <a:gd name="T77" fmla="*/ 6 h 158"/>
                              <a:gd name="T78" fmla="*/ 84 w 84"/>
                              <a:gd name="T79" fmla="*/ 9 h 158"/>
                              <a:gd name="T80" fmla="*/ 84 w 84"/>
                              <a:gd name="T81" fmla="*/ 11 h 158"/>
                              <a:gd name="T82" fmla="*/ 84 w 84"/>
                              <a:gd name="T83" fmla="*/ 18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84" h="158">
                                <a:moveTo>
                                  <a:pt x="84" y="18"/>
                                </a:moveTo>
                                <a:lnTo>
                                  <a:pt x="84" y="21"/>
                                </a:lnTo>
                                <a:lnTo>
                                  <a:pt x="84" y="24"/>
                                </a:lnTo>
                                <a:lnTo>
                                  <a:pt x="84" y="26"/>
                                </a:lnTo>
                                <a:lnTo>
                                  <a:pt x="84" y="27"/>
                                </a:lnTo>
                                <a:lnTo>
                                  <a:pt x="83" y="29"/>
                                </a:lnTo>
                                <a:lnTo>
                                  <a:pt x="83" y="30"/>
                                </a:lnTo>
                                <a:lnTo>
                                  <a:pt x="81" y="30"/>
                                </a:lnTo>
                                <a:lnTo>
                                  <a:pt x="80" y="30"/>
                                </a:lnTo>
                                <a:lnTo>
                                  <a:pt x="79" y="30"/>
                                </a:lnTo>
                                <a:lnTo>
                                  <a:pt x="78" y="30"/>
                                </a:lnTo>
                                <a:lnTo>
                                  <a:pt x="75" y="29"/>
                                </a:lnTo>
                                <a:lnTo>
                                  <a:pt x="73" y="27"/>
                                </a:lnTo>
                                <a:lnTo>
                                  <a:pt x="70" y="27"/>
                                </a:lnTo>
                                <a:lnTo>
                                  <a:pt x="68" y="26"/>
                                </a:lnTo>
                                <a:lnTo>
                                  <a:pt x="65" y="26"/>
                                </a:lnTo>
                                <a:lnTo>
                                  <a:pt x="62" y="26"/>
                                </a:lnTo>
                                <a:lnTo>
                                  <a:pt x="58" y="26"/>
                                </a:lnTo>
                                <a:lnTo>
                                  <a:pt x="54" y="27"/>
                                </a:lnTo>
                                <a:lnTo>
                                  <a:pt x="49" y="30"/>
                                </a:lnTo>
                                <a:lnTo>
                                  <a:pt x="46" y="32"/>
                                </a:lnTo>
                                <a:lnTo>
                                  <a:pt x="41" y="37"/>
                                </a:lnTo>
                                <a:lnTo>
                                  <a:pt x="37" y="42"/>
                                </a:lnTo>
                                <a:lnTo>
                                  <a:pt x="32" y="50"/>
                                </a:lnTo>
                                <a:lnTo>
                                  <a:pt x="26" y="57"/>
                                </a:lnTo>
                                <a:lnTo>
                                  <a:pt x="26" y="153"/>
                                </a:lnTo>
                                <a:lnTo>
                                  <a:pt x="26" y="154"/>
                                </a:lnTo>
                                <a:lnTo>
                                  <a:pt x="26" y="154"/>
                                </a:lnTo>
                                <a:lnTo>
                                  <a:pt x="25" y="155"/>
                                </a:lnTo>
                                <a:lnTo>
                                  <a:pt x="24" y="157"/>
                                </a:lnTo>
                                <a:lnTo>
                                  <a:pt x="22" y="157"/>
                                </a:lnTo>
                                <a:lnTo>
                                  <a:pt x="20" y="157"/>
                                </a:lnTo>
                                <a:lnTo>
                                  <a:pt x="17" y="158"/>
                                </a:lnTo>
                                <a:lnTo>
                                  <a:pt x="14" y="158"/>
                                </a:lnTo>
                                <a:lnTo>
                                  <a:pt x="10" y="158"/>
                                </a:lnTo>
                                <a:lnTo>
                                  <a:pt x="6" y="157"/>
                                </a:lnTo>
                                <a:lnTo>
                                  <a:pt x="4" y="157"/>
                                </a:lnTo>
                                <a:lnTo>
                                  <a:pt x="3" y="157"/>
                                </a:lnTo>
                                <a:lnTo>
                                  <a:pt x="1" y="155"/>
                                </a:lnTo>
                                <a:lnTo>
                                  <a:pt x="0" y="154"/>
                                </a:lnTo>
                                <a:lnTo>
                                  <a:pt x="0" y="154"/>
                                </a:lnTo>
                                <a:lnTo>
                                  <a:pt x="0" y="153"/>
                                </a:lnTo>
                                <a:lnTo>
                                  <a:pt x="0" y="8"/>
                                </a:lnTo>
                                <a:lnTo>
                                  <a:pt x="0" y="6"/>
                                </a:lnTo>
                                <a:lnTo>
                                  <a:pt x="0" y="6"/>
                                </a:lnTo>
                                <a:lnTo>
                                  <a:pt x="1" y="5"/>
                                </a:lnTo>
                                <a:lnTo>
                                  <a:pt x="3" y="4"/>
                                </a:lnTo>
                                <a:lnTo>
                                  <a:pt x="4" y="4"/>
                                </a:lnTo>
                                <a:lnTo>
                                  <a:pt x="6" y="4"/>
                                </a:lnTo>
                                <a:lnTo>
                                  <a:pt x="9" y="3"/>
                                </a:lnTo>
                                <a:lnTo>
                                  <a:pt x="12" y="3"/>
                                </a:lnTo>
                                <a:lnTo>
                                  <a:pt x="15" y="3"/>
                                </a:lnTo>
                                <a:lnTo>
                                  <a:pt x="17" y="4"/>
                                </a:lnTo>
                                <a:lnTo>
                                  <a:pt x="20" y="4"/>
                                </a:lnTo>
                                <a:lnTo>
                                  <a:pt x="21" y="4"/>
                                </a:lnTo>
                                <a:lnTo>
                                  <a:pt x="22" y="5"/>
                                </a:lnTo>
                                <a:lnTo>
                                  <a:pt x="24" y="6"/>
                                </a:lnTo>
                                <a:lnTo>
                                  <a:pt x="24" y="6"/>
                                </a:lnTo>
                                <a:lnTo>
                                  <a:pt x="24" y="8"/>
                                </a:lnTo>
                                <a:lnTo>
                                  <a:pt x="24" y="29"/>
                                </a:lnTo>
                                <a:lnTo>
                                  <a:pt x="30" y="21"/>
                                </a:lnTo>
                                <a:lnTo>
                                  <a:pt x="35" y="15"/>
                                </a:lnTo>
                                <a:lnTo>
                                  <a:pt x="41" y="10"/>
                                </a:lnTo>
                                <a:lnTo>
                                  <a:pt x="44" y="6"/>
                                </a:lnTo>
                                <a:lnTo>
                                  <a:pt x="49" y="4"/>
                                </a:lnTo>
                                <a:lnTo>
                                  <a:pt x="54" y="3"/>
                                </a:lnTo>
                                <a:lnTo>
                                  <a:pt x="59" y="2"/>
                                </a:lnTo>
                                <a:lnTo>
                                  <a:pt x="63" y="0"/>
                                </a:lnTo>
                                <a:lnTo>
                                  <a:pt x="65" y="2"/>
                                </a:lnTo>
                                <a:lnTo>
                                  <a:pt x="68" y="2"/>
                                </a:lnTo>
                                <a:lnTo>
                                  <a:pt x="70" y="2"/>
                                </a:lnTo>
                                <a:lnTo>
                                  <a:pt x="74" y="2"/>
                                </a:lnTo>
                                <a:lnTo>
                                  <a:pt x="76" y="3"/>
                                </a:lnTo>
                                <a:lnTo>
                                  <a:pt x="79" y="4"/>
                                </a:lnTo>
                                <a:lnTo>
                                  <a:pt x="81" y="4"/>
                                </a:lnTo>
                                <a:lnTo>
                                  <a:pt x="83" y="5"/>
                                </a:lnTo>
                                <a:lnTo>
                                  <a:pt x="83" y="6"/>
                                </a:lnTo>
                                <a:lnTo>
                                  <a:pt x="84" y="6"/>
                                </a:lnTo>
                                <a:lnTo>
                                  <a:pt x="84" y="8"/>
                                </a:lnTo>
                                <a:lnTo>
                                  <a:pt x="84" y="9"/>
                                </a:lnTo>
                                <a:lnTo>
                                  <a:pt x="84" y="10"/>
                                </a:lnTo>
                                <a:lnTo>
                                  <a:pt x="84" y="11"/>
                                </a:lnTo>
                                <a:lnTo>
                                  <a:pt x="84" y="14"/>
                                </a:lnTo>
                                <a:lnTo>
                                  <a:pt x="84" y="1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42" name="Freeform 337"/>
                        <wps:cNvSpPr>
                          <a:spLocks noEditPoints="1"/>
                        </wps:cNvSpPr>
                        <wps:spPr bwMode="auto">
                          <a:xfrm>
                            <a:off x="3363913" y="1095375"/>
                            <a:ext cx="17463" cy="112713"/>
                          </a:xfrm>
                          <a:custGeom>
                            <a:avLst/>
                            <a:gdLst>
                              <a:gd name="T0" fmla="*/ 30 w 32"/>
                              <a:gd name="T1" fmla="*/ 209 h 214"/>
                              <a:gd name="T2" fmla="*/ 30 w 32"/>
                              <a:gd name="T3" fmla="*/ 210 h 214"/>
                              <a:gd name="T4" fmla="*/ 29 w 32"/>
                              <a:gd name="T5" fmla="*/ 210 h 214"/>
                              <a:gd name="T6" fmla="*/ 27 w 32"/>
                              <a:gd name="T7" fmla="*/ 211 h 214"/>
                              <a:gd name="T8" fmla="*/ 26 w 32"/>
                              <a:gd name="T9" fmla="*/ 213 h 214"/>
                              <a:gd name="T10" fmla="*/ 25 w 32"/>
                              <a:gd name="T11" fmla="*/ 213 h 214"/>
                              <a:gd name="T12" fmla="*/ 22 w 32"/>
                              <a:gd name="T13" fmla="*/ 213 h 214"/>
                              <a:gd name="T14" fmla="*/ 20 w 32"/>
                              <a:gd name="T15" fmla="*/ 214 h 214"/>
                              <a:gd name="T16" fmla="*/ 16 w 32"/>
                              <a:gd name="T17" fmla="*/ 214 h 214"/>
                              <a:gd name="T18" fmla="*/ 13 w 32"/>
                              <a:gd name="T19" fmla="*/ 214 h 214"/>
                              <a:gd name="T20" fmla="*/ 10 w 32"/>
                              <a:gd name="T21" fmla="*/ 213 h 214"/>
                              <a:gd name="T22" fmla="*/ 8 w 32"/>
                              <a:gd name="T23" fmla="*/ 213 h 214"/>
                              <a:gd name="T24" fmla="*/ 5 w 32"/>
                              <a:gd name="T25" fmla="*/ 213 h 214"/>
                              <a:gd name="T26" fmla="*/ 4 w 32"/>
                              <a:gd name="T27" fmla="*/ 211 h 214"/>
                              <a:gd name="T28" fmla="*/ 4 w 32"/>
                              <a:gd name="T29" fmla="*/ 210 h 214"/>
                              <a:gd name="T30" fmla="*/ 3 w 32"/>
                              <a:gd name="T31" fmla="*/ 210 h 214"/>
                              <a:gd name="T32" fmla="*/ 3 w 32"/>
                              <a:gd name="T33" fmla="*/ 209 h 214"/>
                              <a:gd name="T34" fmla="*/ 3 w 32"/>
                              <a:gd name="T35" fmla="*/ 64 h 214"/>
                              <a:gd name="T36" fmla="*/ 3 w 32"/>
                              <a:gd name="T37" fmla="*/ 62 h 214"/>
                              <a:gd name="T38" fmla="*/ 4 w 32"/>
                              <a:gd name="T39" fmla="*/ 62 h 214"/>
                              <a:gd name="T40" fmla="*/ 4 w 32"/>
                              <a:gd name="T41" fmla="*/ 61 h 214"/>
                              <a:gd name="T42" fmla="*/ 5 w 32"/>
                              <a:gd name="T43" fmla="*/ 60 h 214"/>
                              <a:gd name="T44" fmla="*/ 8 w 32"/>
                              <a:gd name="T45" fmla="*/ 60 h 214"/>
                              <a:gd name="T46" fmla="*/ 10 w 32"/>
                              <a:gd name="T47" fmla="*/ 60 h 214"/>
                              <a:gd name="T48" fmla="*/ 13 w 32"/>
                              <a:gd name="T49" fmla="*/ 59 h 214"/>
                              <a:gd name="T50" fmla="*/ 16 w 32"/>
                              <a:gd name="T51" fmla="*/ 59 h 214"/>
                              <a:gd name="T52" fmla="*/ 20 w 32"/>
                              <a:gd name="T53" fmla="*/ 59 h 214"/>
                              <a:gd name="T54" fmla="*/ 22 w 32"/>
                              <a:gd name="T55" fmla="*/ 60 h 214"/>
                              <a:gd name="T56" fmla="*/ 25 w 32"/>
                              <a:gd name="T57" fmla="*/ 60 h 214"/>
                              <a:gd name="T58" fmla="*/ 26 w 32"/>
                              <a:gd name="T59" fmla="*/ 60 h 214"/>
                              <a:gd name="T60" fmla="*/ 27 w 32"/>
                              <a:gd name="T61" fmla="*/ 61 h 214"/>
                              <a:gd name="T62" fmla="*/ 29 w 32"/>
                              <a:gd name="T63" fmla="*/ 62 h 214"/>
                              <a:gd name="T64" fmla="*/ 30 w 32"/>
                              <a:gd name="T65" fmla="*/ 62 h 214"/>
                              <a:gd name="T66" fmla="*/ 30 w 32"/>
                              <a:gd name="T67" fmla="*/ 64 h 214"/>
                              <a:gd name="T68" fmla="*/ 30 w 32"/>
                              <a:gd name="T69" fmla="*/ 209 h 214"/>
                              <a:gd name="T70" fmla="*/ 32 w 32"/>
                              <a:gd name="T71" fmla="*/ 16 h 214"/>
                              <a:gd name="T72" fmla="*/ 32 w 32"/>
                              <a:gd name="T73" fmla="*/ 23 h 214"/>
                              <a:gd name="T74" fmla="*/ 29 w 32"/>
                              <a:gd name="T75" fmla="*/ 28 h 214"/>
                              <a:gd name="T76" fmla="*/ 25 w 32"/>
                              <a:gd name="T77" fmla="*/ 30 h 214"/>
                              <a:gd name="T78" fmla="*/ 16 w 32"/>
                              <a:gd name="T79" fmla="*/ 32 h 214"/>
                              <a:gd name="T80" fmla="*/ 8 w 32"/>
                              <a:gd name="T81" fmla="*/ 30 h 214"/>
                              <a:gd name="T82" fmla="*/ 3 w 32"/>
                              <a:gd name="T83" fmla="*/ 28 h 214"/>
                              <a:gd name="T84" fmla="*/ 0 w 32"/>
                              <a:gd name="T85" fmla="*/ 24 h 214"/>
                              <a:gd name="T86" fmla="*/ 0 w 32"/>
                              <a:gd name="T87" fmla="*/ 16 h 214"/>
                              <a:gd name="T88" fmla="*/ 0 w 32"/>
                              <a:gd name="T89" fmla="*/ 7 h 214"/>
                              <a:gd name="T90" fmla="*/ 3 w 32"/>
                              <a:gd name="T91" fmla="*/ 3 h 214"/>
                              <a:gd name="T92" fmla="*/ 8 w 32"/>
                              <a:gd name="T93" fmla="*/ 0 h 214"/>
                              <a:gd name="T94" fmla="*/ 16 w 32"/>
                              <a:gd name="T95" fmla="*/ 0 h 214"/>
                              <a:gd name="T96" fmla="*/ 25 w 32"/>
                              <a:gd name="T97" fmla="*/ 0 h 214"/>
                              <a:gd name="T98" fmla="*/ 29 w 32"/>
                              <a:gd name="T99" fmla="*/ 3 h 214"/>
                              <a:gd name="T100" fmla="*/ 32 w 32"/>
                              <a:gd name="T101" fmla="*/ 7 h 214"/>
                              <a:gd name="T102" fmla="*/ 32 w 32"/>
                              <a:gd name="T103" fmla="*/ 16 h 2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32" h="214">
                                <a:moveTo>
                                  <a:pt x="30" y="209"/>
                                </a:moveTo>
                                <a:lnTo>
                                  <a:pt x="30" y="210"/>
                                </a:lnTo>
                                <a:lnTo>
                                  <a:pt x="29" y="210"/>
                                </a:lnTo>
                                <a:lnTo>
                                  <a:pt x="27" y="211"/>
                                </a:lnTo>
                                <a:lnTo>
                                  <a:pt x="26" y="213"/>
                                </a:lnTo>
                                <a:lnTo>
                                  <a:pt x="25" y="213"/>
                                </a:lnTo>
                                <a:lnTo>
                                  <a:pt x="22" y="213"/>
                                </a:lnTo>
                                <a:lnTo>
                                  <a:pt x="20" y="214"/>
                                </a:lnTo>
                                <a:lnTo>
                                  <a:pt x="16" y="214"/>
                                </a:lnTo>
                                <a:lnTo>
                                  <a:pt x="13" y="214"/>
                                </a:lnTo>
                                <a:lnTo>
                                  <a:pt x="10" y="213"/>
                                </a:lnTo>
                                <a:lnTo>
                                  <a:pt x="8" y="213"/>
                                </a:lnTo>
                                <a:lnTo>
                                  <a:pt x="5" y="213"/>
                                </a:lnTo>
                                <a:lnTo>
                                  <a:pt x="4" y="211"/>
                                </a:lnTo>
                                <a:lnTo>
                                  <a:pt x="4" y="210"/>
                                </a:lnTo>
                                <a:lnTo>
                                  <a:pt x="3" y="210"/>
                                </a:lnTo>
                                <a:lnTo>
                                  <a:pt x="3" y="209"/>
                                </a:lnTo>
                                <a:lnTo>
                                  <a:pt x="3" y="64"/>
                                </a:lnTo>
                                <a:lnTo>
                                  <a:pt x="3" y="62"/>
                                </a:lnTo>
                                <a:lnTo>
                                  <a:pt x="4" y="62"/>
                                </a:lnTo>
                                <a:lnTo>
                                  <a:pt x="4" y="61"/>
                                </a:lnTo>
                                <a:lnTo>
                                  <a:pt x="5" y="60"/>
                                </a:lnTo>
                                <a:lnTo>
                                  <a:pt x="8" y="60"/>
                                </a:lnTo>
                                <a:lnTo>
                                  <a:pt x="10" y="60"/>
                                </a:lnTo>
                                <a:lnTo>
                                  <a:pt x="13" y="59"/>
                                </a:lnTo>
                                <a:lnTo>
                                  <a:pt x="16" y="59"/>
                                </a:lnTo>
                                <a:lnTo>
                                  <a:pt x="20" y="59"/>
                                </a:lnTo>
                                <a:lnTo>
                                  <a:pt x="22" y="60"/>
                                </a:lnTo>
                                <a:lnTo>
                                  <a:pt x="25" y="60"/>
                                </a:lnTo>
                                <a:lnTo>
                                  <a:pt x="26" y="60"/>
                                </a:lnTo>
                                <a:lnTo>
                                  <a:pt x="27" y="61"/>
                                </a:lnTo>
                                <a:lnTo>
                                  <a:pt x="29" y="62"/>
                                </a:lnTo>
                                <a:lnTo>
                                  <a:pt x="30" y="62"/>
                                </a:lnTo>
                                <a:lnTo>
                                  <a:pt x="30" y="64"/>
                                </a:lnTo>
                                <a:lnTo>
                                  <a:pt x="30" y="209"/>
                                </a:lnTo>
                                <a:close/>
                                <a:moveTo>
                                  <a:pt x="32" y="16"/>
                                </a:moveTo>
                                <a:lnTo>
                                  <a:pt x="32" y="23"/>
                                </a:lnTo>
                                <a:lnTo>
                                  <a:pt x="29" y="28"/>
                                </a:lnTo>
                                <a:lnTo>
                                  <a:pt x="25" y="30"/>
                                </a:lnTo>
                                <a:lnTo>
                                  <a:pt x="16" y="32"/>
                                </a:lnTo>
                                <a:lnTo>
                                  <a:pt x="8" y="30"/>
                                </a:lnTo>
                                <a:lnTo>
                                  <a:pt x="3" y="28"/>
                                </a:lnTo>
                                <a:lnTo>
                                  <a:pt x="0" y="24"/>
                                </a:lnTo>
                                <a:lnTo>
                                  <a:pt x="0" y="16"/>
                                </a:lnTo>
                                <a:lnTo>
                                  <a:pt x="0" y="7"/>
                                </a:lnTo>
                                <a:lnTo>
                                  <a:pt x="3" y="3"/>
                                </a:lnTo>
                                <a:lnTo>
                                  <a:pt x="8" y="0"/>
                                </a:lnTo>
                                <a:lnTo>
                                  <a:pt x="16" y="0"/>
                                </a:lnTo>
                                <a:lnTo>
                                  <a:pt x="25" y="0"/>
                                </a:lnTo>
                                <a:lnTo>
                                  <a:pt x="29" y="3"/>
                                </a:lnTo>
                                <a:lnTo>
                                  <a:pt x="32" y="7"/>
                                </a:lnTo>
                                <a:lnTo>
                                  <a:pt x="32"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43" name="Freeform 338"/>
                        <wps:cNvSpPr>
                          <a:spLocks noEditPoints="1"/>
                        </wps:cNvSpPr>
                        <wps:spPr bwMode="auto">
                          <a:xfrm>
                            <a:off x="3395663" y="1095375"/>
                            <a:ext cx="82550" cy="114300"/>
                          </a:xfrm>
                          <a:custGeom>
                            <a:avLst/>
                            <a:gdLst>
                              <a:gd name="T0" fmla="*/ 149 w 157"/>
                              <a:gd name="T1" fmla="*/ 60 h 215"/>
                              <a:gd name="T2" fmla="*/ 153 w 157"/>
                              <a:gd name="T3" fmla="*/ 65 h 215"/>
                              <a:gd name="T4" fmla="*/ 153 w 157"/>
                              <a:gd name="T5" fmla="*/ 209 h 215"/>
                              <a:gd name="T6" fmla="*/ 153 w 157"/>
                              <a:gd name="T7" fmla="*/ 210 h 215"/>
                              <a:gd name="T8" fmla="*/ 151 w 157"/>
                              <a:gd name="T9" fmla="*/ 213 h 215"/>
                              <a:gd name="T10" fmla="*/ 147 w 157"/>
                              <a:gd name="T11" fmla="*/ 213 h 215"/>
                              <a:gd name="T12" fmla="*/ 141 w 157"/>
                              <a:gd name="T13" fmla="*/ 214 h 215"/>
                              <a:gd name="T14" fmla="*/ 133 w 157"/>
                              <a:gd name="T15" fmla="*/ 213 h 215"/>
                              <a:gd name="T16" fmla="*/ 130 w 157"/>
                              <a:gd name="T17" fmla="*/ 213 h 215"/>
                              <a:gd name="T18" fmla="*/ 127 w 157"/>
                              <a:gd name="T19" fmla="*/ 210 h 215"/>
                              <a:gd name="T20" fmla="*/ 127 w 157"/>
                              <a:gd name="T21" fmla="*/ 209 h 215"/>
                              <a:gd name="T22" fmla="*/ 52 w 157"/>
                              <a:gd name="T23" fmla="*/ 82 h 215"/>
                              <a:gd name="T24" fmla="*/ 53 w 157"/>
                              <a:gd name="T25" fmla="*/ 176 h 215"/>
                              <a:gd name="T26" fmla="*/ 62 w 157"/>
                              <a:gd name="T27" fmla="*/ 192 h 215"/>
                              <a:gd name="T28" fmla="*/ 75 w 157"/>
                              <a:gd name="T29" fmla="*/ 193 h 215"/>
                              <a:gd name="T30" fmla="*/ 82 w 157"/>
                              <a:gd name="T31" fmla="*/ 191 h 215"/>
                              <a:gd name="T32" fmla="*/ 87 w 157"/>
                              <a:gd name="T33" fmla="*/ 189 h 215"/>
                              <a:gd name="T34" fmla="*/ 89 w 157"/>
                              <a:gd name="T35" fmla="*/ 188 h 215"/>
                              <a:gd name="T36" fmla="*/ 91 w 157"/>
                              <a:gd name="T37" fmla="*/ 188 h 215"/>
                              <a:gd name="T38" fmla="*/ 93 w 157"/>
                              <a:gd name="T39" fmla="*/ 189 h 215"/>
                              <a:gd name="T40" fmla="*/ 94 w 157"/>
                              <a:gd name="T41" fmla="*/ 192 h 215"/>
                              <a:gd name="T42" fmla="*/ 95 w 157"/>
                              <a:gd name="T43" fmla="*/ 195 h 215"/>
                              <a:gd name="T44" fmla="*/ 94 w 157"/>
                              <a:gd name="T45" fmla="*/ 202 h 215"/>
                              <a:gd name="T46" fmla="*/ 93 w 157"/>
                              <a:gd name="T47" fmla="*/ 208 h 215"/>
                              <a:gd name="T48" fmla="*/ 90 w 157"/>
                              <a:gd name="T49" fmla="*/ 210 h 215"/>
                              <a:gd name="T50" fmla="*/ 85 w 157"/>
                              <a:gd name="T51" fmla="*/ 213 h 215"/>
                              <a:gd name="T52" fmla="*/ 79 w 157"/>
                              <a:gd name="T53" fmla="*/ 214 h 215"/>
                              <a:gd name="T54" fmla="*/ 72 w 157"/>
                              <a:gd name="T55" fmla="*/ 215 h 215"/>
                              <a:gd name="T56" fmla="*/ 57 w 157"/>
                              <a:gd name="T57" fmla="*/ 215 h 215"/>
                              <a:gd name="T58" fmla="*/ 41 w 157"/>
                              <a:gd name="T59" fmla="*/ 209 h 215"/>
                              <a:gd name="T60" fmla="*/ 31 w 157"/>
                              <a:gd name="T61" fmla="*/ 197 h 215"/>
                              <a:gd name="T62" fmla="*/ 26 w 157"/>
                              <a:gd name="T63" fmla="*/ 178 h 215"/>
                              <a:gd name="T64" fmla="*/ 26 w 157"/>
                              <a:gd name="T65" fmla="*/ 82 h 215"/>
                              <a:gd name="T66" fmla="*/ 3 w 157"/>
                              <a:gd name="T67" fmla="*/ 81 h 215"/>
                              <a:gd name="T68" fmla="*/ 0 w 157"/>
                              <a:gd name="T69" fmla="*/ 76 h 215"/>
                              <a:gd name="T70" fmla="*/ 0 w 157"/>
                              <a:gd name="T71" fmla="*/ 69 h 215"/>
                              <a:gd name="T72" fmla="*/ 2 w 157"/>
                              <a:gd name="T73" fmla="*/ 64 h 215"/>
                              <a:gd name="T74" fmla="*/ 3 w 157"/>
                              <a:gd name="T75" fmla="*/ 61 h 215"/>
                              <a:gd name="T76" fmla="*/ 4 w 157"/>
                              <a:gd name="T77" fmla="*/ 60 h 215"/>
                              <a:gd name="T78" fmla="*/ 26 w 157"/>
                              <a:gd name="T79" fmla="*/ 60 h 215"/>
                              <a:gd name="T80" fmla="*/ 26 w 157"/>
                              <a:gd name="T81" fmla="*/ 24 h 215"/>
                              <a:gd name="T82" fmla="*/ 27 w 157"/>
                              <a:gd name="T83" fmla="*/ 23 h 215"/>
                              <a:gd name="T84" fmla="*/ 30 w 157"/>
                              <a:gd name="T85" fmla="*/ 21 h 215"/>
                              <a:gd name="T86" fmla="*/ 35 w 157"/>
                              <a:gd name="T87" fmla="*/ 21 h 215"/>
                              <a:gd name="T88" fmla="*/ 42 w 157"/>
                              <a:gd name="T89" fmla="*/ 21 h 215"/>
                              <a:gd name="T90" fmla="*/ 48 w 157"/>
                              <a:gd name="T91" fmla="*/ 21 h 215"/>
                              <a:gd name="T92" fmla="*/ 51 w 157"/>
                              <a:gd name="T93" fmla="*/ 23 h 215"/>
                              <a:gd name="T94" fmla="*/ 52 w 157"/>
                              <a:gd name="T95" fmla="*/ 24 h 215"/>
                              <a:gd name="T96" fmla="*/ 52 w 157"/>
                              <a:gd name="T97" fmla="*/ 60 h 215"/>
                              <a:gd name="T98" fmla="*/ 157 w 157"/>
                              <a:gd name="T99" fmla="*/ 16 h 215"/>
                              <a:gd name="T100" fmla="*/ 153 w 157"/>
                              <a:gd name="T101" fmla="*/ 28 h 215"/>
                              <a:gd name="T102" fmla="*/ 139 w 157"/>
                              <a:gd name="T103" fmla="*/ 32 h 215"/>
                              <a:gd name="T104" fmla="*/ 127 w 157"/>
                              <a:gd name="T105" fmla="*/ 28 h 215"/>
                              <a:gd name="T106" fmla="*/ 123 w 157"/>
                              <a:gd name="T107" fmla="*/ 16 h 215"/>
                              <a:gd name="T108" fmla="*/ 127 w 157"/>
                              <a:gd name="T109" fmla="*/ 3 h 215"/>
                              <a:gd name="T110" fmla="*/ 141 w 157"/>
                              <a:gd name="T111" fmla="*/ 0 h 215"/>
                              <a:gd name="T112" fmla="*/ 153 w 157"/>
                              <a:gd name="T113" fmla="*/ 3 h 215"/>
                              <a:gd name="T114" fmla="*/ 157 w 157"/>
                              <a:gd name="T115" fmla="*/ 16 h 215"/>
                              <a:gd name="T116" fmla="*/ 103 w 157"/>
                              <a:gd name="T117" fmla="*/ 60 h 2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57" h="215">
                                <a:moveTo>
                                  <a:pt x="146" y="60"/>
                                </a:moveTo>
                                <a:lnTo>
                                  <a:pt x="149" y="60"/>
                                </a:lnTo>
                                <a:lnTo>
                                  <a:pt x="152" y="62"/>
                                </a:lnTo>
                                <a:lnTo>
                                  <a:pt x="153" y="65"/>
                                </a:lnTo>
                                <a:lnTo>
                                  <a:pt x="153" y="69"/>
                                </a:lnTo>
                                <a:lnTo>
                                  <a:pt x="153" y="209"/>
                                </a:lnTo>
                                <a:lnTo>
                                  <a:pt x="153" y="210"/>
                                </a:lnTo>
                                <a:lnTo>
                                  <a:pt x="153" y="210"/>
                                </a:lnTo>
                                <a:lnTo>
                                  <a:pt x="152" y="211"/>
                                </a:lnTo>
                                <a:lnTo>
                                  <a:pt x="151" y="213"/>
                                </a:lnTo>
                                <a:lnTo>
                                  <a:pt x="149" y="213"/>
                                </a:lnTo>
                                <a:lnTo>
                                  <a:pt x="147" y="213"/>
                                </a:lnTo>
                                <a:lnTo>
                                  <a:pt x="144" y="214"/>
                                </a:lnTo>
                                <a:lnTo>
                                  <a:pt x="141" y="214"/>
                                </a:lnTo>
                                <a:lnTo>
                                  <a:pt x="137" y="214"/>
                                </a:lnTo>
                                <a:lnTo>
                                  <a:pt x="133" y="213"/>
                                </a:lnTo>
                                <a:lnTo>
                                  <a:pt x="131" y="213"/>
                                </a:lnTo>
                                <a:lnTo>
                                  <a:pt x="130" y="213"/>
                                </a:lnTo>
                                <a:lnTo>
                                  <a:pt x="128" y="211"/>
                                </a:lnTo>
                                <a:lnTo>
                                  <a:pt x="127" y="210"/>
                                </a:lnTo>
                                <a:lnTo>
                                  <a:pt x="127" y="210"/>
                                </a:lnTo>
                                <a:lnTo>
                                  <a:pt x="127" y="209"/>
                                </a:lnTo>
                                <a:lnTo>
                                  <a:pt x="127" y="82"/>
                                </a:lnTo>
                                <a:lnTo>
                                  <a:pt x="52" y="82"/>
                                </a:lnTo>
                                <a:lnTo>
                                  <a:pt x="52" y="162"/>
                                </a:lnTo>
                                <a:lnTo>
                                  <a:pt x="53" y="176"/>
                                </a:lnTo>
                                <a:lnTo>
                                  <a:pt x="57" y="186"/>
                                </a:lnTo>
                                <a:lnTo>
                                  <a:pt x="62" y="192"/>
                                </a:lnTo>
                                <a:lnTo>
                                  <a:pt x="73" y="193"/>
                                </a:lnTo>
                                <a:lnTo>
                                  <a:pt x="75" y="193"/>
                                </a:lnTo>
                                <a:lnTo>
                                  <a:pt x="79" y="192"/>
                                </a:lnTo>
                                <a:lnTo>
                                  <a:pt x="82" y="191"/>
                                </a:lnTo>
                                <a:lnTo>
                                  <a:pt x="84" y="191"/>
                                </a:lnTo>
                                <a:lnTo>
                                  <a:pt x="87" y="189"/>
                                </a:lnTo>
                                <a:lnTo>
                                  <a:pt x="88" y="189"/>
                                </a:lnTo>
                                <a:lnTo>
                                  <a:pt x="89" y="188"/>
                                </a:lnTo>
                                <a:lnTo>
                                  <a:pt x="91" y="188"/>
                                </a:lnTo>
                                <a:lnTo>
                                  <a:pt x="91" y="188"/>
                                </a:lnTo>
                                <a:lnTo>
                                  <a:pt x="93" y="188"/>
                                </a:lnTo>
                                <a:lnTo>
                                  <a:pt x="93" y="189"/>
                                </a:lnTo>
                                <a:lnTo>
                                  <a:pt x="94" y="191"/>
                                </a:lnTo>
                                <a:lnTo>
                                  <a:pt x="94" y="192"/>
                                </a:lnTo>
                                <a:lnTo>
                                  <a:pt x="94" y="193"/>
                                </a:lnTo>
                                <a:lnTo>
                                  <a:pt x="95" y="195"/>
                                </a:lnTo>
                                <a:lnTo>
                                  <a:pt x="95" y="198"/>
                                </a:lnTo>
                                <a:lnTo>
                                  <a:pt x="94" y="202"/>
                                </a:lnTo>
                                <a:lnTo>
                                  <a:pt x="94" y="205"/>
                                </a:lnTo>
                                <a:lnTo>
                                  <a:pt x="93" y="208"/>
                                </a:lnTo>
                                <a:lnTo>
                                  <a:pt x="91" y="209"/>
                                </a:lnTo>
                                <a:lnTo>
                                  <a:pt x="90" y="210"/>
                                </a:lnTo>
                                <a:lnTo>
                                  <a:pt x="88" y="211"/>
                                </a:lnTo>
                                <a:lnTo>
                                  <a:pt x="85" y="213"/>
                                </a:lnTo>
                                <a:lnTo>
                                  <a:pt x="83" y="214"/>
                                </a:lnTo>
                                <a:lnTo>
                                  <a:pt x="79" y="214"/>
                                </a:lnTo>
                                <a:lnTo>
                                  <a:pt x="75" y="215"/>
                                </a:lnTo>
                                <a:lnTo>
                                  <a:pt x="72" y="215"/>
                                </a:lnTo>
                                <a:lnTo>
                                  <a:pt x="68" y="215"/>
                                </a:lnTo>
                                <a:lnTo>
                                  <a:pt x="57" y="215"/>
                                </a:lnTo>
                                <a:lnTo>
                                  <a:pt x="48" y="213"/>
                                </a:lnTo>
                                <a:lnTo>
                                  <a:pt x="41" y="209"/>
                                </a:lnTo>
                                <a:lnTo>
                                  <a:pt x="36" y="203"/>
                                </a:lnTo>
                                <a:lnTo>
                                  <a:pt x="31" y="197"/>
                                </a:lnTo>
                                <a:lnTo>
                                  <a:pt x="29" y="188"/>
                                </a:lnTo>
                                <a:lnTo>
                                  <a:pt x="26" y="178"/>
                                </a:lnTo>
                                <a:lnTo>
                                  <a:pt x="26" y="166"/>
                                </a:lnTo>
                                <a:lnTo>
                                  <a:pt x="26" y="82"/>
                                </a:lnTo>
                                <a:lnTo>
                                  <a:pt x="5" y="82"/>
                                </a:lnTo>
                                <a:lnTo>
                                  <a:pt x="3" y="81"/>
                                </a:lnTo>
                                <a:lnTo>
                                  <a:pt x="2" y="80"/>
                                </a:lnTo>
                                <a:lnTo>
                                  <a:pt x="0" y="76"/>
                                </a:lnTo>
                                <a:lnTo>
                                  <a:pt x="0" y="71"/>
                                </a:lnTo>
                                <a:lnTo>
                                  <a:pt x="0" y="69"/>
                                </a:lnTo>
                                <a:lnTo>
                                  <a:pt x="0" y="66"/>
                                </a:lnTo>
                                <a:lnTo>
                                  <a:pt x="2" y="64"/>
                                </a:lnTo>
                                <a:lnTo>
                                  <a:pt x="2" y="62"/>
                                </a:lnTo>
                                <a:lnTo>
                                  <a:pt x="3" y="61"/>
                                </a:lnTo>
                                <a:lnTo>
                                  <a:pt x="3" y="60"/>
                                </a:lnTo>
                                <a:lnTo>
                                  <a:pt x="4" y="60"/>
                                </a:lnTo>
                                <a:lnTo>
                                  <a:pt x="5" y="60"/>
                                </a:lnTo>
                                <a:lnTo>
                                  <a:pt x="26" y="60"/>
                                </a:lnTo>
                                <a:lnTo>
                                  <a:pt x="26" y="26"/>
                                </a:lnTo>
                                <a:lnTo>
                                  <a:pt x="26" y="24"/>
                                </a:lnTo>
                                <a:lnTo>
                                  <a:pt x="26" y="23"/>
                                </a:lnTo>
                                <a:lnTo>
                                  <a:pt x="27" y="23"/>
                                </a:lnTo>
                                <a:lnTo>
                                  <a:pt x="29" y="22"/>
                                </a:lnTo>
                                <a:lnTo>
                                  <a:pt x="30" y="21"/>
                                </a:lnTo>
                                <a:lnTo>
                                  <a:pt x="32" y="21"/>
                                </a:lnTo>
                                <a:lnTo>
                                  <a:pt x="35" y="21"/>
                                </a:lnTo>
                                <a:lnTo>
                                  <a:pt x="38" y="21"/>
                                </a:lnTo>
                                <a:lnTo>
                                  <a:pt x="42" y="21"/>
                                </a:lnTo>
                                <a:lnTo>
                                  <a:pt x="46" y="21"/>
                                </a:lnTo>
                                <a:lnTo>
                                  <a:pt x="48" y="21"/>
                                </a:lnTo>
                                <a:lnTo>
                                  <a:pt x="50" y="22"/>
                                </a:lnTo>
                                <a:lnTo>
                                  <a:pt x="51" y="23"/>
                                </a:lnTo>
                                <a:lnTo>
                                  <a:pt x="52" y="23"/>
                                </a:lnTo>
                                <a:lnTo>
                                  <a:pt x="52" y="24"/>
                                </a:lnTo>
                                <a:lnTo>
                                  <a:pt x="52" y="26"/>
                                </a:lnTo>
                                <a:lnTo>
                                  <a:pt x="52" y="60"/>
                                </a:lnTo>
                                <a:lnTo>
                                  <a:pt x="146" y="60"/>
                                </a:lnTo>
                                <a:close/>
                                <a:moveTo>
                                  <a:pt x="157" y="16"/>
                                </a:moveTo>
                                <a:lnTo>
                                  <a:pt x="155" y="23"/>
                                </a:lnTo>
                                <a:lnTo>
                                  <a:pt x="153" y="28"/>
                                </a:lnTo>
                                <a:lnTo>
                                  <a:pt x="148" y="30"/>
                                </a:lnTo>
                                <a:lnTo>
                                  <a:pt x="139" y="32"/>
                                </a:lnTo>
                                <a:lnTo>
                                  <a:pt x="132" y="30"/>
                                </a:lnTo>
                                <a:lnTo>
                                  <a:pt x="127" y="28"/>
                                </a:lnTo>
                                <a:lnTo>
                                  <a:pt x="125" y="24"/>
                                </a:lnTo>
                                <a:lnTo>
                                  <a:pt x="123" y="16"/>
                                </a:lnTo>
                                <a:lnTo>
                                  <a:pt x="125" y="7"/>
                                </a:lnTo>
                                <a:lnTo>
                                  <a:pt x="127" y="3"/>
                                </a:lnTo>
                                <a:lnTo>
                                  <a:pt x="132" y="0"/>
                                </a:lnTo>
                                <a:lnTo>
                                  <a:pt x="141" y="0"/>
                                </a:lnTo>
                                <a:lnTo>
                                  <a:pt x="148" y="0"/>
                                </a:lnTo>
                                <a:lnTo>
                                  <a:pt x="153" y="3"/>
                                </a:lnTo>
                                <a:lnTo>
                                  <a:pt x="155" y="7"/>
                                </a:lnTo>
                                <a:lnTo>
                                  <a:pt x="157" y="16"/>
                                </a:lnTo>
                                <a:close/>
                                <a:moveTo>
                                  <a:pt x="103" y="60"/>
                                </a:moveTo>
                                <a:lnTo>
                                  <a:pt x="103" y="6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44" name="Freeform 339"/>
                        <wps:cNvSpPr>
                          <a:spLocks noEditPoints="1"/>
                        </wps:cNvSpPr>
                        <wps:spPr bwMode="auto">
                          <a:xfrm>
                            <a:off x="3497263" y="1125538"/>
                            <a:ext cx="76200" cy="84138"/>
                          </a:xfrm>
                          <a:custGeom>
                            <a:avLst/>
                            <a:gdLst>
                              <a:gd name="T0" fmla="*/ 143 w 145"/>
                              <a:gd name="T1" fmla="*/ 96 h 159"/>
                              <a:gd name="T2" fmla="*/ 135 w 145"/>
                              <a:gd name="T3" fmla="*/ 125 h 159"/>
                              <a:gd name="T4" fmla="*/ 116 w 145"/>
                              <a:gd name="T5" fmla="*/ 147 h 159"/>
                              <a:gd name="T6" fmla="*/ 88 w 145"/>
                              <a:gd name="T7" fmla="*/ 158 h 159"/>
                              <a:gd name="T8" fmla="*/ 53 w 145"/>
                              <a:gd name="T9" fmla="*/ 159 h 159"/>
                              <a:gd name="T10" fmla="*/ 28 w 145"/>
                              <a:gd name="T11" fmla="*/ 148 h 159"/>
                              <a:gd name="T12" fmla="*/ 9 w 145"/>
                              <a:gd name="T13" fmla="*/ 128 h 159"/>
                              <a:gd name="T14" fmla="*/ 0 w 145"/>
                              <a:gd name="T15" fmla="*/ 99 h 159"/>
                              <a:gd name="T16" fmla="*/ 0 w 145"/>
                              <a:gd name="T17" fmla="*/ 64 h 159"/>
                              <a:gd name="T18" fmla="*/ 10 w 145"/>
                              <a:gd name="T19" fmla="*/ 35 h 159"/>
                              <a:gd name="T20" fmla="*/ 29 w 145"/>
                              <a:gd name="T21" fmla="*/ 14 h 159"/>
                              <a:gd name="T22" fmla="*/ 56 w 145"/>
                              <a:gd name="T23" fmla="*/ 2 h 159"/>
                              <a:gd name="T24" fmla="*/ 90 w 145"/>
                              <a:gd name="T25" fmla="*/ 2 h 159"/>
                              <a:gd name="T26" fmla="*/ 117 w 145"/>
                              <a:gd name="T27" fmla="*/ 13 h 159"/>
                              <a:gd name="T28" fmla="*/ 135 w 145"/>
                              <a:gd name="T29" fmla="*/ 32 h 159"/>
                              <a:gd name="T30" fmla="*/ 143 w 145"/>
                              <a:gd name="T31" fmla="*/ 61 h 159"/>
                              <a:gd name="T32" fmla="*/ 116 w 145"/>
                              <a:gd name="T33" fmla="*/ 80 h 159"/>
                              <a:gd name="T34" fmla="*/ 115 w 145"/>
                              <a:gd name="T35" fmla="*/ 58 h 159"/>
                              <a:gd name="T36" fmla="*/ 108 w 145"/>
                              <a:gd name="T37" fmla="*/ 40 h 159"/>
                              <a:gd name="T38" fmla="*/ 94 w 145"/>
                              <a:gd name="T39" fmla="*/ 27 h 159"/>
                              <a:gd name="T40" fmla="*/ 73 w 145"/>
                              <a:gd name="T41" fmla="*/ 22 h 159"/>
                              <a:gd name="T42" fmla="*/ 52 w 145"/>
                              <a:gd name="T43" fmla="*/ 27 h 159"/>
                              <a:gd name="T44" fmla="*/ 39 w 145"/>
                              <a:gd name="T45" fmla="*/ 38 h 159"/>
                              <a:gd name="T46" fmla="*/ 30 w 145"/>
                              <a:gd name="T47" fmla="*/ 57 h 159"/>
                              <a:gd name="T48" fmla="*/ 28 w 145"/>
                              <a:gd name="T49" fmla="*/ 80 h 159"/>
                              <a:gd name="T50" fmla="*/ 30 w 145"/>
                              <a:gd name="T51" fmla="*/ 103 h 159"/>
                              <a:gd name="T52" fmla="*/ 37 w 145"/>
                              <a:gd name="T53" fmla="*/ 120 h 159"/>
                              <a:gd name="T54" fmla="*/ 51 w 145"/>
                              <a:gd name="T55" fmla="*/ 132 h 159"/>
                              <a:gd name="T56" fmla="*/ 72 w 145"/>
                              <a:gd name="T57" fmla="*/ 137 h 159"/>
                              <a:gd name="T58" fmla="*/ 92 w 145"/>
                              <a:gd name="T59" fmla="*/ 133 h 159"/>
                              <a:gd name="T60" fmla="*/ 106 w 145"/>
                              <a:gd name="T61" fmla="*/ 121 h 159"/>
                              <a:gd name="T62" fmla="*/ 114 w 145"/>
                              <a:gd name="T63" fmla="*/ 104 h 159"/>
                              <a:gd name="T64" fmla="*/ 116 w 145"/>
                              <a:gd name="T65" fmla="*/ 80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5" h="159">
                                <a:moveTo>
                                  <a:pt x="145" y="79"/>
                                </a:moveTo>
                                <a:lnTo>
                                  <a:pt x="143" y="96"/>
                                </a:lnTo>
                                <a:lnTo>
                                  <a:pt x="140" y="111"/>
                                </a:lnTo>
                                <a:lnTo>
                                  <a:pt x="135" y="125"/>
                                </a:lnTo>
                                <a:lnTo>
                                  <a:pt x="126" y="137"/>
                                </a:lnTo>
                                <a:lnTo>
                                  <a:pt x="116" y="147"/>
                                </a:lnTo>
                                <a:lnTo>
                                  <a:pt x="103" y="153"/>
                                </a:lnTo>
                                <a:lnTo>
                                  <a:pt x="88" y="158"/>
                                </a:lnTo>
                                <a:lnTo>
                                  <a:pt x="71" y="159"/>
                                </a:lnTo>
                                <a:lnTo>
                                  <a:pt x="53" y="159"/>
                                </a:lnTo>
                                <a:lnTo>
                                  <a:pt x="40" y="154"/>
                                </a:lnTo>
                                <a:lnTo>
                                  <a:pt x="28" y="148"/>
                                </a:lnTo>
                                <a:lnTo>
                                  <a:pt x="18" y="138"/>
                                </a:lnTo>
                                <a:lnTo>
                                  <a:pt x="9" y="128"/>
                                </a:lnTo>
                                <a:lnTo>
                                  <a:pt x="4" y="115"/>
                                </a:lnTo>
                                <a:lnTo>
                                  <a:pt x="0" y="99"/>
                                </a:lnTo>
                                <a:lnTo>
                                  <a:pt x="0" y="82"/>
                                </a:lnTo>
                                <a:lnTo>
                                  <a:pt x="0" y="64"/>
                                </a:lnTo>
                                <a:lnTo>
                                  <a:pt x="5" y="50"/>
                                </a:lnTo>
                                <a:lnTo>
                                  <a:pt x="10" y="35"/>
                                </a:lnTo>
                                <a:lnTo>
                                  <a:pt x="19" y="24"/>
                                </a:lnTo>
                                <a:lnTo>
                                  <a:pt x="29" y="14"/>
                                </a:lnTo>
                                <a:lnTo>
                                  <a:pt x="41" y="6"/>
                                </a:lnTo>
                                <a:lnTo>
                                  <a:pt x="56" y="2"/>
                                </a:lnTo>
                                <a:lnTo>
                                  <a:pt x="74" y="0"/>
                                </a:lnTo>
                                <a:lnTo>
                                  <a:pt x="90" y="2"/>
                                </a:lnTo>
                                <a:lnTo>
                                  <a:pt x="105" y="6"/>
                                </a:lnTo>
                                <a:lnTo>
                                  <a:pt x="117" y="13"/>
                                </a:lnTo>
                                <a:lnTo>
                                  <a:pt x="127" y="21"/>
                                </a:lnTo>
                                <a:lnTo>
                                  <a:pt x="135" y="32"/>
                                </a:lnTo>
                                <a:lnTo>
                                  <a:pt x="140" y="46"/>
                                </a:lnTo>
                                <a:lnTo>
                                  <a:pt x="143" y="61"/>
                                </a:lnTo>
                                <a:lnTo>
                                  <a:pt x="145" y="79"/>
                                </a:lnTo>
                                <a:close/>
                                <a:moveTo>
                                  <a:pt x="116" y="80"/>
                                </a:moveTo>
                                <a:lnTo>
                                  <a:pt x="116" y="69"/>
                                </a:lnTo>
                                <a:lnTo>
                                  <a:pt x="115" y="58"/>
                                </a:lnTo>
                                <a:lnTo>
                                  <a:pt x="111" y="48"/>
                                </a:lnTo>
                                <a:lnTo>
                                  <a:pt x="108" y="40"/>
                                </a:lnTo>
                                <a:lnTo>
                                  <a:pt x="101" y="32"/>
                                </a:lnTo>
                                <a:lnTo>
                                  <a:pt x="94" y="27"/>
                                </a:lnTo>
                                <a:lnTo>
                                  <a:pt x="84" y="24"/>
                                </a:lnTo>
                                <a:lnTo>
                                  <a:pt x="73" y="22"/>
                                </a:lnTo>
                                <a:lnTo>
                                  <a:pt x="62" y="24"/>
                                </a:lnTo>
                                <a:lnTo>
                                  <a:pt x="52" y="27"/>
                                </a:lnTo>
                                <a:lnTo>
                                  <a:pt x="45" y="32"/>
                                </a:lnTo>
                                <a:lnTo>
                                  <a:pt x="39" y="38"/>
                                </a:lnTo>
                                <a:lnTo>
                                  <a:pt x="34" y="47"/>
                                </a:lnTo>
                                <a:lnTo>
                                  <a:pt x="30" y="57"/>
                                </a:lnTo>
                                <a:lnTo>
                                  <a:pt x="29" y="68"/>
                                </a:lnTo>
                                <a:lnTo>
                                  <a:pt x="28" y="80"/>
                                </a:lnTo>
                                <a:lnTo>
                                  <a:pt x="29" y="91"/>
                                </a:lnTo>
                                <a:lnTo>
                                  <a:pt x="30" y="103"/>
                                </a:lnTo>
                                <a:lnTo>
                                  <a:pt x="32" y="112"/>
                                </a:lnTo>
                                <a:lnTo>
                                  <a:pt x="37" y="120"/>
                                </a:lnTo>
                                <a:lnTo>
                                  <a:pt x="44" y="127"/>
                                </a:lnTo>
                                <a:lnTo>
                                  <a:pt x="51" y="132"/>
                                </a:lnTo>
                                <a:lnTo>
                                  <a:pt x="60" y="137"/>
                                </a:lnTo>
                                <a:lnTo>
                                  <a:pt x="72" y="137"/>
                                </a:lnTo>
                                <a:lnTo>
                                  <a:pt x="83" y="137"/>
                                </a:lnTo>
                                <a:lnTo>
                                  <a:pt x="92" y="133"/>
                                </a:lnTo>
                                <a:lnTo>
                                  <a:pt x="100" y="128"/>
                                </a:lnTo>
                                <a:lnTo>
                                  <a:pt x="106" y="121"/>
                                </a:lnTo>
                                <a:lnTo>
                                  <a:pt x="111" y="114"/>
                                </a:lnTo>
                                <a:lnTo>
                                  <a:pt x="114" y="104"/>
                                </a:lnTo>
                                <a:lnTo>
                                  <a:pt x="116" y="93"/>
                                </a:lnTo>
                                <a:lnTo>
                                  <a:pt x="116" y="8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45" name="Freeform 340"/>
                        <wps:cNvSpPr>
                          <a:spLocks/>
                        </wps:cNvSpPr>
                        <wps:spPr bwMode="auto">
                          <a:xfrm>
                            <a:off x="3594101" y="1125538"/>
                            <a:ext cx="65088" cy="82550"/>
                          </a:xfrm>
                          <a:custGeom>
                            <a:avLst/>
                            <a:gdLst>
                              <a:gd name="T0" fmla="*/ 124 w 124"/>
                              <a:gd name="T1" fmla="*/ 154 h 158"/>
                              <a:gd name="T2" fmla="*/ 122 w 124"/>
                              <a:gd name="T3" fmla="*/ 155 h 158"/>
                              <a:gd name="T4" fmla="*/ 119 w 124"/>
                              <a:gd name="T5" fmla="*/ 157 h 158"/>
                              <a:gd name="T6" fmla="*/ 115 w 124"/>
                              <a:gd name="T7" fmla="*/ 158 h 158"/>
                              <a:gd name="T8" fmla="*/ 107 w 124"/>
                              <a:gd name="T9" fmla="*/ 158 h 158"/>
                              <a:gd name="T10" fmla="*/ 102 w 124"/>
                              <a:gd name="T11" fmla="*/ 157 h 158"/>
                              <a:gd name="T12" fmla="*/ 98 w 124"/>
                              <a:gd name="T13" fmla="*/ 155 h 158"/>
                              <a:gd name="T14" fmla="*/ 97 w 124"/>
                              <a:gd name="T15" fmla="*/ 154 h 158"/>
                              <a:gd name="T16" fmla="*/ 97 w 124"/>
                              <a:gd name="T17" fmla="*/ 68 h 158"/>
                              <a:gd name="T18" fmla="*/ 96 w 124"/>
                              <a:gd name="T19" fmla="*/ 48 h 158"/>
                              <a:gd name="T20" fmla="*/ 90 w 124"/>
                              <a:gd name="T21" fmla="*/ 35 h 158"/>
                              <a:gd name="T22" fmla="*/ 80 w 124"/>
                              <a:gd name="T23" fmla="*/ 26 h 158"/>
                              <a:gd name="T24" fmla="*/ 66 w 124"/>
                              <a:gd name="T25" fmla="*/ 24 h 158"/>
                              <a:gd name="T26" fmla="*/ 47 w 124"/>
                              <a:gd name="T27" fmla="*/ 31 h 158"/>
                              <a:gd name="T28" fmla="*/ 26 w 124"/>
                              <a:gd name="T29" fmla="*/ 52 h 158"/>
                              <a:gd name="T30" fmla="*/ 26 w 124"/>
                              <a:gd name="T31" fmla="*/ 154 h 158"/>
                              <a:gd name="T32" fmla="*/ 25 w 124"/>
                              <a:gd name="T33" fmla="*/ 155 h 158"/>
                              <a:gd name="T34" fmla="*/ 22 w 124"/>
                              <a:gd name="T35" fmla="*/ 157 h 158"/>
                              <a:gd name="T36" fmla="*/ 16 w 124"/>
                              <a:gd name="T37" fmla="*/ 158 h 158"/>
                              <a:gd name="T38" fmla="*/ 9 w 124"/>
                              <a:gd name="T39" fmla="*/ 158 h 158"/>
                              <a:gd name="T40" fmla="*/ 4 w 124"/>
                              <a:gd name="T41" fmla="*/ 157 h 158"/>
                              <a:gd name="T42" fmla="*/ 1 w 124"/>
                              <a:gd name="T43" fmla="*/ 155 h 158"/>
                              <a:gd name="T44" fmla="*/ 0 w 124"/>
                              <a:gd name="T45" fmla="*/ 154 h 158"/>
                              <a:gd name="T46" fmla="*/ 0 w 124"/>
                              <a:gd name="T47" fmla="*/ 8 h 158"/>
                              <a:gd name="T48" fmla="*/ 0 w 124"/>
                              <a:gd name="T49" fmla="*/ 6 h 158"/>
                              <a:gd name="T50" fmla="*/ 2 w 124"/>
                              <a:gd name="T51" fmla="*/ 4 h 158"/>
                              <a:gd name="T52" fmla="*/ 6 w 124"/>
                              <a:gd name="T53" fmla="*/ 4 h 158"/>
                              <a:gd name="T54" fmla="*/ 11 w 124"/>
                              <a:gd name="T55" fmla="*/ 3 h 158"/>
                              <a:gd name="T56" fmla="*/ 17 w 124"/>
                              <a:gd name="T57" fmla="*/ 4 h 158"/>
                              <a:gd name="T58" fmla="*/ 21 w 124"/>
                              <a:gd name="T59" fmla="*/ 4 h 158"/>
                              <a:gd name="T60" fmla="*/ 23 w 124"/>
                              <a:gd name="T61" fmla="*/ 6 h 158"/>
                              <a:gd name="T62" fmla="*/ 23 w 124"/>
                              <a:gd name="T63" fmla="*/ 8 h 158"/>
                              <a:gd name="T64" fmla="*/ 36 w 124"/>
                              <a:gd name="T65" fmla="*/ 15 h 158"/>
                              <a:gd name="T66" fmla="*/ 60 w 124"/>
                              <a:gd name="T67" fmla="*/ 2 h 158"/>
                              <a:gd name="T68" fmla="*/ 86 w 124"/>
                              <a:gd name="T69" fmla="*/ 2 h 158"/>
                              <a:gd name="T70" fmla="*/ 106 w 124"/>
                              <a:gd name="T71" fmla="*/ 11 h 158"/>
                              <a:gd name="T72" fmla="*/ 118 w 124"/>
                              <a:gd name="T73" fmla="*/ 27 h 158"/>
                              <a:gd name="T74" fmla="*/ 123 w 124"/>
                              <a:gd name="T75" fmla="*/ 50 h 158"/>
                              <a:gd name="T76" fmla="*/ 124 w 124"/>
                              <a:gd name="T77" fmla="*/ 153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4" h="158">
                                <a:moveTo>
                                  <a:pt x="124" y="153"/>
                                </a:moveTo>
                                <a:lnTo>
                                  <a:pt x="124" y="154"/>
                                </a:lnTo>
                                <a:lnTo>
                                  <a:pt x="123" y="154"/>
                                </a:lnTo>
                                <a:lnTo>
                                  <a:pt x="122" y="155"/>
                                </a:lnTo>
                                <a:lnTo>
                                  <a:pt x="121" y="157"/>
                                </a:lnTo>
                                <a:lnTo>
                                  <a:pt x="119" y="157"/>
                                </a:lnTo>
                                <a:lnTo>
                                  <a:pt x="117" y="157"/>
                                </a:lnTo>
                                <a:lnTo>
                                  <a:pt x="115" y="158"/>
                                </a:lnTo>
                                <a:lnTo>
                                  <a:pt x="111" y="158"/>
                                </a:lnTo>
                                <a:lnTo>
                                  <a:pt x="107" y="158"/>
                                </a:lnTo>
                                <a:lnTo>
                                  <a:pt x="105" y="157"/>
                                </a:lnTo>
                                <a:lnTo>
                                  <a:pt x="102" y="157"/>
                                </a:lnTo>
                                <a:lnTo>
                                  <a:pt x="100" y="157"/>
                                </a:lnTo>
                                <a:lnTo>
                                  <a:pt x="98" y="155"/>
                                </a:lnTo>
                                <a:lnTo>
                                  <a:pt x="98" y="154"/>
                                </a:lnTo>
                                <a:lnTo>
                                  <a:pt x="97" y="154"/>
                                </a:lnTo>
                                <a:lnTo>
                                  <a:pt x="97" y="153"/>
                                </a:lnTo>
                                <a:lnTo>
                                  <a:pt x="97" y="68"/>
                                </a:lnTo>
                                <a:lnTo>
                                  <a:pt x="97" y="57"/>
                                </a:lnTo>
                                <a:lnTo>
                                  <a:pt x="96" y="48"/>
                                </a:lnTo>
                                <a:lnTo>
                                  <a:pt x="94" y="41"/>
                                </a:lnTo>
                                <a:lnTo>
                                  <a:pt x="90" y="35"/>
                                </a:lnTo>
                                <a:lnTo>
                                  <a:pt x="86" y="30"/>
                                </a:lnTo>
                                <a:lnTo>
                                  <a:pt x="80" y="26"/>
                                </a:lnTo>
                                <a:lnTo>
                                  <a:pt x="74" y="24"/>
                                </a:lnTo>
                                <a:lnTo>
                                  <a:pt x="66" y="24"/>
                                </a:lnTo>
                                <a:lnTo>
                                  <a:pt x="57" y="25"/>
                                </a:lnTo>
                                <a:lnTo>
                                  <a:pt x="47" y="31"/>
                                </a:lnTo>
                                <a:lnTo>
                                  <a:pt x="37" y="38"/>
                                </a:lnTo>
                                <a:lnTo>
                                  <a:pt x="26" y="52"/>
                                </a:lnTo>
                                <a:lnTo>
                                  <a:pt x="26" y="153"/>
                                </a:lnTo>
                                <a:lnTo>
                                  <a:pt x="26" y="154"/>
                                </a:lnTo>
                                <a:lnTo>
                                  <a:pt x="26" y="154"/>
                                </a:lnTo>
                                <a:lnTo>
                                  <a:pt x="25" y="155"/>
                                </a:lnTo>
                                <a:lnTo>
                                  <a:pt x="23" y="157"/>
                                </a:lnTo>
                                <a:lnTo>
                                  <a:pt x="22" y="157"/>
                                </a:lnTo>
                                <a:lnTo>
                                  <a:pt x="20" y="157"/>
                                </a:lnTo>
                                <a:lnTo>
                                  <a:pt x="16" y="158"/>
                                </a:lnTo>
                                <a:lnTo>
                                  <a:pt x="12" y="158"/>
                                </a:lnTo>
                                <a:lnTo>
                                  <a:pt x="9" y="158"/>
                                </a:lnTo>
                                <a:lnTo>
                                  <a:pt x="6" y="157"/>
                                </a:lnTo>
                                <a:lnTo>
                                  <a:pt x="4" y="157"/>
                                </a:lnTo>
                                <a:lnTo>
                                  <a:pt x="2" y="157"/>
                                </a:lnTo>
                                <a:lnTo>
                                  <a:pt x="1" y="155"/>
                                </a:lnTo>
                                <a:lnTo>
                                  <a:pt x="0" y="154"/>
                                </a:lnTo>
                                <a:lnTo>
                                  <a:pt x="0" y="154"/>
                                </a:lnTo>
                                <a:lnTo>
                                  <a:pt x="0" y="153"/>
                                </a:lnTo>
                                <a:lnTo>
                                  <a:pt x="0" y="8"/>
                                </a:lnTo>
                                <a:lnTo>
                                  <a:pt x="0" y="6"/>
                                </a:lnTo>
                                <a:lnTo>
                                  <a:pt x="0" y="6"/>
                                </a:lnTo>
                                <a:lnTo>
                                  <a:pt x="1" y="5"/>
                                </a:lnTo>
                                <a:lnTo>
                                  <a:pt x="2" y="4"/>
                                </a:lnTo>
                                <a:lnTo>
                                  <a:pt x="4" y="4"/>
                                </a:lnTo>
                                <a:lnTo>
                                  <a:pt x="6" y="4"/>
                                </a:lnTo>
                                <a:lnTo>
                                  <a:pt x="9" y="3"/>
                                </a:lnTo>
                                <a:lnTo>
                                  <a:pt x="11" y="3"/>
                                </a:lnTo>
                                <a:lnTo>
                                  <a:pt x="15" y="3"/>
                                </a:lnTo>
                                <a:lnTo>
                                  <a:pt x="17" y="4"/>
                                </a:lnTo>
                                <a:lnTo>
                                  <a:pt x="20" y="4"/>
                                </a:lnTo>
                                <a:lnTo>
                                  <a:pt x="21" y="4"/>
                                </a:lnTo>
                                <a:lnTo>
                                  <a:pt x="22" y="5"/>
                                </a:lnTo>
                                <a:lnTo>
                                  <a:pt x="23" y="6"/>
                                </a:lnTo>
                                <a:lnTo>
                                  <a:pt x="23" y="6"/>
                                </a:lnTo>
                                <a:lnTo>
                                  <a:pt x="23" y="8"/>
                                </a:lnTo>
                                <a:lnTo>
                                  <a:pt x="23" y="27"/>
                                </a:lnTo>
                                <a:lnTo>
                                  <a:pt x="36" y="15"/>
                                </a:lnTo>
                                <a:lnTo>
                                  <a:pt x="48" y="8"/>
                                </a:lnTo>
                                <a:lnTo>
                                  <a:pt x="60" y="2"/>
                                </a:lnTo>
                                <a:lnTo>
                                  <a:pt x="73" y="0"/>
                                </a:lnTo>
                                <a:lnTo>
                                  <a:pt x="86" y="2"/>
                                </a:lnTo>
                                <a:lnTo>
                                  <a:pt x="96" y="6"/>
                                </a:lnTo>
                                <a:lnTo>
                                  <a:pt x="106" y="11"/>
                                </a:lnTo>
                                <a:lnTo>
                                  <a:pt x="112" y="19"/>
                                </a:lnTo>
                                <a:lnTo>
                                  <a:pt x="118" y="27"/>
                                </a:lnTo>
                                <a:lnTo>
                                  <a:pt x="121" y="38"/>
                                </a:lnTo>
                                <a:lnTo>
                                  <a:pt x="123" y="50"/>
                                </a:lnTo>
                                <a:lnTo>
                                  <a:pt x="124" y="64"/>
                                </a:lnTo>
                                <a:lnTo>
                                  <a:pt x="124" y="1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46" name="Freeform 341"/>
                        <wps:cNvSpPr>
                          <a:spLocks/>
                        </wps:cNvSpPr>
                        <wps:spPr bwMode="auto">
                          <a:xfrm>
                            <a:off x="3709988" y="141288"/>
                            <a:ext cx="68263" cy="123825"/>
                          </a:xfrm>
                          <a:custGeom>
                            <a:avLst/>
                            <a:gdLst>
                              <a:gd name="T0" fmla="*/ 129 w 129"/>
                              <a:gd name="T1" fmla="*/ 214 h 234"/>
                              <a:gd name="T2" fmla="*/ 129 w 129"/>
                              <a:gd name="T3" fmla="*/ 219 h 234"/>
                              <a:gd name="T4" fmla="*/ 129 w 129"/>
                              <a:gd name="T5" fmla="*/ 224 h 234"/>
                              <a:gd name="T6" fmla="*/ 127 w 129"/>
                              <a:gd name="T7" fmla="*/ 228 h 234"/>
                              <a:gd name="T8" fmla="*/ 127 w 129"/>
                              <a:gd name="T9" fmla="*/ 230 h 234"/>
                              <a:gd name="T10" fmla="*/ 126 w 129"/>
                              <a:gd name="T11" fmla="*/ 232 h 234"/>
                              <a:gd name="T12" fmla="*/ 125 w 129"/>
                              <a:gd name="T13" fmla="*/ 234 h 234"/>
                              <a:gd name="T14" fmla="*/ 124 w 129"/>
                              <a:gd name="T15" fmla="*/ 234 h 234"/>
                              <a:gd name="T16" fmla="*/ 121 w 129"/>
                              <a:gd name="T17" fmla="*/ 234 h 234"/>
                              <a:gd name="T18" fmla="*/ 15 w 129"/>
                              <a:gd name="T19" fmla="*/ 234 h 234"/>
                              <a:gd name="T20" fmla="*/ 9 w 129"/>
                              <a:gd name="T21" fmla="*/ 234 h 234"/>
                              <a:gd name="T22" fmla="*/ 4 w 129"/>
                              <a:gd name="T23" fmla="*/ 232 h 234"/>
                              <a:gd name="T24" fmla="*/ 2 w 129"/>
                              <a:gd name="T25" fmla="*/ 227 h 234"/>
                              <a:gd name="T26" fmla="*/ 0 w 129"/>
                              <a:gd name="T27" fmla="*/ 219 h 234"/>
                              <a:gd name="T28" fmla="*/ 0 w 129"/>
                              <a:gd name="T29" fmla="*/ 7 h 234"/>
                              <a:gd name="T30" fmla="*/ 0 w 129"/>
                              <a:gd name="T31" fmla="*/ 6 h 234"/>
                              <a:gd name="T32" fmla="*/ 2 w 129"/>
                              <a:gd name="T33" fmla="*/ 4 h 234"/>
                              <a:gd name="T34" fmla="*/ 3 w 129"/>
                              <a:gd name="T35" fmla="*/ 3 h 234"/>
                              <a:gd name="T36" fmla="*/ 5 w 129"/>
                              <a:gd name="T37" fmla="*/ 3 h 234"/>
                              <a:gd name="T38" fmla="*/ 9 w 129"/>
                              <a:gd name="T39" fmla="*/ 1 h 234"/>
                              <a:gd name="T40" fmla="*/ 13 w 129"/>
                              <a:gd name="T41" fmla="*/ 0 h 234"/>
                              <a:gd name="T42" fmla="*/ 18 w 129"/>
                              <a:gd name="T43" fmla="*/ 0 h 234"/>
                              <a:gd name="T44" fmla="*/ 24 w 129"/>
                              <a:gd name="T45" fmla="*/ 0 h 234"/>
                              <a:gd name="T46" fmla="*/ 31 w 129"/>
                              <a:gd name="T47" fmla="*/ 0 h 234"/>
                              <a:gd name="T48" fmla="*/ 36 w 129"/>
                              <a:gd name="T49" fmla="*/ 0 h 234"/>
                              <a:gd name="T50" fmla="*/ 40 w 129"/>
                              <a:gd name="T51" fmla="*/ 1 h 234"/>
                              <a:gd name="T52" fmla="*/ 44 w 129"/>
                              <a:gd name="T53" fmla="*/ 3 h 234"/>
                              <a:gd name="T54" fmla="*/ 46 w 129"/>
                              <a:gd name="T55" fmla="*/ 3 h 234"/>
                              <a:gd name="T56" fmla="*/ 47 w 129"/>
                              <a:gd name="T57" fmla="*/ 4 h 234"/>
                              <a:gd name="T58" fmla="*/ 48 w 129"/>
                              <a:gd name="T59" fmla="*/ 6 h 234"/>
                              <a:gd name="T60" fmla="*/ 48 w 129"/>
                              <a:gd name="T61" fmla="*/ 7 h 234"/>
                              <a:gd name="T62" fmla="*/ 48 w 129"/>
                              <a:gd name="T63" fmla="*/ 196 h 234"/>
                              <a:gd name="T64" fmla="*/ 121 w 129"/>
                              <a:gd name="T65" fmla="*/ 196 h 234"/>
                              <a:gd name="T66" fmla="*/ 124 w 129"/>
                              <a:gd name="T67" fmla="*/ 196 h 234"/>
                              <a:gd name="T68" fmla="*/ 125 w 129"/>
                              <a:gd name="T69" fmla="*/ 196 h 234"/>
                              <a:gd name="T70" fmla="*/ 126 w 129"/>
                              <a:gd name="T71" fmla="*/ 197 h 234"/>
                              <a:gd name="T72" fmla="*/ 127 w 129"/>
                              <a:gd name="T73" fmla="*/ 200 h 234"/>
                              <a:gd name="T74" fmla="*/ 127 w 129"/>
                              <a:gd name="T75" fmla="*/ 202 h 234"/>
                              <a:gd name="T76" fmla="*/ 129 w 129"/>
                              <a:gd name="T77" fmla="*/ 206 h 234"/>
                              <a:gd name="T78" fmla="*/ 129 w 129"/>
                              <a:gd name="T79" fmla="*/ 209 h 234"/>
                              <a:gd name="T80" fmla="*/ 129 w 129"/>
                              <a:gd name="T81" fmla="*/ 214 h 2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129" h="234">
                                <a:moveTo>
                                  <a:pt x="129" y="214"/>
                                </a:moveTo>
                                <a:lnTo>
                                  <a:pt x="129" y="219"/>
                                </a:lnTo>
                                <a:lnTo>
                                  <a:pt x="129" y="224"/>
                                </a:lnTo>
                                <a:lnTo>
                                  <a:pt x="127" y="228"/>
                                </a:lnTo>
                                <a:lnTo>
                                  <a:pt x="127" y="230"/>
                                </a:lnTo>
                                <a:lnTo>
                                  <a:pt x="126" y="232"/>
                                </a:lnTo>
                                <a:lnTo>
                                  <a:pt x="125" y="234"/>
                                </a:lnTo>
                                <a:lnTo>
                                  <a:pt x="124" y="234"/>
                                </a:lnTo>
                                <a:lnTo>
                                  <a:pt x="121" y="234"/>
                                </a:lnTo>
                                <a:lnTo>
                                  <a:pt x="15" y="234"/>
                                </a:lnTo>
                                <a:lnTo>
                                  <a:pt x="9" y="234"/>
                                </a:lnTo>
                                <a:lnTo>
                                  <a:pt x="4" y="232"/>
                                </a:lnTo>
                                <a:lnTo>
                                  <a:pt x="2" y="227"/>
                                </a:lnTo>
                                <a:lnTo>
                                  <a:pt x="0" y="219"/>
                                </a:lnTo>
                                <a:lnTo>
                                  <a:pt x="0" y="7"/>
                                </a:lnTo>
                                <a:lnTo>
                                  <a:pt x="0" y="6"/>
                                </a:lnTo>
                                <a:lnTo>
                                  <a:pt x="2" y="4"/>
                                </a:lnTo>
                                <a:lnTo>
                                  <a:pt x="3" y="3"/>
                                </a:lnTo>
                                <a:lnTo>
                                  <a:pt x="5" y="3"/>
                                </a:lnTo>
                                <a:lnTo>
                                  <a:pt x="9" y="1"/>
                                </a:lnTo>
                                <a:lnTo>
                                  <a:pt x="13" y="0"/>
                                </a:lnTo>
                                <a:lnTo>
                                  <a:pt x="18" y="0"/>
                                </a:lnTo>
                                <a:lnTo>
                                  <a:pt x="24" y="0"/>
                                </a:lnTo>
                                <a:lnTo>
                                  <a:pt x="31" y="0"/>
                                </a:lnTo>
                                <a:lnTo>
                                  <a:pt x="36" y="0"/>
                                </a:lnTo>
                                <a:lnTo>
                                  <a:pt x="40" y="1"/>
                                </a:lnTo>
                                <a:lnTo>
                                  <a:pt x="44" y="3"/>
                                </a:lnTo>
                                <a:lnTo>
                                  <a:pt x="46" y="3"/>
                                </a:lnTo>
                                <a:lnTo>
                                  <a:pt x="47" y="4"/>
                                </a:lnTo>
                                <a:lnTo>
                                  <a:pt x="48" y="6"/>
                                </a:lnTo>
                                <a:lnTo>
                                  <a:pt x="48" y="7"/>
                                </a:lnTo>
                                <a:lnTo>
                                  <a:pt x="48" y="196"/>
                                </a:lnTo>
                                <a:lnTo>
                                  <a:pt x="121" y="196"/>
                                </a:lnTo>
                                <a:lnTo>
                                  <a:pt x="124" y="196"/>
                                </a:lnTo>
                                <a:lnTo>
                                  <a:pt x="125" y="196"/>
                                </a:lnTo>
                                <a:lnTo>
                                  <a:pt x="126" y="197"/>
                                </a:lnTo>
                                <a:lnTo>
                                  <a:pt x="127" y="200"/>
                                </a:lnTo>
                                <a:lnTo>
                                  <a:pt x="127" y="202"/>
                                </a:lnTo>
                                <a:lnTo>
                                  <a:pt x="129" y="206"/>
                                </a:lnTo>
                                <a:lnTo>
                                  <a:pt x="129" y="209"/>
                                </a:lnTo>
                                <a:lnTo>
                                  <a:pt x="129" y="21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47" name="Freeform 342"/>
                        <wps:cNvSpPr>
                          <a:spLocks noEditPoints="1"/>
                        </wps:cNvSpPr>
                        <wps:spPr bwMode="auto">
                          <a:xfrm>
                            <a:off x="3790951" y="136525"/>
                            <a:ext cx="26988" cy="130175"/>
                          </a:xfrm>
                          <a:custGeom>
                            <a:avLst/>
                            <a:gdLst>
                              <a:gd name="T0" fmla="*/ 49 w 53"/>
                              <a:gd name="T1" fmla="*/ 239 h 246"/>
                              <a:gd name="T2" fmla="*/ 49 w 53"/>
                              <a:gd name="T3" fmla="*/ 241 h 246"/>
                              <a:gd name="T4" fmla="*/ 48 w 53"/>
                              <a:gd name="T5" fmla="*/ 243 h 246"/>
                              <a:gd name="T6" fmla="*/ 46 w 53"/>
                              <a:gd name="T7" fmla="*/ 244 h 246"/>
                              <a:gd name="T8" fmla="*/ 44 w 53"/>
                              <a:gd name="T9" fmla="*/ 245 h 246"/>
                              <a:gd name="T10" fmla="*/ 42 w 53"/>
                              <a:gd name="T11" fmla="*/ 245 h 246"/>
                              <a:gd name="T12" fmla="*/ 37 w 53"/>
                              <a:gd name="T13" fmla="*/ 246 h 246"/>
                              <a:gd name="T14" fmla="*/ 33 w 53"/>
                              <a:gd name="T15" fmla="*/ 246 h 246"/>
                              <a:gd name="T16" fmla="*/ 27 w 53"/>
                              <a:gd name="T17" fmla="*/ 246 h 246"/>
                              <a:gd name="T18" fmla="*/ 19 w 53"/>
                              <a:gd name="T19" fmla="*/ 246 h 246"/>
                              <a:gd name="T20" fmla="*/ 16 w 53"/>
                              <a:gd name="T21" fmla="*/ 246 h 246"/>
                              <a:gd name="T22" fmla="*/ 11 w 53"/>
                              <a:gd name="T23" fmla="*/ 245 h 246"/>
                              <a:gd name="T24" fmla="*/ 8 w 53"/>
                              <a:gd name="T25" fmla="*/ 245 h 246"/>
                              <a:gd name="T26" fmla="*/ 6 w 53"/>
                              <a:gd name="T27" fmla="*/ 244 h 246"/>
                              <a:gd name="T28" fmla="*/ 5 w 53"/>
                              <a:gd name="T29" fmla="*/ 243 h 246"/>
                              <a:gd name="T30" fmla="*/ 3 w 53"/>
                              <a:gd name="T31" fmla="*/ 241 h 246"/>
                              <a:gd name="T32" fmla="*/ 3 w 53"/>
                              <a:gd name="T33" fmla="*/ 239 h 246"/>
                              <a:gd name="T34" fmla="*/ 3 w 53"/>
                              <a:gd name="T35" fmla="*/ 79 h 246"/>
                              <a:gd name="T36" fmla="*/ 3 w 53"/>
                              <a:gd name="T37" fmla="*/ 78 h 246"/>
                              <a:gd name="T38" fmla="*/ 5 w 53"/>
                              <a:gd name="T39" fmla="*/ 76 h 246"/>
                              <a:gd name="T40" fmla="*/ 6 w 53"/>
                              <a:gd name="T41" fmla="*/ 74 h 246"/>
                              <a:gd name="T42" fmla="*/ 8 w 53"/>
                              <a:gd name="T43" fmla="*/ 74 h 246"/>
                              <a:gd name="T44" fmla="*/ 11 w 53"/>
                              <a:gd name="T45" fmla="*/ 73 h 246"/>
                              <a:gd name="T46" fmla="*/ 16 w 53"/>
                              <a:gd name="T47" fmla="*/ 71 h 246"/>
                              <a:gd name="T48" fmla="*/ 19 w 53"/>
                              <a:gd name="T49" fmla="*/ 71 h 246"/>
                              <a:gd name="T50" fmla="*/ 27 w 53"/>
                              <a:gd name="T51" fmla="*/ 71 h 246"/>
                              <a:gd name="T52" fmla="*/ 33 w 53"/>
                              <a:gd name="T53" fmla="*/ 71 h 246"/>
                              <a:gd name="T54" fmla="*/ 37 w 53"/>
                              <a:gd name="T55" fmla="*/ 71 h 246"/>
                              <a:gd name="T56" fmla="*/ 42 w 53"/>
                              <a:gd name="T57" fmla="*/ 73 h 246"/>
                              <a:gd name="T58" fmla="*/ 44 w 53"/>
                              <a:gd name="T59" fmla="*/ 74 h 246"/>
                              <a:gd name="T60" fmla="*/ 46 w 53"/>
                              <a:gd name="T61" fmla="*/ 74 h 246"/>
                              <a:gd name="T62" fmla="*/ 48 w 53"/>
                              <a:gd name="T63" fmla="*/ 76 h 246"/>
                              <a:gd name="T64" fmla="*/ 49 w 53"/>
                              <a:gd name="T65" fmla="*/ 78 h 246"/>
                              <a:gd name="T66" fmla="*/ 49 w 53"/>
                              <a:gd name="T67" fmla="*/ 79 h 246"/>
                              <a:gd name="T68" fmla="*/ 49 w 53"/>
                              <a:gd name="T69" fmla="*/ 239 h 246"/>
                              <a:gd name="T70" fmla="*/ 53 w 53"/>
                              <a:gd name="T71" fmla="*/ 23 h 246"/>
                              <a:gd name="T72" fmla="*/ 51 w 53"/>
                              <a:gd name="T73" fmla="*/ 36 h 246"/>
                              <a:gd name="T74" fmla="*/ 46 w 53"/>
                              <a:gd name="T75" fmla="*/ 43 h 246"/>
                              <a:gd name="T76" fmla="*/ 39 w 53"/>
                              <a:gd name="T77" fmla="*/ 47 h 246"/>
                              <a:gd name="T78" fmla="*/ 26 w 53"/>
                              <a:gd name="T79" fmla="*/ 48 h 246"/>
                              <a:gd name="T80" fmla="*/ 12 w 53"/>
                              <a:gd name="T81" fmla="*/ 47 h 246"/>
                              <a:gd name="T82" fmla="*/ 6 w 53"/>
                              <a:gd name="T83" fmla="*/ 43 h 246"/>
                              <a:gd name="T84" fmla="*/ 1 w 53"/>
                              <a:gd name="T85" fmla="*/ 37 h 246"/>
                              <a:gd name="T86" fmla="*/ 0 w 53"/>
                              <a:gd name="T87" fmla="*/ 25 h 246"/>
                              <a:gd name="T88" fmla="*/ 1 w 53"/>
                              <a:gd name="T89" fmla="*/ 12 h 246"/>
                              <a:gd name="T90" fmla="*/ 6 w 53"/>
                              <a:gd name="T91" fmla="*/ 6 h 246"/>
                              <a:gd name="T92" fmla="*/ 13 w 53"/>
                              <a:gd name="T93" fmla="*/ 1 h 246"/>
                              <a:gd name="T94" fmla="*/ 27 w 53"/>
                              <a:gd name="T95" fmla="*/ 0 h 246"/>
                              <a:gd name="T96" fmla="*/ 40 w 53"/>
                              <a:gd name="T97" fmla="*/ 1 h 246"/>
                              <a:gd name="T98" fmla="*/ 46 w 53"/>
                              <a:gd name="T99" fmla="*/ 6 h 246"/>
                              <a:gd name="T100" fmla="*/ 51 w 53"/>
                              <a:gd name="T101" fmla="*/ 12 h 246"/>
                              <a:gd name="T102" fmla="*/ 53 w 53"/>
                              <a:gd name="T103" fmla="*/ 23 h 2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53" h="246">
                                <a:moveTo>
                                  <a:pt x="49" y="239"/>
                                </a:moveTo>
                                <a:lnTo>
                                  <a:pt x="49" y="241"/>
                                </a:lnTo>
                                <a:lnTo>
                                  <a:pt x="48" y="243"/>
                                </a:lnTo>
                                <a:lnTo>
                                  <a:pt x="46" y="244"/>
                                </a:lnTo>
                                <a:lnTo>
                                  <a:pt x="44" y="245"/>
                                </a:lnTo>
                                <a:lnTo>
                                  <a:pt x="42" y="245"/>
                                </a:lnTo>
                                <a:lnTo>
                                  <a:pt x="37" y="246"/>
                                </a:lnTo>
                                <a:lnTo>
                                  <a:pt x="33" y="246"/>
                                </a:lnTo>
                                <a:lnTo>
                                  <a:pt x="27" y="246"/>
                                </a:lnTo>
                                <a:lnTo>
                                  <a:pt x="19" y="246"/>
                                </a:lnTo>
                                <a:lnTo>
                                  <a:pt x="16" y="246"/>
                                </a:lnTo>
                                <a:lnTo>
                                  <a:pt x="11" y="245"/>
                                </a:lnTo>
                                <a:lnTo>
                                  <a:pt x="8" y="245"/>
                                </a:lnTo>
                                <a:lnTo>
                                  <a:pt x="6" y="244"/>
                                </a:lnTo>
                                <a:lnTo>
                                  <a:pt x="5" y="243"/>
                                </a:lnTo>
                                <a:lnTo>
                                  <a:pt x="3" y="241"/>
                                </a:lnTo>
                                <a:lnTo>
                                  <a:pt x="3" y="239"/>
                                </a:lnTo>
                                <a:lnTo>
                                  <a:pt x="3" y="79"/>
                                </a:lnTo>
                                <a:lnTo>
                                  <a:pt x="3" y="78"/>
                                </a:lnTo>
                                <a:lnTo>
                                  <a:pt x="5" y="76"/>
                                </a:lnTo>
                                <a:lnTo>
                                  <a:pt x="6" y="74"/>
                                </a:lnTo>
                                <a:lnTo>
                                  <a:pt x="8" y="74"/>
                                </a:lnTo>
                                <a:lnTo>
                                  <a:pt x="11" y="73"/>
                                </a:lnTo>
                                <a:lnTo>
                                  <a:pt x="16" y="71"/>
                                </a:lnTo>
                                <a:lnTo>
                                  <a:pt x="19" y="71"/>
                                </a:lnTo>
                                <a:lnTo>
                                  <a:pt x="27" y="71"/>
                                </a:lnTo>
                                <a:lnTo>
                                  <a:pt x="33" y="71"/>
                                </a:lnTo>
                                <a:lnTo>
                                  <a:pt x="37" y="71"/>
                                </a:lnTo>
                                <a:lnTo>
                                  <a:pt x="42" y="73"/>
                                </a:lnTo>
                                <a:lnTo>
                                  <a:pt x="44" y="74"/>
                                </a:lnTo>
                                <a:lnTo>
                                  <a:pt x="46" y="74"/>
                                </a:lnTo>
                                <a:lnTo>
                                  <a:pt x="48" y="76"/>
                                </a:lnTo>
                                <a:lnTo>
                                  <a:pt x="49" y="78"/>
                                </a:lnTo>
                                <a:lnTo>
                                  <a:pt x="49" y="79"/>
                                </a:lnTo>
                                <a:lnTo>
                                  <a:pt x="49" y="239"/>
                                </a:lnTo>
                                <a:close/>
                                <a:moveTo>
                                  <a:pt x="53" y="23"/>
                                </a:moveTo>
                                <a:lnTo>
                                  <a:pt x="51" y="36"/>
                                </a:lnTo>
                                <a:lnTo>
                                  <a:pt x="46" y="43"/>
                                </a:lnTo>
                                <a:lnTo>
                                  <a:pt x="39" y="47"/>
                                </a:lnTo>
                                <a:lnTo>
                                  <a:pt x="26" y="48"/>
                                </a:lnTo>
                                <a:lnTo>
                                  <a:pt x="12" y="47"/>
                                </a:lnTo>
                                <a:lnTo>
                                  <a:pt x="6" y="43"/>
                                </a:lnTo>
                                <a:lnTo>
                                  <a:pt x="1" y="37"/>
                                </a:lnTo>
                                <a:lnTo>
                                  <a:pt x="0" y="25"/>
                                </a:lnTo>
                                <a:lnTo>
                                  <a:pt x="1" y="12"/>
                                </a:lnTo>
                                <a:lnTo>
                                  <a:pt x="6" y="6"/>
                                </a:lnTo>
                                <a:lnTo>
                                  <a:pt x="13" y="1"/>
                                </a:lnTo>
                                <a:lnTo>
                                  <a:pt x="27" y="0"/>
                                </a:lnTo>
                                <a:lnTo>
                                  <a:pt x="40" y="1"/>
                                </a:lnTo>
                                <a:lnTo>
                                  <a:pt x="46" y="6"/>
                                </a:lnTo>
                                <a:lnTo>
                                  <a:pt x="51" y="12"/>
                                </a:lnTo>
                                <a:lnTo>
                                  <a:pt x="53" y="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48" name="Freeform 343"/>
                        <wps:cNvSpPr>
                          <a:spLocks/>
                        </wps:cNvSpPr>
                        <wps:spPr bwMode="auto">
                          <a:xfrm>
                            <a:off x="3830638" y="131763"/>
                            <a:ext cx="61913" cy="134938"/>
                          </a:xfrm>
                          <a:custGeom>
                            <a:avLst/>
                            <a:gdLst>
                              <a:gd name="T0" fmla="*/ 116 w 116"/>
                              <a:gd name="T1" fmla="*/ 29 h 253"/>
                              <a:gd name="T2" fmla="*/ 115 w 116"/>
                              <a:gd name="T3" fmla="*/ 35 h 253"/>
                              <a:gd name="T4" fmla="*/ 113 w 116"/>
                              <a:gd name="T5" fmla="*/ 39 h 253"/>
                              <a:gd name="T6" fmla="*/ 111 w 116"/>
                              <a:gd name="T7" fmla="*/ 40 h 253"/>
                              <a:gd name="T8" fmla="*/ 110 w 116"/>
                              <a:gd name="T9" fmla="*/ 40 h 253"/>
                              <a:gd name="T10" fmla="*/ 106 w 116"/>
                              <a:gd name="T11" fmla="*/ 39 h 253"/>
                              <a:gd name="T12" fmla="*/ 101 w 116"/>
                              <a:gd name="T13" fmla="*/ 38 h 253"/>
                              <a:gd name="T14" fmla="*/ 95 w 116"/>
                              <a:gd name="T15" fmla="*/ 37 h 253"/>
                              <a:gd name="T16" fmla="*/ 86 w 116"/>
                              <a:gd name="T17" fmla="*/ 37 h 253"/>
                              <a:gd name="T18" fmla="*/ 80 w 116"/>
                              <a:gd name="T19" fmla="*/ 40 h 253"/>
                              <a:gd name="T20" fmla="*/ 75 w 116"/>
                              <a:gd name="T21" fmla="*/ 46 h 253"/>
                              <a:gd name="T22" fmla="*/ 73 w 116"/>
                              <a:gd name="T23" fmla="*/ 57 h 253"/>
                              <a:gd name="T24" fmla="*/ 73 w 116"/>
                              <a:gd name="T25" fmla="*/ 80 h 253"/>
                              <a:gd name="T26" fmla="*/ 104 w 116"/>
                              <a:gd name="T27" fmla="*/ 80 h 253"/>
                              <a:gd name="T28" fmla="*/ 106 w 116"/>
                              <a:gd name="T29" fmla="*/ 81 h 253"/>
                              <a:gd name="T30" fmla="*/ 108 w 116"/>
                              <a:gd name="T31" fmla="*/ 86 h 253"/>
                              <a:gd name="T32" fmla="*/ 108 w 116"/>
                              <a:gd name="T33" fmla="*/ 93 h 253"/>
                              <a:gd name="T34" fmla="*/ 108 w 116"/>
                              <a:gd name="T35" fmla="*/ 107 h 253"/>
                              <a:gd name="T36" fmla="*/ 105 w 116"/>
                              <a:gd name="T37" fmla="*/ 115 h 253"/>
                              <a:gd name="T38" fmla="*/ 73 w 116"/>
                              <a:gd name="T39" fmla="*/ 117 h 253"/>
                              <a:gd name="T40" fmla="*/ 73 w 116"/>
                              <a:gd name="T41" fmla="*/ 248 h 253"/>
                              <a:gd name="T42" fmla="*/ 70 w 116"/>
                              <a:gd name="T43" fmla="*/ 251 h 253"/>
                              <a:gd name="T44" fmla="*/ 65 w 116"/>
                              <a:gd name="T45" fmla="*/ 252 h 253"/>
                              <a:gd name="T46" fmla="*/ 55 w 116"/>
                              <a:gd name="T47" fmla="*/ 253 h 253"/>
                              <a:gd name="T48" fmla="*/ 43 w 116"/>
                              <a:gd name="T49" fmla="*/ 253 h 253"/>
                              <a:gd name="T50" fmla="*/ 35 w 116"/>
                              <a:gd name="T51" fmla="*/ 252 h 253"/>
                              <a:gd name="T52" fmla="*/ 30 w 116"/>
                              <a:gd name="T53" fmla="*/ 251 h 253"/>
                              <a:gd name="T54" fmla="*/ 27 w 116"/>
                              <a:gd name="T55" fmla="*/ 248 h 253"/>
                              <a:gd name="T56" fmla="*/ 27 w 116"/>
                              <a:gd name="T57" fmla="*/ 117 h 253"/>
                              <a:gd name="T58" fmla="*/ 4 w 116"/>
                              <a:gd name="T59" fmla="*/ 115 h 253"/>
                              <a:gd name="T60" fmla="*/ 0 w 116"/>
                              <a:gd name="T61" fmla="*/ 107 h 253"/>
                              <a:gd name="T62" fmla="*/ 0 w 116"/>
                              <a:gd name="T63" fmla="*/ 93 h 253"/>
                              <a:gd name="T64" fmla="*/ 1 w 116"/>
                              <a:gd name="T65" fmla="*/ 86 h 253"/>
                              <a:gd name="T66" fmla="*/ 3 w 116"/>
                              <a:gd name="T67" fmla="*/ 81 h 253"/>
                              <a:gd name="T68" fmla="*/ 5 w 116"/>
                              <a:gd name="T69" fmla="*/ 80 h 253"/>
                              <a:gd name="T70" fmla="*/ 27 w 116"/>
                              <a:gd name="T71" fmla="*/ 80 h 253"/>
                              <a:gd name="T72" fmla="*/ 28 w 116"/>
                              <a:gd name="T73" fmla="*/ 50 h 253"/>
                              <a:gd name="T74" fmla="*/ 35 w 116"/>
                              <a:gd name="T75" fmla="*/ 25 h 253"/>
                              <a:gd name="T76" fmla="*/ 48 w 116"/>
                              <a:gd name="T77" fmla="*/ 9 h 253"/>
                              <a:gd name="T78" fmla="*/ 70 w 116"/>
                              <a:gd name="T79" fmla="*/ 1 h 253"/>
                              <a:gd name="T80" fmla="*/ 91 w 116"/>
                              <a:gd name="T81" fmla="*/ 0 h 253"/>
                              <a:gd name="T82" fmla="*/ 104 w 116"/>
                              <a:gd name="T83" fmla="*/ 2 h 253"/>
                              <a:gd name="T84" fmla="*/ 110 w 116"/>
                              <a:gd name="T85" fmla="*/ 4 h 253"/>
                              <a:gd name="T86" fmla="*/ 113 w 116"/>
                              <a:gd name="T87" fmla="*/ 7 h 253"/>
                              <a:gd name="T88" fmla="*/ 115 w 116"/>
                              <a:gd name="T89" fmla="*/ 12 h 253"/>
                              <a:gd name="T90" fmla="*/ 116 w 116"/>
                              <a:gd name="T91" fmla="*/ 19 h 2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16" h="253">
                                <a:moveTo>
                                  <a:pt x="116" y="24"/>
                                </a:moveTo>
                                <a:lnTo>
                                  <a:pt x="116" y="29"/>
                                </a:lnTo>
                                <a:lnTo>
                                  <a:pt x="115" y="33"/>
                                </a:lnTo>
                                <a:lnTo>
                                  <a:pt x="115" y="35"/>
                                </a:lnTo>
                                <a:lnTo>
                                  <a:pt x="115" y="38"/>
                                </a:lnTo>
                                <a:lnTo>
                                  <a:pt x="113" y="39"/>
                                </a:lnTo>
                                <a:lnTo>
                                  <a:pt x="112" y="40"/>
                                </a:lnTo>
                                <a:lnTo>
                                  <a:pt x="111" y="40"/>
                                </a:lnTo>
                                <a:lnTo>
                                  <a:pt x="111" y="40"/>
                                </a:lnTo>
                                <a:lnTo>
                                  <a:pt x="110" y="40"/>
                                </a:lnTo>
                                <a:lnTo>
                                  <a:pt x="107" y="40"/>
                                </a:lnTo>
                                <a:lnTo>
                                  <a:pt x="106" y="39"/>
                                </a:lnTo>
                                <a:lnTo>
                                  <a:pt x="104" y="39"/>
                                </a:lnTo>
                                <a:lnTo>
                                  <a:pt x="101" y="38"/>
                                </a:lnTo>
                                <a:lnTo>
                                  <a:pt x="99" y="37"/>
                                </a:lnTo>
                                <a:lnTo>
                                  <a:pt x="95" y="37"/>
                                </a:lnTo>
                                <a:lnTo>
                                  <a:pt x="91" y="37"/>
                                </a:lnTo>
                                <a:lnTo>
                                  <a:pt x="86" y="37"/>
                                </a:lnTo>
                                <a:lnTo>
                                  <a:pt x="83" y="38"/>
                                </a:lnTo>
                                <a:lnTo>
                                  <a:pt x="80" y="40"/>
                                </a:lnTo>
                                <a:lnTo>
                                  <a:pt x="78" y="43"/>
                                </a:lnTo>
                                <a:lnTo>
                                  <a:pt x="75" y="46"/>
                                </a:lnTo>
                                <a:lnTo>
                                  <a:pt x="74" y="51"/>
                                </a:lnTo>
                                <a:lnTo>
                                  <a:pt x="73" y="57"/>
                                </a:lnTo>
                                <a:lnTo>
                                  <a:pt x="73" y="65"/>
                                </a:lnTo>
                                <a:lnTo>
                                  <a:pt x="73" y="80"/>
                                </a:lnTo>
                                <a:lnTo>
                                  <a:pt x="102" y="80"/>
                                </a:lnTo>
                                <a:lnTo>
                                  <a:pt x="104" y="80"/>
                                </a:lnTo>
                                <a:lnTo>
                                  <a:pt x="105" y="80"/>
                                </a:lnTo>
                                <a:lnTo>
                                  <a:pt x="106" y="81"/>
                                </a:lnTo>
                                <a:lnTo>
                                  <a:pt x="107" y="83"/>
                                </a:lnTo>
                                <a:lnTo>
                                  <a:pt x="108" y="86"/>
                                </a:lnTo>
                                <a:lnTo>
                                  <a:pt x="108" y="89"/>
                                </a:lnTo>
                                <a:lnTo>
                                  <a:pt x="108" y="93"/>
                                </a:lnTo>
                                <a:lnTo>
                                  <a:pt x="108" y="98"/>
                                </a:lnTo>
                                <a:lnTo>
                                  <a:pt x="108" y="107"/>
                                </a:lnTo>
                                <a:lnTo>
                                  <a:pt x="107" y="112"/>
                                </a:lnTo>
                                <a:lnTo>
                                  <a:pt x="105" y="115"/>
                                </a:lnTo>
                                <a:lnTo>
                                  <a:pt x="102" y="117"/>
                                </a:lnTo>
                                <a:lnTo>
                                  <a:pt x="73" y="117"/>
                                </a:lnTo>
                                <a:lnTo>
                                  <a:pt x="73" y="246"/>
                                </a:lnTo>
                                <a:lnTo>
                                  <a:pt x="73" y="248"/>
                                </a:lnTo>
                                <a:lnTo>
                                  <a:pt x="71" y="250"/>
                                </a:lnTo>
                                <a:lnTo>
                                  <a:pt x="70" y="251"/>
                                </a:lnTo>
                                <a:lnTo>
                                  <a:pt x="68" y="252"/>
                                </a:lnTo>
                                <a:lnTo>
                                  <a:pt x="65" y="252"/>
                                </a:lnTo>
                                <a:lnTo>
                                  <a:pt x="60" y="253"/>
                                </a:lnTo>
                                <a:lnTo>
                                  <a:pt x="55" y="253"/>
                                </a:lnTo>
                                <a:lnTo>
                                  <a:pt x="49" y="253"/>
                                </a:lnTo>
                                <a:lnTo>
                                  <a:pt x="43" y="253"/>
                                </a:lnTo>
                                <a:lnTo>
                                  <a:pt x="38" y="253"/>
                                </a:lnTo>
                                <a:lnTo>
                                  <a:pt x="35" y="252"/>
                                </a:lnTo>
                                <a:lnTo>
                                  <a:pt x="32" y="252"/>
                                </a:lnTo>
                                <a:lnTo>
                                  <a:pt x="30" y="251"/>
                                </a:lnTo>
                                <a:lnTo>
                                  <a:pt x="28" y="250"/>
                                </a:lnTo>
                                <a:lnTo>
                                  <a:pt x="27" y="248"/>
                                </a:lnTo>
                                <a:lnTo>
                                  <a:pt x="27" y="246"/>
                                </a:lnTo>
                                <a:lnTo>
                                  <a:pt x="27" y="117"/>
                                </a:lnTo>
                                <a:lnTo>
                                  <a:pt x="7" y="117"/>
                                </a:lnTo>
                                <a:lnTo>
                                  <a:pt x="4" y="115"/>
                                </a:lnTo>
                                <a:lnTo>
                                  <a:pt x="1" y="112"/>
                                </a:lnTo>
                                <a:lnTo>
                                  <a:pt x="0" y="107"/>
                                </a:lnTo>
                                <a:lnTo>
                                  <a:pt x="0" y="98"/>
                                </a:lnTo>
                                <a:lnTo>
                                  <a:pt x="0" y="93"/>
                                </a:lnTo>
                                <a:lnTo>
                                  <a:pt x="0" y="89"/>
                                </a:lnTo>
                                <a:lnTo>
                                  <a:pt x="1" y="86"/>
                                </a:lnTo>
                                <a:lnTo>
                                  <a:pt x="1" y="83"/>
                                </a:lnTo>
                                <a:lnTo>
                                  <a:pt x="3" y="81"/>
                                </a:lnTo>
                                <a:lnTo>
                                  <a:pt x="4" y="80"/>
                                </a:lnTo>
                                <a:lnTo>
                                  <a:pt x="5" y="80"/>
                                </a:lnTo>
                                <a:lnTo>
                                  <a:pt x="7" y="80"/>
                                </a:lnTo>
                                <a:lnTo>
                                  <a:pt x="27" y="80"/>
                                </a:lnTo>
                                <a:lnTo>
                                  <a:pt x="27" y="66"/>
                                </a:lnTo>
                                <a:lnTo>
                                  <a:pt x="28" y="50"/>
                                </a:lnTo>
                                <a:lnTo>
                                  <a:pt x="31" y="37"/>
                                </a:lnTo>
                                <a:lnTo>
                                  <a:pt x="35" y="25"/>
                                </a:lnTo>
                                <a:lnTo>
                                  <a:pt x="41" y="17"/>
                                </a:lnTo>
                                <a:lnTo>
                                  <a:pt x="48" y="9"/>
                                </a:lnTo>
                                <a:lnTo>
                                  <a:pt x="58" y="4"/>
                                </a:lnTo>
                                <a:lnTo>
                                  <a:pt x="70" y="1"/>
                                </a:lnTo>
                                <a:lnTo>
                                  <a:pt x="84" y="0"/>
                                </a:lnTo>
                                <a:lnTo>
                                  <a:pt x="91" y="0"/>
                                </a:lnTo>
                                <a:lnTo>
                                  <a:pt x="97" y="1"/>
                                </a:lnTo>
                                <a:lnTo>
                                  <a:pt x="104" y="2"/>
                                </a:lnTo>
                                <a:lnTo>
                                  <a:pt x="107" y="3"/>
                                </a:lnTo>
                                <a:lnTo>
                                  <a:pt x="110" y="4"/>
                                </a:lnTo>
                                <a:lnTo>
                                  <a:pt x="112" y="6"/>
                                </a:lnTo>
                                <a:lnTo>
                                  <a:pt x="113" y="7"/>
                                </a:lnTo>
                                <a:lnTo>
                                  <a:pt x="113" y="9"/>
                                </a:lnTo>
                                <a:lnTo>
                                  <a:pt x="115" y="12"/>
                                </a:lnTo>
                                <a:lnTo>
                                  <a:pt x="115" y="16"/>
                                </a:lnTo>
                                <a:lnTo>
                                  <a:pt x="116" y="19"/>
                                </a:lnTo>
                                <a:lnTo>
                                  <a:pt x="116" y="2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49" name="Freeform 344"/>
                        <wps:cNvSpPr>
                          <a:spLocks noEditPoints="1"/>
                        </wps:cNvSpPr>
                        <wps:spPr bwMode="auto">
                          <a:xfrm>
                            <a:off x="3894138" y="171450"/>
                            <a:ext cx="82550" cy="96838"/>
                          </a:xfrm>
                          <a:custGeom>
                            <a:avLst/>
                            <a:gdLst>
                              <a:gd name="T0" fmla="*/ 157 w 157"/>
                              <a:gd name="T1" fmla="*/ 93 h 182"/>
                              <a:gd name="T2" fmla="*/ 150 w 157"/>
                              <a:gd name="T3" fmla="*/ 102 h 182"/>
                              <a:gd name="T4" fmla="*/ 45 w 157"/>
                              <a:gd name="T5" fmla="*/ 102 h 182"/>
                              <a:gd name="T6" fmla="*/ 48 w 157"/>
                              <a:gd name="T7" fmla="*/ 122 h 182"/>
                              <a:gd name="T8" fmla="*/ 56 w 157"/>
                              <a:gd name="T9" fmla="*/ 135 h 182"/>
                              <a:gd name="T10" fmla="*/ 70 w 157"/>
                              <a:gd name="T11" fmla="*/ 144 h 182"/>
                              <a:gd name="T12" fmla="*/ 89 w 157"/>
                              <a:gd name="T13" fmla="*/ 147 h 182"/>
                              <a:gd name="T14" fmla="*/ 110 w 157"/>
                              <a:gd name="T15" fmla="*/ 146 h 182"/>
                              <a:gd name="T16" fmla="*/ 126 w 157"/>
                              <a:gd name="T17" fmla="*/ 143 h 182"/>
                              <a:gd name="T18" fmla="*/ 137 w 157"/>
                              <a:gd name="T19" fmla="*/ 138 h 182"/>
                              <a:gd name="T20" fmla="*/ 144 w 157"/>
                              <a:gd name="T21" fmla="*/ 136 h 182"/>
                              <a:gd name="T22" fmla="*/ 147 w 157"/>
                              <a:gd name="T23" fmla="*/ 138 h 182"/>
                              <a:gd name="T24" fmla="*/ 149 w 157"/>
                              <a:gd name="T25" fmla="*/ 139 h 182"/>
                              <a:gd name="T26" fmla="*/ 150 w 157"/>
                              <a:gd name="T27" fmla="*/ 144 h 182"/>
                              <a:gd name="T28" fmla="*/ 150 w 157"/>
                              <a:gd name="T29" fmla="*/ 151 h 182"/>
                              <a:gd name="T30" fmla="*/ 150 w 157"/>
                              <a:gd name="T31" fmla="*/ 159 h 182"/>
                              <a:gd name="T32" fmla="*/ 150 w 157"/>
                              <a:gd name="T33" fmla="*/ 163 h 182"/>
                              <a:gd name="T34" fmla="*/ 149 w 157"/>
                              <a:gd name="T35" fmla="*/ 166 h 182"/>
                              <a:gd name="T36" fmla="*/ 146 w 157"/>
                              <a:gd name="T37" fmla="*/ 168 h 182"/>
                              <a:gd name="T38" fmla="*/ 140 w 157"/>
                              <a:gd name="T39" fmla="*/ 172 h 182"/>
                              <a:gd name="T40" fmla="*/ 126 w 157"/>
                              <a:gd name="T41" fmla="*/ 177 h 182"/>
                              <a:gd name="T42" fmla="*/ 108 w 157"/>
                              <a:gd name="T43" fmla="*/ 179 h 182"/>
                              <a:gd name="T44" fmla="*/ 86 w 157"/>
                              <a:gd name="T45" fmla="*/ 182 h 182"/>
                              <a:gd name="T46" fmla="*/ 48 w 157"/>
                              <a:gd name="T47" fmla="*/ 176 h 182"/>
                              <a:gd name="T48" fmla="*/ 20 w 157"/>
                              <a:gd name="T49" fmla="*/ 160 h 182"/>
                              <a:gd name="T50" fmla="*/ 4 w 157"/>
                              <a:gd name="T51" fmla="*/ 131 h 182"/>
                              <a:gd name="T52" fmla="*/ 0 w 157"/>
                              <a:gd name="T53" fmla="*/ 93 h 182"/>
                              <a:gd name="T54" fmla="*/ 4 w 157"/>
                              <a:gd name="T55" fmla="*/ 54 h 182"/>
                              <a:gd name="T56" fmla="*/ 22 w 157"/>
                              <a:gd name="T57" fmla="*/ 24 h 182"/>
                              <a:gd name="T58" fmla="*/ 48 w 157"/>
                              <a:gd name="T59" fmla="*/ 7 h 182"/>
                              <a:gd name="T60" fmla="*/ 82 w 157"/>
                              <a:gd name="T61" fmla="*/ 0 h 182"/>
                              <a:gd name="T62" fmla="*/ 117 w 157"/>
                              <a:gd name="T63" fmla="*/ 6 h 182"/>
                              <a:gd name="T64" fmla="*/ 140 w 157"/>
                              <a:gd name="T65" fmla="*/ 23 h 182"/>
                              <a:gd name="T66" fmla="*/ 153 w 157"/>
                              <a:gd name="T67" fmla="*/ 48 h 182"/>
                              <a:gd name="T68" fmla="*/ 157 w 157"/>
                              <a:gd name="T69" fmla="*/ 79 h 182"/>
                              <a:gd name="T70" fmla="*/ 114 w 157"/>
                              <a:gd name="T71" fmla="*/ 74 h 182"/>
                              <a:gd name="T72" fmla="*/ 105 w 157"/>
                              <a:gd name="T73" fmla="*/ 43 h 182"/>
                              <a:gd name="T74" fmla="*/ 88 w 157"/>
                              <a:gd name="T75" fmla="*/ 33 h 182"/>
                              <a:gd name="T76" fmla="*/ 72 w 157"/>
                              <a:gd name="T77" fmla="*/ 33 h 182"/>
                              <a:gd name="T78" fmla="*/ 60 w 157"/>
                              <a:gd name="T79" fmla="*/ 39 h 182"/>
                              <a:gd name="T80" fmla="*/ 51 w 157"/>
                              <a:gd name="T81" fmla="*/ 50 h 182"/>
                              <a:gd name="T82" fmla="*/ 46 w 157"/>
                              <a:gd name="T83" fmla="*/ 65 h 182"/>
                              <a:gd name="T84" fmla="*/ 114 w 157"/>
                              <a:gd name="T85" fmla="*/ 74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57" h="182">
                                <a:moveTo>
                                  <a:pt x="157" y="86"/>
                                </a:moveTo>
                                <a:lnTo>
                                  <a:pt x="157" y="93"/>
                                </a:lnTo>
                                <a:lnTo>
                                  <a:pt x="153" y="98"/>
                                </a:lnTo>
                                <a:lnTo>
                                  <a:pt x="150" y="102"/>
                                </a:lnTo>
                                <a:lnTo>
                                  <a:pt x="144" y="102"/>
                                </a:lnTo>
                                <a:lnTo>
                                  <a:pt x="45" y="102"/>
                                </a:lnTo>
                                <a:lnTo>
                                  <a:pt x="46" y="113"/>
                                </a:lnTo>
                                <a:lnTo>
                                  <a:pt x="48" y="122"/>
                                </a:lnTo>
                                <a:lnTo>
                                  <a:pt x="51" y="129"/>
                                </a:lnTo>
                                <a:lnTo>
                                  <a:pt x="56" y="135"/>
                                </a:lnTo>
                                <a:lnTo>
                                  <a:pt x="61" y="141"/>
                                </a:lnTo>
                                <a:lnTo>
                                  <a:pt x="70" y="144"/>
                                </a:lnTo>
                                <a:lnTo>
                                  <a:pt x="78" y="147"/>
                                </a:lnTo>
                                <a:lnTo>
                                  <a:pt x="89" y="147"/>
                                </a:lnTo>
                                <a:lnTo>
                                  <a:pt x="101" y="147"/>
                                </a:lnTo>
                                <a:lnTo>
                                  <a:pt x="110" y="146"/>
                                </a:lnTo>
                                <a:lnTo>
                                  <a:pt x="119" y="144"/>
                                </a:lnTo>
                                <a:lnTo>
                                  <a:pt x="126" y="143"/>
                                </a:lnTo>
                                <a:lnTo>
                                  <a:pt x="133" y="140"/>
                                </a:lnTo>
                                <a:lnTo>
                                  <a:pt x="137" y="138"/>
                                </a:lnTo>
                                <a:lnTo>
                                  <a:pt x="141" y="136"/>
                                </a:lnTo>
                                <a:lnTo>
                                  <a:pt x="144" y="136"/>
                                </a:lnTo>
                                <a:lnTo>
                                  <a:pt x="146" y="136"/>
                                </a:lnTo>
                                <a:lnTo>
                                  <a:pt x="147" y="138"/>
                                </a:lnTo>
                                <a:lnTo>
                                  <a:pt x="147" y="138"/>
                                </a:lnTo>
                                <a:lnTo>
                                  <a:pt x="149" y="139"/>
                                </a:lnTo>
                                <a:lnTo>
                                  <a:pt x="150" y="141"/>
                                </a:lnTo>
                                <a:lnTo>
                                  <a:pt x="150" y="144"/>
                                </a:lnTo>
                                <a:lnTo>
                                  <a:pt x="150" y="147"/>
                                </a:lnTo>
                                <a:lnTo>
                                  <a:pt x="150" y="151"/>
                                </a:lnTo>
                                <a:lnTo>
                                  <a:pt x="150" y="155"/>
                                </a:lnTo>
                                <a:lnTo>
                                  <a:pt x="150" y="159"/>
                                </a:lnTo>
                                <a:lnTo>
                                  <a:pt x="150" y="161"/>
                                </a:lnTo>
                                <a:lnTo>
                                  <a:pt x="150" y="163"/>
                                </a:lnTo>
                                <a:lnTo>
                                  <a:pt x="149" y="165"/>
                                </a:lnTo>
                                <a:lnTo>
                                  <a:pt x="149" y="166"/>
                                </a:lnTo>
                                <a:lnTo>
                                  <a:pt x="147" y="167"/>
                                </a:lnTo>
                                <a:lnTo>
                                  <a:pt x="146" y="168"/>
                                </a:lnTo>
                                <a:lnTo>
                                  <a:pt x="145" y="170"/>
                                </a:lnTo>
                                <a:lnTo>
                                  <a:pt x="140" y="172"/>
                                </a:lnTo>
                                <a:lnTo>
                                  <a:pt x="134" y="175"/>
                                </a:lnTo>
                                <a:lnTo>
                                  <a:pt x="126" y="177"/>
                                </a:lnTo>
                                <a:lnTo>
                                  <a:pt x="118" y="178"/>
                                </a:lnTo>
                                <a:lnTo>
                                  <a:pt x="108" y="179"/>
                                </a:lnTo>
                                <a:lnTo>
                                  <a:pt x="97" y="182"/>
                                </a:lnTo>
                                <a:lnTo>
                                  <a:pt x="86" y="182"/>
                                </a:lnTo>
                                <a:lnTo>
                                  <a:pt x="65" y="181"/>
                                </a:lnTo>
                                <a:lnTo>
                                  <a:pt x="48" y="176"/>
                                </a:lnTo>
                                <a:lnTo>
                                  <a:pt x="33" y="170"/>
                                </a:lnTo>
                                <a:lnTo>
                                  <a:pt x="20" y="160"/>
                                </a:lnTo>
                                <a:lnTo>
                                  <a:pt x="11" y="147"/>
                                </a:lnTo>
                                <a:lnTo>
                                  <a:pt x="4" y="131"/>
                                </a:lnTo>
                                <a:lnTo>
                                  <a:pt x="1" y="114"/>
                                </a:lnTo>
                                <a:lnTo>
                                  <a:pt x="0" y="93"/>
                                </a:lnTo>
                                <a:lnTo>
                                  <a:pt x="1" y="72"/>
                                </a:lnTo>
                                <a:lnTo>
                                  <a:pt x="4" y="54"/>
                                </a:lnTo>
                                <a:lnTo>
                                  <a:pt x="12" y="38"/>
                                </a:lnTo>
                                <a:lnTo>
                                  <a:pt x="22" y="24"/>
                                </a:lnTo>
                                <a:lnTo>
                                  <a:pt x="33" y="13"/>
                                </a:lnTo>
                                <a:lnTo>
                                  <a:pt x="48" y="7"/>
                                </a:lnTo>
                                <a:lnTo>
                                  <a:pt x="64" y="1"/>
                                </a:lnTo>
                                <a:lnTo>
                                  <a:pt x="82" y="0"/>
                                </a:lnTo>
                                <a:lnTo>
                                  <a:pt x="101" y="1"/>
                                </a:lnTo>
                                <a:lnTo>
                                  <a:pt x="117" y="6"/>
                                </a:lnTo>
                                <a:lnTo>
                                  <a:pt x="130" y="13"/>
                                </a:lnTo>
                                <a:lnTo>
                                  <a:pt x="140" y="23"/>
                                </a:lnTo>
                                <a:lnTo>
                                  <a:pt x="149" y="34"/>
                                </a:lnTo>
                                <a:lnTo>
                                  <a:pt x="153" y="48"/>
                                </a:lnTo>
                                <a:lnTo>
                                  <a:pt x="157" y="62"/>
                                </a:lnTo>
                                <a:lnTo>
                                  <a:pt x="157" y="79"/>
                                </a:lnTo>
                                <a:lnTo>
                                  <a:pt x="157" y="86"/>
                                </a:lnTo>
                                <a:close/>
                                <a:moveTo>
                                  <a:pt x="114" y="74"/>
                                </a:moveTo>
                                <a:lnTo>
                                  <a:pt x="113" y="55"/>
                                </a:lnTo>
                                <a:lnTo>
                                  <a:pt x="105" y="43"/>
                                </a:lnTo>
                                <a:lnTo>
                                  <a:pt x="102" y="38"/>
                                </a:lnTo>
                                <a:lnTo>
                                  <a:pt x="88" y="33"/>
                                </a:lnTo>
                                <a:lnTo>
                                  <a:pt x="81" y="32"/>
                                </a:lnTo>
                                <a:lnTo>
                                  <a:pt x="72" y="33"/>
                                </a:lnTo>
                                <a:lnTo>
                                  <a:pt x="65" y="35"/>
                                </a:lnTo>
                                <a:lnTo>
                                  <a:pt x="60" y="39"/>
                                </a:lnTo>
                                <a:lnTo>
                                  <a:pt x="55" y="44"/>
                                </a:lnTo>
                                <a:lnTo>
                                  <a:pt x="51" y="50"/>
                                </a:lnTo>
                                <a:lnTo>
                                  <a:pt x="48" y="58"/>
                                </a:lnTo>
                                <a:lnTo>
                                  <a:pt x="46" y="65"/>
                                </a:lnTo>
                                <a:lnTo>
                                  <a:pt x="45" y="74"/>
                                </a:lnTo>
                                <a:lnTo>
                                  <a:pt x="114" y="7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50" name="Freeform 345"/>
                        <wps:cNvSpPr>
                          <a:spLocks/>
                        </wps:cNvSpPr>
                        <wps:spPr bwMode="auto">
                          <a:xfrm>
                            <a:off x="3990976" y="207963"/>
                            <a:ext cx="47625" cy="20638"/>
                          </a:xfrm>
                          <a:custGeom>
                            <a:avLst/>
                            <a:gdLst>
                              <a:gd name="T0" fmla="*/ 91 w 91"/>
                              <a:gd name="T1" fmla="*/ 18 h 37"/>
                              <a:gd name="T2" fmla="*/ 91 w 91"/>
                              <a:gd name="T3" fmla="*/ 27 h 37"/>
                              <a:gd name="T4" fmla="*/ 90 w 91"/>
                              <a:gd name="T5" fmla="*/ 33 h 37"/>
                              <a:gd name="T6" fmla="*/ 87 w 91"/>
                              <a:gd name="T7" fmla="*/ 35 h 37"/>
                              <a:gd name="T8" fmla="*/ 84 w 91"/>
                              <a:gd name="T9" fmla="*/ 37 h 37"/>
                              <a:gd name="T10" fmla="*/ 9 w 91"/>
                              <a:gd name="T11" fmla="*/ 37 h 37"/>
                              <a:gd name="T12" fmla="*/ 4 w 91"/>
                              <a:gd name="T13" fmla="*/ 35 h 37"/>
                              <a:gd name="T14" fmla="*/ 2 w 91"/>
                              <a:gd name="T15" fmla="*/ 33 h 37"/>
                              <a:gd name="T16" fmla="*/ 0 w 91"/>
                              <a:gd name="T17" fmla="*/ 27 h 37"/>
                              <a:gd name="T18" fmla="*/ 0 w 91"/>
                              <a:gd name="T19" fmla="*/ 18 h 37"/>
                              <a:gd name="T20" fmla="*/ 0 w 91"/>
                              <a:gd name="T21" fmla="*/ 8 h 37"/>
                              <a:gd name="T22" fmla="*/ 2 w 91"/>
                              <a:gd name="T23" fmla="*/ 3 h 37"/>
                              <a:gd name="T24" fmla="*/ 4 w 91"/>
                              <a:gd name="T25" fmla="*/ 0 h 37"/>
                              <a:gd name="T26" fmla="*/ 9 w 91"/>
                              <a:gd name="T27" fmla="*/ 0 h 37"/>
                              <a:gd name="T28" fmla="*/ 84 w 91"/>
                              <a:gd name="T29" fmla="*/ 0 h 37"/>
                              <a:gd name="T30" fmla="*/ 85 w 91"/>
                              <a:gd name="T31" fmla="*/ 0 h 37"/>
                              <a:gd name="T32" fmla="*/ 87 w 91"/>
                              <a:gd name="T33" fmla="*/ 0 h 37"/>
                              <a:gd name="T34" fmla="*/ 89 w 91"/>
                              <a:gd name="T35" fmla="*/ 1 h 37"/>
                              <a:gd name="T36" fmla="*/ 90 w 91"/>
                              <a:gd name="T37" fmla="*/ 3 h 37"/>
                              <a:gd name="T38" fmla="*/ 91 w 91"/>
                              <a:gd name="T39" fmla="*/ 6 h 37"/>
                              <a:gd name="T40" fmla="*/ 91 w 91"/>
                              <a:gd name="T41" fmla="*/ 10 h 37"/>
                              <a:gd name="T42" fmla="*/ 91 w 91"/>
                              <a:gd name="T43" fmla="*/ 13 h 37"/>
                              <a:gd name="T44" fmla="*/ 91 w 91"/>
                              <a:gd name="T45" fmla="*/ 18 h 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91" h="37">
                                <a:moveTo>
                                  <a:pt x="91" y="18"/>
                                </a:moveTo>
                                <a:lnTo>
                                  <a:pt x="91" y="27"/>
                                </a:lnTo>
                                <a:lnTo>
                                  <a:pt x="90" y="33"/>
                                </a:lnTo>
                                <a:lnTo>
                                  <a:pt x="87" y="35"/>
                                </a:lnTo>
                                <a:lnTo>
                                  <a:pt x="84" y="37"/>
                                </a:lnTo>
                                <a:lnTo>
                                  <a:pt x="9" y="37"/>
                                </a:lnTo>
                                <a:lnTo>
                                  <a:pt x="4" y="35"/>
                                </a:lnTo>
                                <a:lnTo>
                                  <a:pt x="2" y="33"/>
                                </a:lnTo>
                                <a:lnTo>
                                  <a:pt x="0" y="27"/>
                                </a:lnTo>
                                <a:lnTo>
                                  <a:pt x="0" y="18"/>
                                </a:lnTo>
                                <a:lnTo>
                                  <a:pt x="0" y="8"/>
                                </a:lnTo>
                                <a:lnTo>
                                  <a:pt x="2" y="3"/>
                                </a:lnTo>
                                <a:lnTo>
                                  <a:pt x="4" y="0"/>
                                </a:lnTo>
                                <a:lnTo>
                                  <a:pt x="9" y="0"/>
                                </a:lnTo>
                                <a:lnTo>
                                  <a:pt x="84" y="0"/>
                                </a:lnTo>
                                <a:lnTo>
                                  <a:pt x="85" y="0"/>
                                </a:lnTo>
                                <a:lnTo>
                                  <a:pt x="87" y="0"/>
                                </a:lnTo>
                                <a:lnTo>
                                  <a:pt x="89" y="1"/>
                                </a:lnTo>
                                <a:lnTo>
                                  <a:pt x="90" y="3"/>
                                </a:lnTo>
                                <a:lnTo>
                                  <a:pt x="91" y="6"/>
                                </a:lnTo>
                                <a:lnTo>
                                  <a:pt x="91" y="10"/>
                                </a:lnTo>
                                <a:lnTo>
                                  <a:pt x="91" y="13"/>
                                </a:lnTo>
                                <a:lnTo>
                                  <a:pt x="91" y="1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51" name="Freeform 346"/>
                        <wps:cNvSpPr>
                          <a:spLocks/>
                        </wps:cNvSpPr>
                        <wps:spPr bwMode="auto">
                          <a:xfrm>
                            <a:off x="4052888" y="171450"/>
                            <a:ext cx="65088" cy="96838"/>
                          </a:xfrm>
                          <a:custGeom>
                            <a:avLst/>
                            <a:gdLst>
                              <a:gd name="T0" fmla="*/ 122 w 123"/>
                              <a:gd name="T1" fmla="*/ 139 h 182"/>
                              <a:gd name="T2" fmla="*/ 112 w 123"/>
                              <a:gd name="T3" fmla="*/ 160 h 182"/>
                              <a:gd name="T4" fmla="*/ 93 w 123"/>
                              <a:gd name="T5" fmla="*/ 175 h 182"/>
                              <a:gd name="T6" fmla="*/ 68 w 123"/>
                              <a:gd name="T7" fmla="*/ 181 h 182"/>
                              <a:gd name="T8" fmla="*/ 44 w 123"/>
                              <a:gd name="T9" fmla="*/ 182 h 182"/>
                              <a:gd name="T10" fmla="*/ 28 w 123"/>
                              <a:gd name="T11" fmla="*/ 178 h 182"/>
                              <a:gd name="T12" fmla="*/ 15 w 123"/>
                              <a:gd name="T13" fmla="*/ 175 h 182"/>
                              <a:gd name="T14" fmla="*/ 6 w 123"/>
                              <a:gd name="T15" fmla="*/ 171 h 182"/>
                              <a:gd name="T16" fmla="*/ 2 w 123"/>
                              <a:gd name="T17" fmla="*/ 166 h 182"/>
                              <a:gd name="T18" fmla="*/ 0 w 123"/>
                              <a:gd name="T19" fmla="*/ 157 h 182"/>
                              <a:gd name="T20" fmla="*/ 0 w 123"/>
                              <a:gd name="T21" fmla="*/ 146 h 182"/>
                              <a:gd name="T22" fmla="*/ 1 w 123"/>
                              <a:gd name="T23" fmla="*/ 139 h 182"/>
                              <a:gd name="T24" fmla="*/ 2 w 123"/>
                              <a:gd name="T25" fmla="*/ 135 h 182"/>
                              <a:gd name="T26" fmla="*/ 5 w 123"/>
                              <a:gd name="T27" fmla="*/ 134 h 182"/>
                              <a:gd name="T28" fmla="*/ 8 w 123"/>
                              <a:gd name="T29" fmla="*/ 134 h 182"/>
                              <a:gd name="T30" fmla="*/ 16 w 123"/>
                              <a:gd name="T31" fmla="*/ 139 h 182"/>
                              <a:gd name="T32" fmla="*/ 27 w 123"/>
                              <a:gd name="T33" fmla="*/ 144 h 182"/>
                              <a:gd name="T34" fmla="*/ 43 w 123"/>
                              <a:gd name="T35" fmla="*/ 149 h 182"/>
                              <a:gd name="T36" fmla="*/ 58 w 123"/>
                              <a:gd name="T37" fmla="*/ 149 h 182"/>
                              <a:gd name="T38" fmla="*/ 68 w 123"/>
                              <a:gd name="T39" fmla="*/ 146 h 182"/>
                              <a:gd name="T40" fmla="*/ 75 w 123"/>
                              <a:gd name="T41" fmla="*/ 141 h 182"/>
                              <a:gd name="T42" fmla="*/ 79 w 123"/>
                              <a:gd name="T43" fmla="*/ 134 h 182"/>
                              <a:gd name="T44" fmla="*/ 77 w 123"/>
                              <a:gd name="T45" fmla="*/ 124 h 182"/>
                              <a:gd name="T46" fmla="*/ 71 w 123"/>
                              <a:gd name="T47" fmla="*/ 117 h 182"/>
                              <a:gd name="T48" fmla="*/ 60 w 123"/>
                              <a:gd name="T49" fmla="*/ 111 h 182"/>
                              <a:gd name="T50" fmla="*/ 47 w 123"/>
                              <a:gd name="T51" fmla="*/ 106 h 182"/>
                              <a:gd name="T52" fmla="*/ 32 w 123"/>
                              <a:gd name="T53" fmla="*/ 99 h 182"/>
                              <a:gd name="T54" fmla="*/ 18 w 123"/>
                              <a:gd name="T55" fmla="*/ 91 h 182"/>
                              <a:gd name="T56" fmla="*/ 7 w 123"/>
                              <a:gd name="T57" fmla="*/ 80 h 182"/>
                              <a:gd name="T58" fmla="*/ 1 w 123"/>
                              <a:gd name="T59" fmla="*/ 64 h 182"/>
                              <a:gd name="T60" fmla="*/ 1 w 123"/>
                              <a:gd name="T61" fmla="*/ 42 h 182"/>
                              <a:gd name="T62" fmla="*/ 11 w 123"/>
                              <a:gd name="T63" fmla="*/ 22 h 182"/>
                              <a:gd name="T64" fmla="*/ 27 w 123"/>
                              <a:gd name="T65" fmla="*/ 8 h 182"/>
                              <a:gd name="T66" fmla="*/ 52 w 123"/>
                              <a:gd name="T67" fmla="*/ 1 h 182"/>
                              <a:gd name="T68" fmla="*/ 74 w 123"/>
                              <a:gd name="T69" fmla="*/ 1 h 182"/>
                              <a:gd name="T70" fmla="*/ 87 w 123"/>
                              <a:gd name="T71" fmla="*/ 2 h 182"/>
                              <a:gd name="T72" fmla="*/ 100 w 123"/>
                              <a:gd name="T73" fmla="*/ 6 h 182"/>
                              <a:gd name="T74" fmla="*/ 107 w 123"/>
                              <a:gd name="T75" fmla="*/ 10 h 182"/>
                              <a:gd name="T76" fmla="*/ 111 w 123"/>
                              <a:gd name="T77" fmla="*/ 12 h 182"/>
                              <a:gd name="T78" fmla="*/ 112 w 123"/>
                              <a:gd name="T79" fmla="*/ 14 h 182"/>
                              <a:gd name="T80" fmla="*/ 113 w 123"/>
                              <a:gd name="T81" fmla="*/ 18 h 182"/>
                              <a:gd name="T82" fmla="*/ 113 w 123"/>
                              <a:gd name="T83" fmla="*/ 24 h 182"/>
                              <a:gd name="T84" fmla="*/ 113 w 123"/>
                              <a:gd name="T85" fmla="*/ 33 h 182"/>
                              <a:gd name="T86" fmla="*/ 113 w 123"/>
                              <a:gd name="T87" fmla="*/ 39 h 182"/>
                              <a:gd name="T88" fmla="*/ 112 w 123"/>
                              <a:gd name="T89" fmla="*/ 43 h 182"/>
                              <a:gd name="T90" fmla="*/ 109 w 123"/>
                              <a:gd name="T91" fmla="*/ 44 h 182"/>
                              <a:gd name="T92" fmla="*/ 106 w 123"/>
                              <a:gd name="T93" fmla="*/ 44 h 182"/>
                              <a:gd name="T94" fmla="*/ 100 w 123"/>
                              <a:gd name="T95" fmla="*/ 40 h 182"/>
                              <a:gd name="T96" fmla="*/ 90 w 123"/>
                              <a:gd name="T97" fmla="*/ 37 h 182"/>
                              <a:gd name="T98" fmla="*/ 76 w 123"/>
                              <a:gd name="T99" fmla="*/ 33 h 182"/>
                              <a:gd name="T100" fmla="*/ 61 w 123"/>
                              <a:gd name="T101" fmla="*/ 33 h 182"/>
                              <a:gd name="T102" fmla="*/ 53 w 123"/>
                              <a:gd name="T103" fmla="*/ 35 h 182"/>
                              <a:gd name="T104" fmla="*/ 47 w 123"/>
                              <a:gd name="T105" fmla="*/ 39 h 182"/>
                              <a:gd name="T106" fmla="*/ 44 w 123"/>
                              <a:gd name="T107" fmla="*/ 46 h 182"/>
                              <a:gd name="T108" fmla="*/ 44 w 123"/>
                              <a:gd name="T109" fmla="*/ 55 h 182"/>
                              <a:gd name="T110" fmla="*/ 50 w 123"/>
                              <a:gd name="T111" fmla="*/ 62 h 182"/>
                              <a:gd name="T112" fmla="*/ 61 w 123"/>
                              <a:gd name="T113" fmla="*/ 69 h 182"/>
                              <a:gd name="T114" fmla="*/ 76 w 123"/>
                              <a:gd name="T115" fmla="*/ 74 h 182"/>
                              <a:gd name="T116" fmla="*/ 90 w 123"/>
                              <a:gd name="T117" fmla="*/ 80 h 182"/>
                              <a:gd name="T118" fmla="*/ 104 w 123"/>
                              <a:gd name="T119" fmla="*/ 87 h 182"/>
                              <a:gd name="T120" fmla="*/ 116 w 123"/>
                              <a:gd name="T121" fmla="*/ 99 h 182"/>
                              <a:gd name="T122" fmla="*/ 122 w 123"/>
                              <a:gd name="T123" fmla="*/ 115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23" h="182">
                                <a:moveTo>
                                  <a:pt x="123" y="125"/>
                                </a:moveTo>
                                <a:lnTo>
                                  <a:pt x="122" y="139"/>
                                </a:lnTo>
                                <a:lnTo>
                                  <a:pt x="117" y="150"/>
                                </a:lnTo>
                                <a:lnTo>
                                  <a:pt x="112" y="160"/>
                                </a:lnTo>
                                <a:lnTo>
                                  <a:pt x="103" y="167"/>
                                </a:lnTo>
                                <a:lnTo>
                                  <a:pt x="93" y="175"/>
                                </a:lnTo>
                                <a:lnTo>
                                  <a:pt x="81" y="178"/>
                                </a:lnTo>
                                <a:lnTo>
                                  <a:pt x="68" y="181"/>
                                </a:lnTo>
                                <a:lnTo>
                                  <a:pt x="53" y="182"/>
                                </a:lnTo>
                                <a:lnTo>
                                  <a:pt x="44" y="182"/>
                                </a:lnTo>
                                <a:lnTo>
                                  <a:pt x="36" y="181"/>
                                </a:lnTo>
                                <a:lnTo>
                                  <a:pt x="28" y="178"/>
                                </a:lnTo>
                                <a:lnTo>
                                  <a:pt x="21" y="177"/>
                                </a:lnTo>
                                <a:lnTo>
                                  <a:pt x="15" y="175"/>
                                </a:lnTo>
                                <a:lnTo>
                                  <a:pt x="10" y="172"/>
                                </a:lnTo>
                                <a:lnTo>
                                  <a:pt x="6" y="171"/>
                                </a:lnTo>
                                <a:lnTo>
                                  <a:pt x="3" y="168"/>
                                </a:lnTo>
                                <a:lnTo>
                                  <a:pt x="2" y="166"/>
                                </a:lnTo>
                                <a:lnTo>
                                  <a:pt x="1" y="162"/>
                                </a:lnTo>
                                <a:lnTo>
                                  <a:pt x="0" y="157"/>
                                </a:lnTo>
                                <a:lnTo>
                                  <a:pt x="0" y="151"/>
                                </a:lnTo>
                                <a:lnTo>
                                  <a:pt x="0" y="146"/>
                                </a:lnTo>
                                <a:lnTo>
                                  <a:pt x="0" y="143"/>
                                </a:lnTo>
                                <a:lnTo>
                                  <a:pt x="1" y="139"/>
                                </a:lnTo>
                                <a:lnTo>
                                  <a:pt x="1" y="138"/>
                                </a:lnTo>
                                <a:lnTo>
                                  <a:pt x="2" y="135"/>
                                </a:lnTo>
                                <a:lnTo>
                                  <a:pt x="3" y="135"/>
                                </a:lnTo>
                                <a:lnTo>
                                  <a:pt x="5" y="134"/>
                                </a:lnTo>
                                <a:lnTo>
                                  <a:pt x="6" y="134"/>
                                </a:lnTo>
                                <a:lnTo>
                                  <a:pt x="8" y="134"/>
                                </a:lnTo>
                                <a:lnTo>
                                  <a:pt x="11" y="136"/>
                                </a:lnTo>
                                <a:lnTo>
                                  <a:pt x="16" y="139"/>
                                </a:lnTo>
                                <a:lnTo>
                                  <a:pt x="21" y="141"/>
                                </a:lnTo>
                                <a:lnTo>
                                  <a:pt x="27" y="144"/>
                                </a:lnTo>
                                <a:lnTo>
                                  <a:pt x="34" y="146"/>
                                </a:lnTo>
                                <a:lnTo>
                                  <a:pt x="43" y="149"/>
                                </a:lnTo>
                                <a:lnTo>
                                  <a:pt x="52" y="149"/>
                                </a:lnTo>
                                <a:lnTo>
                                  <a:pt x="58" y="149"/>
                                </a:lnTo>
                                <a:lnTo>
                                  <a:pt x="63" y="147"/>
                                </a:lnTo>
                                <a:lnTo>
                                  <a:pt x="68" y="146"/>
                                </a:lnTo>
                                <a:lnTo>
                                  <a:pt x="71" y="144"/>
                                </a:lnTo>
                                <a:lnTo>
                                  <a:pt x="75" y="141"/>
                                </a:lnTo>
                                <a:lnTo>
                                  <a:pt x="76" y="138"/>
                                </a:lnTo>
                                <a:lnTo>
                                  <a:pt x="79" y="134"/>
                                </a:lnTo>
                                <a:lnTo>
                                  <a:pt x="79" y="129"/>
                                </a:lnTo>
                                <a:lnTo>
                                  <a:pt x="77" y="124"/>
                                </a:lnTo>
                                <a:lnTo>
                                  <a:pt x="75" y="120"/>
                                </a:lnTo>
                                <a:lnTo>
                                  <a:pt x="71" y="117"/>
                                </a:lnTo>
                                <a:lnTo>
                                  <a:pt x="66" y="113"/>
                                </a:lnTo>
                                <a:lnTo>
                                  <a:pt x="60" y="111"/>
                                </a:lnTo>
                                <a:lnTo>
                                  <a:pt x="54" y="108"/>
                                </a:lnTo>
                                <a:lnTo>
                                  <a:pt x="47" y="106"/>
                                </a:lnTo>
                                <a:lnTo>
                                  <a:pt x="39" y="102"/>
                                </a:lnTo>
                                <a:lnTo>
                                  <a:pt x="32" y="99"/>
                                </a:lnTo>
                                <a:lnTo>
                                  <a:pt x="26" y="96"/>
                                </a:lnTo>
                                <a:lnTo>
                                  <a:pt x="18" y="91"/>
                                </a:lnTo>
                                <a:lnTo>
                                  <a:pt x="13" y="86"/>
                                </a:lnTo>
                                <a:lnTo>
                                  <a:pt x="7" y="80"/>
                                </a:lnTo>
                                <a:lnTo>
                                  <a:pt x="3" y="72"/>
                                </a:lnTo>
                                <a:lnTo>
                                  <a:pt x="1" y="64"/>
                                </a:lnTo>
                                <a:lnTo>
                                  <a:pt x="1" y="53"/>
                                </a:lnTo>
                                <a:lnTo>
                                  <a:pt x="1" y="42"/>
                                </a:lnTo>
                                <a:lnTo>
                                  <a:pt x="5" y="32"/>
                                </a:lnTo>
                                <a:lnTo>
                                  <a:pt x="11" y="22"/>
                                </a:lnTo>
                                <a:lnTo>
                                  <a:pt x="18" y="14"/>
                                </a:lnTo>
                                <a:lnTo>
                                  <a:pt x="27" y="8"/>
                                </a:lnTo>
                                <a:lnTo>
                                  <a:pt x="39" y="3"/>
                                </a:lnTo>
                                <a:lnTo>
                                  <a:pt x="52" y="1"/>
                                </a:lnTo>
                                <a:lnTo>
                                  <a:pt x="66" y="0"/>
                                </a:lnTo>
                                <a:lnTo>
                                  <a:pt x="74" y="1"/>
                                </a:lnTo>
                                <a:lnTo>
                                  <a:pt x="81" y="1"/>
                                </a:lnTo>
                                <a:lnTo>
                                  <a:pt x="87" y="2"/>
                                </a:lnTo>
                                <a:lnTo>
                                  <a:pt x="93" y="3"/>
                                </a:lnTo>
                                <a:lnTo>
                                  <a:pt x="100" y="6"/>
                                </a:lnTo>
                                <a:lnTo>
                                  <a:pt x="103" y="7"/>
                                </a:lnTo>
                                <a:lnTo>
                                  <a:pt x="107" y="10"/>
                                </a:lnTo>
                                <a:lnTo>
                                  <a:pt x="109" y="11"/>
                                </a:lnTo>
                                <a:lnTo>
                                  <a:pt x="111" y="12"/>
                                </a:lnTo>
                                <a:lnTo>
                                  <a:pt x="112" y="13"/>
                                </a:lnTo>
                                <a:lnTo>
                                  <a:pt x="112" y="14"/>
                                </a:lnTo>
                                <a:lnTo>
                                  <a:pt x="113" y="17"/>
                                </a:lnTo>
                                <a:lnTo>
                                  <a:pt x="113" y="18"/>
                                </a:lnTo>
                                <a:lnTo>
                                  <a:pt x="113" y="22"/>
                                </a:lnTo>
                                <a:lnTo>
                                  <a:pt x="113" y="24"/>
                                </a:lnTo>
                                <a:lnTo>
                                  <a:pt x="113" y="28"/>
                                </a:lnTo>
                                <a:lnTo>
                                  <a:pt x="113" y="33"/>
                                </a:lnTo>
                                <a:lnTo>
                                  <a:pt x="113" y="37"/>
                                </a:lnTo>
                                <a:lnTo>
                                  <a:pt x="113" y="39"/>
                                </a:lnTo>
                                <a:lnTo>
                                  <a:pt x="112" y="42"/>
                                </a:lnTo>
                                <a:lnTo>
                                  <a:pt x="112" y="43"/>
                                </a:lnTo>
                                <a:lnTo>
                                  <a:pt x="111" y="44"/>
                                </a:lnTo>
                                <a:lnTo>
                                  <a:pt x="109" y="44"/>
                                </a:lnTo>
                                <a:lnTo>
                                  <a:pt x="108" y="44"/>
                                </a:lnTo>
                                <a:lnTo>
                                  <a:pt x="106" y="44"/>
                                </a:lnTo>
                                <a:lnTo>
                                  <a:pt x="103" y="43"/>
                                </a:lnTo>
                                <a:lnTo>
                                  <a:pt x="100" y="40"/>
                                </a:lnTo>
                                <a:lnTo>
                                  <a:pt x="95" y="38"/>
                                </a:lnTo>
                                <a:lnTo>
                                  <a:pt x="90" y="37"/>
                                </a:lnTo>
                                <a:lnTo>
                                  <a:pt x="82" y="34"/>
                                </a:lnTo>
                                <a:lnTo>
                                  <a:pt x="76" y="33"/>
                                </a:lnTo>
                                <a:lnTo>
                                  <a:pt x="68" y="32"/>
                                </a:lnTo>
                                <a:lnTo>
                                  <a:pt x="61" y="33"/>
                                </a:lnTo>
                                <a:lnTo>
                                  <a:pt x="56" y="33"/>
                                </a:lnTo>
                                <a:lnTo>
                                  <a:pt x="53" y="35"/>
                                </a:lnTo>
                                <a:lnTo>
                                  <a:pt x="49" y="37"/>
                                </a:lnTo>
                                <a:lnTo>
                                  <a:pt x="47" y="39"/>
                                </a:lnTo>
                                <a:lnTo>
                                  <a:pt x="45" y="43"/>
                                </a:lnTo>
                                <a:lnTo>
                                  <a:pt x="44" y="46"/>
                                </a:lnTo>
                                <a:lnTo>
                                  <a:pt x="43" y="49"/>
                                </a:lnTo>
                                <a:lnTo>
                                  <a:pt x="44" y="55"/>
                                </a:lnTo>
                                <a:lnTo>
                                  <a:pt x="47" y="59"/>
                                </a:lnTo>
                                <a:lnTo>
                                  <a:pt x="50" y="62"/>
                                </a:lnTo>
                                <a:lnTo>
                                  <a:pt x="56" y="65"/>
                                </a:lnTo>
                                <a:lnTo>
                                  <a:pt x="61" y="69"/>
                                </a:lnTo>
                                <a:lnTo>
                                  <a:pt x="69" y="71"/>
                                </a:lnTo>
                                <a:lnTo>
                                  <a:pt x="76" y="74"/>
                                </a:lnTo>
                                <a:lnTo>
                                  <a:pt x="82" y="76"/>
                                </a:lnTo>
                                <a:lnTo>
                                  <a:pt x="90" y="80"/>
                                </a:lnTo>
                                <a:lnTo>
                                  <a:pt x="97" y="83"/>
                                </a:lnTo>
                                <a:lnTo>
                                  <a:pt x="104" y="87"/>
                                </a:lnTo>
                                <a:lnTo>
                                  <a:pt x="111" y="93"/>
                                </a:lnTo>
                                <a:lnTo>
                                  <a:pt x="116" y="99"/>
                                </a:lnTo>
                                <a:lnTo>
                                  <a:pt x="119" y="107"/>
                                </a:lnTo>
                                <a:lnTo>
                                  <a:pt x="122" y="115"/>
                                </a:lnTo>
                                <a:lnTo>
                                  <a:pt x="123" y="12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52" name="Freeform 347"/>
                        <wps:cNvSpPr>
                          <a:spLocks/>
                        </wps:cNvSpPr>
                        <wps:spPr bwMode="auto">
                          <a:xfrm>
                            <a:off x="4122738" y="150813"/>
                            <a:ext cx="60325" cy="117475"/>
                          </a:xfrm>
                          <a:custGeom>
                            <a:avLst/>
                            <a:gdLst>
                              <a:gd name="T0" fmla="*/ 113 w 113"/>
                              <a:gd name="T1" fmla="*/ 202 h 221"/>
                              <a:gd name="T2" fmla="*/ 111 w 113"/>
                              <a:gd name="T3" fmla="*/ 212 h 221"/>
                              <a:gd name="T4" fmla="*/ 108 w 113"/>
                              <a:gd name="T5" fmla="*/ 216 h 221"/>
                              <a:gd name="T6" fmla="*/ 102 w 113"/>
                              <a:gd name="T7" fmla="*/ 218 h 221"/>
                              <a:gd name="T8" fmla="*/ 94 w 113"/>
                              <a:gd name="T9" fmla="*/ 219 h 221"/>
                              <a:gd name="T10" fmla="*/ 84 w 113"/>
                              <a:gd name="T11" fmla="*/ 221 h 221"/>
                              <a:gd name="T12" fmla="*/ 65 w 113"/>
                              <a:gd name="T13" fmla="*/ 221 h 221"/>
                              <a:gd name="T14" fmla="*/ 46 w 113"/>
                              <a:gd name="T15" fmla="*/ 213 h 221"/>
                              <a:gd name="T16" fmla="*/ 32 w 113"/>
                              <a:gd name="T17" fmla="*/ 200 h 221"/>
                              <a:gd name="T18" fmla="*/ 26 w 113"/>
                              <a:gd name="T19" fmla="*/ 178 h 221"/>
                              <a:gd name="T20" fmla="*/ 26 w 113"/>
                              <a:gd name="T21" fmla="*/ 82 h 221"/>
                              <a:gd name="T22" fmla="*/ 4 w 113"/>
                              <a:gd name="T23" fmla="*/ 80 h 221"/>
                              <a:gd name="T24" fmla="*/ 0 w 113"/>
                              <a:gd name="T25" fmla="*/ 72 h 221"/>
                              <a:gd name="T26" fmla="*/ 0 w 113"/>
                              <a:gd name="T27" fmla="*/ 58 h 221"/>
                              <a:gd name="T28" fmla="*/ 0 w 113"/>
                              <a:gd name="T29" fmla="*/ 51 h 221"/>
                              <a:gd name="T30" fmla="*/ 3 w 113"/>
                              <a:gd name="T31" fmla="*/ 46 h 221"/>
                              <a:gd name="T32" fmla="*/ 5 w 113"/>
                              <a:gd name="T33" fmla="*/ 45 h 221"/>
                              <a:gd name="T34" fmla="*/ 26 w 113"/>
                              <a:gd name="T35" fmla="*/ 45 h 221"/>
                              <a:gd name="T36" fmla="*/ 26 w 113"/>
                              <a:gd name="T37" fmla="*/ 6 h 221"/>
                              <a:gd name="T38" fmla="*/ 28 w 113"/>
                              <a:gd name="T39" fmla="*/ 4 h 221"/>
                              <a:gd name="T40" fmla="*/ 33 w 113"/>
                              <a:gd name="T41" fmla="*/ 2 h 221"/>
                              <a:gd name="T42" fmla="*/ 42 w 113"/>
                              <a:gd name="T43" fmla="*/ 2 h 221"/>
                              <a:gd name="T44" fmla="*/ 54 w 113"/>
                              <a:gd name="T45" fmla="*/ 2 h 221"/>
                              <a:gd name="T46" fmla="*/ 64 w 113"/>
                              <a:gd name="T47" fmla="*/ 2 h 221"/>
                              <a:gd name="T48" fmla="*/ 69 w 113"/>
                              <a:gd name="T49" fmla="*/ 4 h 221"/>
                              <a:gd name="T50" fmla="*/ 71 w 113"/>
                              <a:gd name="T51" fmla="*/ 6 h 221"/>
                              <a:gd name="T52" fmla="*/ 71 w 113"/>
                              <a:gd name="T53" fmla="*/ 45 h 221"/>
                              <a:gd name="T54" fmla="*/ 108 w 113"/>
                              <a:gd name="T55" fmla="*/ 45 h 221"/>
                              <a:gd name="T56" fmla="*/ 111 w 113"/>
                              <a:gd name="T57" fmla="*/ 46 h 221"/>
                              <a:gd name="T58" fmla="*/ 112 w 113"/>
                              <a:gd name="T59" fmla="*/ 51 h 221"/>
                              <a:gd name="T60" fmla="*/ 113 w 113"/>
                              <a:gd name="T61" fmla="*/ 58 h 221"/>
                              <a:gd name="T62" fmla="*/ 113 w 113"/>
                              <a:gd name="T63" fmla="*/ 72 h 221"/>
                              <a:gd name="T64" fmla="*/ 110 w 113"/>
                              <a:gd name="T65" fmla="*/ 80 h 221"/>
                              <a:gd name="T66" fmla="*/ 71 w 113"/>
                              <a:gd name="T67" fmla="*/ 82 h 221"/>
                              <a:gd name="T68" fmla="*/ 71 w 113"/>
                              <a:gd name="T69" fmla="*/ 169 h 221"/>
                              <a:gd name="T70" fmla="*/ 80 w 113"/>
                              <a:gd name="T71" fmla="*/ 183 h 221"/>
                              <a:gd name="T72" fmla="*/ 94 w 113"/>
                              <a:gd name="T73" fmla="*/ 183 h 221"/>
                              <a:gd name="T74" fmla="*/ 100 w 113"/>
                              <a:gd name="T75" fmla="*/ 181 h 221"/>
                              <a:gd name="T76" fmla="*/ 104 w 113"/>
                              <a:gd name="T77" fmla="*/ 180 h 221"/>
                              <a:gd name="T78" fmla="*/ 107 w 113"/>
                              <a:gd name="T79" fmla="*/ 179 h 221"/>
                              <a:gd name="T80" fmla="*/ 110 w 113"/>
                              <a:gd name="T81" fmla="*/ 179 h 221"/>
                              <a:gd name="T82" fmla="*/ 111 w 113"/>
                              <a:gd name="T83" fmla="*/ 180 h 221"/>
                              <a:gd name="T84" fmla="*/ 112 w 113"/>
                              <a:gd name="T85" fmla="*/ 184 h 221"/>
                              <a:gd name="T86" fmla="*/ 113 w 113"/>
                              <a:gd name="T87" fmla="*/ 191 h 2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113" h="221">
                                <a:moveTo>
                                  <a:pt x="113" y="196"/>
                                </a:moveTo>
                                <a:lnTo>
                                  <a:pt x="113" y="202"/>
                                </a:lnTo>
                                <a:lnTo>
                                  <a:pt x="112" y="207"/>
                                </a:lnTo>
                                <a:lnTo>
                                  <a:pt x="111" y="212"/>
                                </a:lnTo>
                                <a:lnTo>
                                  <a:pt x="110" y="213"/>
                                </a:lnTo>
                                <a:lnTo>
                                  <a:pt x="108" y="216"/>
                                </a:lnTo>
                                <a:lnTo>
                                  <a:pt x="105" y="217"/>
                                </a:lnTo>
                                <a:lnTo>
                                  <a:pt x="102" y="218"/>
                                </a:lnTo>
                                <a:lnTo>
                                  <a:pt x="97" y="219"/>
                                </a:lnTo>
                                <a:lnTo>
                                  <a:pt x="94" y="219"/>
                                </a:lnTo>
                                <a:lnTo>
                                  <a:pt x="89" y="221"/>
                                </a:lnTo>
                                <a:lnTo>
                                  <a:pt x="84" y="221"/>
                                </a:lnTo>
                                <a:lnTo>
                                  <a:pt x="79" y="221"/>
                                </a:lnTo>
                                <a:lnTo>
                                  <a:pt x="65" y="221"/>
                                </a:lnTo>
                                <a:lnTo>
                                  <a:pt x="55" y="218"/>
                                </a:lnTo>
                                <a:lnTo>
                                  <a:pt x="46" y="213"/>
                                </a:lnTo>
                                <a:lnTo>
                                  <a:pt x="38" y="207"/>
                                </a:lnTo>
                                <a:lnTo>
                                  <a:pt x="32" y="200"/>
                                </a:lnTo>
                                <a:lnTo>
                                  <a:pt x="30" y="189"/>
                                </a:lnTo>
                                <a:lnTo>
                                  <a:pt x="26" y="178"/>
                                </a:lnTo>
                                <a:lnTo>
                                  <a:pt x="26" y="164"/>
                                </a:lnTo>
                                <a:lnTo>
                                  <a:pt x="26" y="82"/>
                                </a:lnTo>
                                <a:lnTo>
                                  <a:pt x="6" y="82"/>
                                </a:lnTo>
                                <a:lnTo>
                                  <a:pt x="4" y="80"/>
                                </a:lnTo>
                                <a:lnTo>
                                  <a:pt x="1" y="77"/>
                                </a:lnTo>
                                <a:lnTo>
                                  <a:pt x="0" y="72"/>
                                </a:lnTo>
                                <a:lnTo>
                                  <a:pt x="0" y="63"/>
                                </a:lnTo>
                                <a:lnTo>
                                  <a:pt x="0" y="58"/>
                                </a:lnTo>
                                <a:lnTo>
                                  <a:pt x="0" y="54"/>
                                </a:lnTo>
                                <a:lnTo>
                                  <a:pt x="0" y="51"/>
                                </a:lnTo>
                                <a:lnTo>
                                  <a:pt x="1" y="48"/>
                                </a:lnTo>
                                <a:lnTo>
                                  <a:pt x="3" y="46"/>
                                </a:lnTo>
                                <a:lnTo>
                                  <a:pt x="4" y="45"/>
                                </a:lnTo>
                                <a:lnTo>
                                  <a:pt x="5" y="45"/>
                                </a:lnTo>
                                <a:lnTo>
                                  <a:pt x="7" y="45"/>
                                </a:lnTo>
                                <a:lnTo>
                                  <a:pt x="26" y="45"/>
                                </a:lnTo>
                                <a:lnTo>
                                  <a:pt x="26" y="9"/>
                                </a:lnTo>
                                <a:lnTo>
                                  <a:pt x="26" y="6"/>
                                </a:lnTo>
                                <a:lnTo>
                                  <a:pt x="27" y="5"/>
                                </a:lnTo>
                                <a:lnTo>
                                  <a:pt x="28" y="4"/>
                                </a:lnTo>
                                <a:lnTo>
                                  <a:pt x="31" y="3"/>
                                </a:lnTo>
                                <a:lnTo>
                                  <a:pt x="33" y="2"/>
                                </a:lnTo>
                                <a:lnTo>
                                  <a:pt x="37" y="2"/>
                                </a:lnTo>
                                <a:lnTo>
                                  <a:pt x="42" y="2"/>
                                </a:lnTo>
                                <a:lnTo>
                                  <a:pt x="48" y="0"/>
                                </a:lnTo>
                                <a:lnTo>
                                  <a:pt x="54" y="2"/>
                                </a:lnTo>
                                <a:lnTo>
                                  <a:pt x="59" y="2"/>
                                </a:lnTo>
                                <a:lnTo>
                                  <a:pt x="64" y="2"/>
                                </a:lnTo>
                                <a:lnTo>
                                  <a:pt x="67" y="3"/>
                                </a:lnTo>
                                <a:lnTo>
                                  <a:pt x="69" y="4"/>
                                </a:lnTo>
                                <a:lnTo>
                                  <a:pt x="70" y="5"/>
                                </a:lnTo>
                                <a:lnTo>
                                  <a:pt x="71" y="6"/>
                                </a:lnTo>
                                <a:lnTo>
                                  <a:pt x="71" y="9"/>
                                </a:lnTo>
                                <a:lnTo>
                                  <a:pt x="71" y="45"/>
                                </a:lnTo>
                                <a:lnTo>
                                  <a:pt x="106" y="45"/>
                                </a:lnTo>
                                <a:lnTo>
                                  <a:pt x="108" y="45"/>
                                </a:lnTo>
                                <a:lnTo>
                                  <a:pt x="110" y="45"/>
                                </a:lnTo>
                                <a:lnTo>
                                  <a:pt x="111" y="46"/>
                                </a:lnTo>
                                <a:lnTo>
                                  <a:pt x="112" y="48"/>
                                </a:lnTo>
                                <a:lnTo>
                                  <a:pt x="112" y="51"/>
                                </a:lnTo>
                                <a:lnTo>
                                  <a:pt x="113" y="54"/>
                                </a:lnTo>
                                <a:lnTo>
                                  <a:pt x="113" y="58"/>
                                </a:lnTo>
                                <a:lnTo>
                                  <a:pt x="113" y="63"/>
                                </a:lnTo>
                                <a:lnTo>
                                  <a:pt x="113" y="72"/>
                                </a:lnTo>
                                <a:lnTo>
                                  <a:pt x="112" y="77"/>
                                </a:lnTo>
                                <a:lnTo>
                                  <a:pt x="110" y="80"/>
                                </a:lnTo>
                                <a:lnTo>
                                  <a:pt x="106" y="82"/>
                                </a:lnTo>
                                <a:lnTo>
                                  <a:pt x="71" y="82"/>
                                </a:lnTo>
                                <a:lnTo>
                                  <a:pt x="71" y="157"/>
                                </a:lnTo>
                                <a:lnTo>
                                  <a:pt x="71" y="169"/>
                                </a:lnTo>
                                <a:lnTo>
                                  <a:pt x="75" y="176"/>
                                </a:lnTo>
                                <a:lnTo>
                                  <a:pt x="80" y="183"/>
                                </a:lnTo>
                                <a:lnTo>
                                  <a:pt x="90" y="183"/>
                                </a:lnTo>
                                <a:lnTo>
                                  <a:pt x="94" y="183"/>
                                </a:lnTo>
                                <a:lnTo>
                                  <a:pt x="96" y="183"/>
                                </a:lnTo>
                                <a:lnTo>
                                  <a:pt x="100" y="181"/>
                                </a:lnTo>
                                <a:lnTo>
                                  <a:pt x="102" y="181"/>
                                </a:lnTo>
                                <a:lnTo>
                                  <a:pt x="104" y="180"/>
                                </a:lnTo>
                                <a:lnTo>
                                  <a:pt x="106" y="180"/>
                                </a:lnTo>
                                <a:lnTo>
                                  <a:pt x="107" y="179"/>
                                </a:lnTo>
                                <a:lnTo>
                                  <a:pt x="108" y="179"/>
                                </a:lnTo>
                                <a:lnTo>
                                  <a:pt x="110" y="179"/>
                                </a:lnTo>
                                <a:lnTo>
                                  <a:pt x="111" y="180"/>
                                </a:lnTo>
                                <a:lnTo>
                                  <a:pt x="111" y="180"/>
                                </a:lnTo>
                                <a:lnTo>
                                  <a:pt x="112" y="183"/>
                                </a:lnTo>
                                <a:lnTo>
                                  <a:pt x="112" y="184"/>
                                </a:lnTo>
                                <a:lnTo>
                                  <a:pt x="113" y="187"/>
                                </a:lnTo>
                                <a:lnTo>
                                  <a:pt x="113" y="191"/>
                                </a:lnTo>
                                <a:lnTo>
                                  <a:pt x="113" y="19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53" name="Freeform 348"/>
                        <wps:cNvSpPr>
                          <a:spLocks/>
                        </wps:cNvSpPr>
                        <wps:spPr bwMode="auto">
                          <a:xfrm>
                            <a:off x="4191001" y="173038"/>
                            <a:ext cx="87313" cy="128588"/>
                          </a:xfrm>
                          <a:custGeom>
                            <a:avLst/>
                            <a:gdLst>
                              <a:gd name="T0" fmla="*/ 112 w 166"/>
                              <a:gd name="T1" fmla="*/ 174 h 241"/>
                              <a:gd name="T2" fmla="*/ 93 w 166"/>
                              <a:gd name="T3" fmla="*/ 232 h 241"/>
                              <a:gd name="T4" fmla="*/ 90 w 166"/>
                              <a:gd name="T5" fmla="*/ 236 h 241"/>
                              <a:gd name="T6" fmla="*/ 84 w 166"/>
                              <a:gd name="T7" fmla="*/ 238 h 241"/>
                              <a:gd name="T8" fmla="*/ 75 w 166"/>
                              <a:gd name="T9" fmla="*/ 239 h 241"/>
                              <a:gd name="T10" fmla="*/ 63 w 166"/>
                              <a:gd name="T11" fmla="*/ 241 h 241"/>
                              <a:gd name="T12" fmla="*/ 56 w 166"/>
                              <a:gd name="T13" fmla="*/ 239 h 241"/>
                              <a:gd name="T14" fmla="*/ 51 w 166"/>
                              <a:gd name="T15" fmla="*/ 239 h 241"/>
                              <a:gd name="T16" fmla="*/ 47 w 166"/>
                              <a:gd name="T17" fmla="*/ 238 h 241"/>
                              <a:gd name="T18" fmla="*/ 44 w 166"/>
                              <a:gd name="T19" fmla="*/ 237 h 241"/>
                              <a:gd name="T20" fmla="*/ 42 w 166"/>
                              <a:gd name="T21" fmla="*/ 236 h 241"/>
                              <a:gd name="T22" fmla="*/ 42 w 166"/>
                              <a:gd name="T23" fmla="*/ 233 h 241"/>
                              <a:gd name="T24" fmla="*/ 42 w 166"/>
                              <a:gd name="T25" fmla="*/ 232 h 241"/>
                              <a:gd name="T26" fmla="*/ 43 w 166"/>
                              <a:gd name="T27" fmla="*/ 228 h 241"/>
                              <a:gd name="T28" fmla="*/ 64 w 166"/>
                              <a:gd name="T29" fmla="*/ 174 h 241"/>
                              <a:gd name="T30" fmla="*/ 63 w 166"/>
                              <a:gd name="T31" fmla="*/ 173 h 241"/>
                              <a:gd name="T32" fmla="*/ 60 w 166"/>
                              <a:gd name="T33" fmla="*/ 172 h 241"/>
                              <a:gd name="T34" fmla="*/ 59 w 166"/>
                              <a:gd name="T35" fmla="*/ 169 h 241"/>
                              <a:gd name="T36" fmla="*/ 58 w 166"/>
                              <a:gd name="T37" fmla="*/ 167 h 241"/>
                              <a:gd name="T38" fmla="*/ 3 w 166"/>
                              <a:gd name="T39" fmla="*/ 19 h 241"/>
                              <a:gd name="T40" fmla="*/ 0 w 166"/>
                              <a:gd name="T41" fmla="*/ 13 h 241"/>
                              <a:gd name="T42" fmla="*/ 0 w 166"/>
                              <a:gd name="T43" fmla="*/ 9 h 241"/>
                              <a:gd name="T44" fmla="*/ 0 w 166"/>
                              <a:gd name="T45" fmla="*/ 5 h 241"/>
                              <a:gd name="T46" fmla="*/ 3 w 166"/>
                              <a:gd name="T47" fmla="*/ 4 h 241"/>
                              <a:gd name="T48" fmla="*/ 5 w 166"/>
                              <a:gd name="T49" fmla="*/ 2 h 241"/>
                              <a:gd name="T50" fmla="*/ 9 w 166"/>
                              <a:gd name="T51" fmla="*/ 0 h 241"/>
                              <a:gd name="T52" fmla="*/ 15 w 166"/>
                              <a:gd name="T53" fmla="*/ 0 h 241"/>
                              <a:gd name="T54" fmla="*/ 24 w 166"/>
                              <a:gd name="T55" fmla="*/ 0 h 241"/>
                              <a:gd name="T56" fmla="*/ 30 w 166"/>
                              <a:gd name="T57" fmla="*/ 0 h 241"/>
                              <a:gd name="T58" fmla="*/ 36 w 166"/>
                              <a:gd name="T59" fmla="*/ 0 h 241"/>
                              <a:gd name="T60" fmla="*/ 40 w 166"/>
                              <a:gd name="T61" fmla="*/ 0 h 241"/>
                              <a:gd name="T62" fmla="*/ 42 w 166"/>
                              <a:gd name="T63" fmla="*/ 2 h 241"/>
                              <a:gd name="T64" fmla="*/ 44 w 166"/>
                              <a:gd name="T65" fmla="*/ 3 h 241"/>
                              <a:gd name="T66" fmla="*/ 46 w 166"/>
                              <a:gd name="T67" fmla="*/ 5 h 241"/>
                              <a:gd name="T68" fmla="*/ 47 w 166"/>
                              <a:gd name="T69" fmla="*/ 8 h 241"/>
                              <a:gd name="T70" fmla="*/ 48 w 166"/>
                              <a:gd name="T71" fmla="*/ 11 h 241"/>
                              <a:gd name="T72" fmla="*/ 86 w 166"/>
                              <a:gd name="T73" fmla="*/ 120 h 241"/>
                              <a:gd name="T74" fmla="*/ 88 w 166"/>
                              <a:gd name="T75" fmla="*/ 120 h 241"/>
                              <a:gd name="T76" fmla="*/ 122 w 166"/>
                              <a:gd name="T77" fmla="*/ 9 h 241"/>
                              <a:gd name="T78" fmla="*/ 123 w 166"/>
                              <a:gd name="T79" fmla="*/ 5 h 241"/>
                              <a:gd name="T80" fmla="*/ 125 w 166"/>
                              <a:gd name="T81" fmla="*/ 3 h 241"/>
                              <a:gd name="T82" fmla="*/ 127 w 166"/>
                              <a:gd name="T83" fmla="*/ 2 h 241"/>
                              <a:gd name="T84" fmla="*/ 131 w 166"/>
                              <a:gd name="T85" fmla="*/ 0 h 241"/>
                              <a:gd name="T86" fmla="*/ 136 w 166"/>
                              <a:gd name="T87" fmla="*/ 0 h 241"/>
                              <a:gd name="T88" fmla="*/ 144 w 166"/>
                              <a:gd name="T89" fmla="*/ 0 h 241"/>
                              <a:gd name="T90" fmla="*/ 152 w 166"/>
                              <a:gd name="T91" fmla="*/ 0 h 241"/>
                              <a:gd name="T92" fmla="*/ 157 w 166"/>
                              <a:gd name="T93" fmla="*/ 0 h 241"/>
                              <a:gd name="T94" fmla="*/ 161 w 166"/>
                              <a:gd name="T95" fmla="*/ 2 h 241"/>
                              <a:gd name="T96" fmla="*/ 164 w 166"/>
                              <a:gd name="T97" fmla="*/ 4 h 241"/>
                              <a:gd name="T98" fmla="*/ 166 w 166"/>
                              <a:gd name="T99" fmla="*/ 5 h 241"/>
                              <a:gd name="T100" fmla="*/ 166 w 166"/>
                              <a:gd name="T101" fmla="*/ 9 h 241"/>
                              <a:gd name="T102" fmla="*/ 166 w 166"/>
                              <a:gd name="T103" fmla="*/ 13 h 241"/>
                              <a:gd name="T104" fmla="*/ 165 w 166"/>
                              <a:gd name="T105" fmla="*/ 16 h 241"/>
                              <a:gd name="T106" fmla="*/ 112 w 166"/>
                              <a:gd name="T107" fmla="*/ 174 h 2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66" h="241">
                                <a:moveTo>
                                  <a:pt x="112" y="174"/>
                                </a:moveTo>
                                <a:lnTo>
                                  <a:pt x="93" y="232"/>
                                </a:lnTo>
                                <a:lnTo>
                                  <a:pt x="90" y="236"/>
                                </a:lnTo>
                                <a:lnTo>
                                  <a:pt x="84" y="238"/>
                                </a:lnTo>
                                <a:lnTo>
                                  <a:pt x="75" y="239"/>
                                </a:lnTo>
                                <a:lnTo>
                                  <a:pt x="63" y="241"/>
                                </a:lnTo>
                                <a:lnTo>
                                  <a:pt x="56" y="239"/>
                                </a:lnTo>
                                <a:lnTo>
                                  <a:pt x="51" y="239"/>
                                </a:lnTo>
                                <a:lnTo>
                                  <a:pt x="47" y="238"/>
                                </a:lnTo>
                                <a:lnTo>
                                  <a:pt x="44" y="237"/>
                                </a:lnTo>
                                <a:lnTo>
                                  <a:pt x="42" y="236"/>
                                </a:lnTo>
                                <a:lnTo>
                                  <a:pt x="42" y="233"/>
                                </a:lnTo>
                                <a:lnTo>
                                  <a:pt x="42" y="232"/>
                                </a:lnTo>
                                <a:lnTo>
                                  <a:pt x="43" y="228"/>
                                </a:lnTo>
                                <a:lnTo>
                                  <a:pt x="64" y="174"/>
                                </a:lnTo>
                                <a:lnTo>
                                  <a:pt x="63" y="173"/>
                                </a:lnTo>
                                <a:lnTo>
                                  <a:pt x="60" y="172"/>
                                </a:lnTo>
                                <a:lnTo>
                                  <a:pt x="59" y="169"/>
                                </a:lnTo>
                                <a:lnTo>
                                  <a:pt x="58" y="167"/>
                                </a:lnTo>
                                <a:lnTo>
                                  <a:pt x="3" y="19"/>
                                </a:lnTo>
                                <a:lnTo>
                                  <a:pt x="0" y="13"/>
                                </a:lnTo>
                                <a:lnTo>
                                  <a:pt x="0" y="9"/>
                                </a:lnTo>
                                <a:lnTo>
                                  <a:pt x="0" y="5"/>
                                </a:lnTo>
                                <a:lnTo>
                                  <a:pt x="3" y="4"/>
                                </a:lnTo>
                                <a:lnTo>
                                  <a:pt x="5" y="2"/>
                                </a:lnTo>
                                <a:lnTo>
                                  <a:pt x="9" y="0"/>
                                </a:lnTo>
                                <a:lnTo>
                                  <a:pt x="15" y="0"/>
                                </a:lnTo>
                                <a:lnTo>
                                  <a:pt x="24" y="0"/>
                                </a:lnTo>
                                <a:lnTo>
                                  <a:pt x="30" y="0"/>
                                </a:lnTo>
                                <a:lnTo>
                                  <a:pt x="36" y="0"/>
                                </a:lnTo>
                                <a:lnTo>
                                  <a:pt x="40" y="0"/>
                                </a:lnTo>
                                <a:lnTo>
                                  <a:pt x="42" y="2"/>
                                </a:lnTo>
                                <a:lnTo>
                                  <a:pt x="44" y="3"/>
                                </a:lnTo>
                                <a:lnTo>
                                  <a:pt x="46" y="5"/>
                                </a:lnTo>
                                <a:lnTo>
                                  <a:pt x="47" y="8"/>
                                </a:lnTo>
                                <a:lnTo>
                                  <a:pt x="48" y="11"/>
                                </a:lnTo>
                                <a:lnTo>
                                  <a:pt x="86" y="120"/>
                                </a:lnTo>
                                <a:lnTo>
                                  <a:pt x="88" y="120"/>
                                </a:lnTo>
                                <a:lnTo>
                                  <a:pt x="122" y="9"/>
                                </a:lnTo>
                                <a:lnTo>
                                  <a:pt x="123" y="5"/>
                                </a:lnTo>
                                <a:lnTo>
                                  <a:pt x="125" y="3"/>
                                </a:lnTo>
                                <a:lnTo>
                                  <a:pt x="127" y="2"/>
                                </a:lnTo>
                                <a:lnTo>
                                  <a:pt x="131" y="0"/>
                                </a:lnTo>
                                <a:lnTo>
                                  <a:pt x="136" y="0"/>
                                </a:lnTo>
                                <a:lnTo>
                                  <a:pt x="144" y="0"/>
                                </a:lnTo>
                                <a:lnTo>
                                  <a:pt x="152" y="0"/>
                                </a:lnTo>
                                <a:lnTo>
                                  <a:pt x="157" y="0"/>
                                </a:lnTo>
                                <a:lnTo>
                                  <a:pt x="161" y="2"/>
                                </a:lnTo>
                                <a:lnTo>
                                  <a:pt x="164" y="4"/>
                                </a:lnTo>
                                <a:lnTo>
                                  <a:pt x="166" y="5"/>
                                </a:lnTo>
                                <a:lnTo>
                                  <a:pt x="166" y="9"/>
                                </a:lnTo>
                                <a:lnTo>
                                  <a:pt x="166" y="13"/>
                                </a:lnTo>
                                <a:lnTo>
                                  <a:pt x="165" y="16"/>
                                </a:lnTo>
                                <a:lnTo>
                                  <a:pt x="112" y="17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54" name="Freeform 349"/>
                        <wps:cNvSpPr>
                          <a:spLocks/>
                        </wps:cNvSpPr>
                        <wps:spPr bwMode="auto">
                          <a:xfrm>
                            <a:off x="4294188" y="133350"/>
                            <a:ext cx="23813" cy="133350"/>
                          </a:xfrm>
                          <a:custGeom>
                            <a:avLst/>
                            <a:gdLst>
                              <a:gd name="T0" fmla="*/ 45 w 45"/>
                              <a:gd name="T1" fmla="*/ 245 h 252"/>
                              <a:gd name="T2" fmla="*/ 45 w 45"/>
                              <a:gd name="T3" fmla="*/ 247 h 252"/>
                              <a:gd name="T4" fmla="*/ 44 w 45"/>
                              <a:gd name="T5" fmla="*/ 249 h 252"/>
                              <a:gd name="T6" fmla="*/ 43 w 45"/>
                              <a:gd name="T7" fmla="*/ 250 h 252"/>
                              <a:gd name="T8" fmla="*/ 40 w 45"/>
                              <a:gd name="T9" fmla="*/ 251 h 252"/>
                              <a:gd name="T10" fmla="*/ 38 w 45"/>
                              <a:gd name="T11" fmla="*/ 251 h 252"/>
                              <a:gd name="T12" fmla="*/ 34 w 45"/>
                              <a:gd name="T13" fmla="*/ 252 h 252"/>
                              <a:gd name="T14" fmla="*/ 29 w 45"/>
                              <a:gd name="T15" fmla="*/ 252 h 252"/>
                              <a:gd name="T16" fmla="*/ 23 w 45"/>
                              <a:gd name="T17" fmla="*/ 252 h 252"/>
                              <a:gd name="T18" fmla="*/ 17 w 45"/>
                              <a:gd name="T19" fmla="*/ 252 h 252"/>
                              <a:gd name="T20" fmla="*/ 12 w 45"/>
                              <a:gd name="T21" fmla="*/ 252 h 252"/>
                              <a:gd name="T22" fmla="*/ 8 w 45"/>
                              <a:gd name="T23" fmla="*/ 251 h 252"/>
                              <a:gd name="T24" fmla="*/ 4 w 45"/>
                              <a:gd name="T25" fmla="*/ 251 h 252"/>
                              <a:gd name="T26" fmla="*/ 2 w 45"/>
                              <a:gd name="T27" fmla="*/ 250 h 252"/>
                              <a:gd name="T28" fmla="*/ 1 w 45"/>
                              <a:gd name="T29" fmla="*/ 249 h 252"/>
                              <a:gd name="T30" fmla="*/ 1 w 45"/>
                              <a:gd name="T31" fmla="*/ 247 h 252"/>
                              <a:gd name="T32" fmla="*/ 0 w 45"/>
                              <a:gd name="T33" fmla="*/ 245 h 252"/>
                              <a:gd name="T34" fmla="*/ 0 w 45"/>
                              <a:gd name="T35" fmla="*/ 8 h 252"/>
                              <a:gd name="T36" fmla="*/ 1 w 45"/>
                              <a:gd name="T37" fmla="*/ 6 h 252"/>
                              <a:gd name="T38" fmla="*/ 1 w 45"/>
                              <a:gd name="T39" fmla="*/ 5 h 252"/>
                              <a:gd name="T40" fmla="*/ 2 w 45"/>
                              <a:gd name="T41" fmla="*/ 3 h 252"/>
                              <a:gd name="T42" fmla="*/ 4 w 45"/>
                              <a:gd name="T43" fmla="*/ 2 h 252"/>
                              <a:gd name="T44" fmla="*/ 8 w 45"/>
                              <a:gd name="T45" fmla="*/ 1 h 252"/>
                              <a:gd name="T46" fmla="*/ 12 w 45"/>
                              <a:gd name="T47" fmla="*/ 1 h 252"/>
                              <a:gd name="T48" fmla="*/ 17 w 45"/>
                              <a:gd name="T49" fmla="*/ 1 h 252"/>
                              <a:gd name="T50" fmla="*/ 23 w 45"/>
                              <a:gd name="T51" fmla="*/ 0 h 252"/>
                              <a:gd name="T52" fmla="*/ 29 w 45"/>
                              <a:gd name="T53" fmla="*/ 1 h 252"/>
                              <a:gd name="T54" fmla="*/ 34 w 45"/>
                              <a:gd name="T55" fmla="*/ 1 h 252"/>
                              <a:gd name="T56" fmla="*/ 38 w 45"/>
                              <a:gd name="T57" fmla="*/ 1 h 252"/>
                              <a:gd name="T58" fmla="*/ 40 w 45"/>
                              <a:gd name="T59" fmla="*/ 2 h 252"/>
                              <a:gd name="T60" fmla="*/ 43 w 45"/>
                              <a:gd name="T61" fmla="*/ 3 h 252"/>
                              <a:gd name="T62" fmla="*/ 44 w 45"/>
                              <a:gd name="T63" fmla="*/ 5 h 252"/>
                              <a:gd name="T64" fmla="*/ 45 w 45"/>
                              <a:gd name="T65" fmla="*/ 6 h 252"/>
                              <a:gd name="T66" fmla="*/ 45 w 45"/>
                              <a:gd name="T67" fmla="*/ 8 h 252"/>
                              <a:gd name="T68" fmla="*/ 45 w 45"/>
                              <a:gd name="T69" fmla="*/ 245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45" h="252">
                                <a:moveTo>
                                  <a:pt x="45" y="245"/>
                                </a:moveTo>
                                <a:lnTo>
                                  <a:pt x="45" y="247"/>
                                </a:lnTo>
                                <a:lnTo>
                                  <a:pt x="44" y="249"/>
                                </a:lnTo>
                                <a:lnTo>
                                  <a:pt x="43" y="250"/>
                                </a:lnTo>
                                <a:lnTo>
                                  <a:pt x="40" y="251"/>
                                </a:lnTo>
                                <a:lnTo>
                                  <a:pt x="38" y="251"/>
                                </a:lnTo>
                                <a:lnTo>
                                  <a:pt x="34" y="252"/>
                                </a:lnTo>
                                <a:lnTo>
                                  <a:pt x="29" y="252"/>
                                </a:lnTo>
                                <a:lnTo>
                                  <a:pt x="23" y="252"/>
                                </a:lnTo>
                                <a:lnTo>
                                  <a:pt x="17" y="252"/>
                                </a:lnTo>
                                <a:lnTo>
                                  <a:pt x="12" y="252"/>
                                </a:lnTo>
                                <a:lnTo>
                                  <a:pt x="8" y="251"/>
                                </a:lnTo>
                                <a:lnTo>
                                  <a:pt x="4" y="251"/>
                                </a:lnTo>
                                <a:lnTo>
                                  <a:pt x="2" y="250"/>
                                </a:lnTo>
                                <a:lnTo>
                                  <a:pt x="1" y="249"/>
                                </a:lnTo>
                                <a:lnTo>
                                  <a:pt x="1" y="247"/>
                                </a:lnTo>
                                <a:lnTo>
                                  <a:pt x="0" y="245"/>
                                </a:lnTo>
                                <a:lnTo>
                                  <a:pt x="0" y="8"/>
                                </a:lnTo>
                                <a:lnTo>
                                  <a:pt x="1" y="6"/>
                                </a:lnTo>
                                <a:lnTo>
                                  <a:pt x="1" y="5"/>
                                </a:lnTo>
                                <a:lnTo>
                                  <a:pt x="2" y="3"/>
                                </a:lnTo>
                                <a:lnTo>
                                  <a:pt x="4" y="2"/>
                                </a:lnTo>
                                <a:lnTo>
                                  <a:pt x="8" y="1"/>
                                </a:lnTo>
                                <a:lnTo>
                                  <a:pt x="12" y="1"/>
                                </a:lnTo>
                                <a:lnTo>
                                  <a:pt x="17" y="1"/>
                                </a:lnTo>
                                <a:lnTo>
                                  <a:pt x="23" y="0"/>
                                </a:lnTo>
                                <a:lnTo>
                                  <a:pt x="29" y="1"/>
                                </a:lnTo>
                                <a:lnTo>
                                  <a:pt x="34" y="1"/>
                                </a:lnTo>
                                <a:lnTo>
                                  <a:pt x="38" y="1"/>
                                </a:lnTo>
                                <a:lnTo>
                                  <a:pt x="40" y="2"/>
                                </a:lnTo>
                                <a:lnTo>
                                  <a:pt x="43" y="3"/>
                                </a:lnTo>
                                <a:lnTo>
                                  <a:pt x="44" y="5"/>
                                </a:lnTo>
                                <a:lnTo>
                                  <a:pt x="45" y="6"/>
                                </a:lnTo>
                                <a:lnTo>
                                  <a:pt x="45" y="8"/>
                                </a:lnTo>
                                <a:lnTo>
                                  <a:pt x="45" y="2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55" name="Freeform 350"/>
                        <wps:cNvSpPr>
                          <a:spLocks noEditPoints="1"/>
                        </wps:cNvSpPr>
                        <wps:spPr bwMode="auto">
                          <a:xfrm>
                            <a:off x="4337051" y="171450"/>
                            <a:ext cx="84138" cy="96838"/>
                          </a:xfrm>
                          <a:custGeom>
                            <a:avLst/>
                            <a:gdLst>
                              <a:gd name="T0" fmla="*/ 156 w 158"/>
                              <a:gd name="T1" fmla="*/ 93 h 182"/>
                              <a:gd name="T2" fmla="*/ 150 w 158"/>
                              <a:gd name="T3" fmla="*/ 102 h 182"/>
                              <a:gd name="T4" fmla="*/ 46 w 158"/>
                              <a:gd name="T5" fmla="*/ 102 h 182"/>
                              <a:gd name="T6" fmla="*/ 48 w 158"/>
                              <a:gd name="T7" fmla="*/ 122 h 182"/>
                              <a:gd name="T8" fmla="*/ 55 w 158"/>
                              <a:gd name="T9" fmla="*/ 135 h 182"/>
                              <a:gd name="T10" fmla="*/ 69 w 158"/>
                              <a:gd name="T11" fmla="*/ 144 h 182"/>
                              <a:gd name="T12" fmla="*/ 90 w 158"/>
                              <a:gd name="T13" fmla="*/ 147 h 182"/>
                              <a:gd name="T14" fmla="*/ 111 w 158"/>
                              <a:gd name="T15" fmla="*/ 146 h 182"/>
                              <a:gd name="T16" fmla="*/ 126 w 158"/>
                              <a:gd name="T17" fmla="*/ 143 h 182"/>
                              <a:gd name="T18" fmla="*/ 137 w 158"/>
                              <a:gd name="T19" fmla="*/ 138 h 182"/>
                              <a:gd name="T20" fmla="*/ 144 w 158"/>
                              <a:gd name="T21" fmla="*/ 136 h 182"/>
                              <a:gd name="T22" fmla="*/ 147 w 158"/>
                              <a:gd name="T23" fmla="*/ 138 h 182"/>
                              <a:gd name="T24" fmla="*/ 149 w 158"/>
                              <a:gd name="T25" fmla="*/ 139 h 182"/>
                              <a:gd name="T26" fmla="*/ 150 w 158"/>
                              <a:gd name="T27" fmla="*/ 144 h 182"/>
                              <a:gd name="T28" fmla="*/ 150 w 158"/>
                              <a:gd name="T29" fmla="*/ 151 h 182"/>
                              <a:gd name="T30" fmla="*/ 150 w 158"/>
                              <a:gd name="T31" fmla="*/ 159 h 182"/>
                              <a:gd name="T32" fmla="*/ 149 w 158"/>
                              <a:gd name="T33" fmla="*/ 163 h 182"/>
                              <a:gd name="T34" fmla="*/ 148 w 158"/>
                              <a:gd name="T35" fmla="*/ 166 h 182"/>
                              <a:gd name="T36" fmla="*/ 147 w 158"/>
                              <a:gd name="T37" fmla="*/ 168 h 182"/>
                              <a:gd name="T38" fmla="*/ 140 w 158"/>
                              <a:gd name="T39" fmla="*/ 172 h 182"/>
                              <a:gd name="T40" fmla="*/ 127 w 158"/>
                              <a:gd name="T41" fmla="*/ 177 h 182"/>
                              <a:gd name="T42" fmla="*/ 108 w 158"/>
                              <a:gd name="T43" fmla="*/ 179 h 182"/>
                              <a:gd name="T44" fmla="*/ 86 w 158"/>
                              <a:gd name="T45" fmla="*/ 182 h 182"/>
                              <a:gd name="T46" fmla="*/ 48 w 158"/>
                              <a:gd name="T47" fmla="*/ 176 h 182"/>
                              <a:gd name="T48" fmla="*/ 21 w 158"/>
                              <a:gd name="T49" fmla="*/ 160 h 182"/>
                              <a:gd name="T50" fmla="*/ 5 w 158"/>
                              <a:gd name="T51" fmla="*/ 131 h 182"/>
                              <a:gd name="T52" fmla="*/ 0 w 158"/>
                              <a:gd name="T53" fmla="*/ 93 h 182"/>
                              <a:gd name="T54" fmla="*/ 5 w 158"/>
                              <a:gd name="T55" fmla="*/ 54 h 182"/>
                              <a:gd name="T56" fmla="*/ 21 w 158"/>
                              <a:gd name="T57" fmla="*/ 24 h 182"/>
                              <a:gd name="T58" fmla="*/ 47 w 158"/>
                              <a:gd name="T59" fmla="*/ 7 h 182"/>
                              <a:gd name="T60" fmla="*/ 81 w 158"/>
                              <a:gd name="T61" fmla="*/ 0 h 182"/>
                              <a:gd name="T62" fmla="*/ 116 w 158"/>
                              <a:gd name="T63" fmla="*/ 6 h 182"/>
                              <a:gd name="T64" fmla="*/ 139 w 158"/>
                              <a:gd name="T65" fmla="*/ 23 h 182"/>
                              <a:gd name="T66" fmla="*/ 153 w 158"/>
                              <a:gd name="T67" fmla="*/ 48 h 182"/>
                              <a:gd name="T68" fmla="*/ 158 w 158"/>
                              <a:gd name="T69" fmla="*/ 79 h 182"/>
                              <a:gd name="T70" fmla="*/ 113 w 158"/>
                              <a:gd name="T71" fmla="*/ 74 h 182"/>
                              <a:gd name="T72" fmla="*/ 106 w 158"/>
                              <a:gd name="T73" fmla="*/ 43 h 182"/>
                              <a:gd name="T74" fmla="*/ 89 w 158"/>
                              <a:gd name="T75" fmla="*/ 33 h 182"/>
                              <a:gd name="T76" fmla="*/ 73 w 158"/>
                              <a:gd name="T77" fmla="*/ 33 h 182"/>
                              <a:gd name="T78" fmla="*/ 59 w 158"/>
                              <a:gd name="T79" fmla="*/ 39 h 182"/>
                              <a:gd name="T80" fmla="*/ 51 w 158"/>
                              <a:gd name="T81" fmla="*/ 50 h 182"/>
                              <a:gd name="T82" fmla="*/ 47 w 158"/>
                              <a:gd name="T83" fmla="*/ 65 h 182"/>
                              <a:gd name="T84" fmla="*/ 113 w 158"/>
                              <a:gd name="T85" fmla="*/ 74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58" h="182">
                                <a:moveTo>
                                  <a:pt x="158" y="86"/>
                                </a:moveTo>
                                <a:lnTo>
                                  <a:pt x="156" y="93"/>
                                </a:lnTo>
                                <a:lnTo>
                                  <a:pt x="154" y="98"/>
                                </a:lnTo>
                                <a:lnTo>
                                  <a:pt x="150" y="102"/>
                                </a:lnTo>
                                <a:lnTo>
                                  <a:pt x="144" y="102"/>
                                </a:lnTo>
                                <a:lnTo>
                                  <a:pt x="46" y="102"/>
                                </a:lnTo>
                                <a:lnTo>
                                  <a:pt x="46" y="113"/>
                                </a:lnTo>
                                <a:lnTo>
                                  <a:pt x="48" y="122"/>
                                </a:lnTo>
                                <a:lnTo>
                                  <a:pt x="51" y="129"/>
                                </a:lnTo>
                                <a:lnTo>
                                  <a:pt x="55" y="135"/>
                                </a:lnTo>
                                <a:lnTo>
                                  <a:pt x="62" y="141"/>
                                </a:lnTo>
                                <a:lnTo>
                                  <a:pt x="69" y="144"/>
                                </a:lnTo>
                                <a:lnTo>
                                  <a:pt x="79" y="147"/>
                                </a:lnTo>
                                <a:lnTo>
                                  <a:pt x="90" y="147"/>
                                </a:lnTo>
                                <a:lnTo>
                                  <a:pt x="101" y="147"/>
                                </a:lnTo>
                                <a:lnTo>
                                  <a:pt x="111" y="146"/>
                                </a:lnTo>
                                <a:lnTo>
                                  <a:pt x="120" y="144"/>
                                </a:lnTo>
                                <a:lnTo>
                                  <a:pt x="126" y="143"/>
                                </a:lnTo>
                                <a:lnTo>
                                  <a:pt x="133" y="140"/>
                                </a:lnTo>
                                <a:lnTo>
                                  <a:pt x="137" y="138"/>
                                </a:lnTo>
                                <a:lnTo>
                                  <a:pt x="142" y="136"/>
                                </a:lnTo>
                                <a:lnTo>
                                  <a:pt x="144" y="136"/>
                                </a:lnTo>
                                <a:lnTo>
                                  <a:pt x="145" y="136"/>
                                </a:lnTo>
                                <a:lnTo>
                                  <a:pt x="147" y="138"/>
                                </a:lnTo>
                                <a:lnTo>
                                  <a:pt x="148" y="138"/>
                                </a:lnTo>
                                <a:lnTo>
                                  <a:pt x="149" y="139"/>
                                </a:lnTo>
                                <a:lnTo>
                                  <a:pt x="149" y="141"/>
                                </a:lnTo>
                                <a:lnTo>
                                  <a:pt x="150" y="144"/>
                                </a:lnTo>
                                <a:lnTo>
                                  <a:pt x="150" y="147"/>
                                </a:lnTo>
                                <a:lnTo>
                                  <a:pt x="150" y="151"/>
                                </a:lnTo>
                                <a:lnTo>
                                  <a:pt x="150" y="155"/>
                                </a:lnTo>
                                <a:lnTo>
                                  <a:pt x="150" y="159"/>
                                </a:lnTo>
                                <a:lnTo>
                                  <a:pt x="149" y="161"/>
                                </a:lnTo>
                                <a:lnTo>
                                  <a:pt x="149" y="163"/>
                                </a:lnTo>
                                <a:lnTo>
                                  <a:pt x="149" y="165"/>
                                </a:lnTo>
                                <a:lnTo>
                                  <a:pt x="148" y="166"/>
                                </a:lnTo>
                                <a:lnTo>
                                  <a:pt x="148" y="167"/>
                                </a:lnTo>
                                <a:lnTo>
                                  <a:pt x="147" y="168"/>
                                </a:lnTo>
                                <a:lnTo>
                                  <a:pt x="144" y="170"/>
                                </a:lnTo>
                                <a:lnTo>
                                  <a:pt x="140" y="172"/>
                                </a:lnTo>
                                <a:lnTo>
                                  <a:pt x="134" y="175"/>
                                </a:lnTo>
                                <a:lnTo>
                                  <a:pt x="127" y="177"/>
                                </a:lnTo>
                                <a:lnTo>
                                  <a:pt x="118" y="178"/>
                                </a:lnTo>
                                <a:lnTo>
                                  <a:pt x="108" y="179"/>
                                </a:lnTo>
                                <a:lnTo>
                                  <a:pt x="97" y="182"/>
                                </a:lnTo>
                                <a:lnTo>
                                  <a:pt x="86" y="182"/>
                                </a:lnTo>
                                <a:lnTo>
                                  <a:pt x="65" y="181"/>
                                </a:lnTo>
                                <a:lnTo>
                                  <a:pt x="48" y="176"/>
                                </a:lnTo>
                                <a:lnTo>
                                  <a:pt x="33" y="170"/>
                                </a:lnTo>
                                <a:lnTo>
                                  <a:pt x="21" y="160"/>
                                </a:lnTo>
                                <a:lnTo>
                                  <a:pt x="11" y="147"/>
                                </a:lnTo>
                                <a:lnTo>
                                  <a:pt x="5" y="131"/>
                                </a:lnTo>
                                <a:lnTo>
                                  <a:pt x="0" y="114"/>
                                </a:lnTo>
                                <a:lnTo>
                                  <a:pt x="0" y="93"/>
                                </a:lnTo>
                                <a:lnTo>
                                  <a:pt x="0" y="72"/>
                                </a:lnTo>
                                <a:lnTo>
                                  <a:pt x="5" y="54"/>
                                </a:lnTo>
                                <a:lnTo>
                                  <a:pt x="11" y="38"/>
                                </a:lnTo>
                                <a:lnTo>
                                  <a:pt x="21" y="24"/>
                                </a:lnTo>
                                <a:lnTo>
                                  <a:pt x="33" y="13"/>
                                </a:lnTo>
                                <a:lnTo>
                                  <a:pt x="47" y="7"/>
                                </a:lnTo>
                                <a:lnTo>
                                  <a:pt x="63" y="1"/>
                                </a:lnTo>
                                <a:lnTo>
                                  <a:pt x="81" y="0"/>
                                </a:lnTo>
                                <a:lnTo>
                                  <a:pt x="101" y="1"/>
                                </a:lnTo>
                                <a:lnTo>
                                  <a:pt x="116" y="6"/>
                                </a:lnTo>
                                <a:lnTo>
                                  <a:pt x="129" y="13"/>
                                </a:lnTo>
                                <a:lnTo>
                                  <a:pt x="139" y="23"/>
                                </a:lnTo>
                                <a:lnTo>
                                  <a:pt x="148" y="34"/>
                                </a:lnTo>
                                <a:lnTo>
                                  <a:pt x="153" y="48"/>
                                </a:lnTo>
                                <a:lnTo>
                                  <a:pt x="156" y="62"/>
                                </a:lnTo>
                                <a:lnTo>
                                  <a:pt x="158" y="79"/>
                                </a:lnTo>
                                <a:lnTo>
                                  <a:pt x="158" y="86"/>
                                </a:lnTo>
                                <a:close/>
                                <a:moveTo>
                                  <a:pt x="113" y="74"/>
                                </a:moveTo>
                                <a:lnTo>
                                  <a:pt x="112" y="55"/>
                                </a:lnTo>
                                <a:lnTo>
                                  <a:pt x="106" y="43"/>
                                </a:lnTo>
                                <a:lnTo>
                                  <a:pt x="101" y="38"/>
                                </a:lnTo>
                                <a:lnTo>
                                  <a:pt x="89" y="33"/>
                                </a:lnTo>
                                <a:lnTo>
                                  <a:pt x="80" y="32"/>
                                </a:lnTo>
                                <a:lnTo>
                                  <a:pt x="73" y="33"/>
                                </a:lnTo>
                                <a:lnTo>
                                  <a:pt x="65" y="35"/>
                                </a:lnTo>
                                <a:lnTo>
                                  <a:pt x="59" y="39"/>
                                </a:lnTo>
                                <a:lnTo>
                                  <a:pt x="54" y="44"/>
                                </a:lnTo>
                                <a:lnTo>
                                  <a:pt x="51" y="50"/>
                                </a:lnTo>
                                <a:lnTo>
                                  <a:pt x="48" y="58"/>
                                </a:lnTo>
                                <a:lnTo>
                                  <a:pt x="47" y="65"/>
                                </a:lnTo>
                                <a:lnTo>
                                  <a:pt x="46" y="74"/>
                                </a:lnTo>
                                <a:lnTo>
                                  <a:pt x="113" y="7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56" name="Rectangle 351"/>
                        <wps:cNvSpPr>
                          <a:spLocks noChangeArrowheads="1"/>
                        </wps:cNvSpPr>
                        <wps:spPr bwMode="auto">
                          <a:xfrm>
                            <a:off x="30163" y="0"/>
                            <a:ext cx="2632075" cy="1295400"/>
                          </a:xfrm>
                          <a:prstGeom prst="rect">
                            <a:avLst/>
                          </a:prstGeom>
                          <a:solidFill>
                            <a:srgbClr val="EDEDED"/>
                          </a:solidFill>
                          <a:ln w="7938">
                            <a:solidFill>
                              <a:srgbClr val="CCCCCC"/>
                            </a:solidFill>
                            <a:prstDash val="solid"/>
                            <a:miter lim="800000"/>
                            <a:headEnd/>
                            <a:tailEnd/>
                          </a:ln>
                        </wps:spPr>
                        <wps:bodyPr vert="horz" wrap="square" lIns="91440" tIns="45720" rIns="91440" bIns="45720" numCol="1" anchor="t" anchorCtr="0" compatLnSpc="1">
                          <a:prstTxWarp prst="textNoShape">
                            <a:avLst/>
                          </a:prstTxWarp>
                        </wps:bodyPr>
                      </wps:wsp>
                      <wps:wsp>
                        <wps:cNvPr id="757" name="Rectangle 352"/>
                        <wps:cNvSpPr>
                          <a:spLocks noChangeArrowheads="1"/>
                        </wps:cNvSpPr>
                        <wps:spPr bwMode="auto">
                          <a:xfrm>
                            <a:off x="195263" y="446088"/>
                            <a:ext cx="42863" cy="412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758" name="Freeform 353"/>
                        <wps:cNvSpPr>
                          <a:spLocks noEditPoints="1"/>
                        </wps:cNvSpPr>
                        <wps:spPr bwMode="auto">
                          <a:xfrm>
                            <a:off x="315913" y="401638"/>
                            <a:ext cx="93663" cy="111125"/>
                          </a:xfrm>
                          <a:custGeom>
                            <a:avLst/>
                            <a:gdLst>
                              <a:gd name="T0" fmla="*/ 177 w 178"/>
                              <a:gd name="T1" fmla="*/ 199 h 210"/>
                              <a:gd name="T2" fmla="*/ 178 w 178"/>
                              <a:gd name="T3" fmla="*/ 202 h 210"/>
                              <a:gd name="T4" fmla="*/ 178 w 178"/>
                              <a:gd name="T5" fmla="*/ 205 h 210"/>
                              <a:gd name="T6" fmla="*/ 178 w 178"/>
                              <a:gd name="T7" fmla="*/ 207 h 210"/>
                              <a:gd name="T8" fmla="*/ 177 w 178"/>
                              <a:gd name="T9" fmla="*/ 209 h 210"/>
                              <a:gd name="T10" fmla="*/ 176 w 178"/>
                              <a:gd name="T11" fmla="*/ 209 h 210"/>
                              <a:gd name="T12" fmla="*/ 173 w 178"/>
                              <a:gd name="T13" fmla="*/ 210 h 210"/>
                              <a:gd name="T14" fmla="*/ 170 w 178"/>
                              <a:gd name="T15" fmla="*/ 210 h 210"/>
                              <a:gd name="T16" fmla="*/ 165 w 178"/>
                              <a:gd name="T17" fmla="*/ 210 h 210"/>
                              <a:gd name="T18" fmla="*/ 160 w 178"/>
                              <a:gd name="T19" fmla="*/ 210 h 210"/>
                              <a:gd name="T20" fmla="*/ 157 w 178"/>
                              <a:gd name="T21" fmla="*/ 210 h 210"/>
                              <a:gd name="T22" fmla="*/ 155 w 178"/>
                              <a:gd name="T23" fmla="*/ 210 h 210"/>
                              <a:gd name="T24" fmla="*/ 152 w 178"/>
                              <a:gd name="T25" fmla="*/ 209 h 210"/>
                              <a:gd name="T26" fmla="*/ 151 w 178"/>
                              <a:gd name="T27" fmla="*/ 209 h 210"/>
                              <a:gd name="T28" fmla="*/ 150 w 178"/>
                              <a:gd name="T29" fmla="*/ 207 h 210"/>
                              <a:gd name="T30" fmla="*/ 150 w 178"/>
                              <a:gd name="T31" fmla="*/ 206 h 210"/>
                              <a:gd name="T32" fmla="*/ 149 w 178"/>
                              <a:gd name="T33" fmla="*/ 205 h 210"/>
                              <a:gd name="T34" fmla="*/ 131 w 178"/>
                              <a:gd name="T35" fmla="*/ 154 h 210"/>
                              <a:gd name="T36" fmla="*/ 45 w 178"/>
                              <a:gd name="T37" fmla="*/ 154 h 210"/>
                              <a:gd name="T38" fmla="*/ 28 w 178"/>
                              <a:gd name="T39" fmla="*/ 204 h 210"/>
                              <a:gd name="T40" fmla="*/ 27 w 178"/>
                              <a:gd name="T41" fmla="*/ 206 h 210"/>
                              <a:gd name="T42" fmla="*/ 27 w 178"/>
                              <a:gd name="T43" fmla="*/ 207 h 210"/>
                              <a:gd name="T44" fmla="*/ 25 w 178"/>
                              <a:gd name="T45" fmla="*/ 207 h 210"/>
                              <a:gd name="T46" fmla="*/ 24 w 178"/>
                              <a:gd name="T47" fmla="*/ 209 h 210"/>
                              <a:gd name="T48" fmla="*/ 23 w 178"/>
                              <a:gd name="T49" fmla="*/ 209 h 210"/>
                              <a:gd name="T50" fmla="*/ 19 w 178"/>
                              <a:gd name="T51" fmla="*/ 210 h 210"/>
                              <a:gd name="T52" fmla="*/ 17 w 178"/>
                              <a:gd name="T53" fmla="*/ 210 h 210"/>
                              <a:gd name="T54" fmla="*/ 13 w 178"/>
                              <a:gd name="T55" fmla="*/ 210 h 210"/>
                              <a:gd name="T56" fmla="*/ 8 w 178"/>
                              <a:gd name="T57" fmla="*/ 210 h 210"/>
                              <a:gd name="T58" fmla="*/ 4 w 178"/>
                              <a:gd name="T59" fmla="*/ 210 h 210"/>
                              <a:gd name="T60" fmla="*/ 2 w 178"/>
                              <a:gd name="T61" fmla="*/ 209 h 210"/>
                              <a:gd name="T62" fmla="*/ 1 w 178"/>
                              <a:gd name="T63" fmla="*/ 207 h 210"/>
                              <a:gd name="T64" fmla="*/ 0 w 178"/>
                              <a:gd name="T65" fmla="*/ 206 h 210"/>
                              <a:gd name="T66" fmla="*/ 0 w 178"/>
                              <a:gd name="T67" fmla="*/ 205 h 210"/>
                              <a:gd name="T68" fmla="*/ 0 w 178"/>
                              <a:gd name="T69" fmla="*/ 202 h 210"/>
                              <a:gd name="T70" fmla="*/ 1 w 178"/>
                              <a:gd name="T71" fmla="*/ 199 h 210"/>
                              <a:gd name="T72" fmla="*/ 71 w 178"/>
                              <a:gd name="T73" fmla="*/ 7 h 210"/>
                              <a:gd name="T74" fmla="*/ 71 w 178"/>
                              <a:gd name="T75" fmla="*/ 4 h 210"/>
                              <a:gd name="T76" fmla="*/ 72 w 178"/>
                              <a:gd name="T77" fmla="*/ 3 h 210"/>
                              <a:gd name="T78" fmla="*/ 73 w 178"/>
                              <a:gd name="T79" fmla="*/ 2 h 210"/>
                              <a:gd name="T80" fmla="*/ 75 w 178"/>
                              <a:gd name="T81" fmla="*/ 2 h 210"/>
                              <a:gd name="T82" fmla="*/ 77 w 178"/>
                              <a:gd name="T83" fmla="*/ 0 h 210"/>
                              <a:gd name="T84" fmla="*/ 81 w 178"/>
                              <a:gd name="T85" fmla="*/ 0 h 210"/>
                              <a:gd name="T86" fmla="*/ 83 w 178"/>
                              <a:gd name="T87" fmla="*/ 0 h 210"/>
                              <a:gd name="T88" fmla="*/ 88 w 178"/>
                              <a:gd name="T89" fmla="*/ 0 h 210"/>
                              <a:gd name="T90" fmla="*/ 93 w 178"/>
                              <a:gd name="T91" fmla="*/ 0 h 210"/>
                              <a:gd name="T92" fmla="*/ 97 w 178"/>
                              <a:gd name="T93" fmla="*/ 0 h 210"/>
                              <a:gd name="T94" fmla="*/ 101 w 178"/>
                              <a:gd name="T95" fmla="*/ 0 h 210"/>
                              <a:gd name="T96" fmla="*/ 102 w 178"/>
                              <a:gd name="T97" fmla="*/ 2 h 210"/>
                              <a:gd name="T98" fmla="*/ 104 w 178"/>
                              <a:gd name="T99" fmla="*/ 2 h 210"/>
                              <a:gd name="T100" fmla="*/ 105 w 178"/>
                              <a:gd name="T101" fmla="*/ 3 h 210"/>
                              <a:gd name="T102" fmla="*/ 107 w 178"/>
                              <a:gd name="T103" fmla="*/ 4 h 210"/>
                              <a:gd name="T104" fmla="*/ 108 w 178"/>
                              <a:gd name="T105" fmla="*/ 7 h 210"/>
                              <a:gd name="T106" fmla="*/ 177 w 178"/>
                              <a:gd name="T107" fmla="*/ 199 h 210"/>
                              <a:gd name="T108" fmla="*/ 87 w 178"/>
                              <a:gd name="T109" fmla="*/ 29 h 210"/>
                              <a:gd name="T110" fmla="*/ 87 w 178"/>
                              <a:gd name="T111" fmla="*/ 29 h 210"/>
                              <a:gd name="T112" fmla="*/ 51 w 178"/>
                              <a:gd name="T113" fmla="*/ 132 h 210"/>
                              <a:gd name="T114" fmla="*/ 124 w 178"/>
                              <a:gd name="T115" fmla="*/ 132 h 210"/>
                              <a:gd name="T116" fmla="*/ 87 w 178"/>
                              <a:gd name="T117" fmla="*/ 29 h 2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78" h="210">
                                <a:moveTo>
                                  <a:pt x="177" y="199"/>
                                </a:moveTo>
                                <a:lnTo>
                                  <a:pt x="178" y="202"/>
                                </a:lnTo>
                                <a:lnTo>
                                  <a:pt x="178" y="205"/>
                                </a:lnTo>
                                <a:lnTo>
                                  <a:pt x="178" y="207"/>
                                </a:lnTo>
                                <a:lnTo>
                                  <a:pt x="177" y="209"/>
                                </a:lnTo>
                                <a:lnTo>
                                  <a:pt x="176" y="209"/>
                                </a:lnTo>
                                <a:lnTo>
                                  <a:pt x="173" y="210"/>
                                </a:lnTo>
                                <a:lnTo>
                                  <a:pt x="170" y="210"/>
                                </a:lnTo>
                                <a:lnTo>
                                  <a:pt x="165" y="210"/>
                                </a:lnTo>
                                <a:lnTo>
                                  <a:pt x="160" y="210"/>
                                </a:lnTo>
                                <a:lnTo>
                                  <a:pt x="157" y="210"/>
                                </a:lnTo>
                                <a:lnTo>
                                  <a:pt x="155" y="210"/>
                                </a:lnTo>
                                <a:lnTo>
                                  <a:pt x="152" y="209"/>
                                </a:lnTo>
                                <a:lnTo>
                                  <a:pt x="151" y="209"/>
                                </a:lnTo>
                                <a:lnTo>
                                  <a:pt x="150" y="207"/>
                                </a:lnTo>
                                <a:lnTo>
                                  <a:pt x="150" y="206"/>
                                </a:lnTo>
                                <a:lnTo>
                                  <a:pt x="149" y="205"/>
                                </a:lnTo>
                                <a:lnTo>
                                  <a:pt x="131" y="154"/>
                                </a:lnTo>
                                <a:lnTo>
                                  <a:pt x="45" y="154"/>
                                </a:lnTo>
                                <a:lnTo>
                                  <a:pt x="28" y="204"/>
                                </a:lnTo>
                                <a:lnTo>
                                  <a:pt x="27" y="206"/>
                                </a:lnTo>
                                <a:lnTo>
                                  <a:pt x="27" y="207"/>
                                </a:lnTo>
                                <a:lnTo>
                                  <a:pt x="25" y="207"/>
                                </a:lnTo>
                                <a:lnTo>
                                  <a:pt x="24" y="209"/>
                                </a:lnTo>
                                <a:lnTo>
                                  <a:pt x="23" y="209"/>
                                </a:lnTo>
                                <a:lnTo>
                                  <a:pt x="19" y="210"/>
                                </a:lnTo>
                                <a:lnTo>
                                  <a:pt x="17" y="210"/>
                                </a:lnTo>
                                <a:lnTo>
                                  <a:pt x="13" y="210"/>
                                </a:lnTo>
                                <a:lnTo>
                                  <a:pt x="8" y="210"/>
                                </a:lnTo>
                                <a:lnTo>
                                  <a:pt x="4" y="210"/>
                                </a:lnTo>
                                <a:lnTo>
                                  <a:pt x="2" y="209"/>
                                </a:lnTo>
                                <a:lnTo>
                                  <a:pt x="1" y="207"/>
                                </a:lnTo>
                                <a:lnTo>
                                  <a:pt x="0" y="206"/>
                                </a:lnTo>
                                <a:lnTo>
                                  <a:pt x="0" y="205"/>
                                </a:lnTo>
                                <a:lnTo>
                                  <a:pt x="0" y="202"/>
                                </a:lnTo>
                                <a:lnTo>
                                  <a:pt x="1" y="199"/>
                                </a:lnTo>
                                <a:lnTo>
                                  <a:pt x="71" y="7"/>
                                </a:lnTo>
                                <a:lnTo>
                                  <a:pt x="71" y="4"/>
                                </a:lnTo>
                                <a:lnTo>
                                  <a:pt x="72" y="3"/>
                                </a:lnTo>
                                <a:lnTo>
                                  <a:pt x="73" y="2"/>
                                </a:lnTo>
                                <a:lnTo>
                                  <a:pt x="75" y="2"/>
                                </a:lnTo>
                                <a:lnTo>
                                  <a:pt x="77" y="0"/>
                                </a:lnTo>
                                <a:lnTo>
                                  <a:pt x="81" y="0"/>
                                </a:lnTo>
                                <a:lnTo>
                                  <a:pt x="83" y="0"/>
                                </a:lnTo>
                                <a:lnTo>
                                  <a:pt x="88" y="0"/>
                                </a:lnTo>
                                <a:lnTo>
                                  <a:pt x="93" y="0"/>
                                </a:lnTo>
                                <a:lnTo>
                                  <a:pt x="97" y="0"/>
                                </a:lnTo>
                                <a:lnTo>
                                  <a:pt x="101" y="0"/>
                                </a:lnTo>
                                <a:lnTo>
                                  <a:pt x="102" y="2"/>
                                </a:lnTo>
                                <a:lnTo>
                                  <a:pt x="104" y="2"/>
                                </a:lnTo>
                                <a:lnTo>
                                  <a:pt x="105" y="3"/>
                                </a:lnTo>
                                <a:lnTo>
                                  <a:pt x="107" y="4"/>
                                </a:lnTo>
                                <a:lnTo>
                                  <a:pt x="108" y="7"/>
                                </a:lnTo>
                                <a:lnTo>
                                  <a:pt x="177" y="199"/>
                                </a:lnTo>
                                <a:close/>
                                <a:moveTo>
                                  <a:pt x="87" y="29"/>
                                </a:moveTo>
                                <a:lnTo>
                                  <a:pt x="87" y="29"/>
                                </a:lnTo>
                                <a:lnTo>
                                  <a:pt x="51" y="132"/>
                                </a:lnTo>
                                <a:lnTo>
                                  <a:pt x="124" y="132"/>
                                </a:lnTo>
                                <a:lnTo>
                                  <a:pt x="87" y="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59" name="Freeform 354"/>
                        <wps:cNvSpPr>
                          <a:spLocks noEditPoints="1"/>
                        </wps:cNvSpPr>
                        <wps:spPr bwMode="auto">
                          <a:xfrm>
                            <a:off x="425451" y="393700"/>
                            <a:ext cx="69850" cy="120650"/>
                          </a:xfrm>
                          <a:custGeom>
                            <a:avLst/>
                            <a:gdLst>
                              <a:gd name="T0" fmla="*/ 132 w 132"/>
                              <a:gd name="T1" fmla="*/ 163 h 226"/>
                              <a:gd name="T2" fmla="*/ 123 w 132"/>
                              <a:gd name="T3" fmla="*/ 193 h 226"/>
                              <a:gd name="T4" fmla="*/ 107 w 132"/>
                              <a:gd name="T5" fmla="*/ 214 h 226"/>
                              <a:gd name="T6" fmla="*/ 85 w 132"/>
                              <a:gd name="T7" fmla="*/ 225 h 226"/>
                              <a:gd name="T8" fmla="*/ 63 w 132"/>
                              <a:gd name="T9" fmla="*/ 226 h 226"/>
                              <a:gd name="T10" fmla="*/ 52 w 132"/>
                              <a:gd name="T11" fmla="*/ 223 h 226"/>
                              <a:gd name="T12" fmla="*/ 41 w 132"/>
                              <a:gd name="T13" fmla="*/ 216 h 226"/>
                              <a:gd name="T14" fmla="*/ 29 w 132"/>
                              <a:gd name="T15" fmla="*/ 208 h 226"/>
                              <a:gd name="T16" fmla="*/ 23 w 132"/>
                              <a:gd name="T17" fmla="*/ 219 h 226"/>
                              <a:gd name="T18" fmla="*/ 22 w 132"/>
                              <a:gd name="T19" fmla="*/ 221 h 226"/>
                              <a:gd name="T20" fmla="*/ 20 w 132"/>
                              <a:gd name="T21" fmla="*/ 223 h 226"/>
                              <a:gd name="T22" fmla="*/ 16 w 132"/>
                              <a:gd name="T23" fmla="*/ 224 h 226"/>
                              <a:gd name="T24" fmla="*/ 11 w 132"/>
                              <a:gd name="T25" fmla="*/ 224 h 226"/>
                              <a:gd name="T26" fmla="*/ 5 w 132"/>
                              <a:gd name="T27" fmla="*/ 224 h 226"/>
                              <a:gd name="T28" fmla="*/ 1 w 132"/>
                              <a:gd name="T29" fmla="*/ 223 h 226"/>
                              <a:gd name="T30" fmla="*/ 0 w 132"/>
                              <a:gd name="T31" fmla="*/ 221 h 226"/>
                              <a:gd name="T32" fmla="*/ 0 w 132"/>
                              <a:gd name="T33" fmla="*/ 219 h 226"/>
                              <a:gd name="T34" fmla="*/ 0 w 132"/>
                              <a:gd name="T35" fmla="*/ 3 h 226"/>
                              <a:gd name="T36" fmla="*/ 1 w 132"/>
                              <a:gd name="T37" fmla="*/ 1 h 226"/>
                              <a:gd name="T38" fmla="*/ 4 w 132"/>
                              <a:gd name="T39" fmla="*/ 0 h 226"/>
                              <a:gd name="T40" fmla="*/ 9 w 132"/>
                              <a:gd name="T41" fmla="*/ 0 h 226"/>
                              <a:gd name="T42" fmla="*/ 16 w 132"/>
                              <a:gd name="T43" fmla="*/ 0 h 226"/>
                              <a:gd name="T44" fmla="*/ 21 w 132"/>
                              <a:gd name="T45" fmla="*/ 0 h 226"/>
                              <a:gd name="T46" fmla="*/ 25 w 132"/>
                              <a:gd name="T47" fmla="*/ 1 h 226"/>
                              <a:gd name="T48" fmla="*/ 26 w 132"/>
                              <a:gd name="T49" fmla="*/ 3 h 226"/>
                              <a:gd name="T50" fmla="*/ 26 w 132"/>
                              <a:gd name="T51" fmla="*/ 91 h 226"/>
                              <a:gd name="T52" fmla="*/ 38 w 132"/>
                              <a:gd name="T53" fmla="*/ 80 h 226"/>
                              <a:gd name="T54" fmla="*/ 50 w 132"/>
                              <a:gd name="T55" fmla="*/ 72 h 226"/>
                              <a:gd name="T56" fmla="*/ 62 w 132"/>
                              <a:gd name="T57" fmla="*/ 69 h 226"/>
                              <a:gd name="T58" fmla="*/ 74 w 132"/>
                              <a:gd name="T59" fmla="*/ 67 h 226"/>
                              <a:gd name="T60" fmla="*/ 101 w 132"/>
                              <a:gd name="T61" fmla="*/ 74 h 226"/>
                              <a:gd name="T62" fmla="*/ 118 w 132"/>
                              <a:gd name="T63" fmla="*/ 91 h 226"/>
                              <a:gd name="T64" fmla="*/ 129 w 132"/>
                              <a:gd name="T65" fmla="*/ 115 h 226"/>
                              <a:gd name="T66" fmla="*/ 132 w 132"/>
                              <a:gd name="T67" fmla="*/ 145 h 226"/>
                              <a:gd name="T68" fmla="*/ 103 w 132"/>
                              <a:gd name="T69" fmla="*/ 136 h 226"/>
                              <a:gd name="T70" fmla="*/ 101 w 132"/>
                              <a:gd name="T71" fmla="*/ 117 h 226"/>
                              <a:gd name="T72" fmla="*/ 92 w 132"/>
                              <a:gd name="T73" fmla="*/ 101 h 226"/>
                              <a:gd name="T74" fmla="*/ 79 w 132"/>
                              <a:gd name="T75" fmla="*/ 91 h 226"/>
                              <a:gd name="T76" fmla="*/ 64 w 132"/>
                              <a:gd name="T77" fmla="*/ 91 h 226"/>
                              <a:gd name="T78" fmla="*/ 53 w 132"/>
                              <a:gd name="T79" fmla="*/ 93 h 226"/>
                              <a:gd name="T80" fmla="*/ 43 w 132"/>
                              <a:gd name="T81" fmla="*/ 101 h 226"/>
                              <a:gd name="T82" fmla="*/ 32 w 132"/>
                              <a:gd name="T83" fmla="*/ 110 h 226"/>
                              <a:gd name="T84" fmla="*/ 26 w 132"/>
                              <a:gd name="T85" fmla="*/ 176 h 226"/>
                              <a:gd name="T86" fmla="*/ 47 w 132"/>
                              <a:gd name="T87" fmla="*/ 197 h 226"/>
                              <a:gd name="T88" fmla="*/ 68 w 132"/>
                              <a:gd name="T89" fmla="*/ 203 h 226"/>
                              <a:gd name="T90" fmla="*/ 85 w 132"/>
                              <a:gd name="T91" fmla="*/ 198 h 226"/>
                              <a:gd name="T92" fmla="*/ 96 w 132"/>
                              <a:gd name="T93" fmla="*/ 186 h 226"/>
                              <a:gd name="T94" fmla="*/ 102 w 132"/>
                              <a:gd name="T95" fmla="*/ 168 h 226"/>
                              <a:gd name="T96" fmla="*/ 105 w 132"/>
                              <a:gd name="T97" fmla="*/ 147 h 2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32" h="226">
                                <a:moveTo>
                                  <a:pt x="132" y="145"/>
                                </a:moveTo>
                                <a:lnTo>
                                  <a:pt x="132" y="163"/>
                                </a:lnTo>
                                <a:lnTo>
                                  <a:pt x="128" y="178"/>
                                </a:lnTo>
                                <a:lnTo>
                                  <a:pt x="123" y="193"/>
                                </a:lnTo>
                                <a:lnTo>
                                  <a:pt x="116" y="204"/>
                                </a:lnTo>
                                <a:lnTo>
                                  <a:pt x="107" y="214"/>
                                </a:lnTo>
                                <a:lnTo>
                                  <a:pt x="96" y="220"/>
                                </a:lnTo>
                                <a:lnTo>
                                  <a:pt x="85" y="225"/>
                                </a:lnTo>
                                <a:lnTo>
                                  <a:pt x="70" y="226"/>
                                </a:lnTo>
                                <a:lnTo>
                                  <a:pt x="63" y="226"/>
                                </a:lnTo>
                                <a:lnTo>
                                  <a:pt x="58" y="225"/>
                                </a:lnTo>
                                <a:lnTo>
                                  <a:pt x="52" y="223"/>
                                </a:lnTo>
                                <a:lnTo>
                                  <a:pt x="45" y="220"/>
                                </a:lnTo>
                                <a:lnTo>
                                  <a:pt x="41" y="216"/>
                                </a:lnTo>
                                <a:lnTo>
                                  <a:pt x="34" y="213"/>
                                </a:lnTo>
                                <a:lnTo>
                                  <a:pt x="29" y="208"/>
                                </a:lnTo>
                                <a:lnTo>
                                  <a:pt x="23" y="202"/>
                                </a:lnTo>
                                <a:lnTo>
                                  <a:pt x="23" y="219"/>
                                </a:lnTo>
                                <a:lnTo>
                                  <a:pt x="22" y="220"/>
                                </a:lnTo>
                                <a:lnTo>
                                  <a:pt x="22" y="221"/>
                                </a:lnTo>
                                <a:lnTo>
                                  <a:pt x="21" y="223"/>
                                </a:lnTo>
                                <a:lnTo>
                                  <a:pt x="20" y="223"/>
                                </a:lnTo>
                                <a:lnTo>
                                  <a:pt x="18" y="223"/>
                                </a:lnTo>
                                <a:lnTo>
                                  <a:pt x="16" y="224"/>
                                </a:lnTo>
                                <a:lnTo>
                                  <a:pt x="13" y="224"/>
                                </a:lnTo>
                                <a:lnTo>
                                  <a:pt x="11" y="224"/>
                                </a:lnTo>
                                <a:lnTo>
                                  <a:pt x="7" y="224"/>
                                </a:lnTo>
                                <a:lnTo>
                                  <a:pt x="5" y="224"/>
                                </a:lnTo>
                                <a:lnTo>
                                  <a:pt x="4" y="223"/>
                                </a:lnTo>
                                <a:lnTo>
                                  <a:pt x="1" y="223"/>
                                </a:lnTo>
                                <a:lnTo>
                                  <a:pt x="0" y="223"/>
                                </a:lnTo>
                                <a:lnTo>
                                  <a:pt x="0" y="221"/>
                                </a:lnTo>
                                <a:lnTo>
                                  <a:pt x="0" y="220"/>
                                </a:lnTo>
                                <a:lnTo>
                                  <a:pt x="0" y="219"/>
                                </a:lnTo>
                                <a:lnTo>
                                  <a:pt x="0" y="5"/>
                                </a:lnTo>
                                <a:lnTo>
                                  <a:pt x="0" y="3"/>
                                </a:lnTo>
                                <a:lnTo>
                                  <a:pt x="0" y="2"/>
                                </a:lnTo>
                                <a:lnTo>
                                  <a:pt x="1" y="1"/>
                                </a:lnTo>
                                <a:lnTo>
                                  <a:pt x="2" y="1"/>
                                </a:lnTo>
                                <a:lnTo>
                                  <a:pt x="4" y="0"/>
                                </a:lnTo>
                                <a:lnTo>
                                  <a:pt x="6" y="0"/>
                                </a:lnTo>
                                <a:lnTo>
                                  <a:pt x="9" y="0"/>
                                </a:lnTo>
                                <a:lnTo>
                                  <a:pt x="12" y="0"/>
                                </a:lnTo>
                                <a:lnTo>
                                  <a:pt x="16" y="0"/>
                                </a:lnTo>
                                <a:lnTo>
                                  <a:pt x="20" y="0"/>
                                </a:lnTo>
                                <a:lnTo>
                                  <a:pt x="21" y="0"/>
                                </a:lnTo>
                                <a:lnTo>
                                  <a:pt x="23" y="1"/>
                                </a:lnTo>
                                <a:lnTo>
                                  <a:pt x="25" y="1"/>
                                </a:lnTo>
                                <a:lnTo>
                                  <a:pt x="26" y="2"/>
                                </a:lnTo>
                                <a:lnTo>
                                  <a:pt x="26" y="3"/>
                                </a:lnTo>
                                <a:lnTo>
                                  <a:pt x="26" y="5"/>
                                </a:lnTo>
                                <a:lnTo>
                                  <a:pt x="26" y="91"/>
                                </a:lnTo>
                                <a:lnTo>
                                  <a:pt x="32" y="85"/>
                                </a:lnTo>
                                <a:lnTo>
                                  <a:pt x="38" y="80"/>
                                </a:lnTo>
                                <a:lnTo>
                                  <a:pt x="44" y="76"/>
                                </a:lnTo>
                                <a:lnTo>
                                  <a:pt x="50" y="72"/>
                                </a:lnTo>
                                <a:lnTo>
                                  <a:pt x="55" y="70"/>
                                </a:lnTo>
                                <a:lnTo>
                                  <a:pt x="62" y="69"/>
                                </a:lnTo>
                                <a:lnTo>
                                  <a:pt x="68" y="67"/>
                                </a:lnTo>
                                <a:lnTo>
                                  <a:pt x="74" y="67"/>
                                </a:lnTo>
                                <a:lnTo>
                                  <a:pt x="89" y="69"/>
                                </a:lnTo>
                                <a:lnTo>
                                  <a:pt x="101" y="74"/>
                                </a:lnTo>
                                <a:lnTo>
                                  <a:pt x="111" y="81"/>
                                </a:lnTo>
                                <a:lnTo>
                                  <a:pt x="118" y="91"/>
                                </a:lnTo>
                                <a:lnTo>
                                  <a:pt x="126" y="102"/>
                                </a:lnTo>
                                <a:lnTo>
                                  <a:pt x="129" y="115"/>
                                </a:lnTo>
                                <a:lnTo>
                                  <a:pt x="132" y="129"/>
                                </a:lnTo>
                                <a:lnTo>
                                  <a:pt x="132" y="145"/>
                                </a:lnTo>
                                <a:close/>
                                <a:moveTo>
                                  <a:pt x="105" y="147"/>
                                </a:moveTo>
                                <a:lnTo>
                                  <a:pt x="103" y="136"/>
                                </a:lnTo>
                                <a:lnTo>
                                  <a:pt x="102" y="126"/>
                                </a:lnTo>
                                <a:lnTo>
                                  <a:pt x="101" y="117"/>
                                </a:lnTo>
                                <a:lnTo>
                                  <a:pt x="97" y="108"/>
                                </a:lnTo>
                                <a:lnTo>
                                  <a:pt x="92" y="101"/>
                                </a:lnTo>
                                <a:lnTo>
                                  <a:pt x="86" y="94"/>
                                </a:lnTo>
                                <a:lnTo>
                                  <a:pt x="79" y="91"/>
                                </a:lnTo>
                                <a:lnTo>
                                  <a:pt x="69" y="90"/>
                                </a:lnTo>
                                <a:lnTo>
                                  <a:pt x="64" y="91"/>
                                </a:lnTo>
                                <a:lnTo>
                                  <a:pt x="58" y="92"/>
                                </a:lnTo>
                                <a:lnTo>
                                  <a:pt x="53" y="93"/>
                                </a:lnTo>
                                <a:lnTo>
                                  <a:pt x="48" y="97"/>
                                </a:lnTo>
                                <a:lnTo>
                                  <a:pt x="43" y="101"/>
                                </a:lnTo>
                                <a:lnTo>
                                  <a:pt x="38" y="106"/>
                                </a:lnTo>
                                <a:lnTo>
                                  <a:pt x="32" y="110"/>
                                </a:lnTo>
                                <a:lnTo>
                                  <a:pt x="26" y="118"/>
                                </a:lnTo>
                                <a:lnTo>
                                  <a:pt x="26" y="176"/>
                                </a:lnTo>
                                <a:lnTo>
                                  <a:pt x="37" y="188"/>
                                </a:lnTo>
                                <a:lnTo>
                                  <a:pt x="47" y="197"/>
                                </a:lnTo>
                                <a:lnTo>
                                  <a:pt x="57" y="202"/>
                                </a:lnTo>
                                <a:lnTo>
                                  <a:pt x="68" y="203"/>
                                </a:lnTo>
                                <a:lnTo>
                                  <a:pt x="76" y="203"/>
                                </a:lnTo>
                                <a:lnTo>
                                  <a:pt x="85" y="198"/>
                                </a:lnTo>
                                <a:lnTo>
                                  <a:pt x="91" y="193"/>
                                </a:lnTo>
                                <a:lnTo>
                                  <a:pt x="96" y="186"/>
                                </a:lnTo>
                                <a:lnTo>
                                  <a:pt x="100" y="177"/>
                                </a:lnTo>
                                <a:lnTo>
                                  <a:pt x="102" y="168"/>
                                </a:lnTo>
                                <a:lnTo>
                                  <a:pt x="103" y="157"/>
                                </a:lnTo>
                                <a:lnTo>
                                  <a:pt x="105" y="14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60" name="Freeform 355"/>
                        <wps:cNvSpPr>
                          <a:spLocks noEditPoints="1"/>
                        </wps:cNvSpPr>
                        <wps:spPr bwMode="auto">
                          <a:xfrm>
                            <a:off x="512763" y="430213"/>
                            <a:ext cx="69850" cy="84138"/>
                          </a:xfrm>
                          <a:custGeom>
                            <a:avLst/>
                            <a:gdLst>
                              <a:gd name="T0" fmla="*/ 131 w 133"/>
                              <a:gd name="T1" fmla="*/ 79 h 159"/>
                              <a:gd name="T2" fmla="*/ 125 w 133"/>
                              <a:gd name="T3" fmla="*/ 84 h 159"/>
                              <a:gd name="T4" fmla="*/ 27 w 133"/>
                              <a:gd name="T5" fmla="*/ 85 h 159"/>
                              <a:gd name="T6" fmla="*/ 29 w 133"/>
                              <a:gd name="T7" fmla="*/ 106 h 159"/>
                              <a:gd name="T8" fmla="*/ 38 w 133"/>
                              <a:gd name="T9" fmla="*/ 123 h 159"/>
                              <a:gd name="T10" fmla="*/ 52 w 133"/>
                              <a:gd name="T11" fmla="*/ 133 h 159"/>
                              <a:gd name="T12" fmla="*/ 75 w 133"/>
                              <a:gd name="T13" fmla="*/ 137 h 159"/>
                              <a:gd name="T14" fmla="*/ 92 w 133"/>
                              <a:gd name="T15" fmla="*/ 136 h 159"/>
                              <a:gd name="T16" fmla="*/ 107 w 133"/>
                              <a:gd name="T17" fmla="*/ 132 h 159"/>
                              <a:gd name="T18" fmla="*/ 115 w 133"/>
                              <a:gd name="T19" fmla="*/ 128 h 159"/>
                              <a:gd name="T20" fmla="*/ 121 w 133"/>
                              <a:gd name="T21" fmla="*/ 126 h 159"/>
                              <a:gd name="T22" fmla="*/ 124 w 133"/>
                              <a:gd name="T23" fmla="*/ 127 h 159"/>
                              <a:gd name="T24" fmla="*/ 125 w 133"/>
                              <a:gd name="T25" fmla="*/ 128 h 159"/>
                              <a:gd name="T26" fmla="*/ 125 w 133"/>
                              <a:gd name="T27" fmla="*/ 132 h 159"/>
                              <a:gd name="T28" fmla="*/ 126 w 133"/>
                              <a:gd name="T29" fmla="*/ 137 h 159"/>
                              <a:gd name="T30" fmla="*/ 126 w 133"/>
                              <a:gd name="T31" fmla="*/ 141 h 159"/>
                              <a:gd name="T32" fmla="*/ 125 w 133"/>
                              <a:gd name="T33" fmla="*/ 143 h 159"/>
                              <a:gd name="T34" fmla="*/ 125 w 133"/>
                              <a:gd name="T35" fmla="*/ 146 h 159"/>
                              <a:gd name="T36" fmla="*/ 123 w 133"/>
                              <a:gd name="T37" fmla="*/ 147 h 159"/>
                              <a:gd name="T38" fmla="*/ 118 w 133"/>
                              <a:gd name="T39" fmla="*/ 151 h 159"/>
                              <a:gd name="T40" fmla="*/ 107 w 133"/>
                              <a:gd name="T41" fmla="*/ 154 h 159"/>
                              <a:gd name="T42" fmla="*/ 91 w 133"/>
                              <a:gd name="T43" fmla="*/ 157 h 159"/>
                              <a:gd name="T44" fmla="*/ 71 w 133"/>
                              <a:gd name="T45" fmla="*/ 159 h 159"/>
                              <a:gd name="T46" fmla="*/ 40 w 133"/>
                              <a:gd name="T47" fmla="*/ 154 h 159"/>
                              <a:gd name="T48" fmla="*/ 18 w 133"/>
                              <a:gd name="T49" fmla="*/ 139 h 159"/>
                              <a:gd name="T50" fmla="*/ 4 w 133"/>
                              <a:gd name="T51" fmla="*/ 115 h 159"/>
                              <a:gd name="T52" fmla="*/ 0 w 133"/>
                              <a:gd name="T53" fmla="*/ 80 h 159"/>
                              <a:gd name="T54" fmla="*/ 4 w 133"/>
                              <a:gd name="T55" fmla="*/ 47 h 159"/>
                              <a:gd name="T56" fmla="*/ 18 w 133"/>
                              <a:gd name="T57" fmla="*/ 21 h 159"/>
                              <a:gd name="T58" fmla="*/ 40 w 133"/>
                              <a:gd name="T59" fmla="*/ 7 h 159"/>
                              <a:gd name="T60" fmla="*/ 68 w 133"/>
                              <a:gd name="T61" fmla="*/ 0 h 159"/>
                              <a:gd name="T62" fmla="*/ 98 w 133"/>
                              <a:gd name="T63" fmla="*/ 5 h 159"/>
                              <a:gd name="T64" fmla="*/ 118 w 133"/>
                              <a:gd name="T65" fmla="*/ 20 h 159"/>
                              <a:gd name="T66" fmla="*/ 129 w 133"/>
                              <a:gd name="T67" fmla="*/ 42 h 159"/>
                              <a:gd name="T68" fmla="*/ 133 w 133"/>
                              <a:gd name="T69" fmla="*/ 68 h 159"/>
                              <a:gd name="T70" fmla="*/ 105 w 133"/>
                              <a:gd name="T71" fmla="*/ 66 h 159"/>
                              <a:gd name="T72" fmla="*/ 100 w 133"/>
                              <a:gd name="T73" fmla="*/ 39 h 159"/>
                              <a:gd name="T74" fmla="*/ 91 w 133"/>
                              <a:gd name="T75" fmla="*/ 27 h 159"/>
                              <a:gd name="T76" fmla="*/ 67 w 133"/>
                              <a:gd name="T77" fmla="*/ 21 h 159"/>
                              <a:gd name="T78" fmla="*/ 50 w 133"/>
                              <a:gd name="T79" fmla="*/ 25 h 159"/>
                              <a:gd name="T80" fmla="*/ 38 w 133"/>
                              <a:gd name="T81" fmla="*/ 35 h 159"/>
                              <a:gd name="T82" fmla="*/ 30 w 133"/>
                              <a:gd name="T83" fmla="*/ 48 h 159"/>
                              <a:gd name="T84" fmla="*/ 27 w 133"/>
                              <a:gd name="T85" fmla="*/ 66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33" h="159">
                                <a:moveTo>
                                  <a:pt x="133" y="73"/>
                                </a:moveTo>
                                <a:lnTo>
                                  <a:pt x="131" y="79"/>
                                </a:lnTo>
                                <a:lnTo>
                                  <a:pt x="129" y="83"/>
                                </a:lnTo>
                                <a:lnTo>
                                  <a:pt x="125" y="84"/>
                                </a:lnTo>
                                <a:lnTo>
                                  <a:pt x="121" y="85"/>
                                </a:lnTo>
                                <a:lnTo>
                                  <a:pt x="27" y="85"/>
                                </a:lnTo>
                                <a:lnTo>
                                  <a:pt x="28" y="96"/>
                                </a:lnTo>
                                <a:lnTo>
                                  <a:pt x="29" y="106"/>
                                </a:lnTo>
                                <a:lnTo>
                                  <a:pt x="33" y="116"/>
                                </a:lnTo>
                                <a:lnTo>
                                  <a:pt x="38" y="123"/>
                                </a:lnTo>
                                <a:lnTo>
                                  <a:pt x="44" y="130"/>
                                </a:lnTo>
                                <a:lnTo>
                                  <a:pt x="52" y="133"/>
                                </a:lnTo>
                                <a:lnTo>
                                  <a:pt x="62" y="137"/>
                                </a:lnTo>
                                <a:lnTo>
                                  <a:pt x="75" y="137"/>
                                </a:lnTo>
                                <a:lnTo>
                                  <a:pt x="84" y="137"/>
                                </a:lnTo>
                                <a:lnTo>
                                  <a:pt x="92" y="136"/>
                                </a:lnTo>
                                <a:lnTo>
                                  <a:pt x="100" y="133"/>
                                </a:lnTo>
                                <a:lnTo>
                                  <a:pt x="107" y="132"/>
                                </a:lnTo>
                                <a:lnTo>
                                  <a:pt x="112" y="130"/>
                                </a:lnTo>
                                <a:lnTo>
                                  <a:pt x="115" y="128"/>
                                </a:lnTo>
                                <a:lnTo>
                                  <a:pt x="119" y="127"/>
                                </a:lnTo>
                                <a:lnTo>
                                  <a:pt x="121" y="126"/>
                                </a:lnTo>
                                <a:lnTo>
                                  <a:pt x="123" y="127"/>
                                </a:lnTo>
                                <a:lnTo>
                                  <a:pt x="124" y="127"/>
                                </a:lnTo>
                                <a:lnTo>
                                  <a:pt x="124" y="127"/>
                                </a:lnTo>
                                <a:lnTo>
                                  <a:pt x="125" y="128"/>
                                </a:lnTo>
                                <a:lnTo>
                                  <a:pt x="125" y="130"/>
                                </a:lnTo>
                                <a:lnTo>
                                  <a:pt x="125" y="132"/>
                                </a:lnTo>
                                <a:lnTo>
                                  <a:pt x="126" y="135"/>
                                </a:lnTo>
                                <a:lnTo>
                                  <a:pt x="126" y="137"/>
                                </a:lnTo>
                                <a:lnTo>
                                  <a:pt x="126" y="138"/>
                                </a:lnTo>
                                <a:lnTo>
                                  <a:pt x="126" y="141"/>
                                </a:lnTo>
                                <a:lnTo>
                                  <a:pt x="125" y="142"/>
                                </a:lnTo>
                                <a:lnTo>
                                  <a:pt x="125" y="143"/>
                                </a:lnTo>
                                <a:lnTo>
                                  <a:pt x="125" y="144"/>
                                </a:lnTo>
                                <a:lnTo>
                                  <a:pt x="125" y="146"/>
                                </a:lnTo>
                                <a:lnTo>
                                  <a:pt x="124" y="146"/>
                                </a:lnTo>
                                <a:lnTo>
                                  <a:pt x="123" y="147"/>
                                </a:lnTo>
                                <a:lnTo>
                                  <a:pt x="121" y="148"/>
                                </a:lnTo>
                                <a:lnTo>
                                  <a:pt x="118" y="151"/>
                                </a:lnTo>
                                <a:lnTo>
                                  <a:pt x="113" y="152"/>
                                </a:lnTo>
                                <a:lnTo>
                                  <a:pt x="107" y="154"/>
                                </a:lnTo>
                                <a:lnTo>
                                  <a:pt x="99" y="156"/>
                                </a:lnTo>
                                <a:lnTo>
                                  <a:pt x="91" y="157"/>
                                </a:lnTo>
                                <a:lnTo>
                                  <a:pt x="82" y="159"/>
                                </a:lnTo>
                                <a:lnTo>
                                  <a:pt x="71" y="159"/>
                                </a:lnTo>
                                <a:lnTo>
                                  <a:pt x="55" y="158"/>
                                </a:lnTo>
                                <a:lnTo>
                                  <a:pt x="40" y="154"/>
                                </a:lnTo>
                                <a:lnTo>
                                  <a:pt x="28" y="148"/>
                                </a:lnTo>
                                <a:lnTo>
                                  <a:pt x="18" y="139"/>
                                </a:lnTo>
                                <a:lnTo>
                                  <a:pt x="9" y="128"/>
                                </a:lnTo>
                                <a:lnTo>
                                  <a:pt x="4" y="115"/>
                                </a:lnTo>
                                <a:lnTo>
                                  <a:pt x="0" y="99"/>
                                </a:lnTo>
                                <a:lnTo>
                                  <a:pt x="0" y="80"/>
                                </a:lnTo>
                                <a:lnTo>
                                  <a:pt x="0" y="62"/>
                                </a:lnTo>
                                <a:lnTo>
                                  <a:pt x="4" y="47"/>
                                </a:lnTo>
                                <a:lnTo>
                                  <a:pt x="9" y="32"/>
                                </a:lnTo>
                                <a:lnTo>
                                  <a:pt x="18" y="21"/>
                                </a:lnTo>
                                <a:lnTo>
                                  <a:pt x="28" y="13"/>
                                </a:lnTo>
                                <a:lnTo>
                                  <a:pt x="40" y="7"/>
                                </a:lnTo>
                                <a:lnTo>
                                  <a:pt x="54" y="2"/>
                                </a:lnTo>
                                <a:lnTo>
                                  <a:pt x="68" y="0"/>
                                </a:lnTo>
                                <a:lnTo>
                                  <a:pt x="84" y="2"/>
                                </a:lnTo>
                                <a:lnTo>
                                  <a:pt x="98" y="5"/>
                                </a:lnTo>
                                <a:lnTo>
                                  <a:pt x="109" y="11"/>
                                </a:lnTo>
                                <a:lnTo>
                                  <a:pt x="118" y="20"/>
                                </a:lnTo>
                                <a:lnTo>
                                  <a:pt x="124" y="30"/>
                                </a:lnTo>
                                <a:lnTo>
                                  <a:pt x="129" y="42"/>
                                </a:lnTo>
                                <a:lnTo>
                                  <a:pt x="131" y="55"/>
                                </a:lnTo>
                                <a:lnTo>
                                  <a:pt x="133" y="68"/>
                                </a:lnTo>
                                <a:lnTo>
                                  <a:pt x="133" y="73"/>
                                </a:lnTo>
                                <a:close/>
                                <a:moveTo>
                                  <a:pt x="105" y="66"/>
                                </a:moveTo>
                                <a:lnTo>
                                  <a:pt x="105" y="56"/>
                                </a:lnTo>
                                <a:lnTo>
                                  <a:pt x="100" y="39"/>
                                </a:lnTo>
                                <a:lnTo>
                                  <a:pt x="96" y="32"/>
                                </a:lnTo>
                                <a:lnTo>
                                  <a:pt x="91" y="27"/>
                                </a:lnTo>
                                <a:lnTo>
                                  <a:pt x="77" y="21"/>
                                </a:lnTo>
                                <a:lnTo>
                                  <a:pt x="67" y="21"/>
                                </a:lnTo>
                                <a:lnTo>
                                  <a:pt x="59" y="21"/>
                                </a:lnTo>
                                <a:lnTo>
                                  <a:pt x="50" y="25"/>
                                </a:lnTo>
                                <a:lnTo>
                                  <a:pt x="44" y="29"/>
                                </a:lnTo>
                                <a:lnTo>
                                  <a:pt x="38" y="35"/>
                                </a:lnTo>
                                <a:lnTo>
                                  <a:pt x="33" y="41"/>
                                </a:lnTo>
                                <a:lnTo>
                                  <a:pt x="30" y="48"/>
                                </a:lnTo>
                                <a:lnTo>
                                  <a:pt x="28" y="57"/>
                                </a:lnTo>
                                <a:lnTo>
                                  <a:pt x="27" y="66"/>
                                </a:lnTo>
                                <a:lnTo>
                                  <a:pt x="105" y="6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61" name="Freeform 356"/>
                        <wps:cNvSpPr>
                          <a:spLocks/>
                        </wps:cNvSpPr>
                        <wps:spPr bwMode="auto">
                          <a:xfrm>
                            <a:off x="592138" y="409575"/>
                            <a:ext cx="50800" cy="103188"/>
                          </a:xfrm>
                          <a:custGeom>
                            <a:avLst/>
                            <a:gdLst>
                              <a:gd name="T0" fmla="*/ 95 w 95"/>
                              <a:gd name="T1" fmla="*/ 183 h 195"/>
                              <a:gd name="T2" fmla="*/ 94 w 95"/>
                              <a:gd name="T3" fmla="*/ 188 h 195"/>
                              <a:gd name="T4" fmla="*/ 91 w 95"/>
                              <a:gd name="T5" fmla="*/ 191 h 195"/>
                              <a:gd name="T6" fmla="*/ 85 w 95"/>
                              <a:gd name="T7" fmla="*/ 193 h 195"/>
                              <a:gd name="T8" fmla="*/ 79 w 95"/>
                              <a:gd name="T9" fmla="*/ 195 h 195"/>
                              <a:gd name="T10" fmla="*/ 71 w 95"/>
                              <a:gd name="T11" fmla="*/ 195 h 195"/>
                              <a:gd name="T12" fmla="*/ 58 w 95"/>
                              <a:gd name="T13" fmla="*/ 195 h 195"/>
                              <a:gd name="T14" fmla="*/ 41 w 95"/>
                              <a:gd name="T15" fmla="*/ 189 h 195"/>
                              <a:gd name="T16" fmla="*/ 31 w 95"/>
                              <a:gd name="T17" fmla="*/ 176 h 195"/>
                              <a:gd name="T18" fmla="*/ 26 w 95"/>
                              <a:gd name="T19" fmla="*/ 158 h 195"/>
                              <a:gd name="T20" fmla="*/ 26 w 95"/>
                              <a:gd name="T21" fmla="*/ 62 h 195"/>
                              <a:gd name="T22" fmla="*/ 4 w 95"/>
                              <a:gd name="T23" fmla="*/ 62 h 195"/>
                              <a:gd name="T24" fmla="*/ 0 w 95"/>
                              <a:gd name="T25" fmla="*/ 57 h 195"/>
                              <a:gd name="T26" fmla="*/ 0 w 95"/>
                              <a:gd name="T27" fmla="*/ 48 h 195"/>
                              <a:gd name="T28" fmla="*/ 1 w 95"/>
                              <a:gd name="T29" fmla="*/ 45 h 195"/>
                              <a:gd name="T30" fmla="*/ 2 w 95"/>
                              <a:gd name="T31" fmla="*/ 41 h 195"/>
                              <a:gd name="T32" fmla="*/ 5 w 95"/>
                              <a:gd name="T33" fmla="*/ 41 h 195"/>
                              <a:gd name="T34" fmla="*/ 26 w 95"/>
                              <a:gd name="T35" fmla="*/ 40 h 195"/>
                              <a:gd name="T36" fmla="*/ 26 w 95"/>
                              <a:gd name="T37" fmla="*/ 5 h 195"/>
                              <a:gd name="T38" fmla="*/ 27 w 95"/>
                              <a:gd name="T39" fmla="*/ 3 h 195"/>
                              <a:gd name="T40" fmla="*/ 30 w 95"/>
                              <a:gd name="T41" fmla="*/ 2 h 195"/>
                              <a:gd name="T42" fmla="*/ 36 w 95"/>
                              <a:gd name="T43" fmla="*/ 0 h 195"/>
                              <a:gd name="T44" fmla="*/ 43 w 95"/>
                              <a:gd name="T45" fmla="*/ 0 h 195"/>
                              <a:gd name="T46" fmla="*/ 48 w 95"/>
                              <a:gd name="T47" fmla="*/ 2 h 195"/>
                              <a:gd name="T48" fmla="*/ 50 w 95"/>
                              <a:gd name="T49" fmla="*/ 3 h 195"/>
                              <a:gd name="T50" fmla="*/ 52 w 95"/>
                              <a:gd name="T51" fmla="*/ 5 h 195"/>
                              <a:gd name="T52" fmla="*/ 52 w 95"/>
                              <a:gd name="T53" fmla="*/ 40 h 195"/>
                              <a:gd name="T54" fmla="*/ 91 w 95"/>
                              <a:gd name="T55" fmla="*/ 41 h 195"/>
                              <a:gd name="T56" fmla="*/ 92 w 95"/>
                              <a:gd name="T57" fmla="*/ 41 h 195"/>
                              <a:gd name="T58" fmla="*/ 94 w 95"/>
                              <a:gd name="T59" fmla="*/ 45 h 195"/>
                              <a:gd name="T60" fmla="*/ 95 w 95"/>
                              <a:gd name="T61" fmla="*/ 48 h 195"/>
                              <a:gd name="T62" fmla="*/ 95 w 95"/>
                              <a:gd name="T63" fmla="*/ 57 h 195"/>
                              <a:gd name="T64" fmla="*/ 91 w 95"/>
                              <a:gd name="T65" fmla="*/ 62 h 195"/>
                              <a:gd name="T66" fmla="*/ 52 w 95"/>
                              <a:gd name="T67" fmla="*/ 62 h 195"/>
                              <a:gd name="T68" fmla="*/ 53 w 95"/>
                              <a:gd name="T69" fmla="*/ 157 h 195"/>
                              <a:gd name="T70" fmla="*/ 63 w 95"/>
                              <a:gd name="T71" fmla="*/ 172 h 195"/>
                              <a:gd name="T72" fmla="*/ 76 w 95"/>
                              <a:gd name="T73" fmla="*/ 173 h 195"/>
                              <a:gd name="T74" fmla="*/ 81 w 95"/>
                              <a:gd name="T75" fmla="*/ 172 h 195"/>
                              <a:gd name="T76" fmla="*/ 86 w 95"/>
                              <a:gd name="T77" fmla="*/ 170 h 195"/>
                              <a:gd name="T78" fmla="*/ 90 w 95"/>
                              <a:gd name="T79" fmla="*/ 169 h 195"/>
                              <a:gd name="T80" fmla="*/ 91 w 95"/>
                              <a:gd name="T81" fmla="*/ 169 h 195"/>
                              <a:gd name="T82" fmla="*/ 94 w 95"/>
                              <a:gd name="T83" fmla="*/ 169 h 195"/>
                              <a:gd name="T84" fmla="*/ 94 w 95"/>
                              <a:gd name="T85" fmla="*/ 172 h 195"/>
                              <a:gd name="T86" fmla="*/ 95 w 95"/>
                              <a:gd name="T87" fmla="*/ 175 h 1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95" h="195">
                                <a:moveTo>
                                  <a:pt x="95" y="178"/>
                                </a:moveTo>
                                <a:lnTo>
                                  <a:pt x="95" y="183"/>
                                </a:lnTo>
                                <a:lnTo>
                                  <a:pt x="94" y="185"/>
                                </a:lnTo>
                                <a:lnTo>
                                  <a:pt x="94" y="188"/>
                                </a:lnTo>
                                <a:lnTo>
                                  <a:pt x="92" y="190"/>
                                </a:lnTo>
                                <a:lnTo>
                                  <a:pt x="91" y="191"/>
                                </a:lnTo>
                                <a:lnTo>
                                  <a:pt x="89" y="193"/>
                                </a:lnTo>
                                <a:lnTo>
                                  <a:pt x="85" y="193"/>
                                </a:lnTo>
                                <a:lnTo>
                                  <a:pt x="83" y="194"/>
                                </a:lnTo>
                                <a:lnTo>
                                  <a:pt x="79" y="195"/>
                                </a:lnTo>
                                <a:lnTo>
                                  <a:pt x="75" y="195"/>
                                </a:lnTo>
                                <a:lnTo>
                                  <a:pt x="71" y="195"/>
                                </a:lnTo>
                                <a:lnTo>
                                  <a:pt x="68" y="195"/>
                                </a:lnTo>
                                <a:lnTo>
                                  <a:pt x="58" y="195"/>
                                </a:lnTo>
                                <a:lnTo>
                                  <a:pt x="49" y="193"/>
                                </a:lnTo>
                                <a:lnTo>
                                  <a:pt x="41" y="189"/>
                                </a:lnTo>
                                <a:lnTo>
                                  <a:pt x="36" y="184"/>
                                </a:lnTo>
                                <a:lnTo>
                                  <a:pt x="31" y="176"/>
                                </a:lnTo>
                                <a:lnTo>
                                  <a:pt x="28" y="168"/>
                                </a:lnTo>
                                <a:lnTo>
                                  <a:pt x="26" y="158"/>
                                </a:lnTo>
                                <a:lnTo>
                                  <a:pt x="26" y="147"/>
                                </a:lnTo>
                                <a:lnTo>
                                  <a:pt x="26" y="62"/>
                                </a:lnTo>
                                <a:lnTo>
                                  <a:pt x="6" y="62"/>
                                </a:lnTo>
                                <a:lnTo>
                                  <a:pt x="4" y="62"/>
                                </a:lnTo>
                                <a:lnTo>
                                  <a:pt x="1" y="60"/>
                                </a:lnTo>
                                <a:lnTo>
                                  <a:pt x="0" y="57"/>
                                </a:lnTo>
                                <a:lnTo>
                                  <a:pt x="0" y="51"/>
                                </a:lnTo>
                                <a:lnTo>
                                  <a:pt x="0" y="48"/>
                                </a:lnTo>
                                <a:lnTo>
                                  <a:pt x="1" y="46"/>
                                </a:lnTo>
                                <a:lnTo>
                                  <a:pt x="1" y="45"/>
                                </a:lnTo>
                                <a:lnTo>
                                  <a:pt x="1" y="44"/>
                                </a:lnTo>
                                <a:lnTo>
                                  <a:pt x="2" y="41"/>
                                </a:lnTo>
                                <a:lnTo>
                                  <a:pt x="4" y="41"/>
                                </a:lnTo>
                                <a:lnTo>
                                  <a:pt x="5" y="41"/>
                                </a:lnTo>
                                <a:lnTo>
                                  <a:pt x="6" y="40"/>
                                </a:lnTo>
                                <a:lnTo>
                                  <a:pt x="26" y="40"/>
                                </a:lnTo>
                                <a:lnTo>
                                  <a:pt x="26" y="7"/>
                                </a:lnTo>
                                <a:lnTo>
                                  <a:pt x="26" y="5"/>
                                </a:lnTo>
                                <a:lnTo>
                                  <a:pt x="26" y="4"/>
                                </a:lnTo>
                                <a:lnTo>
                                  <a:pt x="27" y="3"/>
                                </a:lnTo>
                                <a:lnTo>
                                  <a:pt x="28" y="3"/>
                                </a:lnTo>
                                <a:lnTo>
                                  <a:pt x="30" y="2"/>
                                </a:lnTo>
                                <a:lnTo>
                                  <a:pt x="32" y="2"/>
                                </a:lnTo>
                                <a:lnTo>
                                  <a:pt x="36" y="0"/>
                                </a:lnTo>
                                <a:lnTo>
                                  <a:pt x="39" y="0"/>
                                </a:lnTo>
                                <a:lnTo>
                                  <a:pt x="43" y="0"/>
                                </a:lnTo>
                                <a:lnTo>
                                  <a:pt x="46" y="2"/>
                                </a:lnTo>
                                <a:lnTo>
                                  <a:pt x="48" y="2"/>
                                </a:lnTo>
                                <a:lnTo>
                                  <a:pt x="49" y="3"/>
                                </a:lnTo>
                                <a:lnTo>
                                  <a:pt x="50" y="3"/>
                                </a:lnTo>
                                <a:lnTo>
                                  <a:pt x="52" y="4"/>
                                </a:lnTo>
                                <a:lnTo>
                                  <a:pt x="52" y="5"/>
                                </a:lnTo>
                                <a:lnTo>
                                  <a:pt x="52" y="7"/>
                                </a:lnTo>
                                <a:lnTo>
                                  <a:pt x="52" y="40"/>
                                </a:lnTo>
                                <a:lnTo>
                                  <a:pt x="90" y="40"/>
                                </a:lnTo>
                                <a:lnTo>
                                  <a:pt x="91" y="41"/>
                                </a:lnTo>
                                <a:lnTo>
                                  <a:pt x="91" y="41"/>
                                </a:lnTo>
                                <a:lnTo>
                                  <a:pt x="92" y="41"/>
                                </a:lnTo>
                                <a:lnTo>
                                  <a:pt x="94" y="44"/>
                                </a:lnTo>
                                <a:lnTo>
                                  <a:pt x="94" y="45"/>
                                </a:lnTo>
                                <a:lnTo>
                                  <a:pt x="95" y="46"/>
                                </a:lnTo>
                                <a:lnTo>
                                  <a:pt x="95" y="48"/>
                                </a:lnTo>
                                <a:lnTo>
                                  <a:pt x="95" y="51"/>
                                </a:lnTo>
                                <a:lnTo>
                                  <a:pt x="95" y="57"/>
                                </a:lnTo>
                                <a:lnTo>
                                  <a:pt x="94" y="60"/>
                                </a:lnTo>
                                <a:lnTo>
                                  <a:pt x="91" y="62"/>
                                </a:lnTo>
                                <a:lnTo>
                                  <a:pt x="90" y="62"/>
                                </a:lnTo>
                                <a:lnTo>
                                  <a:pt x="52" y="62"/>
                                </a:lnTo>
                                <a:lnTo>
                                  <a:pt x="52" y="143"/>
                                </a:lnTo>
                                <a:lnTo>
                                  <a:pt x="53" y="157"/>
                                </a:lnTo>
                                <a:lnTo>
                                  <a:pt x="57" y="165"/>
                                </a:lnTo>
                                <a:lnTo>
                                  <a:pt x="63" y="172"/>
                                </a:lnTo>
                                <a:lnTo>
                                  <a:pt x="73" y="173"/>
                                </a:lnTo>
                                <a:lnTo>
                                  <a:pt x="76" y="173"/>
                                </a:lnTo>
                                <a:lnTo>
                                  <a:pt x="79" y="173"/>
                                </a:lnTo>
                                <a:lnTo>
                                  <a:pt x="81" y="172"/>
                                </a:lnTo>
                                <a:lnTo>
                                  <a:pt x="84" y="170"/>
                                </a:lnTo>
                                <a:lnTo>
                                  <a:pt x="86" y="170"/>
                                </a:lnTo>
                                <a:lnTo>
                                  <a:pt x="87" y="169"/>
                                </a:lnTo>
                                <a:lnTo>
                                  <a:pt x="90" y="169"/>
                                </a:lnTo>
                                <a:lnTo>
                                  <a:pt x="91" y="168"/>
                                </a:lnTo>
                                <a:lnTo>
                                  <a:pt x="91" y="169"/>
                                </a:lnTo>
                                <a:lnTo>
                                  <a:pt x="92" y="169"/>
                                </a:lnTo>
                                <a:lnTo>
                                  <a:pt x="94" y="169"/>
                                </a:lnTo>
                                <a:lnTo>
                                  <a:pt x="94" y="170"/>
                                </a:lnTo>
                                <a:lnTo>
                                  <a:pt x="94" y="172"/>
                                </a:lnTo>
                                <a:lnTo>
                                  <a:pt x="95" y="173"/>
                                </a:lnTo>
                                <a:lnTo>
                                  <a:pt x="95" y="175"/>
                                </a:lnTo>
                                <a:lnTo>
                                  <a:pt x="95" y="1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62" name="Freeform 357"/>
                        <wps:cNvSpPr>
                          <a:spLocks noEditPoints="1"/>
                        </wps:cNvSpPr>
                        <wps:spPr bwMode="auto">
                          <a:xfrm>
                            <a:off x="654051" y="430213"/>
                            <a:ext cx="61913" cy="84138"/>
                          </a:xfrm>
                          <a:custGeom>
                            <a:avLst/>
                            <a:gdLst>
                              <a:gd name="T0" fmla="*/ 118 w 119"/>
                              <a:gd name="T1" fmla="*/ 154 h 159"/>
                              <a:gd name="T2" fmla="*/ 116 w 119"/>
                              <a:gd name="T3" fmla="*/ 156 h 159"/>
                              <a:gd name="T4" fmla="*/ 112 w 119"/>
                              <a:gd name="T5" fmla="*/ 157 h 159"/>
                              <a:gd name="T6" fmla="*/ 103 w 119"/>
                              <a:gd name="T7" fmla="*/ 157 h 159"/>
                              <a:gd name="T8" fmla="*/ 98 w 119"/>
                              <a:gd name="T9" fmla="*/ 156 h 159"/>
                              <a:gd name="T10" fmla="*/ 96 w 119"/>
                              <a:gd name="T11" fmla="*/ 154 h 159"/>
                              <a:gd name="T12" fmla="*/ 96 w 119"/>
                              <a:gd name="T13" fmla="*/ 137 h 159"/>
                              <a:gd name="T14" fmla="*/ 75 w 119"/>
                              <a:gd name="T15" fmla="*/ 153 h 159"/>
                              <a:gd name="T16" fmla="*/ 50 w 119"/>
                              <a:gd name="T17" fmla="*/ 159 h 159"/>
                              <a:gd name="T18" fmla="*/ 29 w 119"/>
                              <a:gd name="T19" fmla="*/ 156 h 159"/>
                              <a:gd name="T20" fmla="*/ 13 w 119"/>
                              <a:gd name="T21" fmla="*/ 147 h 159"/>
                              <a:gd name="T22" fmla="*/ 3 w 119"/>
                              <a:gd name="T23" fmla="*/ 133 h 159"/>
                              <a:gd name="T24" fmla="*/ 0 w 119"/>
                              <a:gd name="T25" fmla="*/ 115 h 159"/>
                              <a:gd name="T26" fmla="*/ 5 w 119"/>
                              <a:gd name="T27" fmla="*/ 94 h 159"/>
                              <a:gd name="T28" fmla="*/ 19 w 119"/>
                              <a:gd name="T29" fmla="*/ 79 h 159"/>
                              <a:gd name="T30" fmla="*/ 43 w 119"/>
                              <a:gd name="T31" fmla="*/ 71 h 159"/>
                              <a:gd name="T32" fmla="*/ 72 w 119"/>
                              <a:gd name="T33" fmla="*/ 67 h 159"/>
                              <a:gd name="T34" fmla="*/ 92 w 119"/>
                              <a:gd name="T35" fmla="*/ 56 h 159"/>
                              <a:gd name="T36" fmla="*/ 91 w 119"/>
                              <a:gd name="T37" fmla="*/ 41 h 159"/>
                              <a:gd name="T38" fmla="*/ 85 w 119"/>
                              <a:gd name="T39" fmla="*/ 30 h 159"/>
                              <a:gd name="T40" fmla="*/ 75 w 119"/>
                              <a:gd name="T41" fmla="*/ 24 h 159"/>
                              <a:gd name="T42" fmla="*/ 59 w 119"/>
                              <a:gd name="T43" fmla="*/ 21 h 159"/>
                              <a:gd name="T44" fmla="*/ 42 w 119"/>
                              <a:gd name="T45" fmla="*/ 24 h 159"/>
                              <a:gd name="T46" fmla="*/ 28 w 119"/>
                              <a:gd name="T47" fmla="*/ 30 h 159"/>
                              <a:gd name="T48" fmla="*/ 18 w 119"/>
                              <a:gd name="T49" fmla="*/ 35 h 159"/>
                              <a:gd name="T50" fmla="*/ 12 w 119"/>
                              <a:gd name="T51" fmla="*/ 37 h 159"/>
                              <a:gd name="T52" fmla="*/ 11 w 119"/>
                              <a:gd name="T53" fmla="*/ 36 h 159"/>
                              <a:gd name="T54" fmla="*/ 8 w 119"/>
                              <a:gd name="T55" fmla="*/ 34 h 159"/>
                              <a:gd name="T56" fmla="*/ 7 w 119"/>
                              <a:gd name="T57" fmla="*/ 31 h 159"/>
                              <a:gd name="T58" fmla="*/ 7 w 119"/>
                              <a:gd name="T59" fmla="*/ 26 h 159"/>
                              <a:gd name="T60" fmla="*/ 8 w 119"/>
                              <a:gd name="T61" fmla="*/ 20 h 159"/>
                              <a:gd name="T62" fmla="*/ 11 w 119"/>
                              <a:gd name="T63" fmla="*/ 15 h 159"/>
                              <a:gd name="T64" fmla="*/ 18 w 119"/>
                              <a:gd name="T65" fmla="*/ 11 h 159"/>
                              <a:gd name="T66" fmla="*/ 31 w 119"/>
                              <a:gd name="T67" fmla="*/ 5 h 159"/>
                              <a:gd name="T68" fmla="*/ 45 w 119"/>
                              <a:gd name="T69" fmla="*/ 2 h 159"/>
                              <a:gd name="T70" fmla="*/ 61 w 119"/>
                              <a:gd name="T71" fmla="*/ 0 h 159"/>
                              <a:gd name="T72" fmla="*/ 88 w 119"/>
                              <a:gd name="T73" fmla="*/ 4 h 159"/>
                              <a:gd name="T74" fmla="*/ 106 w 119"/>
                              <a:gd name="T75" fmla="*/ 14 h 159"/>
                              <a:gd name="T76" fmla="*/ 116 w 119"/>
                              <a:gd name="T77" fmla="*/ 31 h 159"/>
                              <a:gd name="T78" fmla="*/ 119 w 119"/>
                              <a:gd name="T79" fmla="*/ 55 h 159"/>
                              <a:gd name="T80" fmla="*/ 92 w 119"/>
                              <a:gd name="T81" fmla="*/ 87 h 159"/>
                              <a:gd name="T82" fmla="*/ 59 w 119"/>
                              <a:gd name="T83" fmla="*/ 87 h 159"/>
                              <a:gd name="T84" fmla="*/ 43 w 119"/>
                              <a:gd name="T85" fmla="*/ 90 h 159"/>
                              <a:gd name="T86" fmla="*/ 33 w 119"/>
                              <a:gd name="T87" fmla="*/ 98 h 159"/>
                              <a:gd name="T88" fmla="*/ 28 w 119"/>
                              <a:gd name="T89" fmla="*/ 107 h 159"/>
                              <a:gd name="T90" fmla="*/ 28 w 119"/>
                              <a:gd name="T91" fmla="*/ 125 h 159"/>
                              <a:gd name="T92" fmla="*/ 43 w 119"/>
                              <a:gd name="T93" fmla="*/ 137 h 159"/>
                              <a:gd name="T94" fmla="*/ 65 w 119"/>
                              <a:gd name="T95" fmla="*/ 137 h 159"/>
                              <a:gd name="T96" fmla="*/ 82 w 119"/>
                              <a:gd name="T97" fmla="*/ 127 h 159"/>
                              <a:gd name="T98" fmla="*/ 92 w 119"/>
                              <a:gd name="T99" fmla="*/ 87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19" h="159">
                                <a:moveTo>
                                  <a:pt x="119" y="152"/>
                                </a:moveTo>
                                <a:lnTo>
                                  <a:pt x="118" y="154"/>
                                </a:lnTo>
                                <a:lnTo>
                                  <a:pt x="118" y="154"/>
                                </a:lnTo>
                                <a:lnTo>
                                  <a:pt x="116" y="156"/>
                                </a:lnTo>
                                <a:lnTo>
                                  <a:pt x="114" y="157"/>
                                </a:lnTo>
                                <a:lnTo>
                                  <a:pt x="112" y="157"/>
                                </a:lnTo>
                                <a:lnTo>
                                  <a:pt x="107" y="157"/>
                                </a:lnTo>
                                <a:lnTo>
                                  <a:pt x="103" y="157"/>
                                </a:lnTo>
                                <a:lnTo>
                                  <a:pt x="101" y="157"/>
                                </a:lnTo>
                                <a:lnTo>
                                  <a:pt x="98" y="156"/>
                                </a:lnTo>
                                <a:lnTo>
                                  <a:pt x="97" y="154"/>
                                </a:lnTo>
                                <a:lnTo>
                                  <a:pt x="96" y="154"/>
                                </a:lnTo>
                                <a:lnTo>
                                  <a:pt x="96" y="152"/>
                                </a:lnTo>
                                <a:lnTo>
                                  <a:pt x="96" y="137"/>
                                </a:lnTo>
                                <a:lnTo>
                                  <a:pt x="86" y="147"/>
                                </a:lnTo>
                                <a:lnTo>
                                  <a:pt x="75" y="153"/>
                                </a:lnTo>
                                <a:lnTo>
                                  <a:pt x="63" y="158"/>
                                </a:lnTo>
                                <a:lnTo>
                                  <a:pt x="50" y="159"/>
                                </a:lnTo>
                                <a:lnTo>
                                  <a:pt x="39" y="158"/>
                                </a:lnTo>
                                <a:lnTo>
                                  <a:pt x="29" y="156"/>
                                </a:lnTo>
                                <a:lnTo>
                                  <a:pt x="21" y="153"/>
                                </a:lnTo>
                                <a:lnTo>
                                  <a:pt x="13" y="147"/>
                                </a:lnTo>
                                <a:lnTo>
                                  <a:pt x="8" y="141"/>
                                </a:lnTo>
                                <a:lnTo>
                                  <a:pt x="3" y="133"/>
                                </a:lnTo>
                                <a:lnTo>
                                  <a:pt x="1" y="125"/>
                                </a:lnTo>
                                <a:lnTo>
                                  <a:pt x="0" y="115"/>
                                </a:lnTo>
                                <a:lnTo>
                                  <a:pt x="1" y="104"/>
                                </a:lnTo>
                                <a:lnTo>
                                  <a:pt x="5" y="94"/>
                                </a:lnTo>
                                <a:lnTo>
                                  <a:pt x="11" y="85"/>
                                </a:lnTo>
                                <a:lnTo>
                                  <a:pt x="19" y="79"/>
                                </a:lnTo>
                                <a:lnTo>
                                  <a:pt x="29" y="73"/>
                                </a:lnTo>
                                <a:lnTo>
                                  <a:pt x="43" y="71"/>
                                </a:lnTo>
                                <a:lnTo>
                                  <a:pt x="56" y="68"/>
                                </a:lnTo>
                                <a:lnTo>
                                  <a:pt x="72" y="67"/>
                                </a:lnTo>
                                <a:lnTo>
                                  <a:pt x="92" y="67"/>
                                </a:lnTo>
                                <a:lnTo>
                                  <a:pt x="92" y="56"/>
                                </a:lnTo>
                                <a:lnTo>
                                  <a:pt x="92" y="47"/>
                                </a:lnTo>
                                <a:lnTo>
                                  <a:pt x="91" y="41"/>
                                </a:lnTo>
                                <a:lnTo>
                                  <a:pt x="88" y="35"/>
                                </a:lnTo>
                                <a:lnTo>
                                  <a:pt x="85" y="30"/>
                                </a:lnTo>
                                <a:lnTo>
                                  <a:pt x="81" y="26"/>
                                </a:lnTo>
                                <a:lnTo>
                                  <a:pt x="75" y="24"/>
                                </a:lnTo>
                                <a:lnTo>
                                  <a:pt x="68" y="23"/>
                                </a:lnTo>
                                <a:lnTo>
                                  <a:pt x="59" y="21"/>
                                </a:lnTo>
                                <a:lnTo>
                                  <a:pt x="50" y="23"/>
                                </a:lnTo>
                                <a:lnTo>
                                  <a:pt x="42" y="24"/>
                                </a:lnTo>
                                <a:lnTo>
                                  <a:pt x="34" y="26"/>
                                </a:lnTo>
                                <a:lnTo>
                                  <a:pt x="28" y="30"/>
                                </a:lnTo>
                                <a:lnTo>
                                  <a:pt x="23" y="32"/>
                                </a:lnTo>
                                <a:lnTo>
                                  <a:pt x="18" y="35"/>
                                </a:lnTo>
                                <a:lnTo>
                                  <a:pt x="15" y="36"/>
                                </a:lnTo>
                                <a:lnTo>
                                  <a:pt x="12" y="37"/>
                                </a:lnTo>
                                <a:lnTo>
                                  <a:pt x="11" y="36"/>
                                </a:lnTo>
                                <a:lnTo>
                                  <a:pt x="11" y="36"/>
                                </a:lnTo>
                                <a:lnTo>
                                  <a:pt x="10" y="35"/>
                                </a:lnTo>
                                <a:lnTo>
                                  <a:pt x="8" y="34"/>
                                </a:lnTo>
                                <a:lnTo>
                                  <a:pt x="8" y="32"/>
                                </a:lnTo>
                                <a:lnTo>
                                  <a:pt x="7" y="31"/>
                                </a:lnTo>
                                <a:lnTo>
                                  <a:pt x="7" y="29"/>
                                </a:lnTo>
                                <a:lnTo>
                                  <a:pt x="7" y="26"/>
                                </a:lnTo>
                                <a:lnTo>
                                  <a:pt x="7" y="23"/>
                                </a:lnTo>
                                <a:lnTo>
                                  <a:pt x="8" y="20"/>
                                </a:lnTo>
                                <a:lnTo>
                                  <a:pt x="8" y="18"/>
                                </a:lnTo>
                                <a:lnTo>
                                  <a:pt x="11" y="15"/>
                                </a:lnTo>
                                <a:lnTo>
                                  <a:pt x="13" y="14"/>
                                </a:lnTo>
                                <a:lnTo>
                                  <a:pt x="18" y="11"/>
                                </a:lnTo>
                                <a:lnTo>
                                  <a:pt x="23" y="8"/>
                                </a:lnTo>
                                <a:lnTo>
                                  <a:pt x="31" y="5"/>
                                </a:lnTo>
                                <a:lnTo>
                                  <a:pt x="38" y="4"/>
                                </a:lnTo>
                                <a:lnTo>
                                  <a:pt x="45" y="2"/>
                                </a:lnTo>
                                <a:lnTo>
                                  <a:pt x="54" y="0"/>
                                </a:lnTo>
                                <a:lnTo>
                                  <a:pt x="61" y="0"/>
                                </a:lnTo>
                                <a:lnTo>
                                  <a:pt x="76" y="0"/>
                                </a:lnTo>
                                <a:lnTo>
                                  <a:pt x="88" y="4"/>
                                </a:lnTo>
                                <a:lnTo>
                                  <a:pt x="98" y="8"/>
                                </a:lnTo>
                                <a:lnTo>
                                  <a:pt x="106" y="14"/>
                                </a:lnTo>
                                <a:lnTo>
                                  <a:pt x="112" y="21"/>
                                </a:lnTo>
                                <a:lnTo>
                                  <a:pt x="116" y="31"/>
                                </a:lnTo>
                                <a:lnTo>
                                  <a:pt x="118" y="42"/>
                                </a:lnTo>
                                <a:lnTo>
                                  <a:pt x="119" y="55"/>
                                </a:lnTo>
                                <a:lnTo>
                                  <a:pt x="119" y="152"/>
                                </a:lnTo>
                                <a:close/>
                                <a:moveTo>
                                  <a:pt x="92" y="87"/>
                                </a:moveTo>
                                <a:lnTo>
                                  <a:pt x="70" y="87"/>
                                </a:lnTo>
                                <a:lnTo>
                                  <a:pt x="59" y="87"/>
                                </a:lnTo>
                                <a:lnTo>
                                  <a:pt x="51" y="88"/>
                                </a:lnTo>
                                <a:lnTo>
                                  <a:pt x="43" y="90"/>
                                </a:lnTo>
                                <a:lnTo>
                                  <a:pt x="38" y="94"/>
                                </a:lnTo>
                                <a:lnTo>
                                  <a:pt x="33" y="98"/>
                                </a:lnTo>
                                <a:lnTo>
                                  <a:pt x="29" y="103"/>
                                </a:lnTo>
                                <a:lnTo>
                                  <a:pt x="28" y="107"/>
                                </a:lnTo>
                                <a:lnTo>
                                  <a:pt x="27" y="114"/>
                                </a:lnTo>
                                <a:lnTo>
                                  <a:pt x="28" y="125"/>
                                </a:lnTo>
                                <a:lnTo>
                                  <a:pt x="34" y="132"/>
                                </a:lnTo>
                                <a:lnTo>
                                  <a:pt x="43" y="137"/>
                                </a:lnTo>
                                <a:lnTo>
                                  <a:pt x="54" y="138"/>
                                </a:lnTo>
                                <a:lnTo>
                                  <a:pt x="65" y="137"/>
                                </a:lnTo>
                                <a:lnTo>
                                  <a:pt x="74" y="133"/>
                                </a:lnTo>
                                <a:lnTo>
                                  <a:pt x="82" y="127"/>
                                </a:lnTo>
                                <a:lnTo>
                                  <a:pt x="92" y="116"/>
                                </a:lnTo>
                                <a:lnTo>
                                  <a:pt x="92" y="8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63" name="Freeform 358"/>
                        <wps:cNvSpPr>
                          <a:spLocks/>
                        </wps:cNvSpPr>
                        <wps:spPr bwMode="auto">
                          <a:xfrm>
                            <a:off x="741363" y="393700"/>
                            <a:ext cx="14288" cy="119063"/>
                          </a:xfrm>
                          <a:custGeom>
                            <a:avLst/>
                            <a:gdLst>
                              <a:gd name="T0" fmla="*/ 26 w 26"/>
                              <a:gd name="T1" fmla="*/ 219 h 224"/>
                              <a:gd name="T2" fmla="*/ 26 w 26"/>
                              <a:gd name="T3" fmla="*/ 220 h 224"/>
                              <a:gd name="T4" fmla="*/ 26 w 26"/>
                              <a:gd name="T5" fmla="*/ 221 h 224"/>
                              <a:gd name="T6" fmla="*/ 25 w 26"/>
                              <a:gd name="T7" fmla="*/ 221 h 224"/>
                              <a:gd name="T8" fmla="*/ 24 w 26"/>
                              <a:gd name="T9" fmla="*/ 223 h 224"/>
                              <a:gd name="T10" fmla="*/ 22 w 26"/>
                              <a:gd name="T11" fmla="*/ 223 h 224"/>
                              <a:gd name="T12" fmla="*/ 20 w 26"/>
                              <a:gd name="T13" fmla="*/ 224 h 224"/>
                              <a:gd name="T14" fmla="*/ 18 w 26"/>
                              <a:gd name="T15" fmla="*/ 224 h 224"/>
                              <a:gd name="T16" fmla="*/ 14 w 26"/>
                              <a:gd name="T17" fmla="*/ 224 h 224"/>
                              <a:gd name="T18" fmla="*/ 10 w 26"/>
                              <a:gd name="T19" fmla="*/ 224 h 224"/>
                              <a:gd name="T20" fmla="*/ 6 w 26"/>
                              <a:gd name="T21" fmla="*/ 224 h 224"/>
                              <a:gd name="T22" fmla="*/ 4 w 26"/>
                              <a:gd name="T23" fmla="*/ 223 h 224"/>
                              <a:gd name="T24" fmla="*/ 3 w 26"/>
                              <a:gd name="T25" fmla="*/ 223 h 224"/>
                              <a:gd name="T26" fmla="*/ 2 w 26"/>
                              <a:gd name="T27" fmla="*/ 221 h 224"/>
                              <a:gd name="T28" fmla="*/ 0 w 26"/>
                              <a:gd name="T29" fmla="*/ 221 h 224"/>
                              <a:gd name="T30" fmla="*/ 0 w 26"/>
                              <a:gd name="T31" fmla="*/ 220 h 224"/>
                              <a:gd name="T32" fmla="*/ 0 w 26"/>
                              <a:gd name="T33" fmla="*/ 219 h 224"/>
                              <a:gd name="T34" fmla="*/ 0 w 26"/>
                              <a:gd name="T35" fmla="*/ 5 h 224"/>
                              <a:gd name="T36" fmla="*/ 0 w 26"/>
                              <a:gd name="T37" fmla="*/ 3 h 224"/>
                              <a:gd name="T38" fmla="*/ 0 w 26"/>
                              <a:gd name="T39" fmla="*/ 2 h 224"/>
                              <a:gd name="T40" fmla="*/ 2 w 26"/>
                              <a:gd name="T41" fmla="*/ 1 h 224"/>
                              <a:gd name="T42" fmla="*/ 3 w 26"/>
                              <a:gd name="T43" fmla="*/ 1 h 224"/>
                              <a:gd name="T44" fmla="*/ 4 w 26"/>
                              <a:gd name="T45" fmla="*/ 0 h 224"/>
                              <a:gd name="T46" fmla="*/ 6 w 26"/>
                              <a:gd name="T47" fmla="*/ 0 h 224"/>
                              <a:gd name="T48" fmla="*/ 10 w 26"/>
                              <a:gd name="T49" fmla="*/ 0 h 224"/>
                              <a:gd name="T50" fmla="*/ 14 w 26"/>
                              <a:gd name="T51" fmla="*/ 0 h 224"/>
                              <a:gd name="T52" fmla="*/ 18 w 26"/>
                              <a:gd name="T53" fmla="*/ 0 h 224"/>
                              <a:gd name="T54" fmla="*/ 20 w 26"/>
                              <a:gd name="T55" fmla="*/ 0 h 224"/>
                              <a:gd name="T56" fmla="*/ 22 w 26"/>
                              <a:gd name="T57" fmla="*/ 0 h 224"/>
                              <a:gd name="T58" fmla="*/ 24 w 26"/>
                              <a:gd name="T59" fmla="*/ 1 h 224"/>
                              <a:gd name="T60" fmla="*/ 25 w 26"/>
                              <a:gd name="T61" fmla="*/ 1 h 224"/>
                              <a:gd name="T62" fmla="*/ 26 w 26"/>
                              <a:gd name="T63" fmla="*/ 2 h 224"/>
                              <a:gd name="T64" fmla="*/ 26 w 26"/>
                              <a:gd name="T65" fmla="*/ 3 h 224"/>
                              <a:gd name="T66" fmla="*/ 26 w 26"/>
                              <a:gd name="T67" fmla="*/ 5 h 224"/>
                              <a:gd name="T68" fmla="*/ 26 w 26"/>
                              <a:gd name="T69" fmla="*/ 219 h 2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6" h="224">
                                <a:moveTo>
                                  <a:pt x="26" y="219"/>
                                </a:moveTo>
                                <a:lnTo>
                                  <a:pt x="26" y="220"/>
                                </a:lnTo>
                                <a:lnTo>
                                  <a:pt x="26" y="221"/>
                                </a:lnTo>
                                <a:lnTo>
                                  <a:pt x="25" y="221"/>
                                </a:lnTo>
                                <a:lnTo>
                                  <a:pt x="24" y="223"/>
                                </a:lnTo>
                                <a:lnTo>
                                  <a:pt x="22" y="223"/>
                                </a:lnTo>
                                <a:lnTo>
                                  <a:pt x="20" y="224"/>
                                </a:lnTo>
                                <a:lnTo>
                                  <a:pt x="18" y="224"/>
                                </a:lnTo>
                                <a:lnTo>
                                  <a:pt x="14" y="224"/>
                                </a:lnTo>
                                <a:lnTo>
                                  <a:pt x="10" y="224"/>
                                </a:lnTo>
                                <a:lnTo>
                                  <a:pt x="6" y="224"/>
                                </a:lnTo>
                                <a:lnTo>
                                  <a:pt x="4" y="223"/>
                                </a:lnTo>
                                <a:lnTo>
                                  <a:pt x="3" y="223"/>
                                </a:lnTo>
                                <a:lnTo>
                                  <a:pt x="2" y="221"/>
                                </a:lnTo>
                                <a:lnTo>
                                  <a:pt x="0" y="221"/>
                                </a:lnTo>
                                <a:lnTo>
                                  <a:pt x="0" y="220"/>
                                </a:lnTo>
                                <a:lnTo>
                                  <a:pt x="0" y="219"/>
                                </a:lnTo>
                                <a:lnTo>
                                  <a:pt x="0" y="5"/>
                                </a:lnTo>
                                <a:lnTo>
                                  <a:pt x="0" y="3"/>
                                </a:lnTo>
                                <a:lnTo>
                                  <a:pt x="0" y="2"/>
                                </a:lnTo>
                                <a:lnTo>
                                  <a:pt x="2" y="1"/>
                                </a:lnTo>
                                <a:lnTo>
                                  <a:pt x="3" y="1"/>
                                </a:lnTo>
                                <a:lnTo>
                                  <a:pt x="4" y="0"/>
                                </a:lnTo>
                                <a:lnTo>
                                  <a:pt x="6" y="0"/>
                                </a:lnTo>
                                <a:lnTo>
                                  <a:pt x="10" y="0"/>
                                </a:lnTo>
                                <a:lnTo>
                                  <a:pt x="14" y="0"/>
                                </a:lnTo>
                                <a:lnTo>
                                  <a:pt x="18" y="0"/>
                                </a:lnTo>
                                <a:lnTo>
                                  <a:pt x="20" y="0"/>
                                </a:lnTo>
                                <a:lnTo>
                                  <a:pt x="22" y="0"/>
                                </a:lnTo>
                                <a:lnTo>
                                  <a:pt x="24" y="1"/>
                                </a:lnTo>
                                <a:lnTo>
                                  <a:pt x="25" y="1"/>
                                </a:lnTo>
                                <a:lnTo>
                                  <a:pt x="26" y="2"/>
                                </a:lnTo>
                                <a:lnTo>
                                  <a:pt x="26" y="3"/>
                                </a:lnTo>
                                <a:lnTo>
                                  <a:pt x="26" y="5"/>
                                </a:lnTo>
                                <a:lnTo>
                                  <a:pt x="26" y="2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64" name="Freeform 359"/>
                        <wps:cNvSpPr>
                          <a:spLocks noEditPoints="1"/>
                        </wps:cNvSpPr>
                        <wps:spPr bwMode="auto">
                          <a:xfrm>
                            <a:off x="781051" y="398463"/>
                            <a:ext cx="15875" cy="114300"/>
                          </a:xfrm>
                          <a:custGeom>
                            <a:avLst/>
                            <a:gdLst>
                              <a:gd name="T0" fmla="*/ 29 w 32"/>
                              <a:gd name="T1" fmla="*/ 210 h 215"/>
                              <a:gd name="T2" fmla="*/ 29 w 32"/>
                              <a:gd name="T3" fmla="*/ 211 h 215"/>
                              <a:gd name="T4" fmla="*/ 28 w 32"/>
                              <a:gd name="T5" fmla="*/ 212 h 215"/>
                              <a:gd name="T6" fmla="*/ 28 w 32"/>
                              <a:gd name="T7" fmla="*/ 212 h 215"/>
                              <a:gd name="T8" fmla="*/ 27 w 32"/>
                              <a:gd name="T9" fmla="*/ 214 h 215"/>
                              <a:gd name="T10" fmla="*/ 25 w 32"/>
                              <a:gd name="T11" fmla="*/ 214 h 215"/>
                              <a:gd name="T12" fmla="*/ 22 w 32"/>
                              <a:gd name="T13" fmla="*/ 215 h 215"/>
                              <a:gd name="T14" fmla="*/ 20 w 32"/>
                              <a:gd name="T15" fmla="*/ 215 h 215"/>
                              <a:gd name="T16" fmla="*/ 16 w 32"/>
                              <a:gd name="T17" fmla="*/ 215 h 215"/>
                              <a:gd name="T18" fmla="*/ 12 w 32"/>
                              <a:gd name="T19" fmla="*/ 215 h 215"/>
                              <a:gd name="T20" fmla="*/ 10 w 32"/>
                              <a:gd name="T21" fmla="*/ 215 h 215"/>
                              <a:gd name="T22" fmla="*/ 7 w 32"/>
                              <a:gd name="T23" fmla="*/ 214 h 215"/>
                              <a:gd name="T24" fmla="*/ 5 w 32"/>
                              <a:gd name="T25" fmla="*/ 214 h 215"/>
                              <a:gd name="T26" fmla="*/ 4 w 32"/>
                              <a:gd name="T27" fmla="*/ 212 h 215"/>
                              <a:gd name="T28" fmla="*/ 4 w 32"/>
                              <a:gd name="T29" fmla="*/ 212 h 215"/>
                              <a:gd name="T30" fmla="*/ 2 w 32"/>
                              <a:gd name="T31" fmla="*/ 211 h 215"/>
                              <a:gd name="T32" fmla="*/ 2 w 32"/>
                              <a:gd name="T33" fmla="*/ 210 h 215"/>
                              <a:gd name="T34" fmla="*/ 2 w 32"/>
                              <a:gd name="T35" fmla="*/ 66 h 215"/>
                              <a:gd name="T36" fmla="*/ 2 w 32"/>
                              <a:gd name="T37" fmla="*/ 65 h 215"/>
                              <a:gd name="T38" fmla="*/ 4 w 32"/>
                              <a:gd name="T39" fmla="*/ 63 h 215"/>
                              <a:gd name="T40" fmla="*/ 4 w 32"/>
                              <a:gd name="T41" fmla="*/ 62 h 215"/>
                              <a:gd name="T42" fmla="*/ 5 w 32"/>
                              <a:gd name="T43" fmla="*/ 62 h 215"/>
                              <a:gd name="T44" fmla="*/ 7 w 32"/>
                              <a:gd name="T45" fmla="*/ 61 h 215"/>
                              <a:gd name="T46" fmla="*/ 10 w 32"/>
                              <a:gd name="T47" fmla="*/ 61 h 215"/>
                              <a:gd name="T48" fmla="*/ 12 w 32"/>
                              <a:gd name="T49" fmla="*/ 61 h 215"/>
                              <a:gd name="T50" fmla="*/ 16 w 32"/>
                              <a:gd name="T51" fmla="*/ 61 h 215"/>
                              <a:gd name="T52" fmla="*/ 20 w 32"/>
                              <a:gd name="T53" fmla="*/ 61 h 215"/>
                              <a:gd name="T54" fmla="*/ 22 w 32"/>
                              <a:gd name="T55" fmla="*/ 61 h 215"/>
                              <a:gd name="T56" fmla="*/ 25 w 32"/>
                              <a:gd name="T57" fmla="*/ 61 h 215"/>
                              <a:gd name="T58" fmla="*/ 27 w 32"/>
                              <a:gd name="T59" fmla="*/ 62 h 215"/>
                              <a:gd name="T60" fmla="*/ 28 w 32"/>
                              <a:gd name="T61" fmla="*/ 62 h 215"/>
                              <a:gd name="T62" fmla="*/ 28 w 32"/>
                              <a:gd name="T63" fmla="*/ 63 h 215"/>
                              <a:gd name="T64" fmla="*/ 29 w 32"/>
                              <a:gd name="T65" fmla="*/ 65 h 215"/>
                              <a:gd name="T66" fmla="*/ 29 w 32"/>
                              <a:gd name="T67" fmla="*/ 66 h 215"/>
                              <a:gd name="T68" fmla="*/ 29 w 32"/>
                              <a:gd name="T69" fmla="*/ 210 h 215"/>
                              <a:gd name="T70" fmla="*/ 32 w 32"/>
                              <a:gd name="T71" fmla="*/ 16 h 215"/>
                              <a:gd name="T72" fmla="*/ 32 w 32"/>
                              <a:gd name="T73" fmla="*/ 25 h 215"/>
                              <a:gd name="T74" fmla="*/ 29 w 32"/>
                              <a:gd name="T75" fmla="*/ 30 h 215"/>
                              <a:gd name="T76" fmla="*/ 25 w 32"/>
                              <a:gd name="T77" fmla="*/ 32 h 215"/>
                              <a:gd name="T78" fmla="*/ 16 w 32"/>
                              <a:gd name="T79" fmla="*/ 32 h 215"/>
                              <a:gd name="T80" fmla="*/ 7 w 32"/>
                              <a:gd name="T81" fmla="*/ 32 h 215"/>
                              <a:gd name="T82" fmla="*/ 4 w 32"/>
                              <a:gd name="T83" fmla="*/ 30 h 215"/>
                              <a:gd name="T84" fmla="*/ 0 w 32"/>
                              <a:gd name="T85" fmla="*/ 25 h 215"/>
                              <a:gd name="T86" fmla="*/ 0 w 32"/>
                              <a:gd name="T87" fmla="*/ 16 h 215"/>
                              <a:gd name="T88" fmla="*/ 0 w 32"/>
                              <a:gd name="T89" fmla="*/ 9 h 215"/>
                              <a:gd name="T90" fmla="*/ 4 w 32"/>
                              <a:gd name="T91" fmla="*/ 4 h 215"/>
                              <a:gd name="T92" fmla="*/ 7 w 32"/>
                              <a:gd name="T93" fmla="*/ 2 h 215"/>
                              <a:gd name="T94" fmla="*/ 16 w 32"/>
                              <a:gd name="T95" fmla="*/ 0 h 215"/>
                              <a:gd name="T96" fmla="*/ 25 w 32"/>
                              <a:gd name="T97" fmla="*/ 2 h 215"/>
                              <a:gd name="T98" fmla="*/ 29 w 32"/>
                              <a:gd name="T99" fmla="*/ 4 h 215"/>
                              <a:gd name="T100" fmla="*/ 32 w 32"/>
                              <a:gd name="T101" fmla="*/ 9 h 215"/>
                              <a:gd name="T102" fmla="*/ 32 w 32"/>
                              <a:gd name="T103" fmla="*/ 16 h 2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32" h="215">
                                <a:moveTo>
                                  <a:pt x="29" y="210"/>
                                </a:moveTo>
                                <a:lnTo>
                                  <a:pt x="29" y="211"/>
                                </a:lnTo>
                                <a:lnTo>
                                  <a:pt x="28" y="212"/>
                                </a:lnTo>
                                <a:lnTo>
                                  <a:pt x="28" y="212"/>
                                </a:lnTo>
                                <a:lnTo>
                                  <a:pt x="27" y="214"/>
                                </a:lnTo>
                                <a:lnTo>
                                  <a:pt x="25" y="214"/>
                                </a:lnTo>
                                <a:lnTo>
                                  <a:pt x="22" y="215"/>
                                </a:lnTo>
                                <a:lnTo>
                                  <a:pt x="20" y="215"/>
                                </a:lnTo>
                                <a:lnTo>
                                  <a:pt x="16" y="215"/>
                                </a:lnTo>
                                <a:lnTo>
                                  <a:pt x="12" y="215"/>
                                </a:lnTo>
                                <a:lnTo>
                                  <a:pt x="10" y="215"/>
                                </a:lnTo>
                                <a:lnTo>
                                  <a:pt x="7" y="214"/>
                                </a:lnTo>
                                <a:lnTo>
                                  <a:pt x="5" y="214"/>
                                </a:lnTo>
                                <a:lnTo>
                                  <a:pt x="4" y="212"/>
                                </a:lnTo>
                                <a:lnTo>
                                  <a:pt x="4" y="212"/>
                                </a:lnTo>
                                <a:lnTo>
                                  <a:pt x="2" y="211"/>
                                </a:lnTo>
                                <a:lnTo>
                                  <a:pt x="2" y="210"/>
                                </a:lnTo>
                                <a:lnTo>
                                  <a:pt x="2" y="66"/>
                                </a:lnTo>
                                <a:lnTo>
                                  <a:pt x="2" y="65"/>
                                </a:lnTo>
                                <a:lnTo>
                                  <a:pt x="4" y="63"/>
                                </a:lnTo>
                                <a:lnTo>
                                  <a:pt x="4" y="62"/>
                                </a:lnTo>
                                <a:lnTo>
                                  <a:pt x="5" y="62"/>
                                </a:lnTo>
                                <a:lnTo>
                                  <a:pt x="7" y="61"/>
                                </a:lnTo>
                                <a:lnTo>
                                  <a:pt x="10" y="61"/>
                                </a:lnTo>
                                <a:lnTo>
                                  <a:pt x="12" y="61"/>
                                </a:lnTo>
                                <a:lnTo>
                                  <a:pt x="16" y="61"/>
                                </a:lnTo>
                                <a:lnTo>
                                  <a:pt x="20" y="61"/>
                                </a:lnTo>
                                <a:lnTo>
                                  <a:pt x="22" y="61"/>
                                </a:lnTo>
                                <a:lnTo>
                                  <a:pt x="25" y="61"/>
                                </a:lnTo>
                                <a:lnTo>
                                  <a:pt x="27" y="62"/>
                                </a:lnTo>
                                <a:lnTo>
                                  <a:pt x="28" y="62"/>
                                </a:lnTo>
                                <a:lnTo>
                                  <a:pt x="28" y="63"/>
                                </a:lnTo>
                                <a:lnTo>
                                  <a:pt x="29" y="65"/>
                                </a:lnTo>
                                <a:lnTo>
                                  <a:pt x="29" y="66"/>
                                </a:lnTo>
                                <a:lnTo>
                                  <a:pt x="29" y="210"/>
                                </a:lnTo>
                                <a:close/>
                                <a:moveTo>
                                  <a:pt x="32" y="16"/>
                                </a:moveTo>
                                <a:lnTo>
                                  <a:pt x="32" y="25"/>
                                </a:lnTo>
                                <a:lnTo>
                                  <a:pt x="29" y="30"/>
                                </a:lnTo>
                                <a:lnTo>
                                  <a:pt x="25" y="32"/>
                                </a:lnTo>
                                <a:lnTo>
                                  <a:pt x="16" y="32"/>
                                </a:lnTo>
                                <a:lnTo>
                                  <a:pt x="7" y="32"/>
                                </a:lnTo>
                                <a:lnTo>
                                  <a:pt x="4" y="30"/>
                                </a:lnTo>
                                <a:lnTo>
                                  <a:pt x="0" y="25"/>
                                </a:lnTo>
                                <a:lnTo>
                                  <a:pt x="0" y="16"/>
                                </a:lnTo>
                                <a:lnTo>
                                  <a:pt x="0" y="9"/>
                                </a:lnTo>
                                <a:lnTo>
                                  <a:pt x="4" y="4"/>
                                </a:lnTo>
                                <a:lnTo>
                                  <a:pt x="7" y="2"/>
                                </a:lnTo>
                                <a:lnTo>
                                  <a:pt x="16" y="0"/>
                                </a:lnTo>
                                <a:lnTo>
                                  <a:pt x="25" y="2"/>
                                </a:lnTo>
                                <a:lnTo>
                                  <a:pt x="29" y="4"/>
                                </a:lnTo>
                                <a:lnTo>
                                  <a:pt x="32" y="9"/>
                                </a:lnTo>
                                <a:lnTo>
                                  <a:pt x="32"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65" name="Freeform 360"/>
                        <wps:cNvSpPr>
                          <a:spLocks noEditPoints="1"/>
                        </wps:cNvSpPr>
                        <wps:spPr bwMode="auto">
                          <a:xfrm>
                            <a:off x="822326" y="430213"/>
                            <a:ext cx="69850" cy="112713"/>
                          </a:xfrm>
                          <a:custGeom>
                            <a:avLst/>
                            <a:gdLst>
                              <a:gd name="T0" fmla="*/ 132 w 133"/>
                              <a:gd name="T1" fmla="*/ 95 h 215"/>
                              <a:gd name="T2" fmla="*/ 124 w 133"/>
                              <a:gd name="T3" fmla="*/ 126 h 215"/>
                              <a:gd name="T4" fmla="*/ 108 w 133"/>
                              <a:gd name="T5" fmla="*/ 147 h 215"/>
                              <a:gd name="T6" fmla="*/ 85 w 133"/>
                              <a:gd name="T7" fmla="*/ 158 h 215"/>
                              <a:gd name="T8" fmla="*/ 64 w 133"/>
                              <a:gd name="T9" fmla="*/ 159 h 215"/>
                              <a:gd name="T10" fmla="*/ 53 w 133"/>
                              <a:gd name="T11" fmla="*/ 156 h 215"/>
                              <a:gd name="T12" fmla="*/ 42 w 133"/>
                              <a:gd name="T13" fmla="*/ 151 h 215"/>
                              <a:gd name="T14" fmla="*/ 32 w 133"/>
                              <a:gd name="T15" fmla="*/ 142 h 215"/>
                              <a:gd name="T16" fmla="*/ 26 w 133"/>
                              <a:gd name="T17" fmla="*/ 208 h 215"/>
                              <a:gd name="T18" fmla="*/ 26 w 133"/>
                              <a:gd name="T19" fmla="*/ 211 h 215"/>
                              <a:gd name="T20" fmla="*/ 23 w 133"/>
                              <a:gd name="T21" fmla="*/ 213 h 215"/>
                              <a:gd name="T22" fmla="*/ 19 w 133"/>
                              <a:gd name="T23" fmla="*/ 213 h 215"/>
                              <a:gd name="T24" fmla="*/ 13 w 133"/>
                              <a:gd name="T25" fmla="*/ 215 h 215"/>
                              <a:gd name="T26" fmla="*/ 6 w 133"/>
                              <a:gd name="T27" fmla="*/ 213 h 215"/>
                              <a:gd name="T28" fmla="*/ 2 w 133"/>
                              <a:gd name="T29" fmla="*/ 213 h 215"/>
                              <a:gd name="T30" fmla="*/ 0 w 133"/>
                              <a:gd name="T31" fmla="*/ 211 h 215"/>
                              <a:gd name="T32" fmla="*/ 0 w 133"/>
                              <a:gd name="T33" fmla="*/ 208 h 215"/>
                              <a:gd name="T34" fmla="*/ 0 w 133"/>
                              <a:gd name="T35" fmla="*/ 7 h 215"/>
                              <a:gd name="T36" fmla="*/ 1 w 133"/>
                              <a:gd name="T37" fmla="*/ 4 h 215"/>
                              <a:gd name="T38" fmla="*/ 3 w 133"/>
                              <a:gd name="T39" fmla="*/ 3 h 215"/>
                              <a:gd name="T40" fmla="*/ 8 w 133"/>
                              <a:gd name="T41" fmla="*/ 3 h 215"/>
                              <a:gd name="T42" fmla="*/ 15 w 133"/>
                              <a:gd name="T43" fmla="*/ 3 h 215"/>
                              <a:gd name="T44" fmla="*/ 18 w 133"/>
                              <a:gd name="T45" fmla="*/ 3 h 215"/>
                              <a:gd name="T46" fmla="*/ 22 w 133"/>
                              <a:gd name="T47" fmla="*/ 4 h 215"/>
                              <a:gd name="T48" fmla="*/ 23 w 133"/>
                              <a:gd name="T49" fmla="*/ 7 h 215"/>
                              <a:gd name="T50" fmla="*/ 23 w 133"/>
                              <a:gd name="T51" fmla="*/ 27 h 215"/>
                              <a:gd name="T52" fmla="*/ 35 w 133"/>
                              <a:gd name="T53" fmla="*/ 15 h 215"/>
                              <a:gd name="T54" fmla="*/ 48 w 133"/>
                              <a:gd name="T55" fmla="*/ 7 h 215"/>
                              <a:gd name="T56" fmla="*/ 60 w 133"/>
                              <a:gd name="T57" fmla="*/ 2 h 215"/>
                              <a:gd name="T58" fmla="*/ 74 w 133"/>
                              <a:gd name="T59" fmla="*/ 0 h 215"/>
                              <a:gd name="T60" fmla="*/ 101 w 133"/>
                              <a:gd name="T61" fmla="*/ 7 h 215"/>
                              <a:gd name="T62" fmla="*/ 119 w 133"/>
                              <a:gd name="T63" fmla="*/ 23 h 215"/>
                              <a:gd name="T64" fmla="*/ 129 w 133"/>
                              <a:gd name="T65" fmla="*/ 47 h 215"/>
                              <a:gd name="T66" fmla="*/ 133 w 133"/>
                              <a:gd name="T67" fmla="*/ 78 h 215"/>
                              <a:gd name="T68" fmla="*/ 104 w 133"/>
                              <a:gd name="T69" fmla="*/ 69 h 215"/>
                              <a:gd name="T70" fmla="*/ 101 w 133"/>
                              <a:gd name="T71" fmla="*/ 50 h 215"/>
                              <a:gd name="T72" fmla="*/ 92 w 133"/>
                              <a:gd name="T73" fmla="*/ 34 h 215"/>
                              <a:gd name="T74" fmla="*/ 79 w 133"/>
                              <a:gd name="T75" fmla="*/ 24 h 215"/>
                              <a:gd name="T76" fmla="*/ 64 w 133"/>
                              <a:gd name="T77" fmla="*/ 24 h 215"/>
                              <a:gd name="T78" fmla="*/ 54 w 133"/>
                              <a:gd name="T79" fmla="*/ 26 h 215"/>
                              <a:gd name="T80" fmla="*/ 43 w 133"/>
                              <a:gd name="T81" fmla="*/ 34 h 215"/>
                              <a:gd name="T82" fmla="*/ 32 w 133"/>
                              <a:gd name="T83" fmla="*/ 43 h 215"/>
                              <a:gd name="T84" fmla="*/ 26 w 133"/>
                              <a:gd name="T85" fmla="*/ 109 h 215"/>
                              <a:gd name="T86" fmla="*/ 47 w 133"/>
                              <a:gd name="T87" fmla="*/ 130 h 215"/>
                              <a:gd name="T88" fmla="*/ 68 w 133"/>
                              <a:gd name="T89" fmla="*/ 136 h 215"/>
                              <a:gd name="T90" fmla="*/ 85 w 133"/>
                              <a:gd name="T91" fmla="*/ 131 h 215"/>
                              <a:gd name="T92" fmla="*/ 96 w 133"/>
                              <a:gd name="T93" fmla="*/ 119 h 215"/>
                              <a:gd name="T94" fmla="*/ 102 w 133"/>
                              <a:gd name="T95" fmla="*/ 100 h 215"/>
                              <a:gd name="T96" fmla="*/ 104 w 133"/>
                              <a:gd name="T97" fmla="*/ 80 h 2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33" h="215">
                                <a:moveTo>
                                  <a:pt x="133" y="78"/>
                                </a:moveTo>
                                <a:lnTo>
                                  <a:pt x="132" y="95"/>
                                </a:lnTo>
                                <a:lnTo>
                                  <a:pt x="128" y="111"/>
                                </a:lnTo>
                                <a:lnTo>
                                  <a:pt x="124" y="126"/>
                                </a:lnTo>
                                <a:lnTo>
                                  <a:pt x="117" y="137"/>
                                </a:lnTo>
                                <a:lnTo>
                                  <a:pt x="108" y="147"/>
                                </a:lnTo>
                                <a:lnTo>
                                  <a:pt x="97" y="153"/>
                                </a:lnTo>
                                <a:lnTo>
                                  <a:pt x="85" y="158"/>
                                </a:lnTo>
                                <a:lnTo>
                                  <a:pt x="70" y="159"/>
                                </a:lnTo>
                                <a:lnTo>
                                  <a:pt x="64" y="159"/>
                                </a:lnTo>
                                <a:lnTo>
                                  <a:pt x="58" y="158"/>
                                </a:lnTo>
                                <a:lnTo>
                                  <a:pt x="53" y="156"/>
                                </a:lnTo>
                                <a:lnTo>
                                  <a:pt x="48" y="153"/>
                                </a:lnTo>
                                <a:lnTo>
                                  <a:pt x="42" y="151"/>
                                </a:lnTo>
                                <a:lnTo>
                                  <a:pt x="37" y="147"/>
                                </a:lnTo>
                                <a:lnTo>
                                  <a:pt x="32" y="142"/>
                                </a:lnTo>
                                <a:lnTo>
                                  <a:pt x="26" y="137"/>
                                </a:lnTo>
                                <a:lnTo>
                                  <a:pt x="26" y="208"/>
                                </a:lnTo>
                                <a:lnTo>
                                  <a:pt x="26" y="210"/>
                                </a:lnTo>
                                <a:lnTo>
                                  <a:pt x="26" y="211"/>
                                </a:lnTo>
                                <a:lnTo>
                                  <a:pt x="24" y="212"/>
                                </a:lnTo>
                                <a:lnTo>
                                  <a:pt x="23" y="213"/>
                                </a:lnTo>
                                <a:lnTo>
                                  <a:pt x="22" y="213"/>
                                </a:lnTo>
                                <a:lnTo>
                                  <a:pt x="19" y="213"/>
                                </a:lnTo>
                                <a:lnTo>
                                  <a:pt x="17" y="215"/>
                                </a:lnTo>
                                <a:lnTo>
                                  <a:pt x="13" y="215"/>
                                </a:lnTo>
                                <a:lnTo>
                                  <a:pt x="10" y="215"/>
                                </a:lnTo>
                                <a:lnTo>
                                  <a:pt x="6" y="213"/>
                                </a:lnTo>
                                <a:lnTo>
                                  <a:pt x="3" y="213"/>
                                </a:lnTo>
                                <a:lnTo>
                                  <a:pt x="2" y="213"/>
                                </a:lnTo>
                                <a:lnTo>
                                  <a:pt x="1" y="212"/>
                                </a:lnTo>
                                <a:lnTo>
                                  <a:pt x="0" y="211"/>
                                </a:lnTo>
                                <a:lnTo>
                                  <a:pt x="0" y="210"/>
                                </a:lnTo>
                                <a:lnTo>
                                  <a:pt x="0" y="208"/>
                                </a:lnTo>
                                <a:lnTo>
                                  <a:pt x="0" y="8"/>
                                </a:lnTo>
                                <a:lnTo>
                                  <a:pt x="0" y="7"/>
                                </a:lnTo>
                                <a:lnTo>
                                  <a:pt x="0" y="5"/>
                                </a:lnTo>
                                <a:lnTo>
                                  <a:pt x="1" y="4"/>
                                </a:lnTo>
                                <a:lnTo>
                                  <a:pt x="2" y="4"/>
                                </a:lnTo>
                                <a:lnTo>
                                  <a:pt x="3" y="3"/>
                                </a:lnTo>
                                <a:lnTo>
                                  <a:pt x="6" y="3"/>
                                </a:lnTo>
                                <a:lnTo>
                                  <a:pt x="8" y="3"/>
                                </a:lnTo>
                                <a:lnTo>
                                  <a:pt x="11" y="3"/>
                                </a:lnTo>
                                <a:lnTo>
                                  <a:pt x="15" y="3"/>
                                </a:lnTo>
                                <a:lnTo>
                                  <a:pt x="17" y="3"/>
                                </a:lnTo>
                                <a:lnTo>
                                  <a:pt x="18" y="3"/>
                                </a:lnTo>
                                <a:lnTo>
                                  <a:pt x="21" y="4"/>
                                </a:lnTo>
                                <a:lnTo>
                                  <a:pt x="22" y="4"/>
                                </a:lnTo>
                                <a:lnTo>
                                  <a:pt x="22" y="5"/>
                                </a:lnTo>
                                <a:lnTo>
                                  <a:pt x="23" y="7"/>
                                </a:lnTo>
                                <a:lnTo>
                                  <a:pt x="23" y="8"/>
                                </a:lnTo>
                                <a:lnTo>
                                  <a:pt x="23" y="27"/>
                                </a:lnTo>
                                <a:lnTo>
                                  <a:pt x="29" y="20"/>
                                </a:lnTo>
                                <a:lnTo>
                                  <a:pt x="35" y="15"/>
                                </a:lnTo>
                                <a:lnTo>
                                  <a:pt x="42" y="10"/>
                                </a:lnTo>
                                <a:lnTo>
                                  <a:pt x="48" y="7"/>
                                </a:lnTo>
                                <a:lnTo>
                                  <a:pt x="54" y="4"/>
                                </a:lnTo>
                                <a:lnTo>
                                  <a:pt x="60" y="2"/>
                                </a:lnTo>
                                <a:lnTo>
                                  <a:pt x="68" y="0"/>
                                </a:lnTo>
                                <a:lnTo>
                                  <a:pt x="74" y="0"/>
                                </a:lnTo>
                                <a:lnTo>
                                  <a:pt x="90" y="2"/>
                                </a:lnTo>
                                <a:lnTo>
                                  <a:pt x="101" y="7"/>
                                </a:lnTo>
                                <a:lnTo>
                                  <a:pt x="112" y="13"/>
                                </a:lnTo>
                                <a:lnTo>
                                  <a:pt x="119" y="23"/>
                                </a:lnTo>
                                <a:lnTo>
                                  <a:pt x="125" y="35"/>
                                </a:lnTo>
                                <a:lnTo>
                                  <a:pt x="129" y="47"/>
                                </a:lnTo>
                                <a:lnTo>
                                  <a:pt x="132" y="62"/>
                                </a:lnTo>
                                <a:lnTo>
                                  <a:pt x="133" y="78"/>
                                </a:lnTo>
                                <a:close/>
                                <a:moveTo>
                                  <a:pt x="104" y="80"/>
                                </a:moveTo>
                                <a:lnTo>
                                  <a:pt x="104" y="69"/>
                                </a:lnTo>
                                <a:lnTo>
                                  <a:pt x="103" y="59"/>
                                </a:lnTo>
                                <a:lnTo>
                                  <a:pt x="101" y="50"/>
                                </a:lnTo>
                                <a:lnTo>
                                  <a:pt x="97" y="41"/>
                                </a:lnTo>
                                <a:lnTo>
                                  <a:pt x="92" y="34"/>
                                </a:lnTo>
                                <a:lnTo>
                                  <a:pt x="86" y="27"/>
                                </a:lnTo>
                                <a:lnTo>
                                  <a:pt x="79" y="24"/>
                                </a:lnTo>
                                <a:lnTo>
                                  <a:pt x="69" y="23"/>
                                </a:lnTo>
                                <a:lnTo>
                                  <a:pt x="64" y="24"/>
                                </a:lnTo>
                                <a:lnTo>
                                  <a:pt x="59" y="25"/>
                                </a:lnTo>
                                <a:lnTo>
                                  <a:pt x="54" y="26"/>
                                </a:lnTo>
                                <a:lnTo>
                                  <a:pt x="49" y="30"/>
                                </a:lnTo>
                                <a:lnTo>
                                  <a:pt x="43" y="34"/>
                                </a:lnTo>
                                <a:lnTo>
                                  <a:pt x="38" y="39"/>
                                </a:lnTo>
                                <a:lnTo>
                                  <a:pt x="32" y="43"/>
                                </a:lnTo>
                                <a:lnTo>
                                  <a:pt x="26" y="51"/>
                                </a:lnTo>
                                <a:lnTo>
                                  <a:pt x="26" y="109"/>
                                </a:lnTo>
                                <a:lnTo>
                                  <a:pt x="37" y="121"/>
                                </a:lnTo>
                                <a:lnTo>
                                  <a:pt x="47" y="130"/>
                                </a:lnTo>
                                <a:lnTo>
                                  <a:pt x="56" y="135"/>
                                </a:lnTo>
                                <a:lnTo>
                                  <a:pt x="68" y="136"/>
                                </a:lnTo>
                                <a:lnTo>
                                  <a:pt x="77" y="136"/>
                                </a:lnTo>
                                <a:lnTo>
                                  <a:pt x="85" y="131"/>
                                </a:lnTo>
                                <a:lnTo>
                                  <a:pt x="91" y="126"/>
                                </a:lnTo>
                                <a:lnTo>
                                  <a:pt x="96" y="119"/>
                                </a:lnTo>
                                <a:lnTo>
                                  <a:pt x="100" y="110"/>
                                </a:lnTo>
                                <a:lnTo>
                                  <a:pt x="102" y="100"/>
                                </a:lnTo>
                                <a:lnTo>
                                  <a:pt x="104" y="90"/>
                                </a:lnTo>
                                <a:lnTo>
                                  <a:pt x="104" y="8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66" name="Freeform 361"/>
                        <wps:cNvSpPr>
                          <a:spLocks noEditPoints="1"/>
                        </wps:cNvSpPr>
                        <wps:spPr bwMode="auto">
                          <a:xfrm>
                            <a:off x="908051" y="430213"/>
                            <a:ext cx="76200" cy="84138"/>
                          </a:xfrm>
                          <a:custGeom>
                            <a:avLst/>
                            <a:gdLst>
                              <a:gd name="T0" fmla="*/ 143 w 144"/>
                              <a:gd name="T1" fmla="*/ 95 h 159"/>
                              <a:gd name="T2" fmla="*/ 135 w 144"/>
                              <a:gd name="T3" fmla="*/ 125 h 159"/>
                              <a:gd name="T4" fmla="*/ 116 w 144"/>
                              <a:gd name="T5" fmla="*/ 146 h 159"/>
                              <a:gd name="T6" fmla="*/ 88 w 144"/>
                              <a:gd name="T7" fmla="*/ 158 h 159"/>
                              <a:gd name="T8" fmla="*/ 53 w 144"/>
                              <a:gd name="T9" fmla="*/ 158 h 159"/>
                              <a:gd name="T10" fmla="*/ 27 w 144"/>
                              <a:gd name="T11" fmla="*/ 147 h 159"/>
                              <a:gd name="T12" fmla="*/ 9 w 144"/>
                              <a:gd name="T13" fmla="*/ 127 h 159"/>
                              <a:gd name="T14" fmla="*/ 0 w 144"/>
                              <a:gd name="T15" fmla="*/ 99 h 159"/>
                              <a:gd name="T16" fmla="*/ 0 w 144"/>
                              <a:gd name="T17" fmla="*/ 64 h 159"/>
                              <a:gd name="T18" fmla="*/ 10 w 144"/>
                              <a:gd name="T19" fmla="*/ 35 h 159"/>
                              <a:gd name="T20" fmla="*/ 29 w 144"/>
                              <a:gd name="T21" fmla="*/ 13 h 159"/>
                              <a:gd name="T22" fmla="*/ 56 w 144"/>
                              <a:gd name="T23" fmla="*/ 2 h 159"/>
                              <a:gd name="T24" fmla="*/ 90 w 144"/>
                              <a:gd name="T25" fmla="*/ 2 h 159"/>
                              <a:gd name="T26" fmla="*/ 117 w 144"/>
                              <a:gd name="T27" fmla="*/ 11 h 159"/>
                              <a:gd name="T28" fmla="*/ 135 w 144"/>
                              <a:gd name="T29" fmla="*/ 32 h 159"/>
                              <a:gd name="T30" fmla="*/ 143 w 144"/>
                              <a:gd name="T31" fmla="*/ 61 h 159"/>
                              <a:gd name="T32" fmla="*/ 116 w 144"/>
                              <a:gd name="T33" fmla="*/ 80 h 159"/>
                              <a:gd name="T34" fmla="*/ 114 w 144"/>
                              <a:gd name="T35" fmla="*/ 58 h 159"/>
                              <a:gd name="T36" fmla="*/ 107 w 144"/>
                              <a:gd name="T37" fmla="*/ 40 h 159"/>
                              <a:gd name="T38" fmla="*/ 94 w 144"/>
                              <a:gd name="T39" fmla="*/ 27 h 159"/>
                              <a:gd name="T40" fmla="*/ 73 w 144"/>
                              <a:gd name="T41" fmla="*/ 23 h 159"/>
                              <a:gd name="T42" fmla="*/ 52 w 144"/>
                              <a:gd name="T43" fmla="*/ 26 h 159"/>
                              <a:gd name="T44" fmla="*/ 39 w 144"/>
                              <a:gd name="T45" fmla="*/ 39 h 159"/>
                              <a:gd name="T46" fmla="*/ 30 w 144"/>
                              <a:gd name="T47" fmla="*/ 57 h 159"/>
                              <a:gd name="T48" fmla="*/ 27 w 144"/>
                              <a:gd name="T49" fmla="*/ 79 h 159"/>
                              <a:gd name="T50" fmla="*/ 30 w 144"/>
                              <a:gd name="T51" fmla="*/ 101 h 159"/>
                              <a:gd name="T52" fmla="*/ 37 w 144"/>
                              <a:gd name="T53" fmla="*/ 120 h 159"/>
                              <a:gd name="T54" fmla="*/ 51 w 144"/>
                              <a:gd name="T55" fmla="*/ 132 h 159"/>
                              <a:gd name="T56" fmla="*/ 72 w 144"/>
                              <a:gd name="T57" fmla="*/ 137 h 159"/>
                              <a:gd name="T58" fmla="*/ 91 w 144"/>
                              <a:gd name="T59" fmla="*/ 132 h 159"/>
                              <a:gd name="T60" fmla="*/ 106 w 144"/>
                              <a:gd name="T61" fmla="*/ 121 h 159"/>
                              <a:gd name="T62" fmla="*/ 114 w 144"/>
                              <a:gd name="T63" fmla="*/ 103 h 159"/>
                              <a:gd name="T64" fmla="*/ 116 w 144"/>
                              <a:gd name="T65" fmla="*/ 80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4" h="159">
                                <a:moveTo>
                                  <a:pt x="144" y="78"/>
                                </a:moveTo>
                                <a:lnTo>
                                  <a:pt x="143" y="95"/>
                                </a:lnTo>
                                <a:lnTo>
                                  <a:pt x="140" y="111"/>
                                </a:lnTo>
                                <a:lnTo>
                                  <a:pt x="135" y="125"/>
                                </a:lnTo>
                                <a:lnTo>
                                  <a:pt x="126" y="136"/>
                                </a:lnTo>
                                <a:lnTo>
                                  <a:pt x="116" y="146"/>
                                </a:lnTo>
                                <a:lnTo>
                                  <a:pt x="103" y="153"/>
                                </a:lnTo>
                                <a:lnTo>
                                  <a:pt x="88" y="158"/>
                                </a:lnTo>
                                <a:lnTo>
                                  <a:pt x="71" y="159"/>
                                </a:lnTo>
                                <a:lnTo>
                                  <a:pt x="53" y="158"/>
                                </a:lnTo>
                                <a:lnTo>
                                  <a:pt x="40" y="153"/>
                                </a:lnTo>
                                <a:lnTo>
                                  <a:pt x="27" y="147"/>
                                </a:lnTo>
                                <a:lnTo>
                                  <a:pt x="18" y="138"/>
                                </a:lnTo>
                                <a:lnTo>
                                  <a:pt x="9" y="127"/>
                                </a:lnTo>
                                <a:lnTo>
                                  <a:pt x="4" y="114"/>
                                </a:lnTo>
                                <a:lnTo>
                                  <a:pt x="0" y="99"/>
                                </a:lnTo>
                                <a:lnTo>
                                  <a:pt x="0" y="80"/>
                                </a:lnTo>
                                <a:lnTo>
                                  <a:pt x="0" y="64"/>
                                </a:lnTo>
                                <a:lnTo>
                                  <a:pt x="4" y="48"/>
                                </a:lnTo>
                                <a:lnTo>
                                  <a:pt x="10" y="35"/>
                                </a:lnTo>
                                <a:lnTo>
                                  <a:pt x="19" y="23"/>
                                </a:lnTo>
                                <a:lnTo>
                                  <a:pt x="29" y="13"/>
                                </a:lnTo>
                                <a:lnTo>
                                  <a:pt x="41" y="7"/>
                                </a:lnTo>
                                <a:lnTo>
                                  <a:pt x="56" y="2"/>
                                </a:lnTo>
                                <a:lnTo>
                                  <a:pt x="74" y="0"/>
                                </a:lnTo>
                                <a:lnTo>
                                  <a:pt x="90" y="2"/>
                                </a:lnTo>
                                <a:lnTo>
                                  <a:pt x="105" y="5"/>
                                </a:lnTo>
                                <a:lnTo>
                                  <a:pt x="117" y="11"/>
                                </a:lnTo>
                                <a:lnTo>
                                  <a:pt x="127" y="21"/>
                                </a:lnTo>
                                <a:lnTo>
                                  <a:pt x="135" y="32"/>
                                </a:lnTo>
                                <a:lnTo>
                                  <a:pt x="140" y="46"/>
                                </a:lnTo>
                                <a:lnTo>
                                  <a:pt x="143" y="61"/>
                                </a:lnTo>
                                <a:lnTo>
                                  <a:pt x="144" y="78"/>
                                </a:lnTo>
                                <a:close/>
                                <a:moveTo>
                                  <a:pt x="116" y="80"/>
                                </a:moveTo>
                                <a:lnTo>
                                  <a:pt x="116" y="68"/>
                                </a:lnTo>
                                <a:lnTo>
                                  <a:pt x="114" y="58"/>
                                </a:lnTo>
                                <a:lnTo>
                                  <a:pt x="111" y="47"/>
                                </a:lnTo>
                                <a:lnTo>
                                  <a:pt x="107" y="40"/>
                                </a:lnTo>
                                <a:lnTo>
                                  <a:pt x="101" y="32"/>
                                </a:lnTo>
                                <a:lnTo>
                                  <a:pt x="94" y="27"/>
                                </a:lnTo>
                                <a:lnTo>
                                  <a:pt x="84" y="24"/>
                                </a:lnTo>
                                <a:lnTo>
                                  <a:pt x="73" y="23"/>
                                </a:lnTo>
                                <a:lnTo>
                                  <a:pt x="62" y="23"/>
                                </a:lnTo>
                                <a:lnTo>
                                  <a:pt x="52" y="26"/>
                                </a:lnTo>
                                <a:lnTo>
                                  <a:pt x="45" y="31"/>
                                </a:lnTo>
                                <a:lnTo>
                                  <a:pt x="39" y="39"/>
                                </a:lnTo>
                                <a:lnTo>
                                  <a:pt x="34" y="46"/>
                                </a:lnTo>
                                <a:lnTo>
                                  <a:pt x="30" y="57"/>
                                </a:lnTo>
                                <a:lnTo>
                                  <a:pt x="29" y="67"/>
                                </a:lnTo>
                                <a:lnTo>
                                  <a:pt x="27" y="79"/>
                                </a:lnTo>
                                <a:lnTo>
                                  <a:pt x="29" y="90"/>
                                </a:lnTo>
                                <a:lnTo>
                                  <a:pt x="30" y="101"/>
                                </a:lnTo>
                                <a:lnTo>
                                  <a:pt x="32" y="111"/>
                                </a:lnTo>
                                <a:lnTo>
                                  <a:pt x="37" y="120"/>
                                </a:lnTo>
                                <a:lnTo>
                                  <a:pt x="42" y="127"/>
                                </a:lnTo>
                                <a:lnTo>
                                  <a:pt x="51" y="132"/>
                                </a:lnTo>
                                <a:lnTo>
                                  <a:pt x="59" y="136"/>
                                </a:lnTo>
                                <a:lnTo>
                                  <a:pt x="72" y="137"/>
                                </a:lnTo>
                                <a:lnTo>
                                  <a:pt x="83" y="136"/>
                                </a:lnTo>
                                <a:lnTo>
                                  <a:pt x="91" y="132"/>
                                </a:lnTo>
                                <a:lnTo>
                                  <a:pt x="100" y="127"/>
                                </a:lnTo>
                                <a:lnTo>
                                  <a:pt x="106" y="121"/>
                                </a:lnTo>
                                <a:lnTo>
                                  <a:pt x="111" y="112"/>
                                </a:lnTo>
                                <a:lnTo>
                                  <a:pt x="114" y="103"/>
                                </a:lnTo>
                                <a:lnTo>
                                  <a:pt x="116" y="91"/>
                                </a:lnTo>
                                <a:lnTo>
                                  <a:pt x="116" y="8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67" name="Freeform 362"/>
                        <wps:cNvSpPr>
                          <a:spLocks noEditPoints="1"/>
                        </wps:cNvSpPr>
                        <wps:spPr bwMode="auto">
                          <a:xfrm>
                            <a:off x="1004888" y="430213"/>
                            <a:ext cx="69850" cy="112713"/>
                          </a:xfrm>
                          <a:custGeom>
                            <a:avLst/>
                            <a:gdLst>
                              <a:gd name="T0" fmla="*/ 132 w 132"/>
                              <a:gd name="T1" fmla="*/ 95 h 215"/>
                              <a:gd name="T2" fmla="*/ 123 w 132"/>
                              <a:gd name="T3" fmla="*/ 126 h 215"/>
                              <a:gd name="T4" fmla="*/ 107 w 132"/>
                              <a:gd name="T5" fmla="*/ 147 h 215"/>
                              <a:gd name="T6" fmla="*/ 84 w 132"/>
                              <a:gd name="T7" fmla="*/ 158 h 215"/>
                              <a:gd name="T8" fmla="*/ 64 w 132"/>
                              <a:gd name="T9" fmla="*/ 159 h 215"/>
                              <a:gd name="T10" fmla="*/ 53 w 132"/>
                              <a:gd name="T11" fmla="*/ 156 h 215"/>
                              <a:gd name="T12" fmla="*/ 42 w 132"/>
                              <a:gd name="T13" fmla="*/ 151 h 215"/>
                              <a:gd name="T14" fmla="*/ 32 w 132"/>
                              <a:gd name="T15" fmla="*/ 142 h 215"/>
                              <a:gd name="T16" fmla="*/ 26 w 132"/>
                              <a:gd name="T17" fmla="*/ 208 h 215"/>
                              <a:gd name="T18" fmla="*/ 26 w 132"/>
                              <a:gd name="T19" fmla="*/ 211 h 215"/>
                              <a:gd name="T20" fmla="*/ 23 w 132"/>
                              <a:gd name="T21" fmla="*/ 213 h 215"/>
                              <a:gd name="T22" fmla="*/ 20 w 132"/>
                              <a:gd name="T23" fmla="*/ 213 h 215"/>
                              <a:gd name="T24" fmla="*/ 12 w 132"/>
                              <a:gd name="T25" fmla="*/ 215 h 215"/>
                              <a:gd name="T26" fmla="*/ 6 w 132"/>
                              <a:gd name="T27" fmla="*/ 213 h 215"/>
                              <a:gd name="T28" fmla="*/ 2 w 132"/>
                              <a:gd name="T29" fmla="*/ 213 h 215"/>
                              <a:gd name="T30" fmla="*/ 0 w 132"/>
                              <a:gd name="T31" fmla="*/ 211 h 215"/>
                              <a:gd name="T32" fmla="*/ 0 w 132"/>
                              <a:gd name="T33" fmla="*/ 208 h 215"/>
                              <a:gd name="T34" fmla="*/ 0 w 132"/>
                              <a:gd name="T35" fmla="*/ 7 h 215"/>
                              <a:gd name="T36" fmla="*/ 1 w 132"/>
                              <a:gd name="T37" fmla="*/ 4 h 215"/>
                              <a:gd name="T38" fmla="*/ 4 w 132"/>
                              <a:gd name="T39" fmla="*/ 3 h 215"/>
                              <a:gd name="T40" fmla="*/ 8 w 132"/>
                              <a:gd name="T41" fmla="*/ 3 h 215"/>
                              <a:gd name="T42" fmla="*/ 15 w 132"/>
                              <a:gd name="T43" fmla="*/ 3 h 215"/>
                              <a:gd name="T44" fmla="*/ 18 w 132"/>
                              <a:gd name="T45" fmla="*/ 3 h 215"/>
                              <a:gd name="T46" fmla="*/ 21 w 132"/>
                              <a:gd name="T47" fmla="*/ 4 h 215"/>
                              <a:gd name="T48" fmla="*/ 22 w 132"/>
                              <a:gd name="T49" fmla="*/ 7 h 215"/>
                              <a:gd name="T50" fmla="*/ 22 w 132"/>
                              <a:gd name="T51" fmla="*/ 27 h 215"/>
                              <a:gd name="T52" fmla="*/ 36 w 132"/>
                              <a:gd name="T53" fmla="*/ 15 h 215"/>
                              <a:gd name="T54" fmla="*/ 48 w 132"/>
                              <a:gd name="T55" fmla="*/ 7 h 215"/>
                              <a:gd name="T56" fmla="*/ 60 w 132"/>
                              <a:gd name="T57" fmla="*/ 2 h 215"/>
                              <a:gd name="T58" fmla="*/ 74 w 132"/>
                              <a:gd name="T59" fmla="*/ 0 h 215"/>
                              <a:gd name="T60" fmla="*/ 101 w 132"/>
                              <a:gd name="T61" fmla="*/ 7 h 215"/>
                              <a:gd name="T62" fmla="*/ 118 w 132"/>
                              <a:gd name="T63" fmla="*/ 23 h 215"/>
                              <a:gd name="T64" fmla="*/ 129 w 132"/>
                              <a:gd name="T65" fmla="*/ 47 h 215"/>
                              <a:gd name="T66" fmla="*/ 132 w 132"/>
                              <a:gd name="T67" fmla="*/ 78 h 215"/>
                              <a:gd name="T68" fmla="*/ 105 w 132"/>
                              <a:gd name="T69" fmla="*/ 69 h 215"/>
                              <a:gd name="T70" fmla="*/ 101 w 132"/>
                              <a:gd name="T71" fmla="*/ 50 h 215"/>
                              <a:gd name="T72" fmla="*/ 92 w 132"/>
                              <a:gd name="T73" fmla="*/ 34 h 215"/>
                              <a:gd name="T74" fmla="*/ 79 w 132"/>
                              <a:gd name="T75" fmla="*/ 24 h 215"/>
                              <a:gd name="T76" fmla="*/ 64 w 132"/>
                              <a:gd name="T77" fmla="*/ 24 h 215"/>
                              <a:gd name="T78" fmla="*/ 54 w 132"/>
                              <a:gd name="T79" fmla="*/ 26 h 215"/>
                              <a:gd name="T80" fmla="*/ 43 w 132"/>
                              <a:gd name="T81" fmla="*/ 34 h 215"/>
                              <a:gd name="T82" fmla="*/ 32 w 132"/>
                              <a:gd name="T83" fmla="*/ 43 h 215"/>
                              <a:gd name="T84" fmla="*/ 26 w 132"/>
                              <a:gd name="T85" fmla="*/ 109 h 215"/>
                              <a:gd name="T86" fmla="*/ 47 w 132"/>
                              <a:gd name="T87" fmla="*/ 130 h 215"/>
                              <a:gd name="T88" fmla="*/ 68 w 132"/>
                              <a:gd name="T89" fmla="*/ 136 h 215"/>
                              <a:gd name="T90" fmla="*/ 84 w 132"/>
                              <a:gd name="T91" fmla="*/ 131 h 215"/>
                              <a:gd name="T92" fmla="*/ 96 w 132"/>
                              <a:gd name="T93" fmla="*/ 119 h 215"/>
                              <a:gd name="T94" fmla="*/ 102 w 132"/>
                              <a:gd name="T95" fmla="*/ 100 h 215"/>
                              <a:gd name="T96" fmla="*/ 105 w 132"/>
                              <a:gd name="T97" fmla="*/ 80 h 2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32" h="215">
                                <a:moveTo>
                                  <a:pt x="132" y="78"/>
                                </a:moveTo>
                                <a:lnTo>
                                  <a:pt x="132" y="95"/>
                                </a:lnTo>
                                <a:lnTo>
                                  <a:pt x="128" y="111"/>
                                </a:lnTo>
                                <a:lnTo>
                                  <a:pt x="123" y="126"/>
                                </a:lnTo>
                                <a:lnTo>
                                  <a:pt x="116" y="137"/>
                                </a:lnTo>
                                <a:lnTo>
                                  <a:pt x="107" y="147"/>
                                </a:lnTo>
                                <a:lnTo>
                                  <a:pt x="96" y="153"/>
                                </a:lnTo>
                                <a:lnTo>
                                  <a:pt x="84" y="158"/>
                                </a:lnTo>
                                <a:lnTo>
                                  <a:pt x="70" y="159"/>
                                </a:lnTo>
                                <a:lnTo>
                                  <a:pt x="64" y="159"/>
                                </a:lnTo>
                                <a:lnTo>
                                  <a:pt x="58" y="158"/>
                                </a:lnTo>
                                <a:lnTo>
                                  <a:pt x="53" y="156"/>
                                </a:lnTo>
                                <a:lnTo>
                                  <a:pt x="47" y="153"/>
                                </a:lnTo>
                                <a:lnTo>
                                  <a:pt x="42" y="151"/>
                                </a:lnTo>
                                <a:lnTo>
                                  <a:pt x="37" y="147"/>
                                </a:lnTo>
                                <a:lnTo>
                                  <a:pt x="32" y="142"/>
                                </a:lnTo>
                                <a:lnTo>
                                  <a:pt x="26" y="137"/>
                                </a:lnTo>
                                <a:lnTo>
                                  <a:pt x="26" y="208"/>
                                </a:lnTo>
                                <a:lnTo>
                                  <a:pt x="26" y="210"/>
                                </a:lnTo>
                                <a:lnTo>
                                  <a:pt x="26" y="211"/>
                                </a:lnTo>
                                <a:lnTo>
                                  <a:pt x="24" y="212"/>
                                </a:lnTo>
                                <a:lnTo>
                                  <a:pt x="23" y="213"/>
                                </a:lnTo>
                                <a:lnTo>
                                  <a:pt x="22" y="213"/>
                                </a:lnTo>
                                <a:lnTo>
                                  <a:pt x="20" y="213"/>
                                </a:lnTo>
                                <a:lnTo>
                                  <a:pt x="16" y="215"/>
                                </a:lnTo>
                                <a:lnTo>
                                  <a:pt x="12" y="215"/>
                                </a:lnTo>
                                <a:lnTo>
                                  <a:pt x="8" y="215"/>
                                </a:lnTo>
                                <a:lnTo>
                                  <a:pt x="6" y="213"/>
                                </a:lnTo>
                                <a:lnTo>
                                  <a:pt x="4" y="213"/>
                                </a:lnTo>
                                <a:lnTo>
                                  <a:pt x="2" y="213"/>
                                </a:lnTo>
                                <a:lnTo>
                                  <a:pt x="1" y="212"/>
                                </a:lnTo>
                                <a:lnTo>
                                  <a:pt x="0" y="211"/>
                                </a:lnTo>
                                <a:lnTo>
                                  <a:pt x="0" y="210"/>
                                </a:lnTo>
                                <a:lnTo>
                                  <a:pt x="0" y="208"/>
                                </a:lnTo>
                                <a:lnTo>
                                  <a:pt x="0" y="8"/>
                                </a:lnTo>
                                <a:lnTo>
                                  <a:pt x="0" y="7"/>
                                </a:lnTo>
                                <a:lnTo>
                                  <a:pt x="0" y="5"/>
                                </a:lnTo>
                                <a:lnTo>
                                  <a:pt x="1" y="4"/>
                                </a:lnTo>
                                <a:lnTo>
                                  <a:pt x="2" y="4"/>
                                </a:lnTo>
                                <a:lnTo>
                                  <a:pt x="4" y="3"/>
                                </a:lnTo>
                                <a:lnTo>
                                  <a:pt x="6" y="3"/>
                                </a:lnTo>
                                <a:lnTo>
                                  <a:pt x="8" y="3"/>
                                </a:lnTo>
                                <a:lnTo>
                                  <a:pt x="11" y="3"/>
                                </a:lnTo>
                                <a:lnTo>
                                  <a:pt x="15" y="3"/>
                                </a:lnTo>
                                <a:lnTo>
                                  <a:pt x="16" y="3"/>
                                </a:lnTo>
                                <a:lnTo>
                                  <a:pt x="18" y="3"/>
                                </a:lnTo>
                                <a:lnTo>
                                  <a:pt x="20" y="4"/>
                                </a:lnTo>
                                <a:lnTo>
                                  <a:pt x="21" y="4"/>
                                </a:lnTo>
                                <a:lnTo>
                                  <a:pt x="22" y="5"/>
                                </a:lnTo>
                                <a:lnTo>
                                  <a:pt x="22" y="7"/>
                                </a:lnTo>
                                <a:lnTo>
                                  <a:pt x="22" y="8"/>
                                </a:lnTo>
                                <a:lnTo>
                                  <a:pt x="22" y="27"/>
                                </a:lnTo>
                                <a:lnTo>
                                  <a:pt x="29" y="20"/>
                                </a:lnTo>
                                <a:lnTo>
                                  <a:pt x="36" y="15"/>
                                </a:lnTo>
                                <a:lnTo>
                                  <a:pt x="42" y="10"/>
                                </a:lnTo>
                                <a:lnTo>
                                  <a:pt x="48" y="7"/>
                                </a:lnTo>
                                <a:lnTo>
                                  <a:pt x="54" y="4"/>
                                </a:lnTo>
                                <a:lnTo>
                                  <a:pt x="60" y="2"/>
                                </a:lnTo>
                                <a:lnTo>
                                  <a:pt x="66" y="0"/>
                                </a:lnTo>
                                <a:lnTo>
                                  <a:pt x="74" y="0"/>
                                </a:lnTo>
                                <a:lnTo>
                                  <a:pt x="89" y="2"/>
                                </a:lnTo>
                                <a:lnTo>
                                  <a:pt x="101" y="7"/>
                                </a:lnTo>
                                <a:lnTo>
                                  <a:pt x="111" y="13"/>
                                </a:lnTo>
                                <a:lnTo>
                                  <a:pt x="118" y="23"/>
                                </a:lnTo>
                                <a:lnTo>
                                  <a:pt x="125" y="35"/>
                                </a:lnTo>
                                <a:lnTo>
                                  <a:pt x="129" y="47"/>
                                </a:lnTo>
                                <a:lnTo>
                                  <a:pt x="132" y="62"/>
                                </a:lnTo>
                                <a:lnTo>
                                  <a:pt x="132" y="78"/>
                                </a:lnTo>
                                <a:close/>
                                <a:moveTo>
                                  <a:pt x="105" y="80"/>
                                </a:moveTo>
                                <a:lnTo>
                                  <a:pt x="105" y="69"/>
                                </a:lnTo>
                                <a:lnTo>
                                  <a:pt x="102" y="59"/>
                                </a:lnTo>
                                <a:lnTo>
                                  <a:pt x="101" y="50"/>
                                </a:lnTo>
                                <a:lnTo>
                                  <a:pt x="97" y="41"/>
                                </a:lnTo>
                                <a:lnTo>
                                  <a:pt x="92" y="34"/>
                                </a:lnTo>
                                <a:lnTo>
                                  <a:pt x="86" y="27"/>
                                </a:lnTo>
                                <a:lnTo>
                                  <a:pt x="79" y="24"/>
                                </a:lnTo>
                                <a:lnTo>
                                  <a:pt x="69" y="23"/>
                                </a:lnTo>
                                <a:lnTo>
                                  <a:pt x="64" y="24"/>
                                </a:lnTo>
                                <a:lnTo>
                                  <a:pt x="59" y="25"/>
                                </a:lnTo>
                                <a:lnTo>
                                  <a:pt x="54" y="26"/>
                                </a:lnTo>
                                <a:lnTo>
                                  <a:pt x="48" y="30"/>
                                </a:lnTo>
                                <a:lnTo>
                                  <a:pt x="43" y="34"/>
                                </a:lnTo>
                                <a:lnTo>
                                  <a:pt x="38" y="39"/>
                                </a:lnTo>
                                <a:lnTo>
                                  <a:pt x="32" y="43"/>
                                </a:lnTo>
                                <a:lnTo>
                                  <a:pt x="26" y="51"/>
                                </a:lnTo>
                                <a:lnTo>
                                  <a:pt x="26" y="109"/>
                                </a:lnTo>
                                <a:lnTo>
                                  <a:pt x="37" y="121"/>
                                </a:lnTo>
                                <a:lnTo>
                                  <a:pt x="47" y="130"/>
                                </a:lnTo>
                                <a:lnTo>
                                  <a:pt x="57" y="135"/>
                                </a:lnTo>
                                <a:lnTo>
                                  <a:pt x="68" y="136"/>
                                </a:lnTo>
                                <a:lnTo>
                                  <a:pt x="76" y="136"/>
                                </a:lnTo>
                                <a:lnTo>
                                  <a:pt x="84" y="131"/>
                                </a:lnTo>
                                <a:lnTo>
                                  <a:pt x="91" y="126"/>
                                </a:lnTo>
                                <a:lnTo>
                                  <a:pt x="96" y="119"/>
                                </a:lnTo>
                                <a:lnTo>
                                  <a:pt x="100" y="110"/>
                                </a:lnTo>
                                <a:lnTo>
                                  <a:pt x="102" y="100"/>
                                </a:lnTo>
                                <a:lnTo>
                                  <a:pt x="103" y="90"/>
                                </a:lnTo>
                                <a:lnTo>
                                  <a:pt x="105" y="8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68" name="Freeform 363"/>
                        <wps:cNvSpPr>
                          <a:spLocks/>
                        </wps:cNvSpPr>
                        <wps:spPr bwMode="auto">
                          <a:xfrm>
                            <a:off x="1096963" y="430213"/>
                            <a:ext cx="44450" cy="82550"/>
                          </a:xfrm>
                          <a:custGeom>
                            <a:avLst/>
                            <a:gdLst>
                              <a:gd name="T0" fmla="*/ 84 w 84"/>
                              <a:gd name="T1" fmla="*/ 20 h 157"/>
                              <a:gd name="T2" fmla="*/ 84 w 84"/>
                              <a:gd name="T3" fmla="*/ 25 h 157"/>
                              <a:gd name="T4" fmla="*/ 83 w 84"/>
                              <a:gd name="T5" fmla="*/ 27 h 157"/>
                              <a:gd name="T6" fmla="*/ 82 w 84"/>
                              <a:gd name="T7" fmla="*/ 30 h 157"/>
                              <a:gd name="T8" fmla="*/ 79 w 84"/>
                              <a:gd name="T9" fmla="*/ 30 h 157"/>
                              <a:gd name="T10" fmla="*/ 75 w 84"/>
                              <a:gd name="T11" fmla="*/ 27 h 157"/>
                              <a:gd name="T12" fmla="*/ 70 w 84"/>
                              <a:gd name="T13" fmla="*/ 26 h 157"/>
                              <a:gd name="T14" fmla="*/ 64 w 84"/>
                              <a:gd name="T15" fmla="*/ 25 h 157"/>
                              <a:gd name="T16" fmla="*/ 57 w 84"/>
                              <a:gd name="T17" fmla="*/ 25 h 157"/>
                              <a:gd name="T18" fmla="*/ 50 w 84"/>
                              <a:gd name="T19" fmla="*/ 29 h 157"/>
                              <a:gd name="T20" fmla="*/ 41 w 84"/>
                              <a:gd name="T21" fmla="*/ 36 h 157"/>
                              <a:gd name="T22" fmla="*/ 32 w 84"/>
                              <a:gd name="T23" fmla="*/ 48 h 157"/>
                              <a:gd name="T24" fmla="*/ 26 w 84"/>
                              <a:gd name="T25" fmla="*/ 152 h 157"/>
                              <a:gd name="T26" fmla="*/ 26 w 84"/>
                              <a:gd name="T27" fmla="*/ 154 h 157"/>
                              <a:gd name="T28" fmla="*/ 24 w 84"/>
                              <a:gd name="T29" fmla="*/ 156 h 157"/>
                              <a:gd name="T30" fmla="*/ 20 w 84"/>
                              <a:gd name="T31" fmla="*/ 157 h 157"/>
                              <a:gd name="T32" fmla="*/ 13 w 84"/>
                              <a:gd name="T33" fmla="*/ 157 h 157"/>
                              <a:gd name="T34" fmla="*/ 6 w 84"/>
                              <a:gd name="T35" fmla="*/ 157 h 157"/>
                              <a:gd name="T36" fmla="*/ 3 w 84"/>
                              <a:gd name="T37" fmla="*/ 156 h 157"/>
                              <a:gd name="T38" fmla="*/ 0 w 84"/>
                              <a:gd name="T39" fmla="*/ 154 h 157"/>
                              <a:gd name="T40" fmla="*/ 0 w 84"/>
                              <a:gd name="T41" fmla="*/ 152 h 157"/>
                              <a:gd name="T42" fmla="*/ 0 w 84"/>
                              <a:gd name="T43" fmla="*/ 7 h 157"/>
                              <a:gd name="T44" fmla="*/ 2 w 84"/>
                              <a:gd name="T45" fmla="*/ 4 h 157"/>
                              <a:gd name="T46" fmla="*/ 4 w 84"/>
                              <a:gd name="T47" fmla="*/ 3 h 157"/>
                              <a:gd name="T48" fmla="*/ 9 w 84"/>
                              <a:gd name="T49" fmla="*/ 3 h 157"/>
                              <a:gd name="T50" fmla="*/ 15 w 84"/>
                              <a:gd name="T51" fmla="*/ 3 h 157"/>
                              <a:gd name="T52" fmla="*/ 20 w 84"/>
                              <a:gd name="T53" fmla="*/ 3 h 157"/>
                              <a:gd name="T54" fmla="*/ 22 w 84"/>
                              <a:gd name="T55" fmla="*/ 4 h 157"/>
                              <a:gd name="T56" fmla="*/ 24 w 84"/>
                              <a:gd name="T57" fmla="*/ 7 h 157"/>
                              <a:gd name="T58" fmla="*/ 24 w 84"/>
                              <a:gd name="T59" fmla="*/ 29 h 157"/>
                              <a:gd name="T60" fmla="*/ 35 w 84"/>
                              <a:gd name="T61" fmla="*/ 14 h 157"/>
                              <a:gd name="T62" fmla="*/ 45 w 84"/>
                              <a:gd name="T63" fmla="*/ 7 h 157"/>
                              <a:gd name="T64" fmla="*/ 54 w 84"/>
                              <a:gd name="T65" fmla="*/ 2 h 157"/>
                              <a:gd name="T66" fmla="*/ 63 w 84"/>
                              <a:gd name="T67" fmla="*/ 0 h 157"/>
                              <a:gd name="T68" fmla="*/ 68 w 84"/>
                              <a:gd name="T69" fmla="*/ 0 h 157"/>
                              <a:gd name="T70" fmla="*/ 73 w 84"/>
                              <a:gd name="T71" fmla="*/ 2 h 157"/>
                              <a:gd name="T72" fmla="*/ 79 w 84"/>
                              <a:gd name="T73" fmla="*/ 3 h 157"/>
                              <a:gd name="T74" fmla="*/ 82 w 84"/>
                              <a:gd name="T75" fmla="*/ 4 h 157"/>
                              <a:gd name="T76" fmla="*/ 83 w 84"/>
                              <a:gd name="T77" fmla="*/ 7 h 157"/>
                              <a:gd name="T78" fmla="*/ 84 w 84"/>
                              <a:gd name="T79" fmla="*/ 8 h 157"/>
                              <a:gd name="T80" fmla="*/ 84 w 84"/>
                              <a:gd name="T81" fmla="*/ 11 h 157"/>
                              <a:gd name="T82" fmla="*/ 84 w 84"/>
                              <a:gd name="T83" fmla="*/ 16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84" h="157">
                                <a:moveTo>
                                  <a:pt x="84" y="16"/>
                                </a:moveTo>
                                <a:lnTo>
                                  <a:pt x="84" y="20"/>
                                </a:lnTo>
                                <a:lnTo>
                                  <a:pt x="84" y="23"/>
                                </a:lnTo>
                                <a:lnTo>
                                  <a:pt x="84" y="25"/>
                                </a:lnTo>
                                <a:lnTo>
                                  <a:pt x="84" y="26"/>
                                </a:lnTo>
                                <a:lnTo>
                                  <a:pt x="83" y="27"/>
                                </a:lnTo>
                                <a:lnTo>
                                  <a:pt x="83" y="29"/>
                                </a:lnTo>
                                <a:lnTo>
                                  <a:pt x="82" y="30"/>
                                </a:lnTo>
                                <a:lnTo>
                                  <a:pt x="80" y="30"/>
                                </a:lnTo>
                                <a:lnTo>
                                  <a:pt x="79" y="30"/>
                                </a:lnTo>
                                <a:lnTo>
                                  <a:pt x="77" y="29"/>
                                </a:lnTo>
                                <a:lnTo>
                                  <a:pt x="75" y="27"/>
                                </a:lnTo>
                                <a:lnTo>
                                  <a:pt x="73" y="27"/>
                                </a:lnTo>
                                <a:lnTo>
                                  <a:pt x="70" y="26"/>
                                </a:lnTo>
                                <a:lnTo>
                                  <a:pt x="68" y="26"/>
                                </a:lnTo>
                                <a:lnTo>
                                  <a:pt x="64" y="25"/>
                                </a:lnTo>
                                <a:lnTo>
                                  <a:pt x="62" y="25"/>
                                </a:lnTo>
                                <a:lnTo>
                                  <a:pt x="57" y="25"/>
                                </a:lnTo>
                                <a:lnTo>
                                  <a:pt x="53" y="27"/>
                                </a:lnTo>
                                <a:lnTo>
                                  <a:pt x="50" y="29"/>
                                </a:lnTo>
                                <a:lnTo>
                                  <a:pt x="46" y="32"/>
                                </a:lnTo>
                                <a:lnTo>
                                  <a:pt x="41" y="36"/>
                                </a:lnTo>
                                <a:lnTo>
                                  <a:pt x="37" y="42"/>
                                </a:lnTo>
                                <a:lnTo>
                                  <a:pt x="32" y="48"/>
                                </a:lnTo>
                                <a:lnTo>
                                  <a:pt x="26" y="57"/>
                                </a:lnTo>
                                <a:lnTo>
                                  <a:pt x="26" y="152"/>
                                </a:lnTo>
                                <a:lnTo>
                                  <a:pt x="26" y="153"/>
                                </a:lnTo>
                                <a:lnTo>
                                  <a:pt x="26" y="154"/>
                                </a:lnTo>
                                <a:lnTo>
                                  <a:pt x="25" y="154"/>
                                </a:lnTo>
                                <a:lnTo>
                                  <a:pt x="24" y="156"/>
                                </a:lnTo>
                                <a:lnTo>
                                  <a:pt x="22" y="156"/>
                                </a:lnTo>
                                <a:lnTo>
                                  <a:pt x="20" y="157"/>
                                </a:lnTo>
                                <a:lnTo>
                                  <a:pt x="16" y="157"/>
                                </a:lnTo>
                                <a:lnTo>
                                  <a:pt x="13" y="157"/>
                                </a:lnTo>
                                <a:lnTo>
                                  <a:pt x="9" y="157"/>
                                </a:lnTo>
                                <a:lnTo>
                                  <a:pt x="6" y="157"/>
                                </a:lnTo>
                                <a:lnTo>
                                  <a:pt x="4" y="156"/>
                                </a:lnTo>
                                <a:lnTo>
                                  <a:pt x="3" y="156"/>
                                </a:lnTo>
                                <a:lnTo>
                                  <a:pt x="2" y="154"/>
                                </a:lnTo>
                                <a:lnTo>
                                  <a:pt x="0" y="154"/>
                                </a:lnTo>
                                <a:lnTo>
                                  <a:pt x="0" y="153"/>
                                </a:lnTo>
                                <a:lnTo>
                                  <a:pt x="0" y="152"/>
                                </a:lnTo>
                                <a:lnTo>
                                  <a:pt x="0" y="8"/>
                                </a:lnTo>
                                <a:lnTo>
                                  <a:pt x="0" y="7"/>
                                </a:lnTo>
                                <a:lnTo>
                                  <a:pt x="0" y="5"/>
                                </a:lnTo>
                                <a:lnTo>
                                  <a:pt x="2" y="4"/>
                                </a:lnTo>
                                <a:lnTo>
                                  <a:pt x="3" y="4"/>
                                </a:lnTo>
                                <a:lnTo>
                                  <a:pt x="4" y="3"/>
                                </a:lnTo>
                                <a:lnTo>
                                  <a:pt x="6" y="3"/>
                                </a:lnTo>
                                <a:lnTo>
                                  <a:pt x="9" y="3"/>
                                </a:lnTo>
                                <a:lnTo>
                                  <a:pt x="11" y="3"/>
                                </a:lnTo>
                                <a:lnTo>
                                  <a:pt x="15" y="3"/>
                                </a:lnTo>
                                <a:lnTo>
                                  <a:pt x="18" y="3"/>
                                </a:lnTo>
                                <a:lnTo>
                                  <a:pt x="20" y="3"/>
                                </a:lnTo>
                                <a:lnTo>
                                  <a:pt x="21" y="4"/>
                                </a:lnTo>
                                <a:lnTo>
                                  <a:pt x="22" y="4"/>
                                </a:lnTo>
                                <a:lnTo>
                                  <a:pt x="24" y="5"/>
                                </a:lnTo>
                                <a:lnTo>
                                  <a:pt x="24" y="7"/>
                                </a:lnTo>
                                <a:lnTo>
                                  <a:pt x="24" y="8"/>
                                </a:lnTo>
                                <a:lnTo>
                                  <a:pt x="24" y="29"/>
                                </a:lnTo>
                                <a:lnTo>
                                  <a:pt x="30" y="20"/>
                                </a:lnTo>
                                <a:lnTo>
                                  <a:pt x="35" y="14"/>
                                </a:lnTo>
                                <a:lnTo>
                                  <a:pt x="40" y="9"/>
                                </a:lnTo>
                                <a:lnTo>
                                  <a:pt x="45" y="7"/>
                                </a:lnTo>
                                <a:lnTo>
                                  <a:pt x="50" y="3"/>
                                </a:lnTo>
                                <a:lnTo>
                                  <a:pt x="54" y="2"/>
                                </a:lnTo>
                                <a:lnTo>
                                  <a:pt x="58" y="0"/>
                                </a:lnTo>
                                <a:lnTo>
                                  <a:pt x="63" y="0"/>
                                </a:lnTo>
                                <a:lnTo>
                                  <a:pt x="66" y="0"/>
                                </a:lnTo>
                                <a:lnTo>
                                  <a:pt x="68" y="0"/>
                                </a:lnTo>
                                <a:lnTo>
                                  <a:pt x="70" y="0"/>
                                </a:lnTo>
                                <a:lnTo>
                                  <a:pt x="73" y="2"/>
                                </a:lnTo>
                                <a:lnTo>
                                  <a:pt x="77" y="2"/>
                                </a:lnTo>
                                <a:lnTo>
                                  <a:pt x="79" y="3"/>
                                </a:lnTo>
                                <a:lnTo>
                                  <a:pt x="80" y="4"/>
                                </a:lnTo>
                                <a:lnTo>
                                  <a:pt x="82" y="4"/>
                                </a:lnTo>
                                <a:lnTo>
                                  <a:pt x="83" y="5"/>
                                </a:lnTo>
                                <a:lnTo>
                                  <a:pt x="83" y="7"/>
                                </a:lnTo>
                                <a:lnTo>
                                  <a:pt x="84" y="7"/>
                                </a:lnTo>
                                <a:lnTo>
                                  <a:pt x="84" y="8"/>
                                </a:lnTo>
                                <a:lnTo>
                                  <a:pt x="84" y="9"/>
                                </a:lnTo>
                                <a:lnTo>
                                  <a:pt x="84" y="11"/>
                                </a:lnTo>
                                <a:lnTo>
                                  <a:pt x="84" y="14"/>
                                </a:lnTo>
                                <a:lnTo>
                                  <a:pt x="84"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69" name="Freeform 364"/>
                        <wps:cNvSpPr>
                          <a:spLocks noEditPoints="1"/>
                        </wps:cNvSpPr>
                        <wps:spPr bwMode="auto">
                          <a:xfrm>
                            <a:off x="1149351" y="430213"/>
                            <a:ext cx="76200" cy="84138"/>
                          </a:xfrm>
                          <a:custGeom>
                            <a:avLst/>
                            <a:gdLst>
                              <a:gd name="T0" fmla="*/ 143 w 144"/>
                              <a:gd name="T1" fmla="*/ 95 h 159"/>
                              <a:gd name="T2" fmla="*/ 134 w 144"/>
                              <a:gd name="T3" fmla="*/ 125 h 159"/>
                              <a:gd name="T4" fmla="*/ 116 w 144"/>
                              <a:gd name="T5" fmla="*/ 146 h 159"/>
                              <a:gd name="T6" fmla="*/ 87 w 144"/>
                              <a:gd name="T7" fmla="*/ 158 h 159"/>
                              <a:gd name="T8" fmla="*/ 53 w 144"/>
                              <a:gd name="T9" fmla="*/ 158 h 159"/>
                              <a:gd name="T10" fmla="*/ 27 w 144"/>
                              <a:gd name="T11" fmla="*/ 147 h 159"/>
                              <a:gd name="T12" fmla="*/ 9 w 144"/>
                              <a:gd name="T13" fmla="*/ 127 h 159"/>
                              <a:gd name="T14" fmla="*/ 0 w 144"/>
                              <a:gd name="T15" fmla="*/ 99 h 159"/>
                              <a:gd name="T16" fmla="*/ 0 w 144"/>
                              <a:gd name="T17" fmla="*/ 64 h 159"/>
                              <a:gd name="T18" fmla="*/ 10 w 144"/>
                              <a:gd name="T19" fmla="*/ 35 h 159"/>
                              <a:gd name="T20" fmla="*/ 28 w 144"/>
                              <a:gd name="T21" fmla="*/ 13 h 159"/>
                              <a:gd name="T22" fmla="*/ 55 w 144"/>
                              <a:gd name="T23" fmla="*/ 2 h 159"/>
                              <a:gd name="T24" fmla="*/ 90 w 144"/>
                              <a:gd name="T25" fmla="*/ 2 h 159"/>
                              <a:gd name="T26" fmla="*/ 117 w 144"/>
                              <a:gd name="T27" fmla="*/ 11 h 159"/>
                              <a:gd name="T28" fmla="*/ 134 w 144"/>
                              <a:gd name="T29" fmla="*/ 32 h 159"/>
                              <a:gd name="T30" fmla="*/ 143 w 144"/>
                              <a:gd name="T31" fmla="*/ 61 h 159"/>
                              <a:gd name="T32" fmla="*/ 116 w 144"/>
                              <a:gd name="T33" fmla="*/ 80 h 159"/>
                              <a:gd name="T34" fmla="*/ 113 w 144"/>
                              <a:gd name="T35" fmla="*/ 58 h 159"/>
                              <a:gd name="T36" fmla="*/ 107 w 144"/>
                              <a:gd name="T37" fmla="*/ 40 h 159"/>
                              <a:gd name="T38" fmla="*/ 94 w 144"/>
                              <a:gd name="T39" fmla="*/ 27 h 159"/>
                              <a:gd name="T40" fmla="*/ 71 w 144"/>
                              <a:gd name="T41" fmla="*/ 23 h 159"/>
                              <a:gd name="T42" fmla="*/ 52 w 144"/>
                              <a:gd name="T43" fmla="*/ 26 h 159"/>
                              <a:gd name="T44" fmla="*/ 38 w 144"/>
                              <a:gd name="T45" fmla="*/ 39 h 159"/>
                              <a:gd name="T46" fmla="*/ 30 w 144"/>
                              <a:gd name="T47" fmla="*/ 57 h 159"/>
                              <a:gd name="T48" fmla="*/ 27 w 144"/>
                              <a:gd name="T49" fmla="*/ 79 h 159"/>
                              <a:gd name="T50" fmla="*/ 30 w 144"/>
                              <a:gd name="T51" fmla="*/ 101 h 159"/>
                              <a:gd name="T52" fmla="*/ 37 w 144"/>
                              <a:gd name="T53" fmla="*/ 120 h 159"/>
                              <a:gd name="T54" fmla="*/ 51 w 144"/>
                              <a:gd name="T55" fmla="*/ 132 h 159"/>
                              <a:gd name="T56" fmla="*/ 71 w 144"/>
                              <a:gd name="T57" fmla="*/ 137 h 159"/>
                              <a:gd name="T58" fmla="*/ 91 w 144"/>
                              <a:gd name="T59" fmla="*/ 132 h 159"/>
                              <a:gd name="T60" fmla="*/ 106 w 144"/>
                              <a:gd name="T61" fmla="*/ 121 h 159"/>
                              <a:gd name="T62" fmla="*/ 113 w 144"/>
                              <a:gd name="T63" fmla="*/ 103 h 159"/>
                              <a:gd name="T64" fmla="*/ 116 w 144"/>
                              <a:gd name="T65" fmla="*/ 80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4" h="159">
                                <a:moveTo>
                                  <a:pt x="144" y="78"/>
                                </a:moveTo>
                                <a:lnTo>
                                  <a:pt x="143" y="95"/>
                                </a:lnTo>
                                <a:lnTo>
                                  <a:pt x="139" y="111"/>
                                </a:lnTo>
                                <a:lnTo>
                                  <a:pt x="134" y="125"/>
                                </a:lnTo>
                                <a:lnTo>
                                  <a:pt x="126" y="136"/>
                                </a:lnTo>
                                <a:lnTo>
                                  <a:pt x="116" y="146"/>
                                </a:lnTo>
                                <a:lnTo>
                                  <a:pt x="102" y="153"/>
                                </a:lnTo>
                                <a:lnTo>
                                  <a:pt x="87" y="158"/>
                                </a:lnTo>
                                <a:lnTo>
                                  <a:pt x="70" y="159"/>
                                </a:lnTo>
                                <a:lnTo>
                                  <a:pt x="53" y="158"/>
                                </a:lnTo>
                                <a:lnTo>
                                  <a:pt x="39" y="153"/>
                                </a:lnTo>
                                <a:lnTo>
                                  <a:pt x="27" y="147"/>
                                </a:lnTo>
                                <a:lnTo>
                                  <a:pt x="17" y="138"/>
                                </a:lnTo>
                                <a:lnTo>
                                  <a:pt x="9" y="127"/>
                                </a:lnTo>
                                <a:lnTo>
                                  <a:pt x="4" y="114"/>
                                </a:lnTo>
                                <a:lnTo>
                                  <a:pt x="0" y="99"/>
                                </a:lnTo>
                                <a:lnTo>
                                  <a:pt x="0" y="80"/>
                                </a:lnTo>
                                <a:lnTo>
                                  <a:pt x="0" y="64"/>
                                </a:lnTo>
                                <a:lnTo>
                                  <a:pt x="4" y="48"/>
                                </a:lnTo>
                                <a:lnTo>
                                  <a:pt x="10" y="35"/>
                                </a:lnTo>
                                <a:lnTo>
                                  <a:pt x="17" y="23"/>
                                </a:lnTo>
                                <a:lnTo>
                                  <a:pt x="28" y="13"/>
                                </a:lnTo>
                                <a:lnTo>
                                  <a:pt x="41" y="7"/>
                                </a:lnTo>
                                <a:lnTo>
                                  <a:pt x="55" y="2"/>
                                </a:lnTo>
                                <a:lnTo>
                                  <a:pt x="73" y="0"/>
                                </a:lnTo>
                                <a:lnTo>
                                  <a:pt x="90" y="2"/>
                                </a:lnTo>
                                <a:lnTo>
                                  <a:pt x="104" y="5"/>
                                </a:lnTo>
                                <a:lnTo>
                                  <a:pt x="117" y="11"/>
                                </a:lnTo>
                                <a:lnTo>
                                  <a:pt x="126" y="21"/>
                                </a:lnTo>
                                <a:lnTo>
                                  <a:pt x="134" y="32"/>
                                </a:lnTo>
                                <a:lnTo>
                                  <a:pt x="139" y="46"/>
                                </a:lnTo>
                                <a:lnTo>
                                  <a:pt x="143" y="61"/>
                                </a:lnTo>
                                <a:lnTo>
                                  <a:pt x="144" y="78"/>
                                </a:lnTo>
                                <a:close/>
                                <a:moveTo>
                                  <a:pt x="116" y="80"/>
                                </a:moveTo>
                                <a:lnTo>
                                  <a:pt x="116" y="68"/>
                                </a:lnTo>
                                <a:lnTo>
                                  <a:pt x="113" y="58"/>
                                </a:lnTo>
                                <a:lnTo>
                                  <a:pt x="111" y="47"/>
                                </a:lnTo>
                                <a:lnTo>
                                  <a:pt x="107" y="40"/>
                                </a:lnTo>
                                <a:lnTo>
                                  <a:pt x="101" y="32"/>
                                </a:lnTo>
                                <a:lnTo>
                                  <a:pt x="94" y="27"/>
                                </a:lnTo>
                                <a:lnTo>
                                  <a:pt x="84" y="24"/>
                                </a:lnTo>
                                <a:lnTo>
                                  <a:pt x="71" y="23"/>
                                </a:lnTo>
                                <a:lnTo>
                                  <a:pt x="60" y="23"/>
                                </a:lnTo>
                                <a:lnTo>
                                  <a:pt x="52" y="26"/>
                                </a:lnTo>
                                <a:lnTo>
                                  <a:pt x="44" y="31"/>
                                </a:lnTo>
                                <a:lnTo>
                                  <a:pt x="38" y="39"/>
                                </a:lnTo>
                                <a:lnTo>
                                  <a:pt x="33" y="46"/>
                                </a:lnTo>
                                <a:lnTo>
                                  <a:pt x="30" y="57"/>
                                </a:lnTo>
                                <a:lnTo>
                                  <a:pt x="27" y="67"/>
                                </a:lnTo>
                                <a:lnTo>
                                  <a:pt x="27" y="79"/>
                                </a:lnTo>
                                <a:lnTo>
                                  <a:pt x="27" y="90"/>
                                </a:lnTo>
                                <a:lnTo>
                                  <a:pt x="30" y="101"/>
                                </a:lnTo>
                                <a:lnTo>
                                  <a:pt x="32" y="111"/>
                                </a:lnTo>
                                <a:lnTo>
                                  <a:pt x="37" y="120"/>
                                </a:lnTo>
                                <a:lnTo>
                                  <a:pt x="42" y="127"/>
                                </a:lnTo>
                                <a:lnTo>
                                  <a:pt x="51" y="132"/>
                                </a:lnTo>
                                <a:lnTo>
                                  <a:pt x="59" y="136"/>
                                </a:lnTo>
                                <a:lnTo>
                                  <a:pt x="71" y="137"/>
                                </a:lnTo>
                                <a:lnTo>
                                  <a:pt x="83" y="136"/>
                                </a:lnTo>
                                <a:lnTo>
                                  <a:pt x="91" y="132"/>
                                </a:lnTo>
                                <a:lnTo>
                                  <a:pt x="100" y="127"/>
                                </a:lnTo>
                                <a:lnTo>
                                  <a:pt x="106" y="121"/>
                                </a:lnTo>
                                <a:lnTo>
                                  <a:pt x="111" y="112"/>
                                </a:lnTo>
                                <a:lnTo>
                                  <a:pt x="113" y="103"/>
                                </a:lnTo>
                                <a:lnTo>
                                  <a:pt x="116" y="91"/>
                                </a:lnTo>
                                <a:lnTo>
                                  <a:pt x="116" y="8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70" name="Freeform 365"/>
                        <wps:cNvSpPr>
                          <a:spLocks/>
                        </wps:cNvSpPr>
                        <wps:spPr bwMode="auto">
                          <a:xfrm>
                            <a:off x="1236663" y="409575"/>
                            <a:ext cx="49213" cy="103188"/>
                          </a:xfrm>
                          <a:custGeom>
                            <a:avLst/>
                            <a:gdLst>
                              <a:gd name="T0" fmla="*/ 93 w 93"/>
                              <a:gd name="T1" fmla="*/ 183 h 195"/>
                              <a:gd name="T2" fmla="*/ 92 w 93"/>
                              <a:gd name="T3" fmla="*/ 188 h 195"/>
                              <a:gd name="T4" fmla="*/ 90 w 93"/>
                              <a:gd name="T5" fmla="*/ 191 h 195"/>
                              <a:gd name="T6" fmla="*/ 85 w 93"/>
                              <a:gd name="T7" fmla="*/ 193 h 195"/>
                              <a:gd name="T8" fmla="*/ 79 w 93"/>
                              <a:gd name="T9" fmla="*/ 195 h 195"/>
                              <a:gd name="T10" fmla="*/ 71 w 93"/>
                              <a:gd name="T11" fmla="*/ 195 h 195"/>
                              <a:gd name="T12" fmla="*/ 57 w 93"/>
                              <a:gd name="T13" fmla="*/ 195 h 195"/>
                              <a:gd name="T14" fmla="*/ 41 w 93"/>
                              <a:gd name="T15" fmla="*/ 189 h 195"/>
                              <a:gd name="T16" fmla="*/ 31 w 93"/>
                              <a:gd name="T17" fmla="*/ 176 h 195"/>
                              <a:gd name="T18" fmla="*/ 26 w 93"/>
                              <a:gd name="T19" fmla="*/ 158 h 195"/>
                              <a:gd name="T20" fmla="*/ 24 w 93"/>
                              <a:gd name="T21" fmla="*/ 62 h 195"/>
                              <a:gd name="T22" fmla="*/ 2 w 93"/>
                              <a:gd name="T23" fmla="*/ 62 h 195"/>
                              <a:gd name="T24" fmla="*/ 0 w 93"/>
                              <a:gd name="T25" fmla="*/ 57 h 195"/>
                              <a:gd name="T26" fmla="*/ 0 w 93"/>
                              <a:gd name="T27" fmla="*/ 48 h 195"/>
                              <a:gd name="T28" fmla="*/ 0 w 93"/>
                              <a:gd name="T29" fmla="*/ 45 h 195"/>
                              <a:gd name="T30" fmla="*/ 2 w 93"/>
                              <a:gd name="T31" fmla="*/ 41 h 195"/>
                              <a:gd name="T32" fmla="*/ 4 w 93"/>
                              <a:gd name="T33" fmla="*/ 41 h 195"/>
                              <a:gd name="T34" fmla="*/ 24 w 93"/>
                              <a:gd name="T35" fmla="*/ 40 h 195"/>
                              <a:gd name="T36" fmla="*/ 26 w 93"/>
                              <a:gd name="T37" fmla="*/ 5 h 195"/>
                              <a:gd name="T38" fmla="*/ 26 w 93"/>
                              <a:gd name="T39" fmla="*/ 3 h 195"/>
                              <a:gd name="T40" fmla="*/ 29 w 93"/>
                              <a:gd name="T41" fmla="*/ 2 h 195"/>
                              <a:gd name="T42" fmla="*/ 34 w 93"/>
                              <a:gd name="T43" fmla="*/ 0 h 195"/>
                              <a:gd name="T44" fmla="*/ 42 w 93"/>
                              <a:gd name="T45" fmla="*/ 0 h 195"/>
                              <a:gd name="T46" fmla="*/ 47 w 93"/>
                              <a:gd name="T47" fmla="*/ 2 h 195"/>
                              <a:gd name="T48" fmla="*/ 50 w 93"/>
                              <a:gd name="T49" fmla="*/ 3 h 195"/>
                              <a:gd name="T50" fmla="*/ 52 w 93"/>
                              <a:gd name="T51" fmla="*/ 5 h 195"/>
                              <a:gd name="T52" fmla="*/ 52 w 93"/>
                              <a:gd name="T53" fmla="*/ 40 h 195"/>
                              <a:gd name="T54" fmla="*/ 90 w 93"/>
                              <a:gd name="T55" fmla="*/ 41 h 195"/>
                              <a:gd name="T56" fmla="*/ 92 w 93"/>
                              <a:gd name="T57" fmla="*/ 41 h 195"/>
                              <a:gd name="T58" fmla="*/ 93 w 93"/>
                              <a:gd name="T59" fmla="*/ 45 h 195"/>
                              <a:gd name="T60" fmla="*/ 93 w 93"/>
                              <a:gd name="T61" fmla="*/ 48 h 195"/>
                              <a:gd name="T62" fmla="*/ 93 w 93"/>
                              <a:gd name="T63" fmla="*/ 57 h 195"/>
                              <a:gd name="T64" fmla="*/ 91 w 93"/>
                              <a:gd name="T65" fmla="*/ 62 h 195"/>
                              <a:gd name="T66" fmla="*/ 52 w 93"/>
                              <a:gd name="T67" fmla="*/ 62 h 195"/>
                              <a:gd name="T68" fmla="*/ 53 w 93"/>
                              <a:gd name="T69" fmla="*/ 157 h 195"/>
                              <a:gd name="T70" fmla="*/ 61 w 93"/>
                              <a:gd name="T71" fmla="*/ 172 h 195"/>
                              <a:gd name="T72" fmla="*/ 75 w 93"/>
                              <a:gd name="T73" fmla="*/ 173 h 195"/>
                              <a:gd name="T74" fmla="*/ 81 w 93"/>
                              <a:gd name="T75" fmla="*/ 172 h 195"/>
                              <a:gd name="T76" fmla="*/ 86 w 93"/>
                              <a:gd name="T77" fmla="*/ 170 h 195"/>
                              <a:gd name="T78" fmla="*/ 89 w 93"/>
                              <a:gd name="T79" fmla="*/ 169 h 195"/>
                              <a:gd name="T80" fmla="*/ 91 w 93"/>
                              <a:gd name="T81" fmla="*/ 169 h 195"/>
                              <a:gd name="T82" fmla="*/ 92 w 93"/>
                              <a:gd name="T83" fmla="*/ 169 h 195"/>
                              <a:gd name="T84" fmla="*/ 93 w 93"/>
                              <a:gd name="T85" fmla="*/ 172 h 195"/>
                              <a:gd name="T86" fmla="*/ 93 w 93"/>
                              <a:gd name="T87" fmla="*/ 175 h 1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93" h="195">
                                <a:moveTo>
                                  <a:pt x="93" y="178"/>
                                </a:moveTo>
                                <a:lnTo>
                                  <a:pt x="93" y="183"/>
                                </a:lnTo>
                                <a:lnTo>
                                  <a:pt x="93" y="185"/>
                                </a:lnTo>
                                <a:lnTo>
                                  <a:pt x="92" y="188"/>
                                </a:lnTo>
                                <a:lnTo>
                                  <a:pt x="91" y="190"/>
                                </a:lnTo>
                                <a:lnTo>
                                  <a:pt x="90" y="191"/>
                                </a:lnTo>
                                <a:lnTo>
                                  <a:pt x="87" y="193"/>
                                </a:lnTo>
                                <a:lnTo>
                                  <a:pt x="85" y="193"/>
                                </a:lnTo>
                                <a:lnTo>
                                  <a:pt x="81" y="194"/>
                                </a:lnTo>
                                <a:lnTo>
                                  <a:pt x="79" y="195"/>
                                </a:lnTo>
                                <a:lnTo>
                                  <a:pt x="75" y="195"/>
                                </a:lnTo>
                                <a:lnTo>
                                  <a:pt x="71" y="195"/>
                                </a:lnTo>
                                <a:lnTo>
                                  <a:pt x="68" y="195"/>
                                </a:lnTo>
                                <a:lnTo>
                                  <a:pt x="57" y="195"/>
                                </a:lnTo>
                                <a:lnTo>
                                  <a:pt x="48" y="193"/>
                                </a:lnTo>
                                <a:lnTo>
                                  <a:pt x="41" y="189"/>
                                </a:lnTo>
                                <a:lnTo>
                                  <a:pt x="34" y="184"/>
                                </a:lnTo>
                                <a:lnTo>
                                  <a:pt x="31" y="176"/>
                                </a:lnTo>
                                <a:lnTo>
                                  <a:pt x="27" y="168"/>
                                </a:lnTo>
                                <a:lnTo>
                                  <a:pt x="26" y="158"/>
                                </a:lnTo>
                                <a:lnTo>
                                  <a:pt x="24" y="147"/>
                                </a:lnTo>
                                <a:lnTo>
                                  <a:pt x="24" y="62"/>
                                </a:lnTo>
                                <a:lnTo>
                                  <a:pt x="5" y="62"/>
                                </a:lnTo>
                                <a:lnTo>
                                  <a:pt x="2" y="62"/>
                                </a:lnTo>
                                <a:lnTo>
                                  <a:pt x="1" y="60"/>
                                </a:lnTo>
                                <a:lnTo>
                                  <a:pt x="0" y="57"/>
                                </a:lnTo>
                                <a:lnTo>
                                  <a:pt x="0" y="51"/>
                                </a:lnTo>
                                <a:lnTo>
                                  <a:pt x="0" y="48"/>
                                </a:lnTo>
                                <a:lnTo>
                                  <a:pt x="0" y="46"/>
                                </a:lnTo>
                                <a:lnTo>
                                  <a:pt x="0" y="45"/>
                                </a:lnTo>
                                <a:lnTo>
                                  <a:pt x="1" y="44"/>
                                </a:lnTo>
                                <a:lnTo>
                                  <a:pt x="2" y="41"/>
                                </a:lnTo>
                                <a:lnTo>
                                  <a:pt x="2" y="41"/>
                                </a:lnTo>
                                <a:lnTo>
                                  <a:pt x="4" y="41"/>
                                </a:lnTo>
                                <a:lnTo>
                                  <a:pt x="5" y="40"/>
                                </a:lnTo>
                                <a:lnTo>
                                  <a:pt x="24" y="40"/>
                                </a:lnTo>
                                <a:lnTo>
                                  <a:pt x="24" y="7"/>
                                </a:lnTo>
                                <a:lnTo>
                                  <a:pt x="26" y="5"/>
                                </a:lnTo>
                                <a:lnTo>
                                  <a:pt x="26" y="4"/>
                                </a:lnTo>
                                <a:lnTo>
                                  <a:pt x="26" y="3"/>
                                </a:lnTo>
                                <a:lnTo>
                                  <a:pt x="28" y="3"/>
                                </a:lnTo>
                                <a:lnTo>
                                  <a:pt x="29" y="2"/>
                                </a:lnTo>
                                <a:lnTo>
                                  <a:pt x="32" y="2"/>
                                </a:lnTo>
                                <a:lnTo>
                                  <a:pt x="34" y="0"/>
                                </a:lnTo>
                                <a:lnTo>
                                  <a:pt x="38" y="0"/>
                                </a:lnTo>
                                <a:lnTo>
                                  <a:pt x="42" y="0"/>
                                </a:lnTo>
                                <a:lnTo>
                                  <a:pt x="44" y="2"/>
                                </a:lnTo>
                                <a:lnTo>
                                  <a:pt x="47" y="2"/>
                                </a:lnTo>
                                <a:lnTo>
                                  <a:pt x="49" y="3"/>
                                </a:lnTo>
                                <a:lnTo>
                                  <a:pt x="50" y="3"/>
                                </a:lnTo>
                                <a:lnTo>
                                  <a:pt x="50" y="4"/>
                                </a:lnTo>
                                <a:lnTo>
                                  <a:pt x="52" y="5"/>
                                </a:lnTo>
                                <a:lnTo>
                                  <a:pt x="52" y="7"/>
                                </a:lnTo>
                                <a:lnTo>
                                  <a:pt x="52" y="40"/>
                                </a:lnTo>
                                <a:lnTo>
                                  <a:pt x="89" y="40"/>
                                </a:lnTo>
                                <a:lnTo>
                                  <a:pt x="90" y="41"/>
                                </a:lnTo>
                                <a:lnTo>
                                  <a:pt x="91" y="41"/>
                                </a:lnTo>
                                <a:lnTo>
                                  <a:pt x="92" y="41"/>
                                </a:lnTo>
                                <a:lnTo>
                                  <a:pt x="92" y="44"/>
                                </a:lnTo>
                                <a:lnTo>
                                  <a:pt x="93" y="45"/>
                                </a:lnTo>
                                <a:lnTo>
                                  <a:pt x="93" y="46"/>
                                </a:lnTo>
                                <a:lnTo>
                                  <a:pt x="93" y="48"/>
                                </a:lnTo>
                                <a:lnTo>
                                  <a:pt x="93" y="51"/>
                                </a:lnTo>
                                <a:lnTo>
                                  <a:pt x="93" y="57"/>
                                </a:lnTo>
                                <a:lnTo>
                                  <a:pt x="92" y="60"/>
                                </a:lnTo>
                                <a:lnTo>
                                  <a:pt x="91" y="62"/>
                                </a:lnTo>
                                <a:lnTo>
                                  <a:pt x="89" y="62"/>
                                </a:lnTo>
                                <a:lnTo>
                                  <a:pt x="52" y="62"/>
                                </a:lnTo>
                                <a:lnTo>
                                  <a:pt x="52" y="143"/>
                                </a:lnTo>
                                <a:lnTo>
                                  <a:pt x="53" y="157"/>
                                </a:lnTo>
                                <a:lnTo>
                                  <a:pt x="55" y="165"/>
                                </a:lnTo>
                                <a:lnTo>
                                  <a:pt x="61" y="172"/>
                                </a:lnTo>
                                <a:lnTo>
                                  <a:pt x="71" y="173"/>
                                </a:lnTo>
                                <a:lnTo>
                                  <a:pt x="75" y="173"/>
                                </a:lnTo>
                                <a:lnTo>
                                  <a:pt x="79" y="173"/>
                                </a:lnTo>
                                <a:lnTo>
                                  <a:pt x="81" y="172"/>
                                </a:lnTo>
                                <a:lnTo>
                                  <a:pt x="84" y="170"/>
                                </a:lnTo>
                                <a:lnTo>
                                  <a:pt x="86" y="170"/>
                                </a:lnTo>
                                <a:lnTo>
                                  <a:pt x="87" y="169"/>
                                </a:lnTo>
                                <a:lnTo>
                                  <a:pt x="89" y="169"/>
                                </a:lnTo>
                                <a:lnTo>
                                  <a:pt x="90" y="168"/>
                                </a:lnTo>
                                <a:lnTo>
                                  <a:pt x="91" y="169"/>
                                </a:lnTo>
                                <a:lnTo>
                                  <a:pt x="92" y="169"/>
                                </a:lnTo>
                                <a:lnTo>
                                  <a:pt x="92" y="169"/>
                                </a:lnTo>
                                <a:lnTo>
                                  <a:pt x="92" y="170"/>
                                </a:lnTo>
                                <a:lnTo>
                                  <a:pt x="93" y="172"/>
                                </a:lnTo>
                                <a:lnTo>
                                  <a:pt x="93" y="173"/>
                                </a:lnTo>
                                <a:lnTo>
                                  <a:pt x="93" y="175"/>
                                </a:lnTo>
                                <a:lnTo>
                                  <a:pt x="93" y="1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71" name="Freeform 366"/>
                        <wps:cNvSpPr>
                          <a:spLocks noEditPoints="1"/>
                        </wps:cNvSpPr>
                        <wps:spPr bwMode="auto">
                          <a:xfrm>
                            <a:off x="1298576" y="430213"/>
                            <a:ext cx="69850" cy="84138"/>
                          </a:xfrm>
                          <a:custGeom>
                            <a:avLst/>
                            <a:gdLst>
                              <a:gd name="T0" fmla="*/ 132 w 132"/>
                              <a:gd name="T1" fmla="*/ 79 h 159"/>
                              <a:gd name="T2" fmla="*/ 125 w 132"/>
                              <a:gd name="T3" fmla="*/ 84 h 159"/>
                              <a:gd name="T4" fmla="*/ 27 w 132"/>
                              <a:gd name="T5" fmla="*/ 85 h 159"/>
                              <a:gd name="T6" fmla="*/ 29 w 132"/>
                              <a:gd name="T7" fmla="*/ 106 h 159"/>
                              <a:gd name="T8" fmla="*/ 38 w 132"/>
                              <a:gd name="T9" fmla="*/ 123 h 159"/>
                              <a:gd name="T10" fmla="*/ 53 w 132"/>
                              <a:gd name="T11" fmla="*/ 133 h 159"/>
                              <a:gd name="T12" fmla="*/ 74 w 132"/>
                              <a:gd name="T13" fmla="*/ 137 h 159"/>
                              <a:gd name="T14" fmla="*/ 92 w 132"/>
                              <a:gd name="T15" fmla="*/ 136 h 159"/>
                              <a:gd name="T16" fmla="*/ 106 w 132"/>
                              <a:gd name="T17" fmla="*/ 132 h 159"/>
                              <a:gd name="T18" fmla="*/ 116 w 132"/>
                              <a:gd name="T19" fmla="*/ 128 h 159"/>
                              <a:gd name="T20" fmla="*/ 122 w 132"/>
                              <a:gd name="T21" fmla="*/ 126 h 159"/>
                              <a:gd name="T22" fmla="*/ 123 w 132"/>
                              <a:gd name="T23" fmla="*/ 127 h 159"/>
                              <a:gd name="T24" fmla="*/ 125 w 132"/>
                              <a:gd name="T25" fmla="*/ 128 h 159"/>
                              <a:gd name="T26" fmla="*/ 125 w 132"/>
                              <a:gd name="T27" fmla="*/ 132 h 159"/>
                              <a:gd name="T28" fmla="*/ 125 w 132"/>
                              <a:gd name="T29" fmla="*/ 137 h 159"/>
                              <a:gd name="T30" fmla="*/ 125 w 132"/>
                              <a:gd name="T31" fmla="*/ 141 h 159"/>
                              <a:gd name="T32" fmla="*/ 125 w 132"/>
                              <a:gd name="T33" fmla="*/ 143 h 159"/>
                              <a:gd name="T34" fmla="*/ 124 w 132"/>
                              <a:gd name="T35" fmla="*/ 146 h 159"/>
                              <a:gd name="T36" fmla="*/ 123 w 132"/>
                              <a:gd name="T37" fmla="*/ 147 h 159"/>
                              <a:gd name="T38" fmla="*/ 118 w 132"/>
                              <a:gd name="T39" fmla="*/ 151 h 159"/>
                              <a:gd name="T40" fmla="*/ 107 w 132"/>
                              <a:gd name="T41" fmla="*/ 154 h 159"/>
                              <a:gd name="T42" fmla="*/ 91 w 132"/>
                              <a:gd name="T43" fmla="*/ 157 h 159"/>
                              <a:gd name="T44" fmla="*/ 71 w 132"/>
                              <a:gd name="T45" fmla="*/ 159 h 159"/>
                              <a:gd name="T46" fmla="*/ 41 w 132"/>
                              <a:gd name="T47" fmla="*/ 154 h 159"/>
                              <a:gd name="T48" fmla="*/ 18 w 132"/>
                              <a:gd name="T49" fmla="*/ 139 h 159"/>
                              <a:gd name="T50" fmla="*/ 4 w 132"/>
                              <a:gd name="T51" fmla="*/ 115 h 159"/>
                              <a:gd name="T52" fmla="*/ 0 w 132"/>
                              <a:gd name="T53" fmla="*/ 80 h 159"/>
                              <a:gd name="T54" fmla="*/ 4 w 132"/>
                              <a:gd name="T55" fmla="*/ 47 h 159"/>
                              <a:gd name="T56" fmla="*/ 18 w 132"/>
                              <a:gd name="T57" fmla="*/ 21 h 159"/>
                              <a:gd name="T58" fmla="*/ 41 w 132"/>
                              <a:gd name="T59" fmla="*/ 7 h 159"/>
                              <a:gd name="T60" fmla="*/ 69 w 132"/>
                              <a:gd name="T61" fmla="*/ 0 h 159"/>
                              <a:gd name="T62" fmla="*/ 97 w 132"/>
                              <a:gd name="T63" fmla="*/ 5 h 159"/>
                              <a:gd name="T64" fmla="*/ 117 w 132"/>
                              <a:gd name="T65" fmla="*/ 20 h 159"/>
                              <a:gd name="T66" fmla="*/ 128 w 132"/>
                              <a:gd name="T67" fmla="*/ 42 h 159"/>
                              <a:gd name="T68" fmla="*/ 132 w 132"/>
                              <a:gd name="T69" fmla="*/ 68 h 159"/>
                              <a:gd name="T70" fmla="*/ 106 w 132"/>
                              <a:gd name="T71" fmla="*/ 66 h 159"/>
                              <a:gd name="T72" fmla="*/ 101 w 132"/>
                              <a:gd name="T73" fmla="*/ 39 h 159"/>
                              <a:gd name="T74" fmla="*/ 91 w 132"/>
                              <a:gd name="T75" fmla="*/ 27 h 159"/>
                              <a:gd name="T76" fmla="*/ 68 w 132"/>
                              <a:gd name="T77" fmla="*/ 21 h 159"/>
                              <a:gd name="T78" fmla="*/ 50 w 132"/>
                              <a:gd name="T79" fmla="*/ 25 h 159"/>
                              <a:gd name="T80" fmla="*/ 38 w 132"/>
                              <a:gd name="T81" fmla="*/ 35 h 159"/>
                              <a:gd name="T82" fmla="*/ 31 w 132"/>
                              <a:gd name="T83" fmla="*/ 48 h 159"/>
                              <a:gd name="T84" fmla="*/ 27 w 132"/>
                              <a:gd name="T85" fmla="*/ 66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32" h="159">
                                <a:moveTo>
                                  <a:pt x="132" y="73"/>
                                </a:moveTo>
                                <a:lnTo>
                                  <a:pt x="132" y="79"/>
                                </a:lnTo>
                                <a:lnTo>
                                  <a:pt x="129" y="83"/>
                                </a:lnTo>
                                <a:lnTo>
                                  <a:pt x="125" y="84"/>
                                </a:lnTo>
                                <a:lnTo>
                                  <a:pt x="122" y="85"/>
                                </a:lnTo>
                                <a:lnTo>
                                  <a:pt x="27" y="85"/>
                                </a:lnTo>
                                <a:lnTo>
                                  <a:pt x="28" y="96"/>
                                </a:lnTo>
                                <a:lnTo>
                                  <a:pt x="29" y="106"/>
                                </a:lnTo>
                                <a:lnTo>
                                  <a:pt x="33" y="116"/>
                                </a:lnTo>
                                <a:lnTo>
                                  <a:pt x="38" y="123"/>
                                </a:lnTo>
                                <a:lnTo>
                                  <a:pt x="44" y="130"/>
                                </a:lnTo>
                                <a:lnTo>
                                  <a:pt x="53" y="133"/>
                                </a:lnTo>
                                <a:lnTo>
                                  <a:pt x="61" y="137"/>
                                </a:lnTo>
                                <a:lnTo>
                                  <a:pt x="74" y="137"/>
                                </a:lnTo>
                                <a:lnTo>
                                  <a:pt x="84" y="137"/>
                                </a:lnTo>
                                <a:lnTo>
                                  <a:pt x="92" y="136"/>
                                </a:lnTo>
                                <a:lnTo>
                                  <a:pt x="100" y="133"/>
                                </a:lnTo>
                                <a:lnTo>
                                  <a:pt x="106" y="132"/>
                                </a:lnTo>
                                <a:lnTo>
                                  <a:pt x="112" y="130"/>
                                </a:lnTo>
                                <a:lnTo>
                                  <a:pt x="116" y="128"/>
                                </a:lnTo>
                                <a:lnTo>
                                  <a:pt x="119" y="127"/>
                                </a:lnTo>
                                <a:lnTo>
                                  <a:pt x="122" y="126"/>
                                </a:lnTo>
                                <a:lnTo>
                                  <a:pt x="123" y="127"/>
                                </a:lnTo>
                                <a:lnTo>
                                  <a:pt x="123" y="127"/>
                                </a:lnTo>
                                <a:lnTo>
                                  <a:pt x="124" y="127"/>
                                </a:lnTo>
                                <a:lnTo>
                                  <a:pt x="125" y="128"/>
                                </a:lnTo>
                                <a:lnTo>
                                  <a:pt x="125" y="130"/>
                                </a:lnTo>
                                <a:lnTo>
                                  <a:pt x="125" y="132"/>
                                </a:lnTo>
                                <a:lnTo>
                                  <a:pt x="125" y="135"/>
                                </a:lnTo>
                                <a:lnTo>
                                  <a:pt x="125" y="137"/>
                                </a:lnTo>
                                <a:lnTo>
                                  <a:pt x="125" y="138"/>
                                </a:lnTo>
                                <a:lnTo>
                                  <a:pt x="125" y="141"/>
                                </a:lnTo>
                                <a:lnTo>
                                  <a:pt x="125" y="142"/>
                                </a:lnTo>
                                <a:lnTo>
                                  <a:pt x="125" y="143"/>
                                </a:lnTo>
                                <a:lnTo>
                                  <a:pt x="125" y="144"/>
                                </a:lnTo>
                                <a:lnTo>
                                  <a:pt x="124" y="146"/>
                                </a:lnTo>
                                <a:lnTo>
                                  <a:pt x="124" y="146"/>
                                </a:lnTo>
                                <a:lnTo>
                                  <a:pt x="123" y="147"/>
                                </a:lnTo>
                                <a:lnTo>
                                  <a:pt x="122" y="148"/>
                                </a:lnTo>
                                <a:lnTo>
                                  <a:pt x="118" y="151"/>
                                </a:lnTo>
                                <a:lnTo>
                                  <a:pt x="113" y="152"/>
                                </a:lnTo>
                                <a:lnTo>
                                  <a:pt x="107" y="154"/>
                                </a:lnTo>
                                <a:lnTo>
                                  <a:pt x="100" y="156"/>
                                </a:lnTo>
                                <a:lnTo>
                                  <a:pt x="91" y="157"/>
                                </a:lnTo>
                                <a:lnTo>
                                  <a:pt x="81" y="159"/>
                                </a:lnTo>
                                <a:lnTo>
                                  <a:pt x="71" y="159"/>
                                </a:lnTo>
                                <a:lnTo>
                                  <a:pt x="54" y="158"/>
                                </a:lnTo>
                                <a:lnTo>
                                  <a:pt x="41" y="154"/>
                                </a:lnTo>
                                <a:lnTo>
                                  <a:pt x="28" y="148"/>
                                </a:lnTo>
                                <a:lnTo>
                                  <a:pt x="18" y="139"/>
                                </a:lnTo>
                                <a:lnTo>
                                  <a:pt x="10" y="128"/>
                                </a:lnTo>
                                <a:lnTo>
                                  <a:pt x="4" y="115"/>
                                </a:lnTo>
                                <a:lnTo>
                                  <a:pt x="0" y="99"/>
                                </a:lnTo>
                                <a:lnTo>
                                  <a:pt x="0" y="80"/>
                                </a:lnTo>
                                <a:lnTo>
                                  <a:pt x="0" y="62"/>
                                </a:lnTo>
                                <a:lnTo>
                                  <a:pt x="4" y="47"/>
                                </a:lnTo>
                                <a:lnTo>
                                  <a:pt x="10" y="32"/>
                                </a:lnTo>
                                <a:lnTo>
                                  <a:pt x="18" y="21"/>
                                </a:lnTo>
                                <a:lnTo>
                                  <a:pt x="28" y="13"/>
                                </a:lnTo>
                                <a:lnTo>
                                  <a:pt x="41" y="7"/>
                                </a:lnTo>
                                <a:lnTo>
                                  <a:pt x="53" y="2"/>
                                </a:lnTo>
                                <a:lnTo>
                                  <a:pt x="69" y="0"/>
                                </a:lnTo>
                                <a:lnTo>
                                  <a:pt x="85" y="2"/>
                                </a:lnTo>
                                <a:lnTo>
                                  <a:pt x="97" y="5"/>
                                </a:lnTo>
                                <a:lnTo>
                                  <a:pt x="108" y="11"/>
                                </a:lnTo>
                                <a:lnTo>
                                  <a:pt x="117" y="20"/>
                                </a:lnTo>
                                <a:lnTo>
                                  <a:pt x="124" y="30"/>
                                </a:lnTo>
                                <a:lnTo>
                                  <a:pt x="128" y="42"/>
                                </a:lnTo>
                                <a:lnTo>
                                  <a:pt x="132" y="55"/>
                                </a:lnTo>
                                <a:lnTo>
                                  <a:pt x="132" y="68"/>
                                </a:lnTo>
                                <a:lnTo>
                                  <a:pt x="132" y="73"/>
                                </a:lnTo>
                                <a:close/>
                                <a:moveTo>
                                  <a:pt x="106" y="66"/>
                                </a:moveTo>
                                <a:lnTo>
                                  <a:pt x="106" y="56"/>
                                </a:lnTo>
                                <a:lnTo>
                                  <a:pt x="101" y="39"/>
                                </a:lnTo>
                                <a:lnTo>
                                  <a:pt x="96" y="32"/>
                                </a:lnTo>
                                <a:lnTo>
                                  <a:pt x="91" y="27"/>
                                </a:lnTo>
                                <a:lnTo>
                                  <a:pt x="76" y="21"/>
                                </a:lnTo>
                                <a:lnTo>
                                  <a:pt x="68" y="21"/>
                                </a:lnTo>
                                <a:lnTo>
                                  <a:pt x="58" y="21"/>
                                </a:lnTo>
                                <a:lnTo>
                                  <a:pt x="50" y="25"/>
                                </a:lnTo>
                                <a:lnTo>
                                  <a:pt x="43" y="29"/>
                                </a:lnTo>
                                <a:lnTo>
                                  <a:pt x="38" y="35"/>
                                </a:lnTo>
                                <a:lnTo>
                                  <a:pt x="33" y="41"/>
                                </a:lnTo>
                                <a:lnTo>
                                  <a:pt x="31" y="48"/>
                                </a:lnTo>
                                <a:lnTo>
                                  <a:pt x="28" y="57"/>
                                </a:lnTo>
                                <a:lnTo>
                                  <a:pt x="27" y="66"/>
                                </a:lnTo>
                                <a:lnTo>
                                  <a:pt x="106" y="6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72" name="Freeform 367"/>
                        <wps:cNvSpPr>
                          <a:spLocks noEditPoints="1"/>
                        </wps:cNvSpPr>
                        <wps:spPr bwMode="auto">
                          <a:xfrm>
                            <a:off x="1387476" y="398463"/>
                            <a:ext cx="17463" cy="114300"/>
                          </a:xfrm>
                          <a:custGeom>
                            <a:avLst/>
                            <a:gdLst>
                              <a:gd name="T0" fmla="*/ 29 w 32"/>
                              <a:gd name="T1" fmla="*/ 210 h 215"/>
                              <a:gd name="T2" fmla="*/ 29 w 32"/>
                              <a:gd name="T3" fmla="*/ 211 h 215"/>
                              <a:gd name="T4" fmla="*/ 28 w 32"/>
                              <a:gd name="T5" fmla="*/ 212 h 215"/>
                              <a:gd name="T6" fmla="*/ 28 w 32"/>
                              <a:gd name="T7" fmla="*/ 212 h 215"/>
                              <a:gd name="T8" fmla="*/ 26 w 32"/>
                              <a:gd name="T9" fmla="*/ 214 h 215"/>
                              <a:gd name="T10" fmla="*/ 24 w 32"/>
                              <a:gd name="T11" fmla="*/ 214 h 215"/>
                              <a:gd name="T12" fmla="*/ 22 w 32"/>
                              <a:gd name="T13" fmla="*/ 215 h 215"/>
                              <a:gd name="T14" fmla="*/ 20 w 32"/>
                              <a:gd name="T15" fmla="*/ 215 h 215"/>
                              <a:gd name="T16" fmla="*/ 16 w 32"/>
                              <a:gd name="T17" fmla="*/ 215 h 215"/>
                              <a:gd name="T18" fmla="*/ 12 w 32"/>
                              <a:gd name="T19" fmla="*/ 215 h 215"/>
                              <a:gd name="T20" fmla="*/ 10 w 32"/>
                              <a:gd name="T21" fmla="*/ 215 h 215"/>
                              <a:gd name="T22" fmla="*/ 7 w 32"/>
                              <a:gd name="T23" fmla="*/ 214 h 215"/>
                              <a:gd name="T24" fmla="*/ 5 w 32"/>
                              <a:gd name="T25" fmla="*/ 214 h 215"/>
                              <a:gd name="T26" fmla="*/ 4 w 32"/>
                              <a:gd name="T27" fmla="*/ 212 h 215"/>
                              <a:gd name="T28" fmla="*/ 4 w 32"/>
                              <a:gd name="T29" fmla="*/ 212 h 215"/>
                              <a:gd name="T30" fmla="*/ 2 w 32"/>
                              <a:gd name="T31" fmla="*/ 211 h 215"/>
                              <a:gd name="T32" fmla="*/ 2 w 32"/>
                              <a:gd name="T33" fmla="*/ 210 h 215"/>
                              <a:gd name="T34" fmla="*/ 2 w 32"/>
                              <a:gd name="T35" fmla="*/ 66 h 215"/>
                              <a:gd name="T36" fmla="*/ 2 w 32"/>
                              <a:gd name="T37" fmla="*/ 65 h 215"/>
                              <a:gd name="T38" fmla="*/ 4 w 32"/>
                              <a:gd name="T39" fmla="*/ 63 h 215"/>
                              <a:gd name="T40" fmla="*/ 4 w 32"/>
                              <a:gd name="T41" fmla="*/ 62 h 215"/>
                              <a:gd name="T42" fmla="*/ 5 w 32"/>
                              <a:gd name="T43" fmla="*/ 62 h 215"/>
                              <a:gd name="T44" fmla="*/ 7 w 32"/>
                              <a:gd name="T45" fmla="*/ 61 h 215"/>
                              <a:gd name="T46" fmla="*/ 10 w 32"/>
                              <a:gd name="T47" fmla="*/ 61 h 215"/>
                              <a:gd name="T48" fmla="*/ 12 w 32"/>
                              <a:gd name="T49" fmla="*/ 61 h 215"/>
                              <a:gd name="T50" fmla="*/ 16 w 32"/>
                              <a:gd name="T51" fmla="*/ 61 h 215"/>
                              <a:gd name="T52" fmla="*/ 20 w 32"/>
                              <a:gd name="T53" fmla="*/ 61 h 215"/>
                              <a:gd name="T54" fmla="*/ 22 w 32"/>
                              <a:gd name="T55" fmla="*/ 61 h 215"/>
                              <a:gd name="T56" fmla="*/ 24 w 32"/>
                              <a:gd name="T57" fmla="*/ 61 h 215"/>
                              <a:gd name="T58" fmla="*/ 26 w 32"/>
                              <a:gd name="T59" fmla="*/ 62 h 215"/>
                              <a:gd name="T60" fmla="*/ 28 w 32"/>
                              <a:gd name="T61" fmla="*/ 62 h 215"/>
                              <a:gd name="T62" fmla="*/ 28 w 32"/>
                              <a:gd name="T63" fmla="*/ 63 h 215"/>
                              <a:gd name="T64" fmla="*/ 29 w 32"/>
                              <a:gd name="T65" fmla="*/ 65 h 215"/>
                              <a:gd name="T66" fmla="*/ 29 w 32"/>
                              <a:gd name="T67" fmla="*/ 66 h 215"/>
                              <a:gd name="T68" fmla="*/ 29 w 32"/>
                              <a:gd name="T69" fmla="*/ 210 h 215"/>
                              <a:gd name="T70" fmla="*/ 32 w 32"/>
                              <a:gd name="T71" fmla="*/ 16 h 215"/>
                              <a:gd name="T72" fmla="*/ 32 w 32"/>
                              <a:gd name="T73" fmla="*/ 25 h 215"/>
                              <a:gd name="T74" fmla="*/ 28 w 32"/>
                              <a:gd name="T75" fmla="*/ 30 h 215"/>
                              <a:gd name="T76" fmla="*/ 24 w 32"/>
                              <a:gd name="T77" fmla="*/ 32 h 215"/>
                              <a:gd name="T78" fmla="*/ 16 w 32"/>
                              <a:gd name="T79" fmla="*/ 32 h 215"/>
                              <a:gd name="T80" fmla="*/ 7 w 32"/>
                              <a:gd name="T81" fmla="*/ 32 h 215"/>
                              <a:gd name="T82" fmla="*/ 2 w 32"/>
                              <a:gd name="T83" fmla="*/ 30 h 215"/>
                              <a:gd name="T84" fmla="*/ 0 w 32"/>
                              <a:gd name="T85" fmla="*/ 25 h 215"/>
                              <a:gd name="T86" fmla="*/ 0 w 32"/>
                              <a:gd name="T87" fmla="*/ 16 h 215"/>
                              <a:gd name="T88" fmla="*/ 0 w 32"/>
                              <a:gd name="T89" fmla="*/ 9 h 215"/>
                              <a:gd name="T90" fmla="*/ 2 w 32"/>
                              <a:gd name="T91" fmla="*/ 4 h 215"/>
                              <a:gd name="T92" fmla="*/ 7 w 32"/>
                              <a:gd name="T93" fmla="*/ 2 h 215"/>
                              <a:gd name="T94" fmla="*/ 16 w 32"/>
                              <a:gd name="T95" fmla="*/ 0 h 215"/>
                              <a:gd name="T96" fmla="*/ 24 w 32"/>
                              <a:gd name="T97" fmla="*/ 2 h 215"/>
                              <a:gd name="T98" fmla="*/ 28 w 32"/>
                              <a:gd name="T99" fmla="*/ 4 h 215"/>
                              <a:gd name="T100" fmla="*/ 32 w 32"/>
                              <a:gd name="T101" fmla="*/ 9 h 215"/>
                              <a:gd name="T102" fmla="*/ 32 w 32"/>
                              <a:gd name="T103" fmla="*/ 16 h 2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32" h="215">
                                <a:moveTo>
                                  <a:pt x="29" y="210"/>
                                </a:moveTo>
                                <a:lnTo>
                                  <a:pt x="29" y="211"/>
                                </a:lnTo>
                                <a:lnTo>
                                  <a:pt x="28" y="212"/>
                                </a:lnTo>
                                <a:lnTo>
                                  <a:pt x="28" y="212"/>
                                </a:lnTo>
                                <a:lnTo>
                                  <a:pt x="26" y="214"/>
                                </a:lnTo>
                                <a:lnTo>
                                  <a:pt x="24" y="214"/>
                                </a:lnTo>
                                <a:lnTo>
                                  <a:pt x="22" y="215"/>
                                </a:lnTo>
                                <a:lnTo>
                                  <a:pt x="20" y="215"/>
                                </a:lnTo>
                                <a:lnTo>
                                  <a:pt x="16" y="215"/>
                                </a:lnTo>
                                <a:lnTo>
                                  <a:pt x="12" y="215"/>
                                </a:lnTo>
                                <a:lnTo>
                                  <a:pt x="10" y="215"/>
                                </a:lnTo>
                                <a:lnTo>
                                  <a:pt x="7" y="214"/>
                                </a:lnTo>
                                <a:lnTo>
                                  <a:pt x="5" y="214"/>
                                </a:lnTo>
                                <a:lnTo>
                                  <a:pt x="4" y="212"/>
                                </a:lnTo>
                                <a:lnTo>
                                  <a:pt x="4" y="212"/>
                                </a:lnTo>
                                <a:lnTo>
                                  <a:pt x="2" y="211"/>
                                </a:lnTo>
                                <a:lnTo>
                                  <a:pt x="2" y="210"/>
                                </a:lnTo>
                                <a:lnTo>
                                  <a:pt x="2" y="66"/>
                                </a:lnTo>
                                <a:lnTo>
                                  <a:pt x="2" y="65"/>
                                </a:lnTo>
                                <a:lnTo>
                                  <a:pt x="4" y="63"/>
                                </a:lnTo>
                                <a:lnTo>
                                  <a:pt x="4" y="62"/>
                                </a:lnTo>
                                <a:lnTo>
                                  <a:pt x="5" y="62"/>
                                </a:lnTo>
                                <a:lnTo>
                                  <a:pt x="7" y="61"/>
                                </a:lnTo>
                                <a:lnTo>
                                  <a:pt x="10" y="61"/>
                                </a:lnTo>
                                <a:lnTo>
                                  <a:pt x="12" y="61"/>
                                </a:lnTo>
                                <a:lnTo>
                                  <a:pt x="16" y="61"/>
                                </a:lnTo>
                                <a:lnTo>
                                  <a:pt x="20" y="61"/>
                                </a:lnTo>
                                <a:lnTo>
                                  <a:pt x="22" y="61"/>
                                </a:lnTo>
                                <a:lnTo>
                                  <a:pt x="24" y="61"/>
                                </a:lnTo>
                                <a:lnTo>
                                  <a:pt x="26" y="62"/>
                                </a:lnTo>
                                <a:lnTo>
                                  <a:pt x="28" y="62"/>
                                </a:lnTo>
                                <a:lnTo>
                                  <a:pt x="28" y="63"/>
                                </a:lnTo>
                                <a:lnTo>
                                  <a:pt x="29" y="65"/>
                                </a:lnTo>
                                <a:lnTo>
                                  <a:pt x="29" y="66"/>
                                </a:lnTo>
                                <a:lnTo>
                                  <a:pt x="29" y="210"/>
                                </a:lnTo>
                                <a:close/>
                                <a:moveTo>
                                  <a:pt x="32" y="16"/>
                                </a:moveTo>
                                <a:lnTo>
                                  <a:pt x="32" y="25"/>
                                </a:lnTo>
                                <a:lnTo>
                                  <a:pt x="28" y="30"/>
                                </a:lnTo>
                                <a:lnTo>
                                  <a:pt x="24" y="32"/>
                                </a:lnTo>
                                <a:lnTo>
                                  <a:pt x="16" y="32"/>
                                </a:lnTo>
                                <a:lnTo>
                                  <a:pt x="7" y="32"/>
                                </a:lnTo>
                                <a:lnTo>
                                  <a:pt x="2" y="30"/>
                                </a:lnTo>
                                <a:lnTo>
                                  <a:pt x="0" y="25"/>
                                </a:lnTo>
                                <a:lnTo>
                                  <a:pt x="0" y="16"/>
                                </a:lnTo>
                                <a:lnTo>
                                  <a:pt x="0" y="9"/>
                                </a:lnTo>
                                <a:lnTo>
                                  <a:pt x="2" y="4"/>
                                </a:lnTo>
                                <a:lnTo>
                                  <a:pt x="7" y="2"/>
                                </a:lnTo>
                                <a:lnTo>
                                  <a:pt x="16" y="0"/>
                                </a:lnTo>
                                <a:lnTo>
                                  <a:pt x="24" y="2"/>
                                </a:lnTo>
                                <a:lnTo>
                                  <a:pt x="28" y="4"/>
                                </a:lnTo>
                                <a:lnTo>
                                  <a:pt x="32" y="9"/>
                                </a:lnTo>
                                <a:lnTo>
                                  <a:pt x="32"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73" name="Freeform 368"/>
                        <wps:cNvSpPr>
                          <a:spLocks/>
                        </wps:cNvSpPr>
                        <wps:spPr bwMode="auto">
                          <a:xfrm>
                            <a:off x="1430338" y="430213"/>
                            <a:ext cx="65088" cy="82550"/>
                          </a:xfrm>
                          <a:custGeom>
                            <a:avLst/>
                            <a:gdLst>
                              <a:gd name="T0" fmla="*/ 123 w 124"/>
                              <a:gd name="T1" fmla="*/ 153 h 157"/>
                              <a:gd name="T2" fmla="*/ 122 w 124"/>
                              <a:gd name="T3" fmla="*/ 154 h 157"/>
                              <a:gd name="T4" fmla="*/ 119 w 124"/>
                              <a:gd name="T5" fmla="*/ 156 h 157"/>
                              <a:gd name="T6" fmla="*/ 114 w 124"/>
                              <a:gd name="T7" fmla="*/ 157 h 157"/>
                              <a:gd name="T8" fmla="*/ 107 w 124"/>
                              <a:gd name="T9" fmla="*/ 157 h 157"/>
                              <a:gd name="T10" fmla="*/ 102 w 124"/>
                              <a:gd name="T11" fmla="*/ 156 h 157"/>
                              <a:gd name="T12" fmla="*/ 98 w 124"/>
                              <a:gd name="T13" fmla="*/ 154 h 157"/>
                              <a:gd name="T14" fmla="*/ 97 w 124"/>
                              <a:gd name="T15" fmla="*/ 153 h 157"/>
                              <a:gd name="T16" fmla="*/ 97 w 124"/>
                              <a:gd name="T17" fmla="*/ 67 h 157"/>
                              <a:gd name="T18" fmla="*/ 96 w 124"/>
                              <a:gd name="T19" fmla="*/ 47 h 157"/>
                              <a:gd name="T20" fmla="*/ 90 w 124"/>
                              <a:gd name="T21" fmla="*/ 35 h 157"/>
                              <a:gd name="T22" fmla="*/ 80 w 124"/>
                              <a:gd name="T23" fmla="*/ 26 h 157"/>
                              <a:gd name="T24" fmla="*/ 66 w 124"/>
                              <a:gd name="T25" fmla="*/ 24 h 157"/>
                              <a:gd name="T26" fmla="*/ 46 w 124"/>
                              <a:gd name="T27" fmla="*/ 30 h 157"/>
                              <a:gd name="T28" fmla="*/ 26 w 124"/>
                              <a:gd name="T29" fmla="*/ 51 h 157"/>
                              <a:gd name="T30" fmla="*/ 26 w 124"/>
                              <a:gd name="T31" fmla="*/ 153 h 157"/>
                              <a:gd name="T32" fmla="*/ 24 w 124"/>
                              <a:gd name="T33" fmla="*/ 154 h 157"/>
                              <a:gd name="T34" fmla="*/ 22 w 124"/>
                              <a:gd name="T35" fmla="*/ 156 h 157"/>
                              <a:gd name="T36" fmla="*/ 16 w 124"/>
                              <a:gd name="T37" fmla="*/ 157 h 157"/>
                              <a:gd name="T38" fmla="*/ 8 w 124"/>
                              <a:gd name="T39" fmla="*/ 157 h 157"/>
                              <a:gd name="T40" fmla="*/ 3 w 124"/>
                              <a:gd name="T41" fmla="*/ 156 h 157"/>
                              <a:gd name="T42" fmla="*/ 1 w 124"/>
                              <a:gd name="T43" fmla="*/ 154 h 157"/>
                              <a:gd name="T44" fmla="*/ 0 w 124"/>
                              <a:gd name="T45" fmla="*/ 153 h 157"/>
                              <a:gd name="T46" fmla="*/ 0 w 124"/>
                              <a:gd name="T47" fmla="*/ 8 h 157"/>
                              <a:gd name="T48" fmla="*/ 0 w 124"/>
                              <a:gd name="T49" fmla="*/ 5 h 157"/>
                              <a:gd name="T50" fmla="*/ 2 w 124"/>
                              <a:gd name="T51" fmla="*/ 4 h 157"/>
                              <a:gd name="T52" fmla="*/ 6 w 124"/>
                              <a:gd name="T53" fmla="*/ 3 h 157"/>
                              <a:gd name="T54" fmla="*/ 11 w 124"/>
                              <a:gd name="T55" fmla="*/ 3 h 157"/>
                              <a:gd name="T56" fmla="*/ 17 w 124"/>
                              <a:gd name="T57" fmla="*/ 3 h 157"/>
                              <a:gd name="T58" fmla="*/ 21 w 124"/>
                              <a:gd name="T59" fmla="*/ 4 h 157"/>
                              <a:gd name="T60" fmla="*/ 23 w 124"/>
                              <a:gd name="T61" fmla="*/ 5 h 157"/>
                              <a:gd name="T62" fmla="*/ 23 w 124"/>
                              <a:gd name="T63" fmla="*/ 8 h 157"/>
                              <a:gd name="T64" fmla="*/ 35 w 124"/>
                              <a:gd name="T65" fmla="*/ 14 h 157"/>
                              <a:gd name="T66" fmla="*/ 60 w 124"/>
                              <a:gd name="T67" fmla="*/ 2 h 157"/>
                              <a:gd name="T68" fmla="*/ 86 w 124"/>
                              <a:gd name="T69" fmla="*/ 2 h 157"/>
                              <a:gd name="T70" fmla="*/ 106 w 124"/>
                              <a:gd name="T71" fmla="*/ 10 h 157"/>
                              <a:gd name="T72" fmla="*/ 118 w 124"/>
                              <a:gd name="T73" fmla="*/ 27 h 157"/>
                              <a:gd name="T74" fmla="*/ 123 w 124"/>
                              <a:gd name="T75" fmla="*/ 50 h 157"/>
                              <a:gd name="T76" fmla="*/ 124 w 124"/>
                              <a:gd name="T77"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4" h="157">
                                <a:moveTo>
                                  <a:pt x="124" y="152"/>
                                </a:moveTo>
                                <a:lnTo>
                                  <a:pt x="123" y="153"/>
                                </a:lnTo>
                                <a:lnTo>
                                  <a:pt x="123" y="154"/>
                                </a:lnTo>
                                <a:lnTo>
                                  <a:pt x="122" y="154"/>
                                </a:lnTo>
                                <a:lnTo>
                                  <a:pt x="120" y="156"/>
                                </a:lnTo>
                                <a:lnTo>
                                  <a:pt x="119" y="156"/>
                                </a:lnTo>
                                <a:lnTo>
                                  <a:pt x="117" y="157"/>
                                </a:lnTo>
                                <a:lnTo>
                                  <a:pt x="114" y="157"/>
                                </a:lnTo>
                                <a:lnTo>
                                  <a:pt x="111" y="157"/>
                                </a:lnTo>
                                <a:lnTo>
                                  <a:pt x="107" y="157"/>
                                </a:lnTo>
                                <a:lnTo>
                                  <a:pt x="104" y="157"/>
                                </a:lnTo>
                                <a:lnTo>
                                  <a:pt x="102" y="156"/>
                                </a:lnTo>
                                <a:lnTo>
                                  <a:pt x="99" y="156"/>
                                </a:lnTo>
                                <a:lnTo>
                                  <a:pt x="98" y="154"/>
                                </a:lnTo>
                                <a:lnTo>
                                  <a:pt x="98" y="154"/>
                                </a:lnTo>
                                <a:lnTo>
                                  <a:pt x="97" y="153"/>
                                </a:lnTo>
                                <a:lnTo>
                                  <a:pt x="97" y="152"/>
                                </a:lnTo>
                                <a:lnTo>
                                  <a:pt x="97" y="67"/>
                                </a:lnTo>
                                <a:lnTo>
                                  <a:pt x="97" y="56"/>
                                </a:lnTo>
                                <a:lnTo>
                                  <a:pt x="96" y="47"/>
                                </a:lnTo>
                                <a:lnTo>
                                  <a:pt x="93" y="40"/>
                                </a:lnTo>
                                <a:lnTo>
                                  <a:pt x="90" y="35"/>
                                </a:lnTo>
                                <a:lnTo>
                                  <a:pt x="86" y="30"/>
                                </a:lnTo>
                                <a:lnTo>
                                  <a:pt x="80" y="26"/>
                                </a:lnTo>
                                <a:lnTo>
                                  <a:pt x="74" y="24"/>
                                </a:lnTo>
                                <a:lnTo>
                                  <a:pt x="66" y="24"/>
                                </a:lnTo>
                                <a:lnTo>
                                  <a:pt x="56" y="25"/>
                                </a:lnTo>
                                <a:lnTo>
                                  <a:pt x="46" y="30"/>
                                </a:lnTo>
                                <a:lnTo>
                                  <a:pt x="37" y="39"/>
                                </a:lnTo>
                                <a:lnTo>
                                  <a:pt x="26" y="51"/>
                                </a:lnTo>
                                <a:lnTo>
                                  <a:pt x="26" y="152"/>
                                </a:lnTo>
                                <a:lnTo>
                                  <a:pt x="26" y="153"/>
                                </a:lnTo>
                                <a:lnTo>
                                  <a:pt x="26" y="154"/>
                                </a:lnTo>
                                <a:lnTo>
                                  <a:pt x="24" y="154"/>
                                </a:lnTo>
                                <a:lnTo>
                                  <a:pt x="23" y="156"/>
                                </a:lnTo>
                                <a:lnTo>
                                  <a:pt x="22" y="156"/>
                                </a:lnTo>
                                <a:lnTo>
                                  <a:pt x="19" y="157"/>
                                </a:lnTo>
                                <a:lnTo>
                                  <a:pt x="16" y="157"/>
                                </a:lnTo>
                                <a:lnTo>
                                  <a:pt x="12" y="157"/>
                                </a:lnTo>
                                <a:lnTo>
                                  <a:pt x="8" y="157"/>
                                </a:lnTo>
                                <a:lnTo>
                                  <a:pt x="6" y="157"/>
                                </a:lnTo>
                                <a:lnTo>
                                  <a:pt x="3" y="156"/>
                                </a:lnTo>
                                <a:lnTo>
                                  <a:pt x="2" y="156"/>
                                </a:lnTo>
                                <a:lnTo>
                                  <a:pt x="1" y="154"/>
                                </a:lnTo>
                                <a:lnTo>
                                  <a:pt x="0" y="154"/>
                                </a:lnTo>
                                <a:lnTo>
                                  <a:pt x="0" y="153"/>
                                </a:lnTo>
                                <a:lnTo>
                                  <a:pt x="0" y="152"/>
                                </a:lnTo>
                                <a:lnTo>
                                  <a:pt x="0" y="8"/>
                                </a:lnTo>
                                <a:lnTo>
                                  <a:pt x="0" y="7"/>
                                </a:lnTo>
                                <a:lnTo>
                                  <a:pt x="0" y="5"/>
                                </a:lnTo>
                                <a:lnTo>
                                  <a:pt x="1" y="4"/>
                                </a:lnTo>
                                <a:lnTo>
                                  <a:pt x="2" y="4"/>
                                </a:lnTo>
                                <a:lnTo>
                                  <a:pt x="3" y="3"/>
                                </a:lnTo>
                                <a:lnTo>
                                  <a:pt x="6" y="3"/>
                                </a:lnTo>
                                <a:lnTo>
                                  <a:pt x="8" y="3"/>
                                </a:lnTo>
                                <a:lnTo>
                                  <a:pt x="11" y="3"/>
                                </a:lnTo>
                                <a:lnTo>
                                  <a:pt x="14" y="3"/>
                                </a:lnTo>
                                <a:lnTo>
                                  <a:pt x="17" y="3"/>
                                </a:lnTo>
                                <a:lnTo>
                                  <a:pt x="19" y="3"/>
                                </a:lnTo>
                                <a:lnTo>
                                  <a:pt x="21" y="4"/>
                                </a:lnTo>
                                <a:lnTo>
                                  <a:pt x="22" y="4"/>
                                </a:lnTo>
                                <a:lnTo>
                                  <a:pt x="23" y="5"/>
                                </a:lnTo>
                                <a:lnTo>
                                  <a:pt x="23" y="7"/>
                                </a:lnTo>
                                <a:lnTo>
                                  <a:pt x="23" y="8"/>
                                </a:lnTo>
                                <a:lnTo>
                                  <a:pt x="23" y="26"/>
                                </a:lnTo>
                                <a:lnTo>
                                  <a:pt x="35" y="14"/>
                                </a:lnTo>
                                <a:lnTo>
                                  <a:pt x="48" y="7"/>
                                </a:lnTo>
                                <a:lnTo>
                                  <a:pt x="60" y="2"/>
                                </a:lnTo>
                                <a:lnTo>
                                  <a:pt x="72" y="0"/>
                                </a:lnTo>
                                <a:lnTo>
                                  <a:pt x="86" y="2"/>
                                </a:lnTo>
                                <a:lnTo>
                                  <a:pt x="96" y="5"/>
                                </a:lnTo>
                                <a:lnTo>
                                  <a:pt x="106" y="10"/>
                                </a:lnTo>
                                <a:lnTo>
                                  <a:pt x="112" y="19"/>
                                </a:lnTo>
                                <a:lnTo>
                                  <a:pt x="118" y="27"/>
                                </a:lnTo>
                                <a:lnTo>
                                  <a:pt x="120" y="37"/>
                                </a:lnTo>
                                <a:lnTo>
                                  <a:pt x="123" y="50"/>
                                </a:lnTo>
                                <a:lnTo>
                                  <a:pt x="124" y="64"/>
                                </a:lnTo>
                                <a:lnTo>
                                  <a:pt x="124"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74" name="Freeform 369"/>
                        <wps:cNvSpPr>
                          <a:spLocks noEditPoints="1"/>
                        </wps:cNvSpPr>
                        <wps:spPr bwMode="auto">
                          <a:xfrm>
                            <a:off x="1516063" y="430213"/>
                            <a:ext cx="69850" cy="84138"/>
                          </a:xfrm>
                          <a:custGeom>
                            <a:avLst/>
                            <a:gdLst>
                              <a:gd name="T0" fmla="*/ 132 w 133"/>
                              <a:gd name="T1" fmla="*/ 79 h 159"/>
                              <a:gd name="T2" fmla="*/ 127 w 133"/>
                              <a:gd name="T3" fmla="*/ 84 h 159"/>
                              <a:gd name="T4" fmla="*/ 29 w 133"/>
                              <a:gd name="T5" fmla="*/ 85 h 159"/>
                              <a:gd name="T6" fmla="*/ 31 w 133"/>
                              <a:gd name="T7" fmla="*/ 106 h 159"/>
                              <a:gd name="T8" fmla="*/ 38 w 133"/>
                              <a:gd name="T9" fmla="*/ 123 h 159"/>
                              <a:gd name="T10" fmla="*/ 53 w 133"/>
                              <a:gd name="T11" fmla="*/ 133 h 159"/>
                              <a:gd name="T12" fmla="*/ 75 w 133"/>
                              <a:gd name="T13" fmla="*/ 137 h 159"/>
                              <a:gd name="T14" fmla="*/ 94 w 133"/>
                              <a:gd name="T15" fmla="*/ 136 h 159"/>
                              <a:gd name="T16" fmla="*/ 107 w 133"/>
                              <a:gd name="T17" fmla="*/ 132 h 159"/>
                              <a:gd name="T18" fmla="*/ 117 w 133"/>
                              <a:gd name="T19" fmla="*/ 128 h 159"/>
                              <a:gd name="T20" fmla="*/ 122 w 133"/>
                              <a:gd name="T21" fmla="*/ 126 h 159"/>
                              <a:gd name="T22" fmla="*/ 125 w 133"/>
                              <a:gd name="T23" fmla="*/ 127 h 159"/>
                              <a:gd name="T24" fmla="*/ 126 w 133"/>
                              <a:gd name="T25" fmla="*/ 128 h 159"/>
                              <a:gd name="T26" fmla="*/ 127 w 133"/>
                              <a:gd name="T27" fmla="*/ 132 h 159"/>
                              <a:gd name="T28" fmla="*/ 127 w 133"/>
                              <a:gd name="T29" fmla="*/ 137 h 159"/>
                              <a:gd name="T30" fmla="*/ 127 w 133"/>
                              <a:gd name="T31" fmla="*/ 141 h 159"/>
                              <a:gd name="T32" fmla="*/ 126 w 133"/>
                              <a:gd name="T33" fmla="*/ 143 h 159"/>
                              <a:gd name="T34" fmla="*/ 126 w 133"/>
                              <a:gd name="T35" fmla="*/ 146 h 159"/>
                              <a:gd name="T36" fmla="*/ 123 w 133"/>
                              <a:gd name="T37" fmla="*/ 147 h 159"/>
                              <a:gd name="T38" fmla="*/ 118 w 133"/>
                              <a:gd name="T39" fmla="*/ 151 h 159"/>
                              <a:gd name="T40" fmla="*/ 107 w 133"/>
                              <a:gd name="T41" fmla="*/ 154 h 159"/>
                              <a:gd name="T42" fmla="*/ 91 w 133"/>
                              <a:gd name="T43" fmla="*/ 157 h 159"/>
                              <a:gd name="T44" fmla="*/ 73 w 133"/>
                              <a:gd name="T45" fmla="*/ 159 h 159"/>
                              <a:gd name="T46" fmla="*/ 41 w 133"/>
                              <a:gd name="T47" fmla="*/ 154 h 159"/>
                              <a:gd name="T48" fmla="*/ 19 w 133"/>
                              <a:gd name="T49" fmla="*/ 139 h 159"/>
                              <a:gd name="T50" fmla="*/ 5 w 133"/>
                              <a:gd name="T51" fmla="*/ 115 h 159"/>
                              <a:gd name="T52" fmla="*/ 0 w 133"/>
                              <a:gd name="T53" fmla="*/ 80 h 159"/>
                              <a:gd name="T54" fmla="*/ 5 w 133"/>
                              <a:gd name="T55" fmla="*/ 47 h 159"/>
                              <a:gd name="T56" fmla="*/ 19 w 133"/>
                              <a:gd name="T57" fmla="*/ 21 h 159"/>
                              <a:gd name="T58" fmla="*/ 41 w 133"/>
                              <a:gd name="T59" fmla="*/ 7 h 159"/>
                              <a:gd name="T60" fmla="*/ 69 w 133"/>
                              <a:gd name="T61" fmla="*/ 0 h 159"/>
                              <a:gd name="T62" fmla="*/ 99 w 133"/>
                              <a:gd name="T63" fmla="*/ 5 h 159"/>
                              <a:gd name="T64" fmla="*/ 118 w 133"/>
                              <a:gd name="T65" fmla="*/ 20 h 159"/>
                              <a:gd name="T66" fmla="*/ 130 w 133"/>
                              <a:gd name="T67" fmla="*/ 42 h 159"/>
                              <a:gd name="T68" fmla="*/ 133 w 133"/>
                              <a:gd name="T69" fmla="*/ 68 h 159"/>
                              <a:gd name="T70" fmla="*/ 106 w 133"/>
                              <a:gd name="T71" fmla="*/ 66 h 159"/>
                              <a:gd name="T72" fmla="*/ 101 w 133"/>
                              <a:gd name="T73" fmla="*/ 39 h 159"/>
                              <a:gd name="T74" fmla="*/ 91 w 133"/>
                              <a:gd name="T75" fmla="*/ 27 h 159"/>
                              <a:gd name="T76" fmla="*/ 68 w 133"/>
                              <a:gd name="T77" fmla="*/ 21 h 159"/>
                              <a:gd name="T78" fmla="*/ 51 w 133"/>
                              <a:gd name="T79" fmla="*/ 25 h 159"/>
                              <a:gd name="T80" fmla="*/ 38 w 133"/>
                              <a:gd name="T81" fmla="*/ 35 h 159"/>
                              <a:gd name="T82" fmla="*/ 31 w 133"/>
                              <a:gd name="T83" fmla="*/ 48 h 159"/>
                              <a:gd name="T84" fmla="*/ 29 w 133"/>
                              <a:gd name="T85" fmla="*/ 66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33" h="159">
                                <a:moveTo>
                                  <a:pt x="133" y="73"/>
                                </a:moveTo>
                                <a:lnTo>
                                  <a:pt x="132" y="79"/>
                                </a:lnTo>
                                <a:lnTo>
                                  <a:pt x="130" y="83"/>
                                </a:lnTo>
                                <a:lnTo>
                                  <a:pt x="127" y="84"/>
                                </a:lnTo>
                                <a:lnTo>
                                  <a:pt x="122" y="85"/>
                                </a:lnTo>
                                <a:lnTo>
                                  <a:pt x="29" y="85"/>
                                </a:lnTo>
                                <a:lnTo>
                                  <a:pt x="29" y="96"/>
                                </a:lnTo>
                                <a:lnTo>
                                  <a:pt x="31" y="106"/>
                                </a:lnTo>
                                <a:lnTo>
                                  <a:pt x="33" y="116"/>
                                </a:lnTo>
                                <a:lnTo>
                                  <a:pt x="38" y="123"/>
                                </a:lnTo>
                                <a:lnTo>
                                  <a:pt x="45" y="130"/>
                                </a:lnTo>
                                <a:lnTo>
                                  <a:pt x="53" y="133"/>
                                </a:lnTo>
                                <a:lnTo>
                                  <a:pt x="63" y="137"/>
                                </a:lnTo>
                                <a:lnTo>
                                  <a:pt x="75" y="137"/>
                                </a:lnTo>
                                <a:lnTo>
                                  <a:pt x="85" y="137"/>
                                </a:lnTo>
                                <a:lnTo>
                                  <a:pt x="94" y="136"/>
                                </a:lnTo>
                                <a:lnTo>
                                  <a:pt x="101" y="133"/>
                                </a:lnTo>
                                <a:lnTo>
                                  <a:pt x="107" y="132"/>
                                </a:lnTo>
                                <a:lnTo>
                                  <a:pt x="112" y="130"/>
                                </a:lnTo>
                                <a:lnTo>
                                  <a:pt x="117" y="128"/>
                                </a:lnTo>
                                <a:lnTo>
                                  <a:pt x="120" y="127"/>
                                </a:lnTo>
                                <a:lnTo>
                                  <a:pt x="122" y="126"/>
                                </a:lnTo>
                                <a:lnTo>
                                  <a:pt x="123" y="127"/>
                                </a:lnTo>
                                <a:lnTo>
                                  <a:pt x="125" y="127"/>
                                </a:lnTo>
                                <a:lnTo>
                                  <a:pt x="126" y="127"/>
                                </a:lnTo>
                                <a:lnTo>
                                  <a:pt x="126" y="128"/>
                                </a:lnTo>
                                <a:lnTo>
                                  <a:pt x="126" y="130"/>
                                </a:lnTo>
                                <a:lnTo>
                                  <a:pt x="127" y="132"/>
                                </a:lnTo>
                                <a:lnTo>
                                  <a:pt x="127" y="135"/>
                                </a:lnTo>
                                <a:lnTo>
                                  <a:pt x="127" y="137"/>
                                </a:lnTo>
                                <a:lnTo>
                                  <a:pt x="127" y="138"/>
                                </a:lnTo>
                                <a:lnTo>
                                  <a:pt x="127" y="141"/>
                                </a:lnTo>
                                <a:lnTo>
                                  <a:pt x="127" y="142"/>
                                </a:lnTo>
                                <a:lnTo>
                                  <a:pt x="126" y="143"/>
                                </a:lnTo>
                                <a:lnTo>
                                  <a:pt x="126" y="144"/>
                                </a:lnTo>
                                <a:lnTo>
                                  <a:pt x="126" y="146"/>
                                </a:lnTo>
                                <a:lnTo>
                                  <a:pt x="125" y="146"/>
                                </a:lnTo>
                                <a:lnTo>
                                  <a:pt x="123" y="147"/>
                                </a:lnTo>
                                <a:lnTo>
                                  <a:pt x="122" y="148"/>
                                </a:lnTo>
                                <a:lnTo>
                                  <a:pt x="118" y="151"/>
                                </a:lnTo>
                                <a:lnTo>
                                  <a:pt x="114" y="152"/>
                                </a:lnTo>
                                <a:lnTo>
                                  <a:pt x="107" y="154"/>
                                </a:lnTo>
                                <a:lnTo>
                                  <a:pt x="100" y="156"/>
                                </a:lnTo>
                                <a:lnTo>
                                  <a:pt x="91" y="157"/>
                                </a:lnTo>
                                <a:lnTo>
                                  <a:pt x="83" y="159"/>
                                </a:lnTo>
                                <a:lnTo>
                                  <a:pt x="73" y="159"/>
                                </a:lnTo>
                                <a:lnTo>
                                  <a:pt x="56" y="158"/>
                                </a:lnTo>
                                <a:lnTo>
                                  <a:pt x="41" y="154"/>
                                </a:lnTo>
                                <a:lnTo>
                                  <a:pt x="29" y="148"/>
                                </a:lnTo>
                                <a:lnTo>
                                  <a:pt x="19" y="139"/>
                                </a:lnTo>
                                <a:lnTo>
                                  <a:pt x="10" y="128"/>
                                </a:lnTo>
                                <a:lnTo>
                                  <a:pt x="5" y="115"/>
                                </a:lnTo>
                                <a:lnTo>
                                  <a:pt x="1" y="99"/>
                                </a:lnTo>
                                <a:lnTo>
                                  <a:pt x="0" y="80"/>
                                </a:lnTo>
                                <a:lnTo>
                                  <a:pt x="1" y="62"/>
                                </a:lnTo>
                                <a:lnTo>
                                  <a:pt x="5" y="47"/>
                                </a:lnTo>
                                <a:lnTo>
                                  <a:pt x="10" y="32"/>
                                </a:lnTo>
                                <a:lnTo>
                                  <a:pt x="19" y="21"/>
                                </a:lnTo>
                                <a:lnTo>
                                  <a:pt x="29" y="13"/>
                                </a:lnTo>
                                <a:lnTo>
                                  <a:pt x="41" y="7"/>
                                </a:lnTo>
                                <a:lnTo>
                                  <a:pt x="54" y="2"/>
                                </a:lnTo>
                                <a:lnTo>
                                  <a:pt x="69" y="0"/>
                                </a:lnTo>
                                <a:lnTo>
                                  <a:pt x="85" y="2"/>
                                </a:lnTo>
                                <a:lnTo>
                                  <a:pt x="99" y="5"/>
                                </a:lnTo>
                                <a:lnTo>
                                  <a:pt x="110" y="11"/>
                                </a:lnTo>
                                <a:lnTo>
                                  <a:pt x="118" y="20"/>
                                </a:lnTo>
                                <a:lnTo>
                                  <a:pt x="125" y="30"/>
                                </a:lnTo>
                                <a:lnTo>
                                  <a:pt x="130" y="42"/>
                                </a:lnTo>
                                <a:lnTo>
                                  <a:pt x="132" y="55"/>
                                </a:lnTo>
                                <a:lnTo>
                                  <a:pt x="133" y="68"/>
                                </a:lnTo>
                                <a:lnTo>
                                  <a:pt x="133" y="73"/>
                                </a:lnTo>
                                <a:close/>
                                <a:moveTo>
                                  <a:pt x="106" y="66"/>
                                </a:moveTo>
                                <a:lnTo>
                                  <a:pt x="106" y="56"/>
                                </a:lnTo>
                                <a:lnTo>
                                  <a:pt x="101" y="39"/>
                                </a:lnTo>
                                <a:lnTo>
                                  <a:pt x="98" y="32"/>
                                </a:lnTo>
                                <a:lnTo>
                                  <a:pt x="91" y="27"/>
                                </a:lnTo>
                                <a:lnTo>
                                  <a:pt x="78" y="21"/>
                                </a:lnTo>
                                <a:lnTo>
                                  <a:pt x="68" y="21"/>
                                </a:lnTo>
                                <a:lnTo>
                                  <a:pt x="59" y="21"/>
                                </a:lnTo>
                                <a:lnTo>
                                  <a:pt x="51" y="25"/>
                                </a:lnTo>
                                <a:lnTo>
                                  <a:pt x="45" y="29"/>
                                </a:lnTo>
                                <a:lnTo>
                                  <a:pt x="38" y="35"/>
                                </a:lnTo>
                                <a:lnTo>
                                  <a:pt x="35" y="41"/>
                                </a:lnTo>
                                <a:lnTo>
                                  <a:pt x="31" y="48"/>
                                </a:lnTo>
                                <a:lnTo>
                                  <a:pt x="29" y="57"/>
                                </a:lnTo>
                                <a:lnTo>
                                  <a:pt x="29" y="66"/>
                                </a:lnTo>
                                <a:lnTo>
                                  <a:pt x="106" y="6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75" name="Freeform 370"/>
                        <wps:cNvSpPr>
                          <a:spLocks/>
                        </wps:cNvSpPr>
                        <wps:spPr bwMode="auto">
                          <a:xfrm>
                            <a:off x="1608138" y="430213"/>
                            <a:ext cx="112713" cy="82550"/>
                          </a:xfrm>
                          <a:custGeom>
                            <a:avLst/>
                            <a:gdLst>
                              <a:gd name="T0" fmla="*/ 213 w 213"/>
                              <a:gd name="T1" fmla="*/ 153 h 157"/>
                              <a:gd name="T2" fmla="*/ 212 w 213"/>
                              <a:gd name="T3" fmla="*/ 154 h 157"/>
                              <a:gd name="T4" fmla="*/ 209 w 213"/>
                              <a:gd name="T5" fmla="*/ 156 h 157"/>
                              <a:gd name="T6" fmla="*/ 204 w 213"/>
                              <a:gd name="T7" fmla="*/ 157 h 157"/>
                              <a:gd name="T8" fmla="*/ 197 w 213"/>
                              <a:gd name="T9" fmla="*/ 157 h 157"/>
                              <a:gd name="T10" fmla="*/ 191 w 213"/>
                              <a:gd name="T11" fmla="*/ 156 h 157"/>
                              <a:gd name="T12" fmla="*/ 188 w 213"/>
                              <a:gd name="T13" fmla="*/ 154 h 157"/>
                              <a:gd name="T14" fmla="*/ 187 w 213"/>
                              <a:gd name="T15" fmla="*/ 153 h 157"/>
                              <a:gd name="T16" fmla="*/ 187 w 213"/>
                              <a:gd name="T17" fmla="*/ 64 h 157"/>
                              <a:gd name="T18" fmla="*/ 185 w 213"/>
                              <a:gd name="T19" fmla="*/ 47 h 157"/>
                              <a:gd name="T20" fmla="*/ 180 w 213"/>
                              <a:gd name="T21" fmla="*/ 35 h 157"/>
                              <a:gd name="T22" fmla="*/ 171 w 213"/>
                              <a:gd name="T23" fmla="*/ 26 h 157"/>
                              <a:gd name="T24" fmla="*/ 159 w 213"/>
                              <a:gd name="T25" fmla="*/ 24 h 157"/>
                              <a:gd name="T26" fmla="*/ 140 w 213"/>
                              <a:gd name="T27" fmla="*/ 30 h 157"/>
                              <a:gd name="T28" fmla="*/ 119 w 213"/>
                              <a:gd name="T29" fmla="*/ 51 h 157"/>
                              <a:gd name="T30" fmla="*/ 119 w 213"/>
                              <a:gd name="T31" fmla="*/ 153 h 157"/>
                              <a:gd name="T32" fmla="*/ 118 w 213"/>
                              <a:gd name="T33" fmla="*/ 154 h 157"/>
                              <a:gd name="T34" fmla="*/ 116 w 213"/>
                              <a:gd name="T35" fmla="*/ 156 h 157"/>
                              <a:gd name="T36" fmla="*/ 110 w 213"/>
                              <a:gd name="T37" fmla="*/ 157 h 157"/>
                              <a:gd name="T38" fmla="*/ 103 w 213"/>
                              <a:gd name="T39" fmla="*/ 157 h 157"/>
                              <a:gd name="T40" fmla="*/ 97 w 213"/>
                              <a:gd name="T41" fmla="*/ 156 h 157"/>
                              <a:gd name="T42" fmla="*/ 95 w 213"/>
                              <a:gd name="T43" fmla="*/ 154 h 157"/>
                              <a:gd name="T44" fmla="*/ 94 w 213"/>
                              <a:gd name="T45" fmla="*/ 153 h 157"/>
                              <a:gd name="T46" fmla="*/ 94 w 213"/>
                              <a:gd name="T47" fmla="*/ 64 h 157"/>
                              <a:gd name="T48" fmla="*/ 91 w 213"/>
                              <a:gd name="T49" fmla="*/ 47 h 157"/>
                              <a:gd name="T50" fmla="*/ 86 w 213"/>
                              <a:gd name="T51" fmla="*/ 35 h 157"/>
                              <a:gd name="T52" fmla="*/ 77 w 213"/>
                              <a:gd name="T53" fmla="*/ 26 h 157"/>
                              <a:gd name="T54" fmla="*/ 64 w 213"/>
                              <a:gd name="T55" fmla="*/ 24 h 157"/>
                              <a:gd name="T56" fmla="*/ 45 w 213"/>
                              <a:gd name="T57" fmla="*/ 30 h 157"/>
                              <a:gd name="T58" fmla="*/ 26 w 213"/>
                              <a:gd name="T59" fmla="*/ 51 h 157"/>
                              <a:gd name="T60" fmla="*/ 26 w 213"/>
                              <a:gd name="T61" fmla="*/ 153 h 157"/>
                              <a:gd name="T62" fmla="*/ 25 w 213"/>
                              <a:gd name="T63" fmla="*/ 154 h 157"/>
                              <a:gd name="T64" fmla="*/ 22 w 213"/>
                              <a:gd name="T65" fmla="*/ 156 h 157"/>
                              <a:gd name="T66" fmla="*/ 16 w 213"/>
                              <a:gd name="T67" fmla="*/ 157 h 157"/>
                              <a:gd name="T68" fmla="*/ 9 w 213"/>
                              <a:gd name="T69" fmla="*/ 157 h 157"/>
                              <a:gd name="T70" fmla="*/ 4 w 213"/>
                              <a:gd name="T71" fmla="*/ 156 h 157"/>
                              <a:gd name="T72" fmla="*/ 1 w 213"/>
                              <a:gd name="T73" fmla="*/ 154 h 157"/>
                              <a:gd name="T74" fmla="*/ 0 w 213"/>
                              <a:gd name="T75" fmla="*/ 153 h 157"/>
                              <a:gd name="T76" fmla="*/ 0 w 213"/>
                              <a:gd name="T77" fmla="*/ 8 h 157"/>
                              <a:gd name="T78" fmla="*/ 0 w 213"/>
                              <a:gd name="T79" fmla="*/ 5 h 157"/>
                              <a:gd name="T80" fmla="*/ 2 w 213"/>
                              <a:gd name="T81" fmla="*/ 4 h 157"/>
                              <a:gd name="T82" fmla="*/ 6 w 213"/>
                              <a:gd name="T83" fmla="*/ 3 h 157"/>
                              <a:gd name="T84" fmla="*/ 11 w 213"/>
                              <a:gd name="T85" fmla="*/ 3 h 157"/>
                              <a:gd name="T86" fmla="*/ 17 w 213"/>
                              <a:gd name="T87" fmla="*/ 3 h 157"/>
                              <a:gd name="T88" fmla="*/ 21 w 213"/>
                              <a:gd name="T89" fmla="*/ 4 h 157"/>
                              <a:gd name="T90" fmla="*/ 22 w 213"/>
                              <a:gd name="T91" fmla="*/ 5 h 157"/>
                              <a:gd name="T92" fmla="*/ 23 w 213"/>
                              <a:gd name="T93" fmla="*/ 8 h 157"/>
                              <a:gd name="T94" fmla="*/ 36 w 213"/>
                              <a:gd name="T95" fmla="*/ 14 h 157"/>
                              <a:gd name="T96" fmla="*/ 58 w 213"/>
                              <a:gd name="T97" fmla="*/ 2 h 157"/>
                              <a:gd name="T98" fmla="*/ 79 w 213"/>
                              <a:gd name="T99" fmla="*/ 0 h 157"/>
                              <a:gd name="T100" fmla="*/ 94 w 213"/>
                              <a:gd name="T101" fmla="*/ 5 h 157"/>
                              <a:gd name="T102" fmla="*/ 103 w 213"/>
                              <a:gd name="T103" fmla="*/ 13 h 157"/>
                              <a:gd name="T104" fmla="*/ 112 w 213"/>
                              <a:gd name="T105" fmla="*/ 23 h 157"/>
                              <a:gd name="T106" fmla="*/ 122 w 213"/>
                              <a:gd name="T107" fmla="*/ 21 h 157"/>
                              <a:gd name="T108" fmla="*/ 134 w 213"/>
                              <a:gd name="T109" fmla="*/ 10 h 157"/>
                              <a:gd name="T110" fmla="*/ 146 w 213"/>
                              <a:gd name="T111" fmla="*/ 4 h 157"/>
                              <a:gd name="T112" fmla="*/ 158 w 213"/>
                              <a:gd name="T113" fmla="*/ 0 h 157"/>
                              <a:gd name="T114" fmla="*/ 177 w 213"/>
                              <a:gd name="T115" fmla="*/ 2 h 157"/>
                              <a:gd name="T116" fmla="*/ 196 w 213"/>
                              <a:gd name="T117" fmla="*/ 10 h 157"/>
                              <a:gd name="T118" fmla="*/ 208 w 213"/>
                              <a:gd name="T119" fmla="*/ 27 h 157"/>
                              <a:gd name="T120" fmla="*/ 213 w 213"/>
                              <a:gd name="T121" fmla="*/ 48 h 157"/>
                              <a:gd name="T122" fmla="*/ 213 w 213"/>
                              <a:gd name="T123"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13" h="157">
                                <a:moveTo>
                                  <a:pt x="213" y="152"/>
                                </a:moveTo>
                                <a:lnTo>
                                  <a:pt x="213" y="153"/>
                                </a:lnTo>
                                <a:lnTo>
                                  <a:pt x="213" y="154"/>
                                </a:lnTo>
                                <a:lnTo>
                                  <a:pt x="212" y="154"/>
                                </a:lnTo>
                                <a:lnTo>
                                  <a:pt x="211" y="156"/>
                                </a:lnTo>
                                <a:lnTo>
                                  <a:pt x="209" y="156"/>
                                </a:lnTo>
                                <a:lnTo>
                                  <a:pt x="207" y="157"/>
                                </a:lnTo>
                                <a:lnTo>
                                  <a:pt x="204" y="157"/>
                                </a:lnTo>
                                <a:lnTo>
                                  <a:pt x="201" y="157"/>
                                </a:lnTo>
                                <a:lnTo>
                                  <a:pt x="197" y="157"/>
                                </a:lnTo>
                                <a:lnTo>
                                  <a:pt x="193" y="157"/>
                                </a:lnTo>
                                <a:lnTo>
                                  <a:pt x="191" y="156"/>
                                </a:lnTo>
                                <a:lnTo>
                                  <a:pt x="190" y="156"/>
                                </a:lnTo>
                                <a:lnTo>
                                  <a:pt x="188" y="154"/>
                                </a:lnTo>
                                <a:lnTo>
                                  <a:pt x="187" y="154"/>
                                </a:lnTo>
                                <a:lnTo>
                                  <a:pt x="187" y="153"/>
                                </a:lnTo>
                                <a:lnTo>
                                  <a:pt x="187" y="152"/>
                                </a:lnTo>
                                <a:lnTo>
                                  <a:pt x="187" y="64"/>
                                </a:lnTo>
                                <a:lnTo>
                                  <a:pt x="187" y="56"/>
                                </a:lnTo>
                                <a:lnTo>
                                  <a:pt x="185" y="47"/>
                                </a:lnTo>
                                <a:lnTo>
                                  <a:pt x="183" y="40"/>
                                </a:lnTo>
                                <a:lnTo>
                                  <a:pt x="180" y="35"/>
                                </a:lnTo>
                                <a:lnTo>
                                  <a:pt x="176" y="30"/>
                                </a:lnTo>
                                <a:lnTo>
                                  <a:pt x="171" y="26"/>
                                </a:lnTo>
                                <a:lnTo>
                                  <a:pt x="165" y="24"/>
                                </a:lnTo>
                                <a:lnTo>
                                  <a:pt x="159" y="24"/>
                                </a:lnTo>
                                <a:lnTo>
                                  <a:pt x="149" y="25"/>
                                </a:lnTo>
                                <a:lnTo>
                                  <a:pt x="140" y="30"/>
                                </a:lnTo>
                                <a:lnTo>
                                  <a:pt x="130" y="39"/>
                                </a:lnTo>
                                <a:lnTo>
                                  <a:pt x="119" y="51"/>
                                </a:lnTo>
                                <a:lnTo>
                                  <a:pt x="119" y="152"/>
                                </a:lnTo>
                                <a:lnTo>
                                  <a:pt x="119" y="153"/>
                                </a:lnTo>
                                <a:lnTo>
                                  <a:pt x="119" y="154"/>
                                </a:lnTo>
                                <a:lnTo>
                                  <a:pt x="118" y="154"/>
                                </a:lnTo>
                                <a:lnTo>
                                  <a:pt x="117" y="156"/>
                                </a:lnTo>
                                <a:lnTo>
                                  <a:pt x="116" y="156"/>
                                </a:lnTo>
                                <a:lnTo>
                                  <a:pt x="113" y="157"/>
                                </a:lnTo>
                                <a:lnTo>
                                  <a:pt x="110" y="157"/>
                                </a:lnTo>
                                <a:lnTo>
                                  <a:pt x="106" y="157"/>
                                </a:lnTo>
                                <a:lnTo>
                                  <a:pt x="103" y="157"/>
                                </a:lnTo>
                                <a:lnTo>
                                  <a:pt x="100" y="157"/>
                                </a:lnTo>
                                <a:lnTo>
                                  <a:pt x="97" y="156"/>
                                </a:lnTo>
                                <a:lnTo>
                                  <a:pt x="96" y="156"/>
                                </a:lnTo>
                                <a:lnTo>
                                  <a:pt x="95" y="154"/>
                                </a:lnTo>
                                <a:lnTo>
                                  <a:pt x="94" y="154"/>
                                </a:lnTo>
                                <a:lnTo>
                                  <a:pt x="94" y="153"/>
                                </a:lnTo>
                                <a:lnTo>
                                  <a:pt x="94" y="152"/>
                                </a:lnTo>
                                <a:lnTo>
                                  <a:pt x="94" y="64"/>
                                </a:lnTo>
                                <a:lnTo>
                                  <a:pt x="92" y="56"/>
                                </a:lnTo>
                                <a:lnTo>
                                  <a:pt x="91" y="47"/>
                                </a:lnTo>
                                <a:lnTo>
                                  <a:pt x="90" y="40"/>
                                </a:lnTo>
                                <a:lnTo>
                                  <a:pt x="86" y="35"/>
                                </a:lnTo>
                                <a:lnTo>
                                  <a:pt x="82" y="30"/>
                                </a:lnTo>
                                <a:lnTo>
                                  <a:pt x="77" y="26"/>
                                </a:lnTo>
                                <a:lnTo>
                                  <a:pt x="71" y="24"/>
                                </a:lnTo>
                                <a:lnTo>
                                  <a:pt x="64" y="24"/>
                                </a:lnTo>
                                <a:lnTo>
                                  <a:pt x="55" y="25"/>
                                </a:lnTo>
                                <a:lnTo>
                                  <a:pt x="45" y="30"/>
                                </a:lnTo>
                                <a:lnTo>
                                  <a:pt x="37" y="39"/>
                                </a:lnTo>
                                <a:lnTo>
                                  <a:pt x="26" y="51"/>
                                </a:lnTo>
                                <a:lnTo>
                                  <a:pt x="26" y="152"/>
                                </a:lnTo>
                                <a:lnTo>
                                  <a:pt x="26" y="153"/>
                                </a:lnTo>
                                <a:lnTo>
                                  <a:pt x="26" y="154"/>
                                </a:lnTo>
                                <a:lnTo>
                                  <a:pt x="25" y="154"/>
                                </a:lnTo>
                                <a:lnTo>
                                  <a:pt x="23" y="156"/>
                                </a:lnTo>
                                <a:lnTo>
                                  <a:pt x="22" y="156"/>
                                </a:lnTo>
                                <a:lnTo>
                                  <a:pt x="20" y="157"/>
                                </a:lnTo>
                                <a:lnTo>
                                  <a:pt x="16" y="157"/>
                                </a:lnTo>
                                <a:lnTo>
                                  <a:pt x="12" y="157"/>
                                </a:lnTo>
                                <a:lnTo>
                                  <a:pt x="9" y="157"/>
                                </a:lnTo>
                                <a:lnTo>
                                  <a:pt x="6" y="157"/>
                                </a:lnTo>
                                <a:lnTo>
                                  <a:pt x="4" y="156"/>
                                </a:lnTo>
                                <a:lnTo>
                                  <a:pt x="2" y="156"/>
                                </a:lnTo>
                                <a:lnTo>
                                  <a:pt x="1" y="154"/>
                                </a:lnTo>
                                <a:lnTo>
                                  <a:pt x="0" y="154"/>
                                </a:lnTo>
                                <a:lnTo>
                                  <a:pt x="0" y="153"/>
                                </a:lnTo>
                                <a:lnTo>
                                  <a:pt x="0" y="152"/>
                                </a:lnTo>
                                <a:lnTo>
                                  <a:pt x="0" y="8"/>
                                </a:lnTo>
                                <a:lnTo>
                                  <a:pt x="0" y="7"/>
                                </a:lnTo>
                                <a:lnTo>
                                  <a:pt x="0" y="5"/>
                                </a:lnTo>
                                <a:lnTo>
                                  <a:pt x="0" y="4"/>
                                </a:lnTo>
                                <a:lnTo>
                                  <a:pt x="2" y="4"/>
                                </a:lnTo>
                                <a:lnTo>
                                  <a:pt x="4" y="3"/>
                                </a:lnTo>
                                <a:lnTo>
                                  <a:pt x="6" y="3"/>
                                </a:lnTo>
                                <a:lnTo>
                                  <a:pt x="9" y="3"/>
                                </a:lnTo>
                                <a:lnTo>
                                  <a:pt x="11" y="3"/>
                                </a:lnTo>
                                <a:lnTo>
                                  <a:pt x="15" y="3"/>
                                </a:lnTo>
                                <a:lnTo>
                                  <a:pt x="17" y="3"/>
                                </a:lnTo>
                                <a:lnTo>
                                  <a:pt x="20" y="3"/>
                                </a:lnTo>
                                <a:lnTo>
                                  <a:pt x="21" y="4"/>
                                </a:lnTo>
                                <a:lnTo>
                                  <a:pt x="22" y="4"/>
                                </a:lnTo>
                                <a:lnTo>
                                  <a:pt x="22" y="5"/>
                                </a:lnTo>
                                <a:lnTo>
                                  <a:pt x="23" y="7"/>
                                </a:lnTo>
                                <a:lnTo>
                                  <a:pt x="23" y="8"/>
                                </a:lnTo>
                                <a:lnTo>
                                  <a:pt x="23" y="26"/>
                                </a:lnTo>
                                <a:lnTo>
                                  <a:pt x="36" y="14"/>
                                </a:lnTo>
                                <a:lnTo>
                                  <a:pt x="47" y="7"/>
                                </a:lnTo>
                                <a:lnTo>
                                  <a:pt x="58" y="2"/>
                                </a:lnTo>
                                <a:lnTo>
                                  <a:pt x="70" y="0"/>
                                </a:lnTo>
                                <a:lnTo>
                                  <a:pt x="79" y="0"/>
                                </a:lnTo>
                                <a:lnTo>
                                  <a:pt x="86" y="3"/>
                                </a:lnTo>
                                <a:lnTo>
                                  <a:pt x="94" y="5"/>
                                </a:lnTo>
                                <a:lnTo>
                                  <a:pt x="98" y="8"/>
                                </a:lnTo>
                                <a:lnTo>
                                  <a:pt x="103" y="13"/>
                                </a:lnTo>
                                <a:lnTo>
                                  <a:pt x="108" y="18"/>
                                </a:lnTo>
                                <a:lnTo>
                                  <a:pt x="112" y="23"/>
                                </a:lnTo>
                                <a:lnTo>
                                  <a:pt x="114" y="29"/>
                                </a:lnTo>
                                <a:lnTo>
                                  <a:pt x="122" y="21"/>
                                </a:lnTo>
                                <a:lnTo>
                                  <a:pt x="128" y="15"/>
                                </a:lnTo>
                                <a:lnTo>
                                  <a:pt x="134" y="10"/>
                                </a:lnTo>
                                <a:lnTo>
                                  <a:pt x="140" y="7"/>
                                </a:lnTo>
                                <a:lnTo>
                                  <a:pt x="146" y="4"/>
                                </a:lnTo>
                                <a:lnTo>
                                  <a:pt x="153" y="2"/>
                                </a:lnTo>
                                <a:lnTo>
                                  <a:pt x="158" y="0"/>
                                </a:lnTo>
                                <a:lnTo>
                                  <a:pt x="164" y="0"/>
                                </a:lnTo>
                                <a:lnTo>
                                  <a:pt x="177" y="2"/>
                                </a:lnTo>
                                <a:lnTo>
                                  <a:pt x="187" y="5"/>
                                </a:lnTo>
                                <a:lnTo>
                                  <a:pt x="196" y="10"/>
                                </a:lnTo>
                                <a:lnTo>
                                  <a:pt x="203" y="19"/>
                                </a:lnTo>
                                <a:lnTo>
                                  <a:pt x="208" y="27"/>
                                </a:lnTo>
                                <a:lnTo>
                                  <a:pt x="211" y="37"/>
                                </a:lnTo>
                                <a:lnTo>
                                  <a:pt x="213" y="48"/>
                                </a:lnTo>
                                <a:lnTo>
                                  <a:pt x="213" y="61"/>
                                </a:lnTo>
                                <a:lnTo>
                                  <a:pt x="213"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76" name="Freeform 371"/>
                        <wps:cNvSpPr>
                          <a:spLocks noEditPoints="1"/>
                        </wps:cNvSpPr>
                        <wps:spPr bwMode="auto">
                          <a:xfrm>
                            <a:off x="1744663" y="398463"/>
                            <a:ext cx="17463" cy="114300"/>
                          </a:xfrm>
                          <a:custGeom>
                            <a:avLst/>
                            <a:gdLst>
                              <a:gd name="T0" fmla="*/ 29 w 33"/>
                              <a:gd name="T1" fmla="*/ 210 h 215"/>
                              <a:gd name="T2" fmla="*/ 29 w 33"/>
                              <a:gd name="T3" fmla="*/ 211 h 215"/>
                              <a:gd name="T4" fmla="*/ 29 w 33"/>
                              <a:gd name="T5" fmla="*/ 212 h 215"/>
                              <a:gd name="T6" fmla="*/ 28 w 33"/>
                              <a:gd name="T7" fmla="*/ 212 h 215"/>
                              <a:gd name="T8" fmla="*/ 27 w 33"/>
                              <a:gd name="T9" fmla="*/ 214 h 215"/>
                              <a:gd name="T10" fmla="*/ 25 w 33"/>
                              <a:gd name="T11" fmla="*/ 214 h 215"/>
                              <a:gd name="T12" fmla="*/ 23 w 33"/>
                              <a:gd name="T13" fmla="*/ 215 h 215"/>
                              <a:gd name="T14" fmla="*/ 19 w 33"/>
                              <a:gd name="T15" fmla="*/ 215 h 215"/>
                              <a:gd name="T16" fmla="*/ 16 w 33"/>
                              <a:gd name="T17" fmla="*/ 215 h 215"/>
                              <a:gd name="T18" fmla="*/ 12 w 33"/>
                              <a:gd name="T19" fmla="*/ 215 h 215"/>
                              <a:gd name="T20" fmla="*/ 9 w 33"/>
                              <a:gd name="T21" fmla="*/ 215 h 215"/>
                              <a:gd name="T22" fmla="*/ 7 w 33"/>
                              <a:gd name="T23" fmla="*/ 214 h 215"/>
                              <a:gd name="T24" fmla="*/ 6 w 33"/>
                              <a:gd name="T25" fmla="*/ 214 h 215"/>
                              <a:gd name="T26" fmla="*/ 4 w 33"/>
                              <a:gd name="T27" fmla="*/ 212 h 215"/>
                              <a:gd name="T28" fmla="*/ 3 w 33"/>
                              <a:gd name="T29" fmla="*/ 212 h 215"/>
                              <a:gd name="T30" fmla="*/ 3 w 33"/>
                              <a:gd name="T31" fmla="*/ 211 h 215"/>
                              <a:gd name="T32" fmla="*/ 3 w 33"/>
                              <a:gd name="T33" fmla="*/ 210 h 215"/>
                              <a:gd name="T34" fmla="*/ 3 w 33"/>
                              <a:gd name="T35" fmla="*/ 66 h 215"/>
                              <a:gd name="T36" fmla="*/ 3 w 33"/>
                              <a:gd name="T37" fmla="*/ 65 h 215"/>
                              <a:gd name="T38" fmla="*/ 3 w 33"/>
                              <a:gd name="T39" fmla="*/ 63 h 215"/>
                              <a:gd name="T40" fmla="*/ 4 w 33"/>
                              <a:gd name="T41" fmla="*/ 62 h 215"/>
                              <a:gd name="T42" fmla="*/ 6 w 33"/>
                              <a:gd name="T43" fmla="*/ 62 h 215"/>
                              <a:gd name="T44" fmla="*/ 7 w 33"/>
                              <a:gd name="T45" fmla="*/ 61 h 215"/>
                              <a:gd name="T46" fmla="*/ 9 w 33"/>
                              <a:gd name="T47" fmla="*/ 61 h 215"/>
                              <a:gd name="T48" fmla="*/ 12 w 33"/>
                              <a:gd name="T49" fmla="*/ 61 h 215"/>
                              <a:gd name="T50" fmla="*/ 16 w 33"/>
                              <a:gd name="T51" fmla="*/ 61 h 215"/>
                              <a:gd name="T52" fmla="*/ 19 w 33"/>
                              <a:gd name="T53" fmla="*/ 61 h 215"/>
                              <a:gd name="T54" fmla="*/ 23 w 33"/>
                              <a:gd name="T55" fmla="*/ 61 h 215"/>
                              <a:gd name="T56" fmla="*/ 25 w 33"/>
                              <a:gd name="T57" fmla="*/ 61 h 215"/>
                              <a:gd name="T58" fmla="*/ 27 w 33"/>
                              <a:gd name="T59" fmla="*/ 62 h 215"/>
                              <a:gd name="T60" fmla="*/ 28 w 33"/>
                              <a:gd name="T61" fmla="*/ 62 h 215"/>
                              <a:gd name="T62" fmla="*/ 29 w 33"/>
                              <a:gd name="T63" fmla="*/ 63 h 215"/>
                              <a:gd name="T64" fmla="*/ 29 w 33"/>
                              <a:gd name="T65" fmla="*/ 65 h 215"/>
                              <a:gd name="T66" fmla="*/ 29 w 33"/>
                              <a:gd name="T67" fmla="*/ 66 h 215"/>
                              <a:gd name="T68" fmla="*/ 29 w 33"/>
                              <a:gd name="T69" fmla="*/ 210 h 215"/>
                              <a:gd name="T70" fmla="*/ 33 w 33"/>
                              <a:gd name="T71" fmla="*/ 16 h 215"/>
                              <a:gd name="T72" fmla="*/ 32 w 33"/>
                              <a:gd name="T73" fmla="*/ 25 h 215"/>
                              <a:gd name="T74" fmla="*/ 29 w 33"/>
                              <a:gd name="T75" fmla="*/ 30 h 215"/>
                              <a:gd name="T76" fmla="*/ 24 w 33"/>
                              <a:gd name="T77" fmla="*/ 32 h 215"/>
                              <a:gd name="T78" fmla="*/ 16 w 33"/>
                              <a:gd name="T79" fmla="*/ 32 h 215"/>
                              <a:gd name="T80" fmla="*/ 7 w 33"/>
                              <a:gd name="T81" fmla="*/ 32 h 215"/>
                              <a:gd name="T82" fmla="*/ 3 w 33"/>
                              <a:gd name="T83" fmla="*/ 30 h 215"/>
                              <a:gd name="T84" fmla="*/ 0 w 33"/>
                              <a:gd name="T85" fmla="*/ 25 h 215"/>
                              <a:gd name="T86" fmla="*/ 0 w 33"/>
                              <a:gd name="T87" fmla="*/ 16 h 215"/>
                              <a:gd name="T88" fmla="*/ 0 w 33"/>
                              <a:gd name="T89" fmla="*/ 9 h 215"/>
                              <a:gd name="T90" fmla="*/ 3 w 33"/>
                              <a:gd name="T91" fmla="*/ 4 h 215"/>
                              <a:gd name="T92" fmla="*/ 8 w 33"/>
                              <a:gd name="T93" fmla="*/ 2 h 215"/>
                              <a:gd name="T94" fmla="*/ 16 w 33"/>
                              <a:gd name="T95" fmla="*/ 0 h 215"/>
                              <a:gd name="T96" fmla="*/ 24 w 33"/>
                              <a:gd name="T97" fmla="*/ 2 h 215"/>
                              <a:gd name="T98" fmla="*/ 29 w 33"/>
                              <a:gd name="T99" fmla="*/ 4 h 215"/>
                              <a:gd name="T100" fmla="*/ 32 w 33"/>
                              <a:gd name="T101" fmla="*/ 9 h 215"/>
                              <a:gd name="T102" fmla="*/ 33 w 33"/>
                              <a:gd name="T103" fmla="*/ 16 h 2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33" h="215">
                                <a:moveTo>
                                  <a:pt x="29" y="210"/>
                                </a:moveTo>
                                <a:lnTo>
                                  <a:pt x="29" y="211"/>
                                </a:lnTo>
                                <a:lnTo>
                                  <a:pt x="29" y="212"/>
                                </a:lnTo>
                                <a:lnTo>
                                  <a:pt x="28" y="212"/>
                                </a:lnTo>
                                <a:lnTo>
                                  <a:pt x="27" y="214"/>
                                </a:lnTo>
                                <a:lnTo>
                                  <a:pt x="25" y="214"/>
                                </a:lnTo>
                                <a:lnTo>
                                  <a:pt x="23" y="215"/>
                                </a:lnTo>
                                <a:lnTo>
                                  <a:pt x="19" y="215"/>
                                </a:lnTo>
                                <a:lnTo>
                                  <a:pt x="16" y="215"/>
                                </a:lnTo>
                                <a:lnTo>
                                  <a:pt x="12" y="215"/>
                                </a:lnTo>
                                <a:lnTo>
                                  <a:pt x="9" y="215"/>
                                </a:lnTo>
                                <a:lnTo>
                                  <a:pt x="7" y="214"/>
                                </a:lnTo>
                                <a:lnTo>
                                  <a:pt x="6" y="214"/>
                                </a:lnTo>
                                <a:lnTo>
                                  <a:pt x="4" y="212"/>
                                </a:lnTo>
                                <a:lnTo>
                                  <a:pt x="3" y="212"/>
                                </a:lnTo>
                                <a:lnTo>
                                  <a:pt x="3" y="211"/>
                                </a:lnTo>
                                <a:lnTo>
                                  <a:pt x="3" y="210"/>
                                </a:lnTo>
                                <a:lnTo>
                                  <a:pt x="3" y="66"/>
                                </a:lnTo>
                                <a:lnTo>
                                  <a:pt x="3" y="65"/>
                                </a:lnTo>
                                <a:lnTo>
                                  <a:pt x="3" y="63"/>
                                </a:lnTo>
                                <a:lnTo>
                                  <a:pt x="4" y="62"/>
                                </a:lnTo>
                                <a:lnTo>
                                  <a:pt x="6" y="62"/>
                                </a:lnTo>
                                <a:lnTo>
                                  <a:pt x="7" y="61"/>
                                </a:lnTo>
                                <a:lnTo>
                                  <a:pt x="9" y="61"/>
                                </a:lnTo>
                                <a:lnTo>
                                  <a:pt x="12" y="61"/>
                                </a:lnTo>
                                <a:lnTo>
                                  <a:pt x="16" y="61"/>
                                </a:lnTo>
                                <a:lnTo>
                                  <a:pt x="19" y="61"/>
                                </a:lnTo>
                                <a:lnTo>
                                  <a:pt x="23" y="61"/>
                                </a:lnTo>
                                <a:lnTo>
                                  <a:pt x="25" y="61"/>
                                </a:lnTo>
                                <a:lnTo>
                                  <a:pt x="27" y="62"/>
                                </a:lnTo>
                                <a:lnTo>
                                  <a:pt x="28" y="62"/>
                                </a:lnTo>
                                <a:lnTo>
                                  <a:pt x="29" y="63"/>
                                </a:lnTo>
                                <a:lnTo>
                                  <a:pt x="29" y="65"/>
                                </a:lnTo>
                                <a:lnTo>
                                  <a:pt x="29" y="66"/>
                                </a:lnTo>
                                <a:lnTo>
                                  <a:pt x="29" y="210"/>
                                </a:lnTo>
                                <a:close/>
                                <a:moveTo>
                                  <a:pt x="33" y="16"/>
                                </a:moveTo>
                                <a:lnTo>
                                  <a:pt x="32" y="25"/>
                                </a:lnTo>
                                <a:lnTo>
                                  <a:pt x="29" y="30"/>
                                </a:lnTo>
                                <a:lnTo>
                                  <a:pt x="24" y="32"/>
                                </a:lnTo>
                                <a:lnTo>
                                  <a:pt x="16" y="32"/>
                                </a:lnTo>
                                <a:lnTo>
                                  <a:pt x="7" y="32"/>
                                </a:lnTo>
                                <a:lnTo>
                                  <a:pt x="3" y="30"/>
                                </a:lnTo>
                                <a:lnTo>
                                  <a:pt x="0" y="25"/>
                                </a:lnTo>
                                <a:lnTo>
                                  <a:pt x="0" y="16"/>
                                </a:lnTo>
                                <a:lnTo>
                                  <a:pt x="0" y="9"/>
                                </a:lnTo>
                                <a:lnTo>
                                  <a:pt x="3" y="4"/>
                                </a:lnTo>
                                <a:lnTo>
                                  <a:pt x="8" y="2"/>
                                </a:lnTo>
                                <a:lnTo>
                                  <a:pt x="16" y="0"/>
                                </a:lnTo>
                                <a:lnTo>
                                  <a:pt x="24" y="2"/>
                                </a:lnTo>
                                <a:lnTo>
                                  <a:pt x="29" y="4"/>
                                </a:lnTo>
                                <a:lnTo>
                                  <a:pt x="32" y="9"/>
                                </a:lnTo>
                                <a:lnTo>
                                  <a:pt x="33"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77" name="Freeform 372"/>
                        <wps:cNvSpPr>
                          <a:spLocks noEditPoints="1"/>
                        </wps:cNvSpPr>
                        <wps:spPr bwMode="auto">
                          <a:xfrm>
                            <a:off x="1781176" y="430213"/>
                            <a:ext cx="61913" cy="84138"/>
                          </a:xfrm>
                          <a:custGeom>
                            <a:avLst/>
                            <a:gdLst>
                              <a:gd name="T0" fmla="*/ 118 w 118"/>
                              <a:gd name="T1" fmla="*/ 154 h 159"/>
                              <a:gd name="T2" fmla="*/ 115 w 118"/>
                              <a:gd name="T3" fmla="*/ 156 h 159"/>
                              <a:gd name="T4" fmla="*/ 110 w 118"/>
                              <a:gd name="T5" fmla="*/ 157 h 159"/>
                              <a:gd name="T6" fmla="*/ 103 w 118"/>
                              <a:gd name="T7" fmla="*/ 157 h 159"/>
                              <a:gd name="T8" fmla="*/ 98 w 118"/>
                              <a:gd name="T9" fmla="*/ 156 h 159"/>
                              <a:gd name="T10" fmla="*/ 96 w 118"/>
                              <a:gd name="T11" fmla="*/ 154 h 159"/>
                              <a:gd name="T12" fmla="*/ 96 w 118"/>
                              <a:gd name="T13" fmla="*/ 137 h 159"/>
                              <a:gd name="T14" fmla="*/ 75 w 118"/>
                              <a:gd name="T15" fmla="*/ 153 h 159"/>
                              <a:gd name="T16" fmla="*/ 50 w 118"/>
                              <a:gd name="T17" fmla="*/ 159 h 159"/>
                              <a:gd name="T18" fmla="*/ 29 w 118"/>
                              <a:gd name="T19" fmla="*/ 156 h 159"/>
                              <a:gd name="T20" fmla="*/ 13 w 118"/>
                              <a:gd name="T21" fmla="*/ 147 h 159"/>
                              <a:gd name="T22" fmla="*/ 3 w 118"/>
                              <a:gd name="T23" fmla="*/ 133 h 159"/>
                              <a:gd name="T24" fmla="*/ 0 w 118"/>
                              <a:gd name="T25" fmla="*/ 115 h 159"/>
                              <a:gd name="T26" fmla="*/ 4 w 118"/>
                              <a:gd name="T27" fmla="*/ 94 h 159"/>
                              <a:gd name="T28" fmla="*/ 19 w 118"/>
                              <a:gd name="T29" fmla="*/ 79 h 159"/>
                              <a:gd name="T30" fmla="*/ 41 w 118"/>
                              <a:gd name="T31" fmla="*/ 71 h 159"/>
                              <a:gd name="T32" fmla="*/ 72 w 118"/>
                              <a:gd name="T33" fmla="*/ 67 h 159"/>
                              <a:gd name="T34" fmla="*/ 92 w 118"/>
                              <a:gd name="T35" fmla="*/ 56 h 159"/>
                              <a:gd name="T36" fmla="*/ 91 w 118"/>
                              <a:gd name="T37" fmla="*/ 41 h 159"/>
                              <a:gd name="T38" fmla="*/ 85 w 118"/>
                              <a:gd name="T39" fmla="*/ 30 h 159"/>
                              <a:gd name="T40" fmla="*/ 75 w 118"/>
                              <a:gd name="T41" fmla="*/ 24 h 159"/>
                              <a:gd name="T42" fmla="*/ 59 w 118"/>
                              <a:gd name="T43" fmla="*/ 21 h 159"/>
                              <a:gd name="T44" fmla="*/ 41 w 118"/>
                              <a:gd name="T45" fmla="*/ 24 h 159"/>
                              <a:gd name="T46" fmla="*/ 28 w 118"/>
                              <a:gd name="T47" fmla="*/ 30 h 159"/>
                              <a:gd name="T48" fmla="*/ 18 w 118"/>
                              <a:gd name="T49" fmla="*/ 35 h 159"/>
                              <a:gd name="T50" fmla="*/ 12 w 118"/>
                              <a:gd name="T51" fmla="*/ 37 h 159"/>
                              <a:gd name="T52" fmla="*/ 9 w 118"/>
                              <a:gd name="T53" fmla="*/ 36 h 159"/>
                              <a:gd name="T54" fmla="*/ 8 w 118"/>
                              <a:gd name="T55" fmla="*/ 34 h 159"/>
                              <a:gd name="T56" fmla="*/ 7 w 118"/>
                              <a:gd name="T57" fmla="*/ 31 h 159"/>
                              <a:gd name="T58" fmla="*/ 7 w 118"/>
                              <a:gd name="T59" fmla="*/ 26 h 159"/>
                              <a:gd name="T60" fmla="*/ 7 w 118"/>
                              <a:gd name="T61" fmla="*/ 20 h 159"/>
                              <a:gd name="T62" fmla="*/ 9 w 118"/>
                              <a:gd name="T63" fmla="*/ 15 h 159"/>
                              <a:gd name="T64" fmla="*/ 18 w 118"/>
                              <a:gd name="T65" fmla="*/ 11 h 159"/>
                              <a:gd name="T66" fmla="*/ 29 w 118"/>
                              <a:gd name="T67" fmla="*/ 5 h 159"/>
                              <a:gd name="T68" fmla="*/ 45 w 118"/>
                              <a:gd name="T69" fmla="*/ 2 h 159"/>
                              <a:gd name="T70" fmla="*/ 61 w 118"/>
                              <a:gd name="T71" fmla="*/ 0 h 159"/>
                              <a:gd name="T72" fmla="*/ 88 w 118"/>
                              <a:gd name="T73" fmla="*/ 4 h 159"/>
                              <a:gd name="T74" fmla="*/ 105 w 118"/>
                              <a:gd name="T75" fmla="*/ 14 h 159"/>
                              <a:gd name="T76" fmla="*/ 115 w 118"/>
                              <a:gd name="T77" fmla="*/ 31 h 159"/>
                              <a:gd name="T78" fmla="*/ 118 w 118"/>
                              <a:gd name="T79" fmla="*/ 55 h 159"/>
                              <a:gd name="T80" fmla="*/ 92 w 118"/>
                              <a:gd name="T81" fmla="*/ 87 h 159"/>
                              <a:gd name="T82" fmla="*/ 59 w 118"/>
                              <a:gd name="T83" fmla="*/ 87 h 159"/>
                              <a:gd name="T84" fmla="*/ 43 w 118"/>
                              <a:gd name="T85" fmla="*/ 90 h 159"/>
                              <a:gd name="T86" fmla="*/ 33 w 118"/>
                              <a:gd name="T87" fmla="*/ 98 h 159"/>
                              <a:gd name="T88" fmla="*/ 27 w 118"/>
                              <a:gd name="T89" fmla="*/ 107 h 159"/>
                              <a:gd name="T90" fmla="*/ 28 w 118"/>
                              <a:gd name="T91" fmla="*/ 125 h 159"/>
                              <a:gd name="T92" fmla="*/ 41 w 118"/>
                              <a:gd name="T93" fmla="*/ 137 h 159"/>
                              <a:gd name="T94" fmla="*/ 64 w 118"/>
                              <a:gd name="T95" fmla="*/ 137 h 159"/>
                              <a:gd name="T96" fmla="*/ 82 w 118"/>
                              <a:gd name="T97" fmla="*/ 127 h 159"/>
                              <a:gd name="T98" fmla="*/ 92 w 118"/>
                              <a:gd name="T99" fmla="*/ 87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18" h="159">
                                <a:moveTo>
                                  <a:pt x="118" y="152"/>
                                </a:moveTo>
                                <a:lnTo>
                                  <a:pt x="118" y="154"/>
                                </a:lnTo>
                                <a:lnTo>
                                  <a:pt x="117" y="154"/>
                                </a:lnTo>
                                <a:lnTo>
                                  <a:pt x="115" y="156"/>
                                </a:lnTo>
                                <a:lnTo>
                                  <a:pt x="113" y="157"/>
                                </a:lnTo>
                                <a:lnTo>
                                  <a:pt x="110" y="157"/>
                                </a:lnTo>
                                <a:lnTo>
                                  <a:pt x="107" y="157"/>
                                </a:lnTo>
                                <a:lnTo>
                                  <a:pt x="103" y="157"/>
                                </a:lnTo>
                                <a:lnTo>
                                  <a:pt x="101" y="157"/>
                                </a:lnTo>
                                <a:lnTo>
                                  <a:pt x="98" y="156"/>
                                </a:lnTo>
                                <a:lnTo>
                                  <a:pt x="97" y="154"/>
                                </a:lnTo>
                                <a:lnTo>
                                  <a:pt x="96" y="154"/>
                                </a:lnTo>
                                <a:lnTo>
                                  <a:pt x="96" y="152"/>
                                </a:lnTo>
                                <a:lnTo>
                                  <a:pt x="96" y="137"/>
                                </a:lnTo>
                                <a:lnTo>
                                  <a:pt x="86" y="147"/>
                                </a:lnTo>
                                <a:lnTo>
                                  <a:pt x="75" y="153"/>
                                </a:lnTo>
                                <a:lnTo>
                                  <a:pt x="62" y="158"/>
                                </a:lnTo>
                                <a:lnTo>
                                  <a:pt x="50" y="159"/>
                                </a:lnTo>
                                <a:lnTo>
                                  <a:pt x="39" y="158"/>
                                </a:lnTo>
                                <a:lnTo>
                                  <a:pt x="29" y="156"/>
                                </a:lnTo>
                                <a:lnTo>
                                  <a:pt x="20" y="153"/>
                                </a:lnTo>
                                <a:lnTo>
                                  <a:pt x="13" y="147"/>
                                </a:lnTo>
                                <a:lnTo>
                                  <a:pt x="7" y="141"/>
                                </a:lnTo>
                                <a:lnTo>
                                  <a:pt x="3" y="133"/>
                                </a:lnTo>
                                <a:lnTo>
                                  <a:pt x="1" y="125"/>
                                </a:lnTo>
                                <a:lnTo>
                                  <a:pt x="0" y="115"/>
                                </a:lnTo>
                                <a:lnTo>
                                  <a:pt x="1" y="104"/>
                                </a:lnTo>
                                <a:lnTo>
                                  <a:pt x="4" y="94"/>
                                </a:lnTo>
                                <a:lnTo>
                                  <a:pt x="11" y="85"/>
                                </a:lnTo>
                                <a:lnTo>
                                  <a:pt x="19" y="79"/>
                                </a:lnTo>
                                <a:lnTo>
                                  <a:pt x="29" y="73"/>
                                </a:lnTo>
                                <a:lnTo>
                                  <a:pt x="41" y="71"/>
                                </a:lnTo>
                                <a:lnTo>
                                  <a:pt x="56" y="68"/>
                                </a:lnTo>
                                <a:lnTo>
                                  <a:pt x="72" y="67"/>
                                </a:lnTo>
                                <a:lnTo>
                                  <a:pt x="92" y="67"/>
                                </a:lnTo>
                                <a:lnTo>
                                  <a:pt x="92" y="56"/>
                                </a:lnTo>
                                <a:lnTo>
                                  <a:pt x="92" y="47"/>
                                </a:lnTo>
                                <a:lnTo>
                                  <a:pt x="91" y="41"/>
                                </a:lnTo>
                                <a:lnTo>
                                  <a:pt x="88" y="35"/>
                                </a:lnTo>
                                <a:lnTo>
                                  <a:pt x="85" y="30"/>
                                </a:lnTo>
                                <a:lnTo>
                                  <a:pt x="80" y="26"/>
                                </a:lnTo>
                                <a:lnTo>
                                  <a:pt x="75" y="24"/>
                                </a:lnTo>
                                <a:lnTo>
                                  <a:pt x="67" y="23"/>
                                </a:lnTo>
                                <a:lnTo>
                                  <a:pt x="59" y="21"/>
                                </a:lnTo>
                                <a:lnTo>
                                  <a:pt x="49" y="23"/>
                                </a:lnTo>
                                <a:lnTo>
                                  <a:pt x="41" y="24"/>
                                </a:lnTo>
                                <a:lnTo>
                                  <a:pt x="34" y="26"/>
                                </a:lnTo>
                                <a:lnTo>
                                  <a:pt x="28" y="30"/>
                                </a:lnTo>
                                <a:lnTo>
                                  <a:pt x="22" y="32"/>
                                </a:lnTo>
                                <a:lnTo>
                                  <a:pt x="18" y="35"/>
                                </a:lnTo>
                                <a:lnTo>
                                  <a:pt x="14" y="36"/>
                                </a:lnTo>
                                <a:lnTo>
                                  <a:pt x="12" y="37"/>
                                </a:lnTo>
                                <a:lnTo>
                                  <a:pt x="11" y="36"/>
                                </a:lnTo>
                                <a:lnTo>
                                  <a:pt x="9" y="36"/>
                                </a:lnTo>
                                <a:lnTo>
                                  <a:pt x="9" y="35"/>
                                </a:lnTo>
                                <a:lnTo>
                                  <a:pt x="8" y="34"/>
                                </a:lnTo>
                                <a:lnTo>
                                  <a:pt x="7" y="32"/>
                                </a:lnTo>
                                <a:lnTo>
                                  <a:pt x="7" y="31"/>
                                </a:lnTo>
                                <a:lnTo>
                                  <a:pt x="7" y="29"/>
                                </a:lnTo>
                                <a:lnTo>
                                  <a:pt x="7" y="26"/>
                                </a:lnTo>
                                <a:lnTo>
                                  <a:pt x="7" y="23"/>
                                </a:lnTo>
                                <a:lnTo>
                                  <a:pt x="7" y="20"/>
                                </a:lnTo>
                                <a:lnTo>
                                  <a:pt x="8" y="18"/>
                                </a:lnTo>
                                <a:lnTo>
                                  <a:pt x="9" y="15"/>
                                </a:lnTo>
                                <a:lnTo>
                                  <a:pt x="13" y="14"/>
                                </a:lnTo>
                                <a:lnTo>
                                  <a:pt x="18" y="11"/>
                                </a:lnTo>
                                <a:lnTo>
                                  <a:pt x="23" y="8"/>
                                </a:lnTo>
                                <a:lnTo>
                                  <a:pt x="29" y="5"/>
                                </a:lnTo>
                                <a:lnTo>
                                  <a:pt x="36" y="4"/>
                                </a:lnTo>
                                <a:lnTo>
                                  <a:pt x="45" y="2"/>
                                </a:lnTo>
                                <a:lnTo>
                                  <a:pt x="52" y="0"/>
                                </a:lnTo>
                                <a:lnTo>
                                  <a:pt x="61" y="0"/>
                                </a:lnTo>
                                <a:lnTo>
                                  <a:pt x="76" y="0"/>
                                </a:lnTo>
                                <a:lnTo>
                                  <a:pt x="88" y="4"/>
                                </a:lnTo>
                                <a:lnTo>
                                  <a:pt x="98" y="8"/>
                                </a:lnTo>
                                <a:lnTo>
                                  <a:pt x="105" y="14"/>
                                </a:lnTo>
                                <a:lnTo>
                                  <a:pt x="112" y="21"/>
                                </a:lnTo>
                                <a:lnTo>
                                  <a:pt x="115" y="31"/>
                                </a:lnTo>
                                <a:lnTo>
                                  <a:pt x="118" y="42"/>
                                </a:lnTo>
                                <a:lnTo>
                                  <a:pt x="118" y="55"/>
                                </a:lnTo>
                                <a:lnTo>
                                  <a:pt x="118" y="152"/>
                                </a:lnTo>
                                <a:close/>
                                <a:moveTo>
                                  <a:pt x="92" y="87"/>
                                </a:moveTo>
                                <a:lnTo>
                                  <a:pt x="70" y="87"/>
                                </a:lnTo>
                                <a:lnTo>
                                  <a:pt x="59" y="87"/>
                                </a:lnTo>
                                <a:lnTo>
                                  <a:pt x="50" y="88"/>
                                </a:lnTo>
                                <a:lnTo>
                                  <a:pt x="43" y="90"/>
                                </a:lnTo>
                                <a:lnTo>
                                  <a:pt x="36" y="94"/>
                                </a:lnTo>
                                <a:lnTo>
                                  <a:pt x="33" y="98"/>
                                </a:lnTo>
                                <a:lnTo>
                                  <a:pt x="29" y="103"/>
                                </a:lnTo>
                                <a:lnTo>
                                  <a:pt x="27" y="107"/>
                                </a:lnTo>
                                <a:lnTo>
                                  <a:pt x="27" y="114"/>
                                </a:lnTo>
                                <a:lnTo>
                                  <a:pt x="28" y="125"/>
                                </a:lnTo>
                                <a:lnTo>
                                  <a:pt x="34" y="132"/>
                                </a:lnTo>
                                <a:lnTo>
                                  <a:pt x="41" y="137"/>
                                </a:lnTo>
                                <a:lnTo>
                                  <a:pt x="54" y="138"/>
                                </a:lnTo>
                                <a:lnTo>
                                  <a:pt x="64" y="137"/>
                                </a:lnTo>
                                <a:lnTo>
                                  <a:pt x="73" y="133"/>
                                </a:lnTo>
                                <a:lnTo>
                                  <a:pt x="82" y="127"/>
                                </a:lnTo>
                                <a:lnTo>
                                  <a:pt x="92" y="116"/>
                                </a:lnTo>
                                <a:lnTo>
                                  <a:pt x="92" y="8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78" name="Rectangle 373"/>
                        <wps:cNvSpPr>
                          <a:spLocks noChangeArrowheads="1"/>
                        </wps:cNvSpPr>
                        <wps:spPr bwMode="auto">
                          <a:xfrm>
                            <a:off x="195263" y="665163"/>
                            <a:ext cx="42863" cy="428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779" name="Freeform 374"/>
                        <wps:cNvSpPr>
                          <a:spLocks noEditPoints="1"/>
                        </wps:cNvSpPr>
                        <wps:spPr bwMode="auto">
                          <a:xfrm>
                            <a:off x="320676" y="650875"/>
                            <a:ext cx="85725" cy="82550"/>
                          </a:xfrm>
                          <a:custGeom>
                            <a:avLst/>
                            <a:gdLst>
                              <a:gd name="T0" fmla="*/ 164 w 164"/>
                              <a:gd name="T1" fmla="*/ 150 h 158"/>
                              <a:gd name="T2" fmla="*/ 162 w 164"/>
                              <a:gd name="T3" fmla="*/ 155 h 158"/>
                              <a:gd name="T4" fmla="*/ 154 w 164"/>
                              <a:gd name="T5" fmla="*/ 156 h 158"/>
                              <a:gd name="T6" fmla="*/ 146 w 164"/>
                              <a:gd name="T7" fmla="*/ 157 h 158"/>
                              <a:gd name="T8" fmla="*/ 131 w 164"/>
                              <a:gd name="T9" fmla="*/ 156 h 158"/>
                              <a:gd name="T10" fmla="*/ 117 w 164"/>
                              <a:gd name="T11" fmla="*/ 147 h 158"/>
                              <a:gd name="T12" fmla="*/ 110 w 164"/>
                              <a:gd name="T13" fmla="*/ 126 h 158"/>
                              <a:gd name="T14" fmla="*/ 96 w 164"/>
                              <a:gd name="T15" fmla="*/ 145 h 158"/>
                              <a:gd name="T16" fmla="*/ 77 w 164"/>
                              <a:gd name="T17" fmla="*/ 156 h 158"/>
                              <a:gd name="T18" fmla="*/ 45 w 164"/>
                              <a:gd name="T19" fmla="*/ 157 h 158"/>
                              <a:gd name="T20" fmla="*/ 14 w 164"/>
                              <a:gd name="T21" fmla="*/ 135 h 158"/>
                              <a:gd name="T22" fmla="*/ 2 w 164"/>
                              <a:gd name="T23" fmla="*/ 97 h 158"/>
                              <a:gd name="T24" fmla="*/ 4 w 164"/>
                              <a:gd name="T25" fmla="*/ 46 h 158"/>
                              <a:gd name="T26" fmla="*/ 26 w 164"/>
                              <a:gd name="T27" fmla="*/ 12 h 158"/>
                              <a:gd name="T28" fmla="*/ 66 w 164"/>
                              <a:gd name="T29" fmla="*/ 0 h 158"/>
                              <a:gd name="T30" fmla="*/ 93 w 164"/>
                              <a:gd name="T31" fmla="*/ 7 h 158"/>
                              <a:gd name="T32" fmla="*/ 111 w 164"/>
                              <a:gd name="T33" fmla="*/ 28 h 158"/>
                              <a:gd name="T34" fmla="*/ 120 w 164"/>
                              <a:gd name="T35" fmla="*/ 39 h 158"/>
                              <a:gd name="T36" fmla="*/ 124 w 164"/>
                              <a:gd name="T37" fmla="*/ 17 h 158"/>
                              <a:gd name="T38" fmla="*/ 126 w 164"/>
                              <a:gd name="T39" fmla="*/ 5 h 158"/>
                              <a:gd name="T40" fmla="*/ 127 w 164"/>
                              <a:gd name="T41" fmla="*/ 3 h 158"/>
                              <a:gd name="T42" fmla="*/ 131 w 164"/>
                              <a:gd name="T43" fmla="*/ 2 h 158"/>
                              <a:gd name="T44" fmla="*/ 138 w 164"/>
                              <a:gd name="T45" fmla="*/ 2 h 158"/>
                              <a:gd name="T46" fmla="*/ 147 w 164"/>
                              <a:gd name="T47" fmla="*/ 2 h 158"/>
                              <a:gd name="T48" fmla="*/ 151 w 164"/>
                              <a:gd name="T49" fmla="*/ 5 h 158"/>
                              <a:gd name="T50" fmla="*/ 151 w 164"/>
                              <a:gd name="T51" fmla="*/ 9 h 158"/>
                              <a:gd name="T52" fmla="*/ 148 w 164"/>
                              <a:gd name="T53" fmla="*/ 27 h 158"/>
                              <a:gd name="T54" fmla="*/ 142 w 164"/>
                              <a:gd name="T55" fmla="*/ 51 h 158"/>
                              <a:gd name="T56" fmla="*/ 135 w 164"/>
                              <a:gd name="T57" fmla="*/ 77 h 158"/>
                              <a:gd name="T58" fmla="*/ 130 w 164"/>
                              <a:gd name="T59" fmla="*/ 105 h 158"/>
                              <a:gd name="T60" fmla="*/ 135 w 164"/>
                              <a:gd name="T61" fmla="*/ 128 h 158"/>
                              <a:gd name="T62" fmla="*/ 143 w 164"/>
                              <a:gd name="T63" fmla="*/ 135 h 158"/>
                              <a:gd name="T64" fmla="*/ 152 w 164"/>
                              <a:gd name="T65" fmla="*/ 135 h 158"/>
                              <a:gd name="T66" fmla="*/ 158 w 164"/>
                              <a:gd name="T67" fmla="*/ 134 h 158"/>
                              <a:gd name="T68" fmla="*/ 162 w 164"/>
                              <a:gd name="T69" fmla="*/ 133 h 158"/>
                              <a:gd name="T70" fmla="*/ 163 w 164"/>
                              <a:gd name="T71" fmla="*/ 134 h 158"/>
                              <a:gd name="T72" fmla="*/ 164 w 164"/>
                              <a:gd name="T73" fmla="*/ 137 h 158"/>
                              <a:gd name="T74" fmla="*/ 103 w 164"/>
                              <a:gd name="T75" fmla="*/ 77 h 158"/>
                              <a:gd name="T76" fmla="*/ 96 w 164"/>
                              <a:gd name="T77" fmla="*/ 41 h 158"/>
                              <a:gd name="T78" fmla="*/ 79 w 164"/>
                              <a:gd name="T79" fmla="*/ 24 h 158"/>
                              <a:gd name="T80" fmla="*/ 56 w 164"/>
                              <a:gd name="T81" fmla="*/ 22 h 158"/>
                              <a:gd name="T82" fmla="*/ 36 w 164"/>
                              <a:gd name="T83" fmla="*/ 39 h 158"/>
                              <a:gd name="T84" fmla="*/ 29 w 164"/>
                              <a:gd name="T85" fmla="*/ 67 h 158"/>
                              <a:gd name="T86" fmla="*/ 30 w 164"/>
                              <a:gd name="T87" fmla="*/ 99 h 158"/>
                              <a:gd name="T88" fmla="*/ 40 w 164"/>
                              <a:gd name="T89" fmla="*/ 125 h 158"/>
                              <a:gd name="T90" fmla="*/ 63 w 164"/>
                              <a:gd name="T91" fmla="*/ 136 h 158"/>
                              <a:gd name="T92" fmla="*/ 88 w 164"/>
                              <a:gd name="T93" fmla="*/ 126 h 158"/>
                              <a:gd name="T94" fmla="*/ 100 w 164"/>
                              <a:gd name="T95" fmla="*/ 102 h 158"/>
                              <a:gd name="T96" fmla="*/ 103 w 164"/>
                              <a:gd name="T97" fmla="*/ 77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64" h="158">
                                <a:moveTo>
                                  <a:pt x="164" y="142"/>
                                </a:moveTo>
                                <a:lnTo>
                                  <a:pt x="164" y="147"/>
                                </a:lnTo>
                                <a:lnTo>
                                  <a:pt x="164" y="150"/>
                                </a:lnTo>
                                <a:lnTo>
                                  <a:pt x="163" y="152"/>
                                </a:lnTo>
                                <a:lnTo>
                                  <a:pt x="163" y="154"/>
                                </a:lnTo>
                                <a:lnTo>
                                  <a:pt x="162" y="155"/>
                                </a:lnTo>
                                <a:lnTo>
                                  <a:pt x="159" y="155"/>
                                </a:lnTo>
                                <a:lnTo>
                                  <a:pt x="158" y="156"/>
                                </a:lnTo>
                                <a:lnTo>
                                  <a:pt x="154" y="156"/>
                                </a:lnTo>
                                <a:lnTo>
                                  <a:pt x="152" y="157"/>
                                </a:lnTo>
                                <a:lnTo>
                                  <a:pt x="149" y="157"/>
                                </a:lnTo>
                                <a:lnTo>
                                  <a:pt x="146" y="157"/>
                                </a:lnTo>
                                <a:lnTo>
                                  <a:pt x="143" y="157"/>
                                </a:lnTo>
                                <a:lnTo>
                                  <a:pt x="137" y="157"/>
                                </a:lnTo>
                                <a:lnTo>
                                  <a:pt x="131" y="156"/>
                                </a:lnTo>
                                <a:lnTo>
                                  <a:pt x="126" y="155"/>
                                </a:lnTo>
                                <a:lnTo>
                                  <a:pt x="121" y="151"/>
                                </a:lnTo>
                                <a:lnTo>
                                  <a:pt x="117" y="147"/>
                                </a:lnTo>
                                <a:lnTo>
                                  <a:pt x="114" y="141"/>
                                </a:lnTo>
                                <a:lnTo>
                                  <a:pt x="111" y="135"/>
                                </a:lnTo>
                                <a:lnTo>
                                  <a:pt x="110" y="126"/>
                                </a:lnTo>
                                <a:lnTo>
                                  <a:pt x="106" y="133"/>
                                </a:lnTo>
                                <a:lnTo>
                                  <a:pt x="103" y="139"/>
                                </a:lnTo>
                                <a:lnTo>
                                  <a:pt x="96" y="145"/>
                                </a:lnTo>
                                <a:lnTo>
                                  <a:pt x="90" y="149"/>
                                </a:lnTo>
                                <a:lnTo>
                                  <a:pt x="84" y="154"/>
                                </a:lnTo>
                                <a:lnTo>
                                  <a:pt x="77" y="156"/>
                                </a:lnTo>
                                <a:lnTo>
                                  <a:pt x="69" y="157"/>
                                </a:lnTo>
                                <a:lnTo>
                                  <a:pt x="61" y="158"/>
                                </a:lnTo>
                                <a:lnTo>
                                  <a:pt x="45" y="157"/>
                                </a:lnTo>
                                <a:lnTo>
                                  <a:pt x="32" y="152"/>
                                </a:lnTo>
                                <a:lnTo>
                                  <a:pt x="23" y="145"/>
                                </a:lnTo>
                                <a:lnTo>
                                  <a:pt x="14" y="135"/>
                                </a:lnTo>
                                <a:lnTo>
                                  <a:pt x="8" y="124"/>
                                </a:lnTo>
                                <a:lnTo>
                                  <a:pt x="4" y="110"/>
                                </a:lnTo>
                                <a:lnTo>
                                  <a:pt x="2" y="97"/>
                                </a:lnTo>
                                <a:lnTo>
                                  <a:pt x="0" y="81"/>
                                </a:lnTo>
                                <a:lnTo>
                                  <a:pt x="2" y="62"/>
                                </a:lnTo>
                                <a:lnTo>
                                  <a:pt x="4" y="46"/>
                                </a:lnTo>
                                <a:lnTo>
                                  <a:pt x="9" y="33"/>
                                </a:lnTo>
                                <a:lnTo>
                                  <a:pt x="16" y="22"/>
                                </a:lnTo>
                                <a:lnTo>
                                  <a:pt x="26" y="12"/>
                                </a:lnTo>
                                <a:lnTo>
                                  <a:pt x="37" y="5"/>
                                </a:lnTo>
                                <a:lnTo>
                                  <a:pt x="50" y="1"/>
                                </a:lnTo>
                                <a:lnTo>
                                  <a:pt x="66" y="0"/>
                                </a:lnTo>
                                <a:lnTo>
                                  <a:pt x="76" y="0"/>
                                </a:lnTo>
                                <a:lnTo>
                                  <a:pt x="84" y="3"/>
                                </a:lnTo>
                                <a:lnTo>
                                  <a:pt x="93" y="7"/>
                                </a:lnTo>
                                <a:lnTo>
                                  <a:pt x="100" y="12"/>
                                </a:lnTo>
                                <a:lnTo>
                                  <a:pt x="106" y="19"/>
                                </a:lnTo>
                                <a:lnTo>
                                  <a:pt x="111" y="28"/>
                                </a:lnTo>
                                <a:lnTo>
                                  <a:pt x="116" y="38"/>
                                </a:lnTo>
                                <a:lnTo>
                                  <a:pt x="117" y="50"/>
                                </a:lnTo>
                                <a:lnTo>
                                  <a:pt x="120" y="39"/>
                                </a:lnTo>
                                <a:lnTo>
                                  <a:pt x="122" y="30"/>
                                </a:lnTo>
                                <a:lnTo>
                                  <a:pt x="124" y="23"/>
                                </a:lnTo>
                                <a:lnTo>
                                  <a:pt x="124" y="17"/>
                                </a:lnTo>
                                <a:lnTo>
                                  <a:pt x="125" y="11"/>
                                </a:lnTo>
                                <a:lnTo>
                                  <a:pt x="125" y="7"/>
                                </a:lnTo>
                                <a:lnTo>
                                  <a:pt x="126" y="5"/>
                                </a:lnTo>
                                <a:lnTo>
                                  <a:pt x="126" y="3"/>
                                </a:lnTo>
                                <a:lnTo>
                                  <a:pt x="127" y="3"/>
                                </a:lnTo>
                                <a:lnTo>
                                  <a:pt x="127" y="3"/>
                                </a:lnTo>
                                <a:lnTo>
                                  <a:pt x="128" y="2"/>
                                </a:lnTo>
                                <a:lnTo>
                                  <a:pt x="130" y="2"/>
                                </a:lnTo>
                                <a:lnTo>
                                  <a:pt x="131" y="2"/>
                                </a:lnTo>
                                <a:lnTo>
                                  <a:pt x="133" y="2"/>
                                </a:lnTo>
                                <a:lnTo>
                                  <a:pt x="136" y="2"/>
                                </a:lnTo>
                                <a:lnTo>
                                  <a:pt x="138" y="2"/>
                                </a:lnTo>
                                <a:lnTo>
                                  <a:pt x="142" y="2"/>
                                </a:lnTo>
                                <a:lnTo>
                                  <a:pt x="144" y="2"/>
                                </a:lnTo>
                                <a:lnTo>
                                  <a:pt x="147" y="2"/>
                                </a:lnTo>
                                <a:lnTo>
                                  <a:pt x="148" y="3"/>
                                </a:lnTo>
                                <a:lnTo>
                                  <a:pt x="149" y="3"/>
                                </a:lnTo>
                                <a:lnTo>
                                  <a:pt x="151" y="5"/>
                                </a:lnTo>
                                <a:lnTo>
                                  <a:pt x="151" y="6"/>
                                </a:lnTo>
                                <a:lnTo>
                                  <a:pt x="151" y="7"/>
                                </a:lnTo>
                                <a:lnTo>
                                  <a:pt x="151" y="9"/>
                                </a:lnTo>
                                <a:lnTo>
                                  <a:pt x="151" y="14"/>
                                </a:lnTo>
                                <a:lnTo>
                                  <a:pt x="149" y="21"/>
                                </a:lnTo>
                                <a:lnTo>
                                  <a:pt x="148" y="27"/>
                                </a:lnTo>
                                <a:lnTo>
                                  <a:pt x="146" y="34"/>
                                </a:lnTo>
                                <a:lnTo>
                                  <a:pt x="144" y="43"/>
                                </a:lnTo>
                                <a:lnTo>
                                  <a:pt x="142" y="51"/>
                                </a:lnTo>
                                <a:lnTo>
                                  <a:pt x="140" y="60"/>
                                </a:lnTo>
                                <a:lnTo>
                                  <a:pt x="137" y="70"/>
                                </a:lnTo>
                                <a:lnTo>
                                  <a:pt x="135" y="77"/>
                                </a:lnTo>
                                <a:lnTo>
                                  <a:pt x="132" y="86"/>
                                </a:lnTo>
                                <a:lnTo>
                                  <a:pt x="130" y="93"/>
                                </a:lnTo>
                                <a:lnTo>
                                  <a:pt x="130" y="105"/>
                                </a:lnTo>
                                <a:lnTo>
                                  <a:pt x="131" y="115"/>
                                </a:lnTo>
                                <a:lnTo>
                                  <a:pt x="132" y="123"/>
                                </a:lnTo>
                                <a:lnTo>
                                  <a:pt x="135" y="128"/>
                                </a:lnTo>
                                <a:lnTo>
                                  <a:pt x="137" y="131"/>
                                </a:lnTo>
                                <a:lnTo>
                                  <a:pt x="141" y="134"/>
                                </a:lnTo>
                                <a:lnTo>
                                  <a:pt x="143" y="135"/>
                                </a:lnTo>
                                <a:lnTo>
                                  <a:pt x="147" y="135"/>
                                </a:lnTo>
                                <a:lnTo>
                                  <a:pt x="149" y="135"/>
                                </a:lnTo>
                                <a:lnTo>
                                  <a:pt x="152" y="135"/>
                                </a:lnTo>
                                <a:lnTo>
                                  <a:pt x="154" y="134"/>
                                </a:lnTo>
                                <a:lnTo>
                                  <a:pt x="157" y="134"/>
                                </a:lnTo>
                                <a:lnTo>
                                  <a:pt x="158" y="134"/>
                                </a:lnTo>
                                <a:lnTo>
                                  <a:pt x="159" y="133"/>
                                </a:lnTo>
                                <a:lnTo>
                                  <a:pt x="161" y="133"/>
                                </a:lnTo>
                                <a:lnTo>
                                  <a:pt x="162" y="133"/>
                                </a:lnTo>
                                <a:lnTo>
                                  <a:pt x="163" y="133"/>
                                </a:lnTo>
                                <a:lnTo>
                                  <a:pt x="163" y="133"/>
                                </a:lnTo>
                                <a:lnTo>
                                  <a:pt x="163" y="134"/>
                                </a:lnTo>
                                <a:lnTo>
                                  <a:pt x="164" y="134"/>
                                </a:lnTo>
                                <a:lnTo>
                                  <a:pt x="164" y="135"/>
                                </a:lnTo>
                                <a:lnTo>
                                  <a:pt x="164" y="137"/>
                                </a:lnTo>
                                <a:lnTo>
                                  <a:pt x="164" y="140"/>
                                </a:lnTo>
                                <a:lnTo>
                                  <a:pt x="164" y="142"/>
                                </a:lnTo>
                                <a:close/>
                                <a:moveTo>
                                  <a:pt x="103" y="77"/>
                                </a:moveTo>
                                <a:lnTo>
                                  <a:pt x="103" y="64"/>
                                </a:lnTo>
                                <a:lnTo>
                                  <a:pt x="99" y="53"/>
                                </a:lnTo>
                                <a:lnTo>
                                  <a:pt x="96" y="41"/>
                                </a:lnTo>
                                <a:lnTo>
                                  <a:pt x="92" y="34"/>
                                </a:lnTo>
                                <a:lnTo>
                                  <a:pt x="85" y="28"/>
                                </a:lnTo>
                                <a:lnTo>
                                  <a:pt x="79" y="24"/>
                                </a:lnTo>
                                <a:lnTo>
                                  <a:pt x="73" y="22"/>
                                </a:lnTo>
                                <a:lnTo>
                                  <a:pt x="66" y="22"/>
                                </a:lnTo>
                                <a:lnTo>
                                  <a:pt x="56" y="22"/>
                                </a:lnTo>
                                <a:lnTo>
                                  <a:pt x="48" y="27"/>
                                </a:lnTo>
                                <a:lnTo>
                                  <a:pt x="41" y="32"/>
                                </a:lnTo>
                                <a:lnTo>
                                  <a:pt x="36" y="39"/>
                                </a:lnTo>
                                <a:lnTo>
                                  <a:pt x="32" y="48"/>
                                </a:lnTo>
                                <a:lnTo>
                                  <a:pt x="30" y="57"/>
                                </a:lnTo>
                                <a:lnTo>
                                  <a:pt x="29" y="67"/>
                                </a:lnTo>
                                <a:lnTo>
                                  <a:pt x="27" y="77"/>
                                </a:lnTo>
                                <a:lnTo>
                                  <a:pt x="29" y="88"/>
                                </a:lnTo>
                                <a:lnTo>
                                  <a:pt x="30" y="99"/>
                                </a:lnTo>
                                <a:lnTo>
                                  <a:pt x="31" y="109"/>
                                </a:lnTo>
                                <a:lnTo>
                                  <a:pt x="35" y="118"/>
                                </a:lnTo>
                                <a:lnTo>
                                  <a:pt x="40" y="125"/>
                                </a:lnTo>
                                <a:lnTo>
                                  <a:pt x="46" y="131"/>
                                </a:lnTo>
                                <a:lnTo>
                                  <a:pt x="53" y="135"/>
                                </a:lnTo>
                                <a:lnTo>
                                  <a:pt x="63" y="136"/>
                                </a:lnTo>
                                <a:lnTo>
                                  <a:pt x="73" y="135"/>
                                </a:lnTo>
                                <a:lnTo>
                                  <a:pt x="80" y="131"/>
                                </a:lnTo>
                                <a:lnTo>
                                  <a:pt x="88" y="126"/>
                                </a:lnTo>
                                <a:lnTo>
                                  <a:pt x="93" y="119"/>
                                </a:lnTo>
                                <a:lnTo>
                                  <a:pt x="98" y="112"/>
                                </a:lnTo>
                                <a:lnTo>
                                  <a:pt x="100" y="102"/>
                                </a:lnTo>
                                <a:lnTo>
                                  <a:pt x="103" y="91"/>
                                </a:lnTo>
                                <a:lnTo>
                                  <a:pt x="103" y="78"/>
                                </a:lnTo>
                                <a:lnTo>
                                  <a:pt x="103" y="7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80" name="Freeform 375"/>
                        <wps:cNvSpPr>
                          <a:spLocks/>
                        </wps:cNvSpPr>
                        <wps:spPr bwMode="auto">
                          <a:xfrm>
                            <a:off x="417513" y="682625"/>
                            <a:ext cx="41275" cy="12700"/>
                          </a:xfrm>
                          <a:custGeom>
                            <a:avLst/>
                            <a:gdLst>
                              <a:gd name="T0" fmla="*/ 79 w 79"/>
                              <a:gd name="T1" fmla="*/ 11 h 23"/>
                              <a:gd name="T2" fmla="*/ 77 w 79"/>
                              <a:gd name="T3" fmla="*/ 18 h 23"/>
                              <a:gd name="T4" fmla="*/ 76 w 79"/>
                              <a:gd name="T5" fmla="*/ 20 h 23"/>
                              <a:gd name="T6" fmla="*/ 75 w 79"/>
                              <a:gd name="T7" fmla="*/ 23 h 23"/>
                              <a:gd name="T8" fmla="*/ 72 w 79"/>
                              <a:gd name="T9" fmla="*/ 23 h 23"/>
                              <a:gd name="T10" fmla="*/ 6 w 79"/>
                              <a:gd name="T11" fmla="*/ 23 h 23"/>
                              <a:gd name="T12" fmla="*/ 3 w 79"/>
                              <a:gd name="T13" fmla="*/ 23 h 23"/>
                              <a:gd name="T14" fmla="*/ 1 w 79"/>
                              <a:gd name="T15" fmla="*/ 20 h 23"/>
                              <a:gd name="T16" fmla="*/ 0 w 79"/>
                              <a:gd name="T17" fmla="*/ 18 h 23"/>
                              <a:gd name="T18" fmla="*/ 0 w 79"/>
                              <a:gd name="T19" fmla="*/ 11 h 23"/>
                              <a:gd name="T20" fmla="*/ 0 w 79"/>
                              <a:gd name="T21" fmla="*/ 7 h 23"/>
                              <a:gd name="T22" fmla="*/ 1 w 79"/>
                              <a:gd name="T23" fmla="*/ 3 h 23"/>
                              <a:gd name="T24" fmla="*/ 3 w 79"/>
                              <a:gd name="T25" fmla="*/ 2 h 23"/>
                              <a:gd name="T26" fmla="*/ 6 w 79"/>
                              <a:gd name="T27" fmla="*/ 0 h 23"/>
                              <a:gd name="T28" fmla="*/ 72 w 79"/>
                              <a:gd name="T29" fmla="*/ 0 h 23"/>
                              <a:gd name="T30" fmla="*/ 74 w 79"/>
                              <a:gd name="T31" fmla="*/ 2 h 23"/>
                              <a:gd name="T32" fmla="*/ 75 w 79"/>
                              <a:gd name="T33" fmla="*/ 2 h 23"/>
                              <a:gd name="T34" fmla="*/ 76 w 79"/>
                              <a:gd name="T35" fmla="*/ 2 h 23"/>
                              <a:gd name="T36" fmla="*/ 76 w 79"/>
                              <a:gd name="T37" fmla="*/ 3 h 23"/>
                              <a:gd name="T38" fmla="*/ 77 w 79"/>
                              <a:gd name="T39" fmla="*/ 5 h 23"/>
                              <a:gd name="T40" fmla="*/ 77 w 79"/>
                              <a:gd name="T41" fmla="*/ 7 h 23"/>
                              <a:gd name="T42" fmla="*/ 79 w 79"/>
                              <a:gd name="T43" fmla="*/ 9 h 23"/>
                              <a:gd name="T44" fmla="*/ 79 w 79"/>
                              <a:gd name="T45" fmla="*/ 11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79" h="23">
                                <a:moveTo>
                                  <a:pt x="79" y="11"/>
                                </a:moveTo>
                                <a:lnTo>
                                  <a:pt x="77" y="18"/>
                                </a:lnTo>
                                <a:lnTo>
                                  <a:pt x="76" y="20"/>
                                </a:lnTo>
                                <a:lnTo>
                                  <a:pt x="75" y="23"/>
                                </a:lnTo>
                                <a:lnTo>
                                  <a:pt x="72" y="23"/>
                                </a:lnTo>
                                <a:lnTo>
                                  <a:pt x="6" y="23"/>
                                </a:lnTo>
                                <a:lnTo>
                                  <a:pt x="3" y="23"/>
                                </a:lnTo>
                                <a:lnTo>
                                  <a:pt x="1" y="20"/>
                                </a:lnTo>
                                <a:lnTo>
                                  <a:pt x="0" y="18"/>
                                </a:lnTo>
                                <a:lnTo>
                                  <a:pt x="0" y="11"/>
                                </a:lnTo>
                                <a:lnTo>
                                  <a:pt x="0" y="7"/>
                                </a:lnTo>
                                <a:lnTo>
                                  <a:pt x="1" y="3"/>
                                </a:lnTo>
                                <a:lnTo>
                                  <a:pt x="3" y="2"/>
                                </a:lnTo>
                                <a:lnTo>
                                  <a:pt x="6" y="0"/>
                                </a:lnTo>
                                <a:lnTo>
                                  <a:pt x="72" y="0"/>
                                </a:lnTo>
                                <a:lnTo>
                                  <a:pt x="74" y="2"/>
                                </a:lnTo>
                                <a:lnTo>
                                  <a:pt x="75" y="2"/>
                                </a:lnTo>
                                <a:lnTo>
                                  <a:pt x="76" y="2"/>
                                </a:lnTo>
                                <a:lnTo>
                                  <a:pt x="76" y="3"/>
                                </a:lnTo>
                                <a:lnTo>
                                  <a:pt x="77" y="5"/>
                                </a:lnTo>
                                <a:lnTo>
                                  <a:pt x="77" y="7"/>
                                </a:lnTo>
                                <a:lnTo>
                                  <a:pt x="79" y="9"/>
                                </a:lnTo>
                                <a:lnTo>
                                  <a:pt x="79" y="1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81" name="Freeform 376"/>
                        <wps:cNvSpPr>
                          <a:spLocks/>
                        </wps:cNvSpPr>
                        <wps:spPr bwMode="auto">
                          <a:xfrm>
                            <a:off x="465138" y="622300"/>
                            <a:ext cx="82550" cy="111125"/>
                          </a:xfrm>
                          <a:custGeom>
                            <a:avLst/>
                            <a:gdLst>
                              <a:gd name="T0" fmla="*/ 155 w 155"/>
                              <a:gd name="T1" fmla="*/ 11 h 208"/>
                              <a:gd name="T2" fmla="*/ 155 w 155"/>
                              <a:gd name="T3" fmla="*/ 15 h 208"/>
                              <a:gd name="T4" fmla="*/ 155 w 155"/>
                              <a:gd name="T5" fmla="*/ 17 h 208"/>
                              <a:gd name="T6" fmla="*/ 154 w 155"/>
                              <a:gd name="T7" fmla="*/ 18 h 208"/>
                              <a:gd name="T8" fmla="*/ 154 w 155"/>
                              <a:gd name="T9" fmla="*/ 21 h 208"/>
                              <a:gd name="T10" fmla="*/ 153 w 155"/>
                              <a:gd name="T11" fmla="*/ 21 h 208"/>
                              <a:gd name="T12" fmla="*/ 152 w 155"/>
                              <a:gd name="T13" fmla="*/ 22 h 208"/>
                              <a:gd name="T14" fmla="*/ 150 w 155"/>
                              <a:gd name="T15" fmla="*/ 23 h 208"/>
                              <a:gd name="T16" fmla="*/ 149 w 155"/>
                              <a:gd name="T17" fmla="*/ 23 h 208"/>
                              <a:gd name="T18" fmla="*/ 91 w 155"/>
                              <a:gd name="T19" fmla="*/ 23 h 208"/>
                              <a:gd name="T20" fmla="*/ 91 w 155"/>
                              <a:gd name="T21" fmla="*/ 203 h 208"/>
                              <a:gd name="T22" fmla="*/ 91 w 155"/>
                              <a:gd name="T23" fmla="*/ 204 h 208"/>
                              <a:gd name="T24" fmla="*/ 90 w 155"/>
                              <a:gd name="T25" fmla="*/ 206 h 208"/>
                              <a:gd name="T26" fmla="*/ 90 w 155"/>
                              <a:gd name="T27" fmla="*/ 206 h 208"/>
                              <a:gd name="T28" fmla="*/ 89 w 155"/>
                              <a:gd name="T29" fmla="*/ 207 h 208"/>
                              <a:gd name="T30" fmla="*/ 86 w 155"/>
                              <a:gd name="T31" fmla="*/ 207 h 208"/>
                              <a:gd name="T32" fmla="*/ 84 w 155"/>
                              <a:gd name="T33" fmla="*/ 207 h 208"/>
                              <a:gd name="T34" fmla="*/ 81 w 155"/>
                              <a:gd name="T35" fmla="*/ 208 h 208"/>
                              <a:gd name="T36" fmla="*/ 78 w 155"/>
                              <a:gd name="T37" fmla="*/ 208 h 208"/>
                              <a:gd name="T38" fmla="*/ 74 w 155"/>
                              <a:gd name="T39" fmla="*/ 208 h 208"/>
                              <a:gd name="T40" fmla="*/ 70 w 155"/>
                              <a:gd name="T41" fmla="*/ 207 h 208"/>
                              <a:gd name="T42" fmla="*/ 68 w 155"/>
                              <a:gd name="T43" fmla="*/ 207 h 208"/>
                              <a:gd name="T44" fmla="*/ 67 w 155"/>
                              <a:gd name="T45" fmla="*/ 207 h 208"/>
                              <a:gd name="T46" fmla="*/ 65 w 155"/>
                              <a:gd name="T47" fmla="*/ 206 h 208"/>
                              <a:gd name="T48" fmla="*/ 64 w 155"/>
                              <a:gd name="T49" fmla="*/ 206 h 208"/>
                              <a:gd name="T50" fmla="*/ 64 w 155"/>
                              <a:gd name="T51" fmla="*/ 204 h 208"/>
                              <a:gd name="T52" fmla="*/ 64 w 155"/>
                              <a:gd name="T53" fmla="*/ 203 h 208"/>
                              <a:gd name="T54" fmla="*/ 64 w 155"/>
                              <a:gd name="T55" fmla="*/ 23 h 208"/>
                              <a:gd name="T56" fmla="*/ 5 w 155"/>
                              <a:gd name="T57" fmla="*/ 23 h 208"/>
                              <a:gd name="T58" fmla="*/ 4 w 155"/>
                              <a:gd name="T59" fmla="*/ 23 h 208"/>
                              <a:gd name="T60" fmla="*/ 3 w 155"/>
                              <a:gd name="T61" fmla="*/ 22 h 208"/>
                              <a:gd name="T62" fmla="*/ 1 w 155"/>
                              <a:gd name="T63" fmla="*/ 21 h 208"/>
                              <a:gd name="T64" fmla="*/ 1 w 155"/>
                              <a:gd name="T65" fmla="*/ 21 h 208"/>
                              <a:gd name="T66" fmla="*/ 0 w 155"/>
                              <a:gd name="T67" fmla="*/ 18 h 208"/>
                              <a:gd name="T68" fmla="*/ 0 w 155"/>
                              <a:gd name="T69" fmla="*/ 17 h 208"/>
                              <a:gd name="T70" fmla="*/ 0 w 155"/>
                              <a:gd name="T71" fmla="*/ 15 h 208"/>
                              <a:gd name="T72" fmla="*/ 0 w 155"/>
                              <a:gd name="T73" fmla="*/ 11 h 208"/>
                              <a:gd name="T74" fmla="*/ 0 w 155"/>
                              <a:gd name="T75" fmla="*/ 8 h 208"/>
                              <a:gd name="T76" fmla="*/ 0 w 155"/>
                              <a:gd name="T77" fmla="*/ 6 h 208"/>
                              <a:gd name="T78" fmla="*/ 0 w 155"/>
                              <a:gd name="T79" fmla="*/ 4 h 208"/>
                              <a:gd name="T80" fmla="*/ 1 w 155"/>
                              <a:gd name="T81" fmla="*/ 2 h 208"/>
                              <a:gd name="T82" fmla="*/ 1 w 155"/>
                              <a:gd name="T83" fmla="*/ 1 h 208"/>
                              <a:gd name="T84" fmla="*/ 3 w 155"/>
                              <a:gd name="T85" fmla="*/ 0 h 208"/>
                              <a:gd name="T86" fmla="*/ 4 w 155"/>
                              <a:gd name="T87" fmla="*/ 0 h 208"/>
                              <a:gd name="T88" fmla="*/ 5 w 155"/>
                              <a:gd name="T89" fmla="*/ 0 h 208"/>
                              <a:gd name="T90" fmla="*/ 149 w 155"/>
                              <a:gd name="T91" fmla="*/ 0 h 208"/>
                              <a:gd name="T92" fmla="*/ 150 w 155"/>
                              <a:gd name="T93" fmla="*/ 0 h 208"/>
                              <a:gd name="T94" fmla="*/ 152 w 155"/>
                              <a:gd name="T95" fmla="*/ 0 h 208"/>
                              <a:gd name="T96" fmla="*/ 153 w 155"/>
                              <a:gd name="T97" fmla="*/ 1 h 208"/>
                              <a:gd name="T98" fmla="*/ 154 w 155"/>
                              <a:gd name="T99" fmla="*/ 2 h 208"/>
                              <a:gd name="T100" fmla="*/ 154 w 155"/>
                              <a:gd name="T101" fmla="*/ 4 h 208"/>
                              <a:gd name="T102" fmla="*/ 155 w 155"/>
                              <a:gd name="T103" fmla="*/ 6 h 208"/>
                              <a:gd name="T104" fmla="*/ 155 w 155"/>
                              <a:gd name="T105" fmla="*/ 8 h 208"/>
                              <a:gd name="T106" fmla="*/ 155 w 155"/>
                              <a:gd name="T107" fmla="*/ 11 h 2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55" h="208">
                                <a:moveTo>
                                  <a:pt x="155" y="11"/>
                                </a:moveTo>
                                <a:lnTo>
                                  <a:pt x="155" y="15"/>
                                </a:lnTo>
                                <a:lnTo>
                                  <a:pt x="155" y="17"/>
                                </a:lnTo>
                                <a:lnTo>
                                  <a:pt x="154" y="18"/>
                                </a:lnTo>
                                <a:lnTo>
                                  <a:pt x="154" y="21"/>
                                </a:lnTo>
                                <a:lnTo>
                                  <a:pt x="153" y="21"/>
                                </a:lnTo>
                                <a:lnTo>
                                  <a:pt x="152" y="22"/>
                                </a:lnTo>
                                <a:lnTo>
                                  <a:pt x="150" y="23"/>
                                </a:lnTo>
                                <a:lnTo>
                                  <a:pt x="149" y="23"/>
                                </a:lnTo>
                                <a:lnTo>
                                  <a:pt x="91" y="23"/>
                                </a:lnTo>
                                <a:lnTo>
                                  <a:pt x="91" y="203"/>
                                </a:lnTo>
                                <a:lnTo>
                                  <a:pt x="91" y="204"/>
                                </a:lnTo>
                                <a:lnTo>
                                  <a:pt x="90" y="206"/>
                                </a:lnTo>
                                <a:lnTo>
                                  <a:pt x="90" y="206"/>
                                </a:lnTo>
                                <a:lnTo>
                                  <a:pt x="89" y="207"/>
                                </a:lnTo>
                                <a:lnTo>
                                  <a:pt x="86" y="207"/>
                                </a:lnTo>
                                <a:lnTo>
                                  <a:pt x="84" y="207"/>
                                </a:lnTo>
                                <a:lnTo>
                                  <a:pt x="81" y="208"/>
                                </a:lnTo>
                                <a:lnTo>
                                  <a:pt x="78" y="208"/>
                                </a:lnTo>
                                <a:lnTo>
                                  <a:pt x="74" y="208"/>
                                </a:lnTo>
                                <a:lnTo>
                                  <a:pt x="70" y="207"/>
                                </a:lnTo>
                                <a:lnTo>
                                  <a:pt x="68" y="207"/>
                                </a:lnTo>
                                <a:lnTo>
                                  <a:pt x="67" y="207"/>
                                </a:lnTo>
                                <a:lnTo>
                                  <a:pt x="65" y="206"/>
                                </a:lnTo>
                                <a:lnTo>
                                  <a:pt x="64" y="206"/>
                                </a:lnTo>
                                <a:lnTo>
                                  <a:pt x="64" y="204"/>
                                </a:lnTo>
                                <a:lnTo>
                                  <a:pt x="64" y="203"/>
                                </a:lnTo>
                                <a:lnTo>
                                  <a:pt x="64" y="23"/>
                                </a:lnTo>
                                <a:lnTo>
                                  <a:pt x="5" y="23"/>
                                </a:lnTo>
                                <a:lnTo>
                                  <a:pt x="4" y="23"/>
                                </a:lnTo>
                                <a:lnTo>
                                  <a:pt x="3" y="22"/>
                                </a:lnTo>
                                <a:lnTo>
                                  <a:pt x="1" y="21"/>
                                </a:lnTo>
                                <a:lnTo>
                                  <a:pt x="1" y="21"/>
                                </a:lnTo>
                                <a:lnTo>
                                  <a:pt x="0" y="18"/>
                                </a:lnTo>
                                <a:lnTo>
                                  <a:pt x="0" y="17"/>
                                </a:lnTo>
                                <a:lnTo>
                                  <a:pt x="0" y="15"/>
                                </a:lnTo>
                                <a:lnTo>
                                  <a:pt x="0" y="11"/>
                                </a:lnTo>
                                <a:lnTo>
                                  <a:pt x="0" y="8"/>
                                </a:lnTo>
                                <a:lnTo>
                                  <a:pt x="0" y="6"/>
                                </a:lnTo>
                                <a:lnTo>
                                  <a:pt x="0" y="4"/>
                                </a:lnTo>
                                <a:lnTo>
                                  <a:pt x="1" y="2"/>
                                </a:lnTo>
                                <a:lnTo>
                                  <a:pt x="1" y="1"/>
                                </a:lnTo>
                                <a:lnTo>
                                  <a:pt x="3" y="0"/>
                                </a:lnTo>
                                <a:lnTo>
                                  <a:pt x="4" y="0"/>
                                </a:lnTo>
                                <a:lnTo>
                                  <a:pt x="5" y="0"/>
                                </a:lnTo>
                                <a:lnTo>
                                  <a:pt x="149" y="0"/>
                                </a:lnTo>
                                <a:lnTo>
                                  <a:pt x="150" y="0"/>
                                </a:lnTo>
                                <a:lnTo>
                                  <a:pt x="152" y="0"/>
                                </a:lnTo>
                                <a:lnTo>
                                  <a:pt x="153" y="1"/>
                                </a:lnTo>
                                <a:lnTo>
                                  <a:pt x="154" y="2"/>
                                </a:lnTo>
                                <a:lnTo>
                                  <a:pt x="154" y="4"/>
                                </a:lnTo>
                                <a:lnTo>
                                  <a:pt x="155" y="6"/>
                                </a:lnTo>
                                <a:lnTo>
                                  <a:pt x="155" y="8"/>
                                </a:lnTo>
                                <a:lnTo>
                                  <a:pt x="155" y="1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82" name="Freeform 377"/>
                        <wps:cNvSpPr>
                          <a:spLocks/>
                        </wps:cNvSpPr>
                        <wps:spPr bwMode="auto">
                          <a:xfrm>
                            <a:off x="552451" y="622300"/>
                            <a:ext cx="82550" cy="111125"/>
                          </a:xfrm>
                          <a:custGeom>
                            <a:avLst/>
                            <a:gdLst>
                              <a:gd name="T0" fmla="*/ 155 w 155"/>
                              <a:gd name="T1" fmla="*/ 11 h 208"/>
                              <a:gd name="T2" fmla="*/ 155 w 155"/>
                              <a:gd name="T3" fmla="*/ 15 h 208"/>
                              <a:gd name="T4" fmla="*/ 154 w 155"/>
                              <a:gd name="T5" fmla="*/ 17 h 208"/>
                              <a:gd name="T6" fmla="*/ 154 w 155"/>
                              <a:gd name="T7" fmla="*/ 18 h 208"/>
                              <a:gd name="T8" fmla="*/ 153 w 155"/>
                              <a:gd name="T9" fmla="*/ 21 h 208"/>
                              <a:gd name="T10" fmla="*/ 153 w 155"/>
                              <a:gd name="T11" fmla="*/ 21 h 208"/>
                              <a:gd name="T12" fmla="*/ 152 w 155"/>
                              <a:gd name="T13" fmla="*/ 22 h 208"/>
                              <a:gd name="T14" fmla="*/ 150 w 155"/>
                              <a:gd name="T15" fmla="*/ 23 h 208"/>
                              <a:gd name="T16" fmla="*/ 149 w 155"/>
                              <a:gd name="T17" fmla="*/ 23 h 208"/>
                              <a:gd name="T18" fmla="*/ 91 w 155"/>
                              <a:gd name="T19" fmla="*/ 23 h 208"/>
                              <a:gd name="T20" fmla="*/ 91 w 155"/>
                              <a:gd name="T21" fmla="*/ 203 h 208"/>
                              <a:gd name="T22" fmla="*/ 91 w 155"/>
                              <a:gd name="T23" fmla="*/ 204 h 208"/>
                              <a:gd name="T24" fmla="*/ 90 w 155"/>
                              <a:gd name="T25" fmla="*/ 206 h 208"/>
                              <a:gd name="T26" fmla="*/ 90 w 155"/>
                              <a:gd name="T27" fmla="*/ 206 h 208"/>
                              <a:gd name="T28" fmla="*/ 88 w 155"/>
                              <a:gd name="T29" fmla="*/ 207 h 208"/>
                              <a:gd name="T30" fmla="*/ 86 w 155"/>
                              <a:gd name="T31" fmla="*/ 207 h 208"/>
                              <a:gd name="T32" fmla="*/ 84 w 155"/>
                              <a:gd name="T33" fmla="*/ 207 h 208"/>
                              <a:gd name="T34" fmla="*/ 81 w 155"/>
                              <a:gd name="T35" fmla="*/ 208 h 208"/>
                              <a:gd name="T36" fmla="*/ 78 w 155"/>
                              <a:gd name="T37" fmla="*/ 208 h 208"/>
                              <a:gd name="T38" fmla="*/ 74 w 155"/>
                              <a:gd name="T39" fmla="*/ 208 h 208"/>
                              <a:gd name="T40" fmla="*/ 70 w 155"/>
                              <a:gd name="T41" fmla="*/ 207 h 208"/>
                              <a:gd name="T42" fmla="*/ 68 w 155"/>
                              <a:gd name="T43" fmla="*/ 207 h 208"/>
                              <a:gd name="T44" fmla="*/ 67 w 155"/>
                              <a:gd name="T45" fmla="*/ 207 h 208"/>
                              <a:gd name="T46" fmla="*/ 65 w 155"/>
                              <a:gd name="T47" fmla="*/ 206 h 208"/>
                              <a:gd name="T48" fmla="*/ 64 w 155"/>
                              <a:gd name="T49" fmla="*/ 206 h 208"/>
                              <a:gd name="T50" fmla="*/ 63 w 155"/>
                              <a:gd name="T51" fmla="*/ 204 h 208"/>
                              <a:gd name="T52" fmla="*/ 63 w 155"/>
                              <a:gd name="T53" fmla="*/ 203 h 208"/>
                              <a:gd name="T54" fmla="*/ 63 w 155"/>
                              <a:gd name="T55" fmla="*/ 23 h 208"/>
                              <a:gd name="T56" fmla="*/ 5 w 155"/>
                              <a:gd name="T57" fmla="*/ 23 h 208"/>
                              <a:gd name="T58" fmla="*/ 4 w 155"/>
                              <a:gd name="T59" fmla="*/ 23 h 208"/>
                              <a:gd name="T60" fmla="*/ 3 w 155"/>
                              <a:gd name="T61" fmla="*/ 22 h 208"/>
                              <a:gd name="T62" fmla="*/ 1 w 155"/>
                              <a:gd name="T63" fmla="*/ 21 h 208"/>
                              <a:gd name="T64" fmla="*/ 1 w 155"/>
                              <a:gd name="T65" fmla="*/ 21 h 208"/>
                              <a:gd name="T66" fmla="*/ 0 w 155"/>
                              <a:gd name="T67" fmla="*/ 18 h 208"/>
                              <a:gd name="T68" fmla="*/ 0 w 155"/>
                              <a:gd name="T69" fmla="*/ 17 h 208"/>
                              <a:gd name="T70" fmla="*/ 0 w 155"/>
                              <a:gd name="T71" fmla="*/ 15 h 208"/>
                              <a:gd name="T72" fmla="*/ 0 w 155"/>
                              <a:gd name="T73" fmla="*/ 11 h 208"/>
                              <a:gd name="T74" fmla="*/ 0 w 155"/>
                              <a:gd name="T75" fmla="*/ 8 h 208"/>
                              <a:gd name="T76" fmla="*/ 0 w 155"/>
                              <a:gd name="T77" fmla="*/ 6 h 208"/>
                              <a:gd name="T78" fmla="*/ 0 w 155"/>
                              <a:gd name="T79" fmla="*/ 4 h 208"/>
                              <a:gd name="T80" fmla="*/ 1 w 155"/>
                              <a:gd name="T81" fmla="*/ 2 h 208"/>
                              <a:gd name="T82" fmla="*/ 1 w 155"/>
                              <a:gd name="T83" fmla="*/ 1 h 208"/>
                              <a:gd name="T84" fmla="*/ 3 w 155"/>
                              <a:gd name="T85" fmla="*/ 0 h 208"/>
                              <a:gd name="T86" fmla="*/ 4 w 155"/>
                              <a:gd name="T87" fmla="*/ 0 h 208"/>
                              <a:gd name="T88" fmla="*/ 5 w 155"/>
                              <a:gd name="T89" fmla="*/ 0 h 208"/>
                              <a:gd name="T90" fmla="*/ 149 w 155"/>
                              <a:gd name="T91" fmla="*/ 0 h 208"/>
                              <a:gd name="T92" fmla="*/ 150 w 155"/>
                              <a:gd name="T93" fmla="*/ 0 h 208"/>
                              <a:gd name="T94" fmla="*/ 152 w 155"/>
                              <a:gd name="T95" fmla="*/ 0 h 208"/>
                              <a:gd name="T96" fmla="*/ 153 w 155"/>
                              <a:gd name="T97" fmla="*/ 1 h 208"/>
                              <a:gd name="T98" fmla="*/ 153 w 155"/>
                              <a:gd name="T99" fmla="*/ 2 h 208"/>
                              <a:gd name="T100" fmla="*/ 154 w 155"/>
                              <a:gd name="T101" fmla="*/ 4 h 208"/>
                              <a:gd name="T102" fmla="*/ 154 w 155"/>
                              <a:gd name="T103" fmla="*/ 6 h 208"/>
                              <a:gd name="T104" fmla="*/ 155 w 155"/>
                              <a:gd name="T105" fmla="*/ 8 h 208"/>
                              <a:gd name="T106" fmla="*/ 155 w 155"/>
                              <a:gd name="T107" fmla="*/ 11 h 2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55" h="208">
                                <a:moveTo>
                                  <a:pt x="155" y="11"/>
                                </a:moveTo>
                                <a:lnTo>
                                  <a:pt x="155" y="15"/>
                                </a:lnTo>
                                <a:lnTo>
                                  <a:pt x="154" y="17"/>
                                </a:lnTo>
                                <a:lnTo>
                                  <a:pt x="154" y="18"/>
                                </a:lnTo>
                                <a:lnTo>
                                  <a:pt x="153" y="21"/>
                                </a:lnTo>
                                <a:lnTo>
                                  <a:pt x="153" y="21"/>
                                </a:lnTo>
                                <a:lnTo>
                                  <a:pt x="152" y="22"/>
                                </a:lnTo>
                                <a:lnTo>
                                  <a:pt x="150" y="23"/>
                                </a:lnTo>
                                <a:lnTo>
                                  <a:pt x="149" y="23"/>
                                </a:lnTo>
                                <a:lnTo>
                                  <a:pt x="91" y="23"/>
                                </a:lnTo>
                                <a:lnTo>
                                  <a:pt x="91" y="203"/>
                                </a:lnTo>
                                <a:lnTo>
                                  <a:pt x="91" y="204"/>
                                </a:lnTo>
                                <a:lnTo>
                                  <a:pt x="90" y="206"/>
                                </a:lnTo>
                                <a:lnTo>
                                  <a:pt x="90" y="206"/>
                                </a:lnTo>
                                <a:lnTo>
                                  <a:pt x="88" y="207"/>
                                </a:lnTo>
                                <a:lnTo>
                                  <a:pt x="86" y="207"/>
                                </a:lnTo>
                                <a:lnTo>
                                  <a:pt x="84" y="207"/>
                                </a:lnTo>
                                <a:lnTo>
                                  <a:pt x="81" y="208"/>
                                </a:lnTo>
                                <a:lnTo>
                                  <a:pt x="78" y="208"/>
                                </a:lnTo>
                                <a:lnTo>
                                  <a:pt x="74" y="208"/>
                                </a:lnTo>
                                <a:lnTo>
                                  <a:pt x="70" y="207"/>
                                </a:lnTo>
                                <a:lnTo>
                                  <a:pt x="68" y="207"/>
                                </a:lnTo>
                                <a:lnTo>
                                  <a:pt x="67" y="207"/>
                                </a:lnTo>
                                <a:lnTo>
                                  <a:pt x="65" y="206"/>
                                </a:lnTo>
                                <a:lnTo>
                                  <a:pt x="64" y="206"/>
                                </a:lnTo>
                                <a:lnTo>
                                  <a:pt x="63" y="204"/>
                                </a:lnTo>
                                <a:lnTo>
                                  <a:pt x="63" y="203"/>
                                </a:lnTo>
                                <a:lnTo>
                                  <a:pt x="63" y="23"/>
                                </a:lnTo>
                                <a:lnTo>
                                  <a:pt x="5" y="23"/>
                                </a:lnTo>
                                <a:lnTo>
                                  <a:pt x="4" y="23"/>
                                </a:lnTo>
                                <a:lnTo>
                                  <a:pt x="3" y="22"/>
                                </a:lnTo>
                                <a:lnTo>
                                  <a:pt x="1" y="21"/>
                                </a:lnTo>
                                <a:lnTo>
                                  <a:pt x="1" y="21"/>
                                </a:lnTo>
                                <a:lnTo>
                                  <a:pt x="0" y="18"/>
                                </a:lnTo>
                                <a:lnTo>
                                  <a:pt x="0" y="17"/>
                                </a:lnTo>
                                <a:lnTo>
                                  <a:pt x="0" y="15"/>
                                </a:lnTo>
                                <a:lnTo>
                                  <a:pt x="0" y="11"/>
                                </a:lnTo>
                                <a:lnTo>
                                  <a:pt x="0" y="8"/>
                                </a:lnTo>
                                <a:lnTo>
                                  <a:pt x="0" y="6"/>
                                </a:lnTo>
                                <a:lnTo>
                                  <a:pt x="0" y="4"/>
                                </a:lnTo>
                                <a:lnTo>
                                  <a:pt x="1" y="2"/>
                                </a:lnTo>
                                <a:lnTo>
                                  <a:pt x="1" y="1"/>
                                </a:lnTo>
                                <a:lnTo>
                                  <a:pt x="3" y="0"/>
                                </a:lnTo>
                                <a:lnTo>
                                  <a:pt x="4" y="0"/>
                                </a:lnTo>
                                <a:lnTo>
                                  <a:pt x="5" y="0"/>
                                </a:lnTo>
                                <a:lnTo>
                                  <a:pt x="149" y="0"/>
                                </a:lnTo>
                                <a:lnTo>
                                  <a:pt x="150" y="0"/>
                                </a:lnTo>
                                <a:lnTo>
                                  <a:pt x="152" y="0"/>
                                </a:lnTo>
                                <a:lnTo>
                                  <a:pt x="153" y="1"/>
                                </a:lnTo>
                                <a:lnTo>
                                  <a:pt x="153" y="2"/>
                                </a:lnTo>
                                <a:lnTo>
                                  <a:pt x="154" y="4"/>
                                </a:lnTo>
                                <a:lnTo>
                                  <a:pt x="154" y="6"/>
                                </a:lnTo>
                                <a:lnTo>
                                  <a:pt x="155" y="8"/>
                                </a:lnTo>
                                <a:lnTo>
                                  <a:pt x="155" y="1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83" name="Freeform 378"/>
                        <wps:cNvSpPr>
                          <a:spLocks noEditPoints="1"/>
                        </wps:cNvSpPr>
                        <wps:spPr bwMode="auto">
                          <a:xfrm>
                            <a:off x="650876" y="622300"/>
                            <a:ext cx="68263" cy="111125"/>
                          </a:xfrm>
                          <a:custGeom>
                            <a:avLst/>
                            <a:gdLst>
                              <a:gd name="T0" fmla="*/ 127 w 128"/>
                              <a:gd name="T1" fmla="*/ 75 h 208"/>
                              <a:gd name="T2" fmla="*/ 117 w 128"/>
                              <a:gd name="T3" fmla="*/ 100 h 208"/>
                              <a:gd name="T4" fmla="*/ 97 w 128"/>
                              <a:gd name="T5" fmla="*/ 118 h 208"/>
                              <a:gd name="T6" fmla="*/ 70 w 128"/>
                              <a:gd name="T7" fmla="*/ 127 h 208"/>
                              <a:gd name="T8" fmla="*/ 28 w 128"/>
                              <a:gd name="T9" fmla="*/ 128 h 208"/>
                              <a:gd name="T10" fmla="*/ 28 w 128"/>
                              <a:gd name="T11" fmla="*/ 204 h 208"/>
                              <a:gd name="T12" fmla="*/ 26 w 128"/>
                              <a:gd name="T13" fmla="*/ 206 h 208"/>
                              <a:gd name="T14" fmla="*/ 23 w 128"/>
                              <a:gd name="T15" fmla="*/ 207 h 208"/>
                              <a:gd name="T16" fmla="*/ 17 w 128"/>
                              <a:gd name="T17" fmla="*/ 208 h 208"/>
                              <a:gd name="T18" fmla="*/ 10 w 128"/>
                              <a:gd name="T19" fmla="*/ 208 h 208"/>
                              <a:gd name="T20" fmla="*/ 5 w 128"/>
                              <a:gd name="T21" fmla="*/ 207 h 208"/>
                              <a:gd name="T22" fmla="*/ 1 w 128"/>
                              <a:gd name="T23" fmla="*/ 206 h 208"/>
                              <a:gd name="T24" fmla="*/ 0 w 128"/>
                              <a:gd name="T25" fmla="*/ 204 h 208"/>
                              <a:gd name="T26" fmla="*/ 0 w 128"/>
                              <a:gd name="T27" fmla="*/ 11 h 208"/>
                              <a:gd name="T28" fmla="*/ 4 w 128"/>
                              <a:gd name="T29" fmla="*/ 2 h 208"/>
                              <a:gd name="T30" fmla="*/ 11 w 128"/>
                              <a:gd name="T31" fmla="*/ 0 h 208"/>
                              <a:gd name="T32" fmla="*/ 63 w 128"/>
                              <a:gd name="T33" fmla="*/ 0 h 208"/>
                              <a:gd name="T34" fmla="*/ 75 w 128"/>
                              <a:gd name="T35" fmla="*/ 1 h 208"/>
                              <a:gd name="T36" fmla="*/ 91 w 128"/>
                              <a:gd name="T37" fmla="*/ 5 h 208"/>
                              <a:gd name="T38" fmla="*/ 108 w 128"/>
                              <a:gd name="T39" fmla="*/ 15 h 208"/>
                              <a:gd name="T40" fmla="*/ 121 w 128"/>
                              <a:gd name="T41" fmla="*/ 29 h 208"/>
                              <a:gd name="T42" fmla="*/ 127 w 128"/>
                              <a:gd name="T43" fmla="*/ 49 h 208"/>
                              <a:gd name="T44" fmla="*/ 98 w 128"/>
                              <a:gd name="T45" fmla="*/ 63 h 208"/>
                              <a:gd name="T46" fmla="*/ 93 w 128"/>
                              <a:gd name="T47" fmla="*/ 42 h 208"/>
                              <a:gd name="T48" fmla="*/ 82 w 128"/>
                              <a:gd name="T49" fmla="*/ 28 h 208"/>
                              <a:gd name="T50" fmla="*/ 68 w 128"/>
                              <a:gd name="T51" fmla="*/ 23 h 208"/>
                              <a:gd name="T52" fmla="*/ 53 w 128"/>
                              <a:gd name="T53" fmla="*/ 22 h 208"/>
                              <a:gd name="T54" fmla="*/ 28 w 128"/>
                              <a:gd name="T55" fmla="*/ 106 h 208"/>
                              <a:gd name="T56" fmla="*/ 64 w 128"/>
                              <a:gd name="T57" fmla="*/ 105 h 208"/>
                              <a:gd name="T58" fmla="*/ 81 w 128"/>
                              <a:gd name="T59" fmla="*/ 98 h 208"/>
                              <a:gd name="T60" fmla="*/ 92 w 128"/>
                              <a:gd name="T61" fmla="*/ 87 h 208"/>
                              <a:gd name="T62" fmla="*/ 98 w 128"/>
                              <a:gd name="T63" fmla="*/ 71 h 2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128" h="208">
                                <a:moveTo>
                                  <a:pt x="128" y="60"/>
                                </a:moveTo>
                                <a:lnTo>
                                  <a:pt x="127" y="75"/>
                                </a:lnTo>
                                <a:lnTo>
                                  <a:pt x="123" y="89"/>
                                </a:lnTo>
                                <a:lnTo>
                                  <a:pt x="117" y="100"/>
                                </a:lnTo>
                                <a:lnTo>
                                  <a:pt x="108" y="109"/>
                                </a:lnTo>
                                <a:lnTo>
                                  <a:pt x="97" y="118"/>
                                </a:lnTo>
                                <a:lnTo>
                                  <a:pt x="85" y="123"/>
                                </a:lnTo>
                                <a:lnTo>
                                  <a:pt x="70" y="127"/>
                                </a:lnTo>
                                <a:lnTo>
                                  <a:pt x="52" y="128"/>
                                </a:lnTo>
                                <a:lnTo>
                                  <a:pt x="28" y="128"/>
                                </a:lnTo>
                                <a:lnTo>
                                  <a:pt x="28" y="203"/>
                                </a:lnTo>
                                <a:lnTo>
                                  <a:pt x="28" y="204"/>
                                </a:lnTo>
                                <a:lnTo>
                                  <a:pt x="27" y="206"/>
                                </a:lnTo>
                                <a:lnTo>
                                  <a:pt x="26" y="206"/>
                                </a:lnTo>
                                <a:lnTo>
                                  <a:pt x="24" y="207"/>
                                </a:lnTo>
                                <a:lnTo>
                                  <a:pt x="23" y="207"/>
                                </a:lnTo>
                                <a:lnTo>
                                  <a:pt x="21" y="207"/>
                                </a:lnTo>
                                <a:lnTo>
                                  <a:pt x="17" y="208"/>
                                </a:lnTo>
                                <a:lnTo>
                                  <a:pt x="13" y="208"/>
                                </a:lnTo>
                                <a:lnTo>
                                  <a:pt x="10" y="208"/>
                                </a:lnTo>
                                <a:lnTo>
                                  <a:pt x="7" y="207"/>
                                </a:lnTo>
                                <a:lnTo>
                                  <a:pt x="5" y="207"/>
                                </a:lnTo>
                                <a:lnTo>
                                  <a:pt x="4" y="207"/>
                                </a:lnTo>
                                <a:lnTo>
                                  <a:pt x="1" y="206"/>
                                </a:lnTo>
                                <a:lnTo>
                                  <a:pt x="1" y="206"/>
                                </a:lnTo>
                                <a:lnTo>
                                  <a:pt x="0" y="204"/>
                                </a:lnTo>
                                <a:lnTo>
                                  <a:pt x="0" y="203"/>
                                </a:lnTo>
                                <a:lnTo>
                                  <a:pt x="0" y="11"/>
                                </a:lnTo>
                                <a:lnTo>
                                  <a:pt x="1" y="6"/>
                                </a:lnTo>
                                <a:lnTo>
                                  <a:pt x="4" y="2"/>
                                </a:lnTo>
                                <a:lnTo>
                                  <a:pt x="7" y="0"/>
                                </a:lnTo>
                                <a:lnTo>
                                  <a:pt x="11" y="0"/>
                                </a:lnTo>
                                <a:lnTo>
                                  <a:pt x="55" y="0"/>
                                </a:lnTo>
                                <a:lnTo>
                                  <a:pt x="63" y="0"/>
                                </a:lnTo>
                                <a:lnTo>
                                  <a:pt x="69" y="0"/>
                                </a:lnTo>
                                <a:lnTo>
                                  <a:pt x="75" y="1"/>
                                </a:lnTo>
                                <a:lnTo>
                                  <a:pt x="82" y="2"/>
                                </a:lnTo>
                                <a:lnTo>
                                  <a:pt x="91" y="5"/>
                                </a:lnTo>
                                <a:lnTo>
                                  <a:pt x="100" y="10"/>
                                </a:lnTo>
                                <a:lnTo>
                                  <a:pt x="108" y="15"/>
                                </a:lnTo>
                                <a:lnTo>
                                  <a:pt x="114" y="22"/>
                                </a:lnTo>
                                <a:lnTo>
                                  <a:pt x="121" y="29"/>
                                </a:lnTo>
                                <a:lnTo>
                                  <a:pt x="124" y="39"/>
                                </a:lnTo>
                                <a:lnTo>
                                  <a:pt x="127" y="49"/>
                                </a:lnTo>
                                <a:lnTo>
                                  <a:pt x="128" y="60"/>
                                </a:lnTo>
                                <a:close/>
                                <a:moveTo>
                                  <a:pt x="98" y="63"/>
                                </a:moveTo>
                                <a:lnTo>
                                  <a:pt x="98" y="50"/>
                                </a:lnTo>
                                <a:lnTo>
                                  <a:pt x="93" y="42"/>
                                </a:lnTo>
                                <a:lnTo>
                                  <a:pt x="89" y="33"/>
                                </a:lnTo>
                                <a:lnTo>
                                  <a:pt x="82" y="28"/>
                                </a:lnTo>
                                <a:lnTo>
                                  <a:pt x="75" y="24"/>
                                </a:lnTo>
                                <a:lnTo>
                                  <a:pt x="68" y="23"/>
                                </a:lnTo>
                                <a:lnTo>
                                  <a:pt x="60" y="22"/>
                                </a:lnTo>
                                <a:lnTo>
                                  <a:pt x="53" y="22"/>
                                </a:lnTo>
                                <a:lnTo>
                                  <a:pt x="28" y="22"/>
                                </a:lnTo>
                                <a:lnTo>
                                  <a:pt x="28" y="106"/>
                                </a:lnTo>
                                <a:lnTo>
                                  <a:pt x="53" y="106"/>
                                </a:lnTo>
                                <a:lnTo>
                                  <a:pt x="64" y="105"/>
                                </a:lnTo>
                                <a:lnTo>
                                  <a:pt x="74" y="102"/>
                                </a:lnTo>
                                <a:lnTo>
                                  <a:pt x="81" y="98"/>
                                </a:lnTo>
                                <a:lnTo>
                                  <a:pt x="87" y="93"/>
                                </a:lnTo>
                                <a:lnTo>
                                  <a:pt x="92" y="87"/>
                                </a:lnTo>
                                <a:lnTo>
                                  <a:pt x="96" y="80"/>
                                </a:lnTo>
                                <a:lnTo>
                                  <a:pt x="98" y="71"/>
                                </a:lnTo>
                                <a:lnTo>
                                  <a:pt x="98" y="6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84" name="Rectangle 379"/>
                        <wps:cNvSpPr>
                          <a:spLocks noChangeArrowheads="1"/>
                        </wps:cNvSpPr>
                        <wps:spPr bwMode="auto">
                          <a:xfrm>
                            <a:off x="195263" y="885825"/>
                            <a:ext cx="42863" cy="412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785" name="Freeform 380"/>
                        <wps:cNvSpPr>
                          <a:spLocks/>
                        </wps:cNvSpPr>
                        <wps:spPr bwMode="auto">
                          <a:xfrm>
                            <a:off x="320676" y="841375"/>
                            <a:ext cx="79375" cy="112713"/>
                          </a:xfrm>
                          <a:custGeom>
                            <a:avLst/>
                            <a:gdLst>
                              <a:gd name="T0" fmla="*/ 151 w 151"/>
                              <a:gd name="T1" fmla="*/ 184 h 213"/>
                              <a:gd name="T2" fmla="*/ 151 w 151"/>
                              <a:gd name="T3" fmla="*/ 188 h 213"/>
                              <a:gd name="T4" fmla="*/ 149 w 151"/>
                              <a:gd name="T5" fmla="*/ 191 h 213"/>
                              <a:gd name="T6" fmla="*/ 148 w 151"/>
                              <a:gd name="T7" fmla="*/ 194 h 213"/>
                              <a:gd name="T8" fmla="*/ 144 w 151"/>
                              <a:gd name="T9" fmla="*/ 196 h 213"/>
                              <a:gd name="T10" fmla="*/ 135 w 151"/>
                              <a:gd name="T11" fmla="*/ 202 h 213"/>
                              <a:gd name="T12" fmla="*/ 120 w 151"/>
                              <a:gd name="T13" fmla="*/ 209 h 213"/>
                              <a:gd name="T14" fmla="*/ 100 w 151"/>
                              <a:gd name="T15" fmla="*/ 213 h 213"/>
                              <a:gd name="T16" fmla="*/ 69 w 151"/>
                              <a:gd name="T17" fmla="*/ 212 h 213"/>
                              <a:gd name="T18" fmla="*/ 36 w 151"/>
                              <a:gd name="T19" fmla="*/ 199 h 213"/>
                              <a:gd name="T20" fmla="*/ 14 w 151"/>
                              <a:gd name="T21" fmla="*/ 173 h 213"/>
                              <a:gd name="T22" fmla="*/ 2 w 151"/>
                              <a:gd name="T23" fmla="*/ 135 h 213"/>
                              <a:gd name="T24" fmla="*/ 2 w 151"/>
                              <a:gd name="T25" fmla="*/ 85 h 213"/>
                              <a:gd name="T26" fmla="*/ 15 w 151"/>
                              <a:gd name="T27" fmla="*/ 45 h 213"/>
                              <a:gd name="T28" fmla="*/ 39 w 151"/>
                              <a:gd name="T29" fmla="*/ 16 h 213"/>
                              <a:gd name="T30" fmla="*/ 72 w 151"/>
                              <a:gd name="T31" fmla="*/ 2 h 213"/>
                              <a:gd name="T32" fmla="*/ 100 w 151"/>
                              <a:gd name="T33" fmla="*/ 2 h 213"/>
                              <a:gd name="T34" fmla="*/ 117 w 151"/>
                              <a:gd name="T35" fmla="*/ 4 h 213"/>
                              <a:gd name="T36" fmla="*/ 132 w 151"/>
                              <a:gd name="T37" fmla="*/ 9 h 213"/>
                              <a:gd name="T38" fmla="*/ 143 w 151"/>
                              <a:gd name="T39" fmla="*/ 16 h 213"/>
                              <a:gd name="T40" fmla="*/ 147 w 151"/>
                              <a:gd name="T41" fmla="*/ 20 h 213"/>
                              <a:gd name="T42" fmla="*/ 149 w 151"/>
                              <a:gd name="T43" fmla="*/ 23 h 213"/>
                              <a:gd name="T44" fmla="*/ 149 w 151"/>
                              <a:gd name="T45" fmla="*/ 26 h 213"/>
                              <a:gd name="T46" fmla="*/ 151 w 151"/>
                              <a:gd name="T47" fmla="*/ 30 h 213"/>
                              <a:gd name="T48" fmla="*/ 151 w 151"/>
                              <a:gd name="T49" fmla="*/ 36 h 213"/>
                              <a:gd name="T50" fmla="*/ 149 w 151"/>
                              <a:gd name="T51" fmla="*/ 40 h 213"/>
                              <a:gd name="T52" fmla="*/ 148 w 151"/>
                              <a:gd name="T53" fmla="*/ 43 h 213"/>
                              <a:gd name="T54" fmla="*/ 147 w 151"/>
                              <a:gd name="T55" fmla="*/ 45 h 213"/>
                              <a:gd name="T56" fmla="*/ 143 w 151"/>
                              <a:gd name="T57" fmla="*/ 45 h 213"/>
                              <a:gd name="T58" fmla="*/ 135 w 151"/>
                              <a:gd name="T59" fmla="*/ 39 h 213"/>
                              <a:gd name="T60" fmla="*/ 122 w 151"/>
                              <a:gd name="T61" fmla="*/ 31 h 213"/>
                              <a:gd name="T62" fmla="*/ 104 w 151"/>
                              <a:gd name="T63" fmla="*/ 25 h 213"/>
                              <a:gd name="T64" fmla="*/ 78 w 151"/>
                              <a:gd name="T65" fmla="*/ 26 h 213"/>
                              <a:gd name="T66" fmla="*/ 56 w 151"/>
                              <a:gd name="T67" fmla="*/ 37 h 213"/>
                              <a:gd name="T68" fmla="*/ 40 w 151"/>
                              <a:gd name="T69" fmla="*/ 58 h 213"/>
                              <a:gd name="T70" fmla="*/ 31 w 151"/>
                              <a:gd name="T71" fmla="*/ 89 h 213"/>
                              <a:gd name="T72" fmla="*/ 31 w 151"/>
                              <a:gd name="T73" fmla="*/ 127 h 213"/>
                              <a:gd name="T74" fmla="*/ 40 w 151"/>
                              <a:gd name="T75" fmla="*/ 158 h 213"/>
                              <a:gd name="T76" fmla="*/ 56 w 151"/>
                              <a:gd name="T77" fmla="*/ 178 h 213"/>
                              <a:gd name="T78" fmla="*/ 78 w 151"/>
                              <a:gd name="T79" fmla="*/ 189 h 213"/>
                              <a:gd name="T80" fmla="*/ 104 w 151"/>
                              <a:gd name="T81" fmla="*/ 189 h 213"/>
                              <a:gd name="T82" fmla="*/ 122 w 151"/>
                              <a:gd name="T83" fmla="*/ 183 h 213"/>
                              <a:gd name="T84" fmla="*/ 136 w 151"/>
                              <a:gd name="T85" fmla="*/ 175 h 213"/>
                              <a:gd name="T86" fmla="*/ 144 w 151"/>
                              <a:gd name="T87" fmla="*/ 170 h 213"/>
                              <a:gd name="T88" fmla="*/ 148 w 151"/>
                              <a:gd name="T89" fmla="*/ 169 h 213"/>
                              <a:gd name="T90" fmla="*/ 149 w 151"/>
                              <a:gd name="T91" fmla="*/ 170 h 213"/>
                              <a:gd name="T92" fmla="*/ 151 w 151"/>
                              <a:gd name="T93" fmla="*/ 173 h 213"/>
                              <a:gd name="T94" fmla="*/ 151 w 151"/>
                              <a:gd name="T95" fmla="*/ 178 h 2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51" h="213">
                                <a:moveTo>
                                  <a:pt x="151" y="181"/>
                                </a:moveTo>
                                <a:lnTo>
                                  <a:pt x="151" y="184"/>
                                </a:lnTo>
                                <a:lnTo>
                                  <a:pt x="151" y="186"/>
                                </a:lnTo>
                                <a:lnTo>
                                  <a:pt x="151" y="188"/>
                                </a:lnTo>
                                <a:lnTo>
                                  <a:pt x="151" y="190"/>
                                </a:lnTo>
                                <a:lnTo>
                                  <a:pt x="149" y="191"/>
                                </a:lnTo>
                                <a:lnTo>
                                  <a:pt x="149" y="192"/>
                                </a:lnTo>
                                <a:lnTo>
                                  <a:pt x="148" y="194"/>
                                </a:lnTo>
                                <a:lnTo>
                                  <a:pt x="147" y="195"/>
                                </a:lnTo>
                                <a:lnTo>
                                  <a:pt x="144" y="196"/>
                                </a:lnTo>
                                <a:lnTo>
                                  <a:pt x="141" y="200"/>
                                </a:lnTo>
                                <a:lnTo>
                                  <a:pt x="135" y="202"/>
                                </a:lnTo>
                                <a:lnTo>
                                  <a:pt x="127" y="206"/>
                                </a:lnTo>
                                <a:lnTo>
                                  <a:pt x="120" y="209"/>
                                </a:lnTo>
                                <a:lnTo>
                                  <a:pt x="110" y="211"/>
                                </a:lnTo>
                                <a:lnTo>
                                  <a:pt x="100" y="213"/>
                                </a:lnTo>
                                <a:lnTo>
                                  <a:pt x="89" y="213"/>
                                </a:lnTo>
                                <a:lnTo>
                                  <a:pt x="69" y="212"/>
                                </a:lnTo>
                                <a:lnTo>
                                  <a:pt x="52" y="207"/>
                                </a:lnTo>
                                <a:lnTo>
                                  <a:pt x="36" y="199"/>
                                </a:lnTo>
                                <a:lnTo>
                                  <a:pt x="24" y="186"/>
                                </a:lnTo>
                                <a:lnTo>
                                  <a:pt x="14" y="173"/>
                                </a:lnTo>
                                <a:lnTo>
                                  <a:pt x="7" y="154"/>
                                </a:lnTo>
                                <a:lnTo>
                                  <a:pt x="2" y="135"/>
                                </a:lnTo>
                                <a:lnTo>
                                  <a:pt x="0" y="110"/>
                                </a:lnTo>
                                <a:lnTo>
                                  <a:pt x="2" y="85"/>
                                </a:lnTo>
                                <a:lnTo>
                                  <a:pt x="7" y="64"/>
                                </a:lnTo>
                                <a:lnTo>
                                  <a:pt x="15" y="45"/>
                                </a:lnTo>
                                <a:lnTo>
                                  <a:pt x="26" y="30"/>
                                </a:lnTo>
                                <a:lnTo>
                                  <a:pt x="39" y="16"/>
                                </a:lnTo>
                                <a:lnTo>
                                  <a:pt x="55" y="8"/>
                                </a:lnTo>
                                <a:lnTo>
                                  <a:pt x="72" y="2"/>
                                </a:lnTo>
                                <a:lnTo>
                                  <a:pt x="92" y="0"/>
                                </a:lnTo>
                                <a:lnTo>
                                  <a:pt x="100" y="2"/>
                                </a:lnTo>
                                <a:lnTo>
                                  <a:pt x="109" y="3"/>
                                </a:lnTo>
                                <a:lnTo>
                                  <a:pt x="117" y="4"/>
                                </a:lnTo>
                                <a:lnTo>
                                  <a:pt x="125" y="7"/>
                                </a:lnTo>
                                <a:lnTo>
                                  <a:pt x="132" y="9"/>
                                </a:lnTo>
                                <a:lnTo>
                                  <a:pt x="138" y="13"/>
                                </a:lnTo>
                                <a:lnTo>
                                  <a:pt x="143" y="16"/>
                                </a:lnTo>
                                <a:lnTo>
                                  <a:pt x="146" y="19"/>
                                </a:lnTo>
                                <a:lnTo>
                                  <a:pt x="147" y="20"/>
                                </a:lnTo>
                                <a:lnTo>
                                  <a:pt x="148" y="21"/>
                                </a:lnTo>
                                <a:lnTo>
                                  <a:pt x="149" y="23"/>
                                </a:lnTo>
                                <a:lnTo>
                                  <a:pt x="149" y="24"/>
                                </a:lnTo>
                                <a:lnTo>
                                  <a:pt x="149" y="26"/>
                                </a:lnTo>
                                <a:lnTo>
                                  <a:pt x="149" y="27"/>
                                </a:lnTo>
                                <a:lnTo>
                                  <a:pt x="151" y="30"/>
                                </a:lnTo>
                                <a:lnTo>
                                  <a:pt x="151" y="32"/>
                                </a:lnTo>
                                <a:lnTo>
                                  <a:pt x="151" y="36"/>
                                </a:lnTo>
                                <a:lnTo>
                                  <a:pt x="149" y="39"/>
                                </a:lnTo>
                                <a:lnTo>
                                  <a:pt x="149" y="40"/>
                                </a:lnTo>
                                <a:lnTo>
                                  <a:pt x="149" y="42"/>
                                </a:lnTo>
                                <a:lnTo>
                                  <a:pt x="148" y="43"/>
                                </a:lnTo>
                                <a:lnTo>
                                  <a:pt x="147" y="45"/>
                                </a:lnTo>
                                <a:lnTo>
                                  <a:pt x="147" y="45"/>
                                </a:lnTo>
                                <a:lnTo>
                                  <a:pt x="146" y="45"/>
                                </a:lnTo>
                                <a:lnTo>
                                  <a:pt x="143" y="45"/>
                                </a:lnTo>
                                <a:lnTo>
                                  <a:pt x="140" y="42"/>
                                </a:lnTo>
                                <a:lnTo>
                                  <a:pt x="135" y="39"/>
                                </a:lnTo>
                                <a:lnTo>
                                  <a:pt x="128" y="35"/>
                                </a:lnTo>
                                <a:lnTo>
                                  <a:pt x="122" y="31"/>
                                </a:lnTo>
                                <a:lnTo>
                                  <a:pt x="114" y="29"/>
                                </a:lnTo>
                                <a:lnTo>
                                  <a:pt x="104" y="25"/>
                                </a:lnTo>
                                <a:lnTo>
                                  <a:pt x="92" y="25"/>
                                </a:lnTo>
                                <a:lnTo>
                                  <a:pt x="78" y="26"/>
                                </a:lnTo>
                                <a:lnTo>
                                  <a:pt x="67" y="30"/>
                                </a:lnTo>
                                <a:lnTo>
                                  <a:pt x="56" y="37"/>
                                </a:lnTo>
                                <a:lnTo>
                                  <a:pt x="47" y="47"/>
                                </a:lnTo>
                                <a:lnTo>
                                  <a:pt x="40" y="58"/>
                                </a:lnTo>
                                <a:lnTo>
                                  <a:pt x="35" y="73"/>
                                </a:lnTo>
                                <a:lnTo>
                                  <a:pt x="31" y="89"/>
                                </a:lnTo>
                                <a:lnTo>
                                  <a:pt x="30" y="109"/>
                                </a:lnTo>
                                <a:lnTo>
                                  <a:pt x="31" y="127"/>
                                </a:lnTo>
                                <a:lnTo>
                                  <a:pt x="35" y="143"/>
                                </a:lnTo>
                                <a:lnTo>
                                  <a:pt x="40" y="158"/>
                                </a:lnTo>
                                <a:lnTo>
                                  <a:pt x="47" y="169"/>
                                </a:lnTo>
                                <a:lnTo>
                                  <a:pt x="56" y="178"/>
                                </a:lnTo>
                                <a:lnTo>
                                  <a:pt x="66" y="184"/>
                                </a:lnTo>
                                <a:lnTo>
                                  <a:pt x="78" y="189"/>
                                </a:lnTo>
                                <a:lnTo>
                                  <a:pt x="93" y="189"/>
                                </a:lnTo>
                                <a:lnTo>
                                  <a:pt x="104" y="189"/>
                                </a:lnTo>
                                <a:lnTo>
                                  <a:pt x="114" y="186"/>
                                </a:lnTo>
                                <a:lnTo>
                                  <a:pt x="122" y="183"/>
                                </a:lnTo>
                                <a:lnTo>
                                  <a:pt x="130" y="179"/>
                                </a:lnTo>
                                <a:lnTo>
                                  <a:pt x="136" y="175"/>
                                </a:lnTo>
                                <a:lnTo>
                                  <a:pt x="141" y="173"/>
                                </a:lnTo>
                                <a:lnTo>
                                  <a:pt x="144" y="170"/>
                                </a:lnTo>
                                <a:lnTo>
                                  <a:pt x="147" y="169"/>
                                </a:lnTo>
                                <a:lnTo>
                                  <a:pt x="148" y="169"/>
                                </a:lnTo>
                                <a:lnTo>
                                  <a:pt x="149" y="170"/>
                                </a:lnTo>
                                <a:lnTo>
                                  <a:pt x="149" y="170"/>
                                </a:lnTo>
                                <a:lnTo>
                                  <a:pt x="151" y="172"/>
                                </a:lnTo>
                                <a:lnTo>
                                  <a:pt x="151" y="173"/>
                                </a:lnTo>
                                <a:lnTo>
                                  <a:pt x="151" y="175"/>
                                </a:lnTo>
                                <a:lnTo>
                                  <a:pt x="151" y="178"/>
                                </a:lnTo>
                                <a:lnTo>
                                  <a:pt x="151"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86" name="Freeform 381"/>
                        <wps:cNvSpPr>
                          <a:spLocks/>
                        </wps:cNvSpPr>
                        <wps:spPr bwMode="auto">
                          <a:xfrm>
                            <a:off x="407988" y="842963"/>
                            <a:ext cx="77788" cy="109538"/>
                          </a:xfrm>
                          <a:custGeom>
                            <a:avLst/>
                            <a:gdLst>
                              <a:gd name="T0" fmla="*/ 89 w 149"/>
                              <a:gd name="T1" fmla="*/ 204 h 209"/>
                              <a:gd name="T2" fmla="*/ 88 w 149"/>
                              <a:gd name="T3" fmla="*/ 206 h 209"/>
                              <a:gd name="T4" fmla="*/ 85 w 149"/>
                              <a:gd name="T5" fmla="*/ 208 h 209"/>
                              <a:gd name="T6" fmla="*/ 82 w 149"/>
                              <a:gd name="T7" fmla="*/ 208 h 209"/>
                              <a:gd name="T8" fmla="*/ 76 w 149"/>
                              <a:gd name="T9" fmla="*/ 209 h 209"/>
                              <a:gd name="T10" fmla="*/ 68 w 149"/>
                              <a:gd name="T11" fmla="*/ 208 h 209"/>
                              <a:gd name="T12" fmla="*/ 64 w 149"/>
                              <a:gd name="T13" fmla="*/ 208 h 209"/>
                              <a:gd name="T14" fmla="*/ 62 w 149"/>
                              <a:gd name="T15" fmla="*/ 206 h 209"/>
                              <a:gd name="T16" fmla="*/ 61 w 149"/>
                              <a:gd name="T17" fmla="*/ 204 h 209"/>
                              <a:gd name="T18" fmla="*/ 3 w 149"/>
                              <a:gd name="T19" fmla="*/ 10 h 209"/>
                              <a:gd name="T20" fmla="*/ 0 w 149"/>
                              <a:gd name="T21" fmla="*/ 5 h 209"/>
                              <a:gd name="T22" fmla="*/ 0 w 149"/>
                              <a:gd name="T23" fmla="*/ 1 h 209"/>
                              <a:gd name="T24" fmla="*/ 5 w 149"/>
                              <a:gd name="T25" fmla="*/ 0 h 209"/>
                              <a:gd name="T26" fmla="*/ 14 w 149"/>
                              <a:gd name="T27" fmla="*/ 0 h 209"/>
                              <a:gd name="T28" fmla="*/ 21 w 149"/>
                              <a:gd name="T29" fmla="*/ 0 h 209"/>
                              <a:gd name="T30" fmla="*/ 26 w 149"/>
                              <a:gd name="T31" fmla="*/ 1 h 209"/>
                              <a:gd name="T32" fmla="*/ 29 w 149"/>
                              <a:gd name="T33" fmla="*/ 2 h 209"/>
                              <a:gd name="T34" fmla="*/ 31 w 149"/>
                              <a:gd name="T35" fmla="*/ 5 h 209"/>
                              <a:gd name="T36" fmla="*/ 63 w 149"/>
                              <a:gd name="T37" fmla="*/ 74 h 209"/>
                              <a:gd name="T38" fmla="*/ 72 w 149"/>
                              <a:gd name="T39" fmla="*/ 92 h 209"/>
                              <a:gd name="T40" fmla="*/ 76 w 149"/>
                              <a:gd name="T41" fmla="*/ 101 h 209"/>
                              <a:gd name="T42" fmla="*/ 83 w 149"/>
                              <a:gd name="T43" fmla="*/ 84 h 209"/>
                              <a:gd name="T44" fmla="*/ 92 w 149"/>
                              <a:gd name="T45" fmla="*/ 65 h 209"/>
                              <a:gd name="T46" fmla="*/ 121 w 149"/>
                              <a:gd name="T47" fmla="*/ 4 h 209"/>
                              <a:gd name="T48" fmla="*/ 122 w 149"/>
                              <a:gd name="T49" fmla="*/ 1 h 209"/>
                              <a:gd name="T50" fmla="*/ 126 w 149"/>
                              <a:gd name="T51" fmla="*/ 0 h 209"/>
                              <a:gd name="T52" fmla="*/ 131 w 149"/>
                              <a:gd name="T53" fmla="*/ 0 h 209"/>
                              <a:gd name="T54" fmla="*/ 141 w 149"/>
                              <a:gd name="T55" fmla="*/ 0 h 209"/>
                              <a:gd name="T56" fmla="*/ 147 w 149"/>
                              <a:gd name="T57" fmla="*/ 0 h 209"/>
                              <a:gd name="T58" fmla="*/ 149 w 149"/>
                              <a:gd name="T59" fmla="*/ 2 h 209"/>
                              <a:gd name="T60" fmla="*/ 149 w 149"/>
                              <a:gd name="T61" fmla="*/ 7 h 209"/>
                              <a:gd name="T62" fmla="*/ 89 w 149"/>
                              <a:gd name="T63" fmla="*/ 127 h 2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149" h="209">
                                <a:moveTo>
                                  <a:pt x="89" y="127"/>
                                </a:moveTo>
                                <a:lnTo>
                                  <a:pt x="89" y="204"/>
                                </a:lnTo>
                                <a:lnTo>
                                  <a:pt x="89" y="206"/>
                                </a:lnTo>
                                <a:lnTo>
                                  <a:pt x="88" y="206"/>
                                </a:lnTo>
                                <a:lnTo>
                                  <a:pt x="88" y="207"/>
                                </a:lnTo>
                                <a:lnTo>
                                  <a:pt x="85" y="208"/>
                                </a:lnTo>
                                <a:lnTo>
                                  <a:pt x="84" y="208"/>
                                </a:lnTo>
                                <a:lnTo>
                                  <a:pt x="82" y="208"/>
                                </a:lnTo>
                                <a:lnTo>
                                  <a:pt x="79" y="209"/>
                                </a:lnTo>
                                <a:lnTo>
                                  <a:pt x="76" y="209"/>
                                </a:lnTo>
                                <a:lnTo>
                                  <a:pt x="72" y="209"/>
                                </a:lnTo>
                                <a:lnTo>
                                  <a:pt x="68" y="208"/>
                                </a:lnTo>
                                <a:lnTo>
                                  <a:pt x="66" y="208"/>
                                </a:lnTo>
                                <a:lnTo>
                                  <a:pt x="64" y="208"/>
                                </a:lnTo>
                                <a:lnTo>
                                  <a:pt x="62" y="207"/>
                                </a:lnTo>
                                <a:lnTo>
                                  <a:pt x="62" y="206"/>
                                </a:lnTo>
                                <a:lnTo>
                                  <a:pt x="61" y="206"/>
                                </a:lnTo>
                                <a:lnTo>
                                  <a:pt x="61" y="204"/>
                                </a:lnTo>
                                <a:lnTo>
                                  <a:pt x="61" y="127"/>
                                </a:lnTo>
                                <a:lnTo>
                                  <a:pt x="3" y="10"/>
                                </a:lnTo>
                                <a:lnTo>
                                  <a:pt x="0" y="7"/>
                                </a:lnTo>
                                <a:lnTo>
                                  <a:pt x="0" y="5"/>
                                </a:lnTo>
                                <a:lnTo>
                                  <a:pt x="0" y="2"/>
                                </a:lnTo>
                                <a:lnTo>
                                  <a:pt x="0" y="1"/>
                                </a:lnTo>
                                <a:lnTo>
                                  <a:pt x="3" y="0"/>
                                </a:lnTo>
                                <a:lnTo>
                                  <a:pt x="5" y="0"/>
                                </a:lnTo>
                                <a:lnTo>
                                  <a:pt x="9" y="0"/>
                                </a:lnTo>
                                <a:lnTo>
                                  <a:pt x="14" y="0"/>
                                </a:lnTo>
                                <a:lnTo>
                                  <a:pt x="19" y="0"/>
                                </a:lnTo>
                                <a:lnTo>
                                  <a:pt x="21" y="0"/>
                                </a:lnTo>
                                <a:lnTo>
                                  <a:pt x="24" y="0"/>
                                </a:lnTo>
                                <a:lnTo>
                                  <a:pt x="26" y="1"/>
                                </a:lnTo>
                                <a:lnTo>
                                  <a:pt x="28" y="1"/>
                                </a:lnTo>
                                <a:lnTo>
                                  <a:pt x="29" y="2"/>
                                </a:lnTo>
                                <a:lnTo>
                                  <a:pt x="30" y="4"/>
                                </a:lnTo>
                                <a:lnTo>
                                  <a:pt x="31" y="5"/>
                                </a:lnTo>
                                <a:lnTo>
                                  <a:pt x="60" y="65"/>
                                </a:lnTo>
                                <a:lnTo>
                                  <a:pt x="63" y="74"/>
                                </a:lnTo>
                                <a:lnTo>
                                  <a:pt x="67" y="82"/>
                                </a:lnTo>
                                <a:lnTo>
                                  <a:pt x="72" y="92"/>
                                </a:lnTo>
                                <a:lnTo>
                                  <a:pt x="76" y="101"/>
                                </a:lnTo>
                                <a:lnTo>
                                  <a:pt x="76" y="101"/>
                                </a:lnTo>
                                <a:lnTo>
                                  <a:pt x="79" y="92"/>
                                </a:lnTo>
                                <a:lnTo>
                                  <a:pt x="83" y="84"/>
                                </a:lnTo>
                                <a:lnTo>
                                  <a:pt x="88" y="74"/>
                                </a:lnTo>
                                <a:lnTo>
                                  <a:pt x="92" y="65"/>
                                </a:lnTo>
                                <a:lnTo>
                                  <a:pt x="120" y="5"/>
                                </a:lnTo>
                                <a:lnTo>
                                  <a:pt x="121" y="4"/>
                                </a:lnTo>
                                <a:lnTo>
                                  <a:pt x="121" y="2"/>
                                </a:lnTo>
                                <a:lnTo>
                                  <a:pt x="122" y="1"/>
                                </a:lnTo>
                                <a:lnTo>
                                  <a:pt x="124" y="1"/>
                                </a:lnTo>
                                <a:lnTo>
                                  <a:pt x="126" y="0"/>
                                </a:lnTo>
                                <a:lnTo>
                                  <a:pt x="129" y="0"/>
                                </a:lnTo>
                                <a:lnTo>
                                  <a:pt x="131" y="0"/>
                                </a:lnTo>
                                <a:lnTo>
                                  <a:pt x="135" y="0"/>
                                </a:lnTo>
                                <a:lnTo>
                                  <a:pt x="141" y="0"/>
                                </a:lnTo>
                                <a:lnTo>
                                  <a:pt x="145" y="0"/>
                                </a:lnTo>
                                <a:lnTo>
                                  <a:pt x="147" y="0"/>
                                </a:lnTo>
                                <a:lnTo>
                                  <a:pt x="149" y="1"/>
                                </a:lnTo>
                                <a:lnTo>
                                  <a:pt x="149" y="2"/>
                                </a:lnTo>
                                <a:lnTo>
                                  <a:pt x="149" y="5"/>
                                </a:lnTo>
                                <a:lnTo>
                                  <a:pt x="149" y="7"/>
                                </a:lnTo>
                                <a:lnTo>
                                  <a:pt x="147" y="10"/>
                                </a:lnTo>
                                <a:lnTo>
                                  <a:pt x="89" y="12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87" name="Freeform 382"/>
                        <wps:cNvSpPr>
                          <a:spLocks noEditPoints="1"/>
                        </wps:cNvSpPr>
                        <wps:spPr bwMode="auto">
                          <a:xfrm>
                            <a:off x="504826" y="842963"/>
                            <a:ext cx="66675" cy="109538"/>
                          </a:xfrm>
                          <a:custGeom>
                            <a:avLst/>
                            <a:gdLst>
                              <a:gd name="T0" fmla="*/ 127 w 128"/>
                              <a:gd name="T1" fmla="*/ 76 h 209"/>
                              <a:gd name="T2" fmla="*/ 117 w 128"/>
                              <a:gd name="T3" fmla="*/ 101 h 209"/>
                              <a:gd name="T4" fmla="*/ 97 w 128"/>
                              <a:gd name="T5" fmla="*/ 119 h 209"/>
                              <a:gd name="T6" fmla="*/ 70 w 128"/>
                              <a:gd name="T7" fmla="*/ 128 h 209"/>
                              <a:gd name="T8" fmla="*/ 28 w 128"/>
                              <a:gd name="T9" fmla="*/ 129 h 209"/>
                              <a:gd name="T10" fmla="*/ 28 w 128"/>
                              <a:gd name="T11" fmla="*/ 206 h 209"/>
                              <a:gd name="T12" fmla="*/ 26 w 128"/>
                              <a:gd name="T13" fmla="*/ 207 h 209"/>
                              <a:gd name="T14" fmla="*/ 23 w 128"/>
                              <a:gd name="T15" fmla="*/ 208 h 209"/>
                              <a:gd name="T16" fmla="*/ 17 w 128"/>
                              <a:gd name="T17" fmla="*/ 209 h 209"/>
                              <a:gd name="T18" fmla="*/ 10 w 128"/>
                              <a:gd name="T19" fmla="*/ 209 h 209"/>
                              <a:gd name="T20" fmla="*/ 5 w 128"/>
                              <a:gd name="T21" fmla="*/ 208 h 209"/>
                              <a:gd name="T22" fmla="*/ 1 w 128"/>
                              <a:gd name="T23" fmla="*/ 207 h 209"/>
                              <a:gd name="T24" fmla="*/ 0 w 128"/>
                              <a:gd name="T25" fmla="*/ 206 h 209"/>
                              <a:gd name="T26" fmla="*/ 0 w 128"/>
                              <a:gd name="T27" fmla="*/ 12 h 209"/>
                              <a:gd name="T28" fmla="*/ 3 w 128"/>
                              <a:gd name="T29" fmla="*/ 4 h 209"/>
                              <a:gd name="T30" fmla="*/ 11 w 128"/>
                              <a:gd name="T31" fmla="*/ 0 h 209"/>
                              <a:gd name="T32" fmla="*/ 63 w 128"/>
                              <a:gd name="T33" fmla="*/ 1 h 209"/>
                              <a:gd name="T34" fmla="*/ 75 w 128"/>
                              <a:gd name="T35" fmla="*/ 2 h 209"/>
                              <a:gd name="T36" fmla="*/ 91 w 128"/>
                              <a:gd name="T37" fmla="*/ 6 h 209"/>
                              <a:gd name="T38" fmla="*/ 108 w 128"/>
                              <a:gd name="T39" fmla="*/ 16 h 209"/>
                              <a:gd name="T40" fmla="*/ 120 w 128"/>
                              <a:gd name="T41" fmla="*/ 31 h 209"/>
                              <a:gd name="T42" fmla="*/ 127 w 128"/>
                              <a:gd name="T43" fmla="*/ 50 h 209"/>
                              <a:gd name="T44" fmla="*/ 98 w 128"/>
                              <a:gd name="T45" fmla="*/ 64 h 209"/>
                              <a:gd name="T46" fmla="*/ 93 w 128"/>
                              <a:gd name="T47" fmla="*/ 42 h 209"/>
                              <a:gd name="T48" fmla="*/ 82 w 128"/>
                              <a:gd name="T49" fmla="*/ 29 h 209"/>
                              <a:gd name="T50" fmla="*/ 67 w 128"/>
                              <a:gd name="T51" fmla="*/ 24 h 209"/>
                              <a:gd name="T52" fmla="*/ 53 w 128"/>
                              <a:gd name="T53" fmla="*/ 23 h 209"/>
                              <a:gd name="T54" fmla="*/ 28 w 128"/>
                              <a:gd name="T55" fmla="*/ 107 h 209"/>
                              <a:gd name="T56" fmla="*/ 64 w 128"/>
                              <a:gd name="T57" fmla="*/ 106 h 209"/>
                              <a:gd name="T58" fmla="*/ 81 w 128"/>
                              <a:gd name="T59" fmla="*/ 100 h 209"/>
                              <a:gd name="T60" fmla="*/ 92 w 128"/>
                              <a:gd name="T61" fmla="*/ 89 h 209"/>
                              <a:gd name="T62" fmla="*/ 98 w 128"/>
                              <a:gd name="T63" fmla="*/ 73 h 2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128" h="209">
                                <a:moveTo>
                                  <a:pt x="128" y="61"/>
                                </a:moveTo>
                                <a:lnTo>
                                  <a:pt x="127" y="76"/>
                                </a:lnTo>
                                <a:lnTo>
                                  <a:pt x="123" y="90"/>
                                </a:lnTo>
                                <a:lnTo>
                                  <a:pt x="117" y="101"/>
                                </a:lnTo>
                                <a:lnTo>
                                  <a:pt x="108" y="111"/>
                                </a:lnTo>
                                <a:lnTo>
                                  <a:pt x="97" y="119"/>
                                </a:lnTo>
                                <a:lnTo>
                                  <a:pt x="85" y="124"/>
                                </a:lnTo>
                                <a:lnTo>
                                  <a:pt x="70" y="128"/>
                                </a:lnTo>
                                <a:lnTo>
                                  <a:pt x="51" y="129"/>
                                </a:lnTo>
                                <a:lnTo>
                                  <a:pt x="28" y="129"/>
                                </a:lnTo>
                                <a:lnTo>
                                  <a:pt x="28" y="204"/>
                                </a:lnTo>
                                <a:lnTo>
                                  <a:pt x="28" y="206"/>
                                </a:lnTo>
                                <a:lnTo>
                                  <a:pt x="27" y="206"/>
                                </a:lnTo>
                                <a:lnTo>
                                  <a:pt x="26" y="207"/>
                                </a:lnTo>
                                <a:lnTo>
                                  <a:pt x="24" y="208"/>
                                </a:lnTo>
                                <a:lnTo>
                                  <a:pt x="23" y="208"/>
                                </a:lnTo>
                                <a:lnTo>
                                  <a:pt x="21" y="208"/>
                                </a:lnTo>
                                <a:lnTo>
                                  <a:pt x="17" y="209"/>
                                </a:lnTo>
                                <a:lnTo>
                                  <a:pt x="13" y="209"/>
                                </a:lnTo>
                                <a:lnTo>
                                  <a:pt x="10" y="209"/>
                                </a:lnTo>
                                <a:lnTo>
                                  <a:pt x="7" y="208"/>
                                </a:lnTo>
                                <a:lnTo>
                                  <a:pt x="5" y="208"/>
                                </a:lnTo>
                                <a:lnTo>
                                  <a:pt x="3" y="208"/>
                                </a:lnTo>
                                <a:lnTo>
                                  <a:pt x="1" y="207"/>
                                </a:lnTo>
                                <a:lnTo>
                                  <a:pt x="1" y="206"/>
                                </a:lnTo>
                                <a:lnTo>
                                  <a:pt x="0" y="206"/>
                                </a:lnTo>
                                <a:lnTo>
                                  <a:pt x="0" y="204"/>
                                </a:lnTo>
                                <a:lnTo>
                                  <a:pt x="0" y="12"/>
                                </a:lnTo>
                                <a:lnTo>
                                  <a:pt x="1" y="6"/>
                                </a:lnTo>
                                <a:lnTo>
                                  <a:pt x="3" y="4"/>
                                </a:lnTo>
                                <a:lnTo>
                                  <a:pt x="7" y="1"/>
                                </a:lnTo>
                                <a:lnTo>
                                  <a:pt x="11" y="0"/>
                                </a:lnTo>
                                <a:lnTo>
                                  <a:pt x="55" y="0"/>
                                </a:lnTo>
                                <a:lnTo>
                                  <a:pt x="63" y="1"/>
                                </a:lnTo>
                                <a:lnTo>
                                  <a:pt x="69" y="1"/>
                                </a:lnTo>
                                <a:lnTo>
                                  <a:pt x="75" y="2"/>
                                </a:lnTo>
                                <a:lnTo>
                                  <a:pt x="82" y="4"/>
                                </a:lnTo>
                                <a:lnTo>
                                  <a:pt x="91" y="6"/>
                                </a:lnTo>
                                <a:lnTo>
                                  <a:pt x="99" y="11"/>
                                </a:lnTo>
                                <a:lnTo>
                                  <a:pt x="108" y="16"/>
                                </a:lnTo>
                                <a:lnTo>
                                  <a:pt x="114" y="23"/>
                                </a:lnTo>
                                <a:lnTo>
                                  <a:pt x="120" y="31"/>
                                </a:lnTo>
                                <a:lnTo>
                                  <a:pt x="124" y="39"/>
                                </a:lnTo>
                                <a:lnTo>
                                  <a:pt x="127" y="50"/>
                                </a:lnTo>
                                <a:lnTo>
                                  <a:pt x="128" y="61"/>
                                </a:lnTo>
                                <a:close/>
                                <a:moveTo>
                                  <a:pt x="98" y="64"/>
                                </a:moveTo>
                                <a:lnTo>
                                  <a:pt x="98" y="52"/>
                                </a:lnTo>
                                <a:lnTo>
                                  <a:pt x="93" y="42"/>
                                </a:lnTo>
                                <a:lnTo>
                                  <a:pt x="88" y="34"/>
                                </a:lnTo>
                                <a:lnTo>
                                  <a:pt x="82" y="29"/>
                                </a:lnTo>
                                <a:lnTo>
                                  <a:pt x="75" y="26"/>
                                </a:lnTo>
                                <a:lnTo>
                                  <a:pt x="67" y="24"/>
                                </a:lnTo>
                                <a:lnTo>
                                  <a:pt x="60" y="23"/>
                                </a:lnTo>
                                <a:lnTo>
                                  <a:pt x="53" y="23"/>
                                </a:lnTo>
                                <a:lnTo>
                                  <a:pt x="28" y="23"/>
                                </a:lnTo>
                                <a:lnTo>
                                  <a:pt x="28" y="107"/>
                                </a:lnTo>
                                <a:lnTo>
                                  <a:pt x="53" y="107"/>
                                </a:lnTo>
                                <a:lnTo>
                                  <a:pt x="64" y="106"/>
                                </a:lnTo>
                                <a:lnTo>
                                  <a:pt x="74" y="103"/>
                                </a:lnTo>
                                <a:lnTo>
                                  <a:pt x="81" y="100"/>
                                </a:lnTo>
                                <a:lnTo>
                                  <a:pt x="87" y="95"/>
                                </a:lnTo>
                                <a:lnTo>
                                  <a:pt x="92" y="89"/>
                                </a:lnTo>
                                <a:lnTo>
                                  <a:pt x="96" y="81"/>
                                </a:lnTo>
                                <a:lnTo>
                                  <a:pt x="98" y="73"/>
                                </a:lnTo>
                                <a:lnTo>
                                  <a:pt x="98" y="6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88" name="Freeform 383"/>
                        <wps:cNvSpPr>
                          <a:spLocks noEditPoints="1"/>
                        </wps:cNvSpPr>
                        <wps:spPr bwMode="auto">
                          <a:xfrm>
                            <a:off x="584201" y="842963"/>
                            <a:ext cx="77788" cy="109538"/>
                          </a:xfrm>
                          <a:custGeom>
                            <a:avLst/>
                            <a:gdLst>
                              <a:gd name="T0" fmla="*/ 149 w 149"/>
                              <a:gd name="T1" fmla="*/ 154 h 209"/>
                              <a:gd name="T2" fmla="*/ 147 w 149"/>
                              <a:gd name="T3" fmla="*/ 160 h 209"/>
                              <a:gd name="T4" fmla="*/ 119 w 149"/>
                              <a:gd name="T5" fmla="*/ 160 h 209"/>
                              <a:gd name="T6" fmla="*/ 119 w 149"/>
                              <a:gd name="T7" fmla="*/ 206 h 209"/>
                              <a:gd name="T8" fmla="*/ 118 w 149"/>
                              <a:gd name="T9" fmla="*/ 207 h 209"/>
                              <a:gd name="T10" fmla="*/ 116 w 149"/>
                              <a:gd name="T11" fmla="*/ 208 h 209"/>
                              <a:gd name="T12" fmla="*/ 110 w 149"/>
                              <a:gd name="T13" fmla="*/ 209 h 209"/>
                              <a:gd name="T14" fmla="*/ 102 w 149"/>
                              <a:gd name="T15" fmla="*/ 209 h 209"/>
                              <a:gd name="T16" fmla="*/ 97 w 149"/>
                              <a:gd name="T17" fmla="*/ 208 h 209"/>
                              <a:gd name="T18" fmla="*/ 95 w 149"/>
                              <a:gd name="T19" fmla="*/ 207 h 209"/>
                              <a:gd name="T20" fmla="*/ 94 w 149"/>
                              <a:gd name="T21" fmla="*/ 206 h 209"/>
                              <a:gd name="T22" fmla="*/ 94 w 149"/>
                              <a:gd name="T23" fmla="*/ 160 h 209"/>
                              <a:gd name="T24" fmla="*/ 6 w 149"/>
                              <a:gd name="T25" fmla="*/ 160 h 209"/>
                              <a:gd name="T26" fmla="*/ 2 w 149"/>
                              <a:gd name="T27" fmla="*/ 159 h 209"/>
                              <a:gd name="T28" fmla="*/ 1 w 149"/>
                              <a:gd name="T29" fmla="*/ 156 h 209"/>
                              <a:gd name="T30" fmla="*/ 0 w 149"/>
                              <a:gd name="T31" fmla="*/ 151 h 209"/>
                              <a:gd name="T32" fmla="*/ 0 w 149"/>
                              <a:gd name="T33" fmla="*/ 145 h 209"/>
                              <a:gd name="T34" fmla="*/ 0 w 149"/>
                              <a:gd name="T35" fmla="*/ 140 h 209"/>
                              <a:gd name="T36" fmla="*/ 1 w 149"/>
                              <a:gd name="T37" fmla="*/ 137 h 209"/>
                              <a:gd name="T38" fmla="*/ 4 w 149"/>
                              <a:gd name="T39" fmla="*/ 133 h 209"/>
                              <a:gd name="T40" fmla="*/ 79 w 149"/>
                              <a:gd name="T41" fmla="*/ 5 h 209"/>
                              <a:gd name="T42" fmla="*/ 81 w 149"/>
                              <a:gd name="T43" fmla="*/ 2 h 209"/>
                              <a:gd name="T44" fmla="*/ 85 w 149"/>
                              <a:gd name="T45" fmla="*/ 1 h 209"/>
                              <a:gd name="T46" fmla="*/ 91 w 149"/>
                              <a:gd name="T47" fmla="*/ 0 h 209"/>
                              <a:gd name="T48" fmla="*/ 100 w 149"/>
                              <a:gd name="T49" fmla="*/ 0 h 209"/>
                              <a:gd name="T50" fmla="*/ 108 w 149"/>
                              <a:gd name="T51" fmla="*/ 0 h 209"/>
                              <a:gd name="T52" fmla="*/ 115 w 149"/>
                              <a:gd name="T53" fmla="*/ 1 h 209"/>
                              <a:gd name="T54" fmla="*/ 118 w 149"/>
                              <a:gd name="T55" fmla="*/ 2 h 209"/>
                              <a:gd name="T56" fmla="*/ 119 w 149"/>
                              <a:gd name="T57" fmla="*/ 5 h 209"/>
                              <a:gd name="T58" fmla="*/ 143 w 149"/>
                              <a:gd name="T59" fmla="*/ 138 h 209"/>
                              <a:gd name="T60" fmla="*/ 148 w 149"/>
                              <a:gd name="T61" fmla="*/ 140 h 209"/>
                              <a:gd name="T62" fmla="*/ 149 w 149"/>
                              <a:gd name="T63" fmla="*/ 149 h 209"/>
                              <a:gd name="T64" fmla="*/ 92 w 149"/>
                              <a:gd name="T65" fmla="*/ 23 h 209"/>
                              <a:gd name="T66" fmla="*/ 94 w 149"/>
                              <a:gd name="T67" fmla="*/ 138 h 2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149" h="209">
                                <a:moveTo>
                                  <a:pt x="149" y="149"/>
                                </a:moveTo>
                                <a:lnTo>
                                  <a:pt x="149" y="154"/>
                                </a:lnTo>
                                <a:lnTo>
                                  <a:pt x="148" y="157"/>
                                </a:lnTo>
                                <a:lnTo>
                                  <a:pt x="147" y="160"/>
                                </a:lnTo>
                                <a:lnTo>
                                  <a:pt x="143" y="160"/>
                                </a:lnTo>
                                <a:lnTo>
                                  <a:pt x="119" y="160"/>
                                </a:lnTo>
                                <a:lnTo>
                                  <a:pt x="119" y="204"/>
                                </a:lnTo>
                                <a:lnTo>
                                  <a:pt x="119" y="206"/>
                                </a:lnTo>
                                <a:lnTo>
                                  <a:pt x="119" y="207"/>
                                </a:lnTo>
                                <a:lnTo>
                                  <a:pt x="118" y="207"/>
                                </a:lnTo>
                                <a:lnTo>
                                  <a:pt x="117" y="208"/>
                                </a:lnTo>
                                <a:lnTo>
                                  <a:pt x="116" y="208"/>
                                </a:lnTo>
                                <a:lnTo>
                                  <a:pt x="113" y="208"/>
                                </a:lnTo>
                                <a:lnTo>
                                  <a:pt x="110" y="209"/>
                                </a:lnTo>
                                <a:lnTo>
                                  <a:pt x="106" y="209"/>
                                </a:lnTo>
                                <a:lnTo>
                                  <a:pt x="102" y="209"/>
                                </a:lnTo>
                                <a:lnTo>
                                  <a:pt x="100" y="208"/>
                                </a:lnTo>
                                <a:lnTo>
                                  <a:pt x="97" y="208"/>
                                </a:lnTo>
                                <a:lnTo>
                                  <a:pt x="96" y="208"/>
                                </a:lnTo>
                                <a:lnTo>
                                  <a:pt x="95" y="207"/>
                                </a:lnTo>
                                <a:lnTo>
                                  <a:pt x="94" y="207"/>
                                </a:lnTo>
                                <a:lnTo>
                                  <a:pt x="94" y="206"/>
                                </a:lnTo>
                                <a:lnTo>
                                  <a:pt x="94" y="204"/>
                                </a:lnTo>
                                <a:lnTo>
                                  <a:pt x="94" y="160"/>
                                </a:lnTo>
                                <a:lnTo>
                                  <a:pt x="7" y="160"/>
                                </a:lnTo>
                                <a:lnTo>
                                  <a:pt x="6" y="160"/>
                                </a:lnTo>
                                <a:lnTo>
                                  <a:pt x="5" y="160"/>
                                </a:lnTo>
                                <a:lnTo>
                                  <a:pt x="2" y="159"/>
                                </a:lnTo>
                                <a:lnTo>
                                  <a:pt x="2" y="157"/>
                                </a:lnTo>
                                <a:lnTo>
                                  <a:pt x="1" y="156"/>
                                </a:lnTo>
                                <a:lnTo>
                                  <a:pt x="0" y="154"/>
                                </a:lnTo>
                                <a:lnTo>
                                  <a:pt x="0" y="151"/>
                                </a:lnTo>
                                <a:lnTo>
                                  <a:pt x="0" y="148"/>
                                </a:lnTo>
                                <a:lnTo>
                                  <a:pt x="0" y="145"/>
                                </a:lnTo>
                                <a:lnTo>
                                  <a:pt x="0" y="143"/>
                                </a:lnTo>
                                <a:lnTo>
                                  <a:pt x="0" y="140"/>
                                </a:lnTo>
                                <a:lnTo>
                                  <a:pt x="1" y="138"/>
                                </a:lnTo>
                                <a:lnTo>
                                  <a:pt x="1" y="137"/>
                                </a:lnTo>
                                <a:lnTo>
                                  <a:pt x="2" y="134"/>
                                </a:lnTo>
                                <a:lnTo>
                                  <a:pt x="4" y="133"/>
                                </a:lnTo>
                                <a:lnTo>
                                  <a:pt x="4" y="130"/>
                                </a:lnTo>
                                <a:lnTo>
                                  <a:pt x="79" y="5"/>
                                </a:lnTo>
                                <a:lnTo>
                                  <a:pt x="80" y="4"/>
                                </a:lnTo>
                                <a:lnTo>
                                  <a:pt x="81" y="2"/>
                                </a:lnTo>
                                <a:lnTo>
                                  <a:pt x="83" y="1"/>
                                </a:lnTo>
                                <a:lnTo>
                                  <a:pt x="85" y="1"/>
                                </a:lnTo>
                                <a:lnTo>
                                  <a:pt x="87" y="0"/>
                                </a:lnTo>
                                <a:lnTo>
                                  <a:pt x="91" y="0"/>
                                </a:lnTo>
                                <a:lnTo>
                                  <a:pt x="95" y="0"/>
                                </a:lnTo>
                                <a:lnTo>
                                  <a:pt x="100" y="0"/>
                                </a:lnTo>
                                <a:lnTo>
                                  <a:pt x="105" y="0"/>
                                </a:lnTo>
                                <a:lnTo>
                                  <a:pt x="108" y="0"/>
                                </a:lnTo>
                                <a:lnTo>
                                  <a:pt x="112" y="0"/>
                                </a:lnTo>
                                <a:lnTo>
                                  <a:pt x="115" y="1"/>
                                </a:lnTo>
                                <a:lnTo>
                                  <a:pt x="117" y="1"/>
                                </a:lnTo>
                                <a:lnTo>
                                  <a:pt x="118" y="2"/>
                                </a:lnTo>
                                <a:lnTo>
                                  <a:pt x="119" y="4"/>
                                </a:lnTo>
                                <a:lnTo>
                                  <a:pt x="119" y="5"/>
                                </a:lnTo>
                                <a:lnTo>
                                  <a:pt x="119" y="138"/>
                                </a:lnTo>
                                <a:lnTo>
                                  <a:pt x="143" y="138"/>
                                </a:lnTo>
                                <a:lnTo>
                                  <a:pt x="145" y="138"/>
                                </a:lnTo>
                                <a:lnTo>
                                  <a:pt x="148" y="140"/>
                                </a:lnTo>
                                <a:lnTo>
                                  <a:pt x="149" y="144"/>
                                </a:lnTo>
                                <a:lnTo>
                                  <a:pt x="149" y="149"/>
                                </a:lnTo>
                                <a:close/>
                                <a:moveTo>
                                  <a:pt x="94" y="23"/>
                                </a:moveTo>
                                <a:lnTo>
                                  <a:pt x="92" y="23"/>
                                </a:lnTo>
                                <a:lnTo>
                                  <a:pt x="26" y="138"/>
                                </a:lnTo>
                                <a:lnTo>
                                  <a:pt x="94" y="138"/>
                                </a:lnTo>
                                <a:lnTo>
                                  <a:pt x="94" y="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89" name="Freeform 384"/>
                        <wps:cNvSpPr>
                          <a:spLocks/>
                        </wps:cNvSpPr>
                        <wps:spPr bwMode="auto">
                          <a:xfrm>
                            <a:off x="682626" y="842963"/>
                            <a:ext cx="57150" cy="109538"/>
                          </a:xfrm>
                          <a:custGeom>
                            <a:avLst/>
                            <a:gdLst>
                              <a:gd name="T0" fmla="*/ 109 w 109"/>
                              <a:gd name="T1" fmla="*/ 12 h 209"/>
                              <a:gd name="T2" fmla="*/ 109 w 109"/>
                              <a:gd name="T3" fmla="*/ 15 h 209"/>
                              <a:gd name="T4" fmla="*/ 109 w 109"/>
                              <a:gd name="T5" fmla="*/ 17 h 209"/>
                              <a:gd name="T6" fmla="*/ 109 w 109"/>
                              <a:gd name="T7" fmla="*/ 20 h 209"/>
                              <a:gd name="T8" fmla="*/ 107 w 109"/>
                              <a:gd name="T9" fmla="*/ 21 h 209"/>
                              <a:gd name="T10" fmla="*/ 106 w 109"/>
                              <a:gd name="T11" fmla="*/ 22 h 209"/>
                              <a:gd name="T12" fmla="*/ 105 w 109"/>
                              <a:gd name="T13" fmla="*/ 23 h 209"/>
                              <a:gd name="T14" fmla="*/ 105 w 109"/>
                              <a:gd name="T15" fmla="*/ 23 h 209"/>
                              <a:gd name="T16" fmla="*/ 104 w 109"/>
                              <a:gd name="T17" fmla="*/ 23 h 209"/>
                              <a:gd name="T18" fmla="*/ 27 w 109"/>
                              <a:gd name="T19" fmla="*/ 23 h 209"/>
                              <a:gd name="T20" fmla="*/ 27 w 109"/>
                              <a:gd name="T21" fmla="*/ 95 h 209"/>
                              <a:gd name="T22" fmla="*/ 99 w 109"/>
                              <a:gd name="T23" fmla="*/ 95 h 209"/>
                              <a:gd name="T24" fmla="*/ 100 w 109"/>
                              <a:gd name="T25" fmla="*/ 95 h 209"/>
                              <a:gd name="T26" fmla="*/ 101 w 109"/>
                              <a:gd name="T27" fmla="*/ 95 h 209"/>
                              <a:gd name="T28" fmla="*/ 102 w 109"/>
                              <a:gd name="T29" fmla="*/ 96 h 209"/>
                              <a:gd name="T30" fmla="*/ 104 w 109"/>
                              <a:gd name="T31" fmla="*/ 97 h 209"/>
                              <a:gd name="T32" fmla="*/ 104 w 109"/>
                              <a:gd name="T33" fmla="*/ 98 h 209"/>
                              <a:gd name="T34" fmla="*/ 105 w 109"/>
                              <a:gd name="T35" fmla="*/ 101 h 209"/>
                              <a:gd name="T36" fmla="*/ 105 w 109"/>
                              <a:gd name="T37" fmla="*/ 102 h 209"/>
                              <a:gd name="T38" fmla="*/ 105 w 109"/>
                              <a:gd name="T39" fmla="*/ 106 h 209"/>
                              <a:gd name="T40" fmla="*/ 105 w 109"/>
                              <a:gd name="T41" fmla="*/ 108 h 209"/>
                              <a:gd name="T42" fmla="*/ 105 w 109"/>
                              <a:gd name="T43" fmla="*/ 111 h 209"/>
                              <a:gd name="T44" fmla="*/ 104 w 109"/>
                              <a:gd name="T45" fmla="*/ 113 h 209"/>
                              <a:gd name="T46" fmla="*/ 104 w 109"/>
                              <a:gd name="T47" fmla="*/ 114 h 209"/>
                              <a:gd name="T48" fmla="*/ 102 w 109"/>
                              <a:gd name="T49" fmla="*/ 116 h 209"/>
                              <a:gd name="T50" fmla="*/ 101 w 109"/>
                              <a:gd name="T51" fmla="*/ 117 h 209"/>
                              <a:gd name="T52" fmla="*/ 100 w 109"/>
                              <a:gd name="T53" fmla="*/ 117 h 209"/>
                              <a:gd name="T54" fmla="*/ 99 w 109"/>
                              <a:gd name="T55" fmla="*/ 117 h 209"/>
                              <a:gd name="T56" fmla="*/ 27 w 109"/>
                              <a:gd name="T57" fmla="*/ 117 h 209"/>
                              <a:gd name="T58" fmla="*/ 27 w 109"/>
                              <a:gd name="T59" fmla="*/ 204 h 209"/>
                              <a:gd name="T60" fmla="*/ 27 w 109"/>
                              <a:gd name="T61" fmla="*/ 204 h 209"/>
                              <a:gd name="T62" fmla="*/ 27 w 109"/>
                              <a:gd name="T63" fmla="*/ 206 h 209"/>
                              <a:gd name="T64" fmla="*/ 26 w 109"/>
                              <a:gd name="T65" fmla="*/ 207 h 209"/>
                              <a:gd name="T66" fmla="*/ 25 w 109"/>
                              <a:gd name="T67" fmla="*/ 208 h 209"/>
                              <a:gd name="T68" fmla="*/ 22 w 109"/>
                              <a:gd name="T69" fmla="*/ 208 h 209"/>
                              <a:gd name="T70" fmla="*/ 20 w 109"/>
                              <a:gd name="T71" fmla="*/ 208 h 209"/>
                              <a:gd name="T72" fmla="*/ 17 w 109"/>
                              <a:gd name="T73" fmla="*/ 209 h 209"/>
                              <a:gd name="T74" fmla="*/ 14 w 109"/>
                              <a:gd name="T75" fmla="*/ 209 h 209"/>
                              <a:gd name="T76" fmla="*/ 10 w 109"/>
                              <a:gd name="T77" fmla="*/ 209 h 209"/>
                              <a:gd name="T78" fmla="*/ 8 w 109"/>
                              <a:gd name="T79" fmla="*/ 208 h 209"/>
                              <a:gd name="T80" fmla="*/ 4 w 109"/>
                              <a:gd name="T81" fmla="*/ 208 h 209"/>
                              <a:gd name="T82" fmla="*/ 3 w 109"/>
                              <a:gd name="T83" fmla="*/ 208 h 209"/>
                              <a:gd name="T84" fmla="*/ 1 w 109"/>
                              <a:gd name="T85" fmla="*/ 207 h 209"/>
                              <a:gd name="T86" fmla="*/ 0 w 109"/>
                              <a:gd name="T87" fmla="*/ 206 h 209"/>
                              <a:gd name="T88" fmla="*/ 0 w 109"/>
                              <a:gd name="T89" fmla="*/ 204 h 209"/>
                              <a:gd name="T90" fmla="*/ 0 w 109"/>
                              <a:gd name="T91" fmla="*/ 204 h 209"/>
                              <a:gd name="T92" fmla="*/ 0 w 109"/>
                              <a:gd name="T93" fmla="*/ 12 h 209"/>
                              <a:gd name="T94" fmla="*/ 0 w 109"/>
                              <a:gd name="T95" fmla="*/ 6 h 209"/>
                              <a:gd name="T96" fmla="*/ 3 w 109"/>
                              <a:gd name="T97" fmla="*/ 4 h 209"/>
                              <a:gd name="T98" fmla="*/ 6 w 109"/>
                              <a:gd name="T99" fmla="*/ 1 h 209"/>
                              <a:gd name="T100" fmla="*/ 10 w 109"/>
                              <a:gd name="T101" fmla="*/ 0 h 209"/>
                              <a:gd name="T102" fmla="*/ 104 w 109"/>
                              <a:gd name="T103" fmla="*/ 0 h 209"/>
                              <a:gd name="T104" fmla="*/ 105 w 109"/>
                              <a:gd name="T105" fmla="*/ 1 h 209"/>
                              <a:gd name="T106" fmla="*/ 105 w 109"/>
                              <a:gd name="T107" fmla="*/ 1 h 209"/>
                              <a:gd name="T108" fmla="*/ 106 w 109"/>
                              <a:gd name="T109" fmla="*/ 2 h 209"/>
                              <a:gd name="T110" fmla="*/ 107 w 109"/>
                              <a:gd name="T111" fmla="*/ 4 h 209"/>
                              <a:gd name="T112" fmla="*/ 109 w 109"/>
                              <a:gd name="T113" fmla="*/ 5 h 209"/>
                              <a:gd name="T114" fmla="*/ 109 w 109"/>
                              <a:gd name="T115" fmla="*/ 7 h 209"/>
                              <a:gd name="T116" fmla="*/ 109 w 109"/>
                              <a:gd name="T117" fmla="*/ 10 h 209"/>
                              <a:gd name="T118" fmla="*/ 109 w 109"/>
                              <a:gd name="T119" fmla="*/ 12 h 2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109" h="209">
                                <a:moveTo>
                                  <a:pt x="109" y="12"/>
                                </a:moveTo>
                                <a:lnTo>
                                  <a:pt x="109" y="15"/>
                                </a:lnTo>
                                <a:lnTo>
                                  <a:pt x="109" y="17"/>
                                </a:lnTo>
                                <a:lnTo>
                                  <a:pt x="109" y="20"/>
                                </a:lnTo>
                                <a:lnTo>
                                  <a:pt x="107" y="21"/>
                                </a:lnTo>
                                <a:lnTo>
                                  <a:pt x="106" y="22"/>
                                </a:lnTo>
                                <a:lnTo>
                                  <a:pt x="105" y="23"/>
                                </a:lnTo>
                                <a:lnTo>
                                  <a:pt x="105" y="23"/>
                                </a:lnTo>
                                <a:lnTo>
                                  <a:pt x="104" y="23"/>
                                </a:lnTo>
                                <a:lnTo>
                                  <a:pt x="27" y="23"/>
                                </a:lnTo>
                                <a:lnTo>
                                  <a:pt x="27" y="95"/>
                                </a:lnTo>
                                <a:lnTo>
                                  <a:pt x="99" y="95"/>
                                </a:lnTo>
                                <a:lnTo>
                                  <a:pt x="100" y="95"/>
                                </a:lnTo>
                                <a:lnTo>
                                  <a:pt x="101" y="95"/>
                                </a:lnTo>
                                <a:lnTo>
                                  <a:pt x="102" y="96"/>
                                </a:lnTo>
                                <a:lnTo>
                                  <a:pt x="104" y="97"/>
                                </a:lnTo>
                                <a:lnTo>
                                  <a:pt x="104" y="98"/>
                                </a:lnTo>
                                <a:lnTo>
                                  <a:pt x="105" y="101"/>
                                </a:lnTo>
                                <a:lnTo>
                                  <a:pt x="105" y="102"/>
                                </a:lnTo>
                                <a:lnTo>
                                  <a:pt x="105" y="106"/>
                                </a:lnTo>
                                <a:lnTo>
                                  <a:pt x="105" y="108"/>
                                </a:lnTo>
                                <a:lnTo>
                                  <a:pt x="105" y="111"/>
                                </a:lnTo>
                                <a:lnTo>
                                  <a:pt x="104" y="113"/>
                                </a:lnTo>
                                <a:lnTo>
                                  <a:pt x="104" y="114"/>
                                </a:lnTo>
                                <a:lnTo>
                                  <a:pt x="102" y="116"/>
                                </a:lnTo>
                                <a:lnTo>
                                  <a:pt x="101" y="117"/>
                                </a:lnTo>
                                <a:lnTo>
                                  <a:pt x="100" y="117"/>
                                </a:lnTo>
                                <a:lnTo>
                                  <a:pt x="99" y="117"/>
                                </a:lnTo>
                                <a:lnTo>
                                  <a:pt x="27" y="117"/>
                                </a:lnTo>
                                <a:lnTo>
                                  <a:pt x="27" y="204"/>
                                </a:lnTo>
                                <a:lnTo>
                                  <a:pt x="27" y="204"/>
                                </a:lnTo>
                                <a:lnTo>
                                  <a:pt x="27" y="206"/>
                                </a:lnTo>
                                <a:lnTo>
                                  <a:pt x="26" y="207"/>
                                </a:lnTo>
                                <a:lnTo>
                                  <a:pt x="25" y="208"/>
                                </a:lnTo>
                                <a:lnTo>
                                  <a:pt x="22" y="208"/>
                                </a:lnTo>
                                <a:lnTo>
                                  <a:pt x="20" y="208"/>
                                </a:lnTo>
                                <a:lnTo>
                                  <a:pt x="17" y="209"/>
                                </a:lnTo>
                                <a:lnTo>
                                  <a:pt x="14" y="209"/>
                                </a:lnTo>
                                <a:lnTo>
                                  <a:pt x="10" y="209"/>
                                </a:lnTo>
                                <a:lnTo>
                                  <a:pt x="8" y="208"/>
                                </a:lnTo>
                                <a:lnTo>
                                  <a:pt x="4" y="208"/>
                                </a:lnTo>
                                <a:lnTo>
                                  <a:pt x="3" y="208"/>
                                </a:lnTo>
                                <a:lnTo>
                                  <a:pt x="1" y="207"/>
                                </a:lnTo>
                                <a:lnTo>
                                  <a:pt x="0" y="206"/>
                                </a:lnTo>
                                <a:lnTo>
                                  <a:pt x="0" y="204"/>
                                </a:lnTo>
                                <a:lnTo>
                                  <a:pt x="0" y="204"/>
                                </a:lnTo>
                                <a:lnTo>
                                  <a:pt x="0" y="12"/>
                                </a:lnTo>
                                <a:lnTo>
                                  <a:pt x="0" y="6"/>
                                </a:lnTo>
                                <a:lnTo>
                                  <a:pt x="3" y="4"/>
                                </a:lnTo>
                                <a:lnTo>
                                  <a:pt x="6" y="1"/>
                                </a:lnTo>
                                <a:lnTo>
                                  <a:pt x="10" y="0"/>
                                </a:lnTo>
                                <a:lnTo>
                                  <a:pt x="104" y="0"/>
                                </a:lnTo>
                                <a:lnTo>
                                  <a:pt x="105" y="1"/>
                                </a:lnTo>
                                <a:lnTo>
                                  <a:pt x="105" y="1"/>
                                </a:lnTo>
                                <a:lnTo>
                                  <a:pt x="106" y="2"/>
                                </a:lnTo>
                                <a:lnTo>
                                  <a:pt x="107" y="4"/>
                                </a:lnTo>
                                <a:lnTo>
                                  <a:pt x="109" y="5"/>
                                </a:lnTo>
                                <a:lnTo>
                                  <a:pt x="109" y="7"/>
                                </a:lnTo>
                                <a:lnTo>
                                  <a:pt x="109" y="10"/>
                                </a:lnTo>
                                <a:lnTo>
                                  <a:pt x="109" y="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90" name="Freeform 385"/>
                        <wps:cNvSpPr>
                          <a:spLocks/>
                        </wps:cNvSpPr>
                        <wps:spPr bwMode="auto">
                          <a:xfrm>
                            <a:off x="757238" y="841375"/>
                            <a:ext cx="68263" cy="111125"/>
                          </a:xfrm>
                          <a:custGeom>
                            <a:avLst/>
                            <a:gdLst>
                              <a:gd name="T0" fmla="*/ 129 w 129"/>
                              <a:gd name="T1" fmla="*/ 202 h 211"/>
                              <a:gd name="T2" fmla="*/ 128 w 129"/>
                              <a:gd name="T3" fmla="*/ 206 h 211"/>
                              <a:gd name="T4" fmla="*/ 127 w 129"/>
                              <a:gd name="T5" fmla="*/ 210 h 211"/>
                              <a:gd name="T6" fmla="*/ 124 w 129"/>
                              <a:gd name="T7" fmla="*/ 211 h 211"/>
                              <a:gd name="T8" fmla="*/ 8 w 129"/>
                              <a:gd name="T9" fmla="*/ 211 h 211"/>
                              <a:gd name="T10" fmla="*/ 5 w 129"/>
                              <a:gd name="T11" fmla="*/ 211 h 211"/>
                              <a:gd name="T12" fmla="*/ 1 w 129"/>
                              <a:gd name="T13" fmla="*/ 209 h 211"/>
                              <a:gd name="T14" fmla="*/ 0 w 129"/>
                              <a:gd name="T15" fmla="*/ 205 h 211"/>
                              <a:gd name="T16" fmla="*/ 0 w 129"/>
                              <a:gd name="T17" fmla="*/ 199 h 211"/>
                              <a:gd name="T18" fmla="*/ 0 w 129"/>
                              <a:gd name="T19" fmla="*/ 194 h 211"/>
                              <a:gd name="T20" fmla="*/ 1 w 129"/>
                              <a:gd name="T21" fmla="*/ 189 h 211"/>
                              <a:gd name="T22" fmla="*/ 2 w 129"/>
                              <a:gd name="T23" fmla="*/ 185 h 211"/>
                              <a:gd name="T24" fmla="*/ 6 w 129"/>
                              <a:gd name="T25" fmla="*/ 181 h 211"/>
                              <a:gd name="T26" fmla="*/ 59 w 129"/>
                              <a:gd name="T27" fmla="*/ 125 h 211"/>
                              <a:gd name="T28" fmla="*/ 76 w 129"/>
                              <a:gd name="T29" fmla="*/ 101 h 211"/>
                              <a:gd name="T30" fmla="*/ 85 w 129"/>
                              <a:gd name="T31" fmla="*/ 82 h 211"/>
                              <a:gd name="T32" fmla="*/ 89 w 129"/>
                              <a:gd name="T33" fmla="*/ 66 h 211"/>
                              <a:gd name="T34" fmla="*/ 89 w 129"/>
                              <a:gd name="T35" fmla="*/ 52 h 211"/>
                              <a:gd name="T36" fmla="*/ 84 w 129"/>
                              <a:gd name="T37" fmla="*/ 40 h 211"/>
                              <a:gd name="T38" fmla="*/ 75 w 129"/>
                              <a:gd name="T39" fmla="*/ 30 h 211"/>
                              <a:gd name="T40" fmla="*/ 63 w 129"/>
                              <a:gd name="T41" fmla="*/ 25 h 211"/>
                              <a:gd name="T42" fmla="*/ 45 w 129"/>
                              <a:gd name="T43" fmla="*/ 25 h 211"/>
                              <a:gd name="T44" fmla="*/ 29 w 129"/>
                              <a:gd name="T45" fmla="*/ 30 h 211"/>
                              <a:gd name="T46" fmla="*/ 18 w 129"/>
                              <a:gd name="T47" fmla="*/ 36 h 211"/>
                              <a:gd name="T48" fmla="*/ 10 w 129"/>
                              <a:gd name="T49" fmla="*/ 41 h 211"/>
                              <a:gd name="T50" fmla="*/ 7 w 129"/>
                              <a:gd name="T51" fmla="*/ 42 h 211"/>
                              <a:gd name="T52" fmla="*/ 5 w 129"/>
                              <a:gd name="T53" fmla="*/ 41 h 211"/>
                              <a:gd name="T54" fmla="*/ 4 w 129"/>
                              <a:gd name="T55" fmla="*/ 37 h 211"/>
                              <a:gd name="T56" fmla="*/ 4 w 129"/>
                              <a:gd name="T57" fmla="*/ 32 h 211"/>
                              <a:gd name="T58" fmla="*/ 4 w 129"/>
                              <a:gd name="T59" fmla="*/ 27 h 211"/>
                              <a:gd name="T60" fmla="*/ 4 w 129"/>
                              <a:gd name="T61" fmla="*/ 24 h 211"/>
                              <a:gd name="T62" fmla="*/ 5 w 129"/>
                              <a:gd name="T63" fmla="*/ 21 h 211"/>
                              <a:gd name="T64" fmla="*/ 6 w 129"/>
                              <a:gd name="T65" fmla="*/ 19 h 211"/>
                              <a:gd name="T66" fmla="*/ 10 w 129"/>
                              <a:gd name="T67" fmla="*/ 15 h 211"/>
                              <a:gd name="T68" fmla="*/ 20 w 129"/>
                              <a:gd name="T69" fmla="*/ 10 h 211"/>
                              <a:gd name="T70" fmla="*/ 33 w 129"/>
                              <a:gd name="T71" fmla="*/ 4 h 211"/>
                              <a:gd name="T72" fmla="*/ 50 w 129"/>
                              <a:gd name="T73" fmla="*/ 0 h 211"/>
                              <a:gd name="T74" fmla="*/ 74 w 129"/>
                              <a:gd name="T75" fmla="*/ 2 h 211"/>
                              <a:gd name="T76" fmla="*/ 97 w 129"/>
                              <a:gd name="T77" fmla="*/ 9 h 211"/>
                              <a:gd name="T78" fmla="*/ 112 w 129"/>
                              <a:gd name="T79" fmla="*/ 24 h 211"/>
                              <a:gd name="T80" fmla="*/ 119 w 129"/>
                              <a:gd name="T81" fmla="*/ 43 h 211"/>
                              <a:gd name="T82" fmla="*/ 119 w 129"/>
                              <a:gd name="T83" fmla="*/ 64 h 211"/>
                              <a:gd name="T84" fmla="*/ 116 w 129"/>
                              <a:gd name="T85" fmla="*/ 84 h 211"/>
                              <a:gd name="T86" fmla="*/ 105 w 129"/>
                              <a:gd name="T87" fmla="*/ 108 h 211"/>
                              <a:gd name="T88" fmla="*/ 82 w 129"/>
                              <a:gd name="T89" fmla="*/ 136 h 211"/>
                              <a:gd name="T90" fmla="*/ 33 w 129"/>
                              <a:gd name="T91" fmla="*/ 188 h 211"/>
                              <a:gd name="T92" fmla="*/ 124 w 129"/>
                              <a:gd name="T93" fmla="*/ 188 h 211"/>
                              <a:gd name="T94" fmla="*/ 127 w 129"/>
                              <a:gd name="T95" fmla="*/ 189 h 211"/>
                              <a:gd name="T96" fmla="*/ 128 w 129"/>
                              <a:gd name="T97" fmla="*/ 192 h 211"/>
                              <a:gd name="T98" fmla="*/ 129 w 129"/>
                              <a:gd name="T99" fmla="*/ 196 h 2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29" h="211">
                                <a:moveTo>
                                  <a:pt x="129" y="199"/>
                                </a:moveTo>
                                <a:lnTo>
                                  <a:pt x="129" y="202"/>
                                </a:lnTo>
                                <a:lnTo>
                                  <a:pt x="129" y="204"/>
                                </a:lnTo>
                                <a:lnTo>
                                  <a:pt x="128" y="206"/>
                                </a:lnTo>
                                <a:lnTo>
                                  <a:pt x="128" y="209"/>
                                </a:lnTo>
                                <a:lnTo>
                                  <a:pt x="127" y="210"/>
                                </a:lnTo>
                                <a:lnTo>
                                  <a:pt x="125" y="210"/>
                                </a:lnTo>
                                <a:lnTo>
                                  <a:pt x="124" y="211"/>
                                </a:lnTo>
                                <a:lnTo>
                                  <a:pt x="123" y="211"/>
                                </a:lnTo>
                                <a:lnTo>
                                  <a:pt x="8" y="211"/>
                                </a:lnTo>
                                <a:lnTo>
                                  <a:pt x="6" y="211"/>
                                </a:lnTo>
                                <a:lnTo>
                                  <a:pt x="5" y="211"/>
                                </a:lnTo>
                                <a:lnTo>
                                  <a:pt x="2" y="210"/>
                                </a:lnTo>
                                <a:lnTo>
                                  <a:pt x="1" y="209"/>
                                </a:lnTo>
                                <a:lnTo>
                                  <a:pt x="0" y="207"/>
                                </a:lnTo>
                                <a:lnTo>
                                  <a:pt x="0" y="205"/>
                                </a:lnTo>
                                <a:lnTo>
                                  <a:pt x="0" y="202"/>
                                </a:lnTo>
                                <a:lnTo>
                                  <a:pt x="0" y="199"/>
                                </a:lnTo>
                                <a:lnTo>
                                  <a:pt x="0" y="196"/>
                                </a:lnTo>
                                <a:lnTo>
                                  <a:pt x="0" y="194"/>
                                </a:lnTo>
                                <a:lnTo>
                                  <a:pt x="0" y="191"/>
                                </a:lnTo>
                                <a:lnTo>
                                  <a:pt x="1" y="189"/>
                                </a:lnTo>
                                <a:lnTo>
                                  <a:pt x="1" y="188"/>
                                </a:lnTo>
                                <a:lnTo>
                                  <a:pt x="2" y="185"/>
                                </a:lnTo>
                                <a:lnTo>
                                  <a:pt x="4" y="184"/>
                                </a:lnTo>
                                <a:lnTo>
                                  <a:pt x="6" y="181"/>
                                </a:lnTo>
                                <a:lnTo>
                                  <a:pt x="45" y="138"/>
                                </a:lnTo>
                                <a:lnTo>
                                  <a:pt x="59" y="125"/>
                                </a:lnTo>
                                <a:lnTo>
                                  <a:pt x="69" y="112"/>
                                </a:lnTo>
                                <a:lnTo>
                                  <a:pt x="76" y="101"/>
                                </a:lnTo>
                                <a:lnTo>
                                  <a:pt x="81" y="92"/>
                                </a:lnTo>
                                <a:lnTo>
                                  <a:pt x="85" y="82"/>
                                </a:lnTo>
                                <a:lnTo>
                                  <a:pt x="87" y="73"/>
                                </a:lnTo>
                                <a:lnTo>
                                  <a:pt x="89" y="66"/>
                                </a:lnTo>
                                <a:lnTo>
                                  <a:pt x="89" y="58"/>
                                </a:lnTo>
                                <a:lnTo>
                                  <a:pt x="89" y="52"/>
                                </a:lnTo>
                                <a:lnTo>
                                  <a:pt x="86" y="46"/>
                                </a:lnTo>
                                <a:lnTo>
                                  <a:pt x="84" y="40"/>
                                </a:lnTo>
                                <a:lnTo>
                                  <a:pt x="80" y="35"/>
                                </a:lnTo>
                                <a:lnTo>
                                  <a:pt x="75" y="30"/>
                                </a:lnTo>
                                <a:lnTo>
                                  <a:pt x="69" y="27"/>
                                </a:lnTo>
                                <a:lnTo>
                                  <a:pt x="63" y="25"/>
                                </a:lnTo>
                                <a:lnTo>
                                  <a:pt x="54" y="25"/>
                                </a:lnTo>
                                <a:lnTo>
                                  <a:pt x="45" y="25"/>
                                </a:lnTo>
                                <a:lnTo>
                                  <a:pt x="37" y="27"/>
                                </a:lnTo>
                                <a:lnTo>
                                  <a:pt x="29" y="30"/>
                                </a:lnTo>
                                <a:lnTo>
                                  <a:pt x="23" y="34"/>
                                </a:lnTo>
                                <a:lnTo>
                                  <a:pt x="18" y="36"/>
                                </a:lnTo>
                                <a:lnTo>
                                  <a:pt x="13" y="40"/>
                                </a:lnTo>
                                <a:lnTo>
                                  <a:pt x="10" y="41"/>
                                </a:lnTo>
                                <a:lnTo>
                                  <a:pt x="7" y="42"/>
                                </a:lnTo>
                                <a:lnTo>
                                  <a:pt x="7" y="42"/>
                                </a:lnTo>
                                <a:lnTo>
                                  <a:pt x="6" y="41"/>
                                </a:lnTo>
                                <a:lnTo>
                                  <a:pt x="5" y="41"/>
                                </a:lnTo>
                                <a:lnTo>
                                  <a:pt x="5" y="40"/>
                                </a:lnTo>
                                <a:lnTo>
                                  <a:pt x="4" y="37"/>
                                </a:lnTo>
                                <a:lnTo>
                                  <a:pt x="4" y="36"/>
                                </a:lnTo>
                                <a:lnTo>
                                  <a:pt x="4" y="32"/>
                                </a:lnTo>
                                <a:lnTo>
                                  <a:pt x="4" y="30"/>
                                </a:lnTo>
                                <a:lnTo>
                                  <a:pt x="4" y="27"/>
                                </a:lnTo>
                                <a:lnTo>
                                  <a:pt x="4" y="25"/>
                                </a:lnTo>
                                <a:lnTo>
                                  <a:pt x="4" y="24"/>
                                </a:lnTo>
                                <a:lnTo>
                                  <a:pt x="4" y="23"/>
                                </a:lnTo>
                                <a:lnTo>
                                  <a:pt x="5" y="21"/>
                                </a:lnTo>
                                <a:lnTo>
                                  <a:pt x="5" y="20"/>
                                </a:lnTo>
                                <a:lnTo>
                                  <a:pt x="6" y="19"/>
                                </a:lnTo>
                                <a:lnTo>
                                  <a:pt x="7" y="18"/>
                                </a:lnTo>
                                <a:lnTo>
                                  <a:pt x="10" y="15"/>
                                </a:lnTo>
                                <a:lnTo>
                                  <a:pt x="15" y="13"/>
                                </a:lnTo>
                                <a:lnTo>
                                  <a:pt x="20" y="10"/>
                                </a:lnTo>
                                <a:lnTo>
                                  <a:pt x="26" y="7"/>
                                </a:lnTo>
                                <a:lnTo>
                                  <a:pt x="33" y="4"/>
                                </a:lnTo>
                                <a:lnTo>
                                  <a:pt x="42" y="3"/>
                                </a:lnTo>
                                <a:lnTo>
                                  <a:pt x="50" y="0"/>
                                </a:lnTo>
                                <a:lnTo>
                                  <a:pt x="60" y="0"/>
                                </a:lnTo>
                                <a:lnTo>
                                  <a:pt x="74" y="2"/>
                                </a:lnTo>
                                <a:lnTo>
                                  <a:pt x="86" y="5"/>
                                </a:lnTo>
                                <a:lnTo>
                                  <a:pt x="97" y="9"/>
                                </a:lnTo>
                                <a:lnTo>
                                  <a:pt x="105" y="16"/>
                                </a:lnTo>
                                <a:lnTo>
                                  <a:pt x="112" y="24"/>
                                </a:lnTo>
                                <a:lnTo>
                                  <a:pt x="116" y="34"/>
                                </a:lnTo>
                                <a:lnTo>
                                  <a:pt x="119" y="43"/>
                                </a:lnTo>
                                <a:lnTo>
                                  <a:pt x="119" y="55"/>
                                </a:lnTo>
                                <a:lnTo>
                                  <a:pt x="119" y="64"/>
                                </a:lnTo>
                                <a:lnTo>
                                  <a:pt x="118" y="74"/>
                                </a:lnTo>
                                <a:lnTo>
                                  <a:pt x="116" y="84"/>
                                </a:lnTo>
                                <a:lnTo>
                                  <a:pt x="111" y="95"/>
                                </a:lnTo>
                                <a:lnTo>
                                  <a:pt x="105" y="108"/>
                                </a:lnTo>
                                <a:lnTo>
                                  <a:pt x="93" y="121"/>
                                </a:lnTo>
                                <a:lnTo>
                                  <a:pt x="82" y="136"/>
                                </a:lnTo>
                                <a:lnTo>
                                  <a:pt x="65" y="153"/>
                                </a:lnTo>
                                <a:lnTo>
                                  <a:pt x="33" y="188"/>
                                </a:lnTo>
                                <a:lnTo>
                                  <a:pt x="123" y="188"/>
                                </a:lnTo>
                                <a:lnTo>
                                  <a:pt x="124" y="188"/>
                                </a:lnTo>
                                <a:lnTo>
                                  <a:pt x="125" y="189"/>
                                </a:lnTo>
                                <a:lnTo>
                                  <a:pt x="127" y="189"/>
                                </a:lnTo>
                                <a:lnTo>
                                  <a:pt x="128" y="190"/>
                                </a:lnTo>
                                <a:lnTo>
                                  <a:pt x="128" y="192"/>
                                </a:lnTo>
                                <a:lnTo>
                                  <a:pt x="129" y="194"/>
                                </a:lnTo>
                                <a:lnTo>
                                  <a:pt x="129" y="196"/>
                                </a:lnTo>
                                <a:lnTo>
                                  <a:pt x="129" y="19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91" name="Freeform 386"/>
                        <wps:cNvSpPr>
                          <a:spLocks/>
                        </wps:cNvSpPr>
                        <wps:spPr bwMode="auto">
                          <a:xfrm>
                            <a:off x="1003301" y="138113"/>
                            <a:ext cx="104775" cy="128588"/>
                          </a:xfrm>
                          <a:custGeom>
                            <a:avLst/>
                            <a:gdLst>
                              <a:gd name="T0" fmla="*/ 199 w 199"/>
                              <a:gd name="T1" fmla="*/ 44 h 241"/>
                              <a:gd name="T2" fmla="*/ 199 w 199"/>
                              <a:gd name="T3" fmla="*/ 53 h 241"/>
                              <a:gd name="T4" fmla="*/ 197 w 199"/>
                              <a:gd name="T5" fmla="*/ 57 h 241"/>
                              <a:gd name="T6" fmla="*/ 195 w 199"/>
                              <a:gd name="T7" fmla="*/ 59 h 241"/>
                              <a:gd name="T8" fmla="*/ 191 w 199"/>
                              <a:gd name="T9" fmla="*/ 58 h 241"/>
                              <a:gd name="T10" fmla="*/ 180 w 199"/>
                              <a:gd name="T11" fmla="*/ 53 h 241"/>
                              <a:gd name="T12" fmla="*/ 163 w 199"/>
                              <a:gd name="T13" fmla="*/ 45 h 241"/>
                              <a:gd name="T14" fmla="*/ 139 w 199"/>
                              <a:gd name="T15" fmla="*/ 39 h 241"/>
                              <a:gd name="T16" fmla="*/ 107 w 199"/>
                              <a:gd name="T17" fmla="*/ 39 h 241"/>
                              <a:gd name="T18" fmla="*/ 80 w 199"/>
                              <a:gd name="T19" fmla="*/ 50 h 241"/>
                              <a:gd name="T20" fmla="*/ 60 w 199"/>
                              <a:gd name="T21" fmla="*/ 73 h 241"/>
                              <a:gd name="T22" fmla="*/ 50 w 199"/>
                              <a:gd name="T23" fmla="*/ 102 h 241"/>
                              <a:gd name="T24" fmla="*/ 50 w 199"/>
                              <a:gd name="T25" fmla="*/ 139 h 241"/>
                              <a:gd name="T26" fmla="*/ 60 w 199"/>
                              <a:gd name="T27" fmla="*/ 170 h 241"/>
                              <a:gd name="T28" fmla="*/ 80 w 199"/>
                              <a:gd name="T29" fmla="*/ 190 h 241"/>
                              <a:gd name="T30" fmla="*/ 106 w 199"/>
                              <a:gd name="T31" fmla="*/ 201 h 241"/>
                              <a:gd name="T32" fmla="*/ 129 w 199"/>
                              <a:gd name="T33" fmla="*/ 201 h 241"/>
                              <a:gd name="T34" fmla="*/ 145 w 199"/>
                              <a:gd name="T35" fmla="*/ 197 h 241"/>
                              <a:gd name="T36" fmla="*/ 153 w 199"/>
                              <a:gd name="T37" fmla="*/ 140 h 241"/>
                              <a:gd name="T38" fmla="*/ 105 w 199"/>
                              <a:gd name="T39" fmla="*/ 139 h 241"/>
                              <a:gd name="T40" fmla="*/ 101 w 199"/>
                              <a:gd name="T41" fmla="*/ 130 h 241"/>
                              <a:gd name="T42" fmla="*/ 101 w 199"/>
                              <a:gd name="T43" fmla="*/ 117 h 241"/>
                              <a:gd name="T44" fmla="*/ 102 w 199"/>
                              <a:gd name="T45" fmla="*/ 111 h 241"/>
                              <a:gd name="T46" fmla="*/ 103 w 199"/>
                              <a:gd name="T47" fmla="*/ 106 h 241"/>
                              <a:gd name="T48" fmla="*/ 106 w 199"/>
                              <a:gd name="T49" fmla="*/ 105 h 241"/>
                              <a:gd name="T50" fmla="*/ 187 w 199"/>
                              <a:gd name="T51" fmla="*/ 105 h 241"/>
                              <a:gd name="T52" fmla="*/ 192 w 199"/>
                              <a:gd name="T53" fmla="*/ 106 h 241"/>
                              <a:gd name="T54" fmla="*/ 196 w 199"/>
                              <a:gd name="T55" fmla="*/ 108 h 241"/>
                              <a:gd name="T56" fmla="*/ 198 w 199"/>
                              <a:gd name="T57" fmla="*/ 113 h 241"/>
                              <a:gd name="T58" fmla="*/ 199 w 199"/>
                              <a:gd name="T59" fmla="*/ 119 h 241"/>
                              <a:gd name="T60" fmla="*/ 199 w 199"/>
                              <a:gd name="T61" fmla="*/ 218 h 241"/>
                              <a:gd name="T62" fmla="*/ 195 w 199"/>
                              <a:gd name="T63" fmla="*/ 225 h 241"/>
                              <a:gd name="T64" fmla="*/ 183 w 199"/>
                              <a:gd name="T65" fmla="*/ 230 h 241"/>
                              <a:gd name="T66" fmla="*/ 166 w 199"/>
                              <a:gd name="T67" fmla="*/ 235 h 241"/>
                              <a:gd name="T68" fmla="*/ 148 w 199"/>
                              <a:gd name="T69" fmla="*/ 239 h 241"/>
                              <a:gd name="T70" fmla="*/ 129 w 199"/>
                              <a:gd name="T71" fmla="*/ 241 h 241"/>
                              <a:gd name="T72" fmla="*/ 92 w 199"/>
                              <a:gd name="T73" fmla="*/ 240 h 241"/>
                              <a:gd name="T74" fmla="*/ 48 w 199"/>
                              <a:gd name="T75" fmla="*/ 224 h 241"/>
                              <a:gd name="T76" fmla="*/ 17 w 199"/>
                              <a:gd name="T77" fmla="*/ 193 h 241"/>
                              <a:gd name="T78" fmla="*/ 1 w 199"/>
                              <a:gd name="T79" fmla="*/ 150 h 241"/>
                              <a:gd name="T80" fmla="*/ 1 w 199"/>
                              <a:gd name="T81" fmla="*/ 95 h 241"/>
                              <a:gd name="T82" fmla="*/ 18 w 199"/>
                              <a:gd name="T83" fmla="*/ 49 h 241"/>
                              <a:gd name="T84" fmla="*/ 50 w 199"/>
                              <a:gd name="T85" fmla="*/ 18 h 241"/>
                              <a:gd name="T86" fmla="*/ 95 w 199"/>
                              <a:gd name="T87" fmla="*/ 1 h 241"/>
                              <a:gd name="T88" fmla="*/ 137 w 199"/>
                              <a:gd name="T89" fmla="*/ 0 h 241"/>
                              <a:gd name="T90" fmla="*/ 161 w 199"/>
                              <a:gd name="T91" fmla="*/ 4 h 241"/>
                              <a:gd name="T92" fmla="*/ 180 w 199"/>
                              <a:gd name="T93" fmla="*/ 10 h 241"/>
                              <a:gd name="T94" fmla="*/ 192 w 199"/>
                              <a:gd name="T95" fmla="*/ 16 h 241"/>
                              <a:gd name="T96" fmla="*/ 197 w 199"/>
                              <a:gd name="T97" fmla="*/ 22 h 241"/>
                              <a:gd name="T98" fmla="*/ 199 w 199"/>
                              <a:gd name="T99" fmla="*/ 32 h 2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99" h="241">
                                <a:moveTo>
                                  <a:pt x="199" y="39"/>
                                </a:moveTo>
                                <a:lnTo>
                                  <a:pt x="199" y="44"/>
                                </a:lnTo>
                                <a:lnTo>
                                  <a:pt x="199" y="49"/>
                                </a:lnTo>
                                <a:lnTo>
                                  <a:pt x="199" y="53"/>
                                </a:lnTo>
                                <a:lnTo>
                                  <a:pt x="198" y="55"/>
                                </a:lnTo>
                                <a:lnTo>
                                  <a:pt x="197" y="57"/>
                                </a:lnTo>
                                <a:lnTo>
                                  <a:pt x="196" y="58"/>
                                </a:lnTo>
                                <a:lnTo>
                                  <a:pt x="195" y="59"/>
                                </a:lnTo>
                                <a:lnTo>
                                  <a:pt x="193" y="59"/>
                                </a:lnTo>
                                <a:lnTo>
                                  <a:pt x="191" y="58"/>
                                </a:lnTo>
                                <a:lnTo>
                                  <a:pt x="186" y="55"/>
                                </a:lnTo>
                                <a:lnTo>
                                  <a:pt x="180" y="53"/>
                                </a:lnTo>
                                <a:lnTo>
                                  <a:pt x="172" y="49"/>
                                </a:lnTo>
                                <a:lnTo>
                                  <a:pt x="163" y="45"/>
                                </a:lnTo>
                                <a:lnTo>
                                  <a:pt x="151" y="42"/>
                                </a:lnTo>
                                <a:lnTo>
                                  <a:pt x="139" y="39"/>
                                </a:lnTo>
                                <a:lnTo>
                                  <a:pt x="123" y="38"/>
                                </a:lnTo>
                                <a:lnTo>
                                  <a:pt x="107" y="39"/>
                                </a:lnTo>
                                <a:lnTo>
                                  <a:pt x="92" y="44"/>
                                </a:lnTo>
                                <a:lnTo>
                                  <a:pt x="80" y="50"/>
                                </a:lnTo>
                                <a:lnTo>
                                  <a:pt x="69" y="61"/>
                                </a:lnTo>
                                <a:lnTo>
                                  <a:pt x="60" y="73"/>
                                </a:lnTo>
                                <a:lnTo>
                                  <a:pt x="54" y="86"/>
                                </a:lnTo>
                                <a:lnTo>
                                  <a:pt x="50" y="102"/>
                                </a:lnTo>
                                <a:lnTo>
                                  <a:pt x="49" y="119"/>
                                </a:lnTo>
                                <a:lnTo>
                                  <a:pt x="50" y="139"/>
                                </a:lnTo>
                                <a:lnTo>
                                  <a:pt x="54" y="155"/>
                                </a:lnTo>
                                <a:lnTo>
                                  <a:pt x="60" y="170"/>
                                </a:lnTo>
                                <a:lnTo>
                                  <a:pt x="69" y="181"/>
                                </a:lnTo>
                                <a:lnTo>
                                  <a:pt x="80" y="190"/>
                                </a:lnTo>
                                <a:lnTo>
                                  <a:pt x="92" y="196"/>
                                </a:lnTo>
                                <a:lnTo>
                                  <a:pt x="106" y="201"/>
                                </a:lnTo>
                                <a:lnTo>
                                  <a:pt x="122" y="202"/>
                                </a:lnTo>
                                <a:lnTo>
                                  <a:pt x="129" y="201"/>
                                </a:lnTo>
                                <a:lnTo>
                                  <a:pt x="138" y="199"/>
                                </a:lnTo>
                                <a:lnTo>
                                  <a:pt x="145" y="197"/>
                                </a:lnTo>
                                <a:lnTo>
                                  <a:pt x="153" y="194"/>
                                </a:lnTo>
                                <a:lnTo>
                                  <a:pt x="153" y="140"/>
                                </a:lnTo>
                                <a:lnTo>
                                  <a:pt x="108" y="140"/>
                                </a:lnTo>
                                <a:lnTo>
                                  <a:pt x="105" y="139"/>
                                </a:lnTo>
                                <a:lnTo>
                                  <a:pt x="103" y="137"/>
                                </a:lnTo>
                                <a:lnTo>
                                  <a:pt x="101" y="130"/>
                                </a:lnTo>
                                <a:lnTo>
                                  <a:pt x="101" y="122"/>
                                </a:lnTo>
                                <a:lnTo>
                                  <a:pt x="101" y="117"/>
                                </a:lnTo>
                                <a:lnTo>
                                  <a:pt x="101" y="113"/>
                                </a:lnTo>
                                <a:lnTo>
                                  <a:pt x="102" y="111"/>
                                </a:lnTo>
                                <a:lnTo>
                                  <a:pt x="103" y="108"/>
                                </a:lnTo>
                                <a:lnTo>
                                  <a:pt x="103" y="106"/>
                                </a:lnTo>
                                <a:lnTo>
                                  <a:pt x="105" y="106"/>
                                </a:lnTo>
                                <a:lnTo>
                                  <a:pt x="106" y="105"/>
                                </a:lnTo>
                                <a:lnTo>
                                  <a:pt x="108" y="105"/>
                                </a:lnTo>
                                <a:lnTo>
                                  <a:pt x="187" y="105"/>
                                </a:lnTo>
                                <a:lnTo>
                                  <a:pt x="190" y="105"/>
                                </a:lnTo>
                                <a:lnTo>
                                  <a:pt x="192" y="106"/>
                                </a:lnTo>
                                <a:lnTo>
                                  <a:pt x="195" y="106"/>
                                </a:lnTo>
                                <a:lnTo>
                                  <a:pt x="196" y="108"/>
                                </a:lnTo>
                                <a:lnTo>
                                  <a:pt x="197" y="111"/>
                                </a:lnTo>
                                <a:lnTo>
                                  <a:pt x="198" y="113"/>
                                </a:lnTo>
                                <a:lnTo>
                                  <a:pt x="199" y="116"/>
                                </a:lnTo>
                                <a:lnTo>
                                  <a:pt x="199" y="119"/>
                                </a:lnTo>
                                <a:lnTo>
                                  <a:pt x="199" y="212"/>
                                </a:lnTo>
                                <a:lnTo>
                                  <a:pt x="199" y="218"/>
                                </a:lnTo>
                                <a:lnTo>
                                  <a:pt x="197" y="222"/>
                                </a:lnTo>
                                <a:lnTo>
                                  <a:pt x="195" y="225"/>
                                </a:lnTo>
                                <a:lnTo>
                                  <a:pt x="190" y="228"/>
                                </a:lnTo>
                                <a:lnTo>
                                  <a:pt x="183" y="230"/>
                                </a:lnTo>
                                <a:lnTo>
                                  <a:pt x="175" y="233"/>
                                </a:lnTo>
                                <a:lnTo>
                                  <a:pt x="166" y="235"/>
                                </a:lnTo>
                                <a:lnTo>
                                  <a:pt x="158" y="238"/>
                                </a:lnTo>
                                <a:lnTo>
                                  <a:pt x="148" y="239"/>
                                </a:lnTo>
                                <a:lnTo>
                                  <a:pt x="138" y="240"/>
                                </a:lnTo>
                                <a:lnTo>
                                  <a:pt x="129" y="241"/>
                                </a:lnTo>
                                <a:lnTo>
                                  <a:pt x="119" y="241"/>
                                </a:lnTo>
                                <a:lnTo>
                                  <a:pt x="92" y="240"/>
                                </a:lnTo>
                                <a:lnTo>
                                  <a:pt x="69" y="233"/>
                                </a:lnTo>
                                <a:lnTo>
                                  <a:pt x="48" y="224"/>
                                </a:lnTo>
                                <a:lnTo>
                                  <a:pt x="32" y="209"/>
                                </a:lnTo>
                                <a:lnTo>
                                  <a:pt x="17" y="193"/>
                                </a:lnTo>
                                <a:lnTo>
                                  <a:pt x="9" y="172"/>
                                </a:lnTo>
                                <a:lnTo>
                                  <a:pt x="1" y="150"/>
                                </a:lnTo>
                                <a:lnTo>
                                  <a:pt x="0" y="123"/>
                                </a:lnTo>
                                <a:lnTo>
                                  <a:pt x="1" y="95"/>
                                </a:lnTo>
                                <a:lnTo>
                                  <a:pt x="9" y="71"/>
                                </a:lnTo>
                                <a:lnTo>
                                  <a:pt x="18" y="49"/>
                                </a:lnTo>
                                <a:lnTo>
                                  <a:pt x="33" y="33"/>
                                </a:lnTo>
                                <a:lnTo>
                                  <a:pt x="50" y="18"/>
                                </a:lnTo>
                                <a:lnTo>
                                  <a:pt x="71" y="9"/>
                                </a:lnTo>
                                <a:lnTo>
                                  <a:pt x="95" y="1"/>
                                </a:lnTo>
                                <a:lnTo>
                                  <a:pt x="122" y="0"/>
                                </a:lnTo>
                                <a:lnTo>
                                  <a:pt x="137" y="0"/>
                                </a:lnTo>
                                <a:lnTo>
                                  <a:pt x="149" y="1"/>
                                </a:lnTo>
                                <a:lnTo>
                                  <a:pt x="161" y="4"/>
                                </a:lnTo>
                                <a:lnTo>
                                  <a:pt x="171" y="7"/>
                                </a:lnTo>
                                <a:lnTo>
                                  <a:pt x="180" y="10"/>
                                </a:lnTo>
                                <a:lnTo>
                                  <a:pt x="187" y="13"/>
                                </a:lnTo>
                                <a:lnTo>
                                  <a:pt x="192" y="16"/>
                                </a:lnTo>
                                <a:lnTo>
                                  <a:pt x="196" y="20"/>
                                </a:lnTo>
                                <a:lnTo>
                                  <a:pt x="197" y="22"/>
                                </a:lnTo>
                                <a:lnTo>
                                  <a:pt x="198" y="26"/>
                                </a:lnTo>
                                <a:lnTo>
                                  <a:pt x="199" y="32"/>
                                </a:lnTo>
                                <a:lnTo>
                                  <a:pt x="199" y="3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92" name="Freeform 387"/>
                        <wps:cNvSpPr>
                          <a:spLocks noEditPoints="1"/>
                        </wps:cNvSpPr>
                        <wps:spPr bwMode="auto">
                          <a:xfrm>
                            <a:off x="1127126" y="169863"/>
                            <a:ext cx="84138" cy="96838"/>
                          </a:xfrm>
                          <a:custGeom>
                            <a:avLst/>
                            <a:gdLst>
                              <a:gd name="T0" fmla="*/ 158 w 159"/>
                              <a:gd name="T1" fmla="*/ 94 h 181"/>
                              <a:gd name="T2" fmla="*/ 150 w 159"/>
                              <a:gd name="T3" fmla="*/ 101 h 181"/>
                              <a:gd name="T4" fmla="*/ 47 w 159"/>
                              <a:gd name="T5" fmla="*/ 102 h 181"/>
                              <a:gd name="T6" fmla="*/ 49 w 159"/>
                              <a:gd name="T7" fmla="*/ 121 h 181"/>
                              <a:gd name="T8" fmla="*/ 57 w 159"/>
                              <a:gd name="T9" fmla="*/ 134 h 181"/>
                              <a:gd name="T10" fmla="*/ 70 w 159"/>
                              <a:gd name="T11" fmla="*/ 144 h 181"/>
                              <a:gd name="T12" fmla="*/ 91 w 159"/>
                              <a:gd name="T13" fmla="*/ 147 h 181"/>
                              <a:gd name="T14" fmla="*/ 112 w 159"/>
                              <a:gd name="T15" fmla="*/ 146 h 181"/>
                              <a:gd name="T16" fmla="*/ 127 w 159"/>
                              <a:gd name="T17" fmla="*/ 142 h 181"/>
                              <a:gd name="T18" fmla="*/ 138 w 159"/>
                              <a:gd name="T19" fmla="*/ 138 h 181"/>
                              <a:gd name="T20" fmla="*/ 146 w 159"/>
                              <a:gd name="T21" fmla="*/ 136 h 181"/>
                              <a:gd name="T22" fmla="*/ 148 w 159"/>
                              <a:gd name="T23" fmla="*/ 137 h 181"/>
                              <a:gd name="T24" fmla="*/ 150 w 159"/>
                              <a:gd name="T25" fmla="*/ 138 h 181"/>
                              <a:gd name="T26" fmla="*/ 150 w 159"/>
                              <a:gd name="T27" fmla="*/ 143 h 181"/>
                              <a:gd name="T28" fmla="*/ 152 w 159"/>
                              <a:gd name="T29" fmla="*/ 150 h 181"/>
                              <a:gd name="T30" fmla="*/ 150 w 159"/>
                              <a:gd name="T31" fmla="*/ 158 h 181"/>
                              <a:gd name="T32" fmla="*/ 150 w 159"/>
                              <a:gd name="T33" fmla="*/ 163 h 181"/>
                              <a:gd name="T34" fmla="*/ 149 w 159"/>
                              <a:gd name="T35" fmla="*/ 165 h 181"/>
                              <a:gd name="T36" fmla="*/ 148 w 159"/>
                              <a:gd name="T37" fmla="*/ 168 h 181"/>
                              <a:gd name="T38" fmla="*/ 141 w 159"/>
                              <a:gd name="T39" fmla="*/ 171 h 181"/>
                              <a:gd name="T40" fmla="*/ 128 w 159"/>
                              <a:gd name="T41" fmla="*/ 176 h 181"/>
                              <a:gd name="T42" fmla="*/ 110 w 159"/>
                              <a:gd name="T43" fmla="*/ 180 h 181"/>
                              <a:gd name="T44" fmla="*/ 86 w 159"/>
                              <a:gd name="T45" fmla="*/ 181 h 181"/>
                              <a:gd name="T46" fmla="*/ 49 w 159"/>
                              <a:gd name="T47" fmla="*/ 175 h 181"/>
                              <a:gd name="T48" fmla="*/ 22 w 159"/>
                              <a:gd name="T49" fmla="*/ 159 h 181"/>
                              <a:gd name="T50" fmla="*/ 6 w 159"/>
                              <a:gd name="T51" fmla="*/ 132 h 181"/>
                              <a:gd name="T52" fmla="*/ 0 w 159"/>
                              <a:gd name="T53" fmla="*/ 93 h 181"/>
                              <a:gd name="T54" fmla="*/ 6 w 159"/>
                              <a:gd name="T55" fmla="*/ 53 h 181"/>
                              <a:gd name="T56" fmla="*/ 22 w 159"/>
                              <a:gd name="T57" fmla="*/ 25 h 181"/>
                              <a:gd name="T58" fmla="*/ 48 w 159"/>
                              <a:gd name="T59" fmla="*/ 6 h 181"/>
                              <a:gd name="T60" fmla="*/ 83 w 159"/>
                              <a:gd name="T61" fmla="*/ 0 h 181"/>
                              <a:gd name="T62" fmla="*/ 117 w 159"/>
                              <a:gd name="T63" fmla="*/ 5 h 181"/>
                              <a:gd name="T64" fmla="*/ 141 w 159"/>
                              <a:gd name="T65" fmla="*/ 22 h 181"/>
                              <a:gd name="T66" fmla="*/ 154 w 159"/>
                              <a:gd name="T67" fmla="*/ 47 h 181"/>
                              <a:gd name="T68" fmla="*/ 159 w 159"/>
                              <a:gd name="T69" fmla="*/ 79 h 181"/>
                              <a:gd name="T70" fmla="*/ 115 w 159"/>
                              <a:gd name="T71" fmla="*/ 73 h 181"/>
                              <a:gd name="T72" fmla="*/ 107 w 159"/>
                              <a:gd name="T73" fmla="*/ 43 h 181"/>
                              <a:gd name="T74" fmla="*/ 90 w 159"/>
                              <a:gd name="T75" fmla="*/ 32 h 181"/>
                              <a:gd name="T76" fmla="*/ 74 w 159"/>
                              <a:gd name="T77" fmla="*/ 32 h 181"/>
                              <a:gd name="T78" fmla="*/ 61 w 159"/>
                              <a:gd name="T79" fmla="*/ 38 h 181"/>
                              <a:gd name="T80" fmla="*/ 52 w 159"/>
                              <a:gd name="T81" fmla="*/ 49 h 181"/>
                              <a:gd name="T82" fmla="*/ 48 w 159"/>
                              <a:gd name="T83" fmla="*/ 64 h 181"/>
                              <a:gd name="T84" fmla="*/ 115 w 159"/>
                              <a:gd name="T85" fmla="*/ 73 h 1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59" h="181">
                                <a:moveTo>
                                  <a:pt x="159" y="85"/>
                                </a:moveTo>
                                <a:lnTo>
                                  <a:pt x="158" y="94"/>
                                </a:lnTo>
                                <a:lnTo>
                                  <a:pt x="155" y="98"/>
                                </a:lnTo>
                                <a:lnTo>
                                  <a:pt x="150" y="101"/>
                                </a:lnTo>
                                <a:lnTo>
                                  <a:pt x="146" y="102"/>
                                </a:lnTo>
                                <a:lnTo>
                                  <a:pt x="47" y="102"/>
                                </a:lnTo>
                                <a:lnTo>
                                  <a:pt x="47" y="112"/>
                                </a:lnTo>
                                <a:lnTo>
                                  <a:pt x="49" y="121"/>
                                </a:lnTo>
                                <a:lnTo>
                                  <a:pt x="52" y="128"/>
                                </a:lnTo>
                                <a:lnTo>
                                  <a:pt x="57" y="134"/>
                                </a:lnTo>
                                <a:lnTo>
                                  <a:pt x="63" y="141"/>
                                </a:lnTo>
                                <a:lnTo>
                                  <a:pt x="70" y="144"/>
                                </a:lnTo>
                                <a:lnTo>
                                  <a:pt x="80" y="147"/>
                                </a:lnTo>
                                <a:lnTo>
                                  <a:pt x="91" y="147"/>
                                </a:lnTo>
                                <a:lnTo>
                                  <a:pt x="102" y="147"/>
                                </a:lnTo>
                                <a:lnTo>
                                  <a:pt x="112" y="146"/>
                                </a:lnTo>
                                <a:lnTo>
                                  <a:pt x="121" y="143"/>
                                </a:lnTo>
                                <a:lnTo>
                                  <a:pt x="127" y="142"/>
                                </a:lnTo>
                                <a:lnTo>
                                  <a:pt x="133" y="139"/>
                                </a:lnTo>
                                <a:lnTo>
                                  <a:pt x="138" y="138"/>
                                </a:lnTo>
                                <a:lnTo>
                                  <a:pt x="143" y="136"/>
                                </a:lnTo>
                                <a:lnTo>
                                  <a:pt x="146" y="136"/>
                                </a:lnTo>
                                <a:lnTo>
                                  <a:pt x="147" y="136"/>
                                </a:lnTo>
                                <a:lnTo>
                                  <a:pt x="148" y="137"/>
                                </a:lnTo>
                                <a:lnTo>
                                  <a:pt x="149" y="137"/>
                                </a:lnTo>
                                <a:lnTo>
                                  <a:pt x="150" y="138"/>
                                </a:lnTo>
                                <a:lnTo>
                                  <a:pt x="150" y="141"/>
                                </a:lnTo>
                                <a:lnTo>
                                  <a:pt x="150" y="143"/>
                                </a:lnTo>
                                <a:lnTo>
                                  <a:pt x="152" y="147"/>
                                </a:lnTo>
                                <a:lnTo>
                                  <a:pt x="152" y="150"/>
                                </a:lnTo>
                                <a:lnTo>
                                  <a:pt x="152" y="154"/>
                                </a:lnTo>
                                <a:lnTo>
                                  <a:pt x="150" y="158"/>
                                </a:lnTo>
                                <a:lnTo>
                                  <a:pt x="150" y="160"/>
                                </a:lnTo>
                                <a:lnTo>
                                  <a:pt x="150" y="163"/>
                                </a:lnTo>
                                <a:lnTo>
                                  <a:pt x="150" y="164"/>
                                </a:lnTo>
                                <a:lnTo>
                                  <a:pt x="149" y="165"/>
                                </a:lnTo>
                                <a:lnTo>
                                  <a:pt x="149" y="166"/>
                                </a:lnTo>
                                <a:lnTo>
                                  <a:pt x="148" y="168"/>
                                </a:lnTo>
                                <a:lnTo>
                                  <a:pt x="146" y="170"/>
                                </a:lnTo>
                                <a:lnTo>
                                  <a:pt x="141" y="171"/>
                                </a:lnTo>
                                <a:lnTo>
                                  <a:pt x="136" y="174"/>
                                </a:lnTo>
                                <a:lnTo>
                                  <a:pt x="128" y="176"/>
                                </a:lnTo>
                                <a:lnTo>
                                  <a:pt x="120" y="178"/>
                                </a:lnTo>
                                <a:lnTo>
                                  <a:pt x="110" y="180"/>
                                </a:lnTo>
                                <a:lnTo>
                                  <a:pt x="99" y="181"/>
                                </a:lnTo>
                                <a:lnTo>
                                  <a:pt x="86" y="181"/>
                                </a:lnTo>
                                <a:lnTo>
                                  <a:pt x="67" y="180"/>
                                </a:lnTo>
                                <a:lnTo>
                                  <a:pt x="49" y="175"/>
                                </a:lnTo>
                                <a:lnTo>
                                  <a:pt x="33" y="169"/>
                                </a:lnTo>
                                <a:lnTo>
                                  <a:pt x="22" y="159"/>
                                </a:lnTo>
                                <a:lnTo>
                                  <a:pt x="12" y="147"/>
                                </a:lnTo>
                                <a:lnTo>
                                  <a:pt x="6" y="132"/>
                                </a:lnTo>
                                <a:lnTo>
                                  <a:pt x="1" y="114"/>
                                </a:lnTo>
                                <a:lnTo>
                                  <a:pt x="0" y="93"/>
                                </a:lnTo>
                                <a:lnTo>
                                  <a:pt x="1" y="72"/>
                                </a:lnTo>
                                <a:lnTo>
                                  <a:pt x="6" y="53"/>
                                </a:lnTo>
                                <a:lnTo>
                                  <a:pt x="12" y="37"/>
                                </a:lnTo>
                                <a:lnTo>
                                  <a:pt x="22" y="25"/>
                                </a:lnTo>
                                <a:lnTo>
                                  <a:pt x="33" y="14"/>
                                </a:lnTo>
                                <a:lnTo>
                                  <a:pt x="48" y="6"/>
                                </a:lnTo>
                                <a:lnTo>
                                  <a:pt x="64" y="0"/>
                                </a:lnTo>
                                <a:lnTo>
                                  <a:pt x="83" y="0"/>
                                </a:lnTo>
                                <a:lnTo>
                                  <a:pt x="102" y="0"/>
                                </a:lnTo>
                                <a:lnTo>
                                  <a:pt x="117" y="5"/>
                                </a:lnTo>
                                <a:lnTo>
                                  <a:pt x="131" y="13"/>
                                </a:lnTo>
                                <a:lnTo>
                                  <a:pt x="141" y="22"/>
                                </a:lnTo>
                                <a:lnTo>
                                  <a:pt x="149" y="33"/>
                                </a:lnTo>
                                <a:lnTo>
                                  <a:pt x="154" y="47"/>
                                </a:lnTo>
                                <a:lnTo>
                                  <a:pt x="158" y="62"/>
                                </a:lnTo>
                                <a:lnTo>
                                  <a:pt x="159" y="79"/>
                                </a:lnTo>
                                <a:lnTo>
                                  <a:pt x="159" y="85"/>
                                </a:lnTo>
                                <a:close/>
                                <a:moveTo>
                                  <a:pt x="115" y="73"/>
                                </a:moveTo>
                                <a:lnTo>
                                  <a:pt x="113" y="54"/>
                                </a:lnTo>
                                <a:lnTo>
                                  <a:pt x="107" y="43"/>
                                </a:lnTo>
                                <a:lnTo>
                                  <a:pt x="102" y="37"/>
                                </a:lnTo>
                                <a:lnTo>
                                  <a:pt x="90" y="32"/>
                                </a:lnTo>
                                <a:lnTo>
                                  <a:pt x="81" y="32"/>
                                </a:lnTo>
                                <a:lnTo>
                                  <a:pt x="74" y="32"/>
                                </a:lnTo>
                                <a:lnTo>
                                  <a:pt x="67" y="35"/>
                                </a:lnTo>
                                <a:lnTo>
                                  <a:pt x="61" y="38"/>
                                </a:lnTo>
                                <a:lnTo>
                                  <a:pt x="56" y="43"/>
                                </a:lnTo>
                                <a:lnTo>
                                  <a:pt x="52" y="49"/>
                                </a:lnTo>
                                <a:lnTo>
                                  <a:pt x="49" y="57"/>
                                </a:lnTo>
                                <a:lnTo>
                                  <a:pt x="48" y="64"/>
                                </a:lnTo>
                                <a:lnTo>
                                  <a:pt x="47" y="73"/>
                                </a:lnTo>
                                <a:lnTo>
                                  <a:pt x="115" y="7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93" name="Freeform 388"/>
                        <wps:cNvSpPr>
                          <a:spLocks/>
                        </wps:cNvSpPr>
                        <wps:spPr bwMode="auto">
                          <a:xfrm>
                            <a:off x="1230313" y="169863"/>
                            <a:ext cx="82550" cy="95250"/>
                          </a:xfrm>
                          <a:custGeom>
                            <a:avLst/>
                            <a:gdLst>
                              <a:gd name="T0" fmla="*/ 154 w 154"/>
                              <a:gd name="T1" fmla="*/ 173 h 178"/>
                              <a:gd name="T2" fmla="*/ 151 w 154"/>
                              <a:gd name="T3" fmla="*/ 175 h 178"/>
                              <a:gd name="T4" fmla="*/ 147 w 154"/>
                              <a:gd name="T5" fmla="*/ 178 h 178"/>
                              <a:gd name="T6" fmla="*/ 138 w 154"/>
                              <a:gd name="T7" fmla="*/ 178 h 178"/>
                              <a:gd name="T8" fmla="*/ 126 w 154"/>
                              <a:gd name="T9" fmla="*/ 178 h 178"/>
                              <a:gd name="T10" fmla="*/ 116 w 154"/>
                              <a:gd name="T11" fmla="*/ 178 h 178"/>
                              <a:gd name="T12" fmla="*/ 111 w 154"/>
                              <a:gd name="T13" fmla="*/ 175 h 178"/>
                              <a:gd name="T14" fmla="*/ 108 w 154"/>
                              <a:gd name="T15" fmla="*/ 173 h 178"/>
                              <a:gd name="T16" fmla="*/ 108 w 154"/>
                              <a:gd name="T17" fmla="*/ 79 h 178"/>
                              <a:gd name="T18" fmla="*/ 107 w 154"/>
                              <a:gd name="T19" fmla="*/ 61 h 178"/>
                              <a:gd name="T20" fmla="*/ 102 w 154"/>
                              <a:gd name="T21" fmla="*/ 49 h 178"/>
                              <a:gd name="T22" fmla="*/ 94 w 154"/>
                              <a:gd name="T23" fmla="*/ 42 h 178"/>
                              <a:gd name="T24" fmla="*/ 81 w 154"/>
                              <a:gd name="T25" fmla="*/ 40 h 178"/>
                              <a:gd name="T26" fmla="*/ 64 w 154"/>
                              <a:gd name="T27" fmla="*/ 46 h 178"/>
                              <a:gd name="T28" fmla="*/ 46 w 154"/>
                              <a:gd name="T29" fmla="*/ 64 h 178"/>
                              <a:gd name="T30" fmla="*/ 46 w 154"/>
                              <a:gd name="T31" fmla="*/ 173 h 178"/>
                              <a:gd name="T32" fmla="*/ 43 w 154"/>
                              <a:gd name="T33" fmla="*/ 175 h 178"/>
                              <a:gd name="T34" fmla="*/ 38 w 154"/>
                              <a:gd name="T35" fmla="*/ 178 h 178"/>
                              <a:gd name="T36" fmla="*/ 30 w 154"/>
                              <a:gd name="T37" fmla="*/ 178 h 178"/>
                              <a:gd name="T38" fmla="*/ 17 w 154"/>
                              <a:gd name="T39" fmla="*/ 178 h 178"/>
                              <a:gd name="T40" fmla="*/ 7 w 154"/>
                              <a:gd name="T41" fmla="*/ 178 h 178"/>
                              <a:gd name="T42" fmla="*/ 2 w 154"/>
                              <a:gd name="T43" fmla="*/ 175 h 178"/>
                              <a:gd name="T44" fmla="*/ 0 w 154"/>
                              <a:gd name="T45" fmla="*/ 173 h 178"/>
                              <a:gd name="T46" fmla="*/ 0 w 154"/>
                              <a:gd name="T47" fmla="*/ 10 h 178"/>
                              <a:gd name="T48" fmla="*/ 1 w 154"/>
                              <a:gd name="T49" fmla="*/ 6 h 178"/>
                              <a:gd name="T50" fmla="*/ 5 w 154"/>
                              <a:gd name="T51" fmla="*/ 4 h 178"/>
                              <a:gd name="T52" fmla="*/ 10 w 154"/>
                              <a:gd name="T53" fmla="*/ 3 h 178"/>
                              <a:gd name="T54" fmla="*/ 20 w 154"/>
                              <a:gd name="T55" fmla="*/ 3 h 178"/>
                              <a:gd name="T56" fmla="*/ 30 w 154"/>
                              <a:gd name="T57" fmla="*/ 3 h 178"/>
                              <a:gd name="T58" fmla="*/ 36 w 154"/>
                              <a:gd name="T59" fmla="*/ 4 h 178"/>
                              <a:gd name="T60" fmla="*/ 38 w 154"/>
                              <a:gd name="T61" fmla="*/ 6 h 178"/>
                              <a:gd name="T62" fmla="*/ 39 w 154"/>
                              <a:gd name="T63" fmla="*/ 10 h 178"/>
                              <a:gd name="T64" fmla="*/ 53 w 154"/>
                              <a:gd name="T65" fmla="*/ 15 h 178"/>
                              <a:gd name="T66" fmla="*/ 80 w 154"/>
                              <a:gd name="T67" fmla="*/ 0 h 178"/>
                              <a:gd name="T68" fmla="*/ 111 w 154"/>
                              <a:gd name="T69" fmla="*/ 0 h 178"/>
                              <a:gd name="T70" fmla="*/ 133 w 154"/>
                              <a:gd name="T71" fmla="*/ 11 h 178"/>
                              <a:gd name="T72" fmla="*/ 148 w 154"/>
                              <a:gd name="T73" fmla="*/ 30 h 178"/>
                              <a:gd name="T74" fmla="*/ 154 w 154"/>
                              <a:gd name="T75" fmla="*/ 54 h 178"/>
                              <a:gd name="T76" fmla="*/ 154 w 154"/>
                              <a:gd name="T77" fmla="*/ 171 h 17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54" h="178">
                                <a:moveTo>
                                  <a:pt x="154" y="171"/>
                                </a:moveTo>
                                <a:lnTo>
                                  <a:pt x="154" y="173"/>
                                </a:lnTo>
                                <a:lnTo>
                                  <a:pt x="153" y="174"/>
                                </a:lnTo>
                                <a:lnTo>
                                  <a:pt x="151" y="175"/>
                                </a:lnTo>
                                <a:lnTo>
                                  <a:pt x="149" y="176"/>
                                </a:lnTo>
                                <a:lnTo>
                                  <a:pt x="147" y="178"/>
                                </a:lnTo>
                                <a:lnTo>
                                  <a:pt x="143" y="178"/>
                                </a:lnTo>
                                <a:lnTo>
                                  <a:pt x="138" y="178"/>
                                </a:lnTo>
                                <a:lnTo>
                                  <a:pt x="132" y="178"/>
                                </a:lnTo>
                                <a:lnTo>
                                  <a:pt x="126" y="178"/>
                                </a:lnTo>
                                <a:lnTo>
                                  <a:pt x="121" y="178"/>
                                </a:lnTo>
                                <a:lnTo>
                                  <a:pt x="116" y="178"/>
                                </a:lnTo>
                                <a:lnTo>
                                  <a:pt x="113" y="176"/>
                                </a:lnTo>
                                <a:lnTo>
                                  <a:pt x="111" y="175"/>
                                </a:lnTo>
                                <a:lnTo>
                                  <a:pt x="110" y="174"/>
                                </a:lnTo>
                                <a:lnTo>
                                  <a:pt x="108" y="173"/>
                                </a:lnTo>
                                <a:lnTo>
                                  <a:pt x="108" y="171"/>
                                </a:lnTo>
                                <a:lnTo>
                                  <a:pt x="108" y="79"/>
                                </a:lnTo>
                                <a:lnTo>
                                  <a:pt x="108" y="68"/>
                                </a:lnTo>
                                <a:lnTo>
                                  <a:pt x="107" y="61"/>
                                </a:lnTo>
                                <a:lnTo>
                                  <a:pt x="105" y="54"/>
                                </a:lnTo>
                                <a:lnTo>
                                  <a:pt x="102" y="49"/>
                                </a:lnTo>
                                <a:lnTo>
                                  <a:pt x="99" y="45"/>
                                </a:lnTo>
                                <a:lnTo>
                                  <a:pt x="94" y="42"/>
                                </a:lnTo>
                                <a:lnTo>
                                  <a:pt x="89" y="40"/>
                                </a:lnTo>
                                <a:lnTo>
                                  <a:pt x="81" y="40"/>
                                </a:lnTo>
                                <a:lnTo>
                                  <a:pt x="73" y="40"/>
                                </a:lnTo>
                                <a:lnTo>
                                  <a:pt x="64" y="46"/>
                                </a:lnTo>
                                <a:lnTo>
                                  <a:pt x="55" y="53"/>
                                </a:lnTo>
                                <a:lnTo>
                                  <a:pt x="46" y="64"/>
                                </a:lnTo>
                                <a:lnTo>
                                  <a:pt x="46" y="171"/>
                                </a:lnTo>
                                <a:lnTo>
                                  <a:pt x="46" y="173"/>
                                </a:lnTo>
                                <a:lnTo>
                                  <a:pt x="44" y="174"/>
                                </a:lnTo>
                                <a:lnTo>
                                  <a:pt x="43" y="175"/>
                                </a:lnTo>
                                <a:lnTo>
                                  <a:pt x="41" y="176"/>
                                </a:lnTo>
                                <a:lnTo>
                                  <a:pt x="38" y="178"/>
                                </a:lnTo>
                                <a:lnTo>
                                  <a:pt x="34" y="178"/>
                                </a:lnTo>
                                <a:lnTo>
                                  <a:pt x="30" y="178"/>
                                </a:lnTo>
                                <a:lnTo>
                                  <a:pt x="23" y="178"/>
                                </a:lnTo>
                                <a:lnTo>
                                  <a:pt x="17" y="178"/>
                                </a:lnTo>
                                <a:lnTo>
                                  <a:pt x="12" y="178"/>
                                </a:lnTo>
                                <a:lnTo>
                                  <a:pt x="7" y="178"/>
                                </a:lnTo>
                                <a:lnTo>
                                  <a:pt x="5" y="176"/>
                                </a:lnTo>
                                <a:lnTo>
                                  <a:pt x="2" y="175"/>
                                </a:lnTo>
                                <a:lnTo>
                                  <a:pt x="1" y="174"/>
                                </a:lnTo>
                                <a:lnTo>
                                  <a:pt x="0" y="173"/>
                                </a:lnTo>
                                <a:lnTo>
                                  <a:pt x="0" y="171"/>
                                </a:lnTo>
                                <a:lnTo>
                                  <a:pt x="0" y="10"/>
                                </a:lnTo>
                                <a:lnTo>
                                  <a:pt x="0" y="8"/>
                                </a:lnTo>
                                <a:lnTo>
                                  <a:pt x="1" y="6"/>
                                </a:lnTo>
                                <a:lnTo>
                                  <a:pt x="2" y="5"/>
                                </a:lnTo>
                                <a:lnTo>
                                  <a:pt x="5" y="4"/>
                                </a:lnTo>
                                <a:lnTo>
                                  <a:pt x="7" y="4"/>
                                </a:lnTo>
                                <a:lnTo>
                                  <a:pt x="10" y="3"/>
                                </a:lnTo>
                                <a:lnTo>
                                  <a:pt x="15" y="3"/>
                                </a:lnTo>
                                <a:lnTo>
                                  <a:pt x="20" y="3"/>
                                </a:lnTo>
                                <a:lnTo>
                                  <a:pt x="26" y="3"/>
                                </a:lnTo>
                                <a:lnTo>
                                  <a:pt x="30" y="3"/>
                                </a:lnTo>
                                <a:lnTo>
                                  <a:pt x="33" y="4"/>
                                </a:lnTo>
                                <a:lnTo>
                                  <a:pt x="36" y="4"/>
                                </a:lnTo>
                                <a:lnTo>
                                  <a:pt x="37" y="5"/>
                                </a:lnTo>
                                <a:lnTo>
                                  <a:pt x="38" y="6"/>
                                </a:lnTo>
                                <a:lnTo>
                                  <a:pt x="39" y="8"/>
                                </a:lnTo>
                                <a:lnTo>
                                  <a:pt x="39" y="10"/>
                                </a:lnTo>
                                <a:lnTo>
                                  <a:pt x="39" y="29"/>
                                </a:lnTo>
                                <a:lnTo>
                                  <a:pt x="53" y="15"/>
                                </a:lnTo>
                                <a:lnTo>
                                  <a:pt x="67" y="6"/>
                                </a:lnTo>
                                <a:lnTo>
                                  <a:pt x="80" y="0"/>
                                </a:lnTo>
                                <a:lnTo>
                                  <a:pt x="95" y="0"/>
                                </a:lnTo>
                                <a:lnTo>
                                  <a:pt x="111" y="0"/>
                                </a:lnTo>
                                <a:lnTo>
                                  <a:pt x="123" y="5"/>
                                </a:lnTo>
                                <a:lnTo>
                                  <a:pt x="133" y="11"/>
                                </a:lnTo>
                                <a:lnTo>
                                  <a:pt x="140" y="20"/>
                                </a:lnTo>
                                <a:lnTo>
                                  <a:pt x="148" y="30"/>
                                </a:lnTo>
                                <a:lnTo>
                                  <a:pt x="151" y="42"/>
                                </a:lnTo>
                                <a:lnTo>
                                  <a:pt x="154" y="54"/>
                                </a:lnTo>
                                <a:lnTo>
                                  <a:pt x="154" y="72"/>
                                </a:lnTo>
                                <a:lnTo>
                                  <a:pt x="154" y="17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94" name="Freeform 389"/>
                        <wps:cNvSpPr>
                          <a:spLocks noEditPoints="1"/>
                        </wps:cNvSpPr>
                        <wps:spPr bwMode="auto">
                          <a:xfrm>
                            <a:off x="1331913" y="169863"/>
                            <a:ext cx="82550" cy="96838"/>
                          </a:xfrm>
                          <a:custGeom>
                            <a:avLst/>
                            <a:gdLst>
                              <a:gd name="T0" fmla="*/ 157 w 157"/>
                              <a:gd name="T1" fmla="*/ 94 h 181"/>
                              <a:gd name="T2" fmla="*/ 150 w 157"/>
                              <a:gd name="T3" fmla="*/ 101 h 181"/>
                              <a:gd name="T4" fmla="*/ 45 w 157"/>
                              <a:gd name="T5" fmla="*/ 102 h 181"/>
                              <a:gd name="T6" fmla="*/ 48 w 157"/>
                              <a:gd name="T7" fmla="*/ 121 h 181"/>
                              <a:gd name="T8" fmla="*/ 55 w 157"/>
                              <a:gd name="T9" fmla="*/ 134 h 181"/>
                              <a:gd name="T10" fmla="*/ 70 w 157"/>
                              <a:gd name="T11" fmla="*/ 144 h 181"/>
                              <a:gd name="T12" fmla="*/ 90 w 157"/>
                              <a:gd name="T13" fmla="*/ 147 h 181"/>
                              <a:gd name="T14" fmla="*/ 111 w 157"/>
                              <a:gd name="T15" fmla="*/ 146 h 181"/>
                              <a:gd name="T16" fmla="*/ 127 w 157"/>
                              <a:gd name="T17" fmla="*/ 142 h 181"/>
                              <a:gd name="T18" fmla="*/ 138 w 157"/>
                              <a:gd name="T19" fmla="*/ 138 h 181"/>
                              <a:gd name="T20" fmla="*/ 144 w 157"/>
                              <a:gd name="T21" fmla="*/ 136 h 181"/>
                              <a:gd name="T22" fmla="*/ 146 w 157"/>
                              <a:gd name="T23" fmla="*/ 137 h 181"/>
                              <a:gd name="T24" fmla="*/ 149 w 157"/>
                              <a:gd name="T25" fmla="*/ 138 h 181"/>
                              <a:gd name="T26" fmla="*/ 150 w 157"/>
                              <a:gd name="T27" fmla="*/ 143 h 181"/>
                              <a:gd name="T28" fmla="*/ 150 w 157"/>
                              <a:gd name="T29" fmla="*/ 150 h 181"/>
                              <a:gd name="T30" fmla="*/ 150 w 157"/>
                              <a:gd name="T31" fmla="*/ 158 h 181"/>
                              <a:gd name="T32" fmla="*/ 149 w 157"/>
                              <a:gd name="T33" fmla="*/ 163 h 181"/>
                              <a:gd name="T34" fmla="*/ 147 w 157"/>
                              <a:gd name="T35" fmla="*/ 165 h 181"/>
                              <a:gd name="T36" fmla="*/ 146 w 157"/>
                              <a:gd name="T37" fmla="*/ 168 h 181"/>
                              <a:gd name="T38" fmla="*/ 140 w 157"/>
                              <a:gd name="T39" fmla="*/ 171 h 181"/>
                              <a:gd name="T40" fmla="*/ 127 w 157"/>
                              <a:gd name="T41" fmla="*/ 176 h 181"/>
                              <a:gd name="T42" fmla="*/ 108 w 157"/>
                              <a:gd name="T43" fmla="*/ 180 h 181"/>
                              <a:gd name="T44" fmla="*/ 86 w 157"/>
                              <a:gd name="T45" fmla="*/ 181 h 181"/>
                              <a:gd name="T46" fmla="*/ 48 w 157"/>
                              <a:gd name="T47" fmla="*/ 175 h 181"/>
                              <a:gd name="T48" fmla="*/ 21 w 157"/>
                              <a:gd name="T49" fmla="*/ 159 h 181"/>
                              <a:gd name="T50" fmla="*/ 5 w 157"/>
                              <a:gd name="T51" fmla="*/ 132 h 181"/>
                              <a:gd name="T52" fmla="*/ 0 w 157"/>
                              <a:gd name="T53" fmla="*/ 93 h 181"/>
                              <a:gd name="T54" fmla="*/ 5 w 157"/>
                              <a:gd name="T55" fmla="*/ 53 h 181"/>
                              <a:gd name="T56" fmla="*/ 22 w 157"/>
                              <a:gd name="T57" fmla="*/ 25 h 181"/>
                              <a:gd name="T58" fmla="*/ 46 w 157"/>
                              <a:gd name="T59" fmla="*/ 6 h 181"/>
                              <a:gd name="T60" fmla="*/ 81 w 157"/>
                              <a:gd name="T61" fmla="*/ 0 h 181"/>
                              <a:gd name="T62" fmla="*/ 115 w 157"/>
                              <a:gd name="T63" fmla="*/ 5 h 181"/>
                              <a:gd name="T64" fmla="*/ 140 w 157"/>
                              <a:gd name="T65" fmla="*/ 22 h 181"/>
                              <a:gd name="T66" fmla="*/ 154 w 157"/>
                              <a:gd name="T67" fmla="*/ 47 h 181"/>
                              <a:gd name="T68" fmla="*/ 157 w 157"/>
                              <a:gd name="T69" fmla="*/ 79 h 181"/>
                              <a:gd name="T70" fmla="*/ 113 w 157"/>
                              <a:gd name="T71" fmla="*/ 73 h 181"/>
                              <a:gd name="T72" fmla="*/ 106 w 157"/>
                              <a:gd name="T73" fmla="*/ 43 h 181"/>
                              <a:gd name="T74" fmla="*/ 88 w 157"/>
                              <a:gd name="T75" fmla="*/ 32 h 181"/>
                              <a:gd name="T76" fmla="*/ 72 w 157"/>
                              <a:gd name="T77" fmla="*/ 32 h 181"/>
                              <a:gd name="T78" fmla="*/ 59 w 157"/>
                              <a:gd name="T79" fmla="*/ 38 h 181"/>
                              <a:gd name="T80" fmla="*/ 50 w 157"/>
                              <a:gd name="T81" fmla="*/ 49 h 181"/>
                              <a:gd name="T82" fmla="*/ 46 w 157"/>
                              <a:gd name="T83" fmla="*/ 64 h 181"/>
                              <a:gd name="T84" fmla="*/ 113 w 157"/>
                              <a:gd name="T85" fmla="*/ 73 h 1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57" h="181">
                                <a:moveTo>
                                  <a:pt x="157" y="85"/>
                                </a:moveTo>
                                <a:lnTo>
                                  <a:pt x="157" y="94"/>
                                </a:lnTo>
                                <a:lnTo>
                                  <a:pt x="154" y="98"/>
                                </a:lnTo>
                                <a:lnTo>
                                  <a:pt x="150" y="101"/>
                                </a:lnTo>
                                <a:lnTo>
                                  <a:pt x="144" y="102"/>
                                </a:lnTo>
                                <a:lnTo>
                                  <a:pt x="45" y="102"/>
                                </a:lnTo>
                                <a:lnTo>
                                  <a:pt x="46" y="112"/>
                                </a:lnTo>
                                <a:lnTo>
                                  <a:pt x="48" y="121"/>
                                </a:lnTo>
                                <a:lnTo>
                                  <a:pt x="51" y="128"/>
                                </a:lnTo>
                                <a:lnTo>
                                  <a:pt x="55" y="134"/>
                                </a:lnTo>
                                <a:lnTo>
                                  <a:pt x="61" y="141"/>
                                </a:lnTo>
                                <a:lnTo>
                                  <a:pt x="70" y="144"/>
                                </a:lnTo>
                                <a:lnTo>
                                  <a:pt x="79" y="147"/>
                                </a:lnTo>
                                <a:lnTo>
                                  <a:pt x="90" y="147"/>
                                </a:lnTo>
                                <a:lnTo>
                                  <a:pt x="101" y="147"/>
                                </a:lnTo>
                                <a:lnTo>
                                  <a:pt x="111" y="146"/>
                                </a:lnTo>
                                <a:lnTo>
                                  <a:pt x="119" y="143"/>
                                </a:lnTo>
                                <a:lnTo>
                                  <a:pt x="127" y="142"/>
                                </a:lnTo>
                                <a:lnTo>
                                  <a:pt x="133" y="139"/>
                                </a:lnTo>
                                <a:lnTo>
                                  <a:pt x="138" y="138"/>
                                </a:lnTo>
                                <a:lnTo>
                                  <a:pt x="141" y="136"/>
                                </a:lnTo>
                                <a:lnTo>
                                  <a:pt x="144" y="136"/>
                                </a:lnTo>
                                <a:lnTo>
                                  <a:pt x="146" y="136"/>
                                </a:lnTo>
                                <a:lnTo>
                                  <a:pt x="146" y="137"/>
                                </a:lnTo>
                                <a:lnTo>
                                  <a:pt x="147" y="137"/>
                                </a:lnTo>
                                <a:lnTo>
                                  <a:pt x="149" y="138"/>
                                </a:lnTo>
                                <a:lnTo>
                                  <a:pt x="149" y="141"/>
                                </a:lnTo>
                                <a:lnTo>
                                  <a:pt x="150" y="143"/>
                                </a:lnTo>
                                <a:lnTo>
                                  <a:pt x="150" y="147"/>
                                </a:lnTo>
                                <a:lnTo>
                                  <a:pt x="150" y="150"/>
                                </a:lnTo>
                                <a:lnTo>
                                  <a:pt x="150" y="154"/>
                                </a:lnTo>
                                <a:lnTo>
                                  <a:pt x="150" y="158"/>
                                </a:lnTo>
                                <a:lnTo>
                                  <a:pt x="150" y="160"/>
                                </a:lnTo>
                                <a:lnTo>
                                  <a:pt x="149" y="163"/>
                                </a:lnTo>
                                <a:lnTo>
                                  <a:pt x="149" y="164"/>
                                </a:lnTo>
                                <a:lnTo>
                                  <a:pt x="147" y="165"/>
                                </a:lnTo>
                                <a:lnTo>
                                  <a:pt x="147" y="166"/>
                                </a:lnTo>
                                <a:lnTo>
                                  <a:pt x="146" y="168"/>
                                </a:lnTo>
                                <a:lnTo>
                                  <a:pt x="144" y="170"/>
                                </a:lnTo>
                                <a:lnTo>
                                  <a:pt x="140" y="171"/>
                                </a:lnTo>
                                <a:lnTo>
                                  <a:pt x="134" y="174"/>
                                </a:lnTo>
                                <a:lnTo>
                                  <a:pt x="127" y="176"/>
                                </a:lnTo>
                                <a:lnTo>
                                  <a:pt x="118" y="178"/>
                                </a:lnTo>
                                <a:lnTo>
                                  <a:pt x="108" y="180"/>
                                </a:lnTo>
                                <a:lnTo>
                                  <a:pt x="97" y="181"/>
                                </a:lnTo>
                                <a:lnTo>
                                  <a:pt x="86" y="181"/>
                                </a:lnTo>
                                <a:lnTo>
                                  <a:pt x="65" y="180"/>
                                </a:lnTo>
                                <a:lnTo>
                                  <a:pt x="48" y="175"/>
                                </a:lnTo>
                                <a:lnTo>
                                  <a:pt x="33" y="169"/>
                                </a:lnTo>
                                <a:lnTo>
                                  <a:pt x="21" y="159"/>
                                </a:lnTo>
                                <a:lnTo>
                                  <a:pt x="11" y="147"/>
                                </a:lnTo>
                                <a:lnTo>
                                  <a:pt x="5" y="132"/>
                                </a:lnTo>
                                <a:lnTo>
                                  <a:pt x="0" y="114"/>
                                </a:lnTo>
                                <a:lnTo>
                                  <a:pt x="0" y="93"/>
                                </a:lnTo>
                                <a:lnTo>
                                  <a:pt x="1" y="72"/>
                                </a:lnTo>
                                <a:lnTo>
                                  <a:pt x="5" y="53"/>
                                </a:lnTo>
                                <a:lnTo>
                                  <a:pt x="12" y="37"/>
                                </a:lnTo>
                                <a:lnTo>
                                  <a:pt x="22" y="25"/>
                                </a:lnTo>
                                <a:lnTo>
                                  <a:pt x="33" y="14"/>
                                </a:lnTo>
                                <a:lnTo>
                                  <a:pt x="46" y="6"/>
                                </a:lnTo>
                                <a:lnTo>
                                  <a:pt x="62" y="0"/>
                                </a:lnTo>
                                <a:lnTo>
                                  <a:pt x="81" y="0"/>
                                </a:lnTo>
                                <a:lnTo>
                                  <a:pt x="101" y="0"/>
                                </a:lnTo>
                                <a:lnTo>
                                  <a:pt x="115" y="5"/>
                                </a:lnTo>
                                <a:lnTo>
                                  <a:pt x="129" y="13"/>
                                </a:lnTo>
                                <a:lnTo>
                                  <a:pt x="140" y="22"/>
                                </a:lnTo>
                                <a:lnTo>
                                  <a:pt x="147" y="33"/>
                                </a:lnTo>
                                <a:lnTo>
                                  <a:pt x="154" y="47"/>
                                </a:lnTo>
                                <a:lnTo>
                                  <a:pt x="157" y="62"/>
                                </a:lnTo>
                                <a:lnTo>
                                  <a:pt x="157" y="79"/>
                                </a:lnTo>
                                <a:lnTo>
                                  <a:pt x="157" y="85"/>
                                </a:lnTo>
                                <a:close/>
                                <a:moveTo>
                                  <a:pt x="113" y="73"/>
                                </a:moveTo>
                                <a:lnTo>
                                  <a:pt x="113" y="54"/>
                                </a:lnTo>
                                <a:lnTo>
                                  <a:pt x="106" y="43"/>
                                </a:lnTo>
                                <a:lnTo>
                                  <a:pt x="101" y="37"/>
                                </a:lnTo>
                                <a:lnTo>
                                  <a:pt x="88" y="32"/>
                                </a:lnTo>
                                <a:lnTo>
                                  <a:pt x="81" y="32"/>
                                </a:lnTo>
                                <a:lnTo>
                                  <a:pt x="72" y="32"/>
                                </a:lnTo>
                                <a:lnTo>
                                  <a:pt x="65" y="35"/>
                                </a:lnTo>
                                <a:lnTo>
                                  <a:pt x="59" y="38"/>
                                </a:lnTo>
                                <a:lnTo>
                                  <a:pt x="55" y="43"/>
                                </a:lnTo>
                                <a:lnTo>
                                  <a:pt x="50" y="49"/>
                                </a:lnTo>
                                <a:lnTo>
                                  <a:pt x="48" y="57"/>
                                </a:lnTo>
                                <a:lnTo>
                                  <a:pt x="46" y="64"/>
                                </a:lnTo>
                                <a:lnTo>
                                  <a:pt x="45" y="73"/>
                                </a:lnTo>
                                <a:lnTo>
                                  <a:pt x="113" y="7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95" name="Freeform 390"/>
                        <wps:cNvSpPr>
                          <a:spLocks noEditPoints="1"/>
                        </wps:cNvSpPr>
                        <wps:spPr bwMode="auto">
                          <a:xfrm>
                            <a:off x="1423988" y="134938"/>
                            <a:ext cx="101600" cy="130175"/>
                          </a:xfrm>
                          <a:custGeom>
                            <a:avLst/>
                            <a:gdLst>
                              <a:gd name="T0" fmla="*/ 182 w 192"/>
                              <a:gd name="T1" fmla="*/ 72 h 248"/>
                              <a:gd name="T2" fmla="*/ 188 w 192"/>
                              <a:gd name="T3" fmla="*/ 79 h 248"/>
                              <a:gd name="T4" fmla="*/ 188 w 192"/>
                              <a:gd name="T5" fmla="*/ 239 h 248"/>
                              <a:gd name="T6" fmla="*/ 188 w 192"/>
                              <a:gd name="T7" fmla="*/ 242 h 248"/>
                              <a:gd name="T8" fmla="*/ 184 w 192"/>
                              <a:gd name="T9" fmla="*/ 244 h 248"/>
                              <a:gd name="T10" fmla="*/ 177 w 192"/>
                              <a:gd name="T11" fmla="*/ 246 h 248"/>
                              <a:gd name="T12" fmla="*/ 166 w 192"/>
                              <a:gd name="T13" fmla="*/ 246 h 248"/>
                              <a:gd name="T14" fmla="*/ 155 w 192"/>
                              <a:gd name="T15" fmla="*/ 246 h 248"/>
                              <a:gd name="T16" fmla="*/ 147 w 192"/>
                              <a:gd name="T17" fmla="*/ 244 h 248"/>
                              <a:gd name="T18" fmla="*/ 144 w 192"/>
                              <a:gd name="T19" fmla="*/ 242 h 248"/>
                              <a:gd name="T20" fmla="*/ 144 w 192"/>
                              <a:gd name="T21" fmla="*/ 239 h 248"/>
                              <a:gd name="T22" fmla="*/ 71 w 192"/>
                              <a:gd name="T23" fmla="*/ 109 h 248"/>
                              <a:gd name="T24" fmla="*/ 71 w 192"/>
                              <a:gd name="T25" fmla="*/ 196 h 248"/>
                              <a:gd name="T26" fmla="*/ 80 w 192"/>
                              <a:gd name="T27" fmla="*/ 210 h 248"/>
                              <a:gd name="T28" fmla="*/ 93 w 192"/>
                              <a:gd name="T29" fmla="*/ 210 h 248"/>
                              <a:gd name="T30" fmla="*/ 99 w 192"/>
                              <a:gd name="T31" fmla="*/ 210 h 248"/>
                              <a:gd name="T32" fmla="*/ 103 w 192"/>
                              <a:gd name="T33" fmla="*/ 207 h 248"/>
                              <a:gd name="T34" fmla="*/ 107 w 192"/>
                              <a:gd name="T35" fmla="*/ 206 h 248"/>
                              <a:gd name="T36" fmla="*/ 109 w 192"/>
                              <a:gd name="T37" fmla="*/ 206 h 248"/>
                              <a:gd name="T38" fmla="*/ 110 w 192"/>
                              <a:gd name="T39" fmla="*/ 207 h 248"/>
                              <a:gd name="T40" fmla="*/ 112 w 192"/>
                              <a:gd name="T41" fmla="*/ 211 h 248"/>
                              <a:gd name="T42" fmla="*/ 113 w 192"/>
                              <a:gd name="T43" fmla="*/ 218 h 248"/>
                              <a:gd name="T44" fmla="*/ 113 w 192"/>
                              <a:gd name="T45" fmla="*/ 231 h 248"/>
                              <a:gd name="T46" fmla="*/ 112 w 192"/>
                              <a:gd name="T47" fmla="*/ 238 h 248"/>
                              <a:gd name="T48" fmla="*/ 108 w 192"/>
                              <a:gd name="T49" fmla="*/ 243 h 248"/>
                              <a:gd name="T50" fmla="*/ 102 w 192"/>
                              <a:gd name="T51" fmla="*/ 246 h 248"/>
                              <a:gd name="T52" fmla="*/ 93 w 192"/>
                              <a:gd name="T53" fmla="*/ 247 h 248"/>
                              <a:gd name="T54" fmla="*/ 83 w 192"/>
                              <a:gd name="T55" fmla="*/ 248 h 248"/>
                              <a:gd name="T56" fmla="*/ 65 w 192"/>
                              <a:gd name="T57" fmla="*/ 248 h 248"/>
                              <a:gd name="T58" fmla="*/ 45 w 192"/>
                              <a:gd name="T59" fmla="*/ 241 h 248"/>
                              <a:gd name="T60" fmla="*/ 33 w 192"/>
                              <a:gd name="T61" fmla="*/ 227 h 248"/>
                              <a:gd name="T62" fmla="*/ 27 w 192"/>
                              <a:gd name="T63" fmla="*/ 205 h 248"/>
                              <a:gd name="T64" fmla="*/ 25 w 192"/>
                              <a:gd name="T65" fmla="*/ 109 h 248"/>
                              <a:gd name="T66" fmla="*/ 3 w 192"/>
                              <a:gd name="T67" fmla="*/ 108 h 248"/>
                              <a:gd name="T68" fmla="*/ 0 w 192"/>
                              <a:gd name="T69" fmla="*/ 99 h 248"/>
                              <a:gd name="T70" fmla="*/ 0 w 192"/>
                              <a:gd name="T71" fmla="*/ 85 h 248"/>
                              <a:gd name="T72" fmla="*/ 1 w 192"/>
                              <a:gd name="T73" fmla="*/ 78 h 248"/>
                              <a:gd name="T74" fmla="*/ 2 w 192"/>
                              <a:gd name="T75" fmla="*/ 74 h 248"/>
                              <a:gd name="T76" fmla="*/ 5 w 192"/>
                              <a:gd name="T77" fmla="*/ 72 h 248"/>
                              <a:gd name="T78" fmla="*/ 25 w 192"/>
                              <a:gd name="T79" fmla="*/ 72 h 248"/>
                              <a:gd name="T80" fmla="*/ 25 w 192"/>
                              <a:gd name="T81" fmla="*/ 34 h 248"/>
                              <a:gd name="T82" fmla="*/ 28 w 192"/>
                              <a:gd name="T83" fmla="*/ 31 h 248"/>
                              <a:gd name="T84" fmla="*/ 33 w 192"/>
                              <a:gd name="T85" fmla="*/ 29 h 248"/>
                              <a:gd name="T86" fmla="*/ 41 w 192"/>
                              <a:gd name="T87" fmla="*/ 29 h 248"/>
                              <a:gd name="T88" fmla="*/ 55 w 192"/>
                              <a:gd name="T89" fmla="*/ 29 h 248"/>
                              <a:gd name="T90" fmla="*/ 64 w 192"/>
                              <a:gd name="T91" fmla="*/ 29 h 248"/>
                              <a:gd name="T92" fmla="*/ 69 w 192"/>
                              <a:gd name="T93" fmla="*/ 31 h 248"/>
                              <a:gd name="T94" fmla="*/ 71 w 192"/>
                              <a:gd name="T95" fmla="*/ 34 h 248"/>
                              <a:gd name="T96" fmla="*/ 71 w 192"/>
                              <a:gd name="T97" fmla="*/ 72 h 248"/>
                              <a:gd name="T98" fmla="*/ 192 w 192"/>
                              <a:gd name="T99" fmla="*/ 24 h 248"/>
                              <a:gd name="T100" fmla="*/ 187 w 192"/>
                              <a:gd name="T101" fmla="*/ 42 h 248"/>
                              <a:gd name="T102" fmla="*/ 166 w 192"/>
                              <a:gd name="T103" fmla="*/ 47 h 248"/>
                              <a:gd name="T104" fmla="*/ 145 w 192"/>
                              <a:gd name="T105" fmla="*/ 42 h 248"/>
                              <a:gd name="T106" fmla="*/ 140 w 192"/>
                              <a:gd name="T107" fmla="*/ 24 h 248"/>
                              <a:gd name="T108" fmla="*/ 145 w 192"/>
                              <a:gd name="T109" fmla="*/ 5 h 248"/>
                              <a:gd name="T110" fmla="*/ 166 w 192"/>
                              <a:gd name="T111" fmla="*/ 0 h 248"/>
                              <a:gd name="T112" fmla="*/ 187 w 192"/>
                              <a:gd name="T113" fmla="*/ 5 h 248"/>
                              <a:gd name="T114" fmla="*/ 192 w 192"/>
                              <a:gd name="T115" fmla="*/ 24 h 248"/>
                              <a:gd name="T116" fmla="*/ 120 w 192"/>
                              <a:gd name="T117" fmla="*/ 72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92" h="248">
                                <a:moveTo>
                                  <a:pt x="174" y="72"/>
                                </a:moveTo>
                                <a:lnTo>
                                  <a:pt x="182" y="72"/>
                                </a:lnTo>
                                <a:lnTo>
                                  <a:pt x="186" y="76"/>
                                </a:lnTo>
                                <a:lnTo>
                                  <a:pt x="188" y="79"/>
                                </a:lnTo>
                                <a:lnTo>
                                  <a:pt x="188" y="84"/>
                                </a:lnTo>
                                <a:lnTo>
                                  <a:pt x="188" y="239"/>
                                </a:lnTo>
                                <a:lnTo>
                                  <a:pt x="188" y="241"/>
                                </a:lnTo>
                                <a:lnTo>
                                  <a:pt x="188" y="242"/>
                                </a:lnTo>
                                <a:lnTo>
                                  <a:pt x="186" y="243"/>
                                </a:lnTo>
                                <a:lnTo>
                                  <a:pt x="184" y="244"/>
                                </a:lnTo>
                                <a:lnTo>
                                  <a:pt x="181" y="246"/>
                                </a:lnTo>
                                <a:lnTo>
                                  <a:pt x="177" y="246"/>
                                </a:lnTo>
                                <a:lnTo>
                                  <a:pt x="172" y="246"/>
                                </a:lnTo>
                                <a:lnTo>
                                  <a:pt x="166" y="246"/>
                                </a:lnTo>
                                <a:lnTo>
                                  <a:pt x="160" y="246"/>
                                </a:lnTo>
                                <a:lnTo>
                                  <a:pt x="155" y="246"/>
                                </a:lnTo>
                                <a:lnTo>
                                  <a:pt x="151" y="246"/>
                                </a:lnTo>
                                <a:lnTo>
                                  <a:pt x="147" y="244"/>
                                </a:lnTo>
                                <a:lnTo>
                                  <a:pt x="146" y="243"/>
                                </a:lnTo>
                                <a:lnTo>
                                  <a:pt x="144" y="242"/>
                                </a:lnTo>
                                <a:lnTo>
                                  <a:pt x="144" y="241"/>
                                </a:lnTo>
                                <a:lnTo>
                                  <a:pt x="144" y="239"/>
                                </a:lnTo>
                                <a:lnTo>
                                  <a:pt x="144" y="109"/>
                                </a:lnTo>
                                <a:lnTo>
                                  <a:pt x="71" y="109"/>
                                </a:lnTo>
                                <a:lnTo>
                                  <a:pt x="71" y="184"/>
                                </a:lnTo>
                                <a:lnTo>
                                  <a:pt x="71" y="196"/>
                                </a:lnTo>
                                <a:lnTo>
                                  <a:pt x="75" y="204"/>
                                </a:lnTo>
                                <a:lnTo>
                                  <a:pt x="80" y="210"/>
                                </a:lnTo>
                                <a:lnTo>
                                  <a:pt x="89" y="211"/>
                                </a:lnTo>
                                <a:lnTo>
                                  <a:pt x="93" y="210"/>
                                </a:lnTo>
                                <a:lnTo>
                                  <a:pt x="97" y="210"/>
                                </a:lnTo>
                                <a:lnTo>
                                  <a:pt x="99" y="210"/>
                                </a:lnTo>
                                <a:lnTo>
                                  <a:pt x="102" y="209"/>
                                </a:lnTo>
                                <a:lnTo>
                                  <a:pt x="103" y="207"/>
                                </a:lnTo>
                                <a:lnTo>
                                  <a:pt x="105" y="207"/>
                                </a:lnTo>
                                <a:lnTo>
                                  <a:pt x="107" y="206"/>
                                </a:lnTo>
                                <a:lnTo>
                                  <a:pt x="108" y="206"/>
                                </a:lnTo>
                                <a:lnTo>
                                  <a:pt x="109" y="206"/>
                                </a:lnTo>
                                <a:lnTo>
                                  <a:pt x="110" y="207"/>
                                </a:lnTo>
                                <a:lnTo>
                                  <a:pt x="110" y="207"/>
                                </a:lnTo>
                                <a:lnTo>
                                  <a:pt x="112" y="210"/>
                                </a:lnTo>
                                <a:lnTo>
                                  <a:pt x="112" y="211"/>
                                </a:lnTo>
                                <a:lnTo>
                                  <a:pt x="113" y="215"/>
                                </a:lnTo>
                                <a:lnTo>
                                  <a:pt x="113" y="218"/>
                                </a:lnTo>
                                <a:lnTo>
                                  <a:pt x="113" y="223"/>
                                </a:lnTo>
                                <a:lnTo>
                                  <a:pt x="113" y="231"/>
                                </a:lnTo>
                                <a:lnTo>
                                  <a:pt x="112" y="234"/>
                                </a:lnTo>
                                <a:lnTo>
                                  <a:pt x="112" y="238"/>
                                </a:lnTo>
                                <a:lnTo>
                                  <a:pt x="109" y="241"/>
                                </a:lnTo>
                                <a:lnTo>
                                  <a:pt x="108" y="243"/>
                                </a:lnTo>
                                <a:lnTo>
                                  <a:pt x="104" y="244"/>
                                </a:lnTo>
                                <a:lnTo>
                                  <a:pt x="102" y="246"/>
                                </a:lnTo>
                                <a:lnTo>
                                  <a:pt x="97" y="247"/>
                                </a:lnTo>
                                <a:lnTo>
                                  <a:pt x="93" y="247"/>
                                </a:lnTo>
                                <a:lnTo>
                                  <a:pt x="88" y="248"/>
                                </a:lnTo>
                                <a:lnTo>
                                  <a:pt x="83" y="248"/>
                                </a:lnTo>
                                <a:lnTo>
                                  <a:pt x="78" y="248"/>
                                </a:lnTo>
                                <a:lnTo>
                                  <a:pt x="65" y="248"/>
                                </a:lnTo>
                                <a:lnTo>
                                  <a:pt x="55" y="246"/>
                                </a:lnTo>
                                <a:lnTo>
                                  <a:pt x="45" y="241"/>
                                </a:lnTo>
                                <a:lnTo>
                                  <a:pt x="38" y="234"/>
                                </a:lnTo>
                                <a:lnTo>
                                  <a:pt x="33" y="227"/>
                                </a:lnTo>
                                <a:lnTo>
                                  <a:pt x="29" y="217"/>
                                </a:lnTo>
                                <a:lnTo>
                                  <a:pt x="27" y="205"/>
                                </a:lnTo>
                                <a:lnTo>
                                  <a:pt x="25" y="191"/>
                                </a:lnTo>
                                <a:lnTo>
                                  <a:pt x="25" y="109"/>
                                </a:lnTo>
                                <a:lnTo>
                                  <a:pt x="6" y="109"/>
                                </a:lnTo>
                                <a:lnTo>
                                  <a:pt x="3" y="108"/>
                                </a:lnTo>
                                <a:lnTo>
                                  <a:pt x="1" y="104"/>
                                </a:lnTo>
                                <a:lnTo>
                                  <a:pt x="0" y="99"/>
                                </a:lnTo>
                                <a:lnTo>
                                  <a:pt x="0" y="90"/>
                                </a:lnTo>
                                <a:lnTo>
                                  <a:pt x="0" y="85"/>
                                </a:lnTo>
                                <a:lnTo>
                                  <a:pt x="0" y="82"/>
                                </a:lnTo>
                                <a:lnTo>
                                  <a:pt x="1" y="78"/>
                                </a:lnTo>
                                <a:lnTo>
                                  <a:pt x="1" y="76"/>
                                </a:lnTo>
                                <a:lnTo>
                                  <a:pt x="2" y="74"/>
                                </a:lnTo>
                                <a:lnTo>
                                  <a:pt x="3" y="73"/>
                                </a:lnTo>
                                <a:lnTo>
                                  <a:pt x="5" y="72"/>
                                </a:lnTo>
                                <a:lnTo>
                                  <a:pt x="7" y="72"/>
                                </a:lnTo>
                                <a:lnTo>
                                  <a:pt x="25" y="72"/>
                                </a:lnTo>
                                <a:lnTo>
                                  <a:pt x="25" y="36"/>
                                </a:lnTo>
                                <a:lnTo>
                                  <a:pt x="25" y="34"/>
                                </a:lnTo>
                                <a:lnTo>
                                  <a:pt x="27" y="33"/>
                                </a:lnTo>
                                <a:lnTo>
                                  <a:pt x="28" y="31"/>
                                </a:lnTo>
                                <a:lnTo>
                                  <a:pt x="30" y="30"/>
                                </a:lnTo>
                                <a:lnTo>
                                  <a:pt x="33" y="29"/>
                                </a:lnTo>
                                <a:lnTo>
                                  <a:pt x="37" y="29"/>
                                </a:lnTo>
                                <a:lnTo>
                                  <a:pt x="41" y="29"/>
                                </a:lnTo>
                                <a:lnTo>
                                  <a:pt x="48" y="29"/>
                                </a:lnTo>
                                <a:lnTo>
                                  <a:pt x="55" y="29"/>
                                </a:lnTo>
                                <a:lnTo>
                                  <a:pt x="59" y="29"/>
                                </a:lnTo>
                                <a:lnTo>
                                  <a:pt x="64" y="29"/>
                                </a:lnTo>
                                <a:lnTo>
                                  <a:pt x="66" y="30"/>
                                </a:lnTo>
                                <a:lnTo>
                                  <a:pt x="69" y="31"/>
                                </a:lnTo>
                                <a:lnTo>
                                  <a:pt x="70" y="33"/>
                                </a:lnTo>
                                <a:lnTo>
                                  <a:pt x="71" y="34"/>
                                </a:lnTo>
                                <a:lnTo>
                                  <a:pt x="71" y="36"/>
                                </a:lnTo>
                                <a:lnTo>
                                  <a:pt x="71" y="72"/>
                                </a:lnTo>
                                <a:lnTo>
                                  <a:pt x="174" y="72"/>
                                </a:lnTo>
                                <a:close/>
                                <a:moveTo>
                                  <a:pt x="192" y="24"/>
                                </a:moveTo>
                                <a:lnTo>
                                  <a:pt x="192" y="36"/>
                                </a:lnTo>
                                <a:lnTo>
                                  <a:pt x="187" y="42"/>
                                </a:lnTo>
                                <a:lnTo>
                                  <a:pt x="179" y="47"/>
                                </a:lnTo>
                                <a:lnTo>
                                  <a:pt x="166" y="47"/>
                                </a:lnTo>
                                <a:lnTo>
                                  <a:pt x="152" y="47"/>
                                </a:lnTo>
                                <a:lnTo>
                                  <a:pt x="145" y="42"/>
                                </a:lnTo>
                                <a:lnTo>
                                  <a:pt x="141" y="36"/>
                                </a:lnTo>
                                <a:lnTo>
                                  <a:pt x="140" y="24"/>
                                </a:lnTo>
                                <a:lnTo>
                                  <a:pt x="141" y="12"/>
                                </a:lnTo>
                                <a:lnTo>
                                  <a:pt x="145" y="5"/>
                                </a:lnTo>
                                <a:lnTo>
                                  <a:pt x="152" y="0"/>
                                </a:lnTo>
                                <a:lnTo>
                                  <a:pt x="166" y="0"/>
                                </a:lnTo>
                                <a:lnTo>
                                  <a:pt x="179" y="0"/>
                                </a:lnTo>
                                <a:lnTo>
                                  <a:pt x="187" y="5"/>
                                </a:lnTo>
                                <a:lnTo>
                                  <a:pt x="192" y="12"/>
                                </a:lnTo>
                                <a:lnTo>
                                  <a:pt x="192" y="24"/>
                                </a:lnTo>
                                <a:close/>
                                <a:moveTo>
                                  <a:pt x="120" y="72"/>
                                </a:moveTo>
                                <a:lnTo>
                                  <a:pt x="120" y="7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96" name="Freeform 391"/>
                        <wps:cNvSpPr>
                          <a:spLocks/>
                        </wps:cNvSpPr>
                        <wps:spPr bwMode="auto">
                          <a:xfrm>
                            <a:off x="1543051" y="169863"/>
                            <a:ext cx="69850" cy="96838"/>
                          </a:xfrm>
                          <a:custGeom>
                            <a:avLst/>
                            <a:gdLst>
                              <a:gd name="T0" fmla="*/ 131 w 131"/>
                              <a:gd name="T1" fmla="*/ 149 h 181"/>
                              <a:gd name="T2" fmla="*/ 131 w 131"/>
                              <a:gd name="T3" fmla="*/ 157 h 181"/>
                              <a:gd name="T4" fmla="*/ 129 w 131"/>
                              <a:gd name="T5" fmla="*/ 160 h 181"/>
                              <a:gd name="T6" fmla="*/ 128 w 131"/>
                              <a:gd name="T7" fmla="*/ 163 h 181"/>
                              <a:gd name="T8" fmla="*/ 123 w 131"/>
                              <a:gd name="T9" fmla="*/ 168 h 181"/>
                              <a:gd name="T10" fmla="*/ 113 w 131"/>
                              <a:gd name="T11" fmla="*/ 174 h 181"/>
                              <a:gd name="T12" fmla="*/ 100 w 131"/>
                              <a:gd name="T13" fmla="*/ 178 h 181"/>
                              <a:gd name="T14" fmla="*/ 85 w 131"/>
                              <a:gd name="T15" fmla="*/ 181 h 181"/>
                              <a:gd name="T16" fmla="*/ 58 w 131"/>
                              <a:gd name="T17" fmla="*/ 180 h 181"/>
                              <a:gd name="T18" fmla="*/ 30 w 131"/>
                              <a:gd name="T19" fmla="*/ 169 h 181"/>
                              <a:gd name="T20" fmla="*/ 10 w 131"/>
                              <a:gd name="T21" fmla="*/ 146 h 181"/>
                              <a:gd name="T22" fmla="*/ 0 w 131"/>
                              <a:gd name="T23" fmla="*/ 114 h 181"/>
                              <a:gd name="T24" fmla="*/ 0 w 131"/>
                              <a:gd name="T25" fmla="*/ 70 h 181"/>
                              <a:gd name="T26" fmla="*/ 12 w 131"/>
                              <a:gd name="T27" fmla="*/ 35 h 181"/>
                              <a:gd name="T28" fmla="*/ 34 w 131"/>
                              <a:gd name="T29" fmla="*/ 13 h 181"/>
                              <a:gd name="T30" fmla="*/ 63 w 131"/>
                              <a:gd name="T31" fmla="*/ 0 h 181"/>
                              <a:gd name="T32" fmla="*/ 87 w 131"/>
                              <a:gd name="T33" fmla="*/ 0 h 181"/>
                              <a:gd name="T34" fmla="*/ 101 w 131"/>
                              <a:gd name="T35" fmla="*/ 3 h 181"/>
                              <a:gd name="T36" fmla="*/ 113 w 131"/>
                              <a:gd name="T37" fmla="*/ 6 h 181"/>
                              <a:gd name="T38" fmla="*/ 123 w 131"/>
                              <a:gd name="T39" fmla="*/ 13 h 181"/>
                              <a:gd name="T40" fmla="*/ 127 w 131"/>
                              <a:gd name="T41" fmla="*/ 16 h 181"/>
                              <a:gd name="T42" fmla="*/ 129 w 131"/>
                              <a:gd name="T43" fmla="*/ 19 h 181"/>
                              <a:gd name="T44" fmla="*/ 129 w 131"/>
                              <a:gd name="T45" fmla="*/ 24 h 181"/>
                              <a:gd name="T46" fmla="*/ 131 w 131"/>
                              <a:gd name="T47" fmla="*/ 30 h 181"/>
                              <a:gd name="T48" fmla="*/ 131 w 131"/>
                              <a:gd name="T49" fmla="*/ 43 h 181"/>
                              <a:gd name="T50" fmla="*/ 127 w 131"/>
                              <a:gd name="T51" fmla="*/ 52 h 181"/>
                              <a:gd name="T52" fmla="*/ 121 w 131"/>
                              <a:gd name="T53" fmla="*/ 52 h 181"/>
                              <a:gd name="T54" fmla="*/ 113 w 131"/>
                              <a:gd name="T55" fmla="*/ 48 h 181"/>
                              <a:gd name="T56" fmla="*/ 105 w 131"/>
                              <a:gd name="T57" fmla="*/ 42 h 181"/>
                              <a:gd name="T58" fmla="*/ 91 w 131"/>
                              <a:gd name="T59" fmla="*/ 37 h 181"/>
                              <a:gd name="T60" fmla="*/ 74 w 131"/>
                              <a:gd name="T61" fmla="*/ 37 h 181"/>
                              <a:gd name="T62" fmla="*/ 55 w 131"/>
                              <a:gd name="T63" fmla="*/ 51 h 181"/>
                              <a:gd name="T64" fmla="*/ 46 w 131"/>
                              <a:gd name="T65" fmla="*/ 90 h 181"/>
                              <a:gd name="T66" fmla="*/ 48 w 131"/>
                              <a:gd name="T67" fmla="*/ 114 h 181"/>
                              <a:gd name="T68" fmla="*/ 55 w 131"/>
                              <a:gd name="T69" fmla="*/ 130 h 181"/>
                              <a:gd name="T70" fmla="*/ 66 w 131"/>
                              <a:gd name="T71" fmla="*/ 139 h 181"/>
                              <a:gd name="T72" fmla="*/ 84 w 131"/>
                              <a:gd name="T73" fmla="*/ 143 h 181"/>
                              <a:gd name="T74" fmla="*/ 100 w 131"/>
                              <a:gd name="T75" fmla="*/ 141 h 181"/>
                              <a:gd name="T76" fmla="*/ 111 w 131"/>
                              <a:gd name="T77" fmla="*/ 134 h 181"/>
                              <a:gd name="T78" fmla="*/ 119 w 131"/>
                              <a:gd name="T79" fmla="*/ 128 h 181"/>
                              <a:gd name="T80" fmla="*/ 126 w 131"/>
                              <a:gd name="T81" fmla="*/ 125 h 181"/>
                              <a:gd name="T82" fmla="*/ 128 w 131"/>
                              <a:gd name="T83" fmla="*/ 126 h 181"/>
                              <a:gd name="T84" fmla="*/ 129 w 131"/>
                              <a:gd name="T85" fmla="*/ 130 h 181"/>
                              <a:gd name="T86" fmla="*/ 131 w 131"/>
                              <a:gd name="T87" fmla="*/ 136 h 181"/>
                              <a:gd name="T88" fmla="*/ 131 w 131"/>
                              <a:gd name="T89" fmla="*/ 146 h 1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31" h="181">
                                <a:moveTo>
                                  <a:pt x="131" y="146"/>
                                </a:moveTo>
                                <a:lnTo>
                                  <a:pt x="131" y="149"/>
                                </a:lnTo>
                                <a:lnTo>
                                  <a:pt x="131" y="153"/>
                                </a:lnTo>
                                <a:lnTo>
                                  <a:pt x="131" y="157"/>
                                </a:lnTo>
                                <a:lnTo>
                                  <a:pt x="131" y="158"/>
                                </a:lnTo>
                                <a:lnTo>
                                  <a:pt x="129" y="160"/>
                                </a:lnTo>
                                <a:lnTo>
                                  <a:pt x="129" y="162"/>
                                </a:lnTo>
                                <a:lnTo>
                                  <a:pt x="128" y="163"/>
                                </a:lnTo>
                                <a:lnTo>
                                  <a:pt x="127" y="165"/>
                                </a:lnTo>
                                <a:lnTo>
                                  <a:pt x="123" y="168"/>
                                </a:lnTo>
                                <a:lnTo>
                                  <a:pt x="119" y="170"/>
                                </a:lnTo>
                                <a:lnTo>
                                  <a:pt x="113" y="174"/>
                                </a:lnTo>
                                <a:lnTo>
                                  <a:pt x="107" y="175"/>
                                </a:lnTo>
                                <a:lnTo>
                                  <a:pt x="100" y="178"/>
                                </a:lnTo>
                                <a:lnTo>
                                  <a:pt x="92" y="180"/>
                                </a:lnTo>
                                <a:lnTo>
                                  <a:pt x="85" y="181"/>
                                </a:lnTo>
                                <a:lnTo>
                                  <a:pt x="76" y="181"/>
                                </a:lnTo>
                                <a:lnTo>
                                  <a:pt x="58" y="180"/>
                                </a:lnTo>
                                <a:lnTo>
                                  <a:pt x="43" y="175"/>
                                </a:lnTo>
                                <a:lnTo>
                                  <a:pt x="30" y="169"/>
                                </a:lnTo>
                                <a:lnTo>
                                  <a:pt x="20" y="158"/>
                                </a:lnTo>
                                <a:lnTo>
                                  <a:pt x="10" y="146"/>
                                </a:lnTo>
                                <a:lnTo>
                                  <a:pt x="5" y="131"/>
                                </a:lnTo>
                                <a:lnTo>
                                  <a:pt x="0" y="114"/>
                                </a:lnTo>
                                <a:lnTo>
                                  <a:pt x="0" y="94"/>
                                </a:lnTo>
                                <a:lnTo>
                                  <a:pt x="0" y="70"/>
                                </a:lnTo>
                                <a:lnTo>
                                  <a:pt x="6" y="52"/>
                                </a:lnTo>
                                <a:lnTo>
                                  <a:pt x="12" y="35"/>
                                </a:lnTo>
                                <a:lnTo>
                                  <a:pt x="22" y="22"/>
                                </a:lnTo>
                                <a:lnTo>
                                  <a:pt x="34" y="13"/>
                                </a:lnTo>
                                <a:lnTo>
                                  <a:pt x="48" y="5"/>
                                </a:lnTo>
                                <a:lnTo>
                                  <a:pt x="63" y="0"/>
                                </a:lnTo>
                                <a:lnTo>
                                  <a:pt x="80" y="0"/>
                                </a:lnTo>
                                <a:lnTo>
                                  <a:pt x="87" y="0"/>
                                </a:lnTo>
                                <a:lnTo>
                                  <a:pt x="95" y="1"/>
                                </a:lnTo>
                                <a:lnTo>
                                  <a:pt x="101" y="3"/>
                                </a:lnTo>
                                <a:lnTo>
                                  <a:pt x="107" y="4"/>
                                </a:lnTo>
                                <a:lnTo>
                                  <a:pt x="113" y="6"/>
                                </a:lnTo>
                                <a:lnTo>
                                  <a:pt x="118" y="9"/>
                                </a:lnTo>
                                <a:lnTo>
                                  <a:pt x="123" y="13"/>
                                </a:lnTo>
                                <a:lnTo>
                                  <a:pt x="126" y="14"/>
                                </a:lnTo>
                                <a:lnTo>
                                  <a:pt x="127" y="16"/>
                                </a:lnTo>
                                <a:lnTo>
                                  <a:pt x="128" y="17"/>
                                </a:lnTo>
                                <a:lnTo>
                                  <a:pt x="129" y="19"/>
                                </a:lnTo>
                                <a:lnTo>
                                  <a:pt x="129" y="21"/>
                                </a:lnTo>
                                <a:lnTo>
                                  <a:pt x="129" y="24"/>
                                </a:lnTo>
                                <a:lnTo>
                                  <a:pt x="131" y="26"/>
                                </a:lnTo>
                                <a:lnTo>
                                  <a:pt x="131" y="30"/>
                                </a:lnTo>
                                <a:lnTo>
                                  <a:pt x="131" y="33"/>
                                </a:lnTo>
                                <a:lnTo>
                                  <a:pt x="131" y="43"/>
                                </a:lnTo>
                                <a:lnTo>
                                  <a:pt x="128" y="48"/>
                                </a:lnTo>
                                <a:lnTo>
                                  <a:pt x="127" y="52"/>
                                </a:lnTo>
                                <a:lnTo>
                                  <a:pt x="124" y="53"/>
                                </a:lnTo>
                                <a:lnTo>
                                  <a:pt x="121" y="52"/>
                                </a:lnTo>
                                <a:lnTo>
                                  <a:pt x="117" y="51"/>
                                </a:lnTo>
                                <a:lnTo>
                                  <a:pt x="113" y="48"/>
                                </a:lnTo>
                                <a:lnTo>
                                  <a:pt x="110" y="45"/>
                                </a:lnTo>
                                <a:lnTo>
                                  <a:pt x="105" y="42"/>
                                </a:lnTo>
                                <a:lnTo>
                                  <a:pt x="98" y="40"/>
                                </a:lnTo>
                                <a:lnTo>
                                  <a:pt x="91" y="37"/>
                                </a:lnTo>
                                <a:lnTo>
                                  <a:pt x="82" y="37"/>
                                </a:lnTo>
                                <a:lnTo>
                                  <a:pt x="74" y="37"/>
                                </a:lnTo>
                                <a:lnTo>
                                  <a:pt x="60" y="45"/>
                                </a:lnTo>
                                <a:lnTo>
                                  <a:pt x="55" y="51"/>
                                </a:lnTo>
                                <a:lnTo>
                                  <a:pt x="48" y="65"/>
                                </a:lnTo>
                                <a:lnTo>
                                  <a:pt x="46" y="90"/>
                                </a:lnTo>
                                <a:lnTo>
                                  <a:pt x="47" y="102"/>
                                </a:lnTo>
                                <a:lnTo>
                                  <a:pt x="48" y="114"/>
                                </a:lnTo>
                                <a:lnTo>
                                  <a:pt x="52" y="122"/>
                                </a:lnTo>
                                <a:lnTo>
                                  <a:pt x="55" y="130"/>
                                </a:lnTo>
                                <a:lnTo>
                                  <a:pt x="60" y="136"/>
                                </a:lnTo>
                                <a:lnTo>
                                  <a:pt x="66" y="139"/>
                                </a:lnTo>
                                <a:lnTo>
                                  <a:pt x="74" y="143"/>
                                </a:lnTo>
                                <a:lnTo>
                                  <a:pt x="84" y="143"/>
                                </a:lnTo>
                                <a:lnTo>
                                  <a:pt x="92" y="143"/>
                                </a:lnTo>
                                <a:lnTo>
                                  <a:pt x="100" y="141"/>
                                </a:lnTo>
                                <a:lnTo>
                                  <a:pt x="106" y="137"/>
                                </a:lnTo>
                                <a:lnTo>
                                  <a:pt x="111" y="134"/>
                                </a:lnTo>
                                <a:lnTo>
                                  <a:pt x="116" y="131"/>
                                </a:lnTo>
                                <a:lnTo>
                                  <a:pt x="119" y="128"/>
                                </a:lnTo>
                                <a:lnTo>
                                  <a:pt x="123" y="126"/>
                                </a:lnTo>
                                <a:lnTo>
                                  <a:pt x="126" y="125"/>
                                </a:lnTo>
                                <a:lnTo>
                                  <a:pt x="127" y="125"/>
                                </a:lnTo>
                                <a:lnTo>
                                  <a:pt x="128" y="126"/>
                                </a:lnTo>
                                <a:lnTo>
                                  <a:pt x="129" y="127"/>
                                </a:lnTo>
                                <a:lnTo>
                                  <a:pt x="129" y="130"/>
                                </a:lnTo>
                                <a:lnTo>
                                  <a:pt x="131" y="132"/>
                                </a:lnTo>
                                <a:lnTo>
                                  <a:pt x="131" y="136"/>
                                </a:lnTo>
                                <a:lnTo>
                                  <a:pt x="131" y="139"/>
                                </a:lnTo>
                                <a:lnTo>
                                  <a:pt x="131" y="14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97" name="Freeform 392"/>
                        <wps:cNvSpPr>
                          <a:spLocks/>
                        </wps:cNvSpPr>
                        <wps:spPr bwMode="auto">
                          <a:xfrm>
                            <a:off x="1624013" y="169863"/>
                            <a:ext cx="65088" cy="96838"/>
                          </a:xfrm>
                          <a:custGeom>
                            <a:avLst/>
                            <a:gdLst>
                              <a:gd name="T0" fmla="*/ 122 w 123"/>
                              <a:gd name="T1" fmla="*/ 138 h 181"/>
                              <a:gd name="T2" fmla="*/ 112 w 123"/>
                              <a:gd name="T3" fmla="*/ 159 h 181"/>
                              <a:gd name="T4" fmla="*/ 94 w 123"/>
                              <a:gd name="T5" fmla="*/ 174 h 181"/>
                              <a:gd name="T6" fmla="*/ 68 w 123"/>
                              <a:gd name="T7" fmla="*/ 180 h 181"/>
                              <a:gd name="T8" fmla="*/ 44 w 123"/>
                              <a:gd name="T9" fmla="*/ 181 h 181"/>
                              <a:gd name="T10" fmla="*/ 28 w 123"/>
                              <a:gd name="T11" fmla="*/ 179 h 181"/>
                              <a:gd name="T12" fmla="*/ 16 w 123"/>
                              <a:gd name="T13" fmla="*/ 174 h 181"/>
                              <a:gd name="T14" fmla="*/ 7 w 123"/>
                              <a:gd name="T15" fmla="*/ 170 h 181"/>
                              <a:gd name="T16" fmla="*/ 2 w 123"/>
                              <a:gd name="T17" fmla="*/ 165 h 181"/>
                              <a:gd name="T18" fmla="*/ 0 w 123"/>
                              <a:gd name="T19" fmla="*/ 158 h 181"/>
                              <a:gd name="T20" fmla="*/ 0 w 123"/>
                              <a:gd name="T21" fmla="*/ 146 h 181"/>
                              <a:gd name="T22" fmla="*/ 1 w 123"/>
                              <a:gd name="T23" fmla="*/ 139 h 181"/>
                              <a:gd name="T24" fmla="*/ 2 w 123"/>
                              <a:gd name="T25" fmla="*/ 134 h 181"/>
                              <a:gd name="T26" fmla="*/ 5 w 123"/>
                              <a:gd name="T27" fmla="*/ 133 h 181"/>
                              <a:gd name="T28" fmla="*/ 9 w 123"/>
                              <a:gd name="T29" fmla="*/ 134 h 181"/>
                              <a:gd name="T30" fmla="*/ 16 w 123"/>
                              <a:gd name="T31" fmla="*/ 138 h 181"/>
                              <a:gd name="T32" fmla="*/ 28 w 123"/>
                              <a:gd name="T33" fmla="*/ 143 h 181"/>
                              <a:gd name="T34" fmla="*/ 43 w 123"/>
                              <a:gd name="T35" fmla="*/ 148 h 181"/>
                              <a:gd name="T36" fmla="*/ 58 w 123"/>
                              <a:gd name="T37" fmla="*/ 148 h 181"/>
                              <a:gd name="T38" fmla="*/ 68 w 123"/>
                              <a:gd name="T39" fmla="*/ 146 h 181"/>
                              <a:gd name="T40" fmla="*/ 75 w 123"/>
                              <a:gd name="T41" fmla="*/ 141 h 181"/>
                              <a:gd name="T42" fmla="*/ 79 w 123"/>
                              <a:gd name="T43" fmla="*/ 133 h 181"/>
                              <a:gd name="T44" fmla="*/ 79 w 123"/>
                              <a:gd name="T45" fmla="*/ 123 h 181"/>
                              <a:gd name="T46" fmla="*/ 71 w 123"/>
                              <a:gd name="T47" fmla="*/ 116 h 181"/>
                              <a:gd name="T48" fmla="*/ 62 w 123"/>
                              <a:gd name="T49" fmla="*/ 110 h 181"/>
                              <a:gd name="T50" fmla="*/ 47 w 123"/>
                              <a:gd name="T51" fmla="*/ 105 h 181"/>
                              <a:gd name="T52" fmla="*/ 33 w 123"/>
                              <a:gd name="T53" fmla="*/ 99 h 181"/>
                              <a:gd name="T54" fmla="*/ 18 w 123"/>
                              <a:gd name="T55" fmla="*/ 90 h 181"/>
                              <a:gd name="T56" fmla="*/ 9 w 123"/>
                              <a:gd name="T57" fmla="*/ 79 h 181"/>
                              <a:gd name="T58" fmla="*/ 1 w 123"/>
                              <a:gd name="T59" fmla="*/ 63 h 181"/>
                              <a:gd name="T60" fmla="*/ 2 w 123"/>
                              <a:gd name="T61" fmla="*/ 41 h 181"/>
                              <a:gd name="T62" fmla="*/ 11 w 123"/>
                              <a:gd name="T63" fmla="*/ 21 h 181"/>
                              <a:gd name="T64" fmla="*/ 28 w 123"/>
                              <a:gd name="T65" fmla="*/ 8 h 181"/>
                              <a:gd name="T66" fmla="*/ 52 w 123"/>
                              <a:gd name="T67" fmla="*/ 0 h 181"/>
                              <a:gd name="T68" fmla="*/ 74 w 123"/>
                              <a:gd name="T69" fmla="*/ 0 h 181"/>
                              <a:gd name="T70" fmla="*/ 89 w 123"/>
                              <a:gd name="T71" fmla="*/ 1 h 181"/>
                              <a:gd name="T72" fmla="*/ 100 w 123"/>
                              <a:gd name="T73" fmla="*/ 5 h 181"/>
                              <a:gd name="T74" fmla="*/ 107 w 123"/>
                              <a:gd name="T75" fmla="*/ 9 h 181"/>
                              <a:gd name="T76" fmla="*/ 111 w 123"/>
                              <a:gd name="T77" fmla="*/ 11 h 181"/>
                              <a:gd name="T78" fmla="*/ 113 w 123"/>
                              <a:gd name="T79" fmla="*/ 14 h 181"/>
                              <a:gd name="T80" fmla="*/ 113 w 123"/>
                              <a:gd name="T81" fmla="*/ 19 h 181"/>
                              <a:gd name="T82" fmla="*/ 114 w 123"/>
                              <a:gd name="T83" fmla="*/ 24 h 181"/>
                              <a:gd name="T84" fmla="*/ 114 w 123"/>
                              <a:gd name="T85" fmla="*/ 32 h 181"/>
                              <a:gd name="T86" fmla="*/ 113 w 123"/>
                              <a:gd name="T87" fmla="*/ 38 h 181"/>
                              <a:gd name="T88" fmla="*/ 112 w 123"/>
                              <a:gd name="T89" fmla="*/ 42 h 181"/>
                              <a:gd name="T90" fmla="*/ 110 w 123"/>
                              <a:gd name="T91" fmla="*/ 43 h 181"/>
                              <a:gd name="T92" fmla="*/ 107 w 123"/>
                              <a:gd name="T93" fmla="*/ 43 h 181"/>
                              <a:gd name="T94" fmla="*/ 100 w 123"/>
                              <a:gd name="T95" fmla="*/ 40 h 181"/>
                              <a:gd name="T96" fmla="*/ 90 w 123"/>
                              <a:gd name="T97" fmla="*/ 36 h 181"/>
                              <a:gd name="T98" fmla="*/ 76 w 123"/>
                              <a:gd name="T99" fmla="*/ 32 h 181"/>
                              <a:gd name="T100" fmla="*/ 62 w 123"/>
                              <a:gd name="T101" fmla="*/ 32 h 181"/>
                              <a:gd name="T102" fmla="*/ 53 w 123"/>
                              <a:gd name="T103" fmla="*/ 35 h 181"/>
                              <a:gd name="T104" fmla="*/ 47 w 123"/>
                              <a:gd name="T105" fmla="*/ 40 h 181"/>
                              <a:gd name="T106" fmla="*/ 44 w 123"/>
                              <a:gd name="T107" fmla="*/ 46 h 181"/>
                              <a:gd name="T108" fmla="*/ 44 w 123"/>
                              <a:gd name="T109" fmla="*/ 54 h 181"/>
                              <a:gd name="T110" fmla="*/ 52 w 123"/>
                              <a:gd name="T111" fmla="*/ 62 h 181"/>
                              <a:gd name="T112" fmla="*/ 63 w 123"/>
                              <a:gd name="T113" fmla="*/ 68 h 181"/>
                              <a:gd name="T114" fmla="*/ 76 w 123"/>
                              <a:gd name="T115" fmla="*/ 73 h 181"/>
                              <a:gd name="T116" fmla="*/ 91 w 123"/>
                              <a:gd name="T117" fmla="*/ 79 h 181"/>
                              <a:gd name="T118" fmla="*/ 105 w 123"/>
                              <a:gd name="T119" fmla="*/ 88 h 181"/>
                              <a:gd name="T120" fmla="*/ 116 w 123"/>
                              <a:gd name="T121" fmla="*/ 99 h 181"/>
                              <a:gd name="T122" fmla="*/ 123 w 123"/>
                              <a:gd name="T123" fmla="*/ 115 h 1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23" h="181">
                                <a:moveTo>
                                  <a:pt x="123" y="126"/>
                                </a:moveTo>
                                <a:lnTo>
                                  <a:pt x="122" y="138"/>
                                </a:lnTo>
                                <a:lnTo>
                                  <a:pt x="118" y="149"/>
                                </a:lnTo>
                                <a:lnTo>
                                  <a:pt x="112" y="159"/>
                                </a:lnTo>
                                <a:lnTo>
                                  <a:pt x="103" y="166"/>
                                </a:lnTo>
                                <a:lnTo>
                                  <a:pt x="94" y="174"/>
                                </a:lnTo>
                                <a:lnTo>
                                  <a:pt x="81" y="178"/>
                                </a:lnTo>
                                <a:lnTo>
                                  <a:pt x="68" y="180"/>
                                </a:lnTo>
                                <a:lnTo>
                                  <a:pt x="53" y="181"/>
                                </a:lnTo>
                                <a:lnTo>
                                  <a:pt x="44" y="181"/>
                                </a:lnTo>
                                <a:lnTo>
                                  <a:pt x="36" y="180"/>
                                </a:lnTo>
                                <a:lnTo>
                                  <a:pt x="28" y="179"/>
                                </a:lnTo>
                                <a:lnTo>
                                  <a:pt x="22" y="176"/>
                                </a:lnTo>
                                <a:lnTo>
                                  <a:pt x="16" y="174"/>
                                </a:lnTo>
                                <a:lnTo>
                                  <a:pt x="11" y="173"/>
                                </a:lnTo>
                                <a:lnTo>
                                  <a:pt x="7" y="170"/>
                                </a:lnTo>
                                <a:lnTo>
                                  <a:pt x="5" y="168"/>
                                </a:lnTo>
                                <a:lnTo>
                                  <a:pt x="2" y="165"/>
                                </a:lnTo>
                                <a:lnTo>
                                  <a:pt x="1" y="162"/>
                                </a:lnTo>
                                <a:lnTo>
                                  <a:pt x="0" y="158"/>
                                </a:lnTo>
                                <a:lnTo>
                                  <a:pt x="0" y="150"/>
                                </a:lnTo>
                                <a:lnTo>
                                  <a:pt x="0" y="146"/>
                                </a:lnTo>
                                <a:lnTo>
                                  <a:pt x="1" y="142"/>
                                </a:lnTo>
                                <a:lnTo>
                                  <a:pt x="1" y="139"/>
                                </a:lnTo>
                                <a:lnTo>
                                  <a:pt x="1" y="137"/>
                                </a:lnTo>
                                <a:lnTo>
                                  <a:pt x="2" y="134"/>
                                </a:lnTo>
                                <a:lnTo>
                                  <a:pt x="4" y="134"/>
                                </a:lnTo>
                                <a:lnTo>
                                  <a:pt x="5" y="133"/>
                                </a:lnTo>
                                <a:lnTo>
                                  <a:pt x="6" y="133"/>
                                </a:lnTo>
                                <a:lnTo>
                                  <a:pt x="9" y="134"/>
                                </a:lnTo>
                                <a:lnTo>
                                  <a:pt x="12" y="136"/>
                                </a:lnTo>
                                <a:lnTo>
                                  <a:pt x="16" y="138"/>
                                </a:lnTo>
                                <a:lnTo>
                                  <a:pt x="22" y="141"/>
                                </a:lnTo>
                                <a:lnTo>
                                  <a:pt x="28" y="143"/>
                                </a:lnTo>
                                <a:lnTo>
                                  <a:pt x="34" y="146"/>
                                </a:lnTo>
                                <a:lnTo>
                                  <a:pt x="43" y="148"/>
                                </a:lnTo>
                                <a:lnTo>
                                  <a:pt x="53" y="148"/>
                                </a:lnTo>
                                <a:lnTo>
                                  <a:pt x="58" y="148"/>
                                </a:lnTo>
                                <a:lnTo>
                                  <a:pt x="63" y="147"/>
                                </a:lnTo>
                                <a:lnTo>
                                  <a:pt x="68" y="146"/>
                                </a:lnTo>
                                <a:lnTo>
                                  <a:pt x="71" y="143"/>
                                </a:lnTo>
                                <a:lnTo>
                                  <a:pt x="75" y="141"/>
                                </a:lnTo>
                                <a:lnTo>
                                  <a:pt x="78" y="137"/>
                                </a:lnTo>
                                <a:lnTo>
                                  <a:pt x="79" y="133"/>
                                </a:lnTo>
                                <a:lnTo>
                                  <a:pt x="79" y="130"/>
                                </a:lnTo>
                                <a:lnTo>
                                  <a:pt x="79" y="123"/>
                                </a:lnTo>
                                <a:lnTo>
                                  <a:pt x="75" y="120"/>
                                </a:lnTo>
                                <a:lnTo>
                                  <a:pt x="71" y="116"/>
                                </a:lnTo>
                                <a:lnTo>
                                  <a:pt x="66" y="114"/>
                                </a:lnTo>
                                <a:lnTo>
                                  <a:pt x="62" y="110"/>
                                </a:lnTo>
                                <a:lnTo>
                                  <a:pt x="54" y="107"/>
                                </a:lnTo>
                                <a:lnTo>
                                  <a:pt x="47" y="105"/>
                                </a:lnTo>
                                <a:lnTo>
                                  <a:pt x="39" y="102"/>
                                </a:lnTo>
                                <a:lnTo>
                                  <a:pt x="33" y="99"/>
                                </a:lnTo>
                                <a:lnTo>
                                  <a:pt x="26" y="95"/>
                                </a:lnTo>
                                <a:lnTo>
                                  <a:pt x="18" y="90"/>
                                </a:lnTo>
                                <a:lnTo>
                                  <a:pt x="13" y="85"/>
                                </a:lnTo>
                                <a:lnTo>
                                  <a:pt x="9" y="79"/>
                                </a:lnTo>
                                <a:lnTo>
                                  <a:pt x="5" y="72"/>
                                </a:lnTo>
                                <a:lnTo>
                                  <a:pt x="1" y="63"/>
                                </a:lnTo>
                                <a:lnTo>
                                  <a:pt x="1" y="52"/>
                                </a:lnTo>
                                <a:lnTo>
                                  <a:pt x="2" y="41"/>
                                </a:lnTo>
                                <a:lnTo>
                                  <a:pt x="6" y="31"/>
                                </a:lnTo>
                                <a:lnTo>
                                  <a:pt x="11" y="21"/>
                                </a:lnTo>
                                <a:lnTo>
                                  <a:pt x="18" y="14"/>
                                </a:lnTo>
                                <a:lnTo>
                                  <a:pt x="28" y="8"/>
                                </a:lnTo>
                                <a:lnTo>
                                  <a:pt x="39" y="4"/>
                                </a:lnTo>
                                <a:lnTo>
                                  <a:pt x="52" y="0"/>
                                </a:lnTo>
                                <a:lnTo>
                                  <a:pt x="66" y="0"/>
                                </a:lnTo>
                                <a:lnTo>
                                  <a:pt x="74" y="0"/>
                                </a:lnTo>
                                <a:lnTo>
                                  <a:pt x="81" y="0"/>
                                </a:lnTo>
                                <a:lnTo>
                                  <a:pt x="89" y="1"/>
                                </a:lnTo>
                                <a:lnTo>
                                  <a:pt x="95" y="4"/>
                                </a:lnTo>
                                <a:lnTo>
                                  <a:pt x="100" y="5"/>
                                </a:lnTo>
                                <a:lnTo>
                                  <a:pt x="103" y="8"/>
                                </a:lnTo>
                                <a:lnTo>
                                  <a:pt x="107" y="9"/>
                                </a:lnTo>
                                <a:lnTo>
                                  <a:pt x="110" y="10"/>
                                </a:lnTo>
                                <a:lnTo>
                                  <a:pt x="111" y="11"/>
                                </a:lnTo>
                                <a:lnTo>
                                  <a:pt x="112" y="13"/>
                                </a:lnTo>
                                <a:lnTo>
                                  <a:pt x="113" y="14"/>
                                </a:lnTo>
                                <a:lnTo>
                                  <a:pt x="113" y="16"/>
                                </a:lnTo>
                                <a:lnTo>
                                  <a:pt x="113" y="19"/>
                                </a:lnTo>
                                <a:lnTo>
                                  <a:pt x="113" y="21"/>
                                </a:lnTo>
                                <a:lnTo>
                                  <a:pt x="114" y="24"/>
                                </a:lnTo>
                                <a:lnTo>
                                  <a:pt x="114" y="27"/>
                                </a:lnTo>
                                <a:lnTo>
                                  <a:pt x="114" y="32"/>
                                </a:lnTo>
                                <a:lnTo>
                                  <a:pt x="113" y="36"/>
                                </a:lnTo>
                                <a:lnTo>
                                  <a:pt x="113" y="38"/>
                                </a:lnTo>
                                <a:lnTo>
                                  <a:pt x="113" y="41"/>
                                </a:lnTo>
                                <a:lnTo>
                                  <a:pt x="112" y="42"/>
                                </a:lnTo>
                                <a:lnTo>
                                  <a:pt x="111" y="43"/>
                                </a:lnTo>
                                <a:lnTo>
                                  <a:pt x="110" y="43"/>
                                </a:lnTo>
                                <a:lnTo>
                                  <a:pt x="108" y="43"/>
                                </a:lnTo>
                                <a:lnTo>
                                  <a:pt x="107" y="43"/>
                                </a:lnTo>
                                <a:lnTo>
                                  <a:pt x="103" y="42"/>
                                </a:lnTo>
                                <a:lnTo>
                                  <a:pt x="100" y="40"/>
                                </a:lnTo>
                                <a:lnTo>
                                  <a:pt x="95" y="37"/>
                                </a:lnTo>
                                <a:lnTo>
                                  <a:pt x="90" y="36"/>
                                </a:lnTo>
                                <a:lnTo>
                                  <a:pt x="82" y="33"/>
                                </a:lnTo>
                                <a:lnTo>
                                  <a:pt x="76" y="32"/>
                                </a:lnTo>
                                <a:lnTo>
                                  <a:pt x="68" y="32"/>
                                </a:lnTo>
                                <a:lnTo>
                                  <a:pt x="62" y="32"/>
                                </a:lnTo>
                                <a:lnTo>
                                  <a:pt x="57" y="33"/>
                                </a:lnTo>
                                <a:lnTo>
                                  <a:pt x="53" y="35"/>
                                </a:lnTo>
                                <a:lnTo>
                                  <a:pt x="49" y="37"/>
                                </a:lnTo>
                                <a:lnTo>
                                  <a:pt x="47" y="40"/>
                                </a:lnTo>
                                <a:lnTo>
                                  <a:pt x="45" y="42"/>
                                </a:lnTo>
                                <a:lnTo>
                                  <a:pt x="44" y="46"/>
                                </a:lnTo>
                                <a:lnTo>
                                  <a:pt x="44" y="49"/>
                                </a:lnTo>
                                <a:lnTo>
                                  <a:pt x="44" y="54"/>
                                </a:lnTo>
                                <a:lnTo>
                                  <a:pt x="47" y="58"/>
                                </a:lnTo>
                                <a:lnTo>
                                  <a:pt x="52" y="62"/>
                                </a:lnTo>
                                <a:lnTo>
                                  <a:pt x="57" y="65"/>
                                </a:lnTo>
                                <a:lnTo>
                                  <a:pt x="63" y="68"/>
                                </a:lnTo>
                                <a:lnTo>
                                  <a:pt x="69" y="70"/>
                                </a:lnTo>
                                <a:lnTo>
                                  <a:pt x="76" y="73"/>
                                </a:lnTo>
                                <a:lnTo>
                                  <a:pt x="84" y="75"/>
                                </a:lnTo>
                                <a:lnTo>
                                  <a:pt x="91" y="79"/>
                                </a:lnTo>
                                <a:lnTo>
                                  <a:pt x="97" y="83"/>
                                </a:lnTo>
                                <a:lnTo>
                                  <a:pt x="105" y="88"/>
                                </a:lnTo>
                                <a:lnTo>
                                  <a:pt x="111" y="93"/>
                                </a:lnTo>
                                <a:lnTo>
                                  <a:pt x="116" y="99"/>
                                </a:lnTo>
                                <a:lnTo>
                                  <a:pt x="119" y="106"/>
                                </a:lnTo>
                                <a:lnTo>
                                  <a:pt x="123" y="115"/>
                                </a:lnTo>
                                <a:lnTo>
                                  <a:pt x="123" y="1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98" name="Rectangle 393"/>
                        <wps:cNvSpPr>
                          <a:spLocks noChangeArrowheads="1"/>
                        </wps:cNvSpPr>
                        <wps:spPr bwMode="auto">
                          <a:xfrm>
                            <a:off x="5484813" y="0"/>
                            <a:ext cx="2633663" cy="1295400"/>
                          </a:xfrm>
                          <a:prstGeom prst="rect">
                            <a:avLst/>
                          </a:prstGeom>
                          <a:solidFill>
                            <a:srgbClr val="EDEDED"/>
                          </a:solidFill>
                          <a:ln w="7938">
                            <a:solidFill>
                              <a:srgbClr val="CCCCCC"/>
                            </a:solidFill>
                            <a:prstDash val="solid"/>
                            <a:miter lim="800000"/>
                            <a:headEnd/>
                            <a:tailEnd/>
                          </a:ln>
                        </wps:spPr>
                        <wps:bodyPr vert="horz" wrap="square" lIns="91440" tIns="45720" rIns="91440" bIns="45720" numCol="1" anchor="t" anchorCtr="0" compatLnSpc="1">
                          <a:prstTxWarp prst="textNoShape">
                            <a:avLst/>
                          </a:prstTxWarp>
                        </wps:bodyPr>
                      </wps:wsp>
                      <wps:wsp>
                        <wps:cNvPr id="799" name="Freeform 394"/>
                        <wps:cNvSpPr>
                          <a:spLocks noEditPoints="1"/>
                        </wps:cNvSpPr>
                        <wps:spPr bwMode="auto">
                          <a:xfrm>
                            <a:off x="6534151" y="134938"/>
                            <a:ext cx="115888" cy="127000"/>
                          </a:xfrm>
                          <a:custGeom>
                            <a:avLst/>
                            <a:gdLst>
                              <a:gd name="T0" fmla="*/ 219 w 220"/>
                              <a:gd name="T1" fmla="*/ 147 h 242"/>
                              <a:gd name="T2" fmla="*/ 206 w 220"/>
                              <a:gd name="T3" fmla="*/ 193 h 242"/>
                              <a:gd name="T4" fmla="*/ 177 w 220"/>
                              <a:gd name="T5" fmla="*/ 225 h 242"/>
                              <a:gd name="T6" fmla="*/ 135 w 220"/>
                              <a:gd name="T7" fmla="*/ 241 h 242"/>
                              <a:gd name="T8" fmla="*/ 82 w 220"/>
                              <a:gd name="T9" fmla="*/ 241 h 242"/>
                              <a:gd name="T10" fmla="*/ 42 w 220"/>
                              <a:gd name="T11" fmla="*/ 227 h 242"/>
                              <a:gd name="T12" fmla="*/ 15 w 220"/>
                              <a:gd name="T13" fmla="*/ 198 h 242"/>
                              <a:gd name="T14" fmla="*/ 1 w 220"/>
                              <a:gd name="T15" fmla="*/ 152 h 242"/>
                              <a:gd name="T16" fmla="*/ 1 w 220"/>
                              <a:gd name="T17" fmla="*/ 95 h 242"/>
                              <a:gd name="T18" fmla="*/ 16 w 220"/>
                              <a:gd name="T19" fmla="*/ 51 h 242"/>
                              <a:gd name="T20" fmla="*/ 44 w 220"/>
                              <a:gd name="T21" fmla="*/ 19 h 242"/>
                              <a:gd name="T22" fmla="*/ 86 w 220"/>
                              <a:gd name="T23" fmla="*/ 2 h 242"/>
                              <a:gd name="T24" fmla="*/ 138 w 220"/>
                              <a:gd name="T25" fmla="*/ 2 h 242"/>
                              <a:gd name="T26" fmla="*/ 179 w 220"/>
                              <a:gd name="T27" fmla="*/ 17 h 242"/>
                              <a:gd name="T28" fmla="*/ 206 w 220"/>
                              <a:gd name="T29" fmla="*/ 45 h 242"/>
                              <a:gd name="T30" fmla="*/ 219 w 220"/>
                              <a:gd name="T31" fmla="*/ 90 h 242"/>
                              <a:gd name="T32" fmla="*/ 171 w 220"/>
                              <a:gd name="T33" fmla="*/ 121 h 242"/>
                              <a:gd name="T34" fmla="*/ 169 w 220"/>
                              <a:gd name="T35" fmla="*/ 88 h 242"/>
                              <a:gd name="T36" fmla="*/ 159 w 220"/>
                              <a:gd name="T37" fmla="*/ 62 h 242"/>
                              <a:gd name="T38" fmla="*/ 140 w 220"/>
                              <a:gd name="T39" fmla="*/ 46 h 242"/>
                              <a:gd name="T40" fmla="*/ 111 w 220"/>
                              <a:gd name="T41" fmla="*/ 40 h 242"/>
                              <a:gd name="T42" fmla="*/ 81 w 220"/>
                              <a:gd name="T43" fmla="*/ 46 h 242"/>
                              <a:gd name="T44" fmla="*/ 63 w 220"/>
                              <a:gd name="T45" fmla="*/ 63 h 242"/>
                              <a:gd name="T46" fmla="*/ 53 w 220"/>
                              <a:gd name="T47" fmla="*/ 89 h 242"/>
                              <a:gd name="T48" fmla="*/ 49 w 220"/>
                              <a:gd name="T49" fmla="*/ 120 h 242"/>
                              <a:gd name="T50" fmla="*/ 53 w 220"/>
                              <a:gd name="T51" fmla="*/ 154 h 242"/>
                              <a:gd name="T52" fmla="*/ 63 w 220"/>
                              <a:gd name="T53" fmla="*/ 182 h 242"/>
                              <a:gd name="T54" fmla="*/ 81 w 220"/>
                              <a:gd name="T55" fmla="*/ 198 h 242"/>
                              <a:gd name="T56" fmla="*/ 110 w 220"/>
                              <a:gd name="T57" fmla="*/ 204 h 242"/>
                              <a:gd name="T58" fmla="*/ 139 w 220"/>
                              <a:gd name="T59" fmla="*/ 196 h 242"/>
                              <a:gd name="T60" fmla="*/ 158 w 220"/>
                              <a:gd name="T61" fmla="*/ 179 h 242"/>
                              <a:gd name="T62" fmla="*/ 167 w 220"/>
                              <a:gd name="T63" fmla="*/ 153 h 242"/>
                              <a:gd name="T64" fmla="*/ 171 w 220"/>
                              <a:gd name="T65" fmla="*/ 121 h 2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220" h="242">
                                <a:moveTo>
                                  <a:pt x="220" y="119"/>
                                </a:moveTo>
                                <a:lnTo>
                                  <a:pt x="219" y="147"/>
                                </a:lnTo>
                                <a:lnTo>
                                  <a:pt x="214" y="170"/>
                                </a:lnTo>
                                <a:lnTo>
                                  <a:pt x="206" y="193"/>
                                </a:lnTo>
                                <a:lnTo>
                                  <a:pt x="192" y="210"/>
                                </a:lnTo>
                                <a:lnTo>
                                  <a:pt x="177" y="225"/>
                                </a:lnTo>
                                <a:lnTo>
                                  <a:pt x="156" y="234"/>
                                </a:lnTo>
                                <a:lnTo>
                                  <a:pt x="135" y="241"/>
                                </a:lnTo>
                                <a:lnTo>
                                  <a:pt x="108" y="242"/>
                                </a:lnTo>
                                <a:lnTo>
                                  <a:pt x="82" y="241"/>
                                </a:lnTo>
                                <a:lnTo>
                                  <a:pt x="60" y="236"/>
                                </a:lnTo>
                                <a:lnTo>
                                  <a:pt x="42" y="227"/>
                                </a:lnTo>
                                <a:lnTo>
                                  <a:pt x="27" y="214"/>
                                </a:lnTo>
                                <a:lnTo>
                                  <a:pt x="15" y="198"/>
                                </a:lnTo>
                                <a:lnTo>
                                  <a:pt x="6" y="177"/>
                                </a:lnTo>
                                <a:lnTo>
                                  <a:pt x="1" y="152"/>
                                </a:lnTo>
                                <a:lnTo>
                                  <a:pt x="0" y="122"/>
                                </a:lnTo>
                                <a:lnTo>
                                  <a:pt x="1" y="95"/>
                                </a:lnTo>
                                <a:lnTo>
                                  <a:pt x="7" y="72"/>
                                </a:lnTo>
                                <a:lnTo>
                                  <a:pt x="16" y="51"/>
                                </a:lnTo>
                                <a:lnTo>
                                  <a:pt x="28" y="34"/>
                                </a:lnTo>
                                <a:lnTo>
                                  <a:pt x="44" y="19"/>
                                </a:lnTo>
                                <a:lnTo>
                                  <a:pt x="64" y="9"/>
                                </a:lnTo>
                                <a:lnTo>
                                  <a:pt x="86" y="2"/>
                                </a:lnTo>
                                <a:lnTo>
                                  <a:pt x="113" y="0"/>
                                </a:lnTo>
                                <a:lnTo>
                                  <a:pt x="138" y="2"/>
                                </a:lnTo>
                                <a:lnTo>
                                  <a:pt x="159" y="8"/>
                                </a:lnTo>
                                <a:lnTo>
                                  <a:pt x="179" y="17"/>
                                </a:lnTo>
                                <a:lnTo>
                                  <a:pt x="193" y="29"/>
                                </a:lnTo>
                                <a:lnTo>
                                  <a:pt x="206" y="45"/>
                                </a:lnTo>
                                <a:lnTo>
                                  <a:pt x="214" y="66"/>
                                </a:lnTo>
                                <a:lnTo>
                                  <a:pt x="219" y="90"/>
                                </a:lnTo>
                                <a:lnTo>
                                  <a:pt x="220" y="119"/>
                                </a:lnTo>
                                <a:close/>
                                <a:moveTo>
                                  <a:pt x="171" y="121"/>
                                </a:moveTo>
                                <a:lnTo>
                                  <a:pt x="171" y="104"/>
                                </a:lnTo>
                                <a:lnTo>
                                  <a:pt x="169" y="88"/>
                                </a:lnTo>
                                <a:lnTo>
                                  <a:pt x="165" y="73"/>
                                </a:lnTo>
                                <a:lnTo>
                                  <a:pt x="159" y="62"/>
                                </a:lnTo>
                                <a:lnTo>
                                  <a:pt x="150" y="52"/>
                                </a:lnTo>
                                <a:lnTo>
                                  <a:pt x="140" y="46"/>
                                </a:lnTo>
                                <a:lnTo>
                                  <a:pt x="127" y="41"/>
                                </a:lnTo>
                                <a:lnTo>
                                  <a:pt x="111" y="40"/>
                                </a:lnTo>
                                <a:lnTo>
                                  <a:pt x="95" y="41"/>
                                </a:lnTo>
                                <a:lnTo>
                                  <a:pt x="81" y="46"/>
                                </a:lnTo>
                                <a:lnTo>
                                  <a:pt x="71" y="53"/>
                                </a:lnTo>
                                <a:lnTo>
                                  <a:pt x="63" y="63"/>
                                </a:lnTo>
                                <a:lnTo>
                                  <a:pt x="57" y="76"/>
                                </a:lnTo>
                                <a:lnTo>
                                  <a:pt x="53" y="89"/>
                                </a:lnTo>
                                <a:lnTo>
                                  <a:pt x="50" y="104"/>
                                </a:lnTo>
                                <a:lnTo>
                                  <a:pt x="49" y="120"/>
                                </a:lnTo>
                                <a:lnTo>
                                  <a:pt x="50" y="140"/>
                                </a:lnTo>
                                <a:lnTo>
                                  <a:pt x="53" y="154"/>
                                </a:lnTo>
                                <a:lnTo>
                                  <a:pt x="57" y="169"/>
                                </a:lnTo>
                                <a:lnTo>
                                  <a:pt x="63" y="182"/>
                                </a:lnTo>
                                <a:lnTo>
                                  <a:pt x="70" y="191"/>
                                </a:lnTo>
                                <a:lnTo>
                                  <a:pt x="81" y="198"/>
                                </a:lnTo>
                                <a:lnTo>
                                  <a:pt x="94" y="202"/>
                                </a:lnTo>
                                <a:lnTo>
                                  <a:pt x="110" y="204"/>
                                </a:lnTo>
                                <a:lnTo>
                                  <a:pt x="127" y="202"/>
                                </a:lnTo>
                                <a:lnTo>
                                  <a:pt x="139" y="196"/>
                                </a:lnTo>
                                <a:lnTo>
                                  <a:pt x="150" y="189"/>
                                </a:lnTo>
                                <a:lnTo>
                                  <a:pt x="158" y="179"/>
                                </a:lnTo>
                                <a:lnTo>
                                  <a:pt x="165" y="167"/>
                                </a:lnTo>
                                <a:lnTo>
                                  <a:pt x="167" y="153"/>
                                </a:lnTo>
                                <a:lnTo>
                                  <a:pt x="171" y="137"/>
                                </a:lnTo>
                                <a:lnTo>
                                  <a:pt x="171" y="12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00" name="Freeform 395"/>
                        <wps:cNvSpPr>
                          <a:spLocks/>
                        </wps:cNvSpPr>
                        <wps:spPr bwMode="auto">
                          <a:xfrm>
                            <a:off x="6661151" y="146050"/>
                            <a:ext cx="60325" cy="115888"/>
                          </a:xfrm>
                          <a:custGeom>
                            <a:avLst/>
                            <a:gdLst>
                              <a:gd name="T0" fmla="*/ 114 w 114"/>
                              <a:gd name="T1" fmla="*/ 202 h 221"/>
                              <a:gd name="T2" fmla="*/ 112 w 114"/>
                              <a:gd name="T3" fmla="*/ 211 h 221"/>
                              <a:gd name="T4" fmla="*/ 108 w 114"/>
                              <a:gd name="T5" fmla="*/ 215 h 221"/>
                              <a:gd name="T6" fmla="*/ 102 w 114"/>
                              <a:gd name="T7" fmla="*/ 217 h 221"/>
                              <a:gd name="T8" fmla="*/ 93 w 114"/>
                              <a:gd name="T9" fmla="*/ 220 h 221"/>
                              <a:gd name="T10" fmla="*/ 84 w 114"/>
                              <a:gd name="T11" fmla="*/ 221 h 221"/>
                              <a:gd name="T12" fmla="*/ 66 w 114"/>
                              <a:gd name="T13" fmla="*/ 220 h 221"/>
                              <a:gd name="T14" fmla="*/ 47 w 114"/>
                              <a:gd name="T15" fmla="*/ 213 h 221"/>
                              <a:gd name="T16" fmla="*/ 33 w 114"/>
                              <a:gd name="T17" fmla="*/ 199 h 221"/>
                              <a:gd name="T18" fmla="*/ 27 w 114"/>
                              <a:gd name="T19" fmla="*/ 178 h 221"/>
                              <a:gd name="T20" fmla="*/ 27 w 114"/>
                              <a:gd name="T21" fmla="*/ 80 h 221"/>
                              <a:gd name="T22" fmla="*/ 5 w 114"/>
                              <a:gd name="T23" fmla="*/ 80 h 221"/>
                              <a:gd name="T24" fmla="*/ 1 w 114"/>
                              <a:gd name="T25" fmla="*/ 72 h 221"/>
                              <a:gd name="T26" fmla="*/ 0 w 114"/>
                              <a:gd name="T27" fmla="*/ 57 h 221"/>
                              <a:gd name="T28" fmla="*/ 1 w 114"/>
                              <a:gd name="T29" fmla="*/ 50 h 221"/>
                              <a:gd name="T30" fmla="*/ 4 w 114"/>
                              <a:gd name="T31" fmla="*/ 46 h 221"/>
                              <a:gd name="T32" fmla="*/ 6 w 114"/>
                              <a:gd name="T33" fmla="*/ 44 h 221"/>
                              <a:gd name="T34" fmla="*/ 27 w 114"/>
                              <a:gd name="T35" fmla="*/ 44 h 221"/>
                              <a:gd name="T36" fmla="*/ 27 w 114"/>
                              <a:gd name="T37" fmla="*/ 7 h 221"/>
                              <a:gd name="T38" fmla="*/ 29 w 114"/>
                              <a:gd name="T39" fmla="*/ 3 h 221"/>
                              <a:gd name="T40" fmla="*/ 34 w 114"/>
                              <a:gd name="T41" fmla="*/ 2 h 221"/>
                              <a:gd name="T42" fmla="*/ 43 w 114"/>
                              <a:gd name="T43" fmla="*/ 0 h 221"/>
                              <a:gd name="T44" fmla="*/ 55 w 114"/>
                              <a:gd name="T45" fmla="*/ 0 h 221"/>
                              <a:gd name="T46" fmla="*/ 64 w 114"/>
                              <a:gd name="T47" fmla="*/ 2 h 221"/>
                              <a:gd name="T48" fmla="*/ 70 w 114"/>
                              <a:gd name="T49" fmla="*/ 3 h 221"/>
                              <a:gd name="T50" fmla="*/ 71 w 114"/>
                              <a:gd name="T51" fmla="*/ 7 h 221"/>
                              <a:gd name="T52" fmla="*/ 73 w 114"/>
                              <a:gd name="T53" fmla="*/ 44 h 221"/>
                              <a:gd name="T54" fmla="*/ 108 w 114"/>
                              <a:gd name="T55" fmla="*/ 44 h 221"/>
                              <a:gd name="T56" fmla="*/ 112 w 114"/>
                              <a:gd name="T57" fmla="*/ 46 h 221"/>
                              <a:gd name="T58" fmla="*/ 113 w 114"/>
                              <a:gd name="T59" fmla="*/ 50 h 221"/>
                              <a:gd name="T60" fmla="*/ 114 w 114"/>
                              <a:gd name="T61" fmla="*/ 57 h 221"/>
                              <a:gd name="T62" fmla="*/ 114 w 114"/>
                              <a:gd name="T63" fmla="*/ 72 h 221"/>
                              <a:gd name="T64" fmla="*/ 111 w 114"/>
                              <a:gd name="T65" fmla="*/ 80 h 221"/>
                              <a:gd name="T66" fmla="*/ 73 w 114"/>
                              <a:gd name="T67" fmla="*/ 80 h 221"/>
                              <a:gd name="T68" fmla="*/ 73 w 114"/>
                              <a:gd name="T69" fmla="*/ 168 h 221"/>
                              <a:gd name="T70" fmla="*/ 81 w 114"/>
                              <a:gd name="T71" fmla="*/ 181 h 221"/>
                              <a:gd name="T72" fmla="*/ 95 w 114"/>
                              <a:gd name="T73" fmla="*/ 183 h 221"/>
                              <a:gd name="T74" fmla="*/ 100 w 114"/>
                              <a:gd name="T75" fmla="*/ 181 h 221"/>
                              <a:gd name="T76" fmla="*/ 105 w 114"/>
                              <a:gd name="T77" fmla="*/ 180 h 221"/>
                              <a:gd name="T78" fmla="*/ 108 w 114"/>
                              <a:gd name="T79" fmla="*/ 179 h 221"/>
                              <a:gd name="T80" fmla="*/ 111 w 114"/>
                              <a:gd name="T81" fmla="*/ 179 h 221"/>
                              <a:gd name="T82" fmla="*/ 112 w 114"/>
                              <a:gd name="T83" fmla="*/ 180 h 221"/>
                              <a:gd name="T84" fmla="*/ 113 w 114"/>
                              <a:gd name="T85" fmla="*/ 184 h 221"/>
                              <a:gd name="T86" fmla="*/ 114 w 114"/>
                              <a:gd name="T87" fmla="*/ 190 h 2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114" h="221">
                                <a:moveTo>
                                  <a:pt x="114" y="195"/>
                                </a:moveTo>
                                <a:lnTo>
                                  <a:pt x="114" y="202"/>
                                </a:lnTo>
                                <a:lnTo>
                                  <a:pt x="113" y="207"/>
                                </a:lnTo>
                                <a:lnTo>
                                  <a:pt x="112" y="211"/>
                                </a:lnTo>
                                <a:lnTo>
                                  <a:pt x="111" y="213"/>
                                </a:lnTo>
                                <a:lnTo>
                                  <a:pt x="108" y="215"/>
                                </a:lnTo>
                                <a:lnTo>
                                  <a:pt x="106" y="216"/>
                                </a:lnTo>
                                <a:lnTo>
                                  <a:pt x="102" y="217"/>
                                </a:lnTo>
                                <a:lnTo>
                                  <a:pt x="98" y="218"/>
                                </a:lnTo>
                                <a:lnTo>
                                  <a:pt x="93" y="220"/>
                                </a:lnTo>
                                <a:lnTo>
                                  <a:pt x="89" y="220"/>
                                </a:lnTo>
                                <a:lnTo>
                                  <a:pt x="84" y="221"/>
                                </a:lnTo>
                                <a:lnTo>
                                  <a:pt x="79" y="221"/>
                                </a:lnTo>
                                <a:lnTo>
                                  <a:pt x="66" y="220"/>
                                </a:lnTo>
                                <a:lnTo>
                                  <a:pt x="55" y="217"/>
                                </a:lnTo>
                                <a:lnTo>
                                  <a:pt x="47" y="213"/>
                                </a:lnTo>
                                <a:lnTo>
                                  <a:pt x="39" y="207"/>
                                </a:lnTo>
                                <a:lnTo>
                                  <a:pt x="33" y="199"/>
                                </a:lnTo>
                                <a:lnTo>
                                  <a:pt x="29" y="189"/>
                                </a:lnTo>
                                <a:lnTo>
                                  <a:pt x="27" y="178"/>
                                </a:lnTo>
                                <a:lnTo>
                                  <a:pt x="27" y="163"/>
                                </a:lnTo>
                                <a:lnTo>
                                  <a:pt x="27" y="80"/>
                                </a:lnTo>
                                <a:lnTo>
                                  <a:pt x="7" y="80"/>
                                </a:lnTo>
                                <a:lnTo>
                                  <a:pt x="5" y="80"/>
                                </a:lnTo>
                                <a:lnTo>
                                  <a:pt x="2" y="77"/>
                                </a:lnTo>
                                <a:lnTo>
                                  <a:pt x="1" y="72"/>
                                </a:lnTo>
                                <a:lnTo>
                                  <a:pt x="0" y="62"/>
                                </a:lnTo>
                                <a:lnTo>
                                  <a:pt x="0" y="57"/>
                                </a:lnTo>
                                <a:lnTo>
                                  <a:pt x="1" y="53"/>
                                </a:lnTo>
                                <a:lnTo>
                                  <a:pt x="1" y="50"/>
                                </a:lnTo>
                                <a:lnTo>
                                  <a:pt x="2" y="48"/>
                                </a:lnTo>
                                <a:lnTo>
                                  <a:pt x="4" y="46"/>
                                </a:lnTo>
                                <a:lnTo>
                                  <a:pt x="5" y="45"/>
                                </a:lnTo>
                                <a:lnTo>
                                  <a:pt x="6" y="44"/>
                                </a:lnTo>
                                <a:lnTo>
                                  <a:pt x="7" y="44"/>
                                </a:lnTo>
                                <a:lnTo>
                                  <a:pt x="27" y="44"/>
                                </a:lnTo>
                                <a:lnTo>
                                  <a:pt x="27" y="8"/>
                                </a:lnTo>
                                <a:lnTo>
                                  <a:pt x="27" y="7"/>
                                </a:lnTo>
                                <a:lnTo>
                                  <a:pt x="27" y="5"/>
                                </a:lnTo>
                                <a:lnTo>
                                  <a:pt x="29" y="3"/>
                                </a:lnTo>
                                <a:lnTo>
                                  <a:pt x="31" y="3"/>
                                </a:lnTo>
                                <a:lnTo>
                                  <a:pt x="34" y="2"/>
                                </a:lnTo>
                                <a:lnTo>
                                  <a:pt x="38" y="2"/>
                                </a:lnTo>
                                <a:lnTo>
                                  <a:pt x="43" y="0"/>
                                </a:lnTo>
                                <a:lnTo>
                                  <a:pt x="49" y="0"/>
                                </a:lnTo>
                                <a:lnTo>
                                  <a:pt x="55" y="0"/>
                                </a:lnTo>
                                <a:lnTo>
                                  <a:pt x="60" y="2"/>
                                </a:lnTo>
                                <a:lnTo>
                                  <a:pt x="64" y="2"/>
                                </a:lnTo>
                                <a:lnTo>
                                  <a:pt x="68" y="3"/>
                                </a:lnTo>
                                <a:lnTo>
                                  <a:pt x="70" y="3"/>
                                </a:lnTo>
                                <a:lnTo>
                                  <a:pt x="71" y="5"/>
                                </a:lnTo>
                                <a:lnTo>
                                  <a:pt x="71" y="7"/>
                                </a:lnTo>
                                <a:lnTo>
                                  <a:pt x="73" y="8"/>
                                </a:lnTo>
                                <a:lnTo>
                                  <a:pt x="73" y="44"/>
                                </a:lnTo>
                                <a:lnTo>
                                  <a:pt x="107" y="44"/>
                                </a:lnTo>
                                <a:lnTo>
                                  <a:pt x="108" y="44"/>
                                </a:lnTo>
                                <a:lnTo>
                                  <a:pt x="109" y="45"/>
                                </a:lnTo>
                                <a:lnTo>
                                  <a:pt x="112" y="46"/>
                                </a:lnTo>
                                <a:lnTo>
                                  <a:pt x="112" y="48"/>
                                </a:lnTo>
                                <a:lnTo>
                                  <a:pt x="113" y="50"/>
                                </a:lnTo>
                                <a:lnTo>
                                  <a:pt x="113" y="53"/>
                                </a:lnTo>
                                <a:lnTo>
                                  <a:pt x="114" y="57"/>
                                </a:lnTo>
                                <a:lnTo>
                                  <a:pt x="114" y="62"/>
                                </a:lnTo>
                                <a:lnTo>
                                  <a:pt x="114" y="72"/>
                                </a:lnTo>
                                <a:lnTo>
                                  <a:pt x="112" y="77"/>
                                </a:lnTo>
                                <a:lnTo>
                                  <a:pt x="111" y="80"/>
                                </a:lnTo>
                                <a:lnTo>
                                  <a:pt x="107" y="80"/>
                                </a:lnTo>
                                <a:lnTo>
                                  <a:pt x="73" y="80"/>
                                </a:lnTo>
                                <a:lnTo>
                                  <a:pt x="73" y="157"/>
                                </a:lnTo>
                                <a:lnTo>
                                  <a:pt x="73" y="168"/>
                                </a:lnTo>
                                <a:lnTo>
                                  <a:pt x="76" y="177"/>
                                </a:lnTo>
                                <a:lnTo>
                                  <a:pt x="81" y="181"/>
                                </a:lnTo>
                                <a:lnTo>
                                  <a:pt x="91" y="183"/>
                                </a:lnTo>
                                <a:lnTo>
                                  <a:pt x="95" y="183"/>
                                </a:lnTo>
                                <a:lnTo>
                                  <a:pt x="97" y="183"/>
                                </a:lnTo>
                                <a:lnTo>
                                  <a:pt x="100" y="181"/>
                                </a:lnTo>
                                <a:lnTo>
                                  <a:pt x="102" y="180"/>
                                </a:lnTo>
                                <a:lnTo>
                                  <a:pt x="105" y="180"/>
                                </a:lnTo>
                                <a:lnTo>
                                  <a:pt x="106" y="179"/>
                                </a:lnTo>
                                <a:lnTo>
                                  <a:pt x="108" y="179"/>
                                </a:lnTo>
                                <a:lnTo>
                                  <a:pt x="109" y="179"/>
                                </a:lnTo>
                                <a:lnTo>
                                  <a:pt x="111" y="179"/>
                                </a:lnTo>
                                <a:lnTo>
                                  <a:pt x="111" y="179"/>
                                </a:lnTo>
                                <a:lnTo>
                                  <a:pt x="112" y="180"/>
                                </a:lnTo>
                                <a:lnTo>
                                  <a:pt x="113" y="181"/>
                                </a:lnTo>
                                <a:lnTo>
                                  <a:pt x="113" y="184"/>
                                </a:lnTo>
                                <a:lnTo>
                                  <a:pt x="113" y="186"/>
                                </a:lnTo>
                                <a:lnTo>
                                  <a:pt x="114" y="190"/>
                                </a:lnTo>
                                <a:lnTo>
                                  <a:pt x="114" y="19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01" name="Freeform 396"/>
                        <wps:cNvSpPr>
                          <a:spLocks/>
                        </wps:cNvSpPr>
                        <wps:spPr bwMode="auto">
                          <a:xfrm>
                            <a:off x="6738938" y="127000"/>
                            <a:ext cx="80963" cy="133350"/>
                          </a:xfrm>
                          <a:custGeom>
                            <a:avLst/>
                            <a:gdLst>
                              <a:gd name="T0" fmla="*/ 152 w 154"/>
                              <a:gd name="T1" fmla="*/ 246 h 252"/>
                              <a:gd name="T2" fmla="*/ 151 w 154"/>
                              <a:gd name="T3" fmla="*/ 250 h 252"/>
                              <a:gd name="T4" fmla="*/ 145 w 154"/>
                              <a:gd name="T5" fmla="*/ 251 h 252"/>
                              <a:gd name="T6" fmla="*/ 136 w 154"/>
                              <a:gd name="T7" fmla="*/ 252 h 252"/>
                              <a:gd name="T8" fmla="*/ 124 w 154"/>
                              <a:gd name="T9" fmla="*/ 252 h 252"/>
                              <a:gd name="T10" fmla="*/ 115 w 154"/>
                              <a:gd name="T11" fmla="*/ 251 h 252"/>
                              <a:gd name="T12" fmla="*/ 110 w 154"/>
                              <a:gd name="T13" fmla="*/ 250 h 252"/>
                              <a:gd name="T14" fmla="*/ 108 w 154"/>
                              <a:gd name="T15" fmla="*/ 246 h 252"/>
                              <a:gd name="T16" fmla="*/ 108 w 154"/>
                              <a:gd name="T17" fmla="*/ 153 h 252"/>
                              <a:gd name="T18" fmla="*/ 106 w 154"/>
                              <a:gd name="T19" fmla="*/ 135 h 252"/>
                              <a:gd name="T20" fmla="*/ 101 w 154"/>
                              <a:gd name="T21" fmla="*/ 123 h 252"/>
                              <a:gd name="T22" fmla="*/ 92 w 154"/>
                              <a:gd name="T23" fmla="*/ 116 h 252"/>
                              <a:gd name="T24" fmla="*/ 81 w 154"/>
                              <a:gd name="T25" fmla="*/ 113 h 252"/>
                              <a:gd name="T26" fmla="*/ 64 w 154"/>
                              <a:gd name="T27" fmla="*/ 119 h 252"/>
                              <a:gd name="T28" fmla="*/ 45 w 154"/>
                              <a:gd name="T29" fmla="*/ 138 h 252"/>
                              <a:gd name="T30" fmla="*/ 45 w 154"/>
                              <a:gd name="T31" fmla="*/ 246 h 252"/>
                              <a:gd name="T32" fmla="*/ 43 w 154"/>
                              <a:gd name="T33" fmla="*/ 250 h 252"/>
                              <a:gd name="T34" fmla="*/ 37 w 154"/>
                              <a:gd name="T35" fmla="*/ 251 h 252"/>
                              <a:gd name="T36" fmla="*/ 28 w 154"/>
                              <a:gd name="T37" fmla="*/ 252 h 252"/>
                              <a:gd name="T38" fmla="*/ 16 w 154"/>
                              <a:gd name="T39" fmla="*/ 252 h 252"/>
                              <a:gd name="T40" fmla="*/ 7 w 154"/>
                              <a:gd name="T41" fmla="*/ 251 h 252"/>
                              <a:gd name="T42" fmla="*/ 2 w 154"/>
                              <a:gd name="T43" fmla="*/ 250 h 252"/>
                              <a:gd name="T44" fmla="*/ 0 w 154"/>
                              <a:gd name="T45" fmla="*/ 246 h 252"/>
                              <a:gd name="T46" fmla="*/ 0 w 154"/>
                              <a:gd name="T47" fmla="*/ 7 h 252"/>
                              <a:gd name="T48" fmla="*/ 1 w 154"/>
                              <a:gd name="T49" fmla="*/ 5 h 252"/>
                              <a:gd name="T50" fmla="*/ 5 w 154"/>
                              <a:gd name="T51" fmla="*/ 2 h 252"/>
                              <a:gd name="T52" fmla="*/ 11 w 154"/>
                              <a:gd name="T53" fmla="*/ 1 h 252"/>
                              <a:gd name="T54" fmla="*/ 22 w 154"/>
                              <a:gd name="T55" fmla="*/ 0 h 252"/>
                              <a:gd name="T56" fmla="*/ 33 w 154"/>
                              <a:gd name="T57" fmla="*/ 1 h 252"/>
                              <a:gd name="T58" fmla="*/ 40 w 154"/>
                              <a:gd name="T59" fmla="*/ 2 h 252"/>
                              <a:gd name="T60" fmla="*/ 44 w 154"/>
                              <a:gd name="T61" fmla="*/ 5 h 252"/>
                              <a:gd name="T62" fmla="*/ 45 w 154"/>
                              <a:gd name="T63" fmla="*/ 7 h 252"/>
                              <a:gd name="T64" fmla="*/ 56 w 154"/>
                              <a:gd name="T65" fmla="*/ 86 h 252"/>
                              <a:gd name="T66" fmla="*/ 81 w 154"/>
                              <a:gd name="T67" fmla="*/ 75 h 252"/>
                              <a:gd name="T68" fmla="*/ 109 w 154"/>
                              <a:gd name="T69" fmla="*/ 75 h 252"/>
                              <a:gd name="T70" fmla="*/ 133 w 154"/>
                              <a:gd name="T71" fmla="*/ 85 h 252"/>
                              <a:gd name="T72" fmla="*/ 146 w 154"/>
                              <a:gd name="T73" fmla="*/ 103 h 252"/>
                              <a:gd name="T74" fmla="*/ 152 w 154"/>
                              <a:gd name="T75" fmla="*/ 129 h 252"/>
                              <a:gd name="T76" fmla="*/ 154 w 154"/>
                              <a:gd name="T77" fmla="*/ 245 h 2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54" h="252">
                                <a:moveTo>
                                  <a:pt x="154" y="245"/>
                                </a:moveTo>
                                <a:lnTo>
                                  <a:pt x="152" y="246"/>
                                </a:lnTo>
                                <a:lnTo>
                                  <a:pt x="152" y="249"/>
                                </a:lnTo>
                                <a:lnTo>
                                  <a:pt x="151" y="250"/>
                                </a:lnTo>
                                <a:lnTo>
                                  <a:pt x="149" y="250"/>
                                </a:lnTo>
                                <a:lnTo>
                                  <a:pt x="145" y="251"/>
                                </a:lnTo>
                                <a:lnTo>
                                  <a:pt x="141" y="251"/>
                                </a:lnTo>
                                <a:lnTo>
                                  <a:pt x="136" y="252"/>
                                </a:lnTo>
                                <a:lnTo>
                                  <a:pt x="130" y="252"/>
                                </a:lnTo>
                                <a:lnTo>
                                  <a:pt x="124" y="252"/>
                                </a:lnTo>
                                <a:lnTo>
                                  <a:pt x="119" y="251"/>
                                </a:lnTo>
                                <a:lnTo>
                                  <a:pt x="115" y="251"/>
                                </a:lnTo>
                                <a:lnTo>
                                  <a:pt x="113" y="250"/>
                                </a:lnTo>
                                <a:lnTo>
                                  <a:pt x="110" y="250"/>
                                </a:lnTo>
                                <a:lnTo>
                                  <a:pt x="109" y="249"/>
                                </a:lnTo>
                                <a:lnTo>
                                  <a:pt x="108" y="246"/>
                                </a:lnTo>
                                <a:lnTo>
                                  <a:pt x="108" y="245"/>
                                </a:lnTo>
                                <a:lnTo>
                                  <a:pt x="108" y="153"/>
                                </a:lnTo>
                                <a:lnTo>
                                  <a:pt x="108" y="143"/>
                                </a:lnTo>
                                <a:lnTo>
                                  <a:pt x="106" y="135"/>
                                </a:lnTo>
                                <a:lnTo>
                                  <a:pt x="104" y="128"/>
                                </a:lnTo>
                                <a:lnTo>
                                  <a:pt x="101" y="123"/>
                                </a:lnTo>
                                <a:lnTo>
                                  <a:pt x="97" y="119"/>
                                </a:lnTo>
                                <a:lnTo>
                                  <a:pt x="92" y="116"/>
                                </a:lnTo>
                                <a:lnTo>
                                  <a:pt x="87" y="113"/>
                                </a:lnTo>
                                <a:lnTo>
                                  <a:pt x="81" y="113"/>
                                </a:lnTo>
                                <a:lnTo>
                                  <a:pt x="72" y="114"/>
                                </a:lnTo>
                                <a:lnTo>
                                  <a:pt x="64" y="119"/>
                                </a:lnTo>
                                <a:lnTo>
                                  <a:pt x="54" y="127"/>
                                </a:lnTo>
                                <a:lnTo>
                                  <a:pt x="45" y="138"/>
                                </a:lnTo>
                                <a:lnTo>
                                  <a:pt x="45" y="245"/>
                                </a:lnTo>
                                <a:lnTo>
                                  <a:pt x="45" y="246"/>
                                </a:lnTo>
                                <a:lnTo>
                                  <a:pt x="44" y="249"/>
                                </a:lnTo>
                                <a:lnTo>
                                  <a:pt x="43" y="250"/>
                                </a:lnTo>
                                <a:lnTo>
                                  <a:pt x="40" y="250"/>
                                </a:lnTo>
                                <a:lnTo>
                                  <a:pt x="37" y="251"/>
                                </a:lnTo>
                                <a:lnTo>
                                  <a:pt x="33" y="251"/>
                                </a:lnTo>
                                <a:lnTo>
                                  <a:pt x="28" y="252"/>
                                </a:lnTo>
                                <a:lnTo>
                                  <a:pt x="22" y="252"/>
                                </a:lnTo>
                                <a:lnTo>
                                  <a:pt x="16" y="252"/>
                                </a:lnTo>
                                <a:lnTo>
                                  <a:pt x="11" y="251"/>
                                </a:lnTo>
                                <a:lnTo>
                                  <a:pt x="7" y="251"/>
                                </a:lnTo>
                                <a:lnTo>
                                  <a:pt x="5" y="250"/>
                                </a:lnTo>
                                <a:lnTo>
                                  <a:pt x="2" y="250"/>
                                </a:lnTo>
                                <a:lnTo>
                                  <a:pt x="1" y="249"/>
                                </a:lnTo>
                                <a:lnTo>
                                  <a:pt x="0" y="246"/>
                                </a:lnTo>
                                <a:lnTo>
                                  <a:pt x="0" y="245"/>
                                </a:lnTo>
                                <a:lnTo>
                                  <a:pt x="0" y="7"/>
                                </a:lnTo>
                                <a:lnTo>
                                  <a:pt x="0" y="6"/>
                                </a:lnTo>
                                <a:lnTo>
                                  <a:pt x="1" y="5"/>
                                </a:lnTo>
                                <a:lnTo>
                                  <a:pt x="2" y="4"/>
                                </a:lnTo>
                                <a:lnTo>
                                  <a:pt x="5" y="2"/>
                                </a:lnTo>
                                <a:lnTo>
                                  <a:pt x="7" y="1"/>
                                </a:lnTo>
                                <a:lnTo>
                                  <a:pt x="11" y="1"/>
                                </a:lnTo>
                                <a:lnTo>
                                  <a:pt x="16" y="0"/>
                                </a:lnTo>
                                <a:lnTo>
                                  <a:pt x="22" y="0"/>
                                </a:lnTo>
                                <a:lnTo>
                                  <a:pt x="28" y="0"/>
                                </a:lnTo>
                                <a:lnTo>
                                  <a:pt x="33" y="1"/>
                                </a:lnTo>
                                <a:lnTo>
                                  <a:pt x="37" y="1"/>
                                </a:lnTo>
                                <a:lnTo>
                                  <a:pt x="40" y="2"/>
                                </a:lnTo>
                                <a:lnTo>
                                  <a:pt x="43" y="4"/>
                                </a:lnTo>
                                <a:lnTo>
                                  <a:pt x="44" y="5"/>
                                </a:lnTo>
                                <a:lnTo>
                                  <a:pt x="45" y="6"/>
                                </a:lnTo>
                                <a:lnTo>
                                  <a:pt x="45" y="7"/>
                                </a:lnTo>
                                <a:lnTo>
                                  <a:pt x="45" y="97"/>
                                </a:lnTo>
                                <a:lnTo>
                                  <a:pt x="56" y="86"/>
                                </a:lnTo>
                                <a:lnTo>
                                  <a:pt x="69" y="80"/>
                                </a:lnTo>
                                <a:lnTo>
                                  <a:pt x="81" y="75"/>
                                </a:lnTo>
                                <a:lnTo>
                                  <a:pt x="94" y="74"/>
                                </a:lnTo>
                                <a:lnTo>
                                  <a:pt x="109" y="75"/>
                                </a:lnTo>
                                <a:lnTo>
                                  <a:pt x="122" y="79"/>
                                </a:lnTo>
                                <a:lnTo>
                                  <a:pt x="133" y="85"/>
                                </a:lnTo>
                                <a:lnTo>
                                  <a:pt x="140" y="94"/>
                                </a:lnTo>
                                <a:lnTo>
                                  <a:pt x="146" y="103"/>
                                </a:lnTo>
                                <a:lnTo>
                                  <a:pt x="150" y="116"/>
                                </a:lnTo>
                                <a:lnTo>
                                  <a:pt x="152" y="129"/>
                                </a:lnTo>
                                <a:lnTo>
                                  <a:pt x="154" y="146"/>
                                </a:lnTo>
                                <a:lnTo>
                                  <a:pt x="154" y="2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02" name="Freeform 397"/>
                        <wps:cNvSpPr>
                          <a:spLocks noEditPoints="1"/>
                        </wps:cNvSpPr>
                        <wps:spPr bwMode="auto">
                          <a:xfrm>
                            <a:off x="6838951" y="166688"/>
                            <a:ext cx="84138" cy="95250"/>
                          </a:xfrm>
                          <a:custGeom>
                            <a:avLst/>
                            <a:gdLst>
                              <a:gd name="T0" fmla="*/ 158 w 159"/>
                              <a:gd name="T1" fmla="*/ 93 h 181"/>
                              <a:gd name="T2" fmla="*/ 150 w 159"/>
                              <a:gd name="T3" fmla="*/ 102 h 181"/>
                              <a:gd name="T4" fmla="*/ 47 w 159"/>
                              <a:gd name="T5" fmla="*/ 102 h 181"/>
                              <a:gd name="T6" fmla="*/ 49 w 159"/>
                              <a:gd name="T7" fmla="*/ 121 h 181"/>
                              <a:gd name="T8" fmla="*/ 57 w 159"/>
                              <a:gd name="T9" fmla="*/ 135 h 181"/>
                              <a:gd name="T10" fmla="*/ 70 w 159"/>
                              <a:gd name="T11" fmla="*/ 144 h 181"/>
                              <a:gd name="T12" fmla="*/ 91 w 159"/>
                              <a:gd name="T13" fmla="*/ 148 h 181"/>
                              <a:gd name="T14" fmla="*/ 111 w 159"/>
                              <a:gd name="T15" fmla="*/ 145 h 181"/>
                              <a:gd name="T16" fmla="*/ 127 w 159"/>
                              <a:gd name="T17" fmla="*/ 141 h 181"/>
                              <a:gd name="T18" fmla="*/ 138 w 159"/>
                              <a:gd name="T19" fmla="*/ 138 h 181"/>
                              <a:gd name="T20" fmla="*/ 145 w 159"/>
                              <a:gd name="T21" fmla="*/ 137 h 181"/>
                              <a:gd name="T22" fmla="*/ 148 w 159"/>
                              <a:gd name="T23" fmla="*/ 137 h 181"/>
                              <a:gd name="T24" fmla="*/ 149 w 159"/>
                              <a:gd name="T25" fmla="*/ 139 h 181"/>
                              <a:gd name="T26" fmla="*/ 150 w 159"/>
                              <a:gd name="T27" fmla="*/ 144 h 181"/>
                              <a:gd name="T28" fmla="*/ 150 w 159"/>
                              <a:gd name="T29" fmla="*/ 151 h 181"/>
                              <a:gd name="T30" fmla="*/ 150 w 159"/>
                              <a:gd name="T31" fmla="*/ 157 h 181"/>
                              <a:gd name="T32" fmla="*/ 150 w 159"/>
                              <a:gd name="T33" fmla="*/ 162 h 181"/>
                              <a:gd name="T34" fmla="*/ 149 w 159"/>
                              <a:gd name="T35" fmla="*/ 166 h 181"/>
                              <a:gd name="T36" fmla="*/ 147 w 159"/>
                              <a:gd name="T37" fmla="*/ 169 h 181"/>
                              <a:gd name="T38" fmla="*/ 141 w 159"/>
                              <a:gd name="T39" fmla="*/ 172 h 181"/>
                              <a:gd name="T40" fmla="*/ 127 w 159"/>
                              <a:gd name="T41" fmla="*/ 176 h 181"/>
                              <a:gd name="T42" fmla="*/ 108 w 159"/>
                              <a:gd name="T43" fmla="*/ 180 h 181"/>
                              <a:gd name="T44" fmla="*/ 86 w 159"/>
                              <a:gd name="T45" fmla="*/ 181 h 181"/>
                              <a:gd name="T46" fmla="*/ 49 w 159"/>
                              <a:gd name="T47" fmla="*/ 176 h 181"/>
                              <a:gd name="T48" fmla="*/ 22 w 159"/>
                              <a:gd name="T49" fmla="*/ 160 h 181"/>
                              <a:gd name="T50" fmla="*/ 6 w 159"/>
                              <a:gd name="T51" fmla="*/ 132 h 181"/>
                              <a:gd name="T52" fmla="*/ 0 w 159"/>
                              <a:gd name="T53" fmla="*/ 92 h 181"/>
                              <a:gd name="T54" fmla="*/ 6 w 159"/>
                              <a:gd name="T55" fmla="*/ 54 h 181"/>
                              <a:gd name="T56" fmla="*/ 22 w 159"/>
                              <a:gd name="T57" fmla="*/ 24 h 181"/>
                              <a:gd name="T58" fmla="*/ 48 w 159"/>
                              <a:gd name="T59" fmla="*/ 6 h 181"/>
                              <a:gd name="T60" fmla="*/ 83 w 159"/>
                              <a:gd name="T61" fmla="*/ 0 h 181"/>
                              <a:gd name="T62" fmla="*/ 117 w 159"/>
                              <a:gd name="T63" fmla="*/ 6 h 181"/>
                              <a:gd name="T64" fmla="*/ 141 w 159"/>
                              <a:gd name="T65" fmla="*/ 22 h 181"/>
                              <a:gd name="T66" fmla="*/ 154 w 159"/>
                              <a:gd name="T67" fmla="*/ 48 h 181"/>
                              <a:gd name="T68" fmla="*/ 159 w 159"/>
                              <a:gd name="T69" fmla="*/ 79 h 181"/>
                              <a:gd name="T70" fmla="*/ 115 w 159"/>
                              <a:gd name="T71" fmla="*/ 72 h 181"/>
                              <a:gd name="T72" fmla="*/ 107 w 159"/>
                              <a:gd name="T73" fmla="*/ 43 h 181"/>
                              <a:gd name="T74" fmla="*/ 90 w 159"/>
                              <a:gd name="T75" fmla="*/ 32 h 181"/>
                              <a:gd name="T76" fmla="*/ 73 w 159"/>
                              <a:gd name="T77" fmla="*/ 33 h 181"/>
                              <a:gd name="T78" fmla="*/ 60 w 159"/>
                              <a:gd name="T79" fmla="*/ 39 h 181"/>
                              <a:gd name="T80" fmla="*/ 52 w 159"/>
                              <a:gd name="T81" fmla="*/ 50 h 181"/>
                              <a:gd name="T82" fmla="*/ 47 w 159"/>
                              <a:gd name="T83" fmla="*/ 65 h 181"/>
                              <a:gd name="T84" fmla="*/ 115 w 159"/>
                              <a:gd name="T85" fmla="*/ 72 h 1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59" h="181">
                                <a:moveTo>
                                  <a:pt x="159" y="86"/>
                                </a:moveTo>
                                <a:lnTo>
                                  <a:pt x="158" y="93"/>
                                </a:lnTo>
                                <a:lnTo>
                                  <a:pt x="155" y="98"/>
                                </a:lnTo>
                                <a:lnTo>
                                  <a:pt x="150" y="102"/>
                                </a:lnTo>
                                <a:lnTo>
                                  <a:pt x="144" y="102"/>
                                </a:lnTo>
                                <a:lnTo>
                                  <a:pt x="47" y="102"/>
                                </a:lnTo>
                                <a:lnTo>
                                  <a:pt x="47" y="112"/>
                                </a:lnTo>
                                <a:lnTo>
                                  <a:pt x="49" y="121"/>
                                </a:lnTo>
                                <a:lnTo>
                                  <a:pt x="52" y="129"/>
                                </a:lnTo>
                                <a:lnTo>
                                  <a:pt x="57" y="135"/>
                                </a:lnTo>
                                <a:lnTo>
                                  <a:pt x="63" y="140"/>
                                </a:lnTo>
                                <a:lnTo>
                                  <a:pt x="70" y="144"/>
                                </a:lnTo>
                                <a:lnTo>
                                  <a:pt x="79" y="146"/>
                                </a:lnTo>
                                <a:lnTo>
                                  <a:pt x="91" y="148"/>
                                </a:lnTo>
                                <a:lnTo>
                                  <a:pt x="102" y="146"/>
                                </a:lnTo>
                                <a:lnTo>
                                  <a:pt x="111" y="145"/>
                                </a:lnTo>
                                <a:lnTo>
                                  <a:pt x="120" y="144"/>
                                </a:lnTo>
                                <a:lnTo>
                                  <a:pt x="127" y="141"/>
                                </a:lnTo>
                                <a:lnTo>
                                  <a:pt x="133" y="139"/>
                                </a:lnTo>
                                <a:lnTo>
                                  <a:pt x="138" y="138"/>
                                </a:lnTo>
                                <a:lnTo>
                                  <a:pt x="142" y="137"/>
                                </a:lnTo>
                                <a:lnTo>
                                  <a:pt x="145" y="137"/>
                                </a:lnTo>
                                <a:lnTo>
                                  <a:pt x="147" y="137"/>
                                </a:lnTo>
                                <a:lnTo>
                                  <a:pt x="148" y="137"/>
                                </a:lnTo>
                                <a:lnTo>
                                  <a:pt x="149" y="138"/>
                                </a:lnTo>
                                <a:lnTo>
                                  <a:pt x="149" y="139"/>
                                </a:lnTo>
                                <a:lnTo>
                                  <a:pt x="150" y="140"/>
                                </a:lnTo>
                                <a:lnTo>
                                  <a:pt x="150" y="144"/>
                                </a:lnTo>
                                <a:lnTo>
                                  <a:pt x="150" y="146"/>
                                </a:lnTo>
                                <a:lnTo>
                                  <a:pt x="150" y="151"/>
                                </a:lnTo>
                                <a:lnTo>
                                  <a:pt x="150" y="155"/>
                                </a:lnTo>
                                <a:lnTo>
                                  <a:pt x="150" y="157"/>
                                </a:lnTo>
                                <a:lnTo>
                                  <a:pt x="150" y="160"/>
                                </a:lnTo>
                                <a:lnTo>
                                  <a:pt x="150" y="162"/>
                                </a:lnTo>
                                <a:lnTo>
                                  <a:pt x="150" y="165"/>
                                </a:lnTo>
                                <a:lnTo>
                                  <a:pt x="149" y="166"/>
                                </a:lnTo>
                                <a:lnTo>
                                  <a:pt x="148" y="167"/>
                                </a:lnTo>
                                <a:lnTo>
                                  <a:pt x="147" y="169"/>
                                </a:lnTo>
                                <a:lnTo>
                                  <a:pt x="145" y="170"/>
                                </a:lnTo>
                                <a:lnTo>
                                  <a:pt x="141" y="172"/>
                                </a:lnTo>
                                <a:lnTo>
                                  <a:pt x="136" y="175"/>
                                </a:lnTo>
                                <a:lnTo>
                                  <a:pt x="127" y="176"/>
                                </a:lnTo>
                                <a:lnTo>
                                  <a:pt x="118" y="178"/>
                                </a:lnTo>
                                <a:lnTo>
                                  <a:pt x="108" y="180"/>
                                </a:lnTo>
                                <a:lnTo>
                                  <a:pt x="99" y="181"/>
                                </a:lnTo>
                                <a:lnTo>
                                  <a:pt x="86" y="181"/>
                                </a:lnTo>
                                <a:lnTo>
                                  <a:pt x="65" y="181"/>
                                </a:lnTo>
                                <a:lnTo>
                                  <a:pt x="49" y="176"/>
                                </a:lnTo>
                                <a:lnTo>
                                  <a:pt x="33" y="170"/>
                                </a:lnTo>
                                <a:lnTo>
                                  <a:pt x="22" y="160"/>
                                </a:lnTo>
                                <a:lnTo>
                                  <a:pt x="12" y="148"/>
                                </a:lnTo>
                                <a:lnTo>
                                  <a:pt x="6" y="132"/>
                                </a:lnTo>
                                <a:lnTo>
                                  <a:pt x="1" y="114"/>
                                </a:lnTo>
                                <a:lnTo>
                                  <a:pt x="0" y="92"/>
                                </a:lnTo>
                                <a:lnTo>
                                  <a:pt x="1" y="71"/>
                                </a:lnTo>
                                <a:lnTo>
                                  <a:pt x="6" y="54"/>
                                </a:lnTo>
                                <a:lnTo>
                                  <a:pt x="12" y="37"/>
                                </a:lnTo>
                                <a:lnTo>
                                  <a:pt x="22" y="24"/>
                                </a:lnTo>
                                <a:lnTo>
                                  <a:pt x="33" y="13"/>
                                </a:lnTo>
                                <a:lnTo>
                                  <a:pt x="48" y="6"/>
                                </a:lnTo>
                                <a:lnTo>
                                  <a:pt x="64" y="1"/>
                                </a:lnTo>
                                <a:lnTo>
                                  <a:pt x="83" y="0"/>
                                </a:lnTo>
                                <a:lnTo>
                                  <a:pt x="102" y="1"/>
                                </a:lnTo>
                                <a:lnTo>
                                  <a:pt x="117" y="6"/>
                                </a:lnTo>
                                <a:lnTo>
                                  <a:pt x="131" y="12"/>
                                </a:lnTo>
                                <a:lnTo>
                                  <a:pt x="141" y="22"/>
                                </a:lnTo>
                                <a:lnTo>
                                  <a:pt x="149" y="33"/>
                                </a:lnTo>
                                <a:lnTo>
                                  <a:pt x="154" y="48"/>
                                </a:lnTo>
                                <a:lnTo>
                                  <a:pt x="158" y="63"/>
                                </a:lnTo>
                                <a:lnTo>
                                  <a:pt x="159" y="79"/>
                                </a:lnTo>
                                <a:lnTo>
                                  <a:pt x="159" y="86"/>
                                </a:lnTo>
                                <a:close/>
                                <a:moveTo>
                                  <a:pt x="115" y="72"/>
                                </a:moveTo>
                                <a:lnTo>
                                  <a:pt x="113" y="55"/>
                                </a:lnTo>
                                <a:lnTo>
                                  <a:pt x="107" y="43"/>
                                </a:lnTo>
                                <a:lnTo>
                                  <a:pt x="102" y="38"/>
                                </a:lnTo>
                                <a:lnTo>
                                  <a:pt x="90" y="32"/>
                                </a:lnTo>
                                <a:lnTo>
                                  <a:pt x="81" y="32"/>
                                </a:lnTo>
                                <a:lnTo>
                                  <a:pt x="73" y="33"/>
                                </a:lnTo>
                                <a:lnTo>
                                  <a:pt x="67" y="36"/>
                                </a:lnTo>
                                <a:lnTo>
                                  <a:pt x="60" y="39"/>
                                </a:lnTo>
                                <a:lnTo>
                                  <a:pt x="56" y="44"/>
                                </a:lnTo>
                                <a:lnTo>
                                  <a:pt x="52" y="50"/>
                                </a:lnTo>
                                <a:lnTo>
                                  <a:pt x="49" y="56"/>
                                </a:lnTo>
                                <a:lnTo>
                                  <a:pt x="47" y="65"/>
                                </a:lnTo>
                                <a:lnTo>
                                  <a:pt x="47" y="72"/>
                                </a:lnTo>
                                <a:lnTo>
                                  <a:pt x="115" y="7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03" name="Freeform 398"/>
                        <wps:cNvSpPr>
                          <a:spLocks/>
                        </wps:cNvSpPr>
                        <wps:spPr bwMode="auto">
                          <a:xfrm>
                            <a:off x="6942138" y="166688"/>
                            <a:ext cx="53975" cy="93663"/>
                          </a:xfrm>
                          <a:custGeom>
                            <a:avLst/>
                            <a:gdLst>
                              <a:gd name="T0" fmla="*/ 103 w 103"/>
                              <a:gd name="T1" fmla="*/ 31 h 178"/>
                              <a:gd name="T2" fmla="*/ 102 w 103"/>
                              <a:gd name="T3" fmla="*/ 39 h 178"/>
                              <a:gd name="T4" fmla="*/ 101 w 103"/>
                              <a:gd name="T5" fmla="*/ 44 h 178"/>
                              <a:gd name="T6" fmla="*/ 98 w 103"/>
                              <a:gd name="T7" fmla="*/ 47 h 178"/>
                              <a:gd name="T8" fmla="*/ 96 w 103"/>
                              <a:gd name="T9" fmla="*/ 47 h 178"/>
                              <a:gd name="T10" fmla="*/ 92 w 103"/>
                              <a:gd name="T11" fmla="*/ 45 h 178"/>
                              <a:gd name="T12" fmla="*/ 87 w 103"/>
                              <a:gd name="T13" fmla="*/ 44 h 178"/>
                              <a:gd name="T14" fmla="*/ 82 w 103"/>
                              <a:gd name="T15" fmla="*/ 43 h 178"/>
                              <a:gd name="T16" fmla="*/ 75 w 103"/>
                              <a:gd name="T17" fmla="*/ 43 h 178"/>
                              <a:gd name="T18" fmla="*/ 68 w 103"/>
                              <a:gd name="T19" fmla="*/ 45 h 178"/>
                              <a:gd name="T20" fmla="*/ 59 w 103"/>
                              <a:gd name="T21" fmla="*/ 53 h 178"/>
                              <a:gd name="T22" fmla="*/ 50 w 103"/>
                              <a:gd name="T23" fmla="*/ 63 h 178"/>
                              <a:gd name="T24" fmla="*/ 45 w 103"/>
                              <a:gd name="T25" fmla="*/ 171 h 178"/>
                              <a:gd name="T26" fmla="*/ 44 w 103"/>
                              <a:gd name="T27" fmla="*/ 175 h 178"/>
                              <a:gd name="T28" fmla="*/ 41 w 103"/>
                              <a:gd name="T29" fmla="*/ 176 h 178"/>
                              <a:gd name="T30" fmla="*/ 33 w 103"/>
                              <a:gd name="T31" fmla="*/ 177 h 178"/>
                              <a:gd name="T32" fmla="*/ 23 w 103"/>
                              <a:gd name="T33" fmla="*/ 178 h 178"/>
                              <a:gd name="T34" fmla="*/ 12 w 103"/>
                              <a:gd name="T35" fmla="*/ 177 h 178"/>
                              <a:gd name="T36" fmla="*/ 5 w 103"/>
                              <a:gd name="T37" fmla="*/ 176 h 178"/>
                              <a:gd name="T38" fmla="*/ 1 w 103"/>
                              <a:gd name="T39" fmla="*/ 175 h 178"/>
                              <a:gd name="T40" fmla="*/ 0 w 103"/>
                              <a:gd name="T41" fmla="*/ 171 h 178"/>
                              <a:gd name="T42" fmla="*/ 0 w 103"/>
                              <a:gd name="T43" fmla="*/ 8 h 178"/>
                              <a:gd name="T44" fmla="*/ 2 w 103"/>
                              <a:gd name="T45" fmla="*/ 6 h 178"/>
                              <a:gd name="T46" fmla="*/ 6 w 103"/>
                              <a:gd name="T47" fmla="*/ 4 h 178"/>
                              <a:gd name="T48" fmla="*/ 15 w 103"/>
                              <a:gd name="T49" fmla="*/ 4 h 178"/>
                              <a:gd name="T50" fmla="*/ 25 w 103"/>
                              <a:gd name="T51" fmla="*/ 4 h 178"/>
                              <a:gd name="T52" fmla="*/ 32 w 103"/>
                              <a:gd name="T53" fmla="*/ 4 h 178"/>
                              <a:gd name="T54" fmla="*/ 37 w 103"/>
                              <a:gd name="T55" fmla="*/ 6 h 178"/>
                              <a:gd name="T56" fmla="*/ 38 w 103"/>
                              <a:gd name="T57" fmla="*/ 8 h 178"/>
                              <a:gd name="T58" fmla="*/ 39 w 103"/>
                              <a:gd name="T59" fmla="*/ 31 h 178"/>
                              <a:gd name="T60" fmla="*/ 50 w 103"/>
                              <a:gd name="T61" fmla="*/ 16 h 178"/>
                              <a:gd name="T62" fmla="*/ 62 w 103"/>
                              <a:gd name="T63" fmla="*/ 6 h 178"/>
                              <a:gd name="T64" fmla="*/ 71 w 103"/>
                              <a:gd name="T65" fmla="*/ 1 h 178"/>
                              <a:gd name="T66" fmla="*/ 81 w 103"/>
                              <a:gd name="T67" fmla="*/ 0 h 178"/>
                              <a:gd name="T68" fmla="*/ 86 w 103"/>
                              <a:gd name="T69" fmla="*/ 0 h 178"/>
                              <a:gd name="T70" fmla="*/ 92 w 103"/>
                              <a:gd name="T71" fmla="*/ 1 h 178"/>
                              <a:gd name="T72" fmla="*/ 97 w 103"/>
                              <a:gd name="T73" fmla="*/ 2 h 178"/>
                              <a:gd name="T74" fmla="*/ 100 w 103"/>
                              <a:gd name="T75" fmla="*/ 5 h 178"/>
                              <a:gd name="T76" fmla="*/ 102 w 103"/>
                              <a:gd name="T77" fmla="*/ 6 h 178"/>
                              <a:gd name="T78" fmla="*/ 102 w 103"/>
                              <a:gd name="T79" fmla="*/ 10 h 178"/>
                              <a:gd name="T80" fmla="*/ 103 w 103"/>
                              <a:gd name="T81" fmla="*/ 15 h 178"/>
                              <a:gd name="T82" fmla="*/ 103 w 103"/>
                              <a:gd name="T83" fmla="*/ 26 h 17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103" h="178">
                                <a:moveTo>
                                  <a:pt x="103" y="26"/>
                                </a:moveTo>
                                <a:lnTo>
                                  <a:pt x="103" y="31"/>
                                </a:lnTo>
                                <a:lnTo>
                                  <a:pt x="103" y="36"/>
                                </a:lnTo>
                                <a:lnTo>
                                  <a:pt x="102" y="39"/>
                                </a:lnTo>
                                <a:lnTo>
                                  <a:pt x="102" y="42"/>
                                </a:lnTo>
                                <a:lnTo>
                                  <a:pt x="101" y="44"/>
                                </a:lnTo>
                                <a:lnTo>
                                  <a:pt x="100" y="45"/>
                                </a:lnTo>
                                <a:lnTo>
                                  <a:pt x="98" y="47"/>
                                </a:lnTo>
                                <a:lnTo>
                                  <a:pt x="97" y="47"/>
                                </a:lnTo>
                                <a:lnTo>
                                  <a:pt x="96" y="47"/>
                                </a:lnTo>
                                <a:lnTo>
                                  <a:pt x="94" y="45"/>
                                </a:lnTo>
                                <a:lnTo>
                                  <a:pt x="92" y="45"/>
                                </a:lnTo>
                                <a:lnTo>
                                  <a:pt x="90" y="44"/>
                                </a:lnTo>
                                <a:lnTo>
                                  <a:pt x="87" y="44"/>
                                </a:lnTo>
                                <a:lnTo>
                                  <a:pt x="85" y="43"/>
                                </a:lnTo>
                                <a:lnTo>
                                  <a:pt x="82" y="43"/>
                                </a:lnTo>
                                <a:lnTo>
                                  <a:pt x="79" y="43"/>
                                </a:lnTo>
                                <a:lnTo>
                                  <a:pt x="75" y="43"/>
                                </a:lnTo>
                                <a:lnTo>
                                  <a:pt x="71" y="44"/>
                                </a:lnTo>
                                <a:lnTo>
                                  <a:pt x="68" y="45"/>
                                </a:lnTo>
                                <a:lnTo>
                                  <a:pt x="63" y="49"/>
                                </a:lnTo>
                                <a:lnTo>
                                  <a:pt x="59" y="53"/>
                                </a:lnTo>
                                <a:lnTo>
                                  <a:pt x="55" y="58"/>
                                </a:lnTo>
                                <a:lnTo>
                                  <a:pt x="50" y="63"/>
                                </a:lnTo>
                                <a:lnTo>
                                  <a:pt x="45" y="71"/>
                                </a:lnTo>
                                <a:lnTo>
                                  <a:pt x="45" y="171"/>
                                </a:lnTo>
                                <a:lnTo>
                                  <a:pt x="45" y="172"/>
                                </a:lnTo>
                                <a:lnTo>
                                  <a:pt x="44" y="175"/>
                                </a:lnTo>
                                <a:lnTo>
                                  <a:pt x="43" y="176"/>
                                </a:lnTo>
                                <a:lnTo>
                                  <a:pt x="41" y="176"/>
                                </a:lnTo>
                                <a:lnTo>
                                  <a:pt x="38" y="177"/>
                                </a:lnTo>
                                <a:lnTo>
                                  <a:pt x="33" y="177"/>
                                </a:lnTo>
                                <a:lnTo>
                                  <a:pt x="29" y="178"/>
                                </a:lnTo>
                                <a:lnTo>
                                  <a:pt x="23" y="178"/>
                                </a:lnTo>
                                <a:lnTo>
                                  <a:pt x="16" y="178"/>
                                </a:lnTo>
                                <a:lnTo>
                                  <a:pt x="12" y="177"/>
                                </a:lnTo>
                                <a:lnTo>
                                  <a:pt x="7" y="177"/>
                                </a:lnTo>
                                <a:lnTo>
                                  <a:pt x="5" y="176"/>
                                </a:lnTo>
                                <a:lnTo>
                                  <a:pt x="2" y="176"/>
                                </a:lnTo>
                                <a:lnTo>
                                  <a:pt x="1" y="175"/>
                                </a:lnTo>
                                <a:lnTo>
                                  <a:pt x="0" y="172"/>
                                </a:lnTo>
                                <a:lnTo>
                                  <a:pt x="0" y="171"/>
                                </a:lnTo>
                                <a:lnTo>
                                  <a:pt x="0" y="10"/>
                                </a:lnTo>
                                <a:lnTo>
                                  <a:pt x="0" y="8"/>
                                </a:lnTo>
                                <a:lnTo>
                                  <a:pt x="1" y="7"/>
                                </a:lnTo>
                                <a:lnTo>
                                  <a:pt x="2" y="6"/>
                                </a:lnTo>
                                <a:lnTo>
                                  <a:pt x="4" y="5"/>
                                </a:lnTo>
                                <a:lnTo>
                                  <a:pt x="6" y="4"/>
                                </a:lnTo>
                                <a:lnTo>
                                  <a:pt x="10" y="4"/>
                                </a:lnTo>
                                <a:lnTo>
                                  <a:pt x="15" y="4"/>
                                </a:lnTo>
                                <a:lnTo>
                                  <a:pt x="20" y="2"/>
                                </a:lnTo>
                                <a:lnTo>
                                  <a:pt x="25" y="4"/>
                                </a:lnTo>
                                <a:lnTo>
                                  <a:pt x="29" y="4"/>
                                </a:lnTo>
                                <a:lnTo>
                                  <a:pt x="32" y="4"/>
                                </a:lnTo>
                                <a:lnTo>
                                  <a:pt x="34" y="5"/>
                                </a:lnTo>
                                <a:lnTo>
                                  <a:pt x="37" y="6"/>
                                </a:lnTo>
                                <a:lnTo>
                                  <a:pt x="38" y="7"/>
                                </a:lnTo>
                                <a:lnTo>
                                  <a:pt x="38" y="8"/>
                                </a:lnTo>
                                <a:lnTo>
                                  <a:pt x="39" y="10"/>
                                </a:lnTo>
                                <a:lnTo>
                                  <a:pt x="39" y="31"/>
                                </a:lnTo>
                                <a:lnTo>
                                  <a:pt x="45" y="22"/>
                                </a:lnTo>
                                <a:lnTo>
                                  <a:pt x="50" y="16"/>
                                </a:lnTo>
                                <a:lnTo>
                                  <a:pt x="57" y="10"/>
                                </a:lnTo>
                                <a:lnTo>
                                  <a:pt x="62" y="6"/>
                                </a:lnTo>
                                <a:lnTo>
                                  <a:pt x="66" y="2"/>
                                </a:lnTo>
                                <a:lnTo>
                                  <a:pt x="71" y="1"/>
                                </a:lnTo>
                                <a:lnTo>
                                  <a:pt x="76" y="0"/>
                                </a:lnTo>
                                <a:lnTo>
                                  <a:pt x="81" y="0"/>
                                </a:lnTo>
                                <a:lnTo>
                                  <a:pt x="84" y="0"/>
                                </a:lnTo>
                                <a:lnTo>
                                  <a:pt x="86" y="0"/>
                                </a:lnTo>
                                <a:lnTo>
                                  <a:pt x="90" y="1"/>
                                </a:lnTo>
                                <a:lnTo>
                                  <a:pt x="92" y="1"/>
                                </a:lnTo>
                                <a:lnTo>
                                  <a:pt x="95" y="2"/>
                                </a:lnTo>
                                <a:lnTo>
                                  <a:pt x="97" y="2"/>
                                </a:lnTo>
                                <a:lnTo>
                                  <a:pt x="100" y="4"/>
                                </a:lnTo>
                                <a:lnTo>
                                  <a:pt x="100" y="5"/>
                                </a:lnTo>
                                <a:lnTo>
                                  <a:pt x="101" y="5"/>
                                </a:lnTo>
                                <a:lnTo>
                                  <a:pt x="102" y="6"/>
                                </a:lnTo>
                                <a:lnTo>
                                  <a:pt x="102" y="7"/>
                                </a:lnTo>
                                <a:lnTo>
                                  <a:pt x="102" y="10"/>
                                </a:lnTo>
                                <a:lnTo>
                                  <a:pt x="103" y="11"/>
                                </a:lnTo>
                                <a:lnTo>
                                  <a:pt x="103" y="15"/>
                                </a:lnTo>
                                <a:lnTo>
                                  <a:pt x="103" y="20"/>
                                </a:lnTo>
                                <a:lnTo>
                                  <a:pt x="103" y="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04" name="Freeform 399"/>
                        <wps:cNvSpPr>
                          <a:spLocks/>
                        </wps:cNvSpPr>
                        <wps:spPr bwMode="auto">
                          <a:xfrm>
                            <a:off x="7004051" y="166688"/>
                            <a:ext cx="65088" cy="95250"/>
                          </a:xfrm>
                          <a:custGeom>
                            <a:avLst/>
                            <a:gdLst>
                              <a:gd name="T0" fmla="*/ 122 w 123"/>
                              <a:gd name="T1" fmla="*/ 139 h 181"/>
                              <a:gd name="T2" fmla="*/ 112 w 123"/>
                              <a:gd name="T3" fmla="*/ 160 h 181"/>
                              <a:gd name="T4" fmla="*/ 94 w 123"/>
                              <a:gd name="T5" fmla="*/ 173 h 181"/>
                              <a:gd name="T6" fmla="*/ 68 w 123"/>
                              <a:gd name="T7" fmla="*/ 181 h 181"/>
                              <a:gd name="T8" fmla="*/ 44 w 123"/>
                              <a:gd name="T9" fmla="*/ 181 h 181"/>
                              <a:gd name="T10" fmla="*/ 28 w 123"/>
                              <a:gd name="T11" fmla="*/ 178 h 181"/>
                              <a:gd name="T12" fmla="*/ 16 w 123"/>
                              <a:gd name="T13" fmla="*/ 175 h 181"/>
                              <a:gd name="T14" fmla="*/ 7 w 123"/>
                              <a:gd name="T15" fmla="*/ 170 h 181"/>
                              <a:gd name="T16" fmla="*/ 2 w 123"/>
                              <a:gd name="T17" fmla="*/ 166 h 181"/>
                              <a:gd name="T18" fmla="*/ 1 w 123"/>
                              <a:gd name="T19" fmla="*/ 157 h 181"/>
                              <a:gd name="T20" fmla="*/ 0 w 123"/>
                              <a:gd name="T21" fmla="*/ 145 h 181"/>
                              <a:gd name="T22" fmla="*/ 1 w 123"/>
                              <a:gd name="T23" fmla="*/ 139 h 181"/>
                              <a:gd name="T24" fmla="*/ 2 w 123"/>
                              <a:gd name="T25" fmla="*/ 135 h 181"/>
                              <a:gd name="T26" fmla="*/ 5 w 123"/>
                              <a:gd name="T27" fmla="*/ 134 h 181"/>
                              <a:gd name="T28" fmla="*/ 9 w 123"/>
                              <a:gd name="T29" fmla="*/ 134 h 181"/>
                              <a:gd name="T30" fmla="*/ 16 w 123"/>
                              <a:gd name="T31" fmla="*/ 138 h 181"/>
                              <a:gd name="T32" fmla="*/ 28 w 123"/>
                              <a:gd name="T33" fmla="*/ 144 h 181"/>
                              <a:gd name="T34" fmla="*/ 43 w 123"/>
                              <a:gd name="T35" fmla="*/ 148 h 181"/>
                              <a:gd name="T36" fmla="*/ 59 w 123"/>
                              <a:gd name="T37" fmla="*/ 148 h 181"/>
                              <a:gd name="T38" fmla="*/ 68 w 123"/>
                              <a:gd name="T39" fmla="*/ 145 h 181"/>
                              <a:gd name="T40" fmla="*/ 75 w 123"/>
                              <a:gd name="T41" fmla="*/ 141 h 181"/>
                              <a:gd name="T42" fmla="*/ 79 w 123"/>
                              <a:gd name="T43" fmla="*/ 134 h 181"/>
                              <a:gd name="T44" fmla="*/ 79 w 123"/>
                              <a:gd name="T45" fmla="*/ 124 h 181"/>
                              <a:gd name="T46" fmla="*/ 73 w 123"/>
                              <a:gd name="T47" fmla="*/ 116 h 181"/>
                              <a:gd name="T48" fmla="*/ 62 w 123"/>
                              <a:gd name="T49" fmla="*/ 111 h 181"/>
                              <a:gd name="T50" fmla="*/ 48 w 123"/>
                              <a:gd name="T51" fmla="*/ 105 h 181"/>
                              <a:gd name="T52" fmla="*/ 33 w 123"/>
                              <a:gd name="T53" fmla="*/ 98 h 181"/>
                              <a:gd name="T54" fmla="*/ 20 w 123"/>
                              <a:gd name="T55" fmla="*/ 91 h 181"/>
                              <a:gd name="T56" fmla="*/ 9 w 123"/>
                              <a:gd name="T57" fmla="*/ 79 h 181"/>
                              <a:gd name="T58" fmla="*/ 2 w 123"/>
                              <a:gd name="T59" fmla="*/ 63 h 181"/>
                              <a:gd name="T60" fmla="*/ 2 w 123"/>
                              <a:gd name="T61" fmla="*/ 40 h 181"/>
                              <a:gd name="T62" fmla="*/ 11 w 123"/>
                              <a:gd name="T63" fmla="*/ 22 h 181"/>
                              <a:gd name="T64" fmla="*/ 28 w 123"/>
                              <a:gd name="T65" fmla="*/ 8 h 181"/>
                              <a:gd name="T66" fmla="*/ 52 w 123"/>
                              <a:gd name="T67" fmla="*/ 1 h 181"/>
                              <a:gd name="T68" fmla="*/ 74 w 123"/>
                              <a:gd name="T69" fmla="*/ 0 h 181"/>
                              <a:gd name="T70" fmla="*/ 89 w 123"/>
                              <a:gd name="T71" fmla="*/ 2 h 181"/>
                              <a:gd name="T72" fmla="*/ 100 w 123"/>
                              <a:gd name="T73" fmla="*/ 5 h 181"/>
                              <a:gd name="T74" fmla="*/ 108 w 123"/>
                              <a:gd name="T75" fmla="*/ 8 h 181"/>
                              <a:gd name="T76" fmla="*/ 111 w 123"/>
                              <a:gd name="T77" fmla="*/ 12 h 181"/>
                              <a:gd name="T78" fmla="*/ 113 w 123"/>
                              <a:gd name="T79" fmla="*/ 15 h 181"/>
                              <a:gd name="T80" fmla="*/ 113 w 123"/>
                              <a:gd name="T81" fmla="*/ 18 h 181"/>
                              <a:gd name="T82" fmla="*/ 114 w 123"/>
                              <a:gd name="T83" fmla="*/ 24 h 181"/>
                              <a:gd name="T84" fmla="*/ 114 w 123"/>
                              <a:gd name="T85" fmla="*/ 33 h 181"/>
                              <a:gd name="T86" fmla="*/ 113 w 123"/>
                              <a:gd name="T87" fmla="*/ 39 h 181"/>
                              <a:gd name="T88" fmla="*/ 112 w 123"/>
                              <a:gd name="T89" fmla="*/ 43 h 181"/>
                              <a:gd name="T90" fmla="*/ 111 w 123"/>
                              <a:gd name="T91" fmla="*/ 44 h 181"/>
                              <a:gd name="T92" fmla="*/ 107 w 123"/>
                              <a:gd name="T93" fmla="*/ 43 h 181"/>
                              <a:gd name="T94" fmla="*/ 100 w 123"/>
                              <a:gd name="T95" fmla="*/ 40 h 181"/>
                              <a:gd name="T96" fmla="*/ 90 w 123"/>
                              <a:gd name="T97" fmla="*/ 36 h 181"/>
                              <a:gd name="T98" fmla="*/ 76 w 123"/>
                              <a:gd name="T99" fmla="*/ 32 h 181"/>
                              <a:gd name="T100" fmla="*/ 62 w 123"/>
                              <a:gd name="T101" fmla="*/ 32 h 181"/>
                              <a:gd name="T102" fmla="*/ 53 w 123"/>
                              <a:gd name="T103" fmla="*/ 34 h 181"/>
                              <a:gd name="T104" fmla="*/ 47 w 123"/>
                              <a:gd name="T105" fmla="*/ 39 h 181"/>
                              <a:gd name="T106" fmla="*/ 44 w 123"/>
                              <a:gd name="T107" fmla="*/ 45 h 181"/>
                              <a:gd name="T108" fmla="*/ 44 w 123"/>
                              <a:gd name="T109" fmla="*/ 54 h 181"/>
                              <a:gd name="T110" fmla="*/ 52 w 123"/>
                              <a:gd name="T111" fmla="*/ 63 h 181"/>
                              <a:gd name="T112" fmla="*/ 63 w 123"/>
                              <a:gd name="T113" fmla="*/ 68 h 181"/>
                              <a:gd name="T114" fmla="*/ 76 w 123"/>
                              <a:gd name="T115" fmla="*/ 74 h 181"/>
                              <a:gd name="T116" fmla="*/ 91 w 123"/>
                              <a:gd name="T117" fmla="*/ 79 h 181"/>
                              <a:gd name="T118" fmla="*/ 105 w 123"/>
                              <a:gd name="T119" fmla="*/ 87 h 181"/>
                              <a:gd name="T120" fmla="*/ 116 w 123"/>
                              <a:gd name="T121" fmla="*/ 98 h 181"/>
                              <a:gd name="T122" fmla="*/ 123 w 123"/>
                              <a:gd name="T123" fmla="*/ 116 h 1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23" h="181">
                                <a:moveTo>
                                  <a:pt x="123" y="125"/>
                                </a:moveTo>
                                <a:lnTo>
                                  <a:pt x="122" y="139"/>
                                </a:lnTo>
                                <a:lnTo>
                                  <a:pt x="118" y="150"/>
                                </a:lnTo>
                                <a:lnTo>
                                  <a:pt x="112" y="160"/>
                                </a:lnTo>
                                <a:lnTo>
                                  <a:pt x="103" y="167"/>
                                </a:lnTo>
                                <a:lnTo>
                                  <a:pt x="94" y="173"/>
                                </a:lnTo>
                                <a:lnTo>
                                  <a:pt x="81" y="177"/>
                                </a:lnTo>
                                <a:lnTo>
                                  <a:pt x="68" y="181"/>
                                </a:lnTo>
                                <a:lnTo>
                                  <a:pt x="54" y="181"/>
                                </a:lnTo>
                                <a:lnTo>
                                  <a:pt x="44" y="181"/>
                                </a:lnTo>
                                <a:lnTo>
                                  <a:pt x="37" y="180"/>
                                </a:lnTo>
                                <a:lnTo>
                                  <a:pt x="28" y="178"/>
                                </a:lnTo>
                                <a:lnTo>
                                  <a:pt x="22" y="177"/>
                                </a:lnTo>
                                <a:lnTo>
                                  <a:pt x="16" y="175"/>
                                </a:lnTo>
                                <a:lnTo>
                                  <a:pt x="11" y="172"/>
                                </a:lnTo>
                                <a:lnTo>
                                  <a:pt x="7" y="170"/>
                                </a:lnTo>
                                <a:lnTo>
                                  <a:pt x="5" y="169"/>
                                </a:lnTo>
                                <a:lnTo>
                                  <a:pt x="2" y="166"/>
                                </a:lnTo>
                                <a:lnTo>
                                  <a:pt x="1" y="162"/>
                                </a:lnTo>
                                <a:lnTo>
                                  <a:pt x="1" y="157"/>
                                </a:lnTo>
                                <a:lnTo>
                                  <a:pt x="0" y="150"/>
                                </a:lnTo>
                                <a:lnTo>
                                  <a:pt x="0" y="145"/>
                                </a:lnTo>
                                <a:lnTo>
                                  <a:pt x="1" y="141"/>
                                </a:lnTo>
                                <a:lnTo>
                                  <a:pt x="1" y="139"/>
                                </a:lnTo>
                                <a:lnTo>
                                  <a:pt x="2" y="137"/>
                                </a:lnTo>
                                <a:lnTo>
                                  <a:pt x="2" y="135"/>
                                </a:lnTo>
                                <a:lnTo>
                                  <a:pt x="4" y="134"/>
                                </a:lnTo>
                                <a:lnTo>
                                  <a:pt x="5" y="134"/>
                                </a:lnTo>
                                <a:lnTo>
                                  <a:pt x="6" y="134"/>
                                </a:lnTo>
                                <a:lnTo>
                                  <a:pt x="9" y="134"/>
                                </a:lnTo>
                                <a:lnTo>
                                  <a:pt x="12" y="137"/>
                                </a:lnTo>
                                <a:lnTo>
                                  <a:pt x="16" y="138"/>
                                </a:lnTo>
                                <a:lnTo>
                                  <a:pt x="22" y="141"/>
                                </a:lnTo>
                                <a:lnTo>
                                  <a:pt x="28" y="144"/>
                                </a:lnTo>
                                <a:lnTo>
                                  <a:pt x="36" y="146"/>
                                </a:lnTo>
                                <a:lnTo>
                                  <a:pt x="43" y="148"/>
                                </a:lnTo>
                                <a:lnTo>
                                  <a:pt x="53" y="149"/>
                                </a:lnTo>
                                <a:lnTo>
                                  <a:pt x="59" y="148"/>
                                </a:lnTo>
                                <a:lnTo>
                                  <a:pt x="64" y="148"/>
                                </a:lnTo>
                                <a:lnTo>
                                  <a:pt x="68" y="145"/>
                                </a:lnTo>
                                <a:lnTo>
                                  <a:pt x="71" y="144"/>
                                </a:lnTo>
                                <a:lnTo>
                                  <a:pt x="75" y="141"/>
                                </a:lnTo>
                                <a:lnTo>
                                  <a:pt x="78" y="138"/>
                                </a:lnTo>
                                <a:lnTo>
                                  <a:pt x="79" y="134"/>
                                </a:lnTo>
                                <a:lnTo>
                                  <a:pt x="79" y="129"/>
                                </a:lnTo>
                                <a:lnTo>
                                  <a:pt x="79" y="124"/>
                                </a:lnTo>
                                <a:lnTo>
                                  <a:pt x="75" y="121"/>
                                </a:lnTo>
                                <a:lnTo>
                                  <a:pt x="73" y="116"/>
                                </a:lnTo>
                                <a:lnTo>
                                  <a:pt x="66" y="113"/>
                                </a:lnTo>
                                <a:lnTo>
                                  <a:pt x="62" y="111"/>
                                </a:lnTo>
                                <a:lnTo>
                                  <a:pt x="54" y="108"/>
                                </a:lnTo>
                                <a:lnTo>
                                  <a:pt x="48" y="105"/>
                                </a:lnTo>
                                <a:lnTo>
                                  <a:pt x="41" y="102"/>
                                </a:lnTo>
                                <a:lnTo>
                                  <a:pt x="33" y="98"/>
                                </a:lnTo>
                                <a:lnTo>
                                  <a:pt x="26" y="95"/>
                                </a:lnTo>
                                <a:lnTo>
                                  <a:pt x="20" y="91"/>
                                </a:lnTo>
                                <a:lnTo>
                                  <a:pt x="13" y="85"/>
                                </a:lnTo>
                                <a:lnTo>
                                  <a:pt x="9" y="79"/>
                                </a:lnTo>
                                <a:lnTo>
                                  <a:pt x="5" y="71"/>
                                </a:lnTo>
                                <a:lnTo>
                                  <a:pt x="2" y="63"/>
                                </a:lnTo>
                                <a:lnTo>
                                  <a:pt x="1" y="52"/>
                                </a:lnTo>
                                <a:lnTo>
                                  <a:pt x="2" y="40"/>
                                </a:lnTo>
                                <a:lnTo>
                                  <a:pt x="6" y="31"/>
                                </a:lnTo>
                                <a:lnTo>
                                  <a:pt x="11" y="22"/>
                                </a:lnTo>
                                <a:lnTo>
                                  <a:pt x="18" y="15"/>
                                </a:lnTo>
                                <a:lnTo>
                                  <a:pt x="28" y="8"/>
                                </a:lnTo>
                                <a:lnTo>
                                  <a:pt x="39" y="4"/>
                                </a:lnTo>
                                <a:lnTo>
                                  <a:pt x="52" y="1"/>
                                </a:lnTo>
                                <a:lnTo>
                                  <a:pt x="66" y="0"/>
                                </a:lnTo>
                                <a:lnTo>
                                  <a:pt x="74" y="0"/>
                                </a:lnTo>
                                <a:lnTo>
                                  <a:pt x="81" y="1"/>
                                </a:lnTo>
                                <a:lnTo>
                                  <a:pt x="89" y="2"/>
                                </a:lnTo>
                                <a:lnTo>
                                  <a:pt x="95" y="4"/>
                                </a:lnTo>
                                <a:lnTo>
                                  <a:pt x="100" y="5"/>
                                </a:lnTo>
                                <a:lnTo>
                                  <a:pt x="105" y="7"/>
                                </a:lnTo>
                                <a:lnTo>
                                  <a:pt x="108" y="8"/>
                                </a:lnTo>
                                <a:lnTo>
                                  <a:pt x="110" y="11"/>
                                </a:lnTo>
                                <a:lnTo>
                                  <a:pt x="111" y="12"/>
                                </a:lnTo>
                                <a:lnTo>
                                  <a:pt x="112" y="13"/>
                                </a:lnTo>
                                <a:lnTo>
                                  <a:pt x="113" y="15"/>
                                </a:lnTo>
                                <a:lnTo>
                                  <a:pt x="113" y="16"/>
                                </a:lnTo>
                                <a:lnTo>
                                  <a:pt x="113" y="18"/>
                                </a:lnTo>
                                <a:lnTo>
                                  <a:pt x="114" y="21"/>
                                </a:lnTo>
                                <a:lnTo>
                                  <a:pt x="114" y="24"/>
                                </a:lnTo>
                                <a:lnTo>
                                  <a:pt x="114" y="28"/>
                                </a:lnTo>
                                <a:lnTo>
                                  <a:pt x="114" y="33"/>
                                </a:lnTo>
                                <a:lnTo>
                                  <a:pt x="114" y="36"/>
                                </a:lnTo>
                                <a:lnTo>
                                  <a:pt x="113" y="39"/>
                                </a:lnTo>
                                <a:lnTo>
                                  <a:pt x="113" y="40"/>
                                </a:lnTo>
                                <a:lnTo>
                                  <a:pt x="112" y="43"/>
                                </a:lnTo>
                                <a:lnTo>
                                  <a:pt x="111" y="43"/>
                                </a:lnTo>
                                <a:lnTo>
                                  <a:pt x="111" y="44"/>
                                </a:lnTo>
                                <a:lnTo>
                                  <a:pt x="108" y="44"/>
                                </a:lnTo>
                                <a:lnTo>
                                  <a:pt x="107" y="43"/>
                                </a:lnTo>
                                <a:lnTo>
                                  <a:pt x="103" y="42"/>
                                </a:lnTo>
                                <a:lnTo>
                                  <a:pt x="100" y="40"/>
                                </a:lnTo>
                                <a:lnTo>
                                  <a:pt x="95" y="38"/>
                                </a:lnTo>
                                <a:lnTo>
                                  <a:pt x="90" y="36"/>
                                </a:lnTo>
                                <a:lnTo>
                                  <a:pt x="84" y="34"/>
                                </a:lnTo>
                                <a:lnTo>
                                  <a:pt x="76" y="32"/>
                                </a:lnTo>
                                <a:lnTo>
                                  <a:pt x="68" y="32"/>
                                </a:lnTo>
                                <a:lnTo>
                                  <a:pt x="62" y="32"/>
                                </a:lnTo>
                                <a:lnTo>
                                  <a:pt x="58" y="33"/>
                                </a:lnTo>
                                <a:lnTo>
                                  <a:pt x="53" y="34"/>
                                </a:lnTo>
                                <a:lnTo>
                                  <a:pt x="50" y="37"/>
                                </a:lnTo>
                                <a:lnTo>
                                  <a:pt x="47" y="39"/>
                                </a:lnTo>
                                <a:lnTo>
                                  <a:pt x="46" y="43"/>
                                </a:lnTo>
                                <a:lnTo>
                                  <a:pt x="44" y="45"/>
                                </a:lnTo>
                                <a:lnTo>
                                  <a:pt x="44" y="49"/>
                                </a:lnTo>
                                <a:lnTo>
                                  <a:pt x="44" y="54"/>
                                </a:lnTo>
                                <a:lnTo>
                                  <a:pt x="48" y="59"/>
                                </a:lnTo>
                                <a:lnTo>
                                  <a:pt x="52" y="63"/>
                                </a:lnTo>
                                <a:lnTo>
                                  <a:pt x="57" y="65"/>
                                </a:lnTo>
                                <a:lnTo>
                                  <a:pt x="63" y="68"/>
                                </a:lnTo>
                                <a:lnTo>
                                  <a:pt x="69" y="70"/>
                                </a:lnTo>
                                <a:lnTo>
                                  <a:pt x="76" y="74"/>
                                </a:lnTo>
                                <a:lnTo>
                                  <a:pt x="84" y="76"/>
                                </a:lnTo>
                                <a:lnTo>
                                  <a:pt x="91" y="79"/>
                                </a:lnTo>
                                <a:lnTo>
                                  <a:pt x="98" y="84"/>
                                </a:lnTo>
                                <a:lnTo>
                                  <a:pt x="105" y="87"/>
                                </a:lnTo>
                                <a:lnTo>
                                  <a:pt x="111" y="92"/>
                                </a:lnTo>
                                <a:lnTo>
                                  <a:pt x="116" y="98"/>
                                </a:lnTo>
                                <a:lnTo>
                                  <a:pt x="119" y="107"/>
                                </a:lnTo>
                                <a:lnTo>
                                  <a:pt x="123" y="116"/>
                                </a:lnTo>
                                <a:lnTo>
                                  <a:pt x="123" y="12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05" name="Rectangle 400"/>
                        <wps:cNvSpPr>
                          <a:spLocks noChangeArrowheads="1"/>
                        </wps:cNvSpPr>
                        <wps:spPr bwMode="auto">
                          <a:xfrm>
                            <a:off x="5629276" y="474663"/>
                            <a:ext cx="41275" cy="412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806" name="Freeform 401"/>
                        <wps:cNvSpPr>
                          <a:spLocks/>
                        </wps:cNvSpPr>
                        <wps:spPr bwMode="auto">
                          <a:xfrm>
                            <a:off x="5753101" y="430213"/>
                            <a:ext cx="88900" cy="112713"/>
                          </a:xfrm>
                          <a:custGeom>
                            <a:avLst/>
                            <a:gdLst>
                              <a:gd name="T0" fmla="*/ 169 w 169"/>
                              <a:gd name="T1" fmla="*/ 35 h 213"/>
                              <a:gd name="T2" fmla="*/ 168 w 169"/>
                              <a:gd name="T3" fmla="*/ 39 h 213"/>
                              <a:gd name="T4" fmla="*/ 166 w 169"/>
                              <a:gd name="T5" fmla="*/ 42 h 213"/>
                              <a:gd name="T6" fmla="*/ 165 w 169"/>
                              <a:gd name="T7" fmla="*/ 43 h 213"/>
                              <a:gd name="T8" fmla="*/ 162 w 169"/>
                              <a:gd name="T9" fmla="*/ 43 h 213"/>
                              <a:gd name="T10" fmla="*/ 153 w 169"/>
                              <a:gd name="T11" fmla="*/ 37 h 213"/>
                              <a:gd name="T12" fmla="*/ 137 w 169"/>
                              <a:gd name="T13" fmla="*/ 30 h 213"/>
                              <a:gd name="T14" fmla="*/ 116 w 169"/>
                              <a:gd name="T15" fmla="*/ 24 h 213"/>
                              <a:gd name="T16" fmla="*/ 86 w 169"/>
                              <a:gd name="T17" fmla="*/ 25 h 213"/>
                              <a:gd name="T18" fmla="*/ 59 w 169"/>
                              <a:gd name="T19" fmla="*/ 37 h 213"/>
                              <a:gd name="T20" fmla="*/ 40 w 169"/>
                              <a:gd name="T21" fmla="*/ 59 h 213"/>
                              <a:gd name="T22" fmla="*/ 30 w 169"/>
                              <a:gd name="T23" fmla="*/ 89 h 213"/>
                              <a:gd name="T24" fmla="*/ 30 w 169"/>
                              <a:gd name="T25" fmla="*/ 126 h 213"/>
                              <a:gd name="T26" fmla="*/ 41 w 169"/>
                              <a:gd name="T27" fmla="*/ 157 h 213"/>
                              <a:gd name="T28" fmla="*/ 61 w 169"/>
                              <a:gd name="T29" fmla="*/ 178 h 213"/>
                              <a:gd name="T30" fmla="*/ 88 w 169"/>
                              <a:gd name="T31" fmla="*/ 189 h 213"/>
                              <a:gd name="T32" fmla="*/ 112 w 169"/>
                              <a:gd name="T33" fmla="*/ 189 h 213"/>
                              <a:gd name="T34" fmla="*/ 132 w 169"/>
                              <a:gd name="T35" fmla="*/ 184 h 213"/>
                              <a:gd name="T36" fmla="*/ 141 w 169"/>
                              <a:gd name="T37" fmla="*/ 120 h 213"/>
                              <a:gd name="T38" fmla="*/ 90 w 169"/>
                              <a:gd name="T39" fmla="*/ 120 h 213"/>
                              <a:gd name="T40" fmla="*/ 88 w 169"/>
                              <a:gd name="T41" fmla="*/ 114 h 213"/>
                              <a:gd name="T42" fmla="*/ 88 w 169"/>
                              <a:gd name="T43" fmla="*/ 105 h 213"/>
                              <a:gd name="T44" fmla="*/ 88 w 169"/>
                              <a:gd name="T45" fmla="*/ 101 h 213"/>
                              <a:gd name="T46" fmla="*/ 89 w 169"/>
                              <a:gd name="T47" fmla="*/ 99 h 213"/>
                              <a:gd name="T48" fmla="*/ 91 w 169"/>
                              <a:gd name="T49" fmla="*/ 98 h 213"/>
                              <a:gd name="T50" fmla="*/ 159 w 169"/>
                              <a:gd name="T51" fmla="*/ 98 h 213"/>
                              <a:gd name="T52" fmla="*/ 162 w 169"/>
                              <a:gd name="T53" fmla="*/ 98 h 213"/>
                              <a:gd name="T54" fmla="*/ 165 w 169"/>
                              <a:gd name="T55" fmla="*/ 100 h 213"/>
                              <a:gd name="T56" fmla="*/ 168 w 169"/>
                              <a:gd name="T57" fmla="*/ 104 h 213"/>
                              <a:gd name="T58" fmla="*/ 169 w 169"/>
                              <a:gd name="T59" fmla="*/ 109 h 213"/>
                              <a:gd name="T60" fmla="*/ 168 w 169"/>
                              <a:gd name="T61" fmla="*/ 191 h 213"/>
                              <a:gd name="T62" fmla="*/ 165 w 169"/>
                              <a:gd name="T63" fmla="*/ 197 h 213"/>
                              <a:gd name="T64" fmla="*/ 155 w 169"/>
                              <a:gd name="T65" fmla="*/ 202 h 213"/>
                              <a:gd name="T66" fmla="*/ 142 w 169"/>
                              <a:gd name="T67" fmla="*/ 207 h 213"/>
                              <a:gd name="T68" fmla="*/ 126 w 169"/>
                              <a:gd name="T69" fmla="*/ 211 h 213"/>
                              <a:gd name="T70" fmla="*/ 110 w 169"/>
                              <a:gd name="T71" fmla="*/ 213 h 213"/>
                              <a:gd name="T72" fmla="*/ 79 w 169"/>
                              <a:gd name="T73" fmla="*/ 212 h 213"/>
                              <a:gd name="T74" fmla="*/ 41 w 169"/>
                              <a:gd name="T75" fmla="*/ 197 h 213"/>
                              <a:gd name="T76" fmla="*/ 15 w 169"/>
                              <a:gd name="T77" fmla="*/ 170 h 213"/>
                              <a:gd name="T78" fmla="*/ 1 w 169"/>
                              <a:gd name="T79" fmla="*/ 132 h 213"/>
                              <a:gd name="T80" fmla="*/ 1 w 169"/>
                              <a:gd name="T81" fmla="*/ 85 h 213"/>
                              <a:gd name="T82" fmla="*/ 16 w 169"/>
                              <a:gd name="T83" fmla="*/ 45 h 213"/>
                              <a:gd name="T84" fmla="*/ 43 w 169"/>
                              <a:gd name="T85" fmla="*/ 16 h 213"/>
                              <a:gd name="T86" fmla="*/ 80 w 169"/>
                              <a:gd name="T87" fmla="*/ 2 h 213"/>
                              <a:gd name="T88" fmla="*/ 115 w 169"/>
                              <a:gd name="T89" fmla="*/ 0 h 213"/>
                              <a:gd name="T90" fmla="*/ 136 w 169"/>
                              <a:gd name="T91" fmla="*/ 4 h 213"/>
                              <a:gd name="T92" fmla="*/ 152 w 169"/>
                              <a:gd name="T93" fmla="*/ 10 h 213"/>
                              <a:gd name="T94" fmla="*/ 163 w 169"/>
                              <a:gd name="T95" fmla="*/ 16 h 213"/>
                              <a:gd name="T96" fmla="*/ 166 w 169"/>
                              <a:gd name="T97" fmla="*/ 21 h 213"/>
                              <a:gd name="T98" fmla="*/ 169 w 169"/>
                              <a:gd name="T99" fmla="*/ 26 h 2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69" h="213">
                                <a:moveTo>
                                  <a:pt x="169" y="31"/>
                                </a:moveTo>
                                <a:lnTo>
                                  <a:pt x="169" y="35"/>
                                </a:lnTo>
                                <a:lnTo>
                                  <a:pt x="169" y="37"/>
                                </a:lnTo>
                                <a:lnTo>
                                  <a:pt x="168" y="39"/>
                                </a:lnTo>
                                <a:lnTo>
                                  <a:pt x="168" y="41"/>
                                </a:lnTo>
                                <a:lnTo>
                                  <a:pt x="166" y="42"/>
                                </a:lnTo>
                                <a:lnTo>
                                  <a:pt x="166" y="42"/>
                                </a:lnTo>
                                <a:lnTo>
                                  <a:pt x="165" y="43"/>
                                </a:lnTo>
                                <a:lnTo>
                                  <a:pt x="164" y="43"/>
                                </a:lnTo>
                                <a:lnTo>
                                  <a:pt x="162" y="43"/>
                                </a:lnTo>
                                <a:lnTo>
                                  <a:pt x="158" y="40"/>
                                </a:lnTo>
                                <a:lnTo>
                                  <a:pt x="153" y="37"/>
                                </a:lnTo>
                                <a:lnTo>
                                  <a:pt x="146" y="34"/>
                                </a:lnTo>
                                <a:lnTo>
                                  <a:pt x="137" y="30"/>
                                </a:lnTo>
                                <a:lnTo>
                                  <a:pt x="127" y="27"/>
                                </a:lnTo>
                                <a:lnTo>
                                  <a:pt x="116" y="24"/>
                                </a:lnTo>
                                <a:lnTo>
                                  <a:pt x="102" y="24"/>
                                </a:lnTo>
                                <a:lnTo>
                                  <a:pt x="86" y="25"/>
                                </a:lnTo>
                                <a:lnTo>
                                  <a:pt x="72" y="30"/>
                                </a:lnTo>
                                <a:lnTo>
                                  <a:pt x="59" y="37"/>
                                </a:lnTo>
                                <a:lnTo>
                                  <a:pt x="48" y="47"/>
                                </a:lnTo>
                                <a:lnTo>
                                  <a:pt x="40" y="59"/>
                                </a:lnTo>
                                <a:lnTo>
                                  <a:pt x="33" y="74"/>
                                </a:lnTo>
                                <a:lnTo>
                                  <a:pt x="30" y="89"/>
                                </a:lnTo>
                                <a:lnTo>
                                  <a:pt x="28" y="106"/>
                                </a:lnTo>
                                <a:lnTo>
                                  <a:pt x="30" y="126"/>
                                </a:lnTo>
                                <a:lnTo>
                                  <a:pt x="35" y="142"/>
                                </a:lnTo>
                                <a:lnTo>
                                  <a:pt x="41" y="157"/>
                                </a:lnTo>
                                <a:lnTo>
                                  <a:pt x="49" y="168"/>
                                </a:lnTo>
                                <a:lnTo>
                                  <a:pt x="61" y="178"/>
                                </a:lnTo>
                                <a:lnTo>
                                  <a:pt x="73" y="184"/>
                                </a:lnTo>
                                <a:lnTo>
                                  <a:pt x="88" y="189"/>
                                </a:lnTo>
                                <a:lnTo>
                                  <a:pt x="102" y="190"/>
                                </a:lnTo>
                                <a:lnTo>
                                  <a:pt x="112" y="189"/>
                                </a:lnTo>
                                <a:lnTo>
                                  <a:pt x="122" y="188"/>
                                </a:lnTo>
                                <a:lnTo>
                                  <a:pt x="132" y="184"/>
                                </a:lnTo>
                                <a:lnTo>
                                  <a:pt x="141" y="180"/>
                                </a:lnTo>
                                <a:lnTo>
                                  <a:pt x="141" y="120"/>
                                </a:lnTo>
                                <a:lnTo>
                                  <a:pt x="93" y="120"/>
                                </a:lnTo>
                                <a:lnTo>
                                  <a:pt x="90" y="120"/>
                                </a:lnTo>
                                <a:lnTo>
                                  <a:pt x="89" y="117"/>
                                </a:lnTo>
                                <a:lnTo>
                                  <a:pt x="88" y="114"/>
                                </a:lnTo>
                                <a:lnTo>
                                  <a:pt x="88" y="109"/>
                                </a:lnTo>
                                <a:lnTo>
                                  <a:pt x="88" y="105"/>
                                </a:lnTo>
                                <a:lnTo>
                                  <a:pt x="88" y="104"/>
                                </a:lnTo>
                                <a:lnTo>
                                  <a:pt x="88" y="101"/>
                                </a:lnTo>
                                <a:lnTo>
                                  <a:pt x="89" y="100"/>
                                </a:lnTo>
                                <a:lnTo>
                                  <a:pt x="89" y="99"/>
                                </a:lnTo>
                                <a:lnTo>
                                  <a:pt x="90" y="98"/>
                                </a:lnTo>
                                <a:lnTo>
                                  <a:pt x="91" y="98"/>
                                </a:lnTo>
                                <a:lnTo>
                                  <a:pt x="93" y="98"/>
                                </a:lnTo>
                                <a:lnTo>
                                  <a:pt x="159" y="98"/>
                                </a:lnTo>
                                <a:lnTo>
                                  <a:pt x="160" y="98"/>
                                </a:lnTo>
                                <a:lnTo>
                                  <a:pt x="162" y="98"/>
                                </a:lnTo>
                                <a:lnTo>
                                  <a:pt x="164" y="99"/>
                                </a:lnTo>
                                <a:lnTo>
                                  <a:pt x="165" y="100"/>
                                </a:lnTo>
                                <a:lnTo>
                                  <a:pt x="166" y="101"/>
                                </a:lnTo>
                                <a:lnTo>
                                  <a:pt x="168" y="104"/>
                                </a:lnTo>
                                <a:lnTo>
                                  <a:pt x="168" y="105"/>
                                </a:lnTo>
                                <a:lnTo>
                                  <a:pt x="169" y="109"/>
                                </a:lnTo>
                                <a:lnTo>
                                  <a:pt x="169" y="188"/>
                                </a:lnTo>
                                <a:lnTo>
                                  <a:pt x="168" y="191"/>
                                </a:lnTo>
                                <a:lnTo>
                                  <a:pt x="166" y="195"/>
                                </a:lnTo>
                                <a:lnTo>
                                  <a:pt x="165" y="197"/>
                                </a:lnTo>
                                <a:lnTo>
                                  <a:pt x="160" y="200"/>
                                </a:lnTo>
                                <a:lnTo>
                                  <a:pt x="155" y="202"/>
                                </a:lnTo>
                                <a:lnTo>
                                  <a:pt x="149" y="205"/>
                                </a:lnTo>
                                <a:lnTo>
                                  <a:pt x="142" y="207"/>
                                </a:lnTo>
                                <a:lnTo>
                                  <a:pt x="133" y="210"/>
                                </a:lnTo>
                                <a:lnTo>
                                  <a:pt x="126" y="211"/>
                                </a:lnTo>
                                <a:lnTo>
                                  <a:pt x="117" y="212"/>
                                </a:lnTo>
                                <a:lnTo>
                                  <a:pt x="110" y="213"/>
                                </a:lnTo>
                                <a:lnTo>
                                  <a:pt x="102" y="213"/>
                                </a:lnTo>
                                <a:lnTo>
                                  <a:pt x="79" y="212"/>
                                </a:lnTo>
                                <a:lnTo>
                                  <a:pt x="59" y="206"/>
                                </a:lnTo>
                                <a:lnTo>
                                  <a:pt x="41" y="197"/>
                                </a:lnTo>
                                <a:lnTo>
                                  <a:pt x="27" y="185"/>
                                </a:lnTo>
                                <a:lnTo>
                                  <a:pt x="15" y="170"/>
                                </a:lnTo>
                                <a:lnTo>
                                  <a:pt x="6" y="152"/>
                                </a:lnTo>
                                <a:lnTo>
                                  <a:pt x="1" y="132"/>
                                </a:lnTo>
                                <a:lnTo>
                                  <a:pt x="0" y="109"/>
                                </a:lnTo>
                                <a:lnTo>
                                  <a:pt x="1" y="85"/>
                                </a:lnTo>
                                <a:lnTo>
                                  <a:pt x="8" y="64"/>
                                </a:lnTo>
                                <a:lnTo>
                                  <a:pt x="16" y="45"/>
                                </a:lnTo>
                                <a:lnTo>
                                  <a:pt x="28" y="30"/>
                                </a:lnTo>
                                <a:lnTo>
                                  <a:pt x="43" y="16"/>
                                </a:lnTo>
                                <a:lnTo>
                                  <a:pt x="61" y="8"/>
                                </a:lnTo>
                                <a:lnTo>
                                  <a:pt x="80" y="2"/>
                                </a:lnTo>
                                <a:lnTo>
                                  <a:pt x="104" y="0"/>
                                </a:lnTo>
                                <a:lnTo>
                                  <a:pt x="115" y="0"/>
                                </a:lnTo>
                                <a:lnTo>
                                  <a:pt x="126" y="3"/>
                                </a:lnTo>
                                <a:lnTo>
                                  <a:pt x="136" y="4"/>
                                </a:lnTo>
                                <a:lnTo>
                                  <a:pt x="144" y="8"/>
                                </a:lnTo>
                                <a:lnTo>
                                  <a:pt x="152" y="10"/>
                                </a:lnTo>
                                <a:lnTo>
                                  <a:pt x="158" y="14"/>
                                </a:lnTo>
                                <a:lnTo>
                                  <a:pt x="163" y="16"/>
                                </a:lnTo>
                                <a:lnTo>
                                  <a:pt x="165" y="19"/>
                                </a:lnTo>
                                <a:lnTo>
                                  <a:pt x="166" y="21"/>
                                </a:lnTo>
                                <a:lnTo>
                                  <a:pt x="168" y="24"/>
                                </a:lnTo>
                                <a:lnTo>
                                  <a:pt x="169" y="26"/>
                                </a:lnTo>
                                <a:lnTo>
                                  <a:pt x="169" y="3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07" name="Freeform 402"/>
                        <wps:cNvSpPr>
                          <a:spLocks noEditPoints="1"/>
                        </wps:cNvSpPr>
                        <wps:spPr bwMode="auto">
                          <a:xfrm>
                            <a:off x="5862638" y="458788"/>
                            <a:ext cx="69850" cy="84138"/>
                          </a:xfrm>
                          <a:custGeom>
                            <a:avLst/>
                            <a:gdLst>
                              <a:gd name="T0" fmla="*/ 133 w 133"/>
                              <a:gd name="T1" fmla="*/ 78 h 158"/>
                              <a:gd name="T2" fmla="*/ 127 w 133"/>
                              <a:gd name="T3" fmla="*/ 84 h 158"/>
                              <a:gd name="T4" fmla="*/ 28 w 133"/>
                              <a:gd name="T5" fmla="*/ 84 h 158"/>
                              <a:gd name="T6" fmla="*/ 31 w 133"/>
                              <a:gd name="T7" fmla="*/ 107 h 158"/>
                              <a:gd name="T8" fmla="*/ 38 w 133"/>
                              <a:gd name="T9" fmla="*/ 123 h 158"/>
                              <a:gd name="T10" fmla="*/ 53 w 133"/>
                              <a:gd name="T11" fmla="*/ 134 h 158"/>
                              <a:gd name="T12" fmla="*/ 75 w 133"/>
                              <a:gd name="T13" fmla="*/ 137 h 158"/>
                              <a:gd name="T14" fmla="*/ 94 w 133"/>
                              <a:gd name="T15" fmla="*/ 135 h 158"/>
                              <a:gd name="T16" fmla="*/ 107 w 133"/>
                              <a:gd name="T17" fmla="*/ 131 h 158"/>
                              <a:gd name="T18" fmla="*/ 117 w 133"/>
                              <a:gd name="T19" fmla="*/ 128 h 158"/>
                              <a:gd name="T20" fmla="*/ 123 w 133"/>
                              <a:gd name="T21" fmla="*/ 126 h 158"/>
                              <a:gd name="T22" fmla="*/ 124 w 133"/>
                              <a:gd name="T23" fmla="*/ 126 h 158"/>
                              <a:gd name="T24" fmla="*/ 126 w 133"/>
                              <a:gd name="T25" fmla="*/ 129 h 158"/>
                              <a:gd name="T26" fmla="*/ 127 w 133"/>
                              <a:gd name="T27" fmla="*/ 131 h 158"/>
                              <a:gd name="T28" fmla="*/ 127 w 133"/>
                              <a:gd name="T29" fmla="*/ 136 h 158"/>
                              <a:gd name="T30" fmla="*/ 127 w 133"/>
                              <a:gd name="T31" fmla="*/ 140 h 158"/>
                              <a:gd name="T32" fmla="*/ 127 w 133"/>
                              <a:gd name="T33" fmla="*/ 142 h 158"/>
                              <a:gd name="T34" fmla="*/ 126 w 133"/>
                              <a:gd name="T35" fmla="*/ 145 h 158"/>
                              <a:gd name="T36" fmla="*/ 124 w 133"/>
                              <a:gd name="T37" fmla="*/ 147 h 158"/>
                              <a:gd name="T38" fmla="*/ 120 w 133"/>
                              <a:gd name="T39" fmla="*/ 150 h 158"/>
                              <a:gd name="T40" fmla="*/ 108 w 133"/>
                              <a:gd name="T41" fmla="*/ 153 h 158"/>
                              <a:gd name="T42" fmla="*/ 92 w 133"/>
                              <a:gd name="T43" fmla="*/ 157 h 158"/>
                              <a:gd name="T44" fmla="*/ 73 w 133"/>
                              <a:gd name="T45" fmla="*/ 158 h 158"/>
                              <a:gd name="T46" fmla="*/ 42 w 133"/>
                              <a:gd name="T47" fmla="*/ 153 h 158"/>
                              <a:gd name="T48" fmla="*/ 19 w 133"/>
                              <a:gd name="T49" fmla="*/ 139 h 158"/>
                              <a:gd name="T50" fmla="*/ 5 w 133"/>
                              <a:gd name="T51" fmla="*/ 114 h 158"/>
                              <a:gd name="T52" fmla="*/ 0 w 133"/>
                              <a:gd name="T53" fmla="*/ 80 h 158"/>
                              <a:gd name="T54" fmla="*/ 5 w 133"/>
                              <a:gd name="T55" fmla="*/ 46 h 158"/>
                              <a:gd name="T56" fmla="*/ 19 w 133"/>
                              <a:gd name="T57" fmla="*/ 22 h 158"/>
                              <a:gd name="T58" fmla="*/ 41 w 133"/>
                              <a:gd name="T59" fmla="*/ 6 h 158"/>
                              <a:gd name="T60" fmla="*/ 70 w 133"/>
                              <a:gd name="T61" fmla="*/ 0 h 158"/>
                              <a:gd name="T62" fmla="*/ 99 w 133"/>
                              <a:gd name="T63" fmla="*/ 6 h 158"/>
                              <a:gd name="T64" fmla="*/ 118 w 133"/>
                              <a:gd name="T65" fmla="*/ 20 h 158"/>
                              <a:gd name="T66" fmla="*/ 129 w 133"/>
                              <a:gd name="T67" fmla="*/ 41 h 158"/>
                              <a:gd name="T68" fmla="*/ 133 w 133"/>
                              <a:gd name="T69" fmla="*/ 68 h 158"/>
                              <a:gd name="T70" fmla="*/ 107 w 133"/>
                              <a:gd name="T71" fmla="*/ 65 h 158"/>
                              <a:gd name="T72" fmla="*/ 102 w 133"/>
                              <a:gd name="T73" fmla="*/ 39 h 158"/>
                              <a:gd name="T74" fmla="*/ 92 w 133"/>
                              <a:gd name="T75" fmla="*/ 27 h 158"/>
                              <a:gd name="T76" fmla="*/ 69 w 133"/>
                              <a:gd name="T77" fmla="*/ 20 h 158"/>
                              <a:gd name="T78" fmla="*/ 52 w 133"/>
                              <a:gd name="T79" fmla="*/ 24 h 158"/>
                              <a:gd name="T80" fmla="*/ 39 w 133"/>
                              <a:gd name="T81" fmla="*/ 34 h 158"/>
                              <a:gd name="T82" fmla="*/ 31 w 133"/>
                              <a:gd name="T83" fmla="*/ 49 h 158"/>
                              <a:gd name="T84" fmla="*/ 28 w 133"/>
                              <a:gd name="T85" fmla="*/ 65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33" h="158">
                                <a:moveTo>
                                  <a:pt x="133" y="73"/>
                                </a:moveTo>
                                <a:lnTo>
                                  <a:pt x="133" y="78"/>
                                </a:lnTo>
                                <a:lnTo>
                                  <a:pt x="131" y="82"/>
                                </a:lnTo>
                                <a:lnTo>
                                  <a:pt x="127" y="84"/>
                                </a:lnTo>
                                <a:lnTo>
                                  <a:pt x="123" y="84"/>
                                </a:lnTo>
                                <a:lnTo>
                                  <a:pt x="28" y="84"/>
                                </a:lnTo>
                                <a:lnTo>
                                  <a:pt x="28" y="97"/>
                                </a:lnTo>
                                <a:lnTo>
                                  <a:pt x="31" y="107"/>
                                </a:lnTo>
                                <a:lnTo>
                                  <a:pt x="33" y="115"/>
                                </a:lnTo>
                                <a:lnTo>
                                  <a:pt x="38" y="123"/>
                                </a:lnTo>
                                <a:lnTo>
                                  <a:pt x="44" y="129"/>
                                </a:lnTo>
                                <a:lnTo>
                                  <a:pt x="53" y="134"/>
                                </a:lnTo>
                                <a:lnTo>
                                  <a:pt x="63" y="136"/>
                                </a:lnTo>
                                <a:lnTo>
                                  <a:pt x="75" y="137"/>
                                </a:lnTo>
                                <a:lnTo>
                                  <a:pt x="85" y="137"/>
                                </a:lnTo>
                                <a:lnTo>
                                  <a:pt x="94" y="135"/>
                                </a:lnTo>
                                <a:lnTo>
                                  <a:pt x="101" y="134"/>
                                </a:lnTo>
                                <a:lnTo>
                                  <a:pt x="107" y="131"/>
                                </a:lnTo>
                                <a:lnTo>
                                  <a:pt x="113" y="130"/>
                                </a:lnTo>
                                <a:lnTo>
                                  <a:pt x="117" y="128"/>
                                </a:lnTo>
                                <a:lnTo>
                                  <a:pt x="121" y="126"/>
                                </a:lnTo>
                                <a:lnTo>
                                  <a:pt x="123" y="126"/>
                                </a:lnTo>
                                <a:lnTo>
                                  <a:pt x="124" y="126"/>
                                </a:lnTo>
                                <a:lnTo>
                                  <a:pt x="124" y="126"/>
                                </a:lnTo>
                                <a:lnTo>
                                  <a:pt x="126" y="128"/>
                                </a:lnTo>
                                <a:lnTo>
                                  <a:pt x="126" y="129"/>
                                </a:lnTo>
                                <a:lnTo>
                                  <a:pt x="127" y="130"/>
                                </a:lnTo>
                                <a:lnTo>
                                  <a:pt x="127" y="131"/>
                                </a:lnTo>
                                <a:lnTo>
                                  <a:pt x="127" y="134"/>
                                </a:lnTo>
                                <a:lnTo>
                                  <a:pt x="127" y="136"/>
                                </a:lnTo>
                                <a:lnTo>
                                  <a:pt x="127" y="139"/>
                                </a:lnTo>
                                <a:lnTo>
                                  <a:pt x="127" y="140"/>
                                </a:lnTo>
                                <a:lnTo>
                                  <a:pt x="127" y="141"/>
                                </a:lnTo>
                                <a:lnTo>
                                  <a:pt x="127" y="142"/>
                                </a:lnTo>
                                <a:lnTo>
                                  <a:pt x="126" y="144"/>
                                </a:lnTo>
                                <a:lnTo>
                                  <a:pt x="126" y="145"/>
                                </a:lnTo>
                                <a:lnTo>
                                  <a:pt x="126" y="146"/>
                                </a:lnTo>
                                <a:lnTo>
                                  <a:pt x="124" y="147"/>
                                </a:lnTo>
                                <a:lnTo>
                                  <a:pt x="123" y="149"/>
                                </a:lnTo>
                                <a:lnTo>
                                  <a:pt x="120" y="150"/>
                                </a:lnTo>
                                <a:lnTo>
                                  <a:pt x="115" y="152"/>
                                </a:lnTo>
                                <a:lnTo>
                                  <a:pt x="108" y="153"/>
                                </a:lnTo>
                                <a:lnTo>
                                  <a:pt x="101" y="156"/>
                                </a:lnTo>
                                <a:lnTo>
                                  <a:pt x="92" y="157"/>
                                </a:lnTo>
                                <a:lnTo>
                                  <a:pt x="83" y="158"/>
                                </a:lnTo>
                                <a:lnTo>
                                  <a:pt x="73" y="158"/>
                                </a:lnTo>
                                <a:lnTo>
                                  <a:pt x="56" y="158"/>
                                </a:lnTo>
                                <a:lnTo>
                                  <a:pt x="42" y="153"/>
                                </a:lnTo>
                                <a:lnTo>
                                  <a:pt x="28" y="147"/>
                                </a:lnTo>
                                <a:lnTo>
                                  <a:pt x="19" y="139"/>
                                </a:lnTo>
                                <a:lnTo>
                                  <a:pt x="10" y="129"/>
                                </a:lnTo>
                                <a:lnTo>
                                  <a:pt x="5" y="114"/>
                                </a:lnTo>
                                <a:lnTo>
                                  <a:pt x="1" y="99"/>
                                </a:lnTo>
                                <a:lnTo>
                                  <a:pt x="0" y="80"/>
                                </a:lnTo>
                                <a:lnTo>
                                  <a:pt x="1" y="62"/>
                                </a:lnTo>
                                <a:lnTo>
                                  <a:pt x="5" y="46"/>
                                </a:lnTo>
                                <a:lnTo>
                                  <a:pt x="11" y="33"/>
                                </a:lnTo>
                                <a:lnTo>
                                  <a:pt x="19" y="22"/>
                                </a:lnTo>
                                <a:lnTo>
                                  <a:pt x="28" y="12"/>
                                </a:lnTo>
                                <a:lnTo>
                                  <a:pt x="41" y="6"/>
                                </a:lnTo>
                                <a:lnTo>
                                  <a:pt x="54" y="1"/>
                                </a:lnTo>
                                <a:lnTo>
                                  <a:pt x="70" y="0"/>
                                </a:lnTo>
                                <a:lnTo>
                                  <a:pt x="86" y="1"/>
                                </a:lnTo>
                                <a:lnTo>
                                  <a:pt x="99" y="6"/>
                                </a:lnTo>
                                <a:lnTo>
                                  <a:pt x="110" y="12"/>
                                </a:lnTo>
                                <a:lnTo>
                                  <a:pt x="118" y="20"/>
                                </a:lnTo>
                                <a:lnTo>
                                  <a:pt x="126" y="30"/>
                                </a:lnTo>
                                <a:lnTo>
                                  <a:pt x="129" y="41"/>
                                </a:lnTo>
                                <a:lnTo>
                                  <a:pt x="133" y="55"/>
                                </a:lnTo>
                                <a:lnTo>
                                  <a:pt x="133" y="68"/>
                                </a:lnTo>
                                <a:lnTo>
                                  <a:pt x="133" y="73"/>
                                </a:lnTo>
                                <a:close/>
                                <a:moveTo>
                                  <a:pt x="107" y="65"/>
                                </a:moveTo>
                                <a:lnTo>
                                  <a:pt x="106" y="55"/>
                                </a:lnTo>
                                <a:lnTo>
                                  <a:pt x="102" y="39"/>
                                </a:lnTo>
                                <a:lnTo>
                                  <a:pt x="97" y="33"/>
                                </a:lnTo>
                                <a:lnTo>
                                  <a:pt x="92" y="27"/>
                                </a:lnTo>
                                <a:lnTo>
                                  <a:pt x="78" y="22"/>
                                </a:lnTo>
                                <a:lnTo>
                                  <a:pt x="69" y="20"/>
                                </a:lnTo>
                                <a:lnTo>
                                  <a:pt x="59" y="22"/>
                                </a:lnTo>
                                <a:lnTo>
                                  <a:pt x="52" y="24"/>
                                </a:lnTo>
                                <a:lnTo>
                                  <a:pt x="44" y="29"/>
                                </a:lnTo>
                                <a:lnTo>
                                  <a:pt x="39" y="34"/>
                                </a:lnTo>
                                <a:lnTo>
                                  <a:pt x="35" y="40"/>
                                </a:lnTo>
                                <a:lnTo>
                                  <a:pt x="31" y="49"/>
                                </a:lnTo>
                                <a:lnTo>
                                  <a:pt x="30" y="56"/>
                                </a:lnTo>
                                <a:lnTo>
                                  <a:pt x="28" y="65"/>
                                </a:lnTo>
                                <a:lnTo>
                                  <a:pt x="107" y="6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08" name="Freeform 403"/>
                        <wps:cNvSpPr>
                          <a:spLocks/>
                        </wps:cNvSpPr>
                        <wps:spPr bwMode="auto">
                          <a:xfrm>
                            <a:off x="5954713" y="458788"/>
                            <a:ext cx="65088" cy="82550"/>
                          </a:xfrm>
                          <a:custGeom>
                            <a:avLst/>
                            <a:gdLst>
                              <a:gd name="T0" fmla="*/ 124 w 124"/>
                              <a:gd name="T1" fmla="*/ 152 h 157"/>
                              <a:gd name="T2" fmla="*/ 123 w 124"/>
                              <a:gd name="T3" fmla="*/ 155 h 157"/>
                              <a:gd name="T4" fmla="*/ 119 w 124"/>
                              <a:gd name="T5" fmla="*/ 156 h 157"/>
                              <a:gd name="T6" fmla="*/ 114 w 124"/>
                              <a:gd name="T7" fmla="*/ 156 h 157"/>
                              <a:gd name="T8" fmla="*/ 107 w 124"/>
                              <a:gd name="T9" fmla="*/ 156 h 157"/>
                              <a:gd name="T10" fmla="*/ 102 w 124"/>
                              <a:gd name="T11" fmla="*/ 156 h 157"/>
                              <a:gd name="T12" fmla="*/ 100 w 124"/>
                              <a:gd name="T13" fmla="*/ 155 h 157"/>
                              <a:gd name="T14" fmla="*/ 97 w 124"/>
                              <a:gd name="T15" fmla="*/ 152 h 157"/>
                              <a:gd name="T16" fmla="*/ 97 w 124"/>
                              <a:gd name="T17" fmla="*/ 67 h 157"/>
                              <a:gd name="T18" fmla="*/ 96 w 124"/>
                              <a:gd name="T19" fmla="*/ 48 h 157"/>
                              <a:gd name="T20" fmla="*/ 90 w 124"/>
                              <a:gd name="T21" fmla="*/ 34 h 157"/>
                              <a:gd name="T22" fmla="*/ 80 w 124"/>
                              <a:gd name="T23" fmla="*/ 25 h 157"/>
                              <a:gd name="T24" fmla="*/ 67 w 124"/>
                              <a:gd name="T25" fmla="*/ 23 h 157"/>
                              <a:gd name="T26" fmla="*/ 47 w 124"/>
                              <a:gd name="T27" fmla="*/ 30 h 157"/>
                              <a:gd name="T28" fmla="*/ 26 w 124"/>
                              <a:gd name="T29" fmla="*/ 51 h 157"/>
                              <a:gd name="T30" fmla="*/ 26 w 124"/>
                              <a:gd name="T31" fmla="*/ 152 h 157"/>
                              <a:gd name="T32" fmla="*/ 24 w 124"/>
                              <a:gd name="T33" fmla="*/ 155 h 157"/>
                              <a:gd name="T34" fmla="*/ 22 w 124"/>
                              <a:gd name="T35" fmla="*/ 156 h 157"/>
                              <a:gd name="T36" fmla="*/ 17 w 124"/>
                              <a:gd name="T37" fmla="*/ 156 h 157"/>
                              <a:gd name="T38" fmla="*/ 10 w 124"/>
                              <a:gd name="T39" fmla="*/ 156 h 157"/>
                              <a:gd name="T40" fmla="*/ 3 w 124"/>
                              <a:gd name="T41" fmla="*/ 156 h 157"/>
                              <a:gd name="T42" fmla="*/ 1 w 124"/>
                              <a:gd name="T43" fmla="*/ 155 h 157"/>
                              <a:gd name="T44" fmla="*/ 0 w 124"/>
                              <a:gd name="T45" fmla="*/ 152 h 157"/>
                              <a:gd name="T46" fmla="*/ 0 w 124"/>
                              <a:gd name="T47" fmla="*/ 7 h 157"/>
                              <a:gd name="T48" fmla="*/ 0 w 124"/>
                              <a:gd name="T49" fmla="*/ 6 h 157"/>
                              <a:gd name="T50" fmla="*/ 2 w 124"/>
                              <a:gd name="T51" fmla="*/ 3 h 157"/>
                              <a:gd name="T52" fmla="*/ 6 w 124"/>
                              <a:gd name="T53" fmla="*/ 3 h 157"/>
                              <a:gd name="T54" fmla="*/ 12 w 124"/>
                              <a:gd name="T55" fmla="*/ 2 h 157"/>
                              <a:gd name="T56" fmla="*/ 17 w 124"/>
                              <a:gd name="T57" fmla="*/ 3 h 157"/>
                              <a:gd name="T58" fmla="*/ 21 w 124"/>
                              <a:gd name="T59" fmla="*/ 3 h 157"/>
                              <a:gd name="T60" fmla="*/ 23 w 124"/>
                              <a:gd name="T61" fmla="*/ 6 h 157"/>
                              <a:gd name="T62" fmla="*/ 23 w 124"/>
                              <a:gd name="T63" fmla="*/ 7 h 157"/>
                              <a:gd name="T64" fmla="*/ 35 w 124"/>
                              <a:gd name="T65" fmla="*/ 14 h 157"/>
                              <a:gd name="T66" fmla="*/ 60 w 124"/>
                              <a:gd name="T67" fmla="*/ 1 h 157"/>
                              <a:gd name="T68" fmla="*/ 86 w 124"/>
                              <a:gd name="T69" fmla="*/ 1 h 157"/>
                              <a:gd name="T70" fmla="*/ 106 w 124"/>
                              <a:gd name="T71" fmla="*/ 11 h 157"/>
                              <a:gd name="T72" fmla="*/ 118 w 124"/>
                              <a:gd name="T73" fmla="*/ 27 h 157"/>
                              <a:gd name="T74" fmla="*/ 123 w 124"/>
                              <a:gd name="T75" fmla="*/ 49 h 157"/>
                              <a:gd name="T76" fmla="*/ 124 w 124"/>
                              <a:gd name="T77" fmla="*/ 151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4" h="157">
                                <a:moveTo>
                                  <a:pt x="124" y="151"/>
                                </a:moveTo>
                                <a:lnTo>
                                  <a:pt x="124" y="152"/>
                                </a:lnTo>
                                <a:lnTo>
                                  <a:pt x="123" y="153"/>
                                </a:lnTo>
                                <a:lnTo>
                                  <a:pt x="123" y="155"/>
                                </a:lnTo>
                                <a:lnTo>
                                  <a:pt x="122" y="155"/>
                                </a:lnTo>
                                <a:lnTo>
                                  <a:pt x="119" y="156"/>
                                </a:lnTo>
                                <a:lnTo>
                                  <a:pt x="117" y="156"/>
                                </a:lnTo>
                                <a:lnTo>
                                  <a:pt x="114" y="156"/>
                                </a:lnTo>
                                <a:lnTo>
                                  <a:pt x="111" y="157"/>
                                </a:lnTo>
                                <a:lnTo>
                                  <a:pt x="107" y="156"/>
                                </a:lnTo>
                                <a:lnTo>
                                  <a:pt x="104" y="156"/>
                                </a:lnTo>
                                <a:lnTo>
                                  <a:pt x="102" y="156"/>
                                </a:lnTo>
                                <a:lnTo>
                                  <a:pt x="101" y="155"/>
                                </a:lnTo>
                                <a:lnTo>
                                  <a:pt x="100" y="155"/>
                                </a:lnTo>
                                <a:lnTo>
                                  <a:pt x="98" y="153"/>
                                </a:lnTo>
                                <a:lnTo>
                                  <a:pt x="97" y="152"/>
                                </a:lnTo>
                                <a:lnTo>
                                  <a:pt x="97" y="151"/>
                                </a:lnTo>
                                <a:lnTo>
                                  <a:pt x="97" y="67"/>
                                </a:lnTo>
                                <a:lnTo>
                                  <a:pt x="97" y="55"/>
                                </a:lnTo>
                                <a:lnTo>
                                  <a:pt x="96" y="48"/>
                                </a:lnTo>
                                <a:lnTo>
                                  <a:pt x="93" y="40"/>
                                </a:lnTo>
                                <a:lnTo>
                                  <a:pt x="90" y="34"/>
                                </a:lnTo>
                                <a:lnTo>
                                  <a:pt x="86" y="29"/>
                                </a:lnTo>
                                <a:lnTo>
                                  <a:pt x="80" y="25"/>
                                </a:lnTo>
                                <a:lnTo>
                                  <a:pt x="75" y="23"/>
                                </a:lnTo>
                                <a:lnTo>
                                  <a:pt x="67" y="23"/>
                                </a:lnTo>
                                <a:lnTo>
                                  <a:pt x="56" y="24"/>
                                </a:lnTo>
                                <a:lnTo>
                                  <a:pt x="47" y="30"/>
                                </a:lnTo>
                                <a:lnTo>
                                  <a:pt x="37" y="38"/>
                                </a:lnTo>
                                <a:lnTo>
                                  <a:pt x="26" y="51"/>
                                </a:lnTo>
                                <a:lnTo>
                                  <a:pt x="26" y="151"/>
                                </a:lnTo>
                                <a:lnTo>
                                  <a:pt x="26" y="152"/>
                                </a:lnTo>
                                <a:lnTo>
                                  <a:pt x="26" y="153"/>
                                </a:lnTo>
                                <a:lnTo>
                                  <a:pt x="24" y="155"/>
                                </a:lnTo>
                                <a:lnTo>
                                  <a:pt x="23" y="155"/>
                                </a:lnTo>
                                <a:lnTo>
                                  <a:pt x="22" y="156"/>
                                </a:lnTo>
                                <a:lnTo>
                                  <a:pt x="19" y="156"/>
                                </a:lnTo>
                                <a:lnTo>
                                  <a:pt x="17" y="156"/>
                                </a:lnTo>
                                <a:lnTo>
                                  <a:pt x="13" y="157"/>
                                </a:lnTo>
                                <a:lnTo>
                                  <a:pt x="10" y="156"/>
                                </a:lnTo>
                                <a:lnTo>
                                  <a:pt x="6" y="156"/>
                                </a:lnTo>
                                <a:lnTo>
                                  <a:pt x="3" y="156"/>
                                </a:lnTo>
                                <a:lnTo>
                                  <a:pt x="2" y="155"/>
                                </a:lnTo>
                                <a:lnTo>
                                  <a:pt x="1" y="155"/>
                                </a:lnTo>
                                <a:lnTo>
                                  <a:pt x="0" y="153"/>
                                </a:lnTo>
                                <a:lnTo>
                                  <a:pt x="0" y="152"/>
                                </a:lnTo>
                                <a:lnTo>
                                  <a:pt x="0" y="151"/>
                                </a:lnTo>
                                <a:lnTo>
                                  <a:pt x="0" y="7"/>
                                </a:lnTo>
                                <a:lnTo>
                                  <a:pt x="0" y="6"/>
                                </a:lnTo>
                                <a:lnTo>
                                  <a:pt x="0" y="6"/>
                                </a:lnTo>
                                <a:lnTo>
                                  <a:pt x="1" y="4"/>
                                </a:lnTo>
                                <a:lnTo>
                                  <a:pt x="2" y="3"/>
                                </a:lnTo>
                                <a:lnTo>
                                  <a:pt x="3" y="3"/>
                                </a:lnTo>
                                <a:lnTo>
                                  <a:pt x="6" y="3"/>
                                </a:lnTo>
                                <a:lnTo>
                                  <a:pt x="8" y="2"/>
                                </a:lnTo>
                                <a:lnTo>
                                  <a:pt x="12" y="2"/>
                                </a:lnTo>
                                <a:lnTo>
                                  <a:pt x="15" y="2"/>
                                </a:lnTo>
                                <a:lnTo>
                                  <a:pt x="17" y="3"/>
                                </a:lnTo>
                                <a:lnTo>
                                  <a:pt x="19" y="3"/>
                                </a:lnTo>
                                <a:lnTo>
                                  <a:pt x="21" y="3"/>
                                </a:lnTo>
                                <a:lnTo>
                                  <a:pt x="22" y="4"/>
                                </a:lnTo>
                                <a:lnTo>
                                  <a:pt x="23" y="6"/>
                                </a:lnTo>
                                <a:lnTo>
                                  <a:pt x="23" y="6"/>
                                </a:lnTo>
                                <a:lnTo>
                                  <a:pt x="23" y="7"/>
                                </a:lnTo>
                                <a:lnTo>
                                  <a:pt x="23" y="27"/>
                                </a:lnTo>
                                <a:lnTo>
                                  <a:pt x="35" y="14"/>
                                </a:lnTo>
                                <a:lnTo>
                                  <a:pt x="48" y="7"/>
                                </a:lnTo>
                                <a:lnTo>
                                  <a:pt x="60" y="1"/>
                                </a:lnTo>
                                <a:lnTo>
                                  <a:pt x="72" y="0"/>
                                </a:lnTo>
                                <a:lnTo>
                                  <a:pt x="86" y="1"/>
                                </a:lnTo>
                                <a:lnTo>
                                  <a:pt x="97" y="4"/>
                                </a:lnTo>
                                <a:lnTo>
                                  <a:pt x="106" y="11"/>
                                </a:lnTo>
                                <a:lnTo>
                                  <a:pt x="113" y="18"/>
                                </a:lnTo>
                                <a:lnTo>
                                  <a:pt x="118" y="27"/>
                                </a:lnTo>
                                <a:lnTo>
                                  <a:pt x="122" y="38"/>
                                </a:lnTo>
                                <a:lnTo>
                                  <a:pt x="123" y="49"/>
                                </a:lnTo>
                                <a:lnTo>
                                  <a:pt x="124" y="64"/>
                                </a:lnTo>
                                <a:lnTo>
                                  <a:pt x="124"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09" name="Freeform 404"/>
                        <wps:cNvSpPr>
                          <a:spLocks noEditPoints="1"/>
                        </wps:cNvSpPr>
                        <wps:spPr bwMode="auto">
                          <a:xfrm>
                            <a:off x="6040438" y="423863"/>
                            <a:ext cx="69850" cy="119063"/>
                          </a:xfrm>
                          <a:custGeom>
                            <a:avLst/>
                            <a:gdLst>
                              <a:gd name="T0" fmla="*/ 131 w 131"/>
                              <a:gd name="T1" fmla="*/ 219 h 225"/>
                              <a:gd name="T2" fmla="*/ 130 w 131"/>
                              <a:gd name="T3" fmla="*/ 222 h 225"/>
                              <a:gd name="T4" fmla="*/ 128 w 131"/>
                              <a:gd name="T5" fmla="*/ 223 h 225"/>
                              <a:gd name="T6" fmla="*/ 124 w 131"/>
                              <a:gd name="T7" fmla="*/ 223 h 225"/>
                              <a:gd name="T8" fmla="*/ 117 w 131"/>
                              <a:gd name="T9" fmla="*/ 223 h 225"/>
                              <a:gd name="T10" fmla="*/ 113 w 131"/>
                              <a:gd name="T11" fmla="*/ 223 h 225"/>
                              <a:gd name="T12" fmla="*/ 109 w 131"/>
                              <a:gd name="T13" fmla="*/ 222 h 225"/>
                              <a:gd name="T14" fmla="*/ 108 w 131"/>
                              <a:gd name="T15" fmla="*/ 219 h 225"/>
                              <a:gd name="T16" fmla="*/ 108 w 131"/>
                              <a:gd name="T17" fmla="*/ 200 h 225"/>
                              <a:gd name="T18" fmla="*/ 85 w 131"/>
                              <a:gd name="T19" fmla="*/ 219 h 225"/>
                              <a:gd name="T20" fmla="*/ 57 w 131"/>
                              <a:gd name="T21" fmla="*/ 225 h 225"/>
                              <a:gd name="T22" fmla="*/ 30 w 131"/>
                              <a:gd name="T23" fmla="*/ 219 h 225"/>
                              <a:gd name="T24" fmla="*/ 12 w 131"/>
                              <a:gd name="T25" fmla="*/ 203 h 225"/>
                              <a:gd name="T26" fmla="*/ 2 w 131"/>
                              <a:gd name="T27" fmla="*/ 179 h 225"/>
                              <a:gd name="T28" fmla="*/ 0 w 131"/>
                              <a:gd name="T29" fmla="*/ 148 h 225"/>
                              <a:gd name="T30" fmla="*/ 3 w 131"/>
                              <a:gd name="T31" fmla="*/ 115 h 225"/>
                              <a:gd name="T32" fmla="*/ 16 w 131"/>
                              <a:gd name="T33" fmla="*/ 89 h 225"/>
                              <a:gd name="T34" fmla="*/ 34 w 131"/>
                              <a:gd name="T35" fmla="*/ 73 h 225"/>
                              <a:gd name="T36" fmla="*/ 61 w 131"/>
                              <a:gd name="T37" fmla="*/ 67 h 225"/>
                              <a:gd name="T38" fmla="*/ 85 w 131"/>
                              <a:gd name="T39" fmla="*/ 73 h 225"/>
                              <a:gd name="T40" fmla="*/ 105 w 131"/>
                              <a:gd name="T41" fmla="*/ 89 h 225"/>
                              <a:gd name="T42" fmla="*/ 105 w 131"/>
                              <a:gd name="T43" fmla="*/ 4 h 225"/>
                              <a:gd name="T44" fmla="*/ 107 w 131"/>
                              <a:gd name="T45" fmla="*/ 2 h 225"/>
                              <a:gd name="T46" fmla="*/ 109 w 131"/>
                              <a:gd name="T47" fmla="*/ 1 h 225"/>
                              <a:gd name="T48" fmla="*/ 115 w 131"/>
                              <a:gd name="T49" fmla="*/ 0 h 225"/>
                              <a:gd name="T50" fmla="*/ 123 w 131"/>
                              <a:gd name="T51" fmla="*/ 0 h 225"/>
                              <a:gd name="T52" fmla="*/ 128 w 131"/>
                              <a:gd name="T53" fmla="*/ 1 h 225"/>
                              <a:gd name="T54" fmla="*/ 130 w 131"/>
                              <a:gd name="T55" fmla="*/ 2 h 225"/>
                              <a:gd name="T56" fmla="*/ 131 w 131"/>
                              <a:gd name="T57" fmla="*/ 4 h 225"/>
                              <a:gd name="T58" fmla="*/ 131 w 131"/>
                              <a:gd name="T59" fmla="*/ 218 h 225"/>
                              <a:gd name="T60" fmla="*/ 94 w 131"/>
                              <a:gd name="T61" fmla="*/ 105 h 225"/>
                              <a:gd name="T62" fmla="*/ 75 w 131"/>
                              <a:gd name="T63" fmla="*/ 91 h 225"/>
                              <a:gd name="T64" fmla="*/ 54 w 131"/>
                              <a:gd name="T65" fmla="*/ 91 h 225"/>
                              <a:gd name="T66" fmla="*/ 40 w 131"/>
                              <a:gd name="T67" fmla="*/ 100 h 225"/>
                              <a:gd name="T68" fmla="*/ 30 w 131"/>
                              <a:gd name="T69" fmla="*/ 116 h 225"/>
                              <a:gd name="T70" fmla="*/ 27 w 131"/>
                              <a:gd name="T71" fmla="*/ 135 h 225"/>
                              <a:gd name="T72" fmla="*/ 27 w 131"/>
                              <a:gd name="T73" fmla="*/ 156 h 225"/>
                              <a:gd name="T74" fmla="*/ 30 w 131"/>
                              <a:gd name="T75" fmla="*/ 176 h 225"/>
                              <a:gd name="T76" fmla="*/ 39 w 131"/>
                              <a:gd name="T77" fmla="*/ 193 h 225"/>
                              <a:gd name="T78" fmla="*/ 53 w 131"/>
                              <a:gd name="T79" fmla="*/ 202 h 225"/>
                              <a:gd name="T80" fmla="*/ 67 w 131"/>
                              <a:gd name="T81" fmla="*/ 203 h 225"/>
                              <a:gd name="T82" fmla="*/ 77 w 131"/>
                              <a:gd name="T83" fmla="*/ 200 h 225"/>
                              <a:gd name="T84" fmla="*/ 88 w 131"/>
                              <a:gd name="T85" fmla="*/ 193 h 225"/>
                              <a:gd name="T86" fmla="*/ 99 w 131"/>
                              <a:gd name="T87" fmla="*/ 182 h 225"/>
                              <a:gd name="T88" fmla="*/ 105 w 131"/>
                              <a:gd name="T89" fmla="*/ 117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31" h="225">
                                <a:moveTo>
                                  <a:pt x="131" y="218"/>
                                </a:moveTo>
                                <a:lnTo>
                                  <a:pt x="131" y="219"/>
                                </a:lnTo>
                                <a:lnTo>
                                  <a:pt x="131" y="220"/>
                                </a:lnTo>
                                <a:lnTo>
                                  <a:pt x="130" y="222"/>
                                </a:lnTo>
                                <a:lnTo>
                                  <a:pt x="129" y="223"/>
                                </a:lnTo>
                                <a:lnTo>
                                  <a:pt x="128" y="223"/>
                                </a:lnTo>
                                <a:lnTo>
                                  <a:pt x="126" y="223"/>
                                </a:lnTo>
                                <a:lnTo>
                                  <a:pt x="124" y="223"/>
                                </a:lnTo>
                                <a:lnTo>
                                  <a:pt x="120" y="224"/>
                                </a:lnTo>
                                <a:lnTo>
                                  <a:pt x="117" y="223"/>
                                </a:lnTo>
                                <a:lnTo>
                                  <a:pt x="115" y="223"/>
                                </a:lnTo>
                                <a:lnTo>
                                  <a:pt x="113" y="223"/>
                                </a:lnTo>
                                <a:lnTo>
                                  <a:pt x="112" y="223"/>
                                </a:lnTo>
                                <a:lnTo>
                                  <a:pt x="109" y="222"/>
                                </a:lnTo>
                                <a:lnTo>
                                  <a:pt x="109" y="220"/>
                                </a:lnTo>
                                <a:lnTo>
                                  <a:pt x="108" y="219"/>
                                </a:lnTo>
                                <a:lnTo>
                                  <a:pt x="108" y="218"/>
                                </a:lnTo>
                                <a:lnTo>
                                  <a:pt x="108" y="200"/>
                                </a:lnTo>
                                <a:lnTo>
                                  <a:pt x="97" y="211"/>
                                </a:lnTo>
                                <a:lnTo>
                                  <a:pt x="85" y="219"/>
                                </a:lnTo>
                                <a:lnTo>
                                  <a:pt x="72" y="224"/>
                                </a:lnTo>
                                <a:lnTo>
                                  <a:pt x="57" y="225"/>
                                </a:lnTo>
                                <a:lnTo>
                                  <a:pt x="43" y="224"/>
                                </a:lnTo>
                                <a:lnTo>
                                  <a:pt x="30" y="219"/>
                                </a:lnTo>
                                <a:lnTo>
                                  <a:pt x="20" y="213"/>
                                </a:lnTo>
                                <a:lnTo>
                                  <a:pt x="12" y="203"/>
                                </a:lnTo>
                                <a:lnTo>
                                  <a:pt x="6" y="192"/>
                                </a:lnTo>
                                <a:lnTo>
                                  <a:pt x="2" y="179"/>
                                </a:lnTo>
                                <a:lnTo>
                                  <a:pt x="0" y="164"/>
                                </a:lnTo>
                                <a:lnTo>
                                  <a:pt x="0" y="148"/>
                                </a:lnTo>
                                <a:lnTo>
                                  <a:pt x="0" y="131"/>
                                </a:lnTo>
                                <a:lnTo>
                                  <a:pt x="3" y="115"/>
                                </a:lnTo>
                                <a:lnTo>
                                  <a:pt x="8" y="100"/>
                                </a:lnTo>
                                <a:lnTo>
                                  <a:pt x="16" y="89"/>
                                </a:lnTo>
                                <a:lnTo>
                                  <a:pt x="23" y="79"/>
                                </a:lnTo>
                                <a:lnTo>
                                  <a:pt x="34" y="73"/>
                                </a:lnTo>
                                <a:lnTo>
                                  <a:pt x="46" y="68"/>
                                </a:lnTo>
                                <a:lnTo>
                                  <a:pt x="61" y="67"/>
                                </a:lnTo>
                                <a:lnTo>
                                  <a:pt x="73" y="68"/>
                                </a:lnTo>
                                <a:lnTo>
                                  <a:pt x="85" y="73"/>
                                </a:lnTo>
                                <a:lnTo>
                                  <a:pt x="94" y="79"/>
                                </a:lnTo>
                                <a:lnTo>
                                  <a:pt x="105" y="89"/>
                                </a:lnTo>
                                <a:lnTo>
                                  <a:pt x="105" y="5"/>
                                </a:lnTo>
                                <a:lnTo>
                                  <a:pt x="105" y="4"/>
                                </a:lnTo>
                                <a:lnTo>
                                  <a:pt x="105" y="2"/>
                                </a:lnTo>
                                <a:lnTo>
                                  <a:pt x="107" y="2"/>
                                </a:lnTo>
                                <a:lnTo>
                                  <a:pt x="108" y="1"/>
                                </a:lnTo>
                                <a:lnTo>
                                  <a:pt x="109" y="1"/>
                                </a:lnTo>
                                <a:lnTo>
                                  <a:pt x="112" y="0"/>
                                </a:lnTo>
                                <a:lnTo>
                                  <a:pt x="115" y="0"/>
                                </a:lnTo>
                                <a:lnTo>
                                  <a:pt x="119" y="0"/>
                                </a:lnTo>
                                <a:lnTo>
                                  <a:pt x="123" y="0"/>
                                </a:lnTo>
                                <a:lnTo>
                                  <a:pt x="125" y="0"/>
                                </a:lnTo>
                                <a:lnTo>
                                  <a:pt x="128" y="1"/>
                                </a:lnTo>
                                <a:lnTo>
                                  <a:pt x="129" y="1"/>
                                </a:lnTo>
                                <a:lnTo>
                                  <a:pt x="130" y="2"/>
                                </a:lnTo>
                                <a:lnTo>
                                  <a:pt x="131" y="2"/>
                                </a:lnTo>
                                <a:lnTo>
                                  <a:pt x="131" y="4"/>
                                </a:lnTo>
                                <a:lnTo>
                                  <a:pt x="131" y="5"/>
                                </a:lnTo>
                                <a:lnTo>
                                  <a:pt x="131" y="218"/>
                                </a:lnTo>
                                <a:close/>
                                <a:moveTo>
                                  <a:pt x="105" y="117"/>
                                </a:moveTo>
                                <a:lnTo>
                                  <a:pt x="94" y="105"/>
                                </a:lnTo>
                                <a:lnTo>
                                  <a:pt x="85" y="97"/>
                                </a:lnTo>
                                <a:lnTo>
                                  <a:pt x="75" y="91"/>
                                </a:lnTo>
                                <a:lnTo>
                                  <a:pt x="64" y="90"/>
                                </a:lnTo>
                                <a:lnTo>
                                  <a:pt x="54" y="91"/>
                                </a:lnTo>
                                <a:lnTo>
                                  <a:pt x="46" y="95"/>
                                </a:lnTo>
                                <a:lnTo>
                                  <a:pt x="40" y="100"/>
                                </a:lnTo>
                                <a:lnTo>
                                  <a:pt x="35" y="107"/>
                                </a:lnTo>
                                <a:lnTo>
                                  <a:pt x="30" y="116"/>
                                </a:lnTo>
                                <a:lnTo>
                                  <a:pt x="28" y="126"/>
                                </a:lnTo>
                                <a:lnTo>
                                  <a:pt x="27" y="135"/>
                                </a:lnTo>
                                <a:lnTo>
                                  <a:pt x="27" y="145"/>
                                </a:lnTo>
                                <a:lnTo>
                                  <a:pt x="27" y="156"/>
                                </a:lnTo>
                                <a:lnTo>
                                  <a:pt x="28" y="166"/>
                                </a:lnTo>
                                <a:lnTo>
                                  <a:pt x="30" y="176"/>
                                </a:lnTo>
                                <a:lnTo>
                                  <a:pt x="34" y="185"/>
                                </a:lnTo>
                                <a:lnTo>
                                  <a:pt x="39" y="193"/>
                                </a:lnTo>
                                <a:lnTo>
                                  <a:pt x="45" y="198"/>
                                </a:lnTo>
                                <a:lnTo>
                                  <a:pt x="53" y="202"/>
                                </a:lnTo>
                                <a:lnTo>
                                  <a:pt x="62" y="203"/>
                                </a:lnTo>
                                <a:lnTo>
                                  <a:pt x="67" y="203"/>
                                </a:lnTo>
                                <a:lnTo>
                                  <a:pt x="72" y="202"/>
                                </a:lnTo>
                                <a:lnTo>
                                  <a:pt x="77" y="200"/>
                                </a:lnTo>
                                <a:lnTo>
                                  <a:pt x="82" y="197"/>
                                </a:lnTo>
                                <a:lnTo>
                                  <a:pt x="88" y="193"/>
                                </a:lnTo>
                                <a:lnTo>
                                  <a:pt x="93" y="188"/>
                                </a:lnTo>
                                <a:lnTo>
                                  <a:pt x="99" y="182"/>
                                </a:lnTo>
                                <a:lnTo>
                                  <a:pt x="105" y="175"/>
                                </a:lnTo>
                                <a:lnTo>
                                  <a:pt x="105" y="1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10" name="Freeform 405"/>
                        <wps:cNvSpPr>
                          <a:spLocks noEditPoints="1"/>
                        </wps:cNvSpPr>
                        <wps:spPr bwMode="auto">
                          <a:xfrm>
                            <a:off x="6130926" y="458788"/>
                            <a:ext cx="71438" cy="84138"/>
                          </a:xfrm>
                          <a:custGeom>
                            <a:avLst/>
                            <a:gdLst>
                              <a:gd name="T0" fmla="*/ 133 w 133"/>
                              <a:gd name="T1" fmla="*/ 78 h 158"/>
                              <a:gd name="T2" fmla="*/ 127 w 133"/>
                              <a:gd name="T3" fmla="*/ 84 h 158"/>
                              <a:gd name="T4" fmla="*/ 28 w 133"/>
                              <a:gd name="T5" fmla="*/ 84 h 158"/>
                              <a:gd name="T6" fmla="*/ 31 w 133"/>
                              <a:gd name="T7" fmla="*/ 107 h 158"/>
                              <a:gd name="T8" fmla="*/ 38 w 133"/>
                              <a:gd name="T9" fmla="*/ 123 h 158"/>
                              <a:gd name="T10" fmla="*/ 53 w 133"/>
                              <a:gd name="T11" fmla="*/ 134 h 158"/>
                              <a:gd name="T12" fmla="*/ 75 w 133"/>
                              <a:gd name="T13" fmla="*/ 137 h 158"/>
                              <a:gd name="T14" fmla="*/ 93 w 133"/>
                              <a:gd name="T15" fmla="*/ 135 h 158"/>
                              <a:gd name="T16" fmla="*/ 107 w 133"/>
                              <a:gd name="T17" fmla="*/ 131 h 158"/>
                              <a:gd name="T18" fmla="*/ 117 w 133"/>
                              <a:gd name="T19" fmla="*/ 128 h 158"/>
                              <a:gd name="T20" fmla="*/ 123 w 133"/>
                              <a:gd name="T21" fmla="*/ 126 h 158"/>
                              <a:gd name="T22" fmla="*/ 124 w 133"/>
                              <a:gd name="T23" fmla="*/ 126 h 158"/>
                              <a:gd name="T24" fmla="*/ 125 w 133"/>
                              <a:gd name="T25" fmla="*/ 129 h 158"/>
                              <a:gd name="T26" fmla="*/ 127 w 133"/>
                              <a:gd name="T27" fmla="*/ 131 h 158"/>
                              <a:gd name="T28" fmla="*/ 127 w 133"/>
                              <a:gd name="T29" fmla="*/ 136 h 158"/>
                              <a:gd name="T30" fmla="*/ 127 w 133"/>
                              <a:gd name="T31" fmla="*/ 140 h 158"/>
                              <a:gd name="T32" fmla="*/ 127 w 133"/>
                              <a:gd name="T33" fmla="*/ 142 h 158"/>
                              <a:gd name="T34" fmla="*/ 125 w 133"/>
                              <a:gd name="T35" fmla="*/ 145 h 158"/>
                              <a:gd name="T36" fmla="*/ 124 w 133"/>
                              <a:gd name="T37" fmla="*/ 147 h 158"/>
                              <a:gd name="T38" fmla="*/ 119 w 133"/>
                              <a:gd name="T39" fmla="*/ 150 h 158"/>
                              <a:gd name="T40" fmla="*/ 108 w 133"/>
                              <a:gd name="T41" fmla="*/ 153 h 158"/>
                              <a:gd name="T42" fmla="*/ 92 w 133"/>
                              <a:gd name="T43" fmla="*/ 157 h 158"/>
                              <a:gd name="T44" fmla="*/ 72 w 133"/>
                              <a:gd name="T45" fmla="*/ 158 h 158"/>
                              <a:gd name="T46" fmla="*/ 42 w 133"/>
                              <a:gd name="T47" fmla="*/ 153 h 158"/>
                              <a:gd name="T48" fmla="*/ 18 w 133"/>
                              <a:gd name="T49" fmla="*/ 139 h 158"/>
                              <a:gd name="T50" fmla="*/ 5 w 133"/>
                              <a:gd name="T51" fmla="*/ 114 h 158"/>
                              <a:gd name="T52" fmla="*/ 0 w 133"/>
                              <a:gd name="T53" fmla="*/ 80 h 158"/>
                              <a:gd name="T54" fmla="*/ 5 w 133"/>
                              <a:gd name="T55" fmla="*/ 46 h 158"/>
                              <a:gd name="T56" fmla="*/ 18 w 133"/>
                              <a:gd name="T57" fmla="*/ 22 h 158"/>
                              <a:gd name="T58" fmla="*/ 40 w 133"/>
                              <a:gd name="T59" fmla="*/ 6 h 158"/>
                              <a:gd name="T60" fmla="*/ 70 w 133"/>
                              <a:gd name="T61" fmla="*/ 0 h 158"/>
                              <a:gd name="T62" fmla="*/ 98 w 133"/>
                              <a:gd name="T63" fmla="*/ 6 h 158"/>
                              <a:gd name="T64" fmla="*/ 118 w 133"/>
                              <a:gd name="T65" fmla="*/ 20 h 158"/>
                              <a:gd name="T66" fmla="*/ 129 w 133"/>
                              <a:gd name="T67" fmla="*/ 41 h 158"/>
                              <a:gd name="T68" fmla="*/ 133 w 133"/>
                              <a:gd name="T69" fmla="*/ 68 h 158"/>
                              <a:gd name="T70" fmla="*/ 107 w 133"/>
                              <a:gd name="T71" fmla="*/ 65 h 158"/>
                              <a:gd name="T72" fmla="*/ 102 w 133"/>
                              <a:gd name="T73" fmla="*/ 39 h 158"/>
                              <a:gd name="T74" fmla="*/ 92 w 133"/>
                              <a:gd name="T75" fmla="*/ 27 h 158"/>
                              <a:gd name="T76" fmla="*/ 69 w 133"/>
                              <a:gd name="T77" fmla="*/ 20 h 158"/>
                              <a:gd name="T78" fmla="*/ 51 w 133"/>
                              <a:gd name="T79" fmla="*/ 24 h 158"/>
                              <a:gd name="T80" fmla="*/ 39 w 133"/>
                              <a:gd name="T81" fmla="*/ 34 h 158"/>
                              <a:gd name="T82" fmla="*/ 31 w 133"/>
                              <a:gd name="T83" fmla="*/ 49 h 158"/>
                              <a:gd name="T84" fmla="*/ 28 w 133"/>
                              <a:gd name="T85" fmla="*/ 65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33" h="158">
                                <a:moveTo>
                                  <a:pt x="133" y="73"/>
                                </a:moveTo>
                                <a:lnTo>
                                  <a:pt x="133" y="78"/>
                                </a:lnTo>
                                <a:lnTo>
                                  <a:pt x="130" y="82"/>
                                </a:lnTo>
                                <a:lnTo>
                                  <a:pt x="127" y="84"/>
                                </a:lnTo>
                                <a:lnTo>
                                  <a:pt x="123" y="84"/>
                                </a:lnTo>
                                <a:lnTo>
                                  <a:pt x="28" y="84"/>
                                </a:lnTo>
                                <a:lnTo>
                                  <a:pt x="28" y="97"/>
                                </a:lnTo>
                                <a:lnTo>
                                  <a:pt x="31" y="107"/>
                                </a:lnTo>
                                <a:lnTo>
                                  <a:pt x="33" y="115"/>
                                </a:lnTo>
                                <a:lnTo>
                                  <a:pt x="38" y="123"/>
                                </a:lnTo>
                                <a:lnTo>
                                  <a:pt x="44" y="129"/>
                                </a:lnTo>
                                <a:lnTo>
                                  <a:pt x="53" y="134"/>
                                </a:lnTo>
                                <a:lnTo>
                                  <a:pt x="63" y="136"/>
                                </a:lnTo>
                                <a:lnTo>
                                  <a:pt x="75" y="137"/>
                                </a:lnTo>
                                <a:lnTo>
                                  <a:pt x="85" y="137"/>
                                </a:lnTo>
                                <a:lnTo>
                                  <a:pt x="93" y="135"/>
                                </a:lnTo>
                                <a:lnTo>
                                  <a:pt x="101" y="134"/>
                                </a:lnTo>
                                <a:lnTo>
                                  <a:pt x="107" y="131"/>
                                </a:lnTo>
                                <a:lnTo>
                                  <a:pt x="113" y="130"/>
                                </a:lnTo>
                                <a:lnTo>
                                  <a:pt x="117" y="128"/>
                                </a:lnTo>
                                <a:lnTo>
                                  <a:pt x="120" y="126"/>
                                </a:lnTo>
                                <a:lnTo>
                                  <a:pt x="123" y="126"/>
                                </a:lnTo>
                                <a:lnTo>
                                  <a:pt x="124" y="126"/>
                                </a:lnTo>
                                <a:lnTo>
                                  <a:pt x="124" y="126"/>
                                </a:lnTo>
                                <a:lnTo>
                                  <a:pt x="125" y="128"/>
                                </a:lnTo>
                                <a:lnTo>
                                  <a:pt x="125" y="129"/>
                                </a:lnTo>
                                <a:lnTo>
                                  <a:pt x="127" y="130"/>
                                </a:lnTo>
                                <a:lnTo>
                                  <a:pt x="127" y="131"/>
                                </a:lnTo>
                                <a:lnTo>
                                  <a:pt x="127" y="134"/>
                                </a:lnTo>
                                <a:lnTo>
                                  <a:pt x="127" y="136"/>
                                </a:lnTo>
                                <a:lnTo>
                                  <a:pt x="127" y="139"/>
                                </a:lnTo>
                                <a:lnTo>
                                  <a:pt x="127" y="140"/>
                                </a:lnTo>
                                <a:lnTo>
                                  <a:pt x="127" y="141"/>
                                </a:lnTo>
                                <a:lnTo>
                                  <a:pt x="127" y="142"/>
                                </a:lnTo>
                                <a:lnTo>
                                  <a:pt x="127" y="144"/>
                                </a:lnTo>
                                <a:lnTo>
                                  <a:pt x="125" y="145"/>
                                </a:lnTo>
                                <a:lnTo>
                                  <a:pt x="125" y="146"/>
                                </a:lnTo>
                                <a:lnTo>
                                  <a:pt x="124" y="147"/>
                                </a:lnTo>
                                <a:lnTo>
                                  <a:pt x="123" y="149"/>
                                </a:lnTo>
                                <a:lnTo>
                                  <a:pt x="119" y="150"/>
                                </a:lnTo>
                                <a:lnTo>
                                  <a:pt x="114" y="152"/>
                                </a:lnTo>
                                <a:lnTo>
                                  <a:pt x="108" y="153"/>
                                </a:lnTo>
                                <a:lnTo>
                                  <a:pt x="101" y="156"/>
                                </a:lnTo>
                                <a:lnTo>
                                  <a:pt x="92" y="157"/>
                                </a:lnTo>
                                <a:lnTo>
                                  <a:pt x="82" y="158"/>
                                </a:lnTo>
                                <a:lnTo>
                                  <a:pt x="72" y="158"/>
                                </a:lnTo>
                                <a:lnTo>
                                  <a:pt x="55" y="158"/>
                                </a:lnTo>
                                <a:lnTo>
                                  <a:pt x="42" y="153"/>
                                </a:lnTo>
                                <a:lnTo>
                                  <a:pt x="28" y="147"/>
                                </a:lnTo>
                                <a:lnTo>
                                  <a:pt x="18" y="139"/>
                                </a:lnTo>
                                <a:lnTo>
                                  <a:pt x="11" y="129"/>
                                </a:lnTo>
                                <a:lnTo>
                                  <a:pt x="5" y="114"/>
                                </a:lnTo>
                                <a:lnTo>
                                  <a:pt x="1" y="99"/>
                                </a:lnTo>
                                <a:lnTo>
                                  <a:pt x="0" y="80"/>
                                </a:lnTo>
                                <a:lnTo>
                                  <a:pt x="1" y="62"/>
                                </a:lnTo>
                                <a:lnTo>
                                  <a:pt x="5" y="46"/>
                                </a:lnTo>
                                <a:lnTo>
                                  <a:pt x="11" y="33"/>
                                </a:lnTo>
                                <a:lnTo>
                                  <a:pt x="18" y="22"/>
                                </a:lnTo>
                                <a:lnTo>
                                  <a:pt x="28" y="12"/>
                                </a:lnTo>
                                <a:lnTo>
                                  <a:pt x="40" y="6"/>
                                </a:lnTo>
                                <a:lnTo>
                                  <a:pt x="54" y="1"/>
                                </a:lnTo>
                                <a:lnTo>
                                  <a:pt x="70" y="0"/>
                                </a:lnTo>
                                <a:lnTo>
                                  <a:pt x="86" y="1"/>
                                </a:lnTo>
                                <a:lnTo>
                                  <a:pt x="98" y="6"/>
                                </a:lnTo>
                                <a:lnTo>
                                  <a:pt x="109" y="12"/>
                                </a:lnTo>
                                <a:lnTo>
                                  <a:pt x="118" y="20"/>
                                </a:lnTo>
                                <a:lnTo>
                                  <a:pt x="125" y="30"/>
                                </a:lnTo>
                                <a:lnTo>
                                  <a:pt x="129" y="41"/>
                                </a:lnTo>
                                <a:lnTo>
                                  <a:pt x="133" y="55"/>
                                </a:lnTo>
                                <a:lnTo>
                                  <a:pt x="133" y="68"/>
                                </a:lnTo>
                                <a:lnTo>
                                  <a:pt x="133" y="73"/>
                                </a:lnTo>
                                <a:close/>
                                <a:moveTo>
                                  <a:pt x="107" y="65"/>
                                </a:moveTo>
                                <a:lnTo>
                                  <a:pt x="106" y="55"/>
                                </a:lnTo>
                                <a:lnTo>
                                  <a:pt x="102" y="39"/>
                                </a:lnTo>
                                <a:lnTo>
                                  <a:pt x="97" y="33"/>
                                </a:lnTo>
                                <a:lnTo>
                                  <a:pt x="92" y="27"/>
                                </a:lnTo>
                                <a:lnTo>
                                  <a:pt x="77" y="22"/>
                                </a:lnTo>
                                <a:lnTo>
                                  <a:pt x="69" y="20"/>
                                </a:lnTo>
                                <a:lnTo>
                                  <a:pt x="59" y="22"/>
                                </a:lnTo>
                                <a:lnTo>
                                  <a:pt x="51" y="24"/>
                                </a:lnTo>
                                <a:lnTo>
                                  <a:pt x="44" y="29"/>
                                </a:lnTo>
                                <a:lnTo>
                                  <a:pt x="39" y="34"/>
                                </a:lnTo>
                                <a:lnTo>
                                  <a:pt x="34" y="40"/>
                                </a:lnTo>
                                <a:lnTo>
                                  <a:pt x="31" y="49"/>
                                </a:lnTo>
                                <a:lnTo>
                                  <a:pt x="29" y="56"/>
                                </a:lnTo>
                                <a:lnTo>
                                  <a:pt x="28" y="65"/>
                                </a:lnTo>
                                <a:lnTo>
                                  <a:pt x="107" y="6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11" name="Freeform 407"/>
                        <wps:cNvSpPr>
                          <a:spLocks/>
                        </wps:cNvSpPr>
                        <wps:spPr bwMode="auto">
                          <a:xfrm>
                            <a:off x="6223000" y="458787"/>
                            <a:ext cx="44450" cy="82550"/>
                          </a:xfrm>
                          <a:custGeom>
                            <a:avLst/>
                            <a:gdLst>
                              <a:gd name="T0" fmla="*/ 84 w 84"/>
                              <a:gd name="T1" fmla="*/ 20 h 157"/>
                              <a:gd name="T2" fmla="*/ 84 w 84"/>
                              <a:gd name="T3" fmla="*/ 25 h 157"/>
                              <a:gd name="T4" fmla="*/ 83 w 84"/>
                              <a:gd name="T5" fmla="*/ 28 h 157"/>
                              <a:gd name="T6" fmla="*/ 82 w 84"/>
                              <a:gd name="T7" fmla="*/ 29 h 157"/>
                              <a:gd name="T8" fmla="*/ 79 w 84"/>
                              <a:gd name="T9" fmla="*/ 29 h 157"/>
                              <a:gd name="T10" fmla="*/ 76 w 84"/>
                              <a:gd name="T11" fmla="*/ 28 h 157"/>
                              <a:gd name="T12" fmla="*/ 71 w 84"/>
                              <a:gd name="T13" fmla="*/ 27 h 157"/>
                              <a:gd name="T14" fmla="*/ 66 w 84"/>
                              <a:gd name="T15" fmla="*/ 25 h 157"/>
                              <a:gd name="T16" fmla="*/ 58 w 84"/>
                              <a:gd name="T17" fmla="*/ 25 h 157"/>
                              <a:gd name="T18" fmla="*/ 50 w 84"/>
                              <a:gd name="T19" fmla="*/ 29 h 157"/>
                              <a:gd name="T20" fmla="*/ 42 w 84"/>
                              <a:gd name="T21" fmla="*/ 36 h 157"/>
                              <a:gd name="T22" fmla="*/ 32 w 84"/>
                              <a:gd name="T23" fmla="*/ 49 h 157"/>
                              <a:gd name="T24" fmla="*/ 26 w 84"/>
                              <a:gd name="T25" fmla="*/ 151 h 157"/>
                              <a:gd name="T26" fmla="*/ 26 w 84"/>
                              <a:gd name="T27" fmla="*/ 153 h 157"/>
                              <a:gd name="T28" fmla="*/ 24 w 84"/>
                              <a:gd name="T29" fmla="*/ 155 h 157"/>
                              <a:gd name="T30" fmla="*/ 20 w 84"/>
                              <a:gd name="T31" fmla="*/ 156 h 157"/>
                              <a:gd name="T32" fmla="*/ 14 w 84"/>
                              <a:gd name="T33" fmla="*/ 157 h 157"/>
                              <a:gd name="T34" fmla="*/ 7 w 84"/>
                              <a:gd name="T35" fmla="*/ 156 h 157"/>
                              <a:gd name="T36" fmla="*/ 3 w 84"/>
                              <a:gd name="T37" fmla="*/ 155 h 157"/>
                              <a:gd name="T38" fmla="*/ 0 w 84"/>
                              <a:gd name="T39" fmla="*/ 153 h 157"/>
                              <a:gd name="T40" fmla="*/ 0 w 84"/>
                              <a:gd name="T41" fmla="*/ 151 h 157"/>
                              <a:gd name="T42" fmla="*/ 0 w 84"/>
                              <a:gd name="T43" fmla="*/ 6 h 157"/>
                              <a:gd name="T44" fmla="*/ 2 w 84"/>
                              <a:gd name="T45" fmla="*/ 4 h 157"/>
                              <a:gd name="T46" fmla="*/ 4 w 84"/>
                              <a:gd name="T47" fmla="*/ 3 h 157"/>
                              <a:gd name="T48" fmla="*/ 9 w 84"/>
                              <a:gd name="T49" fmla="*/ 2 h 157"/>
                              <a:gd name="T50" fmla="*/ 15 w 84"/>
                              <a:gd name="T51" fmla="*/ 2 h 157"/>
                              <a:gd name="T52" fmla="*/ 20 w 84"/>
                              <a:gd name="T53" fmla="*/ 3 h 157"/>
                              <a:gd name="T54" fmla="*/ 23 w 84"/>
                              <a:gd name="T55" fmla="*/ 4 h 157"/>
                              <a:gd name="T56" fmla="*/ 24 w 84"/>
                              <a:gd name="T57" fmla="*/ 6 h 157"/>
                              <a:gd name="T58" fmla="*/ 24 w 84"/>
                              <a:gd name="T59" fmla="*/ 28 h 157"/>
                              <a:gd name="T60" fmla="*/ 35 w 84"/>
                              <a:gd name="T61" fmla="*/ 14 h 157"/>
                              <a:gd name="T62" fmla="*/ 45 w 84"/>
                              <a:gd name="T63" fmla="*/ 6 h 157"/>
                              <a:gd name="T64" fmla="*/ 55 w 84"/>
                              <a:gd name="T65" fmla="*/ 1 h 157"/>
                              <a:gd name="T66" fmla="*/ 63 w 84"/>
                              <a:gd name="T67" fmla="*/ 0 h 157"/>
                              <a:gd name="T68" fmla="*/ 68 w 84"/>
                              <a:gd name="T69" fmla="*/ 1 h 157"/>
                              <a:gd name="T70" fmla="*/ 74 w 84"/>
                              <a:gd name="T71" fmla="*/ 1 h 157"/>
                              <a:gd name="T72" fmla="*/ 79 w 84"/>
                              <a:gd name="T73" fmla="*/ 3 h 157"/>
                              <a:gd name="T74" fmla="*/ 83 w 84"/>
                              <a:gd name="T75" fmla="*/ 4 h 157"/>
                              <a:gd name="T76" fmla="*/ 84 w 84"/>
                              <a:gd name="T77" fmla="*/ 6 h 157"/>
                              <a:gd name="T78" fmla="*/ 84 w 84"/>
                              <a:gd name="T79" fmla="*/ 8 h 157"/>
                              <a:gd name="T80" fmla="*/ 84 w 84"/>
                              <a:gd name="T81" fmla="*/ 11 h 157"/>
                              <a:gd name="T82" fmla="*/ 84 w 84"/>
                              <a:gd name="T83" fmla="*/ 17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84" h="157">
                                <a:moveTo>
                                  <a:pt x="84" y="17"/>
                                </a:moveTo>
                                <a:lnTo>
                                  <a:pt x="84" y="20"/>
                                </a:lnTo>
                                <a:lnTo>
                                  <a:pt x="84" y="23"/>
                                </a:lnTo>
                                <a:lnTo>
                                  <a:pt x="84" y="25"/>
                                </a:lnTo>
                                <a:lnTo>
                                  <a:pt x="84" y="27"/>
                                </a:lnTo>
                                <a:lnTo>
                                  <a:pt x="83" y="28"/>
                                </a:lnTo>
                                <a:lnTo>
                                  <a:pt x="83" y="29"/>
                                </a:lnTo>
                                <a:lnTo>
                                  <a:pt x="82" y="29"/>
                                </a:lnTo>
                                <a:lnTo>
                                  <a:pt x="80" y="29"/>
                                </a:lnTo>
                                <a:lnTo>
                                  <a:pt x="79" y="29"/>
                                </a:lnTo>
                                <a:lnTo>
                                  <a:pt x="78" y="29"/>
                                </a:lnTo>
                                <a:lnTo>
                                  <a:pt x="76" y="28"/>
                                </a:lnTo>
                                <a:lnTo>
                                  <a:pt x="73" y="27"/>
                                </a:lnTo>
                                <a:lnTo>
                                  <a:pt x="71" y="27"/>
                                </a:lnTo>
                                <a:lnTo>
                                  <a:pt x="68" y="25"/>
                                </a:lnTo>
                                <a:lnTo>
                                  <a:pt x="66" y="25"/>
                                </a:lnTo>
                                <a:lnTo>
                                  <a:pt x="62" y="25"/>
                                </a:lnTo>
                                <a:lnTo>
                                  <a:pt x="58" y="25"/>
                                </a:lnTo>
                                <a:lnTo>
                                  <a:pt x="55" y="27"/>
                                </a:lnTo>
                                <a:lnTo>
                                  <a:pt x="50" y="29"/>
                                </a:lnTo>
                                <a:lnTo>
                                  <a:pt x="46" y="32"/>
                                </a:lnTo>
                                <a:lnTo>
                                  <a:pt x="42" y="36"/>
                                </a:lnTo>
                                <a:lnTo>
                                  <a:pt x="37" y="41"/>
                                </a:lnTo>
                                <a:lnTo>
                                  <a:pt x="32" y="49"/>
                                </a:lnTo>
                                <a:lnTo>
                                  <a:pt x="26" y="56"/>
                                </a:lnTo>
                                <a:lnTo>
                                  <a:pt x="26" y="151"/>
                                </a:lnTo>
                                <a:lnTo>
                                  <a:pt x="26" y="152"/>
                                </a:lnTo>
                                <a:lnTo>
                                  <a:pt x="26" y="153"/>
                                </a:lnTo>
                                <a:lnTo>
                                  <a:pt x="25" y="155"/>
                                </a:lnTo>
                                <a:lnTo>
                                  <a:pt x="24" y="155"/>
                                </a:lnTo>
                                <a:lnTo>
                                  <a:pt x="23" y="156"/>
                                </a:lnTo>
                                <a:lnTo>
                                  <a:pt x="20" y="156"/>
                                </a:lnTo>
                                <a:lnTo>
                                  <a:pt x="18" y="156"/>
                                </a:lnTo>
                                <a:lnTo>
                                  <a:pt x="14" y="157"/>
                                </a:lnTo>
                                <a:lnTo>
                                  <a:pt x="10" y="156"/>
                                </a:lnTo>
                                <a:lnTo>
                                  <a:pt x="7" y="156"/>
                                </a:lnTo>
                                <a:lnTo>
                                  <a:pt x="4" y="156"/>
                                </a:lnTo>
                                <a:lnTo>
                                  <a:pt x="3" y="155"/>
                                </a:lnTo>
                                <a:lnTo>
                                  <a:pt x="2" y="155"/>
                                </a:lnTo>
                                <a:lnTo>
                                  <a:pt x="0" y="153"/>
                                </a:lnTo>
                                <a:lnTo>
                                  <a:pt x="0" y="152"/>
                                </a:lnTo>
                                <a:lnTo>
                                  <a:pt x="0" y="151"/>
                                </a:lnTo>
                                <a:lnTo>
                                  <a:pt x="0" y="7"/>
                                </a:lnTo>
                                <a:lnTo>
                                  <a:pt x="0" y="6"/>
                                </a:lnTo>
                                <a:lnTo>
                                  <a:pt x="0" y="6"/>
                                </a:lnTo>
                                <a:lnTo>
                                  <a:pt x="2" y="4"/>
                                </a:lnTo>
                                <a:lnTo>
                                  <a:pt x="3" y="3"/>
                                </a:lnTo>
                                <a:lnTo>
                                  <a:pt x="4" y="3"/>
                                </a:lnTo>
                                <a:lnTo>
                                  <a:pt x="7" y="3"/>
                                </a:lnTo>
                                <a:lnTo>
                                  <a:pt x="9" y="2"/>
                                </a:lnTo>
                                <a:lnTo>
                                  <a:pt x="13" y="2"/>
                                </a:lnTo>
                                <a:lnTo>
                                  <a:pt x="15" y="2"/>
                                </a:lnTo>
                                <a:lnTo>
                                  <a:pt x="18" y="3"/>
                                </a:lnTo>
                                <a:lnTo>
                                  <a:pt x="20" y="3"/>
                                </a:lnTo>
                                <a:lnTo>
                                  <a:pt x="21" y="3"/>
                                </a:lnTo>
                                <a:lnTo>
                                  <a:pt x="23" y="4"/>
                                </a:lnTo>
                                <a:lnTo>
                                  <a:pt x="24" y="6"/>
                                </a:lnTo>
                                <a:lnTo>
                                  <a:pt x="24" y="6"/>
                                </a:lnTo>
                                <a:lnTo>
                                  <a:pt x="24" y="7"/>
                                </a:lnTo>
                                <a:lnTo>
                                  <a:pt x="24" y="28"/>
                                </a:lnTo>
                                <a:lnTo>
                                  <a:pt x="30" y="20"/>
                                </a:lnTo>
                                <a:lnTo>
                                  <a:pt x="35" y="14"/>
                                </a:lnTo>
                                <a:lnTo>
                                  <a:pt x="41" y="9"/>
                                </a:lnTo>
                                <a:lnTo>
                                  <a:pt x="45" y="6"/>
                                </a:lnTo>
                                <a:lnTo>
                                  <a:pt x="50" y="3"/>
                                </a:lnTo>
                                <a:lnTo>
                                  <a:pt x="55" y="1"/>
                                </a:lnTo>
                                <a:lnTo>
                                  <a:pt x="60" y="1"/>
                                </a:lnTo>
                                <a:lnTo>
                                  <a:pt x="63" y="0"/>
                                </a:lnTo>
                                <a:lnTo>
                                  <a:pt x="66" y="0"/>
                                </a:lnTo>
                                <a:lnTo>
                                  <a:pt x="68" y="1"/>
                                </a:lnTo>
                                <a:lnTo>
                                  <a:pt x="71" y="1"/>
                                </a:lnTo>
                                <a:lnTo>
                                  <a:pt x="74" y="1"/>
                                </a:lnTo>
                                <a:lnTo>
                                  <a:pt x="77" y="2"/>
                                </a:lnTo>
                                <a:lnTo>
                                  <a:pt x="79" y="3"/>
                                </a:lnTo>
                                <a:lnTo>
                                  <a:pt x="82" y="3"/>
                                </a:lnTo>
                                <a:lnTo>
                                  <a:pt x="83" y="4"/>
                                </a:lnTo>
                                <a:lnTo>
                                  <a:pt x="83" y="4"/>
                                </a:lnTo>
                                <a:lnTo>
                                  <a:pt x="84" y="6"/>
                                </a:lnTo>
                                <a:lnTo>
                                  <a:pt x="84" y="7"/>
                                </a:lnTo>
                                <a:lnTo>
                                  <a:pt x="84" y="8"/>
                                </a:lnTo>
                                <a:lnTo>
                                  <a:pt x="84" y="9"/>
                                </a:lnTo>
                                <a:lnTo>
                                  <a:pt x="84" y="11"/>
                                </a:lnTo>
                                <a:lnTo>
                                  <a:pt x="84" y="13"/>
                                </a:lnTo>
                                <a:lnTo>
                                  <a:pt x="84" y="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12" name="Rectangle 408"/>
                        <wps:cNvSpPr>
                          <a:spLocks noChangeArrowheads="1"/>
                        </wps:cNvSpPr>
                        <wps:spPr bwMode="auto">
                          <a:xfrm>
                            <a:off x="5629275" y="695325"/>
                            <a:ext cx="41275" cy="412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813" name="Freeform 409"/>
                        <wps:cNvSpPr>
                          <a:spLocks noEditPoints="1"/>
                        </wps:cNvSpPr>
                        <wps:spPr bwMode="auto">
                          <a:xfrm>
                            <a:off x="5743575" y="650875"/>
                            <a:ext cx="95250" cy="111125"/>
                          </a:xfrm>
                          <a:custGeom>
                            <a:avLst/>
                            <a:gdLst>
                              <a:gd name="T0" fmla="*/ 178 w 179"/>
                              <a:gd name="T1" fmla="*/ 199 h 209"/>
                              <a:gd name="T2" fmla="*/ 179 w 179"/>
                              <a:gd name="T3" fmla="*/ 202 h 209"/>
                              <a:gd name="T4" fmla="*/ 179 w 179"/>
                              <a:gd name="T5" fmla="*/ 204 h 209"/>
                              <a:gd name="T6" fmla="*/ 179 w 179"/>
                              <a:gd name="T7" fmla="*/ 207 h 209"/>
                              <a:gd name="T8" fmla="*/ 178 w 179"/>
                              <a:gd name="T9" fmla="*/ 208 h 209"/>
                              <a:gd name="T10" fmla="*/ 176 w 179"/>
                              <a:gd name="T11" fmla="*/ 209 h 209"/>
                              <a:gd name="T12" fmla="*/ 173 w 179"/>
                              <a:gd name="T13" fmla="*/ 209 h 209"/>
                              <a:gd name="T14" fmla="*/ 170 w 179"/>
                              <a:gd name="T15" fmla="*/ 209 h 209"/>
                              <a:gd name="T16" fmla="*/ 165 w 179"/>
                              <a:gd name="T17" fmla="*/ 209 h 209"/>
                              <a:gd name="T18" fmla="*/ 160 w 179"/>
                              <a:gd name="T19" fmla="*/ 209 h 209"/>
                              <a:gd name="T20" fmla="*/ 158 w 179"/>
                              <a:gd name="T21" fmla="*/ 209 h 209"/>
                              <a:gd name="T22" fmla="*/ 154 w 179"/>
                              <a:gd name="T23" fmla="*/ 209 h 209"/>
                              <a:gd name="T24" fmla="*/ 153 w 179"/>
                              <a:gd name="T25" fmla="*/ 209 h 209"/>
                              <a:gd name="T26" fmla="*/ 152 w 179"/>
                              <a:gd name="T27" fmla="*/ 208 h 209"/>
                              <a:gd name="T28" fmla="*/ 150 w 179"/>
                              <a:gd name="T29" fmla="*/ 207 h 209"/>
                              <a:gd name="T30" fmla="*/ 150 w 179"/>
                              <a:gd name="T31" fmla="*/ 205 h 209"/>
                              <a:gd name="T32" fmla="*/ 149 w 179"/>
                              <a:gd name="T33" fmla="*/ 204 h 209"/>
                              <a:gd name="T34" fmla="*/ 132 w 179"/>
                              <a:gd name="T35" fmla="*/ 154 h 209"/>
                              <a:gd name="T36" fmla="*/ 46 w 179"/>
                              <a:gd name="T37" fmla="*/ 154 h 209"/>
                              <a:gd name="T38" fmla="*/ 28 w 179"/>
                              <a:gd name="T39" fmla="*/ 204 h 209"/>
                              <a:gd name="T40" fmla="*/ 27 w 179"/>
                              <a:gd name="T41" fmla="*/ 205 h 209"/>
                              <a:gd name="T42" fmla="*/ 27 w 179"/>
                              <a:gd name="T43" fmla="*/ 207 h 209"/>
                              <a:gd name="T44" fmla="*/ 26 w 179"/>
                              <a:gd name="T45" fmla="*/ 208 h 209"/>
                              <a:gd name="T46" fmla="*/ 25 w 179"/>
                              <a:gd name="T47" fmla="*/ 208 h 209"/>
                              <a:gd name="T48" fmla="*/ 22 w 179"/>
                              <a:gd name="T49" fmla="*/ 209 h 209"/>
                              <a:gd name="T50" fmla="*/ 20 w 179"/>
                              <a:gd name="T51" fmla="*/ 209 h 209"/>
                              <a:gd name="T52" fmla="*/ 17 w 179"/>
                              <a:gd name="T53" fmla="*/ 209 h 209"/>
                              <a:gd name="T54" fmla="*/ 12 w 179"/>
                              <a:gd name="T55" fmla="*/ 209 h 209"/>
                              <a:gd name="T56" fmla="*/ 9 w 179"/>
                              <a:gd name="T57" fmla="*/ 209 h 209"/>
                              <a:gd name="T58" fmla="*/ 5 w 179"/>
                              <a:gd name="T59" fmla="*/ 209 h 209"/>
                              <a:gd name="T60" fmla="*/ 3 w 179"/>
                              <a:gd name="T61" fmla="*/ 209 h 209"/>
                              <a:gd name="T62" fmla="*/ 1 w 179"/>
                              <a:gd name="T63" fmla="*/ 208 h 209"/>
                              <a:gd name="T64" fmla="*/ 0 w 179"/>
                              <a:gd name="T65" fmla="*/ 207 h 209"/>
                              <a:gd name="T66" fmla="*/ 0 w 179"/>
                              <a:gd name="T67" fmla="*/ 204 h 209"/>
                              <a:gd name="T68" fmla="*/ 0 w 179"/>
                              <a:gd name="T69" fmla="*/ 202 h 209"/>
                              <a:gd name="T70" fmla="*/ 1 w 179"/>
                              <a:gd name="T71" fmla="*/ 199 h 209"/>
                              <a:gd name="T72" fmla="*/ 72 w 179"/>
                              <a:gd name="T73" fmla="*/ 6 h 209"/>
                              <a:gd name="T74" fmla="*/ 72 w 179"/>
                              <a:gd name="T75" fmla="*/ 5 h 209"/>
                              <a:gd name="T76" fmla="*/ 73 w 179"/>
                              <a:gd name="T77" fmla="*/ 4 h 209"/>
                              <a:gd name="T78" fmla="*/ 74 w 179"/>
                              <a:gd name="T79" fmla="*/ 2 h 209"/>
                              <a:gd name="T80" fmla="*/ 75 w 179"/>
                              <a:gd name="T81" fmla="*/ 1 h 209"/>
                              <a:gd name="T82" fmla="*/ 78 w 179"/>
                              <a:gd name="T83" fmla="*/ 1 h 209"/>
                              <a:gd name="T84" fmla="*/ 80 w 179"/>
                              <a:gd name="T85" fmla="*/ 1 h 209"/>
                              <a:gd name="T86" fmla="*/ 84 w 179"/>
                              <a:gd name="T87" fmla="*/ 0 h 209"/>
                              <a:gd name="T88" fmla="*/ 89 w 179"/>
                              <a:gd name="T89" fmla="*/ 0 h 209"/>
                              <a:gd name="T90" fmla="*/ 94 w 179"/>
                              <a:gd name="T91" fmla="*/ 0 h 209"/>
                              <a:gd name="T92" fmla="*/ 97 w 179"/>
                              <a:gd name="T93" fmla="*/ 1 h 209"/>
                              <a:gd name="T94" fmla="*/ 100 w 179"/>
                              <a:gd name="T95" fmla="*/ 1 h 209"/>
                              <a:gd name="T96" fmla="*/ 102 w 179"/>
                              <a:gd name="T97" fmla="*/ 1 h 209"/>
                              <a:gd name="T98" fmla="*/ 105 w 179"/>
                              <a:gd name="T99" fmla="*/ 2 h 209"/>
                              <a:gd name="T100" fmla="*/ 106 w 179"/>
                              <a:gd name="T101" fmla="*/ 4 h 209"/>
                              <a:gd name="T102" fmla="*/ 107 w 179"/>
                              <a:gd name="T103" fmla="*/ 5 h 209"/>
                              <a:gd name="T104" fmla="*/ 107 w 179"/>
                              <a:gd name="T105" fmla="*/ 6 h 209"/>
                              <a:gd name="T106" fmla="*/ 178 w 179"/>
                              <a:gd name="T107" fmla="*/ 199 h 209"/>
                              <a:gd name="T108" fmla="*/ 88 w 179"/>
                              <a:gd name="T109" fmla="*/ 29 h 209"/>
                              <a:gd name="T110" fmla="*/ 88 w 179"/>
                              <a:gd name="T111" fmla="*/ 29 h 209"/>
                              <a:gd name="T112" fmla="*/ 52 w 179"/>
                              <a:gd name="T113" fmla="*/ 132 h 209"/>
                              <a:gd name="T114" fmla="*/ 125 w 179"/>
                              <a:gd name="T115" fmla="*/ 132 h 209"/>
                              <a:gd name="T116" fmla="*/ 88 w 179"/>
                              <a:gd name="T117" fmla="*/ 29 h 2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79" h="209">
                                <a:moveTo>
                                  <a:pt x="178" y="199"/>
                                </a:moveTo>
                                <a:lnTo>
                                  <a:pt x="179" y="202"/>
                                </a:lnTo>
                                <a:lnTo>
                                  <a:pt x="179" y="204"/>
                                </a:lnTo>
                                <a:lnTo>
                                  <a:pt x="179" y="207"/>
                                </a:lnTo>
                                <a:lnTo>
                                  <a:pt x="178" y="208"/>
                                </a:lnTo>
                                <a:lnTo>
                                  <a:pt x="176" y="209"/>
                                </a:lnTo>
                                <a:lnTo>
                                  <a:pt x="173" y="209"/>
                                </a:lnTo>
                                <a:lnTo>
                                  <a:pt x="170" y="209"/>
                                </a:lnTo>
                                <a:lnTo>
                                  <a:pt x="165" y="209"/>
                                </a:lnTo>
                                <a:lnTo>
                                  <a:pt x="160" y="209"/>
                                </a:lnTo>
                                <a:lnTo>
                                  <a:pt x="158" y="209"/>
                                </a:lnTo>
                                <a:lnTo>
                                  <a:pt x="154" y="209"/>
                                </a:lnTo>
                                <a:lnTo>
                                  <a:pt x="153" y="209"/>
                                </a:lnTo>
                                <a:lnTo>
                                  <a:pt x="152" y="208"/>
                                </a:lnTo>
                                <a:lnTo>
                                  <a:pt x="150" y="207"/>
                                </a:lnTo>
                                <a:lnTo>
                                  <a:pt x="150" y="205"/>
                                </a:lnTo>
                                <a:lnTo>
                                  <a:pt x="149" y="204"/>
                                </a:lnTo>
                                <a:lnTo>
                                  <a:pt x="132" y="154"/>
                                </a:lnTo>
                                <a:lnTo>
                                  <a:pt x="46" y="154"/>
                                </a:lnTo>
                                <a:lnTo>
                                  <a:pt x="28" y="204"/>
                                </a:lnTo>
                                <a:lnTo>
                                  <a:pt x="27" y="205"/>
                                </a:lnTo>
                                <a:lnTo>
                                  <a:pt x="27" y="207"/>
                                </a:lnTo>
                                <a:lnTo>
                                  <a:pt x="26" y="208"/>
                                </a:lnTo>
                                <a:lnTo>
                                  <a:pt x="25" y="208"/>
                                </a:lnTo>
                                <a:lnTo>
                                  <a:pt x="22" y="209"/>
                                </a:lnTo>
                                <a:lnTo>
                                  <a:pt x="20" y="209"/>
                                </a:lnTo>
                                <a:lnTo>
                                  <a:pt x="17" y="209"/>
                                </a:lnTo>
                                <a:lnTo>
                                  <a:pt x="12" y="209"/>
                                </a:lnTo>
                                <a:lnTo>
                                  <a:pt x="9" y="209"/>
                                </a:lnTo>
                                <a:lnTo>
                                  <a:pt x="5" y="209"/>
                                </a:lnTo>
                                <a:lnTo>
                                  <a:pt x="3" y="209"/>
                                </a:lnTo>
                                <a:lnTo>
                                  <a:pt x="1" y="208"/>
                                </a:lnTo>
                                <a:lnTo>
                                  <a:pt x="0" y="207"/>
                                </a:lnTo>
                                <a:lnTo>
                                  <a:pt x="0" y="204"/>
                                </a:lnTo>
                                <a:lnTo>
                                  <a:pt x="0" y="202"/>
                                </a:lnTo>
                                <a:lnTo>
                                  <a:pt x="1" y="199"/>
                                </a:lnTo>
                                <a:lnTo>
                                  <a:pt x="72" y="6"/>
                                </a:lnTo>
                                <a:lnTo>
                                  <a:pt x="72" y="5"/>
                                </a:lnTo>
                                <a:lnTo>
                                  <a:pt x="73" y="4"/>
                                </a:lnTo>
                                <a:lnTo>
                                  <a:pt x="74" y="2"/>
                                </a:lnTo>
                                <a:lnTo>
                                  <a:pt x="75" y="1"/>
                                </a:lnTo>
                                <a:lnTo>
                                  <a:pt x="78" y="1"/>
                                </a:lnTo>
                                <a:lnTo>
                                  <a:pt x="80" y="1"/>
                                </a:lnTo>
                                <a:lnTo>
                                  <a:pt x="84" y="0"/>
                                </a:lnTo>
                                <a:lnTo>
                                  <a:pt x="89" y="0"/>
                                </a:lnTo>
                                <a:lnTo>
                                  <a:pt x="94" y="0"/>
                                </a:lnTo>
                                <a:lnTo>
                                  <a:pt x="97" y="1"/>
                                </a:lnTo>
                                <a:lnTo>
                                  <a:pt x="100" y="1"/>
                                </a:lnTo>
                                <a:lnTo>
                                  <a:pt x="102" y="1"/>
                                </a:lnTo>
                                <a:lnTo>
                                  <a:pt x="105" y="2"/>
                                </a:lnTo>
                                <a:lnTo>
                                  <a:pt x="106" y="4"/>
                                </a:lnTo>
                                <a:lnTo>
                                  <a:pt x="107" y="5"/>
                                </a:lnTo>
                                <a:lnTo>
                                  <a:pt x="107" y="6"/>
                                </a:lnTo>
                                <a:lnTo>
                                  <a:pt x="178" y="199"/>
                                </a:lnTo>
                                <a:close/>
                                <a:moveTo>
                                  <a:pt x="88" y="29"/>
                                </a:moveTo>
                                <a:lnTo>
                                  <a:pt x="88" y="29"/>
                                </a:lnTo>
                                <a:lnTo>
                                  <a:pt x="52" y="132"/>
                                </a:lnTo>
                                <a:lnTo>
                                  <a:pt x="125" y="132"/>
                                </a:lnTo>
                                <a:lnTo>
                                  <a:pt x="88" y="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14" name="Freeform 410"/>
                        <wps:cNvSpPr>
                          <a:spLocks noEditPoints="1"/>
                        </wps:cNvSpPr>
                        <wps:spPr bwMode="auto">
                          <a:xfrm>
                            <a:off x="5845175" y="679450"/>
                            <a:ext cx="73025" cy="112713"/>
                          </a:xfrm>
                          <a:custGeom>
                            <a:avLst/>
                            <a:gdLst>
                              <a:gd name="T0" fmla="*/ 136 w 137"/>
                              <a:gd name="T1" fmla="*/ 21 h 213"/>
                              <a:gd name="T2" fmla="*/ 111 w 137"/>
                              <a:gd name="T3" fmla="*/ 23 h 213"/>
                              <a:gd name="T4" fmla="*/ 121 w 137"/>
                              <a:gd name="T5" fmla="*/ 43 h 213"/>
                              <a:gd name="T6" fmla="*/ 117 w 137"/>
                              <a:gd name="T7" fmla="*/ 73 h 213"/>
                              <a:gd name="T8" fmla="*/ 98 w 137"/>
                              <a:gd name="T9" fmla="*/ 95 h 213"/>
                              <a:gd name="T10" fmla="*/ 66 w 137"/>
                              <a:gd name="T11" fmla="*/ 103 h 213"/>
                              <a:gd name="T12" fmla="*/ 41 w 137"/>
                              <a:gd name="T13" fmla="*/ 99 h 213"/>
                              <a:gd name="T14" fmla="*/ 31 w 137"/>
                              <a:gd name="T15" fmla="*/ 101 h 213"/>
                              <a:gd name="T16" fmla="*/ 31 w 137"/>
                              <a:gd name="T17" fmla="*/ 115 h 213"/>
                              <a:gd name="T18" fmla="*/ 48 w 137"/>
                              <a:gd name="T19" fmla="*/ 123 h 213"/>
                              <a:gd name="T20" fmla="*/ 106 w 137"/>
                              <a:gd name="T21" fmla="*/ 128 h 213"/>
                              <a:gd name="T22" fmla="*/ 128 w 137"/>
                              <a:gd name="T23" fmla="*/ 140 h 213"/>
                              <a:gd name="T24" fmla="*/ 136 w 137"/>
                              <a:gd name="T25" fmla="*/ 164 h 213"/>
                              <a:gd name="T26" fmla="*/ 127 w 137"/>
                              <a:gd name="T27" fmla="*/ 191 h 213"/>
                              <a:gd name="T28" fmla="*/ 96 w 137"/>
                              <a:gd name="T29" fmla="*/ 209 h 213"/>
                              <a:gd name="T30" fmla="*/ 48 w 137"/>
                              <a:gd name="T31" fmla="*/ 213 h 213"/>
                              <a:gd name="T32" fmla="*/ 15 w 137"/>
                              <a:gd name="T33" fmla="*/ 202 h 213"/>
                              <a:gd name="T34" fmla="*/ 2 w 137"/>
                              <a:gd name="T35" fmla="*/ 182 h 213"/>
                              <a:gd name="T36" fmla="*/ 2 w 137"/>
                              <a:gd name="T37" fmla="*/ 164 h 213"/>
                              <a:gd name="T38" fmla="*/ 9 w 137"/>
                              <a:gd name="T39" fmla="*/ 150 h 213"/>
                              <a:gd name="T40" fmla="*/ 21 w 137"/>
                              <a:gd name="T41" fmla="*/ 138 h 213"/>
                              <a:gd name="T42" fmla="*/ 6 w 137"/>
                              <a:gd name="T43" fmla="*/ 122 h 213"/>
                              <a:gd name="T44" fmla="*/ 10 w 137"/>
                              <a:gd name="T45" fmla="*/ 97 h 213"/>
                              <a:gd name="T46" fmla="*/ 15 w 137"/>
                              <a:gd name="T47" fmla="*/ 78 h 213"/>
                              <a:gd name="T48" fmla="*/ 9 w 137"/>
                              <a:gd name="T49" fmla="*/ 52 h 213"/>
                              <a:gd name="T50" fmla="*/ 19 w 137"/>
                              <a:gd name="T51" fmla="*/ 21 h 213"/>
                              <a:gd name="T52" fmla="*/ 42 w 137"/>
                              <a:gd name="T53" fmla="*/ 4 h 213"/>
                              <a:gd name="T54" fmla="*/ 72 w 137"/>
                              <a:gd name="T55" fmla="*/ 0 h 213"/>
                              <a:gd name="T56" fmla="*/ 88 w 137"/>
                              <a:gd name="T57" fmla="*/ 2 h 213"/>
                              <a:gd name="T58" fmla="*/ 136 w 137"/>
                              <a:gd name="T59" fmla="*/ 5 h 213"/>
                              <a:gd name="T60" fmla="*/ 96 w 137"/>
                              <a:gd name="T61" fmla="*/ 50 h 213"/>
                              <a:gd name="T62" fmla="*/ 79 w 137"/>
                              <a:gd name="T63" fmla="*/ 21 h 213"/>
                              <a:gd name="T64" fmla="*/ 51 w 137"/>
                              <a:gd name="T65" fmla="*/ 22 h 213"/>
                              <a:gd name="T66" fmla="*/ 38 w 137"/>
                              <a:gd name="T67" fmla="*/ 34 h 213"/>
                              <a:gd name="T68" fmla="*/ 35 w 137"/>
                              <a:gd name="T69" fmla="*/ 52 h 213"/>
                              <a:gd name="T70" fmla="*/ 52 w 137"/>
                              <a:gd name="T71" fmla="*/ 81 h 213"/>
                              <a:gd name="T72" fmla="*/ 79 w 137"/>
                              <a:gd name="T73" fmla="*/ 80 h 213"/>
                              <a:gd name="T74" fmla="*/ 91 w 137"/>
                              <a:gd name="T75" fmla="*/ 69 h 213"/>
                              <a:gd name="T76" fmla="*/ 96 w 137"/>
                              <a:gd name="T77" fmla="*/ 50 h 213"/>
                              <a:gd name="T78" fmla="*/ 101 w 137"/>
                              <a:gd name="T79" fmla="*/ 151 h 213"/>
                              <a:gd name="T80" fmla="*/ 43 w 137"/>
                              <a:gd name="T81" fmla="*/ 144 h 213"/>
                              <a:gd name="T82" fmla="*/ 32 w 137"/>
                              <a:gd name="T83" fmla="*/ 155 h 213"/>
                              <a:gd name="T84" fmla="*/ 27 w 137"/>
                              <a:gd name="T85" fmla="*/ 165 h 213"/>
                              <a:gd name="T86" fmla="*/ 29 w 137"/>
                              <a:gd name="T87" fmla="*/ 181 h 213"/>
                              <a:gd name="T88" fmla="*/ 67 w 137"/>
                              <a:gd name="T89" fmla="*/ 193 h 213"/>
                              <a:gd name="T90" fmla="*/ 94 w 137"/>
                              <a:gd name="T91" fmla="*/ 188 h 213"/>
                              <a:gd name="T92" fmla="*/ 107 w 137"/>
                              <a:gd name="T93" fmla="*/ 176 h 2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137" h="213">
                                <a:moveTo>
                                  <a:pt x="137" y="12"/>
                                </a:moveTo>
                                <a:lnTo>
                                  <a:pt x="137" y="18"/>
                                </a:lnTo>
                                <a:lnTo>
                                  <a:pt x="136" y="21"/>
                                </a:lnTo>
                                <a:lnTo>
                                  <a:pt x="135" y="23"/>
                                </a:lnTo>
                                <a:lnTo>
                                  <a:pt x="132" y="23"/>
                                </a:lnTo>
                                <a:lnTo>
                                  <a:pt x="111" y="23"/>
                                </a:lnTo>
                                <a:lnTo>
                                  <a:pt x="116" y="30"/>
                                </a:lnTo>
                                <a:lnTo>
                                  <a:pt x="119" y="37"/>
                                </a:lnTo>
                                <a:lnTo>
                                  <a:pt x="121" y="43"/>
                                </a:lnTo>
                                <a:lnTo>
                                  <a:pt x="121" y="50"/>
                                </a:lnTo>
                                <a:lnTo>
                                  <a:pt x="121" y="63"/>
                                </a:lnTo>
                                <a:lnTo>
                                  <a:pt x="117" y="73"/>
                                </a:lnTo>
                                <a:lnTo>
                                  <a:pt x="112" y="82"/>
                                </a:lnTo>
                                <a:lnTo>
                                  <a:pt x="106" y="89"/>
                                </a:lnTo>
                                <a:lnTo>
                                  <a:pt x="98" y="95"/>
                                </a:lnTo>
                                <a:lnTo>
                                  <a:pt x="88" y="100"/>
                                </a:lnTo>
                                <a:lnTo>
                                  <a:pt x="78" y="102"/>
                                </a:lnTo>
                                <a:lnTo>
                                  <a:pt x="66" y="103"/>
                                </a:lnTo>
                                <a:lnTo>
                                  <a:pt x="57" y="102"/>
                                </a:lnTo>
                                <a:lnTo>
                                  <a:pt x="48" y="101"/>
                                </a:lnTo>
                                <a:lnTo>
                                  <a:pt x="41" y="99"/>
                                </a:lnTo>
                                <a:lnTo>
                                  <a:pt x="36" y="95"/>
                                </a:lnTo>
                                <a:lnTo>
                                  <a:pt x="34" y="97"/>
                                </a:lnTo>
                                <a:lnTo>
                                  <a:pt x="31" y="101"/>
                                </a:lnTo>
                                <a:lnTo>
                                  <a:pt x="30" y="105"/>
                                </a:lnTo>
                                <a:lnTo>
                                  <a:pt x="30" y="110"/>
                                </a:lnTo>
                                <a:lnTo>
                                  <a:pt x="31" y="115"/>
                                </a:lnTo>
                                <a:lnTo>
                                  <a:pt x="35" y="119"/>
                                </a:lnTo>
                                <a:lnTo>
                                  <a:pt x="41" y="122"/>
                                </a:lnTo>
                                <a:lnTo>
                                  <a:pt x="48" y="123"/>
                                </a:lnTo>
                                <a:lnTo>
                                  <a:pt x="87" y="124"/>
                                </a:lnTo>
                                <a:lnTo>
                                  <a:pt x="96" y="126"/>
                                </a:lnTo>
                                <a:lnTo>
                                  <a:pt x="106" y="128"/>
                                </a:lnTo>
                                <a:lnTo>
                                  <a:pt x="115" y="131"/>
                                </a:lnTo>
                                <a:lnTo>
                                  <a:pt x="122" y="135"/>
                                </a:lnTo>
                                <a:lnTo>
                                  <a:pt x="128" y="140"/>
                                </a:lnTo>
                                <a:lnTo>
                                  <a:pt x="132" y="148"/>
                                </a:lnTo>
                                <a:lnTo>
                                  <a:pt x="135" y="155"/>
                                </a:lnTo>
                                <a:lnTo>
                                  <a:pt x="136" y="164"/>
                                </a:lnTo>
                                <a:lnTo>
                                  <a:pt x="135" y="174"/>
                                </a:lnTo>
                                <a:lnTo>
                                  <a:pt x="132" y="182"/>
                                </a:lnTo>
                                <a:lnTo>
                                  <a:pt x="127" y="191"/>
                                </a:lnTo>
                                <a:lnTo>
                                  <a:pt x="119" y="198"/>
                                </a:lnTo>
                                <a:lnTo>
                                  <a:pt x="110" y="204"/>
                                </a:lnTo>
                                <a:lnTo>
                                  <a:pt x="96" y="209"/>
                                </a:lnTo>
                                <a:lnTo>
                                  <a:pt x="83" y="213"/>
                                </a:lnTo>
                                <a:lnTo>
                                  <a:pt x="66" y="213"/>
                                </a:lnTo>
                                <a:lnTo>
                                  <a:pt x="48" y="213"/>
                                </a:lnTo>
                                <a:lnTo>
                                  <a:pt x="36" y="211"/>
                                </a:lnTo>
                                <a:lnTo>
                                  <a:pt x="24" y="207"/>
                                </a:lnTo>
                                <a:lnTo>
                                  <a:pt x="15" y="202"/>
                                </a:lnTo>
                                <a:lnTo>
                                  <a:pt x="9" y="197"/>
                                </a:lnTo>
                                <a:lnTo>
                                  <a:pt x="4" y="190"/>
                                </a:lnTo>
                                <a:lnTo>
                                  <a:pt x="2" y="182"/>
                                </a:lnTo>
                                <a:lnTo>
                                  <a:pt x="0" y="175"/>
                                </a:lnTo>
                                <a:lnTo>
                                  <a:pt x="2" y="169"/>
                                </a:lnTo>
                                <a:lnTo>
                                  <a:pt x="2" y="164"/>
                                </a:lnTo>
                                <a:lnTo>
                                  <a:pt x="4" y="159"/>
                                </a:lnTo>
                                <a:lnTo>
                                  <a:pt x="5" y="155"/>
                                </a:lnTo>
                                <a:lnTo>
                                  <a:pt x="9" y="150"/>
                                </a:lnTo>
                                <a:lnTo>
                                  <a:pt x="13" y="147"/>
                                </a:lnTo>
                                <a:lnTo>
                                  <a:pt x="16" y="142"/>
                                </a:lnTo>
                                <a:lnTo>
                                  <a:pt x="21" y="138"/>
                                </a:lnTo>
                                <a:lnTo>
                                  <a:pt x="14" y="134"/>
                                </a:lnTo>
                                <a:lnTo>
                                  <a:pt x="10" y="128"/>
                                </a:lnTo>
                                <a:lnTo>
                                  <a:pt x="6" y="122"/>
                                </a:lnTo>
                                <a:lnTo>
                                  <a:pt x="6" y="115"/>
                                </a:lnTo>
                                <a:lnTo>
                                  <a:pt x="6" y="106"/>
                                </a:lnTo>
                                <a:lnTo>
                                  <a:pt x="10" y="97"/>
                                </a:lnTo>
                                <a:lnTo>
                                  <a:pt x="15" y="90"/>
                                </a:lnTo>
                                <a:lnTo>
                                  <a:pt x="20" y="84"/>
                                </a:lnTo>
                                <a:lnTo>
                                  <a:pt x="15" y="78"/>
                                </a:lnTo>
                                <a:lnTo>
                                  <a:pt x="13" y="70"/>
                                </a:lnTo>
                                <a:lnTo>
                                  <a:pt x="10" y="62"/>
                                </a:lnTo>
                                <a:lnTo>
                                  <a:pt x="9" y="52"/>
                                </a:lnTo>
                                <a:lnTo>
                                  <a:pt x="10" y="41"/>
                                </a:lnTo>
                                <a:lnTo>
                                  <a:pt x="14" y="30"/>
                                </a:lnTo>
                                <a:lnTo>
                                  <a:pt x="19" y="21"/>
                                </a:lnTo>
                                <a:lnTo>
                                  <a:pt x="25" y="14"/>
                                </a:lnTo>
                                <a:lnTo>
                                  <a:pt x="34" y="7"/>
                                </a:lnTo>
                                <a:lnTo>
                                  <a:pt x="42" y="4"/>
                                </a:lnTo>
                                <a:lnTo>
                                  <a:pt x="53" y="0"/>
                                </a:lnTo>
                                <a:lnTo>
                                  <a:pt x="66" y="0"/>
                                </a:lnTo>
                                <a:lnTo>
                                  <a:pt x="72" y="0"/>
                                </a:lnTo>
                                <a:lnTo>
                                  <a:pt x="78" y="0"/>
                                </a:lnTo>
                                <a:lnTo>
                                  <a:pt x="83" y="1"/>
                                </a:lnTo>
                                <a:lnTo>
                                  <a:pt x="88" y="2"/>
                                </a:lnTo>
                                <a:lnTo>
                                  <a:pt x="132" y="2"/>
                                </a:lnTo>
                                <a:lnTo>
                                  <a:pt x="135" y="2"/>
                                </a:lnTo>
                                <a:lnTo>
                                  <a:pt x="136" y="5"/>
                                </a:lnTo>
                                <a:lnTo>
                                  <a:pt x="137" y="7"/>
                                </a:lnTo>
                                <a:lnTo>
                                  <a:pt x="137" y="12"/>
                                </a:lnTo>
                                <a:close/>
                                <a:moveTo>
                                  <a:pt x="96" y="50"/>
                                </a:moveTo>
                                <a:lnTo>
                                  <a:pt x="95" y="37"/>
                                </a:lnTo>
                                <a:lnTo>
                                  <a:pt x="88" y="28"/>
                                </a:lnTo>
                                <a:lnTo>
                                  <a:pt x="79" y="21"/>
                                </a:lnTo>
                                <a:lnTo>
                                  <a:pt x="64" y="20"/>
                                </a:lnTo>
                                <a:lnTo>
                                  <a:pt x="57" y="20"/>
                                </a:lnTo>
                                <a:lnTo>
                                  <a:pt x="51" y="22"/>
                                </a:lnTo>
                                <a:lnTo>
                                  <a:pt x="46" y="25"/>
                                </a:lnTo>
                                <a:lnTo>
                                  <a:pt x="42" y="30"/>
                                </a:lnTo>
                                <a:lnTo>
                                  <a:pt x="38" y="34"/>
                                </a:lnTo>
                                <a:lnTo>
                                  <a:pt x="36" y="39"/>
                                </a:lnTo>
                                <a:lnTo>
                                  <a:pt x="35" y="46"/>
                                </a:lnTo>
                                <a:lnTo>
                                  <a:pt x="35" y="52"/>
                                </a:lnTo>
                                <a:lnTo>
                                  <a:pt x="36" y="65"/>
                                </a:lnTo>
                                <a:lnTo>
                                  <a:pt x="42" y="74"/>
                                </a:lnTo>
                                <a:lnTo>
                                  <a:pt x="52" y="81"/>
                                </a:lnTo>
                                <a:lnTo>
                                  <a:pt x="66" y="82"/>
                                </a:lnTo>
                                <a:lnTo>
                                  <a:pt x="73" y="82"/>
                                </a:lnTo>
                                <a:lnTo>
                                  <a:pt x="79" y="80"/>
                                </a:lnTo>
                                <a:lnTo>
                                  <a:pt x="84" y="78"/>
                                </a:lnTo>
                                <a:lnTo>
                                  <a:pt x="89" y="73"/>
                                </a:lnTo>
                                <a:lnTo>
                                  <a:pt x="91" y="69"/>
                                </a:lnTo>
                                <a:lnTo>
                                  <a:pt x="94" y="63"/>
                                </a:lnTo>
                                <a:lnTo>
                                  <a:pt x="95" y="57"/>
                                </a:lnTo>
                                <a:lnTo>
                                  <a:pt x="96" y="50"/>
                                </a:lnTo>
                                <a:close/>
                                <a:moveTo>
                                  <a:pt x="109" y="165"/>
                                </a:moveTo>
                                <a:lnTo>
                                  <a:pt x="107" y="156"/>
                                </a:lnTo>
                                <a:lnTo>
                                  <a:pt x="101" y="151"/>
                                </a:lnTo>
                                <a:lnTo>
                                  <a:pt x="93" y="147"/>
                                </a:lnTo>
                                <a:lnTo>
                                  <a:pt x="82" y="145"/>
                                </a:lnTo>
                                <a:lnTo>
                                  <a:pt x="43" y="144"/>
                                </a:lnTo>
                                <a:lnTo>
                                  <a:pt x="38" y="148"/>
                                </a:lnTo>
                                <a:lnTo>
                                  <a:pt x="35" y="151"/>
                                </a:lnTo>
                                <a:lnTo>
                                  <a:pt x="32" y="155"/>
                                </a:lnTo>
                                <a:lnTo>
                                  <a:pt x="30" y="159"/>
                                </a:lnTo>
                                <a:lnTo>
                                  <a:pt x="29" y="163"/>
                                </a:lnTo>
                                <a:lnTo>
                                  <a:pt x="27" y="165"/>
                                </a:lnTo>
                                <a:lnTo>
                                  <a:pt x="27" y="169"/>
                                </a:lnTo>
                                <a:lnTo>
                                  <a:pt x="26" y="172"/>
                                </a:lnTo>
                                <a:lnTo>
                                  <a:pt x="29" y="181"/>
                                </a:lnTo>
                                <a:lnTo>
                                  <a:pt x="37" y="187"/>
                                </a:lnTo>
                                <a:lnTo>
                                  <a:pt x="50" y="192"/>
                                </a:lnTo>
                                <a:lnTo>
                                  <a:pt x="67" y="193"/>
                                </a:lnTo>
                                <a:lnTo>
                                  <a:pt x="78" y="192"/>
                                </a:lnTo>
                                <a:lnTo>
                                  <a:pt x="87" y="191"/>
                                </a:lnTo>
                                <a:lnTo>
                                  <a:pt x="94" y="188"/>
                                </a:lnTo>
                                <a:lnTo>
                                  <a:pt x="100" y="185"/>
                                </a:lnTo>
                                <a:lnTo>
                                  <a:pt x="105" y="181"/>
                                </a:lnTo>
                                <a:lnTo>
                                  <a:pt x="107" y="176"/>
                                </a:lnTo>
                                <a:lnTo>
                                  <a:pt x="109" y="171"/>
                                </a:lnTo>
                                <a:lnTo>
                                  <a:pt x="109" y="16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15" name="Freeform 411"/>
                        <wps:cNvSpPr>
                          <a:spLocks noEditPoints="1"/>
                        </wps:cNvSpPr>
                        <wps:spPr bwMode="auto">
                          <a:xfrm>
                            <a:off x="5929313" y="679450"/>
                            <a:ext cx="71438" cy="84138"/>
                          </a:xfrm>
                          <a:custGeom>
                            <a:avLst/>
                            <a:gdLst>
                              <a:gd name="T0" fmla="*/ 132 w 133"/>
                              <a:gd name="T1" fmla="*/ 79 h 159"/>
                              <a:gd name="T2" fmla="*/ 127 w 133"/>
                              <a:gd name="T3" fmla="*/ 85 h 159"/>
                              <a:gd name="T4" fmla="*/ 29 w 133"/>
                              <a:gd name="T5" fmla="*/ 85 h 159"/>
                              <a:gd name="T6" fmla="*/ 31 w 133"/>
                              <a:gd name="T7" fmla="*/ 107 h 159"/>
                              <a:gd name="T8" fmla="*/ 38 w 133"/>
                              <a:gd name="T9" fmla="*/ 123 h 159"/>
                              <a:gd name="T10" fmla="*/ 53 w 133"/>
                              <a:gd name="T11" fmla="*/ 134 h 159"/>
                              <a:gd name="T12" fmla="*/ 75 w 133"/>
                              <a:gd name="T13" fmla="*/ 138 h 159"/>
                              <a:gd name="T14" fmla="*/ 94 w 133"/>
                              <a:gd name="T15" fmla="*/ 135 h 159"/>
                              <a:gd name="T16" fmla="*/ 107 w 133"/>
                              <a:gd name="T17" fmla="*/ 132 h 159"/>
                              <a:gd name="T18" fmla="*/ 117 w 133"/>
                              <a:gd name="T19" fmla="*/ 128 h 159"/>
                              <a:gd name="T20" fmla="*/ 122 w 133"/>
                              <a:gd name="T21" fmla="*/ 127 h 159"/>
                              <a:gd name="T22" fmla="*/ 125 w 133"/>
                              <a:gd name="T23" fmla="*/ 127 h 159"/>
                              <a:gd name="T24" fmla="*/ 126 w 133"/>
                              <a:gd name="T25" fmla="*/ 129 h 159"/>
                              <a:gd name="T26" fmla="*/ 127 w 133"/>
                              <a:gd name="T27" fmla="*/ 132 h 159"/>
                              <a:gd name="T28" fmla="*/ 127 w 133"/>
                              <a:gd name="T29" fmla="*/ 136 h 159"/>
                              <a:gd name="T30" fmla="*/ 127 w 133"/>
                              <a:gd name="T31" fmla="*/ 140 h 159"/>
                              <a:gd name="T32" fmla="*/ 126 w 133"/>
                              <a:gd name="T33" fmla="*/ 143 h 159"/>
                              <a:gd name="T34" fmla="*/ 126 w 133"/>
                              <a:gd name="T35" fmla="*/ 145 h 159"/>
                              <a:gd name="T36" fmla="*/ 123 w 133"/>
                              <a:gd name="T37" fmla="*/ 148 h 159"/>
                              <a:gd name="T38" fmla="*/ 118 w 133"/>
                              <a:gd name="T39" fmla="*/ 150 h 159"/>
                              <a:gd name="T40" fmla="*/ 107 w 133"/>
                              <a:gd name="T41" fmla="*/ 154 h 159"/>
                              <a:gd name="T42" fmla="*/ 91 w 133"/>
                              <a:gd name="T43" fmla="*/ 157 h 159"/>
                              <a:gd name="T44" fmla="*/ 73 w 133"/>
                              <a:gd name="T45" fmla="*/ 159 h 159"/>
                              <a:gd name="T46" fmla="*/ 41 w 133"/>
                              <a:gd name="T47" fmla="*/ 154 h 159"/>
                              <a:gd name="T48" fmla="*/ 19 w 133"/>
                              <a:gd name="T49" fmla="*/ 139 h 159"/>
                              <a:gd name="T50" fmla="*/ 5 w 133"/>
                              <a:gd name="T51" fmla="*/ 114 h 159"/>
                              <a:gd name="T52" fmla="*/ 0 w 133"/>
                              <a:gd name="T53" fmla="*/ 80 h 159"/>
                              <a:gd name="T54" fmla="*/ 5 w 133"/>
                              <a:gd name="T55" fmla="*/ 47 h 159"/>
                              <a:gd name="T56" fmla="*/ 19 w 133"/>
                              <a:gd name="T57" fmla="*/ 22 h 159"/>
                              <a:gd name="T58" fmla="*/ 41 w 133"/>
                              <a:gd name="T59" fmla="*/ 6 h 159"/>
                              <a:gd name="T60" fmla="*/ 69 w 133"/>
                              <a:gd name="T61" fmla="*/ 0 h 159"/>
                              <a:gd name="T62" fmla="*/ 99 w 133"/>
                              <a:gd name="T63" fmla="*/ 6 h 159"/>
                              <a:gd name="T64" fmla="*/ 118 w 133"/>
                              <a:gd name="T65" fmla="*/ 21 h 159"/>
                              <a:gd name="T66" fmla="*/ 130 w 133"/>
                              <a:gd name="T67" fmla="*/ 42 h 159"/>
                              <a:gd name="T68" fmla="*/ 133 w 133"/>
                              <a:gd name="T69" fmla="*/ 69 h 159"/>
                              <a:gd name="T70" fmla="*/ 106 w 133"/>
                              <a:gd name="T71" fmla="*/ 65 h 159"/>
                              <a:gd name="T72" fmla="*/ 101 w 133"/>
                              <a:gd name="T73" fmla="*/ 39 h 159"/>
                              <a:gd name="T74" fmla="*/ 91 w 133"/>
                              <a:gd name="T75" fmla="*/ 27 h 159"/>
                              <a:gd name="T76" fmla="*/ 68 w 133"/>
                              <a:gd name="T77" fmla="*/ 21 h 159"/>
                              <a:gd name="T78" fmla="*/ 51 w 133"/>
                              <a:gd name="T79" fmla="*/ 24 h 159"/>
                              <a:gd name="T80" fmla="*/ 38 w 133"/>
                              <a:gd name="T81" fmla="*/ 34 h 159"/>
                              <a:gd name="T82" fmla="*/ 31 w 133"/>
                              <a:gd name="T83" fmla="*/ 49 h 159"/>
                              <a:gd name="T84" fmla="*/ 29 w 133"/>
                              <a:gd name="T85" fmla="*/ 65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33" h="159">
                                <a:moveTo>
                                  <a:pt x="133" y="74"/>
                                </a:moveTo>
                                <a:lnTo>
                                  <a:pt x="132" y="79"/>
                                </a:lnTo>
                                <a:lnTo>
                                  <a:pt x="130" y="82"/>
                                </a:lnTo>
                                <a:lnTo>
                                  <a:pt x="127" y="85"/>
                                </a:lnTo>
                                <a:lnTo>
                                  <a:pt x="122" y="85"/>
                                </a:lnTo>
                                <a:lnTo>
                                  <a:pt x="29" y="85"/>
                                </a:lnTo>
                                <a:lnTo>
                                  <a:pt x="29" y="96"/>
                                </a:lnTo>
                                <a:lnTo>
                                  <a:pt x="31" y="107"/>
                                </a:lnTo>
                                <a:lnTo>
                                  <a:pt x="33" y="116"/>
                                </a:lnTo>
                                <a:lnTo>
                                  <a:pt x="38" y="123"/>
                                </a:lnTo>
                                <a:lnTo>
                                  <a:pt x="45" y="129"/>
                                </a:lnTo>
                                <a:lnTo>
                                  <a:pt x="53" y="134"/>
                                </a:lnTo>
                                <a:lnTo>
                                  <a:pt x="63" y="136"/>
                                </a:lnTo>
                                <a:lnTo>
                                  <a:pt x="75" y="138"/>
                                </a:lnTo>
                                <a:lnTo>
                                  <a:pt x="85" y="136"/>
                                </a:lnTo>
                                <a:lnTo>
                                  <a:pt x="94" y="135"/>
                                </a:lnTo>
                                <a:lnTo>
                                  <a:pt x="101" y="134"/>
                                </a:lnTo>
                                <a:lnTo>
                                  <a:pt x="107" y="132"/>
                                </a:lnTo>
                                <a:lnTo>
                                  <a:pt x="112" y="130"/>
                                </a:lnTo>
                                <a:lnTo>
                                  <a:pt x="117" y="128"/>
                                </a:lnTo>
                                <a:lnTo>
                                  <a:pt x="121" y="127"/>
                                </a:lnTo>
                                <a:lnTo>
                                  <a:pt x="122" y="127"/>
                                </a:lnTo>
                                <a:lnTo>
                                  <a:pt x="123" y="127"/>
                                </a:lnTo>
                                <a:lnTo>
                                  <a:pt x="125" y="127"/>
                                </a:lnTo>
                                <a:lnTo>
                                  <a:pt x="126" y="128"/>
                                </a:lnTo>
                                <a:lnTo>
                                  <a:pt x="126" y="129"/>
                                </a:lnTo>
                                <a:lnTo>
                                  <a:pt x="126" y="130"/>
                                </a:lnTo>
                                <a:lnTo>
                                  <a:pt x="127" y="132"/>
                                </a:lnTo>
                                <a:lnTo>
                                  <a:pt x="127" y="134"/>
                                </a:lnTo>
                                <a:lnTo>
                                  <a:pt x="127" y="136"/>
                                </a:lnTo>
                                <a:lnTo>
                                  <a:pt x="127" y="139"/>
                                </a:lnTo>
                                <a:lnTo>
                                  <a:pt x="127" y="140"/>
                                </a:lnTo>
                                <a:lnTo>
                                  <a:pt x="127" y="141"/>
                                </a:lnTo>
                                <a:lnTo>
                                  <a:pt x="126" y="143"/>
                                </a:lnTo>
                                <a:lnTo>
                                  <a:pt x="126" y="144"/>
                                </a:lnTo>
                                <a:lnTo>
                                  <a:pt x="126" y="145"/>
                                </a:lnTo>
                                <a:lnTo>
                                  <a:pt x="125" y="146"/>
                                </a:lnTo>
                                <a:lnTo>
                                  <a:pt x="123" y="148"/>
                                </a:lnTo>
                                <a:lnTo>
                                  <a:pt x="122" y="148"/>
                                </a:lnTo>
                                <a:lnTo>
                                  <a:pt x="118" y="150"/>
                                </a:lnTo>
                                <a:lnTo>
                                  <a:pt x="113" y="151"/>
                                </a:lnTo>
                                <a:lnTo>
                                  <a:pt x="107" y="154"/>
                                </a:lnTo>
                                <a:lnTo>
                                  <a:pt x="100" y="156"/>
                                </a:lnTo>
                                <a:lnTo>
                                  <a:pt x="91" y="157"/>
                                </a:lnTo>
                                <a:lnTo>
                                  <a:pt x="83" y="159"/>
                                </a:lnTo>
                                <a:lnTo>
                                  <a:pt x="73" y="159"/>
                                </a:lnTo>
                                <a:lnTo>
                                  <a:pt x="56" y="157"/>
                                </a:lnTo>
                                <a:lnTo>
                                  <a:pt x="41" y="154"/>
                                </a:lnTo>
                                <a:lnTo>
                                  <a:pt x="29" y="148"/>
                                </a:lnTo>
                                <a:lnTo>
                                  <a:pt x="19" y="139"/>
                                </a:lnTo>
                                <a:lnTo>
                                  <a:pt x="10" y="128"/>
                                </a:lnTo>
                                <a:lnTo>
                                  <a:pt x="5" y="114"/>
                                </a:lnTo>
                                <a:lnTo>
                                  <a:pt x="1" y="100"/>
                                </a:lnTo>
                                <a:lnTo>
                                  <a:pt x="0" y="80"/>
                                </a:lnTo>
                                <a:lnTo>
                                  <a:pt x="1" y="63"/>
                                </a:lnTo>
                                <a:lnTo>
                                  <a:pt x="5" y="47"/>
                                </a:lnTo>
                                <a:lnTo>
                                  <a:pt x="10" y="33"/>
                                </a:lnTo>
                                <a:lnTo>
                                  <a:pt x="19" y="22"/>
                                </a:lnTo>
                                <a:lnTo>
                                  <a:pt x="29" y="12"/>
                                </a:lnTo>
                                <a:lnTo>
                                  <a:pt x="41" y="6"/>
                                </a:lnTo>
                                <a:lnTo>
                                  <a:pt x="54" y="1"/>
                                </a:lnTo>
                                <a:lnTo>
                                  <a:pt x="69" y="0"/>
                                </a:lnTo>
                                <a:lnTo>
                                  <a:pt x="85" y="1"/>
                                </a:lnTo>
                                <a:lnTo>
                                  <a:pt x="99" y="6"/>
                                </a:lnTo>
                                <a:lnTo>
                                  <a:pt x="110" y="12"/>
                                </a:lnTo>
                                <a:lnTo>
                                  <a:pt x="118" y="21"/>
                                </a:lnTo>
                                <a:lnTo>
                                  <a:pt x="125" y="31"/>
                                </a:lnTo>
                                <a:lnTo>
                                  <a:pt x="130" y="42"/>
                                </a:lnTo>
                                <a:lnTo>
                                  <a:pt x="132" y="55"/>
                                </a:lnTo>
                                <a:lnTo>
                                  <a:pt x="133" y="69"/>
                                </a:lnTo>
                                <a:lnTo>
                                  <a:pt x="133" y="74"/>
                                </a:lnTo>
                                <a:close/>
                                <a:moveTo>
                                  <a:pt x="106" y="65"/>
                                </a:moveTo>
                                <a:lnTo>
                                  <a:pt x="106" y="55"/>
                                </a:lnTo>
                                <a:lnTo>
                                  <a:pt x="101" y="39"/>
                                </a:lnTo>
                                <a:lnTo>
                                  <a:pt x="97" y="33"/>
                                </a:lnTo>
                                <a:lnTo>
                                  <a:pt x="91" y="27"/>
                                </a:lnTo>
                                <a:lnTo>
                                  <a:pt x="78" y="21"/>
                                </a:lnTo>
                                <a:lnTo>
                                  <a:pt x="68" y="21"/>
                                </a:lnTo>
                                <a:lnTo>
                                  <a:pt x="59" y="22"/>
                                </a:lnTo>
                                <a:lnTo>
                                  <a:pt x="51" y="24"/>
                                </a:lnTo>
                                <a:lnTo>
                                  <a:pt x="45" y="28"/>
                                </a:lnTo>
                                <a:lnTo>
                                  <a:pt x="38" y="34"/>
                                </a:lnTo>
                                <a:lnTo>
                                  <a:pt x="35" y="40"/>
                                </a:lnTo>
                                <a:lnTo>
                                  <a:pt x="31" y="49"/>
                                </a:lnTo>
                                <a:lnTo>
                                  <a:pt x="29" y="56"/>
                                </a:lnTo>
                                <a:lnTo>
                                  <a:pt x="29" y="65"/>
                                </a:lnTo>
                                <a:lnTo>
                                  <a:pt x="106" y="6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16" name="Freeform 412"/>
                        <wps:cNvSpPr>
                          <a:spLocks/>
                        </wps:cNvSpPr>
                        <wps:spPr bwMode="auto">
                          <a:xfrm>
                            <a:off x="1588" y="1385887"/>
                            <a:ext cx="8147050" cy="212725"/>
                          </a:xfrm>
                          <a:custGeom>
                            <a:avLst/>
                            <a:gdLst>
                              <a:gd name="T0" fmla="*/ 7699 w 15398"/>
                              <a:gd name="T1" fmla="*/ 400 h 400"/>
                              <a:gd name="T2" fmla="*/ 3849 w 15398"/>
                              <a:gd name="T3" fmla="*/ 200 h 400"/>
                              <a:gd name="T4" fmla="*/ 0 w 15398"/>
                              <a:gd name="T5" fmla="*/ 0 h 400"/>
                              <a:gd name="T6" fmla="*/ 7699 w 15398"/>
                              <a:gd name="T7" fmla="*/ 0 h 400"/>
                              <a:gd name="T8" fmla="*/ 15398 w 15398"/>
                              <a:gd name="T9" fmla="*/ 0 h 400"/>
                              <a:gd name="T10" fmla="*/ 11549 w 15398"/>
                              <a:gd name="T11" fmla="*/ 200 h 400"/>
                              <a:gd name="T12" fmla="*/ 7699 w 15398"/>
                              <a:gd name="T13" fmla="*/ 400 h 400"/>
                            </a:gdLst>
                            <a:ahLst/>
                            <a:cxnLst>
                              <a:cxn ang="0">
                                <a:pos x="T0" y="T1"/>
                              </a:cxn>
                              <a:cxn ang="0">
                                <a:pos x="T2" y="T3"/>
                              </a:cxn>
                              <a:cxn ang="0">
                                <a:pos x="T4" y="T5"/>
                              </a:cxn>
                              <a:cxn ang="0">
                                <a:pos x="T6" y="T7"/>
                              </a:cxn>
                              <a:cxn ang="0">
                                <a:pos x="T8" y="T9"/>
                              </a:cxn>
                              <a:cxn ang="0">
                                <a:pos x="T10" y="T11"/>
                              </a:cxn>
                              <a:cxn ang="0">
                                <a:pos x="T12" y="T13"/>
                              </a:cxn>
                            </a:cxnLst>
                            <a:rect l="0" t="0" r="r" b="b"/>
                            <a:pathLst>
                              <a:path w="15398" h="400">
                                <a:moveTo>
                                  <a:pt x="7699" y="400"/>
                                </a:moveTo>
                                <a:lnTo>
                                  <a:pt x="3849" y="200"/>
                                </a:lnTo>
                                <a:lnTo>
                                  <a:pt x="0" y="0"/>
                                </a:lnTo>
                                <a:lnTo>
                                  <a:pt x="7699" y="0"/>
                                </a:lnTo>
                                <a:lnTo>
                                  <a:pt x="15398" y="0"/>
                                </a:lnTo>
                                <a:lnTo>
                                  <a:pt x="11549" y="200"/>
                                </a:lnTo>
                                <a:lnTo>
                                  <a:pt x="7699" y="400"/>
                                </a:lnTo>
                                <a:close/>
                              </a:path>
                            </a:pathLst>
                          </a:custGeom>
                          <a:solidFill>
                            <a:srgbClr val="CECECE"/>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17" name="Freeform 413"/>
                        <wps:cNvSpPr>
                          <a:spLocks/>
                        </wps:cNvSpPr>
                        <wps:spPr bwMode="auto">
                          <a:xfrm>
                            <a:off x="0" y="2347912"/>
                            <a:ext cx="8147050" cy="212725"/>
                          </a:xfrm>
                          <a:custGeom>
                            <a:avLst/>
                            <a:gdLst>
                              <a:gd name="T0" fmla="*/ 7699 w 15398"/>
                              <a:gd name="T1" fmla="*/ 0 h 400"/>
                              <a:gd name="T2" fmla="*/ 3851 w 15398"/>
                              <a:gd name="T3" fmla="*/ 199 h 400"/>
                              <a:gd name="T4" fmla="*/ 0 w 15398"/>
                              <a:gd name="T5" fmla="*/ 400 h 400"/>
                              <a:gd name="T6" fmla="*/ 7699 w 15398"/>
                              <a:gd name="T7" fmla="*/ 400 h 400"/>
                              <a:gd name="T8" fmla="*/ 15398 w 15398"/>
                              <a:gd name="T9" fmla="*/ 400 h 400"/>
                              <a:gd name="T10" fmla="*/ 11550 w 15398"/>
                              <a:gd name="T11" fmla="*/ 199 h 400"/>
                              <a:gd name="T12" fmla="*/ 7699 w 15398"/>
                              <a:gd name="T13" fmla="*/ 0 h 400"/>
                            </a:gdLst>
                            <a:ahLst/>
                            <a:cxnLst>
                              <a:cxn ang="0">
                                <a:pos x="T0" y="T1"/>
                              </a:cxn>
                              <a:cxn ang="0">
                                <a:pos x="T2" y="T3"/>
                              </a:cxn>
                              <a:cxn ang="0">
                                <a:pos x="T4" y="T5"/>
                              </a:cxn>
                              <a:cxn ang="0">
                                <a:pos x="T6" y="T7"/>
                              </a:cxn>
                              <a:cxn ang="0">
                                <a:pos x="T8" y="T9"/>
                              </a:cxn>
                              <a:cxn ang="0">
                                <a:pos x="T10" y="T11"/>
                              </a:cxn>
                              <a:cxn ang="0">
                                <a:pos x="T12" y="T13"/>
                              </a:cxn>
                            </a:cxnLst>
                            <a:rect l="0" t="0" r="r" b="b"/>
                            <a:pathLst>
                              <a:path w="15398" h="400">
                                <a:moveTo>
                                  <a:pt x="7699" y="0"/>
                                </a:moveTo>
                                <a:lnTo>
                                  <a:pt x="3851" y="199"/>
                                </a:lnTo>
                                <a:lnTo>
                                  <a:pt x="0" y="400"/>
                                </a:lnTo>
                                <a:lnTo>
                                  <a:pt x="7699" y="400"/>
                                </a:lnTo>
                                <a:lnTo>
                                  <a:pt x="15398" y="400"/>
                                </a:lnTo>
                                <a:lnTo>
                                  <a:pt x="11550" y="199"/>
                                </a:lnTo>
                                <a:lnTo>
                                  <a:pt x="7699" y="0"/>
                                </a:lnTo>
                                <a:close/>
                              </a:path>
                            </a:pathLst>
                          </a:custGeom>
                          <a:solidFill>
                            <a:srgbClr val="CECECE"/>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g:wgp>
                  </a:graphicData>
                </a:graphic>
              </wp:inline>
            </w:drawing>
          </mc:Choice>
          <mc:Fallback xmlns:w15="http://schemas.microsoft.com/office/word/2012/wordml" xmlns:mv="urn:schemas-microsoft-com:mac:vml" xmlns:mo="http://schemas.microsoft.com/office/mac/office/2008/main">
            <w:pict>
              <v:group w14:anchorId="16A34605" id="Gruppieren 1" o:spid="_x0000_s1026" style="width:455pt;height:220.35pt;mso-position-horizontal-relative:char;mso-position-vertical-relative:line" coordsize="81486,394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">
                <v:rect id="Rectangle 6" o:spid="_x0000_s1027" style="position:absolute;left:301;top:16906;width:80867;height:56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gdpMQA&#10;AADaAAAADwAAAGRycy9kb3ducmV2LnhtbESPQWvCQBSE7wX/w/KEXopu2qCU6BpEGio9KKb2/pp9&#10;JsHs2zS7mvjvu0Khx2FmvmGW6WAacaXO1ZYVPE8jEMSF1TWXCo6f2eQVhPPIGhvLpOBGDtLV6GGJ&#10;ibY9H+ia+1IECLsEFVTet4mUrqjIoJvaljh4J9sZ9EF2pdQd9gFuGvkSRXNpsOawUGFLm4qKc34x&#10;Cr5bevvYXbJ4f36flT9f8ZPv7U6px/GwXoDwNPj/8F97qxXEcL8Sbo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M4HaTEAAAA2gAAAA8AAAAAAAAAAAAAAAAAmAIAAGRycy9k&#10;b3ducmV2LnhtbFBLBQYAAAAABAAEAPUAAACJAwAAAAA=&#10;" fillcolor="#dde9af" strokecolor="#b6d052" strokeweight=".30869mm"/>
                <v:shape id="Freeform 7" o:spid="_x0000_s1028" style="position:absolute;left:24653;top:18573;width:1270;height:1921;visibility:visible;mso-wrap-style:square;v-text-anchor:top" coordsize="240,3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ymcEA&#10;AADaAAAADwAAAGRycy9kb3ducmV2LnhtbESP0YrCMBRE34X9h3AF3zTVBXW7RpHFBRFfbPcDrs3d&#10;ttjclCTW+vdGEHwcZuYMs9r0phEdOV9bVjCdJCCIC6trLhX85b/jJQgfkDU2lknBnTxs1h+DFaba&#10;3vhEXRZKESHsU1RQhdCmUvqiIoN+Ylvi6P1bZzBE6UqpHd4i3DRyliRzabDmuFBhSz8VFZfsahRs&#10;P43ctedDnh+OwVynxaI7fzmlRsN++w0iUB/e4Vd7rxUs4Hkl3gC5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qPspnBAAAA2gAAAA8AAAAAAAAAAAAAAAAAmAIAAGRycy9kb3du&#10;cmV2LnhtbFBLBQYAAAAABAAEAPUAAACGAwAAAAA=&#10;" path="m240,260r-2,16l235,292r-5,14l222,318r-8,10l204,338r-12,8l178,353r-13,5l149,361r-16,3l113,364r-95,l12,364,6,360,1,354,,344,,20,1,10,6,5,12,2,18,r83,l131,2r22,5l173,14r15,11l202,37r7,18l215,72r1,21l215,105r-2,12l209,129r-5,11l198,149r-9,8l179,164r-11,6l183,174r12,6l208,189r10,10l227,211r7,15l238,242r2,18xm167,98l166,85,163,74,158,63r-7,-7l142,48,131,45,117,41,98,40r-50,l48,158r55,l120,157r13,-4l144,147r8,-7l158,131r5,-10l166,109r1,-11xm188,263r,-16l183,234r-6,-12l168,213r-11,-7l142,201r-16,-4l105,196r-57,l48,324r70,l134,323r12,-2l158,316r10,-8l177,301r6,-11l188,278r,-15xe" fillcolor="black" stroked="f">
                  <v:path arrowok="t" o:connecttype="custom" o:connectlocs="125942,145649;121708,161481;113242,173090;101600,182589;87313,188922;70379,192088;9525,192088;3175,189977;0,181534;529,5277;6350,1055;53446,0;80963,3694;99483,13193;110596,29024;114300,49077;112712,61743;107950,73880;100013,82851;88900,89711;103187,94989;115358,105015;123825,119263;127000,137206;87842,44856;83608,33246;75142,25330;61912,21636;25400,21109;54504,83379;70379,80740;80433,73880;86254,63853;88371,51716;99483,130345;93663,117153;83079,108709;66675,103960;25400,103432;62442,170979;77258,169396;88900,162536;96838,153037;99483,138789" o:connectangles="0,0,0,0,0,0,0,0,0,0,0,0,0,0,0,0,0,0,0,0,0,0,0,0,0,0,0,0,0,0,0,0,0,0,0,0,0,0,0,0,0,0,0,0"/>
                  <o:lock v:ext="edit" verticies="t"/>
                </v:shape>
                <v:shape id="Freeform 8" o:spid="_x0000_s1029" style="position:absolute;left:26241;top:18526;width:302;height:1984;visibility:visible;mso-wrap-style:square;v-text-anchor:top" coordsize="57,3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Mgxr0A&#10;AADaAAAADwAAAGRycy9kb3ducmV2LnhtbERPy4rCMBTdC/5DuAPubDqiM1qNIoIguJo6H3Bprm2x&#10;ualJ+vDvzWJglofz3h1G04ienK8tK/hMUhDEhdU1lwp+b+f5GoQPyBoby6TgRR4O++lkh5m2A/9Q&#10;n4dSxBD2GSqoQmgzKX1RkUGf2JY4cnfrDIYIXSm1wyGGm0Yu0vRLGqw5NlTY0qmi4pF3RsH3ppft&#10;/bkaLk+8Ou9st8zPnVKzj/G4BRFoDP/iP/dFK4hb45V4A+T+D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xaMgxr0AAADaAAAADwAAAAAAAAAAAAAAAACYAgAAZHJzL2Rvd25yZXYu&#10;eG1sUEsFBgAAAAAEAAQA9QAAAIIDAAAAAA==&#10;" path="m52,366r,1l51,369r-1,2l47,372r-2,1l40,373r-5,1l29,374r-6,l18,373r-5,l10,372,8,371,7,369,5,367r,-1l5,113r,-2l7,109r1,-2l10,106r3,-1l18,105r5,l29,105r6,l40,105r5,l47,106r3,1l51,109r1,2l52,113r,253xm57,27l56,42r-5,7l44,54,29,55,14,54,5,50,,42,,28,,13,7,6,14,1,29,,44,1r7,5l56,13r1,14xe" fillcolor="black" stroked="f">
                  <v:path arrowok="t" o:connecttype="custom" o:connectlocs="27517,194193;27517,194724;26988,195785;26459,196846;24871,197377;23813,197907;21167,197907;18521,198438;15346,198438;12171,198438;9525,197907;6879,197907;5292,197377;4233,196846;3704,195785;2646,194724;2646,194193;2646,59956;2646,58895;3704,57834;4233,56772;5292,56242;6879,55711;9525,55711;12171,55711;15346,55711;18521,55711;21167,55711;23813,55711;24871,56242;26459,56772;26988,57834;27517,58895;27517,59956;27517,194193;30163,14326;29634,22284;26988,25999;23284,28651;15346,29182;7408,28651;2646,26529;0,22284;0,14856;0,6898;3704,3183;7408,531;15346,0;23284,531;26988,3183;29634,6898;30163,14326" o:connectangles="0,0,0,0,0,0,0,0,0,0,0,0,0,0,0,0,0,0,0,0,0,0,0,0,0,0,0,0,0,0,0,0,0,0,0,0,0,0,0,0,0,0,0,0,0,0,0,0,0,0,0,0"/>
                  <o:lock v:ext="edit" verticies="t"/>
                </v:shape>
                <v:shape id="Freeform 9" o:spid="_x0000_s1030" style="position:absolute;left:26876;top:19065;width:1333;height:1461;visibility:visible;mso-wrap-style:square;v-text-anchor:top" coordsize="252,2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j9n8UA&#10;AADcAAAADwAAAGRycy9kb3ducmV2LnhtbESPT2vCQBTE74V+h+UJvRTdRDAN0VVC/4B4KbU9eHxk&#10;n9lg9m3YXTX99l1B6HGYmd8wq81oe3EhHzrHCvJZBoK4cbrjVsHP98e0BBEissbeMSn4pQCb9ePD&#10;CivtrvxFl31sRYJwqFCBiXGopAyNIYth5gbi5B2dtxiT9K3UHq8Jbns5z7JCWuw4LRgc6NVQc9qf&#10;baK8nLe+1vXz2yJ/P5ih3H2WTaHU02SslyAijfE/fG9vtYJ5XsDt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P2fxQAAANwAAAAPAAAAAAAAAAAAAAAAAJgCAABkcnMv&#10;ZG93bnJldi54bWxQSwUGAAAAAAQABAD1AAAAigMAAAAA&#10;" path="m252,136r-1,30l245,193r-10,25l220,237r-17,17l180,267r-25,8l124,278,94,275,69,268,48,257,31,241,17,222,9,198,1,172,,141,1,112,9,85,17,60,32,39,50,22,73,11,99,2,129,r30,2l183,9r23,10l222,37r14,18l245,80r6,25l252,136xm204,139r-1,-20l201,101,196,83,188,69,179,56,164,46,148,40,127,39r-19,1l92,46,78,54,68,67,59,81,53,98r-4,19l49,138r,20l53,177r5,17l65,209r10,12l89,231r16,6l126,238r19,-1l161,231r14,-9l186,210r9,-13l199,179r4,-18l204,139xe" fillcolor="black" stroked="f">
                  <v:path arrowok="t" o:connecttype="custom" o:connectlocs="132821,87210;124354,114528;107421,133441;82021,144474;49742,144474;25400,135017;8996,116630;529,90362;529,58840;8996,31522;26458,11558;52387,1051;84138,1051;109008,9982;124883,28895;132821,55163;107950,73025;106362,53061;99483,36250;86783,24167;67204,20489;48683,24167;35983,35199;28046,51485;25929,72500;28046,92989;34396,109800;47096,121358;66675,125036;85196,121358;98425,110326;105304,94039;107950,73025" o:connectangles="0,0,0,0,0,0,0,0,0,0,0,0,0,0,0,0,0,0,0,0,0,0,0,0,0,0,0,0,0,0,0,0,0"/>
                  <o:lock v:ext="edit" verticies="t"/>
                </v:shape>
                <v:shape id="Freeform 10" o:spid="_x0000_s1031" style="position:absolute;left:28495;top:19065;width:1096;height:1461;visibility:visible;mso-wrap-style:square;v-text-anchor:top" coordsize="207,2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yN58YA&#10;AADcAAAADwAAAGRycy9kb3ducmV2LnhtbESPT4vCMBTE7wt+h/CEvYimuqtINYqIssIi4p+Dx2fz&#10;bIvNS2mytX57Iyx4HGbmN8x03phC1FS53LKCfi8CQZxYnXOq4HRcd8cgnEfWWFgmBQ9yMJ+1PqYY&#10;a3vnPdUHn4oAYRejgsz7MpbSJRkZdD1bEgfvaiuDPsgqlbrCe4CbQg6iaCQN5hwWMixpmVFyO/wZ&#10;BctLvbKd3+FgfdyeO5dd/jO82S+lPtvNYgLCU+Pf4f/2Riv47o/gdSYcATl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WyN58YAAADcAAAADwAAAAAAAAAAAAAAAACYAgAAZHJz&#10;L2Rvd25yZXYueG1sUEsFBgAAAAAEAAQA9QAAAIsDAAAAAA==&#10;" path="m207,266r,2l205,271r-3,1l198,273r-3,1l187,274r-6,l176,273r-5,-1l170,271r-2,-3l168,266r,-26l150,257r-19,11l110,275r-22,3l68,277,52,272,36,267,24,257,14,247,6,234,1,219,,200,1,181,9,163,19,149,33,138,51,128r23,-7l99,118r28,-1l162,117r,-20l162,83,158,71,154,61r-6,-8l141,46,131,41,118,38r-14,l88,38,73,41,59,46,49,51r-9,4l32,60r-6,4l21,64r-1,l17,62,16,61,15,59,14,56,13,54r,-4l13,45r,-6l14,35r1,-5l19,27r3,-4l31,18,41,13,53,9,65,6,79,3,94,1,107,r26,1l154,6r19,7l185,24r11,14l202,54r5,18l207,96r,170xm162,150r-40,l104,151r-15,3l75,157r-10,6l57,170r-5,8l48,187r-1,11l48,208r6,16l59,230r8,5l84,241r11,l112,240r16,-8l144,221r18,-17l162,150xe" fillcolor="black" stroked="f">
                  <v:path arrowok="t" o:connecttype="custom" o:connectlocs="109538,140796;106892,142898;103188,143949;95780,143949;90488,142898;88900,140796;88900,126086;69321,140796;46567,146050;27517,142898;12700,135017;3175,122934;0,105072;4763,85634;17463,72500;39159,63569;67204,61467;85725,50960;83609,37301;78317,27844;69321,21540;55034,19964;38629,21540;25929,26793;16933,31522;11113,33623;8996,32572;7938,30996;6879,28369;6879,23641;7408,18388;10054,14185;16404,9456;28046,4728;41804,1576;56621,0;81492,3152;97896,12609;106892,28369;109538,50435;85725,78804;55034,79329;39688,82481;30163,89311;25400,98242;25400,109275;31221,120833;44450,126612;59267,126086;76200,116104;85725,78804" o:connectangles="0,0,0,0,0,0,0,0,0,0,0,0,0,0,0,0,0,0,0,0,0,0,0,0,0,0,0,0,0,0,0,0,0,0,0,0,0,0,0,0,0,0,0,0,0,0,0,0,0,0,0"/>
                  <o:lock v:ext="edit" verticies="t"/>
                </v:shape>
                <v:shape id="Freeform 11" o:spid="_x0000_s1032" style="position:absolute;left:29813;top:19081;width:1270;height:1429;visibility:visible;mso-wrap-style:square;v-text-anchor:top" coordsize="240,2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kTTMMA&#10;AADcAAAADwAAAGRycy9kb3ducmV2LnhtbESPzWrCQBSF9wXfYbhCd3WitVGio0hLwV1ozMLlJXNN&#10;opk7ITNN0rfvCILLw/n5ONv9aBrRU+dqywrmswgEcWF1zaWC/PT9tgbhPLLGxjIp+CMH+93kZYuJ&#10;tgP/UJ/5UoQRdgkqqLxvEyldUZFBN7MtcfAutjPog+xKqTscwrhp5CKKYmmw5kCosKXPiopb9msC&#10;d31J42OOXn9l1zr9uL6nZ8lKvU7HwwaEp9E/w4/2UStYzldwPxOOgN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fkTTMMAAADcAAAADwAAAAAAAAAAAAAAAACYAgAAZHJzL2Rv&#10;d25yZXYueG1sUEsFBgAAAAAEAAQA9QAAAIgDAAAAAA==&#10;" path="m240,7r,1l240,9r,2l240,12r-1,1l239,16r,1l238,19,152,259r-2,3l149,264r-2,2l143,267r-4,1l134,268r-6,1l120,269r-8,l106,268r-5,l98,267r-4,-1l91,263r-1,-1l89,259,3,19,,13,,11,,9,,7,,4,1,3,3,2,5,1,8,r3,l16,r6,l30,r6,l40,r3,1l46,2r1,1l48,6r1,2l121,216r1,4l123,216,194,8r,-2l195,3r2,-1l200,1,202,r4,l212,r6,l224,r5,l233,r2,1l238,2r1,1l240,4r,3xe" fillcolor="black" stroked="f">
                  <v:path arrowok="t" o:connecttype="custom" o:connectlocs="127000,4249;127000,5842;126471,6905;126471,9029;80433,137564;78846,140219;75671,141813;70908,142344;63500,142875;56092,142344;51858,141813;48154,139688;47096,137564;0,6905;0,4780;0,2125;1588,1062;4233,0;8467,0;15875,0;21167,0;24342,1062;25400,3187;64029,114725;65087,114725;102658,3187;104246,1062;106892,0;112183,0;118533,0;123296,0;125942,1062;127000,2125" o:connectangles="0,0,0,0,0,0,0,0,0,0,0,0,0,0,0,0,0,0,0,0,0,0,0,0,0,0,0,0,0,0,0,0,0"/>
                </v:shape>
                <v:shape id="Freeform 12" o:spid="_x0000_s1033" style="position:absolute;left:31226;top:19065;width:1111;height:1461;visibility:visible;mso-wrap-style:square;v-text-anchor:top" coordsize="209,2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40ZMEA&#10;AADcAAAADwAAAGRycy9kb3ducmV2LnhtbERPy4rCMBTdC/MP4QpuRFMf+KhNZRAGnJXYGVxfmtsH&#10;Njelibb+/WQhzPJw3slxMI14UudqywoW8wgEcW51zaWC35+v2Q6E88gaG8uk4EUOjunHKMFY256v&#10;9Mx8KUIIuxgVVN63sZQur8igm9uWOHCF7Qz6ALtS6g77EG4auYyijTRYc2iosKVTRfk9exgF39l1&#10;aHar4tQvp7fz61JsXb7fKjUZD58HEJ4G/y9+u89awXoR1oYz4QjI9A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VeNGTBAAAA3AAAAA8AAAAAAAAAAAAAAAAAmAIAAGRycy9kb3du&#10;cmV2LnhtbFBLBQYAAAAABAAEAPUAAACGAwAAAAA=&#10;" path="m209,266r-2,2l206,271r-2,1l200,273r-5,1l188,274r-6,l177,273r-4,-1l170,271r-2,-3l168,266r,-26l151,257r-20,11l110,275r-22,3l69,277,52,272,36,267,24,257,14,247,7,234,2,219,,200,2,181,9,163,19,149,34,138,52,128r22,-7l99,118r28,-1l162,117r,-20l162,83,159,71,156,61r-8,-8l141,46,131,41,119,38r-15,l88,38,73,41,61,46,50,51,40,55r-8,5l26,64r-3,l20,64,18,62,16,61,15,59,14,56r,-2l13,50r,-5l13,39r1,-4l15,30r4,-3l24,23r7,-5l41,13,53,9,66,6,79,3,94,1,109,r26,1l154,6r19,7l185,24r11,14l202,54r5,18l209,96r,170xm162,150r-40,l104,151r-15,3l76,157r-10,6l57,170r-5,8l49,187r,11l49,208r6,16l61,230r6,5l84,241r11,l114,240r15,-8l145,221r17,-17l162,150xe" fillcolor="black" stroked="f">
                  <v:path arrowok="t" o:connecttype="custom" o:connectlocs="110062,140796;108467,142898;103681,143949;96769,143949;91984,142898;89325,140796;89325,126086;69653,140796;46789,146050;27648,142898;12761,135017;3722,122934;0,105072;4785,85634;18078,72500;39346,63569;67526,61467;86135,50960;84540,37301;78691,27844;69653,21540;55297,19964;38814,21540;26585,26793;17014,31522;12229,33623;9571,32572;7975,30996;7444,28369;6912,23641;7444,18388;10102,14185;16483,9456;28180,4728;42004,1576;57955,0;81882,3152;98364,12609;107403,28369;111125,50435;86135,78804;55297,79329;40409,82481;30307,89311;26053,98242;26053,109275;32434,120833;44663,126612;60614,126086;77096,116104;86135,78804" o:connectangles="0,0,0,0,0,0,0,0,0,0,0,0,0,0,0,0,0,0,0,0,0,0,0,0,0,0,0,0,0,0,0,0,0,0,0,0,0,0,0,0,0,0,0,0,0,0,0,0,0,0,0"/>
                  <o:lock v:ext="edit" verticies="t"/>
                </v:shape>
                <v:shape id="Freeform 13" o:spid="_x0000_s1034" style="position:absolute;left:32750;top:18526;width:301;height:1984;visibility:visible;mso-wrap-style:square;v-text-anchor:top" coordsize="57,3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RJQ8IA&#10;AADcAAAADwAAAGRycy9kb3ducmV2LnhtbESP3YrCMBSE74V9h3AE7zRV3HXtGmURBGGvtvoAh+bY&#10;FpuTmqQ/vr0RBC+HmfmG2ewGU4uOnK8sK5jPEhDEudUVFwrOp8P0G4QPyBpry6TgTh5224/RBlNt&#10;e/6nLguFiBD2KSooQ2hSKX1ekkE/sw1x9C7WGQxRukJqh32Em1oukuRLGqw4LpTY0L6k/Jq1RsFq&#10;3cnmcvvsjzf8c97ZdpkdWqUm4+H3B0SgIbzDr/ZRK1jO1/A8E4+A3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JElDwgAAANwAAAAPAAAAAAAAAAAAAAAAAJgCAABkcnMvZG93&#10;bnJldi54bWxQSwUGAAAAAAQABAD1AAAAhwMAAAAA&#10;" path="m52,366r,1l51,369r-1,2l47,372r-2,1l40,373r-5,1l29,374r-6,l18,373r-5,l10,372,8,371,7,369,5,367r,-1l5,113r,-2l7,109r1,-2l10,106r3,-1l18,105r5,l29,105r6,l40,105r5,l47,106r3,1l51,109r1,2l52,113r,253xm57,27l56,42r-5,7l44,54,29,55,14,54,7,50,2,42,,28,2,13,7,6,14,1,29,,44,1r7,5l56,13r1,14xe" fillcolor="black" stroked="f">
                  <v:path arrowok="t" o:connecttype="custom" o:connectlocs="27517,194193;27517,194724;26988,195785;26459,196846;24871,197377;23813,197907;21167,197907;18521,198438;15346,198438;12171,198438;9525,197907;6879,197907;5292,197377;4233,196846;3704,195785;2646,194724;2646,194193;2646,59956;2646,58895;3704,57834;4233,56772;5292,56242;6879,55711;9525,55711;12171,55711;15346,55711;18521,55711;21167,55711;23813,55711;24871,56242;26459,56772;26988,57834;27517,58895;27517,59956;27517,194193;30163,14326;29634,22284;26988,25999;23284,28651;15346,29182;7408,28651;3704,26529;1058,22284;0,14856;1058,6898;3704,3183;7408,531;15346,0;23284,531;26988,3183;29634,6898;30163,14326" o:connectangles="0,0,0,0,0,0,0,0,0,0,0,0,0,0,0,0,0,0,0,0,0,0,0,0,0,0,0,0,0,0,0,0,0,0,0,0,0,0,0,0,0,0,0,0,0,0,0,0,0,0,0,0"/>
                  <o:lock v:ext="edit" verticies="t"/>
                </v:shape>
                <v:shape id="Freeform 14" o:spid="_x0000_s1035" style="position:absolute;left:33480;top:18430;width:238;height:2080;visibility:visible;mso-wrap-style:square;v-text-anchor:top" coordsize="46,3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79xMIA&#10;AADcAAAADwAAAGRycy9kb3ducmV2LnhtbERPXWvCMBR9F/wP4Qp701QRcZ1RZCAMB4KtjD3eNXdN&#10;sbkpTWy7/XrzIPh4ON+b3WBr0VHrK8cK5rMEBHHhdMWlgkt+mK5B+ICssXZMCv7Iw247Hm0w1a7n&#10;M3VZKEUMYZ+iAhNCk0rpC0MW/cw1xJH7da3FEGFbSt1iH8NtLRdJspIWK44NBht6N1Rcs5tVsMrN&#10;61e//x+O9JNRcuDv7vO0VOplMuzfQAQawlP8cH9oBctFnB/PxCMgt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jv3EwgAAANwAAAAPAAAAAAAAAAAAAAAAAJgCAABkcnMvZG93&#10;bnJldi54bWxQSwUGAAAAAAQABAD1AAAAhwMAAAAA&#10;" path="m46,385r,1l46,388r-2,2l42,391r-3,1l35,392r-5,1l24,393r-8,l11,392r-3,l5,391,3,390,2,388,,386r,-1l,9,,7,2,5,3,4,5,3,8,2,11,r5,l24,r6,l35,r4,2l42,3r2,1l46,5r,2l46,9r,376xe" fillcolor="black" stroked="f">
                  <v:path arrowok="t" o:connecttype="custom" o:connectlocs="23813,203730;23813,204259;23813,205317;22778,206375;21742,206905;20189,207434;18119,207434;15530,207963;12424,207963;8283,207963;5694,207434;4141,207434;2588,206905;1553,206375;1035,205317;0,204259;0,203730;0,4763;0,3704;1035,2646;1553,2117;2588,1588;4141,1058;5694,0;8283,0;12424,0;15530,0;18119,0;20189,1058;21742,1588;22778,2117;23813,2646;23813,3704;23813,4763;23813,203730" o:connectangles="0,0,0,0,0,0,0,0,0,0,0,0,0,0,0,0,0,0,0,0,0,0,0,0,0,0,0,0,0,0,0,0,0,0,0"/>
                </v:shape>
                <v:shape id="Freeform 15" o:spid="_x0000_s1036" style="position:absolute;left:34083;top:19065;width:1096;height:1461;visibility:visible;mso-wrap-style:square;v-text-anchor:top" coordsize="207,2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nfLsYA&#10;AADcAAAADwAAAGRycy9kb3ducmV2LnhtbESPT2vCQBTE70K/w/IKvYhuTFUkukqRSoUi4p+Dx2f2&#10;mQSzb0N2G+O3d4WCx2FmfsPMFq0pRUO1KywrGPQjEMSp1QVnCo6HVW8CwnlkjaVlUnAnB4v5W2eG&#10;ibY33lGz95kIEHYJKsi9rxIpXZqTQde3FXHwLrY26IOsM6lrvAW4KWUcRWNpsOCwkGNFy5zS6/7P&#10;KFiem2/b/R3Fq8Pm1D1vi5/R1X4q9fHefk1BeGr9K/zfXmsFw3gAzzPhCMj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OnfLsYAAADcAAAADwAAAAAAAAAAAAAAAACYAgAAZHJz&#10;L2Rvd25yZXYueG1sUEsFBgAAAAAEAAQA9QAAAIsDAAAAAA==&#10;" path="m207,266r,2l205,271r-3,1l198,273r-4,1l187,274r-7,l175,273r-4,-1l169,271r-1,-3l168,266r,-26l150,257r-21,11l110,275r-22,3l68,277,51,272,36,267,24,257,12,247,6,234,,219,,200,1,181,9,163,19,149,33,138,51,128r22,-7l97,118r29,-1l162,117r,-20l160,83,158,71,154,61r-6,-8l141,46,129,41,118,38r-14,l86,38,73,41,59,46,48,51,38,55r-7,5l25,64r-4,l19,64,17,62,16,61,14,59r,-3l12,54r,-4l12,45r,-6l12,35r2,-5l17,27r5,-4l31,18,41,13,52,9,64,6,79,3,93,1,107,r26,1l154,6r17,7l185,24r10,14l202,54r4,18l207,96r,170xm162,150r-41,l104,151r-15,3l75,157r-10,6l57,170r-6,8l48,187r-1,11l47,208r6,16l59,230r8,5l84,241r11,l112,240r16,-8l144,221r18,-17l162,150xe" fillcolor="black" stroked="f">
                  <v:path arrowok="t" o:connecttype="custom" o:connectlocs="109538,140796;106892,142898;102659,143949;95250,143949;90488,142898;88900,140796;88900,126086;68263,140796;46567,146050;26988,142898;12700,135017;3175,122934;0,105072;4763,85634;17463,72500;38629,63569;66675,61467;85725,50960;83609,37301;78317,27844;68263,21540;55034,19964;38629,21540;25400,26793;16404,31522;11113,33623;8996,32572;7408,30996;6350,28369;6350,23641;6350,18388;8996,14185;16404,9456;27517,4728;41804,1576;56621,0;81492,3152;97896,12609;106892,28369;109538,50435;85725,78804;55034,79329;39688,82481;30163,89311;25400,98242;24871,109275;31221,120833;44450,126612;59267,126086;76200,116104;85725,78804" o:connectangles="0,0,0,0,0,0,0,0,0,0,0,0,0,0,0,0,0,0,0,0,0,0,0,0,0,0,0,0,0,0,0,0,0,0,0,0,0,0,0,0,0,0,0,0,0,0,0,0,0,0,0"/>
                  <o:lock v:ext="edit" verticies="t"/>
                </v:shape>
                <v:shape id="Freeform 16" o:spid="_x0000_s1037" style="position:absolute;left:35639;top:18430;width:1222;height:2096;visibility:visible;mso-wrap-style:square;v-text-anchor:top" coordsize="232,3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y6cMA&#10;AADcAAAADwAAAGRycy9kb3ducmV2LnhtbESP0WrCQBRE34X+w3IF33RjkFKiq4gQbBFKG/2AS/Ym&#10;G8zeTbNrjH/vFgp9HGbmDLPZjbYVA/W+caxguUhAEJdON1wruJzz+RsIH5A1to5JwYM87LYvkw1m&#10;2t35m4Yi1CJC2GeowITQZVL60pBFv3AdcfQq11sMUfa11D3eI9y2Mk2SV2mx4bhgsKODofJa3KyC&#10;ISdp3PHz5/TxdcLymg9VMVZKzabjfg0i0Bj+w3/td61glabweyYeAbl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y6cMAAADcAAAADwAAAAAAAAAAAAAAAACYAgAAZHJzL2Rv&#10;d25yZXYueG1sUEsFBgAAAAAEAAQA9QAAAIgDAAAAAA==&#10;" path="m232,254r-2,32l224,313r-7,26l203,359r-14,17l170,387r-21,7l123,397r-11,-1l101,394,91,391,81,386r-9,-5l62,373,52,364,41,354r,31l41,386r-2,2l38,390r-2,1l33,392r-3,l26,393r-6,l15,393r-5,-1l6,392,4,391,1,390,,388r,-2l,385,,9,,7,,5,3,4,4,3,7,2,11,r5,l22,r8,l35,r3,2l41,3r2,1l44,5r2,2l46,9r,151l57,149r11,-8l78,133r11,-5l99,124r9,-3l118,120r11,-1l143,120r23,5l177,130r18,12l208,159r11,20l227,202r5,25l232,254xm184,260r-2,-20l180,222r-4,-17l170,190r-9,-14l150,168r-12,-8l121,159r-9,l104,162r-10,2l85,170r-9,6l67,185,57,195,46,208r,101l65,330r18,15l100,355r18,1l136,355r12,-7l160,339r9,-14l175,312r5,-17l182,277r2,-17xe" fillcolor="black" stroked="f">
                  <v:path arrowok="t" o:connecttype="custom" o:connectlocs="121184,150960;114335,178936;99582,198465;78506,207966;59011,209022;47947,206383;37936,201105;27398,192131;21602,203216;20549,204799;18968,206383;15807,206911;10538,207439;5269,206911;2108,206383;0,204799;0,203216;0,3695;1581,2111;3688,1056;8430,0;15807,0;20022,1056;22656,2111;24237,3695;24237,84453;35828,74425;46893,67563;56904,63868;67969,62812;87463,65979;102743,74952;115388,94482;122238,119818;96947,137237;94840,117179;89571,100288;79033,88676;63753,83926;54796,85509;44785,89732;35301,97649;24237,109789;34248,174185;52689,187381;71657,187381;84302,178936;92205,164684;95894,146210" o:connectangles="0,0,0,0,0,0,0,0,0,0,0,0,0,0,0,0,0,0,0,0,0,0,0,0,0,0,0,0,0,0,0,0,0,0,0,0,0,0,0,0,0,0,0,0,0,0,0,0,0"/>
                  <o:lock v:ext="edit" verticies="t"/>
                </v:shape>
                <v:shape id="Freeform 17" o:spid="_x0000_s1038" style="position:absolute;left:37195;top:18526;width:317;height:1984;visibility:visible;mso-wrap-style:square;v-text-anchor:top" coordsize="58,3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h0DcYA&#10;AADcAAAADwAAAGRycy9kb3ducmV2LnhtbESPUUvDQBCE34X+h2MFX8RerFI09lqKUpCAUNMWX5fc&#10;movN7YXcmqb/3hMEH4eZ+YZZrEbfqoH62AQ2cDvNQBFXwTZcG9jvNjcPoKIgW2wDk4EzRVgtJxcL&#10;zG048TsNpdQqQTjmaMCJdLnWsXLkMU5DR5y8z9B7lCT7WtseTwnuWz3Lsrn22HBacNjRs6PqWH57&#10;A9vrYtiey81bEb/c4fGjkJf2KMZcXY7rJ1BCo/yH/9qv1sD97A5+z6QjoJ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Gh0DcYAAADcAAAADwAAAAAAAAAAAAAAAACYAgAAZHJz&#10;L2Rvd25yZXYueG1sUEsFBgAAAAAEAAQA9QAAAIsDAAAAAA==&#10;" path="m53,366r-2,1l51,369r-2,2l48,372r-4,1l40,373r-5,1l29,374r-7,l17,373r-4,l11,372,8,371,7,369,6,367r,-1l6,113r,-2l7,109r1,-2l11,106r2,-1l17,105r5,l29,105r6,l40,105r4,l48,106r1,1l51,109r,2l53,113r,253xm58,27l56,42r-5,7l43,54,28,55,14,54,6,50,1,42,,28,1,13,6,6,14,1,29,,44,1r7,5l56,13r2,14xe" fillcolor="black" stroked="f">
                  <v:path arrowok="t" o:connecttype="custom" o:connectlocs="29013,194193;27918,194724;27918,195785;26823,196846;26276,197377;24086,197907;21897,197907;19159,198438;15875,198438;12043,198438;9306,197907;7116,197907;6022,197377;4379,196846;3832,195785;3284,194724;3284,194193;3284,59956;3284,58895;3832,57834;4379,56772;6022,56242;7116,55711;9306,55711;12043,55711;15875,55711;19159,55711;21897,55711;24086,55711;26276,56242;26823,56772;27918,57834;27918,58895;29013,59956;29013,194193;31750,14326;30655,22284;27918,25999;23539,28651;15328,29182;7664,28651;3284,26529;547,22284;0,14856;547,6898;3284,3183;7664,531;15875,0;24086,531;27918,3183;30655,6898;31750,14326" o:connectangles="0,0,0,0,0,0,0,0,0,0,0,0,0,0,0,0,0,0,0,0,0,0,0,0,0,0,0,0,0,0,0,0,0,0,0,0,0,0,0,0,0,0,0,0,0,0,0,0,0,0,0,0"/>
                  <o:lock v:ext="edit" verticies="t"/>
                </v:shape>
                <v:shape id="Freeform 18" o:spid="_x0000_s1039" style="position:absolute;left:37925;top:18430;width:254;height:2080;visibility:visible;mso-wrap-style:square;v-text-anchor:top" coordsize="46,3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7X7x8UA&#10;AADcAAAADwAAAGRycy9kb3ducmV2LnhtbESPQWvCQBSE74L/YXmCN91Ugmh0FSkIpYLQWKTH1+wz&#10;G5p9G7LbJO2vdwtCj8PMfMNs94OtRUetrxwreJonIIgLpysuFbxfjrMVCB+QNdaOScEPedjvxqMt&#10;Ztr1/EZdHkoRIewzVGBCaDIpfWHIop+7hjh6N9daDFG2pdQt9hFua7lIkqW0WHFcMNjQs6HiK/+2&#10;CpYXs772h9/hlT5zSo780Z3OqVLTyXDYgAg0hP/wo/2iFaSLFP7OxCMgd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tfvHxQAAANwAAAAPAAAAAAAAAAAAAAAAAJgCAABkcnMv&#10;ZG93bnJldi54bWxQSwUGAAAAAAQABAD1AAAAigMAAAAA&#10;" path="m46,385r,1l45,388r-1,2l41,391r-2,1l34,392r-4,1l23,393r-6,l12,392r-4,l5,391,2,390,1,388r,-2l,385,,9,1,7,1,5,2,4,5,3,8,2,12,r5,l23,r7,l34,r5,2l41,3r3,1l45,5r1,2l46,9r,376xe" fillcolor="black" stroked="f">
                  <v:path arrowok="t" o:connecttype="custom" o:connectlocs="25400,203730;25400,204259;24848,205317;24296,206375;22639,206905;21535,207434;18774,207434;16565,207963;12700,207963;9387,207963;6626,207434;4417,207434;2761,206905;1104,206375;552,205317;552,204259;0,203730;0,4763;552,3704;552,2646;1104,2117;2761,1588;4417,1058;6626,0;9387,0;12700,0;16565,0;18774,0;21535,1058;22639,1588;24296,2117;24848,2646;25400,3704;25400,4763;25400,203730" o:connectangles="0,0,0,0,0,0,0,0,0,0,0,0,0,0,0,0,0,0,0,0,0,0,0,0,0,0,0,0,0,0,0,0,0,0,0"/>
                </v:shape>
                <v:shape id="Freeform 19" o:spid="_x0000_s1040" style="position:absolute;left:38592;top:18526;width:317;height:1984;visibility:visible;mso-wrap-style:square;v-text-anchor:top" coordsize="58,3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1J4sYA&#10;AADcAAAADwAAAGRycy9kb3ducmV2LnhtbESPUUvDQBCE34X+h2MFX8ReLFo09lqKUpCAUNMWX5fc&#10;movN7YXcmqb/3hMEH4eZ+YZZrEbfqoH62AQ2cDvNQBFXwTZcG9jvNjcPoKIgW2wDk4EzRVgtJxcL&#10;zG048TsNpdQqQTjmaMCJdLnWsXLkMU5DR5y8z9B7lCT7WtseTwnuWz3Lsrn22HBacNjRs6PqWH57&#10;A9vrYtiey81bEb/c4fGjkJf2KMZcXY7rJ1BCo/yH/9qv1sDd7B5+z6QjoJ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M1J4sYAAADcAAAADwAAAAAAAAAAAAAAAACYAgAAZHJz&#10;L2Rvd25yZXYueG1sUEsFBgAAAAAEAAQA9QAAAIsDAAAAAA==&#10;" path="m53,366r-1,1l52,369r-1,2l49,372r-4,1l41,373r-5,1l30,374r-6,l19,373r-5,l12,372,9,371,8,369,7,367r,-1l7,113r,-2l8,109r1,-2l12,106r2,-1l19,105r5,l30,105r6,l41,105r4,l49,106r2,1l52,109r,2l53,113r,253xm58,27l57,42r-5,7l45,54,29,55,15,54,7,50,2,42,,28,2,13,7,6,15,1,30,,45,1r7,5l57,13r1,14xe" fillcolor="black" stroked="f">
                  <v:path arrowok="t" o:connecttype="custom" o:connectlocs="29013,194193;28466,194724;28466,195785;27918,196846;26823,197377;24634,197907;22444,197907;19707,198438;16422,198438;13138,198438;10401,197907;7664,197907;6569,197377;4927,196846;4379,195785;3832,194724;3832,194193;3832,59956;3832,58895;4379,57834;4927,56772;6569,56242;7664,55711;10401,55711;13138,55711;16422,55711;19707,55711;22444,55711;24634,55711;26823,56242;27918,56772;28466,57834;28466,58895;29013,59956;29013,194193;31750,14326;31203,22284;28466,25999;24634,28651;15875,29182;8211,28651;3832,26529;1095,22284;0,14856;1095,6898;3832,3183;8211,531;16422,0;24634,531;28466,3183;31203,6898;31750,14326" o:connectangles="0,0,0,0,0,0,0,0,0,0,0,0,0,0,0,0,0,0,0,0,0,0,0,0,0,0,0,0,0,0,0,0,0,0,0,0,0,0,0,0,0,0,0,0,0,0,0,0,0,0,0,0"/>
                  <o:lock v:ext="edit" verticies="t"/>
                </v:shape>
                <v:shape id="Freeform 20" o:spid="_x0000_s1041" style="position:absolute;left:39147;top:18732;width:873;height:1794;visibility:visible;mso-wrap-style:square;v-text-anchor:top" coordsize="165,3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lcWMQA&#10;AADcAAAADwAAAGRycy9kb3ducmV2LnhtbESPQYvCMBSE74L/ITzBm6ZWqWvXKFYQ9uDFKnt+NG/b&#10;YvNSm6j132+EhT0OM/MNs972phEP6lxtWcFsGoEgLqyuuVRwOR8mHyCcR9bYWCYFL3Kw3QwHa0y1&#10;ffKJHrkvRYCwS1FB5X2bSumKigy6qW2Jg/djO4M+yK6UusNngJtGxlGUSIM1h4UKW9pXVFzzu1Gw&#10;WpgsO6yy7/n5dMyXPr5d6zxRajzqd58gPPX+P/zX/tIKFnEC7zPhCM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JXFjEAAAA3AAAAA8AAAAAAAAAAAAAAAAAmAIAAGRycy9k&#10;b3ducmV2LnhtbFBLBQYAAAAABAAEAPUAAACJAwAAAAA=&#10;" path="m165,310r,7l164,322r-1,5l162,330r-4,2l154,334r-5,2l144,337r-6,1l132,340r-6,l118,340r-18,l85,335,72,329,62,319,54,308,49,293,46,276,44,255r,-148l10,107,6,106,3,102,1,97,,87,,82,1,79r,-4l3,72,4,70r2,l8,69r2,l44,69,44,8,46,6r,-1l47,3,49,2,53,1,57,r5,l68,r6,l79,r5,1l86,2r3,1l90,5r1,1l91,8r,61l157,69r1,l160,70r2,l163,72r1,3l165,79r,3l165,87r,10l163,102r-3,4l157,107r-66,l91,247r2,25l99,287r5,6l117,300r10,l133,300r5,-1l143,298r4,-1l150,295r4,-1l157,293r2,l160,293r2,l163,294r1,1l164,298r1,3l165,305r,5xe" fillcolor="black" stroked="f">
                  <v:path arrowok="t" o:connecttype="custom" o:connectlocs="87313,167253;86255,172529;83609,175167;78846,177278;73025,178333;66675,179388;52917,179388;38100,173584;28575,162504;24342,145621;23283,56454;3175,55927;529,51178;0,43264;529,39571;2117,36933;4233,36405;23283,36405;24342,3166;24871,1583;28046,528;32809,0;39159,0;44450,528;47096,1583;48154,3166;48154,36405;83609,36405;85725,36933;86784,39571;87313,43264;87313,51178;84667,55927;48154,56454;49213,143510;55034,154590;67205,158284;73025,157756;77788,156701;81492,155118;84138,154590;85725,154590;86784,155645;87313,158811;87313,163560" o:connectangles="0,0,0,0,0,0,0,0,0,0,0,0,0,0,0,0,0,0,0,0,0,0,0,0,0,0,0,0,0,0,0,0,0,0,0,0,0,0,0,0,0,0,0,0,0"/>
                </v:shape>
                <v:shape id="Freeform 21" o:spid="_x0000_s1042" style="position:absolute;left:40179;top:19081;width:1270;height:1953;visibility:visible;mso-wrap-style:square;v-text-anchor:top" coordsize="241,3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2zbcQA&#10;AADcAAAADwAAAGRycy9kb3ducmV2LnhtbESPT2sCMRTE7wW/Q3iCt5p1kVZXo4hQ7aWHrn/Oj81z&#10;N7h5WZJUt9++KQgeh5n5DbNc97YVN/LBOFYwGWcgiCunDdcKjoeP1xmIEJE1to5JwS8FWK8GL0ss&#10;tLvzN93KWIsE4VCggibGrpAyVA1ZDGPXESfv4rzFmKSvpfZ4T3DbyjzL3qRFw2mhwY62DVXX8scq&#10;mCOed7tp2c/LL3/M9/nWnYxRajTsNwsQkfr4DD/an1rBNH+H/zPpCM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ds23EAAAA3AAAAA8AAAAAAAAAAAAAAAAAmAIAAGRycy9k&#10;b3ducmV2LnhtbFBLBQYAAAAABAAEAPUAAACJAwAAAAA=&#10;" path="m149,267r-35,93l112,364r-7,2l98,369r-13,l78,369r-5,l70,368r-4,-2l65,364r-1,-2l64,359r1,-4l101,267r-3,-1l96,263r-3,-2l92,258,2,17,1,12,,8,1,4,2,2,4,1,9,r7,l23,r7,l36,r4,l44,1r2,1l48,4r1,3l50,9r73,204l123,213,193,8r1,-4l197,2r3,-1l204,r6,l218,r7,l231,r4,1l238,2r2,2l241,8r,4l238,16,149,267xe" fillcolor="black" stroked="f">
                  <v:path arrowok="t" o:connecttype="custom" o:connectlocs="78519,141288;60075,190500;59021,192617;55332,193675;51643,195263;44793,195263;41104,195263;38469,195263;36888,194734;34780,193675;34253,192617;33726,191559;33726,189971;34253,187855;53224,141288;51643,140759;50589,139171;49008,138113;48481,136525;1054,8996;527,6350;0,4233;527,2117;1054,1058;2108,529;4743,0;8432,0;12120,0;15809,0;18971,0;21079,0;23187,529;24241,1058;25295,2117;25822,3704;26349,4763;64817,112713;64817,112713;101705,4233;102232,2117;103813,1058;105394,529;107502,0;110664,0;114880,0;118568,0;121730,0;123838,529;125419,1058;126473,2117;127000,4233;127000,6350;125419,8467;78519,141288" o:connectangles="0,0,0,0,0,0,0,0,0,0,0,0,0,0,0,0,0,0,0,0,0,0,0,0,0,0,0,0,0,0,0,0,0,0,0,0,0,0,0,0,0,0,0,0,0,0,0,0,0,0,0,0,0,0"/>
                </v:shape>
                <v:shape id="Freeform 22" o:spid="_x0000_s1043" style="position:absolute;left:42322;top:19065;width:1334;height:1461;visibility:visible;mso-wrap-style:square;v-text-anchor:top" coordsize="252,2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zEM8YA&#10;AADcAAAADwAAAGRycy9kb3ducmV2LnhtbESPTWvDMAyG74P+B6PCLqN1WrY2ZHVL2AeUXcbaHnYU&#10;sRaHxXKw3Tb799NhsKN49T7Ss9mNvlcXiqkLbGAxL0ARN8F23Bo4HV9nJaiUkS32gcnADyXYbSc3&#10;G6xsuPIHXQ65VQLhVKEBl/NQaZ0aRx7TPAzEkn2F6DHLGFttI14F7nu9LIqV9tixXHA40JOj5vtw&#10;9kJZn/extvXd88Pi5dMN5dt72ayMuZ2O9SOoTGP+X/5r762B+6V8KzIiAnr7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vzEM8YAAADcAAAADwAAAAAAAAAAAAAAAACYAgAAZHJz&#10;L2Rvd25yZXYueG1sUEsFBgAAAAAEAAQA9QAAAIsDAAAAAA==&#10;" path="m252,136r-1,30l245,193r-10,25l220,237r-17,17l180,267r-26,8l123,278,94,275,69,268,48,257,31,241,17,222,7,198,1,172,,141,1,112,9,85,17,60,32,39,49,22,73,11,99,2,129,r30,2l183,9r23,10l222,37r14,18l245,80r6,25l252,136xm204,139r-1,-20l199,101,196,83,187,69,177,56,164,46,148,40,127,39r-20,1l91,46,78,54,68,67,59,81,53,98r-4,19l49,138r,20l53,177r4,17l65,209r10,12l89,231r16,6l126,238r19,-1l161,231r14,-9l186,210r9,-13l199,179r4,-18l204,139xe" fillcolor="black" stroked="f">
                  <v:path arrowok="t" o:connecttype="custom" o:connectlocs="132821,87210;124354,114528;107421,133441;81492,144474;49742,144474;25400,135017;8996,116630;529,90362;529,58840;8996,31522;25929,11558;52387,1051;84138,1051;109008,9982;124883,28895;132821,55163;107950,73025;105304,53061;98954,36250;86783,24167;67204,20489;48154,24167;35983,35199;28046,51485;25929,72500;28046,92989;34396,109800;47096,121358;66675,125036;85196,121358;98425,110326;105304,94039;107950,73025" o:connectangles="0,0,0,0,0,0,0,0,0,0,0,0,0,0,0,0,0,0,0,0,0,0,0,0,0,0,0,0,0,0,0,0,0"/>
                  <o:lock v:ext="edit" verticies="t"/>
                </v:shape>
                <v:shape id="Freeform 23" o:spid="_x0000_s1044" style="position:absolute;left:43846;top:18415;width:905;height:2095;visibility:visible;mso-wrap-style:square;v-text-anchor:top" coordsize="171,3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wh58QA&#10;AADcAAAADwAAAGRycy9kb3ducmV2LnhtbESPS2/CMBCE70j8B2srcSMOlPIIGEShlZB64iHOS7xN&#10;IuJ1ZBsI/76uVKnH0cx8o1msWlOLOzlfWVYwSFIQxLnVFRcKTsfP/hSED8gaa8uk4EkeVstuZ4GZ&#10;tg/e0/0QChEh7DNUUIbQZFL6vCSDPrENcfS+rTMYonSF1A4fEW5qOUzTsTRYcVwosaFNSfn1cDMK&#10;XgduTG/Xs7mQe6+2M7Qfky+rVO+lXc9BBGrDf/ivvdMKRsMZ/J6JR0A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g8IefEAAAA3AAAAA8AAAAAAAAAAAAAAAAAmAIAAGRycy9k&#10;b3ducmV2LnhtbFBLBQYAAAAABAAEAPUAAACJAwAAAAA=&#10;" path="m171,29r,5l171,38r-1,4l169,43r,2l168,47r-2,l165,47r-2,l160,45r-3,-1l153,43r-5,-1l143,41r-6,-2l129,39r-9,l112,42r-7,5l100,53r-4,7l94,71,93,84,91,98r,29l148,127r2,l152,128r1,l154,130r1,3l157,137r,3l158,145r-1,10l155,160r-3,4l148,165r-57,l91,387r,1l90,390r-1,2l86,393r-2,1l79,394r-5,1l68,395r-6,l57,394r-4,l49,393r-2,-1l46,390r,-2l45,387r,-222l9,165,5,164,3,160,,155,,145r,-5l1,137r,-4l3,130r1,-2l5,128r3,-1l9,127r36,l45,100,46,75,49,55,56,37,65,23,75,13,90,6,106,1,127,r9,1l146,2r8,2l160,6r4,3l166,10r2,2l169,15r1,2l171,21r,4l171,29xe" fillcolor="black" stroked="f">
                  <v:path arrowok="t" o:connecttype="custom" o:connectlocs="90488,18037;89959,22281;89430,23873;87842,24934;86255,24934;83080,23342;78317,22281;72496,20690;63500,20690;55563,24934;50800,31830;49213,44563;48154,67374;79375,67374;80963,67905;82021,70557;83080,74271;83080,82228;80434,87003;48154,87534;48154,205836;47096,207958;44450,209019;39159,209550;32809,209550;28046,209019;24871,207958;24342,205836;23813,87534;2646,87003;0,82228;0,74271;529,70557;2117,67905;4233,67374;23813,67374;24342,39788;29633,19629;39688,6897;56092,531;71967,531;81492,2122;86784,4775;88900,6366;89959,9019;90488,13263" o:connectangles="0,0,0,0,0,0,0,0,0,0,0,0,0,0,0,0,0,0,0,0,0,0,0,0,0,0,0,0,0,0,0,0,0,0,0,0,0,0,0,0,0,0,0,0,0,0"/>
                </v:shape>
                <v:shape id="Freeform 24" o:spid="_x0000_s1045" style="position:absolute;left:45466;top:19081;width:1270;height:1429;visibility:visible;mso-wrap-style:square;v-text-anchor:top" coordsize="242,2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vsir0A&#10;AADcAAAADwAAAGRycy9kb3ducmV2LnhtbERPSwrCMBDdC94hjOBOUz+IVKOIICiI0Kq4HZqxLTaT&#10;0kSttzcLweXj/Zfr1lTiRY0rLSsYDSMQxJnVJecKLufdYA7CeWSNlWVS8CEH61W3s8RY2zcn9Ep9&#10;LkIIuxgVFN7XsZQuK8igG9qaOHB32xj0ATa51A2+Q7ip5DiKZtJgyaGhwJq2BWWP9GkUpHiIXOKP&#10;kxpP2ZZscr3tZiOl+r12swDhqfV/8c+91wqmkzA/nAlHQK6+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yfvsir0AAADcAAAADwAAAAAAAAAAAAAAAACYAgAAZHJzL2Rvd25yZXYu&#10;eG1sUEsFBgAAAAAEAAQA9QAAAIIDAAAAAA==&#10;" path="m242,7r,1l241,9r,2l241,12r,1l241,16r-2,1l239,19,153,259r-1,3l149,264r-1,2l144,267r-3,1l136,268r-6,1l121,269r-7,l108,268r-7,l98,267r-3,-1l93,263r-3,-1l89,259,4,19,2,13r,-2l,9,,7,2,4,2,3,3,2,5,1,9,r4,l18,r6,l31,r5,l41,r4,1l47,2r1,1l50,6r1,2l122,216r2,4l124,216,194,8r1,-2l196,3r1,-1l200,1,204,r3,l212,r8,l226,r5,l234,r3,1l239,2r2,1l242,4r,3xe" fillcolor="black" stroked="f">
                  <v:path arrowok="t" o:connecttype="custom" o:connectlocs="127000,4249;126475,5842;126475,6905;125426,9029;80293,137564;78194,140219;75570,141813;71372,142344;63500,142875;56678,142344;51430,141813;48806,139688;46707,137564;1050,6905;0,4780;1050,2125;1574,1062;4723,0;9446,0;16269,0;21517,0;24665,1062;26240,3187;64025,114725;65074,114725;102335,3187;103384,1062;107058,0;111256,0;118603,0;122802,0;125426,1062;127000,2125" o:connectangles="0,0,0,0,0,0,0,0,0,0,0,0,0,0,0,0,0,0,0,0,0,0,0,0,0,0,0,0,0,0,0,0,0"/>
                </v:shape>
                <v:shape id="Freeform 25" o:spid="_x0000_s1046" style="position:absolute;left:46990;top:18526;width:301;height:1984;visibility:visible;mso-wrap-style:square;v-text-anchor:top" coordsize="56,3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GCI8QA&#10;AADcAAAADwAAAGRycy9kb3ducmV2LnhtbESPQWsCMRSE74X+h/AKvZSaXZWlrEYRQbEnqQpeH5vn&#10;7mLysiRx3f57UxB6HGbmG2a+HKwRPfnQOlaQjzIQxJXTLdcKTsfN5xeIEJE1Gsek4JcCLBevL3Ms&#10;tbvzD/WHWIsE4VCigibGrpQyVA1ZDCPXESfv4rzFmKSvpfZ4T3Br5DjLCmmx5bTQYEfrhqrr4WYV&#10;uLrofbHPPy7T6nvYmv48NquJUu9vw2oGItIQ/8PP9k4rmE5y+DuTjoB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xgiPEAAAA3AAAAA8AAAAAAAAAAAAAAAAAmAIAAGRycy9k&#10;b3ducmV2LnhtbFBLBQYAAAAABAAEAPUAAACJAwAAAAA=&#10;" path="m51,366r,1l50,369r-1,2l46,372r-3,1l39,373r-5,1l28,374r-6,l17,373r-5,l9,372,7,371,6,369,5,367r,-1l5,113r,-2l6,109r1,-2l9,106r3,-1l17,105r5,l28,105r6,l39,105r4,l46,106r3,1l50,109r1,2l51,113r,253xm56,27l55,42r-5,7l43,54,28,55,13,54,5,50,,42,,28,,13,6,6,13,1,28,,43,1r7,5l55,13r1,14xe" fillcolor="black" stroked="f">
                  <v:path arrowok="t" o:connecttype="custom" o:connectlocs="27470,194193;27470,194724;26931,195785;26393,196846;24777,197377;23161,197907;21006,197907;18313,198438;15082,198438;11850,198438;9157,197907;6464,197907;4848,197377;3770,196846;3232,195785;2693,194724;2693,194193;2693,59956;2693,58895;3232,57834;3770,56772;4848,56242;6464,55711;9157,55711;11850,55711;15082,55711;18313,55711;21006,55711;23161,55711;24777,56242;26393,56772;26931,57834;27470,58895;27470,59956;27470,194193;30163,14326;29624,22284;26931,25999;23161,28651;15082,29182;7002,28651;2693,26529;0,22284;0,14856;0,6898;3232,3183;7002,531;15082,0;23161,531;26931,3183;29624,6898;30163,14326" o:connectangles="0,0,0,0,0,0,0,0,0,0,0,0,0,0,0,0,0,0,0,0,0,0,0,0,0,0,0,0,0,0,0,0,0,0,0,0,0,0,0,0,0,0,0,0,0,0,0,0,0,0,0,0"/>
                  <o:lock v:ext="edit" verticies="t"/>
                </v:shape>
                <v:shape id="Freeform 26" o:spid="_x0000_s1047" style="position:absolute;left:47529;top:18732;width:873;height:1794;visibility:visible;mso-wrap-style:square;v-text-anchor:top" coordsize="165,3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vMhsUA&#10;AADcAAAADwAAAGRycy9kb3ducmV2LnhtbESPzWrDMBCE74W+g9hCb40cJ+THiRzqgKGHXOKUnhdr&#10;YxtbK9dSHPftq0Chx2FmvmH2h8l0YqTBNZYVzGcRCOLS6oYrBZ+X/G0DwnlkjZ1lUvBDDg7p89Me&#10;E23vfKax8JUIEHYJKqi97xMpXVmTQTezPXHwrnYw6IMcKqkHvAe46WQcRStpsOGwUGNPx5rKtrgZ&#10;BdulybJ8m30tLudTsfbxd9sUK6VeX6b3HQhPk/8P/7U/tILlIobHmXAEZPo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q8yGxQAAANwAAAAPAAAAAAAAAAAAAAAAAJgCAABkcnMv&#10;ZG93bnJldi54bWxQSwUGAAAAAAQABAD1AAAAigMAAAAA&#10;" path="m165,310r,7l164,322r-1,5l161,330r-2,2l154,334r-5,2l144,337r-6,1l132,340r-6,l118,340r-18,l85,335,71,329,62,319,54,308,49,293,46,276r,-21l46,107r-36,l6,106,3,102,1,97,,87,,82,1,79r,-4l3,72,4,70r2,l7,69r3,l46,69,46,8r,-2l46,5,47,3,49,2,53,1,57,r5,l68,r7,l80,r4,1l86,2r3,1l90,5r1,1l91,8r,61l156,69r3,l160,70r1,l163,72r1,3l165,79r,3l165,87r,10l163,102r-3,4l156,107r-65,l91,247r1,25l99,287r5,6l117,300r10,l133,300r5,-1l143,298r4,-1l152,295r2,-1l156,293r3,l160,293r1,l163,294r1,1l164,298r1,3l165,305r,5xe" fillcolor="black" stroked="f">
                  <v:path arrowok="t" o:connecttype="custom" o:connectlocs="87313,167253;86255,172529;84138,175167;78846,177278;73025,178333;66675,179388;52917,179388;37571,173584;28575,162504;24342,145621;24342,56454;3175,55927;529,51178;0,43264;529,39571;2117,36933;3704,36405;24342,36405;24342,3166;24871,1583;28046,528;32809,0;39688,0;44450,528;47096,1583;48154,3166;48154,36405;84138,36405;85196,36933;86784,39571;87313,43264;87313,51178;84667,55927;48154,56454;48684,143510;55034,154590;67205,158284;73025,157756;77788,156701;81492,155118;84138,154590;85196,154590;86784,155645;87313,158811;87313,163560" o:connectangles="0,0,0,0,0,0,0,0,0,0,0,0,0,0,0,0,0,0,0,0,0,0,0,0,0,0,0,0,0,0,0,0,0,0,0,0,0,0,0,0,0,0,0,0,0"/>
                </v:shape>
                <v:shape id="Freeform 27" o:spid="_x0000_s1048" style="position:absolute;left:48609;top:19065;width:1095;height:1461;visibility:visible;mso-wrap-style:square;v-text-anchor:top" coordsize="207,2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5yH8YA&#10;AADcAAAADwAAAGRycy9kb3ducmV2LnhtbESPQWvCQBSE70L/w/IKvUjd1KhIdJUiFQsiYuzB4zP7&#10;TILZtyG7xvTfdwuCx2FmvmHmy85UoqXGlZYVfAwiEMSZ1SXnCn6O6/cpCOeRNVaWScEvOVguXnpz&#10;TLS984Ha1OciQNglqKDwvk6kdFlBBt3A1sTBu9jGoA+yyaVu8B7gppLDKJpIgyWHhQJrWhWUXdOb&#10;UbA6t1+2vx0P18fdqX/el5vx1cZKvb12nzMQnjr/DD/a31rBKI7h/0w4AnLx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q5yH8YAAADcAAAADwAAAAAAAAAAAAAAAACYAgAAZHJz&#10;L2Rvd25yZXYueG1sUEsFBgAAAAAEAAQA9QAAAIsDAAAAAA==&#10;" path="m207,266r,2l206,271r-3,1l200,273r-5,1l187,274r-6,l176,273r-3,-1l170,271r-2,-3l168,266r,-26l151,257r-20,11l110,275r-22,3l68,277,52,272,36,267,24,257,14,247,6,234,2,219,,200,2,181,9,163,19,149,34,138,52,128r22,-7l99,118r28,-1l162,117r,-20l162,83,159,71,155,61r-7,-8l141,46,131,41,119,38r-15,l88,38,73,41,61,46,50,51,40,55r-8,5l26,64r-4,l20,64,18,62,16,61,15,59,14,56r,-2l13,50r,-5l13,39r1,-4l15,30r4,-3l24,23r7,-5l41,13,53,9,66,6,79,3,94,1,109,r26,1l154,6r19,7l185,24r11,14l202,54r5,18l207,96r,170xm162,150r-40,l104,151r-15,3l75,157r-9,6l57,170r-5,8l48,187r,11l48,208r6,16l61,230r6,5l84,241r11,l112,240r16,-8l144,221r18,-17l162,150xe" fillcolor="black" stroked="f">
                  <v:path arrowok="t" o:connecttype="custom" o:connectlocs="109538,140796;107421,142898;103188,143949;95780,143949;91546,142898;88900,140796;88900,126086;69321,140796;46567,146050;27517,142898;12700,135017;3175,122934;0,105072;4763,85634;17992,72500;39159,63569;67204,61467;85725,50960;84138,37301;78317,27844;69321,21540;55034,19964;38629,21540;26458,26793;16933,31522;11642,33623;9525,32572;7938,30996;7408,28369;6879,23641;7408,18388;10054,14185;16404,9456;28046,4728;41804,1576;57679,0;81492,3152;97896,12609;106892,28369;109538,50435;85725,78804;55034,79329;39688,82481;30163,89311;25400,98242;25400,109275;32279,120833;44450,126612;59267,126086;76200,116104;85725,78804" o:connectangles="0,0,0,0,0,0,0,0,0,0,0,0,0,0,0,0,0,0,0,0,0,0,0,0,0,0,0,0,0,0,0,0,0,0,0,0,0,0,0,0,0,0,0,0,0,0,0,0,0,0,0"/>
                  <o:lock v:ext="edit" verticies="t"/>
                </v:shape>
                <v:shape id="Freeform 28" o:spid="_x0000_s1049" style="position:absolute;left:50149;top:19065;width:1984;height:1445;visibility:visible;mso-wrap-style:square;v-text-anchor:top" coordsize="375,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HtpcYA&#10;AADcAAAADwAAAGRycy9kb3ducmV2LnhtbESPQWvCQBSE70L/w/IKXopurCIldRNKQaogiNqDx0f2&#10;mU2bfZtm1xj/vSsUPA4z8w2zyHtbi45aXzlWMBknIIgLpysuFXwflqM3ED4ga6wdk4Irecizp8EC&#10;U+0uvKNuH0oRIexTVGBCaFIpfWHIoh+7hjh6J9daDFG2pdQtXiLc1vI1SebSYsVxwWBDn4aK3/3Z&#10;KkjM8u/0NeE1bVx5/OkO15fztlJq+Nx/vIMI1IdH+L+90gpm0xncz8QjIL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5HtpcYAAADcAAAADwAAAAAAAAAAAAAAAACYAgAAZHJz&#10;L2Rvd25yZXYueG1sUEsFBgAAAAAEAAQA9QAAAIsDAAAAAA==&#10;" path="m375,266r,1l375,269r-3,2l371,272r-4,1l364,273r-5,1l352,274r-7,l340,273r-4,l333,272r-2,-1l330,269r-1,-2l329,266r,-154l328,96,325,82,323,70,317,60r-6,-9l301,45,291,41,279,40r-16,3l247,53,229,67,211,88r,178l211,267r-1,2l208,271r-2,1l203,273r-5,l194,274r-7,l181,274r-5,-1l173,273r-4,-1l166,271r-1,-2l165,267r,-1l165,112,164,96,162,82,158,70,153,60r-7,-9l137,45,127,41,115,40,99,43,83,53,65,67,47,88r,178l47,267r-1,2l45,271r-3,1l40,273r-5,l30,274r-6,l17,274r-5,-1l8,273,5,272,3,271,1,269,,267r,-1l,13,,11,1,9,3,7,5,6,8,5r3,l15,5r6,l27,5r5,l36,5r2,1l40,7r1,2l42,11r,2l42,46,63,24,84,11,104,2,125,r14,1l153,3r11,5l175,14r9,7l191,29r6,10l202,50,214,37,226,27r11,-9l248,11,259,6,269,3,279,1,288,r24,1l329,8r16,10l356,32r10,14l371,65r4,20l375,105r,161xe" fillcolor="black" stroked="f">
                  <v:path arrowok="t" o:connecttype="custom" o:connectlocs="198438,140772;196850,142881;194205,143936;189971,144463;182563,144463;177800,143936;175155,142881;174096,140772;174096,59051;171980,43233;167746,31634;159280,23726;147638,21089;130704,27944;111654,46397;111654,140772;110067,142881;107421,143936;102659,144463;95779,144463;91546,143936;87842,142881;87313,140772;87313,59051;85725,43233;80963,31634;72496,23726;60854,21089;43921,27944;24871,46397;24871,140772;23813,142881;21167,143936;15875,144463;8996,144463;4233,143936;1588,142881;0,140772;0,6854;529,4745;2646,3163;5821,2636;11113,2636;16933,2636;20108,3163;21696,4745;22225,6854;33338,12654;55033,1054;73554,527;86784,4218;97367,11072;104246,20562;113242,19508;125413,9490;137055,3163;147638,527;165100,527;182563,9490;193675,24253;198438,44815;198438,140245" o:connectangles="0,0,0,0,0,0,0,0,0,0,0,0,0,0,0,0,0,0,0,0,0,0,0,0,0,0,0,0,0,0,0,0,0,0,0,0,0,0,0,0,0,0,0,0,0,0,0,0,0,0,0,0,0,0,0,0,0,0,0,0,0,0"/>
                </v:shape>
                <v:shape id="Freeform 29" o:spid="_x0000_s1050" style="position:absolute;left:52546;top:18526;width:317;height:1984;visibility:visible;mso-wrap-style:square;v-text-anchor:top" coordsize="58,3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TfP8YA&#10;AADcAAAADwAAAGRycy9kb3ducmV2LnhtbESPUUvDQBCE3wX/w7GCL2IvVSsaey2iFCQgtGnF1yW3&#10;5tLm9kJuTdN/7wmCj8PMfMPMl6Nv1UB9bAIbmE4yUMRVsA3XBnbb1fUDqCjIFtvAZOBEEZaL87M5&#10;5jYceUNDKbVKEI45GnAiXa51rBx5jJPQESfvK/QeJcm+1rbHY4L7Vt9k2b322HBacNjRi6PqUH57&#10;A+urYlifytV7Effu4/GzkNf2IMZcXozPT6CERvkP/7XfrIG72xn8nklHQC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RTfP8YAAADcAAAADwAAAAAAAAAAAAAAAACYAgAAZHJz&#10;L2Rvd25yZXYueG1sUEsFBgAAAAAEAAQA9QAAAIsDAAAAAA==&#10;" path="m53,366r-1,1l52,369r-1,2l48,372r-3,1l41,373r-5,1l30,374r-6,l19,373r-5,l12,372,9,371,8,369,7,367r,-1l7,113r,-2l8,109r1,-2l12,106r2,-1l19,105r5,l30,105r6,l41,105r4,l48,106r3,1l52,109r,2l53,113r,253xm58,27l57,42r-5,7l45,54,29,55,15,54,7,50,2,42,,28,2,13,7,6,15,1,30,,45,1r7,5l57,13r1,14xe" fillcolor="black" stroked="f">
                  <v:path arrowok="t" o:connecttype="custom" o:connectlocs="29013,194193;28466,194724;28466,195785;27918,196846;26276,197377;24634,197907;22444,197907;19707,198438;16422,198438;13138,198438;10401,197907;7664,197907;6569,197377;4927,196846;4379,195785;3832,194724;3832,194193;3832,59956;3832,58895;4379,57834;4927,56772;6569,56242;7664,55711;10401,55711;13138,55711;16422,55711;19707,55711;22444,55711;24634,55711;26276,56242;27918,56772;28466,57834;28466,58895;29013,59956;29013,194193;31750,14326;31203,22284;28466,25999;24634,28651;15875,29182;8211,28651;3832,26529;1095,22284;0,14856;1095,6898;3832,3183;8211,531;16422,0;24634,531;28466,3183;31203,6898;31750,14326" o:connectangles="0,0,0,0,0,0,0,0,0,0,0,0,0,0,0,0,0,0,0,0,0,0,0,0,0,0,0,0,0,0,0,0,0,0,0,0,0,0,0,0,0,0,0,0,0,0,0,0,0,0,0,0"/>
                  <o:lock v:ext="edit" verticies="t"/>
                </v:shape>
                <v:shape id="Freeform 30" o:spid="_x0000_s1051" style="position:absolute;left:53292;top:19065;width:1143;height:1445;visibility:visible;mso-wrap-style:square;v-text-anchor:top" coordsize="216,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VMk8IA&#10;AADcAAAADwAAAGRycy9kb3ducmV2LnhtbESPT4vCMBTE7wt+h/AEL6KpuohUo4ggyt7Wv9dn82yL&#10;zUtJUq3ffrOwsMdhZn7DLFatqcSTnC8tKxgNExDEmdUl5wpOx+1gBsIHZI2VZVLwJg+rZedjgam2&#10;L/6m5yHkIkLYp6igCKFOpfRZQQb90NbE0btbZzBE6XKpHb4i3FRynCRTabDkuFBgTZuCssehMQoo&#10;a65fVOHtguf++3xpJtr1d0r1uu16DiJQG/7Df+29VvA5mcLvmXgE5P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JUyTwgAAANwAAAAPAAAAAAAAAAAAAAAAAJgCAABkcnMvZG93&#10;bnJldi54bWxQSwUGAAAAAAQABAD1AAAAhwMAAAAA&#10;" path="m216,266r,1l215,269r-1,2l211,272r-2,1l205,273r-5,1l193,274r-6,l182,273r-4,l174,272r-1,-1l171,269r,-2l171,266r,-148l170,97,167,82,163,70,157,60r-7,-9l140,45,130,41,117,40,99,43,82,53,64,67,45,88r,178l45,267r-1,2l43,271r-3,1l38,273r-4,l29,274r-7,l16,274r-5,-1l7,273,3,272,1,271,,269r,-2l,266,,13,,11,,9,1,7,3,6,6,5r3,l14,5r7,l25,5r5,l34,5r3,1l39,7r1,2l40,11r1,2l41,46,62,24,83,11,104,2,126,r24,1l168,8r16,10l197,32r10,14l211,65r5,21l216,112r,154xe" fillcolor="black" stroked="f">
                  <v:path arrowok="t" o:connecttype="custom" o:connectlocs="114300,140772;113242,142881;110596,143936;105833,144463;98954,144463;94192,143936;91546,142881;90488,140772;90488,62214;88371,43233;83079,31634;74083,23726;61912,21089;43392,27944;23813,46397;23813,140772;22754,142881;20108,143936;15346,144463;8467,144463;3704,143936;529,142881;0,140772;0,6854;0,4745;1588,3163;4763,2636;11113,2636;15875,2636;19579,3163;21167,4745;21696,6854;32808,12654;55033,1054;79375,527;97367,9490;109537,24253;114300,45342;114300,140245" o:connectangles="0,0,0,0,0,0,0,0,0,0,0,0,0,0,0,0,0,0,0,0,0,0,0,0,0,0,0,0,0,0,0,0,0,0,0,0,0,0,0"/>
                </v:shape>
                <v:shape id="Freeform 31" o:spid="_x0000_s1052" style="position:absolute;left:55610;top:18573;width:1063;height:1921;visibility:visible;mso-wrap-style:square;v-text-anchor:top" coordsize="202,3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2518gA&#10;AADcAAAADwAAAGRycy9kb3ducmV2LnhtbESP3WrCQBSE7wt9h+UIvSm6sYpKdJUqrT8oiLFQvDtk&#10;j0na7NmQ3Wp8+65Q6OUwM98wk1ljSnGh2hWWFXQ7EQji1OqCMwUfx/f2CITzyBpLy6TgRg5m08eH&#10;CcbaXvlAl8RnIkDYxagg976KpXRpTgZdx1bEwTvb2qAPss6krvEa4KaUL1E0kAYLDgs5VrTIKf1O&#10;foyCt89Tsp33mmi/2XaXu+GXlavntVJPreZ1DMJT4//Df+21VtDvDeF+JhwBOf0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qvbnXyAAAANwAAAAPAAAAAAAAAAAAAAAAAJgCAABk&#10;cnMvZG93bnJldi54bWxQSwUGAAAAAAQABAD1AAAAjQMAAAAA&#10;" path="m202,344r,5l201,353r,3l199,359r-1,2l196,363r-2,1l192,364r-175,l11,364,5,360,1,354,,344,,20,1,10,5,5,11,2,17,,190,r2,2l194,2r2,1l197,5r1,4l198,13r1,3l199,21r,5l198,30r,4l197,36r-1,3l194,40r-2,1l190,41,48,41r,115l170,156r2,l173,157r3,1l177,159r1,4l178,165r2,5l180,175r,5l178,184r,4l177,190r-1,3l173,194r-1,l170,194r-122,l48,324r144,l194,324r2,2l198,327r1,2l201,332r,3l202,339r,5xe" fillcolor="black" stroked="f">
                  <v:path arrowok="t" o:connecttype="custom" o:connectlocs="106363,184172;105836,187866;104257,190505;102151,192088;8951,192088;2633,189977;0,181534;527,5277;5792,1055;100044,0;102151,1055;103730,2639;104257,6860;104783,11082;104257,15831;103730,18998;102151,21109;100044,21636;25274,82323;90567,82323;92673,83379;93726,86017;94779,89711;94779,94989;93726,99210;92673,101849;90567,102377;25274,102377;101098,170979;103204,172035;104783,173618;105836,176784;106363,181534" o:connectangles="0,0,0,0,0,0,0,0,0,0,0,0,0,0,0,0,0,0,0,0,0,0,0,0,0,0,0,0,0,0,0,0,0"/>
                </v:shape>
                <v:rect id="Rectangle 32" o:spid="_x0000_s1053" style="position:absolute;left:27574;top:26495;width:26353;height:129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NxZL8A&#10;AADcAAAADwAAAGRycy9kb3ducmV2LnhtbERPTYvCMBC9C/sfwgh707SuyNI1La5QUG/W3fvQjG2x&#10;mZQmtvXfm4Pg8fG+t9lkWjFQ7xrLCuJlBIK4tLrhSsHfJV98g3AeWWNrmRQ8yEGWfsy2mGg78pmG&#10;wlcihLBLUEHtfZdI6cqaDLql7YgDd7W9QR9gX0nd4xjCTStXUbSRBhsODTV2tK+pvBV3o2D3X2x8&#10;nP8e20GvxtP9EutblSv1OZ92PyA8Tf4tfrkPWsH6K6wNZ8IRkOk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3FkvwAAANwAAAAPAAAAAAAAAAAAAAAAAJgCAABkcnMvZG93bnJl&#10;di54bWxQSwUGAAAAAAQABAD1AAAAhAMAAAAA&#10;" fillcolor="#ededed" strokecolor="#ccc" strokeweight=".2205mm"/>
                <v:shape id="Freeform 33" o:spid="_x0000_s1054" style="position:absolute;left:30495;top:28019;width:1143;height:1238;visibility:visible;mso-wrap-style:square;v-text-anchor:top" coordsize="216,2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q/dMQA&#10;AADcAAAADwAAAGRycy9kb3ducmV2LnhtbESPQWvCQBSE7wX/w/IK3symWmxNXUWEQo81SqW3R/a5&#10;SZN9G7LbJP33riD0OMzMN8x6O9pG9NT5yrGCpyQFQVw4XbFRcDq+z15B+ICssXFMCv7Iw3YzeVhj&#10;pt3AB+rzYESEsM9QQRlCm0npi5Is+sS1xNG7uM5iiLIzUnc4RLht5DxNl9JixXGhxJb2JRV1/msV&#10;DGj22C9/6iE/nL/NuZ67z5cvpaaP4+4NRKAx/Ifv7Q+t4HmxgtuZeATk5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aqv3TEAAAA3AAAAA8AAAAAAAAAAAAAAAAAmAIAAGRycy9k&#10;b3ducmV2LnhtbFBLBQYAAAAABAAEAPUAAACJAwAAAAA=&#10;" path="m213,216r2,6l216,226r,4l215,232r-3,2l207,235r-6,l194,235r-9,l179,235r-5,-1l171,234r-2,-2l168,231r-1,-1l165,227,149,181r-87,l47,226r,3l46,230r-3,2l41,234r-3,l34,235r-5,l21,235r-7,l9,235,4,234,3,231,,230r2,-4l2,221r2,-6l75,8,77,6,78,3,80,2,83,1,87,r4,l98,r8,l116,r7,l130,r3,1l136,2r2,1l139,6r2,3l213,216xm106,45r-1,l73,144r65,l106,45xe" fillcolor="black" stroked="f">
                  <v:path arrowok="t" o:connecttype="custom" o:connectlocs="112712,113814;113771,116975;114300,119083;114300,121190;113771,122244;112183,123298;109537,123825;106362,123825;102658,123825;97896,123825;94721,123825;92075,123298;90488,123298;89429,122244;88900,121717;88371,121190;87313,119610;78846,95372;32808,95372;24871,119083;24871,120664;24342,121190;22754,122244;21696,123298;20108,123298;17992,123825;15346,123825;11113,123825;7408,123825;4763,123825;2117,123298;1588,121717;0,121190;1058,119083;1058,116448;2117,113287;39688,4215;40746,3161;41275,1581;42333,1054;43921,527;46038,0;48154,0;51858,0;56092,0;61383,0;65087,0;68792,0;70379,527;71967,1054;73025,1581;73554,3161;74613,4742;112712,113814;56092,23711;55562,23711;38629,75876;73025,75876;56092,23711" o:connectangles="0,0,0,0,0,0,0,0,0,0,0,0,0,0,0,0,0,0,0,0,0,0,0,0,0,0,0,0,0,0,0,0,0,0,0,0,0,0,0,0,0,0,0,0,0,0,0,0,0,0,0,0,0,0,0,0,0,0,0"/>
                  <o:lock v:ext="edit" verticies="t"/>
                </v:shape>
                <v:shape id="Freeform 34" o:spid="_x0000_s1055" style="position:absolute;left:31781;top:27924;width:842;height:1349;visibility:visible;mso-wrap-style:square;v-text-anchor:top" coordsize="161,2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ZQFMMA&#10;AADcAAAADwAAAGRycy9kb3ducmV2LnhtbERPTWvCQBC9C/6HZQredGMJYtOsUoWiJyWx0PQ2zU6T&#10;0OxsyK6a9te7B8Hj432n68G04kK9aywrmM8iEMSl1Q1XCj5O79MlCOeRNbaWScEfOVivxqMUE22v&#10;nNEl95UIIewSVFB73yVSurImg25mO+LA/djeoA+wr6Tu8RrCTSufo2ghDTYcGmrsaFtT+ZufjYKX&#10;z6/4+P2f+UNTzDddu4s3FBVKTZ6Gt1cQngb/EN/de60gjsP8cCYcAbm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9ZQFMMAAADcAAAADwAAAAAAAAAAAAAAAACYAgAAZHJzL2Rv&#10;d25yZXYueG1sUEsFBgAAAAAEAAQA9QAAAIgDAAAAAA==&#10;" path="m161,163r,21l158,201r-7,17l144,231r-10,11l122,249r-14,6l92,255r-7,l78,254r-8,-1l64,249r-6,-4l52,240r-6,-4l38,228r,17l38,248r-1,1l37,250r-3,2l32,252r-4,1l25,253r-7,l13,253r-3,l6,252r-2,l1,250r,-1l,248r,-3l,9,,7,1,5,2,4,5,3,7,2r4,l16,r6,l28,r5,2l37,2r4,1l43,4r1,1l46,7r,2l46,98r6,-7l58,87r6,-4l70,80r6,-3l82,75r7,-1l96,74r17,1l127,82r11,7l147,101r7,13l158,128r3,18l161,163xm114,167r,-11l113,147r-2,-10l108,130r-5,-8l98,117r-7,-3l82,114r-3,l74,115r-5,1l65,119r-5,3l55,127r-5,5l46,138r,54l54,204r10,7l73,216r8,1l90,217r7,-5l102,207r5,-6l111,194r2,-9l114,175r,-8xe" fillcolor="black" stroked="f">
                  <v:path arrowok="t" o:connecttype="custom" o:connectlocs="84138,97367;78912,115359;70028,128059;56440,134938;44421,134938;36582,133880;30311,129646;24039,124884;19859,129646;19336,131763;17768,133350;14633,133880;9407,133880;5226,133880;2090,133350;523,131763;0,129646;0,3704;1045,2117;3658,1058;8362,0;14633,0;19336,1058;22472,2117;24039,3704;24039,51859;30311,46038;36582,42333;42853,39688;50169,39158;66370,43392;76822,53446;82570,67734;84138,86254;59576,82550;58008,72496;53827,64559;47556,60325;41285,60325;36059,61384;31356,64559;26130,69850;24039,101600;33446,111655;42330,114830;50692,112184;55918,106363;59053,97896;59576,88371" o:connectangles="0,0,0,0,0,0,0,0,0,0,0,0,0,0,0,0,0,0,0,0,0,0,0,0,0,0,0,0,0,0,0,0,0,0,0,0,0,0,0,0,0,0,0,0,0,0,0,0,0"/>
                  <o:lock v:ext="edit" verticies="t"/>
                </v:shape>
                <v:shape id="Freeform 35" o:spid="_x0000_s1056" style="position:absolute;left:32766;top:28305;width:650;height:968;visibility:visible;mso-wrap-style:square;v-text-anchor:top" coordsize="123,1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4StsQA&#10;AADcAAAADwAAAGRycy9kb3ducmV2LnhtbESPQWvCQBSE74X+h+UVvNWNJYhEV5Fi0ZuogdbbM/tM&#10;YrNvw+6q8d+7guBxmJlvmMmsM424kPO1ZQWDfgKCuLC65lJBvvv5HIHwAVljY5kU3MjDbPr+NsFM&#10;2ytv6LINpYgQ9hkqqEJoMyl9UZFB37ctcfSO1hkMUbpSaofXCDeN/EqSoTRYc1yosKXvior/7dko&#10;qMv5eXFYhGXe5LR2+1P62+3/lOp9dPMxiEBdeIWf7ZVWkKYDeJyJR0BO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MuErbEAAAA3AAAAA8AAAAAAAAAAAAAAAAAmAIAAGRycy9k&#10;b3ducmV2LnhtbFBLBQYAAAAABAAEAPUAAACJAwAAAAA=&#10;" path="m123,126r-1,13l118,150r-6,10l104,168r-10,6l81,179r-13,2l53,181r-9,l36,180r-8,-1l21,178r-6,-3l11,173,6,170,4,169,3,166,1,163,,158r,-8l,146r,-3l1,139r,-2l3,136r1,-2l5,134r1,l9,134r3,3l16,139r5,3l27,144r8,3l43,148r9,1l58,149r5,-1l68,146r4,-2l75,142r2,-4l79,134r,-4l78,125r-3,-4l72,117r-5,-3l60,111r-6,-2l47,106r-7,-4l32,100,26,95,19,91,14,86,8,80,4,72,1,63,1,52,1,41,5,31r6,-9l19,15,27,9,40,4,52,1,67,r7,l81,1r7,2l94,4r6,2l104,8r3,2l110,11r1,2l112,14r,1l113,17r,2l113,21r,4l113,29r,4l113,36r,4l112,41r,2l111,43r-1,2l109,45r-3,l104,42r-4,-1l95,38,90,36,83,35,77,32r-9,l62,32r-5,1l53,35r-4,2l47,40r-1,3l44,46r-1,4l44,54r3,5l51,63r6,3l62,68r7,4l77,74r7,3l91,80r6,4l105,88r6,6l116,100r4,7l122,116r1,10xe" fillcolor="black" stroked="f">
                  <v:path arrowok="t" o:connecttype="custom" o:connectlocs="64559,74367;59267,85603;49742,93093;35984,96838;23284,96838;14817,95768;7938,93628;3175,90953;1588,88813;0,84533;0,78112;529,74367;1588,72762;2646,71692;4763,71692;8467,74367;14288,77042;22754,79182;30692,79717;35984,78112;39688,75972;41804,71692;41275,66877;38100,62597;31750,59387;24871,56712;16933,53502;10054,48687;4233,42801;529,33706;529,21936;5821,11770;14288,4815;27517,535;39159,0;46567,1605;52917,3210;56621,5350;58738,6955;59267,8025;59796,10165;59796,13375;59796,17656;59796,21401;59267,23006;58209,24076;56092,24076;52917,21936;47625,19261;40746,17121;32809,17121;28046,18726;24871,21401;23284,24611;23284,28891;26988,33706;32809,36381;40746,39591;48155,42801;55563,47081;61384,53502;64559,62062" o:connectangles="0,0,0,0,0,0,0,0,0,0,0,0,0,0,0,0,0,0,0,0,0,0,0,0,0,0,0,0,0,0,0,0,0,0,0,0,0,0,0,0,0,0,0,0,0,0,0,0,0,0,0,0,0,0,0,0,0,0,0,0,0,0"/>
                </v:shape>
                <v:shape id="Freeform 36" o:spid="_x0000_s1057" style="position:absolute;left:33543;top:28305;width:905;height:968;visibility:visible;mso-wrap-style:square;v-text-anchor:top" coordsize="172,1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yJHQMQA&#10;AADcAAAADwAAAGRycy9kb3ducmV2LnhtbESPQWvCQBSE70L/w/IKvemmYqVGVzEhhVw8GOv9kX0m&#10;sdm3Ibua9N93C4LHYWa+YTa70bTiTr1rLCt4n0UgiEurG64UfJ++pp8gnEfW2FomBb/kYLd9mWww&#10;1nbgI90LX4kAYRejgtr7LpbSlTUZdDPbEQfvYnuDPsi+krrHIcBNK+dRtJQGGw4LNXaU1lT+FDej&#10;IPkY3eXskiTPMivb8no4ptVKqbfXcb8G4Wn0z/CjnWsFi8Uc/s+EIyC3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siR0DEAAAA3AAAAA8AAAAAAAAAAAAAAAAAmAIAAGRycy9k&#10;b3ducmV2LnhtbFBLBQYAAAAABAAEAPUAAACJAwAAAAA=&#10;" path="m172,89r,21l167,127r-6,16l151,157r-12,11l123,175r-17,6l85,181r-21,l47,176,32,169,21,159,11,147,6,131,1,114,,93,1,73,6,56,12,38,22,26,34,15,50,8,67,1,88,r21,1l127,6r14,7l152,24r10,12l167,52r5,17l172,89xm127,91l125,80,124,69,122,59r-4,-7l113,45r-7,-4l97,37,87,36,77,37r-8,3l63,45r-7,6l53,58,49,68,48,78,47,91r1,11l49,112r2,10l55,130r5,7l67,142r9,2l86,146r10,l104,142r7,-4l117,131r3,-8l124,115r1,-11l127,91xe" fillcolor="black" stroked="f">
                  <v:path arrowok="t" o:connecttype="custom" o:connectlocs="90488,58852;84701,76507;73127,89883;55766,96838;33670,96838;16835,90418;5787,78647;526,60992;526,39056;6313,20331;17887,8025;35248,535;57344,535;74179,6955;85227,19261;90488,36916;66814,48687;65236,36916;62079,27821;55766,21936;45770,19261;36300,21401;29461,27286;25779,36381;24726,48687;25779,59922;28935,69552;35248,75972;45244,78112;54714,75972;61553,70087;65236,61527;66814,48687" o:connectangles="0,0,0,0,0,0,0,0,0,0,0,0,0,0,0,0,0,0,0,0,0,0,0,0,0,0,0,0,0,0,0,0,0"/>
                  <o:lock v:ext="edit" verticies="t"/>
                </v:shape>
                <v:shape id="Freeform 37" o:spid="_x0000_s1058" style="position:absolute;left:34639;top:28305;width:555;height:952;visibility:visible;mso-wrap-style:square;v-text-anchor:top" coordsize="103,1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YgZ8UA&#10;AADcAAAADwAAAGRycy9kb3ducmV2LnhtbESPzWrDMBCE74G8g9hAb7Hc/JjiRgkhaaG5BOKGnrfW&#10;xjK1VsZSbffto0Khx2FmvmE2u9E2oqfO144VPCYpCOLS6ZorBdf31/kTCB+QNTaOScEPedhtp5MN&#10;5toNfKG+CJWIEPY5KjAhtLmUvjRk0SeuJY7ezXUWQ5RdJXWHQ4TbRi7SNJMWa44LBls6GCq/im+r&#10;4Gxu9fVlued1czGH0+cHhvSYKfUwG/fPIAKN4T/8137TClarJfyeiUdAb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1iBnxQAAANwAAAAPAAAAAAAAAAAAAAAAAJgCAABkcnMv&#10;ZG93bnJldi54bWxQSwUGAAAAAAQABAD1AAAAigMAAAAA&#10;" path="m103,26r,6l103,36r,4l102,43r,2l101,46r-1,1l97,47r-1,l95,46r-3,l90,45r-3,l85,43r-3,l79,43r-4,l71,45r-3,1l64,50r-4,3l55,58r-5,6l45,72r,99l45,174r-1,1l43,176r-2,2l38,178r-4,1l29,179r-6,l17,179r-5,l8,178r-3,l2,176,1,175r,-1l,171,,10,1,9,1,8,2,6,5,5,7,4r4,l15,4r5,l26,4r3,l33,4r3,1l37,6r1,2l39,9r,1l39,31r6,-9l52,16r5,-6l61,6,66,4,71,1,77,r5,l85,r2,l90,1r2,l96,3r1,l100,4r1,1l102,5r,1l102,8r1,2l103,11r,4l103,20r,6xe" fillcolor="black" stroked="f">
                  <v:path arrowok="t" o:connecttype="custom" o:connectlocs="55563,17028;55563,21285;55024,23946;53945,25010;51787,25010;49629,24478;46932,23946;44235,22881;40458,22881;36682,24478;32367,28203;26972,34056;24275,90993;23736,93122;22117,94718;18341,95250;12407,95250;6473,95250;2697,94718;539,93122;0,90993;539,4789;1079,3193;3776,2128;8092,2128;14026,2128;17802,2128;19960,3193;21038,4789;21038,16496;28051,8514;32906,3193;38301,532;44235,0;46932,0;49629,532;52326,1596;54484,2661;55024,3193;55563,5321;55563,7982;55563,13835" o:connectangles="0,0,0,0,0,0,0,0,0,0,0,0,0,0,0,0,0,0,0,0,0,0,0,0,0,0,0,0,0,0,0,0,0,0,0,0,0,0,0,0,0,0"/>
                </v:shape>
                <v:shape id="Freeform 38" o:spid="_x0000_s1059" style="position:absolute;left:35337;top:28305;width:858;height:1286;visibility:visible;mso-wrap-style:square;v-text-anchor:top" coordsize="162,2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aTB8UA&#10;AADcAAAADwAAAGRycy9kb3ducmV2LnhtbESP3WrCQBSE7wu+w3IE73QTSYtGV4kFQXph/XuAQ/aY&#10;RLNnQ3Yb0z59tyD0cpiZb5jluje16Kh1lWUF8SQCQZxbXXGh4HLejmcgnEfWWFsmBd/kYL0avCwx&#10;1fbBR+pOvhABwi5FBaX3TSqly0sy6Ca2IQ7e1bYGfZBtIXWLjwA3tZxG0Zs0WHFYKLGh95Ly++nL&#10;KPj4bPY/+wNn3UbPk1v8Gk/n2Vap0bDPFiA89f4//GzvtIIkSeDvTDg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dpMHxQAAANwAAAAPAAAAAAAAAAAAAAAAAJgCAABkcnMv&#10;ZG93bnJldi54bWxQSwUGAAAAAAQABAD1AAAAigMAAAAA&#10;" path="m162,89r-1,21l157,127r-5,17l144,157r-10,11l122,175r-14,6l92,181r-7,l78,180r-6,-1l67,176r-6,-2l56,169r-5,-4l45,159r,76l45,237r-1,2l43,240r-3,2l38,242r-5,1l29,243r-6,l16,243r-4,l7,242r-2,l2,240,1,239,,237r,-2l,10,,9,1,8,2,6,3,5,6,4r3,l13,4r6,l24,4r4,l32,4r2,1l37,6r1,2l38,9r,1l38,30r7,-8l51,17r8,-6l66,8,72,4,80,3,88,r8,l113,1r14,7l138,15r8,11l154,40r5,14l161,70r1,19xm114,93r,-11l113,73,110,63r-2,-7l103,48,98,43,92,40r-9,l78,40r-4,1l70,42r-5,3l60,48r-5,5l50,58r-5,8l45,118r10,12l64,137r8,5l81,143r9,l97,138r5,-5l107,127r3,-7l113,110r1,-9l114,93xe" fillcolor="black" stroked="f">
                  <v:path arrowok="t" o:connecttype="custom" o:connectlocs="85196,58209;80433,76200;70908,88900;57150,95780;44979,95780;38100,94721;32279,92075;26987,87313;23813,124355;23283,126471;21167,128059;17463,128588;12171,128588;6350,128588;2646,128059;529,126471;0,124355;0,4763;1058,3175;3175,2117;6879,2117;12700,2117;16933,2117;19579,3175;20108,4763;20108,15875;26987,8996;34925,4233;42333,1588;50800,0;67204,4233;77258,13758;84138,28575;85725,47096;60325,43392;58208,33338;54504,25400;48683,21167;41275,21167;37042,22225;31750,25400;26458,30692;23813,62442;33867,72496;42863,75671;51329,73025;56621,67204;59796,58209;60325,49213" o:connectangles="0,0,0,0,0,0,0,0,0,0,0,0,0,0,0,0,0,0,0,0,0,0,0,0,0,0,0,0,0,0,0,0,0,0,0,0,0,0,0,0,0,0,0,0,0,0,0,0,0"/>
                  <o:lock v:ext="edit" verticies="t"/>
                </v:shape>
                <v:shape id="Freeform 39" o:spid="_x0000_s1060" style="position:absolute;left:36290;top:27955;width:1016;height:1318;visibility:visible;mso-wrap-style:square;v-text-anchor:top" coordsize="194,2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iq/sMA&#10;AADcAAAADwAAAGRycy9kb3ducmV2LnhtbESPQWvCQBSE74L/YXlCb7qxpGKjmyBCwR6zCvb4zL4m&#10;odm3aXar8d+7hUKPw8x8w2yL0XbiSoNvHStYLhIQxJUzLdcKTse3+RqED8gGO8ek4E4einw62WJm&#10;3I1LuupQiwhhn6GCJoQ+k9JXDVn0C9cTR+/TDRZDlEMtzYC3CLedfE6SlbTYclxosKd9Q9WX/rEK&#10;vsP5Y3/RSZrasjeHd9bn8lUr9TQbdxsQgcbwH/5rH4yCNH2B3zPxCMj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yiq/sMAAADcAAAADwAAAAAAAAAAAAAAAACYAgAAZHJzL2Rv&#10;d25yZXYueG1sUEsFBgAAAAAEAAQA9QAAAIgDAAAAAA==&#10;" path="m176,71r7,1l186,75r3,3l190,84r,154l189,241r,1l187,243r-2,2l181,245r-3,1l173,246r-6,l160,246r-5,l152,245r-3,l147,243r-1,-1l144,241r,-3l144,108r-72,l72,184r1,13l75,204r7,5l90,210r4,l98,210r2,-1l102,209r3,-1l106,206r1,l109,206r1,l111,206r1,2l112,209r2,2l114,214r,3l114,222r,8l114,235r-2,3l111,241r-2,1l106,245r-4,l99,246r-5,1l89,248r-5,l79,248r-13,l56,245,46,241r-6,-6l33,226,30,216,27,205,26,190r,-82l8,108r-4,l1,104,,99,,89,,84,,81,1,78r,-2l3,73,4,72r1,l8,71r18,l26,35r,-1l27,33r2,-1l31,30r2,-1l38,29r5,-1l50,28r6,l61,29r3,l67,30r2,2l70,33r2,1l72,35r,36l176,71xm194,23r-2,12l187,43r-7,3l167,48,153,46r-7,-3l142,36,141,24r1,-12l146,6r7,-5l167,r13,1l187,4r5,8l194,23xm121,71r,xe" fillcolor="black" stroked="f">
                  <v:path arrowok="t" o:connecttype="custom" o:connectlocs="95839,38254;98981,41442;99505,126450;98981,128575;96887,130169;93221,130700;87460,130700;81175,130700;78033,130169;76462,128575;75414,126450;37707,57381;38231,104667;42944,111042;49229,111574;52371,111042;54990,110511;56037,109448;57608,109448;58656,110511;59703,112105;59703,115293;59703,122200;58656,126450;57085,128575;53419,130169;49229,131232;43992,131763;34565,131763;24091,128044;17282,120074;14140,108917;13616,57381;2095,57381;0,52599;0,44629;524,41442;1571,38785;2619,38254;13616,37722;13616,18064;15188,17002;17282,15408;22520,14876;29328,14876;33518,15408;36136,17002;37707,18064;37707,37722;101600,12220;97934,22846;87460,25503;76462,22846;73843,12751;76462,3188;87460,0;97934,2125;101600,12220;63369,37722" o:connectangles="0,0,0,0,0,0,0,0,0,0,0,0,0,0,0,0,0,0,0,0,0,0,0,0,0,0,0,0,0,0,0,0,0,0,0,0,0,0,0,0,0,0,0,0,0,0,0,0,0,0,0,0,0,0,0,0,0,0,0"/>
                  <o:lock v:ext="edit" verticies="t"/>
                </v:shape>
                <v:shape id="Freeform 40" o:spid="_x0000_s1061" style="position:absolute;left:37480;top:28305;width:905;height:968;visibility:visible;mso-wrap-style:square;v-text-anchor:top" coordsize="172,1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lBQ8MA&#10;AADcAAAADwAAAGRycy9kb3ducmV2LnhtbESPT4vCMBTE7wt+h/AEb2uquKK1qVhR8OLBf/dH82yr&#10;zUtpotZvvxEW9jjMzG+YZNmZWjypdZVlBaNhBII4t7riQsH5tP2egXAeWWNtmRS8ycEy7X0lGGv7&#10;4gM9j74QAcIuRgWl900spctLMuiGtiEO3tW2Bn2QbSF1i68AN7UcR9FUGqw4LJTY0Lqk/H58GAXZ&#10;T+euF5dlu83Gyjq/7Q/rYq7UoN+tFiA8df4//NfeaQWTyRQ+Z8IRkO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BlBQ8MAAADcAAAADwAAAAAAAAAAAAAAAACYAgAAZHJzL2Rv&#10;d25yZXYueG1sUEsFBgAAAAAEAAQA9QAAAIgDAAAAAA==&#10;" path="m172,89r-1,21l167,127r-7,16l150,157r-11,11l123,175r-17,6l83,181r-19,l46,176,32,169,21,159,11,147,5,131,1,114,,93,1,73,5,56,12,38,22,26,33,15,49,8,66,1,88,r20,1l125,6r15,7l151,24r10,12l167,52r4,17l172,89xm125,91r,-11l123,69,122,59r-5,-7l112,45r-8,-4l97,37,86,36,76,37r-7,3l61,45r-5,6l51,58,49,68,46,78r,13l46,102r2,10l50,122r5,8l60,137r6,5l75,144r11,2l96,146r7,-4l110,138r5,-7l120,123r3,-8l125,104r,-13xe" fillcolor="black" stroked="f">
                  <v:path arrowok="t" o:connecttype="custom" o:connectlocs="89962,58852;84175,76507;73127,89883;55766,96838;33670,96838;16835,90418;5787,78647;526,60992;526,39056;6313,20331;17361,8025;34722,535;56818,535;73653,6955;84701,19261;89962,36916;65762,48687;64709,36916;61553,27821;54714,21936;45244,19261;36300,21401;29461,27286;25779,36381;24200,48687;25252,59922;28935,69552;34722,75972;45244,78112;54188,75972;60501,70087;64709,61527;65762,48687" o:connectangles="0,0,0,0,0,0,0,0,0,0,0,0,0,0,0,0,0,0,0,0,0,0,0,0,0,0,0,0,0,0,0,0,0"/>
                  <o:lock v:ext="edit" verticies="t"/>
                </v:shape>
                <v:shape id="Freeform 41" o:spid="_x0000_s1062" style="position:absolute;left:38576;top:28305;width:825;height:952;visibility:visible;mso-wrap-style:square;v-text-anchor:top" coordsize="154,1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XDxsMA&#10;AADcAAAADwAAAGRycy9kb3ducmV2LnhtbESPUWvCQBCE3wv9D8cKfauXFGkl9RRJKfTJWvUHLLk1&#10;Cc3tpXdbE/+9Jwg+DrPzzc5iNbpOnSjE1rOBfJqBIq68bbk2cNh/Ps9BRUG22HkmA2eKsFo+Piyw&#10;sH7gHzrtpFYJwrFAA41IX2gdq4YcxqnviZN39MGhJBlqbQMOCe46/ZJlr9phy6mhwZ7Khqrf3b9L&#10;b+RyHof58CFlKP13/rfVx01tzNNkXL+DEhrlfnxLf1kDs9kbXMckAujl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6XDxsMAAADcAAAADwAAAAAAAAAAAAAAAACYAgAAZHJzL2Rv&#10;d25yZXYueG1sUEsFBgAAAAAEAAQA9QAAAIgDAAAAAA==&#10;" path="m154,171r,3l152,175r-1,1l149,178r-3,l141,179r-5,l130,179r-6,l119,179r-3,-1l113,178r-2,-2l109,175r-1,-1l108,171r,-91l108,69r-1,-7l104,54r-2,-4l98,46,93,42,87,41,81,40r-9,1l64,46r-9,7l45,64r,107l45,174r-1,1l43,176r-3,2l38,178r-5,1l29,179r-7,l16,179r-5,l7,178r-2,l2,176,1,175,,174r,-3l,10,,9,1,8,2,6,3,5,6,4r4,l13,4r6,l24,4r5,l32,4r2,1l37,6r1,2l38,9r,1l38,30,52,16,65,8,80,1,95,r14,1l122,6r11,5l140,21r6,9l150,42r2,14l154,72r,99xe" fillcolor="black" stroked="f">
                  <v:path arrowok="t" o:connecttype="custom" o:connectlocs="82550,92589;80942,93654;78262,94718;72901,95250;66469,95250;62181,94718;59500,93654;57892,92589;57892,42570;57356,32992;54676,26606;49852,22349;43419,21285;34306,24478;24122,34056;24122,92589;23050,93654;20369,94718;15545,95250;8577,95250;3752,94718;1072,93654;0,92589;0,5321;536,4257;1608,2661;5360,2128;10185,2128;15545,2128;18225,2661;20369,4257;20369,5321;27874,8514;42883,532;58428,532;71293,5853;78262,15964;81478,29799;82550,90993" o:connectangles="0,0,0,0,0,0,0,0,0,0,0,0,0,0,0,0,0,0,0,0,0,0,0,0,0,0,0,0,0,0,0,0,0,0,0,0,0,0,0"/>
                </v:shape>
                <v:shape id="Freeform 42" o:spid="_x0000_s1063" style="position:absolute;left:40020;top:28305;width:778;height:968;visibility:visible;mso-wrap-style:square;v-text-anchor:top" coordsize="147,1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MDcEA&#10;AADcAAAADwAAAGRycy9kb3ducmV2LnhtbERPz2vCMBS+C/sfwhvspmmdOKlGEbeheGsVvT6aZ9Ot&#10;eSlNpvW/Nwdhx4/v92LV20ZcqfO1YwXpKAFBXDpdc6XgePgezkD4gKyxcUwK7uRhtXwZLDDT7sY5&#10;XYtQiRjCPkMFJoQ2k9KXhiz6kWuJI3dxncUQYVdJ3eEthttGjpNkKi3WHBsMtrQxVP4Wf1ZB+Z7u&#10;7+fkctqa6ufjM+V8/SVzpd5e+/UcRKA+/Iuf7p1WMJnEtfFMPAJy+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pnjA3BAAAA3AAAAA8AAAAAAAAAAAAAAAAAmAIAAGRycy9kb3du&#10;cmV2LnhtbFBLBQYAAAAABAAEAPUAAACGAwAAAAA=&#10;" path="m147,173r,1l145,176r-2,2l139,178r-4,1l128,179r-7,l116,178r-3,l111,176r-1,-2l110,173r,-14l98,169r-12,7l74,181r-15,l46,181,34,179r-9,-4l16,169r-6,-7l5,152,1,142,,130,1,116,5,105,12,95,22,88,33,82,49,78,66,75,86,74r16,l102,66r,-8l101,52,98,46,96,42,92,38,86,37,80,35r-9,l62,35,52,37r-9,3l36,43r-6,3l25,48r-5,3l17,51r-2,l14,50,12,48,11,46,10,43r,-2l9,37r,-5l9,27r1,-3l11,21r3,-2l16,15r6,-2l28,9,37,6,46,4,55,3,65,,76,,94,1r14,3l121,9r10,6l138,24r5,11l147,48r,16l147,173xm102,104r-17,l75,104r-9,1l59,106r-5,4l49,114r-2,3l44,122r,6l46,137r4,7l58,149r11,l78,149r8,-5l94,139r8,-8l102,104xe" fillcolor="black" stroked="f">
                  <v:path arrowok="t" o:connecttype="custom" o:connectlocs="77788,93093;75671,95233;71438,95768;64030,95768;59796,95233;58209,93093;58209,85068;45509,94163;31221,96838;17992,95768;8467,90418;2646,81323;0,69552;2646,56177;11642,47081;25929,41731;45509,39591;53975,35311;53446,27821;50800,22471;45509,19796;37571,18726;27517,19796;19050,23006;13229,25681;8996,27286;7408,26751;5821,24611;5292,21936;4763,17121;5292,12840;7408,10165;11642,6955;19579,3210;29104,1605;40217,0;57150,2140;69321,8025;75671,18726;77788,34241;53975,55642;39688,55642;31221,56712;25929,60992;23283,65272;24342,73297;30692,79717;41275,79717;49742,74367;53975,55642" o:connectangles="0,0,0,0,0,0,0,0,0,0,0,0,0,0,0,0,0,0,0,0,0,0,0,0,0,0,0,0,0,0,0,0,0,0,0,0,0,0,0,0,0,0,0,0,0,0,0,0,0,0"/>
                  <o:lock v:ext="edit" verticies="t"/>
                </v:shape>
                <v:shape id="Freeform 43" o:spid="_x0000_s1064" style="position:absolute;left:41036;top:28305;width:810;height:952;visibility:visible;mso-wrap-style:square;v-text-anchor:top" coordsize="154,1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byL8MA&#10;AADcAAAADwAAAGRycy9kb3ducmV2LnhtbESPUWvCQBCE34X+h2MLvuklIsWmniIphT5pa/sDltya&#10;BHN76d1q4r/3CoU+DrPzzc56O7pOXSnE1rOBfJ6BIq68bbk28P31NluBioJssfNMBm4UYbt5mKyx&#10;sH7gT7oepVYJwrFAA41IX2gdq4YcxrnviZN38sGhJBlqbQMOCe46vciyJ+2w5dTQYE9lQ9X5eHHp&#10;jVxu47AaXqUMpT/kPx/6tK+NmT6OuxdQQqP8H/+l362B5fIZfsckAujN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XbyL8MAAADcAAAADwAAAAAAAAAAAAAAAACYAgAAZHJzL2Rv&#10;d25yZXYueG1sUEsFBgAAAAAEAAQA9QAAAIgDAAAAAA==&#10;" path="m154,171r,3l153,175r-1,1l149,178r-2,l143,179r-5,l132,179r-6,l121,179r-5,-1l113,178r-2,-2l110,175r-2,-1l108,171r,-91l108,69r-1,-7l105,54r-3,-4l99,46,94,42,89,41,81,40r-8,1l64,46r-8,7l46,64r,107l46,174r-2,1l43,176r-2,2l38,178r-3,1l30,179r-6,l17,179r-5,l9,178r-4,l3,176,1,175,,174r,-3l,10,,9,1,8,3,6,5,5,7,4r4,l15,4r5,l26,4r4,l33,4r3,1l37,6r1,2l40,9r,1l40,30,53,16,67,8,80,1,95,r16,1l123,6r10,5l141,21r7,9l152,42r2,14l154,72r,99xe" fillcolor="black" stroked="f">
                  <v:path arrowok="t" o:connecttype="custom" o:connectlocs="80963,92589;79912,93654;77283,94718;72551,95250;66242,95250;60985,94718;58356,93654;56779,92589;56779,42570;56254,32992;53625,26606;49419,22349;42584,21285;33647,24478;24184,34056;24184,92589;22607,93654;19978,94718;15772,95250;8937,95250;4732,94718;1577,93654;0,92589;0,5321;526,4257;2629,2661;5783,2128;10515,2128;15772,2128;18926,2661;19978,4257;21029,5321;27864,8514;42059,532;58356,532;69923,5853;77809,15964;80963,29799;80963,90993" o:connectangles="0,0,0,0,0,0,0,0,0,0,0,0,0,0,0,0,0,0,0,0,0,0,0,0,0,0,0,0,0,0,0,0,0,0,0,0,0,0,0"/>
                </v:shape>
                <v:shape id="Freeform 44" o:spid="_x0000_s1065" style="position:absolute;left:42037;top:27924;width:857;height:1349;visibility:visible;mso-wrap-style:square;v-text-anchor:top" coordsize="161,2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di678A&#10;AADcAAAADwAAAGRycy9kb3ducmV2LnhtbERPy4rCMBTdD/gP4QruxlRR0WoUGRlwJzqDbq/N7QOb&#10;m9LEGv/eLASXh/NebYKpRUetqywrGA0TEMSZ1RUXCv7/fr/nIJxH1lhbJgVPcrBZ975WmGr74CN1&#10;J1+IGMIuRQWl900qpctKMuiGtiGOXG5bgz7CtpC6xUcMN7UcJ8lMGqw4NpTY0E9J2e10Nwqui3O+&#10;s8EmVxnGEy7yw+5+6ZQa9MN2CcJT8B/x273XCibTOD+eiUdArl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Bd2LrvwAAANwAAAAPAAAAAAAAAAAAAAAAAJgCAABkcnMvZG93bnJl&#10;di54bWxQSwUGAAAAAAQABAD1AAAAhAMAAAAA&#10;" path="m161,243r,3l161,247r-1,1l157,250r-2,l151,251r-3,l143,251r-5,l133,251r-3,-1l128,250r-3,-2l124,247r-1,-1l123,243r,-17l111,238r-14,8l84,252r-18,1l49,253,35,247,23,238,15,227,7,215,3,199,,183,,166,1,145,5,126r5,-16l18,97,27,86,39,78,54,73,70,72r14,1l95,78r11,7l117,94r,-87l117,6r,-3l119,2r1,-1l124,1,128,r5,l139,r6,l150,r4,1l157,1r2,1l160,3r1,3l161,7r,236xm117,136l107,125r-9,-7l88,112r-9,-2l71,112r-7,3l58,120r-4,6l50,135r-2,9l47,152r-2,10l47,172r1,10l49,192r4,7l56,206r7,5l70,215r9,l82,215r5,-1l92,213r4,-3l101,206r5,-4l111,197r6,-8l117,136xe" fillcolor="black" stroked="f">
                  <v:path arrowok="t" o:connecttype="custom" o:connectlocs="85725,131205;85193,132271;82530,133338;78803,133871;73479,133871;69219,133338;66557,132271;65492,131205;65492,120538;51648,131205;35142,134938;18636,131738;7987,121071;1597,106137;0,88536;2662,67202;9584,51735;20766,41601;37272,38401;50583,41601;62297,50135;62297,3200;63362,1067;66024,533;70816,0;77206,0;81998,533;84660,1067;85725,3200;85725,129604;56973,66669;46856,59735;37804,59735;30882,64002;26623,72002;25025,81069;25025,91737;26090,102404;29817,109870;37272,114671;43661,114671;48986,113604;53778,109870;59102,105070;62297,72536" o:connectangles="0,0,0,0,0,0,0,0,0,0,0,0,0,0,0,0,0,0,0,0,0,0,0,0,0,0,0,0,0,0,0,0,0,0,0,0,0,0,0,0,0,0,0,0,0"/>
                  <o:lock v:ext="edit" verticies="t"/>
                </v:shape>
                <v:shape id="Freeform 45" o:spid="_x0000_s1066" style="position:absolute;left:43481;top:28098;width:603;height:1175;visibility:visible;mso-wrap-style:square;v-text-anchor:top" coordsize="115,2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NVE8UA&#10;AADcAAAADwAAAGRycy9kb3ducmV2LnhtbESPQWvCQBSE74X+h+UVvNVNSltKdJUitPVQCMbi+Zl9&#10;boLZtyG7uml/vSsUPA4z8w0zX462E2cafOtYQT7NQBDXTrdsFPxsPx7fQPiArLFzTAp+ycNycX83&#10;x0K7yBs6V8GIBGFfoIImhL6Q0tcNWfRT1xMn7+AGiyHJwUg9YExw28mnLHuVFltOCw32tGqoPlYn&#10;q6DSn5u/fRm/8u8ylisTd6e9sUpNHsb3GYhAY7iF/9trreD5JYfrmXQE5OI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1UTxQAAANwAAAAPAAAAAAAAAAAAAAAAAJgCAABkcnMv&#10;ZG93bnJldi54bWxQSwUGAAAAAAQABAD1AAAAigMAAAAA&#10;" path="m115,194r,8l113,207r-1,3l111,213r-3,1l106,217r-4,l99,218r-4,1l90,220r-5,l79,220r-13,l55,217r-8,-4l39,207r-6,-9l30,188,27,177r,-15l27,80,7,80r-2,l2,76,1,71,,61,1,56r,-3l1,50,2,48,4,45,5,44r1,l7,43r20,l27,7r,-1l28,5,30,4,32,2,34,1r4,l43,r6,l55,r5,1l64,1r4,1l70,4r1,1l71,6r2,1l73,43r34,l108,44r3,l112,45r,3l113,50r,3l115,56r,5l115,71r-3,5l111,80r-4,l73,80r,76l73,169r3,7l81,181r10,1l95,182r2,l101,181r1,l105,180r1,-2l108,178r2,l111,178r,l112,180r1,1l113,183r,3l115,189r,5xe" fillcolor="black" stroked="f">
                  <v:path arrowok="t" o:connecttype="custom" o:connectlocs="60325,107863;58751,112135;56653,114271;53506,115873;49834,116941;44588,117475;34621,117475;24655,113737;17311,105728;14163,94514;14163,42718;2623,42718;525,37912;525,29903;525,26699;2098,24029;3147,23495;14163,22961;14163,3204;15737,2136;17835,534;22556,0;28851,0;33572,534;36720,2136;37244,3204;38293,22961;56653,23495;58751,24029;59276,26699;60325,29903;60325,37912;58227,42718;38293,42718;38293,90242;42490,96650;49834,97184;52981,96650;55079,96116;56653,95048;58227,95048;58751,96116;59276,97718;60325,100922" o:connectangles="0,0,0,0,0,0,0,0,0,0,0,0,0,0,0,0,0,0,0,0,0,0,0,0,0,0,0,0,0,0,0,0,0,0,0,0,0,0,0,0,0,0,0,0"/>
                </v:shape>
                <v:shape id="Freeform 46" o:spid="_x0000_s1067" style="position:absolute;left:44259;top:28305;width:556;height:952;visibility:visible;mso-wrap-style:square;v-text-anchor:top" coordsize="103,1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MTIcIA&#10;AADcAAAADwAAAGRycy9kb3ducmV2LnhtbESPS4sCMRCE74L/IbTgTTM+kdEo4gPWy4KueG4n7WRw&#10;0hkmUWf/vREW9lhU1VfUYtXYUjyp9oVjBYN+AoI4c7rgXMH5Z9+bgfABWWPpmBT8kofVst1aYKrd&#10;i4/0PIVcRAj7FBWYEKpUSp8Zsuj7riKO3s3VFkOUdS51ja8It6UcJslUWiw4LhisaGMou58eVsG3&#10;uRXn3WjNk/JoNofrBUOynSrV7TTrOYhATfgP/7W/tILxZAifM/EIyOU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QxMhwgAAANwAAAAPAAAAAAAAAAAAAAAAAJgCAABkcnMvZG93&#10;bnJldi54bWxQSwUGAAAAAAQABAD1AAAAhwMAAAAA&#10;" path="m103,26r,6l102,36r,4l102,43r-1,2l100,46r-2,1l97,47r-2,l93,46r-2,l90,45r-3,l85,43r-4,l79,43r-4,l71,45r-3,1l63,50r-4,3l54,58r-4,6l45,72r,99l45,174r-1,1l43,176r-3,2l38,178r-5,1l28,179r-6,l16,179r-5,l7,178r-2,l2,176,1,175,,174r,-3l,10,,9,1,8,1,6,3,5,6,4r4,l13,4r6,l24,4r4,l32,4r2,1l37,6r1,2l38,9r,1l38,31r6,-9l50,16r5,-6l61,6,66,4,71,1,76,r5,l84,r2,l88,1r4,l95,3r2,l98,4r2,1l101,5r,1l102,8r,2l102,11r1,4l103,20r,6xe" fillcolor="black" stroked="f">
                  <v:path arrowok="t" o:connecttype="custom" o:connectlocs="55563,17028;55024,21285;54484,23946;52866,25010;51247,25010;49090,24478;46932,23946;43695,22881;40458,22881;36682,24478;31827,28203;26972,34056;24275,90993;23736,93122;21578,94718;17802,95250;11868,95250;5934,95250;2697,94718;539,93122;0,90993;0,4789;539,3193;3237,2128;7013,2128;12947,2128;17262,2128;19960,3193;20499,4789;20499,16496;26972,8514;32906,3193;38301,532;43695,0;46392,0;49629,532;52326,1596;53945,2661;54484,3193;55024,5321;55563,7982;55563,13835" o:connectangles="0,0,0,0,0,0,0,0,0,0,0,0,0,0,0,0,0,0,0,0,0,0,0,0,0,0,0,0,0,0,0,0,0,0,0,0,0,0,0,0,0,0"/>
                </v:shape>
                <v:shape id="Freeform 47" o:spid="_x0000_s1068" style="position:absolute;left:44862;top:28305;width:778;height:968;visibility:visible;mso-wrap-style:square;v-text-anchor:top" coordsize="147,1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qIocQA&#10;AADcAAAADwAAAGRycy9kb3ducmV2LnhtbESPQWvCQBSE74X+h+UJvdVNtFVJXUWsRektKvb6yD6z&#10;sdm3Ibtq/PeuUOhxmJlvmOm8s7W4UOsrxwrSfgKCuHC64lLBfvf1OgHhA7LG2jEpuJGH+ez5aYqZ&#10;dlfO6bINpYgQ9hkqMCE0mZS+MGTR911DHL2jay2GKNtS6havEW5rOUiSkbRYcVww2NDSUPG7PVsF&#10;xTD9vv0kx8PalKfxZ8r5YiVzpV563eIDRKAu/If/2hut4O19CI8z8QjI2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EaiKHEAAAA3AAAAA8AAAAAAAAAAAAAAAAAmAIAAGRycy9k&#10;b3ducmV2LnhtbFBLBQYAAAAABAAEAPUAAACJAwAAAAA=&#10;" path="m147,173r,1l145,176r-2,2l139,178r-3,1l128,179r-7,l116,178r-3,l111,176r-1,-2l110,173r,-14l99,169r-13,7l74,181r-15,l46,181,35,179,25,175r-9,-6l9,162,4,152,1,142,,130,1,116,5,105,12,95,22,88,33,82,49,78,67,75,86,74r16,l102,66r,-8l101,52,99,46,96,42,92,38,86,37,80,35r-8,l62,35,52,37r-9,3l36,43r-6,3l25,48r-5,3l17,51r-2,l14,50,12,48,11,46,10,43r,-2l9,37r,-5l9,27r1,-3l11,21r3,-2l16,15r6,-2l28,9,37,6,46,4,56,3,65,,76,,94,1r14,3l121,9r10,6l138,24r5,11l147,48r,16l147,173xm102,104r-17,l75,104r-8,1l59,106r-5,4l49,114r-2,3l44,122r,6l46,137r5,7l58,149r11,l78,149r8,-5l94,139r8,-8l102,104xe" fillcolor="black" stroked="f">
                  <v:path arrowok="t" o:connecttype="custom" o:connectlocs="77788,93093;75671,95233;71967,95768;64030,95768;59796,95233;58209,93093;58209,85068;45509,94163;31221,96838;18521,95768;8467,90418;2117,81323;0,69552;2646,56177;11642,47081;25929,41731;45509,39591;53975,35311;53446,27821;50800,22471;45509,19796;38100,18726;27517,19796;19050,23006;13229,25681;8996,27286;7408,26751;5821,24611;5292,21936;4763,17121;5292,12840;7408,10165;11642,6955;19579,3210;29634,1605;40217,0;57150,2140;69321,8025;75671,18726;77788,34241;53975,55642;39688,55642;31221,56712;25929,60992;23283,65272;24342,73297;30692,79717;41275,79717;49742,74367;53975,55642" o:connectangles="0,0,0,0,0,0,0,0,0,0,0,0,0,0,0,0,0,0,0,0,0,0,0,0,0,0,0,0,0,0,0,0,0,0,0,0,0,0,0,0,0,0,0,0,0,0,0,0,0,0"/>
                  <o:lock v:ext="edit" verticies="t"/>
                </v:shape>
                <v:shape id="Freeform 48" o:spid="_x0000_s1069" style="position:absolute;left:45878;top:28305;width:810;height:952;visibility:visible;mso-wrap-style:square;v-text-anchor:top" coordsize="154,1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7LbMMA&#10;AADcAAAADwAAAGRycy9kb3ducmV2LnhtbESPUWvCQBCE3wv9D8cKfauXFFsk9RRJKfTJWvUHLLk1&#10;Cc3tpXdbE/+9Jwg+DrPzzc5iNbpOnSjE1rOBfJqBIq68bbk2cNh/Ps9BRUG22HkmA2eKsFo+Piyw&#10;sH7gHzrtpFYJwrFAA41IX2gdq4YcxqnviZN39MGhJBlqbQMOCe46/ZJlb9phy6mhwZ7Khqrf3b9L&#10;b+RyHof58CFlKP13/rfVx01tzNNkXL+DEhrlfnxLf1kDs9cZXMckAujl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q7LbMMAAADcAAAADwAAAAAAAAAAAAAAAACYAgAAZHJzL2Rv&#10;d25yZXYueG1sUEsFBgAAAAAEAAQA9QAAAIgDAAAAAA==&#10;" path="m154,171r,3l153,175r-1,1l149,178r-2,l143,179r-5,l132,179r-6,l121,179r-5,-1l114,178r-3,-2l110,175r-1,-1l109,171r,-91l109,69r-2,-7l105,54r-3,-4l99,46,94,42,89,41,82,40r-9,1l64,46r-8,7l46,64r,107l46,174r-1,1l43,176r-2,2l38,178r-3,1l30,179r-6,l17,179r-4,l8,178r-3,l3,176,1,175,,174r,-3l,10,,9,1,8,3,6,5,5,8,4r2,l15,4r5,l26,4r4,l33,4r3,1l37,6r1,2l40,9r,1l40,30,53,16,67,8,80,1,95,r16,1l123,6r10,5l141,21r7,9l152,42r2,14l154,72r,99xe" fillcolor="black" stroked="f">
                  <v:path arrowok="t" o:connecttype="custom" o:connectlocs="80963,92589;79912,93654;77283,94718;72551,95250;66242,95250;60985,94718;58356,93654;57305,92589;57305,42570;56254,32992;53625,26606;49419,22349;43110,21285;33647,24478;24184,34056;24184,92589;22607,93654;19978,94718;15772,95250;8937,95250;4206,94718;1577,93654;0,92589;0,5321;526,4257;2629,2661;5257,2128;10515,2128;15772,2128;18926,2661;19978,4257;21029,5321;27864,8514;42059,532;58356,532;69923,5853;77809,15964;80963,29799;80963,90993" o:connectangles="0,0,0,0,0,0,0,0,0,0,0,0,0,0,0,0,0,0,0,0,0,0,0,0,0,0,0,0,0,0,0,0,0,0,0,0,0,0,0"/>
                </v:shape>
                <v:shape id="Freeform 49" o:spid="_x0000_s1070" style="position:absolute;left:46878;top:28305;width:651;height:968;visibility:visible;mso-wrap-style:square;v-text-anchor:top" coordsize="122,1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xWQcQA&#10;AADcAAAADwAAAGRycy9kb3ducmV2LnhtbESP0WrCQBRE3wv9h+UWfKubShLamFVEK/RRrR9wm70m&#10;Idm7aXabpP36riD4OMzMGSZfT6YVA/WutqzgZR6BIC6srrlUcP7cP7+CcB5ZY2uZFPySg/Xq8SHH&#10;TNuRjzScfCkChF2GCirvu0xKV1Rk0M1tRxy8i+0N+iD7UuoexwA3rVxEUSoN1hwWKuxoW1HRnH6M&#10;gs1hxPc0/mrx+y8ZdnZ7tm9To9TsadosQXia/D18a39oBXGSwPVMO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ecVkHEAAAA3AAAAA8AAAAAAAAAAAAAAAAAmAIAAGRycy9k&#10;b3ducmV2LnhtbFBLBQYAAAAABAAEAPUAAACJAwAAAAA=&#10;" path="m122,126r,13l117,150r-6,10l102,168r-10,6l80,179r-12,2l53,181r-9,l36,180r-9,-1l21,178r-6,-3l10,173,6,170,4,169,2,166,1,163,,158r,-8l,146r,-3l,139r1,-2l1,136r1,-2l4,134r1,l7,134r4,3l16,139r5,3l27,144r7,3l42,148r10,1l58,149r5,-1l68,146r3,-2l74,142r2,-4l77,134r2,-4l77,125r-2,-4l71,117r-5,-3l60,111r-7,-2l47,106r-8,-4l32,100,25,95,18,91,12,86,7,80,4,72,1,63,,52,1,41,5,31r5,-9l18,15,27,9,38,4,52,1,66,r8,l80,1r7,2l93,4r5,2l103,8r4,2l108,11r3,2l111,14r1,1l112,17r1,2l113,21r,4l113,29r,4l113,36r,4l112,41r,2l111,43r-1,2l108,45r-2,l103,42r-3,-1l95,38,89,36,82,35,75,32r-9,l61,32r-4,1l52,35r-3,2l47,40r-3,3l43,46r,4l44,54r3,5l50,63r5,3l61,68r7,4l75,74r7,3l90,80r7,4l105,88r5,6l116,100r3,7l122,116r,10xe" fillcolor="black" stroked="f">
                  <v:path arrowok="t" o:connecttype="custom" o:connectlocs="65088,74367;59219,85603;49083,93093;36279,96838;23474,96838;14405,95768;8003,93628;3201,90953;1067,88813;0,84533;0,78112;0,74367;534,72762;2134,71692;3735,71692;8536,74367;14405,77042;22407,79182;30943,79717;36279,78112;39480,75972;41080,71692;41080,66877;37879,62597;32010,59387;25075,56712;17072,53502;9603,48687;3735,42801;534,33706;534,21936;5335,11770;14405,4815;27742,535;39480,0;46415,1605;52284,3210;57085,5350;59219,6955;59753,8025;60286,10165;60286,13375;60286,17656;60286,21401;59753,23006;58686,24076;56552,24076;53351,21936;47482,19261;40013,17121;32544,17121;27742,18726;25075,21401;22941,24611;23474,28891;26675,33706;32544,36381;40013,39591;48016,42801;56018,47081;61887,53502;65088,62062" o:connectangles="0,0,0,0,0,0,0,0,0,0,0,0,0,0,0,0,0,0,0,0,0,0,0,0,0,0,0,0,0,0,0,0,0,0,0,0,0,0,0,0,0,0,0,0,0,0,0,0,0,0,0,0,0,0,0,0,0,0,0,0,0,0"/>
                </v:shape>
                <v:shape id="Freeform 50" o:spid="_x0000_s1071" style="position:absolute;left:47704;top:28305;width:857;height:1286;visibility:visible;mso-wrap-style:square;v-text-anchor:top" coordsize="162,2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E+NscA&#10;AADcAAAADwAAAGRycy9kb3ducmV2LnhtbESPzWrDMBCE74W+g9hCbo3skITGtRzcQCDkkB+3D7BY&#10;W9uttTKW4jh9+ipQ6HGYmW+YdD2aVgzUu8aygngagSAurW64UvDxvn1+AeE8ssbWMim4kYN19viQ&#10;YqLtlc80FL4SAcIuQQW1910ipStrMuimtiMO3qftDfog+0rqHq8Bblo5i6KlNNhwWKixo01N5Xdx&#10;MQr2x+7wczhxPrzp1fwrXsSzVb5VavI05q8gPI3+P/zX3mkF88US7mfCEZDZ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YxPjbHAAAA3AAAAA8AAAAAAAAAAAAAAAAAmAIAAGRy&#10;cy9kb3ducmV2LnhtbFBLBQYAAAAABAAEAPUAAACMAwAAAAA=&#10;" path="m162,89r,21l158,127r-6,17l144,157r-9,11l122,175r-13,6l91,181r-6,l79,180r-6,-1l68,176r-6,-2l57,169r-6,-4l46,159r,76l46,237r-1,2l43,240r-2,2l38,242r-4,1l29,243r-7,l16,243r-5,l8,242r-3,l3,240,2,239,,237r,-2l,10,,9,2,8,3,6,4,5,6,4r4,l14,4r6,l25,4r4,l32,4r3,1l36,6r1,2l38,9r,1l38,30r8,-8l52,17r7,-6l67,8,73,4,80,3,89,r7,l114,1r13,7l138,15r9,11l154,40r5,14l162,70r,19xm115,93r,-11l114,73,111,63r-2,-7l104,48,99,43,91,40r-8,l79,40r-5,1l71,42r-5,3l61,48r-5,5l51,58r-5,8l46,118r9,12l64,137r9,5l82,143r8,l96,138r7,-5l107,127r4,-7l112,110r3,-9l115,93xe" fillcolor="black" stroked="f">
                  <v:path arrowok="t" o:connecttype="custom" o:connectlocs="85725,58209;80433,76200;71438,88900;57679,95780;44979,95780;38629,94721;32808,92075;26987,87313;24342,124355;23813,126471;21696,128059;17992,128588;11642,128588;5821,128588;2646,128059;1058,126471;0,124355;0,4763;1588,3175;3175,2117;7408,2117;13229,2117;16933,2117;19050,3175;20108,4763;20108,15875;27517,8996;35454,4233;42333,1588;50800,0;67204,4233;77788,13758;84138,28575;85725,47096;60854,43392;58737,33338;55033,25400;48154,21167;41804,21167;37571,22225;32279,25400;26987,30692;24342,62442;33867,72496;43392,75671;50800,73025;56621,67204;59267,58209;60854,49213" o:connectangles="0,0,0,0,0,0,0,0,0,0,0,0,0,0,0,0,0,0,0,0,0,0,0,0,0,0,0,0,0,0,0,0,0,0,0,0,0,0,0,0,0,0,0,0,0,0,0,0,0"/>
                  <o:lock v:ext="edit" verticies="t"/>
                </v:shape>
                <v:shape id="Freeform 51" o:spid="_x0000_s1072" style="position:absolute;left:48704;top:28305;width:921;height:968;visibility:visible;mso-wrap-style:square;v-text-anchor:top" coordsize="172,1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xyBcMA&#10;AADcAAAADwAAAGRycy9kb3ducmV2LnhtbESPS4vCQBCE7wv+h6GFva0TRVeNGcWIgpc9+Lo3mc5D&#10;Mz0hM2r23zsLCx6LqvqKSladqcWDWldZVjAcRCCIM6srLhScT7uvGQjnkTXWlknBLzlYLXsfCcba&#10;PvlAj6MvRICwi1FB6X0TS+mykgy6gW2Ig5fb1qAPsi2kbvEZ4KaWoyj6lgYrDgslNrQpKbsd70ZB&#10;OulcfnFput9urayz689hU8yV+ux36wUIT51/h//be61gPJnC35lwBOTy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oxyBcMAAADcAAAADwAAAAAAAAAAAAAAAACYAgAAZHJzL2Rv&#10;d25yZXYueG1sUEsFBgAAAAAEAAQA9QAAAIgDAAAAAA==&#10;" path="m172,89r-1,21l167,127r-6,16l150,157r-11,11l123,175r-17,6l85,181r-21,l47,176,32,169,21,159,11,147,5,131,1,114,,93,1,73,6,56,12,38,22,26,34,15,49,8,67,1,88,r21,1l125,6r15,7l152,24r9,12l167,52r5,17l172,89xm125,91r,-11l124,69,122,59r-4,-7l112,45r-6,-4l97,37,86,36r-9,1l69,40r-8,5l56,51r-5,7l49,68,47,78r,13l47,102r2,10l51,122r4,8l60,137r7,5l75,144r11,2l96,146r7,-4l111,138r5,-7l120,123r3,-8l125,104r,-13xe" fillcolor="black" stroked="f">
                  <v:path arrowok="t" o:connecttype="custom" o:connectlocs="91540,58852;86186,76507;74409,89883;56744,96838;34260,96838;17130,90418;5889,78647;535,60992;535,39056;6424,20331;18201,8025;35866,535;58350,535;74945,6955;86186,19261;92075,36916;66915,48687;66380,36916;63168,27821;56744,21936;46038,19261;36937,21401;29978,27286;26231,36381;25160,48687;26231,59922;29443,69552;35866,75972;46038,78112;55138,75972;62097,70087;65844,61527;66915,48687" o:connectangles="0,0,0,0,0,0,0,0,0,0,0,0,0,0,0,0,0,0,0,0,0,0,0,0,0,0,0,0,0,0,0,0,0"/>
                  <o:lock v:ext="edit" verticies="t"/>
                </v:shape>
                <v:shape id="Freeform 52" o:spid="_x0000_s1073" style="position:absolute;left:49815;top:28305;width:540;height:952;visibility:visible;mso-wrap-style:square;v-text-anchor:top" coordsize="103,1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sky8AA&#10;AADcAAAADwAAAGRycy9kb3ducmV2LnhtbERPTYvCMBC9C/6HMMLeNNVVWaqpiO6CexF0xfPYTJti&#10;MylN1PrvzWHB4+N9L1edrcWdWl85VjAeJSCIc6crLhWc/n6GXyB8QNZYOyYFT/Kwyvq9JabaPfhA&#10;92MoRQxhn6ICE0KTSulzQxb9yDXEkStcazFE2JZSt/iI4baWkySZS4sVxwaDDW0M5dfjzSrYm6I6&#10;fX+ueVYfzOb3csaQbOdKfQy69QJEoC68xf/unVYwncW18Uw8AjJ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asky8AAAADcAAAADwAAAAAAAAAAAAAAAACYAgAAZHJzL2Rvd25y&#10;ZXYueG1sUEsFBgAAAAAEAAQA9QAAAIUDAAAAAA==&#10;" path="m103,26r,6l103,36r,4l102,43r-1,2l100,46r-2,1l97,47r-1,l94,46r-2,l90,45r-3,l85,43r-3,l79,43r-4,l71,45r-3,1l64,50r-5,3l55,58r-5,6l45,72r,99l45,174r-1,1l43,176r-2,2l38,178r-4,1l29,179r-6,l17,179r-5,l7,178r-2,l2,176,1,175,,174r,-3l,10,,9,1,8,2,6,5,5,7,4r3,l15,4r5,l25,4r4,l33,4r1,1l37,6r1,2l39,9r,1l39,31r6,-9l50,16r7,-6l61,6,66,4,71,1,76,r5,l84,r3,l90,1r2,l95,3r2,l100,4r1,1l101,5r1,1l102,8r1,2l103,11r,4l103,20r,6xe" fillcolor="black" stroked="f">
                  <v:path arrowok="t" o:connecttype="custom" o:connectlocs="53975,17028;53975,21285;52927,23946;51355,25010;50307,25010;48211,24478;45591,23946;42970,22881;39302,22881;35634,24478;30918,28203;26201,34056;23581,90993;23057,93122;21485,94718;17817,95250;12053,95250;6288,95250;2620,94718;524,93122;0,90993;0,4789;1048,3193;3668,2128;7860,2128;13101,2128;17293,2128;19389,3193;20437,4789;20437,16496;26201,8514;31966,3193;37206,532;42446,0;45591,0;48211,532;50831,1596;52927,2661;53451,3193;53975,5321;53975,7982;53975,13835" o:connectangles="0,0,0,0,0,0,0,0,0,0,0,0,0,0,0,0,0,0,0,0,0,0,0,0,0,0,0,0,0,0,0,0,0,0,0,0,0,0,0,0,0,0"/>
                </v:shape>
                <v:shape id="Freeform 53" o:spid="_x0000_s1074" style="position:absolute;left:50403;top:28098;width:603;height:1175;visibility:visible;mso-wrap-style:square;v-text-anchor:top" coordsize="114,2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5GVccA&#10;AADcAAAADwAAAGRycy9kb3ducmV2LnhtbESPT2sCMRTE74LfITyhl1Kz2j/W1Si22FZ6q1rU22Pz&#10;3Cy7eVk2UbffvikUPA4z8xtmOm9tJc7U+MKxgkE/AUGcOV1wrmC7ebt7BuEDssbKMSn4IQ/zWbcz&#10;xVS7C3/ReR1yESHsU1RgQqhTKX1myKLvu5o4ekfXWAxRNrnUDV4i3FZymCRP0mLBccFgTa+GsnJ9&#10;sgr0co+H78XH6nN3f6vN5j0pX0alUje9djEBEagN1/B/e6UVPDyO4e9MPAJy9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jeRlXHAAAA3AAAAA8AAAAAAAAAAAAAAAAAmAIAAGRy&#10;cy9kb3ducmV2LnhtbFBLBQYAAAAABAAEAPUAAACMAwAAAAA=&#10;" path="m114,194r,8l112,207r-1,3l110,213r-1,1l105,217r-3,l98,218r-4,1l89,220r-5,l79,220r-14,l56,217,46,213r-8,-6l33,198,30,188,27,177,26,162r,-82l6,80r-2,l1,76,,71,,61,,56,,53,1,50r,-2l3,45,4,44r1,l8,43r18,l26,7r,-1l27,5,29,4,31,2,33,1r5,l42,r6,l56,r3,1l64,1r3,1l69,4r1,1l72,6r,1l72,43r34,l109,44r1,l111,45r1,3l112,50r2,3l114,56r,5l114,71r-2,5l110,80r-4,l72,80r,76l72,169r3,7l82,181r8,1l94,182r4,l100,181r2,l104,180r2,-2l107,178r2,l110,178r1,l112,180r,1l112,183r2,3l114,189r,5xe" fillcolor="black" stroked="f">
                  <v:path arrowok="t" o:connecttype="custom" o:connectlocs="60325,107863;58737,112135;57679,114271;53975,115873;49742,116941;44450,117475;34396,117475;24342,113737;17463,105728;14287,94514;13758,42718;2117,42718;0,37912;0,29903;529,26699;1588,24029;2646,23495;13758,22961;13758,3204;15346,2136;17463,534;22225,0;29633,0;33867,534;36513,2136;38100,3204;38100,22961;57679,23495;58737,24029;59267,26699;60325,29903;60325,37912;58208,42718;38100,42718;38100,90242;43392,96650;49742,97184;52917,96650;55033,96116;56621,95048;58208,95048;59267,96116;59267,97718;60325,100922" o:connectangles="0,0,0,0,0,0,0,0,0,0,0,0,0,0,0,0,0,0,0,0,0,0,0,0,0,0,0,0,0,0,0,0,0,0,0,0,0,0,0,0,0,0,0,0"/>
                </v:shape>
                <v:rect id="Rectangle 54" o:spid="_x0000_s1075" style="position:absolute;left:29003;top:31210;width:413;height: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wVCcIA&#10;AADcAAAADwAAAGRycy9kb3ducmV2LnhtbERPy4rCMBTdD/gP4QqzG1NFRatRVBDcCD5mMe6uzbUt&#10;Njc1yWj16yeLAZeH857OG1OJOzlfWlbQ7SQgiDOrS84VfB/XXyMQPiBrrCyTgid5mM9aH1NMtX3w&#10;nu6HkIsYwj5FBUUIdSqlzwoy6Du2Jo7cxTqDIUKXS+3wEcNNJXtJMpQGS44NBda0Kii7Hn6NguV4&#10;tLzt+rx97c8nOv2cr4OeS5T6bDeLCYhATXiL/90braA/jPPjmXgE5Ow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HBUJwgAAANwAAAAPAAAAAAAAAAAAAAAAAJgCAABkcnMvZG93&#10;bnJldi54bWxQSwUGAAAAAAQABAD1AAAAhwMAAAAA&#10;" fillcolor="black" stroked="f"/>
                <v:shape id="Freeform 55" o:spid="_x0000_s1076" style="position:absolute;left:30305;top:30781;width:571;height:1111;visibility:visible;mso-wrap-style:square;v-text-anchor:top" coordsize="108,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0dRcUA&#10;AADcAAAADwAAAGRycy9kb3ducmV2LnhtbESPT4vCMBTE74LfITxhL6JpFxHpGkXUgn9O6+7F26N5&#10;2xSbl9JE7e6nN4Kwx2FmfsPMl52txY1aXzlWkI4TEMSF0xWXCr6/8tEMhA/IGmvHpOCXPCwX/d4c&#10;M+3u/Em3UyhFhLDPUIEJocmk9IUhi37sGuLo/bjWYoiyLaVu8R7htpbvSTKVFiuOCwYbWhsqLqer&#10;VbA72Blt9+fhsUjzo+ZNLc1frtTboFt9gAjUhf/wq73TCibTFJ5n4hGQi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3R1FxQAAANwAAAAPAAAAAAAAAAAAAAAAAJgCAABkcnMv&#10;ZG93bnJldi54bWxQSwUGAAAAAAQABAD1AAAAigMAAAAA&#10;" path="m108,11r,4l108,16r,3l107,20r-1,1l106,22r-1,l103,24r-76,l27,94r71,l100,94r1,l102,95r1,1l103,97r2,3l105,101r,4l105,107r,3l103,112r,1l102,115r-1,1l100,116r-2,l27,116r,87l27,205r,l26,206r-2,1l22,207r-2,l17,208r-4,l10,208,7,207r-2,l2,207,1,206,,205r,l,203,,11,,5,2,3,6,r4,l103,r2,l106,r,1l107,3r1,1l108,6r,3l108,11xe" fillcolor="black" stroked="f">
                  <v:path arrowok="t" o:connecttype="custom" o:connectlocs="57150,5877;57150,8014;57150,8548;57150,10151;56621,10685;56092,11219;56092,11754;55562,11754;54504,12822;14287,12822;14287,50220;51858,50220;52917,50220;53446,50220;53975,50754;54504,51288;54504,51823;55562,53425;55562,53960;55562,56097;55562,57165;55562,58768;54504,59837;54504,60371;53975,61439;53446,61974;52917,61974;51858,61974;14287,61974;14287,108454;14287,109522;14287,109522;13758,110056;12700,110591;11642,110591;10583,110591;8996,111125;6879,111125;5292,111125;3704,110591;2646,110591;1058,110591;529,110056;0,109522;0,109522;0,108454;0,5877;0,2671;1058,1603;3175,0;5292,0;54504,0;55562,0;56092,0;56092,534;56621,1603;57150,2137;57150,3206;57150,4808;57150,5877" o:connectangles="0,0,0,0,0,0,0,0,0,0,0,0,0,0,0,0,0,0,0,0,0,0,0,0,0,0,0,0,0,0,0,0,0,0,0,0,0,0,0,0,0,0,0,0,0,0,0,0,0,0,0,0,0,0,0,0,0,0,0,0"/>
                </v:shape>
                <v:shape id="Freeform 56" o:spid="_x0000_s1077" style="position:absolute;left:30988;top:31067;width:635;height:825;visibility:visible;mso-wrap-style:square;v-text-anchor:top" coordsize="119,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nHC8MA&#10;AADcAAAADwAAAGRycy9kb3ducmV2LnhtbESP3YrCMBSE74V9h3AWvNPUKrJUo7gLhYLgT1fw9tAc&#10;22JzUpqo3bffCIKXw8x8wyzXvWnEnTpXW1YwGUcgiAuray4VnH7T0RcI55E1NpZJwR85WK8+BktM&#10;tH3wke65L0WAsEtQQeV9m0jpiooMurFtiYN3sZ1BH2RXSt3hI8BNI+MomkuDNYeFClv6qai45jej&#10;YLrPs+84zS6W0ma/O7syxe1BqeFnv1mA8NT7d/jVzrSC2TyG55lwBOTq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BnHC8MAAADcAAAADwAAAAAAAAAAAAAAAACYAgAAZHJzL2Rv&#10;d25yZXYueG1sUEsFBgAAAAAEAAQA9QAAAIgDAAAAAA==&#10;" path="m119,151r-1,2l118,154r-2,1l114,155r-2,1l107,156r-4,l101,155r-3,l97,154r-1,-1l96,151r,-14l86,146r-11,7l63,158r-13,l39,158,29,155r-8,-4l13,146,9,140,4,133,1,124,,114,1,102,5,94r6,-9l20,77r9,-4l43,69,57,66r16,l92,66r,-11l92,47,91,41,89,34,85,29,81,26,75,23,68,21r-9,l50,21r-8,2l34,26r-6,2l23,31r-5,2l15,36r-3,l11,36r,l10,34,9,33r,-1l7,31r,-3l7,26r,-4l9,20r,-3l11,15r2,-3l18,10,23,7,31,5,38,2,45,1,54,r7,l76,,89,4r9,3l106,13r6,8l116,31r2,10l119,54r,97xm92,85r-22,l59,86r-7,1l43,90r-5,2l33,96r-4,5l28,107r-1,6l28,123r6,7l43,137r11,1l65,137r9,-5l82,126,92,116r,-31xe" fillcolor="black" stroked="f">
                  <v:path arrowok="t" o:connecttype="custom" o:connectlocs="62966,79938;61899,80983;59765,81505;54962,81505;52294,80983;51227,79938;51227,71578;40021,79938;26681,82550;15475,80983;6937,76280;2134,69488;0,59561;2668,49112;10672,40230;22945,36050;38954,34483;49092,28736;48559,21421;45357,15152;40021,12017;31483,10972;22412,12017;14941,14629;9605,17241;6403,18809;5870,18809;4803,17241;3735,16197;3735,13584;4803,10449;5870,7837;9605,5225;16542,2612;24013,522;32550,0;47492,2090;56563,6792;61899,16197;63500,28213;49092,44410;31483,44932;22945,47022;17609,50157;14941,55904;14941,64264;22945,71578;34685,71578;43756,65831;49092,44410" o:connectangles="0,0,0,0,0,0,0,0,0,0,0,0,0,0,0,0,0,0,0,0,0,0,0,0,0,0,0,0,0,0,0,0,0,0,0,0,0,0,0,0,0,0,0,0,0,0,0,0,0,0"/>
                  <o:lock v:ext="edit" verticies="t"/>
                </v:shape>
                <v:shape id="Freeform 57" o:spid="_x0000_s1078" style="position:absolute;left:31750;top:30861;width:508;height:1031;visibility:visible;mso-wrap-style:square;v-text-anchor:top" coordsize="94,1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A0ocMA&#10;AADcAAAADwAAAGRycy9kb3ducmV2LnhtbESP3WoCMRSE7wt9h3AK3tWs1oqsRrFSQfCm/jzAcXPc&#10;LN2chE1Wt316IwheDjPzDTNbdLYWF2pC5VjBoJ+BIC6crrhUcDys3ycgQkTWWDsmBX8UYDF/fZlh&#10;rt2Vd3TZx1IkCIccFZgYfS5lKAxZDH3niZN3do3FmGRTSt3gNcFtLYdZNpYWK04LBj2tDBW/+9Yq&#10;wIHMvP8+mX/92ZKL22Urv36U6r11yymISF18hh/tjVYwGn/A/Uw6AnJ+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JA0ocMAAADcAAAADwAAAAAAAAAAAAAAAACYAgAAZHJzL2Rv&#10;d25yZXYueG1sUEsFBgAAAAAEAAQA9QAAAIgDAAAAAA==&#10;" path="m94,177r,5l94,185r-1,2l91,188r-1,2l88,191r-3,1l82,193r-3,l75,195r-3,l68,195r-11,l48,192r-7,-4l35,183r-4,-7l27,167r-1,-9l25,145r,-83l5,62r-2,l1,59,,55,,50,,48,,46,,43,1,42r,-1l3,41,4,39r1,l25,39,25,5r,-1l26,4r,-2l29,1r1,l32,r3,l38,r4,l45,r2,1l50,1r1,1l51,4r1,l52,5r,34l89,39r1,l91,41r2,l93,42r1,1l94,46r,2l94,50r,5l93,59r-2,3l89,62r-37,l52,142r1,13l56,165r6,6l72,172r3,l79,171r3,l84,170r2,-1l88,169r1,-2l90,167r1,l91,169r2,l93,170r1,1l94,172r,3l94,177xe" fillcolor="black" stroked="f">
                  <v:path arrowok="t" o:connecttype="custom" o:connectlocs="50800,96309;50260,98955;48638,100542;45936,101600;42694,102130;38911,103188;30804,103188;22157,99484;16753,93134;14051,83609;13511,32808;1621,32808;0,29104;0,25400;0,22754;540,21696;2162,20638;13511,20638;13511,2117;14051,1058;16213,529;18915,0;22698,0;25400,529;27562,1058;28102,2117;28102,20638;48638,20638;50260,21696;50800,22754;50800,25400;50800,29104;49179,32808;28102,32808;28643,82021;33506,90488;40532,91017;44315,90488;46477,89430;48098,88371;49179,88371;50260,89430;50800,90488;50800,92605" o:connectangles="0,0,0,0,0,0,0,0,0,0,0,0,0,0,0,0,0,0,0,0,0,0,0,0,0,0,0,0,0,0,0,0,0,0,0,0,0,0,0,0,0,0,0,0"/>
                </v:shape>
                <v:shape id="Freeform 58" o:spid="_x0000_s1079" style="position:absolute;left:32829;top:31067;width:1143;height:825;visibility:visible;mso-wrap-style:square;v-text-anchor:top" coordsize="215,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svIcMA&#10;AADcAAAADwAAAGRycy9kb3ducmV2LnhtbESPT4vCMBTE74LfIbwFL7Kmioh2jSKK0qPrn/ujeduW&#10;Ni+libX66Y0g7HGYmd8wy3VnKtFS4wrLCsajCARxanXBmYLLef89B+E8ssbKMil4kIP1qt9bYqzt&#10;nX+pPflMBAi7GBXk3texlC7NyaAb2Zo4eH+2MeiDbDKpG7wHuKnkJIpm0mDBYSHHmrY5peXpZhSU&#10;u0WZbeZ1og/J9vi4Ps152B6UGnx1mx8Qnjr/H/60E61gOpvC+0w4AnL1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xsvIcMAAADcAAAADwAAAAAAAAAAAAAAAACYAgAAZHJzL2Rv&#10;d25yZXYueG1sUEsFBgAAAAAEAAQA9QAAAIgDAAAAAA==&#10;" path="m215,151r,2l215,154r-1,l212,155r-1,l209,156r-4,l202,156r-4,l195,156r-2,-1l191,155r-1,-1l189,154r,-1l189,151r,-87l188,54r-2,-7l185,39r-3,-6l178,28r-5,-2l167,23r-8,-1l151,23r-10,6l132,38,121,50r,101l121,153r-1,1l120,154r-1,1l116,155r-2,1l111,156r-3,l104,156r-3,l99,155r-1,l97,154r-2,l95,153r,-2l95,64,94,54,93,47,90,39,88,33,84,28,79,26,73,23,66,22r-9,1l47,29,37,38,28,50r,101l28,153r-2,1l26,154r-1,1l23,155r-3,1l18,156r-4,l10,156r-2,l5,155r-2,l2,154r,l,153r,-2l,7,,6,2,5,2,4r1,l5,2r2,l9,2r4,l16,2r3,l21,2r2,2l24,4r,1l25,6r,1l25,26,37,13,48,6,60,1,72,r9,l88,1r6,3l100,7r5,4l110,16r4,6l116,28r8,-7l130,15r6,-5l142,6r6,-4l154,1,159,r7,l179,r10,5l198,10r6,7l210,26r2,11l215,48r,12l215,151xe" fillcolor="black" stroked="f">
                  <v:path arrowok="t" o:connecttype="custom" o:connectlocs="114300,80963;113768,81492;112173,82021;108984,82550;105262,82550;102604,82021;101009,81492;100478,80963;100478,33867;98883,24871;96756,17463;91972,13758;84529,11642;74960,15346;64327,26458;64327,80963;63795,81492;61669,82021;59011,82550;55289,82550;52631,82021;51568,81492;50505,80963;50505,33867;49441,24871;46783,17463;41999,13758;35087,11642;24987,15346;14886,26458;14886,80963;13822,81492;12227,82021;9569,82550;5316,82550;2658,82021;1063,81492;0,80963;0,3704;1063,2646;1595,2117;3721,1058;6911,1058;10101,1058;12227,2117;12759,2646;13291,3704;19670,6879;31898,529;43062,0;49973,2117;55821,5821;60606,11642;65922,11113;72301,5292;78681,1058;84529,0;95161,0;105262,5292;111642,13758;114300,25400;114300,79904" o:connectangles="0,0,0,0,0,0,0,0,0,0,0,0,0,0,0,0,0,0,0,0,0,0,0,0,0,0,0,0,0,0,0,0,0,0,0,0,0,0,0,0,0,0,0,0,0,0,0,0,0,0,0,0,0,0,0,0,0,0,0,0,0,0"/>
                </v:shape>
                <v:shape id="Freeform 59" o:spid="_x0000_s1080" style="position:absolute;left:34163;top:31067;width:635;height:825;visibility:visible;mso-wrap-style:square;v-text-anchor:top" coordsize="119,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ff8QA&#10;AADcAAAADwAAAGRycy9kb3ducmV2LnhtbESPW4vCMBSE3xf8D+EIvq2pl5WlGkWFQkHw0l3Y10Nz&#10;bIvNSWmi1n9vBGEfh5n5hlmsOlOLG7WusqxgNIxAEOdWV1wo+P1JPr9BOI+ssbZMCh7kYLXsfSww&#10;1vbOJ7plvhABwi5GBaX3TSyly0sy6Ia2IQ7e2bYGfZBtIXWL9wA3tRxH0UwarDgslNjQtqT8kl2N&#10;gskhSzfjJD1bSurD/s8VCe6OSg363XoOwlPn/8PvdqoVTGdf8DoTjoBcP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vwX3/EAAAA3AAAAA8AAAAAAAAAAAAAAAAAmAIAAGRycy9k&#10;b3ducmV2LnhtbFBLBQYAAAAABAAEAPUAAACJAwAAAAA=&#10;" path="m119,151r-1,2l118,154r-2,1l114,155r-2,1l107,156r-4,l101,155r-3,l97,154r-1,-1l96,151r,-14l86,146r-11,7l63,158r-13,l39,158r-9,-3l21,151r-8,-5l9,140,4,133,1,124,,114,1,102,5,94r6,-9l20,77,30,73,43,69,57,66r16,l92,66r,-11l92,47,91,41,89,34,85,29,81,26,75,23,69,21r-10,l50,21r-8,2l34,26r-6,2l23,31r-5,2l15,36r-3,l11,36r,l10,34,9,33r,-1l7,31r,-3l7,26r,-4l9,20r,-3l11,15r2,-3l18,10,23,7,31,5,38,2,46,1,54,r8,l76,,89,4r9,3l106,13r6,8l116,31r2,10l119,54r,97xm92,85r-22,l59,86r-7,1l43,90r-5,2l33,96r-3,5l28,107r-1,6l28,123r6,7l43,137r11,1l65,137r9,-5l82,126,92,116r,-31xe" fillcolor="black" stroked="f">
                  <v:path arrowok="t" o:connecttype="custom" o:connectlocs="62966,79938;61899,80983;59765,81505;54962,81505;52294,80983;51227,79938;51227,71578;40021,79938;26681,82550;16008,80983;6937,76280;2134,69488;0,59561;2668,49112;10672,40230;22945,36050;38954,34483;49092,28736;48559,21421;45357,15152;40021,12017;31483,10972;22412,12017;14941,14629;9605,17241;6403,18809;5870,18809;4803,17241;3735,16197;3735,13584;4803,10449;5870,7837;9605,5225;16542,2612;24546,522;33084,0;47492,2090;56563,6792;61899,16197;63500,28213;49092,44410;31483,44932;22945,47022;17609,50157;14941,55904;14941,64264;22945,71578;34685,71578;43756,65831;49092,44410" o:connectangles="0,0,0,0,0,0,0,0,0,0,0,0,0,0,0,0,0,0,0,0,0,0,0,0,0,0,0,0,0,0,0,0,0,0,0,0,0,0,0,0,0,0,0,0,0,0,0,0,0,0"/>
                  <o:lock v:ext="edit" verticies="t"/>
                </v:shape>
                <v:shape id="Freeform 60" o:spid="_x0000_s1081" style="position:absolute;left:35052;top:30702;width:142;height:1190;visibility:visible;mso-wrap-style:square;v-text-anchor:top" coordsize="26,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EWV8UA&#10;AADcAAAADwAAAGRycy9kb3ducmV2LnhtbESPQWvCQBSE74L/YXlCb7rRliDRVTQgeqgHNbTXZ/Y1&#10;Sc2+Ddmtpv76bkHwOMzMN8x82ZlaXKl1lWUF41EEgji3uuJCQXbaDKcgnEfWWFsmBb/kYLno9+aY&#10;aHvjA12PvhABwi5BBaX3TSKly0sy6Ea2IQ7el20N+iDbQuoWbwFuajmJolgarDgslNhQWlJ+Of4Y&#10;Bfvso8tovTun9eSuTfq9fY9fP5V6GXSrGQhPnX+GH+2dVvAWx/B/JhwBuf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cRZXxQAAANwAAAAPAAAAAAAAAAAAAAAAAJgCAABkcnMv&#10;ZG93bnJldi54bWxQSwUGAAAAAAQABAD1AAAAigMAAAAA&#10;" path="m26,219r,2l26,222r-1,l24,223r-1,l20,224r-2,l14,224r-4,l7,224,4,223r-1,l2,222r-2,l,221r,-2l,5,,4,,3,2,1r1,l4,,7,r3,l14,r4,l20,r3,l24,1r1,l26,3r,1l26,5r,214xe" fillcolor="black" stroked="f">
                  <v:path arrowok="t" o:connecttype="custom" o:connectlocs="14288,116405;14288,117468;14288,118000;13738,118000;13189,118531;12639,118531;10991,119063;9892,119063;7694,119063;5495,119063;3847,119063;2198,118531;1649,118531;1099,118000;0,118000;0,117468;0,116405;0,2658;0,2126;0,1595;1099,532;1649,532;2198,0;3847,0;5495,0;7694,0;9892,0;10991,0;12639,0;13189,532;13738,532;14288,1595;14288,2126;14288,2658;14288,116405" o:connectangles="0,0,0,0,0,0,0,0,0,0,0,0,0,0,0,0,0,0,0,0,0,0,0,0,0,0,0,0,0,0,0,0,0,0,0"/>
                </v:shape>
                <v:shape id="Freeform 61" o:spid="_x0000_s1082" style="position:absolute;left:35401;top:31067;width:635;height:825;visibility:visible;mso-wrap-style:square;v-text-anchor:top" coordsize="119,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5kk8QA&#10;AADcAAAADwAAAGRycy9kb3ducmV2LnhtbESP3YrCMBSE7wXfIRxh7zRdV1ypRtGFQkHwpyt4e2iO&#10;bdnmpDRZrW9vBMHLYWa+YRarztTiSq2rLCv4HEUgiHOrKy4UnH6T4QyE88gaa8uk4E4OVst+b4Gx&#10;tjc+0jXzhQgQdjEqKL1vYildXpJBN7INcfAutjXog2wLqVu8Bbip5TiKptJgxWGhxIZ+Ssr/sn+j&#10;4GufpZtxkl4sJfV+d3ZFgtuDUh+Dbj0H4anz7/CrnWoFk+k3PM+EI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RuZJPEAAAA3AAAAA8AAAAAAAAAAAAAAAAAmAIAAGRycy9k&#10;b3ducmV2LnhtbFBLBQYAAAAABAAEAPUAAACJAwAAAAA=&#10;" path="m119,151r,2l118,154r-1,1l114,155r-2,1l107,156r-4,l101,155r-3,l97,154r-1,-1l96,151r,-14l86,146r-11,7l63,158r-13,l39,158,29,155r-8,-4l15,146,8,140,3,133,1,124,,114,1,102,6,94r5,-9l19,77,29,73,43,69,56,66r16,l92,66r,-11l92,47,91,41,88,34,85,29,81,26,75,23,69,21r-9,l50,21r-8,2l34,26r-6,2l23,31r-5,2l15,36r-2,l12,36r-1,l10,34,8,33r,-1l7,31r,-3l7,26r,-4l8,20r,-3l11,15r2,-3l18,10,23,7,31,5,38,2,45,1,54,r7,l76,,88,4,98,7r8,6l112,21r4,10l118,41r1,13l119,151xm92,85r-22,l60,86r-9,1l43,90r-5,2l33,96r-4,5l28,107r-1,6l28,123r6,7l43,137r12,1l65,137r9,-5l83,126r9,-10l92,85xe" fillcolor="black" stroked="f">
                  <v:path arrowok="t" o:connecttype="custom" o:connectlocs="63500,79938;62433,80983;59765,81505;54962,81505;52294,80983;51227,79938;51227,71578;40021,79938;26681,82550;15475,80983;8004,76280;1601,69488;0,59561;3202,49112;10139,40230;22945,36050;38420,34483;49092,28736;48559,21421;45357,15152;40021,12017;32017,10972;22412,12017;14941,14629;9605,17241;6937,18809;5870,18809;4269,17241;3735,16197;3735,13584;4269,10449;5870,7837;9605,5225;16542,2612;24013,522;32550,0;46958,2090;56563,6792;61899,16197;63500,28213;49092,44410;32017,44932;22945,47022;17609,50157;14941,55904;14941,64264;22945,71578;34685,71578;44290,65831;49092,44410" o:connectangles="0,0,0,0,0,0,0,0,0,0,0,0,0,0,0,0,0,0,0,0,0,0,0,0,0,0,0,0,0,0,0,0,0,0,0,0,0,0,0,0,0,0,0,0,0,0,0,0,0,0"/>
                  <o:lock v:ext="edit" verticies="t"/>
                </v:shape>
                <v:shape id="Freeform 62" o:spid="_x0000_s1083" style="position:absolute;left:36290;top:30702;width:698;height:1190;visibility:visible;mso-wrap-style:square;v-text-anchor:top" coordsize="133,2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i7RsIA&#10;AADcAAAADwAAAGRycy9kb3ducmV2LnhtbERPz2vCMBS+D/wfwhO8DE11I0g1ijiEsZ1WPejt0Tzb&#10;YvNSkqzt/vvlMNjx4/u93Y+2FT350DjWsFxkIIhLZxquNFzOp/kaRIjIBlvHpOGHAux3k6ct5sYN&#10;/EV9ESuRQjjkqKGOsculDGVNFsPCdcSJuztvMSboK2k8DinctnKVZUpabDg11NjRsabyUXxbDc9F&#10;z2/Dy4e/eqU+V6qr2ps/aD2bjocNiEhj/Bf/ud+NhleV1qYz6QjI3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WLtGwgAAANwAAAAPAAAAAAAAAAAAAAAAAJgCAABkcnMvZG93&#10;bnJldi54bWxQSwUGAAAAAAQABAD1AAAAhwMAAAAA&#10;" path="m133,145r-1,18l128,179r-3,15l117,205r-8,9l98,221r-13,5l70,226r-6,l58,224r-6,-1l47,221r-6,-4l36,213r-6,-6l24,201r,18l24,221r,1l22,222r-1,1l20,223r-3,1l15,224r-4,l9,224r-3,l4,223r-1,l1,222r-1,l,221r,-2l,5,,4,,3,1,1r2,l5,,8,r2,l14,r3,l20,r2,l24,1r1,l26,3r,1l27,5r,86l33,85r7,-5l45,77r6,-4l57,70r6,-1l68,68r6,l90,69r11,5l112,80r8,10l126,101r4,14l132,129r1,16xm105,148r,-11l104,127r-3,-11l98,109r-5,-8l86,95,79,91,69,90r-5,l59,91r-5,3l50,96r-5,4l38,105r-6,6l27,118r,58l37,189r10,7l58,202r10,1l78,202r7,-4l91,194r5,-8l101,178r3,-10l105,158r,-10xe" fillcolor="black" stroked="f">
                  <v:path arrowok="t" o:connecttype="custom" o:connectlocs="69325,85873;65648,102205;57245,112741;44641,119063;33612,119063;27310,117483;21533,114322;15756,109053;12605,115375;12605,116956;11029,117483;8928,118009;5777,118009;3151,118009;1576,117483;0,116956;0,115375;0,2107;525,527;2626,0;5252,0;8928,0;11554,0;13130,527;13655,2107;14180,47941;21008,42146;26785,38458;33087,36351;38864,35824;53044,38985;63023,47414;68274,60585;69850,76390;55145,72175;53044,61112;48842,53210;41490,47941;33612,47414;28360,49522;23633,52683;16806,58478;14180,92722;24684,103258;35713,106946;44641,104312;50418,97990;54620,88507;55145,77970" o:connectangles="0,0,0,0,0,0,0,0,0,0,0,0,0,0,0,0,0,0,0,0,0,0,0,0,0,0,0,0,0,0,0,0,0,0,0,0,0,0,0,0,0,0,0,0,0,0,0,0,0"/>
                  <o:lock v:ext="edit" verticies="t"/>
                </v:shape>
                <v:shape id="Freeform 63" o:spid="_x0000_s1084" style="position:absolute;left:37131;top:31067;width:540;height:825;visibility:visible;mso-wrap-style:square;v-text-anchor:top" coordsize="103,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Rsx8YA&#10;AADcAAAADwAAAGRycy9kb3ducmV2LnhtbESPT2vCQBTE74V+h+UJXoJuFBFNXaWIii0e/Ae9PrLP&#10;JJh9G7Ib3X77bqHQ4zAzv2EWq2Bq8aDWVZYVjIYpCOLc6ooLBdfLdjAD4TyyxtoyKfgmB6vl68sC&#10;M22ffKLH2RciQthlqKD0vsmkdHlJBt3QNsTRu9nWoI+yLaRu8RnhppbjNJ1KgxXHhRIbWpeU38+d&#10;UdDdkjDq9pvr+Bg+Pm2SH5Kv3Uypfi+8v4HwFPx/+K+91wom0zn8nolHQC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TRsx8YAAADcAAAADwAAAAAAAAAAAAAAAACYAgAAZHJz&#10;L2Rvd25yZXYueG1sUEsFBgAAAAAEAAQA9QAAAIsDAAAAAA==&#10;" path="m103,112r-2,10l98,132r-4,8l87,146r-9,5l68,155r-10,3l46,158r-7,l31,156r-7,-1l19,154r-6,-1l9,150,5,148,3,146,2,144,,142r,-3l,134r,-2l,129r,-2l2,126r,-2l3,124r,-1l4,123r3,l10,126r4,2l18,130r6,3l30,135r7,2l46,137r6,l58,135r5,-1l68,132r4,-4l74,124r1,-5l75,114r,-6l73,103r-4,-3l64,96,59,94,53,91,47,89,40,85,34,82,26,79,20,75,15,71,10,65,7,59,4,52,4,42r,-8l7,26r3,-8l16,12,24,7,34,4,43,,56,r6,l68,r5,1l78,2r5,3l87,6r2,1l91,9r2,1l93,11r1,1l94,13r,2l94,16r1,2l95,21r,2l94,26r,1l94,28r-1,1l93,31r-2,l90,31r-1,l87,29,83,27,79,26,74,23,69,22,63,21,56,20r-6,1l43,22r-4,1l36,26r-4,3l30,33r-1,4l29,41r1,6l32,52r4,3l41,59r5,2l52,65r6,3l66,70r6,3l79,76r6,4l90,84r5,6l99,96r2,7l103,112xe" fillcolor="black" stroked="f">
                  <v:path arrowok="t" o:connecttype="custom" o:connectlocs="52927,63741;49259,73146;40874,78893;30394,82550;20437,82550;12577,80983;6812,79938;2620,77325;1048,75235;0,72623;0,68966;0,66353;1048,64786;1572,64264;3668,64264;7336,66876;12577,69488;19389,71578;27250,71578;33014,70011;37730,66876;39302,62174;39302,56427;36158,52247;30918,49112;24629,46500;17817,42842;10481,39185;5240,33960;2096,27168;2096,17764;5240,9404;12577,3657;22533,0;32490,0;38254,522;43494,2612;46639,3657;48735,5225;49259,6270;49259,7837;49783,9404;49783,12017;49259,14107;48735,15152;47687,16197;46639,16197;43494,14107;38778,12017;33014,10972;26201,10972;20437,12017;16769,15152;15197,19331;15721,24556;18865,28736;24105,31871;30394,35528;37730,38140;44542,41797;49783,47022;52927,53814" o:connectangles="0,0,0,0,0,0,0,0,0,0,0,0,0,0,0,0,0,0,0,0,0,0,0,0,0,0,0,0,0,0,0,0,0,0,0,0,0,0,0,0,0,0,0,0,0,0,0,0,0,0,0,0,0,0,0,0,0,0,0,0,0,0"/>
                </v:shape>
                <v:shape id="Freeform 64" o:spid="_x0000_s1085" style="position:absolute;left:37814;top:31067;width:762;height:825;visibility:visible;mso-wrap-style:square;v-text-anchor:top" coordsize="144,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JIL8UA&#10;AADcAAAADwAAAGRycy9kb3ducmV2LnhtbESPwW7CMAyG75P2DpEncUGQjk1l6ghoQiDtsMtgl92s&#10;xrTRGqdqshLeHh+QOFq//8/+VpvsOzXSEF1gA8/zAhRxHazjxsDPcT97AxUTssUuMBm4UITN+vFh&#10;hZUNZ/6m8ZAaJRCOFRpoU+orrWPdksc4Dz2xZKcweEwyDo22A54F7ju9KIpSe3QsF1rsadtS/Xf4&#10;90Jx5XT83WU3fclFebqMX8Gl2pjJU/54B5Uop/vyrf1pDbwu5X2RERHQ6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EkgvxQAAANwAAAAPAAAAAAAAAAAAAAAAAJgCAABkcnMv&#10;ZG93bnJldi54bWxQSwUGAAAAAAQABAD1AAAAigMAAAAA&#10;" path="m144,77r,18l139,110r-5,14l125,135r-10,10l102,153r-14,5l70,158r-16,l39,153,27,146,17,138,10,127,5,113,1,98,,80,1,63,5,48,10,33,18,22,28,12,42,6,55,,74,,91,r13,5l117,11r10,9l134,31r6,13l144,60r,17xm117,79l115,68,114,57,112,47r-5,-9l102,32,93,26,85,22r-13,l61,22r-8,4l44,31r-6,7l33,45,30,55,28,66r,13l28,90r1,11l32,111r5,8l43,127r7,5l60,135r11,l82,135r10,-3l99,127r7,-8l111,112r3,-10l115,91r2,-12xe" fillcolor="black" stroked="f">
                  <v:path arrowok="t" o:connecttype="custom" o:connectlocs="76200,49634;70908,64786;60854,75758;46567,82550;28575,82550;14287,76280;5292,66353;529,51202;529,32916;5292,17241;14817,6270;29104,0;48154,0;61912,5747;70908,16197;76200,31348;61912,41275;60325,29781;56621,19854;49213,13584;38100,11494;28046,13584;20108,19854;15875,28736;14817,41275;15346,52769;19579,62174;26458,68966;37571,70533;48683,68966;56092,62174;60325,53292;61912,41275" o:connectangles="0,0,0,0,0,0,0,0,0,0,0,0,0,0,0,0,0,0,0,0,0,0,0,0,0,0,0,0,0,0,0,0,0"/>
                  <o:lock v:ext="edit" verticies="t"/>
                </v:shape>
                <v:shape id="Freeform 65" o:spid="_x0000_s1086" style="position:absolute;left:38782;top:31067;width:445;height:825;visibility:visible;mso-wrap-style:square;v-text-anchor:top" coordsize="84,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wUcQA&#10;AADcAAAADwAAAGRycy9kb3ducmV2LnhtbESPQWvCQBSE74L/YXlCb3WjqTakWUUKFStetHp/ZF+T&#10;YPbtmt1q/PfdQsHjMDPfMMWyN624Uucbywom4wQEcWl1w5WC49fHcwbCB2SNrWVScCcPy8VwUGCu&#10;7Y33dD2ESkQI+xwV1CG4XEpf1mTQj60jjt637QyGKLtK6g5vEW5aOU2SuTTYcFyo0dF7TeX58GMU&#10;7E6ZS9ep2wS+c/s521/WOt0q9TTqV28gAvXhEf5vb7SCl9cJ/J2JR0A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wlcFHEAAAA3AAAAA8AAAAAAAAAAAAAAAAAmAIAAGRycy9k&#10;b3ducmV2LnhtbFBLBQYAAAAABAAEAPUAAACJAwAAAAA=&#10;" path="m84,16r,4l84,22r,3l84,26r-1,1l83,28r-2,l80,28r-1,l78,28,75,27r-2,l70,26r-2,l65,25r-3,l58,25r-4,1l49,28r-3,4l41,36r-4,6l32,48r-6,9l26,151r,2l26,154r-1,l24,155r-2,l20,156r-3,l14,156r-4,l6,156,4,155r-1,l1,154r-1,l,153r,-2l,7,,6,,5,1,4r2,l4,2r2,l9,2r4,l15,2r2,l20,2r1,2l22,4r2,1l24,6r,1l24,28r6,-8l35,13,40,9,45,5,49,2,54,1,59,r4,l65,r3,l70,r4,1l77,1r2,1l81,2r2,2l83,5r1,l84,6r,1l84,9r,2l84,12r,4xe" fillcolor="black" stroked="f">
                  <v:path arrowok="t" o:connecttype="custom" o:connectlocs="44450,10583;44450,13229;43921,14287;42863,14817;41804,14817;39688,14287;37042,13758;34396,13229;30692,13229;25929,14817;21696,19050;16933,25400;13758,79904;13758,81492;12700,82021;10583,82550;7408,82550;3175,82550;1588,82021;0,81492;0,79904;0,3175;529,2117;2117,1058;4763,1058;7937,1058;10583,1058;11642,2117;12700,3175;12700,14817;18521,6879;23813,2646;28575,529;33338,0;35983,0;39158,529;41804,1058;43921,2117;44450,2646;44450,3704;44450,5821;44450,8467" o:connectangles="0,0,0,0,0,0,0,0,0,0,0,0,0,0,0,0,0,0,0,0,0,0,0,0,0,0,0,0,0,0,0,0,0,0,0,0,0,0,0,0,0,0"/>
                </v:shape>
                <v:shape id="Freeform 66" o:spid="_x0000_s1087" style="position:absolute;left:39401;top:31067;width:699;height:1127;visibility:visible;mso-wrap-style:square;v-text-anchor:top" coordsize="133,2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NlnsUA&#10;AADcAAAADwAAAGRycy9kb3ducmV2LnhtbESPQWvCQBSE7wX/w/IEL6VuFKkSXUVFQaQXEwseH9nX&#10;JE32bciumvz7bqHQ4zAz3zCrTWdq8aDWlZYVTMYRCOLM6pJzBdf0+LYA4TyyxtoyKejJwWY9eFlh&#10;rO2TL/RIfC4ChF2MCgrvm1hKlxVk0I1tQxy8L9sa9EG2udQtPgPc1HIaRe/SYMlhocCG9gVlVXI3&#10;Cm5pwt99ddav/FntFudD/9FniVKjYbddgvDU+f/wX/ukFczmU/g9E46AX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g2WexQAAANwAAAAPAAAAAAAAAAAAAAAAAJgCAABkcnMv&#10;ZG93bnJldi54bWxQSwUGAAAAAAQABAD1AAAAigMAAAAA&#10;" path="m133,76r-1,19l129,111r-5,15l117,137r-9,9l97,153r-12,5l70,158r-6,l59,156r-6,-1l48,153r-5,-3l37,146r-5,-4l27,137r,71l27,209r-1,1l24,212r-1,l22,213r-3,l17,213r-4,l10,213r-3,l5,213,2,212r-1,l1,210,,209r,-1l,7,,5r1,l1,4,2,2r1,l6,2r2,l11,2r4,l17,2r2,l21,2r1,2l22,5r1,l23,7r,19l29,20r6,-5l42,10,48,6,54,4,60,1,67,r8,l90,1r11,5l112,12r7,10l125,33r4,14l133,61r,15xm104,80r,-11l103,58,101,48,97,41,93,32,86,27,79,23,69,22r-5,l59,23r-5,3l49,28r-5,4l38,37r-5,6l27,50r,58l37,121r10,7l56,134r11,1l77,134r8,-4l91,126r5,-8l101,110r2,-10l104,90r,-10xe" fillcolor="black" stroked="f">
                  <v:path arrowok="t" o:connecttype="custom" o:connectlocs="69325,50271;65123,66675;56720,77259;44641,83609;33612,83609;27835,82021;22583,79375;16806,75142;14180,110067;13655,111125;12079,112184;9979,112713;6827,112713;3676,112713;1050,112184;525,111125;0,110067;0,2646;525,2117;1576,1058;4202,1058;7878,1058;9979,1058;11554,2117;12079,2646;12079,13758;18382,7938;25209,3175;31511,529;39389,0;53044,3175;62497,11642;67749,24871;69850,40217;54620,36513;53044,25400;48842,16933;41490,12171;33612,11642;28360,13758;23108,16933;17331,22754;14180,57150;24684,67734;35188,71438;44641,68792;50418,62442;54094,52917;54620,42334" o:connectangles="0,0,0,0,0,0,0,0,0,0,0,0,0,0,0,0,0,0,0,0,0,0,0,0,0,0,0,0,0,0,0,0,0,0,0,0,0,0,0,0,0,0,0,0,0,0,0,0,0"/>
                  <o:lock v:ext="edit" verticies="t"/>
                </v:shape>
                <v:shape id="Freeform 67" o:spid="_x0000_s1088" style="position:absolute;left:40195;top:30749;width:826;height:1143;visibility:visible;mso-wrap-style:square;v-text-anchor:top" coordsize="156,2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mF9cYA&#10;AADcAAAADwAAAGRycy9kb3ducmV2LnhtbESPQWvCQBSE7wX/w/IEb3VjLSrRVaTFUpAeGj3k+JJ9&#10;JiHZt2l2a9L+ercg9DjMzDfMZjeYRlypc5VlBbNpBII4t7riQsH5dHhcgXAeWWNjmRT8kIPddvSw&#10;wVjbnj/pmvhCBAi7GBWU3rexlC4vyaCb2pY4eBfbGfRBdoXUHfYBbhr5FEULabDisFBiSy8l5XXy&#10;bRTQBxXpa/Y2+52nWh/rVV1nX5FSk/GwX4PwNPj/8L39rhU8L+fwdyYcAbm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YmF9cYAAADcAAAADwAAAAAAAAAAAAAAAACYAgAAZHJz&#10;L2Rvd25yZXYueG1sUEsFBgAAAAAEAAQA9QAAAIsDAAAAAA==&#10;" path="m145,60r4,l151,63r2,2l153,69r,140l153,211r-1,1l152,212r-1,1l148,213r-2,1l143,214r-3,l136,214r-3,l131,213r-1,l127,212r,l126,211r,-2l126,83r-74,l52,163r,13l56,186r6,6l72,193r4,l78,192r4,l84,191r1,-1l88,190r1,-2l90,188r2,l92,190r1,l93,191r1,1l94,193r,3l94,198r,5l94,206r-1,2l92,209r-2,2l88,212r-3,1l82,214r-4,l74,216r-2,l68,216r-11,l48,213r-7,-4l35,204r-5,-7l28,188r-2,-9l25,166r,-83l5,83r-2,l2,80,,76,,71,,69,,67,,64,2,63r,-1l3,62,4,60r1,l25,60r,-34l25,25r1,l26,23r2,-1l30,22r2,-1l35,21r4,l42,21r3,l47,22r3,l51,23r,2l52,25r,1l52,60r93,xm156,16r,9l153,28r-5,4l140,32r-9,l127,28r-3,-3l124,16r,-9l127,4r4,-3l140,r8,1l153,4r3,3l156,16xm103,60r,xe" fillcolor="black" stroked="f">
                  <v:path arrowok="t" o:connecttype="custom" o:connectlocs="78846,31750;80963,34396;80963,110596;80433,112183;79904,112712;77258,113242;74083,113242;70379,113242;68792,112712;67204,112183;66675,110596;27517,43921;27517,93133;32808,101600;40217,102129;43392,101600;44979,100542;47096,99483;48683,99483;49213,100542;49742,101600;49742,103717;49742,107421;49213,110067;47625,111654;44979,112712;41275,113242;38100,114300;30162,114300;21696,110596;15875,104246;13758,94721;13229,43921;1588,43921;0,40217;0,36513;0,33867;1058,32808;2117,31750;13229,31750;13229,13229;13758,12171;15875,11642;18521,11113;22225,11113;24871,11642;26987,12171;27517,13229;27517,31750;82550,8467;80963,14817;74083,16933;67204,14817;65617,8467;67204,2117;74083,0;80963,2117;82550,8467;54504,31750" o:connectangles="0,0,0,0,0,0,0,0,0,0,0,0,0,0,0,0,0,0,0,0,0,0,0,0,0,0,0,0,0,0,0,0,0,0,0,0,0,0,0,0,0,0,0,0,0,0,0,0,0,0,0,0,0,0,0,0,0,0,0"/>
                  <o:lock v:ext="edit" verticies="t"/>
                </v:shape>
                <v:shape id="Freeform 68" o:spid="_x0000_s1089" style="position:absolute;left:41211;top:31067;width:778;height:825;visibility:visible;mso-wrap-style:square;v-text-anchor:top" coordsize="146,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1lYcQA&#10;AADcAAAADwAAAGRycy9kb3ducmV2LnhtbESPzWoCQRCE7wHfYWghtzgbEZWNo0iIYPAg/mCuzU5n&#10;Z3GnZ9lpdfP2GUHwWFTVV9Rs0flaXamNVWAD74MMFHERbMWlgeNh9TYFFQXZYh2YDPxRhMW89zLD&#10;3IYb7+i6l1IlCMccDTiRJtc6Fo48xkFoiJP3G1qPkmRbatviLcF9rYdZNtYeK04LDhv6dFSc9xdv&#10;QJ95FYTkVE837ud7stwOv9zWmNd+t/wAJdTJM/xor62B0WQE9zPpCO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9ZWHEAAAA3AAAAA8AAAAAAAAAAAAAAAAAmAIAAGRycy9k&#10;b3ducmV2LnhtbFBLBQYAAAAABAAEAPUAAACJAwAAAAA=&#10;" path="m146,77r-2,18l141,110r-6,14l127,135r-11,10l104,153r-15,5l72,158r-17,l40,153,27,146r-8,-8l10,127,5,113,2,98,,80,2,63,5,48,10,33,19,22,29,12,42,6,57,,74,,92,r13,5l119,11r8,9l136,31r5,13l144,60r2,17xm117,79r,-11l115,57,112,47r-4,-9l103,32,94,26,85,22r-12,l62,22r-9,4l45,31r-5,7l35,45,31,55,29,66r,13l29,90r2,11l34,111r3,8l43,127r9,5l61,135r12,l84,135r9,-3l101,127r5,-8l111,112r4,-10l117,91r,-12xe" fillcolor="black" stroked="f">
                  <v:path arrowok="t" o:connecttype="custom" o:connectlocs="76722,49634;71927,64786;61804,75758;47419,82550;29304,82550;14385,76280;5328,66353;1066,51202;1066,32916;5328,17241;15451,6270;30369,0;49017,0;63403,5747;72460,16197;76722,31348;62337,41275;61271,29781;57542,19854;50083,13584;38894,11494;28238,13584;21312,19854;16517,28736;15451,41275;16517,52769;19713,62174;27705,68966;38894,70533;49550,68966;56476,62174;61271,53292;62337,41275" o:connectangles="0,0,0,0,0,0,0,0,0,0,0,0,0,0,0,0,0,0,0,0,0,0,0,0,0,0,0,0,0,0,0,0,0"/>
                  <o:lock v:ext="edit" verticies="t"/>
                </v:shape>
                <v:shape id="Freeform 69" o:spid="_x0000_s1090" style="position:absolute;left:42179;top:31067;width:667;height:825;visibility:visible;mso-wrap-style:square;v-text-anchor:top" coordsize="124,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AfY8UA&#10;AADcAAAADwAAAGRycy9kb3ducmV2LnhtbESPT2vCQBTE7wW/w/IEL6VuFI0luopKC70I/umhx0f2&#10;mQSzb+Puqsm3dwuFHoeZ+Q2zWLWmFndyvrKsYDRMQBDnVldcKPg+fb69g/ABWWNtmRR05GG17L0s&#10;MNP2wQe6H0MhIoR9hgrKEJpMSp+XZNAPbUMcvbN1BkOUrpDa4SPCTS3HSZJKgxXHhRIb2paUX443&#10;o2CDYbf/SE9J9yq7a/fjR8ZhrdSg367nIAK14T/81/7SCiazKfyeiUdAL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kB9jxQAAANwAAAAPAAAAAAAAAAAAAAAAAJgCAABkcnMv&#10;ZG93bnJldi54bWxQSwUGAAAAAAQABAD1AAAAigMAAAAA&#10;" path="m124,151r,2l124,154r-1,l122,155r-1,l118,156r-4,l111,156r-4,l105,156r-3,-1l101,155r-1,-1l98,154r,-1l98,151r,-85l97,55,96,47,93,39,91,33,86,28,81,26,75,23,68,22,58,23,48,29,37,38,27,50r,101l27,153r-1,1l26,154r-1,1l22,155r-2,1l17,156r-4,l10,156r-3,l5,155r-3,l1,154r,l,153r,-2l,7,,6,1,5,1,4r1,l4,2r2,l8,2r4,l16,2r2,l21,2r1,2l23,4r,1l25,6r,1l25,26,37,13,48,6,60,1,73,,86,,97,5r9,5l113,17r5,9l122,37r2,11l124,63r,88xe" fillcolor="black" stroked="f">
                  <v:path arrowok="t" o:connecttype="custom" o:connectlocs="66675,80963;66137,81492;65062,82021;61298,82550;57534,82550;54846,82021;53770,81492;52695,80963;52695,34925;51619,24871;48931,17463;43554,13758;36564,11642;25810,15346;14518,26458;14518,80963;13980,81492;11829,82021;9141,82550;5377,82550;2689,82021;538,81492;0,80963;0,3704;538,2646;1075,2117;3226,1058;6452,1058;9679,1058;11829,2117;12367,2646;13443,3704;19895,6879;32262,529;46242,0;56996,5292;63449,13758;66675,25400;66675,79904" o:connectangles="0,0,0,0,0,0,0,0,0,0,0,0,0,0,0,0,0,0,0,0,0,0,0,0,0,0,0,0,0,0,0,0,0,0,0,0,0,0,0"/>
                </v:shape>
                <v:shape id="Freeform 70" o:spid="_x0000_s1091" style="position:absolute;left:30337;top:32877;width:301;height:1508;visibility:visible;mso-wrap-style:square;v-text-anchor:top" coordsize="58,2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9yy8QA&#10;AADcAAAADwAAAGRycy9kb3ducmV2LnhtbESP0WrCQBRE3wv+w3KFvtWNIirRVYoiCkJpYj/gNntN&#10;lmbvhuyaxL/vCoU+DjNzhtnsBluLjlpvHCuYThIQxIXThksFX9fj2wqED8gaa8ek4EEedtvRywZT&#10;7XrOqMtDKSKEfYoKqhCaVEpfVGTRT1xDHL2bay2GKNtS6hb7CLe1nCXJQlo0HBcqbGhfUfGT362C&#10;w3HW37v50uRGn7PH6eOSfdpvpV7Hw/saRKAh/If/2metYL5cwPNMPAJy+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jfcsvEAAAA3AAAAA8AAAAAAAAAAAAAAAAAmAIAAGRycy9k&#10;b3ducmV2LnhtbFBLBQYAAAAABAAEAPUAAACJAwAAAAA=&#10;" path="m58,7l43,40,34,73r-6,35l27,142r1,33l34,210r10,33l58,276r,2l58,280r,1l56,281r-1,1l54,282r-4,2l47,284r-3,l42,284r-2,-2l38,282r-1,l35,281r,l34,280,27,264,19,247,13,230,8,212,5,195,1,178,,161,,142,,124,2,106,5,89,8,72,13,53,19,37,27,20,34,4,35,3r,l37,2r1,l39,2,42,r2,l47,r3,l53,r2,2l56,3r2,l58,4r,1l58,7xe" fillcolor="black" stroked="f">
                  <v:path arrowok="t" o:connecttype="custom" o:connectlocs="30163,3717;22362,21241;17682,38765;14561,57351;14041,75407;14561,92931;17682,111517;22882,129041;30163,146565;30163,147627;30163,148689;30163,149220;29123,149220;28603,149751;28083,149751;26003,150813;24442,150813;22882,150813;21842,150813;20802,149751;19762,149751;19242,149751;18202,149220;18202,149220;17682,148689;14041,140192;9881,131165;6761,122137;4160,112579;2600,103551;520,94524;0,85496;0,75407;0,65848;1040,56289;2600,47262;4160,38234;6761,28145;9881,19648;14041,10621;17682,2124;18202,1593;18202,1593;19242,1062;19762,1062;20282,1062;21842,0;22882,0;24442,0;26003,0;27563,0;28603,1062;29123,1593;30163,1593;30163,2124;30163,2655;30163,3717" o:connectangles="0,0,0,0,0,0,0,0,0,0,0,0,0,0,0,0,0,0,0,0,0,0,0,0,0,0,0,0,0,0,0,0,0,0,0,0,0,0,0,0,0,0,0,0,0,0,0,0,0,0,0,0,0,0,0,0,0"/>
                </v:shape>
                <v:shape id="Freeform 71" o:spid="_x0000_s1092" style="position:absolute;left:30829;top:33258;width:587;height:841;visibility:visible;mso-wrap-style:square;v-text-anchor:top" coordsize="113,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9R5sMA&#10;AADcAAAADwAAAGRycy9kb3ducmV2LnhtbESP0WrCQBRE3wv+w3KFvjUbtTQaXYNUCn0p1OgHXLLX&#10;JJq9G3a3Me3XdwsFH4eZM8NsitF0YiDnW8sKZkkKgriyuuVawen49rQE4QOyxs4yKfgmD8V28rDB&#10;XNsbH2goQy1iCfscFTQh9LmUvmrIoE9sTxy9s3UGQ5SultrhLZabTs7T9EUabDkuNNjTa0PVtfwy&#10;Cp5r3l+6lozLzOfyuvhZSfzQSj1Ox90aRKAx3MP/9LuOXJbB35l4BOT2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F9R5sMAAADcAAAADwAAAAAAAAAAAAAAAACYAgAAZHJzL2Rv&#10;d25yZXYueG1sUEsFBgAAAAAEAAQA9QAAAIgDAAAAAA==&#10;" path="m113,129r,3l113,134r,2l113,137r-1,1l112,139r-1,2l110,143r-3,2l102,148r-5,2l91,153r-6,2l79,157r-7,1l64,158r-15,l37,153,25,147r-9,-9l9,127,4,113,,99,,80,,60,5,44,11,30,20,19r8,-9l41,5,53,,67,r7,l80,1r6,2l92,4r5,2l102,9r4,2l108,14r2,2l111,17r1,2l112,20r,1l113,24r,1l113,27r-1,6l112,37r-2,1l108,40r-2,-2l102,36,99,33,95,31,90,27,83,25,75,22r-8,l58,22,43,30r-6,7l33,44,27,65r,14l28,93r2,11l33,113r5,8l43,128r8,4l58,134r10,2l76,134r8,-2l90,129r5,-3l100,123r4,-3l107,117r3,l111,117r,l112,118r,2l113,122r,1l113,126r,3xe" fillcolor="black" stroked="f">
                  <v:path arrowok="t" o:connecttype="custom" o:connectlocs="58738,70293;58738,72423;58218,73488;57698,75085;55619,77215;50421,79878;44183,82540;37426,84138;25470,84138;12995,78280;4678,67630;0,52719;0,31951;5718,15976;14555,5325;27550,0;38466,0;44703,1598;50421,3195;55099,5858;57179,8520;58218,10118;58218,11183;58738,13313;58218,17573;57179,20236;55099,20236;51461,17573;46782,14378;38985,11715;30149,11715;19233,19703;14035,34614;14555,49524;17154,60175;22352,68162;30149,71358;39505,71358;46782,68695;51981,65500;55619,62305;57698,62305;58218,62837;58738,64967;58738,67097" o:connectangles="0,0,0,0,0,0,0,0,0,0,0,0,0,0,0,0,0,0,0,0,0,0,0,0,0,0,0,0,0,0,0,0,0,0,0,0,0,0,0,0,0,0,0,0,0"/>
                </v:shape>
                <v:shape id="Freeform 72" o:spid="_x0000_s1093" style="position:absolute;left:31511;top:33274;width:731;height:1111;visibility:visible;mso-wrap-style:square;v-text-anchor:top" coordsize="138,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t8c8IA&#10;AADcAAAADwAAAGRycy9kb3ducmV2LnhtbERPy2rCQBTdC/2H4Ra6M5OKqTZ1FAkI6apUC8XdbeY2&#10;Cc3ciZnJw793FgWXh/Pe7CbTiIE6V1tW8BzFIIgLq2suFXydDvM1COeRNTaWScGVHOy2D7MNptqO&#10;/EnD0ZcihLBLUUHlfZtK6YqKDLrItsSB+7WdQR9gV0rd4RjCTSMXcfwiDdYcGipsKauo+Dv2RsFP&#10;ko3fZ9kPI3+4/QXfPSb5q1JPj9P+DYSnyd/F/+5cK1iuwtpwJhwBub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S3xzwgAAANwAAAAPAAAAAAAAAAAAAAAAAJgCAABkcnMvZG93&#10;bnJldi54bWxQSwUGAAAAAAQABAD1AAAAhwMAAAAA&#10;" path="m85,154l67,207r-1,3l62,211r-5,1l50,212r-4,l44,212r-3,l39,211r-2,-1l37,208r,-2l39,205,58,154r-1,-1l56,152r-1,-1l53,149,3,11,2,8,,5,2,4,3,3,4,2r3,l10,r4,l19,r2,2l24,2r2,l28,3r1,1l29,5r1,2l71,122r1,l111,7r2,-3l114,3r1,-1l117,2,121,r5,l130,r3,2l136,2r1,1l138,4r,1l138,8r-1,2l85,154xe" fillcolor="black" stroked="f">
                  <v:path arrowok="t" o:connecttype="custom" o:connectlocs="44979,80723;35454,108504;34925,110077;32808,110601;30162,111125;26458,111125;24342,111125;23283,111125;21696,111125;20638,110601;19579,110077;19579,109028;19579,107980;20638,107456;30692,80723;30162,80199;29633,79675;29104,79150;28046,78102;1588,5766;1058,4193;0,2621;1058,2097;1588,1573;2117,1048;3704,1048;5292,0;7408,0;10054,0;11113,1048;12700,1048;13758,1048;14817,1573;15346,2097;15346,2621;15875,3669;37571,63949;38100,63949;58737,3669;59796,2097;60325,1573;60854,1048;61912,1048;64029,0;66675,0;68792,0;70379,1048;71967,1048;72496,1573;73025,2097;73025,2621;73025,4193;72496,5242;44979,80723" o:connectangles="0,0,0,0,0,0,0,0,0,0,0,0,0,0,0,0,0,0,0,0,0,0,0,0,0,0,0,0,0,0,0,0,0,0,0,0,0,0,0,0,0,0,0,0,0,0,0,0,0,0,0,0,0,0"/>
                </v:shape>
                <v:shape id="Freeform 73" o:spid="_x0000_s1094" style="position:absolute;left:32321;top:33258;width:540;height:841;visibility:visible;mso-wrap-style:square;v-text-anchor:top" coordsize="103,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36GsYA&#10;AADcAAAADwAAAGRycy9kb3ducmV2LnhtbESPQWvCQBSE74X+h+UVvIS6UaTV1FVEVLT00KrQ6yP7&#10;TILZtyG70fXfu0Khx2FmvmGm82BqcaHWVZYVDPopCOLc6ooLBcfD+nUMwnlkjbVlUnAjB/PZ89MU&#10;M22v/EOXvS9EhLDLUEHpfZNJ6fKSDLq+bYijd7KtQR9lW0jd4jXCTS2HafomDVYcF0psaFlSft53&#10;RkF3SsKg266Ow++w+7RJ/pX8bsZK9V7C4gOEp+D/w3/trVYwep/A40w8AnJ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O36GsYAAADcAAAADwAAAAAAAAAAAAAAAACYAgAAZHJz&#10;L2Rvd25yZXYueG1sUEsFBgAAAAAEAAQA9QAAAIsDAAAAAA==&#10;" path="m103,112r-2,10l98,132r-4,7l87,147r-8,5l68,155r-10,3l46,158r-7,l31,157r-7,-2l19,154r-6,-2l9,150,5,148,4,147,2,144,,142r,-3l,134r,-3l,129r,-2l2,126r,-1l3,123r1,l4,123r3,l10,126r4,2l19,131r5,2l30,134r7,3l46,137r7,l58,136r5,-2l68,132r4,-4l74,125r2,-5l77,113r-1,-4l73,104r-4,-4l64,96,60,94,53,91,47,88,40,85,34,83,26,79,20,75,15,70,10,65,7,59,4,52,4,42r,-7l7,26r3,-7l16,12,24,8,34,3,44,,56,r6,l68,r5,1l78,3r5,1l87,6r2,2l92,9r1,1l93,11r1,1l94,14r,1l95,16r,3l95,21r,3l95,26r-1,1l94,28r-1,2l93,31r-1,l90,31r-1,l87,30,84,27,79,26,76,24,69,22,63,20r-7,l50,20r-5,2l40,24r-4,2l32,28r-1,4l29,37r,4l30,47r2,5l36,56r5,3l46,62r6,2l60,68r6,2l73,73r6,3l85,80r7,4l95,89r4,7l101,102r2,10xe" fillcolor="black" stroked="f">
                  <v:path arrowok="t" o:connecttype="custom" o:connectlocs="52927,64967;49259,74020;41398,80943;30394,84138;20437,84138;12577,82540;6812,80943;2620,78813;1048,76683;0,74020;0,69760;0,67630;1048,66565;2096,65500;3668,65500;7336,68162;12577,70825;19389,72955;27774,72955;33014,71358;37730,68162;39826,63902;39826,58045;36158,53252;31442,50057;24629,46862;17817,44199;10481,39939;5240,34614;2096,27691;2096,18638;5240,10118;12577,4260;23057,0;32490,0;38254,533;43494,2130;46639,4260;48735,5325;49259,6390;49259,7988;49783,10118;49783,12780;49259,14378;48735,15976;48211,16508;46639,16508;44018,14378;39826,12780;33014,10650;26201,10650;20961,12780;16769,14911;15197,19703;15721,25028;18865,29821;24105,33016;31442,36211;38254,38874;44542,42602;49783,47394;52927,54317" o:connectangles="0,0,0,0,0,0,0,0,0,0,0,0,0,0,0,0,0,0,0,0,0,0,0,0,0,0,0,0,0,0,0,0,0,0,0,0,0,0,0,0,0,0,0,0,0,0,0,0,0,0,0,0,0,0,0,0,0,0,0,0,0,0"/>
                </v:shape>
                <v:shape id="Freeform 74" o:spid="_x0000_s1095" style="position:absolute;left:32940;top:32956;width:826;height:1143;visibility:visible;mso-wrap-style:square;v-text-anchor:top" coordsize="156,2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rpcEA&#10;AADcAAAADwAAAGRycy9kb3ducmV2LnhtbERPTYvCMBC9L/gfwgje1lRdllKNIooiLB5WPXgcm7Et&#10;bSa1iVr99eYgeHy878msNZW4UeMKywoG/QgEcWp1wZmCw371HYNwHlljZZkUPMjBbNr5mmCi7Z3/&#10;6bbzmQgh7BJUkHtfJ1K6NCeDrm9r4sCdbWPQB9hkUjd4D+GmksMo+pUGCw4NOda0yCktd1ejgLaU&#10;HZen9eA5Omr9V8ZlebpESvW67XwMwlPrP+K3e6MV/MRhfjgTjoC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iOa6XBAAAA3AAAAA8AAAAAAAAAAAAAAAAAmAIAAGRycy9kb3du&#10;cmV2LnhtbFBLBQYAAAAABAAEAPUAAACGAwAAAAA=&#10;" path="m145,61r4,l152,63r1,3l153,69r,141l153,211r-1,l152,212r-1,1l148,213r-2,l143,215r-3,l136,215r-3,-2l131,213r-1,l128,212r-1,-1l126,211r,-1l126,83r-74,l52,163r,13l56,186r6,6l72,194r4,l79,192r3,l84,191r1,-1l88,190r1,-1l90,189r2,l92,189r1,1l93,191r1,1l94,194r,2l94,199r,4l94,206r-1,2l92,210r-2,1l88,212r-3,1l82,215r-4,l76,216r-4,l68,216r-11,l48,213r-7,-3l35,203r-5,-6l27,189,26,179,25,167r,-84l5,83r-2,l2,80,,77,,72,,69,,67,,64,2,63r,-1l3,62,4,61r1,l25,61r,-35l25,25r1,-1l26,24r1,-2l30,22r2,-1l35,21r4,l42,21r3,l47,22r3,l51,24r,l52,25r,1l52,61r93,xm156,16r,9l153,29r-5,2l140,32r-9,-1l127,29r-3,-4l124,16r,-8l127,4r4,-2l140,r8,2l153,4r3,4l156,16xm103,61r,xe" fillcolor="black" stroked="f">
                  <v:path arrowok="t" o:connecttype="custom" o:connectlocs="78846,32279;80963,34925;80963,111125;80433,111654;79904,112712;77258,112712;74083,113771;70379,112712;68792,112712;67204,111654;66675,111125;27517,43921;27517,93133;32808,101600;40217,102658;43392,101600;44979,100542;47096,100013;48683,100013;49213,100542;49742,101600;49742,103717;49742,107421;49213,110067;47625,111654;44979,112712;41275,113771;38100,114300;30162,114300;21696,111125;15875,104246;13758,94721;13229,43921;1588,43921;0,40746;0,36513;0,33867;1058,32808;2117,32279;13229,32279;13229,13229;13758,12700;15875,11642;18521,11113;22225,11113;24871,11642;26987,12700;27517,13229;27517,32279;82550,8467;80963,15346;74083,16933;67204,15346;65617,8467;67204,2117;74083,0;80963,2117;82550,8467;54504,32279" o:connectangles="0,0,0,0,0,0,0,0,0,0,0,0,0,0,0,0,0,0,0,0,0,0,0,0,0,0,0,0,0,0,0,0,0,0,0,0,0,0,0,0,0,0,0,0,0,0,0,0,0,0,0,0,0,0,0,0,0,0,0"/>
                  <o:lock v:ext="edit" verticies="t"/>
                </v:shape>
                <v:shape id="Freeform 75" o:spid="_x0000_s1096" style="position:absolute;left:33956;top:33258;width:603;height:841;visibility:visible;mso-wrap-style:square;v-text-anchor:top" coordsize="115,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farcMA&#10;AADcAAAADwAAAGRycy9kb3ducmV2LnhtbESP0YrCMBRE3wX/IVxhX0RTxVXpGkUEYcEXq37A3eZu&#10;27W5KUnU9u+NIOzjMDNnmNWmNbW4k/OVZQWTcQKCOLe64kLB5bwfLUH4gKyxtkwKOvKwWfd7K0y1&#10;fXBG91MoRISwT1FBGUKTSunzkgz6sW2Io/drncEQpSukdviIcFPLaZLMpcGK40KJDe1Kyq+nm1Hw&#10;89cdhgs3zT7zI98y2nZnKnZKfQza7ReIQG34D7/b31rBbDmB15l4BOT6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JfarcMAAADcAAAADwAAAAAAAAAAAAAAAACYAgAAZHJzL2Rv&#10;d25yZXYueG1sUEsFBgAAAAAEAAQA9QAAAIgDAAAAAA==&#10;" path="m115,129r,3l115,134r,2l114,137r,1l114,139r-2,2l110,143r-3,2l104,148r-5,2l93,153r-6,2l80,157r-7,1l66,158r-15,l37,153,26,147r-8,-9l10,127,5,113,2,99,,80,2,60,6,44,11,30,20,19,30,10,42,5,54,,68,r7,l82,1r6,2l94,4r5,2l104,9r3,2l110,14r1,2l112,17r,2l114,20r,1l114,24r,1l114,27r,6l112,37r-1,1l109,40r-3,-2l104,36r-4,-3l95,31,90,27,84,25,77,22r-9,l58,22,45,30r-7,7l34,44,29,65r,14l29,93r2,11l35,113r3,8l45,128r7,4l59,134r9,2l78,134r6,-2l91,129r5,-3l101,123r4,-3l109,117r1,l111,117r1,l114,118r,2l114,122r1,1l115,126r,3xe" fillcolor="black" stroked="f">
                  <v:path arrowok="t" o:connecttype="custom" o:connectlocs="60325,70293;60325,72423;59800,73488;58751,75085;56128,77215;51932,79878;45637,82540;38293,84138;26753,84138;13639,78280;5246,67630;1049,52719;1049,31951;5770,15976;15737,5325;28327,0;39342,0;46162,1598;51932,3195;56128,5858;58227,8520;58751,10118;59800,11183;59800,13313;59800,17573;58227,20236;55604,20236;52457,17573;47211,14378;40392,11715;30425,11715;19933,19703;15212,34614;15212,49524;18360,60175;23605,68162;30949,71358;40916,71358;47735,68695;52981,65500;57178,62305;58227,62305;59800,62837;59800,64967;60325,67097" o:connectangles="0,0,0,0,0,0,0,0,0,0,0,0,0,0,0,0,0,0,0,0,0,0,0,0,0,0,0,0,0,0,0,0,0,0,0,0,0,0,0,0,0,0,0,0,0"/>
                </v:shape>
                <v:shape id="Freeform 76" o:spid="_x0000_s1097" style="position:absolute;left:35036;top:32893;width:778;height:1206;visibility:visible;mso-wrap-style:square;v-text-anchor:top" coordsize="147,2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JCL8UA&#10;AADcAAAADwAAAGRycy9kb3ducmV2LnhtbESPT4vCMBTE74LfITxhb5oqi2g1FhUW/4AHux48Pppn&#10;W2xeapOt9dtvFoQ9DjPzG2aZdKYSLTWutKxgPIpAEGdWl5wruHx/DWcgnEfWWFkmBS9ykKz6vSXG&#10;2j75TG3qcxEg7GJUUHhfx1K6rCCDbmRr4uDdbGPQB9nkUjf4DHBTyUkUTaXBksNCgTVtC8ru6Y9R&#10;8Jhvdnl6fF277eFkz4/5MduVU6U+Bt16AcJT5//D7/ZeK/icTeDvTDg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kkIvxQAAANwAAAAPAAAAAAAAAAAAAAAAAJgCAABkcnMv&#10;ZG93bnJldi54bWxQSwUGAAAAAAQABAD1AAAAigMAAAAA&#10;" path="m147,28r,4l145,36r,2l143,41r-1,1l138,43r-3,1l131,44r-5,l123,43r-4,-1l117,41r-1,-3l115,36r,-4l115,28r,-3l115,21r1,-3l117,16r2,-2l123,14r3,-2l131,12r4,l138,14r4,l143,16r2,2l145,21r2,4l147,28xm144,222r-1,1l143,223r-1,1l140,225r-1,l137,225r-3,2l131,227r-4,l124,225r-2,l119,225r-1,-1l117,223r,l117,222r,-127l52,95r,127l52,223r,l50,224r-1,1l48,225r-2,l42,227r-3,l36,227r-4,-2l30,225r-2,l27,224r-1,-1l26,223r,-1l26,95,5,95r-3,l1,92,,89,,84,,81,,79,1,76r,-1l2,74r,l4,73r1,l26,73r,-16l26,43,28,32,32,21r5,-7l43,7,50,4,60,1,70,r4,l78,1r3,l84,1r2,1l89,4r2,l92,5r,l94,6r,1l94,9r1,1l95,12r,2l95,16r,5l94,23r-2,3l91,26r-1,l89,26,87,25r-2,l83,23r-3,l76,22r-3,l63,23r-6,8l53,41,52,57r,16l135,73r4,l142,75r1,3l144,81r,141xe" fillcolor="black" stroked="f">
                  <v:path arrowok="t" o:connecttype="custom" o:connectlocs="76730,19134;75142,22323;69321,23386;62971,22323;60855,19134;60855,13287;61913,8504;66675,6378;73025,7441;76730,9567;77788,14882;75671,118524;73555,119587;69321,120650;64559,119587;61913,118524;61913,50492;27517,118524;25929,119587;22225,120650;16933,119587;14288,119056;13758,117993;1058,50492;0,44646;529,40394;1058,39331;13758,38799;14817,17008;22754,3720;37042,0;42863,531;47096,2126;48684,2657;49742,4783;50271,7441;49742,12224;47625,13819;44979,13287;40217,11693;30163,16476;27517,38799;75142,39862;76200,117993" o:connectangles="0,0,0,0,0,0,0,0,0,0,0,0,0,0,0,0,0,0,0,0,0,0,0,0,0,0,0,0,0,0,0,0,0,0,0,0,0,0,0,0,0,0,0,0"/>
                  <o:lock v:ext="edit" verticies="t"/>
                </v:shape>
                <v:shape id="Freeform 77" o:spid="_x0000_s1098" style="position:absolute;left:36052;top:32893;width:714;height:1206;visibility:visible;mso-wrap-style:square;v-text-anchor:top" coordsize="133,2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5wEUMQA&#10;AADcAAAADwAAAGRycy9kb3ducmV2LnhtbESPT2sCMRTE7wW/Q3iCt5pYi8hqFBUEL0LrP/D22Dx3&#10;FzcvS5K667c3hUKPw8z8hpkvO1uLB/lQOdYwGioQxLkzFRcaTsft+xREiMgGa8ek4UkBlove2xwz&#10;41r+pschFiJBOGSooYyxyaQMeUkWw9A1xMm7OW8xJukLaTy2CW5r+aHURFqsOC2U2NCmpPx++LEa&#10;zlc1OW/c9nhR8naivf9q1rbVetDvVjMQkbr4H/5r74yGz+kYfs+kIyAX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cBFDEAAAA3AAAAA8AAAAAAAAAAAAAAAAAmAIAAGRycy9k&#10;b3ducmV2LnhtbFBLBQYAAAAABAAEAPUAAACJAwAAAAA=&#10;" path="m133,145r,19l129,180r-4,14l117,206r-8,10l97,222r-12,5l72,227r-8,l58,226r-5,-2l47,222r-6,-4l36,213r-6,-5l24,202r,19l24,222r,l22,223r-1,1l20,224r-3,l15,226r-3,l9,226,6,224r-1,l3,224,1,223r,-1l,222r,-1l,6,,5,1,4,1,3r2,l5,1r3,l10,1,14,r3,1l20,1r2,l25,3r1,l26,4r1,1l27,6r,87l33,86r7,-5l46,77r5,-3l57,72r6,-2l69,69r6,l90,69r11,6l112,81r8,10l126,102r3,14l133,131r,14xm105,149r,-11l104,127r-3,-10l97,109r-3,-8l86,96,79,93,69,91r-5,l59,93r-5,2l49,97r-5,4l38,106r-5,6l27,120r,58l37,190r11,7l58,203r10,2l78,203r7,-3l93,195r4,-8l101,179r3,-10l105,159r,-10xe" fillcolor="black" stroked="f">
                  <v:path arrowok="t" o:connecttype="custom" o:connectlocs="71438,87166;67141,103111;58547,114804;45656,120650;34376,120650;28468,119056;22022,115867;16114,110552;12891,117461;12891,117993;11280,119056;9131,119056;6446,120119;3223,119056;1611,119056;537,117993;0,117461;0,2657;537,1594;2686,531;5371,531;9131,531;11817,531;13965,1594;14502,2657;14502,49429;21485,43051;27394,39331;33839,37205;40285,36673;54250,39862;64455,48366;69289,61654;71438,77067;56398,73347;54250,62185;50490,53681;42433,49429;34376,48366;29005,50492;23634,53681;17725,59528;14502,94607;25782,104705;36525,108957;45656,106300;52101,99390;55861,89823;56398,79193" o:connectangles="0,0,0,0,0,0,0,0,0,0,0,0,0,0,0,0,0,0,0,0,0,0,0,0,0,0,0,0,0,0,0,0,0,0,0,0,0,0,0,0,0,0,0,0,0,0,0,0,0"/>
                  <o:lock v:ext="edit" verticies="t"/>
                </v:shape>
                <v:shape id="Freeform 78" o:spid="_x0000_s1099" style="position:absolute;left:36972;top:33258;width:445;height:841;visibility:visible;mso-wrap-style:square;v-text-anchor:top" coordsize="85,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Mb5sUA&#10;AADcAAAADwAAAGRycy9kb3ducmV2LnhtbESPT4vCMBTE74LfIbyFvWm6iyxajVL8wy6CB6sXb4/m&#10;2ZQ2L6XJavfbbwTB4zAzv2EWq9424kadrxwr+BgnIIgLpysuFZxPu9EUhA/IGhvHpOCPPKyWw8EC&#10;U+3ufKRbHkoRIexTVGBCaFMpfWHIoh+7ljh6V9dZDFF2pdQd3iPcNvIzSb6kxYrjgsGW1oaKOv+1&#10;Curtens9mLbML7u8zr6zwz5sZkq9v/XZHESgPrzCz/aPVjCZTuBxJh4Buf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xvmxQAAANwAAAAPAAAAAAAAAAAAAAAAAJgCAABkcnMv&#10;ZG93bnJldi54bWxQSwUGAAAAAAQABAD1AAAAigMAAAAA&#10;" path="m85,16r,4l85,22r,3l83,26r,1l82,28r,l81,28r-3,l77,28,75,27r-2,l71,26,67,25r-2,l61,25r-4,l54,26r-4,2l45,31r-4,5l37,41r-5,7l27,57r,95l27,153r-2,l25,154r-1,1l22,155r-3,l17,157r-4,l9,157,7,155r-3,l2,155,1,154r,-1l,153r,-1l,6,,5r1,l1,4,2,3r2,l6,3,8,1r4,l16,1r2,2l20,3r2,l23,4r,1l24,5r,1l24,27r5,-7l35,14,40,9,45,5,50,3,54,1,59,r5,l66,r3,l71,r2,l76,1r2,2l81,3r1,1l83,5r,l83,6r,2l85,9r,1l85,12r,4xe" fillcolor="black" stroked="f">
                  <v:path arrowok="t" o:connecttype="custom" o:connectlocs="44450,10718;44450,13398;43404,14470;42881,15006;40789,15006;39221,14470;37129,13934;33991,13398;29808,13398;26147,15006;21441,19293;16734,25724;14119,81458;13074,81994;12551,83066;9936,83066;6798,84138;3661,83066;1046,83066;523,81994;0,81458;0,2680;523,2144;2092,1608;4184,536;8367,536;10459,1608;12028,2144;12551,2680;12551,14470;18303,7503;23532,2680;28239,536;33468,0;36083,0;38175,0;40789,1608;42881,2144;43404,2680;43404,4287;44450,5359;44450,8575" o:connectangles="0,0,0,0,0,0,0,0,0,0,0,0,0,0,0,0,0,0,0,0,0,0,0,0,0,0,0,0,0,0,0,0,0,0,0,0,0,0,0,0,0,0"/>
                </v:shape>
                <v:shape id="Freeform 79" o:spid="_x0000_s1100" style="position:absolute;left:37496;top:33258;width:762;height:841;visibility:visible;mso-wrap-style:square;v-text-anchor:top" coordsize="144,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CbkMMA&#10;AADcAAAADwAAAGRycy9kb3ducmV2LnhtbESPQWsCMRSE74L/ITyhF9GsVhdZjSLFQg9eql68PTbP&#10;3eDmZdmka/z3TUHocZiZb5jNLtpG9NR541jBbJqBIC6dNlwpuJw/JysQPiBrbByTgid52G2Hgw0W&#10;2j34m/pTqESCsC9QQR1CW0jpy5os+qlriZN3c53FkGRXSd3hI8FtI+dZlkuLhtNCjS191FTeTz82&#10;UUw+7q+HaMbvMctvz/7oTCiVehvF/RpEoBj+w6/2l1awWC3h70w6AnL7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bCbkMMAAADcAAAADwAAAAAAAAAAAAAAAACYAgAAZHJzL2Rv&#10;d25yZXYueG1sUEsFBgAAAAAEAAQA9QAAAIgDAAAAAA==&#10;" path="m144,78r,17l141,110r-6,15l126,136r-10,9l104,153r-15,5l72,158r-17,l40,153,27,147r-9,-9l10,127,5,113,2,97,,80,2,63,5,48,10,33,19,22,29,12,42,5,57,,74,,91,r14,5l117,11r10,9l136,31r5,13l144,59r,19xm117,79l116,68,115,57,112,47r-5,-9l103,31,94,26,85,22r-12,l62,22r-9,4l45,31r-6,7l34,46,31,56,29,67r,12l29,90r1,11l34,111r3,9l43,126r8,6l61,136r12,l84,136r9,-4l100,127r6,-7l111,112r4,-10l116,91r1,-12xe" fillcolor="black" stroked="f">
                  <v:path arrowok="t" o:connecttype="custom" o:connectlocs="76200,50589;71438,66565;61383,77215;47096,84138;29104,84138;14287,78280;5292,67630;1058,51654;1058,33549;5292,17573;15346,6390;30162,0;48154,0;61912,5858;71967,16508;76200,31419;61912,42069;60854,30354;56621,20236;49742,13845;38629,11715;28046,13845;20638,20236;16404,29821;15346,42069;15875,53784;19579,63902;26987,70293;38629,72423;49213,70293;56092,63902;60854,54317;61912,42069" o:connectangles="0,0,0,0,0,0,0,0,0,0,0,0,0,0,0,0,0,0,0,0,0,0,0,0,0,0,0,0,0,0,0,0,0"/>
                  <o:lock v:ext="edit" verticies="t"/>
                </v:shape>
                <v:shape id="Freeform 80" o:spid="_x0000_s1101" style="position:absolute;left:38417;top:33258;width:540;height:841;visibility:visible;mso-wrap-style:square;v-text-anchor:top" coordsize="102,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PYQcQA&#10;AADcAAAADwAAAGRycy9kb3ducmV2LnhtbESP0YrCMBRE3wX/IVzBN02VRaUaRVaEfRDUdj/gbnNt&#10;u9vcdJuo1a83guDjMDNnmMWqNZW4UONKywpGwwgEcWZ1ybmC73Q7mIFwHlljZZkU3MjBatntLDDW&#10;9spHuiQ+FwHCLkYFhfd1LKXLCjLohrYmDt7JNgZ9kE0udYPXADeVHEfRRBosOSwUWNNnQdlfcjYK&#10;kt99ujmYe/aPmzG6OvlJd+VUqX6vXc9BeGr9O/xqf2kFH7MJPM+EI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T2EHEAAAA3AAAAA8AAAAAAAAAAAAAAAAAmAIAAGRycy9k&#10;b3ducmV2LnhtbFBLBQYAAAAABAAEAPUAAACJAwAAAAA=&#10;" path="m102,112r-1,10l97,132r-4,7l86,147r-9,5l67,155r-9,3l45,158r-7,l31,157r-8,-2l18,154r-6,-2l8,150,5,148,2,147,1,144,,142r,-3l,134r,-3l,129r,-2l1,126r,-1l2,123r,l3,123r3,l10,126r3,2l17,131r6,2l29,134r8,3l45,137r6,l58,136r5,-2l67,132r4,-4l74,125r1,-5l75,113r,-4l72,104r-3,-4l64,96,59,94,53,91,47,88,39,85,33,83,26,79,19,75,15,70,10,65,6,59,3,52,3,42r,-7l6,26r4,-7l16,12,23,8,33,3,43,,55,r6,l67,r5,1l77,3r5,1l85,6r3,2l91,9r1,1l92,11r1,1l93,14r,1l93,16r2,3l95,21r,3l93,26r,1l93,28r-1,2l92,31r-1,l90,31r-2,l86,30,82,27,79,26,74,24,69,22,63,20r-8,l49,20r-6,2l38,24r-4,2l32,28r-3,4l28,37r,4l29,47r3,5l35,56r5,3l45,62r6,2l58,68r7,2l71,73r8,3l85,80r5,4l95,89r3,7l101,102r1,10xe" fillcolor="black" stroked="f">
                  <v:path arrowok="t" o:connecttype="custom" o:connectlocs="53446,64967;49213,74020;40746,80943;30692,84138;20108,84138;12171,82540;6350,80943;2646,78813;529,76683;0,74020;0,69760;0,67630;529,66565;1058,65500;3175,65500;6879,68162;12171,70825;19579,72955;26987,72955;33338,71358;37571,68162;39688,63902;39688,58045;36513,53252;31221,50057;24871,46862;17463,44199;10054,39939;5292,34614;1588,27691;1588,18638;5292,10118;12171,4260;22754,0;32279,0;38100,533;43392,2130;46567,4260;48683,5325;49213,6390;49213,7988;50271,10118;50271,12780;49213,14378;48683,15976;48154,16508;46567,16508;43392,14378;39158,12780;33338,10650;25929,10650;20108,12780;16933,14911;14817,19703;15346,25028;18521,29821;23813,33016;30692,36211;37571,38874;44979,42602;50271,47394;53446,54317" o:connectangles="0,0,0,0,0,0,0,0,0,0,0,0,0,0,0,0,0,0,0,0,0,0,0,0,0,0,0,0,0,0,0,0,0,0,0,0,0,0,0,0,0,0,0,0,0,0,0,0,0,0,0,0,0,0,0,0,0,0,0,0,0,0"/>
                </v:shape>
                <v:shape id="Freeform 81" o:spid="_x0000_s1102" style="position:absolute;left:39131;top:32956;width:175;height:1143;visibility:visible;mso-wrap-style:square;v-text-anchor:top" coordsize="32,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Oa38UA&#10;AADcAAAADwAAAGRycy9kb3ducmV2LnhtbESPT2vCQBTE74V+h+UVvNVNRWwSXSUUhF4UtPXP8ZF9&#10;JsHs25DdJvHbu4LQ4zAzv2EWq8HUoqPWVZYVfIwjEMS51RUXCn5/1u8xCOeRNdaWScGNHKyWry8L&#10;TLXteUfd3hciQNilqKD0vkmldHlJBt3YNsTBu9jWoA+yLaRusQ9wU8tJFM2kwYrDQokNfZWUX/d/&#10;RkGenW5us836rjpfkuSQkHXHrVKjtyGbg/A0+P/ws/2tFUzjT3icCUd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g5rfxQAAANwAAAAPAAAAAAAAAAAAAAAAAJgCAABkcnMv&#10;ZG93bnJldi54bWxQSwUGAAAAAAQABAD1AAAAigMAAAAA&#10;" path="m30,210r,1l29,211r,1l28,213r-3,l23,213r-3,2l16,215r-3,l10,213r-2,l5,213,4,212r,-1l3,211r,-1l3,64r,l4,63r,-1l5,61r3,l10,61r3,-2l16,59r4,l23,61r2,l28,61r1,1l29,63r1,1l30,64r,146xm32,16r,9l29,29r-4,2l16,32,8,31,3,29,,25,,16,,8,3,4,8,2,16,r9,2l29,4r3,4l32,16xe" fillcolor="black" stroked="f">
                  <v:path arrowok="t" o:connecttype="custom" o:connectlocs="16372,111642;16372,112173;15826,112173;15826,112705;15280,113237;13643,113237;12552,113237;10914,114300;8732,114300;7094,114300;5457,113237;4366,113237;2729,113237;2183,112705;2183,112173;1637,112173;1637,111642;1637,34024;1637,34024;2183,33493;2183,32961;2729,32429;4366,32429;5457,32429;7094,31366;8732,31366;10914,31366;12552,32429;13643,32429;15280,32429;15826,32961;15826,33493;16372,34024;16372,34024;16372,111642;17463,8506;17463,13291;15826,15417;13643,16480;8732,17012;4366,16480;1637,15417;0,13291;0,8506;0,4253;1637,2127;4366,1063;8732,0;13643,1063;15826,2127;17463,4253;17463,8506" o:connectangles="0,0,0,0,0,0,0,0,0,0,0,0,0,0,0,0,0,0,0,0,0,0,0,0,0,0,0,0,0,0,0,0,0,0,0,0,0,0,0,0,0,0,0,0,0,0,0,0,0,0,0,0"/>
                  <o:lock v:ext="edit" verticies="t"/>
                </v:shape>
                <v:shape id="Freeform 82" o:spid="_x0000_s1103" style="position:absolute;left:39481;top:33258;width:539;height:841;visibility:visible;mso-wrap-style:square;v-text-anchor:top" coordsize="102,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DpqMMA&#10;AADcAAAADwAAAGRycy9kb3ducmV2LnhtbERPzWrCQBC+F/oOyxS81U2D2BBdpTQIPRS0iQ8wZsck&#10;Njsbs9sk7dN3D4LHj+9/vZ1MKwbqXWNZwcs8AkFcWt1wpeBY7J4TEM4ja2wtk4JfcrDdPD6sMdV2&#10;5C8acl+JEMIuRQW1910qpStrMujmtiMO3Nn2Bn2AfSV1j2MIN62Mo2gpDTYcGmrs6L2m8jv/MQry&#10;y77IDuavvGIWo+vyU/HZvCo1e5reViA8Tf4uvrk/tIJFEtaGM+EI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ADpqMMAAADcAAAADwAAAAAAAAAAAAAAAACYAgAAZHJzL2Rv&#10;d25yZXYueG1sUEsFBgAAAAAEAAQA9QAAAIgDAAAAAA==&#10;" path="m102,112r,10l99,132r-5,7l86,147r-7,5l69,155r-11,3l46,158r-8,l31,157r-6,-2l18,154r-4,-2l10,150,6,148,4,147,2,144,1,142,,139r,-5l,131r1,-2l1,127r,-1l2,125r,-2l4,123r1,l7,123r3,3l14,128r4,3l23,133r8,1l38,137r9,l53,137r6,-1l64,134r4,-2l71,128r3,-3l76,120r,-7l76,109r-3,-5l70,100,65,96,59,94,53,91,47,88,41,85,33,83,27,79,21,75,15,70,11,65,7,59,5,52,4,42,5,35,7,26r4,-7l17,12,25,8,33,3,44,,57,r6,l68,r6,1l79,3r3,1l86,6r4,2l91,9r1,1l94,11r,1l95,14r,1l95,16r,3l95,21r,3l95,26r,1l94,28r,2l92,31r,l91,31r-1,l86,30,84,27,80,26,75,24,69,22,64,20r-7,l49,20r-5,2l39,24r-3,2l33,28r-2,4l30,37r,4l30,47r2,5l36,56r5,3l46,62r7,2l59,68r6,2l73,73r6,3l86,80r5,4l96,89r4,7l102,102r,10xe" fillcolor="black" stroked="f">
                  <v:path arrowok="t" o:connecttype="custom" o:connectlocs="53975,64967;49742,74020;41804,80943;30692,84138;20108,84138;13229,82540;7408,80943;3175,78813;1058,76683;0,74020;0,69760;529,67630;1058,66565;2117,65500;3704,65500;7408,68162;12171,70825;20108,72955;28046,72955;33867,71358;37571,68162;40217,63902;40217,58045;37042,53252;31221,50057;24871,46862;17463,44199;11113,39939;5821,34614;2646,27691;2646,18638;5821,10118;13229,4260;23283,0;33338,0;39158,533;43392,2130;47625,4260;48683,5325;49742,6390;50271,7988;50271,10118;50271,12780;50271,14378;49742,15976;48683,16508;47625,16508;44450,14378;39688,12780;33867,10650;25929,10650;20638,12780;17463,14911;15875,19703;15875,25028;19050,29821;24342,33016;31221,36211;38629,38874;45508,42602;50800,47394;53975,54317" o:connectangles="0,0,0,0,0,0,0,0,0,0,0,0,0,0,0,0,0,0,0,0,0,0,0,0,0,0,0,0,0,0,0,0,0,0,0,0,0,0,0,0,0,0,0,0,0,0,0,0,0,0,0,0,0,0,0,0,0,0,0,0,0,0"/>
                </v:shape>
                <v:shape id="Freeform 83" o:spid="_x0000_s1104" style="position:absolute;left:40132;top:33893;width:285;height:444;visibility:visible;mso-wrap-style:square;v-text-anchor:top" coordsize="53,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t0vcQA&#10;AADcAAAADwAAAGRycy9kb3ducmV2LnhtbESPwWrDMBBE74X8g9hCb43cUoLrRAnFJMEHX+K00ONi&#10;bSxTa2UkNXH/vgoEchxm5g2z2kx2EGfyoXes4GWegSBune65U/B53D3nIEJE1jg4JgV/FGCznj2s&#10;sNDuwgc6N7ETCcKhQAUmxrGQMrSGLIa5G4mTd3LeYkzSd1J7vCS4HeRrli2kxZ7TgsGRSkPtT/Nr&#10;FXi/r7bRfJdoxropq0Wdf021Uk+P08cSRKQp3sO3dqUVvOXvcD2TjoB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F7dL3EAAAA3AAAAA8AAAAAAAAAAAAAAAAAmAIAAGRycy9k&#10;b3ducmV2LnhtbFBLBQYAAAAABAAEAPUAAACJAwAAAAA=&#10;" path="m53,12r,5l53,22r-1,3l52,29r-2,4l48,37r-1,3l43,44,22,77r-1,1l20,80r-2,l17,81r-1,l13,81r-2,1l9,82r-3,l4,81r-2,l1,81r,-1l,80,,78,1,77,22,33r,-21l22,8,23,6,25,3,26,2,28,1,31,r3,l38,r4,l44,r4,1l49,2r3,1l52,6r1,2l53,12xe" fillcolor="black" stroked="f">
                  <v:path arrowok="t" o:connecttype="custom" o:connectlocs="28575,6505;28575,9215;28575,11926;28036,13552;28036,15720;26958,17888;25879,20057;25340,21683;23183,23851;11861,41740;11322,42282;10783,43366;9705,43366;9166,43908;8626,43908;7009,43908;5931,44450;4852,44450;3235,44450;2157,43908;1078,43908;539,43908;539,43366;0,43366;0,42282;539,41740;11861,17888;11861,6505;11861,4337;12400,3252;13479,1626;14018,1084;15096,542;16714,0;18331,0;20488,0;22644,0;23723,0;25879,542;26418,1084;28036,1626;28036,3252;28575,4337;28575,6505" o:connectangles="0,0,0,0,0,0,0,0,0,0,0,0,0,0,0,0,0,0,0,0,0,0,0,0,0,0,0,0,0,0,0,0,0,0,0,0,0,0,0,0,0,0,0,0"/>
                </v:shape>
                <v:shape id="Freeform 84" o:spid="_x0000_s1105" style="position:absolute;left:41005;top:32972;width:793;height:1127;visibility:visible;mso-wrap-style:square;v-text-anchor:top" coordsize="150,2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ijMEA&#10;AADcAAAADwAAAGRycy9kb3ducmV2LnhtbERPy4rCMBTdD/gP4QpuxKbKMGg1iijKLMfqwuW1uX1g&#10;c1ObWOvfTxYDszyc92rTm1p01LrKsoJpFIMgzqyuuFBwOR8mcxDOI2usLZOCNznYrAcfK0y0ffGJ&#10;utQXIoSwS1BB6X2TSOmykgy6yDbEgctta9AH2BZSt/gK4aaWszj+kgYrDg0lNrQrKbunT6MgLrrx&#10;8Xa6HfbpVF5zGqc/l8dOqdGw3y5BeOr9v/jP/a0VfC7C/HAmHAG5/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rLIozBAAAA3AAAAA8AAAAAAAAAAAAAAAAAmAIAAGRycy9kb3du&#10;cmV2LnhtbFBLBQYAAAAABAAEAPUAAACGAwAAAAA=&#10;" path="m150,181r,2l150,186r,1l149,188r,3l148,191r,1l147,194r-3,2l139,199r-5,3l127,205r-9,3l110,210r-11,3l88,213,68,212,51,205,36,198,24,186,12,172,6,154,,133,,109,1,85,6,63,14,44,25,29,38,16,54,7,72,1,91,r9,1l109,2r8,1l125,6r6,2l137,12r5,3l144,17r3,2l148,21r,1l148,23r1,3l149,27r,2l149,32r,3l149,38r,1l148,42r,1l147,44r-1,l144,44r-2,l138,42r-4,-4l128,34r-7,-3l112,27,102,24r-11,l78,26,65,29,54,37,47,47,40,58,33,72,30,88r,20l30,127r3,16l38,156r8,11l54,177r11,6l78,187r13,1l104,188r9,-2l122,182r6,-4l134,175r5,-3l143,170r4,-2l147,168r1,2l149,170r,1l149,172r1,3l150,177r,4xe" fillcolor="black" stroked="f">
                  <v:path arrowok="t" o:connecttype="custom" o:connectlocs="79375,96838;79375,98955;78846,101071;78317,101600;76200,103717;70908,106892;62442,110067;52387,112713;35983,112184;19050,104775;6350,91017;0,70379;529,44979;7408,23283;20108,8467;38100,529;52917,529;61912,1588;69321,4233;75142,7938;77788,10054;78317,11642;78846,13758;78846,15346;78846,18521;78846,20638;78317,22754;77258,23283;75142,23283;70908,20108;64029,16404;53975,12700;41275,13758;28575,19579;21167,30692;15875,46567;15875,67204;20108,82550;28575,93663;41275,98955;55033,99484;64558,96309;70908,92605;75671,89959;77788,88900;78846,89959;78846,91017;79375,93663" o:connectangles="0,0,0,0,0,0,0,0,0,0,0,0,0,0,0,0,0,0,0,0,0,0,0,0,0,0,0,0,0,0,0,0,0,0,0,0,0,0,0,0,0,0,0,0,0,0,0,0"/>
                </v:shape>
                <v:shape id="Freeform 85" o:spid="_x0000_s1106" style="position:absolute;left:41989;top:33258;width:444;height:841;visibility:visible;mso-wrap-style:square;v-text-anchor:top" coordsize="85,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0uo8UA&#10;AADcAAAADwAAAGRycy9kb3ducmV2LnhtbESPT4vCMBTE7wt+h/AEb2vqIrJWoxT/4CJ42K4Xb4/m&#10;2ZQ2L6XJav32G0HY4zAzv2GW69424kadrxwrmIwTEMSF0xWXCs4/+/dPED4ga2wck4IHeVivBm9L&#10;TLW78zfd8lCKCGGfogITQptK6QtDFv3YtcTRu7rOYoiyK6Xu8B7htpEfSTKTFiuOCwZb2hgq6vzX&#10;Kqh3m931ZNoyv+zzOjtkp2PYzpUaDftsASJQH/7Dr/aXVjCdT+B5Jh4Bu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DS6jxQAAANwAAAAPAAAAAAAAAAAAAAAAAJgCAABkcnMv&#10;ZG93bnJldi54bWxQSwUGAAAAAAQABAD1AAAAigMAAAAA&#10;" path="m85,16r,4l83,22r,3l83,26r,1l82,28r-1,l80,28r-1,l77,28,75,27r-3,l70,26,67,25r-2,l61,25r-3,l54,26r-4,2l45,31r-3,5l37,41r-5,7l27,57r,95l27,153r-1,l24,154r-1,1l22,155r-3,l17,157r-4,l10,157,7,155r-2,l2,155,1,154r,-1l,153r,-1l,6,,5r1,l1,4,2,3r1,l6,3,8,1r4,l16,1r2,2l19,3r3,l23,4r,1l23,5r1,1l24,27r5,-7l35,14,40,9,45,5,49,3,54,1,59,r5,l65,r2,l71,r3,l76,1r3,2l81,3r1,1l82,5r1,l83,6r,2l83,9r,1l85,12r,4xe" fillcolor="black" stroked="f">
                  <v:path arrowok="t" o:connecttype="custom" o:connectlocs="44450,10718;43404,13398;43404,14470;42358,15006;41312,15006;39221,14470;36606,13934;33991,13398;30331,13398;26147,15006;21964,19293;16734,25724;14119,81458;13596,81994;12028,83066;9936,83066;6798,84138;3661,83066;1046,83066;523,81994;0,81458;0,2680;523,2144;1569,1608;4184,536;8367,536;9936,1608;12028,2144;12028,2680;12551,14470;18303,7503;23532,2680;28239,536;33468,0;35037,0;38698,0;41312,1608;42881,2144;43404,2680;43404,4287;43404,5359;44450,8575" o:connectangles="0,0,0,0,0,0,0,0,0,0,0,0,0,0,0,0,0,0,0,0,0,0,0,0,0,0,0,0,0,0,0,0,0,0,0,0,0,0,0,0,0,0"/>
                </v:shape>
                <v:shape id="Freeform 86" o:spid="_x0000_s1107" style="position:absolute;left:42513;top:33258;width:762;height:841;visibility:visible;mso-wrap-style:square;v-text-anchor:top" coordsize="145,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Xs/8UA&#10;AADcAAAADwAAAGRycy9kb3ducmV2LnhtbESPT2vCQBTE74LfYXmCt2ajiG1TV5EWRfCSpqXnR/Y1&#10;CWbfxuyaP/303ULB4zAzv2E2u8HUoqPWVZYVLKIYBHFudcWFgs+Pw8MTCOeRNdaWScFIDnbb6WSD&#10;ibY9v1OX+UIECLsEFZTeN4mULi/JoItsQxy8b9sa9EG2hdQt9gFuarmM47U0WHFYKLGh15LyS3Yz&#10;CvDrkepj+nbjxWU8/RzO/TU9p0rNZ8P+BYSnwd/D/+2TVrB6XsLfmXAE5P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Jez/xQAAANwAAAAPAAAAAAAAAAAAAAAAAJgCAABkcnMv&#10;ZG93bnJldi54bWxQSwUGAAAAAAQABAD1AAAAigMAAAAA&#10;" path="m145,78r,17l140,110r-5,15l126,136r-10,9l103,153r-14,5l71,158r-18,l40,153,28,147,18,138,10,127,5,113,2,97,,80,2,63,5,48,10,33,19,22,29,12,42,5,56,,74,,92,r13,5l117,11r10,9l135,31r6,13l145,59r,19xm117,79l116,68,115,57,113,47r-5,-9l101,31,94,26,85,22r-12,l62,22,52,26r-7,5l39,38r-5,8l31,56,29,67r,12l29,90r1,11l32,111r5,9l44,126r7,6l61,136r11,l83,136r10,-4l100,127r6,-7l111,112r3,-10l116,91r1,-12xe" fillcolor="black" stroked="f">
                  <v:path arrowok="t" o:connecttype="custom" o:connectlocs="76200,50589;70945,66565;60960,77215;46771,84138;27852,84138;14714,78280;5255,67630;1051,51654;1051,33549;5255,17573;15240,6390;29429,0;48348,0;61486,5858;70945,16508;76200,31419;61486,42069;60434,30354;56756,20236;49399,13845;38363,11715;27327,13845;20495,20236;16291,29821;15240,42069;15766,53784;19444,63902;26801,70293;37837,72423;48873,70293;55705,63902;59909,54317;61486,42069" o:connectangles="0,0,0,0,0,0,0,0,0,0,0,0,0,0,0,0,0,0,0,0,0,0,0,0,0,0,0,0,0,0,0,0,0"/>
                  <o:lock v:ext="edit" verticies="t"/>
                </v:shape>
                <v:shape id="Freeform 87" o:spid="_x0000_s1108" style="position:absolute;left:43481;top:32893;width:651;height:1206;visibility:visible;mso-wrap-style:square;v-text-anchor:top" coordsize="124,2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VcWsYA&#10;AADcAAAADwAAAGRycy9kb3ducmV2LnhtbESPT2vCQBTE74V+h+UVvOmmVUobXUVSBA/+oamg3h7Z&#10;ZxKafRt2V43f3i0IPQ4z8xtmMutMIy7kfG1ZwesgAUFcWF1zqWD3s+h/gPABWWNjmRTcyMNs+vw0&#10;wVTbK3/TJQ+liBD2KSqoQmhTKX1RkUE/sC1x9E7WGQxRulJqh9cIN418S5J3abDmuFBhS1lFxW9+&#10;NgoyS/Nk07jtfng4rnZfXZ7t17VSvZduPgYRqAv/4Ud7qRWMPofwdyYeATm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8VcWsYAAADcAAAADwAAAAAAAAAAAAAAAACYAgAAZHJz&#10;L2Rvd25yZXYueG1sUEsFBgAAAAAEAAQA9QAAAIsDAAAAAA==&#10;" path="m124,221r,1l123,222r,1l122,224r-3,l117,224r-2,2l111,226r-4,l105,224r-3,l100,224r-1,-1l99,222r-2,l97,221r,-85l97,125r-1,-9l94,109r-4,-7l86,97,80,95,74,93,66,91r-9,2l47,99r-10,8l26,120r,101l26,222r,l25,223r-2,1l22,224r-2,l17,226r-5,l10,226,6,224r-2,l2,224,1,223,,222r,l,221,,6,,5,,4,1,3r1,l4,1r2,l10,1,12,r5,1l20,1r2,l23,3r2,l26,4r,1l26,6r,87l38,81,49,74,60,69r13,l86,69r10,5l106,79r6,7l118,95r4,11l123,117r1,15l124,221xe" fillcolor="black" stroked="f">
                  <v:path arrowok="t" o:connecttype="custom" o:connectlocs="65088,118515;64563,119048;62463,119582;60364,120650;56165,120650;53540,119582;51965,119048;50916,118515;50916,72604;50391,61927;47241,54453;41992,50716;34644,48580;24670,52851;13647,64062;13647,118515;13123,119048;11548,119582;8923,120650;5249,120650;2100,119582;525,119048;0,118515;0,3203;0,2135;1050,1602;3149,534;6299,0;10498,534;12073,1602;13647,2135;13647,3203;19946,43242;31494,36836;45142,36836;55640,42174;61939,50716;64563,62460;65088,117981" o:connectangles="0,0,0,0,0,0,0,0,0,0,0,0,0,0,0,0,0,0,0,0,0,0,0,0,0,0,0,0,0,0,0,0,0,0,0,0,0,0,0"/>
                </v:shape>
                <v:shape id="Freeform 88" o:spid="_x0000_s1109" style="position:absolute;left:44386;top:33258;width:667;height:841;visibility:visible;mso-wrap-style:square;v-text-anchor:top" coordsize="125,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hbCMYA&#10;AADcAAAADwAAAGRycy9kb3ducmV2LnhtbESPzWrDMBCE74W+g9hALiWRU9z8uFFCKARCL6VuLrkt&#10;0sZ2Y62MpDrO21eFQo7DzHzDrLeDbUVPPjSOFcymGQhi7UzDlYLj136yBBEissHWMSm4UYDt5vFh&#10;jYVxV/6kvoyVSBAOBSqoY+wKKYOuyWKYuo44eWfnLcYkfSWNx2uC21Y+Z9lcWmw4LdTY0VtN+lL+&#10;WAVP893h4zR793L/jQv9os9lm/dKjUfD7hVEpCHew//tg1GQr3L4O5OOgNz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dhbCMYAAADcAAAADwAAAAAAAAAAAAAAAACYAgAAZHJz&#10;L2Rvd25yZXYueG1sUEsFBgAAAAAEAAQA9QAAAIsDAAAAAA==&#10;" path="m125,152r,1l124,153r,1l122,155r-2,l117,155r-2,2l111,157r-3,l105,155r-2,l101,155r-2,-1l99,153r-1,l98,152r,-85l98,56,96,47,94,40,90,33,87,28,80,26,74,24,67,22,57,24,47,30,37,38,26,51r,101l26,153r,l25,154r-1,1l23,155r-3,l18,157r-4,l10,157,7,155r-3,l3,155,2,154,,153r,l,152,,6,,5r,l2,4,3,3r1,l7,3,9,1r4,l15,1r3,2l20,3r1,l23,4r1,1l24,5r,1l24,26,36,14,48,6,61,,73,,87,,98,5r8,5l114,17r5,9l122,37r2,11l125,63r,89xe" fillcolor="black" stroked="f">
                  <v:path arrowok="t" o:connecttype="custom" o:connectlocs="66675,81994;66142,82530;64008,83066;61341,84138;57607,84138;54940,83066;52807,82530;52273,81994;52273,35906;51206,25188;48006,17685;42672,13934;35738,11790;25070,16077;13868,27331;13868,81994;13335,82530;12268,83066;9601,84138;5334,84138;2134,83066;1067,82530;0,81994;0,3215;0,2680;1600,1608;3734,1608;6934,536;9601,1608;11201,1608;12802,2680;12802,3215;19202,7503;32537,0;46406,0;56540,5359;63475,13934;66142,25724;66675,81458" o:connectangles="0,0,0,0,0,0,0,0,0,0,0,0,0,0,0,0,0,0,0,0,0,0,0,0,0,0,0,0,0,0,0,0,0,0,0,0,0,0,0"/>
                </v:shape>
                <v:shape id="Freeform 89" o:spid="_x0000_s1110" style="position:absolute;left:45291;top:32893;width:159;height:460;visibility:visible;mso-wrap-style:square;v-text-anchor:top" coordsize="29,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7/o8MA&#10;AADcAAAADwAAAGRycy9kb3ducmV2LnhtbESPT4vCMBTE74LfITzBm6ZdVLQaRVyE9eDBP3h+Ns+2&#10;2LyUJrX1228WFjwOM/MbZrXpTCleVLvCsoJ4HIEgTq0uOFNwvexHcxDOI2ssLZOCNznYrPu9FSba&#10;tnyi19lnIkDYJagg975KpHRpTgbd2FbEwXvY2qAPss6krrENcFPKryiaSYMFh4UcK9rllD7PjVHQ&#10;HN2BbVPEMZ7i4+19a78n961Sw0G3XYLw1PlP+L/9oxVMFlP4Ox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C7/o8MAAADcAAAADwAAAAAAAAAAAAAAAACYAgAAZHJzL2Rv&#10;d25yZXYueG1sUEsFBgAAAAAEAAQA9QAAAIgDAAAAAA==&#10;" path="m25,79r,1l24,81r,2l23,84r-2,l19,84r-1,1l15,85r-4,l9,84r-1,l7,84,5,83r,-2l4,80r,-1l,5,,4,2,3r1,l4,1r1,l8,r3,l15,r3,l21,r3,l25,1r2,2l27,3r2,1l29,5,25,79xe" fillcolor="black" stroked="f">
                  <v:path arrowok="t" o:connecttype="custom" o:connectlocs="13685,42788;13685,43330;13138,43872;13138,44955;12591,45496;11496,45496;10401,45496;9853,46038;8211,46038;6022,46038;4927,45496;4379,45496;3832,45496;2737,44955;2737,43872;2190,43330;2190,42788;0,2708;0,2166;1095,1625;1642,1625;2190,542;2737,542;4379,0;6022,0;8211,0;9853,0;11496,0;13138,0;13685,542;14780,1625;14780,1625;15875,2166;15875,2708;13685,42788" o:connectangles="0,0,0,0,0,0,0,0,0,0,0,0,0,0,0,0,0,0,0,0,0,0,0,0,0,0,0,0,0,0,0,0,0,0,0"/>
                </v:shape>
                <v:shape id="Freeform 90" o:spid="_x0000_s1111" style="position:absolute;left:45624;top:33258;width:540;height:841;visibility:visible;mso-wrap-style:square;v-text-anchor:top" coordsize="101,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ajtcMA&#10;AADcAAAADwAAAGRycy9kb3ducmV2LnhtbESP3YrCMBSE7xd8h3AE79ZU8bcapQiC69Va+wCH5tgW&#10;m5PSRK0+/UYQ9nKYmW+Y9bYztbhT6yrLCkbDCARxbnXFhYLsvP9egHAeWWNtmRQ8ycF20/taY6zt&#10;g090T30hAoRdjApK75tYSpeXZNANbUMcvIttDfog20LqFh8Bbmo5jqKZNFhxWCixoV1J+TW9GQXT&#10;8fxgkyz5vf1kp3Q5WbyOLzwrNeh3yQqEp87/hz/tg1YwWc7gfSYcAbn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qajtcMAAADcAAAADwAAAAAAAAAAAAAAAACYAgAAZHJzL2Rv&#10;d25yZXYueG1sUEsFBgAAAAAEAAQA9QAAAIgDAAAAAA==&#10;" path="m101,112r,10l98,132r-5,7l87,147r-9,5l68,155r-11,3l45,158r-8,l31,157r-7,-2l18,154r-5,-2l9,150,5,148,3,147,2,144,,142r,-3l,134r,-3l,129r,-2l,126r2,-1l2,123r1,l4,123r3,l9,126r4,2l18,131r6,2l30,134r7,3l46,137r6,l58,136r5,-2l67,132r4,-4l73,125r3,-5l76,113r,-4l73,104r-4,-4l64,96,60,94,53,91,46,88,40,85,32,83,26,79,20,75,15,70,10,65,7,59,4,52,3,42,4,35,7,26r3,-7l16,12,24,8,32,3,44,,56,r6,l67,r6,1l78,3r4,1l85,6r4,2l90,9r3,1l93,11r1,1l94,14r,1l94,16r,3l94,21r,3l94,26r,1l94,28r-1,2l93,31r-1,l90,31r-1,l87,30,83,27,79,26,74,24,69,22,63,20r-7,l50,20r-6,2l39,24r-4,2l32,28r-2,4l29,37r,4l29,47r3,5l35,56r5,3l46,62r6,2l58,68r8,2l72,73r7,3l85,80r5,4l95,89r4,7l101,102r,10xe" fillcolor="black" stroked="f">
                  <v:path arrowok="t" o:connecttype="custom" o:connectlocs="53975,64967;49700,74020;41684,80943;30461,84138;19773,84138;12826,82540;6947,80943;2672,78813;1069,76683;0,74020;0,69760;0,67630;1069,66565;1603,65500;3741,65500;6947,68162;12826,70825;19773,72955;27789,72955;33668,71358;37943,68162;40615,63902;40615,58045;36874,53252;32064,50057;24583,46862;17101,44199;10688,39939;5344,34614;2138,27691;2138,18638;5344,10118;12826,4260;23514,0;33133,0;39012,533;43821,2130;47562,4260;49700,5325;50234,6390;50234,7988;50234,10118;50234,12780;50234,14378;49700,15976;49165,16508;47562,16508;44356,14378;39546,12780;33668,10650;26720,10650;20842,12780;17101,14911;15498,19703;15498,25028;18704,29821;24583,33016;30996,36211;38477,38874;45425,42602;50769,47394;53975,54317" o:connectangles="0,0,0,0,0,0,0,0,0,0,0,0,0,0,0,0,0,0,0,0,0,0,0,0,0,0,0,0,0,0,0,0,0,0,0,0,0,0,0,0,0,0,0,0,0,0,0,0,0,0,0,0,0,0,0,0,0,0,0,0,0,0"/>
                </v:shape>
                <v:shape id="Freeform 91" o:spid="_x0000_s1112" style="position:absolute;left:46720;top:32908;width:698;height:1191;visibility:visible;mso-wrap-style:square;v-text-anchor:top" coordsize="133,2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JfE8UA&#10;AADcAAAADwAAAGRycy9kb3ducmV2LnhtbESPQWvCQBSE74X+h+UJXkQ3tZLa1FXEUhB7aurB3h7Z&#10;1ySYfRt2t0n8964g9DjMzDfMajOYRnTkfG1ZwdMsAUFcWF1zqeD4/TFdgvABWWNjmRRcyMNm/fiw&#10;wkzbnr+oy0MpIoR9hgqqENpMSl9UZNDPbEscvV/rDIYoXSm1wz7CTSPnSZJKgzXHhQpb2lVUnPM/&#10;o2CSd/zePx/cyaXp5zxty+bHbZUaj4btG4hAQ/gP39t7rWDx+gK3M/EIyP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El8TxQAAANwAAAAPAAAAAAAAAAAAAAAAAJgCAABkcnMv&#10;ZG93bnJldi54bWxQSwUGAAAAAAQABAD1AAAAigMAAAAA&#10;" path="m133,220r,1l132,221r,1l130,223r-1,l127,223r-3,2l121,225r-3,l116,223r-3,l112,223r-1,-1l109,221r,l109,220r,-20l97,211r-12,9l73,225r-14,1l43,225,32,220,21,213r-8,-9l7,193,4,179,,164,,148,1,131,4,115,8,101,16,89,25,79,36,73,48,68r15,l75,68r10,5l96,79r10,10l106,5r,-1l107,3r,l108,2r3,l113,r3,l119,r4,l125,r3,2l130,2r2,1l132,3r1,1l133,5r,215xm106,117l96,105,85,98,75,92,64,90r-9,2l47,95r-6,5l36,108r-4,8l29,126r-1,10l27,146r1,11l29,167r2,11l34,186r5,8l45,199r8,3l63,204r6,l74,202r5,-2l84,197r5,-3l95,189r5,-6l106,175r,-58xe" fillcolor="black" stroked="f">
                  <v:path arrowok="t" o:connecttype="custom" o:connectlocs="69850,116429;69325,116956;67749,117483;65123,118536;61972,118536;59346,117483;58296,116956;57245,116429;57245,105365;44641,115902;30986,119063;16806,115902;6827,107473;2101,94302;0,77970;2101,60585;8403,46888;18907,38458;33087,35824;44641,38458;55670,46888;55670,2107;56195,1580;58296,1054;60922,0;64598,0;67224,1054;69325,1580;69850,2107;69850,115902;50418,55317;39389,48468;28885,48468;21533,52683;16806,61112;14705,71649;14705,82712;16281,93775;20482,102205;27835,106419;36238,107473;41490,105365;46742,102205;52519,96409;55670,61639" o:connectangles="0,0,0,0,0,0,0,0,0,0,0,0,0,0,0,0,0,0,0,0,0,0,0,0,0,0,0,0,0,0,0,0,0,0,0,0,0,0,0,0,0,0,0,0,0"/>
                  <o:lock v:ext="edit" verticies="t"/>
                </v:shape>
                <v:shape id="Freeform 92" o:spid="_x0000_s1113" style="position:absolute;left:47656;top:32956;width:175;height:1143;visibility:visible;mso-wrap-style:square;v-text-anchor:top" coordsize="34,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7VxcIA&#10;AADcAAAADwAAAGRycy9kb3ducmV2LnhtbERPz2vCMBS+C/sfwhvspuk6UdsZZRQGuw2tG3h7S55t&#10;WfNSkqj1vzeHwY4f3+/1drS9uJAPnWMFz7MMBLF2puNGwaF+n65AhIhssHdMCm4UYLt5mKyxNO7K&#10;O7rsYyNSCIcSFbQxDqWUQbdkMczcQJy4k/MWY4K+kcbjNYXbXuZZtpAWO04NLQ5UtaR/92eroP7c&#10;HRc/fPqqlt/5rXjRhT17o9TT4/j2CiLSGP/Ff+4Po2BepLXpTDoCcn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tXFwgAAANwAAAAPAAAAAAAAAAAAAAAAAJgCAABkcnMvZG93&#10;bnJldi54bWxQSwUGAAAAAAQABAD1AAAAhwMAAAAA&#10;" path="m30,210r,1l30,211r-1,1l28,213r-2,l24,213r-4,2l16,215r-3,l10,213r-2,l7,213,5,212,4,211r,l4,210,4,64r,l4,63,5,62,7,61r1,l10,61r3,-2l16,59r4,l24,61r2,l28,61r1,1l30,63r,1l30,64r,146xm34,16r-2,9l30,29r-5,2l16,32,8,31,4,29,,25,,16,,8,4,4,8,2,16,r9,2l30,4r2,4l34,16xe" fillcolor="black" stroked="f">
                  <v:path arrowok="t" o:connecttype="custom" o:connectlocs="15409,111642;15409,112173;15409,112173;14895,112705;14381,113237;13354,113237;12327,113237;10272,114300;8218,114300;6677,114300;5136,113237;4109,113237;3595,113237;2568,112705;2054,112173;2054,112173;2054,111642;2054,34024;2054,34024;2054,33493;2568,32961;3595,32429;4109,32429;5136,32429;6677,31366;8218,31366;10272,31366;12327,32429;13354,32429;14381,32429;14895,32961;15409,33493;15409,34024;15409,34024;15409,111642;17463,8506;16436,13291;15409,15417;12840,16480;8218,17012;4109,16480;2054,15417;0,13291;0,8506;0,4253;2054,2127;4109,1063;8218,0;12840,1063;15409,2127;16436,4253;17463,8506" o:connectangles="0,0,0,0,0,0,0,0,0,0,0,0,0,0,0,0,0,0,0,0,0,0,0,0,0,0,0,0,0,0,0,0,0,0,0,0,0,0,0,0,0,0,0,0,0,0,0,0,0,0,0,0"/>
                  <o:lock v:ext="edit" verticies="t"/>
                </v:shape>
                <v:shape id="Freeform 93" o:spid="_x0000_s1114" style="position:absolute;left:48021;top:33258;width:540;height:841;visibility:visible;mso-wrap-style:square;v-text-anchor:top" coordsize="102,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Xa7sUA&#10;AADcAAAADwAAAGRycy9kb3ducmV2LnhtbESP0WrCQBRE34X+w3ILfdNNpVQT3YRSKfhQqCZ+wDV7&#10;TWKzd9Psqmm/visIPg4zc4ZZZoNpxZl611hW8DyJQBCXVjdcKdgVH+M5COeRNbaWScEvOcjSh9ES&#10;E20vvKVz7isRIOwSVFB73yVSurImg25iO+LgHWxv0AfZV1L3eAlw08ppFL1Kgw2HhRo7eq+p/M5P&#10;RkF+/CpWG/NX/uBqiq7L98VnM1Pq6XF4W4DwNPh7+NZeawUvcQzXM+EIyPQ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ldruxQAAANwAAAAPAAAAAAAAAAAAAAAAAJgCAABkcnMv&#10;ZG93bnJldi54bWxQSwUGAAAAAAQABAD1AAAAigMAAAAA&#10;" path="m102,112r-1,10l97,132r-4,7l86,147r-8,5l68,155r-10,3l46,158r-9,l31,157r-7,-2l17,154r-4,-2l9,150,5,148,3,147,1,144,,142r,-3l,134r,-3l,129r,-2l1,126r,-1l3,123r,l4,123r2,l9,126r5,2l17,131r7,2l30,134r7,3l46,137r6,l58,136r5,-2l68,132r4,-4l74,125r1,-5l75,113r,-4l73,104r-4,-4l64,96,59,94,53,91,46,88,40,85,32,83,26,79,20,75,15,70,10,65,6,59,4,52,4,42r,-7l6,26r4,-7l16,12,24,8,32,3,43,,56,r6,l68,r5,1l78,3r5,1l85,6r4,2l90,9r3,1l93,11r1,1l94,14r,1l94,16r1,3l95,21r,3l94,26r,1l94,28r-1,2l93,31r-2,l90,31r-1,l86,30,83,27,79,26,74,24,69,22,63,20r-7,l49,20r-6,2l38,24r-3,2l32,28r-2,4l29,37r,4l30,47r2,5l36,56r4,3l46,62r6,2l58,68r7,2l72,73r7,3l85,80r5,4l95,89r4,7l101,102r1,10xe" fillcolor="black" stroked="f">
                  <v:path arrowok="t" o:connecttype="custom" o:connectlocs="53446,64967;49213,74020;41275,80943;30692,84138;19579,84138;12700,82540;6879,80943;2646,78813;529,76683;0,74020;0,69760;0,67630;529,66565;1588,65500;3175,65500;7408,68162;12700,70825;19579,72955;27517,72955;33338,71358;38100,68162;39688,63902;39688,58045;36513,53252;31221,50057;24342,46862;16933,44199;10583,39939;5292,34614;2117,27691;2117,18638;5292,10118;12700,4260;22754,0;32808,0;38629,533;43921,2130;47096,4260;49213,5325;49742,6390;49742,7988;50271,10118;50271,12780;49742,14378;49213,15976;48154,16508;47096,16508;43921,14378;39158,12780;33338,10650;25929,10650;20108,12780;16933,14911;15346,19703;15875,25028;19050,29821;24342,33016;30692,36211;38100,38874;44979,42602;50271,47394;53446,54317" o:connectangles="0,0,0,0,0,0,0,0,0,0,0,0,0,0,0,0,0,0,0,0,0,0,0,0,0,0,0,0,0,0,0,0,0,0,0,0,0,0,0,0,0,0,0,0,0,0,0,0,0,0,0,0,0,0,0,0,0,0,0,0,0,0"/>
                </v:shape>
                <v:shape id="Freeform 94" o:spid="_x0000_s1115" style="position:absolute;left:48704;top:33258;width:699;height:841;visibility:visible;mso-wrap-style:square;v-text-anchor:top" coordsize="133,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1ghsMA&#10;AADcAAAADwAAAGRycy9kb3ducmV2LnhtbERPW2vCMBR+H+w/hDPY20zXOZXOKKIMHYrg5QccmtML&#10;bU5KktVuv948DPb48d3ny8G0oifna8sKXkcJCOLc6ppLBdfL58sMhA/IGlvLpOCHPCwXjw9zzLS9&#10;8Yn6cyhFDGGfoYIqhC6T0ucVGfQj2xFHrrDOYIjQlVI7vMVw08o0SSbSYM2xocKO1hXlzfnbKPhN&#10;0+P2bdrsi6Yvvhyv/OYwzpV6fhpWHyACDeFf/OfeaQXvSZwfz8QjIB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1ghsMAAADcAAAADwAAAAAAAAAAAAAAAACYAgAAZHJzL2Rv&#10;d25yZXYueG1sUEsFBgAAAAAEAAQA9QAAAIgDAAAAAA==&#10;" path="m133,73r,6l130,81r-4,3l123,84r-95,l28,96r2,10l33,115r5,7l45,128r7,5l62,136r13,1l85,137r8,-1l101,133r6,-2l113,129r4,-2l120,126r3,l124,126r,1l125,127r,1l126,129r,2l126,133r,3l126,138r,1l126,141r,2l126,143r-1,1l125,145r-1,2l123,148r-4,1l114,152r-6,1l101,155r-9,2l82,158r-10,l55,158,41,153,28,148,18,138,11,128,4,113,1,99,,80,1,62,4,46,11,32,18,21,28,11,40,5,54,,70,,86,,98,5r11,6l118,20r7,10l129,42r4,12l133,68r,5xm107,65l105,54,102,38,97,32,92,27,77,21,68,20r-9,1l51,24r-7,4l39,33r-5,8l32,48r-3,8l28,65r79,xe" fillcolor="black" stroked="f">
                  <v:path arrowok="t" o:connecttype="custom" o:connectlocs="69850,42069;66174,44732;14705,44732;15756,56447;19957,64967;27310,70825;39389,72955;48842,72423;56195,69760;61447,67630;64598,67097;65123,67630;65648,68162;66174,69760;66174,72423;66174,74020;66174,76150;65648,76683;65123,78280;62497,79345;56720,81475;48317,83605;37814,84138;21533,81475;9453,73488;2101,60175;0,42602;2101,24496;9453,11183;21008,2663;36763,0;51468,2663;61972,10650;67749,22366;69850,36211;56195,34614;53569,20236;48317,14378;35713,10650;26785,12780;20482,17573;16806,25561;14705,34614" o:connectangles="0,0,0,0,0,0,0,0,0,0,0,0,0,0,0,0,0,0,0,0,0,0,0,0,0,0,0,0,0,0,0,0,0,0,0,0,0,0,0,0,0,0,0"/>
                  <o:lock v:ext="edit" verticies="t"/>
                </v:shape>
                <v:shape id="Freeform 95" o:spid="_x0000_s1116" style="position:absolute;left:49561;top:33258;width:635;height:841;visibility:visible;mso-wrap-style:square;v-text-anchor:top" coordsize="119,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zQcIA&#10;AADcAAAADwAAAGRycy9kb3ducmV2LnhtbESPQYvCMBSE74L/ITzBm6YqinSNokKhIKxaF/b6aJ5t&#10;2ealNFHrv98IgsdhZr5hVpvO1OJOrassK5iMIxDEudUVFwp+LsloCcJ5ZI21ZVLwJAebdb+3wljb&#10;B5/pnvlCBAi7GBWU3jexlC4vyaAb24Y4eFfbGvRBtoXULT4C3NRyGkULabDisFBiQ/uS8r/sZhTM&#10;jlm6mybp1VJSH79/XZHg4aTUcNBtv0B46vwn/G6nWsE8msDrTDgCcv0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9bNBwgAAANwAAAAPAAAAAAAAAAAAAAAAAJgCAABkcnMvZG93&#10;bnJldi54bWxQSwUGAAAAAAQABAD1AAAAhwMAAAAA&#10;" path="m119,152r,1l117,154r-1,1l114,155r-3,2l107,157r-3,l101,155r-2,l98,154r-2,-1l96,152r,-15l87,147r-12,6l63,158r-12,l40,158,30,155r-9,-3l14,147,8,141,4,133,2,125,,115,2,102,5,93r6,-8l20,78,30,73,42,69,57,67r16,l93,67r,-11l93,47,90,41,89,35,85,30,80,26,75,24,68,21r-9,l50,21r-8,3l35,26r-6,2l22,31r-3,2l15,36r-2,l11,36r-1,l10,35,9,33,8,32r,-2l8,28r,-2l8,22r,-2l9,17r1,-2l14,12r5,-2l24,8,30,5,37,3,46,1,53,r9,l77,,89,3,99,8r7,6l112,21r4,10l119,41r,13l119,152xm93,85r-22,l59,85r-8,3l43,89r-6,4l32,96r-2,5l27,106r,7l29,123r6,8l42,137r13,1l64,137r10,-5l83,126,93,116r,-31xe" fillcolor="black" stroked="f">
                  <v:path arrowok="t" o:connecttype="custom" o:connectlocs="63500,81475;61899,82540;59231,83605;55496,83605;52828,82540;51227,81475;51227,72955;40021,81475;27214,84138;16008,82540;7471,78280;2134,70825;0,61240;2668,49524;10672,41536;22412,36744;38954,35679;49626,29821;48025,21833;45357,15976;40021,12780;31483,11183;22412,12780;15475,14911;10139,17573;6937,19171;5336,19171;4803,17573;4269,15976;4269,13845;4269,10650;5336,7988;10139,5325;16008,2663;24546,533;33084,0;47492,1598;56563,7455;61899,16508;63500,28756;49626,45264;31483,45264;22945,47394;17076,51122;14408,56447;15475,65500;22412,72955;34151,72955;44290,67097;49626,45264" o:connectangles="0,0,0,0,0,0,0,0,0,0,0,0,0,0,0,0,0,0,0,0,0,0,0,0,0,0,0,0,0,0,0,0,0,0,0,0,0,0,0,0,0,0,0,0,0,0,0,0,0,0"/>
                  <o:lock v:ext="edit" verticies="t"/>
                </v:shape>
                <v:shape id="Freeform 96" o:spid="_x0000_s1117" style="position:absolute;left:50387;top:33258;width:540;height:841;visibility:visible;mso-wrap-style:square;v-text-anchor:top" coordsize="102,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rShcQA&#10;AADcAAAADwAAAGRycy9kb3ducmV2LnhtbESP0WrCQBRE3wv+w3IF3+rGgLVEVxFF8EGwTfyAa/aa&#10;RLN3Y3bV2K/vFoQ+DjNzhpktOlOLO7WusqxgNIxAEOdWV1woOGSb908QziNrrC2Tgic5WMx7bzNM&#10;tH3wN91TX4gAYZeggtL7JpHS5SUZdEPbEAfvZFuDPsi2kLrFR4CbWsZR9CENVhwWSmxoVVJ+SW9G&#10;QXreZ+sv85NfcR2ja9JjtqsmSg363XIKwlPn/8Ov9lYrGEcx/J0JR0DO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ba0oXEAAAA3AAAAA8AAAAAAAAAAAAAAAAAmAIAAGRycy9k&#10;b3ducmV2LnhtbFBLBQYAAAAABAAEAPUAAACJAwAAAAA=&#10;" path="m102,112r,10l98,132r-5,7l86,147r-8,5l68,155r-11,3l45,158r-7,l30,157r-6,-2l18,154r-5,-2l9,150,6,148,3,147,2,144,1,142,,139r,-5l,131r,-2l1,127r,-1l2,125r,-2l3,123r1,l7,123r2,3l13,128r5,3l23,133r7,1l38,137r8,l52,137r5,-1l64,134r3,-2l71,128r2,-3l76,120r,-7l76,109r-4,-5l70,100,65,96,59,94,52,91,46,88,40,85,33,83,27,79,20,75,14,70,9,65,7,59,4,52,3,42,4,35,7,26r4,-7l17,12,24,8,33,3,44,,56,r5,l67,r6,1l78,3r4,1l86,6r3,2l91,9r1,1l93,11r,1l94,14r,1l94,16r,3l94,21r,3l94,26r,1l93,28r,2l92,31r,l91,31r-3,l86,30,83,27,80,26,75,24,68,22,62,20r-6,l49,20r-5,2l39,24r-4,2l33,28r-3,4l29,37r,4l29,47r3,5l35,56r5,3l45,62r7,2l59,68r6,2l72,73r6,3l86,80r5,4l96,89r3,7l102,102r,10xe" fillcolor="black" stroked="f">
                  <v:path arrowok="t" o:connecttype="custom" o:connectlocs="53975,64967;49213,74020;41275,80943;30162,84138;20108,84138;12700,82540;6879,80943;3175,78813;1058,76683;0,74020;0,69760;529,67630;1058,66565;1588,65500;3704,65500;6879,68162;12171,70825;20108,72955;27517,72955;33867,71358;37571,68162;40217,63902;40217,58045;37042,53252;31221,50057;24342,46862;17463,44199;10583,39939;4763,34614;2117,27691;2117,18638;5821,10118;12700,4260;23283,0;32279,0;38629,533;43392,2130;47096,4260;48683,5325;49213,6390;49742,7988;49742,10118;49742,12780;49742,14378;49213,15976;48683,16508;46567,16508;43921,14378;39688,12780;32808,10650;25929,10650;20638,12780;17463,14911;15346,19703;15346,25028;18521,29821;23813,33016;31221,36211;38100,38874;45508,42602;50800,47394;53975,54317" o:connectangles="0,0,0,0,0,0,0,0,0,0,0,0,0,0,0,0,0,0,0,0,0,0,0,0,0,0,0,0,0,0,0,0,0,0,0,0,0,0,0,0,0,0,0,0,0,0,0,0,0,0,0,0,0,0,0,0,0,0,0,0,0,0"/>
                </v:shape>
                <v:shape id="Freeform 97" o:spid="_x0000_s1118" style="position:absolute;left:51085;top:33258;width:699;height:841;visibility:visible;mso-wrap-style:square;v-text-anchor:top" coordsize="133,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8cYA&#10;AADcAAAADwAAAGRycy9kb3ducmV2LnhtbESP3WoCMRSE7wu+QzhC72rWtbVlNYooYosiaPsAh83Z&#10;H3ZzsiTpuu3TN4VCL4eZ+YZZrgfTip6cry0rmE4SEMS51TWXCj7e9w8vIHxA1thaJgVf5GG9Gt0t&#10;MdP2xhfqr6EUEcI+QwVVCF0mpc8rMugntiOOXmGdwRClK6V2eItw08o0SebSYM1xocKOthXlzfXT&#10;KPhO0/Nh9twci6Yv3hxv/O70mCt1Px42CxCBhvAf/mu/agVPyQx+z8QjIF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s/+8cYAAADcAAAADwAAAAAAAAAAAAAAAACYAgAAZHJz&#10;L2Rvd25yZXYueG1sUEsFBgAAAAAEAAQA9QAAAIsDAAAAAA==&#10;" path="m133,73r-1,6l129,81r-2,3l122,84r-94,l28,96r3,10l33,115r5,7l44,128r9,5l63,136r12,1l85,137r9,-1l101,133r6,-2l112,129r5,-2l120,126r2,l123,126r1,1l126,127r,1l126,129r1,2l127,133r,3l127,138r,1l127,141r-1,2l126,143r,1l124,145r-1,2l122,148r-4,1l113,152r-6,1l100,155r-9,2l83,158r-10,l55,158,41,153,28,148,19,138,10,128,5,113,1,99,,80,1,62,5,46,10,32,19,21,28,11,41,5,54,,69,,85,,99,5r11,6l118,20r6,10l129,42r3,12l133,68r,5xm106,65r,-11l101,38,97,32,91,27,78,21,68,20r-9,1l51,24r-7,4l38,33r-3,8l31,48r-3,8l28,65r78,xe" fillcolor="black" stroked="f">
                  <v:path arrowok="t" o:connecttype="custom" o:connectlocs="69325,42069;66699,44732;14705,44732;16281,56447;19957,64967;27835,70825;39389,72955;49368,72423;56195,69760;61447,67630;64073,67097;65123,67630;66174,68162;66699,69760;66699,72423;66699,74020;66174,76150;66174,76683;64598,78280;61972,79345;56195,81475;47792,83605;38339,84138;21533,81475;9979,73488;2626,60175;0,42602;2626,24496;9979,11183;21533,2663;36238,0;51994,2663;61972,10650;67749,22366;69850,36211;55670,34614;53044,20236;47792,14378;35713,10650;26785,12780;19957,17573;16281,25561;14705,34614" o:connectangles="0,0,0,0,0,0,0,0,0,0,0,0,0,0,0,0,0,0,0,0,0,0,0,0,0,0,0,0,0,0,0,0,0,0,0,0,0,0,0,0,0,0,0"/>
                  <o:lock v:ext="edit" verticies="t"/>
                </v:shape>
                <v:shape id="Freeform 98" o:spid="_x0000_s1119" style="position:absolute;left:51974;top:32877;width:302;height:1508;visibility:visible;mso-wrap-style:square;v-text-anchor:top" coordsize="58,2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Y1x8UA&#10;AADcAAAADwAAAGRycy9kb3ducmV2LnhtbESP0WrCQBRE3wv+w3ILfWs2FVtL6iqiSAVBTOwH3GZv&#10;k6XZuyG7JvHvu4LQx2FmzjCL1Wgb0VPnjWMFL0kKgrh02nCl4Ou8e34H4QOyxsYxKbiSh9Vy8rDA&#10;TLuBc+qLUIkIYZ+hgjqENpPSlzVZ9IlriaP34zqLIcqukrrDIcJtI6dp+iYtGo4LNba0qan8LS5W&#10;wXY3HS79bG4Ko/f59fN4yE/2W6mnx3H9ASLQGP7D9/ZeK3hNZ3A7E4+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pjXHxQAAANwAAAAPAAAAAAAAAAAAAAAAAJgCAABkcnMv&#10;ZG93bnJldi54bWxQSwUGAAAAAAQABAD1AAAAigMAAAAA&#10;" path="m58,142r,19l55,178r-2,17l49,212r-5,18l38,247r-7,17l23,280r-1,1l21,281r,1l18,282r-1,l15,284r-2,l10,284r-4,l4,282r-3,l,281r,l,280r,-2l,276,13,243r9,-33l29,175r2,-33l29,108,22,73,13,40,,7,,5,,4,,3r1,l2,2,5,,7,r4,l13,r3,l18,2r2,l21,2r1,1l22,3r,1l38,37,48,72r8,34l58,142xe" fillcolor="black" stroked="f">
                  <v:path arrowok="t" o:connecttype="custom" o:connectlocs="30163,75407;30163,85496;28603,94524;27563,103551;25483,112579;22882,122137;19762,131165;16122,140192;11961,148689;11441,149220;10921,149220;10921,149751;9361,149751;8841,149751;7801,150813;6761,150813;5201,150813;3120,150813;2080,149751;520,149751;0,149220;0,149220;0,148689;0,147627;0,146565;6761,129041;11441,111517;15082,92931;16122,75407;15082,57351;11441,38765;6761,21241;0,3717;0,2655;0,2124;0,1593;520,1593;1040,1062;2600,0;3640,0;5721,0;6761,0;8321,0;9361,1062;10401,1062;10921,1062;11441,1593;11441,1593;11441,2124;19762,19648;24962,38234;29123,56289;30163,75407" o:connectangles="0,0,0,0,0,0,0,0,0,0,0,0,0,0,0,0,0,0,0,0,0,0,0,0,0,0,0,0,0,0,0,0,0,0,0,0,0,0,0,0,0,0,0,0,0,0,0,0,0,0,0,0,0"/>
                </v:shape>
                <v:rect id="Rectangle 99" o:spid="_x0000_s1120" style="position:absolute;left:29003;top:35591;width:413;height: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VcrMYA&#10;AADcAAAADwAAAGRycy9kb3ducmV2LnhtbESPT2sCMRTE74LfIbxCb5pUusVujaJCwYtQ/xzq7bl5&#10;3V3cvKxJqqufvikUehxm5jfMZNbZRlzIh9qxhqehAkFcOFNzqWG/ex+MQYSIbLBxTBpuFGA27fcm&#10;mBt35Q1dtrEUCcIhRw1VjG0uZSgqshiGriVO3pfzFmOSvpTG4zXBbSNHSr1IizWnhQpbWlZUnLbf&#10;VsPidbw4fzzz+r45HujweTxlI6+0fnzo5m8gInXxP/zXXhkNmcrg90w6AnL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1VcrMYAAADcAAAADwAAAAAAAAAAAAAAAACYAgAAZHJz&#10;L2Rvd25yZXYueG1sUEsFBgAAAAAEAAQA9QAAAIsDAAAAAA==&#10;" fillcolor="black" stroked="f"/>
                <v:shape id="Freeform 100" o:spid="_x0000_s1121" style="position:absolute;left:30305;top:35163;width:841;height:1095;visibility:visible;mso-wrap-style:square;v-text-anchor:top" coordsize="159,2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6Ea8QA&#10;AADcAAAADwAAAGRycy9kb3ducmV2LnhtbESPT4vCMBTE74LfITxhb5oqKFKN4h+E9bDiqiDeHs2z&#10;rTYvpYna9dMbQdjjMDO/YcbT2hTiTpXLLSvodiIQxInVOacKDvtVewjCeWSNhWVS8EcOppNmY4yx&#10;tg/+pfvOpyJA2MWoIPO+jKV0SUYGXceWxME728qgD7JKpa7wEeCmkL0oGkiDOYeFDEtaZJRcdzej&#10;gHDbnfftc3NcHi90Wvyssbc9KfXVqmcjEJ5q/x/+tL+1gn40gPeZcATk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6+hGvEAAAA3AAAAA8AAAAAAAAAAAAAAAAAmAIAAGRycy9k&#10;b3ducmV2LnhtbFBLBQYAAAAABAAEAPUAAACJAwAAAAA=&#10;" path="m159,100r-2,26l153,148r-9,19l132,182r-14,12l100,201r-21,5l54,207r-44,l6,207,2,205,,202r,-6l,12,,5,2,3,6,r4,l56,,82,2r20,5l119,15r14,13l145,41r8,17l157,78r2,22xm130,101l129,85,125,71,121,57,113,46,103,36,90,29,75,24,55,23r-28,l27,184r28,l74,184r14,-5l102,174r10,-10l121,153r4,-15l129,122r1,-21xe" fillcolor="black" stroked="f">
                  <v:path arrowok="t" o:connecttype="custom" o:connectlocs="84138,52917;83080,66675;80963,78317;76200,88371;69850,96309;62442,102659;52917,106363;41804,109009;28575,109538;5292,109538;3175,109538;1058,108480;0,106892;0,103717;0,6350;0,2646;1058,1588;3175,0;5292,0;29634,0;43392,1058;53975,3704;62971,7938;70380,14817;76730,21696;80963,30692;83080,41275;84138,52917;68792,53446;68263,44979;66146,37571;64030,30163;59796,24342;54504,19050;47625,15346;39688,12700;29104,12171;14288,12171;14288,97367;29104,97367;39159,97367;46567,94721;53975,92075;59267,86784;64030,80963;66146,73025;68263,64559;68792,53446" o:connectangles="0,0,0,0,0,0,0,0,0,0,0,0,0,0,0,0,0,0,0,0,0,0,0,0,0,0,0,0,0,0,0,0,0,0,0,0,0,0,0,0,0,0,0,0,0,0,0,0"/>
                  <o:lock v:ext="edit" verticies="t"/>
                </v:shape>
                <v:shape id="Freeform 101" o:spid="_x0000_s1122" style="position:absolute;left:31353;top:35131;width:158;height:1127;visibility:visible;mso-wrap-style:square;v-text-anchor:top" coordsize="32,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GWGMUA&#10;AADcAAAADwAAAGRycy9kb3ducmV2LnhtbESPzWrDMBCE74W+g9hCbrXcQtraiWxModBLA0man+Ni&#10;bWwTa2Us1XbePgoEehxm5htmmU+mFQP1rrGs4CWKQRCXVjdcKfjdfj1/gHAeWWNrmRRcyEGePT4s&#10;MdV25DUNG1+JAGGXooLa+y6V0pU1GXSR7YiDd7K9QR9kX0nd4xjgppWvcfwmDTYcFmrs6LOm8rz5&#10;MwrK4nBxP6tiHJrjKUl2CVm3Xyk1e5qKBQhPk/8P39vfWsE8fofbmXAEZHY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sZYYxQAAANwAAAAPAAAAAAAAAAAAAAAAAJgCAABkcnMv&#10;ZG93bnJldi54bWxQSwUGAAAAAAQABAD1AAAAigMAAAAA&#10;" path="m29,210r,1l28,212r,l27,213r-3,l22,215r-3,l16,215r-4,l9,215,7,213r-2,l3,212r,l2,211r,-1l2,66r,-2l3,63r,-1l5,62,7,61r2,l12,61r4,l19,61r3,l24,61r3,1l28,62r,1l29,64r,2l29,210xm32,16r,9l28,29r-4,3l16,32r-9,l2,30,,25,,16,,9,3,4,7,2,16,r8,2l28,4r4,5l32,16xe" fillcolor="black" stroked="f">
                  <v:path arrowok="t" o:connecttype="custom" o:connectlocs="14387,110092;14387,110616;13891,111140;13891,111140;13395,111665;11906,111665;10914,112713;9426,112713;7938,112713;5953,112713;4465,112713;3473,111665;2480,111665;1488,111140;1488,111140;992,110616;992,110092;992,34600;992,33552;1488,33028;1488,32503;2480,32503;3473,31979;4465,31979;5953,31979;7938,31979;9426,31979;10914,31979;11906,31979;13395,32503;13891,32503;13891,33028;14387,33552;14387,34600;14387,110092;15875,8388;15875,13106;13891,15203;11906,16776;7938,16776;3473,16776;992,15727;0,13106;0,8388;0,4718;1488,2097;3473,1048;7938,0;11906,1048;13891,2097;15875,4718;15875,8388" o:connectangles="0,0,0,0,0,0,0,0,0,0,0,0,0,0,0,0,0,0,0,0,0,0,0,0,0,0,0,0,0,0,0,0,0,0,0,0,0,0,0,0,0,0,0,0,0,0,0,0,0,0,0,0"/>
                  <o:lock v:ext="edit" verticies="t"/>
                </v:shape>
                <v:shape id="Freeform 102" o:spid="_x0000_s1123" style="position:absolute;left:31702;top:35433;width:540;height:841;visibility:visible;mso-wrap-style:square;v-text-anchor:top" coordsize="102,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UGYMMA&#10;AADcAAAADwAAAGRycy9kb3ducmV2LnhtbERPz2vCMBS+C/4P4Q12EU0ns0hnFBkTpuCh1Yu3R/PW&#10;lDUvXRO17q83B8Hjx/d7septIy7U+dqxgrdJAoK4dLrmSsHxsBnPQfiArLFxTApu5GG1HA4WmGl3&#10;5ZwuRahEDGGfoQITQptJ6UtDFv3EtcSR+3GdxRBhV0nd4TWG20ZOkySVFmuODQZb+jRU/hZnq+Dv&#10;fXpsDttdvj+l85H5SmmU/5NSry/9+gNEoD48xQ/3t1YwS+LaeCYeAbm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HUGYMMAAADcAAAADwAAAAAAAAAAAAAAAACYAgAAZHJzL2Rv&#10;d25yZXYueG1sUEsFBgAAAAAEAAQA9QAAAIgDAAAAAA==&#10;" path="m102,112r,11l99,132r-5,9l88,147r-9,5l69,155r-11,3l46,159r-8,-1l31,158r-6,-1l19,154r-5,-1l10,150,6,149,4,147,3,146,1,143r,-4l,134r,-2l1,130r,-3l1,126r2,-1l3,125r1,-2l5,123r3,2l10,126r4,2l19,131r6,2l31,136r7,1l47,137r6,l59,136r5,-2l68,132r4,-4l74,125r3,-5l77,115r,-6l74,104r-4,-4l65,96,61,94,53,91,47,89,41,86,33,83,27,80,21,77,16,72,11,65,8,59,5,52,4,43,5,35,8,26r3,-7l17,13,25,8,33,4,44,,57,r6,l68,1r6,2l79,4r4,1l86,6r4,2l91,10r2,1l94,11r1,2l95,14r,1l95,17r,2l95,21r,3l95,26r,1l94,30r,1l93,31r,l91,32,90,31,88,30,84,29,80,26,75,24,70,22,64,21r-7,l49,21r-5,1l40,24r-4,2l33,30r-2,3l30,37r,4l30,47r2,5l36,56r5,3l47,63r6,2l59,68r8,2l73,73r6,4l86,80r5,5l96,90r4,6l102,104r,8xe" fillcolor="black" stroked="f">
                  <v:path arrowok="t" o:connecttype="custom" o:connectlocs="53975,65088;49742,74613;41804,80434;30692,83609;20108,83609;13229,83080;7408,80963;3175,78846;1588,77259;529,73555;0,69850;529,67205;1588,66146;2117,65088;4233,66146;7408,67734;13229,70380;20108,72496;28046,72496;33867,70909;38100,67734;40746,63500;40746,57680;37042,52917;32279,49742;24871,47096;17463,43921;11113,40746;5821,34396;2646,27517;2646,18521;5821,10054;13229,4233;23283,0;33338,0;39158,1588;43921,2646;47625,4233;49213,5821;50271,6879;50271,7938;50271,10054;50271,12700;50271,14288;49742,16404;49213,16404;47625,16404;44450,15346;39688,12700;33867,11113;25929,11113;21167,12700;17463,15875;15875,19579;15875,24871;19050,29634;24871,33338;31221,35984;38629,38629;45508,42334;50800,47625;53975,55034" o:connectangles="0,0,0,0,0,0,0,0,0,0,0,0,0,0,0,0,0,0,0,0,0,0,0,0,0,0,0,0,0,0,0,0,0,0,0,0,0,0,0,0,0,0,0,0,0,0,0,0,0,0,0,0,0,0,0,0,0,0,0,0,0,0"/>
                </v:shape>
                <v:shape id="Freeform 103" o:spid="_x0000_s1124" style="position:absolute;left:32321;top:35242;width:492;height:1032;visibility:visible;mso-wrap-style:square;v-text-anchor:top" coordsize="95,1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Z+WMMA&#10;AADcAAAADwAAAGRycy9kb3ducmV2LnhtbESPQYvCMBSE78L+h/CEvWmirLJWo5QFQVg8qIt4fDTP&#10;trR5qU1W6783guBxmJlvmMWqs7W4UutLxxpGQwWCOHOm5FzD32E9+AbhA7LB2jFpuJOH1fKjt8DE&#10;uBvv6LoPuYgQ9glqKEJoEil9VpBFP3QNcfTOrrUYomxzaVq8Rbit5VipqbRYclwosKGfgrJq/281&#10;fJ2q7PJ7bE6BLps03W6r44yU1p/9Lp2DCNSFd/jV3hgNEzWD55l4BO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1Z+WMMAAADcAAAADwAAAAAAAAAAAAAAAACYAgAAZHJzL2Rv&#10;d25yZXYueG1sUEsFBgAAAAAEAAQA9QAAAIgDAAAAAA==&#10;" path="m95,178r,5l94,185r,2l93,190r-3,1l89,192r-4,l83,194r-4,1l75,195r-3,l68,195r-11,l49,192r-8,-3l36,184r-5,-8l28,168,26,158r,-11l26,62,5,62r-1,l1,59,,57,,51,,48,,46,1,45r,-3l3,41r1,l5,40r1,l26,40,26,5r,l26,4,27,3,28,2r2,l32,2,36,r4,l43,r3,2l48,2r1,l51,3r1,1l52,5r,l52,40r37,l90,40r1,1l93,41r1,1l94,45r,1l95,48r,3l95,57r-1,2l91,62r-2,l52,62r,81l53,157r4,8l62,171r11,2l77,173r2,l81,171r3,-1l86,170r2,-1l90,168r1,l91,168r2,1l94,169r,1l94,171r,2l95,175r,3xe" fillcolor="black" stroked="f">
                  <v:path arrowok="t" o:connecttype="custom" o:connectlocs="49213,96838;48695,98955;46623,101071;44033,101600;40924,103188;37298,103188;29528,103188;21239,100013;16059,93134;13469,83609;13469,32808;2072,32808;0,30163;0,25400;518,23813;1554,21696;2590,21167;13469,21167;13469,2646;13987,1588;15541,1058;18649,0;22275,0;24866,1058;26420,1588;26938,2646;26938,21167;46623,21167;48177,21696;48695,23813;49213,25400;49213,30163;47141,32808;26938,32808;27456,83080;32118,90488;39888,91546;41961,90488;44551,89959;46623,88900;47141,88900;48695,89430;48695,90488;49213,92605" o:connectangles="0,0,0,0,0,0,0,0,0,0,0,0,0,0,0,0,0,0,0,0,0,0,0,0,0,0,0,0,0,0,0,0,0,0,0,0,0,0,0,0,0,0,0,0"/>
                </v:shape>
                <v:shape id="Freeform 104" o:spid="_x0000_s1125" style="position:absolute;left:33004;top:35448;width:651;height:826;visibility:visible;mso-wrap-style:square;v-text-anchor:top" coordsize="125,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K0qMEA&#10;AADcAAAADwAAAGRycy9kb3ducmV2LnhtbERPz2vCMBS+D/wfwhN2m6kDN6lG0Q1BBh6sgtdn82yK&#10;yUvXpNr99+Yg7Pjx/Z4ve2fFjdpQe1YwHmUgiEuva64UHA+btymIEJE1Ws+k4I8CLBeDlznm2t95&#10;T7ciViKFcMhRgYmxyaUMpSGHYeQb4sRdfOswJthWUrd4T+HOyvcs+5AOa04NBhv6MlRei84pOHSn&#10;4od/9/Z7W9CnX5tdd7Y7pV6H/WoGIlIf/8VP91YrmIzT/HQmHQG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qStKjBAAAA3AAAAA8AAAAAAAAAAAAAAAAAmAIAAGRycy9kb3du&#10;cmV2LnhtbFBLBQYAAAAABAAEAPUAAACGAwAAAAA=&#10;" path="m125,149r,1l124,151r,l122,152r-2,l119,154r-3,l113,154r-4,l106,154r-2,-2l103,152r-2,-1l101,151r-1,-1l100,149r,-20l88,141r-12,9l65,155r-13,1l39,155,28,151,18,145r-6,-7l5,129,3,119,,107,,92,,5,,3,,2,2,1r1,l4,,7,r3,l14,r4,l20,r3,l24,1r1,l26,2r,1l26,5r,83l28,101r1,8l31,115r3,7l39,127r5,3l50,133r7,l67,131r10,-6l87,118,98,106,98,5r,-2l99,2r,-1l100,1,103,r2,l108,r3,l115,r2,l120,r1,1l124,1r,1l125,3r,2l125,149xe" fillcolor="black" stroked="f">
                  <v:path arrowok="t" o:connecttype="custom" o:connectlocs="65088,79375;64567,79904;62484,80433;60402,81492;56757,81492;54153,80433;52591,79904;52070,79375;52070,68263;39574,79375;27077,82550;14580,79904;6248,73025;1562,62971;0,48683;0,1588;1041,529;2083,0;5207,0;9373,0;11976,0;13018,529;13538,1588;13538,46567;15100,57679;17704,64558;22911,68792;29680,70379;40094,66146;51029,56092;51029,1588;51550,529;53633,0;56236,0;59881,0;62484,0;64567,529;65088,1588;65088,78846" o:connectangles="0,0,0,0,0,0,0,0,0,0,0,0,0,0,0,0,0,0,0,0,0,0,0,0,0,0,0,0,0,0,0,0,0,0,0,0,0,0,0"/>
                </v:shape>
                <v:shape id="Freeform 105" o:spid="_x0000_s1126" style="position:absolute;left:33909;top:35433;width:460;height:825;visibility:visible;mso-wrap-style:square;v-text-anchor:top" coordsize="85,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8iZMUA&#10;AADcAAAADwAAAGRycy9kb3ducmV2LnhtbESPQWvCQBSE70L/w/IK3nQTwWJTVwlWUQoeTHvp7ZF9&#10;ZkOyb0N21fjv3ULB4zAz3zDL9WBbcaXe144VpNMEBHHpdM2Vgp/v3WQBwgdkja1jUnAnD+vVy2iJ&#10;mXY3PtG1CJWIEPYZKjAhdJmUvjRk0U9dRxy9s+sthij7SuoebxFuWzlLkjdpsea4YLCjjaGyKS5W&#10;QbPdbM9H01XF765o8n1+/Aqf70qNX4f8A0SgITzD/+2DVjBPU/g7E4+AX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PyJkxQAAANwAAAAPAAAAAAAAAAAAAAAAAJgCAABkcnMv&#10;ZG93bnJldi54bWxQSwUGAAAAAAQABAD1AAAAigMAAAAA&#10;" path="m85,16r,4l85,22r,3l84,26r,1l82,29r,l81,30,80,29r-2,l76,27r-2,l71,26r-2,l65,25r-4,l58,25r-4,1l50,29r-5,3l42,36r-5,6l32,48r-5,9l27,152r,1l26,154r,l25,155r-3,l21,157r-4,l13,157r-3,l7,157,5,155r-1,l2,154r-1,l1,153,,152,,8,1,6,1,5,1,4r1,l5,3r1,l9,3r3,l16,3r2,l21,3r1,1l23,4r,1l25,6r,2l25,29r6,-9l36,14,41,9,45,5,50,3,54,1,59,r5,l66,r3,l71,r3,1l78,1r1,2l81,4r1,l84,5r,1l84,6r1,2l85,9r,2l85,14r,2xe" fillcolor="black" stroked="f">
                  <v:path arrowok="t" o:connecttype="custom" o:connectlocs="46038,10516;46038,13145;45496,14196;44413,15248;43330,15248;41163,14196;38455,13671;35206,13145;31414,13145;27081,15248;22748,18929;17332,25238;14624,79921;14082,80973;13541,81498;11374,82550;7041,82550;3791,82550;2166,81498;542,80973;0,79921;542,3155;542,2103;2708,1577;4875,1577;8666,1577;11374,1577;12457,2103;13541,3155;13541,15248;19498,7361;24373,2629;29248,526;34664,0;37372,0;40080,526;42788,1577;44413,2103;45496,3155;46038,4206;46038,5784;46038,8413" o:connectangles="0,0,0,0,0,0,0,0,0,0,0,0,0,0,0,0,0,0,0,0,0,0,0,0,0,0,0,0,0,0,0,0,0,0,0,0,0,0,0,0,0,0"/>
                </v:shape>
                <v:shape id="Freeform 106" o:spid="_x0000_s1127" style="position:absolute;left:34528;top:35067;width:698;height:1207;visibility:visible;mso-wrap-style:square;v-text-anchor:top" coordsize="133,2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s70cMA&#10;AADcAAAADwAAAGRycy9kb3ducmV2LnhtbESPT4vCMBTE7wt+h/AEb2uioCzVKCoIe1lw/QfeHs2z&#10;LTYvJYm2fvuNIOxxmJnfMPNlZ2vxIB8qxxpGQwWCOHem4kLD8bD9/AIRIrLB2jFpeFKA5aL3McfM&#10;uJZ/6bGPhUgQDhlqKGNsMilDXpLFMHQNcfKuzluMSfpCGo9tgttajpWaSosVp4USG9qUlN/2d6vh&#10;dFHT08ZtD2clr0f68btmbVutB/1uNQMRqYv/4Xf722iYjMbwOpOOgF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js70cMAAADcAAAADwAAAAAAAAAAAAAAAACYAgAAZHJzL2Rv&#10;d25yZXYueG1sUEsFBgAAAAAEAAQA9QAAAIgDAAAAAA==&#10;" path="m133,146r-2,18l128,179r-5,15l115,205r-7,10l97,221r-12,5l70,227r-6,-1l58,225r-7,-2l45,221r-5,-4l34,214r-5,-5l23,202r,18l23,221r-1,1l22,222r-1,1l18,223r-1,2l14,225r-3,l8,225r-2,l3,223r-1,l1,222r-1,l,221r,-1l,5,,4,,3,1,2r1,l3,,6,,8,r4,l16,r3,l22,r1,2l24,2r2,1l26,4r,1l26,92r6,-7l38,81r6,-4l50,73r6,-2l61,69r6,-1l74,68r14,1l101,74r10,8l119,92r6,11l129,116r2,14l133,146xm104,148r,-11l102,127r-1,-10l97,109r-5,-8l86,95,79,92,69,90r-5,2l59,93r-5,1l48,97r-5,3l38,105r-6,6l26,119r,58l37,189r9,9l56,202r11,2l77,204r8,-5l91,194r5,-8l99,178r3,-9l104,158r,-10xe" fillcolor="black" stroked="f">
                  <v:path arrowok="t" o:connecttype="custom" o:connectlocs="68800,87166;64598,103111;56720,114272;44641,120119;33612,120119;26785,118524;21008,115335;15230,111083;12079,116930;11554,117993;11029,118524;8928,119587;5777,119587;3151,119587;1050,118524;0,117993;0,116930;0,2126;525,1063;1576,0;4202,0;8403,0;11554,0;12605,1063;13655,2126;13655,48898;19957,43051;26259,38799;32036,36673;38864,36142;53044,39331;62497,48898;67749,61654;69850,77599;54620,72815;53044,62185;48317,53681;41490,48898;33612,48898;28360,49961;22583,53150;16806,58996;13655,94075;24159,105237;35188,108426;44641,105768;50418,98859;53569,89823;54620,78662" o:connectangles="0,0,0,0,0,0,0,0,0,0,0,0,0,0,0,0,0,0,0,0,0,0,0,0,0,0,0,0,0,0,0,0,0,0,0,0,0,0,0,0,0,0,0,0,0,0,0,0,0"/>
                  <o:lock v:ext="edit" verticies="t"/>
                </v:shape>
                <v:shape id="Freeform 107" o:spid="_x0000_s1128" style="position:absolute;left:35385;top:35433;width:635;height:841;visibility:visible;mso-wrap-style:square;v-text-anchor:top" coordsize="119,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jfy8QA&#10;AADcAAAADwAAAGRycy9kb3ducmV2LnhtbESPzWrDMBCE74W+g9hALqaRndJSnCihGAqhtzo/0Nti&#10;bSwTa2Us1XbevgoEchxm5htmvZ1sKwbqfeNYQbZIQRBXTjdcKzjsv14+QPiArLF1TAqu5GG7eX5a&#10;Y67dyD80lKEWEcI+RwUmhC6X0leGLPqF64ijd3a9xRBlX0vd4xjhtpXLNH2XFhuOCwY7KgxVl/LP&#10;KkBLx1OSnL7TwheWfxNzPNRGqfls+lyBCDSFR/je3mkFb9kr3M7EIyA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I38vEAAAA3AAAAA8AAAAAAAAAAAAAAAAAmAIAAGRycy9k&#10;b3ducmV2LnhtbFBLBQYAAAAABAAEAPUAAACJAwAAAAA=&#10;" path="m119,152r,1l117,154r-1,1l114,157r-3,l107,157r-3,l100,157r-1,-2l98,154r-2,-1l96,152r,-15l86,147r-12,6l63,158r-12,1l40,158,30,155r-9,-3l14,147,8,141,4,133,,125,,115,1,104,5,94r6,-9l20,79,30,73,42,70,56,67r17,l93,67r,-11l93,47,90,41,89,35,85,30,80,26,74,24,68,22,59,21r-9,1l42,24r-7,2l29,29r-7,3l19,35r-4,1l13,36r-2,l10,36,9,35r,-2l8,32r,-1l8,29r,-3l8,22r,-2l9,17r1,-2l13,14r5,-4l24,8,30,5,37,3,45,1,53,r9,l77,,88,4,99,8r7,6l112,21r4,10l119,42r,12l119,152xm93,86r-24,l59,86r-8,2l43,90r-6,4l32,98r-2,4l27,107r,7l29,123r6,9l42,137r12,1l64,137r10,-4l83,127,93,116r,-30xe" fillcolor="black" stroked="f">
                  <v:path arrowok="t" o:connecttype="custom" o:connectlocs="63500,80963;61899,82021;59231,83080;55496,83080;52828,82021;51227,80963;51227,72496;39487,80963;27214,84138;16008,82021;7471,77788;2134,70380;0,60855;2668,49742;10672,41804;22412,37042;38954,35454;49626,29634;48025,21696;45357,15875;39487,12700;31483,11113;22412,12700;15475,15346;10139,18521;6937,19050;5336,19050;4803,17463;4269,16404;4269,13758;4269,10583;5336,7938;9605,5292;16008,2646;24013,529;33084,0;46958,2117;56563,7408;61899,16404;63500,28575;49626,45509;31483,45509;22945,47625;17076,51859;14408,56621;15475,65088;22412,72496;34151,72496;44290,67205;49626,45509" o:connectangles="0,0,0,0,0,0,0,0,0,0,0,0,0,0,0,0,0,0,0,0,0,0,0,0,0,0,0,0,0,0,0,0,0,0,0,0,0,0,0,0,0,0,0,0,0,0,0,0,0,0"/>
                  <o:lock v:ext="edit" verticies="t"/>
                </v:shape>
                <v:shape id="Freeform 108" o:spid="_x0000_s1129" style="position:absolute;left:36274;top:35433;width:651;height:825;visibility:visible;mso-wrap-style:square;v-text-anchor:top" coordsize="124,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KEkMIA&#10;AADcAAAADwAAAGRycy9kb3ducmV2LnhtbESPS6vCMBSE94L/IRzBzUVT31KNooKXizsfuD40x7bY&#10;nJQm1vrvbwTB5TAz3zDLdWMKUVPlcssKBv0IBHFidc6pgst535uDcB5ZY2GZFLzIwXrVbi0x1vbJ&#10;R6pPPhUBwi5GBZn3ZSylSzIy6Pq2JA7ezVYGfZBVKnWFzwA3hRxG0VQazDksZFjSLqPkfnoYBc0j&#10;wnqcHNPhD2229Hsd7Q+zkVLdTrNZgPDU+G/40/7TCiaDMbzPhCMg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EoSQwgAAANwAAAAPAAAAAAAAAAAAAAAAAJgCAABkcnMvZG93&#10;bnJldi54bWxQSwUGAAAAAAQABAD1AAAAhwMAAAAA&#10;" path="m124,152r,1l124,154r-1,l121,155r-1,l118,157r-3,l112,157r-4,l104,157r-2,-2l101,155r-2,-1l98,154r,-1l98,152r,-85l98,56,96,47,93,40,91,35,86,30,81,26,75,24,67,22,57,24r-9,6l38,38,27,51r,101l27,153r-2,1l25,154r-1,1l22,155r-3,2l17,157r-4,l9,157r-2,l4,155r-1,l1,154r,l1,153,,152,,8,1,6,1,5,1,4r1,l4,3r2,l8,3r4,l16,3r2,l20,3r2,1l23,4r,1l24,6r,2l24,26,36,14,48,6,60,1,72,,87,1,97,5r10,5l113,17r6,9l121,37r3,12l124,63r,89xe" fillcolor="black" stroked="f">
                  <v:path arrowok="t" o:connecttype="custom" o:connectlocs="65088,80447;64563,80973;62988,81498;60364,82550;56690,82550;53540,81498;51965,80973;51441,80447;51441,35228;50391,24712;47766,18403;42517,13671;35169,11568;25195,15774;14172,26816;14172,80447;13123,80973;11548,81498;8923,82550;4724,82550;2100,81498;525,80973;525,80447;0,4206;525,2629;1050,2103;3149,1577;6299,1577;9448,1577;11548,2103;12073,2629;12598,4206;18897,7361;31494,526;45667,526;56165,5258;62463,13671;65088,25764;65088,79921" o:connectangles="0,0,0,0,0,0,0,0,0,0,0,0,0,0,0,0,0,0,0,0,0,0,0,0,0,0,0,0,0,0,0,0,0,0,0,0,0,0,0"/>
                </v:shape>
                <v:shape id="Freeform 109" o:spid="_x0000_s1130" style="position:absolute;left:37131;top:35433;width:603;height:841;visibility:visible;mso-wrap-style:square;v-text-anchor:top" coordsize="115,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dxYcMA&#10;AADcAAAADwAAAGRycy9kb3ducmV2LnhtbESPQWsCMRCF70L/Q5iCF9FEwSKrUZaKIPZQquJ52Iyb&#10;xc1kSVJd/31TKPT4ePO+N2+16V0r7hRi41nDdKJAEFfeNFxrOJ924wWImJANtp5Jw5MibNYvgxUW&#10;xj/4i+7HVIsM4VigBptSV0gZK0sO48R3xNm7+uAwZRlqaQI+Mty1cqbUm3TYcG6w2NG7pep2/Hb5&#10;je2oRHXezdRWVk1bfn4c7CVoPXztyyWIRH36P/5L742G+XQOv2MyAeT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RdxYcMAAADcAAAADwAAAAAAAAAAAAAAAACYAgAAZHJzL2Rv&#10;d25yZXYueG1sUEsFBgAAAAAEAAQA9QAAAIgDAAAAAA==&#10;" path="m115,130r,2l115,134r-2,2l113,138r,1l112,141r,1l110,143r-3,3l104,148r-5,2l92,153r-6,2l79,157r-6,1l65,159,49,158,37,153,26,148,17,138,10,128,5,115,1,99,,81,1,61,6,45,11,30,20,20,30,10,41,5,54,1,68,r7,l81,1r7,2l94,5r5,3l102,10r5,3l109,14r2,2l112,17r,2l113,20r,1l113,24r,2l113,29r,4l112,37r-1,3l109,40r-3,l104,37r-4,-2l95,31,90,27,84,25,76,22r-8,l58,24,43,31r-5,6l33,45,28,67r,13l28,93r3,12l33,115r5,7l44,128r7,4l59,136r9,l76,136r8,-3l91,130r5,-3l101,123r4,-2l107,118r3,-1l111,117r1,1l112,118r1,3l113,122r2,3l115,127r,3xe" fillcolor="black" stroked="f">
                  <v:path arrowok="t" o:connecttype="custom" o:connectlocs="60325,69850;59276,71967;59276,73555;58751,75142;56128,77259;51932,79375;45113,82021;38293,83609;25704,83609;13639,78317;5246,67734;525,52388;525,32279;5770,15875;15737,5292;28327,529;39342,0;46162,1588;51932,4233;56128,6879;58227,8467;58751,10054;59276,11113;59276,13758;59276,17463;58227,21167;55604,21167;52457,18521;47211,14288;39867,11642;30425,12700;19933,19579;14688,35454;14688,49213;17311,60855;23081,67734;30949,71967;39867,71967;47735,68792;52981,65088;56128,62442;58227,61913;58751,62442;59276,64559;60325,67205" o:connectangles="0,0,0,0,0,0,0,0,0,0,0,0,0,0,0,0,0,0,0,0,0,0,0,0,0,0,0,0,0,0,0,0,0,0,0,0,0,0,0,0,0,0,0,0,0"/>
                </v:shape>
                <v:shape id="Freeform 110" o:spid="_x0000_s1131" style="position:absolute;left:37877;top:35433;width:699;height:841;visibility:visible;mso-wrap-style:square;v-text-anchor:top" coordsize="133,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2cUcUA&#10;AADcAAAADwAAAGRycy9kb3ducmV2LnhtbESPzWrDMBCE74W8g9hAb42clJjUjRJCgql7aUjaB1is&#10;rW1qrYyk+ufto0Chx2FmvmG2+9G0oifnG8sKlosEBHFpdcOVgq/P/GkDwgdkja1lUjCRh/1u9rDF&#10;TNuBL9RfQyUihH2GCuoQukxKX9Zk0C9sRxy9b+sMhihdJbXDIcJNK1dJkkqDDceFGjs61lT+XH+N&#10;gvQ06UJ+TM+Hc/mSv7Xp+6pxa6Ue5+PhFUSgMfyH/9qFVrBepnA/E4+A3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vZxRxQAAANwAAAAPAAAAAAAAAAAAAAAAAJgCAABkcnMv&#10;ZG93bnJldi54bWxQSwUGAAAAAAQABAD1AAAAigMAAAAA&#10;" path="m133,73r-2,6l129,83r-4,1l121,85r-94,l28,96r1,10l33,116r5,7l44,130r8,3l62,137r13,l85,137r7,-1l101,133r6,-1l112,130r3,-2l119,127r2,-1l123,126r1,1l124,127r1,1l125,130r,2l126,133r,4l126,138r-1,3l125,142r,1l125,144r-1,2l124,146r-1,1l121,148r-3,1l113,152r-6,2l99,155r-8,2l82,158r-11,1l54,158,40,154,28,148,18,139,9,128,4,115,,99,,80,,62,4,47,9,32,18,21,28,13,40,5,54,1,68,,85,1,97,5r12,6l117,20r7,10l129,42r2,12l133,68r,5xm105,65r,-9l101,38,96,32,91,27,77,21r-10,l57,21r-7,4l43,29r-5,6l33,41r-3,7l28,57r-1,8l105,65xe" fillcolor="black" stroked="f">
                  <v:path arrowok="t" o:connecttype="custom" o:connectlocs="68800,41804;65648,44450;14180,44979;15230,56092;19957,65088;27310,70380;39389,72496;48317,71967;56195,69850;60397,67734;63548,66675;65123,67205;65648,67734;65648,69850;66174,72496;65648,74613;65648,75671;65123,77259;64598,77788;61972,78846;56195,81492;47792,83080;37288,84138;21008,81492;9453,73555;2101,60855;0,42334;2101,24871;9453,11113;21008,2646;35713,0;50943,2646;61447,10583;67749,22225;69850,35984;55145,34396;53044,20108;47792,14288;35188,11113;26259,13229;19957,18521;15756,25400;14180,34396" o:connectangles="0,0,0,0,0,0,0,0,0,0,0,0,0,0,0,0,0,0,0,0,0,0,0,0,0,0,0,0,0,0,0,0,0,0,0,0,0,0,0,0,0,0,0"/>
                  <o:lock v:ext="edit" verticies="t"/>
                </v:shape>
                <v:shape id="Freeform 111" o:spid="_x0000_s1132" style="position:absolute;left:39131;top:35433;width:762;height:841;visibility:visible;mso-wrap-style:square;v-text-anchor:top" coordsize="144,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4255MUA&#10;AADcAAAADwAAAGRycy9kb3ducmV2LnhtbESPT2sCMRTE74V+h/AEb91EwSqrUaRQKXipf2ivj80z&#10;Wdy8bDeprv30jVDocZiZ3zCLVe8bcaEu1oE1jAoFgrgKpmar4Xh4fZqBiAnZYBOYNNwowmr5+LDA&#10;0oQr7+iyT1ZkCMcSNbiU2lLKWDnyGIvQEmfvFDqPKcvOStPhNcN9I8dKPUuPNecFhy29OKrO+2+v&#10;IXw5ZTdqe2vN59hufuJ2/f4x1Xo46NdzEIn69B/+a78ZDZPRFO5n8hGQ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jbnkxQAAANwAAAAPAAAAAAAAAAAAAAAAAJgCAABkcnMv&#10;ZG93bnJldi54bWxQSwUGAAAAAAQABAD1AAAAigMAAAAA&#10;" path="m144,78r-1,17l139,110r-5,15l126,136r-10,10l102,153r-14,5l70,159,53,158,40,153,27,147,17,138,9,127,4,114,,99,,80,,63,4,48,10,35,17,22,29,13,41,6,56,1,73,,90,1r14,4l117,11r9,10l134,31r5,15l143,61r1,17xm116,79r,-11l114,57,111,47r-4,-7l101,32,94,27,84,22r-12,l61,22r-9,4l45,31r-7,7l33,46,30,56,27,67r,12l27,90r3,11l32,111r5,9l42,127r9,5l59,136r13,1l83,136r8,-4l100,127r6,-6l111,112r3,-10l116,91r,-12xe" fillcolor="black" stroked="f">
                  <v:path arrowok="t" o:connecttype="custom" o:connectlocs="75671,50271;70908,66146;61383,77259;46567,83609;28046,83609;14287,77788;4763,67205;0,52388;0,33338;5292,18521;15346,6879;29633,529;47625,529;61912,5821;70908,16404;75671,32279;61383,41804;60325,30163;56621,21167;49742,14288;38100,11642;27517,13758;20108,20108;15875,29634;14287,41804;15875,53446;19579,63500;26987,69850;38100,72496;48154,69850;56092,64030;60325,53975;61383,41804" o:connectangles="0,0,0,0,0,0,0,0,0,0,0,0,0,0,0,0,0,0,0,0,0,0,0,0,0,0,0,0,0,0,0,0,0"/>
                  <o:lock v:ext="edit" verticies="t"/>
                </v:shape>
                <v:shape id="Freeform 112" o:spid="_x0000_s1133" style="position:absolute;left:39989;top:35067;width:524;height:1191;visibility:visible;mso-wrap-style:square;v-text-anchor:top" coordsize="99,2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4KB8EA&#10;AADcAAAADwAAAGRycy9kb3ducmV2LnhtbERPTWsCMRC9F/ofwhR6q1mLtWVrlFYQPFTQrfQ8JNPN&#10;0s1kTaKm/94cBI+P9z1bZNeLE4XYeVYwHlUgiLU3HbcK9t+rpzcQMSEb7D2Tgn+KsJjf382wNv7M&#10;Ozo1qRUlhGONCmxKQy1l1JYcxpEfiAv364PDVGBopQl4LuGul89VNZUOOy4NFgdaWtJ/zdEpmCz3&#10;m1Xz+bN9zQdtD+ugs6MvpR4f8sc7iEQ53cRX99ooeBmXteVMOQJy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XuCgfBAAAA3AAAAA8AAAAAAAAAAAAAAAAAmAIAAGRycy9kb3du&#10;cmV2LnhtbFBLBQYAAAAABAAEAPUAAACGAwAAAAA=&#10;" path="m99,17r,3l97,22r,2l97,25r-1,1l96,26r-1,l95,27,94,26r-3,l90,25r-3,l85,24,81,22r-2,l74,22r-5,l64,24r-4,2l58,30r-3,5l54,41r-1,6l53,57r,15l85,72r1,l86,73r1,l89,74r,3l90,78r,2l90,83r,6l89,91r-2,3l85,94r-32,l53,221r,1l52,223r-1,l49,224r-1,l46,226r-3,l39,226r-3,l33,226r-2,-2l28,224r-1,-1l27,223r-1,-1l26,221,26,94,5,94r-1,l1,91,,89,,83,,80,1,78r,-1l1,74,3,73r1,l4,72r1,l26,72r,-15l26,43,28,31,32,21r5,-7l43,8,52,4,62,,73,r5,l84,1r5,2l91,4r3,1l95,5r1,1l97,8r,2l97,11r2,3l99,17xe" fillcolor="black" stroked="f">
                  <v:path arrowok="t" o:connecttype="custom" o:connectlocs="52388,10537;51330,12644;50800,13698;50271,13698;49742,13698;47625,13171;44980,12644;41805,11590;36513,11590;31750,13698;29104,18439;28046,24761;28046,37932;45509,37932;46038,38458;47096,40566;47625,42146;47625,46888;46038,49522;28046,49522;28046,116956;26988,117483;25400,118009;22754,119063;19050,119063;16404,118009;14288,117483;13758,116956;13758,49522;2117,49522;0,46888;0,42146;529,40566;1588,38458;2117,37932;13758,37932;13758,22654;16933,11063;22754,4215;32809,0;41275,0;47096,1580;49742,2634;50800,3161;51330,5268;52388,7376" o:connectangles="0,0,0,0,0,0,0,0,0,0,0,0,0,0,0,0,0,0,0,0,0,0,0,0,0,0,0,0,0,0,0,0,0,0,0,0,0,0,0,0,0,0,0,0,0,0"/>
                </v:shape>
                <v:shape id="Freeform 113" o:spid="_x0000_s1134" style="position:absolute;left:41021;top:35067;width:142;height:1191;visibility:visible;mso-wrap-style:square;v-text-anchor:top" coordsize="28,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0H2MUA&#10;AADcAAAADwAAAGRycy9kb3ducmV2LnhtbESPX2vCQBDE3wt+h2MF3+pFQampp4giFp/qHyi+bXPb&#10;JJjbC7lVUz99Tyj4OMzMb5jpvHWVulITSs8GBv0EFHHmbcm5geNh/foGKgiyxcozGfilAPNZ52WK&#10;qfU33tF1L7mKEA4pGihE6lTrkBXkMPR9TRy9H984lCibXNsGbxHuKj1MkrF2WHJcKLCmZUHZeX9x&#10;Bi5ZuaXTQt9XfvM5OdXfMv5qxZhet128gxJq5Rn+b39YA6PBBB5n4hHQs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XQfYxQAAANwAAAAPAAAAAAAAAAAAAAAAAJgCAABkcnMv&#10;ZG93bnJldi54bWxQSwUGAAAAAAQABAD1AAAAigMAAAAA&#10;" path="m28,220r-2,1l26,222r-1,l24,223r-1,l20,225r-2,l14,225r-4,l8,225,5,223r-2,l2,222r-2,l,221r,-1l,5,,4,,3,2,2r1,l5,,8,r2,l14,r4,l20,r3,l24,2r1,l26,3r,1l28,5r,215xe" fillcolor="black" stroked="f">
                  <v:path arrowok="t" o:connecttype="custom" o:connectlocs="14288,116417;13267,116946;13267,117475;12757,117475;12247,118005;11737,118005;10206,119063;9185,119063;7144,119063;5103,119063;4082,119063;2551,118005;1531,118005;1021,117475;0,117475;0,116946;0,116417;0,2646;0,2117;0,1588;1021,1058;1531,1058;2551,0;4082,0;5103,0;7144,0;9185,0;10206,0;11737,0;12247,1058;12757,1058;13267,1588;13267,2117;14288,2646;14288,116417" o:connectangles="0,0,0,0,0,0,0,0,0,0,0,0,0,0,0,0,0,0,0,0,0,0,0,0,0,0,0,0,0,0,0,0,0,0,0"/>
                </v:shape>
                <v:shape id="Freeform 114" o:spid="_x0000_s1135" style="position:absolute;left:41402;top:35131;width:174;height:1127;visibility:visible;mso-wrap-style:square;v-text-anchor:top" coordsize="32,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1SDMIA&#10;AADcAAAADwAAAGRycy9kb3ducmV2LnhtbERPy2rCQBTdC/7DcIXudNKA0qSOEgqFbgyYatvlJXNN&#10;QjN3Qmaax993FoLLw3nvj5NpxUC9aywreN5EIIhLqxuuFFw+39cvIJxH1thaJgUzOTgelos9ptqO&#10;fKah8JUIIexSVFB736VSurImg25jO+LA3Wxv0AfYV1L3OIZw08o4inbSYMOhocaO3moqf4s/o6DM&#10;vmd3yrNxaH5uSXJNyLqvXKmn1ZS9gvA0+Yf47v7QCrZxmB/OhCMg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VIMwgAAANwAAAAPAAAAAAAAAAAAAAAAAJgCAABkcnMvZG93&#10;bnJldi54bWxQSwUGAAAAAAQABAD1AAAAhwMAAAAA&#10;" path="m30,210r,1l30,212r-2,l27,213r-2,l23,215r-3,l16,215r-4,l10,215,7,213r-1,l5,212r-1,l4,211r,-1l4,66r,-2l4,63,5,62r1,l7,61r3,l12,61r4,l20,61r3,l25,61r2,1l28,62r2,1l30,64r,2l30,210xm32,16r,9l30,29r-5,3l16,32r-9,l4,30,,25,,16,,9,4,4,7,2,16,r9,2l30,4r2,5l32,16xe" fillcolor="black" stroked="f">
                  <v:path arrowok="t" o:connecttype="custom" o:connectlocs="16372,110092;16372,110616;16372,111140;15280,111140;14734,111665;13643,111665;12552,112713;10914,112713;8732,112713;6549,112713;5457,112713;3820,111665;3274,111665;2729,111140;2183,111140;2183,110616;2183,110092;2183,34600;2183,33552;2183,33028;2729,32503;3274,32503;3820,31979;5457,31979;6549,31979;8732,31979;10914,31979;12552,31979;13643,31979;14734,32503;15280,32503;16372,33028;16372,33552;16372,34600;16372,110092;17463,8388;17463,13106;16372,15203;13643,16776;8732,16776;3820,16776;2183,15727;0,13106;0,8388;0,4718;2183,2097;3820,1048;8732,0;13643,1048;16372,2097;17463,4718;17463,8388" o:connectangles="0,0,0,0,0,0,0,0,0,0,0,0,0,0,0,0,0,0,0,0,0,0,0,0,0,0,0,0,0,0,0,0,0,0,0,0,0,0,0,0,0,0,0,0,0,0,0,0,0,0,0,0"/>
                  <o:lock v:ext="edit" verticies="t"/>
                </v:shape>
                <v:shape id="Freeform 115" o:spid="_x0000_s1136" style="position:absolute;left:41814;top:35433;width:715;height:1127;visibility:visible;mso-wrap-style:square;v-text-anchor:top" coordsize="133,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1uJsUA&#10;AADcAAAADwAAAGRycy9kb3ducmV2LnhtbESPzWrDMBCE74G+g9hCb4mcv1KcKCEEmubQQOv2ARZr&#10;Y5lYK2Mptvz2VaHQ4zAz3zDbfbSN6KnztWMF81kGgrh0uuZKwffX6/QFhA/IGhvHpGAkD/vdw2SL&#10;uXYDf1JfhEokCPscFZgQ2lxKXxqy6GeuJU7e1XUWQ5JdJXWHQ4LbRi6y7FlarDktGGzpaKi8FXer&#10;4H4ah/d4+Fi5ZXUc3y4n09+WUamnx3jYgAgUw3/4r33WCtaLOfyeSUd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W4mxQAAANwAAAAPAAAAAAAAAAAAAAAAAJgCAABkcnMv&#10;ZG93bnJldi54bWxQSwUGAAAAAAQABAD1AAAAigMAAAAA&#10;" path="m133,78r-1,17l128,111r-4,15l117,137r-9,10l97,153r-12,5l70,159r-6,-1l58,158r-5,-3l48,153r-5,-3l37,147r-5,-5l26,137r,71l26,210r,1l25,212r-2,1l22,213r-2,l17,214r-4,l10,214,6,213r-1,l2,213,1,212,,211r,-1l,208,,8,,6,,5,1,4r1,l4,3r2,l9,3r2,l15,3r2,l20,3r1,1l22,4r,1l23,6r,2l23,26r6,-6l36,15r6,-5l48,6,54,4,60,1,68,r7,l90,1r11,5l112,13r7,9l126,33r3,14l132,62r1,16xm105,80r,-11l103,59,101,49,97,41,92,33,86,27,79,24,69,22r-5,2l59,25r-5,1l49,30r-5,2l38,38r-6,5l26,51r,58l37,121r10,7l57,134r11,2l77,136r8,-5l91,126r5,-8l100,110r2,-10l105,90r,-10xe" fillcolor="black" stroked="f">
                  <v:path arrowok="t" o:connecttype="custom" o:connectlocs="70901,50036;66604,66364;58010,77424;45656,83218;34376,83218;28468,81638;23096,79004;17188,74791;13965,109553;13965,111133;12354,112186;10743,112186;6983,112713;3223,112186;1074,112186;0,111133;0,109553;0,3160;537,2107;2149,1580;4834,1580;8057,1580;10743,1580;11817,2107;12354,3160;12354,13694;19337,7900;25782,3160;32228,527;40285,0;54250,3160;63918,11587;69289,24755;71438,41082;56398,36342;54250,25808;49416,17381;42433,12641;34376,12641;29005,13694;23634,16854;17188,22648;13965,57410;25245,67417;36525,71631;45656,68997;51564,62150;54787,52670;56398,42136" o:connectangles="0,0,0,0,0,0,0,0,0,0,0,0,0,0,0,0,0,0,0,0,0,0,0,0,0,0,0,0,0,0,0,0,0,0,0,0,0,0,0,0,0,0,0,0,0,0,0,0,0"/>
                  <o:lock v:ext="edit" verticies="t"/>
                </v:shape>
                <v:shape id="Freeform 116" o:spid="_x0000_s1137" style="position:absolute;left:42672;top:35433;width:777;height:841;visibility:visible;mso-wrap-style:square;v-text-anchor:top" coordsize="145,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biasUA&#10;AADcAAAADwAAAGRycy9kb3ducmV2LnhtbESP3WrCQBSE7wXfYTlC73RjoFKjq9hCixQK9Q/x7pg9&#10;ZoPZsyG7mvTtu4WCl8PMfMPMl52txJ0aXzpWMB4lIIhzp0suFOx378MXED4ga6wck4If8rBc9Htz&#10;zLRreUP3bShEhLDPUIEJoc6k9Lkhi37kauLoXVxjMUTZFFI32Ea4rWSaJBNpseS4YLCmN0P5dXuz&#10;ChDb86czH1+TqUt2r8fDN45PK6WeBt1qBiJQFx7h//ZaK3hOU/g7E4+AX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ZuJqxQAAANwAAAAPAAAAAAAAAAAAAAAAAJgCAABkcnMv&#10;ZG93bnJldi54bWxQSwUGAAAAAAQABAD1AAAAigMAAAAA&#10;" path="m145,78r-2,17l140,110r-5,15l126,136r-10,10l103,153r-15,5l71,159,53,158,40,153,28,147,18,138,10,127,4,114,,99,,80,2,63,5,48,10,35,19,22,29,13,41,6,56,1,74,,90,1r15,4l117,11r10,10l135,31r5,15l143,61r2,17xm116,79r,-11l115,57,113,47r-5,-7l101,32,94,27,84,22r-11,l62,22,52,26r-7,5l39,38r-5,8l31,56,29,67,28,79r1,11l30,101r3,10l37,120r7,7l51,132r10,4l72,137r11,-1l93,132r7,-5l106,121r5,-9l114,102r2,-11l116,79xe" fillcolor="black" stroked="f">
                  <v:path arrowok="t" o:connecttype="custom" o:connectlocs="76715,50271;72423,66146;62230,77259;47209,83609;28433,83609;15021,77788;5365,67205;0,52388;1073,33338;5365,18521;15558,6879;30042,529;48282,529;62767,5821;72423,16404;76715,32279;62230,41804;61694,30163;57939,21167;50428,14288;39162,11642;27896,13758;20922,20108;16631,29634;15021,41804;16094,53446;19849,63500;27360,69850;38626,72496;49892,69850;56866,64030;61157,53975;62230,41804" o:connectangles="0,0,0,0,0,0,0,0,0,0,0,0,0,0,0,0,0,0,0,0,0,0,0,0,0,0,0,0,0,0,0,0,0"/>
                  <o:lock v:ext="edit" verticies="t"/>
                </v:shape>
                <v:shape id="Freeform 117" o:spid="_x0000_s1138" style="position:absolute;left:43656;top:35433;width:698;height:1127;visibility:visible;mso-wrap-style:square;v-text-anchor:top" coordsize="133,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NVysUA&#10;AADcAAAADwAAAGRycy9kb3ducmV2LnhtbESPUWvCMBSF3wf7D+EO9jbT2TlGZxQRpntQcG4/4NLc&#10;NcXmpjSxTf+9EQQfD+ec73Dmy2gb0VPna8cKXicZCOLS6ZorBX+/Xy8fIHxA1tg4JgUjeVguHh/m&#10;WGg38A/1x1CJBGFfoAITQltI6UtDFv3EtcTJ+3edxZBkV0nd4ZDgtpHTLHuXFmtOCwZbWhsqT8ez&#10;VXDejMMurg5vLq/W43a/Mf0pj0o9P8XVJ4hAMdzDt/a3VjCb5nA9k46AXF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Y1XKxQAAANwAAAAPAAAAAAAAAAAAAAAAAJgCAABkcnMv&#10;ZG93bnJldi54bWxQSwUGAAAAAAQABAD1AAAAigMAAAAA&#10;" path="m133,78r-1,17l128,111r-5,15l116,137r-9,10l97,153r-12,5l70,159r-6,-1l58,158r-5,-3l47,153r-5,-3l37,147r-5,-5l26,137r,71l26,210r,1l25,212r-2,1l22,213r-2,l16,214r-4,l9,214,6,213r-2,l2,213,1,212,,211r,-1l,208,,8,,6,,5,1,4r1,l4,3r2,l9,3r2,l15,3r2,l18,3r3,1l22,4r,1l23,6r,2l23,26r7,-6l36,15r6,-5l48,6,54,4,60,1,68,r6,l89,1r12,5l111,13r8,9l126,33r3,14l132,62r1,16xm105,80r,-11l102,59,101,49,97,41,92,33,86,27,79,24,69,22r-5,2l59,25r-5,1l49,30r-6,2l38,38r-6,5l26,51r,58l37,121r10,7l57,134r11,2l76,136r8,-5l91,126r5,-8l100,110r2,-10l105,90r,-10xe" fillcolor="black" stroked="f">
                  <v:path arrowok="t" o:connecttype="custom" o:connectlocs="69325,50036;64598,66364;56195,77424;44641,83218;33612,83218;27835,81638;22058,79004;16806,74791;13655,109553;13655,111133;12079,112186;10504,112186;6302,112713;3151,112186;1050,112186;0,111133;0,109553;0,3160;525,2107;2101,1580;4727,1580;7878,1580;9453,1580;11554,2107;12079,3160;12079,13694;18907,7900;25209,3160;31511,527;38864,0;53044,3160;62497,11587;67749,24755;69850,41082;55145,36342;53044,25808;48317,17381;41490,12641;33612,12641;28360,13694;22583,16854;16806,22648;13655,57410;24684,67417;35713,71631;44116,68997;50418,62150;53569,52670;55145,42136" o:connectangles="0,0,0,0,0,0,0,0,0,0,0,0,0,0,0,0,0,0,0,0,0,0,0,0,0,0,0,0,0,0,0,0,0,0,0,0,0,0,0,0,0,0,0,0,0,0,0,0,0"/>
                  <o:lock v:ext="edit" verticies="t"/>
                </v:shape>
                <v:shape id="Freeform 118" o:spid="_x0000_s1139" style="position:absolute;left:44561;top:35433;width:444;height:825;visibility:visible;mso-wrap-style:square;v-text-anchor:top" coordsize="84,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z4YcQA&#10;AADcAAAADwAAAGRycy9kb3ducmV2LnhtbESPwW7CMBBE75X4B2srcStOI6iqFIMq2kj0SGjvq3hJ&#10;Qu11arsk9OsxElKPo9l5s7Ncj9aIE/nQOVbwOMtAENdOd9wo+NyXD88gQkTWaByTgjMFWK8md0ss&#10;tBt4R6cqNiJBOBSooI2xL6QMdUsWw8z1xMk7OG8xJukbqT0OCW6NzLPsSVrsODW02NOmpfq7+rXp&#10;jfe5Of7kZb6rPoYvb8q3bSj/lJrej68vICKN8f/4lt5qBYt8DtcxiQByd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G8+GHEAAAA3AAAAA8AAAAAAAAAAAAAAAAAmAIAAGRycy9k&#10;b3ducmV2LnhtbFBLBQYAAAAABAAEAPUAAACJAwAAAAA=&#10;" path="m84,16r,4l84,22r,3l84,26r-1,1l83,29r-1,l80,30,79,29r-2,l76,27r-3,l71,26r-3,l66,25r-4,l58,25r-5,1l50,29r-4,3l41,36r-4,6l32,48r-6,9l26,152r,1l26,154r-1,l24,155r-1,l20,157r-2,l14,157r-4,l7,157,4,155r-1,l2,154r-2,l,153r,-1l,8,,6,,5,2,4r1,l4,3r3,l9,3r4,l15,3r3,l20,3r1,1l23,4r1,1l24,6r,2l24,29r6,-9l35,14,40,9,45,5,50,3,55,1,58,r5,l66,r2,l71,r3,1l77,1r2,2l82,4r,l83,5r1,1l84,6r,2l84,9r,2l84,14r,2xe" fillcolor="black" stroked="f">
                  <v:path arrowok="t" o:connecttype="custom" o:connectlocs="44450,10516;44450,13145;43921,14196;43392,15248;41804,15248;40217,14196;37571,13671;34925,13145;30692,13145;26458,15248;21696,18929;16933,25238;13758,79921;13758,80973;12700,81498;10583,82550;7408,82550;3704,82550;1588,81498;0,80973;0,79921;0,3155;1058,2103;2117,1577;4763,1577;7937,1577;10583,1577;12171,2103;12700,3155;12700,15248;18521,7361;23813,2629;29104,526;33338,0;35983,0;39158,526;41804,1577;43392,2103;44450,3155;44450,4206;44450,5784;44450,8413" o:connectangles="0,0,0,0,0,0,0,0,0,0,0,0,0,0,0,0,0,0,0,0,0,0,0,0,0,0,0,0,0,0,0,0,0,0,0,0,0,0,0,0,0,0"/>
                </v:shape>
                <v:shape id="Freeform 119" o:spid="_x0000_s1140" style="position:absolute;left:45085;top:35433;width:762;height:841;visibility:visible;mso-wrap-style:square;v-text-anchor:top" coordsize="144,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9ItcUA&#10;AADcAAAADwAAAGRycy9kb3ducmV2LnhtbESPT2sCMRTE74V+h/CE3mrigm1ZjSIFpeCl/qFeH5tn&#10;srh5WTeprv30plDocZiZ3zDTee8bcaEu1oE1jIYKBHEVTM1Ww363fH4DEROywSYwabhRhPns8WGK&#10;pQlX3tBlm6zIEI4lanAptaWUsXLkMQ5DS5y9Y+g8piw7K02H1wz3jSyUepEea84LDlt6d1Sdtt9e&#10;Qzg7ZVdqfWvNobCrn7hefH69av006BcTEIn69B/+a38YDeNiDL9n8hGQs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f0i1xQAAANwAAAAPAAAAAAAAAAAAAAAAAJgCAABkcnMv&#10;ZG93bnJldi54bWxQSwUGAAAAAAQABAD1AAAAigMAAAAA&#10;" path="m144,78r-1,17l139,110r-5,15l126,136r-10,10l102,153r-14,5l70,159,53,158,40,153,27,147,17,138,9,127,4,114,,99,,80,,63,4,48,10,35,19,22,29,13,41,6,56,1,73,,90,1r15,4l117,11r10,10l134,31r5,15l143,61r1,17xm116,79r,-11l114,57,111,47r-4,-7l101,32,94,27,84,22r-11,l61,22r-9,4l45,31r-7,7l33,46,30,56,29,67,27,79r,11l30,101r2,10l37,120r5,7l51,132r8,4l72,137r11,-1l91,132r9,-5l106,121r5,-9l114,102r2,-11l116,79xe" fillcolor="black" stroked="f">
                  <v:path arrowok="t" o:connecttype="custom" o:connectlocs="75671,50271;70908,66146;61383,77259;46567,83609;28046,83609;14287,77788;4763,67205;0,52388;0,33338;5292,18521;15346,6879;29633,529;47625,529;61912,5821;70908,16404;75671,32279;61383,41804;60325,30163;56621,21167;49742,14288;38629,11642;27517,13758;20108,20108;15875,29634;14287,41804;15875,53446;19579,63500;26987,69850;38100,72496;48154,69850;56092,64030;60325,53975;61383,41804" o:connectangles="0,0,0,0,0,0,0,0,0,0,0,0,0,0,0,0,0,0,0,0,0,0,0,0,0,0,0,0,0,0,0,0,0"/>
                  <o:lock v:ext="edit" verticies="t"/>
                </v:shape>
                <v:shape id="Freeform 120" o:spid="_x0000_s1141" style="position:absolute;left:45958;top:35242;width:492;height:1032;visibility:visible;mso-wrap-style:square;v-text-anchor:top" coordsize="94,1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whZMIA&#10;AADcAAAADwAAAGRycy9kb3ducmV2LnhtbESP0YrCMBRE3xf8h3AF39ZUQVmqUVQUhH1Rdz/g2lyb&#10;YnMTmlSrX78RhH0cZuYMM192thY3akLlWMFomIEgLpyuuFTw+7P7/AIRIrLG2jEpeFCA5aL3Mcdc&#10;uzsf6XaKpUgQDjkqMDH6XMpQGLIYhs4TJ+/iGosxyaaUusF7gttajrNsKi1WnBYMetoYKq6n1irA&#10;kcy8357NU09acvF71cr1QalBv1vNQETq4n/43d5rBZPxFF5n0hGQi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bCFkwgAAANwAAAAPAAAAAAAAAAAAAAAAAJgCAABkcnMvZG93&#10;bnJldi54bWxQSwUGAAAAAAQABAD1AAAAhwMAAAAA&#10;" path="m94,178r,5l94,185r-2,2l91,190r-1,1l87,192r-2,l81,194r-2,1l75,195r-4,l68,195r-11,l48,192r-7,-3l36,184r-5,-8l27,168,26,158r,-11l26,62,5,62r-3,l1,59,,57,,51,,48,,46,1,45r,-3l2,41r,l4,40r1,l26,40,26,5r,l26,4,27,3,28,2r2,l32,2,34,r4,l42,r4,2l48,2r1,l50,3r2,1l52,5r,l52,40r37,l90,40r1,1l92,41r,1l94,45r,1l94,48r,3l94,57r-2,2l91,62r-2,l52,62r,81l53,157r4,8l62,171r9,2l75,173r4,l81,171r3,-1l86,170r1,-1l89,168r1,l91,168r1,1l92,169r2,1l94,171r,2l94,175r,3xe" fillcolor="black" stroked="f">
                  <v:path arrowok="t" o:connecttype="custom" o:connectlocs="49213,96838;48166,98955;47119,101071;44501,101600;41360,103188;37172,103188;29842,103188;21465,100013;16230,93134;13612,83609;13612,32808;1047,32808;0,30163;0,25400;524,23813;1047,21696;2094,21167;13612,21167;13612,2646;14136,1588;15706,1058;17800,0;21989,0;25130,1058;26177,1588;27224,2646;27224,21167;47119,21167;48166,21696;49213,23813;49213,25400;49213,30163;47642,32808;27224,32808;27748,83080;32460,90488;39266,91546;42407,90488;45025,89959;46595,88900;47642,88900;48166,89430;49213,90488;49213,92605" o:connectangles="0,0,0,0,0,0,0,0,0,0,0,0,0,0,0,0,0,0,0,0,0,0,0,0,0,0,0,0,0,0,0,0,0,0,0,0,0,0,0,0,0,0,0,0"/>
                </v:shape>
                <v:shape id="Freeform 121" o:spid="_x0000_s1142" style="position:absolute;left:46577;top:35433;width:698;height:841;visibility:visible;mso-wrap-style:square;v-text-anchor:top" coordsize="132,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8BIcYA&#10;AADcAAAADwAAAGRycy9kb3ducmV2LnhtbESPQWsCMRSE74X+h/AEbzXrglVWo9haqQc9uPZQb4/k&#10;dbN087Jsoq7/vikUehxm5htmsepdI67UhdqzgvEoA0Gsvam5UvBx2j7NQISIbLDxTAruFGC1fHxY&#10;YGH8jY90LWMlEoRDgQpsjG0hZdCWHIaRb4mT9+U7hzHJrpKmw1uCu0bmWfYsHdacFiy29GpJf5cX&#10;pyDfbPT55e2g1/v3u7O70uu+/lRqOOjXcxCR+vgf/mvvjIJJPoXfM+kIyO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J8BIcYAAADcAAAADwAAAAAAAAAAAAAAAACYAgAAZHJz&#10;L2Rvd25yZXYueG1sUEsFBgAAAAAEAAQA9QAAAIsDAAAAAA==&#10;" path="m132,73r,6l129,83r-3,1l122,85r-95,l28,96r2,10l33,116r5,7l44,130r9,3l62,137r12,l85,137r7,-1l101,133r6,-1l112,130r4,-2l119,127r3,-1l123,126r1,1l124,127r2,1l126,130r,2l127,133r,4l127,138r-1,3l126,142r,1l126,144r-2,2l124,146r-1,1l122,148r-4,1l113,152r-6,2l100,155r-9,2l81,158r-10,1l54,158,41,154,28,148,18,139,10,128,4,115,,99,,80,,62,5,47,10,32,18,21,28,13,41,5,53,1,69,,85,1,97,5r13,6l117,20r7,10l129,42r3,12l132,68r,5xm106,65r,-9l101,38,96,32,91,27,76,21r-8,l58,21r-7,4l43,29r-5,6l33,41r-2,7l28,57r-1,8l106,65xe" fillcolor="black" stroked="f">
                  <v:path arrowok="t" o:connecttype="custom" o:connectlocs="69850,41804;66675,44450;14287,44979;15875,56092;20108,65088;28046,70380;39158,72496;48683,71967;56621,69850;61383,67734;64558,66675;65617,67205;66675,67734;66675,69850;67204,72496;66675,74613;66675,75671;65617,77259;65087,77788;62442,78846;56621,81492;48154,83080;37571,84138;21696,81492;9525,73555;2117,60855;0,42334;2646,24871;9525,11113;21696,2646;36513,0;51329,2646;61912,10583;68263,22225;69850,35984;56092,34396;53446,20108;48154,14288;35983,11113;26987,13229;20108,18521;16404,25400;14287,34396" o:connectangles="0,0,0,0,0,0,0,0,0,0,0,0,0,0,0,0,0,0,0,0,0,0,0,0,0,0,0,0,0,0,0,0,0,0,0,0,0,0,0,0,0,0,0"/>
                  <o:lock v:ext="edit" verticies="t"/>
                </v:shape>
                <v:shape id="Freeform 122" o:spid="_x0000_s1143" style="position:absolute;left:47482;top:35131;width:158;height:1127;visibility:visible;mso-wrap-style:square;v-text-anchor:top" coordsize="32,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teCsIA&#10;AADcAAAADwAAAGRycy9kb3ducmV2LnhtbERPy2rCQBTdC/7DcIXudNKA0qSOEgqFbgyYatvlJXNN&#10;QjN3Qmaax993FoLLw3nvj5NpxUC9aywreN5EIIhLqxuuFFw+39cvIJxH1thaJgUzOTgelos9ptqO&#10;fKah8JUIIexSVFB736VSurImg25jO+LA3Wxv0AfYV1L3OIZw08o4inbSYMOhocaO3moqf4s/o6DM&#10;vmd3yrNxaH5uSXJNyLqvXKmn1ZS9gvA0+Yf47v7QCrZxWBvOhCMg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m14KwgAAANwAAAAPAAAAAAAAAAAAAAAAAJgCAABkcnMvZG93&#10;bnJldi54bWxQSwUGAAAAAAQABAD1AAAAhwMAAAAA&#10;" path="m30,210r,1l28,212r,l27,213r-2,l22,215r-2,l16,215r-4,l10,215,7,213r-2,l4,212r,l2,211r,-1l2,66r,-2l4,63r,-1l5,62,7,61r3,l12,61r4,l20,61r2,l25,61r2,1l28,62r,1l30,64r,2l30,210xm32,16r,9l28,29r-3,3l16,32r-9,l2,30,,25,,16,,9,4,4,7,2,16,r9,2l28,4r4,5l32,16xe" fillcolor="black" stroked="f">
                  <v:path arrowok="t" o:connecttype="custom" o:connectlocs="14883,110092;14883,110616;13891,111140;13891,111140;13395,111665;12402,111665;10914,112713;9922,112713;7938,112713;5953,112713;4961,112713;3473,111665;2480,111665;1984,111140;1984,111140;992,110616;992,110092;992,34600;992,33552;1984,33028;1984,32503;2480,32503;3473,31979;4961,31979;5953,31979;7938,31979;9922,31979;10914,31979;12402,31979;13395,32503;13891,32503;13891,33028;14883,33552;14883,34600;14883,110092;15875,8388;15875,13106;13891,15203;12402,16776;7938,16776;3473,16776;992,15727;0,13106;0,8388;0,4718;1984,2097;3473,1048;7938,0;12402,1048;13891,2097;15875,4718;15875,8388" o:connectangles="0,0,0,0,0,0,0,0,0,0,0,0,0,0,0,0,0,0,0,0,0,0,0,0,0,0,0,0,0,0,0,0,0,0,0,0,0,0,0,0,0,0,0,0,0,0,0,0,0,0,0,0"/>
                  <o:lock v:ext="edit" verticies="t"/>
                </v:shape>
                <v:shape id="Freeform 123" o:spid="_x0000_s1144" style="position:absolute;left:47894;top:35433;width:651;height:825;visibility:visible;mso-wrap-style:square;v-text-anchor:top" coordsize="124,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hs8UA&#10;AADcAAAADwAAAGRycy9kb3ducmV2LnhtbESPS2vDMBCE74X+B7GFXEIi127TxI0SnEJK6C0Pel6s&#10;rW1qrYwlP/rvo0Cgx2FmvmHW29HUoqfWVZYVPM8jEMS51RUXCi7n/WwJwnlkjbVlUvBHDrabx4c1&#10;ptoOfKT+5AsRIOxSVFB636RSurwkg25uG+Lg/djWoA+yLaRucQhwU8s4ihbSYMVhocSGPkrKf0+d&#10;UTB2EfYv+bGIp5Tt6PM72X+9JUpNnsbsHYSn0f+H7+2DVvAar+B2JhwBub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f+GzxQAAANwAAAAPAAAAAAAAAAAAAAAAAJgCAABkcnMv&#10;ZG93bnJldi54bWxQSwUGAAAAAAQABAD1AAAAigMAAAAA&#10;" path="m124,152r,1l123,154r,l120,155r-1,l117,157r-3,l111,157r-4,l104,157r-2,-2l100,155r-2,-1l98,154r-1,-1l97,152r,-85l97,56,96,47,93,40,90,35,86,30,80,26,74,24,66,22,56,24r-9,6l37,38,26,51r,101l26,153r,1l24,154r-1,1l22,155r-2,2l17,157r-5,l8,157r-2,l3,155r-1,l1,154r-1,l,153r,-1l,8,,6,,5,1,4r1,l3,3r3,l8,3r4,l15,3r2,l20,3r1,1l22,4r1,1l23,6r,2l23,26,36,14,48,6,60,1,72,,86,1,96,5r10,5l112,17r6,9l120,37r3,12l124,63r,89xe" fillcolor="black" stroked="f">
                  <v:path arrowok="t" o:connecttype="custom" o:connectlocs="65088,80447;64563,80973;62463,81498;59839,82550;56165,82550;53540,81498;51441,80973;50916,80447;50916,35228;50391,24712;47241,18403;41992,13671;34644,11568;24670,15774;13647,26816;13647,80447;12598,80973;11548,81498;8923,82550;4199,82550;1575,81498;525,80973;0,80447;0,4206;0,2629;1050,2103;3149,1577;6299,1577;8923,1577;11023,2103;12073,2629;12073,4206;18897,7361;31494,526;45142,526;55640,5258;61939,13671;64563,25764;65088,79921" o:connectangles="0,0,0,0,0,0,0,0,0,0,0,0,0,0,0,0,0,0,0,0,0,0,0,0,0,0,0,0,0,0,0,0,0,0,0,0,0,0,0"/>
                </v:shape>
                <v:shape id="Freeform 124" o:spid="_x0000_s1145" style="position:absolute;left:30353;top:37639;width:1127;height:826;visibility:visible;mso-wrap-style:square;v-text-anchor:top" coordsize="215,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6GzsIA&#10;AADcAAAADwAAAGRycy9kb3ducmV2LnhtbERPz0/CMBS+m/A/NI/Em3RoVDIoBI1GuLHBAW4v62Mb&#10;rq9zrVv57+nBxOOX7/diFUwjeupcbVnBdJKAIC6srrlUcNh/PsxAOI+ssbFMCq7kYLUc3S0w1Xbg&#10;jPrclyKGsEtRQeV9m0rpiooMuoltiSN3tp1BH2FXSt3hEMNNIx+T5EUarDk2VNjSe0XFd/5rFGS4&#10;//n4Mll/uhyHVxd2b/l6G5S6H4f1HISn4P/Ff+6NVvD8FOfHM/EIyO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DobOwgAAANwAAAAPAAAAAAAAAAAAAAAAAJgCAABkcnMvZG93&#10;bnJldi54bWxQSwUGAAAAAAQABAD1AAAAhwMAAAAA&#10;" path="m215,152r,1l215,154r-2,l212,156r-1,l208,157r-3,l201,157r-4,l195,157r-3,-1l191,156r-1,-2l189,154r,-1l187,152r,-88l187,55r-1,-8l185,40r-4,-6l178,29r-5,-3l166,24r-7,-1l150,24r-9,6l132,39,121,51r,101l121,153r-1,1l120,154r-2,2l116,156r-2,1l111,157r-4,l104,157r-3,l99,156r-3,l95,154r,l94,153r,-1l94,64r,-9l93,47,90,40,88,34,84,29,78,26,73,24,65,23r-8,1l47,30,37,39,27,51r,101l27,153r-1,1l26,154r-1,2l22,156r-2,1l17,157r-3,l10,157r-2,l5,156r-2,l1,154r,l,153r,-1l,8,,7,1,5,1,4r2,l4,3r2,l9,3r4,l16,3r3,l20,3r2,1l24,4r,1l25,7r,1l25,26,36,14,48,7,59,2,72,r8,l88,2r6,2l100,8r5,4l110,18r2,5l116,29r6,-8l130,15r6,-5l142,7r6,-4l153,2,159,r6,l179,r10,5l197,10r6,8l210,26r2,11l215,48r,13l215,152xe" fillcolor="black" stroked="f">
                  <v:path arrowok="t" o:connecttype="custom" o:connectlocs="112713,80447;111665,80973;110616,82024;107471,82550;103277,82550;100655,82024;99607,80973;99083,80447;98034,33651;97510,24712;94889,17877;90695,13671;83355,12093;73919,15774;63434,26816;63434,80447;62910,80973;60813,82024;58191,82550;54522,82550;51900,82024;49803,80973;49279,80447;49279,33651;48755,24712;46134,17877;40891,13671;34076,12093;24640,15774;14155,26816;14155,80447;13630,80973;11533,82024;8912,82550;5242,82550;2621,82024;524,80973;0,80447;0,4206;524,2629;1573,2103;3145,1577;6815,1577;9961,1577;11533,2103;12582,2629;13106,4206;18873,7361;30931,1052;41940,0;49279,2103;55046,6310;58716,12093;63958,11042;71298,5258;77588,1577;83355,0;93840,0;103277,5258;110092,13671;112713,25238;112713,79921" o:connectangles="0,0,0,0,0,0,0,0,0,0,0,0,0,0,0,0,0,0,0,0,0,0,0,0,0,0,0,0,0,0,0,0,0,0,0,0,0,0,0,0,0,0,0,0,0,0,0,0,0,0,0,0,0,0,0,0,0,0,0,0,0,0"/>
                </v:shape>
                <v:shape id="Freeform 125" o:spid="_x0000_s1146" style="position:absolute;left:31686;top:37639;width:699;height:842;visibility:visible;mso-wrap-style:square;v-text-anchor:top" coordsize="133,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YRcUA&#10;AADcAAAADwAAAGRycy9kb3ducmV2LnhtbESPzWrDMBCE74W8g9hAbo2cmJjUjRJCikl6aWnSB1is&#10;rW1irYyk+uftq0Khx2FmvmF2h9G0oifnG8sKVssEBHFpdcOVgs9b8bgF4QOyxtYyKZjIw2E/e9hh&#10;ru3AH9RfQyUihH2OCuoQulxKX9Zk0C9tRxy9L+sMhihdJbXDIcJNK9dJkkmDDceFGjs61VTer99G&#10;QfYy6Yt8m9Lje/lUnNvsdd24jVKL+Xh8BhFoDP/hv/ZFK9ikK/g9E4+A3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4VhFxQAAANwAAAAPAAAAAAAAAAAAAAAAAJgCAABkcnMv&#10;ZG93bnJldi54bWxQSwUGAAAAAAQABAD1AAAAigMAAAAA&#10;" path="m133,73r,6l130,82r-3,2l123,84r-95,l28,97r2,9l33,116r6,6l45,130r8,3l63,137r12,l85,137r8,-1l101,133r6,-1l113,130r4,-1l120,126r3,l124,126r,1l125,127r2,2l127,130r,2l127,133r,4l127,138r,3l127,142r,1l127,145r-2,l125,146r-1,1l123,148r-4,1l114,152r-6,1l101,156r-9,1l82,158r-10,1l55,158,42,153,28,148,18,138r-7,-9l5,115,1,99,,80,1,62,5,47,11,32,19,21r9,-9l40,5,54,,70,,86,,98,5r11,7l118,20r7,10l129,42r4,13l133,68r,5xm107,66l106,56,102,39,97,32,92,28,77,21r-8,l59,21r-8,4l44,29r-5,5l34,41r-2,7l29,57r-1,9l107,66xe" fillcolor="black" stroked="f">
                  <v:path arrowok="t" o:connecttype="custom" o:connectlocs="69850,41804;66699,44450;14705,44450;15756,56092;20482,64559;27835,70380;39389,72496;48842,71967;56195,69850;61447,68263;64598,66675;65123,67205;66699,68263;66699,69850;66699,72496;66699,74613;66699,75671;65648,76730;65123,77788;62497,78846;56720,80963;48317,83080;37814,84138;22058,80963;9453,73025;2626,60855;0,42334;2626,24871;9979,11113;21008,2646;36763,0;51468,2646;61972,10583;67749,22225;69850,35984;56195,34925;53569,20638;48317,14817;36238,11113;26785,13229;20482,17992;16806,25400;14705,34925" o:connectangles="0,0,0,0,0,0,0,0,0,0,0,0,0,0,0,0,0,0,0,0,0,0,0,0,0,0,0,0,0,0,0,0,0,0,0,0,0,0,0,0,0,0,0"/>
                  <o:lock v:ext="edit" verticies="t"/>
                </v:shape>
                <v:shape id="Freeform 126" o:spid="_x0000_s1147" style="position:absolute;left:32496;top:37449;width:492;height:1016;visibility:visible;mso-wrap-style:square;v-text-anchor:top" coordsize="94,1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E8cUA&#10;AADcAAAADwAAAGRycy9kb3ducmV2LnhtbESPQWsCMRSE70L/Q3gFbzWrUmm3RqkFQQqitYI9PpPn&#10;7rablyWJuv57IxQ8DjPzDTOetrYWJ/Khcqyg38tAEGtnKi4UbL/nTy8gQkQ2WDsmBRcKMJ08dMaY&#10;G3fmLzptYiEShEOOCsoYm1zKoEuyGHquIU7ewXmLMUlfSOPxnOC2loMsG0mLFaeFEhv6KEn/bY5W&#10;wS/H9f5zPdv1F6/a+cuPXs5WWqnuY/v+BiJSG+/h//bCKHgeDuB2Jh0BOb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R4TxxQAAANwAAAAPAAAAAAAAAAAAAAAAAJgCAABkcnMv&#10;ZG93bnJldi54bWxQSwUGAAAAAAQABAD1AAAAigMAAAAA&#10;" path="m94,177r,5l94,184r-1,3l92,188r-2,1l88,190r-3,2l82,193r-3,l76,194r-4,l68,194r-11,l48,192r-7,-4l36,183r-5,-7l28,167,26,157r,-11l26,61,5,61r-2,l2,59,,55,,50,,48,,45,2,43r,-2l3,40r,l4,39r1,l26,39,26,4r,-1l26,3,28,2,29,1r1,l32,r3,l39,r3,l46,r2,1l50,1r1,1l52,3r,l52,4r,35l89,39r1,l92,40r1,l93,41r1,2l94,45r,3l94,50r,5l93,59r-1,2l89,61r-37,l52,141r1,15l57,165r5,6l72,172r4,l79,171r3,l84,169r3,-1l88,168r1,-1l90,167r2,l93,168r,l94,169r,2l94,172r,2l94,177xe" fillcolor="black" stroked="f">
                  <v:path arrowok="t" o:connecttype="custom" o:connectlocs="49213,95315;48689,97934;47119,98981;44501,100553;41360,101076;37695,101600;29842,101600;21465,98458;16230,92173;13612,82223;13612,31946;1571,31946;0,28804;0,25138;1047,22520;1571,20948;2094,20425;13612,20425;13612,1571;14659,1047;15706,524;18324,0;21989,0;25130,524;26701,1047;27224,1571;27224,20425;47119,20425;48689,20948;49213,22520;49213,25138;49213,28804;48166,31946;27224,31946;27748,81699;32460,89555;39789,90078;42930,89555;45548,87984;46595,87460;48166,87460;48689,87984;49213,89555;49213,91126" o:connectangles="0,0,0,0,0,0,0,0,0,0,0,0,0,0,0,0,0,0,0,0,0,0,0,0,0,0,0,0,0,0,0,0,0,0,0,0,0,0,0,0,0,0,0,0"/>
                </v:shape>
                <v:shape id="Freeform 127" o:spid="_x0000_s1148" style="position:absolute;left:33099;top:37639;width:635;height:842;visibility:visible;mso-wrap-style:square;v-text-anchor:top" coordsize="118,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jVcMUA&#10;AADcAAAADwAAAGRycy9kb3ducmV2LnhtbESPT2vCQBTE7wW/w/KE3pqNEWtJXUW0BW/1T9Hra/aZ&#10;DWbfhuw2pv30XaHgcZiZ3zCzRW9r0VHrK8cKRkkKgrhwuuJSwefh/ekFhA/IGmvHpOCHPCzmg4cZ&#10;5tpdeUfdPpQiQtjnqMCE0ORS+sKQRZ+4hjh6Z9daDFG2pdQtXiPc1jJL02dpseK4YLChlaHisv+2&#10;Ct7keRum/dF4Ryf8WK+z3+4rU+px2C9fQQTqwz38395oBZPxGG5n4hGQ8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mNVwxQAAANwAAAAPAAAAAAAAAAAAAAAAAJgCAABkcnMv&#10;ZG93bnJldi54bWxQSwUGAAAAAAQABAD1AAAAigMAAAAA&#10;" path="m118,152r,1l117,154r-1,2l114,156r-3,1l107,157r-3,l101,156r-2,l97,154r-1,-1l96,152r,-15l86,147r-11,6l63,158r-12,1l40,158,30,156r-9,-4l14,147,8,141,4,133,,125,,115,1,103,5,94r6,-9l20,79,30,73,42,69,57,67r16,l93,67r,-11l93,47,90,41,89,35,85,30,80,26,75,24,68,21r-9,l49,23r-7,1l35,26r-6,3l22,31r-3,3l15,36r-2,l11,36r-1,l9,35r,-1l8,32r,-1l8,29r,-3l8,23r,-3l9,18r1,-3l14,13r3,-3l24,8,30,5,37,3,46,2,53,r9,l77,,89,4,99,8r7,6l112,21r4,10l118,41r,14l118,152xm93,85r-23,l59,87r-8,1l43,90r-6,3l32,97r-2,4l27,108r,6l29,124r6,7l42,137r12,1l64,137r10,-5l83,126,93,116r,-31xe" fillcolor="black" stroked="f">
                  <v:path arrowok="t" o:connecttype="custom" o:connectlocs="63500,80963;62424,82550;59733,83080;55966,83080;53275,82550;51661,80963;51661,72496;40360,80963;27445,84138;16144,82550;7534,77788;2153,70380;0,60855;2691,49742;10763,41804;22602,36513;39284,35454;50047,29634;48432,21696;45742,15875;40360,12700;31750,11113;22602,12700;15606,15346;10225,17992;6996,19050;5381,19050;4843,17992;4305,16404;4305,13758;4305,10583;5381,7938;9148,5292;16144,2646;24754,1058;33364,0;47894,2117;57042,7408;62424,16404;63500,29104;50047,44979;31750,46038;23140,47625;17220,51329;14530,57150;15606,65617;22602,72496;34441,72496;44665,66675;50047,44979" o:connectangles="0,0,0,0,0,0,0,0,0,0,0,0,0,0,0,0,0,0,0,0,0,0,0,0,0,0,0,0,0,0,0,0,0,0,0,0,0,0,0,0,0,0,0,0,0,0,0,0,0,0"/>
                  <o:lock v:ext="edit" verticies="t"/>
                </v:shape>
                <v:shape id="Freeform 128" o:spid="_x0000_s1149" style="position:absolute;left:33988;top:37274;width:698;height:1207;visibility:visible;mso-wrap-style:square;v-text-anchor:top" coordsize="131,2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vnG8UA&#10;AADcAAAADwAAAGRycy9kb3ducmV2LnhtbESPT2vCQBTE74V+h+UVvNVNqxVJXaUoQvAi/sF4fGRf&#10;k9Ds27C7xvjtXaHgcZiZ3zCzRW8a0ZHztWUFH8MEBHFhdc2lguNh/T4F4QOyxsYyKbiRh8X89WWG&#10;qbZX3lG3D6WIEPYpKqhCaFMpfVGRQT+0LXH0fq0zGKJ0pdQOrxFuGvmZJBNpsOa4UGFLy4qKv/3F&#10;KMjOLtvuVrrpTr5PluNJvsl1rtTgrf/5BhGoD8/wfzvTCr5GY3iciUdAz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i+cbxQAAANwAAAAPAAAAAAAAAAAAAAAAAJgCAABkcnMv&#10;ZG93bnJldi54bWxQSwUGAAAAAAQABAD1AAAAigMAAAAA&#10;" path="m131,145r,17l128,178r-5,15l115,204r-8,10l96,220r-11,5l70,226r-6,-1l58,224r-7,-1l45,220r-5,-4l34,213r-5,-5l23,200r,19l22,220r,1l21,221r-2,2l18,223r-2,1l14,224r-3,l7,224r-1,l3,223r-1,l,221r,l,220r,-1l,5,,3,,2,1,1r1,l3,,6,,8,r4,l16,r3,l22,r1,1l24,1r2,1l26,3r,2l26,91r6,-6l38,80r6,-4l50,72r5,-2l61,69r6,-2l74,67r14,2l101,74r10,6l118,90r7,11l129,114r2,15l131,145xm104,147r-1,-11l102,127r-1,-10l97,108r-5,-7l86,95,79,91,69,90r-5,l58,91r-5,2l48,96r-5,3l38,104r-6,7l26,118r,58l37,188r9,8l56,202r11,1l76,202r9,-4l91,193r5,-7l99,177r3,-10l103,157r1,-10xe" fillcolor="black" stroked="f">
                  <v:path arrowok="t" o:connecttype="custom" o:connectlocs="69850,86484;65584,103033;57053,114244;45323,120116;34125,120116;27194,119048;21328,115312;15463,111041;12264,116913;11731,117981;10131,119048;8531,119582;5865,119582;3199,119582;1066,119048;0,117981;0,116913;0,1602;533,534;1600,0;4266,0;8531,0;11731,0;12797,534;13863,1602;13863,48580;20262,42708;26660,38437;32526,36836;39457,35768;53854,39505;62918,48046;68784,60859;69850,77408;54920,72604;53854,62460;49055,53919;42123,48580;34125,48046;28260,49648;22928,52851;17063,59257;13863,93958;24527,104635;35725,108371;45323,105702;51188,99296;54387,89153;55453,78476" o:connectangles="0,0,0,0,0,0,0,0,0,0,0,0,0,0,0,0,0,0,0,0,0,0,0,0,0,0,0,0,0,0,0,0,0,0,0,0,0,0,0,0,0,0,0,0,0,0,0,0,0"/>
                  <o:lock v:ext="edit" verticies="t"/>
                </v:shape>
                <v:shape id="Freeform 129" o:spid="_x0000_s1150" style="position:absolute;left:34845;top:37639;width:762;height:842;visibility:visible;mso-wrap-style:square;v-text-anchor:top" coordsize="145,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bsw8UA&#10;AADcAAAADwAAAGRycy9kb3ducmV2LnhtbESPQWvCQBSE74L/YXlCb7qxRWmjq9hCiwhCG1vE2zP7&#10;zAazb0N2a9J/3xUEj8PMfMPMl52txIUaXzpWMB4lIIhzp0suFHzv3ofPIHxA1lg5JgV/5GG56Pfm&#10;mGrX8hddslCICGGfogITQp1K6XNDFv3I1cTRO7nGYoiyKaRusI1wW8nHJJlKiyXHBYM1vRnKz9mv&#10;VYDYHjfOfGynLy7Zve5/PnF8WCn1MOhWMxCBunAP39prrWDyNIHrmXgE5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VuzDxQAAANwAAAAPAAAAAAAAAAAAAAAAAJgCAABkcnMv&#10;ZG93bnJldi54bWxQSwUGAAAAAAQABAD1AAAAigMAAAAA&#10;" path="m145,78r-1,17l140,110r-6,15l127,136r-11,10l103,153r-14,5l71,159,54,158,39,153,27,147r-8,-9l10,127,5,114,1,99,,80,1,63,5,48,10,34,19,23,28,13,42,7,57,2,74,,91,r14,5l118,12r9,9l136,31r4,14l144,61r1,17xm117,79r,-11l115,57,112,47r-5,-7l102,32,95,26,85,23r-12,l62,23r-9,3l46,31r-7,8l35,46,31,56,28,67r,12l28,90r3,11l33,111r5,9l43,127r9,5l60,136r13,l84,136r8,-4l101,127r5,-6l111,113r4,-10l117,92r,-13xe" fillcolor="black" stroked="f">
                  <v:path arrowok="t" o:connecttype="custom" o:connectlocs="75674,50271;70419,66146;60960,77259;46771,83609;28378,83609;14189,77788;5255,67205;526,52388;526,33338;5255,17992;14714,6879;29954,1058;47822,0;62011,6350;71470,16404;75674,32279;61486,41804;60434,30163;56230,21167;49924,13758;38363,12171;27852,13758;20495,20638;16291,29634;14714,41804;16291,53446;19970,63500;27327,69850;38363,71967;48348,69850;55705,64030;60434,54504;61486,41804" o:connectangles="0,0,0,0,0,0,0,0,0,0,0,0,0,0,0,0,0,0,0,0,0,0,0,0,0,0,0,0,0,0,0,0,0"/>
                  <o:lock v:ext="edit" verticies="t"/>
                </v:shape>
                <v:shape id="Freeform 130" o:spid="_x0000_s1151" style="position:absolute;left:35814;top:37274;width:142;height:1191;visibility:visible;mso-wrap-style:square;v-text-anchor:top" coordsize="27,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m/98UA&#10;AADcAAAADwAAAGRycy9kb3ducmV2LnhtbESP0WrCQBRE34X+w3ILvunGVqWkWaUIFhGsreYDLtnb&#10;bDR7N2ZXjX/vFoQ+DjNzhsnmna3FhVpfOVYwGiYgiAunKy4V5Pvl4A2ED8gaa8ek4EYe5rOnXoap&#10;dlf+ocsulCJC2KeowITQpFL6wpBFP3QNcfR+XWsxRNmWUrd4jXBby5ckmUqLFccFgw0tDBXH3dkq&#10;+ORxJU+jzff2sF8bd1icj/n4S6n+c/fxDiJQF/7Dj/ZKK5i8TuHvTDwCcn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yb/3xQAAANwAAAAPAAAAAAAAAAAAAAAAAJgCAABkcnMv&#10;ZG93bnJldi54bWxQSwUGAAAAAAQABAD1AAAAigMAAAAA&#10;" path="m27,219r,1l25,221r,l24,223r-2,l19,224r-2,l13,224r-4,l7,224,4,223r-2,l1,221r,l,220r,-1l,5,,3,1,2,1,1r1,l4,,7,,9,r4,l17,r2,l22,r2,1l25,1r,1l27,3r,2l27,219xe" fillcolor="black" stroked="f">
                  <v:path arrowok="t" o:connecttype="custom" o:connectlocs="14288,116405;14288,116937;13230,117468;13230,117468;12700,118531;11642,118531;10055,119063;8996,119063;6879,119063;4763,119063;3704,119063;2117,118531;1058,118531;529,117468;529,117468;0,116937;0,116405;0,2658;0,1595;529,1063;529,532;1058,532;2117,0;3704,0;4763,0;6879,0;8996,0;10055,0;11642,0;12700,532;13230,532;13230,1063;14288,1595;14288,2658;14288,116405" o:connectangles="0,0,0,0,0,0,0,0,0,0,0,0,0,0,0,0,0,0,0,0,0,0,0,0,0,0,0,0,0,0,0,0,0,0,0"/>
                </v:shape>
                <v:shape id="Freeform 131" o:spid="_x0000_s1152" style="position:absolute;left:36195;top:37338;width:174;height:1127;visibility:visible;mso-wrap-style:square;v-text-anchor:top" coordsize="33,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0Yk3cYA&#10;AADcAAAADwAAAGRycy9kb3ducmV2LnhtbESP3WrCQBSE7wXfYTmCd3WjYpXoKlYQRWjrH3h7yB6T&#10;YPZsml019undQsHLYWa+YSaz2hTiRpXLLSvodiIQxInVOacKjofl2wiE88gaC8uk4EEOZtNmY4Kx&#10;tnfe0W3vUxEg7GJUkHlfxlK6JCODrmNL4uCdbWXQB1mlUld4D3BTyF4UvUuDOYeFDEtaZJRc9lej&#10;IP3qbboLfUoe0cfvavD5Mz9+n7dKtVv1fAzCU+1f4f/2WisY9IfwdyYcATl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0Yk3cYAAADcAAAADwAAAAAAAAAAAAAAAACYAgAAZHJz&#10;L2Rvd25yZXYueG1sUEsFBgAAAAAEAAQA9QAAAIsDAAAAAA==&#10;" path="m30,209r,1l30,211r-1,l27,213r-1,l24,214r-4,l16,214r-3,l10,214,8,213r-2,l5,211r-1,l4,210r,-1l4,65r,-1l4,62,5,61r1,l8,60r2,l13,60r3,l20,60r4,l26,60r1,1l29,61r1,1l30,64r,1l30,209xm33,16r-1,8l30,28r-5,4l16,32r-7,l4,28,1,24,,16,1,8,4,3,9,1,17,r8,1l30,3r2,4l33,16xe" fillcolor="black" stroked="f">
                  <v:path arrowok="t" o:connecttype="custom" o:connectlocs="15875,110080;15875,110606;15875,111133;15346,111133;14288,112186;13759,112186;12700,112713;10584,112713;8467,112713;6879,112713;5292,112713;4233,112186;3175,112186;2646,111133;2117,111133;2117,110606;2117,110080;2117,34235;2117,33709;2117,32655;2646,32128;3175,32128;4233,31602;5292,31602;6879,31602;8467,31602;10584,31602;12700,31602;13759,31602;14288,32128;15346,32128;15875,32655;15875,33709;15875,34235;15875,110080;17463,8427;16934,12641;15875,14747;13230,16854;8467,16854;4763,16854;2117,14747;529,12641;0,8427;529,4214;2117,1580;4763,527;8996,0;13230,527;15875,1580;16934,3687;17463,8427" o:connectangles="0,0,0,0,0,0,0,0,0,0,0,0,0,0,0,0,0,0,0,0,0,0,0,0,0,0,0,0,0,0,0,0,0,0,0,0,0,0,0,0,0,0,0,0,0,0,0,0,0,0,0,0"/>
                  <o:lock v:ext="edit" verticies="t"/>
                </v:shape>
                <v:shape id="Freeform 132" o:spid="_x0000_s1153" style="position:absolute;left:36560;top:37639;width:539;height:842;visibility:visible;mso-wrap-style:square;v-text-anchor:top" coordsize="102,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nM3cMA&#10;AADcAAAADwAAAGRycy9kb3ducmV2LnhtbERPy2rCQBTdC/2H4RbcSJ34CpI6SikVrOAi6qa7S+Y2&#10;E5q5EzOjxn69sxBcHs57sepsLS7U+sqxgtEwAUFcOF1xqeB4WL/NQfiArLF2TApu5GG1fOktMNPu&#10;yjld9qEUMYR9hgpMCE0mpS8MWfRD1xBH7te1FkOEbSl1i9cYbms5TpJUWqw4Nhhs6NNQ8bc/WwWn&#10;6fhYH763+e4nnQ/MV0qD/J+U6r92H+8gAnXhKX64N1rBbBLXxj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nM3cMAAADcAAAADwAAAAAAAAAAAAAAAACYAgAAZHJzL2Rv&#10;d25yZXYueG1sUEsFBgAAAAAEAAQA9QAAAIgDAAAAAA==&#10;" path="m102,113r-1,11l97,132r-3,9l86,147r-7,5l68,156r-10,2l46,159r-8,-1l31,157r-8,-1l18,154r-6,-1l9,151,5,148,4,147,1,146,,142r,-2l,135r,-3l,130r,-3l1,126r,-1l2,125r2,-1l4,124r2,l10,126r4,3l18,131r5,2l30,136r7,1l46,137r7,l58,136r5,-1l68,132r3,-3l74,125r1,-5l76,115r-1,-6l73,104r-4,-4l64,97,59,94,53,92,47,89,39,85,33,83,26,79,20,76,15,72,10,66,6,60,4,52,4,42r,-7l6,26r4,-7l16,13,23,8,33,4,43,,55,r7,l68,2r5,l78,3r4,2l86,7r3,1l91,9r1,1l92,12r2,1l94,14r,1l95,16r,3l95,21r,3l95,26r-1,2l94,29r-2,1l92,31r-1,l90,31r-1,l86,30,84,28,79,26,75,24,69,23,63,21,55,20r-6,1l44,23r-5,1l36,26r-4,4l31,34r-3,3l28,41r2,6l32,52r4,4l41,60r5,2l52,66r7,2l65,71r8,2l79,77r6,3l91,84r4,6l98,97r3,7l102,113xe" fillcolor="black" stroked="f">
                  <v:path arrowok="t" o:connecttype="custom" o:connectlocs="53446,65617;49742,74613;41804,80434;30692,83609;20108,83609;12171,82550;6350,80963;2646,78317;529,77259;0,74084;0,69850;0,67205;529,66146;2117,65617;3175,65617;7408,68263;12171,70380;19579,72496;28046,72496;33338,71438;37571,68263;39688,63500;39688,57680;36513,52917;31221,49742;24871,47096;17463,43921;10583,40217;5292,34925;2117,27517;2117,18521;5292,10054;12171,4233;22754,0;32808,0;38629,1058;43392,2646;47096,4233;48683,5292;49742,6879;49742,7938;50271,10054;50271,12700;49742,14817;48683,15875;48154,16404;47096,16404;44450,14817;39688,12700;33338,11113;25929,11113;20638,12700;16933,15875;14817,19579;15875,24871;19050,29634;24342,32809;31221,35984;38629,38629;44979,42334;50271,47625;53446,55034" o:connectangles="0,0,0,0,0,0,0,0,0,0,0,0,0,0,0,0,0,0,0,0,0,0,0,0,0,0,0,0,0,0,0,0,0,0,0,0,0,0,0,0,0,0,0,0,0,0,0,0,0,0,0,0,0,0,0,0,0,0,0,0,0,0"/>
                </v:shape>
                <v:shape id="Freeform 133" o:spid="_x0000_s1154" style="position:absolute;left:37290;top:37639;width:1143;height:826;visibility:visible;mso-wrap-style:square;v-text-anchor:top" coordsize="214,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9t68YA&#10;AADcAAAADwAAAGRycy9kb3ducmV2LnhtbESPQUvDQBSE70L/w/IK3symFovGbIrYCHpopVHx+sg+&#10;s6nZtyG7trG/3i0UPA4z8w2TL0fbiT0NvnWsYJakIIhrp1tuFLy/PV3dgvABWWPnmBT8kodlMbnI&#10;MdPuwFvaV6EREcI+QwUmhD6T0teGLPrE9cTR+3KDxRDl0Eg94CHCbSev03QhLbYcFwz29Gio/q5+&#10;rAKstClHT9vXj5fd+rhZ6c+yXCt1OR0f7kEEGsN/+Nx+1gpu5ndwOhOPgC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S9t68YAAADcAAAADwAAAAAAAAAAAAAAAACYAgAAZHJz&#10;L2Rvd25yZXYueG1sUEsFBgAAAAAEAAQA9QAAAIsDAAAAAA==&#10;" path="m214,152r,1l214,154r-1,l212,156r-1,l208,157r-3,l202,157r-5,l195,157r-3,-1l191,156r-1,-2l189,154r,-1l189,152r,-88l187,55r-1,-8l185,40r-4,-6l177,29r-4,-3l166,24r-7,-1l150,24r-9,6l132,39,121,51r,101l121,153r,1l120,154r-2,2l116,156r-3,1l111,157r-4,l104,157r-3,l99,156r-2,l96,154r-1,l95,153r,-1l95,64,94,55,93,47,90,40,88,34,84,29,79,26,73,24,65,23r-8,1l47,30,37,39,27,51r,101l27,153r-1,1l26,154r-1,2l22,156r-2,1l17,157r-3,l10,157r-2,l5,156r-2,l1,154r,l,153r,-1l,8,,7,1,5,1,4r2,l5,3r1,l9,3r3,l16,3r3,l21,3r1,1l24,4r,1l25,7r,1l25,26,37,14,48,7,59,2,72,r8,l88,2r6,2l100,8r5,4l110,18r3,5l116,29r7,-8l129,15r7,-5l142,7r6,-4l154,2,159,r6,l179,r10,5l197,10r6,8l210,26r2,11l214,48r,13l214,152xe" fillcolor="black" stroked="f">
                  <v:path arrowok="t" o:connecttype="custom" o:connectlocs="114300,80447;113766,80973;112698,82024;109493,82550;105220,82550;102550,82024;101481,80973;100947,80447;100947,33651;99345,24712;96674,17877;92401,13671;84924,12093;75310,15774;64628,26816;64628,80447;64093,80973;61957,82024;59286,82550;55548,82550;52877,82024;51275,80973;50741,80447;50741,33651;49672,24712;47002,17877;42195,13671;34717,12093;25103,15774;14421,26816;14421,80447;13887,80973;11750,82024;9080,82550;5341,82550;2671,82024;534,80973;0,80447;0,4206;534,2629;1602,2103;3205,1577;6409,1577;10148,1577;11750,2103;12819,2629;13353,4206;19762,7361;31513,1052;42729,0;50207,2103;56082,6310;60355,12093;65696,11042;72639,5258;79049,1577;84924,0;95606,0;105220,5258;112164,13671;114300,25238;114300,79921" o:connectangles="0,0,0,0,0,0,0,0,0,0,0,0,0,0,0,0,0,0,0,0,0,0,0,0,0,0,0,0,0,0,0,0,0,0,0,0,0,0,0,0,0,0,0,0,0,0,0,0,0,0,0,0,0,0,0,0,0,0,0,0,0,0"/>
                </v:shape>
                <v:rect id="Rectangle 134" o:spid="_x0000_s1155" style="position:absolute;left:301;top:26543;width:26321;height:12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79+MIA&#10;AADcAAAADwAAAGRycy9kb3ducmV2LnhtbERPy2oCMRTdF/yHcIXuNKO0RUajiKK0pQtfqMvr5DoZ&#10;nNwMk3Qc/75ZCF0eznsya20pGqp94VjBoJ+AIM6cLjhXcNiveiMQPiBrLB2Tggd5mE07LxNMtbvz&#10;lppdyEUMYZ+iAhNClUrpM0MWfd9VxJG7utpiiLDOpa7xHsNtKYdJ8iEtFhwbDFa0MJTddr9Wwbdt&#10;ruvlZYCnY2nys/mRX4+NVOq1287HIAK14V/8dH9qBe9vcX48E4+An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jv34wgAAANwAAAAPAAAAAAAAAAAAAAAAAJgCAABkcnMvZG93&#10;bnJldi54bWxQSwUGAAAAAAQABAD1AAAAhwMAAAAA&#10;" fillcolor="#ededed" strokecolor="#ccc"/>
                <v:shape id="Freeform 135" o:spid="_x0000_s1156" style="position:absolute;left:11049;top:28082;width:254;height:1239;visibility:visible;mso-wrap-style:square;v-text-anchor:top" coordsize="48,2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Wq18MA&#10;AADcAAAADwAAAGRycy9kb3ducmV2LnhtbESP3YrCMBSE7xd8h3AE77apP6tSjaKCsDeLqH2AQ3Ns&#10;i81JSaKtb78RFvZymJlvmPW2N414kvO1ZQXjJAVBXFhdc6kgvx4/lyB8QNbYWCYFL/Kw3Qw+1php&#10;2/GZnpdQighhn6GCKoQ2k9IXFRn0iW2Jo3ezzmCI0pVSO+wi3DRykqZzabDmuFBhS4eKivvlYRSc&#10;uoXbn6+tLOadOdmfqcvrqVNqNOx3KxCB+vAf/mt/awVfszG8z8Qj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fWq18MAAADcAAAADwAAAAAAAAAAAAAAAACYAgAAZHJzL2Rv&#10;d25yZXYueG1sUEsFBgAAAAAEAAQA9QAAAIgDAAAAAA==&#10;" path="m48,228r,1l47,230r-1,1l43,233r-4,1l36,234r-5,1l23,235r-6,l12,234r-3,l5,233,3,231,1,230,,229r,-1l,7,,5,1,4,3,2,5,1,9,r3,l17,r6,l31,r5,l39,r4,1l46,2r1,2l48,5r,2l48,228xe" fillcolor="black" stroked="f">
                  <v:path arrowok="t" o:connecttype="custom" o:connectlocs="25400,120137;25400,120664;24871,121190;24342,121717;22754,122771;20638,123298;19050,123298;16404,123825;12171,123825;8996,123825;6350,123298;4763,123298;2646,122771;1588,121717;529,121190;0,120664;0,120137;0,3688;0,2635;529,2108;1588,1054;2646,527;4763,0;6350,0;8996,0;12171,0;16404,0;19050,0;20638,0;22754,527;24342,1054;24871,2108;25400,2635;25400,3688;25400,120137" o:connectangles="0,0,0,0,0,0,0,0,0,0,0,0,0,0,0,0,0,0,0,0,0,0,0,0,0,0,0,0,0,0,0,0,0,0,0"/>
                </v:shape>
                <v:shape id="Freeform 136" o:spid="_x0000_s1157" style="position:absolute;left:11557;top:28384;width:809;height:937;visibility:visible;mso-wrap-style:square;v-text-anchor:top" coordsize="154,1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Pm3cYA&#10;AADcAAAADwAAAGRycy9kb3ducmV2LnhtbESPQWvCQBSE7wX/w/KEXkrdNGgJ0VVEFHoQbWzB6yP7&#10;TILZt+nuVtP++q4g9DjMzDfMbNGbVlzI+caygpdRAoK4tLrhSsHnx+Y5A+EDssbWMin4IQ+L+eBh&#10;hrm2Vy7ocgiViBD2OSqoQ+hyKX1Zk0E/sh1x9E7WGQxRukpqh9cIN61Mk+RVGmw4LtTY0aqm8nz4&#10;Ngq2TO/7bJ2k4+PXb5MVxdN253ZKPQ775RREoD78h+/tN61gMk7hdiYeATn/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FPm3cYAAADcAAAADwAAAAAAAAAAAAAAAACYAgAAZHJz&#10;L2Rvd25yZXYueG1sUEsFBgAAAAAEAAQA9QAAAIsDAAAAAA==&#10;" path="m154,171r,1l153,174r-1,2l149,176r-2,1l142,177r-4,1l132,178r-6,l121,177r-5,l113,176r-2,l110,174r-1,-2l109,171r,-93l109,69r-2,-9l105,54r-3,-5l99,45,94,41,89,39r-8,l73,40r-9,5l56,53,46,64r,107l46,172r-2,2l43,176r-2,l38,177r-3,l30,178r-6,l17,178r-5,-1l8,177,5,176r-2,l1,174,,172r,-1l,9,,8,1,7,3,6,5,4,8,3r2,l15,3,20,2r5,1l30,3r3,l35,4r2,2l38,7r2,1l40,9r,19l53,16,67,7,80,1,95,r16,1l123,4r10,7l141,19r6,10l152,41r2,14l154,71r,100xe" fillcolor="black" stroked="f">
                  <v:path arrowok="t" o:connecttype="custom" o:connectlocs="80963,90506;79912,92611;77283,93137;72551,93663;66242,93663;60985,93137;58356,92611;57305,90506;57305,41043;56254,31572;53625,25784;49419,21574;42584,20522;33647,23679;24184,33677;24184,90506;22607,92611;19978,93137;15772,93663;8937,93663;4206,93137;1577,92611;0,90506;0,4736;526,3683;2629,2105;5257,1579;10515,1052;15772,1579;18401,2105;19978,3683;21029,4736;27864,8419;42059,526;58356,526;69923,5788;77283,15260;80963,28941;80963,89980" o:connectangles="0,0,0,0,0,0,0,0,0,0,0,0,0,0,0,0,0,0,0,0,0,0,0,0,0,0,0,0,0,0,0,0,0,0,0,0,0,0,0"/>
                </v:shape>
                <v:shape id="Freeform 137" o:spid="_x0000_s1158" style="position:absolute;left:12477;top:28162;width:619;height:1175;visibility:visible;mso-wrap-style:square;v-text-anchor:top" coordsize="115,2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K7EMQA&#10;AADcAAAADwAAAGRycy9kb3ducmV2LnhtbESPQWsCMRSE7wX/Q3hCL6JZrRVdjVIKQr3p1ou3x+aZ&#10;LG5elk26bvvrTaHQ4zAz3zCbXe9q0VEbKs8KppMMBHHpdcVGwflzP16CCBFZY+2ZFHxTgN128LTB&#10;XPs7n6grohEJwiFHBTbGJpcylJYcholviJN39a3DmGRrpG7xnuCulrMsW0iHFacFiw29WypvxZdT&#10;cMxW1tTd4fIzK84jbXBv5nqq1POwf1uDiNTH//Bf+0MreJ2/wO+ZdATk9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TyuxDEAAAA3AAAAA8AAAAAAAAAAAAAAAAAmAIAAGRycy9k&#10;b3ducmV2LnhtbFBLBQYAAAAABAAEAPUAAACJAwAAAAA=&#10;" path="m115,195r,7l114,207r-2,4l111,213r-2,1l106,216r-4,1l99,218r-5,1l89,219r-5,2l79,221,67,219,56,217r-9,-4l40,207r-6,-9l30,189,27,177r,-14l27,80,8,80r-4,l3,77,1,72,,62,,57,1,53r,-4l3,48,4,46,5,44,6,43r2,l27,43,27,8r,-2l27,5,30,3r1,l35,1,38,r5,l50,r6,l61,r3,1l68,3r2,l72,5r,1l72,8r,35l107,43r2,l110,44r1,2l112,48r2,1l114,53r1,4l115,62r,10l112,77r-1,3l107,80r-35,l72,157r1,11l77,176r5,5l91,182r4,l98,182r2,-1l102,180r3,l106,179r3,l110,179r1,l111,179r1,1l114,181r,3l114,186r1,4l115,195xe" fillcolor="black" stroked="f">
                  <v:path arrowok="t" o:connecttype="custom" o:connectlocs="61913,107375;60298,112159;58683,113754;54914,115349;50607,116412;45223,117475;36071,116412;25304,113223;18305,105249;14536,94086;14536,42525;2153,42525;538,38272;0,30299;538,26046;2153,24452;3230,22857;14536,22857;14536,3189;16151,1595;18843,532;23150,0;30149,0;34456,532;37686,1595;38763,3189;38763,22857;58683,22857;59760,24452;61375,26046;61913,30299;61913,38272;59760,42525;38763,42525;39301,89302;44147,96213;51146,96744;53837,96213;56529,95681;58683,95149;59760,95149;60298,95681;61375,97807;61913,100997" o:connectangles="0,0,0,0,0,0,0,0,0,0,0,0,0,0,0,0,0,0,0,0,0,0,0,0,0,0,0,0,0,0,0,0,0,0,0,0,0,0,0,0,0,0,0,0"/>
                </v:shape>
                <v:shape id="Freeform 138" o:spid="_x0000_s1159" style="position:absolute;left:13192;top:28384;width:778;height:953;visibility:visible;mso-wrap-style:square;v-text-anchor:top" coordsize="146,1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oWN8QA&#10;AADcAAAADwAAAGRycy9kb3ducmV2LnhtbESPQYvCMBSE74L/ITxhb5oqKkvXKCIKC+KCrbA9Pppn&#10;27V5KU3U+u83guBxmJlvmMWqM7W4UesqywrGowgEcW51xYWCU7obfoJwHlljbZkUPMjBatnvLTDW&#10;9s5HuiW+EAHCLkYFpfdNLKXLSzLoRrYhDt7ZtgZ9kG0hdYv3ADe1nETRXBqsOCyU2NCmpPySXI2C&#10;aJzuz4ffvfn5O20fXZ5lyabOlPoYdOsvEJ46/w6/2t9awWw6heeZcATk8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KKFjfEAAAA3AAAAA8AAAAAAAAAAAAAAAAAmAIAAGRycy9k&#10;b3ducmV2LnhtbFBLBQYAAAAABAAEAPUAAACJAwAAAAA=&#10;" path="m146,171r,2l145,176r-3,1l139,177r-5,1l128,178r-8,l115,177r-3,l110,176r-1,-3l109,171r,-13l98,168r-12,8l73,181r-16,l45,181,34,178,24,173r-8,-5l8,161,3,151,,141,,129,,115,4,104,11,94r9,-7l33,81,49,77,65,75,86,73r16,l102,64r,-7l101,51,98,45,96,41,91,38,86,35,80,34r-9,l60,34r-9,3l43,39r-8,4l29,45r-6,3l19,50r-3,l14,50,13,49,11,48r,-3l9,43,8,40r,-3l8,32r,-5l9,23r2,-3l12,17r4,-3l22,12,28,8,36,6,45,3,55,1,65,,75,,93,r15,3l120,8r10,6l137,23r5,11l146,48r,16l146,171xm102,102r-18,l73,103r-7,1l59,105r-7,4l49,113r-3,4l44,121r,7l45,136r5,8l57,147r10,2l77,149r9,-5l93,139r9,-9l102,102xe" fillcolor="black" stroked="f">
                  <v:path arrowok="t" o:connecttype="custom" o:connectlocs="77788,91040;75657,93145;71394,93671;63935,93671;59673,93145;58075,91040;58075,83146;45820,92619;30369,95250;18115,93671;8525,88409;1598,79463;0,67885;2131,54729;10656,45783;26107,40521;45820,38416;54345,33680;53812,26838;51148,21576;45820,18419;37828,17892;27173,19471;18648,22628;12254,25260;8525,26312;6926,25786;5861,23681;4262,21050;4262,16840;4795,12104;6394,8946;11721,6315;19181,3157;29304,526;39960,0;57542,1579;69263,7367;75657,17892;77788,33680;54345,53677;38894,54203;31435,55256;26107,59465;23443,63675;23976,71569;30369,77358;41025,78410;49550,73148;54345,53677" o:connectangles="0,0,0,0,0,0,0,0,0,0,0,0,0,0,0,0,0,0,0,0,0,0,0,0,0,0,0,0,0,0,0,0,0,0,0,0,0,0,0,0,0,0,0,0,0,0,0,0,0,0"/>
                  <o:lock v:ext="edit" verticies="t"/>
                </v:shape>
                <v:shape id="Freeform 139" o:spid="_x0000_s1160" style="position:absolute;left:14208;top:27987;width:793;height:1334;visibility:visible;mso-wrap-style:square;v-text-anchor:top" coordsize="149,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2b58cA&#10;AADcAAAADwAAAGRycy9kb3ducmV2LnhtbESP3WrCQBSE7wt9h+UUelc3FiMlukoJVQRB8be9PGaP&#10;SWj2bMyumvr03ULBy2FmvmGG49ZU4kKNKy0r6HYiEMSZ1SXnCrabycsbCOeRNVaWScEPORiPHh+G&#10;mGh75RVd1j4XAcIuQQWF93UipcsKMug6tiYO3tE2Bn2QTS51g9cAN5V8jaK+NFhyWCiwprSg7Ht9&#10;Ngpc7D72n7fFcn44pctpOt3Z/ldXqeen9n0AwlPr7+H/9kwriHsx/J0JR0CO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g9m+fHAAAA3AAAAA8AAAAAAAAAAAAAAAAAmAIAAGRy&#10;cy9kb3ducmV2LnhtbFBLBQYAAAAABAAEAPUAAACMAwAAAAA=&#10;" path="m149,245r,2l149,248r-2,2l145,251r-4,l138,251r-5,1l125,252r-6,l114,252r-5,-1l106,251r-3,-1l102,248r-1,-2l98,245,45,160r,85l45,246r-1,2l43,250r-3,l38,251r-5,l29,252r-7,l16,252r-4,-1l7,251,5,250r-3,l1,248,,246r,-1l,7,,6,1,5,2,3,5,2,7,1r5,l16,r6,l29,r4,1l38,1r2,1l43,3r1,2l45,6r,1l45,149,93,85r1,-3l96,81r2,-1l101,78r3,-1l108,77r5,l119,76r6,1l130,77r5,l138,78r2,2l143,81r,1l143,83r,4l141,90r-1,3l138,96,91,150r54,84l147,237r2,3l149,242r,3xe" fillcolor="black" stroked="f">
                  <v:path arrowok="t" o:connecttype="custom" o:connectlocs="79375,130704;78310,132292;75113,132821;70852,133350;63393,133350;58066,132821;54870,132292;53805,130175;23972,84667;23972,130175;22907,132292;20243,132821;15449,133350;8523,133350;3729,132821;1065,132292;0,130175;0,3704;533,2646;2664,1058;6393,529;11720,0;17580,529;21309,1058;23440,2646;23972,3704;49543,44979;51141,42863;53805,41275;57534,40746;63393,40217;69253,40746;73515,41275;76179,42863;76179,43921;75113,47625;73515,50800;77244,123825;79375,127000;79375,129646" o:connectangles="0,0,0,0,0,0,0,0,0,0,0,0,0,0,0,0,0,0,0,0,0,0,0,0,0,0,0,0,0,0,0,0,0,0,0,0,0,0,0,0"/>
                </v:shape>
                <v:shape id="Freeform 140" o:spid="_x0000_s1161" style="position:absolute;left:15049;top:28384;width:841;height:953;visibility:visible;mso-wrap-style:square;v-text-anchor:top" coordsize="159,1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ole8cA&#10;AADcAAAADwAAAGRycy9kb3ducmV2LnhtbESP3WrCQBSE74W+w3IK3hTdKCqauooootDS+vcAx+xp&#10;EsyeDdk1xj69Wyh4OczMN8x03phC1FS53LKCXjcCQZxYnXOq4HRcd8YgnEfWWFgmBXdyMJ+9tKYY&#10;a3vjPdUHn4oAYRejgsz7MpbSJRkZdF1bEgfvx1YGfZBVKnWFtwA3hexH0UgazDksZFjSMqPkcrga&#10;BdfJ+KserNz3p2+Gb7/rzXl3vHwo1X5tFu8gPDX+Gf5vb7WC4WAEf2fCEZCz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maJXvHAAAA3AAAAA8AAAAAAAAAAAAAAAAAmAIAAGRy&#10;cy9kb3ducmV2LnhtbFBLBQYAAAAABAAEAPUAAACMAwAAAAA=&#10;" path="m159,86r-1,7l155,98r-4,4l144,102r-97,l47,112r3,8l52,129r5,6l63,140r8,4l79,146r12,1l103,146r9,-1l121,144r6,-3l133,139r5,-2l142,136r4,l147,136r1,l149,137r,2l151,140r,4l151,146r1,5l151,155r,2l151,160r,2l151,165r-2,1l148,167r-1,1l146,169r-5,3l136,173r-9,3l120,178r-11,1l99,181r-12,l66,181,50,176,34,169,22,160,13,147,6,131,2,114,,92,2,71,6,54,13,37,22,24,34,13,48,6,64,1,83,r20,1l117,6r14,6l141,22r8,11l154,48r4,14l159,78r,8xm115,72l114,55,107,43r-4,-5l90,32r-8,l73,32r-6,3l61,39r-5,5l52,50r-2,6l47,65r,7l115,72xe" fillcolor="black" stroked="f">
                  <v:path arrowok="t" o:connecttype="custom" o:connectlocs="83609,48941;79905,53677;24871,53677;26458,63149;30163,71043;37571,75779;48154,77358;59267,76305;67205,74200;73025,72095;77259,71569;78317,71569;78846,73148;79905,75779;80434,79463;79905,82620;79905,85251;78846,87356;77788,88409;74613,90514;67205,92619;57680,94198;46038,95250;26458,92619;11642,84199;3175,68938;0,48414;3175,28417;11642,12630;25400,3157;43921,0;61913,3157;74613,11577;81492,25260;84138,41047;60855,37890;56621,22628;47625,16840;38629,16840;32279,20523;27517,26312;24871,34206;60855,37890" o:connectangles="0,0,0,0,0,0,0,0,0,0,0,0,0,0,0,0,0,0,0,0,0,0,0,0,0,0,0,0,0,0,0,0,0,0,0,0,0,0,0,0,0,0,0"/>
                  <o:lock v:ext="edit" verticies="t"/>
                </v:shape>
                <v:rect id="Rectangle 141" o:spid="_x0000_s1162" style="position:absolute;left:1651;top:31273;width:412;height: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HegMYA&#10;AADcAAAADwAAAGRycy9kb3ducmV2LnhtbESPQWsCMRSE70L/Q3gFb5qtqNXVKFUQehGq9aC35+Z1&#10;d3Hzsk2ibv31jSB4HGbmG2Y6b0wlLuR8aVnBWzcBQZxZXXKuYPe96oxA+ICssbJMCv7Iw3z20ppi&#10;qu2VN3TZhlxECPsUFRQh1KmUPivIoO/amjh6P9YZDFG6XGqH1wg3lewlyVAaLDkuFFjTsqDstD0b&#10;BYvxaPH71ef1bXM80GF/PA16LlGq/dp8TEAEasIz/Gh/agWD/jvcz8QjIG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qHegMYAAADcAAAADwAAAAAAAAAAAAAAAACYAgAAZHJz&#10;L2Rvd25yZXYueG1sUEsFBgAAAAAEAAQA9QAAAIsDAAAAAA==&#10;" fillcolor="black" stroked="f"/>
                <v:shape id="Freeform 142" o:spid="_x0000_s1163" style="position:absolute;left:2825;top:30845;width:826;height:1095;visibility:visible;mso-wrap-style:square;v-text-anchor:top" coordsize="155,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1rxcMA&#10;AADcAAAADwAAAGRycy9kb3ducmV2LnhtbERPS2rDMBDdF3IHMYHsatkmLcW1EkJaQxalJm4PMFjj&#10;D7FGjqUkTk9fLQpdPt4/385mEFeaXG9ZQRLFIIhrq3tuFXx/FY8vIJxH1jhYJgV3crDdLB5yzLS9&#10;8ZGulW9FCGGXoYLO+zGT0tUdGXSRHYkD19jJoA9waqWe8BbCzSDTOH6WBnsODR2OtO+oPlUXo6CZ&#10;D8lYlh+VTYq38vzTvKfNZ6zUajnvXkF4mv2/+M990Aqe1mFtOBOOgN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1rxcMAAADcAAAADwAAAAAAAAAAAAAAAACYAgAAZHJzL2Rv&#10;d25yZXYueG1sUEsFBgAAAAAEAAQA9QAAAIgDAAAAAA==&#10;" path="m155,12r,3l155,17r,3l154,21r,1l153,22r-2,1l150,23r-59,l91,203r,1l91,206r-1,1l89,207r-2,l85,208r-4,l78,208r-4,l71,208r-2,-1l66,207r-1,l65,206r-1,-2l64,203,64,23,6,23r-1,l4,22r-2,l1,21r,-1l,17,,15,,12,,9,,6,1,4,1,3,2,1,4,,5,,6,,150,r1,l153,r1,1l154,3r1,1l155,6r,3l155,12xe" fillcolor="black" stroked="f">
                  <v:path arrowok="t" o:connecttype="custom" o:connectlocs="82550,6320;82550,7899;82550,8953;82550,10533;82017,11059;82017,11586;81485,11586;80420,12112;79887,12112;48465,12112;48465,106905;48465,107432;48465,108485;47932,109011;47400,109011;46335,109011;45269,109538;43139,109538;41541,109538;39411,109538;37813,109538;36748,109011;35150,109011;34618,109011;34618,108485;34085,107432;34085,106905;34085,12112;3195,12112;2663,12112;2130,11586;1065,11586;533,11059;533,10533;0,8953;0,7899;0,6320;0,4740;0,3160;533,2107;533,1580;1065,527;2130,0;2663,0;3195,0;79887,0;80420,0;81485,0;82017,527;82017,1580;82550,2107;82550,3160;82550,4740;82550,6320" o:connectangles="0,0,0,0,0,0,0,0,0,0,0,0,0,0,0,0,0,0,0,0,0,0,0,0,0,0,0,0,0,0,0,0,0,0,0,0,0,0,0,0,0,0,0,0,0,0,0,0,0,0,0,0,0,0"/>
                </v:shape>
                <v:shape id="Freeform 143" o:spid="_x0000_s1164" style="position:absolute;left:3587;top:31115;width:762;height:841;visibility:visible;mso-wrap-style:square;v-text-anchor:top" coordsize="144,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2nEMQA&#10;AADcAAAADwAAAGRycy9kb3ducmV2LnhtbESPT2sCMRTE74LfITzBmyaK/bc1ihSUghe1pb0+Nq/J&#10;4uZlu4m69tM3QqHHYWZ+w8yXna/FmdpYBdYwGSsQxGUwFVsN72/r0SOImJAN1oFJw5UiLBf93hwL&#10;Ey68p/MhWZEhHAvU4FJqCilj6chjHIeGOHtfofWYsmytNC1eMtzXcqrUvfRYcV5w2NCLo/J4OHkN&#10;4dspu1Hba2M+p3bzE7er3ceD1sNBt3oGkahL/+G/9qvRcDd7gtuZfATk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7tpxDEAAAA3AAAAA8AAAAAAAAAAAAAAAAAmAIAAGRycy9k&#10;b3ducmV2LnhtbFBLBQYAAAAABAAEAPUAAACJAwAAAAA=&#10;" path="m144,77r-1,18l139,111r-5,13l126,135r-10,10l102,152r-14,5l70,159,53,157,39,154,27,148,17,138,9,127,4,113,,98,,81,,64,4,48,10,34,19,22,28,12,41,6,55,1,74,,90,1r15,4l117,11r10,10l134,32r5,13l143,60r1,17xm116,80r,-13l113,58,111,48r-4,-9l101,32,94,27,84,23,73,22,62,23,52,26r-8,5l38,38r-5,9l30,56,28,66,27,79r1,12l30,101r2,10l37,119r5,8l51,132r8,3l71,136r12,-1l91,132r9,-4l106,120r5,-8l113,102r3,-10l116,80xe" fillcolor="black" stroked="f">
                  <v:path arrowok="t" o:connecttype="custom" o:connectlocs="75671,50271;70908,65617;61383,76730;46567,83080;28046,83080;14287,78317;4763,67205;0,51859;0,33867;5292,17992;14817,6350;29104,529;47625,529;61912,5821;70908,16933;75671,31750;61383,42334;59796,30692;56621,20638;49742,14288;38629,11642;27517,13758;20108,20108;15875,29634;14287,41804;15875,53446;19579,62971;26987,69850;37571,71967;48154,69850;56092,63500;59796,53975;61383,42334" o:connectangles="0,0,0,0,0,0,0,0,0,0,0,0,0,0,0,0,0,0,0,0,0,0,0,0,0,0,0,0,0,0,0,0,0"/>
                  <o:lock v:ext="edit" verticies="t"/>
                </v:shape>
                <v:shape id="Freeform 144" o:spid="_x0000_s1165" style="position:absolute;left:4460;top:30924;width:493;height:1032;visibility:visible;mso-wrap-style:square;v-text-anchor:top" coordsize="95,1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42MIA&#10;AADcAAAADwAAAGRycy9kb3ducmV2LnhtbERPTWuDQBC9F/Iflgnk1qwpTWitq0igEAgeaovkOLhT&#10;Fd1ZdbeJ/ffdQyHHx/tOssUM4kqz6ywr2G0jEMS11R03Cr4+3x9fQDiPrHGwTAp+yUGWrh4SjLW9&#10;8QddS9+IEMIuRgWt92MspatbMui2diQO3LedDfoA50bqGW8h3AzyKYoO0mDHoaHFkY4t1X35YxQ8&#10;X/p6OlfjxdN0yvOi6KtXipTarJf8DYSnxd/F/+6TVrDfh/nhTDgCM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3/jYwgAAANwAAAAPAAAAAAAAAAAAAAAAAJgCAABkcnMvZG93&#10;bnJldi54bWxQSwUGAAAAAAQABAD1AAAAhwMAAAAA&#10;" path="m95,177r-2,4l93,185r-1,2l91,188r-1,2l87,191r-2,1l81,192r-2,1l75,193r-4,2l68,195,57,193r-9,-2l41,187r-5,-5l31,176r-4,-8l26,158r,-13l26,60,5,60r-3,l1,58,,55,,51,,47,,44,1,43r,-1l2,41r,-2l4,39r1,l26,39,26,5r,-1l26,3,27,1r1,l29,r3,l34,r4,l42,r3,l48,r1,1l50,1r2,2l52,4r,1l52,39r37,l90,39r1,l92,41r,1l93,43r,1l93,47r2,4l93,55r-1,3l91,60r-2,l52,60r,82l53,155r4,9l61,170r12,1l75,171r4,l81,170r3,-1l86,169r1,-1l89,168r2,l91,168r1,l92,168r1,1l93,170r,2l93,174r2,3xe" fillcolor="black" stroked="f">
                  <v:path arrowok="t" o:connecttype="custom" o:connectlocs="48177,95780;47659,98955;46623,100542;44033,101600;40924,102130;36780,103188;29528,102130;21239,98955;16059,93134;13469,83609;13469,31750;1036,31750;0,29104;0,24871;518,22754;1036,21696;2072,20638;13469,20638;13469,2117;13987,529;15023,0;17613,0;21757,0;24866,0;25902,529;26938,2117;26938,20638;46623,20638;47659,21696;48177,22754;48177,24871;48177,29104;47141,31750;26938,31750;27456,82021;31600,89959;38852,90488;41961,89959;44551,89430;46105,88900;47141,88900;47659,88900;48177,89959;48177,92075" o:connectangles="0,0,0,0,0,0,0,0,0,0,0,0,0,0,0,0,0,0,0,0,0,0,0,0,0,0,0,0,0,0,0,0,0,0,0,0,0,0,0,0,0,0,0,0"/>
                </v:shape>
                <v:shape id="Freeform 145" o:spid="_x0000_s1166" style="position:absolute;left:5064;top:31115;width:635;height:841;visibility:visible;mso-wrap-style:square;v-text-anchor:top" coordsize="118,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kLPMQA&#10;AADcAAAADwAAAGRycy9kb3ducmV2LnhtbESPQWvCQBSE70L/w/IK3nRjwLZEN1JqBW9WW/T6zL5k&#10;Q7NvQ3aNsb++KxR6HGbmG2a5Gmwjeup87VjBbJqAIC6crrlS8PW5mbyA8AFZY+OYFNzIwyp/GC0x&#10;0+7Ke+oPoRIRwj5DBSaENpPSF4Ys+qlriaNXus5iiLKrpO7wGuG2kWmSPEmLNccFgy29GSq+Dxer&#10;4F2WH+F5OBrv6IS79Tr96c+pUuPH4XUBItAQ/sN/7a1WMJ/P4H4mHgGZ/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zZCzzEAAAA3AAAAA8AAAAAAAAAAAAAAAAAmAIAAGRycy9k&#10;b3ducmV2LnhtbFBLBQYAAAAABAAEAPUAAACJAwAAAAA=&#10;" path="m118,151r,3l117,155r-2,l113,156r-3,l107,156r-4,l101,156r-3,-1l97,155r-1,-1l96,151r,-13l86,146r-11,6l62,157r-12,2l39,157,29,155r-8,-3l13,146,7,141,3,133,1,124,,114,1,103,5,93r6,-8l19,79,29,72,42,70,56,67,72,66r20,l92,55r,-7l91,40,88,34,85,31,80,26,75,23,67,22r-8,l49,22r-7,1l34,26r-6,3l22,32r-4,2l14,35r-2,2l11,37,10,35r,-1l8,34,7,32r,-1l7,28r,-2l7,22r,-3l8,17r2,-1l13,13r5,-2l23,7,29,5,37,3,45,1,53,r8,l76,1,88,3,98,7r8,6l112,21r3,10l118,42r,12l118,151xm92,86r-22,l59,86r-9,1l43,90r-6,3l33,97r-4,5l27,107r,6l28,124r6,8l42,136r12,2l64,136r10,-3l82,127,92,117r,-31xe" fillcolor="black" stroked="f">
                  <v:path arrowok="t" o:connecttype="custom" o:connectlocs="63500,81492;61886,82021;59195,82550;55428,82550;52737,82021;51661,81492;51661,73025;40360,80434;26907,84138;15606,82021;6996,77259;1614,70380;0,60325;2691,49213;10225,41804;22602,37042;38746,34925;49508,29104;48970,21167;45742,16404;40360,12171;31750,11642;22602,12171;15068,15346;9686,17992;6458,19579;5381,18521;4305,17992;3767,16404;3767,13758;3767,10054;5381,8467;9686,5821;15606,2646;24216,529;32826,0;47356,1588;57042,6879;61886,16404;63500,28575;49508,45509;31750,45509;23140,47625;17758,51329;14530,56621;15068,65617;22602,71967;34441,71967;44127,67205;49508,45509" o:connectangles="0,0,0,0,0,0,0,0,0,0,0,0,0,0,0,0,0,0,0,0,0,0,0,0,0,0,0,0,0,0,0,0,0,0,0,0,0,0,0,0,0,0,0,0,0,0,0,0,0,0"/>
                  <o:lock v:ext="edit" verticies="t"/>
                </v:shape>
                <v:shape id="Freeform 146" o:spid="_x0000_s1167" style="position:absolute;left:5953;top:30749;width:143;height:1191;visibility:visible;mso-wrap-style:square;v-text-anchor:top" coordsize="26,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fVdMUA&#10;AADcAAAADwAAAGRycy9kb3ducmV2LnhtbESPQWvCQBSE7wX/w/IEb7ppRCnRVdpA0YM9qKFen9ln&#10;Es2+DdlVY399tyD0OMzMN8x82Zla3Kh1lWUFr6MIBHFudcWFgmz/OXwD4TyyxtoyKXiQg+Wi9zLH&#10;RNs7b+m284UIEHYJKii9bxIpXV6SQTeyDXHwTrY16INsC6lbvAe4qWUcRVNpsOKwUGJDaUn5ZXc1&#10;Cr6y7y6jj/UxreMfbdLzajMdH5Qa9Lv3GQhPnf8PP9trrWAyieHvTDgCcv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x9V0xQAAANwAAAAPAAAAAAAAAAAAAAAAAJgCAABkcnMv&#10;ZG93bnJldi54bWxQSwUGAAAAAAQABAD1AAAAigMAAAAA&#10;" path="m26,219r,1l26,222r-1,1l24,223r-2,1l20,224r-4,l12,224r-3,l6,224r-2,l3,223r-2,l,222r,-2l,219,,5,,4,,3r1,l3,1r1,l6,,9,r3,l16,r4,l22,1r2,l25,3r1,l26,4r,1l26,219xe" fillcolor="black" stroked="f">
                  <v:path arrowok="t" o:connecttype="custom" o:connectlocs="14288,116405;14288,116937;14288,118000;13738,118531;13189,118531;12090,119063;10991,119063;8793,119063;6594,119063;4946,119063;3297,119063;2198,119063;1649,118531;550,118531;0,118000;0,116937;0,116405;0,2658;0,2126;0,1595;550,1595;1649,532;2198,532;3297,0;4946,0;6594,0;8793,0;10991,0;12090,532;13189,532;13738,1595;14288,1595;14288,2126;14288,2658;14288,116405" o:connectangles="0,0,0,0,0,0,0,0,0,0,0,0,0,0,0,0,0,0,0,0,0,0,0,0,0,0,0,0,0,0,0,0,0,0,0"/>
                </v:shape>
                <v:shape id="Freeform 147" o:spid="_x0000_s1168" style="position:absolute;left:6699;top:31115;width:619;height:841;visibility:visible;mso-wrap-style:square;v-text-anchor:top" coordsize="118,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cw0MQA&#10;AADcAAAADwAAAGRycy9kb3ducmV2LnhtbESPQWvCQBSE74X+h+UVvNVNI1qJrlKqgjdbK3p9Zp/Z&#10;0OzbkF1j9Ne7BaHHYWa+YabzzlaipcaXjhW89RMQxLnTJRcKdj+r1zEIH5A1Vo5JwZU8zGfPT1PM&#10;tLvwN7XbUIgIYZ+hAhNCnUnpc0MWfd/VxNE7ucZiiLIppG7wEuG2kmmSjKTFkuOCwZo+DeW/27NV&#10;sJSnr/De7Y13dMDNYpHe2mOqVO+l+5iACNSF//CjvdYKhsMB/J2JR0DO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HMNDEAAAA3AAAAA8AAAAAAAAAAAAAAAAAmAIAAGRycy9k&#10;b3ducmV2LnhtbFBLBQYAAAAABAAEAPUAAACJAwAAAAA=&#10;" path="m118,151r,3l117,155r-2,l113,156r-3,l107,156r-5,l99,156r-2,-1l96,155r-2,-1l94,151r,-13l85,146r-12,6l62,157r-13,2l38,157,28,155r-9,-3l13,146,7,141,2,133,,124,,114,,103,4,93,9,85r9,-6l28,72,41,70,55,67,71,66r20,l91,55r,-7l89,40,87,34,83,31,80,26,73,23,67,22r-8,l49,22r-9,1l33,26r-6,3l22,32r-5,2l13,35r-1,2l11,37,9,35,8,34r-1,l7,32r,-1l6,28r,-2l6,22,7,19r,-2l9,16r3,-3l17,11,23,7,29,5,37,3,44,1,53,r8,l76,1,87,3,97,7r7,6l110,21r4,10l117,42r1,12l118,151xm91,86r-22,l59,86r-9,1l43,90r-6,3l32,97r-3,5l27,107r,6l28,124r5,8l41,136r13,2l64,136r8,-3l82,127r9,-10l91,86xe" fillcolor="black" stroked="f">
                  <v:path arrowok="t" o:connecttype="custom" o:connectlocs="61913,81492;60339,82021;57716,82550;53518,82550;50895,82021;49321,81492;49321,73025;38302,80434;25710,84138;14691,82021;6821,77259;1049,70380;0,60325;2099,49213;9444,41804;21512,37042;37253,34925;47746,29104;46697,21167;43549,16404;38302,12171;30956,11642;20987,12171;14167,15346;8920,17992;6296,19579;4722,18521;3673,17992;3673,16404;3148,13758;3673,10054;4722,8467;8920,5821;15216,2646;23086,529;32006,0;45648,1588;54567,6879;59814,16404;61913,28575;47746,45509;30956,45509;22562,47625;16790,51329;14167,56621;14691,65617;21512,71967;33580,71967;43024,67205;47746,45509" o:connectangles="0,0,0,0,0,0,0,0,0,0,0,0,0,0,0,0,0,0,0,0,0,0,0,0,0,0,0,0,0,0,0,0,0,0,0,0,0,0,0,0,0,0,0,0,0,0,0,0,0,0"/>
                  <o:lock v:ext="edit" verticies="t"/>
                </v:shape>
                <v:shape id="Freeform 148" o:spid="_x0000_s1169" style="position:absolute;left:7572;top:31115;width:1143;height:825;visibility:visible;mso-wrap-style:square;v-text-anchor:top" coordsize="214,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HrJcQA&#10;AADcAAAADwAAAGRycy9kb3ducmV2LnhtbESPQWsCMRSE7wX/Q3hCbzWrVpHVKGIRSsFDVcTjc/Pc&#10;Xdy8bJPorv/eCAWPw8x8w8wWranEjZwvLSvo9xIQxJnVJecK9rv1xwSED8gaK8uk4E4eFvPO2wxT&#10;bRv+pds25CJC2KeooAihTqX0WUEGfc/WxNE7W2cwROlyqR02EW4qOUiSsTRYclwosKZVQdllezUK&#10;eFOdNn8HxuNVNsat7j/l13Cs1Hu3XU5BBGrDK/zf/tYKRqNPeJ6JR0DO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R6yXEAAAA3AAAAA8AAAAAAAAAAAAAAAAAmAIAAGRycy9k&#10;b3ducmV2LnhtbFBLBQYAAAAABAAEAPUAAACJAwAAAAA=&#10;" path="m214,151r,1l213,154r,1l212,155r-3,1l207,156r-3,l201,156r-4,l194,156r-2,l191,155r-3,l188,154r-1,-2l187,151r,-87l187,55r-1,-8l183,40r-2,-6l177,29r-5,-3l166,23r-7,l150,24r-10,5l132,38,121,50r,101l121,152r-2,2l119,155r-2,l116,156r-3,l111,156r-4,l103,156r-2,l98,156r-2,-1l95,155r,-1l93,152r,-1l93,64r,-9l92,47,90,40,87,34,82,29,77,26,72,23r-7,l56,24r-9,5l37,38,27,50r,101l27,152r-1,2l24,155r-1,l22,156r-2,l17,156r-4,l10,156r-3,l5,156,2,155r-1,l1,154,,152r,-1l,7,,6,1,5,1,3r1,l4,2r2,l8,2r4,l16,2r2,l20,2r2,1l23,3r,2l23,6r1,1l24,26,36,13,48,6,59,1,71,r9,l87,2r6,3l100,8r5,4l108,17r4,5l116,28r6,-7l129,15r6,-5l141,6r7,-3l153,1,159,r6,l177,1r11,4l197,10r6,8l208,27r4,10l214,48r,12l214,151xe" fillcolor="black" stroked="f">
                  <v:path arrowok="t" o:connecttype="custom" o:connectlocs="114300,80433;113766,82021;111629,82550;108959,82550;105220,82550;102550,82550;100413,82021;99879,80433;99879,33867;99345,24871;96674,17992;91867,13758;84924,12171;74776,15346;64628,26458;64628,80433;63559,82021;61957,82550;59286,82550;55014,82550;52343,82550;50741,82021;49672,80433;49672,33867;49138,24871;46468,17992;41127,13758;34717,12171;25103,15346;14421,26458;14421,80433;12819,82021;11750,82550;9080,82550;5341,82550;2671,82550;534,82021;0,80433;0,3704;534,2646;1068,1588;3205,1058;6409,1058;9614,1058;11750,1588;12285,2646;12819,3704;19228,6879;31513,529;42729,0;49672,2646;56082,6350;59821,11642;65162,11113;72105,5292;79049,1588;84924,0;94538,529;105220,5292;111095,14287;114300,25400;114300,79904" o:connectangles="0,0,0,0,0,0,0,0,0,0,0,0,0,0,0,0,0,0,0,0,0,0,0,0,0,0,0,0,0,0,0,0,0,0,0,0,0,0,0,0,0,0,0,0,0,0,0,0,0,0,0,0,0,0,0,0,0,0,0,0,0,0"/>
                </v:shape>
                <v:shape id="Freeform 149" o:spid="_x0000_s1170" style="position:absolute;left:8905;top:31115;width:762;height:841;visibility:visible;mso-wrap-style:square;v-text-anchor:top" coordsize="144,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k7yMUA&#10;AADcAAAADwAAAGRycy9kb3ducmV2LnhtbESPT2sCMRTE74V+h/AEbzVR2LZsjSIFpeCl/qG9Pjav&#10;ydLNy7pJdfXTG0HocZiZ3zDTee8bcaQu1oE1jEcKBHEVTM1Ww363fHoFEROywSYwaThThPns8WGK&#10;pQkn3tBxm6zIEI4lanAptaWUsXLkMY5CS5y9n9B5TFl2VpoOTxnuGzlR6ll6rDkvOGzp3VH1u/3z&#10;GsLBKbtS63Nrvid2dYnrxefXi9bDQb94A5GoT//he/vDaCiKAm5n8hGQs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eTvIxQAAANwAAAAPAAAAAAAAAAAAAAAAAJgCAABkcnMv&#10;ZG93bnJldi54bWxQSwUGAAAAAAQABAD1AAAAigMAAAAA&#10;" path="m144,77r,18l139,111r-4,13l126,135r-10,10l103,152r-15,5l71,159,53,157,40,154,27,148,18,138,10,127,4,113,2,98,,81,2,64,5,48,10,34,19,22,29,12,42,6,56,1,74,,91,1r14,4l117,11r10,10l135,32r4,13l144,60r,17xm116,80r,-13l115,58,112,48r-5,-9l101,32,94,27,85,23,73,22,62,23,52,26r-7,5l39,38r-5,9l31,56,29,66,27,79r2,12l30,101r2,10l37,119r6,8l51,132r10,3l72,136r11,-1l93,132r7,-4l106,120r5,-8l114,102r2,-10l116,80xe" fillcolor="black" stroked="f">
                  <v:path arrowok="t" o:connecttype="custom" o:connectlocs="76200,50271;71438,65617;61383,76730;46567,83080;28046,83080;14287,78317;5292,67205;1058,51859;1058,33867;5292,17992;15346,6350;29633,529;48154,529;61912,5821;71438,16933;76200,31750;61383,42334;60854,30692;56621,20638;49742,14288;38629,11642;27517,13758;20638,20108;16404,29634;14287,41804;15875,53446;19579,62971;26987,69850;38100,71967;49213,69850;56092,63500;60325,53975;61383,42334" o:connectangles="0,0,0,0,0,0,0,0,0,0,0,0,0,0,0,0,0,0,0,0,0,0,0,0,0,0,0,0,0,0,0,0,0"/>
                  <o:lock v:ext="edit" verticies="t"/>
                </v:shape>
                <v:shape id="Freeform 150" o:spid="_x0000_s1171" style="position:absolute;left:9874;top:31130;width:667;height:826;visibility:visible;mso-wrap-style:square;v-text-anchor:top" coordsize="124,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YGvMQA&#10;AADcAAAADwAAAGRycy9kb3ducmV2LnhtbESPT2vCQBTE7wW/w/KEXopu1GpL6hpSIaV48w+eH9nX&#10;JJh9G7JrEr99VxA8DjPzG2adDKYWHbWusqxgNo1AEOdWV1woOB2zyScI55E11pZJwY0cJJvRyxpj&#10;bXveU3fwhQgQdjEqKL1vYildXpJBN7UNcfD+bGvQB9kWUrfYB7ip5TyKVtJgxWGhxIa2JeWXw9Uo&#10;GK4Rdu/5vpi/UfpNP+dFtvtYKPU6HtIvEJ4G/ww/2r9awXK5gvuZcATk5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zmBrzEAAAA3AAAAA8AAAAAAAAAAAAAAAAAmAIAAGRycy9k&#10;b3ducmV2LnhtbFBLBQYAAAAABAAEAPUAAACJAwAAAAA=&#10;" path="m124,149r,1l124,152r-1,1l122,153r-2,1l118,154r-3,l112,154r-3,l106,154r-2,l102,153r,l101,152r,-2l101,149r,-18l88,143r-12,7l64,155r-13,2l38,155,27,152r-9,-5l11,138,6,130,2,120,,107,,93,,5,,4,1,3,1,1r1,l5,,7,,9,r4,l17,r2,l22,r1,1l25,1r,2l27,4r,1l27,89r,12l28,110r2,7l34,122r4,5l44,131r5,2l56,133r11,-1l76,127r11,-9l98,106,98,5r,-1l98,3,99,1r2,l102,r2,l107,r3,l114,r4,l119,r3,1l123,1r1,2l124,4r,1l124,149xe" fillcolor="black" stroked="f">
                  <v:path arrowok="t" o:connecttype="custom" o:connectlocs="66675,78869;66137,80447;64524,80973;61836,80973;58609,80973;55921,80973;54846,80447;54308,78869;54308,68879;40865,78869;27423,82550;14518,79921;5915,72560;1075,63096;0,48899;0,2103;538,526;2689,0;4839,0;9141,0;11829,0;13443,526;14518,2103;14518,46796;15056,57838;18282,64147;23659,68879;30111,69931;40865,66776;52695,55734;52695,2103;53232,526;54846,0;57534,0;61298,0;63986,0;66137,526;66675,2103;66675,78344" o:connectangles="0,0,0,0,0,0,0,0,0,0,0,0,0,0,0,0,0,0,0,0,0,0,0,0,0,0,0,0,0,0,0,0,0,0,0,0,0,0,0"/>
                </v:shape>
                <v:shape id="Freeform 151" o:spid="_x0000_s1172" style="position:absolute;left:10795;top:31115;width:666;height:825;visibility:visible;mso-wrap-style:square;v-text-anchor:top" coordsize="125,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GVHMQA&#10;AADcAAAADwAAAGRycy9kb3ducmV2LnhtbESPQWsCMRSE74L/IbxCb5ptwVpWo1RLQQoeXAten5vn&#10;Zmnysm6yuv33jSB4HGbmG2a+7J0VF2pD7VnByzgDQVx6XXOl4Gf/NXoHESKyRuuZFPxRgOViOJhj&#10;rv2Vd3QpYiUShEOOCkyMTS5lKA05DGPfECfv5FuHMcm2krrFa4I7K1+z7E06rDktGGxobaj8LTqn&#10;YN8dim8+7+znpqCpX5ltd7RbpZ6f+o8ZiEh9fITv7Y1WMJlM4XYmHQG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MRlRzEAAAA3AAAAA8AAAAAAAAAAAAAAAAAmAIAAGRycy9k&#10;b3ducmV2LnhtbFBLBQYAAAAABAAEAPUAAACJAwAAAAA=&#10;" path="m125,151r,1l123,154r,1l122,155r-2,1l117,156r-2,l111,156r-4,l105,156r-3,l101,155r-2,l99,154r-1,-2l98,151r,-85l98,55,96,47,94,40,90,34,86,29,80,26,74,23r-7,l57,24,47,29,37,38,26,50r,101l26,152r,2l25,155r-1,l22,156r-2,l18,156r-4,l10,156r-4,l4,156,3,155r-2,l,154r,-2l,151,,7,,6,,5,1,3r2,l4,2r2,l9,2r4,l15,2r3,l20,2r1,1l22,3r2,2l24,6r,1l24,26,36,13,48,6,61,1,73,,86,1,98,5r8,5l114,18r5,9l122,37r1,12l125,64r,87xe" fillcolor="black" stroked="f">
                  <v:path arrowok="t" o:connecttype="custom" o:connectlocs="66675,80433;65608,82021;64008,82550;61341,82550;57074,82550;54407,82550;52807,82021;52273,80433;52273,34925;51206,24871;48006,17992;42672,13758;35738,12171;25070,15346;13868,26458;13868,80433;13335,82021;11735,82550;9601,82550;5334,82550;2134,82550;533,82021;0,80433;0,3704;0,2646;1600,1588;3200,1058;6934,1058;9601,1058;11201,1588;12802,2646;12802,3704;19202,6879;32537,529;45872,529;56540,5292;63475,14287;65608,25929;66675,79904" o:connectangles="0,0,0,0,0,0,0,0,0,0,0,0,0,0,0,0,0,0,0,0,0,0,0,0,0,0,0,0,0,0,0,0,0,0,0,0,0,0,0"/>
                </v:shape>
                <v:shape id="Freeform 152" o:spid="_x0000_s1173" style="position:absolute;left:11588;top:30924;width:492;height:1032;visibility:visible;mso-wrap-style:square;v-text-anchor:top" coordsize="93,1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O+c8EA&#10;AADcAAAADwAAAGRycy9kb3ducmV2LnhtbERPy0oDMRTdC/5DuEI3xWYsrcjYtIil1G0fWJfXyXUS&#10;nNwMSebh3zeLgsvDea82o2tETyFazwqeZgUI4spry7WC82n3+AIiJmSNjWdS8EcRNuv7uxWW2g98&#10;oP6YapFDOJaowKTUllLGypDDOPMtceZ+fHCYMgy11AGHHO4aOS+KZ+nQcm4w2NK7oer32DkFn92+&#10;O38Ze9nJYL+300U/XKZSqcnD+PYKItGY/sU394dWsFzmtflMPgJyf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zDvnPBAAAA3AAAAA8AAAAAAAAAAAAAAAAAmAIAAGRycy9kb3du&#10;cmV2LnhtbFBLBQYAAAAABAAEAPUAAACGAwAAAAA=&#10;" path="m93,177r,4l93,185r-1,2l91,188r-2,2l87,191r-2,1l81,192r-3,1l75,193r-4,2l67,195,56,193r-8,-2l40,187r-6,-5l30,176r-3,-8l25,158,24,145r,-85l4,60r-2,l1,58,,55,,51,,47,,44,,43,1,42r,-1l2,39r1,l4,39r20,l24,5,25,4r,-1l25,1r3,l29,r3,l34,r4,l41,r3,l46,r3,1l50,1r,2l51,4r,1l51,39r37,l89,39r2,l92,41r,1l93,43r,1l93,47r,4l93,55r-1,3l91,60r-3,l51,60r,82l52,155r3,9l61,170r10,1l75,171r3,l81,170r2,-1l86,169r1,-1l88,168r1,l91,168r,l92,168r,1l93,170r,2l93,174r,3xe" fillcolor="black" stroked="f">
                  <v:path arrowok="t" o:connecttype="custom" o:connectlocs="49213,95780;48684,98955;47096,100542;44980,101600;41275,102130;37571,103188;29634,102130;21167,98955;15875,93134;13229,83609;12700,31750;1058,31750;0,29104;0,24871;0,22754;529,21696;1588,20638;12700,20638;13229,2117;13229,529;15346,0;17992,0;21696,0;24342,0;26459,529;26988,2117;26988,20638;47096,20638;48684,21696;49213,22754;49213,24871;49213,29104;48155,31750;26988,31750;27517,82021;32279,89959;39688,90488;42863,89959;45509,89430;46567,88900;48155,88900;48684,88900;49213,89959;49213,92075" o:connectangles="0,0,0,0,0,0,0,0,0,0,0,0,0,0,0,0,0,0,0,0,0,0,0,0,0,0,0,0,0,0,0,0,0,0,0,0,0,0,0,0,0,0,0,0"/>
                </v:shape>
                <v:shape id="Freeform 153" o:spid="_x0000_s1174" style="position:absolute;left:12620;top:31115;width:762;height:841;visibility:visible;mso-wrap-style:square;v-text-anchor:top" coordsize="144,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QxzcQA&#10;AADcAAAADwAAAGRycy9kb3ducmV2LnhtbESPQWsCMRSE7wX/Q3iCt5ooWOvWKFJQBC+tLfX62Lwm&#10;i5uX7Sbq2l/fFASPw8x8w8yXna/FmdpYBdYwGioQxGUwFVsNnx/rx2cQMSEbrAOThitFWC56D3Ms&#10;TLjwO533yYoM4VigBpdSU0gZS0ce4zA0xNn7Dq3HlGVrpWnxkuG+lmOlnqTHivOCw4ZeHZXH/clr&#10;CD9O2Y3aXRtzGNvNb9yt3r6mWg/63eoFRKIu3cO39tZomExm8H8mHw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s0Mc3EAAAA3AAAAA8AAAAAAAAAAAAAAAAAmAIAAGRycy9k&#10;b3ducmV2LnhtbFBLBQYAAAAABAAEAPUAAACJAwAAAAA=&#10;" path="m144,77r,18l140,111r-6,13l126,135r-10,10l103,152r-14,5l70,159,54,157,39,154,27,148,17,138,10,127,5,113,1,98,,81,1,64,5,48,10,34,18,22,28,12,42,6,57,1,74,,91,1r14,4l117,11r10,10l135,32r5,13l144,60r,17xm117,80l116,67r-2,-9l112,48r-5,-9l102,32,93,27,85,23,73,22,61,23r-8,3l44,31r-6,7l33,47r-2,9l28,66r,13l28,91r1,10l33,111r4,8l43,127r7,5l60,135r13,1l82,135r10,-3l100,128r6,-8l111,112r3,-10l116,92r1,-12xe" fillcolor="black" stroked="f">
                  <v:path arrowok="t" o:connecttype="custom" o:connectlocs="76200,50271;70908,65617;61383,76730;47096,83080;28575,83080;14287,78317;5292,67205;529,51859;529,33867;5292,17992;14817,6350;30162,529;48154,529;61912,5821;71438,16933;76200,31750;61912,42334;60325,30692;56621,20638;49213,14288;38629,11642;28046,13758;20108,20108;16404,29634;14817,41804;15346,53446;19579,62971;26458,69850;38629,71967;48683,69850;56092,63500;60325,53975;61912,42334" o:connectangles="0,0,0,0,0,0,0,0,0,0,0,0,0,0,0,0,0,0,0,0,0,0,0,0,0,0,0,0,0,0,0,0,0"/>
                  <o:lock v:ext="edit" verticies="t"/>
                </v:shape>
                <v:shape id="Freeform 154" o:spid="_x0000_s1175" style="position:absolute;left:13493;top:30749;width:508;height:1191;visibility:visible;mso-wrap-style:square;v-text-anchor:top" coordsize="97,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6mVL4A&#10;AADcAAAADwAAAGRycy9kb3ducmV2LnhtbERPzYrCMBC+L/gOYQRva6qgLNUoItT14mG7PsDQjE2x&#10;mZQm1vr2O4cFjx/f/3Y/+lYN1McmsIHFPANFXAXbcG3g+lt8foGKCdliG5gMvCjCfjf52GJuw5N/&#10;aChTrSSEY44GXEpdrnWsHHmM89ARC3cLvccksK+17fEp4b7Vyyxba48NS4PDjo6Oqnv58AZW1fIy&#10;FNR+2wUVx9UpvE6OS2Nm0/GwAZVoTG/xv/tsxbeW+XJGjoD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KOplS+AAAA3AAAAA8AAAAAAAAAAAAAAAAAmAIAAGRycy9kb3ducmV2&#10;LnhtbFBLBQYAAAAABAAEAPUAAACDAwAAAAA=&#10;" path="m97,17r,3l97,22r,1l96,24r,2l96,26r-1,1l94,27r-2,l91,26r-2,l87,24,85,23r-4,l78,22r-4,l68,22r-4,1l59,26r-2,3l54,34r-1,6l52,48r,8l52,72r32,l85,72r1,l87,74r,1l89,76r,1l90,80r,4l89,88r,3l86,93r-2,l52,93r,127l52,221r,2l50,224r-1,l48,225r-2,l42,225r-4,l34,225r-2,l29,225r-1,-1l27,224r-1,-1l26,221r,-1l26,93,5,93r-3,l1,91,,88,,84,,80,,77,,76,1,75,2,74r,-2l4,72r1,l26,72r,-16l26,43,28,31,32,21r5,-8l43,7,52,4,60,1,71,r7,l82,1r5,1l91,4r3,1l95,6r1,l96,8r1,2l97,12r,1l97,17xe" fillcolor="black" stroked="f">
                  <v:path arrowok="t" o:connecttype="custom" o:connectlocs="50800,10583;50800,12171;50276,13758;49753,14288;48181,14288;46610,13758;44515,12171;40849,11642;35612,11642;30899,13758;28280,17992;27233,25400;27233,38100;44515,38100;45563,39158;46610,40217;47134,42334;46610,46567;45039,49213;27233,49213;27233,116946;26186,118534;25138,119063;21996,119063;17806,119063;15188,119063;14140,118534;13616,116946;13616,49213;1047,49213;0,46567;0,42334;0,40217;1047,39158;2095,38100;13616,38100;13616,22754;16759,11113;22520,3704;31423,529;40849,0;45563,1058;49229,2646;50276,3175;50800,5292;50800,6879" o:connectangles="0,0,0,0,0,0,0,0,0,0,0,0,0,0,0,0,0,0,0,0,0,0,0,0,0,0,0,0,0,0,0,0,0,0,0,0,0,0,0,0,0,0,0,0,0,0"/>
                </v:shape>
                <v:shape id="Freeform 155" o:spid="_x0000_s1176" style="position:absolute;left:14414;top:31130;width:730;height:810;visibility:visible;mso-wrap-style:square;v-text-anchor:top" coordsize="138,1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wLh8IA&#10;AADcAAAADwAAAGRycy9kb3ducmV2LnhtbESP0WoCMRRE3wv+Q7hC32rWgqKrUUQo+CR29QOum+tm&#10;dXOzJnHd/n1TKPg4zMwZZrnubSM68qF2rGA8ykAQl07XXCk4Hb8+ZiBCRNbYOCYFPxRgvRq8LTHX&#10;7snf1BWxEgnCIUcFJsY2lzKUhiyGkWuJk3dx3mJM0ldSe3wmuG3kZ5ZNpcWa04LBlraGylvxsAr2&#10;vuivZ96eDpVxHYf55p7NDkq9D/vNAkSkPr7C/+2dVjCZjuHvTDoCc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LAuHwgAAANwAAAAPAAAAAAAAAAAAAAAAAJgCAABkcnMvZG93&#10;bnJldi54bWxQSwUGAAAAAAQABAD1AAAAhwMAAAAA&#10;" path="m138,5r,l138,6r,l138,8r-2,1l136,9r,1l136,11,87,148r-1,2l85,152r-2,1l82,153r-2,1l77,154r-4,l69,154r-5,l61,154r-4,l55,153r-1,l53,152r-2,-2l50,148,1,11,1,8,,6r,l,5,,4,1,3,1,1r1,l5,,7,,9,r4,l17,r4,l23,r1,1l25,1r2,2l28,4r,1l69,125r1,1l70,125,110,5r,-1l112,3r1,-2l114,1,115,r3,l120,r5,l129,r2,l133,r2,1l136,1r,2l138,4r,1xe" fillcolor="black" stroked="f">
                  <v:path arrowok="t" o:connecttype="custom" o:connectlocs="73025,2629;73025,3154;71967,4732;71967,5257;46038,77809;44979,79912;43392,80437;40746,80963;36513,80963;32279,80963;29104,80437;28046,79912;26458,77809;529,4206;0,3154;0,2103;529,526;2646,0;4763,0;8996,0;12171,0;13229,526;14817,2103;36513,65717;37042,65717;58208,2103;59796,526;60854,0;63500,0;68263,0;70379,0;71967,526;73025,2103" o:connectangles="0,0,0,0,0,0,0,0,0,0,0,0,0,0,0,0,0,0,0,0,0,0,0,0,0,0,0,0,0,0,0,0,0"/>
                </v:shape>
                <v:shape id="Freeform 156" o:spid="_x0000_s1177" style="position:absolute;left:15271;top:30813;width:175;height:1127;visibility:visible;mso-wrap-style:square;v-text-anchor:top" coordsize="34,2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nTy8QA&#10;AADcAAAADwAAAGRycy9kb3ducmV2LnhtbESP3YrCMBSE7xd8h3AEb5Y1tbBSqlH8QVnwQnR9gENz&#10;bIvNSWmiqW9vFha8HGbmG2a+7E0jHtS52rKCyTgBQVxYXXOp4PK7+8pAOI+ssbFMCp7kYLkYfMwx&#10;1zbwiR5nX4oIYZejgsr7NpfSFRUZdGPbEkfvajuDPsqulLrDEOGmkWmSTKXBmuNChS1tKipu57tR&#10;cDhNtuk+ZFnbhMtt/QzHq/48KjUa9qsZCE+9f4f/2z9awfc0hb8z8QjIx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oJ08vEAAAA3AAAAA8AAAAAAAAAAAAAAAAAmAIAAGRycy9k&#10;b3ducmV2LnhtbFBLBQYAAAAABAAEAPUAAACJAwAAAAA=&#10;" path="m30,208r,1l30,211r-1,1l28,212r-2,1l24,213r-3,l18,213r-4,l10,213r-2,l7,212r-2,l4,211r,-2l4,208,4,64r,-1l4,62,5,60r2,l8,59r2,l14,59r4,l21,59r3,l26,59r2,1l29,60r1,2l30,63r,1l30,208xm34,15r-2,9l30,28r-5,3l18,31r-9,l4,28,2,24,,16,2,8,4,3,9,r9,l26,r4,3l32,8r2,7xe" fillcolor="black" stroked="f">
                  <v:path arrowok="t" o:connecttype="custom" o:connectlocs="15409,110067;15409,110596;15409,111655;14895,112184;14381,112184;13354,112713;12327,112713;10786,112713;9245,112713;7191,112713;5136,112713;4109,112713;3595,112184;2568,112184;2054,111655;2054,110596;2054,110067;2054,33867;2054,33338;2054,32808;2568,31750;3595,31750;4109,31221;5136,31221;7191,31221;9245,31221;10786,31221;12327,31221;13354,31221;14381,31750;14895,31750;15409,32808;15409,33338;15409,33867;15409,110067;17463,7938;16436,12700;15409,14817;12840,16404;9245,16404;4623,16404;2054,14817;1027,12700;0,8467;1027,4233;2054,1588;4623,0;9245,0;13354,0;15409,1588;16436,4233;17463,7938" o:connectangles="0,0,0,0,0,0,0,0,0,0,0,0,0,0,0,0,0,0,0,0,0,0,0,0,0,0,0,0,0,0,0,0,0,0,0,0,0,0,0,0,0,0,0,0,0,0,0,0,0,0,0,0"/>
                  <o:lock v:ext="edit" verticies="t"/>
                </v:shape>
                <v:shape id="Freeform 157" o:spid="_x0000_s1178" style="position:absolute;left:15589;top:30924;width:492;height:1032;visibility:visible;mso-wrap-style:square;v-text-anchor:top" coordsize="93,1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vmv8QA&#10;AADcAAAADwAAAGRycy9kb3ducmV2LnhtbESPT0sDMRTE74LfITzBS7HZqi1lbVqKUvRqW2yPz81z&#10;E9y8LEn2j9/eCEKPw8z8hlltRteInkK0nhXMpgUI4spry7WC42F3twQRE7LGxjMp+KEIm/X11QpL&#10;7Qd+p36fapEhHEtUYFJqSyljZchhnPqWOHtfPjhMWYZa6oBDhrtG3hfFQjq0nBcMtvRsqPred07B&#10;R/faHc/GnnYy2M+XyWM/nCZSqdubcfsEItGYLuH/9ptWMF88wN+ZfAT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wL5r/EAAAA3AAAAA8AAAAAAAAAAAAAAAAAmAIAAGRycy9k&#10;b3ducmV2LnhtbFBLBQYAAAAABAAEAPUAAACJAwAAAAA=&#10;" path="m93,177r,4l93,185r-1,2l91,188r-1,2l87,191r-2,1l81,192r-2,1l75,193r-4,2l67,195,56,193r-8,-2l40,187r-6,-5l31,176r-4,-8l26,158r,-13l26,60,5,60r-3,l1,58,,55,,51,,47,,44,,43,1,42,2,41r,-2l3,39r2,l26,39,26,5r,-1l26,3,27,1r1,l29,r3,l34,r4,l42,r3,l47,r2,1l50,1r,2l51,4r,1l51,39r37,l90,39r1,l92,41r,1l93,43r,1l93,47r,4l93,55r-1,3l91,60r-3,l51,60r,82l53,155r3,9l61,170r10,1l75,171r4,l81,170r3,-1l86,169r1,-1l88,168r2,l91,168r1,l92,168r,1l93,170r,2l93,174r,3xe" fillcolor="black" stroked="f">
                  <v:path arrowok="t" o:connecttype="custom" o:connectlocs="49213,95780;48684,98955;47625,100542;44980,101600;41805,102130;37571,103188;29634,102130;21167,98955;16404,93134;13758,83609;13758,31750;1058,31750;0,29104;0,24871;0,22754;1058,21696;1588,20638;13758,20638;13758,2117;14288,529;15346,0;17992,0;22225,0;24871,0;26459,529;26988,2117;26988,20638;47625,20638;48684,21696;49213,22754;49213,24871;49213,29104;48155,31750;26988,31750;28046,82021;32279,89959;39688,90488;42863,89959;45509,89430;46567,88900;48155,88900;48684,88900;49213,89959;49213,92075" o:connectangles="0,0,0,0,0,0,0,0,0,0,0,0,0,0,0,0,0,0,0,0,0,0,0,0,0,0,0,0,0,0,0,0,0,0,0,0,0,0,0,0,0,0,0,0"/>
                </v:shape>
                <v:shape id="Freeform 158" o:spid="_x0000_s1179" style="position:absolute;left:16208;top:31115;width:619;height:841;visibility:visible;mso-wrap-style:square;v-text-anchor:top" coordsize="118,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JiGcUA&#10;AADcAAAADwAAAGRycy9kb3ducmV2LnhtbESPT2vCQBTE7wW/w/KE3pqNodWSuopoC73VP0Wvr9ln&#10;Nph9G7LbmPbTu4LgcZiZ3zDTeW9r0VHrK8cKRkkKgrhwuuJSwffu4+kVhA/IGmvHpOCPPMxng4cp&#10;5tqdeUPdNpQiQtjnqMCE0ORS+sKQRZ+4hjh6R9daDFG2pdQtniPc1jJL07G0WHFcMNjQ0lBx2v5a&#10;Be/yuA6Tfm+8owN+rVbZf/eTKfU47BdvIAL14R6+tT+1gpfxM1zPxCMgZ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wmIZxQAAANwAAAAPAAAAAAAAAAAAAAAAAJgCAABkcnMv&#10;ZG93bnJldi54bWxQSwUGAAAAAAQABAD1AAAAigMAAAAA&#10;" path="m118,151r,3l117,155r-2,l113,156r-3,l107,156r-4,l99,156r-1,-1l97,155r-1,-1l96,151r,-13l86,146r-11,6l62,157r-12,2l39,157,29,155r-9,-3l13,146,7,141,3,133,,124,,114,1,103,4,93r7,-8l19,79,29,72,41,70,55,67,72,66r20,l92,55r,-7l89,40,88,34,85,31,80,26,75,23,67,22r-8,l49,22r-8,1l34,26r-6,3l22,32r-4,2l14,35r-2,2l11,37,9,35,8,34r,l7,32r,-1l7,28r,-2l7,22r,-3l8,17,9,16r4,-3l17,11,23,7,29,5,36,3,45,1,52,r9,l76,1,87,3,98,7r7,6l112,21r3,10l118,42r,12l118,151xm92,86r-23,l59,86r-9,1l43,90r-7,3l32,97r-3,5l27,107r,6l28,124r6,8l41,136r13,2l64,136r9,-3l82,127,92,117r,-31xe" fillcolor="black" stroked="f">
                  <v:path arrowok="t" o:connecttype="custom" o:connectlocs="61913,81492;60339,82021;57716,82550;54043,82550;51419,82021;50370,81492;50370,73025;39351,80434;26234,84138;15216,82021;6821,77259;1574,70380;0,60325;2099,49213;9969,41804;21512,37042;37777,34925;48271,29104;46697,21167;44598,16404;39351,12171;30956,11642;21512,12171;14691,15346;9444,17992;6296,19579;4722,18521;4197,17992;3673,16404;3673,13758;3673,10054;4722,8467;8920,5821;15216,2646;23611,529;32006,0;45648,1588;55092,6879;60339,16404;61913,28575;48271,45509;30956,45509;22562,47625;16790,51329;14167,56621;14691,65617;21512,71967;33580,71967;43024,67205;48271,45509" o:connectangles="0,0,0,0,0,0,0,0,0,0,0,0,0,0,0,0,0,0,0,0,0,0,0,0,0,0,0,0,0,0,0,0,0,0,0,0,0,0,0,0,0,0,0,0,0,0,0,0,0,0"/>
                  <o:lock v:ext="edit" verticies="t"/>
                </v:shape>
                <v:shape id="Freeform 159" o:spid="_x0000_s1180" style="position:absolute;left:17097;top:31115;width:1127;height:825;visibility:visible;mso-wrap-style:square;v-text-anchor:top" coordsize="213,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FvLcUA&#10;AADcAAAADwAAAGRycy9kb3ducmV2LnhtbESP3YrCMBSE7xd8h3AE7zRV8IdqFBF37YUX/j3AoTk2&#10;3W1OShO17tNvBGEvh5n5hlmsWluJOzW+dKxgOEhAEOdOl1wouJw/+zMQPiBrrByTgid5WC07HwtM&#10;tXvwke6nUIgIYZ+iAhNCnUrpc0MW/cDVxNG7usZiiLIppG7wEeG2kqMkmUiLJccFgzVtDOU/p5tV&#10;sP/yWXn43WTbwy3sn9PduTXmW6let13PQQRqw3/43c60gvFkDK8z8Qj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UW8txQAAANwAAAAPAAAAAAAAAAAAAAAAAJgCAABkcnMv&#10;ZG93bnJldi54bWxQSwUGAAAAAAQABAD1AAAAigMAAAAA&#10;" path="m213,151r,1l213,154r-1,1l211,155r-2,1l207,156r-3,l201,156r-4,l193,156r-2,l190,155r-2,l187,154r,-2l187,151r,-87l186,55r-1,-8l184,40r-4,-6l176,29r-5,-3l165,23r-6,l149,24r-9,5l131,38,120,50r,101l120,152r,2l118,155r-1,l115,156r-2,l110,156r-4,l102,156r-2,l97,156r-1,-1l95,155r-1,-1l94,152r,-1l94,64,92,55,91,47,90,40,86,34,83,29,78,26,71,23r-7,l55,24r-9,5l37,38,26,50r,101l26,152r-1,2l25,155r-2,l21,156r-1,l16,156r-4,l9,156r-3,l4,156,2,155r-1,l,154r,-2l,151,,7,,6,,5,,3r1,l4,2r1,l7,2r4,l15,2r2,l20,2r1,1l22,3r,2l23,6r,1l23,26,36,13,47,6,58,1,70,r9,l86,2r8,3l99,8r4,4l108,17r4,5l115,28r7,-7l128,15r6,-5l140,6r7,-3l153,1,158,r6,l177,1r10,4l196,10r6,8l208,27r3,10l213,48r,12l213,151xe" fillcolor="black" stroked="f">
                  <v:path arrowok="t" o:connecttype="custom" o:connectlocs="112713,80433;112184,82021;110596,82550;107950,82550;104246,82550;101071,82550;99484,82021;98955,80433;98955,33867;97896,24871;95250,17992;90488,13758;84138,12171;74084,15346;63500,26458;63500,80433;62442,82021;60854,82550;58209,82550;53975,82550;51329,82550;50271,82021;49742,80433;49742,33867;48154,24871;45509,17992;41275,13758;33867,12171;24342,15346;13758,26458;13758,80433;13229,82021;11113,82550;8467,82550;4763,82550;2117,82550;529,82021;0,80433;0,3704;0,2646;529,1588;2646,1058;5821,1058;8996,1058;11113,1588;11642,2646;12171,3704;19050,6879;30692,529;41804,0;49742,2646;54504,6350;59267,11642;64559,11113;70909,5292;77788,1588;83609,0;93663,529;103717,5292;110067,14287;112713,25400;112713,79904" o:connectangles="0,0,0,0,0,0,0,0,0,0,0,0,0,0,0,0,0,0,0,0,0,0,0,0,0,0,0,0,0,0,0,0,0,0,0,0,0,0,0,0,0,0,0,0,0,0,0,0,0,0,0,0,0,0,0,0,0,0,0,0,0,0"/>
                </v:shape>
                <v:shape id="Freeform 160" o:spid="_x0000_s1181" style="position:absolute;left:18462;top:30813;width:175;height:1127;visibility:visible;mso-wrap-style:square;v-text-anchor:top" coordsize="32,2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9CFsMA&#10;AADcAAAADwAAAGRycy9kb3ducmV2LnhtbESPS6vCMBSE94L/IRzBjVxTX+VSjSKC6ErwsbjLc5tj&#10;W2xOShO1+uuNILgcZuYbZrZoTCluVLvCsoJBPwJBnFpdcKbgdFz//IJwHlljaZkUPMjBYt5uzTDR&#10;9s57uh18JgKEXYIKcu+rREqX5mTQ9W1FHLyzrQ36IOtM6hrvAW5KOYyiWBosOCzkWNEqp/RyuBoF&#10;m9U/art8Us9s/0y1aXqjMe2U6naa5RSEp8Z/w5/2ViuYxDG8z4QjIO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9CFsMAAADcAAAADwAAAAAAAAAAAAAAAACYAgAAZHJzL2Rv&#10;d25yZXYueG1sUEsFBgAAAAAEAAQA9QAAAIgDAAAAAA==&#10;" path="m29,208r,1l28,211r,1l27,212r-3,1l23,213r-4,l16,213r-4,l10,213r-3,l6,212r-1,l3,211r,-2l3,208,3,64r,-1l3,62,5,60r1,l7,59r3,l12,59r4,l19,59r4,l24,59r3,1l28,60r,2l29,63r,1l29,208xm32,15r,9l29,28r-5,3l16,31r-9,l3,28,,24,,16,,8,3,3,7,r9,l24,r5,3l32,8r,7xe" fillcolor="black" stroked="f">
                  <v:path arrowok="t" o:connecttype="custom" o:connectlocs="15826,110067;15826,110596;15280,111655;15280,112184;14734,112184;13097,112713;12552,112713;10369,112713;8732,112713;6549,112713;5457,112713;3820,112713;3274,112184;2729,112184;1637,111655;1637,110596;1637,110067;1637,33867;1637,33338;1637,32808;2729,31750;3274,31750;3820,31221;5457,31221;6549,31221;8732,31221;10369,31221;12552,31221;13097,31221;14734,31750;15280,31750;15280,32808;15826,33338;15826,33867;15826,110067;17463,7938;17463,12700;15826,14817;13097,16404;8732,16404;3820,16404;1637,14817;0,12700;0,8467;0,4233;1637,1588;3820,0;8732,0;13097,0;15826,1588;17463,4233;17463,7938" o:connectangles="0,0,0,0,0,0,0,0,0,0,0,0,0,0,0,0,0,0,0,0,0,0,0,0,0,0,0,0,0,0,0,0,0,0,0,0,0,0,0,0,0,0,0,0,0,0,0,0,0,0,0,0"/>
                  <o:lock v:ext="edit" verticies="t"/>
                </v:shape>
                <v:shape id="Freeform 161" o:spid="_x0000_s1182" style="position:absolute;left:18875;top:31115;width:667;height:825;visibility:visible;mso-wrap-style:square;v-text-anchor:top" coordsize="124,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a9z8QA&#10;AADcAAAADwAAAGRycy9kb3ducmV2LnhtbESPQWvCQBSE7wX/w/IEL6VuFEwldRUVBS9Cqx56fGRf&#10;k2D2bdxdNfn3riD0OMzMN8xs0Zpa3Mj5yrKC0TABQZxbXXGh4HTcfkxB+ICssbZMCjrysJj33maY&#10;aXvnH7odQiEihH2GCsoQmkxKn5dk0A9tQxy9P+sMhihdIbXDe4SbWo6TJJUGK44LJTa0Lik/H65G&#10;wQrD/nuTHpPuXXaX7tePjMNaqUG/XX6BCNSG//CrvdMKJuknPM/EIyD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42vc/EAAAA3AAAAA8AAAAAAAAAAAAAAAAAmAIAAGRycy9k&#10;b3ducmV2LnhtbFBLBQYAAAAABAAEAPUAAACJAwAAAAA=&#10;" path="m124,151r,1l123,154r,1l121,155r-2,1l117,156r-3,l110,156r-3,l104,156r-2,l101,155r-2,l98,154r-1,-2l97,151r,-85l97,55,96,47,93,40,89,34,86,29,80,26,75,23r-8,l56,24,46,29,36,38,25,50r,101l25,152r,2l24,155r-1,l22,156r-3,l17,156r-4,l9,156r-3,l3,156,2,155r-1,l,154r,-2l,151,,7,,6,,5,1,3r1,l3,2r3,l8,2r4,l14,2r3,l19,2r1,1l22,3r1,2l23,6r,1l23,26,35,13,48,6,60,1,72,,86,1,97,5r8,5l113,18r5,9l121,37r3,12l124,64r,87xe" fillcolor="black" stroked="f">
                  <v:path arrowok="t" o:connecttype="custom" o:connectlocs="66675,80433;66137,82021;63986,82550;61298,82550;57534,82550;54846,82550;53232,82021;52157,80433;52157,34925;51619,24871;47855,17992;43016,13758;36026,12171;24734,15346;13443,26458;13443,80433;12905,82021;11829,82550;9141,82550;4839,82550;1613,82550;538,82021;0,80433;0,3704;0,2646;1075,1588;3226,1058;6452,1058;9141,1058;10754,1588;12367,2646;12367,3704;18820,6879;32262,529;46242,529;56459,5292;63449,14287;66675,25929;66675,79904" o:connectangles="0,0,0,0,0,0,0,0,0,0,0,0,0,0,0,0,0,0,0,0,0,0,0,0,0,0,0,0,0,0,0,0,0,0,0,0,0,0,0"/>
                </v:shape>
                <v:shape id="Freeform 162" o:spid="_x0000_s1183" style="position:absolute;left:20208;top:30845;width:604;height:1095;visibility:visible;mso-wrap-style:square;v-text-anchor:top" coordsize="115,2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oNvLsA&#10;AADcAAAADwAAAGRycy9kb3ducmV2LnhtbERPSwrCMBDdC94hjOBOUxWlVKOIILgTPwcYm7EpNpPS&#10;RI23NwvB5eP9V5toG/GizteOFUzGGQji0umaKwXXy36Ug/ABWWPjmBR8yMNm3e+tsNDuzSd6nUMl&#10;Ugj7AhWYENpCSl8asujHriVO3N11FkOCXSV1h+8Ubhs5zbKFtFhzajDY0s5Q+Tg/rYK6nTxm85x0&#10;vj/eo75t47SRRqnhIG6XIALF8Bf/3AetYL5Ia9OZdATk+g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LmaDby7AAAA3AAAAA8AAAAAAAAAAAAAAAAAmAIAAGRycy9kb3ducmV2Lnht&#10;bFBLBQYAAAAABAAEAPUAAACAAwAAAAA=&#10;" path="m115,196r,2l114,201r,2l114,204r-1,2l112,207r-2,l109,207,9,207r-3,l3,204,,202r,-6l,11,,5,3,3,6,,9,r99,l109,r1,l112,1r1,2l113,4r,2l114,9r,2l114,15r-1,2l113,19r,1l112,21r-2,1l109,22r-1,l27,22r,65l97,87r1,l99,89r2,1l101,91r1,1l102,94r,2l102,100r,2l102,105r,1l101,108r,l99,110r-1,l97,110r-70,l27,185r82,l110,185r2,l113,186r1,1l114,188r,3l115,193r,3xe" fillcolor="black" stroked="f">
                  <v:path arrowok="t" o:connecttype="custom" o:connectlocs="60325,104775;59800,107421;59276,109009;57702,109538;4721,109538;1574,107950;0,103717;0,2646;3147,0;56653,0;57702,0;59276,1588;59276,3175;59800,5821;59276,8996;59276,10583;57702,11642;56653,11642;14163,46038;51407,46038;52981,47625;53506,48684;53506,50800;53506,53975;53506,56092;52981,57150;51407,58209;14163,58209;57178,97896;58751,97896;59800,98955;59800,101071;60325,103717" o:connectangles="0,0,0,0,0,0,0,0,0,0,0,0,0,0,0,0,0,0,0,0,0,0,0,0,0,0,0,0,0,0,0,0,0"/>
                </v:shape>
                <v:shape id="Freeform 163" o:spid="_x0000_s1184" style="position:absolute;left:21367;top:31115;width:635;height:841;visibility:visible;mso-wrap-style:square;v-text-anchor:top" coordsize="118,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PNh8QA&#10;AADcAAAADwAAAGRycy9kb3ducmV2LnhtbESPQWvCQBSE74X+h+UVvNVNA2qNrlKqgjdbK3p9Zp/Z&#10;0OzbkF1j9Ne7BaHHYWa+YabzzlaipcaXjhW89RMQxLnTJRcKdj+r13cQPiBrrByTgit5mM+en6aY&#10;aXfhb2q3oRARwj5DBSaEOpPS54Ys+r6riaN3co3FEGVTSN3gJcJtJdMkGUqLJccFgzV9Gsp/t2er&#10;YClPX2HU7Y13dMDNYpHe2mOqVO+l+5iACNSF//CjvdYKBsMx/J2JR0DO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DzYfEAAAA3AAAAA8AAAAAAAAAAAAAAAAAmAIAAGRycy9k&#10;b3ducmV2LnhtbFBLBQYAAAAABAAEAPUAAACJAwAAAAA=&#10;" path="m118,151r,3l117,155r-1,l115,156r-4,l107,156r-3,l101,156r-2,-1l98,155r-2,-1l96,151r,-13l86,146r-11,6l63,157r-12,2l40,157,30,155r-9,-3l14,146,8,141,4,133,1,124,,114,1,103,5,93r6,-8l20,79,30,72,42,70,57,67,73,66r20,l93,55r,-7l91,40,89,34,85,31,80,26,75,23,68,22r-9,l51,22r-9,1l35,26r-6,3l22,32r-3,2l15,35r-2,2l11,37,10,35r,-1l9,34,8,32r,-1l8,28r,-2l8,22r,-3l9,17r2,-1l14,13r5,-2l24,7,31,5,37,3,46,1,53,r9,l77,1,89,3,99,7r7,6l112,21r4,10l118,42r,12l118,151xm93,86r-23,l59,86r-8,1l43,90r-5,3l33,97r-3,5l29,107r-2,6l29,124r6,8l43,136r11,2l64,136r10,-3l83,127,93,117r,-31xe" fillcolor="black" stroked="f">
                  <v:path arrowok="t" o:connecttype="custom" o:connectlocs="63500,81492;62424,82021;59733,82550;55966,82550;53275,82021;51661,81492;51661,73025;40360,80434;27445,84138;16144,82021;7534,77259;2153,70380;0,60325;2691,49213;10763,41804;22602,37042;39284,34925;50047,29104;48970,21167;45742,16404;40360,12171;31750,11642;22602,12171;15606,15346;10225,17992;6996,19579;5381,18521;4843,17992;4305,16404;4305,13758;4305,10054;5919,8467;10225,5821;16682,2646;24754,529;33364,0;47894,1588;57042,6879;62424,16404;63500,28575;50047,45509;31750,45509;23140,47625;17758,51329;15606,56621;15606,65617;23140,71967;34441,71967;44665,67205;50047,45509" o:connectangles="0,0,0,0,0,0,0,0,0,0,0,0,0,0,0,0,0,0,0,0,0,0,0,0,0,0,0,0,0,0,0,0,0,0,0,0,0,0,0,0,0,0,0,0,0,0,0,0,0,0"/>
                  <o:lock v:ext="edit" verticies="t"/>
                </v:shape>
                <v:shape id="Freeform 164" o:spid="_x0000_s1185" style="position:absolute;left:22209;top:30765;width:698;height:1191;visibility:visible;mso-wrap-style:square;v-text-anchor:top" coordsize="133,2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YuAMMA&#10;AADcAAAADwAAAGRycy9kb3ducmV2LnhtbERPz2vCMBS+D/wfwhO8DE11rI7OtIgyGNvJ6sHdHs1b&#10;W2xeShLb7r9fDoMdP77fu2IynRjI+daygvUqAUFcWd1yreByflu+gPABWWNnmRT8kIcinz3sMNN2&#10;5BMNZahFDGGfoYImhD6T0lcNGfQr2xNH7ts6gyFCV0vtcIzhppObJEmlwZZjQ4M9HRqqbuXdKHgs&#10;Bz6OTx/u6tL0c5P2dffl9kot5tP+FUSgKfyL/9zvWsHzNs6PZ+IRkP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RYuAMMAAADcAAAADwAAAAAAAAAAAAAAAACYAgAAZHJzL2Rv&#10;d25yZXYueG1sUEsFBgAAAAAEAAQA9QAAAIgDAAAAAA==&#10;" path="m133,218r,1l133,221r-1,1l130,222r-1,1l127,223r-3,l122,223r-4,l116,223r-3,l112,222r-1,l111,221r-2,-2l109,218r,-18l98,211r-12,7l73,224r-14,2l44,224,32,219,21,212,13,202,7,191,4,178,1,164,,148,1,130,5,115,8,100,16,89,25,79,36,73,48,68,63,67r12,1l86,73r10,6l107,89r,-84l107,4r,-1l108,2r1,l111,r2,l116,r3,l123,r4,l128,r2,2l132,2r,1l133,4r,1l133,218xm107,117l96,105,86,96,75,91,65,90r-10,l48,94r-7,6l36,107r-4,8l29,125r-1,9l28,146r,9l29,167r3,9l36,185r3,7l47,199r7,3l64,202r5,l74,201r5,-1l84,196r5,-4l95,187r6,-4l107,175r,-58xe" fillcolor="black" stroked="f">
                  <v:path arrowok="t" o:connecttype="custom" o:connectlocs="69850,115375;69325,116956;67749,117483;65123,117483;61972,117483;59346,117483;58296,116956;57245,115375;57245,105365;45166,114848;30986,119063;16806,115375;6827,106419;2101,93775;0,77970;2626,60585;8403,46888;18907,38458;33087,35297;45166,38458;56195,46888;56195,2107;56720,1054;58296,0;60922,0;64598,0;67224,0;69325,1054;69850,2107;69850,114848;50418,55317;39389,47941;28885,47414;21533,52683;16806,60585;14705,70595;14705,81658;16806,92722;20482,101151;28360,106419;36238,106419;41490,105365;46742,101151;53044,96409;56195,61639" o:connectangles="0,0,0,0,0,0,0,0,0,0,0,0,0,0,0,0,0,0,0,0,0,0,0,0,0,0,0,0,0,0,0,0,0,0,0,0,0,0,0,0,0,0,0,0,0"/>
                  <o:lock v:ext="edit" verticies="t"/>
                </v:shape>
                <v:shape id="Freeform 165" o:spid="_x0000_s1186" style="position:absolute;left:23098;top:31448;width:412;height:127;visibility:visible;mso-wrap-style:square;v-text-anchor:top" coordsize="78,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9J8QA&#10;AADcAAAADwAAAGRycy9kb3ducmV2LnhtbESPQWvCQBSE7wX/w/IEb3Wj0irRVYK0YGkPatv7a/aZ&#10;hGTfhuwzpv++Wyj0OMzMN8xmN7hG9dSFyrOB2TQBRZx7W3Fh4OP9+X4FKgiyxcYzGfimALvt6G6D&#10;qfU3PlF/lkJFCIcUDZQibap1yEtyGKa+JY7exXcOJcqu0LbDW4S7Rs+T5FE7rDgulNjSvqS8Pl+d&#10;AVq9ZZJ81Vlb96+fzfGFqydZGDMZD9kalNAg/+G/9sEaeFjO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h//SfEAAAA3AAAAA8AAAAAAAAAAAAAAAAAmAIAAGRycy9k&#10;b3ducmV2LnhtbFBLBQYAAAAABAAEAPUAAACJAwAAAAA=&#10;" path="m78,11r-1,5l76,20r-1,1l72,22,6,22,2,21,1,20,,16,,11,,5,1,2,2,,6,,72,r2,l75,r1,1l76,2r1,1l77,5r1,2l78,11xe" fillcolor="black" stroked="f">
                  <v:path arrowok="t" o:connecttype="custom" o:connectlocs="41275,6350;40746,9236;40217,11545;39688,12123;38100,12700;3175,12700;1058,12123;529,11545;0,9236;0,6350;0,2886;529,1155;1058,0;3175,0;38100,0;39158,0;39688,0;40217,577;40217,1155;40746,1732;40746,2886;41275,4041;41275,6350" o:connectangles="0,0,0,0,0,0,0,0,0,0,0,0,0,0,0,0,0,0,0,0,0,0,0"/>
                </v:shape>
                <v:shape id="Freeform 166" o:spid="_x0000_s1187" style="position:absolute;left:3000;top:33321;width:1143;height:826;visibility:visible;mso-wrap-style:square;v-text-anchor:top" coordsize="215,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aLjsQA&#10;AADcAAAADwAAAGRycy9kb3ducmV2LnhtbESPT4vCMBTE78J+h/AW9iKarqCrXaOIstKjf9b7o3m2&#10;pc1LaWKtfnojCB6HmfkNM192phItNa6wrOB7GIEgTq0uOFPwf/wbTEE4j6yxskwKbuRgufjozTHW&#10;9sp7ag8+EwHCLkYFufd1LKVLczLohrYmDt7ZNgZ9kE0mdYPXADeVHEXRRBosOCzkWNM6p7Q8XIyC&#10;cjMrs9W0TvQ2We9up7s59tutUl+f3eoXhKfOv8OvdqIVjH9G8DwTjoB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iGi47EAAAA3AAAAA8AAAAAAAAAAAAAAAAAmAIAAGRycy9k&#10;b3ducmV2LnhtbFBLBQYAAAAABAAEAPUAAACJAwAAAAA=&#10;" path="m215,151r,2l213,154r,l212,155r-2,l208,156r-3,l201,156r-4,l195,156r-3,-1l191,155r-1,-1l189,154r-2,-1l187,151r,-87l187,55r-1,-8l185,39r-4,-5l178,30r-5,-4l166,23r-7,l150,23r-9,7l132,38,121,50r,101l121,153r-1,1l120,154r-3,1l116,155r-2,1l111,156r-4,l104,156r-3,l99,155r-3,l95,154r,l94,153r,-2l94,64r,-9l93,47,90,39,88,34,83,30,78,26,73,23r-8,l57,23,47,30,37,38,27,50r,101l27,153r-1,1l26,154r-2,1l22,155r-2,1l17,156r-3,l10,156r-2,l5,155r-2,l1,154r,l,153r,-2l,7,,6,1,5,1,4r2,l4,2r2,l9,2r4,l16,2r3,l20,2r2,2l24,4r,1l24,6r1,1l25,26,36,14,48,6,59,1,72,r8,l88,2r6,3l100,7r5,5l109,17r3,5l116,28r6,-7l130,15r6,-5l142,6r6,-2l153,1,159,r6,l178,1r11,4l197,10r6,8l208,27r4,10l215,48r,12l215,151xe" fillcolor="black" stroked="f">
                  <v:path arrowok="t" o:connecttype="custom" o:connectlocs="114300,80963;113237,81492;111642,82021;108984,82550;104731,82550;102073,82021;101009,81492;99414,80963;99414,33867;98883,24871;96225,17992;91972,13758;84529,12171;74960,15875;64327,26458;64327,80963;63795,81492;61669,82021;59011,82550;55289,82550;52631,82021;50505,81492;49973,80963;49973,33867;49441,24871;46783,17992;41467,13758;34556,12171;24987,15875;14354,26458;14354,80963;13822,81492;11696,82021;9038,82550;5316,82550;2658,82021;532,81492;0,80963;0,3704;532,2646;1595,2117;3190,1058;6911,1058;10101,1058;11696,2117;12759,2646;13291,3704;19139,7408;31366,529;42530,0;49973,2646;55821,6350;59542,11642;64859,11113;72301,5292;78681,2117;84529,0;94630,529;104731,5292;110579,14287;114300,25400;114300,79904" o:connectangles="0,0,0,0,0,0,0,0,0,0,0,0,0,0,0,0,0,0,0,0,0,0,0,0,0,0,0,0,0,0,0,0,0,0,0,0,0,0,0,0,0,0,0,0,0,0,0,0,0,0,0,0,0,0,0,0,0,0,0,0,0,0"/>
                </v:shape>
                <v:shape id="Freeform 167" o:spid="_x0000_s1188" style="position:absolute;left:4381;top:33004;width:159;height:1143;visibility:visible;mso-wrap-style:square;v-text-anchor:top" coordsize="32,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7MUA&#10;AADcAAAADwAAAGRycy9kb3ducmV2LnhtbESPQWsCMRSE74X+h/AKvdWsSqusRlGxVfTSqnh+JM/d&#10;xeRl2aTr9t+bQqHHYWa+YabzzlnRUhMqzwr6vQwEsfam4kLB6fj+MgYRIrJB65kU/FCA+ezxYYq5&#10;8Tf+ovYQC5EgHHJUUMZY51IGXZLD0PM1cfIuvnEYk2wKaRq8JbizcpBlb9JhxWmhxJpWJenr4dsp&#10;0P3Fcm/XbmN3n8Prtj25j7M+K/X81C0mICJ18T/8194aBa+jIfyeSUdAz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D7/sxQAAANwAAAAPAAAAAAAAAAAAAAAAAJgCAABkcnMv&#10;ZG93bnJldi54bWxQSwUGAAAAAAQABAD1AAAAigMAAAAA&#10;" path="m30,209r,2l28,212r,l26,213r-1,l22,214r-2,l16,214r-4,l10,214,7,213r-2,l4,212r,l3,211r,-2l3,65r,-1l4,63r,-1l5,62,7,60r3,l12,60r4,l20,60r2,l25,60r1,2l28,62r,1l30,64r,1l30,209xm32,16r,9l28,28r-3,4l16,32r-9,l3,30,,25,,16,,9,3,4,7,1,16,r9,1l28,4r4,5l32,16xe" fillcolor="black" stroked="f">
                  <v:path arrowok="t" o:connecttype="custom" o:connectlocs="14883,111629;14883,112698;13891,113232;13891,113232;12898,113766;12402,113766;10914,114300;9922,114300;7938,114300;5953,114300;4961,114300;3473,113766;2480,113766;1984,113232;1984,113232;1488,112698;1488,111629;1488,34717;1488,34183;1984,33649;1984,33115;2480,33115;3473,32047;4961,32047;5953,32047;7938,32047;9922,32047;10914,32047;12402,32047;12898,33115;13891,33115;13891,33649;14883,34183;14883,34717;14883,111629;15875,8546;15875,13353;13891,14955;12402,17092;7938,17092;3473,17092;1488,16023;0,13353;0,8546;0,4807;1488,2136;3473,534;7938,0;12402,534;13891,2136;15875,4807;15875,8546" o:connectangles="0,0,0,0,0,0,0,0,0,0,0,0,0,0,0,0,0,0,0,0,0,0,0,0,0,0,0,0,0,0,0,0,0,0,0,0,0,0,0,0,0,0,0,0,0,0,0,0,0,0,0,0"/>
                  <o:lock v:ext="edit" verticies="t"/>
                </v:shape>
                <v:shape id="Freeform 168" o:spid="_x0000_s1189" style="position:absolute;left:4794;top:33321;width:651;height:826;visibility:visible;mso-wrap-style:square;v-text-anchor:top" coordsize="124,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21ZcUA&#10;AADcAAAADwAAAGRycy9kb3ducmV2LnhtbESPT2vCQBTE7wW/w/IEL6VuFI0luopKC70I/umhx0f2&#10;mQSzb+Puqsm3dwuFHoeZ+Q2zWLWmFndyvrKsYDRMQBDnVldcKPg+fb69g/ABWWNtmRR05GG17L0s&#10;MNP2wQe6H0MhIoR9hgrKEJpMSp+XZNAPbUMcvbN1BkOUrpDa4SPCTS3HSZJKgxXHhRIb2paUX443&#10;o2CDYbf/SE9J9yq7a/fjR8ZhrdSg367nIAK14T/81/7SCqazCfyeiUdAL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PbVlxQAAANwAAAAPAAAAAAAAAAAAAAAAAJgCAABkcnMv&#10;ZG93bnJldi54bWxQSwUGAAAAAAQABAD1AAAAigMAAAAA&#10;" path="m124,151r-1,2l123,154r-1,l121,155r-2,l117,156r-3,l111,156r-4,l105,156r-3,-1l100,155r-2,-1l98,154r-1,-1l97,151r,-85l97,55,96,47,94,39,90,34,86,30,80,26,74,23r-8,l57,23,47,30,37,38,26,50r,101l26,153r,1l25,154r-2,1l22,155r-2,1l16,156r-4,l9,156r-3,l4,155r-2,l1,154r-1,l,153r,-2l,7,,6,,5,1,4r1,l4,2r2,l9,2r2,l15,2r2,l20,2r1,2l22,4r1,1l23,6r,1l23,26,36,14,48,6,60,1,73,,86,1,96,5r10,5l112,18r6,9l121,37r2,12l124,63r,88xe" fillcolor="black" stroked="f">
                  <v:path arrowok="t" o:connecttype="custom" o:connectlocs="64563,80963;64038,81492;62463,82021;59839,82550;56165,82550;53540,82021;51441,81492;50916,80963;50916,34925;50391,24871;47241,17992;41992,13758;34644,12171;24670,15875;13647,26458;13647,80963;13123,81492;11548,82021;8398,82550;4724,82550;2100,82021;525,81492;0,80963;0,3704;0,2646;1050,2117;3149,1058;5774,1058;8923,1058;11023,2117;12073,2646;12073,3704;18897,7408;31494,529;45142,529;55640,5292;61939,14287;64563,25929;65088,79904" o:connectangles="0,0,0,0,0,0,0,0,0,0,0,0,0,0,0,0,0,0,0,0,0,0,0,0,0,0,0,0,0,0,0,0,0,0,0,0,0,0,0"/>
                </v:shape>
                <v:shape id="Freeform 169" o:spid="_x0000_s1190" style="position:absolute;left:5683;top:33004;width:174;height:1143;visibility:visible;mso-wrap-style:square;v-text-anchor:top" coordsize="33,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Km8cYA&#10;AADcAAAADwAAAGRycy9kb3ducmV2LnhtbESPQWvCQBSE74X+h+UJ3upGIbZEV7GCKIK1RsHrI/tM&#10;gtm3Mbtq9Nd3C4Ueh5n5hhlPW1OJGzWutKyg34tAEGdWl5wrOOwXbx8gnEfWWFkmBQ9yMJ28vowx&#10;0fbOO7qlPhcBwi5BBYX3dSKlywoy6Hq2Jg7eyTYGfZBNLnWD9wA3lRxE0VAaLDksFFjTvKDsnF6N&#10;gvxrsO7P9TF7RJ/PZby5zA7b07dS3U47G4Hw1Pr/8F97pRXE7zH8nglHQE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rKm8cYAAADcAAAADwAAAAAAAAAAAAAAAACYAgAAZHJz&#10;L2Rvd25yZXYueG1sUEsFBgAAAAAEAAQA9QAAAIsDAAAAAA==&#10;" path="m29,209r,2l29,212r-1,l27,213r-1,l23,214r-4,l16,214r-4,l10,214,7,213r-1,l5,212r-2,l3,211r,-2l3,65r,-1l3,63,5,62r1,l7,60r3,l12,60r4,l19,60r4,l26,60r1,2l28,62r1,1l29,64r,1l29,209xm33,16r-1,9l29,28r-5,4l16,32r-8,l3,30,1,25,,16,1,9,3,4,8,1,17,r7,1l29,4r3,5l33,16xe" fillcolor="black" stroked="f">
                  <v:path arrowok="t" o:connecttype="custom" o:connectlocs="15346,111629;15346,112698;15346,113232;14817,113232;14288,113766;13759,113766;12171,114300;10054,114300;8467,114300;6350,114300;5292,114300;3704,113766;3175,113766;2646,113232;1588,113232;1588,112698;1588,111629;1588,34717;1588,34183;1588,33649;2646,33115;3175,33115;3704,32047;5292,32047;6350,32047;8467,32047;10054,32047;12171,32047;13759,32047;14288,33115;14817,33115;15346,33649;15346,34183;15346,34717;15346,111629;17463,8546;16934,13353;15346,14955;12700,17092;8467,17092;4233,17092;1588,16023;529,13353;0,8546;529,4807;1588,2136;4233,534;8996,0;12700,534;15346,2136;16934,4807;17463,8546" o:connectangles="0,0,0,0,0,0,0,0,0,0,0,0,0,0,0,0,0,0,0,0,0,0,0,0,0,0,0,0,0,0,0,0,0,0,0,0,0,0,0,0,0,0,0,0,0,0,0,0,0,0,0,0"/>
                  <o:lock v:ext="edit" verticies="t"/>
                </v:shape>
                <v:shape id="Freeform 170" o:spid="_x0000_s1191" style="position:absolute;left:6048;top:33321;width:540;height:842;visibility:visible;mso-wrap-style:square;v-text-anchor:top" coordsize="103,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32O8QA&#10;AADcAAAADwAAAGRycy9kb3ducmV2LnhtbESPT4vCMBTE78J+h/AW9qbpCv7rGmVVFPFmq4i3R/Ns&#10;yzYvpclq/fZGEDwOM/MbZjpvTSWu1LjSsoLvXgSCOLO65FzBIV13xyCcR9ZYWSYFd3Iwn310phhr&#10;e+M9XROfiwBhF6OCwvs6ltJlBRl0PVsTB+9iG4M+yCaXusFbgJtK9qNoKA2WHBYKrGlZUPaX/BsF&#10;u4XWlyS37XmwOm2OqdHn7Xii1Ndn+/sDwlPr3+FXe6sVDEZDeJ4JR0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Q99jvEAAAA3AAAAA8AAAAAAAAAAAAAAAAAmAIAAGRycy9k&#10;b3ducmV2LnhtbFBLBQYAAAAABAAEAPUAAACJAwAAAAA=&#10;" path="m103,112r-2,11l98,132r-4,8l87,147r-8,4l68,155r-10,3l46,159r-7,l31,158r-7,-2l19,154r-6,-1l9,150,5,149,4,147,2,145,,143r,-4l,134r,-2l,129r,-2l2,126r,-2l3,124r1,-1l4,123r3,1l10,126r4,2l19,131r5,2l30,135r7,2l46,138r7,-1l58,135r5,-1l68,132r4,-4l74,124r2,-5l77,115r-1,-7l73,103r-4,-3l64,96,60,94,53,91,47,89,40,86,34,83,26,80,20,76,15,71,10,65,7,59,4,52r,-9l4,34,7,27r3,-9l16,12,24,7,34,4,44,,56,r6,l68,1r5,1l78,4r5,1l87,6r2,3l92,10r1,1l93,11r1,1l94,14r,1l95,17r,1l95,21r,2l95,26r-1,1l94,30r-1,1l93,31r-1,1l90,32,89,31,87,30,84,28,79,26,76,23,69,22,63,21r-7,l50,21r-5,1l40,23r-4,3l32,30r-1,3l29,37r,5l30,47r2,5l36,55r5,4l46,63r6,2l60,68r6,2l73,73r6,3l85,80r7,5l95,90r4,6l101,103r2,9xe" fillcolor="black" stroked="f">
                  <v:path arrowok="t" o:connecttype="custom" o:connectlocs="52927,65088;49259,74084;41398,79905;30394,83609;20437,84138;12577,82550;6812,80963;2620,78846;1048,76730;0,73555;0,69850;0,67205;1048,65617;2096,65088;3668,65617;7336,67734;12577,70380;19389,72496;27774,72496;33014,70909;37730,67734;39826,62971;39826,57150;36158,52917;31442,49742;24629,47096;17817,43921;10481,40217;5240,34396;2096,27517;2096,17992;5240,9525;12577,3704;23057,0;32490,0;38254,1058;43494,2646;46639,4763;48735,5821;49259,6350;49259,7938;49783,9525;49783,12171;49259,14288;48735,16404;48211,16933;46639,16404;44018,14817;39826,12171;33014,11113;26201,11113;20961,12171;16769,15875;15197,19579;15721,24871;18865,29104;24105,33338;31442,35984;38254,38629;44542,42334;49783,47625;52927,54504" o:connectangles="0,0,0,0,0,0,0,0,0,0,0,0,0,0,0,0,0,0,0,0,0,0,0,0,0,0,0,0,0,0,0,0,0,0,0,0,0,0,0,0,0,0,0,0,0,0,0,0,0,0,0,0,0,0,0,0,0,0,0,0,0,0"/>
                </v:shape>
                <v:shape id="Freeform 171" o:spid="_x0000_s1192" style="position:absolute;left:6667;top:33115;width:492;height:1032;visibility:visible;mso-wrap-style:square;v-text-anchor:top" coordsize="94,1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Or4sMA&#10;AADcAAAADwAAAGRycy9kb3ducmV2LnhtbESP0WoCMRRE3wv+Q7iCbzWrYC2rUVRaKPhit37AdXPd&#10;LG5uwiara7/eFIQ+DjNzhlmue9uIK7WhdqxgMs5AEJdO11wpOP58vr6DCBFZY+OYFNwpwHo1eFli&#10;rt2Nv+laxEokCIccFZgYfS5lKA1ZDGPniZN3dq3FmGRbSd3iLcFtI6dZ9iYt1pwWDHraGSovRWcV&#10;4ERm3n+czK+edeTiftPJ7UGp0bDfLEBE6uN/+Nn+0gpm8zn8nUlHQK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JOr4sMAAADcAAAADwAAAAAAAAAAAAAAAACYAgAAZHJzL2Rv&#10;d25yZXYueG1sUEsFBgAAAAAEAAQA9QAAAIgDAAAAAA==&#10;" path="m94,177r,5l94,185r-1,2l92,190r-2,1l88,192r-3,l82,193r-4,2l76,195r-4,l68,195r-11,l48,192r-7,-4l35,184r-5,-8l27,168,26,158,25,147r,-85l5,62r-2,l2,59,,57,,51,,48,,46,,44,2,42r,-1l3,41,4,39r1,l25,39,25,6r,-1l26,4r,-1l27,3,30,1r2,l35,r4,l42,r3,1l47,1r3,2l51,3r,1l52,5r,1l52,39r37,l90,39r2,2l92,41r1,1l94,44r,2l94,48r,3l94,57r-1,2l92,62r-3,l52,62r,81l52,156r4,9l62,171r10,1l76,172r3,l82,171r2,-1l85,170r3,-1l89,169r1,-1l92,168r,1l93,169r,1l94,171r,1l94,175r,2xe" fillcolor="black" stroked="f">
                  <v:path arrowok="t" o:connecttype="custom" o:connectlocs="49213,96309;48689,98955;47119,101071;44501,101600;40836,103188;37695,103188;29842,103188;21465,99484;15706,93134;13612,83609;13089,32808;1571,32808;0,30163;0,25400;0,23283;1047,21696;2094,20638;13089,20638;13089,2646;13612,1588;15706,529;18324,0;21989,0;24607,529;26701,1588;27224,2646;27224,20638;47119,20638;48166,21696;49213,23283;49213,25400;49213,30163;48166,32808;27224,32808;27224,82550;32460,90488;39789,91017;42930,90488;44501,89959;46595,89430;48166,88900;48689,89430;49213,90488;49213,92605" o:connectangles="0,0,0,0,0,0,0,0,0,0,0,0,0,0,0,0,0,0,0,0,0,0,0,0,0,0,0,0,0,0,0,0,0,0,0,0,0,0,0,0,0,0,0,0"/>
                </v:shape>
                <v:shape id="Freeform 172" o:spid="_x0000_s1193" style="position:absolute;left:7350;top:33321;width:444;height:826;visibility:visible;mso-wrap-style:square;v-text-anchor:top" coordsize="83,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B5l8IA&#10;AADcAAAADwAAAGRycy9kb3ducmV2LnhtbERPz2vCMBS+D/wfwhN2W1M3tkltFHEUxm5aHR4fzbMp&#10;Ni+lyWzXv345CDt+fL/zzWhbcaPeN44VLJIUBHHldMO1gmNZPC1B+ICssXVMCn7Jw2Y9e8gx027g&#10;Pd0OoRYxhH2GCkwIXSalrwxZ9InriCN3cb3FEGFfS93jEMNtK5/T9E1abDg2GOxoZ6i6Hn6sgnL3&#10;MX1N57R6KZYng8XJctt8K/U4H7crEIHG8C++uz+1gtf3uDaeiUdAr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UHmXwgAAANwAAAAPAAAAAAAAAAAAAAAAAJgCAABkcnMvZG93&#10;bnJldi54bWxQSwUGAAAAAAQABAD1AAAAhwMAAAAA&#10;" path="m83,16r,4l83,22r,3l83,26r-1,1l82,28r-1,2l80,30r-1,l76,28,75,27r-3,l70,26r-3,l65,25r-4,l58,25r-5,2l49,28r-4,4l40,36r-3,6l32,48r-6,9l26,151r,2l26,154r-2,l23,155r-1,l19,156r-2,l13,156r-3,l6,156,3,155r-1,l1,154r-1,l,153r,-2l,7,,6,,5,1,4r1,l3,2r3,l8,2r4,l15,2r2,l19,2r2,2l22,4r1,1l23,6r,1l23,28r6,-8l34,14,39,9,44,5,49,2,54,1,58,r5,l65,r2,l70,r4,1l76,1r3,1l81,4r1,l82,5r1,1l83,6r,1l83,9r,2l83,14r,2xe" fillcolor="black" stroked="f">
                  <v:path arrowok="t" o:connecttype="custom" o:connectlocs="44450,10583;44450,13229;43914,14287;43379,15875;42308,15875;40166,14287;37488,13758;34810,13229;31061,13229;26242,14817;21422,19050;17137,25400;13924,79904;13924,81492;12317,82021;10175,82550;6962,82550;3213,82550;1071,82021;0,81492;0,79904;0,3175;536,2117;1607,1058;4284,1058;8033,1058;10175,1058;11782,2117;12317,3175;12317,14817;18208,7408;23564,2646;28919,529;33739,0;35881,0;39630,529;42308,1058;43914,2117;44450,3175;44450,3704;44450,5821;44450,8467" o:connectangles="0,0,0,0,0,0,0,0,0,0,0,0,0,0,0,0,0,0,0,0,0,0,0,0,0,0,0,0,0,0,0,0,0,0,0,0,0,0,0,0,0,0"/>
                </v:shape>
                <v:shape id="Freeform 173" o:spid="_x0000_s1194" style="position:absolute;left:7874;top:33321;width:619;height:842;visibility:visible;mso-wrap-style:square;v-text-anchor:top" coordsize="118,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pbWsUA&#10;AADcAAAADwAAAGRycy9kb3ducmV2LnhtbESPT2vCQBTE7wW/w/KE3pqNgVabuopoC73VP0Wvr9ln&#10;Nph9G7LbmPbTu4LgcZiZ3zDTeW9r0VHrK8cKRkkKgrhwuuJSwffu42kCwgdkjbVjUvBHHuazwcMU&#10;c+3OvKFuG0oRIexzVGBCaHIpfWHIok9cQxy9o2sthijbUuoWzxFua5ml6Yu0WHFcMNjQ0lBx2v5a&#10;Be/yuA7jfm+8owN+rVbZf/eTKfU47BdvIAL14R6+tT+1gufxK1zPxCMgZ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GltaxQAAANwAAAAPAAAAAAAAAAAAAAAAAJgCAABkcnMv&#10;ZG93bnJldi54bWxQSwUGAAAAAAQABAD1AAAAigMAAAAA&#10;" path="m118,151r,3l117,154r-1,1l114,156r-3,l107,156r-3,l100,156r-1,-1l98,154r-2,l96,151r,-14l86,147r-12,6l63,158r-12,1l40,158,30,155r-9,-2l14,147,8,140,4,133,,124r,-9l1,103,5,94r6,-9l20,79,30,73,42,70,56,68,73,66r20,l93,55r,-8l90,41,89,34,85,30,80,26,74,23,68,22,59,21r-9,1l42,23r-7,3l29,28r-7,4l19,34r-4,2l13,36r-2,l10,36,9,34r,-1l8,32r,-1l8,28r,-2l8,22r,-2l9,17r1,-2l13,14r4,-3l24,7,30,5,37,4,46,1,53,r9,l77,,88,4,99,7r7,7l112,21r4,10l118,42r,12l118,151xm93,86r-24,l59,86r-8,1l43,90r-6,4l32,97r-2,5l27,107r,6l29,123r6,9l42,137r12,1l64,137r10,-4l83,127,93,116r,-30xe" fillcolor="black" stroked="f">
                  <v:path arrowok="t" o:connecttype="custom" o:connectlocs="61913,81492;60864,82021;58240,82550;54567,82550;51944,82021;50370,81492;50370,72496;38827,80963;26759,84138;15741,82021;7346,77788;2099,70380;0,60855;2623,49742;10494,41804;22037,37042;38302,34925;48796,29104;47222,21696;44598,15875;38827,12171;30956,11113;22037,12171;15216,14817;9969,17992;6821,19050;5247,19050;4722,17463;4197,16404;4197,13758;4197,10583;5247,7938;8920,5821;15741,2646;24136,529;32531,0;46172,2117;55617,7408;60864,16404;61913,28575;48796,45509;30956,45509;22562,47625;16790,51329;14167,56621;15216,65088;22037,72496;33580,72496;43549,67205;48796,45509" o:connectangles="0,0,0,0,0,0,0,0,0,0,0,0,0,0,0,0,0,0,0,0,0,0,0,0,0,0,0,0,0,0,0,0,0,0,0,0,0,0,0,0,0,0,0,0,0,0,0,0,0,0"/>
                  <o:lock v:ext="edit" verticies="t"/>
                </v:shape>
                <v:shape id="Freeform 174" o:spid="_x0000_s1195" style="position:absolute;left:8636;top:33115;width:492;height:1032;visibility:visible;mso-wrap-style:square;v-text-anchor:top" coordsize="95,1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Un8EA&#10;AADcAAAADwAAAGRycy9kb3ducmV2LnhtbERPy4rCMBTdC/5DuMLsNFVG0WpaijAgDC58IC4vzbUt&#10;bW5qk9HO35uF4PJw3pu0N414UOcqywqmkwgEcW51xYWC8+lnvAThPLLGxjIp+CcHaTIcbDDW9skH&#10;ehx9IUIIuxgVlN63sZQuL8mgm9iWOHA32xn0AXaF1B0+Q7hp5CyKFtJgxaGhxJa2JeX18c8o+L7W&#10;+f330l493XdZtt/XlxVFSn2N+mwNwlPvP+K3e6cVzJdhfjgTjoBM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e/1J/BAAAA3AAAAA8AAAAAAAAAAAAAAAAAmAIAAGRycy9kb3du&#10;cmV2LnhtbFBLBQYAAAAABAAEAPUAAACGAwAAAAA=&#10;" path="m95,177r,5l94,185r,2l93,190r-3,1l89,192r-4,l83,193r-4,2l75,195r-3,l68,195r-10,l50,192r-9,-4l36,184r-5,-8l29,168,26,158r,-11l26,62,7,62r-3,l2,59,,57,,51,,48,,46,2,44r,-2l3,41r1,l5,39r2,l26,39,26,6r,-1l26,4,27,3r2,l30,1r2,l36,r4,l43,r3,1l48,1r2,2l51,3r1,1l52,5r,1l52,39r38,l90,39r2,2l93,41r1,1l94,44r1,2l95,48r,3l95,57r-1,2l92,62r-2,l52,62r,81l53,156r4,9l63,171r10,1l77,172r2,l82,171r2,-1l87,170r1,-1l90,169r2,-1l92,168r1,1l94,169r,1l94,171r1,1l95,175r,2xe" fillcolor="black" stroked="f">
                  <v:path arrowok="t" o:connecttype="custom" o:connectlocs="49213,96309;48695,98955;46623,101071;44033,101600;40924,103188;37298,103188;30046,103188;21239,99484;16059,93134;13469,83609;13469,32808;2072,32808;0,30163;0,25400;1036,23283;1554,21696;2590,20638;13469,20638;13469,2646;13987,1588;15541,529;18649,0;22275,0;24866,529;26420,1588;26938,2646;26938,20638;46623,20638;48177,21696;48695,23283;49213,25400;49213,30163;47659,32808;26938,32808;27456,82550;32636,90488;39888,91017;42479,90488;45069,89959;46623,89430;47659,88900;48695,89430;48695,90488;49213,92605" o:connectangles="0,0,0,0,0,0,0,0,0,0,0,0,0,0,0,0,0,0,0,0,0,0,0,0,0,0,0,0,0,0,0,0,0,0,0,0,0,0,0,0,0,0,0,0"/>
                </v:shape>
                <v:shape id="Freeform 175" o:spid="_x0000_s1196" style="position:absolute;left:9255;top:33321;width:698;height:842;visibility:visible;mso-wrap-style:square;v-text-anchor:top" coordsize="133,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6RosUA&#10;AADcAAAADwAAAGRycy9kb3ducmV2LnhtbESPzWrDMBCE74W8g9hAb42chJjUjWJMQmh6aWnaB1is&#10;rW1qrYyk+Ofto0Chx2FmvmF2+Wha0ZPzjWUFy0UCgri0uuFKwffX6WkLwgdkja1lUjCRh3w/e9hh&#10;pu3An9RfQiUihH2GCuoQukxKX9Zk0C9sRxy9H+sMhihdJbXDIcJNK1dJkkqDDceFGjs61FT+Xq5G&#10;QXqc9Fm+T+vio3w+vbbp26pxG6Ue52PxAiLQGP7Df+2zVrDZLuF+Jh4Bub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XpGixQAAANwAAAAPAAAAAAAAAAAAAAAAAJgCAABkcnMv&#10;ZG93bnJldi54bWxQSwUGAAAAAAQABAD1AAAAigMAAAAA&#10;" path="m133,73r-1,6l130,83r-3,1l124,85r-95,l29,96r2,10l34,116r5,7l45,129r8,4l63,137r12,l85,137r9,-2l101,133r7,-1l112,129r5,-1l121,127r1,-1l124,126r1,1l126,127r,1l126,129r1,3l127,134r,3l127,138r,2l127,142r-1,1l126,144r,1l125,145r,2l122,148r-3,2l115,151r-7,3l100,155r-8,1l83,158r-10,1l56,158,41,154,29,148,19,139,10,128,5,115,2,99,,80,2,62,5,47,10,32,19,21,29,12,41,5,55,1,69,,85,1,99,5r11,6l119,20r6,10l130,42r2,12l133,68r,5xm106,65r,-10l101,38,98,32,92,27,78,21r-10,l59,21r-8,4l45,28r-6,6l35,41r-4,7l29,57r,8l106,65xe" fillcolor="black" stroked="f">
                  <v:path arrowok="t" o:connecttype="custom" o:connectlocs="69325,41804;66699,44450;15230,44979;16281,56092;20482,65088;27835,70380;39389,72496;49368,71438;56720,69850;61447,67734;64073,66675;65648,67205;66174,67734;66699,69850;66699,72496;66699,74084;66174,75671;66174,76730;65648,77788;62497,79375;56720,81492;48317,82550;38339,84138;21533,81492;9979,73555;2626,60855;0,42334;2626,24871;9979,11113;21533,2646;36238,0;51994,2646;62497,10583;68274,22225;69850,35984;55670,34396;53044,20108;48317,14288;35713,11113;26785,13229;20482,17992;16281,25400;15230,34396" o:connectangles="0,0,0,0,0,0,0,0,0,0,0,0,0,0,0,0,0,0,0,0,0,0,0,0,0,0,0,0,0,0,0,0,0,0,0,0,0,0,0,0,0,0,0"/>
                  <o:lock v:ext="edit" verticies="t"/>
                </v:shape>
                <v:shape id="Freeform 176" o:spid="_x0000_s1197" style="position:absolute;left:10112;top:32956;width:714;height:1207;visibility:visible;mso-wrap-style:square;v-text-anchor:top" coordsize="133,2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uVsMA&#10;AADcAAAADwAAAGRycy9kb3ducmV2LnhtbESPT4vCMBTE7wt+h/AEb2uisCLVKCoIXhbWv+Dt0Tzb&#10;YvNSkmjrt98IC3scZuY3zHzZ2Vo8yYfKsYbRUIEgzp2puNBwOm4/pyBCRDZYOyYNLwqwXPQ+5pgZ&#10;1/KenodYiAThkKGGMsYmkzLkJVkMQ9cQJ+/mvMWYpC+k8dgmuK3lWKmJtFhxWiixoU1J+f3wsBrO&#10;VzU5b9z2eFHydqJv/9Osbav1oN+tZiAidfE//NfeGQ1f0zG8z6QjIB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GuVsMAAADcAAAADwAAAAAAAAAAAAAAAACYAgAAZHJzL2Rv&#10;d25yZXYueG1sUEsFBgAAAAAEAAQA9QAAAIgDAAAAAA==&#10;" path="m133,219r,2l133,222r-1,1l131,223r-2,l127,224r-2,l122,224r-4,l116,224r-3,-1l112,223r-1,l110,222r,-1l110,219r,-19l99,212r-13,7l73,226r-14,1l45,226,32,221,21,213,14,203,8,192,4,179,1,164,,149,1,131,4,116,9,101,16,90,25,80,36,74,48,69,63,68r12,1l86,73r10,7l106,90r,-84l106,5r1,-1l107,3r3,l111,2r2,l116,r4,l123,r3,2l128,2r3,1l132,3r,1l133,5r,1l133,219xm106,118l96,106,86,98,75,91,65,90r-9,1l48,95r-7,6l36,109r-4,7l30,126r-1,10l27,146r2,11l30,168r2,10l36,186r4,8l47,199r7,4l64,203r5,l74,202r5,-1l84,197r5,-3l95,189r5,-6l106,175r,-57xe" fillcolor="black" stroked="f">
                  <v:path arrowok="t" o:connecttype="custom" o:connectlocs="71438,117461;70901,118524;69289,118524;67141,119056;63381,119056;60695,118524;59621,118524;59084,117461;59084,106300;46193,116398;31691,120650;17188,117461;7520,107894;2149,95138;0,79193;2149,61654;8594,47835;19337,39331;33839,36142;46193,38799;56936,47835;56936,2657;57473,1594;59621,1063;62307,0;66067,0;68752,1063;70901,1594;71438,2657;71438,116398;51564,56339;40285,48366;30079,48366;22022,53681;17188,61654;15577,72284;15577,83445;17188,94607;21485,103111;29005,107894;37062,107894;42433,106831;47804,103111;53713,97264;56936,62717" o:connectangles="0,0,0,0,0,0,0,0,0,0,0,0,0,0,0,0,0,0,0,0,0,0,0,0,0,0,0,0,0,0,0,0,0,0,0,0,0,0,0,0,0,0,0,0,0"/>
                  <o:lock v:ext="edit" verticies="t"/>
                </v:shape>
                <v:shape id="Freeform 177" o:spid="_x0000_s1198" style="position:absolute;left:11430;top:33321;width:762;height:842;visibility:visible;mso-wrap-style:square;v-text-anchor:top" coordsize="144,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wqYMQA&#10;AADcAAAADwAAAGRycy9kb3ducmV2LnhtbESPQWsCMRSE7wX/Q3iF3mpSpSpbo4igFLxYLe31sXlN&#10;lm5e1k3Utb/eFASPw8x8w0znna/FidpYBdbw0lcgiMtgKrYaPver5wmImJAN1oFJw4UizGe9hykW&#10;Jpz5g067ZEWGcCxQg0upKaSMpSOPsR8a4uz9hNZjyrK10rR4znBfy4FSI+mx4rzgsKGlo/J3d/Qa&#10;wsEpu1abS2O+B3b9FzeL7ddY66fHbvEGIlGX7uFb+91oeJ0M4f9MPgJyd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S8KmDEAAAA3AAAAA8AAAAAAAAAAAAAAAAAmAIAAGRycy9k&#10;b3ducmV2LnhtbFBLBQYAAAAABAAEAPUAAACJAwAAAAA=&#10;" path="m144,78r,17l139,111r-5,13l125,135r-10,10l102,153r-15,5l70,159,52,158,39,153,27,147,17,138,9,127,3,113,1,99,,80,1,63,4,48,9,34,18,22,28,12,41,6,55,1,73,,91,1r13,4l117,11r9,10l134,32r6,14l144,60r,18xm117,80l115,68,114,58,112,47r-5,-8l100,32,93,27,84,23,72,22r-11,l51,26r-7,5l38,38r-5,8l30,55,28,66,27,79r1,11l29,101r3,10l36,119r7,8l50,132r10,3l71,137r11,-2l92,132r7,-5l105,121r5,-9l113,102r2,-11l117,80xe" fillcolor="black" stroked="f">
                  <v:path arrowok="t" o:connecttype="custom" o:connectlocs="76200,50271;70908,65617;60854,76730;46038,83609;27517,83609;14287,77788;4763,67205;529,52388;529,33338;4763,17992;14817,6350;29104,529;48154,529;61912,5821;70908,16933;76200,31750;61912,42334;60325,30692;56621,20638;49213,14288;38100,11642;26987,13758;20108,20108;15875,29104;14287,41804;15346,53446;19050,62971;26458,69850;37571,72496;48683,69850;55562,64030;59796,53975;61912,42334" o:connectangles="0,0,0,0,0,0,0,0,0,0,0,0,0,0,0,0,0,0,0,0,0,0,0,0,0,0,0,0,0,0,0,0,0"/>
                  <o:lock v:ext="edit" verticies="t"/>
                </v:shape>
                <v:shape id="Freeform 178" o:spid="_x0000_s1199" style="position:absolute;left:12398;top:33321;width:444;height:826;visibility:visible;mso-wrap-style:square;v-text-anchor:top" coordsize="84,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2asc8MA&#10;AADcAAAADwAAAGRycy9kb3ducmV2LnhtbESPT4vCMBTE7wt+h/CEva2pVqVUo4iw4i578d/90Tzb&#10;YvMSm6zWb28WFjwOM/MbZr7sTCNu1PrasoLhIAFBXFhdc6ngePj8yED4gKyxsUwKHuRhuei9zTHX&#10;9s47uu1DKSKEfY4KqhBcLqUvKjLoB9YRR+9sW4MhyraUusV7hJtGjpJkKg3WHBcqdLSuqLjsf42C&#10;n1Pm0k3qtoEf3HxNdteNTr+Veu93qxmIQF14hf/bW61gko3h70w8AnLx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2asc8MAAADcAAAADwAAAAAAAAAAAAAAAACYAgAAZHJzL2Rv&#10;d25yZXYueG1sUEsFBgAAAAAEAAQA9QAAAIgDAAAAAA==&#10;" path="m84,16r,4l84,22r,3l84,26r-1,1l83,28r-2,2l80,30r-1,l76,28,75,27r-2,l70,26r-2,l64,25r-2,l58,25r-5,2l49,28r-3,4l41,36r-4,6l32,48r-6,9l26,151r,2l26,154r-1,l23,155r-1,l20,156r-3,l12,156r-2,l6,156,4,155r-2,l1,154r-1,l,153r,-2l,7,,6,,5,1,4r1,l4,2r2,l9,2r3,l15,2r2,l20,2r1,2l22,4r1,1l23,6r,1l23,28r7,-8l35,14,39,9,44,5,49,2,54,1,58,r5,l65,r3,l70,r4,1l76,1r3,1l80,4r1,l83,5r1,1l84,6r,1l84,9r,2l84,14r,2xe" fillcolor="black" stroked="f">
                  <v:path arrowok="t" o:connecttype="custom" o:connectlocs="44450,10583;44450,13229;43921,14287;42863,15875;41804,15875;39688,14287;37042,13758;33867,13229;30692,13229;25929,14817;21696,19050;16933,25400;13758,79904;13758,81492;12171,82021;10583,82550;6350,82550;3175,82550;1058,82021;0,81492;0,79904;0,3175;529,2117;2117,1058;4763,1058;7937,1058;10583,1058;11642,2117;12171,3175;12171,14817;18521,7408;23283,2646;28575,529;33338,0;35983,0;39158,529;41804,1058;42863,2117;44450,3175;44450,3704;44450,5821;44450,8467" o:connectangles="0,0,0,0,0,0,0,0,0,0,0,0,0,0,0,0,0,0,0,0,0,0,0,0,0,0,0,0,0,0,0,0,0,0,0,0,0,0,0,0,0,0"/>
                </v:shape>
                <v:shape id="Freeform 179" o:spid="_x0000_s1200" style="position:absolute;left:12922;top:33321;width:619;height:842;visibility:visible;mso-wrap-style:square;v-text-anchor:top" coordsize="118,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IheMQA&#10;AADcAAAADwAAAGRycy9kb3ducmV2LnhtbESPT2vCQBTE74V+h+UVvNWNAf8QXUVqBW+1Wur1mX1m&#10;g9m3IbvG1E/vFgSPw8z8hpktOluJlhpfOlYw6CcgiHOnSy4U/OzX7xMQPiBrrByTgj/ysJi/vsww&#10;0+7K39TuQiEihH2GCkwIdSalzw1Z9H1XE0fv5BqLIcqmkLrBa4TbSqZJMpIWS44LBmv6MJSfdxer&#10;4FOetmHc/Rrv6IBfq1V6a4+pUr23bjkFEagLz/CjvdEKhpMh/J+JR0DO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2CIXjEAAAA3AAAAA8AAAAAAAAAAAAAAAAAmAIAAGRycy9k&#10;b3ducmV2LnhtbFBLBQYAAAAABAAEAPUAAACJAwAAAAA=&#10;" path="m118,151r,3l117,154r-2,1l113,156r-3,l107,156r-4,l99,156r-1,-1l97,154r-1,l96,151r,-14l86,147r-13,6l62,158r-12,1l39,158,29,155r-9,-2l13,147,7,140,3,133,,124r,-9l1,103,4,94r7,-9l19,79,29,73,41,70,55,68,72,66r20,l92,55r,-8l89,41,88,34,85,30,80,26,73,23,67,22,59,21,49,22r-8,1l34,26r-6,2l22,32r-4,2l14,36r-2,l11,36r-2,l8,34r,-1l7,32r,-1l7,28r,-2l7,22r,-2l8,17,9,15r3,-1l17,11,23,7,29,5,36,4,44,1,53,r8,l76,,87,4,98,7r7,7l112,21r3,10l118,42r,12l118,151xm92,86r-23,l59,86r-9,1l43,90r-7,4l32,97r-3,5l27,107r,6l28,123r6,9l41,137r13,1l64,137r9,-4l82,127,92,116r,-30xe" fillcolor="black" stroked="f">
                  <v:path arrowok="t" o:connecttype="custom" o:connectlocs="61913,81492;60339,82021;57716,82550;54043,82550;51419,82021;50370,81492;50370,72496;38302,80963;26234,84138;15216,82021;6821,77788;1574,70380;0,60855;2099,49742;9969,41804;21512,37042;37777,34925;48271,29104;46697,21696;44598,15875;38302,12171;30956,11113;21512,12171;14691,14817;9444,17992;6296,19050;4722,19050;4197,17463;3673,16404;3673,13758;3673,10583;4722,7938;8920,5821;15216,2646;23086,529;32006,0;45648,2117;55092,7408;60339,16404;61913,28575;48271,45509;30956,45509;22562,47625;16790,51329;14167,56621;14691,65088;21512,72496;33580,72496;43024,67205;48271,45509" o:connectangles="0,0,0,0,0,0,0,0,0,0,0,0,0,0,0,0,0,0,0,0,0,0,0,0,0,0,0,0,0,0,0,0,0,0,0,0,0,0,0,0,0,0,0,0,0,0,0,0,0,0"/>
                  <o:lock v:ext="edit" verticies="t"/>
                </v:shape>
                <v:shape id="Freeform 180" o:spid="_x0000_s1201" style="position:absolute;left:13795;top:32956;width:143;height:1191;visibility:visible;mso-wrap-style:square;v-text-anchor:top" coordsize="27,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Z2EMQA&#10;AADcAAAADwAAAGRycy9kb3ducmV2LnhtbESP3YrCMBSE7wXfIRxh7zR1cUWqUURQZGHX3wc4NMem&#10;2px0m6j17c2C4OUwM98wk1ljS3Gj2heOFfR7CQjizOmCcwXHw7I7AuEDssbSMSl4kIfZtN2aYKrd&#10;nXd024dcRAj7FBWYEKpUSp8Zsuh7riKO3snVFkOUdS51jfcIt6X8TJKhtFhwXDBY0cJQdtlfrYIV&#10;Dwr51//Zbs6Hb+POi+vlOPhV6qPTzMcgAjXhHX6111rB12gI/2fiEZDT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d2dhDEAAAA3AAAAA8AAAAAAAAAAAAAAAAAmAIAAGRycy9k&#10;b3ducmV2LnhtbFBLBQYAAAAABAAEAPUAAACJAwAAAAA=&#10;" path="m27,219r,2l26,222r,l24,223r-2,l20,224r-3,l13,224r-3,l7,224,5,223r-1,l1,222r,l,221r,-2l,5,,4,1,3,1,2r3,l5,,7,r3,l13,r4,l20,r2,l24,2r2,l26,3r1,1l27,5r,214xe" fillcolor="black" stroked="f">
                  <v:path arrowok="t" o:connecttype="custom" o:connectlocs="14288,116405;14288,117468;13759,118000;13759,118000;12700,118531;11642,118531;10584,119063;8996,119063;6879,119063;5292,119063;3704,119063;2646,118531;2117,118531;529,118000;529,118000;0,117468;0,116405;0,2658;0,2126;529,1595;529,1063;2117,1063;2646,0;3704,0;5292,0;6879,0;8996,0;10584,0;11642,0;12700,1063;13759,1063;13759,1595;14288,2126;14288,2658;14288,116405" o:connectangles="0,0,0,0,0,0,0,0,0,0,0,0,0,0,0,0,0,0,0,0,0,0,0,0,0,0,0,0,0,0,0,0,0,0,0"/>
                </v:shape>
                <v:shape id="Freeform 181" o:spid="_x0000_s1202" style="position:absolute;left:14192;top:32956;width:143;height:1191;visibility:visible;mso-wrap-style:square;v-text-anchor:top" coordsize="26,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Baq8YA&#10;AADcAAAADwAAAGRycy9kb3ducmV2LnhtbESPQWvCQBSE7wX/w/KE3upGS1Wiq9SA6EEP2lCvz+wz&#10;ic2+DdlVU399tyB4HGbmG2Y6b00lrtS40rKCfi8CQZxZXXKuIP1avo1BOI+ssbJMCn7JwXzWeZli&#10;rO2Nd3Td+1wECLsYFRTe17GULivIoOvZmjh4J9sY9EE2udQN3gLcVHIQRUNpsOSwUGBNSUHZz/5i&#10;FGzT7zalxfqYVIO7Nsl5tRm+H5R67bafExCeWv8MP9prreBjPIL/M+EIyN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9Baq8YAAADcAAAADwAAAAAAAAAAAAAAAACYAgAAZHJz&#10;L2Rvd25yZXYueG1sUEsFBgAAAAAEAAQA9QAAAIsDAAAAAA==&#10;" path="m26,219r,2l26,222r-1,l24,223r-2,l20,224r-3,l14,224r-4,l6,224,4,223r-1,l1,222r-1,l,221r,-2l,5,,4,,3,1,2r2,l4,,6,r4,l14,r3,l20,r2,l24,2r1,l26,3r,1l26,5r,214xe" fillcolor="black" stroked="f">
                  <v:path arrowok="t" o:connecttype="custom" o:connectlocs="14288,116405;14288,117468;14288,118000;13738,118000;13189,118531;12090,118531;10991,119063;9342,119063;7694,119063;5495,119063;3297,119063;2198,118531;1649,118531;550,118000;0,118000;0,117468;0,116405;0,2658;0,2126;0,1595;550,1063;1649,1063;2198,0;3297,0;5495,0;7694,0;9342,0;10991,0;12090,0;13189,1063;13738,1063;14288,1595;14288,2126;14288,2658;14288,116405" o:connectangles="0,0,0,0,0,0,0,0,0,0,0,0,0,0,0,0,0,0,0,0,0,0,0,0,0,0,0,0,0,0,0,0,0,0,0"/>
                </v:shape>
                <v:shape id="Freeform 182" o:spid="_x0000_s1203" style="position:absolute;left:14493;top:33321;width:731;height:1127;visibility:visible;mso-wrap-style:square;v-text-anchor:top" coordsize="138,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8DycAA&#10;AADcAAAADwAAAGRycy9kb3ducmV2LnhtbERPTYvCMBC9C/6HMII3TV3ootW0iLCgJ9FdWLyNzdgW&#10;m0ltYlv/vTks7PHxvjfZYGrRUesqywoW8wgEcW51xYWCn++v2RKE88gaa8uk4EUOsnQ82mCibc8n&#10;6s6+ECGEXYIKSu+bREqXl2TQzW1DHLibbQ36ANtC6hb7EG5q+RFFn9JgxaGhxIZ2JeX389MouMa7&#10;/vcin13PR7d94MFjvF8pNZ0M2zUIT4P/F/+591pBvAxrw5lwBGT6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H8DycAAAADcAAAADwAAAAAAAAAAAAAAAACYAgAAZHJzL2Rvd25y&#10;ZXYueG1sUEsFBgAAAAAEAAQA9QAAAIUDAAAAAA==&#10;" path="m85,153l65,206r-1,3l60,210r-5,1l48,212r-4,l42,211r-3,l38,210r-1,-1l37,207r,-1l37,204,56,153r-1,l54,152r-1,-3l53,148,1,10,,8,,5,,3,1,2r1,l5,,8,r5,l17,r4,l23,r1,2l26,2r1,1l28,4r,3l70,122r,l109,5r2,-2l112,2,114,r3,l119,r5,l128,r4,l134,2r1,l137,3r1,2l137,7r,3l85,153xe" fillcolor="black" stroked="f">
                  <v:path arrowok="t" o:connecttype="custom" o:connectlocs="44979,81345;34396,109523;33867,111118;31750,111650;29104,112181;25400,112713;23283,112713;22225,112181;20638,112181;20108,111650;19579,111118;19579,110055;19579,109523;19579,108460;29633,81345;29104,81345;28575,80813;28046,79218;28046,78686;529,5317;0,4253;0,2658;0,1595;529,1063;1058,1063;2646,0;4233,0;6879,0;8996,0;11113,0;12171,0;12700,1063;13758,1063;14287,1595;14817,2127;14817,3722;37042,64863;37042,64863;57679,2658;58737,1595;59267,1063;60325,0;61912,0;62971,0;65617,0;67733,0;69850,0;70908,1063;71438,1063;72496,1595;73025,2658;72496,3722;72496,5317;44979,81345" o:connectangles="0,0,0,0,0,0,0,0,0,0,0,0,0,0,0,0,0,0,0,0,0,0,0,0,0,0,0,0,0,0,0,0,0,0,0,0,0,0,0,0,0,0,0,0,0,0,0,0,0,0,0,0,0,0"/>
                </v:shape>
                <v:rect id="Rectangle 183" o:spid="_x0000_s1204" style="position:absolute;left:1651;top:35655;width:412;height: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tV88YA&#10;AADcAAAADwAAAGRycy9kb3ducmV2LnhtbESPT2sCMRTE70K/Q3iF3jRbqWVdjVILBS+C/w56e26e&#10;u4ubl22S6uqnbwTB4zAzv2HG09bU4kzOV5YVvPcSEMS51RUXCrabn24KwgdkjbVlUnAlD9PJS2eM&#10;mbYXXtF5HQoRIewzVFCG0GRS+rwkg75nG+LoHa0zGKJ0hdQOLxFuatlPkk9psOK4UGJD3yXlp/Wf&#10;UTAbprPf5QcvbqvDnva7w2nQd4lSb6/t1whEoDY8w4/2XCsYpEO4n4lHQE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8tV88YAAADcAAAADwAAAAAAAAAAAAAAAACYAgAAZHJz&#10;L2Rvd25yZXYueG1sUEsFBgAAAAAEAAQA9QAAAIsDAAAAAA==&#10;" fillcolor="black" stroked="f"/>
                <v:shape id="Freeform 184" o:spid="_x0000_s1205" style="position:absolute;left:2905;top:35194;width:793;height:1128;visibility:visible;mso-wrap-style:square;v-text-anchor:top" coordsize="150,2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otEcEA&#10;AADcAAAADwAAAGRycy9kb3ducmV2LnhtbERPy4rCMBTdD/gP4QpuxKYKM2g1iijKLMfqwuW1uX1g&#10;c1ObWOvfTxYDszyc92rTm1p01LrKsoJpFIMgzqyuuFBwOR8mcxDOI2usLZOCNznYrAcfK0y0ffGJ&#10;utQXIoSwS1BB6X2TSOmykgy6yDbEgctta9AH2BZSt/gK4aaWszj+kgYrDg0lNrQrKbunT6MgLrrx&#10;8Xa6HfbpVF5zGqc/l8dOqdGw3y5BeOr9v/jP/a0VfC7C/HAmHAG5/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wqLRHBAAAA3AAAAA8AAAAAAAAAAAAAAAAAmAIAAGRycy9kb3du&#10;cmV2LnhtbFBLBQYAAAAABAAEAPUAAACGAwAAAAA=&#10;" path="m150,181r,2l150,185r,2l150,188r-1,2l149,191r-2,1l146,193r-2,3l139,198r-5,4l126,206r-7,2l109,210r-10,2l87,213,67,212,51,206,35,198,23,186,13,172,6,154,1,133,,109,1,84,6,63,13,44,24,28,38,16,54,7,71,1,91,r8,l108,1r9,3l124,6r7,3l136,12r5,3l145,17r1,3l147,21r,1l149,23r,2l149,27r,2l150,32r-1,2l149,37r,2l147,41r,2l146,43r-1,1l144,44r-3,-1l137,41r-3,-3l128,34r-8,-3l112,27r-9,-2l91,25r-14,l65,29,55,36r-9,9l39,58,34,73,30,89r-1,18l30,127r4,16l38,156r7,11l54,177r11,6l77,187r15,1l103,187r10,-2l121,182r8,-4l135,175r4,-4l144,169r2,l147,169r,l149,170r,1l150,172r,3l150,177r,4xe" fillcolor="black" stroked="f">
                  <v:path arrowok="t" o:connecttype="custom" o:connectlocs="79375,96838;79375,98955;78846,100542;77788,101600;76200,103717;70908,106892;62971,110067;52387,112184;35454,112184;18521,104775;6879,91017;529,70379;529,44450;6879,23283;20108,8467;37571,529;52387,0;61912,2117;69321,4763;74613,7938;77258,10583;77788,11642;78846,13229;78846,15346;78846,17992;78846,20638;77788,22754;76729,23283;74613,22754;70908,20108;63500,16404;54504,13229;40746,13229;29104,19050;20638,30692;15875,47096;15875,67204;20108,82550;28575,93663;40746,98955;54504,98955;64029,96309;71438,92605;76200,89430;77788,89430;78846,89959;79375,91017;79375,93663" o:connectangles="0,0,0,0,0,0,0,0,0,0,0,0,0,0,0,0,0,0,0,0,0,0,0,0,0,0,0,0,0,0,0,0,0,0,0,0,0,0,0,0,0,0,0,0,0,0,0,0"/>
                </v:shape>
                <v:shape id="Freeform 185" o:spid="_x0000_s1206" style="position:absolute;left:3810;top:35480;width:762;height:842;visibility:visible;mso-wrap-style:square;v-text-anchor:top" coordsize="144,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uHUcQA&#10;AADcAAAADwAAAGRycy9kb3ducmV2LnhtbESPQWsCMRSE7wX/Q3iF3mqiYLVbo4igFLxYLe31sXlN&#10;lm5e1k3Utb/eFASPw8x8w0znna/FidpYBdYw6CsQxGUwFVsNn/vV8wRETMgG68Ck4UIR5rPewxQL&#10;E878QaddsiJDOBaowaXUFFLG0pHH2A8NcfZ+QusxZdlaaVo8Z7iv5VCpF+mx4rzgsKGlo/J3d/Qa&#10;wsEpu1abS2O+h3b9FzeL7ddY66fHbvEGIlGX7uFb+91oGL0O4P9MPgJyd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77h1HEAAAA3AAAAA8AAAAAAAAAAAAAAAAAmAIAAGRycy9k&#10;b3ducmV2LnhtbFBLBQYAAAAABAAEAPUAAACJAwAAAAA=&#10;" path="m144,78r,17l141,111r-7,13l126,137r-10,10l104,153r-15,5l70,159,54,158,40,154,27,148,17,138,10,127,5,113,1,99,,81,1,64,5,48,10,35,19,23r9,-9l42,6,57,1,74,,91,1r14,5l117,12r10,9l136,32r5,14l144,60r,18xm117,80l116,69,115,58,112,48r-5,-9l102,32,94,27,85,23,73,22,62,23r-9,4l45,31r-7,7l33,47,31,57,28,68r,11l28,91r2,10l33,112r4,8l43,127r8,5l61,136r12,1l83,136r10,-3l100,128r6,-7l111,113r4,-11l116,92r1,-12xe" fillcolor="black" stroked="f">
                  <v:path arrowok="t" o:connecttype="custom" o:connectlocs="76200,50271;70908,65617;61383,77788;47096,83609;28575,83609;14287,78317;5292,67205;529,52388;529,33867;5292,18521;14817,7408;30162,529;48154,529;61912,6350;71967,16933;76200,31750;61912,42334;60854,30692;56621,20638;49742,14288;38629,11642;28046,14288;20108,20108;16404,30163;14817,41804;15875,53446;19579,63500;26987,69850;38629,72496;49213,70380;56092,64030;60854,53975;61912,42334" o:connectangles="0,0,0,0,0,0,0,0,0,0,0,0,0,0,0,0,0,0,0,0,0,0,0,0,0,0,0,0,0,0,0,0,0"/>
                  <o:lock v:ext="edit" verticies="t"/>
                </v:shape>
                <v:shape id="Freeform 186" o:spid="_x0000_s1207" style="position:absolute;left:4794;top:35480;width:1127;height:826;visibility:visible;mso-wrap-style:square;v-text-anchor:top" coordsize="214,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1sUMUA&#10;AADcAAAADwAAAGRycy9kb3ducmV2LnhtbESPQWvCQBSE74L/YXlCb2ZjSqWmrkEshVLwUFuKx9fs&#10;Mwlm36a7q4n/3hUKHoeZ+YZZFoNpxZmcbywrmCUpCOLS6oYrBd9fb9NnED4ga2wtk4ILeShW49ES&#10;c217/qTzLlQiQtjnqKAOocul9GVNBn1iO+LoHawzGKJ0ldQO+wg3rczSdC4NNhwXauxoU1N53J2M&#10;At62v9u/H8b9SfbGbS4fzevjXKmHybB+ARFoCPfwf/tdK3haZHA7E4+AX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TWxQxQAAANwAAAAPAAAAAAAAAAAAAAAAAJgCAABkcnMv&#10;ZG93bnJldi54bWxQSwUGAAAAAAQABAD1AAAAigMAAAAA&#10;" path="m214,152r,1l213,154r,1l212,155r-3,1l207,156r-3,l200,156r-3,l194,156r-2,l189,155r-1,l188,154r-1,-1l187,152r,-88l187,55r-1,-7l183,41r-2,-6l177,30r-6,-4l166,23r-7,l150,25r-10,6l130,38,120,51r,101l120,153r-1,1l118,155r-1,l115,156r-2,l111,156r-4,l103,156r-2,l98,156r-2,-1l95,155r,-1l93,153r,-1l93,64r,-9l92,48,90,41,86,35,82,30,77,26,72,23r-7,l55,25r-9,6l37,38,26,51r,101l26,153r,1l24,155r-1,l22,156r-3,l17,156r-4,l10,156r-4,l5,156,2,155r-1,l,154r,-1l,152,,7,,6,,5r1,l2,4r1,l6,3r2,l12,3r2,l17,3r2,1l21,4r1,1l23,5r,1l23,7r,20l35,15,48,6,59,1,70,r9,1l86,3r7,2l99,9r5,3l108,17r4,5l114,28r8,-7l129,16r6,-6l141,6r6,-2l152,3,159,r6,l177,1r11,4l197,11r6,8l208,27r4,10l213,48r1,12l214,152xe" fillcolor="black" stroked="f">
                  <v:path arrowok="t" o:connecttype="custom" o:connectlocs="112713,80963;112186,82021;110080,82550;107446,82550;103759,82550;101126,82550;99019,82021;98492,80963;98492,33867;97966,25400;95332,18521;90065,13758;83745,12171;73737,16404;63204,26987;63204,80963;62150,82021;60570,82550;58463,82550;54250,82550;51616,82550;50036,82021;48983,80963;48983,33867;48456,25400;45296,18521;40556,13758;34235,12171;24228,16404;13694,26987;13694,80963;12641,82021;11587,82550;8954,82550;5267,82550;2633,82550;527,82021;0,80963;0,3704;0,2646;1053,2117;3160,1588;6320,1588;8954,1588;11061,2117;12114,2646;12114,3704;18434,7937;31075,529;41609,529;48983,2646;54776,6350;58990,11642;64257,11113;71104,5292;77424,2117;83745,0;93225,529;103759,5821;109553,14287;112186,25400;112713,80433" o:connectangles="0,0,0,0,0,0,0,0,0,0,0,0,0,0,0,0,0,0,0,0,0,0,0,0,0,0,0,0,0,0,0,0,0,0,0,0,0,0,0,0,0,0,0,0,0,0,0,0,0,0,0,0,0,0,0,0,0,0,0,0,0,0"/>
                </v:shape>
                <v:shape id="Freeform 187" o:spid="_x0000_s1208" style="position:absolute;left:6175;top:35480;width:698;height:1143;visibility:visible;mso-wrap-style:square;v-text-anchor:top" coordsize="133,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ycLcUA&#10;AADcAAAADwAAAGRycy9kb3ducmV2LnhtbESPUWvCMBSF34X9h3AHvmm6dcrWGUWE6R4mOLcfcGnu&#10;mmJzU5rYpv9+GQx8PJxzvsNZbaJtRE+drx0reJhnIIhLp2uuFHx/vc2eQfiArLFxTApG8rBZ301W&#10;WGg38Cf151CJBGFfoAITQltI6UtDFv3ctcTJ+3GdxZBkV0nd4ZDgtpGPWbaUFmtOCwZb2hkqL+er&#10;VXDdj8NH3J6eXF7txsNxb/pLHpWa3sftK4hAMdzC/+13rWDxksPfmXQE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3JwtxQAAANwAAAAPAAAAAAAAAAAAAAAAAJgCAABkcnMv&#10;ZG93bnJldi54bWxQSwUGAAAAAAQABAD1AAAAigMAAAAA&#10;" path="m133,78r-1,18l128,111r-4,15l117,137r-9,10l97,153r-12,5l70,159r-6,l58,158r-5,-2l48,154r-5,-4l37,147r-5,-4l27,137r,72l26,211r,1l25,212r-2,1l22,213r-2,1l17,214r-3,l10,214r-4,l5,213r-3,l1,212r-1,l,211r,-2l,7,,6,,5r1,l2,4r2,l6,3r3,l11,3r4,l17,3r3,1l21,4r1,1l22,5r1,1l23,7r,20l30,21r6,-6l42,11,48,7,54,4,60,3,68,r7,l90,1r11,5l112,14r7,9l126,35r3,13l132,62r1,16xm105,80r,-11l103,59,101,49,97,41,92,33,86,28,79,23r-10,l64,23r-5,2l54,26r-5,4l44,33r-6,5l32,44r-5,8l27,108r10,13l47,129r10,7l68,137r10,-1l85,132r6,-6l96,118r4,-8l102,101r3,-10l105,80xe" fillcolor="black" stroked="f">
                  <v:path arrowok="t" o:connecttype="custom" o:connectlocs="69325,51275;65123,67298;56720,78514;44641,84390;33612,84924;27835,83321;22583,80117;16806,76378;14180,111629;13655,113232;12079,113766;10504,114300;7353,114300;3151,114300;1050,113766;0,113232;0,111629;0,3205;525,2671;2101,2136;4727,1602;7878,1602;10504,2136;11554,2671;12079,3205;12079,14421;18907,8012;25209,3739;31511,1602;39389,0;53044,3205;62497,12285;67749,25637;69850,41661;55145,36854;53044,26171;48317,17626;41490,12285;33612,12285;28360,13887;23108,17626;16806,23501;14180,57684;24684,68900;35713,73173;44641,70503;50418,63025;53569,53945;55145,42729" o:connectangles="0,0,0,0,0,0,0,0,0,0,0,0,0,0,0,0,0,0,0,0,0,0,0,0,0,0,0,0,0,0,0,0,0,0,0,0,0,0,0,0,0,0,0,0,0,0,0,0,0"/>
                  <o:lock v:ext="edit" verticies="t"/>
                </v:shape>
                <v:shape id="Freeform 188" o:spid="_x0000_s1209" style="position:absolute;left:7032;top:35480;width:715;height:842;visibility:visible;mso-wrap-style:square;v-text-anchor:top" coordsize="133,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Ck58UA&#10;AADcAAAADwAAAGRycy9kb3ducmV2LnhtbESP0WrCQBRE3wv9h+UW+mY2ag01zSqiSPWlpbYfcMne&#10;JsHs3bC7xuTvu4LQx2FmzjDFejCt6Mn5xrKCaZKCIC6tbrhS8PO9n7yC8AFZY2uZFIzkYb16fCgw&#10;1/bKX9SfQiUihH2OCuoQulxKX9Zk0Ce2I47er3UGQ5SuktrhNcJNK2dpmkmDDceFGjva1lSeTxej&#10;INuN+iA/xvnms1zu39vsOGvcQqnnp2HzBiLQEP7D9/ZBK1gsX+B2Jh4Bu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8KTnxQAAANwAAAAPAAAAAAAAAAAAAAAAAJgCAABkcnMv&#10;ZG93bnJldi54bWxQSwUGAAAAAAQABAD1AAAAigMAAAAA&#10;" path="m133,74r,5l130,83r-4,2l123,85r-95,l28,96r2,11l33,116r5,7l44,129r9,5l62,137r13,1l85,137r8,-1l101,134r6,-2l113,131r4,-3l120,127r3,l124,127r,l125,128r,1l126,131r,1l126,134r,3l126,139r,1l126,142r,1l125,144r,1l125,147r-1,1l123,148r-4,2l114,152r-6,2l101,155r-9,3l82,159r-10,l55,158,41,154,28,148,18,139,9,128,5,115,1,99,,80,1,63,5,47,11,33,18,22,28,12,40,6,54,1,70,,86,1,98,6r11,6l118,21r7,10l129,42r4,13l133,69r,5xm107,65l106,55,102,39,97,33,92,27,77,21r-8,l59,22r-8,3l44,28r-5,7l34,41r-4,8l29,57r-1,8l107,65xe" fillcolor="black" stroked="f">
                  <v:path arrowok="t" o:connecttype="custom" o:connectlocs="71438,41804;67678,44979;15040,44979;16114,56621;20411,65088;28468,70909;40285,73025;49953,71967;57473,69850;62844,67734;66067,67205;66604,67205;67141,68263;67678,69850;67678,72496;67678,74084;67678,75671;67141,76730;66604,78317;63918,79375;58010,81492;49416,83609;38673,84138;22022,81492;9668,73555;2686,60855;0,42334;2686,24871;9668,11642;21485,3175;37599,0;52639,3175;63381,11113;69289,22225;71438,36513;57473,34396;54787,20638;49416,14288;37062,11113;27394,13229;20948,18521;16114,25929;15040,34396" o:connectangles="0,0,0,0,0,0,0,0,0,0,0,0,0,0,0,0,0,0,0,0,0,0,0,0,0,0,0,0,0,0,0,0,0,0,0,0,0,0,0,0,0,0,0"/>
                  <o:lock v:ext="edit" verticies="t"/>
                </v:shape>
                <v:shape id="Freeform 189" o:spid="_x0000_s1210" style="position:absolute;left:7842;top:35179;width:825;height:1143;visibility:visible;mso-wrap-style:square;v-text-anchor:top" coordsize="157,2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f/nMMA&#10;AADcAAAADwAAAGRycy9kb3ducmV2LnhtbESPzWrDMBCE74G+g9hCb4lcUwfXjRJCoVDIyWnIebG2&#10;tlpr5VjyT98+CgR6HGbmG2azm20rRuq9cazgeZWAIK6cNlwrOH19LHMQPiBrbB2Tgj/ysNs+LDZY&#10;aDdxSeMx1CJC2BeooAmhK6T0VUMW/cp1xNH7dr3FEGVfS93jFOG2lWmSrKVFw3GhwY7eG6p+j4NV&#10;kOYVTWdjzMUesvJl7YYfP5FST4/z/g1EoDn8h+/tT60ge83gdiYeAbm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cf/nMMAAADcAAAADwAAAAAAAAAAAAAAAACYAgAAZHJzL2Rv&#10;d25yZXYueG1sUEsFBgAAAAAEAAQA9QAAAIgDAAAAAA==&#10;" path="m144,61r5,l152,63r1,3l153,69r,140l153,210r,1l152,212r-1,l148,213r-1,l143,213r-3,l136,213r-3,l131,213r-1,-1l128,212r-1,-1l127,210r-1,-1l126,83r-74,l52,163r1,14l56,185r6,6l72,193r3,l79,193r3,-2l84,191r3,-1l88,189r1,l90,189r1,l91,189r2,1l93,190r1,1l94,194r,1l94,199r,3l94,206r-1,3l91,210r-1,1l88,212r-3,1l82,213r-3,2l75,215r-3,1l68,216,57,215r-9,-3l41,210r-6,-6l31,197r-4,-8l26,179,25,167r,-84l5,83,3,82,2,79,,77,,72,,68,,67,,64,2,63r,-1l3,61r1,l5,61r20,l25,26r1,-1l26,24r,-1l29,23r1,-2l32,21r3,l39,21r3,l45,21r2,l50,23r1,l51,24r1,1l52,26r,35l144,61xm157,16r-1,8l153,29r-5,2l140,32r-9,-1l127,29r-4,-5l123,16r,-8l127,4,132,r8,l148,r5,4l156,8r1,8xm103,61r,xe" fillcolor="black" stroked="f">
                  <v:path arrowok="t" o:connecttype="custom" o:connectlocs="78344,32279;80447,34925;80447,110596;80447,111654;79395,112183;77292,112712;73611,112712;69931,112712;68354,112183;66776,111654;66250,110596;27341,43921;27867,93663;32599,101071;39435,102129;43115,101071;45744,100542;46796,100013;47847,100013;48899,100542;49425,101071;49425,103187;49425,106892;48899,110596;47322,111654;44693,112712;41538,113771;37857,114300;29970,113771;21558,111125;16300,104246;13671,94721;13145,43921;1577,43392;0,40746;0,35983;0,33867;1052,32808;2103,32279;13145,32279;13671,13229;13671,12171;15774,11113;18403,11113;22083,11113;24712,11113;26816,12171;27341,13229;27341,32279;82550,8467;80447,15346;73611,16933;66776,15346;64673,8467;66776,2117;73611,0;80447,2117;82550,8467;54157,32279" o:connectangles="0,0,0,0,0,0,0,0,0,0,0,0,0,0,0,0,0,0,0,0,0,0,0,0,0,0,0,0,0,0,0,0,0,0,0,0,0,0,0,0,0,0,0,0,0,0,0,0,0,0,0,0,0,0,0,0,0,0,0"/>
                  <o:lock v:ext="edit" verticies="t"/>
                </v:shape>
                <v:shape id="Freeform 190" o:spid="_x0000_s1211" style="position:absolute;left:8905;top:35480;width:667;height:826;visibility:visible;mso-wrap-style:square;v-text-anchor:top" coordsize="125,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KHcUA&#10;AADcAAAADwAAAGRycy9kb3ducmV2LnhtbESPQWsCMRSE7wX/Q3hCbzVrQWu3RrFKQQoeXIVeXzfP&#10;zWLysm6yuv33TaHgcZiZb5j5sndWXKkNtWcF41EGgrj0uuZKwfHw8TQDESKyRuuZFPxQgOVi8DDH&#10;XPsb7+laxEokCIccFZgYm1zKUBpyGEa+IU7eybcOY5JtJXWLtwR3Vj5n2VQ6rDktGGxobag8F51T&#10;cOi+ik++7O1mW9CLfze77tvulHoc9qs3EJH6eA//t7daweR1Cn9n0hG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5IodxQAAANwAAAAPAAAAAAAAAAAAAAAAAJgCAABkcnMv&#10;ZG93bnJldi54bWxQSwUGAAAAAAQABAD1AAAAigMAAAAA&#10;" path="m125,152r,1l123,154r,1l122,155r-2,1l117,156r-2,l111,156r-4,l105,156r-2,l100,155r-1,l99,154r-1,-1l98,152r,-84l98,55,96,48,94,41,90,35,87,30,80,26,74,23r-7,l57,25,47,31,37,38,26,51r,101l26,153r,1l25,155r-1,l22,156r-2,l18,156r-5,l10,156r-4,l4,156,3,155r-1,l,154r,-1l,152,,7,,6,,5r2,l3,4r1,l6,3r3,l13,3r2,l18,3r2,1l21,4r1,1l24,5r,1l24,7r,20l36,15,48,6,61,1,73,,87,1r9,4l106,11r6,8l119,27r3,10l123,49r2,15l125,152xe" fillcolor="black" stroked="f">
                  <v:path arrowok="t" o:connecttype="custom" o:connectlocs="66675,80963;65608,82021;64008,82550;61341,82550;57074,82550;54940,82550;52807,82021;52273,80963;52273,35983;51206,25400;48006,18521;42672,13758;35738,12171;25070,16404;13868,26987;13868,80963;13335,82021;11735,82550;9601,82550;5334,82550;2134,82550;1067,82021;0,80963;0,3704;0,2646;1600,2117;3200,1588;6934,1588;9601,1588;11201,2117;12802,2646;12802,3704;19202,7937;32537,529;46406,529;56540,5821;63475,14287;65608,25929;66675,80433" o:connectangles="0,0,0,0,0,0,0,0,0,0,0,0,0,0,0,0,0,0,0,0,0,0,0,0,0,0,0,0,0,0,0,0,0,0,0,0,0,0,0"/>
                </v:shape>
                <v:shape id="Freeform 191" o:spid="_x0000_s1212" style="position:absolute;left:9747;top:35496;width:714;height:1127;visibility:visible;mso-wrap-style:square;v-text-anchor:top" coordsize="136,2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rio8YA&#10;AADcAAAADwAAAGRycy9kb3ducmV2LnhtbESP3WoCMRSE7wu+QziF3ohmK9SfrdlFioIXXujqA5xu&#10;zv7QzcmSpLr26U2h0MthZr5h1vlgOnEl51vLCl6nCQji0uqWawWX826yBOEDssbOMim4k4c8Gz2t&#10;MdX2xie6FqEWEcI+RQVNCH0qpS8bMuintieOXmWdwRClq6V2eItw08lZksylwZbjQoM9fTRUfhXf&#10;RsG2KPYrPpjjbPuZ/KAbV2Y8VEq9PA+bdxCBhvAf/mvvtYK31QJ+z8QjILM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Drio8YAAADcAAAADwAAAAAAAAAAAAAAAACYAgAAZHJz&#10;L2Rvd25yZXYueG1sUEsFBgAAAAAEAAQA9QAAAIsDAAAAAA==&#10;" path="m136,13r,6l135,21r-2,3l130,24r-19,l116,30r2,6l120,43r,8l119,63r-2,10l112,83r-8,6l97,95r-10,5l76,103r-12,1l55,103r-7,-2l40,99,35,95r-2,3l31,101r-2,4l28,110r1,5l34,120r5,2l48,123r38,2l96,126r10,2l114,131r6,5l127,141r5,7l134,155r1,9l134,174r-4,9l125,191r-7,8l108,205r-12,5l82,213r-17,l48,213,34,211,23,207r-8,-5l7,197,3,190,,183r,-8l,169r1,-5l2,159r3,-4l7,151r4,-4l16,142r5,-4l13,133,8,128,6,122,5,115,6,105r4,-7l13,90r6,-6l15,78,11,70,8,62,8,52,8,41,12,30r5,-9l24,14,32,8,42,4,53,,64,r7,l76,r6,2l87,3r43,l133,3r2,2l136,8r,5xm95,51l93,37,87,29,77,21,64,20r-8,l50,22r-5,3l40,30r-2,5l35,40r-1,6l33,52r1,14l42,74r8,8l64,83r7,l77,80r6,-2l87,73r4,-4l93,63r2,-6l95,51xm108,165r-1,-8l101,152r-9,-5l80,146,43,144r-5,4l34,152r-3,3l29,159r-2,4l27,165r-1,4l26,171r1,10l37,187r11,5l66,194r11,-2l86,191r7,-2l98,185r5,-5l106,176r2,-5l108,165xe" fillcolor="black" stroked="f">
                  <v:path arrowok="t" o:connecttype="custom" o:connectlocs="70913,11113;58306,12700;63034,22754;61458,38629;50952,50271;33618,55034;21011,52388;16284,53446;15233,60854;25213,65088;55680,67734;66710,74613;70913,86784;65660,101071;50427,111125;25213,112713;7879,106892;0,96838;525,86784;3677,79905;11031,73025;3152,64559;5253,51859;7879,41275;4202,27517;8930,11113;22062,2117;37295,0;45699,1588;70913,2646;49902,26988;40447,11113;26264,11642;19961,18521;17334,27517;26264,43392;40447,42334;47800,36513;49902,26988;53053,80434;22587,76200;16284,82021;14183,87313;14183,95780;34668,102659;48851,100013;55680,93134" o:connectangles="0,0,0,0,0,0,0,0,0,0,0,0,0,0,0,0,0,0,0,0,0,0,0,0,0,0,0,0,0,0,0,0,0,0,0,0,0,0,0,0,0,0,0,0,0,0,0"/>
                  <o:lock v:ext="edit" verticies="t"/>
                </v:shape>
                <v:shape id="Freeform 192" o:spid="_x0000_s1213" style="position:absolute;left:11033;top:35480;width:666;height:826;visibility:visible;mso-wrap-style:square;v-text-anchor:top" coordsize="124,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xZmsAA&#10;AADcAAAADwAAAGRycy9kb3ducmV2LnhtbERPy4rCMBTdC/5DuIIb0VRhRKtRnEHBzYCvhctLc22L&#10;zU1NorZ/P1kMuDyc93LdmEq8yPnSsoLxKAFBnFldcq7gct4NZyB8QNZYWSYFLXlYr7qdJabavvlI&#10;r1PIRQxhn6KCIoQ6ldJnBRn0I1sTR+5mncEQoculdviO4aaSkySZSoMlx4YCa/opKLufnkbBN4bf&#10;w3Z6TtqBbB/t1Y+Nw0qpfq/ZLEAEasJH/O/eawVf87g2nolHQK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nxZmsAAAADcAAAADwAAAAAAAAAAAAAAAACYAgAAZHJzL2Rvd25y&#10;ZXYueG1sUEsFBgAAAAAEAAQA9QAAAIUDAAAAAA==&#10;" path="m124,152r,1l123,154r,1l122,155r-3,1l117,156r-3,l111,156r-4,l105,156r-3,l100,155r-2,l98,154r-1,-1l97,152r,-84l97,55,96,48,93,41,90,35,86,30,80,26,74,23r-8,l56,25r-9,6l37,38,26,51r,101l26,153r,1l24,155r-1,l22,156r-2,l17,156r-4,l10,156r-4,l4,156,2,155r-1,l,154r,-1l,152,,7,,6,,5r1,l2,4r2,l6,3r2,l12,3r3,l17,3r3,1l21,4r1,1l23,5r,1l23,7r,20l36,15,48,6,60,1,73,,86,1,97,5r9,6l113,19r5,8l122,37r1,12l124,64r,88xe" fillcolor="black" stroked="f">
                  <v:path arrowok="t" o:connecttype="custom" o:connectlocs="66675,80963;66137,82021;63986,82550;61298,82550;57534,82550;54846,82550;52695,82021;52157,80963;52157,35983;51619,25400;48393,18521;43016,13758;35488,12171;25272,16404;13980,26987;13980,80963;12905,82021;11829,82550;9141,82550;5377,82550;2151,82550;538,82021;0,80963;0,3704;0,2646;1075,2117;3226,1588;6452,1588;9141,1588;11292,2117;12367,2646;12367,3704;19357,7937;32262,529;46242,529;56996,5821;63449,14287;66137,25929;66675,80433" o:connectangles="0,0,0,0,0,0,0,0,0,0,0,0,0,0,0,0,0,0,0,0,0,0,0,0,0,0,0,0,0,0,0,0,0,0,0,0,0,0,0"/>
                </v:shape>
                <v:shape id="Freeform 193" o:spid="_x0000_s1214" style="position:absolute;left:11938;top:35496;width:666;height:826;visibility:visible;mso-wrap-style:square;v-text-anchor:top" coordsize="124,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D8AcUA&#10;AADcAAAADwAAAGRycy9kb3ducmV2LnhtbESPQWvCQBSE74L/YXmFXkQ3KVQ0ugZbWuiloIkHj4/s&#10;MwnNvk13t5r8+26h4HGYmW+YbT6YTlzJ+daygnSRgCCurG65VnAq3+crED4ga+wsk4KRPOS76WSL&#10;mbY3PtK1CLWIEPYZKmhC6DMpfdWQQb+wPXH0LtYZDFG6WmqHtwg3nXxKkqU02HJcaLCn14aqr+LH&#10;KHjB8Hl4W5bJOJPj93j2qXHYKfX4MOw3IAIN4R7+b39oBc/rNfydiUdA7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MPwBxQAAANwAAAAPAAAAAAAAAAAAAAAAAJgCAABkcnMv&#10;ZG93bnJldi54bWxQSwUGAAAAAAQABAD1AAAAigMAAAAA&#10;" path="m124,149r,1l124,151r-1,1l122,152r-1,1l118,153r-2,l113,153r-3,l107,153r-2,l103,152r-1,l101,151r,-1l101,149r,-19l89,142r-13,8l64,155r-12,1l38,155,27,151r-8,-5l12,139,6,129,2,119,1,107,,92,,4,,3,1,2r,l4,1r1,l7,r3,l14,r3,l20,r2,1l25,1r1,1l26,2r1,1l27,4r,84l27,101r1,8l31,117r4,4l38,126r6,4l51,133r7,1l68,133r10,-7l87,118,99,105,99,4r,-1l99,2r1,l101,1r1,l105,r2,l112,r3,l118,r3,1l122,1r1,1l124,2r,1l124,4r,145xe" fillcolor="black" stroked="f">
                  <v:path arrowok="t" o:connecttype="custom" o:connectlocs="66675,79375;66137,80433;65062,80963;62373,80963;59147,80963;56459,80963;54846,80433;54308,79375;54308,68792;40865,79375;27960,82550;14518,79904;6452,73554;1075,62971;0,48683;0,1588;538,1058;2689,529;5377,0;9141,0;11829,529;13980,1058;14518,1588;14518,46567;15056,57679;18820,64029;23659,68792;31187,70908;41941,66675;53232,55562;53232,1588;53770,1058;54846,529;57534,0;61836,0;65062,529;66137,1058;66675,1588;66675,78846" o:connectangles="0,0,0,0,0,0,0,0,0,0,0,0,0,0,0,0,0,0,0,0,0,0,0,0,0,0,0,0,0,0,0,0,0,0,0,0,0,0,0"/>
                </v:shape>
                <v:shape id="Freeform 194" o:spid="_x0000_s1215" style="position:absolute;left:12763;top:35290;width:492;height:1032;visibility:visible;mso-wrap-style:square;v-text-anchor:top" coordsize="95,1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m2ucEA&#10;AADcAAAADwAAAGRycy9kb3ducmV2LnhtbERPz2vCMBS+D/wfwhN2m4ljlFmNUgRBGD3oRDw+mmdb&#10;2rzUJmu7/94cBjt+fL83u8m2YqDe1441LBcKBHHhTM2lhsv34e0ThA/IBlvHpOGXPOy2s5cNpsaN&#10;fKLhHEoRQ9inqKEKoUul9EVFFv3CdcSRu7veYoiwL6XpcYzhtpXvSiXSYs2xocKO9hUVzfnHavi4&#10;NcXj69rdAj2OWZbnzXVFSuvX+ZStQQSawr/4z300GhIV58cz8QjI7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FJtrnBAAAA3AAAAA8AAAAAAAAAAAAAAAAAmAIAAGRycy9kb3du&#10;cmV2LnhtbFBLBQYAAAAABAAEAPUAAACGAwAAAAA=&#10;" path="m95,178r,3l94,185r,3l92,189r-1,1l89,191r-3,1l83,192r-4,2l75,194r-4,1l68,195,58,194r-9,-3l42,189r-6,-6l31,176r-3,-8l26,158r,-12l26,62,6,62,4,61,2,58,1,56,,51,,47,1,46r,-3l2,42r,-1l4,40r1,l6,40r20,l26,5r,-1l27,3r,-1l28,2,31,r2,l36,r3,l43,r3,l48,r1,2l50,2r2,1l53,4r,1l53,40r37,l91,40r1,l92,41r2,1l94,43r1,3l95,47r,4l95,56r-1,2l92,61r-2,1l53,62r,80l53,156r4,8l63,170r10,2l76,172r3,l83,170r2,l86,169r3,-1l90,168r1,l92,168r,l94,169r,l94,170r1,3l95,174r,4xe" fillcolor="black" stroked="f">
                  <v:path arrowok="t" o:connecttype="custom" o:connectlocs="49213,95780;48695,99484;47141,100542;44551,101600;40924,102659;36780,103188;30046,102659;21757,100013;16059,93134;13469,83609;13469,32808;2072,32279;518,29633;0,24871;518,22754;1036,21696;2590,21167;13469,21167;13469,2117;13987,1058;16059,0;18649,0;22275,0;24866,0;25902,1058;27456,2117;27456,21167;47141,21167;47659,21696;48695,22754;49213,24871;49213,29633;47659,32279;27456,32808;27456,82550;32636,89959;39370,91017;42997,89959;44551,89430;46623,88900;47659,88900;48695,89430;48695,89959;49213,92075" o:connectangles="0,0,0,0,0,0,0,0,0,0,0,0,0,0,0,0,0,0,0,0,0,0,0,0,0,0,0,0,0,0,0,0,0,0,0,0,0,0,0,0,0,0,0,0"/>
                </v:shape>
                <v:shape id="Freeform 195" o:spid="_x0000_s1216" style="position:absolute;left:13446;top:35480;width:444;height:826;visibility:visible;mso-wrap-style:square;v-text-anchor:top" coordsize="83,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nCC8QA&#10;AADcAAAADwAAAGRycy9kb3ducmV2LnhtbESPwWrDMBBE74X+g9hCb42UBkxwooTiYii51UlKj4u1&#10;sUytlbFUx83XV4FAjsPMvGHW28l1YqQhtJ41zGcKBHHtTcuNhsO+fFmCCBHZYOeZNPxRgO3m8WGN&#10;ufFn/qSxio1IEA45arAx9rmUobbkMMx8T5y8kx8cxiSHRpoBzwnuOvmqVCYdtpwWLPZUWKp/ql+n&#10;YV+8X3aXb1UvyuXRYnl03LVfWj8/TW8rEJGmeA/f2h9GQ6bmcD2TjoD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JwgvEAAAA3AAAAA8AAAAAAAAAAAAAAAAAmAIAAGRycy9k&#10;b3ducmV2LnhtbFBLBQYAAAAABAAEAPUAAACJAwAAAAA=&#10;" path="m83,17r,4l83,23r,2l82,27r,1l81,28r,2l80,30r-2,l76,28r-1,l72,27r-2,l67,26r-3,l61,26r-5,l53,27r-4,1l45,32r-5,4l35,42r-3,6l25,57r,95l25,153r,1l24,155r-1,l22,156r-3,l16,156r-4,l8,156r-2,l3,156,2,155r-1,l,154r,-1l,152,,7,,6,,5r1,l2,4r1,l6,3r2,l11,3r3,l17,3r2,1l20,4r2,1l23,5r,1l23,7r,21l29,21r5,-6l39,10,44,6,49,3,54,1,57,r5,l65,r2,1l70,1r2,l76,3r2,l80,4r1,1l82,5r,1l83,7r,l83,9r,2l83,14r,3xe" fillcolor="black" stroked="f">
                  <v:path arrowok="t" o:connecttype="custom" o:connectlocs="44450,11113;44450,13229;43914,14817;43379,15875;41772,15875;40166,14817;37488,14287;34275,13758;29990,13758;26242,14817;21422,19050;17137,25400;13389,80433;13389,81492;12317,82021;10175,82550;6427,82550;3213,82550;1071,82021;0,81492;0,80433;0,3175;536,2646;1607,2117;4284,1588;7498,1588;10175,2117;11782,2646;12317,3175;12317,14817;18208,7937;23564,3175;28919,529;33204,0;35881,529;38559,529;41772,1588;43379,2646;43914,3175;44450,3704;44450,5821;44450,8996" o:connectangles="0,0,0,0,0,0,0,0,0,0,0,0,0,0,0,0,0,0,0,0,0,0,0,0,0,0,0,0,0,0,0,0,0,0,0,0,0,0,0,0,0,0"/>
                </v:shape>
                <v:shape id="Freeform 196" o:spid="_x0000_s1217" style="position:absolute;left:14033;top:35179;width:175;height:1127;visibility:visible;mso-wrap-style:square;v-text-anchor:top" coordsize="34,2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NXF8QA&#10;AADcAAAADwAAAGRycy9kb3ducmV2LnhtbESP3YrCMBSE7wXfIRzBG9HUXkipRvEHZWEvxJ8HODTH&#10;tticlCaa+vabhYW9HGbmG2a16U0j3tS52rKC+SwBQVxYXXOp4H47TjMQziNrbCyTgg852KyHgxXm&#10;2ga+0PvqSxEh7HJUUHnf5lK6oiKDbmZb4ug9bGfQR9mVUncYItw0Mk2ShTRYc1yosKV9RcXz+jIK&#10;vi/zQ3oKWdY24f7cfcL5oSdnpcajfrsE4an3/+G/9pdWsEhS+D0Tj4B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zzVxfEAAAA3AAAAA8AAAAAAAAAAAAAAAAAmAIAAGRycy9k&#10;b3ducmV2LnhtbFBLBQYAAAAABAAEAPUAAACJAwAAAAA=&#10;" path="m30,209r,1l30,211r-1,1l27,212r-1,1l24,213r-3,l18,213r-4,l10,213r-2,l7,212r-2,l4,211r,-1l4,209,4,64r,-1l4,62r1,l7,61r1,l10,60r4,l18,60r3,l24,60r2,1l27,61r2,1l30,62r,1l30,64r,145xm34,16r-2,8l30,29r-5,2l16,32,9,31,4,29,2,24,,16,2,8,4,4,9,r9,l25,r5,4l32,8r2,8xe" fillcolor="black" stroked="f">
                  <v:path arrowok="t" o:connecttype="custom" o:connectlocs="15409,110596;15409,111125;15409,111655;14895,112184;13868,112184;13354,112713;12327,112713;10786,112713;9245,112713;7191,112713;5136,112713;4109,112713;3595,112184;2568,112184;2054,111655;2054,111125;2054,110596;2054,33867;2054,33338;2054,32808;2568,32808;3595,32279;4109,32279;5136,31750;7191,31750;9245,31750;10786,31750;12327,31750;13354,32279;13868,32279;14895,32808;15409,32808;15409,33338;15409,33867;15409,110596;17463,8467;16436,12700;15409,15346;12840,16404;8218,16933;4623,16404;2054,15346;1027,12700;0,8467;1027,4233;2054,2117;4623,0;9245,0;12840,0;15409,2117;16436,4233;17463,8467" o:connectangles="0,0,0,0,0,0,0,0,0,0,0,0,0,0,0,0,0,0,0,0,0,0,0,0,0,0,0,0,0,0,0,0,0,0,0,0,0,0,0,0,0,0,0,0,0,0,0,0,0,0,0,0"/>
                  <o:lock v:ext="edit" verticies="t"/>
                </v:shape>
                <v:shape id="Freeform 197" o:spid="_x0000_s1218" style="position:absolute;left:14351;top:35179;width:825;height:1143;visibility:visible;mso-wrap-style:square;v-text-anchor:top" coordsize="156,2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uYacUA&#10;AADcAAAADwAAAGRycy9kb3ducmV2LnhtbESPQWvCQBSE7wX/w/KE3upuGgghuoooLYXSQ9WDx2f2&#10;mYRk38bsVtP++m6h4HGYmW+YxWq0nbjS4BvHGpKZAkFcOtNwpeGwf3nKQfiAbLBzTBq+ycNqOXlY&#10;YGHcjT/puguViBD2BWqoQ+gLKX1Zk0U/cz1x9M5usBiiHCppBrxFuO3ks1KZtNhwXKixp01NZbv7&#10;shrog6rj9vSa/KRHY97bvG1PF6X143Rcz0EEGsM9/N9+MxoylcLfmXgE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S5hpxQAAANwAAAAPAAAAAAAAAAAAAAAAAJgCAABkcnMv&#10;ZG93bnJldi54bWxQSwUGAAAAAAQABAD1AAAAigMAAAAA&#10;" path="m144,61r5,l151,63r1,3l152,69r,140l152,210r,1l151,212r-1,l148,213r-3,l143,213r-4,l135,213r-2,l130,213r-1,-1l128,212r-1,-1l127,210r-2,-1l125,83r-74,l51,163r,14l55,185r6,6l71,193r4,l79,193r2,-2l83,191r3,-1l87,189r1,l90,189r1,l91,189r1,1l92,190r1,1l93,194r,1l93,199r,3l93,206r-1,3l91,210r-1,1l87,212r-2,1l81,213r-2,2l75,215r-4,1l67,216,56,215r-8,-3l40,210r-6,-6l31,197r-4,-8l26,179,24,167r,-84l5,83,2,82,1,79,,77,,72,,68,,67,,64,1,63r,-1l2,61r1,l5,61r19,l24,26r,-1l26,24r,-1l27,23r2,-2l32,21r2,l38,21r4,l44,21r3,l49,23r1,l50,24r1,1l51,26r,35l144,61xm156,16r-1,8l152,29r-4,2l139,32r-9,-1l127,29r-4,-5l123,16r,-8l127,4,132,r7,l148,r4,4l155,8r1,8xm102,61r,xe" fillcolor="black" stroked="f">
                  <v:path arrowok="t" o:connecttype="custom" o:connectlocs="78846,32279;80433,34925;80433,110596;80433,111654;79375,112183;76729,112712;73554,112712;70379,112712;68263,112183;67204,111654;66146,110596;26987,43921;26987,93663;32279,101071;39688,102129;42863,101071;45508,100542;46567,100013;48154,100013;48683,100542;49213,101071;49213,103187;49213,106892;48683,110596;47625,111654;44979,112712;41804,113771;37571,114300;29633,113771;21167,111125;16404,104246;13758,94721;12700,43921;1058,43392;0,40746;0,35983;0,33867;529,32808;1588,32279;12700,32279;12700,13229;13758,12171;15346,11113;17992,11113;22225,11113;24871,11113;26458,12171;26987,13229;26987,32279;82550,8467;80433,15346;73554,16933;67204,15346;65087,8467;67204,2117;73554,0;80433,2117;82550,8467;53975,32279" o:connectangles="0,0,0,0,0,0,0,0,0,0,0,0,0,0,0,0,0,0,0,0,0,0,0,0,0,0,0,0,0,0,0,0,0,0,0,0,0,0,0,0,0,0,0,0,0,0,0,0,0,0,0,0,0,0,0,0,0,0,0"/>
                  <o:lock v:ext="edit" verticies="t"/>
                </v:shape>
                <v:shape id="Freeform 198" o:spid="_x0000_s1219" style="position:absolute;left:15367;top:35480;width:762;height:842;visibility:visible;mso-wrap-style:square;v-text-anchor:top" coordsize="144,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PQMsMA&#10;AADcAAAADwAAAGRycy9kb3ducmV2LnhtbESPQWsCMRSE74L/ITyht5ooxZbVKCIoBS+tSr0+Ns9k&#10;cfOyblJd++ubQsHjMDPfMLNF52txpTZWgTWMhgoEcRlMxVbDYb9+fgMRE7LBOjBpuFOExbzfm2Fh&#10;wo0/6bpLVmQIxwI1uJSaQspYOvIYh6Ehzt4ptB5Tlq2VpsVbhvtajpWaSI8V5wWHDa0clefdt9cQ&#10;Lk7ZjdreG3Mc281P3C4/vl61fhp0yymIRF16hP/b70bDRL3A35l8BOT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aPQMsMAAADcAAAADwAAAAAAAAAAAAAAAACYAgAAZHJzL2Rv&#10;d25yZXYueG1sUEsFBgAAAAAEAAQA9QAAAIgDAAAAAA==&#10;" path="m144,78r-1,17l139,111r-5,13l126,137r-10,10l102,153r-15,5l70,159,53,158,39,154,27,148,17,138,9,127,4,113,,99,,81,,64,4,48,10,35,17,23,28,14,41,6,55,1,73,,90,1r13,5l117,12r9,9l134,32r5,14l143,60r1,18xm116,80r,-11l113,58,111,48r-4,-9l101,32,93,27,84,23,71,22,60,23r-8,4l44,31r-6,7l33,47,29,57,27,68r,11l27,91r2,10l32,112r5,8l42,127r8,5l59,136r12,1l82,136r9,-3l100,128r6,-7l111,113r2,-11l116,92r,-12xe" fillcolor="black" stroked="f">
                  <v:path arrowok="t" o:connecttype="custom" o:connectlocs="75671,50271;70908,65617;61383,77788;46038,83609;28046,83609;14287,78317;4763,67205;0,52388;0,33867;5292,18521;14817,7408;29104,529;47625,529;61912,6350;70908,16933;75671,31750;61383,42334;59796,30692;56621,20638;49213,14288;37571,11642;27517,14288;20108,20108;15346,30163;14287,41804;15346,53446;19579,63500;26458,69850;37571,72496;48154,70380;56092,64030;59796,53975;61383,42334" o:connectangles="0,0,0,0,0,0,0,0,0,0,0,0,0,0,0,0,0,0,0,0,0,0,0,0,0,0,0,0,0,0,0,0,0"/>
                  <o:lock v:ext="edit" verticies="t"/>
                </v:shape>
                <v:shape id="Freeform 199" o:spid="_x0000_s1220" style="position:absolute;left:16335;top:35480;width:667;height:826;visibility:visible;mso-wrap-style:square;v-text-anchor:top" coordsize="125,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ngkcUA&#10;AADcAAAADwAAAGRycy9kb3ducmV2LnhtbESPQWsCMRSE7wX/Q3iCt5q1oJXVKLalIIIHdwu9Pjev&#10;m6XJy3aT1fXfN4WCx2FmvmHW28FZcaEuNJ4VzKYZCOLK64ZrBR/l++MSRIjIGq1nUnCjANvN6GGN&#10;ufZXPtGliLVIEA45KjAxtrmUoTLkMEx9S5y8L985jEl2tdQdXhPcWfmUZQvpsOG0YLClV0PVd9E7&#10;BWX/WRz452Tf9gU9+xdz7M/2qNRkPOxWICIN8R7+b++1gkU2h78z6Qj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GeCRxQAAANwAAAAPAAAAAAAAAAAAAAAAAJgCAABkcnMv&#10;ZG93bnJldi54bWxQSwUGAAAAAAQABAD1AAAAigMAAAAA&#10;" path="m125,152r,1l125,154r-2,1l122,155r-1,1l118,156r-2,l112,156r-3,l105,156r-3,l101,155r-1,l99,154r,-1l99,152r,-84l99,55,96,48,94,41,91,35,86,30,81,26,75,23r-7,l58,25,48,31,38,38,27,51r,101l27,153r-1,1l26,155r-1,l22,156r-2,l17,156r-3,l10,156r-2,l5,156,3,155r-2,l1,154,,153r,-1l,7,,6,1,5r,l3,4r2,l6,3r3,l12,3r4,l19,3r2,1l22,4r2,1l24,5r1,1l25,7r,20l37,15,48,6,61,1,73,,86,1,97,5r10,6l113,19r7,8l122,37r3,12l125,64r,88xe" fillcolor="black" stroked="f">
                  <v:path arrowok="t" o:connecttype="custom" o:connectlocs="66675,80963;65608,82021;64541,82550;61874,82550;58141,82550;54407,82550;53340,82021;52807,80963;52807,35983;51206,25400;48539,18521;43205,13758;36271,12171;25603,16404;14402,26987;14402,80963;13868,82021;11735,82550;9068,82550;5334,82550;2667,82550;533,82021;0,80963;0,3704;533,2646;1600,2117;3200,1588;6401,1588;10135,1588;11735,2117;12802,2646;13335,3704;19736,7937;32537,529;45872,529;57074,5821;64008,14287;66675,25929;66675,80433" o:connectangles="0,0,0,0,0,0,0,0,0,0,0,0,0,0,0,0,0,0,0,0,0,0,0,0,0,0,0,0,0,0,0,0,0,0,0,0,0,0,0"/>
                </v:shape>
                <v:shape id="Freeform 200" o:spid="_x0000_s1221" style="position:absolute;left:17208;top:35480;width:619;height:842;visibility:visible;mso-wrap-style:square;v-text-anchor:top" coordsize="118,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6bdKcMA&#10;AADcAAAADwAAAGRycy9kb3ducmV2LnhtbESPT2vCQBTE70K/w/IKvemmOUSJrlKqgrf6j/b6zD6z&#10;odm3IbvGtJ/eFQSPw8z8hpkteluLjlpfOVbwPkpAEBdOV1wqOB7WwwkIH5A11o5JwR95WMxfBjPM&#10;tbvyjrp9KEWEsM9RgQmhyaX0hSGLfuQa4uidXWsxRNmWUrd4jXBbyzRJMmmx4rhgsKFPQ8Xv/mIV&#10;rOR5G8b9t/GOfvBruUz/u1Oq1Ntr/zEFEagPz/CjvdEKsiSD+5l4BOT8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6bdKcMAAADcAAAADwAAAAAAAAAAAAAAAACYAgAAZHJzL2Rv&#10;d25yZXYueG1sUEsFBgAAAAAEAAQA9QAAAIgDAAAAAA==&#10;" path="m118,152r,2l117,155r-1,l113,156r-2,l107,156r-5,l100,156r-3,-1l96,155r-1,-1l95,152r,-14l85,147r-11,6l63,158r-14,1l38,159,28,156r-8,-3l14,148,7,142,2,133,,126,,115,,104,5,94r5,-9l18,79,28,74,42,70,55,68,71,67r20,l91,55r,-7l90,41,87,35,84,31,80,27,74,25,68,22r-9,l49,22r-8,3l33,27r-6,3l22,32r-5,3l14,37r-2,l11,37,10,36r-1,l7,35r,-2l7,31,6,28r,-2l6,22,7,20r,-3l10,16r2,-2l17,11,23,9,30,6,37,4,44,3,53,r9,l76,1,87,4,97,7r8,8l111,22r4,9l117,42r1,12l118,152xm91,86r-22,l59,86r-9,2l43,90r-6,4l32,97r-2,5l27,107r,6l28,124r5,8l42,137r12,1l64,138r9,-5l82,127r9,-10l91,86xe" fillcolor="black" stroked="f">
                  <v:path arrowok="t" o:connecttype="custom" o:connectlocs="61913,81492;60864,82021;58240,82550;53518,82550;50895,82021;49845,81492;49845,73025;38827,80963;25710,84138;14691,82550;7346,78317;1049,70380;0,60855;2623,49742;9444,41804;22037,37042;37253,35454;47746,29104;47222,21696;44074,16404;38827,13229;30956,11642;21512,13229;14167,15875;8920,18521;6296,19579;5247,19050;3673,18521;3673,16404;3148,13758;3673,10583;5247,8467;8920,5821;15741,3175;23086,1588;32531,0;45648,2117;55092,7938;60339,16404;61913,28575;47746,45509;30956,45509;22562,47625;16790,51329;14167,56621;14691,65617;22037,72496;33580,73025;43024,67205;47746,45509" o:connectangles="0,0,0,0,0,0,0,0,0,0,0,0,0,0,0,0,0,0,0,0,0,0,0,0,0,0,0,0,0,0,0,0,0,0,0,0,0,0,0,0,0,0,0,0,0,0,0,0,0,0"/>
                  <o:lock v:ext="edit" verticies="t"/>
                </v:shape>
                <v:shape id="Freeform 201" o:spid="_x0000_s1222" style="position:absolute;left:18081;top:35131;width:143;height:1175;visibility:visible;mso-wrap-style:square;v-text-anchor:top" coordsize="27,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yxrcUA&#10;AADcAAAADwAAAGRycy9kb3ducmV2LnhtbESP0WrCQBRE3wv+w3KFvjUbRVKJriKCpRRq2+gHXLLX&#10;bDR7N82uJv37rlDo4zAzZ5jlerCNuFHna8cKJkkKgrh0uuZKwfGwe5qD8AFZY+OYFPyQh/Vq9LDE&#10;XLuev+hWhEpECPscFZgQ2lxKXxqy6BPXEkfv5DqLIcqukrrDPsJtI6dpmkmLNccFgy1tDZWX4moV&#10;vPCslt+T98+P8+HNuPP2ejnO9ko9jofNAkSgIfyH/9qvWkGWPsP9TDw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zLGtxQAAANwAAAAPAAAAAAAAAAAAAAAAAJgCAABkcnMv&#10;ZG93bnJldi54bWxQSwUGAAAAAAQABAD1AAAAigMAAAAA&#10;" path="m27,220r,1l26,222r-1,1l24,223r-2,1l20,224r-3,l14,224r-4,l8,224r-3,l3,223r-2,l,222r,-1l,220,,5,,4r,l1,3,3,2r2,l8,r2,l14,r3,l20,r2,2l24,2r1,1l26,4r1,l27,5r,215xe" fillcolor="black" stroked="f">
                  <v:path arrowok="t" o:connecttype="custom" o:connectlocs="14288,115377;14288,115902;13759,116426;13230,116951;12700,116951;11642,117475;10584,117475;8996,117475;7409,117475;5292,117475;4233,117475;2646,117475;1588,116951;529,116951;0,116426;0,115902;0,115377;0,2622;0,2098;0,2098;529,1573;1588,1049;2646,1049;4233,0;5292,0;7409,0;8996,0;10584,0;11642,1049;12700,1049;13230,1573;13759,2098;14288,2098;14288,2622;14288,115377" o:connectangles="0,0,0,0,0,0,0,0,0,0,0,0,0,0,0,0,0,0,0,0,0,0,0,0,0,0,0,0,0,0,0,0,0,0,0"/>
                </v:shape>
                <v:shape id="Freeform 202" o:spid="_x0000_s1223" style="position:absolute;left:18780;top:35115;width:508;height:1191;visibility:visible;mso-wrap-style:square;v-text-anchor:top" coordsize="97,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IujrwA&#10;AADcAAAADwAAAGRycy9kb3ducmV2LnhtbERPSwrCMBDdC94hjOBOUwVFqlFEqLpxYfUAQzM2xWZS&#10;mljr7c1CcPl4/82ut7XoqPWVYwWzaQKCuHC64lLB/ZZNViB8QNZYOyYFH/Kw2w4HG0y1e/OVujyU&#10;IoawT1GBCaFJpfSFIYt+6hriyD1cazFE2JZSt/iO4baW8yRZSosVxwaDDR0MFc/8ZRUsivmly6g+&#10;6Rllh8XRfY6Gc6XGo36/BhGoD3/xz33WCpZJXBvPxCMgt1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aAi6OvAAAANwAAAAPAAAAAAAAAAAAAAAAAJgCAABkcnMvZG93bnJldi54&#10;bWxQSwUGAAAAAAQABAD1AAAAgQMAAAAA&#10;" path="m97,17r,3l97,22r,2l96,25r,1l95,27r,l94,27r-2,l91,26r-2,l87,25,84,24r-3,l78,22r-4,l68,22r-4,3l59,27r-2,4l54,35r-1,6l52,48r,9l52,73r32,l85,73r1,l87,74r,1l89,76r,3l90,80r,4l89,89r-2,2l86,94r-2,1l52,95r,126l52,222r,1l51,224r-2,l48,225r-2,l42,225r-4,l35,225r-3,l30,225r-2,-1l27,224r-1,-1l26,222r,-1l26,95,5,95,2,94,1,91,,89,,84,,80,,79,,76,1,75r,-1l2,73r2,l5,73r21,l26,58r,-15l28,32,32,21r5,-7l43,7,52,4,60,1,71,r7,l83,1r4,2l91,4r3,1l95,6r1,1l96,9r1,1l97,12r,3l97,17xe" fillcolor="black" stroked="f">
                  <v:path arrowok="t" o:connecttype="custom" o:connectlocs="50800,10583;50800,12700;50276,13758;49753,14288;48181,14288;46610,13758;43992,12700;40849,11642;35612,11642;30899,14288;28280,18521;27233,25400;27233,38629;44515,38629;45563,39158;46610,40217;47134,42334;46610,47096;45039,49742;27233,50271;27233,117475;26709,118534;25138,119063;21996,119063;18330,119063;15711,119063;14140,118534;13616,117475;13616,50271;1047,49742;0,47096;0,42334;0,40217;524,39158;2095,38629;13616,38629;13616,22754;16759,11113;22520,3704;31423,529;40849,0;45563,1588;49229,2646;50276,3704;50800,5292;50800,7938" o:connectangles="0,0,0,0,0,0,0,0,0,0,0,0,0,0,0,0,0,0,0,0,0,0,0,0,0,0,0,0,0,0,0,0,0,0,0,0,0,0,0,0,0,0,0,0,0,0"/>
                </v:shape>
                <v:shape id="Freeform 203" o:spid="_x0000_s1224" style="position:absolute;left:19319;top:35480;width:620;height:842;visibility:visible;mso-wrap-style:square;v-text-anchor:top" coordsize="118,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lJW8QA&#10;AADcAAAADwAAAGRycy9kb3ducmV2LnhtbESPzW7CMBCE70h9B2sr9QYOOVAIGIRKK/VW/gTXJV7i&#10;iHgdxW5I+/QYCYnjaGa+0cwWna1ES40vHSsYDhIQxLnTJRcK9ruv/hiED8gaK8ek4I88LOYvvRlm&#10;2l15Q+02FCJC2GeowIRQZ1L63JBFP3A1cfTOrrEYomwKqRu8RritZJokI2mx5LhgsKYPQ/ll+2sV&#10;fMrzOrx3B+MdHfFntUr/21Oq1Ntrt5yCCNSFZ/jR/tYKRskE7mfiEZDz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o5SVvEAAAA3AAAAA8AAAAAAAAAAAAAAAAAmAIAAGRycy9k&#10;b3ducmV2LnhtbFBLBQYAAAAABAAEAPUAAACJAwAAAAA=&#10;" path="m118,152r,2l117,155r-1,l114,156r-3,l107,156r-3,l101,156r-2,-1l98,155r-2,-1l96,152r,-14l86,147r-11,6l63,158r-12,1l40,159,30,156r-9,-3l14,148,8,142,4,133,1,126,,115,1,104,5,94r6,-9l20,79,30,74,42,70,57,68,73,67r20,l93,55r,-7l91,41,89,35,85,31,80,27,75,25,68,22r-9,l50,22r-8,3l35,27r-6,3l22,32r-3,3l15,37r-2,l11,37,10,36r,l9,35,8,33r,-2l8,28r,-2l8,22r,-2l9,17r1,-1l14,14r5,-3l24,9,30,6,37,4,46,3,53,r9,l77,1,89,4,99,7r7,8l112,22r4,9l118,42r,12l118,152xm93,86r-23,l59,86r-8,2l43,90r-6,4l32,97r-2,5l27,107r,6l29,124r6,8l42,137r12,1l64,138r10,-5l83,127,93,117r,-31xe" fillcolor="black" stroked="f">
                  <v:path arrowok="t" o:connecttype="custom" o:connectlocs="61913,81492;60864,82021;58240,82550;54567,82550;51944,82021;50370,81492;50370,73025;39351,80963;26759,84138;15741,82550;7346,78317;2099,70380;0,60855;2623,49742;10494,41804;22037,37042;38302,35454;48796,29104;47746,21696;44598,16404;39351,13229;30956,11642;22037,13229;15216,15875;9969,18521;6821,19579;5247,19050;4722,18521;4197,16404;4197,13758;4197,10583;5247,8467;9969,5821;15741,3175;24136,1588;32531,0;46697,2117;55617,7938;60864,16404;61913,28575;48796,45509;30956,45509;22562,47625;16790,51329;14167,56621;15216,65617;22037,72496;33580,73025;43549,67205;48796,45509" o:connectangles="0,0,0,0,0,0,0,0,0,0,0,0,0,0,0,0,0,0,0,0,0,0,0,0,0,0,0,0,0,0,0,0,0,0,0,0,0,0,0,0,0,0,0,0,0,0,0,0,0,0"/>
                  <o:lock v:ext="edit" verticies="t"/>
                </v:shape>
                <v:shape id="Freeform 204" o:spid="_x0000_s1225" style="position:absolute;left:20145;top:35480;width:603;height:842;visibility:visible;mso-wrap-style:square;v-text-anchor:top" coordsize="114,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ab9cIA&#10;AADcAAAADwAAAGRycy9kb3ducmV2LnhtbERPXWvCMBR9F/wP4Qp7m2nH1kk1igwsYwi6qu+X5toU&#10;m5vSZNrt15uHgY+H871YDbYVV+p941hBOk1AEFdON1wrOB42zzMQPiBrbB2Tgl/ysFqORwvMtbvx&#10;N13LUIsYwj5HBSaELpfSV4Ys+qnriCN3dr3FEGFfS93jLYbbVr4kSSYtNhwbDHb0Yai6lD9Wwd/W&#10;FGXxtXuz+5pPabZ73bwXTqmnybCegwg0hIf43/2pFWRpnB/PxCMgl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Vpv1wgAAANwAAAAPAAAAAAAAAAAAAAAAAJgCAABkcnMvZG93&#10;bnJldi54bWxQSwUGAAAAAAQABAD1AAAAhwMAAAAA&#10;" path="m114,129r,4l114,134r,3l113,138r,1l112,140r,2l109,144r-2,1l103,149r-5,3l92,154r-6,2l79,158r-7,1l65,159,49,158,37,154,26,148r-9,-9l10,128,5,115,1,100,,81,1,62,6,44,11,31,19,20,29,11,40,5,54,1,67,r8,1l81,1r6,3l93,5r5,2l102,10r5,2l109,15r2,1l112,17r,2l113,21r,1l113,23r,3l113,28r,7l112,37r-1,2l108,39r-2,l103,37,99,35,95,31,90,28,83,26,76,23,67,22r-9,1l43,31r-5,6l33,46,28,67r,13l28,94r2,11l33,115r5,7l44,128r6,5l59,136r8,l76,136r7,-3l91,131r5,-4l101,123r3,-2l108,118r1,l111,118r1,l113,120r,1l113,122r1,2l114,127r,2xe" fillcolor="black" stroked="f">
                  <v:path arrowok="t" o:connecttype="custom" o:connectlocs="60325,70380;60325,72496;59796,73555;59267,75142;56621,76730;51858,80434;45508,82550;38100,84138;25929,83609;13758,78317;5292,67734;529,52917;529,32809;5821,16404;15346,5821;28575,529;39688,529;46038,2117;51858,3704;56621,6350;58737,8467;59267,10054;59796,11642;59796,13758;59796,18521;58737,20638;56092,20638;52387,18521;47625,14817;40217,12171;30692,12171;20108,19579;14817,35454;14817,49742;17463,60855;23283,67734;31221,71967;40217,71967;48154,69321;53446,65088;57150,62442;58737,62442;59796,63500;59796,64559;60325,67205" o:connectangles="0,0,0,0,0,0,0,0,0,0,0,0,0,0,0,0,0,0,0,0,0,0,0,0,0,0,0,0,0,0,0,0,0,0,0,0,0,0,0,0,0,0,0,0,0"/>
                </v:shape>
                <v:shape id="Freeform 206" o:spid="_x0000_s1226" style="position:absolute;left:20843;top:35290;width:493;height:1032;visibility:visible;mso-wrap-style:square;v-text-anchor:top" coordsize="95,1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9yF/8QA&#10;AADcAAAADwAAAGRycy9kb3ducmV2LnhtbESPT4vCMBTE78J+h/AWvGlaEXG7pqUsCMLiwT+Ix0fz&#10;ti1tXmqT1frtjSB4HGbmN8wqG0wrrtS72rKCeBqBIC6srrlUcDysJ0sQziNrbC2Tgjs5yNKP0QoT&#10;bW+8o+velyJA2CWooPK+S6R0RUUG3dR2xMH7s71BH2RfSt3jLcBNK2dRtJAGaw4LFXb0U1HR7P+N&#10;gvm5KS6/p+7s6bLJ8+22OX1RpNT4c8i/QXga/Dv8am+0gkUcw/NMOAIyf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vchf/EAAAA3AAAAA8AAAAAAAAAAAAAAAAAmAIAAGRycy9k&#10;b3ducmV2LnhtbFBLBQYAAAAABAAEAPUAAACJAwAAAAA=&#10;" path="m95,178r-1,3l94,185r-1,3l93,189r-3,1l88,191r-3,1l83,192r-4,2l75,194r-3,1l68,195,57,194r-9,-3l41,189r-5,-6l31,176r-2,-8l26,158r,-12l26,62,5,62,3,61,1,58,,56,,51,,47,,46,1,43r,-1l3,41r,-1l4,40r1,l26,40,26,5r,-1l26,3,27,2r2,l30,r2,l35,r3,l42,r4,l48,r1,2l51,2r1,1l52,4r,1l52,40r37,l90,40r1,l93,41r,1l94,43r,3l95,47r,4l94,56r-1,2l91,61r-2,1l52,62r,80l53,156r4,8l62,170r11,2l77,172r2,l82,170r2,l86,169r2,-1l90,168r1,l91,168r2,l93,169r1,l94,170r,3l95,174r,4xe" fillcolor="black" stroked="f">
                  <v:path arrowok="t" o:connecttype="custom" o:connectlocs="48695,95780;48177,99484;46623,100542;44033,101600;40924,102659;37298,103188;29528,102659;21239,100013;16059,93134;13469,83609;13469,32808;1554,32279;0,29633;0,24871;518,22754;1554,21696;2072,21167;13469,21167;13469,2117;13987,1058;15541,0;18131,0;21757,0;24866,0;26420,1058;26938,2117;26938,21167;46623,21167;48177,21696;48695,22754;49213,24871;48695,29633;47141,32279;26938,32808;27456,82550;32118,89959;39888,91017;42479,89959;44551,89430;46623,88900;47141,88900;48177,89430;48695,89959;49213,92075" o:connectangles="0,0,0,0,0,0,0,0,0,0,0,0,0,0,0,0,0,0,0,0,0,0,0,0,0,0,0,0,0,0,0,0,0,0,0,0,0,0,0,0,0,0,0,0"/>
                </v:shape>
                <v:shape id="Freeform 207" o:spid="_x0000_s1227" style="position:absolute;left:21447;top:35480;width:778;height:842;visibility:visible;mso-wrap-style:square;v-text-anchor:top" coordsize="145,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9Jq8UA&#10;AADcAAAADwAAAGRycy9kb3ducmV2LnhtbESPQWvCQBSE74X+h+UJ3uomHkIbXUULihQK1rSIt2f2&#10;NRuafRuyW5P++64geBxm5htmvhxsIy7U+dqxgnSSgCAuna65UvBZbJ6eQfiArLFxTAr+yMNy8fgw&#10;x1y7nj/ocgiViBD2OSowIbS5lL40ZNFPXEscvW/XWQxRdpXUHfYRbhs5TZJMWqw5Lhhs6dVQ+XP4&#10;tQoQ+/ObM9v37MUlxfr4tcf0tFJqPBpWMxCBhnAP39o7rSBLp3A9E4+AXP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L0mrxQAAANwAAAAPAAAAAAAAAAAAAAAAAJgCAABkcnMv&#10;ZG93bnJldi54bWxQSwUGAAAAAAQABAD1AAAAigMAAAAA&#10;" path="m145,78r-1,17l140,111r-6,13l127,137r-11,10l103,153r-14,5l71,159,54,158,39,154,27,148,18,138,10,127,5,113,1,99,,81,1,64,5,48,10,35,18,23,28,14,42,6,57,1,74,,91,1r14,5l118,12r9,9l135,32r5,14l144,60r1,18xm117,80r,-11l115,58,112,48r-5,-9l102,32,94,27,85,23,73,22,62,23r-9,4l44,31r-5,7l34,47,31,57,28,68r,11l28,91r3,10l33,112r5,8l43,127r9,5l60,136r13,1l84,136r8,-3l101,128r5,-7l111,113r4,-11l117,92r,-12xe" fillcolor="black" stroked="f">
                  <v:path arrowok="t" o:connecttype="custom" o:connectlocs="77252,50271;71887,65617;62230,77788;47746,83609;28969,83609;14485,78317;5365,67205;536,52388;536,33867;5365,18521;15021,7408;30579,529;48819,529;63303,6350;72423,16933;77252,31750;62767,42334;61694,30692;57402,20638;50428,14288;39162,11642;28433,14288;20922,20108;16631,30163;15021,41804;16631,53446;20386,63500;27896,69850;39162,72496;49355,70380;56866,64030;61694,53975;62767,42334" o:connectangles="0,0,0,0,0,0,0,0,0,0,0,0,0,0,0,0,0,0,0,0,0,0,0,0,0,0,0,0,0,0,0,0,0"/>
                  <o:lock v:ext="edit" verticies="t"/>
                </v:shape>
                <v:shape id="Freeform 208" o:spid="_x0000_s1228" style="position:absolute;left:22431;top:35480;width:444;height:826;visibility:visible;mso-wrap-style:square;v-text-anchor:top" coordsize="85,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1RWMYA&#10;AADcAAAADwAAAGRycy9kb3ducmV2LnhtbESPW2vCQBSE3wv+h+UIfSm6sYJIdBXRFhR8sF7ej9mT&#10;C2bPptltEv313YLQx2FmvmHmy86UoqHaFZYVjIYRCOLE6oIzBefT52AKwnlkjaVlUnAnB8tF72WO&#10;sbYtf1Fz9JkIEHYxKsi9r2IpXZKTQTe0FXHwUlsb9EHWmdQ1tgFuSvkeRRNpsOCwkGNF65yS2/HH&#10;KDic377b7LG57lK//7iuInmp0kap1363moHw1Pn/8LO91QomozH8nQlHQC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c1RWMYAAADcAAAADwAAAAAAAAAAAAAAAACYAgAAZHJz&#10;L2Rvd25yZXYueG1sUEsFBgAAAAAEAAQA9QAAAIsDAAAAAA==&#10;" path="m85,17r,4l85,23r-2,2l83,27r,1l82,28r-1,2l80,30r-2,l77,28r-2,l72,27r-1,l67,26r-2,l61,26r-4,l54,27r-4,1l45,32r-4,4l36,42r-4,6l27,57r,95l27,153r-2,1l25,155r-1,l22,156r-3,l17,156r-4,l9,156r-2,l4,156,2,155r-1,l1,154,,153r,-1l,7,,6,1,5r,l2,4r1,l6,3r2,l12,3r4,l18,3r2,1l22,4r1,1l23,5r1,1l24,7r,21l29,21r6,-6l40,10,45,6,49,3,54,1,59,r5,l65,r2,1l71,1r2,l76,3r2,l81,4r1,1l83,5r,1l83,7r,l85,9r,2l85,14r,3xe" fillcolor="black" stroked="f">
                  <v:path arrowok="t" o:connecttype="custom" o:connectlocs="44450,11113;43404,13229;43404,14817;42358,15875;40789,15875;39221,14817;37129,14287;33991,13758;29808,13758;26147,14817;21441,19050;16734,25400;14119,80433;13074,81492;12551,82021;9936,82550;6798,82550;3661,82550;1046,82021;523,81492;0,80433;0,3175;523,2646;1569,2117;4184,1588;8367,1588;10459,2117;12028,2646;12551,3175;12551,14817;18303,7937;23532,3175;28239,529;33468,0;35037,529;38175,529;40789,1588;42881,2646;43404,3175;43404,3704;44450,5821;44450,8996" o:connectangles="0,0,0,0,0,0,0,0,0,0,0,0,0,0,0,0,0,0,0,0,0,0,0,0,0,0,0,0,0,0,0,0,0,0,0,0,0,0,0,0,0,0"/>
                </v:shape>
                <v:shape id="Freeform 209" o:spid="_x0000_s1229" style="position:absolute;left:22939;top:35480;width:540;height:842;visibility:visible;mso-wrap-style:square;v-text-anchor:top" coordsize="102,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T7xMYA&#10;AADcAAAADwAAAGRycy9kb3ducmV2LnhtbESPQWvCQBSE7wX/w/IEL6IbRYKkbkIpClXoIerF2yP7&#10;mg3Nvk2zW037691CweMwM98wm2KwrbhS7xvHChbzBARx5XTDtYLzaTdbg/ABWWPrmBT8kIciHz1t&#10;MNPuxiVdj6EWEcI+QwUmhC6T0leGLPq564ij9+F6iyHKvpa6x1uE21YukySVFhuOCwY7ejVUfR6/&#10;rYKv1fLcnvaH8v2Srqdmm9K0/CWlJuPh5RlEoCE8wv/tN60gXazg70w8AjK/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8T7xMYAAADcAAAADwAAAAAAAAAAAAAAAACYAgAAZHJz&#10;L2Rvd25yZXYueG1sUEsFBgAAAAAEAAQA9QAAAIsDAAAAAA==&#10;" path="m102,112r,11l98,132r-5,8l87,147r-8,6l69,156r-11,3l45,159r-7,l31,158r-7,-2l18,155r-5,-2l10,152,6,149,4,148,2,145,1,143r,-4l,136r,-4l1,129r,-1l1,127r1,-1l2,124r2,l5,124r2,l10,126r3,2l18,131r6,2l31,136r7,2l47,138r6,l59,137r5,-3l68,132r3,-3l74,124r2,-3l76,115r,-7l74,105r-4,-4l65,97,60,94,54,91,47,89,40,86,33,84,27,80,21,76,16,71,11,67,7,59,5,52,4,43,5,35,7,27r4,-7l17,14,24,7,33,4,44,1,56,r7,l68,1r6,2l79,4r3,1l86,7r4,2l91,10r2,1l93,12r2,2l95,15r,1l95,17r,2l95,21r,4l95,26r,2l93,30r,1l92,32r,l91,32r-1,l87,30,84,28,80,26,75,25,70,22,64,21r-8,l49,21r-5,1l39,25r-3,2l33,30r-2,3l29,37r,5l29,48r3,4l36,57r4,2l47,63r6,2l59,68r7,2l72,74r7,2l86,80r5,5l96,90r4,6l102,104r,8xe" fillcolor="black" stroked="f">
                  <v:path arrowok="t" o:connecttype="custom" o:connectlocs="53975,65088;49213,74084;41804,80963;30692,84138;20108,84138;12700,82550;6879,80963;3175,78846;1058,76730;529,73555;0,69850;529,67734;1058,66675;2117,65617;3704,65617;6879,67734;12700,70380;20108,73025;28046,73025;33867,70909;37571,68263;40217,64030;40217,57150;37042,53446;31750,49742;24871,47096;17463,44450;11113,40217;5821,35454;2646,27517;2646,18521;5821,10583;12700,3704;23283,529;33338,0;39158,1588;43392,2646;47625,4763;49213,5821;50271,7408;50271,8467;50271,10054;50271,13229;50271,14817;49213,16404;48683,16933;47625,16933;44450,14817;39688,13229;33867,11113;25929,11113;20638,13229;17463,15875;15346,19579;15346,25400;19050,30163;24871,33338;31221,35984;38100,39159;45508,42334;50800,47625;53975,55034" o:connectangles="0,0,0,0,0,0,0,0,0,0,0,0,0,0,0,0,0,0,0,0,0,0,0,0,0,0,0,0,0,0,0,0,0,0,0,0,0,0,0,0,0,0,0,0,0,0,0,0,0,0,0,0,0,0,0,0,0,0,0,0,0,0"/>
                </v:shape>
                <v:rect id="Rectangle 210" o:spid="_x0000_s1230" style="position:absolute;left:54879;top:26543;width:26321;height:12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8QAcUA&#10;AADcAAAADwAAAGRycy9kb3ducmV2LnhtbESPQWvCQBSE74X+h+UVvNVNBKVEVykVRcWDtUU9vmaf&#10;2dDs25BdY/z3rlDocZiZb5jJrLOVaKnxpWMFaT8BQZw7XXKh4Ptr8foGwgdkjZVjUnAjD7Pp89ME&#10;M+2u/EntPhQiQthnqMCEUGdS+tyQRd93NXH0zq6xGKJsCqkbvEa4reQgSUbSYslxwWBNH4by3/3F&#10;KtjY9ryc/6R4PFSmOJmtXN92UqneS/c+BhGoC//hv/ZKKxilQ3iciUdAT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bxABxQAAANwAAAAPAAAAAAAAAAAAAAAAAJgCAABkcnMv&#10;ZG93bnJldi54bWxQSwUGAAAAAAQABAD1AAAAigMAAAAA&#10;" fillcolor="#ededed" strokecolor="#ccc"/>
                <v:rect id="Rectangle 211" o:spid="_x0000_s1231" style="position:absolute;left:56324;top:31337;width:413;height: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s1esYA&#10;AADcAAAADwAAAGRycy9kb3ducmV2LnhtbESPQWsCMRSE74L/ITyhN80q7aKrUbRQ8CJU7aHenpvn&#10;7uLmZZukuvXXN4LgcZiZb5jZojW1uJDzlWUFw0ECgji3uuJCwdf+oz8G4QOyxtoyKfgjD4t5tzPD&#10;TNsrb+myC4WIEPYZKihDaDIpfV6SQT+wDXH0TtYZDFG6QmqH1wg3tRwlSSoNVhwXSmzovaT8vPs1&#10;ClaT8ern85U3t+3xQIfv4/lt5BKlXnrtcgoiUBue4Ud7rRWkwxTuZ+IRkP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Xs1esYAAADcAAAADwAAAAAAAAAAAAAAAACYAgAAZHJz&#10;L2Rvd25yZXYueG1sUEsFBgAAAAAEAAQA9QAAAIsDAAAAAA==&#10;" fillcolor="black" stroked="f"/>
                <v:shape id="Freeform 212" o:spid="_x0000_s1232" style="position:absolute;left:57642;top:30908;width:143;height:1111;visibility:visible;mso-wrap-style:square;v-text-anchor:top" coordsize="27,2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OtYsQA&#10;AADcAAAADwAAAGRycy9kb3ducmV2LnhtbESPS2vDMBCE74X8B7GB3hrZJS/cyKFNKbi35kHOi7Wx&#10;3FgrY6m2+++jQiHHYWa+YTbb0Taip87XjhWkswQEcel0zZWC0/HjaQ3CB2SNjWNS8EsetvnkYYOZ&#10;dgPvqT+ESkQI+wwVmBDaTEpfGrLoZ64ljt7FdRZDlF0ldYdDhNtGPifJUlqsOS4YbGlnqLwefqyC&#10;a/H5dSnO9GZWu3lNZ/e9eJ8flXqcjq8vIAKN4R7+bxdawTJdwd+ZeARk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9TrWLEAAAA3AAAAA8AAAAAAAAAAAAAAAAAmAIAAGRycy9k&#10;b3ducmV2LnhtbFBLBQYAAAAABAAEAPUAAACJAwAAAAA=&#10;" path="m27,205r,1l27,207r-1,l25,208r-3,l20,210r-3,l14,210r-4,l7,210,4,208r-1,l1,207r-1,l,206r,-1l,5,,4,,3r1,l3,2r2,l7,r3,l14,r3,l20,r2,2l25,2r1,1l27,3r,1l27,5r,200xe" fillcolor="black" stroked="f">
                  <v:path arrowok="t" o:connecttype="custom" o:connectlocs="14288,108479;14288,109008;14288,109537;13759,109537;13230,110067;11642,110067;10584,111125;8996,111125;7409,111125;5292,111125;3704,111125;2117,110067;1588,110067;529,109537;0,109537;0,109008;0,108479;0,2646;0,2117;0,1588;529,1588;1588,1058;2646,1058;3704,0;5292,0;7409,0;8996,0;10584,0;11642,1058;13230,1058;13759,1588;14288,1588;14288,2117;14288,2646;14288,108479" o:connectangles="0,0,0,0,0,0,0,0,0,0,0,0,0,0,0,0,0,0,0,0,0,0,0,0,0,0,0,0,0,0,0,0,0,0,0"/>
                </v:shape>
                <v:shape id="Freeform 213" o:spid="_x0000_s1233" style="position:absolute;left:58054;top:31178;width:651;height:841;visibility:visible;mso-wrap-style:square;v-text-anchor:top" coordsize="124,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rv6b0A&#10;AADcAAAADwAAAGRycy9kb3ducmV2LnhtbERPyQrCMBC9C/5DGMGLaOqCSjWKCop4c8Hz0IxtsZmU&#10;Jtb69+YgeHy8fbluTCFqqlxuWcFwEIEgTqzOOVVwu+77cxDOI2ssLJOCDzlYr9qtJcbavvlM9cWn&#10;IoSwi1FB5n0ZS+mSjAy6gS2JA/ewlUEfYJVKXeE7hJtCjqJoKg3mHBoyLGmXUfK8vIyC5hVhPUnO&#10;6ahHmy0d7uP9aTZWqttpNgsQnhr/F//cR61gOgxrw5lwBOTq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H3rv6b0AAADcAAAADwAAAAAAAAAAAAAAAACYAgAAZHJzL2Rvd25yZXYu&#10;eG1sUEsFBgAAAAAEAAQA9QAAAIIDAAAAAA==&#10;" path="m124,152r,1l124,154r-1,l122,155r-1,l118,157r-2,l112,157r-4,l105,157r-3,-2l101,155r-1,-1l98,154r,-1l98,152r,-85l98,56,96,47,94,40,91,35,86,30,81,26,75,24r-7,l58,24,48,30,38,38,27,51r,101l27,153r-1,1l26,154r-1,1l22,155r-2,2l17,157r-4,l10,157r-3,l5,155r-3,l1,154r,l,153r,-1l,8,,6,1,5,1,4r1,l5,3r1,l9,3r3,l16,3r2,l21,3r1,1l23,4r,1l25,6r,2l25,26,37,14,48,6,60,2,73,,86,2,97,5r10,5l113,18r6,9l122,37r2,13l124,63r,89xe" fillcolor="black" stroked="f">
                  <v:path arrowok="t" o:connecttype="custom" o:connectlocs="65088,81994;64563,82530;63513,83066;60889,84138;56690,84138;53540,83066;52490,82530;51441,81994;51441,35906;50391,25188;47766,18757;42517,13934;35693,12862;25195,16077;14172,27331;14172,81994;13647,82530;11548,83066;8923,84138;5249,84138;2625,83066;525,82530;0,81994;0,4287;525,2680;1050,2144;3149,1608;6299,1608;9448,1608;11548,2144;12073,2680;13123,4287;19421,7503;31494,1072;45142,1072;56165,5359;62463,14470;65088,26796;65088,81458" o:connectangles="0,0,0,0,0,0,0,0,0,0,0,0,0,0,0,0,0,0,0,0,0,0,0,0,0,0,0,0,0,0,0,0,0,0,0,0,0,0,0"/>
                </v:shape>
                <v:shape id="Freeform 214" o:spid="_x0000_s1234" style="position:absolute;left:58848;top:30988;width:508;height:1031;visibility:visible;mso-wrap-style:square;v-text-anchor:top" coordsize="95,1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qJ+cMA&#10;AADcAAAADwAAAGRycy9kb3ducmV2LnhtbESPzarCMBSE98J9h3AEd5oqIrYapVwQBHHhD+Ly0Bzb&#10;0uakNlF73/5GEFwOM/MNs1x3phZPal1pWcF4FIEgzqwuOVdwPm2GcxDOI2usLZOCP3KwXv30lpho&#10;++IDPY8+FwHCLkEFhfdNIqXLCjLoRrYhDt7NtgZ9kG0udYuvADe1nETRTBosOSwU2NBvQVl1fBgF&#10;02uV3XeX5urpvk3T/b66xBQpNeh36QKEp85/w5/2ViuYjWN4nwlH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aqJ+cMAAADcAAAADwAAAAAAAAAAAAAAAACYAgAAZHJzL2Rv&#10;d25yZXYueG1sUEsFBgAAAAAEAAQA9QAAAIgDAAAAAA==&#10;" path="m95,178r,5l94,185r,3l93,190r-2,1l89,192r-4,l83,194r-4,1l75,195r-3,l68,195r-10,l49,192r-8,-3l36,184r-5,-8l29,168,26,158r,-11l26,62,6,62r-2,l1,59,,57,,51,,48,1,46r,-1l1,42,3,41r1,l5,40r1,l26,40,26,5r,l26,4,27,3r2,l30,2r2,l36,r4,l43,r3,2l48,2r1,1l51,3r1,1l52,5r,l52,40r38,l91,40r,1l93,41r1,1l94,45r1,1l95,48r,3l95,57r-1,2l91,62r-1,l52,62r,81l53,157r4,8l63,172r10,1l77,173r2,l81,172r3,-2l86,170r2,-1l90,169r1,-1l91,168r2,1l94,169r,1l94,172r1,1l95,175r,3xe" fillcolor="black" stroked="f">
                  <v:path arrowok="t" o:connecttype="custom" o:connectlocs="50800,96838;50265,99484;48661,101071;45453,101600;42244,103188;38501,103188;31015,103188;21924,100013;16577,93134;13903,83609;13903,32808;2139,32808;0,30163;0,25400;535,23813;1604,21696;2674,21167;13903,21167;13903,2646;14438,1588;16042,1058;19251,0;22994,0;25667,1058;27272,1588;27806,2646;27806,21167;48661,21167;49731,21696;50265,23813;50800,25400;50800,30163;48661,32808;27806,32808;28341,83080;33688,91017;41175,91546;43314,91017;45987,89959;48126,89430;48661,88900;50265,89430;50265,91017;50800,92605" o:connectangles="0,0,0,0,0,0,0,0,0,0,0,0,0,0,0,0,0,0,0,0,0,0,0,0,0,0,0,0,0,0,0,0,0,0,0,0,0,0,0,0,0,0,0,0"/>
                </v:shape>
                <v:shape id="Freeform 215" o:spid="_x0000_s1235" style="position:absolute;left:59467;top:31178;width:699;height:841;visibility:visible;mso-wrap-style:square;v-text-anchor:top" coordsize="133,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EKf8EA&#10;AADcAAAADwAAAGRycy9kb3ducmV2LnhtbERPzWrCQBC+F/oOyxR6q5tGDBpdRVqk9tJS9QGG7JiE&#10;ZmfD7qrJ2zuHQo8f3/9qM7hOXSnE1rOB10kGirjytuXawOm4e5mDignZYueZDIwUYbN+fFhhaf2N&#10;f+h6SLWSEI4lGmhS6kutY9WQwzjxPbFwZx8cJoGh1jbgTcJdp/MsK7TDlqWhwZ7eGqp+DxdnoHgf&#10;7V5/jdPtd7XYfXTFZ96GmTHPT8N2CSrRkP7Ff+69FV8u8+WMHAG9v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ZRCn/BAAAA3AAAAA8AAAAAAAAAAAAAAAAAmAIAAGRycy9kb3du&#10;cmV2LnhtbFBLBQYAAAAABAAEAPUAAACGAwAAAAA=&#10;" path="m133,73r-1,6l130,83r-3,1l123,85r-94,l29,96r2,10l33,116r5,7l45,130r8,3l63,137r12,l85,137r9,-1l101,133r6,-1l112,130r5,-2l121,127r1,-1l123,126r2,1l126,127r,1l126,130r1,2l127,133r,4l127,138r,3l127,142r-1,1l126,144r,2l125,146r,1l122,148r-4,3l115,152r-8,2l100,155r-9,2l83,158r-10,1l56,158,41,154,29,148,19,139,10,128,5,115,1,99,,80,1,62,5,47,10,32,19,21,29,13,41,5,54,2,69,,85,2,99,5r11,6l118,20r7,10l130,42r2,12l133,68r,5xm106,66r,-10l101,38,98,32,91,27,78,21r-10,l59,21r-8,4l45,29r-7,6l35,41r-4,7l29,57r,9l106,66xe" fillcolor="black" stroked="f">
                  <v:path arrowok="t" o:connecttype="custom" o:connectlocs="69325,41804;66699,44450;15230,44979;16281,56092;19957,65088;27835,70380;39389,72496;49368,71967;56195,69850;61447,67734;64073,66675;65648,67205;66174,67734;66699,69850;66699,72496;66699,74613;66174,75671;66174,77259;65648,77788;61972,79905;56195,81492;47792,83080;38339,84138;21533,81492;9979,73555;2626,60855;0,42334;2626,24871;9979,11113;21533,2646;36238,0;51994,2646;61972,10583;68274,22225;69850,35984;55670,34925;53044,20108;47792,14288;35713,11113;26785,13229;19957,18521;16281,25400;15230,34925" o:connectangles="0,0,0,0,0,0,0,0,0,0,0,0,0,0,0,0,0,0,0,0,0,0,0,0,0,0,0,0,0,0,0,0,0,0,0,0,0,0,0,0,0,0,0"/>
                  <o:lock v:ext="edit" verticies="t"/>
                </v:shape>
                <v:shape id="Freeform 216" o:spid="_x0000_s1236" style="position:absolute;left:60388;top:31178;width:445;height:841;visibility:visible;mso-wrap-style:square;v-text-anchor:top" coordsize="84,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46hcQA&#10;AADcAAAADwAAAGRycy9kb3ducmV2LnhtbESPwW7CMBBE75X6D9ZW4lYcIoSqFINQIRI9ktL7Kt4m&#10;KfY6tQ0J/XqMVKnH0ey82VmuR2vEhXzoHCuYTTMQxLXTHTcKjh/l8wuIEJE1Gsek4EoB1qvHhyUW&#10;2g18oEsVG5EgHApU0MbYF1KGuiWLYep64uR9OW8xJukbqT0OCW6NzLNsIS12nBpa7OmtpfpUnW16&#10;Yzc33z95mR+q9+HTm3K7D+WvUpOncfMKItIY/4//0nutYJHP4D4mEUC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ruOoXEAAAA3AAAAA8AAAAAAAAAAAAAAAAAmAIAAGRycy9k&#10;b3ducmV2LnhtbFBLBQYAAAAABAAEAPUAAACJAwAAAAA=&#10;" path="m84,16r,4l84,22r,3l84,26r-2,1l81,29r,l80,30,79,29r-3,l75,27r-2,l70,26r-2,l64,25r-3,l57,25r-4,2l49,29r-4,3l41,36r-5,6l32,48r-6,9l26,152r,1l26,154r-2,l23,155r-1,l20,157r-4,l12,157r-4,l6,157,4,155r-2,l1,154r-1,l,153r,-1l,8,,6,,5,1,4r1,l4,3r2,l8,3r3,l15,3r2,l20,3r1,1l22,4r1,1l23,6r,2l23,29r6,-9l34,14,39,9,44,5,49,3,54,2,58,r5,l65,r3,l70,r3,2l76,2r3,1l80,4r1,l82,5r,1l84,6r,2l84,9r,2l84,14r,2xe" fillcolor="black" stroked="f">
                  <v:path arrowok="t" o:connecttype="custom" o:connectlocs="44450,10718;44450,13398;43392,14470;42863,15541;41804,15541;39688,14470;37042,13934;33867,13398;30162,13398;25929,15541;21696,19293;16933,25724;13758,81458;13758,82530;12171,83066;10583,84138;6350,84138;3175,84138;1058,83066;0,82530;0,81458;0,3215;529,2144;2117,1608;4233,1608;7937,1608;10583,1608;11642,2144;12171,3215;12171,15541;17992,7503;23283,2680;28575,1072;33338,0;35983,0;38629,1072;41804,1608;42863,2144;43392,3215;44450,4287;44450,5895;44450,8575" o:connectangles="0,0,0,0,0,0,0,0,0,0,0,0,0,0,0,0,0,0,0,0,0,0,0,0,0,0,0,0,0,0,0,0,0,0,0,0,0,0,0,0,0,0"/>
                </v:shape>
                <v:shape id="Freeform 217" o:spid="_x0000_s1237" style="position:absolute;left:60896;top:30813;width:508;height:1206;visibility:visible;mso-wrap-style:square;v-text-anchor:top" coordsize="97,2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jWcUA&#10;AADcAAAADwAAAGRycy9kb3ducmV2LnhtbESPQWvCQBSE70L/w/IKvZlNA9EaXaUIhfZSUYteH9ln&#10;Esy+jdnVpP56VxA8DjPzDTNb9KYWF2pdZVnBexSDIM6trrhQ8Lf9Gn6AcB5ZY22ZFPyTg8X8ZTDD&#10;TNuO13TZ+EIECLsMFZTeN5mULi/JoItsQxy8g20N+iDbQuoWuwA3tUzieCQNVhwWSmxoWVJ+3JyN&#10;gt1k9Xs9r5J9vO6Nu3bj9PSTpkq9vfafUxCeev8MP9rfWsEoSeB+JhwBOb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3+NZxQAAANwAAAAPAAAAAAAAAAAAAAAAAJgCAABkcnMv&#10;ZG93bnJldi54bWxQSwUGAAAAAAQABAD1AAAAigMAAAAA&#10;" path="m97,18r,2l97,23r,1l96,25r,1l95,26r,l94,27,92,26r-1,l89,25r-3,l84,24,81,23r-3,l74,23r-6,l63,24r-4,2l57,30r-3,5l53,41r-1,6l52,57r,15l84,72r1,l86,73r1,l87,74r2,3l89,78r1,2l90,83r-1,6l87,91r-1,3l84,94r-32,l52,221r,1l52,223r-2,l49,224r-2,l46,226r-4,l38,226r-4,l32,226r-3,-2l28,224r-1,-1l26,223r,-1l25,221,25,94,5,94r-3,l1,91,,89,,83,,80,,78,,77,1,74r,-1l2,73,4,72r1,l25,72r,-15l26,43,28,31,31,21r6,-7l43,8,50,4,60,,71,r7,l82,2r5,1l91,4r3,1l95,5r1,2l96,8r1,2l97,11r,3l97,18xe" fillcolor="black" stroked="f">
                  <v:path arrowok="t" o:connecttype="custom" o:connectlocs="50800,10677;50800,12812;50276,13880;49753,13880;48181,13880;46610,13346;43992,12812;40849,12279;35612,12279;30899,13880;28280,18685;27233,25091;27233,38437;44515,38437;45563,38971;46610,41106;47134,42708;46610,47513;45039,50182;27233,50182;27233,118515;26186,119048;24614,119582;21996,120650;17806,120650;15188,119582;14140,119048;13616,118515;13093,50182;1047,50182;0,47513;0,42708;0,41106;524,38971;2095,38437;13093,38437;13616,22956;16235,11211;22520,4271;31423,0;40849,0;45563,1602;49229,2669;50276,3737;50800,5338;50800,7474" o:connectangles="0,0,0,0,0,0,0,0,0,0,0,0,0,0,0,0,0,0,0,0,0,0,0,0,0,0,0,0,0,0,0,0,0,0,0,0,0,0,0,0,0,0,0,0,0,0"/>
                </v:shape>
                <v:shape id="Freeform 218" o:spid="_x0000_s1238" style="position:absolute;left:61436;top:31178;width:698;height:841;visibility:visible;mso-wrap-style:square;v-text-anchor:top" coordsize="132,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FmXsUA&#10;AADcAAAADwAAAGRycy9kb3ducmV2LnhtbESPQWsCMRSE74X+h/CE3mrWLUhZjaK1pR7swdWD3h7J&#10;c7O4eVk2qa7/3hQKHoeZ+YaZznvXiAt1ofasYDTMQBBrb2quFOx3X6/vIEJENth4JgU3CjCfPT9N&#10;sTD+ylu6lLESCcKhQAU2xraQMmhLDsPQt8TJO/nOYUyyq6Tp8JrgrpF5lo2lw5rTgsWWPizpc/nr&#10;FOSrlT4uP3/0YvN9c3Zdet3XB6VeBv1iAiJSHx/h//baKBjnb/B3Jh0BOb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gWZexQAAANwAAAAPAAAAAAAAAAAAAAAAAJgCAABkcnMv&#10;ZG93bnJldi54bWxQSwUGAAAAAAQABAD1AAAAigMAAAAA&#10;" path="m132,73r,6l129,83r-3,1l122,85r-95,l28,96r1,10l33,116r5,7l44,130r9,3l62,137r12,l84,137r8,-1l100,133r6,-1l112,130r4,-2l119,127r3,-1l123,126r,1l124,127r2,1l126,130r,2l126,133r,4l126,138r,3l126,142r,1l126,144r-2,2l124,146r-1,1l122,148r-4,3l113,152r-6,2l100,155r-9,2l81,158r-10,1l54,158,41,154,28,148,18,139,10,128,4,115,,99,,80,,62,4,47,10,32,18,21,28,13,41,5,53,2,69,,85,2,97,5r11,6l117,20r7,10l128,42r4,12l132,68r,5xm106,66r,-10l101,38,96,32,91,27,76,21r-8,l58,21r-8,4l43,29r-5,6l33,41r-2,7l28,57r-1,9l106,66xe" fillcolor="black" stroked="f">
                  <v:path arrowok="t" o:connecttype="custom" o:connectlocs="69850,41804;66675,44450;14287,44979;15346,56092;20108,65088;28046,70380;39158,72496;48683,71967;56092,69850;61383,67734;64558,66675;65087,67205;66675,67734;66675,69850;66675,72496;66675,74613;66675,75671;65617,77259;65087,77788;62442,79905;56621,81492;48154,83080;37571,84138;21696,81492;9525,73555;2117,60855;0,42334;2117,24871;9525,11113;21696,2646;36513,0;51329,2646;61912,10583;67733,22225;69850,35984;56092,34925;53446,20108;48154,14288;35983,11113;26458,13229;20108,18521;16404,25400;14287,34925" o:connectangles="0,0,0,0,0,0,0,0,0,0,0,0,0,0,0,0,0,0,0,0,0,0,0,0,0,0,0,0,0,0,0,0,0,0,0,0,0,0,0,0,0,0,0"/>
                  <o:lock v:ext="edit" verticies="t"/>
                </v:shape>
                <v:shape id="Freeform 219" o:spid="_x0000_s1239" style="position:absolute;left:62341;top:31178;width:444;height:841;visibility:visible;mso-wrap-style:square;v-text-anchor:top" coordsize="85,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EqPcUA&#10;AADcAAAADwAAAGRycy9kb3ducmV2LnhtbESPT4vCMBTE7wt+h/AEb2uqLLJWoxT/oCx4sHrx9mie&#10;TWnzUpqsdr/9RljY4zAzv2GW69424kGdrxwrmIwTEMSF0xWXCq6X/fsnCB+QNTaOScEPeVivBm9L&#10;TLV78pkeeShFhLBPUYEJoU2l9IUhi37sWuLo3V1nMUTZlVJ3+Ixw28hpksykxYrjgsGWNoaKOv+2&#10;CurdZnc/mbbMb/u8zg7Z6Sts50qNhn22ABGoD//hv/ZRK5hNP+B1Jh4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ASo9xQAAANwAAAAPAAAAAAAAAAAAAAAAAJgCAABkcnMv&#10;ZG93bnJldi54bWxQSwUGAAAAAAQABAD1AAAAigMAAAAA&#10;" path="m85,16r,4l85,22r-1,3l84,26r,1l83,29r-1,l80,30,79,29r-1,l75,27r-2,l72,26r-4,l66,25r-4,l58,25r-3,2l51,29r-5,3l42,36r-5,6l32,48r-5,9l27,152r,1l26,154r,l24,155r-1,l20,157r-2,l14,157r-4,l8,157,5,155r-2,l2,154r,l,153r,-1l,8,,6,2,5,2,4r1,l4,3r3,l9,3r4,l16,3r3,l20,3r3,1l24,4r,1l25,6r,2l25,29r5,-9l36,14,41,9,46,5,50,3,55,2,59,r5,l66,r2,l72,r2,2l77,2r2,1l82,4r1,l84,5r,1l84,6r,2l85,9r,2l85,14r,2xe" fillcolor="black" stroked="f">
                  <v:path arrowok="t" o:connecttype="custom" o:connectlocs="44450,10718;43927,13398;43927,14470;42881,15541;41312,15541;39221,14470;37652,13934;34514,13398;30331,13398;26670,15541;21964,19293;16734,25724;14119,81458;13596,82530;12551,83066;10459,84138;7321,84138;4184,84138;1569,83066;1046,82530;0,81458;0,3215;1046,2144;2092,1608;4706,1608;8367,1608;10459,1608;12551,2144;13074,3215;13074,15541;18826,7503;24055,2680;28762,1072;33468,0;35560,0;38698,1072;41312,1608;43404,2144;43927,3215;43927,4287;44450,5895;44450,8575" o:connectangles="0,0,0,0,0,0,0,0,0,0,0,0,0,0,0,0,0,0,0,0,0,0,0,0,0,0,0,0,0,0,0,0,0,0,0,0,0,0,0,0,0,0"/>
                </v:shape>
                <v:shape id="Freeform 220" o:spid="_x0000_s1240" style="position:absolute;left:62880;top:31178;width:699;height:841;visibility:visible;mso-wrap-style:square;v-text-anchor:top" coordsize="133,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ap58QA&#10;AADcAAAADwAAAGRycy9kb3ducmV2LnhtbESP0WrCQBRE34X+w3ILvummEYNNXUVaRH1RjP2AS/Y2&#10;Cc3eDburJn/fLQg+DjNnhlmue9OKGznfWFbwNk1AEJdWN1wp+L5sJwsQPiBrbC2TgoE8rFcvoyXm&#10;2t75TLciVCKWsM9RQR1Cl0vpy5oM+qntiKP3Y53BEKWrpHZ4j+WmlWmSZNJgw3Ghxo4+ayp/i6tR&#10;kH0Nei+Pw2xzKt+3uzY7pI2bKzV+7TcfIAL14Rl+0HsduXQO/2fiEZ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mqefEAAAA3AAAAA8AAAAAAAAAAAAAAAAAmAIAAGRycy9k&#10;b3ducmV2LnhtbFBLBQYAAAAABAAEAPUAAACJAwAAAAA=&#10;" path="m133,73r-1,6l130,83r-3,1l122,85r-93,l29,96r2,10l34,116r5,7l45,130r8,3l63,137r12,l85,137r9,-1l101,133r7,-1l112,130r5,-2l120,127r2,-1l124,126r1,1l126,127r,1l126,130r1,2l127,133r,4l127,138r,3l127,142r-1,1l126,144r,2l125,146r-1,1l122,148r-3,3l114,152r-6,2l100,155r-9,2l83,158r-10,1l56,158,41,154,29,148,19,139,10,128,5,115,2,99,,80,2,62,5,47,10,32,19,21,29,13,41,5,55,2,69,,85,2,99,5r11,6l119,20r6,10l130,42r2,12l133,68r,5xm106,66r,-10l101,38,98,32,91,27,78,21r-10,l59,21r-8,4l45,29r-6,6l35,41r-4,7l29,57r,9l106,66xe" fillcolor="black" stroked="f">
                  <v:path arrowok="t" o:connecttype="custom" o:connectlocs="69325,41804;66699,44450;15230,44979;16281,56092;20482,65088;27835,70380;39389,72496;49368,71967;56720,69850;61447,67734;64073,66675;65648,67205;66174,67734;66699,69850;66699,72496;66699,74613;66174,75671;66174,77259;65123,77788;62497,79905;56720,81492;47792,83080;38339,84138;21533,81492;9979,73555;2626,60855;0,42334;2626,24871;9979,11113;21533,2646;36238,0;51994,2646;62497,10583;68274,22225;69850,35984;55670,34925;53044,20108;47792,14288;35713,11113;26785,13229;20482,18521;16281,25400;15230,34925" o:connectangles="0,0,0,0,0,0,0,0,0,0,0,0,0,0,0,0,0,0,0,0,0,0,0,0,0,0,0,0,0,0,0,0,0,0,0,0,0,0,0,0,0,0,0"/>
                  <o:lock v:ext="edit" verticies="t"/>
                </v:shape>
                <v:shape id="Freeform 221" o:spid="_x0000_s1241" style="position:absolute;left:63801;top:31178;width:651;height:841;visibility:visible;mso-wrap-style:square;v-text-anchor:top" coordsize="123,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yi58MA&#10;AADcAAAADwAAAGRycy9kb3ducmV2LnhtbESPT4vCMBTE74LfITzBm6b10NVqFHERvGpdFm+P5tk/&#10;Ni/dJmr99mZhYY/DzPyGWW1604gHda6yrCCeRiCIc6srLhScs/1kDsJ5ZI2NZVLwIgeb9XCwwlTb&#10;Jx/pcfKFCBB2KSoovW9TKV1ekkE3tS1x8K62M+iD7AqpO3wGuGnkLIoSabDisFBiS7uS8tvpbhTU&#10;WfZVXC/J5yL++Th+c1wv4m2t1HjUb5cgPPX+P/zXPmgFySyB3zPhCMj1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myi58MAAADcAAAADwAAAAAAAAAAAAAAAACYAgAAZHJzL2Rv&#10;d25yZXYueG1sUEsFBgAAAAAEAAQA9QAAAIgDAAAAAA==&#10;" path="m123,152r,1l123,154r-1,l121,155r-2,l117,157r-2,l111,157r-4,l103,157r-1,-2l100,155r-1,-1l99,154r-2,-1l97,152r,-85l97,56,95,47,94,40,90,35,86,30,80,26,74,24r-7,l57,24,47,30,37,38,26,51r,101l26,153r,1l25,154r-2,1l22,155r-2,2l16,157r-4,l9,157r-3,l4,155r-2,l1,154r-1,l,153r,-1l,8,,6,,5,,4r2,l4,3r2,l9,3r2,l15,3r2,l20,3r1,1l22,4r,1l23,6r,2l23,26,36,14,48,6,60,2,73,,86,2,96,5r10,5l112,18r6,9l121,37r2,13l123,63r,89xe" fillcolor="black" stroked="f">
                  <v:path arrowok="t" o:connecttype="custom" o:connectlocs="65088,81994;64559,82530;62971,83066;60855,84138;56621,84138;53975,83066;52388,82530;51330,81994;51330,35906;50271,25188;47625,18757;42334,13934;35454,12862;24871,16077;13758,27331;13758,81994;13229,82530;11642,83066;8467,84138;4763,84138;2117,83066;529,82530;0,81994;0,4287;0,2680;1058,2144;3175,1608;5821,1608;8996,1608;11113,2144;11642,2680;12171,4287;19050,7503;31750,1072;45509,1072;56092,5359;62442,14470;65088,26796;65088,81458" o:connectangles="0,0,0,0,0,0,0,0,0,0,0,0,0,0,0,0,0,0,0,0,0,0,0,0,0,0,0,0,0,0,0,0,0,0,0,0,0,0,0"/>
                </v:shape>
                <v:shape id="Freeform 222" o:spid="_x0000_s1242" style="position:absolute;left:64643;top:31178;width:619;height:841;visibility:visible;mso-wrap-style:square;v-text-anchor:top" coordsize="115,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DhTMQA&#10;AADcAAAADwAAAGRycy9kb3ducmV2LnhtbESPQWsCMRCF7wX/QxjBS9Gke7CyGmVRBGkPpSqeh824&#10;WdxMliTV7b9vCoUeH2/e9+atNoPrxJ1CbD1reJkpEMS1Ny03Gs6n/XQBIiZkg51n0vBNETbr0dMK&#10;S+Mf/En3Y2pEhnAsUYNNqS+ljLUlh3Hme+LsXX1wmLIMjTQBHxnuOlkoNZcOW84NFnvaWqpvxy+X&#10;39g9V6jO+0LtZN121cf7m70ErSfjoVqCSDSk/+O/9MFomBev8DsmE0C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A4UzEAAAA3AAAAA8AAAAAAAAAAAAAAAAAmAIAAGRycy9k&#10;b3ducmV2LnhtbFBLBQYAAAAABAAEAPUAAACJAwAAAAA=&#10;" path="m115,130r,2l115,135r,1l114,138r,1l114,141r-2,1l110,143r-2,3l104,148r-5,3l93,153r-6,2l80,157r-7,1l66,159,51,158,37,153,26,148,18,138,10,128,5,115,2,99,,82,2,61,7,45,11,30,20,20,30,10,42,5,55,2,68,r7,l82,2r6,1l94,5r5,3l104,10r4,3l110,14r1,2l112,18r,1l114,20r,1l114,24r,2l114,29r,5l112,37r-1,3l109,40r-3,l104,37r-4,-2l95,31,90,27,84,25,77,22r-9,l58,24,45,31r-6,6l34,45,29,67r,13l29,93r2,12l35,115r4,7l45,128r7,4l59,136r9,l78,136r6,-3l92,130r4,-3l101,123r4,-2l109,119r1,-2l111,117r1,2l114,119r,2l114,122r1,3l115,127r,3xe" fillcolor="black" stroked="f">
                  <v:path arrowok="t" o:connecttype="custom" o:connectlocs="61913,69850;61913,71967;61375,73555;60298,75142;58144,77259;53299,79905;46839,82021;39301,83609;27457,83609;13998,78317;5384,67734;1077,52388;1077,32279;5922,15875;16151,5292;29611,1058;40378,0;47377,1588;53299,4233;58144,6879;59760,8467;60298,10054;61375,11113;61375,13758;61375,17992;59760,21167;57068,21167;53837,18521;48454,14288;41455,11642;31226,12700;20997,19579;15613,35454;15613,49213;18843,60855;24227,67734;31764,71967;41993,71967;49530,68792;54376,65088;58683,62971;59760,61913;61375,62971;61375,64559;61913,67205" o:connectangles="0,0,0,0,0,0,0,0,0,0,0,0,0,0,0,0,0,0,0,0,0,0,0,0,0,0,0,0,0,0,0,0,0,0,0,0,0,0,0,0,0,0,0,0,0"/>
                </v:shape>
                <v:shape id="Freeform 223" o:spid="_x0000_s1243" style="position:absolute;left:65389;top:31178;width:714;height:841;visibility:visible;mso-wrap-style:square;v-text-anchor:top" coordsize="133,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cGecEA&#10;AADcAAAADwAAAGRycy9kb3ducmV2LnhtbERPzWrCQBC+F/oOyxR6q5tGDBpdRVqk9tJS9QGG7JiE&#10;ZmfD7qrJ2zuHQo8f3/9qM7hOXSnE1rOB10kGirjytuXawOm4e5mDignZYueZDIwUYbN+fFhhaf2N&#10;f+h6SLWSEI4lGmhS6kutY9WQwzjxPbFwZx8cJoGh1jbgTcJdp/MsK7TDlqWhwZ7eGqp+DxdnoHgf&#10;7V5/jdPtd7XYfXTFZ96GmTHPT8N2CSrRkP7Ff+69FV8ua+WMHAG9v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gnBnnBAAAA3AAAAA8AAAAAAAAAAAAAAAAAmAIAAGRycy9kb3du&#10;cmV2LnhtbFBLBQYAAAAABAAEAPUAAACGAwAAAAA=&#10;" path="m133,73r-1,6l129,83r-2,1l122,85r-94,l28,96r3,10l33,116r5,7l44,130r9,3l63,137r12,l85,137r8,-1l101,133r6,-1l112,130r5,-2l119,127r3,-1l123,126r1,1l125,127r,1l125,130r2,2l127,133r,4l127,138r,3l125,142r,1l125,144r,2l124,146r-1,1l122,148r-4,3l113,152r-6,2l100,155r-9,2l82,158r-11,1l55,158,40,154,28,148,18,139,10,128,5,115,1,99,,80,1,62,5,47,10,32,18,21,28,13,40,5,54,2,69,,85,2,98,5r11,6l118,20r6,10l129,42r3,12l133,68r,5xm106,66r,-10l101,38,97,32,91,27,77,21r-9,l59,21r-9,4l44,29r-6,6l34,41r-3,7l28,57r,9l106,66xe" fillcolor="black" stroked="f">
                  <v:path arrowok="t" o:connecttype="custom" o:connectlocs="70901,41804;68215,44450;15040,44979;16651,56092;20411,65088;28468,70380;40285,72496;49953,71967;57473,69850;62844,67734;65530,66675;66604,67205;67141,67734;68215,69850;68215,72496;68215,74613;67141,75671;67141,77259;66067,77788;63381,79905;57473,81492;48879,83080;38136,84138;21485,81492;9668,73555;2686,60855;0,42334;2686,24871;9668,11113;21485,2646;37062,0;52639,2646;63381,10583;69289,22225;71438,35984;56936,34925;54250,20108;48879,14288;36525,11113;26856,13229;20411,18521;16651,25400;15040,34925" o:connectangles="0,0,0,0,0,0,0,0,0,0,0,0,0,0,0,0,0,0,0,0,0,0,0,0,0,0,0,0,0,0,0,0,0,0,0,0,0,0,0,0,0,0,0"/>
                  <o:lock v:ext="edit" verticies="t"/>
                </v:shape>
                <v:shape id="Freeform 224" o:spid="_x0000_s1244" style="position:absolute;left:66643;top:31178;width:778;height:841;visibility:visible;mso-wrap-style:square;v-text-anchor:top" coordsize="145,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cRZ8UA&#10;AADcAAAADwAAAGRycy9kb3ducmV2LnhtbESPT2vCQBTE74LfYXlCb7rRQ9DoKlpoKYLgn0rp7TX7&#10;mg1m34bs1sRv7wpCj8PM/IZZrDpbiSs1vnSsYDxKQBDnTpdcKPg8vQ2nIHxA1lg5JgU38rBa9nsL&#10;zLRr+UDXYyhEhLDPUIEJoc6k9Lkhi37kauLo/brGYoiyKaRusI1wW8lJkqTSYslxwWBNr4byy/HP&#10;KkBsf7bOvO/SmUtOm6/zHsffa6VeBt16DiJQF/7Dz/aHVpBOZvA4E4+AX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5xFnxQAAANwAAAAPAAAAAAAAAAAAAAAAAJgCAABkcnMv&#10;ZG93bnJldi54bWxQSwUGAAAAAAQABAD1AAAAigMAAAAA&#10;" path="m145,78r-2,17l140,110r-5,15l126,136r-10,10l103,153r-15,5l71,159,53,158,40,153,28,147,18,138,9,127,4,114,,99,,80,,63,4,48,10,35,19,22,29,13,41,6,56,2,74,,90,2r15,3l117,11r10,10l135,31r5,15l143,61r2,17xm116,79r,-11l114,58,111,47r-3,-7l101,32,94,27,84,22r-11,l62,22,52,26r-7,5l39,38r-5,8l30,56,29,67,28,79r1,11l30,101r2,10l37,120r5,7l51,132r9,4l72,137r11,-1l92,132r8,-5l106,121r5,-9l114,103r2,-12l116,79xe" fillcolor="black" stroked="f">
                  <v:path arrowok="t" o:connecttype="custom" o:connectlocs="76715,50271;72423,66146;62230,77259;47209,83609;28433,83609;15021,77788;4828,67205;0,52388;0,33338;5365,18521;15558,6879;30042,1058;48282,1058;62767,5821;72423,16404;76715,32279;62230,41804;61157,30692;57939,21167;50428,14288;39162,11642;27896,13758;20922,20108;16094,29634;15021,41804;16094,53446;19849,63500;27360,69850;38626,72496;49355,69850;56866,64030;61157,54504;62230,41804" o:connectangles="0,0,0,0,0,0,0,0,0,0,0,0,0,0,0,0,0,0,0,0,0,0,0,0,0,0,0,0,0,0,0,0,0"/>
                  <o:lock v:ext="edit" verticies="t"/>
                </v:shape>
                <v:shape id="Freeform 225" o:spid="_x0000_s1245" style="position:absolute;left:67516;top:30813;width:524;height:1206;visibility:visible;mso-wrap-style:square;v-text-anchor:top" coordsize="99,2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g7HcIA&#10;AADcAAAADwAAAGRycy9kb3ducmV2LnhtbERPy0oDMRTdC/5DuII7m/FBLdNmBi0UulCwY+n6ktxO&#10;Bic30yS28e/NQnB5OO9Vm90ozhTi4FnB/awCQay9GbhXsP/c3C1AxIRscPRMCn4oQttcX62wNv7C&#10;Ozp3qRclhGONCmxKUy1l1JYcxpmfiAt39MFhKjD00gS8lHA3yoeqmkuHA5cGixOtLemv7tspeFrv&#10;3zfd6+HjOZ+0PW2Dzo7elLq9yS9LEIly+hf/ubdGwfyxzC9nyhGQz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CDsdwgAAANwAAAAPAAAAAAAAAAAAAAAAAJgCAABkcnMvZG93&#10;bnJldi54bWxQSwUGAAAAAAQABAD1AAAAhwMAAAAA&#10;" path="m99,18r,2l98,23r,1l98,25r,1l96,26r,l95,27,94,26r-3,l90,25r-2,l85,24,82,23r-3,l74,23r-5,l64,24r-3,2l58,30r-2,5l54,41r-1,6l53,57r,15l85,72r1,l88,73r,l89,74r1,3l90,78r,2l90,83r,6l89,91r-1,3l85,94r-32,l53,221r,1l52,223r,l50,224r-2,l46,226r-3,l40,226r-4,l34,226r-3,-2l29,224r-2,-1l27,223r-1,-1l26,221,26,94,6,94r-2,l3,91,2,89,,83,2,80r,-2l2,77,3,74r,-1l4,73,5,72r1,l26,72r,-15l27,43,29,31,32,21r5,-7l43,8,52,4,62,,73,r5,l84,2r5,1l91,4r4,1l96,5r,2l98,8r,2l98,11r1,3l99,18xe" fillcolor="black" stroked="f">
                  <v:path arrowok="t" o:connecttype="custom" o:connectlocs="52388,10677;51859,12812;51859,13880;50800,13880;49742,13880;47625,13346;44980,12812;41805,12279;36513,12279;32279,13880;29634,18685;28046,25091;28046,38437;45509,38437;46567,38971;47625,41106;47625,42708;47625,47513;46567,50182;28046,50182;28046,118515;27517,119048;25400,119582;22754,120650;19050,120650;16404,119582;14288,119048;13758,118515;13758,50182;2117,50182;1058,47513;1058,42708;1058,41106;1588,38971;2646,38437;13758,38437;14288,22956;16933,11211;22754,4271;32809,0;41275,0;47096,1602;50271,2669;50800,3737;51859,5338;52388,7474" o:connectangles="0,0,0,0,0,0,0,0,0,0,0,0,0,0,0,0,0,0,0,0,0,0,0,0,0,0,0,0,0,0,0,0,0,0,0,0,0,0,0,0,0,0,0,0,0,0"/>
                </v:shape>
                <v:shape id="Freeform 226" o:spid="_x0000_s1246" style="position:absolute;left:68500;top:31178;width:857;height:841;visibility:visible;mso-wrap-style:square;v-text-anchor:top" coordsize="164,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VCZsUA&#10;AADcAAAADwAAAGRycy9kb3ducmV2LnhtbESPQWvCQBSE74X+h+UVems2MRAkukpotXgQirYUj4/s&#10;M0mbfRuyaxL/vVsQehxm5htmuZ5MKwbqXWNZQRLFIIhLqxuuFHx9bl/mIJxH1thaJgVXcrBePT4s&#10;Mdd25AMNR1+JAGGXo4La+y6X0pU1GXSR7YiDd7a9QR9kX0nd4xjgppWzOM6kwYbDQo0dvdZU/h4v&#10;RkGRFmf6/tno9ONk3+dvjsd9kir1/DQVCxCeJv8fvrd3WkGWJvB3JhwBub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9UJmxQAAANwAAAAPAAAAAAAAAAAAAAAAAJgCAABkcnMv&#10;ZG93bnJldi54bWxQSwUGAAAAAAQABAD1AAAAigMAAAAA&#10;" path="m164,143r,5l164,151r-1,2l161,154r,1l159,155r-3,2l154,157r-2,1l149,158r-4,l143,159r-6,-1l131,157r-5,-2l121,152r-4,-4l113,143r-2,-7l110,127r-4,6l101,139r-5,7l90,151r-6,3l76,157r-7,1l60,159,44,158,32,153,22,146r-8,-9l7,126,4,112,,98,,82,1,63,4,47,9,34,16,22,26,13,37,6,49,2,65,,75,r9,4l92,8r8,5l106,20r5,9l116,40r1,11l120,40r2,-9l123,24r,-6l124,11r,-2l126,5r,-1l127,4r,l128,4r1,-1l131,3r2,l134,3r4,l140,3r4,l147,3r1,1l149,4r1,1l150,6r,2l150,10r-1,5l149,21r-1,6l145,35r-1,8l142,52r-3,9l137,71r-3,8l132,87r-4,7l129,106r2,10l132,123r2,5l137,133r2,2l143,136r4,l149,136r3,l154,136r1,-1l158,135r1,-2l160,133r1,l163,133r,l163,135r1,l164,136r,2l164,141r,2xm102,79l101,64,99,53,96,42,91,35,85,29,79,25,73,22r-8,l55,22r-7,5l41,32r-5,8l32,48,30,58,27,68r,10l27,90r3,10l31,110r4,9l39,126r7,6l53,136r10,1l73,136r7,-4l86,127r6,-6l96,112r4,-9l102,91r,-12l102,79xe" fillcolor="black" stroked="f">
                  <v:path arrowok="t" o:connecttype="custom" o:connectlocs="85725,79905;84157,82021;80498,83080;75793,83609;68475,83080;61157,78317;57498,67205;50180,77259;39726,83080;22999,83609;7318,72496;0,51859;2091,24871;13591,6879;33976,0;48090,4233;58021,15346;62726,21167;64294,9525;65862,2646;66385,2117;68475,1588;72134,1588;76839,1588;78407,2646;78407,5292;77362,14288;74225,27517;70044,41804;67430,56092;70044,67734;74748,71967;79452,71967;82589,71438;84157,70380;85202,71438;85725,73025;53317,41804;50180,22225;41294,13229;28749,11642;18818,21167;14113,35984;15681,52917;20386,66675;32931,72496;44953,67205;52271,54504;53317,41804" o:connectangles="0,0,0,0,0,0,0,0,0,0,0,0,0,0,0,0,0,0,0,0,0,0,0,0,0,0,0,0,0,0,0,0,0,0,0,0,0,0,0,0,0,0,0,0,0,0,0,0,0"/>
                  <o:lock v:ext="edit" verticies="t"/>
                </v:shape>
                <v:shape id="Freeform 227" o:spid="_x0000_s1247" style="position:absolute;left:69453;top:31527;width:428;height:111;visibility:visible;mso-wrap-style:square;v-text-anchor:top" coordsize="79,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re5cIA&#10;AADcAAAADwAAAGRycy9kb3ducmV2LnhtbESPQWvCQBSE7wX/w/IKvdVNLIjGrKEISi4eqsHzI/uS&#10;DWbfhuyq6b/vCkKPw8x8w+TFZHtxp9F3jhWk8wQEce10x62C6rz/XIHwAVlj75gU/JKHYjt7yzHT&#10;7sE/dD+FVkQI+wwVmBCGTEpfG7Lo524gjl7jRoshyrGVesRHhNteLpJkKS12HBcMDrQzVF9PN6tg&#10;jbZKyetDWe5MU+3peLtcj0p9vE/fGxCBpvAffrVLrWD5tYDnmXgE5PY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Gt7lwgAAANwAAAAPAAAAAAAAAAAAAAAAAJgCAABkcnMvZG93&#10;bnJldi54bWxQSwUGAAAAAAQABAD1AAAAhwMAAAAA&#10;" path="m79,10r-1,6l77,19r-2,2l73,21,6,21r-3,l2,19,,16,,10,,5,2,3,3,,6,,73,r1,l75,r2,l77,3r1,1l78,5r,3l79,10xe" fillcolor="black" stroked="f">
                  <v:path arrowok="t" o:connecttype="custom" o:connectlocs="42863,5292;42320,8467;41778,10055;40693,11113;39608,11113;3255,11113;1628,11113;1085,10055;0,8467;0,5292;0,2646;1085,1588;1628,0;3255,0;39608,0;40150,0;40693,0;41778,0;41778,1588;42320,2117;42320,2646;42320,4234;42863,5292" o:connectangles="0,0,0,0,0,0,0,0,0,0,0,0,0,0,0,0,0,0,0,0,0,0,0"/>
                </v:shape>
                <v:shape id="Freeform 228" o:spid="_x0000_s1248" style="position:absolute;left:69945;top:30908;width:825;height:1111;visibility:visible;mso-wrap-style:square;v-text-anchor:top" coordsize="155,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rrtcYA&#10;AADcAAAADwAAAGRycy9kb3ducmV2LnhtbESPzWrDMBCE74W8g9hCbrXsBEJxooTS1uBDqKmTB1is&#10;9Q+1Vo6lxE6fvioUehxm5htmd5hNL240us6ygiSKQRBXVnfcKDifsqdnEM4ja+wtk4I7OTjsFw87&#10;TLWd+JNupW9EgLBLUUHr/ZBK6aqWDLrIDsTBq+1o0Ac5NlKPOAW46eUqjjfSYMdhocWBXluqvsqr&#10;UVDPeTIUxbG0SfZWXL7r91X9ESu1fJxftiA8zf4//NfOtYLNeg2/Z8IRkP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urrtcYAAADcAAAADwAAAAAAAAAAAAAAAACYAgAAZHJz&#10;L2Rvd25yZXYueG1sUEsFBgAAAAAEAAQA9QAAAIsDAAAAAA==&#10;" path="m155,11r,3l154,17r,1l152,21r,1l151,22r-1,1l149,23r-58,l91,203r,1l90,205r,l87,206r-1,l83,208r-2,l77,208r-3,l70,208r-3,-2l66,206r-1,-1l64,205r,-1l63,203,63,23,5,23r-2,l2,22r-1,l1,21,,18,,17,,14,,11,,8,,6,,3,1,2,1,1,2,,3,,5,,149,r1,l151,r1,1l152,2r2,1l154,6r1,2l155,11xe" fillcolor="black" stroked="f">
                  <v:path arrowok="t" o:connecttype="custom" o:connectlocs="82550,5877;82550,7480;82017,9082;82017,9617;80952,11219;80952,11754;80420,11754;79887,12288;79355,12288;48465,12288;48465,108454;48465,108988;47932,109522;47932,109522;46335,110056;45802,110056;44204,111125;43139,111125;41009,111125;39411,111125;37281,111125;35683,110056;35150,110056;34618,109522;34085,109522;34085,108988;33553,108454;33553,12288;2663,12288;1598,12288;1065,11754;533,11754;533,11219;0,9617;0,9082;0,7480;0,5877;0,4274;0,3206;0,1603;533,1069;533,534;1065,0;1598,0;2663,0;79355,0;79887,0;80420,0;80952,534;80952,1069;82017,1603;82017,3206;82550,4274;82550,5877" o:connectangles="0,0,0,0,0,0,0,0,0,0,0,0,0,0,0,0,0,0,0,0,0,0,0,0,0,0,0,0,0,0,0,0,0,0,0,0,0,0,0,0,0,0,0,0,0,0,0,0,0,0,0,0,0,0"/>
                </v:shape>
                <v:shape id="Freeform 229" o:spid="_x0000_s1249" style="position:absolute;left:70818;top:30892;width:984;height:1127;visibility:visible;mso-wrap-style:square;v-text-anchor:top" coordsize="186,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mcvsUA&#10;AADcAAAADwAAAGRycy9kb3ducmV2LnhtbESPQWvCQBCF7wX/wzJCb3VjqyKpq0hpbQ9eEi30OM2O&#10;STA7G7Kjxn/fLQgeH2/e9+YtVr1r1Jm6UHs2MB4loIgLb2suDex3H09zUEGQLTaeycCVAqyWg4cF&#10;ptZfOKNzLqWKEA4pGqhE2lTrUFTkMIx8Sxy9g+8cSpRdqW2Hlwh3jX5Okpl2WHNsqLClt4qKY35y&#10;8Y1w+rFXwffid7PNp5Pv7HMjmTGPw379Ckqol/vxLf1lDcxeJvA/JhJA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iZy+xQAAANwAAAAPAAAAAAAAAAAAAAAAAJgCAABkcnMv&#10;ZG93bnJldi54bWxQSwUGAAAAAAQABAD1AAAAigMAAAAA&#10;" path="m186,105r-1,24l180,150r-6,19l163,185r-12,12l134,207r-19,6l92,214,69,213,51,207,35,198,23,187,13,172,7,154,2,133,,108,2,85,7,64,14,44,25,29,37,16,55,7,73,1,97,r21,1l136,7r16,8l164,27r10,15l182,60r3,20l186,105xm158,107l157,90,154,74,151,59,143,48,136,37,125,29,111,25,94,23,77,25,65,31,52,38,45,48,37,60,34,75,31,90r-1,16l31,124r3,16l37,155r7,11l51,177r12,6l76,188r17,2l110,188r14,-5l135,176r8,-11l151,153r3,-15l157,123r1,-16xe" fillcolor="black" stroked="f">
                  <v:path arrowok="t" o:connecttype="custom" o:connectlocs="97896,67944;92075,89012;79904,103759;60854,112186;36513,112186;18521,104286;6879,90592;1058,70051;1058,44769;7408,23175;19579,8427;38629,527;62442,527;80433,7900;92075,22121;97896,42136;83608,56356;81492,38976;75671,25281;66146,15274;49742,12114;34396,16328;23813,25281;17992,39502;15875,55830;17992,73737;23283,87432;33338,96385;49213,100072;65617,96385;75671,86905;81492,72684;83608,56356" o:connectangles="0,0,0,0,0,0,0,0,0,0,0,0,0,0,0,0,0,0,0,0,0,0,0,0,0,0,0,0,0,0,0,0,0"/>
                  <o:lock v:ext="edit" verticies="t"/>
                </v:shape>
                <v:shape id="Freeform 230" o:spid="_x0000_s1250" style="position:absolute;left:72040;top:30908;width:778;height:1111;visibility:visible;mso-wrap-style:square;v-text-anchor:top" coordsize="149,2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mnncQA&#10;AADcAAAADwAAAGRycy9kb3ducmV2LnhtbESPQYvCMBSE78L+h/AWvGlalxWpRpGFRRFBrYrXR/Ns&#10;i81LabJa/fUbQfA4zMw3zGTWmkpcqXGlZQVxPwJBnFldcq7gsP/tjUA4j6yxskwK7uRgNv3oTDDR&#10;9sY7uqY+FwHCLkEFhfd1IqXLCjLo+rYmDt7ZNgZ9kE0udYO3ADeVHETRUBosOSwUWNNPQdkl/TMK&#10;cBSvtq58pOtjvJk/ltWJ08NCqe5nOx+D8NT6d/jVXmoFw69veJ4JR0BO/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pp53EAAAA3AAAAA8AAAAAAAAAAAAAAAAAmAIAAGRycy9k&#10;b3ducmV2LnhtbFBLBQYAAAAABAAEAPUAAACJAwAAAAA=&#10;" path="m149,205r,1l148,207r,l146,208r-2,l141,210r-2,l135,210r-3,l128,210r-3,-2l124,208r-1,-1l122,207r,-1l122,205r,-93l27,112r,93l27,206r-1,1l26,207r-2,1l22,208r-2,2l17,210r-4,l10,210r-4,l4,208r-2,l1,207r-1,l,206r,-1l,5,,4,,3r1,l2,2r2,l6,r4,l13,r4,l20,r2,2l24,2r2,1l26,3r1,1l27,5r,84l122,89r,-84l122,4r,-1l123,3r1,-1l125,2,128,r4,l135,r4,l141,r3,2l146,2r2,1l148,3r1,1l149,5r,200xe" fillcolor="black" stroked="f">
                  <v:path arrowok="t" o:connecttype="custom" o:connectlocs="77788,109008;77266,109537;75178,110067;72567,111125;68913,111125;65258,110067;64214,109537;63692,109008;63692,59267;14096,108479;13574,109537;12530,110067;10441,111125;6787,111125;3132,111125;1044,110067;0,109537;0,108479;0,2117;522,1588;2088,1058;5221,0;8875,0;11485,1058;13574,1588;14096,2117;14096,47096;63692,2646;63692,1588;64736,1058;66825,0;70479,0;73611,0;76222,1058;77266,1588;77788,2646" o:connectangles="0,0,0,0,0,0,0,0,0,0,0,0,0,0,0,0,0,0,0,0,0,0,0,0,0,0,0,0,0,0,0,0,0,0,0,0"/>
                </v:shape>
                <v:shape id="Freeform 231" o:spid="_x0000_s1251" style="position:absolute;left:73406;top:31194;width:1158;height:825;visibility:visible;mso-wrap-style:square;v-text-anchor:top" coordsize="218,1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JocEA&#10;AADcAAAADwAAAGRycy9kb3ducmV2LnhtbESPT4vCMBTE7wt+h/AEb2uqQlirUUQQ1qP/7o/mtak2&#10;L6WJ2vXTm4WFPQ4z8xtmue5dIx7Uhdqzhsk4A0FceFNzpeF82n1+gQgR2WDjmTT8UID1avCxxNz4&#10;Jx/ocYyVSBAOOWqwMba5lKGw5DCMfUucvNJ3DmOSXSVNh88Ed42cZpmSDmtOCxZb2loqbse70/BS&#10;l3t9VSXPw3xb7i7l3maTVuvRsN8sQETq43/4r/1tNKiZgt8z6QjI1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FfyaHBAAAA3AAAAA8AAAAAAAAAAAAAAAAAmAIAAGRycy9kb3du&#10;cmV2LnhtbFBLBQYAAAAABAAEAPUAAACGAwAAAAA=&#10;" path="m218,3r-2,2l216,7r,1l215,11,173,148r-1,2l172,151r-1,l168,152r-1,2l164,154r-4,l156,154r-5,l147,154r-3,-2l141,152r-1,-1l139,150r-1,l138,148,107,43r,-1l107,43,79,148r,2l77,151r-1,l74,152r-3,2l69,154r-4,l60,154r-4,l53,154r-4,-2l48,152r-3,-1l44,150r-1,l43,148,1,11,,8,,7,,5,,3,,2r,l1,1,2,,3,,6,,8,r4,l17,r2,l22,r2,1l26,1r,1l27,3r,2l61,123r2,2l63,123,95,5r,-2l96,2r,-1l97,1,99,r3,l104,r4,l112,r2,l117,r1,1l119,1r1,1l120,3r2,2l156,123r,2l156,123,191,5r,-2l192,2r,-1l194,1,196,r2,l200,r5,l208,r2,l213,r1,l215,1r1,1l216,2r2,1xe" fillcolor="black" stroked="f">
                  <v:path arrowok="t" o:connecttype="custom" o:connectlocs="114825,2680;114825,4288;91966,79334;91435,80942;89308,81478;87182,82550;82929,82550;78145,82550;74955,81478;73892,80406;73360,79334;56881,22514;41996,79334;40933,80942;39338,81478;36680,82550;31896,82550;28175,82550;25517,81478;23390,80406;22859,79334;0,4288;0,2680;0,1072;532,536;1595,0;4253,0;9037,0;11695,0;13822,536;14353,1608;32427,65933;33491,65933;50502,1608;51033,536;52628,0;55286,0;59539,0;62197,0;63260,536;63792,1608;82929,65933;82929,65933;101535,1608;102066,536;104193,0;106319,0;110572,0;113230,0;114293,536;114825,1072" o:connectangles="0,0,0,0,0,0,0,0,0,0,0,0,0,0,0,0,0,0,0,0,0,0,0,0,0,0,0,0,0,0,0,0,0,0,0,0,0,0,0,0,0,0,0,0,0,0,0,0,0,0,0"/>
                </v:shape>
                <v:shape id="Freeform 232" o:spid="_x0000_s1252" style="position:absolute;left:74723;top:30876;width:159;height:1143;visibility:visible;mso-wrap-style:square;v-text-anchor:top" coordsize="32,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92cQA&#10;AADcAAAADwAAAGRycy9kb3ducmV2LnhtbESPW2vCQBSE3wv+h+UIvtWNCmkTXSUIBV8UtDcfD9lj&#10;EsyeDdltLv/eLRT6OMzMN8xmN5hadNS6yrKCxTwCQZxbXXGh4OP97fkVhPPIGmvLpGAkB7vt5GmD&#10;qbY9n6m7+EIECLsUFZTeN6mULi/JoJvbhjh4N9sa9EG2hdQt9gFuarmMolgarDgslNjQvqT8fvkx&#10;CvLse3THU9Z31fWWJJ8JWfd1Umo2HbI1CE+D/w//tQ9aQbx6gd8z4QjI7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4PdnEAAAA3AAAAA8AAAAAAAAAAAAAAAAAmAIAAGRycy9k&#10;b3ducmV2LnhtbFBLBQYAAAAABAAEAPUAAACJAwAAAAA=&#10;" path="m30,210r,1l29,212r,l27,213r-2,l22,215r-2,l16,215r-3,l10,215,8,213r-3,l4,212r,l3,211r,-1l3,66r,-2l4,63r,-1l5,62,8,61r2,l13,61r3,l20,61r2,l25,61r2,1l29,62r,1l30,64r,2l30,210xm32,16r,9l29,29r-4,3l16,32r-8,l3,30,,25,,16,,9,3,4,8,2,16,r9,2l29,4r3,5l32,16xe" fillcolor="black" stroked="f">
                  <v:path arrowok="t" o:connecttype="custom" o:connectlocs="14883,111642;14883,112173;14387,112705;14387,112705;13395,113237;12402,113237;10914,114300;9922,114300;7938,114300;6449,114300;4961,114300;3969,113237;2480,113237;1984,112705;1984,112705;1488,112173;1488,111642;1488,35087;1488,34024;1984,33493;1984,32961;2480,32961;3969,32429;4961,32429;6449,32429;7938,32429;9922,32429;10914,32429;12402,32429;13395,32961;14387,32961;14387,33493;14883,34024;14883,35087;14883,111642;15875,8506;15875,13291;14387,15417;12402,17012;7938,17012;3969,17012;1488,15949;0,13291;0,8506;0,4785;1488,2127;3969,1063;7938,0;12402,1063;14387,2127;15875,4785;15875,8506" o:connectangles="0,0,0,0,0,0,0,0,0,0,0,0,0,0,0,0,0,0,0,0,0,0,0,0,0,0,0,0,0,0,0,0,0,0,0,0,0,0,0,0,0,0,0,0,0,0,0,0,0,0,0,0"/>
                  <o:lock v:ext="edit" verticies="t"/>
                </v:shape>
                <v:shape id="Freeform 233" o:spid="_x0000_s1253" style="position:absolute;left:75025;top:30988;width:508;height:1031;visibility:visible;mso-wrap-style:square;v-text-anchor:top" coordsize="95,1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NwAsIA&#10;AADcAAAADwAAAGRycy9kb3ducmV2LnhtbERPTWvCQBC9F/wPywjemo1WpE1dJQiCIDlUJeQ4ZKdJ&#10;SHY2Zrcm/ffdg9Dj431v95PpxIMG11hWsIxiEMSl1Q1XCm7X4+s7COeRNXaWScEvOdjvZi9bTLQd&#10;+YseF1+JEMIuQQW1930ipStrMugi2xMH7tsOBn2AQyX1gGMIN51cxfFGGmw4NNTY06Gmsr38GAXr&#10;oi3v57wvPN1PaZplbf5BsVKL+ZR+gvA0+X/x033SCjZvYW04E46A3P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U3ACwgAAANwAAAAPAAAAAAAAAAAAAAAAAJgCAABkcnMvZG93&#10;bnJldi54bWxQSwUGAAAAAAQABAD1AAAAhwMAAAAA&#10;" path="m95,178r,5l94,185r,3l93,190r-3,1l88,192r-3,l83,194r-4,1l76,195r-4,l68,195r-11,l48,192r-7,-3l36,184r-5,-8l29,168,26,158r,-11l26,62,5,62r-1,l2,59,,57,,51,,48,,46,2,45r,-3l3,41r1,l4,40r1,l26,40,26,5r,l26,4,27,3r2,l30,2r2,l35,r4,l43,r3,2l48,2r2,1l51,3r1,1l52,5r,l52,40r37,l90,40r2,1l93,41r,1l94,45r,1l95,48r,3l94,57r-1,2l92,62r-3,l52,62r,81l53,157r4,8l62,172r11,1l77,173r2,l82,172r2,-2l87,170r1,-1l90,169r2,-1l92,168r1,1l93,169r1,1l94,172r,1l95,175r,3xe" fillcolor="black" stroked="f">
                  <v:path arrowok="t" o:connecttype="custom" o:connectlocs="50800,96838;50265,99484;48126,101071;45453,101600;42244,103188;38501,103188;30480,103188;21924,100013;16577,93134;13903,83609;13903,32808;2139,32808;0,30163;0,25400;1069,23813;1604,21696;2139,21167;13903,21167;13903,2646;14438,1588;16042,1058;18716,0;22994,0;25667,1058;27272,1588;27806,2646;27806,21167;48126,21167;49731,21696;50265,23813;50800,25400;50265,30163;49196,32808;27806,32808;28341,83080;33154,91017;41175,91546;43848,91017;46522,89959;48126,89430;49196,88900;49731,89430;50265,91017;50800,92605" o:connectangles="0,0,0,0,0,0,0,0,0,0,0,0,0,0,0,0,0,0,0,0,0,0,0,0,0,0,0,0,0,0,0,0,0,0,0,0,0,0,0,0,0,0,0,0"/>
                </v:shape>
                <v:shape id="Freeform 234" o:spid="_x0000_s1254" style="position:absolute;left:75723;top:30829;width:651;height:1190;visibility:visible;mso-wrap-style:square;v-text-anchor:top" coordsize="124,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dCtMQA&#10;AADcAAAADwAAAGRycy9kb3ducmV2LnhtbESPQUvDQBSE74L/YXmCl2I2sVA0dlvEIuaaVtDjI/ua&#10;DWbfht1tEv313ULB4zAz3zDr7Wx7MZIPnWMFRZaDIG6c7rhV8Hl4f3gCESKyxt4xKfilANvN7c0a&#10;S+0mrmncx1YkCIcSFZgYh1LK0BiyGDI3ECfv6LzFmKRvpfY4Jbjt5WOer6TFjtOCwYHeDDU/+5NV&#10;UI/m63tRfPjIUzhWzeKvqoudUvd38+sLiEhz/A9f25VWsFo+w+VMOgJycw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HQrTEAAAA3AAAAA8AAAAAAAAAAAAAAAAAmAIAAGRycy9k&#10;b3ducmV2LnhtbFBLBQYAAAAABAAEAPUAAACJAwAAAAA=&#10;" path="m124,219r,1l124,221r-1,l122,222r-2,l118,224r-4,l112,224r-5,l104,224r-2,-2l101,222r-2,-1l98,221r,-1l98,219r,-85l97,123r-1,-9l93,107r-2,-5l86,97,81,93,75,91r-8,l58,91,48,97r-11,8l27,118r,101l27,220r-1,1l26,221r-2,1l22,222r-3,2l17,224r-4,l10,224r-3,l5,222r-3,l1,221r,l,220r,-1l,5,,3,1,2,1,1r1,l5,,7,r3,l13,r4,l19,r3,l24,1r2,l26,2r1,1l27,5r,86l38,80,49,73,61,69,72,67r14,2l97,72r9,5l113,85r5,9l122,104r2,13l124,131r,88xe" fillcolor="black" stroked="f">
                  <v:path arrowok="t" o:connecttype="custom" o:connectlocs="65088,116937;64563,117468;62988,118000;59839,119063;56165,119063;53540,118000;51965,117468;51441,116937;51441,71225;50391,60595;47766,54216;42517,49432;35169,48369;25195,51559;14172,62721;14172,116937;13647,117468;11548,118000;8923,119063;5249,119063;2625,118000;525,117468;0,116937;0,2658;525,1063;1050,532;3674,0;6824,0;9973,0;12598,532;13647,1063;14172,2658;19946,42523;32019,36676;45142,36676;55640,40928;61939,49964;65088,62189;65088,116405" o:connectangles="0,0,0,0,0,0,0,0,0,0,0,0,0,0,0,0,0,0,0,0,0,0,0,0,0,0,0,0,0,0,0,0,0,0,0,0,0,0,0"/>
                </v:shape>
                <v:shape id="Freeform 235" o:spid="_x0000_s1255" style="position:absolute;left:77025;top:31178;width:667;height:841;visibility:visible;mso-wrap-style:square;v-text-anchor:top" coordsize="125,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cfrcIA&#10;AADcAAAADwAAAGRycy9kb3ducmV2LnhtbERPz2vCMBS+D/wfwhN2GTN1uE6qUUQQxIus7rLbI3m2&#10;1ealJLF2//1yEDx+fL+X68G2oicfGscKppMMBLF2puFKwc9p9z4HESKywdYxKfijAOvV6GWJhXF3&#10;/qa+jJVIIRwKVFDH2BVSBl2TxTBxHXHizs5bjAn6ShqP9xRuW/mRZbm02HBqqLGjbU36Wt6sgrd8&#10;sz/+Tg9e7i74pT/1uWxnvVKv42GzABFpiE/xw703CvJZmp/OpCMg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Rx+twgAAANwAAAAPAAAAAAAAAAAAAAAAAJgCAABkcnMvZG93&#10;bnJldi54bWxQSwUGAAAAAAQABAD1AAAAhwMAAAAA&#10;" path="m125,152r,1l123,154r,l121,155r-1,l117,157r-2,l111,157r-4,l105,157r-3,-2l100,155r-1,-1l99,154r-1,-1l98,152r,-85l98,56,96,47,94,40,90,35,86,30,80,26,74,24r-7,l57,24,47,30,37,38,26,51r,101l26,153r,1l25,154r-1,1l22,155r-2,2l17,157r-4,l10,157r-4,l4,155r-1,l1,154r-1,l,153r,-1l,8,,6,,5,1,4r2,l4,3r2,l9,3r4,l15,3r2,l20,3r1,1l22,4r2,1l24,6r,2l24,26,36,14,48,6,61,2,73,,86,2,96,5r10,5l112,18r6,9l121,37r2,13l125,63r,89xe" fillcolor="black" stroked="f">
                  <v:path arrowok="t" o:connecttype="custom" o:connectlocs="66675,81994;65608,82530;64008,83066;61341,84138;57074,84138;54407,83066;52807,82530;52273,81994;52273,35906;51206,25188;48006,18757;42672,13934;35738,12862;25070,16077;13868,27331;13868,81994;13335,82530;11735,83066;9068,84138;5334,84138;2134,83066;533,82530;0,81994;0,4287;0,2680;1600,2144;3200,1608;6934,1608;9068,1608;11201,2144;12802,2680;12802,4287;19202,7503;32537,1072;45872,1072;56540,5359;62941,14470;65608,26796;66675,81458" o:connectangles="0,0,0,0,0,0,0,0,0,0,0,0,0,0,0,0,0,0,0,0,0,0,0,0,0,0,0,0,0,0,0,0,0,0,0,0,0,0,0"/>
                </v:shape>
                <v:shape id="Freeform 236" o:spid="_x0000_s1256" style="position:absolute;left:77882;top:31178;width:762;height:841;visibility:visible;mso-wrap-style:square;v-text-anchor:top" coordsize="144,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7KasQA&#10;AADcAAAADwAAAGRycy9kb3ducmV2LnhtbESPT2sCMRTE7wW/Q3iF3jRRisrWKCIoBS/1D+31sXlN&#10;lm5e1k2qaz+9EYQeh5n5DTNbdL4WZ2pjFVjDcKBAEJfBVGw1HA/r/hRETMgG68Ck4UoRFvPe0wwL&#10;Ey68o/M+WZEhHAvU4FJqCilj6chjHISGOHvfofWYsmytNC1eMtzXcqTUWHqsOC84bGjlqPzZ/3oN&#10;4eSU3ajttTFfI7v5i9vlx+dE65fnbvkGIlGX/sOP9rvRMH4dwv1MPgJ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ymrEAAAA3AAAAA8AAAAAAAAAAAAAAAAAmAIAAGRycy9k&#10;b3ducmV2LnhtbFBLBQYAAAAABAAEAPUAAACJAwAAAAA=&#10;" path="m144,78r-1,17l139,110r-5,15l125,136r-9,10l102,153r-15,5l70,159,53,158,39,153,27,147,17,138,8,127,4,114,,99,,80,,63,4,48,10,35,18,22,28,13,40,6,55,2,73,,90,2r15,3l117,11r10,10l134,31r5,15l143,61r1,17xm116,79r,-11l113,58,111,47r-4,-7l101,32,93,27,84,22r-11,l60,22r-8,4l44,31r-6,7l33,46,29,56,28,67,27,79r1,11l29,101r3,10l37,120r5,7l50,132r9,4l71,137r11,-1l91,132r9,-5l106,121r5,-9l113,103r3,-12l116,79xe" fillcolor="black" stroked="f">
                  <v:path arrowok="t" o:connecttype="custom" o:connectlocs="75671,50271;70908,66146;61383,77259;46038,83609;28046,83609;14287,77788;4233,67205;0,52388;0,33338;5292,18521;14817,6879;29104,1058;47625,1058;61912,5821;70908,16404;75671,32279;61383,41804;59796,30692;56621,21167;49213,14288;38629,11642;27517,13758;20108,20108;15346,29634;14287,41804;15346,53446;19579,63500;26458,69850;37571,72496;48154,69850;56092,64030;59796,54504;61383,41804" o:connectangles="0,0,0,0,0,0,0,0,0,0,0,0,0,0,0,0,0,0,0,0,0,0,0,0,0,0,0,0,0,0,0,0,0"/>
                  <o:lock v:ext="edit" verticies="t"/>
                </v:shape>
                <v:shape id="Freeform 237" o:spid="_x0000_s1257" style="position:absolute;left:78851;top:31178;width:666;height:841;visibility:visible;mso-wrap-style:square;v-text-anchor:top" coordsize="124,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H3HsQA&#10;AADcAAAADwAAAGRycy9kb3ducmV2LnhtbESPW2vCQBSE34X+h+UU+iK6MRGV1FW0kCJ984LPh+wx&#10;Cc2eDdnNpf++WxD6OMzMN8x2P5pa9NS6yrKCxTwCQZxbXXGh4HbNZhsQziNrrC2Tgh9ysN+9TLaY&#10;ajvwmfqLL0SAsEtRQel9k0rp8pIMurltiIP3sK1BH2RbSN3iEOCmlnEUraTBisNCiQ19lJR/Xzqj&#10;YOwi7Jf5uYindDjS5z3JvtaJUm+v4+EdhKfR/4ef7ZNWsFrG8HcmHAG5+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0h9x7EAAAA3AAAAA8AAAAAAAAAAAAAAAAAmAIAAGRycy9k&#10;b3ducmV2LnhtbFBLBQYAAAAABAAEAPUAAACJAwAAAAA=&#10;" path="m124,152r,1l124,154r-2,l121,155r-1,l117,157r-2,l111,157r-3,l104,157r-3,-2l100,155r-1,-1l98,154r,-1l98,152r,-85l98,56,95,47,94,40,90,35,87,30,80,26,74,24r-7,l57,24,47,30,37,38,26,51r,101l26,153r-1,1l25,154r-1,1l21,155r-1,2l16,157r-3,l9,157r-2,l4,155r-1,l2,154r-2,l,153r,-1l,8,,6,,5,,4r2,l4,3r1,l8,3r3,l15,3r3,l20,3r1,1l23,4r,1l24,6r,2l24,26,36,14,48,6,61,2,73,,87,2r9,3l106,10r6,8l119,27r2,10l124,50r,13l124,152xe" fillcolor="black" stroked="f">
                  <v:path arrowok="t" o:connecttype="custom" o:connectlocs="66675,81994;65600,82530;64524,83066;61836,84138;58072,84138;54308,83066;53232,82530;52695,81994;52695,35906;51082,25188;48393,18757;43016,13934;36026,12862;25272,16077;13980,27331;13980,81994;13443,82530;11292,83066;8603,84138;4839,84138;2151,83066;1075,82530;0,81994;0,4287;0,2680;1075,2144;2689,1608;5915,1608;9679,1608;11292,2144;12367,2680;12905,4287;19357,7503;32800,1072;46780,1072;56996,5359;63986,14470;66675,26796;66675,81458" o:connectangles="0,0,0,0,0,0,0,0,0,0,0,0,0,0,0,0,0,0,0,0,0,0,0,0,0,0,0,0,0,0,0,0,0,0,0,0,0,0,0"/>
                </v:shape>
                <v:shape id="Freeform 238" o:spid="_x0000_s1258" style="position:absolute;left:79692;top:31527;width:413;height:111;visibility:visible;mso-wrap-style:square;v-text-anchor:top" coordsize="78,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yjBcIA&#10;AADcAAAADwAAAGRycy9kb3ducmV2LnhtbESPS4vCQBCE74L/YeiFvZnOrg8kOgYRFrwtPg4em0yb&#10;BDM9ITPG7L/fEQSPRVV9Ra3zwTaq587XTjR8JSkolsKZWkoN59PPZAnKBxJDjRPW8Mce8s14tKbM&#10;uIccuD+GUkWI+Iw0VCG0GaIvKrbkE9eyRO/qOkshyq5E09Ejwm2D32m6QEu1xIWKWt5VXNyOd6th&#10;asq5LGe3vftFNxTNFenSotafH8N2BSrwEN7hV3tvNCxmU3ieiUcA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zKMFwgAAANwAAAAPAAAAAAAAAAAAAAAAAJgCAABkcnMvZG93&#10;bnJldi54bWxQSwUGAAAAAAQABAD1AAAAhwMAAAAA&#10;" path="m78,10r,6l77,19r-2,2l73,21,5,21r-2,l1,19,,16,,10,,5,1,3,3,,5,,73,r1,l75,r,l77,3r1,1l78,5r,3l78,10xe" fillcolor="black" stroked="f">
                  <v:path arrowok="t" o:connecttype="custom" o:connectlocs="41275,5292;41275,8467;40746,10055;39688,11113;38629,11113;2646,11113;1588,11113;529,10055;0,8467;0,5292;0,2646;529,1588;1588,0;2646,0;38629,0;39158,0;39688,0;39688,0;40746,1588;41275,2117;41275,2646;41275,4234;41275,5292" o:connectangles="0,0,0,0,0,0,0,0,0,0,0,0,0,0,0,0,0,0,0,0,0,0,0"/>
                </v:shape>
                <v:shape id="Freeform 239" o:spid="_x0000_s1259" style="position:absolute;left:57626;top:33385;width:873;height:841;visibility:visible;mso-wrap-style:square;v-text-anchor:top" coordsize="164,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7iDMcA&#10;AADcAAAADwAAAGRycy9kb3ducmV2LnhtbESPT2sCMRTE7wW/Q3iFXopmbWWVrVFEK3jw4j/0+Ni8&#10;7i7dvKxJqls/fVMQPA4z8xtmPG1NLS7kfGVZQb+XgCDOra64ULDfLbsjED4ga6wtk4Jf8jCddJ7G&#10;mGl75Q1dtqEQEcI+QwVlCE0mpc9LMuh7tiGO3pd1BkOUrpDa4TXCTS3fkiSVBiuOCyU2NC8p/97+&#10;GAWrz9d6eVvs0rWr5qfzsH+8rQ/vSr08t7MPEIHa8Ajf2yutIB0M4P9MPAJy8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V+4gzHAAAA3AAAAA8AAAAAAAAAAAAAAAAAmAIAAGRy&#10;cy9kb3ducmV2LnhtbFBLBQYAAAAABAAEAPUAAACMAwAAAAA=&#10;" path="m164,142r,5l164,150r-2,2l161,153r-1,2l159,155r-3,1l154,156r-3,1l148,157r-3,l143,157r-6,l130,156r-4,-1l121,151r-4,-4l113,141r-2,-6l109,126r-3,7l101,139r-5,6l90,149r-6,3l76,156r-8,1l59,158,44,157,32,152,22,145,13,135,7,124,4,110,,96,,80,,62,4,46,8,33,16,22,26,12,37,4,49,1,64,,75,r9,2l92,7r8,5l106,19r5,9l114,38r3,12l119,39r2,-9l123,22r,-5l124,11r,-4l126,4r,-1l127,3r,l128,2r1,l130,2r3,l134,2r3,l140,2r4,l145,2r3,l149,3r,1l150,6r,l150,9r-1,5l149,20r-1,7l145,34r-1,9l142,51r-3,9l137,69r-3,8l132,86r-4,7l129,105r1,10l132,123r2,5l137,131r2,3l143,135r3,l149,135r2,l154,134r1,l158,134r1,-1l160,133r1,l161,133r1,l162,133r2,1l164,135r,2l164,140r,2xm102,77l101,64,98,51,95,41,91,34,85,28,79,24,73,22r-8,l55,22r-7,3l41,32r-5,7l32,48r-3,8l27,67r,10l27,88r1,11l31,109r3,9l39,125r6,6l53,135r10,1l73,135r7,-4l86,126r6,-7l96,112r4,-10l101,91r1,-13l102,77xe" fillcolor="black" stroked="f">
                  <v:path arrowok="t" o:connecttype="custom" o:connectlocs="87313,79878;85183,82540;81989,83073;77197,83605;69212,83073;62290,78280;58031,67097;51110,77215;40462,83073;23425,83605;6921,71890;0,51122;2130,24496;13842,6390;34073,0;48980,3728;59096,14911;63355,20768;65485,9053;67082,2130;67614,1598;69212,1065;72938,1065;77197,1065;79327,2130;79859,4793;78795,14378;75600,27158;71341,41004;68679,55914;71341,68162;76133,71890;80392,71890;84119,71358;85716,70825;86248,70825;87313,72955;54304,41004;50578,21833;42059,12780;29282,11715;19166,20768;14375,35679;14907,52719;20763,66565;33541,72423;45786,67097;53240,54317;54304,41004" o:connectangles="0,0,0,0,0,0,0,0,0,0,0,0,0,0,0,0,0,0,0,0,0,0,0,0,0,0,0,0,0,0,0,0,0,0,0,0,0,0,0,0,0,0,0,0,0,0,0,0,0"/>
                  <o:lock v:ext="edit" verticies="t"/>
                </v:shape>
                <v:shape id="Freeform 240" o:spid="_x0000_s1260" style="position:absolute;left:58594;top:33718;width:413;height:127;visibility:visible;mso-wrap-style:square;v-text-anchor:top" coordsize="78,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KetcUA&#10;AADcAAAADwAAAGRycy9kb3ducmV2LnhtbESPzWrDMBCE74G+g9hCb4ns0pjiRjElYAj0EPJH6W2x&#10;tpaptXItxXHePgoEchxm5htmUYy2FQP1vnGsIJ0lIIgrpxuuFRz25fQdhA/IGlvHpOBCHorl02SB&#10;uXZn3tKwC7WIEPY5KjAhdLmUvjJk0c9cRxy9X9dbDFH2tdQ9niPctvI1STJpseG4YLCjlaHqb3ey&#10;Cr5XRz6V5X/IqrV27sdsvvbpoNTL8/j5ASLQGB7he3utFWRvc7idiUd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Ip61xQAAANwAAAAPAAAAAAAAAAAAAAAAAJgCAABkcnMv&#10;ZG93bnJldi54bWxQSwUGAAAAAAQABAD1AAAAigMAAAAA&#10;" path="m78,11r,7l77,20r-2,3l73,23,5,23r-2,l1,20,,18,,11,,7,1,3,3,2,5,,73,r1,l75,2r2,l77,3r1,2l78,7r,2l78,11xe" fillcolor="black" stroked="f">
                  <v:path arrowok="t" o:connecttype="custom" o:connectlocs="41275,6074;41275,9939;40746,11043;39688,12700;38629,12700;2646,12700;1588,12700;529,11043;0,9939;0,6074;0,3865;529,1657;1588,1104;2646,0;38629,0;39158,0;39688,1104;40746,1104;40746,1657;41275,2761;41275,3865;41275,4970;41275,6074" o:connectangles="0,0,0,0,0,0,0,0,0,0,0,0,0,0,0,0,0,0,0,0,0,0,0"/>
                </v:shape>
                <v:shape id="Freeform 241" o:spid="_x0000_s1261" style="position:absolute;left:59086;top:33115;width:826;height:1095;visibility:visible;mso-wrap-style:square;v-text-anchor:top" coordsize="155,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s7UMUA&#10;AADcAAAADwAAAGRycy9kb3ducmV2LnhtbESP3WrCQBSE7wu+w3IE75pNREJJXaVUBS+KoWkf4JA9&#10;+aHZszG7aurTu4Lg5TAz3zDL9Wg6cabBtZYVJFEMgri0uuVawe/P7vUNhPPIGjvLpOCfHKxXk5cl&#10;Ztpe+JvOha9FgLDLUEHjfZ9J6cqGDLrI9sTBq+xg0Ac51FIPeAlw08l5HKfSYMthocGePhsq/4qT&#10;UVCN+6TP86/CJrtNfrxW23l1iJWaTcePdxCeRv8MP9p7rSBdpHA/E46AX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ztQxQAAANwAAAAPAAAAAAAAAAAAAAAAAJgCAABkcnMv&#10;ZG93bnJldi54bWxQSwUGAAAAAAQABAD1AAAAigMAAAAA&#10;" path="m155,11r,4l153,16r,2l152,20r,1l151,22r-1,l149,23r-58,l91,203r,1l89,204r,1l87,207r-1,l83,207r-2,1l77,208r-4,l70,207r-3,l66,207r-1,-2l64,204r-2,l62,203,62,23,4,23,3,22r-1,l1,21r,-1l,18,,16,,15,,11,,8,,6,,4,1,2,1,1,2,,3,,4,,149,r1,l151,r1,1l152,2r1,2l153,6r2,2l155,11xe" fillcolor="black" stroked="f">
                  <v:path arrowok="t" o:connecttype="custom" o:connectlocs="82550,5793;82550,7899;81485,8426;81485,9479;80952,10533;80952,11059;80420,11586;79887,11586;79355,12112;48465,12112;48465,106905;48465,107432;47400,107432;47400,107958;46335,109011;45802,109011;44204,109011;43139,109538;41009,109538;38878,109538;37281,109011;35683,109011;35150,109011;34618,107958;34085,107432;33020,107432;33020,106905;33020,12112;2130,12112;1598,11586;1065,11586;533,11059;533,10533;0,9479;0,8426;0,7899;0,5793;0,4213;0,3160;0,2107;533,1053;533,527;1065,0;1598,0;2130,0;79355,0;79887,0;80420,0;80952,527;80952,1053;81485,2107;81485,3160;82550,4213;82550,5793" o:connectangles="0,0,0,0,0,0,0,0,0,0,0,0,0,0,0,0,0,0,0,0,0,0,0,0,0,0,0,0,0,0,0,0,0,0,0,0,0,0,0,0,0,0,0,0,0,0,0,0,0,0,0,0,0,0"/>
                </v:shape>
                <v:shape id="Freeform 242" o:spid="_x0000_s1262" style="position:absolute;left:59944;top:33099;width:984;height:1127;visibility:visible;mso-wrap-style:square;v-text-anchor:top" coordsize="186,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1xtMUA&#10;AADcAAAADwAAAGRycy9kb3ducmV2LnhtbESPQWvCQBCF7wX/wzKCt7qxWJXUVaS02kMviRZ6nGbH&#10;JJidDdlR47/vFgoeH2/e9+Yt171r1IW6UHs2MBknoIgLb2suDRz2748LUEGQLTaeycCNAqxXg4cl&#10;ptZfOaNLLqWKEA4pGqhE2lTrUFTkMIx9Sxy9o+8cSpRdqW2H1wh3jX5Kkpl2WHNsqLCl14qKU352&#10;8Y1w/rY3wbfiZ/uZP0+/st1WMmNGw37zAkqol/vxf/rDGphN5/A3JhJAr3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XXG0xQAAANwAAAAPAAAAAAAAAAAAAAAAAJgCAABkcnMv&#10;ZG93bnJldi54bWxQSwUGAAAAAAQABAD1AAAAigMAAAAA&#10;" path="m186,105r-1,24l180,150r-6,19l163,185r-14,12l133,206r-18,6l91,214,69,213,51,207,35,198,23,186,13,173,7,154,2,133,,108,2,84,7,64,14,44,25,30,37,16,55,8,73,1,95,r22,1l136,8r16,7l164,27r10,15l180,60r5,20l186,105xm157,106r,-17l154,74,151,59,143,47,136,37,125,30,111,25,94,24,77,25,64,31,52,38,45,48,37,60,34,75,31,90r-1,16l31,125r3,14l37,154r6,12l51,176r12,8l75,189r18,1l110,189r14,-5l135,176r8,-11l151,153r3,-15l157,123r,-17xe" fillcolor="black" stroked="f">
                  <v:path arrowok="t" o:connecttype="custom" o:connectlocs="97896,67944;92075,89012;78846,103759;60854,111660;36513,112186;18521,104286;6879,91118;1058,70051;1058,44242;7408,23175;19579,8427;38629,527;61912,527;80433,7900;92075,22121;97896,42136;83079,55830;81492,38976;75671,24755;66146,15801;49742,12641;33867,16328;23813,25281;17992,39502;15875,55830;17992,73211;22754,87432;33338,96912;49213,100072;65617,96912;75671,86905;81492,72684;83079,55830" o:connectangles="0,0,0,0,0,0,0,0,0,0,0,0,0,0,0,0,0,0,0,0,0,0,0,0,0,0,0,0,0,0,0,0,0"/>
                  <o:lock v:ext="edit" verticies="t"/>
                </v:shape>
                <v:shape id="Freeform 243" o:spid="_x0000_s1263" style="position:absolute;left:61166;top:33115;width:794;height:1095;visibility:visible;mso-wrap-style:square;v-text-anchor:top" coordsize="151,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qa7MIA&#10;AADcAAAADwAAAGRycy9kb3ducmV2LnhtbERPy4rCMBTdD/gP4QqzG1OrFKlGKYLiuBl8bNxdmmtb&#10;bG5qE21nvt4sBlweznux6k0tntS6yrKC8SgCQZxbXXGh4HzafM1AOI+ssbZMCn7JwWo5+Fhgqm3H&#10;B3oefSFCCLsUFZTeN6mULi/JoBvZhjhwV9sa9AG2hdQtdiHc1DKOokQarDg0lNjQuqT8dnwYBX8/&#10;33iv9zczyWy+v3TxNimyWKnPYZ/NQXjq/Vv8795pBck0rA1nwhGQy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prswgAAANwAAAAPAAAAAAAAAAAAAAAAAJgCAABkcnMvZG93&#10;bnJldi54bWxQSwUGAAAAAAQABAD1AAAAhwMAAAAA&#10;" path="m151,204r,1l149,205r,1l147,208r-1,l143,208r-2,1l137,209r-4,l130,208r-3,l126,208r-1,-2l124,205r,l124,204r,-92l29,112r,92l29,205r-1,l28,206r-2,2l24,208r-3,l19,209r-4,l12,209,8,208r-3,l4,208,3,206,2,205r,l,204,,5,2,3,2,2,3,1r1,l5,,8,r4,l15,r4,l21,r3,l26,1r2,l28,2r1,1l29,5r,82l124,87r,-82l124,3r,-1l125,1r1,l127,r3,l133,r4,l141,r2,l146,r1,1l149,1r,1l151,3r,2l151,204xe" fillcolor="black" stroked="f">
                  <v:path arrowok="t" o:connecttype="custom" o:connectlocs="79375,107442;78324,107966;76747,109014;74118,109538;69913,109538;66759,109014;65708,107966;65182,107442;65182,58700;15244,106917;14719,107442;13667,109014;11039,109014;7885,109538;4205,109014;2103,109014;1051,107442;0,106917;1051,1572;1577,524;2628,0;6308,0;9988,0;12616,0;14719,524;15244,1572;15244,45597;65182,2621;65182,1048;66233,524;68336,0;72016,0;75170,0;77272,524;78324,1048;79375,2621" o:connectangles="0,0,0,0,0,0,0,0,0,0,0,0,0,0,0,0,0,0,0,0,0,0,0,0,0,0,0,0,0,0,0,0,0,0,0,0"/>
                </v:shape>
                <v:shape id="Freeform 244" o:spid="_x0000_s1264" style="position:absolute;left:62626;top:33385;width:1128;height:825;visibility:visible;mso-wrap-style:square;v-text-anchor:top" coordsize="213,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xYNMUA&#10;AADcAAAADwAAAGRycy9kb3ducmV2LnhtbESPzW7CMBCE70i8g7VIvYFDhfhJMQih0ubAgb8HWMXb&#10;OBCvo9hA6NPXlZA4jmbmG8182dpK3KjxpWMFw0ECgjh3uuRCwem46U9B+ICssXJMCh7kYbnoduaY&#10;anfnPd0OoRARwj5FBSaEOpXS54Ys+oGriaP34xqLIcqmkLrBe4TbSr4nyVhaLDkuGKxpbSi/HK5W&#10;wfbLZ+Xud5197q5h+5h8H1tjzkq99drVB4hAbXiFn+1MKxiPZvB/Jh4Buf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jFg0xQAAANwAAAAPAAAAAAAAAAAAAAAAAJgCAABkcnMv&#10;ZG93bnJldi54bWxQSwUGAAAAAAQABAD1AAAAigMAAAAA&#10;" path="m213,151r,1l213,153r-2,l210,155r-1,l206,156r-2,l200,156r-3,l193,156r-3,-1l189,155r-1,-2l187,153r,-1l187,151r,-87l187,54r-3,-8l183,39r-4,-6l176,28r-5,-3l165,23r-7,-1l149,23r-9,6l130,38,119,50r,101l119,152r,1l118,153r-1,2l115,155r-2,1l109,156r-4,l103,156r-4,l97,155r-1,l94,153r-1,l93,152r,-1l93,64,92,54,91,46,89,39,86,33,82,28,77,25,71,23,64,22r-9,1l45,29r-9,9l25,50r,101l25,152r,1l24,153r-1,2l20,155r-1,1l16,156r-4,l8,156r-2,l3,155r-1,l1,153r-1,l,152r,-1l,7,,6,,4,,3r2,l3,2r1,l8,2r3,l14,2r3,l19,2r1,1l22,3r,1l23,6r,1l23,25,35,13,46,6,57,1,70,r8,l86,1r7,2l98,7r5,4l108,17r4,5l114,28r7,-8l128,14r6,-5l140,6r6,-4l152,1,157,r6,l177,r10,4l195,9r8,8l208,25r2,11l213,48r,12l213,151xe" fillcolor="black" stroked="f">
                  <v:path arrowok="t" o:connecttype="custom" o:connectlocs="112713,80433;111655,80963;110596,82021;107950,82550;104246,82550;100542,82021;99484,80963;98955,80433;98955,33867;97367,24342;94721,17463;90488,13229;83609,11642;74084,15346;62971,26458;62971,80433;62442,80963;60854,82021;57679,82550;54504,82550;51329,82021;49742,80963;49213,80433;49213,33867;48154,24342;45509,17463;40746,13229;33867,11642;23813,15346;13229,26458;13229,80433;12700,80963;10583,82021;8467,82550;4233,82550;1588,82021;529,80963;0,80433;0,3704;0,2117;1058,1588;2117,1058;5821,1058;8996,1058;10583,1588;11642,2117;12171,3704;18521,6879;30163,529;41275,0;49213,1588;54504,5821;59267,11642;64029,10583;70909,4763;77259,1058;83080,0;93663,0;103188,4763;110067,13229;112713,25400;112713,79904" o:connectangles="0,0,0,0,0,0,0,0,0,0,0,0,0,0,0,0,0,0,0,0,0,0,0,0,0,0,0,0,0,0,0,0,0,0,0,0,0,0,0,0,0,0,0,0,0,0,0,0,0,0,0,0,0,0,0,0,0,0,0,0,0,0"/>
                </v:shape>
                <v:shape id="Freeform 245" o:spid="_x0000_s1265" style="position:absolute;left:63960;top:33385;width:714;height:841;visibility:visible;mso-wrap-style:square;v-text-anchor:top" coordsize="133,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su58MA&#10;AADcAAAADwAAAGRycy9kb3ducmV2LnhtbERPW2vCMBR+H+w/hDPYm6Z2TqUaRTaGjg3Byw84NKcX&#10;2pyUJKvdfr15EPb48d1Xm8G0oifna8sKJuMEBHFudc2lgsv5Y7QA4QOyxtYyKfglD5v148MKM22v&#10;fKT+FEoRQ9hnqKAKocuk9HlFBv3YdsSRK6wzGCJ0pdQOrzHctDJNkpk0WHNsqLCjt4ry5vRjFPyl&#10;6WH3Mm++iqYvPh1v/fv3NFfq+WnYLkEEGsK/+O7eawWz1zg/nolHQK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osu58MAAADcAAAADwAAAAAAAAAAAAAAAACYAgAAZHJzL2Rv&#10;d25yZXYueG1sUEsFBgAAAAAEAAQA9QAAAIgDAAAAAA==&#10;" path="m133,72r-1,6l129,81r-3,2l122,83r-95,l28,96r2,9l33,115r5,6l44,129r9,4l63,136r12,l85,136r7,-1l101,133r6,-2l112,129r4,-1l120,125r2,l123,125r1,1l124,126r2,2l126,129r,2l127,133r,3l127,137r-1,3l126,141r,1l126,144r-2,l124,145r-1,1l122,147r-4,2l113,151r-6,1l100,155r-9,1l83,157r-12,1l54,157,41,152,28,147r-9,-8l10,128,5,114,,98,,80,,61,5,46,10,32,19,20r9,-9l41,4,54,1,69,,85,,97,4r13,7l117,19r7,10l129,41r3,13l133,67r,5xm106,65r,-10l101,38,96,32,91,27,78,20r-10,l58,20r-7,4l44,28r-6,5l33,40r-2,8l28,56r-1,9l106,65xe" fillcolor="black" stroked="f">
                  <v:path arrowok="t" o:connecttype="custom" o:connectlocs="70901,41536;67678,44199;14502,44199;16114,55914;20411,64435;28468,70825;40285,72423;49416,71890;57473,69760;62307,68162;65530,66565;66604,67097;67678,68162;67678,69760;68215,72423;67678,74553;67678,75618;66604,76683;66067,77748;63381,79345;57473,80943;48879,83073;38136,84138;22022,80943;10205,74020;2686,60707;0,42602;2686,24496;10205,10650;22022,2130;37062,0;52101,2130;62844,10118;69289,21833;71438,35679;56936,34614;54250,20236;48879,14378;36525,10650;27394,12780;20411,17573;16651,25561;14502,34614" o:connectangles="0,0,0,0,0,0,0,0,0,0,0,0,0,0,0,0,0,0,0,0,0,0,0,0,0,0,0,0,0,0,0,0,0,0,0,0,0,0,0,0,0,0,0"/>
                  <o:lock v:ext="edit" verticies="t"/>
                </v:shape>
                <v:shape id="Freeform 246" o:spid="_x0000_s1266" style="position:absolute;left:64770;top:33194;width:492;height:1032;visibility:visible;mso-wrap-style:square;v-text-anchor:top" coordsize="94,1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eWsUA&#10;AADcAAAADwAAAGRycy9kb3ducmV2LnhtbESPQWsCMRSE74X+h/AK3mp2BaWuRqmCIIVSq4V6fCbP&#10;3a2blyVJdf33Rij0OMzMN8x03tlGnMmH2rGCvJ+BINbO1Fwq+Nqtnl9AhIhssHFMCq4UYD57fJhi&#10;YdyFP+m8jaVIEA4FKqhibAspg67IYui7ljh5R+ctxiR9KY3HS4LbRg6ybCQt1pwWKmxpWZE+bX+t&#10;gh+Om8PbZvGdr8fa+etevy8+tFK9p+51AiJSF//Df+21UTAa5nA/k46An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b55axQAAANwAAAAPAAAAAAAAAAAAAAAAAJgCAABkcnMv&#10;ZG93bnJldi54bWxQSwUGAAAAAAQABAD1AAAAigMAAAAA&#10;" path="m94,177r,5l93,184r,3l92,188r-3,1l88,190r-3,2l82,193r-4,l75,194r-4,l67,194r-11,l49,192r-9,-4l35,183r-5,-7l28,167,25,157r,-11l25,61,4,61r-1,l1,59,,55,,50,,48,,45,1,43r,-2l2,40r1,l4,39r2,l25,39,25,5r,-2l25,3,27,2,28,1r1,l32,r3,l39,r4,l45,r3,1l49,1r1,1l51,3r,l51,5r,34l88,39r1,l91,40r1,l93,41r,2l93,45r1,3l94,50r,5l93,59r-2,2l88,61r-37,l51,141r1,15l56,165r5,6l72,172r4,l78,171r3,l83,170r3,-2l87,168r2,-1l91,167r,l92,168r1,l93,170r,1l93,172r1,2l94,177xe" fillcolor="black" stroked="f">
                  <v:path arrowok="t" o:connecttype="custom" o:connectlocs="49213,96805;48689,99465;46595,100529;44501,102124;40836,102656;37172,103188;29318,103188;20942,99997;15706,93614;13089,83508;13089,32446;1571,32446;0,29254;0,25531;524,22872;1047,21276;2094,20744;13089,20744;13089,1596;14136,1064;15183,532;18324,0;22512,0;25130,532;26177,1064;26701,1596;26701,20744;46595,20744;48166,21276;48689,22872;49213,25531;49213,29254;47642,32446;26701,32446;27224,82976;31936,90954;39789,91486;42407,90954;45025,89359;46595,88827;47642,88827;48689,89359;48689,90954;49213,92550" o:connectangles="0,0,0,0,0,0,0,0,0,0,0,0,0,0,0,0,0,0,0,0,0,0,0,0,0,0,0,0,0,0,0,0,0,0,0,0,0,0,0,0,0,0,0,0"/>
                </v:shape>
                <v:shape id="Freeform 247" o:spid="_x0000_s1267" style="position:absolute;left:65373;top:33385;width:635;height:841;visibility:visible;mso-wrap-style:square;v-text-anchor:top" coordsize="120,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vKGcYA&#10;AADcAAAADwAAAGRycy9kb3ducmV2LnhtbESPT2vCQBTE7wW/w/IEb3VXwaDRVfzXYvEgpj14fGRf&#10;k9Ds25DdmvTbdwsFj8PM/IZZbXpbizu1vnKsYTJWIIhzZyouNHy8vzzPQfiAbLB2TBp+yMNmPXha&#10;YWpcx1e6Z6EQEcI+RQ1lCE0qpc9LsujHriGO3qdrLYYo20KaFrsIt7WcKpVIixXHhRIb2peUf2Xf&#10;VsO5s6fFZXE+qFumbPaazHdvR6/1aNhvlyAC9eER/m+fjIZkNoW/M/EI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DvKGcYAAADcAAAADwAAAAAAAAAAAAAAAACYAgAAZHJz&#10;L2Rvd25yZXYueG1sUEsFBgAAAAAEAAQA9QAAAIsDAAAAAA==&#10;" path="m120,151r-1,1l119,153r-3,2l115,155r-3,1l107,156r-3,l101,155r-2,l98,153r-2,-1l96,151r,-15l87,146r-12,6l63,157r-12,1l40,157,30,155r-9,-4l14,146,9,140,4,133,2,124,,114,2,102,5,93r6,-8l20,78,30,72,42,69,57,66r16,l93,66r,-11l93,46,91,40,89,34,85,29,82,25,75,23,68,20r-9,l51,22r-9,1l35,25r-6,3l24,30r-5,3l15,35r-2,l11,35r,l10,34,9,33r,-1l8,30r,-2l8,25r,-3l8,19,9,17r2,-3l14,12,19,9,24,7,31,4,37,2,46,1,54,r8,l77,,89,3,99,7r7,6l112,20r4,10l119,40r1,14l120,151xm93,85r-22,l59,86r-8,1l43,89r-5,3l34,96r-4,5l29,107r-2,6l29,123r6,7l43,136r11,1l66,136r8,-5l83,125,93,115r,-30xe" fillcolor="black" stroked="f">
                  <v:path arrowok="t" o:connecttype="custom" o:connectlocs="62971,80943;61383,82540;59267,83073;55033,83073;52387,82540;50800,80943;50800,72423;39688,80943;26987,84138;15875,82540;7408,77748;2117,70825;0,60707;2646,49524;10583,41536;22225,36744;38629,35146;49213,29289;48154,21301;44979,15443;39688,12248;31221,10650;22225,12248;15346,14911;10054,17573;6879,18638;5821,18638;4763,17573;4233,15976;4233,13313;4233,10118;5821,7455;10054,4793;16404,2130;24342,533;32808,0;47096,1598;56092,6923;61383,15976;63500,28756;49213,45264;31221,45797;22754,47394;17992,51122;15346,56980;15346,65500;22754,72423;34925,72423;43921,66565;49213,45264" o:connectangles="0,0,0,0,0,0,0,0,0,0,0,0,0,0,0,0,0,0,0,0,0,0,0,0,0,0,0,0,0,0,0,0,0,0,0,0,0,0,0,0,0,0,0,0,0,0,0,0,0,0"/>
                  <o:lock v:ext="edit" verticies="t"/>
                </v:shape>
                <v:shape id="Freeform 248" o:spid="_x0000_s1268" style="position:absolute;left:66262;top:33035;width:714;height:1191;visibility:visible;mso-wrap-style:square;v-text-anchor:top" coordsize="133,2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SNa8UA&#10;AADcAAAADwAAAGRycy9kb3ducmV2LnhtbESPQWvCQBSE74X+h+UVeil1o9KlpK4iSqHoqdGDvT2y&#10;r0lo9m3YXZP037uC4HGYmW+YxWq0rejJh8axhukkA0FcOtNwpeF4+Hx9BxEissHWMWn4pwCr5ePD&#10;AnPjBv6mvoiVSBAOOWqoY+xyKUNZk8UwcR1x8n6dtxiT9JU0HocEt62cZZmSFhtOCzV2tKmp/CvO&#10;VsNL0fN2mO/8ySu1n6muan/8Wuvnp3H9ASLSGO/hW/vLaFBvc7ieSUdALi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VI1rxQAAANwAAAAPAAAAAAAAAAAAAAAAAJgCAABkcnMv&#10;ZG93bnJldi54bWxQSwUGAAAAAAQABAD1AAAAigMAAAAA&#10;" path="m133,145r-1,17l128,178r-4,15l117,204r-9,10l97,220r-12,5l70,226r-6,-1l58,224r-6,-1l47,220r-7,-3l36,213r-7,-5l23,201r,18l23,220r-1,1l22,221r-1,2l18,223r-1,1l15,224r-4,l8,224r-2,l4,223r-2,l1,221r-1,l,220r,-1l,5,,4,,2,1,1r1,l4,,6,r4,l13,r4,l20,r2,l23,1r1,l26,2r,2l26,5r,86l33,85r5,-5l44,76r6,-4l56,70r5,-1l68,68r6,l88,69r13,5l112,80r7,10l125,101r4,13l132,129r1,16xm104,148r,-11l103,127r-2,-10l97,108r-5,-7l86,95,79,91,69,90r-5,l59,91r-5,2l49,96r-6,4l38,104r-6,7l26,118r,58l37,188r10,8l56,202r12,1l77,202r8,-4l91,193r5,-7l100,177r2,-10l104,157r,-9xe" fillcolor="black" stroked="f">
                  <v:path arrowok="t" o:connecttype="custom" o:connectlocs="70901,85346;66604,101678;58010,112741;45656,118536;34376,118536;27931,117483;21485,114322;15577,109580;12354,115375;11817,116429;11280,117483;9131,118009;5908,118009;3223,118009;1074,117483;0,116429;0,115375;0,2107;537,527;2149,0;5371,0;9131,0;11817,0;12891,527;13965,2107;13965,47941;20411,42146;26856,37932;32765,36351;39747,35824;54250,38985;63918,47414;69289,60058;71438,76390;55861,72175;54250,61639;49416,53210;42433,47941;34376,47414;29005,48995;23096,52683;17188,58478;13965,92722;25245,103258;36525,106946;45656,104312;51564,97990;54787,87980;55861,77970" o:connectangles="0,0,0,0,0,0,0,0,0,0,0,0,0,0,0,0,0,0,0,0,0,0,0,0,0,0,0,0,0,0,0,0,0,0,0,0,0,0,0,0,0,0,0,0,0,0,0,0,0"/>
                  <o:lock v:ext="edit" verticies="t"/>
                </v:shape>
                <v:shape id="Freeform 249" o:spid="_x0000_s1269" style="position:absolute;left:67119;top:33385;width:762;height:841;visibility:visible;mso-wrap-style:square;v-text-anchor:top" coordsize="144,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h8rcQA&#10;AADcAAAADwAAAGRycy9kb3ducmV2LnhtbESPQWsCMRSE7wX/Q3iCF9Gsti6yGkWKQg+9dPXi7bF5&#10;7gY3L8smXeO/bwqFHoeZ+YbZ7qNtxUC9N44VLOYZCOLKacO1gsv5NFuD8AFZY+uYFDzJw343etli&#10;od2Dv2goQy0ShH2BCpoQukJKXzVk0c9dR5y8m+sthiT7WuoeHwluW7nMslxaNJwWGuzovaHqXn7b&#10;RDH5dLgeo5m+xiy/PYdPZ0Kl1GQcDxsQgWL4D/+1P7SCfPUGv2fSEZC7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YfK3EAAAA3AAAAA8AAAAAAAAAAAAAAAAAmAIAAGRycy9k&#10;b3ducmV2LnhtbFBLBQYAAAAABAAEAPUAAACJAwAAAAA=&#10;" path="m144,77r-1,17l140,109r-5,15l126,135r-10,10l103,152r-15,5l71,158,53,157,40,152,27,146r-9,-9l9,126,4,113,,98,,80,,62,4,48,10,33,19,22,29,12,41,6,56,1,74,,90,r15,4l117,11r10,9l135,30r5,14l143,60r1,17xm116,78r,-11l114,56,111,46r-3,-7l101,32,94,25,84,22r-11,l62,22,52,25r-7,5l39,38r-5,7l30,55,29,66,27,78r2,11l30,101r2,9l37,119r5,7l51,131r9,4l72,135r11,l92,131r8,-5l106,120r5,-8l114,102r2,-11l116,78xe" fillcolor="black" stroked="f">
                  <v:path arrowok="t" o:connecttype="custom" o:connectlocs="75671,50057;71438,66032;61383,77215;46567,83605;28046,83605;14287,77748;4763,67097;0,52187;0,33016;5292,17573;15346,6390;29633,533;47625,0;61912,5858;71438,15976;75671,31951;61383,41536;60325,29821;57150,20768;49742,13313;38629,11715;27517,13313;20638,20236;15875,29289;14287,41536;15875,53784;19579,63370;26987,69760;38100,71890;48683,69760;56092,63902;60325,54317;61383,41536" o:connectangles="0,0,0,0,0,0,0,0,0,0,0,0,0,0,0,0,0,0,0,0,0,0,0,0,0,0,0,0,0,0,0,0,0"/>
                  <o:lock v:ext="edit" verticies="t"/>
                </v:shape>
                <v:shape id="Freeform 250" o:spid="_x0000_s1270" style="position:absolute;left:68103;top:33035;width:127;height:1175;visibility:visible;mso-wrap-style:square;v-text-anchor:top" coordsize="26,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ssfMYA&#10;AADcAAAADwAAAGRycy9kb3ducmV2LnhtbESPQWvCQBSE74L/YXlCb3WjxSCpm6ABqYf2UBvs9Zl9&#10;Jmmzb0N2q2l/vSsUPA4z8w2zygbTijP1rrGsYDaNQBCXVjdcKSg+to9LEM4ja2wtk4JfcpCl49EK&#10;E20v/E7nva9EgLBLUEHtfZdI6cqaDLqp7YiDd7K9QR9kX0nd4yXATSvnURRLgw2HhRo7ymsqv/c/&#10;RsFbcRgK2uyOeTv/0yb/enmNnz6VepgM62cQngZ/D/+3d1pBvFjA7Uw4AjK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QssfMYAAADcAAAADwAAAAAAAAAAAAAAAACYAgAAZHJz&#10;L2Rvd25yZXYueG1sUEsFBgAAAAAEAAQA9QAAAIsDAAAAAA==&#10;" path="m26,219r,1l26,221r-1,l23,223r-1,l20,224r-4,l12,224r-3,l6,224,4,223r-2,l1,221r-1,l,220r,-1l,5,,4,,2,1,1r1,l4,,6,,9,r3,l16,r4,l22,r1,1l25,1r1,1l26,4r,1l26,219xe" fillcolor="black" stroked="f">
                  <v:path arrowok="t" o:connecttype="custom" o:connectlocs="12700,114853;12700,115377;12700,115902;12212,115902;11235,116951;10746,116951;9769,117475;7815,117475;5862,117475;4396,117475;2931,117475;1954,116951;977,116951;488,115902;0,115902;0,115377;0,114853;0,2622;0,2098;0,1049;488,524;977,524;1954,0;2931,0;4396,0;5862,0;7815,0;9769,0;10746,0;11235,524;12212,524;12700,1049;12700,2098;12700,2622;12700,114853" o:connectangles="0,0,0,0,0,0,0,0,0,0,0,0,0,0,0,0,0,0,0,0,0,0,0,0,0,0,0,0,0,0,0,0,0,0,0"/>
                </v:shape>
                <v:shape id="Freeform 251" o:spid="_x0000_s1271" style="position:absolute;left:68468;top:33083;width:191;height:1127;visibility:visible;mso-wrap-style:square;v-text-anchor:top" coordsize="34,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jcYA&#10;AADcAAAADwAAAGRycy9kb3ducmV2LnhtbESPT2vCQBTE7wW/w/IEL6KbCo0aXUUKlh6KrX9AvD2y&#10;zySYfRuya4zf3hWEHoeZ+Q0zX7amFA3VrrCs4H0YgSBOrS44U3DYrwcTEM4jaywtk4I7OVguOm9z&#10;TLS98Zaanc9EgLBLUEHufZVI6dKcDLqhrYiDd7a1QR9knUld4y3ATSlHURRLgwWHhRwr+swpveyu&#10;RsH4PvnqRwVtjtra39P0r/nZ6EapXrddzUB4av1/+NX+1grijxieZ8IRkI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E/+jcYAAADcAAAADwAAAAAAAAAAAAAAAACYAgAAZHJz&#10;L2Rvd25yZXYueG1sUEsFBgAAAAAEAAQA9QAAAIsDAAAAAA==&#10;" path="m31,209r-1,1l30,211r-1,l27,213r-1,l24,214r-3,l18,214r-4,l11,214,9,213r-3,l5,211r-1,l4,210r,-1l4,65r,-1l4,62,5,61r1,l9,60r2,l14,60r4,l21,60r3,l26,60r1,1l29,61r1,1l30,64r1,1l31,209xm34,16r,8l30,28r-5,4l18,32r-9,l4,28,2,24,,16,2,8,4,3,9,1,18,r8,1l30,3r4,4l34,16xe" fillcolor="black" stroked="f">
                  <v:path arrowok="t" o:connecttype="custom" o:connectlocs="17369,110080;16809,110606;16809,111133;16249,111133;15128,112186;14568,112186;13447,112713;11766,112713;10085,112713;7844,112713;6163,112713;5043,112186;3362,112186;2801,111133;2241,111133;2241,110606;2241,110080;2241,34235;2241,33709;2241,32655;2801,32128;3362,32128;5043,31602;6163,31602;7844,31602;10085,31602;11766,31602;13447,31602;14568,31602;15128,32128;16249,32128;16809,32655;16809,33709;17369,34235;17369,110080;19050,8427;19050,12641;16809,14747;14007,16854;10085,16854;5043,16854;2241,14747;1121,12641;0,8427;1121,4214;2241,1580;5043,527;10085,0;14568,527;16809,1580;19050,3687;19050,8427" o:connectangles="0,0,0,0,0,0,0,0,0,0,0,0,0,0,0,0,0,0,0,0,0,0,0,0,0,0,0,0,0,0,0,0,0,0,0,0,0,0,0,0,0,0,0,0,0,0,0,0,0,0,0,0"/>
                  <o:lock v:ext="edit" verticies="t"/>
                </v:shape>
                <v:shape id="Freeform 252" o:spid="_x0000_s1272" style="position:absolute;left:68834;top:33385;width:539;height:841;visibility:visible;mso-wrap-style:square;v-text-anchor:top" coordsize="102,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s/fMUA&#10;AADcAAAADwAAAGRycy9kb3ducmV2LnhtbESP0WrCQBRE3wv+w3KFvtWNgkmJriJKwYdC28QPuGav&#10;STR7N+5uNe3XdwuFPg4zc4ZZrgfTiRs531pWMJ0kIIgrq1uuFRzKl6dnED4ga+wsk4Iv8rBejR6W&#10;mGt75w+6FaEWEcI+RwVNCH0upa8aMugntieO3sk6gyFKV0vt8B7hppOzJEmlwZbjQoM9bRuqLsWn&#10;UVCc38rdu/murriboe+LY/naZko9jofNAkSgIfyH/9p7rSCdZ/B7Jh4Buf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Oz98xQAAANwAAAAPAAAAAAAAAAAAAAAAAJgCAABkcnMv&#10;ZG93bnJldi54bWxQSwUGAAAAAAQABAD1AAAAigMAAAAA&#10;" path="m102,112r,11l99,131r-5,9l86,146r-7,5l69,155r-11,2l46,158r-8,-1l31,156r-6,-1l19,153r-5,-1l9,150,6,147,4,146,3,145,1,141,,139r,-5l,131r,-2l1,126r,-1l3,124r,l4,123r1,l6,123r4,2l14,128r5,2l23,133r8,2l38,136r9,l53,136r5,-1l64,134r4,-3l72,128r2,-4l76,119r,-5l75,108r-2,-5l70,99,65,96,59,93,53,91,47,88,39,85,33,82,27,78,21,75,15,71,10,65,6,59,4,51r,-8l4,34,7,25r4,-7l17,12,23,7,33,3,43,,57,r5,l68,1r6,l79,2r4,2l86,6r3,1l91,8r1,1l94,11r,1l94,13r1,1l95,16r,2l95,20r,3l95,25r,2l94,28r,1l92,30r-1,l91,30r-2,l86,29,84,28,80,25,75,23,69,22,63,20,56,19r-7,1l44,22r-5,1l36,25r-3,4l31,33r-1,3l30,40r,6l32,51r4,4l41,59r5,2l52,65r7,2l65,70r8,2l79,76r6,4l91,83r5,6l99,96r3,7l102,112xe" fillcolor="black" stroked="f">
                  <v:path arrowok="t" o:connecttype="custom" o:connectlocs="53975,65500;49742,74553;41804,80410;30692,83605;20108,83605;13229,82540;7408,80943;3175,78280;1588,77215;0,74020;0,69760;529,67097;1588,66032;2117,65500;3175,65500;7408,68162;12171,70825;20108,72423;28046,72423;33867,71358;38100,68162;40217,63370;39688,57512;37042,52719;31221,49524;24871,46862;17463,43667;11113,39939;5292,34614;2117,27158;2117,18106;5821,9585;12171,3728;22754,0;32808,0;39158,533;43921,2130;47096,3728;48683,4793;49742,6390;50271,7455;50271,9585;50271,12248;50271,14378;49742,15443;48154,15976;47096,15976;44450,14911;39688,12248;33338,10650;25929,10650;20638,12248;17463,15443;15875,19171;15875,24496;19050,29289;24342,32484;31221,35679;38629,38341;44979,42602;50800,47394;53975,54849" o:connectangles="0,0,0,0,0,0,0,0,0,0,0,0,0,0,0,0,0,0,0,0,0,0,0,0,0,0,0,0,0,0,0,0,0,0,0,0,0,0,0,0,0,0,0,0,0,0,0,0,0,0,0,0,0,0,0,0,0,0,0,0,0,0"/>
                </v:shape>
                <v:shape id="Freeform 253" o:spid="_x0000_s1273" style="position:absolute;left:69580;top:33385;width:1127;height:825;visibility:visible;mso-wrap-style:square;v-text-anchor:top" coordsize="215,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6BeMEA&#10;AADcAAAADwAAAGRycy9kb3ducmV2LnhtbERPy4rCMBTdC/MP4Q64EU1nQHFqUxFlpEtfs780d9rS&#10;5qY0sVa/3iwEl4fzTtaDaURPnassK/iaRSCIc6srLhRczr/TJQjnkTU2lknBnRys049RgrG2Nz5S&#10;f/KFCCHsYlRQet/GUrq8JINuZlviwP3bzqAPsCuk7vAWwk0jv6NoIQ1WHBpKbGlbUl6frkZBvfup&#10;i82yzfQ+2x7ufw9znvR7pcafw2YFwtPg3+KXO9MKFvOwNpwJR0Cm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gXjBAAAA3AAAAA8AAAAAAAAAAAAAAAAAmAIAAGRycy9kb3du&#10;cmV2LnhtbFBLBQYAAAAABAAEAPUAAACGAwAAAAA=&#10;" path="m215,151r-1,1l214,153r-2,l211,155r-1,l207,156r-2,l201,156r-3,l195,156r-2,-1l190,155r-1,-2l188,153r,-1l188,151r,-87l188,54r-2,-8l184,39r-4,-6l177,28r-5,-3l166,23r-7,-1l150,23r-9,6l131,38,120,50r,101l120,152r,1l119,153r-2,2l116,155r-2,1l110,156r-2,l104,156r-4,l98,155r-1,l95,153r-1,l94,152r,-1l94,64r,-10l92,46,90,39,87,33,83,28,78,25,72,23,66,22,56,23r-9,6l37,38,26,50r,101l26,152r,1l25,153r-1,2l23,155r-3,1l16,156r-3,l9,156r-2,l4,155r-1,l2,153r-2,l,152r,-1l,7,,6,,4,2,3r1,l4,2r3,l9,2r3,l15,2r3,l20,2r1,1l23,3r1,1l24,6r,1l24,25,36,13,47,6,60,1,71,r8,l87,1r7,2l99,7r6,4l109,17r4,5l115,28r7,-8l129,14r7,-5l141,6r6,-4l153,1,159,r5,l178,r10,4l196,9r8,8l209,25r2,11l214,48r1,12l215,151xe" fillcolor="black" stroked="f">
                  <v:path arrowok="t" o:connecttype="custom" o:connectlocs="112189,80433;111140,80963;110092,82021;107471,82550;103801,82550;101180,82021;99083,80963;98558,80433;98558,33867;97510,24342;94364,17463;90170,13229;83355,11642;73919,15346;62910,26458;62910,80433;62385,80963;60813,82021;57667,82550;54522,82550;51376,82021;49803,80963;49279,80433;49279,33867;48231,24342;45609,17463;40891,13229;34600,11642;24640,15346;13630,26458;13630,80433;13106,80963;12058,82021;8388,82550;4718,82550;2097,82021;1048,80963;0,80433;0,3704;0,2117;1573,1588;3670,1058;6291,1058;9436,1058;11009,1588;12582,2117;12582,3704;18873,6879;31455,529;41415,0;49279,1588;55046,5821;59240,11642;63958,10583;71298,4763;77064,1058;83355,0;93316,0;102752,4763;109568,13229;112189,25400;112713,79904" o:connectangles="0,0,0,0,0,0,0,0,0,0,0,0,0,0,0,0,0,0,0,0,0,0,0,0,0,0,0,0,0,0,0,0,0,0,0,0,0,0,0,0,0,0,0,0,0,0,0,0,0,0,0,0,0,0,0,0,0,0,0,0,0,0"/>
                </v:shape>
                <v:rect id="Rectangle 254" o:spid="_x0000_s1274" style="position:absolute;left:56324;top:35718;width:413;height: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4YyMYA&#10;AADcAAAADwAAAGRycy9kb3ducmV2LnhtbESPQWvCQBSE7wX/w/IEb3WjqGiaVaog9CKo7aHeXrLP&#10;JJh9m+5uNfbXu4VCj8PMfMNkq8404krO15YVjIYJCOLC6ppLBR/v2+c5CB+QNTaWScGdPKyWvacM&#10;U21vfKDrMZQiQtinqKAKoU2l9EVFBv3QtsTRO1tnMETpSqkd3iLcNHKcJDNpsOa4UGFLm4qKy/Hb&#10;KFgv5uuv/YR3P4f8RKfP/DIdu0SpQb97fQERqAv/4b/2m1Ywmy7g90w8AnL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o4YyMYAAADcAAAADwAAAAAAAAAAAAAAAACYAgAAZHJz&#10;L2Rvd25yZXYueG1sUEsFBgAAAAAEAAQA9QAAAIsDAAAAAA==&#10;" fillcolor="black" stroked="f"/>
                <v:shape id="Freeform 255" o:spid="_x0000_s1275" style="position:absolute;left:57642;top:35274;width:143;height:1111;visibility:visible;mso-wrap-style:square;v-text-anchor:top" coordsize="27,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9ZvsEA&#10;AADcAAAADwAAAGRycy9kb3ducmV2LnhtbERPzU4CMRC+m/gOzZh4k64eii4UwhoVLxIEHmCyHbab&#10;3U43bYH17e2BhOOX73++HF0vzhRi61nD86QAQVx703Kj4bD/fHoFEROywd4zafijCMvF/d0cS+Mv&#10;/EvnXWpEDuFYogab0lBKGWtLDuPED8SZO/rgMGUYGmkCXnK46+VLUSjpsOXcYHGgd0t1tzs5DZUN&#10;b2tfbb/wQ3WHavqz6dT2pPXjw7iagUg0ppv46v42GpTK8/OZfATk4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uPWb7BAAAA3AAAAA8AAAAAAAAAAAAAAAAAmAIAAGRycy9kb3du&#10;cmV2LnhtbFBLBQYAAAAABAAEAPUAAACGAwAAAAA=&#10;" path="m27,204r,1l27,207r-1,1l25,208r-3,l20,209r-3,l14,209r-4,l7,209,4,208r-1,l1,208,,207r,-2l,204,,5,,3,,2r1,l3,1r2,l7,r3,l14,r3,l20,r2,1l25,1r1,1l27,2r,1l27,5r,199xe" fillcolor="black" stroked="f">
                  <v:path arrowok="t" o:connecttype="custom" o:connectlocs="14288,108467;14288,108998;14288,110062;13759,110593;13230,110593;11642,110593;10584,111125;8996,111125;7409,111125;5292,111125;3704,111125;2117,110593;1588,110593;529,110593;0,110062;0,108998;0,108467;0,2658;0,1595;0,1063;529,1063;1588,532;2646,532;3704,0;5292,0;7409,0;8996,0;10584,0;11642,532;13230,532;13759,1063;14288,1063;14288,1595;14288,2658;14288,108467" o:connectangles="0,0,0,0,0,0,0,0,0,0,0,0,0,0,0,0,0,0,0,0,0,0,0,0,0,0,0,0,0,0,0,0,0,0,0"/>
                </v:shape>
                <v:shape id="Freeform 256" o:spid="_x0000_s1276" style="position:absolute;left:58054;top:35560;width:651;height:825;visibility:visible;mso-wrap-style:square;v-text-anchor:top" coordsize="124,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bhXMQA&#10;AADcAAAADwAAAGRycy9kb3ducmV2LnhtbESPwWrDMBBE74H+g9hCL6GR3YMJrpXQhgZyKTR2Djku&#10;1tY2tVaOpMb231eFQI7DzLxhiu1kenEl5zvLCtJVAoK4trrjRsGp2j+vQfiArLG3TApm8rDdPCwK&#10;zLUd+UjXMjQiQtjnqKANYcil9HVLBv3KDsTR+7bOYIjSNVI7HCPc9PIlSTJpsOO40OJAu5bqn/LX&#10;KHjH8Pn1kVXJvJTzZT771DjslXp6nN5eQQSawj18ax+0gixL4f9MPAJy8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W24VzEAAAA3AAAAA8AAAAAAAAAAAAAAAAAmAIAAGRycy9k&#10;b3ducmV2LnhtbFBLBQYAAAAABAAEAPUAAACJAwAAAAA=&#10;" path="m124,151r,1l124,154r-1,1l122,155r-1,1l118,156r-2,l112,156r-4,l105,156r-3,l101,155r-1,l98,154r,-2l98,151r,-84l98,55,96,46,94,40,91,34,86,29,81,25,75,23r-7,l58,24,48,29,38,38,27,50r,101l27,152r-1,2l26,155r-1,l22,156r-2,l17,156r-4,l10,156r-3,l5,156,2,155r-1,l1,154,,152r,-1l,7,,6,1,5r,l2,3,5,2r1,l9,2r3,l16,2r2,l21,2r1,1l23,5r,l25,6r,1l25,25,37,13,48,6,60,1,73,,86,1,97,5r10,4l113,18r6,9l122,37r2,12l124,64r,87xe" fillcolor="black" stroked="f">
                  <v:path arrowok="t" o:connecttype="custom" o:connectlocs="65088,80433;64563,82021;63513,82550;60889,82550;56690,82550;53540,82550;52490,82021;51441,80433;51441,35454;50391,24342;47766,17992;42517,13229;35693,12171;25195,15346;14172,26458;14172,80433;13647,82021;11548,82550;8923,82550;5249,82550;2625,82550;525,82021;0,80433;0,3704;525,2646;1050,1588;3149,1058;6299,1058;9448,1058;11548,1588;12073,2646;13123,3704;19421,6879;31494,529;45142,529;56165,4763;62463,14287;65088,25929;65088,79904" o:connectangles="0,0,0,0,0,0,0,0,0,0,0,0,0,0,0,0,0,0,0,0,0,0,0,0,0,0,0,0,0,0,0,0,0,0,0,0,0,0,0"/>
                </v:shape>
                <v:shape id="Freeform 257" o:spid="_x0000_s1277" style="position:absolute;left:58848;top:35369;width:508;height:1032;visibility:visible;mso-wrap-style:square;v-text-anchor:top" coordsize="95,1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EYjcMA&#10;AADcAAAADwAAAGRycy9kb3ducmV2LnhtbESPQWvCQBSE74X+h+UVvNVNIwRJXYMGLNWbtpfeHtln&#10;Nph9G3a3Mf33XUHwOMzMN8yqmmwvRvKhc6zgbZ6BIG6c7rhV8P21e12CCBFZY++YFPxRgGr9/LTC&#10;UrsrH2k8xVYkCIcSFZgYh1LK0BiyGOZuIE7e2XmLMUnfSu3xmuC2l3mWFdJix2nB4EC1oeZy+rUK&#10;fjxPH/047L05bPNaWr07LqJSs5dp8w4i0hQf4Xv7UysoihxuZ9IRkO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CEYjcMAAADcAAAADwAAAAAAAAAAAAAAAACYAgAAZHJzL2Rv&#10;d25yZXYueG1sUEsFBgAAAAAEAAQA9QAAAIgDAAAAAA==&#10;" path="m95,177r,4l94,185r,2l93,188r-2,2l89,191r-4,1l83,192r-4,1l75,193r-3,1l68,194,58,193r-9,-2l41,187r-5,-5l31,176r-2,-9l26,158r,-13l26,60,6,60r-2,l1,58,,55,,50,,47,1,44r,-1l1,42,3,41,4,39r1,l6,39r20,l26,5r,-1l26,2,27,1r2,l30,r2,l36,r4,l43,r3,l48,r1,1l51,1r1,1l52,4r,1l52,39r38,l91,39r,l93,41r1,1l94,43r1,1l95,47r,3l95,55r-1,3l91,60r-1,l52,60r,82l53,155r4,9l63,170r10,1l77,171r2,l81,170r3,-1l86,169r2,-2l90,167r1,l91,167r2,l94,167r,2l94,170r1,2l95,174r,3xe" fillcolor="black" stroked="f">
                  <v:path arrowok="t" o:connecttype="custom" o:connectlocs="50800,96273;50265,99465;48661,101060;45453,102124;42244,102656;38501,103188;31015,102656;21924,99465;16577,93614;13903,84040;13903,31914;2139,31914;0,29254;0,24999;535,22872;1604,21808;2674,20744;13903,20744;13903,2128;14438,532;16042,0;19251,0;22994,0;25667,0;27272,532;27806,2128;27806,20744;48661,20744;49731,21808;50265,22872;50800,24999;50800,29254;48661,31914;27806,31914;28341,82444;33688,90422;41175,90954;43314,90422;45987,89891;48126,88827;48661,88827;50265,88827;50265,90422;50800,92550" o:connectangles="0,0,0,0,0,0,0,0,0,0,0,0,0,0,0,0,0,0,0,0,0,0,0,0,0,0,0,0,0,0,0,0,0,0,0,0,0,0,0,0,0,0,0,0"/>
                </v:shape>
                <v:shape id="Freeform 258" o:spid="_x0000_s1278" style="position:absolute;left:59467;top:35560;width:699;height:841;visibility:visible;mso-wrap-style:square;v-text-anchor:top" coordsize="133,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V6LcYA&#10;AADcAAAADwAAAGRycy9kb3ducmV2LnhtbESP3UrDQBSE7wXfYTmCd2ZjKqnEbktpEZWWgm0f4JA9&#10;+SHZs2F3TaNP7xYEL4eZ+YZZrCbTi5Gcby0reExSEMSl1S3XCs6n14dnED4ga+wtk4Jv8rBa3t4s&#10;sND2wp80HkMtIoR9gQqaEIZCSl82ZNAndiCOXmWdwRClq6V2eIlw08ssTXNpsOW40OBAm4bK7vhl&#10;FPxk2eFtNu92VTdWH47Xfrt/KpW6v5vWLyACTeE//Nd+1wryfAbXM/EIyO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DV6LcYAAADcAAAADwAAAAAAAAAAAAAAAACYAgAAZHJz&#10;L2Rvd25yZXYueG1sUEsFBgAAAAAEAAQA9QAAAIsDAAAAAA==&#10;" path="m133,72r-1,6l130,82r-3,1l123,85r-94,l29,96r2,10l33,115r5,8l45,129r8,4l63,136r12,l85,136r9,-1l101,134r6,-3l112,129r5,-1l121,126r1,l123,126r2,l126,128r,l126,129r1,2l127,134r,2l127,139r,1l127,141r-1,1l126,144r,1l125,146r,l122,147r-4,3l115,151r-8,3l100,155r-9,2l83,158r-10,l56,157,41,154,29,147,19,139,10,128,5,114,1,98,,80,1,61,5,46,10,32,19,22,29,12,41,6,54,1,69,,85,1,99,6r11,5l118,19r7,10l130,41r2,13l133,69r,3xm106,65r,-10l101,39,98,33,91,27,78,21r-10,l59,21r-8,3l45,28r-7,6l35,40r-4,8l29,56r,9l106,65xe" fillcolor="black" stroked="f">
                  <v:path arrowok="t" o:connecttype="custom" o:connectlocs="69325,41536;66699,44199;15230,45264;16281,56447;19957,65500;27835,70825;39389,72423;49368,71890;56195,69760;61447,68162;64073,67097;65648,67097;66174,68162;66699,69760;66699,72423;66699,74553;66174,75618;66174,77215;65648,77748;61972,79878;56195,82008;47792,83605;38339,84138;21533,82008;9979,74020;2626,60707;0,42602;2626,24496;9979,11715;21533,3195;36238,0;51994,3195;61972,10118;68274,21833;69850,36744;55670,34614;53044,20768;47792,14378;35713,11183;26785,12780;19957,18106;16281,25561;15230,34614" o:connectangles="0,0,0,0,0,0,0,0,0,0,0,0,0,0,0,0,0,0,0,0,0,0,0,0,0,0,0,0,0,0,0,0,0,0,0,0,0,0,0,0,0,0,0"/>
                  <o:lock v:ext="edit" verticies="t"/>
                </v:shape>
                <v:shape id="Freeform 259" o:spid="_x0000_s1279" style="position:absolute;left:60388;top:35560;width:445;height:825;visibility:visible;mso-wrap-style:square;v-text-anchor:top" coordsize="84,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8r9cQA&#10;AADcAAAADwAAAGRycy9kb3ducmV2LnhtbESPzWrDMBCE74G8g9hCb4ncujXBiWxCoSEtvTg/98Xa&#10;2CbWSrXUxHn7qlDIcZiZb5hVOZpeXGjwnWUFT/MEBHFtdceNgsP+fbYA4QOyxt4yKbiRh7KYTlaY&#10;a3vlii670IgIYZ+jgjYEl0vp65YM+rl1xNE72cFgiHJopB7wGuGml89JkkmDHceFFh29tVSfdz9G&#10;wddx4dJN6raBb9x/vFbfG51+KvX4MK6XIAKN4R7+b2+1gix7gb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RPK/XEAAAA3AAAAA8AAAAAAAAAAAAAAAAAmAIAAGRycy9k&#10;b3ducmV2LnhtbFBLBQYAAAAABAAEAPUAAACJAwAAAAA=&#10;" path="m84,17r,2l84,22r,2l84,27r-2,1l81,28r,1l80,29r-1,l76,28r-1,l73,27,70,25r-2,l64,24r-3,l57,25r-4,2l49,28r-4,4l41,35r-5,6l32,48r-6,8l26,151r,1l26,154r-2,1l23,155r-1,1l20,156r-4,l12,156r-4,l6,156r-2,l2,155r-1,l,154r,-2l,151,,7,,6,,5r1,l2,3,4,2r2,l8,2r3,l15,2r2,l20,2r1,1l22,5r1,l23,6r,1l23,28r6,-9l34,14,39,8,44,6,49,2,54,1,58,r5,l65,r3,l70,1r3,l76,2r3,l80,3r1,l82,5r,1l84,6r,1l84,8r,3l84,13r,4xe" fillcolor="black" stroked="f">
                  <v:path arrowok="t" o:connecttype="custom" o:connectlocs="44450,10054;44450,12700;43392,14817;42863,15346;41804,15346;39688,14817;37042,13229;33867,12700;30162,13229;25929,14817;21696,18521;16933,25400;13758,79904;13758,81492;12171,82021;10583,82550;6350,82550;3175,82550;1058,82021;0,81492;0,79904;0,3175;529,2646;2117,1058;4233,1058;7937,1058;10583,1058;11642,2646;12171,3175;12171,14817;17992,7408;23283,3175;28575,529;33338,0;35983,0;38629,529;41804,1058;42863,1588;43392,3175;44450,3704;44450,5821;44450,8996" o:connectangles="0,0,0,0,0,0,0,0,0,0,0,0,0,0,0,0,0,0,0,0,0,0,0,0,0,0,0,0,0,0,0,0,0,0,0,0,0,0,0,0,0,0"/>
                </v:shape>
                <v:shape id="Freeform 260" o:spid="_x0000_s1280" style="position:absolute;left:60912;top:35560;width:619;height:841;visibility:visible;mso-wrap-style:square;v-text-anchor:top" coordsize="119,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QxnsMA&#10;AADcAAAADwAAAGRycy9kb3ducmV2LnhtbESP3YrCMBSE74V9h3AW9k5TFctSjeIuFAoL/nQFbw/N&#10;sS02J6WJWt/eCIKXw8x8wyxWvWnElTpXW1YwHkUgiAuray4VHP7T4TcI55E1NpZJwZ0crJYfgwUm&#10;2t54T9fclyJA2CWooPK+TaR0RUUG3ci2xME72c6gD7Irpe7wFuCmkZMoiqXBmsNChS39VlSc84tR&#10;MN3m2c8kzU6W0ma7Oboyxb+dUl+f/XoOwlPv3+FXO9MK4ngGzzPhCM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jQxnsMAAADcAAAADwAAAAAAAAAAAAAAAACYAgAAZHJzL2Rv&#10;d25yZXYueG1sUEsFBgAAAAAEAAQA9QAAAIgDAAAAAA==&#10;" path="m119,151r,3l117,155r-1,l114,156r-3,l108,156r-4,l100,156r-2,-1l96,155r,-1l95,151r,-13l85,146r-11,6l63,157r-13,1l39,157r-9,-2l21,152r-7,-6l8,141,4,133,,124,,114,,103,5,93r5,-8l19,78,29,72,42,70,56,67,72,66r21,l93,55,92,48,90,40,88,34,84,30,80,25,74,23,68,22r-8,l50,22r-9,1l34,25r-7,4l23,32r-5,2l15,35r-2,2l11,37,10,35r-1,l9,34,8,32r,-2l8,28,7,25,8,22r,-3l9,17r1,-1l13,13r5,-2l24,7,30,6,37,3,45,1,53,r9,l77,1,88,3,99,7r7,6l112,21r3,9l119,41r,13l119,151xm93,86r-24,l60,86r-9,1l44,90r-7,3l32,97r-2,5l27,107r,6l29,124r5,7l42,136r13,2l64,136r9,-3l83,126r10,-9l93,86xe" fillcolor="black" stroked="f">
                  <v:path arrowok="t" o:connecttype="custom" o:connectlocs="61913,82008;60352,82540;57751,83073;54109,83073;50987,82540;49947,82008;49426,73488;38501,80943;26014,84138;15608,82540;7284,77748;2081,70825;0,60707;2601,49524;9885,41536;21852,37276;37460,35146;48386,29289;46825,21301;43703,15976;38501,12248;31217,11715;21331,12248;14047,15443;9365,18106;6764,19703;5203,18638;4682,18106;4162,15976;3642,13313;4162,10118;5203,8520;9365,5858;15608,3195;23412,533;32257,0;45784,1598;55149,6923;59832,15976;61913,28756;48386,45797;31217,45797;22892,47927;16649,51654;14047,56980;15088,66032;21852,72423;33298,72423;43183,67097;48386,45797" o:connectangles="0,0,0,0,0,0,0,0,0,0,0,0,0,0,0,0,0,0,0,0,0,0,0,0,0,0,0,0,0,0,0,0,0,0,0,0,0,0,0,0,0,0,0,0,0,0,0,0,0,0"/>
                  <o:lock v:ext="edit" verticies="t"/>
                </v:shape>
                <v:shape id="Freeform 261" o:spid="_x0000_s1281" style="position:absolute;left:61737;top:35560;width:604;height:841;visibility:visible;mso-wrap-style:square;v-text-anchor:top" coordsize="114,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Ien8AA&#10;AADcAAAADwAAAGRycy9kb3ducmV2LnhtbESPzQrCMBCE74LvEFbwpqmiRapRRBAVT/6A16VZ22Kz&#10;KU209e2NIHgcZuYbZrFqTSleVLvCsoLRMAJBnFpdcKbgetkOZiCcR9ZYWiYFb3KwWnY7C0y0bfhE&#10;r7PPRICwS1BB7n2VSOnSnAy6oa2Ig3e3tUEfZJ1JXWMT4KaU4yiKpcGCw0KOFW1ySh/np1EwWVez&#10;yzS7b687er4beTzc2sNUqX6vXc9BeGr9P/xr77WCOI7heyYcAbn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jIen8AAAADcAAAADwAAAAAAAAAAAAAAAACYAgAAZHJzL2Rvd25y&#10;ZXYueG1sUEsFBgAAAAAEAAQA9QAAAIUDAAAAAA==&#10;" path="m114,129r,2l113,134r,2l113,138r,1l112,140r,1l109,142r-2,3l103,147r-6,4l92,154r-6,1l79,157r-8,1l64,158,49,157,37,154,26,147r-9,-8l8,128,4,114,1,99,,81,1,60,5,44,11,30,20,19r9,-8l40,5,53,1,68,r6,l81,1r6,1l92,5r6,2l102,9r4,3l108,14r3,2l111,17r1,1l112,19r1,3l113,23r,2l113,28r,6l112,37r-1,2l108,39r-2,l102,37r-2,-3l95,30,90,28,84,25,76,23,68,22,58,23,43,30r-5,7l33,45,28,66,27,80r1,13l31,104r2,10l38,122r5,6l50,131r9,4l68,135r8,l84,133r6,-4l96,126r5,-3l105,120r2,-2l109,117r2,l112,118r,1l113,120r,2l113,124r,2l114,129xe" fillcolor="black" stroked="f">
                  <v:path arrowok="t" o:connecttype="custom" o:connectlocs="60325,69760;59796,72423;59796,74020;59267,75085;56621,77215;51329,80410;45508,82540;37571,84138;25929,83605;13758,78280;4233,68162;529,52719;529,31951;5821,15976;15346,5858;28046,533;39158,0;46038,1065;51858,3728;56092,6390;58737,8520;59267,9585;59796,11715;59796,13313;59796,18106;58737,20768;56092,20768;52917,18106;47625,14911;40217,12248;30692,12248;20108,19703;14817,35146;14817,49524;17463,60707;22754,68162;31221,71890;40217,71890;47625,68695;53446,65500;56621,62837;58737,62305;59267,63370;59796,64967;59796,67097" o:connectangles="0,0,0,0,0,0,0,0,0,0,0,0,0,0,0,0,0,0,0,0,0,0,0,0,0,0,0,0,0,0,0,0,0,0,0,0,0,0,0,0,0,0,0,0,0"/>
                </v:shape>
                <v:shape id="Freeform 262" o:spid="_x0000_s1282" style="position:absolute;left:62420;top:35258;width:841;height:1143;visibility:visible;mso-wrap-style:square;v-text-anchor:top" coordsize="157,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MWTcUA&#10;AADcAAAADwAAAGRycy9kb3ducmV2LnhtbESPQWvCQBSE74L/YXlCb3VTwdimboJGlB48NNr2/Mi+&#10;JqHZtyG7NfHfu4WCx2FmvmHW2WhacaHeNZYVPM0jEMSl1Q1XCj7O+8dnEM4ja2wtk4IrOcjS6WSN&#10;ibYDF3Q5+UoECLsEFdTed4mUrqzJoJvbjjh437Y36IPsK6l7HALctHIRRbE02HBYqLGjvKby5/Rr&#10;FBxerNT5+WssPvNld2yWw277Pij1MBs3ryA8jf4e/m+/aQVxvIK/M+EIyPQ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QxZNxQAAANwAAAAPAAAAAAAAAAAAAAAAAJgCAABkcnMv&#10;ZG93bnJldi54bWxQSwUGAAAAAAQABAD1AAAAigMAAAAA&#10;" path="m144,60r5,l152,62r1,2l153,68r,140l153,209r,2l152,212r-1,l148,213r-2,l143,213r-3,l136,213r-3,l131,213r-1,-1l128,212r-1,-1l127,209r-1,-1l126,81r-74,l52,163r,13l56,185r6,6l72,192r3,l79,192r3,-1l84,190r3,l88,188r1,l90,188r2,l92,188r1,l93,190r1,1l94,193r,2l94,198r,4l94,206r-1,1l92,209r-2,2l88,212r-3,1l82,213r-3,1l75,214r-3,1l68,215,57,214r-9,-2l41,208r-6,-5l31,197r-4,-9l26,179,25,166r,-85l5,81r-2,l2,79,,76,,71,,68,,65,,64,2,63r,-1l3,60r1,l5,60r20,l25,26r,-1l26,23r,-1l27,22r3,-1l32,21r3,l39,21r3,l45,21r2,l50,22r1,l51,23r1,2l52,26r,34l144,60xm157,15r-1,8l153,28r-5,3l140,31r-9,l127,28r-3,-5l124,16r,-9l127,2,131,r9,l148,r5,2l156,7r1,8xm103,60r,xe" fillcolor="black" stroked="f">
                  <v:path arrowok="t" o:connecttype="custom" o:connectlocs="79851,31898;81994,34024;81994,110579;81994,112173;80923,112705;78243,113237;75028,113237;71276,113237;69668,112705;68061,112173;67525,110579;27867,43062;27867,93567;33226,101541;40193,102073;43945,101541;46624,101009;47696,99946;49304,99946;49840,99946;50376,101541;50376,103667;50376,107389;49840,110047;48232,112173;45552,113237;42337,113768;38586,114300;30547,113768;21972,110579;16613,104731;13934,95161;13398,43062;1608,43062;0,40404;0,36151;0,34024;1072,32961;2144,31898;13398,31898;13398,13291;13934,11696;16077,11164;18757,11164;22508,11164;25188,11164;27331,11696;27867,13291;27867,31898;84138,7974;81994,14886;75028,16480;68061,14886;66453,8506;68061,1063;75028,0;81994,1063;84138,7974;55199,31898" o:connectangles="0,0,0,0,0,0,0,0,0,0,0,0,0,0,0,0,0,0,0,0,0,0,0,0,0,0,0,0,0,0,0,0,0,0,0,0,0,0,0,0,0,0,0,0,0,0,0,0,0,0,0,0,0,0,0,0,0,0,0"/>
                  <o:lock v:ext="edit" verticies="t"/>
                </v:shape>
                <v:shape id="Freeform 263" o:spid="_x0000_s1283" style="position:absolute;left:63452;top:35560;width:762;height:841;visibility:visible;mso-wrap-style:square;v-text-anchor:top" coordsize="144,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m8FcQA&#10;AADcAAAADwAAAGRycy9kb3ducmV2LnhtbESPwWrDMAyG74W+g1Fhl7I628CMrG4ZY4Uedlnby24i&#10;VhOzWA6xl7pvPx0KPYpf/yd9620JvZpoTD6yhadVBYq4ic5za+F03D2+gkoZ2WEfmSxcKcF2M5+t&#10;sXbxwt80HXKrBMKpRgtdzkOtdWo6CphWcSCW7BzHgFnGsdVuxIvAQ6+fq8rogJ7lQocDfXTU/B7+&#10;glC8WU4/n8UvX0plztfpK/rcWPuwKO9voDKVfF++tffOgjHyrciICO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5vBXEAAAA3AAAAA8AAAAAAAAAAAAAAAAAmAIAAGRycy9k&#10;b3ducmV2LnhtbFBLBQYAAAAABAAEAPUAAACJAwAAAAA=&#10;" path="m144,77r-2,17l139,110r-5,14l125,135r-10,10l102,152r-15,5l70,158,52,157,39,154,25,147r-8,-9l8,126,3,113,,98,,81,,64,3,48,9,34,17,22,28,12,40,6,55,1,72,,89,1r14,4l117,11r8,10l134,32r5,13l142,60r2,17xm115,80r,-13l113,57r-3,-9l107,39r-6,-7l93,27,83,23,71,22,60,23r-9,2l44,30r-6,8l33,46,29,56,27,66r,12l27,91r2,10l32,110r4,9l41,126r9,5l59,135r12,1l82,135r9,-4l99,128r5,-8l110,112r3,-10l115,92r,-12xe" fillcolor="black" stroked="f">
                  <v:path arrowok="t" o:connecttype="custom" o:connectlocs="75142,50057;70908,66032;60854,77215;46038,83605;27517,83605;13229,78280;4233,67097;0,52187;0,34081;4763,18106;14817,6390;29104,533;47096,533;61912,5858;70908,17041;75142,31951;60854,42602;59796,30354;56621,20768;49213,14378;37571,11715;26987,13313;20108,20236;15346,29821;14287,41536;15346,53784;19050,63370;26458,69760;37571,72423;48154,69760;55033,63902;59796,54317;60854,42602" o:connectangles="0,0,0,0,0,0,0,0,0,0,0,0,0,0,0,0,0,0,0,0,0,0,0,0,0,0,0,0,0,0,0,0,0"/>
                  <o:lock v:ext="edit" verticies="t"/>
                </v:shape>
                <v:shape id="Freeform 264" o:spid="_x0000_s1284" style="position:absolute;left:64404;top:35560;width:667;height:825;visibility:visible;mso-wrap-style:square;v-text-anchor:top" coordsize="124,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DtWsMA&#10;AADcAAAADwAAAGRycy9kb3ducmV2LnhtbESPT4vCMBTE7wt+h/AEL8ua6qFo1yi6KHgR/Hfw+Gje&#10;tmWbl24Stf32RhA8DjPzG2a2aE0tbuR8ZVnBaJiAIM6trrhQcD5tviYgfEDWWFsmBR15WMx7HzPM&#10;tL3zgW7HUIgIYZ+hgjKEJpPS5yUZ9EPbEEfv1zqDIUpXSO3wHuGmluMkSaXBiuNCiQ39lJT/Ha9G&#10;wQrDbr9OT0n3Kbv/7uJHxmGt1KDfLr9BBGrDO/xqb7WCNJ3C80w8An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8DtWsMAAADcAAAADwAAAAAAAAAAAAAAAACYAgAAZHJzL2Rv&#10;d25yZXYueG1sUEsFBgAAAAAEAAQA9QAAAIgDAAAAAA==&#10;" path="m124,151r,1l124,154r-1,1l122,155r-2,1l118,156r-2,l112,156r-4,l104,156r-2,l101,155r-1,l98,154r,-2l98,151r,-84l98,55,96,46,93,40,91,34,86,29,81,25,75,23r-7,l58,24,48,29,38,38,27,50r,101l27,152r-1,2l26,155r-2,l22,156r-3,l17,156r-4,l10,156r-3,l5,156,2,155r-1,l1,154,,152r,-1l,7,,6,1,5r,l2,3,5,2r1,l8,2r4,l16,2r2,l21,2r1,1l23,5r,l24,6r,1l24,25,37,13,48,6,60,1,72,,86,1,97,5r10,4l113,18r6,9l122,37r2,12l124,64r,87xe" fillcolor="black" stroked="f">
                  <v:path arrowok="t" o:connecttype="custom" o:connectlocs="66675,80433;66137,82021;64524,82550;62373,82550;58072,82550;54846,82550;53770,82021;52695,80433;52695,35454;51619,24342;48931,17992;43554,13229;36564,12171;25810,15346;14518,26458;14518,80433;13980,82021;11829,82550;9141,82550;5377,82550;2689,82550;538,82021;0,80433;0,3704;538,2646;1075,1588;3226,1058;6452,1058;9679,1058;11829,1588;12367,2646;12905,3704;19895,6879;32262,529;46242,529;57534,4763;63986,14287;66675,25929;66675,79904" o:connectangles="0,0,0,0,0,0,0,0,0,0,0,0,0,0,0,0,0,0,0,0,0,0,0,0,0,0,0,0,0,0,0,0,0,0,0,0,0,0,0"/>
                </v:shape>
                <v:shape id="Freeform 265" o:spid="_x0000_s1285" style="position:absolute;left:65627;top:35575;width:1159;height:810;visibility:visible;mso-wrap-style:square;v-text-anchor:top" coordsize="218,1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" path="m218,5r,1l218,7r-1,2l217,11,174,148r,2l173,152r-1,1l170,153r-2,1l164,154r-2,l157,154r-5,l148,154r-2,l143,153r-2,l140,152r,-2l138,148,109,43r-2,-1l107,43,79,148r,2l78,152r-1,1l75,153r-2,1l69,154r-3,l62,154r-5,l53,154r-2,l48,153r-2,l45,152r,-2l43,148,2,11,,9,,7,,6,,5,,4,,3,2,1r1,l5,,6,r4,l14,r4,l20,r3,l25,1r1,l26,3r1,1l27,5,63,124r,2l63,124,95,5r,-1l96,3,98,1r1,l100,r3,l105,r4,l112,r3,l117,r2,1l121,1r,2l122,4r,1l157,124r,2l157,124,191,5r1,-1l192,3r2,-2l195,1,196,r3,l202,r4,l210,r2,l215,r1,1l217,1r,2l218,4r,1xe" fillcolor="black" stroked="f">
                  <v:path arrowok="t" o:connecttype="custom" o:connectlocs="115888,3154;115356,4732;92498,77809;91966,79912;90371,80437;87182,80963;83461,80963;78676,80963;76018,80437;74423,79912;73360,77809;56881,22081;41996,77809;41465,79912;39870,80437;36680,80963;32959,80963;28175,80963;25517,80437;23922,79912;22859,77809;0,4732;0,3154;0,2103;1063,526;2658,0;5316,0;9569,0;12227,0;13822,526;14353,2103;33491,65191;33491,65191;50502,2103;52096,526;53160,0;55818,0;59539,0;62197,0;64323,526;64855,2103;83461,65191;83461,65191;102066,2103;103130,526;104193,0;107382,0;111635,0;114293,0;115356,526;115888,2103" o:connectangles="0,0,0,0,0,0,0,0,0,0,0,0,0,0,0,0,0,0,0,0,0,0,0,0,0,0,0,0,0,0,0,0,0,0,0,0,0,0,0,0,0,0,0,0,0,0,0,0,0,0,0"/>
                </v:shape>
                <v:shape id="Freeform 266" o:spid="_x0000_s1286" style="position:absolute;left:66944;top:35258;width:175;height:1127;visibility:visible;mso-wrap-style:square;v-text-anchor:top" coordsize="32,2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otw8QA&#10;AADcAAAADwAAAGRycy9kb3ducmV2LnhtbESPT4vCMBTE78J+h/AWvIim/qFK11REWPQk6O7B47N5&#10;tmWbl9JkbfXTG0HwOMzMb5jlqjOVuFLjSssKxqMIBHFmdcm5gt+f7+EChPPIGivLpOBGDlbpR2+J&#10;ibYtH+h69LkIEHYJKii8rxMpXVaQQTeyNXHwLrYx6INscqkbbAPcVHISRbE0WHJYKLCmTUHZ3/Hf&#10;KNhuzqjt+k4DszuZetsNpjPaK9X/7NZfIDx1/h1+tXdaQTwfw/NMOAIyf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qaLcPEAAAA3AAAAA8AAAAAAAAAAAAAAAAAmAIAAGRycy9k&#10;b3ducmV2LnhtbFBLBQYAAAAABAAEAPUAAACJAwAAAAA=&#10;" path="m29,208r,1l28,211r,1l27,212r-2,1l23,213r-3,l16,213r-4,l10,213r-3,l6,212r-1,l4,211r,-2l4,208,4,64r,-1l4,62r1,l6,60,7,59r3,l12,59r4,l20,59r3,l25,59r2,1l28,62r,l29,63r,1l29,208xm32,15r,8l29,28r-4,3l16,31r-9,l4,28,,23,,16,,7,4,2,7,r9,l25,r4,2l32,7r,8xe" fillcolor="black" stroked="f">
                  <v:path arrowok="t" o:connecttype="custom" o:connectlocs="15826,110067;15826,110596;15280,111655;15280,112184;14734,112184;13643,112713;12552,112713;10914,112713;8732,112713;6549,112713;5457,112713;3820,112713;3274,112184;2729,112184;2183,111655;2183,110596;2183,110067;2183,33867;2183,33338;2183,32808;2729,32808;3274,31750;3820,31221;5457,31221;6549,31221;8732,31221;10914,31221;12552,31221;13643,31221;14734,31750;15280,32808;15280,32808;15826,33338;15826,33867;15826,110067;17463,7938;17463,12171;15826,14817;13643,16404;8732,16404;3820,16404;2183,14817;0,12171;0,8467;0,3704;2183,1058;3820,0;8732,0;13643,0;15826,1058;17463,3704;17463,7938" o:connectangles="0,0,0,0,0,0,0,0,0,0,0,0,0,0,0,0,0,0,0,0,0,0,0,0,0,0,0,0,0,0,0,0,0,0,0,0,0,0,0,0,0,0,0,0,0,0,0,0,0,0,0,0"/>
                  <o:lock v:ext="edit" verticies="t"/>
                </v:shape>
                <v:shape id="Freeform 267" o:spid="_x0000_s1287" style="position:absolute;left:67262;top:35369;width:492;height:1032;visibility:visible;mso-wrap-style:square;v-text-anchor:top" coordsize="95,1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OUMMA&#10;AADcAAAADwAAAGRycy9kb3ducmV2LnhtbESPQWsCMRSE7wX/Q3iCt5rtCiqrUVpBaXtz9eLtsXlu&#10;FjcvS5Ku679vCgWPw8x8w6y3g21FTz40jhW8TTMQxJXTDdcKzqf96xJEiMgaW8ek4EEBtpvRyxoL&#10;7e58pL6MtUgQDgUqMDF2hZShMmQxTF1HnLyr8xZjkr6W2uM9wW0r8yybS4sNpwWDHe0MVbfyxyq4&#10;eB4Obd99efP9ke+k1fvjLCo1GQ/vKxCRhvgM/7c/tYL5Ioe/M+kIy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iOUMMAAADcAAAADwAAAAAAAAAAAAAAAACYAgAAZHJzL2Rv&#10;d25yZXYueG1sUEsFBgAAAAAEAAQA9QAAAIgDAAAAAA==&#10;" path="m95,177r,4l94,185r,2l92,188r-1,2l89,191r-3,1l83,192r-4,1l75,193r-4,1l68,194,58,193r-9,-2l42,187r-6,-5l31,176r-3,-9l26,158r,-13l26,60,6,60r-2,l2,58,1,55,,50,,47,1,44r,-1l2,42r,-1l4,39r1,l6,39r20,l26,5r,-1l26,2,27,1r1,l31,r2,l36,r3,l43,r3,l48,r1,1l51,1r1,1l52,4r1,1l53,39r37,l91,39r,l92,41r2,1l94,43r1,1l95,47r,3l95,55r-1,3l91,60r-1,l53,60r,82l53,155r4,9l63,170r10,1l76,171r3,l83,170r1,-1l86,169r3,-2l90,167r1,l92,167r,l94,167r,2l94,170r1,2l95,174r,3xe" fillcolor="black" stroked="f">
                  <v:path arrowok="t" o:connecttype="custom" o:connectlocs="49213,96273;48695,99465;47141,101060;44551,102124;40924,102656;36780,103188;30046,102656;21757,99465;16059,93614;13469,84040;13469,31914;2072,31914;518,29254;0,24999;518,22872;1036,21808;2590,20744;13469,20744;13469,2128;13987,532;16059,0;18649,0;22275,0;24866,0;26420,532;26938,2128;27456,20744;47141,20744;47659,21808;48695,22872;49213,24999;49213,29254;47141,31914;27456,31914;27456,82444;32636,90422;39370,90954;42997,90422;44551,89891;46623,88827;47659,88827;48695,88827;48695,90422;49213,92550" o:connectangles="0,0,0,0,0,0,0,0,0,0,0,0,0,0,0,0,0,0,0,0,0,0,0,0,0,0,0,0,0,0,0,0,0,0,0,0,0,0,0,0,0,0,0,0"/>
                </v:shape>
                <v:shape id="Freeform 268" o:spid="_x0000_s1288" style="position:absolute;left:67945;top:35194;width:650;height:1191;visibility:visible;mso-wrap-style:square;v-text-anchor:top" coordsize="123,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YfncQA&#10;AADcAAAADwAAAGRycy9kb3ducmV2LnhtbESPT4vCMBTE78J+h/AWvGm6ilarUfyD6FVdweOzebZ1&#10;m5fSRK3ffrMg7HGYmd8w03ljSvGg2hWWFXx1IxDEqdUFZwq+j5vOCITzyBpLy6TgRQ7ms4/WFBNt&#10;n7ynx8FnIkDYJagg975KpHRpTgZd11bEwbva2qAPss6krvEZ4KaUvSgaSoMFh4UcK1rllP4c7kbB&#10;kle3YxFt7bm3PpV2PIiX7n5Rqv3ZLCYgPDX+P/xu77SCYdyHvzPhCMj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2H53EAAAA3AAAAA8AAAAAAAAAAAAAAAAAmAIAAGRycy9k&#10;b3ducmV2LnhtbFBLBQYAAAAABAAEAPUAAACJAwAAAAA=&#10;" path="m123,219r,1l123,222r-1,1l120,223r-1,1l117,224r-3,l110,224r-3,l103,224r-1,l99,223r-1,l98,222r-1,-2l97,219r,-84l97,123r-3,-9l93,108r-4,-6l86,97,80,93,73,91r-7,l56,92,46,97r-9,9l25,118r,101l25,220r,2l24,223r-1,l22,224r-3,l16,224r-4,l8,224r-2,l3,224,2,223r-1,l,222r,-2l,219,,5,,4,,2r1,l2,1r1,l6,,8,r4,l16,r3,l22,1r1,l24,2r1,l25,4r,1l25,91,37,80,49,74,60,69,72,68r14,1l96,73r9,4l112,86r6,9l120,105r3,12l123,132r,87xe" fillcolor="black" stroked="f">
                  <v:path arrowok="t" o:connecttype="custom" o:connectlocs="65088,116937;64559,118531;62971,119063;60325,119063;56621,119063;53975,119063;51859,118531;51330,116937;51330,71757;49742,60595;47096,54216;42334,49432;34925,48369;24342,51559;13229,62721;13229,116937;12700,118531;11642,119063;8467,119063;4233,119063;1588,119063;529,118531;0,116937;0,2658;0,1063;1058,532;3175,0;6350,0;10054,0;12171,532;13229,1063;13229,2658;19579,42523;31750,36676;45509,36676;55563,40928;62442,50495;65088,62189;65088,116405" o:connectangles="0,0,0,0,0,0,0,0,0,0,0,0,0,0,0,0,0,0,0,0,0,0,0,0,0,0,0,0,0,0,0,0,0,0,0,0,0,0,0"/>
                </v:shape>
                <v:shape id="Freeform 269" o:spid="_x0000_s1289" style="position:absolute;left:69246;top:35560;width:715;height:1127;visibility:visible;mso-wrap-style:square;v-text-anchor:top" coordsize="133,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yD38UA&#10;AADcAAAADwAAAGRycy9kb3ducmV2LnhtbESPUWvCMBSF3wf7D+EO9jbTTXGjGkWEOR8maLcfcGmu&#10;TbG5KU1s03+/CAMfD+ec73CW62gb0VPna8cKXicZCOLS6ZorBb8/ny8fIHxA1tg4JgUjeVivHh+W&#10;mGs38In6IlQiQdjnqMCE0OZS+tKQRT9xLXHyzq6zGJLsKqk7HBLcNvIty+bSYs1pwWBLW0Plpbha&#10;BdfdOHzHzXHmptV2/DrsTH+ZRqWen+JmASJQDPfwf3uvFczfZ3A7k46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HIPfxQAAANwAAAAPAAAAAAAAAAAAAAAAAJgCAABkcnMv&#10;ZG93bnJldi54bWxQSwUGAAAAAAQABAD1AAAAigMAAAAA&#10;" path="m133,77r-1,19l129,110r-5,15l117,136r-9,10l97,152r-12,5l70,158r-6,l58,157r-5,-1l48,154r-5,-4l37,146r-5,-5l27,136r,73l26,210r,l25,211r-2,2l22,213r-2,1l17,214r-4,l10,214r-3,l5,213r-3,l1,211,,210r,l,209,,7,,6,,5,1,3r1,l4,2r2,l9,2r2,l15,2r2,l20,2r1,1l22,3r,2l23,6r,1l23,27r6,-8l36,14,42,9,48,7,54,3,60,2,68,r7,l90,1r11,5l112,13r7,10l126,34r3,14l132,61r1,16xm105,80r,-11l103,59,101,49,97,40,92,33,86,27,79,23r-10,l64,23r-5,1l54,25r-5,4l44,33r-6,5l33,43r-6,7l27,108r10,12l47,129r10,5l68,135r9,l85,130r6,-5l96,118r5,-9l103,99r2,-9l105,80xe" fillcolor="black" stroked="f">
                  <v:path arrowok="t" o:connecttype="custom" o:connectlocs="70901,50563;66604,65837;58010,76898;45656,82691;34376,83218;28468,82165;23096,79004;17188,74264;14502,110080;13965,110606;12354,112186;10743,112713;6983,112713;3760,112713;1074,112186;0,110606;0,110080;0,3160;537,1580;2149,1053;4834,1053;8057,1053;10743,1053;11817,1580;12354,3160;12354,14221;19337,7374;25782,3687;32228,1053;40285,0;54250,3160;63918,12114;69289,25281;71438,40556;56398,36342;54250,25808;49416,17381;42433,12114;34376,12114;29005,13167;23634,17381;17725,22648;14502,56883;25245,67944;36525,71104;45656,68471;51564,62150;55324,52143;56398,42136" o:connectangles="0,0,0,0,0,0,0,0,0,0,0,0,0,0,0,0,0,0,0,0,0,0,0,0,0,0,0,0,0,0,0,0,0,0,0,0,0,0,0,0,0,0,0,0,0,0,0,0,0"/>
                  <o:lock v:ext="edit" verticies="t"/>
                </v:shape>
                <v:shape id="Freeform 270" o:spid="_x0000_s1290" style="position:absolute;left:70167;top:35194;width:651;height:1191;visibility:visible;mso-wrap-style:square;v-text-anchor:top" coordsize="125,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Bc+MYA&#10;AADcAAAADwAAAGRycy9kb3ducmV2LnhtbESPS2/CMBCE75X4D9Yi9YLA7oNQBQxqQQWuPCQ4buMl&#10;iYjXUeyS9N/XlSpxHM3MN5rZorOVuFHjS8cankYKBHHmTMm5huPhc/gGwgdkg5Vj0vBDHhbz3sMM&#10;U+Na3tFtH3IRIexT1FCEUKdS+qwgi37kauLoXVxjMUTZ5NI02Ea4reSzUom0WHJcKLCmZUHZdf9t&#10;NazbWq0Gq+Vm/PF6Uef1gL9OL6z1Y797n4II1IV7+L+9NRqSyRj+zsQjIO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aBc+MYAAADcAAAADwAAAAAAAAAAAAAAAACYAgAAZHJz&#10;L2Rvd25yZXYueG1sUEsFBgAAAAAEAAQA9QAAAIsDAAAAAA==&#10;" path="m125,219r,1l125,222r-2,1l122,223r-1,1l119,224r-4,l111,224r-4,l105,224r-2,l101,223r-1,l99,222r,-2l99,219r,-84l98,123r-2,-9l94,108r-4,-6l87,97,82,93,75,91r-7,l58,92,48,97r-11,9l27,118r,101l27,220r-1,2l26,223r-2,l23,224r-3,l18,224r-4,l10,224r-2,l5,224,3,223r-1,l2,222,,220r,-1l,5,,4,2,2r,l3,1r2,l8,r2,l14,r4,l20,r3,1l24,1r2,1l26,2r1,2l27,5r,86l39,80,50,74,62,69,73,68r14,1l98,73r8,4l114,86r5,9l122,105r3,12l125,132r,87xe" fillcolor="black" stroked="f">
                  <v:path arrowok="t" o:connecttype="custom" o:connectlocs="65088,116937;64047,118531;63005,119063;59881,119063;55715,119063;53633,119063;52070,118531;51550,116937;51550,71757;49988,60595;46863,54216;42698,49432;35408,48369;24994,51559;14059,62721;14059,116937;13538,118531;11976,119063;9373,119063;5207,119063;2604,119063;1041,118531;0,116937;0,2658;1041,1063;1562,532;4166,0;7290,0;10414,0;12497,532;13538,1063;14059,2658;20307,42523;32284,36676;45301,36676;55195,40928;61964,50495;65088,62189;65088,116405" o:connectangles="0,0,0,0,0,0,0,0,0,0,0,0,0,0,0,0,0,0,0,0,0,0,0,0,0,0,0,0,0,0,0,0,0,0,0,0,0,0,0"/>
                </v:shape>
                <v:shape id="Freeform 271" o:spid="_x0000_s1291" style="position:absolute;left:71024;top:35560;width:635;height:841;visibility:visible;mso-wrap-style:square;v-text-anchor:top" coordsize="119,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85NMMA&#10;AADcAAAADwAAAGRycy9kb3ducmV2LnhtbESP3YrCMBSE74V9h3AW9k5TFepSjeIuFAoL/nQFbw/N&#10;sS02J6WJWt/eCIKXw8x8wyxWvWnElTpXW1YwHkUgiAuray4VHP7T4TcI55E1NpZJwZ0crJYfgwUm&#10;2t54T9fclyJA2CWooPK+TaR0RUUG3ci2xME72c6gD7Irpe7wFuCmkZMoiqXBmsNChS39VlSc84tR&#10;MN3m2c8kzU6W0ma7Oboyxb+dUl+f/XoOwlPv3+FXO9MK4lkMzzPhCM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z85NMMAAADcAAAADwAAAAAAAAAAAAAAAACYAgAAZHJzL2Rv&#10;d25yZXYueG1sUEsFBgAAAAAEAAQA9QAAAIgDAAAAAA==&#10;" path="m119,151r-1,3l118,155r-2,l114,156r-2,l107,156r-4,l101,156r-3,-1l97,155r-1,-1l96,151r,-13l86,146r-11,6l63,157r-13,1l39,157,29,155r-8,-3l13,146,9,141,4,133,1,124,,114,1,103,5,93r6,-8l20,78r9,-6l42,70,57,67,73,66r19,l92,55r,-7l91,40,89,34,85,30,81,25,75,23,68,22r-9,l50,22r-8,1l34,25r-6,4l23,32r-5,2l15,35r-3,2l11,37r,-2l10,35,9,34r,-2l7,30r,-2l7,25r,-3l7,19,9,17r2,-1l13,13r5,-2l23,7,31,6,37,3,45,1,54,r7,l76,1,89,3r9,4l106,13r6,8l116,30r2,11l119,54r,97xm92,86r-22,l59,86r-9,1l43,90r-5,3l33,97r-4,5l28,107r-1,6l28,124r6,7l43,136r11,2l65,136r9,-3l82,126r10,-9l92,86xe" fillcolor="black" stroked="f">
                  <v:path arrowok="t" o:connecttype="custom" o:connectlocs="62966,82008;61899,82540;59765,83073;54962,83073;52294,82540;51227,82008;51227,73488;40021,80943;26681,84138;15475,82540;6937,77748;2134,70825;0,60707;2668,49524;10672,41536;22412,37276;38954,35146;49092,29289;48559,21301;45357,15976;40021,12248;31483,11715;22412,12248;14941,15443;9605,18106;6403,19703;5870,18638;4803,18106;3735,15976;3735,13313;3735,10118;5870,8520;9605,5858;16542,3195;24013,533;32550,0;47492,1598;56563,6923;61899,15976;63500,28756;49092,45797;31483,45797;22945,47927;17609,51654;14941,56980;14941,66032;22945,72423;34685,72423;43756,67097;49092,45797" o:connectangles="0,0,0,0,0,0,0,0,0,0,0,0,0,0,0,0,0,0,0,0,0,0,0,0,0,0,0,0,0,0,0,0,0,0,0,0,0,0,0,0,0,0,0,0,0,0,0,0,0,0"/>
                  <o:lock v:ext="edit" verticies="t"/>
                </v:shape>
                <v:shape id="Freeform 272" o:spid="_x0000_s1292" style="position:absolute;left:71913;top:35560;width:445;height:825;visibility:visible;mso-wrap-style:square;v-text-anchor:top" coordsize="84,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QjX8QA&#10;AADcAAAADwAAAGRycy9kb3ducmV2LnhtbESPQWvCQBSE7wX/w/KE3urGhkaJrkEKFVt60er9kX0m&#10;wezbNbuNyb/vFgo9DjPzDbMuBtOKnjrfWFYwnyUgiEurG64UnL7enpYgfEDW2FomBSN5KDaThzXm&#10;2t75QP0xVCJC2OeooA7B5VL6siaDfmYdcfQutjMYouwqqTu8R7hp5XOSZNJgw3GhRkevNZXX47dR&#10;8HleunSXun3gkdv3l8Ntp9MPpR6nw3YFItAQ/sN/7b1WkC0W8HsmHgG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EI1/EAAAA3AAAAA8AAAAAAAAAAAAAAAAAmAIAAGRycy9k&#10;b3ducmV2LnhtbFBLBQYAAAAABAAEAPUAAACJAwAAAAA=&#10;" path="m84,17r,2l84,22r,2l84,27r-1,1l83,28r-1,1l80,29r-1,l78,28r-2,l73,27,71,25r-3,l66,24r-4,l58,25r-3,2l50,28r-4,4l41,35r-4,6l32,48r-6,8l26,151r,1l26,154r-1,1l24,155r-1,1l20,156r-2,l14,156r-4,l7,156r-3,l3,155r-1,l,154r,-2l,151,,7,,6,,5r2,l3,3,4,2r3,l9,2r4,l15,2r3,l20,2r1,1l23,5r1,l24,6r,1l24,28r6,-9l35,14,40,8,45,6,50,2,55,1,60,r3,l66,r2,l71,1r3,l77,2r2,l82,3r1,l83,5r1,1l84,6r,1l84,8r,3l84,13r,4xe" fillcolor="black" stroked="f">
                  <v:path arrowok="t" o:connecttype="custom" o:connectlocs="44450,10054;44450,12700;43921,14817;43392,15346;41804,15346;40217,14817;37571,13229;34925,12700;30692,13229;26458,14817;21696,18521;16933,25400;13758,79904;13758,81492;12700,82021;10583,82550;7408,82550;3704,82550;1588,82021;0,81492;0,79904;0,3175;1058,2646;2117,1058;4763,1058;7937,1058;10583,1058;12171,2646;12700,3175;12700,14817;18521,7408;23813,3175;29104,529;33338,0;35983,0;39158,529;41804,1058;43921,1588;44450,3175;44450,3704;44450,5821;44450,8996" o:connectangles="0,0,0,0,0,0,0,0,0,0,0,0,0,0,0,0,0,0,0,0,0,0,0,0,0,0,0,0,0,0,0,0,0,0,0,0,0,0,0,0,0,0"/>
                </v:shape>
                <v:shape id="Freeform 273" o:spid="_x0000_s1293" style="position:absolute;left:72517;top:35560;width:1127;height:825;visibility:visible;mso-wrap-style:square;v-text-anchor:top" coordsize="214,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4zcPMIA&#10;AADcAAAADwAAAGRycy9kb3ducmV2LnhtbERPz2vCMBS+D/wfwhN2W1M3qKM2ynAMxsCDbgyPz+bZ&#10;hjUvNYm2/vfLQfD48f2uVqPtxIV8MI4VzLIcBHHttOFGwc/3x9MriBCRNXaOScGVAqyWk4cKS+0G&#10;3tJlFxuRQjiUqKCNsS+lDHVLFkPmeuLEHZ23GBP0jdQehxRuO/mc54W0aDg1tNjTuqX6b3e2CnjT&#10;HTanX8b9WQ7Wr69f5v2lUOpxOr4tQEQa4118c39qBcU8rU1n0hG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jNw8wgAAANwAAAAPAAAAAAAAAAAAAAAAAJgCAABkcnMvZG93&#10;bnJldi54bWxQSwUGAAAAAAQABAD1AAAAhwMAAAAA&#10;" path="m214,151r,1l213,154r,1l212,155r-3,1l207,156r-3,l201,156r-4,l195,156r-3,l191,155r-3,l188,154r-1,-2l187,151r,-87l187,55r-1,-9l183,40r-2,-6l177,29r-5,-4l166,23r-7,l150,24r-10,5l132,38,121,50r,101l121,152r-2,2l119,155r-2,l116,156r-3,l111,156r-4,l103,156r-2,l98,156r-2,-1l95,155r,-1l94,152r,-1l94,64r,-9l92,46,90,40,87,34,82,29,78,25,73,23r-8,l57,24,47,29,37,38,27,50r,101l27,152r-1,2l25,155r-2,l22,156r-2,l17,156r-3,l10,156r-3,l5,156,2,155r-1,l1,154,,152r,-1l,7,,6,1,5r,l2,3,4,2r2,l9,2r3,l16,2r2,l20,2r2,1l23,5r,l23,6r2,1l25,25,36,13,48,6,59,1,71,r9,l87,2r7,3l100,8r5,4l108,17r4,5l116,28r6,-7l129,14r6,-5l142,6r6,-3l153,1,159,r6,l177,1r11,4l197,9r6,9l208,27r4,10l214,48r,12l214,151xe" fillcolor="black" stroked="f">
                  <v:path arrowok="t" o:connecttype="custom" o:connectlocs="112713,80433;112186,82021;110080,82550;107446,82550;103759,82550;101126,82550;99019,82021;98492,80433;98492,33867;97966,24342;95332,17992;90592,13229;83745,12171;73737,15346;63730,26458;63730,80433;62677,82021;61097,82550;58463,82550;54250,82550;51616,82550;50036,82021;49509,80433;49509,33867;48456,24342;45823,17992;41082,13229;34235,12171;24755,15346;14221,26458;14221,80433;13167,82021;11587,82550;8954,82550;5267,82550;2633,82550;527,82021;0,80433;0,3704;527,2646;1053,1588;3160,1058;6320,1058;9481,1058;11587,1588;12114,2646;13167,3704;18961,6879;31075,529;42136,0;49509,2646;55303,6350;58990,11642;64257,11113;71104,4763;77951,1588;83745,0;93225,529;103759,4763;109553,14287;112713,25400;112713,79904" o:connectangles="0,0,0,0,0,0,0,0,0,0,0,0,0,0,0,0,0,0,0,0,0,0,0,0,0,0,0,0,0,0,0,0,0,0,0,0,0,0,0,0,0,0,0,0,0,0,0,0,0,0,0,0,0,0,0,0,0,0,0,0,0,0"/>
                </v:shape>
                <v:shape id="Freeform 274" o:spid="_x0000_s1294" style="position:absolute;left:73850;top:35560;width:635;height:841;visibility:visible;mso-wrap-style:square;v-text-anchor:top" coordsize="119,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CtRsUA&#10;AADcAAAADwAAAGRycy9kb3ducmV2LnhtbESPQWvCQBSE7wX/w/IEb3WjgrWpq6gQCBRqGwu9PrLP&#10;JJh9G3bXJP333UKhx2FmvmG2+9G0oifnG8sKFvMEBHFpdcOVgs9L9rgB4QOyxtYyKfgmD/vd5GGL&#10;qbYDf1BfhEpECPsUFdQhdKmUvqzJoJ/bjjh6V+sMhihdJbXDIcJNK5dJspYGG44LNXZ0qqm8FXej&#10;YHUu8uMyy6+Wsvb89uWrDF/flZpNx8MLiEBj+A//tXOtYP30DL9n4hGQu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oK1GxQAAANwAAAAPAAAAAAAAAAAAAAAAAJgCAABkcnMv&#10;ZG93bnJldi54bWxQSwUGAAAAAAQABAD1AAAAigMAAAAA&#10;" path="m119,151r,3l117,155r-1,l115,156r-4,l108,156r-4,l101,156r-2,-1l98,155r-1,-1l97,151r,-13l87,146r-11,6l63,157r-12,1l40,157,30,155r-9,-3l14,146,8,141,4,133,2,124,,114,2,103,5,93r7,-8l20,78,30,72,42,70,57,67,73,66r20,l93,55r,-7l92,40,89,34,85,30,82,25,76,23,68,22r-8,l51,22r-9,1l35,25r-6,4l23,32r-4,2l15,35r-2,2l12,37,10,35r,l9,34r,-2l8,30r,-2l8,25r,-3l8,19,9,17r3,-1l14,13r5,-2l24,7,31,6,37,3,46,1,53,r9,l77,1,89,3,99,7r7,6l113,21r3,9l119,41r,13l119,151xm93,86r-22,l60,86r-9,1l44,90r-5,3l34,97r-4,5l29,107r-1,6l29,124r6,7l44,136r11,2l64,136r10,-3l83,126r10,-9l93,86xe" fillcolor="black" stroked="f">
                  <v:path arrowok="t" o:connecttype="custom" o:connectlocs="63500,82008;61899,82540;59231,83073;55496,83073;52828,82540;51761,82008;51761,73488;40555,80943;27214,84138;16008,82540;7471,77748;2134,70825;0,60707;2668,49524;10672,41536;22412,37276;38954,35146;49626,29289;49092,21301;45357,15976;40555,12248;32017,11715;22412,12248;15475,15443;10139,18106;6937,19703;5336,18638;4803,18106;4269,15976;4269,13313;4269,10118;6403,8520;10139,5858;16542,3195;24546,533;33084,0;47492,1598;56563,6923;61899,15976;63500,28756;49626,45797;32017,45797;23479,47927;18143,51654;15475,56980;15475,66032;23479,72423;34151,72423;44290,67097;49626,45797" o:connectangles="0,0,0,0,0,0,0,0,0,0,0,0,0,0,0,0,0,0,0,0,0,0,0,0,0,0,0,0,0,0,0,0,0,0,0,0,0,0,0,0,0,0,0,0,0,0,0,0,0,0"/>
                  <o:lock v:ext="edit" verticies="t"/>
                </v:shape>
                <v:shape id="Freeform 275" o:spid="_x0000_s1295" style="position:absolute;left:74691;top:35560;width:588;height:841;visibility:visible;mso-wrap-style:square;v-text-anchor:top" coordsize="113,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fXVMAA&#10;AADcAAAADwAAAGRycy9kb3ducmV2LnhtbERPy4rCMBTdC/5DuII7TX2gnWoUUYTZCGNnPuDS3Gmr&#10;zU1Jotb5erMQZnk47/W2M424k/O1ZQWTcQKCuLC65lLBz/dxlILwAVljY5kUPMnDdtPvrTHT9sFn&#10;uuehFDGEfYYKqhDaTEpfVGTQj21LHLlf6wyGCF0ptcNHDDeNnCbJQhqsOTZU2NK+ouKa34yCecmH&#10;S1OTcUvzlV5nfx8ST1qp4aDbrUAE6sK/+O3+1AoWaZwfz8QjID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6fXVMAAAADcAAAADwAAAAAAAAAAAAAAAACYAgAAZHJzL2Rvd25y&#10;ZXYueG1sUEsFBgAAAAAEAAQA9QAAAIUDAAAAAA==&#10;" path="m113,129r,2l113,134r,2l112,138r,1l112,140r-1,1l108,142r-1,3l102,147r-5,4l91,154r-6,1l79,157r-7,1l64,158,49,157,36,154,25,147r-9,-8l9,128,4,114,,99,,81,,60,5,44,11,30,19,19r9,-8l41,5,53,1,67,r7,l80,1r6,1l92,5r5,2l102,9r4,3l108,14r2,2l111,17r,1l112,19r,3l112,23r,2l112,28r,6l111,37r-1,2l107,39r-2,l102,37,99,34,95,30,89,28,83,25,75,23,67,22r-9,1l43,30r-6,7l32,45,27,66r,14l27,93r3,11l33,114r4,8l43,128r8,3l58,135r9,l76,135r8,-2l90,129r5,-3l100,123r4,-3l107,118r1,-1l110,117r1,1l112,119r,1l113,122r,2l113,126r,3xe" fillcolor="black" stroked="f">
                  <v:path arrowok="t" o:connecttype="custom" o:connectlocs="58738,69760;58738,72423;58218,74020;57698,75085;55619,77215;50421,80410;44183,82540;37426,84138;25470,83605;12995,78280;4678,68162;0,52719;0,31951;5718,15976;14555,5858;27550,533;38466,0;44703,1065;50421,3728;55099,6390;57179,8520;57698,9585;58218,11715;58218,13313;58218,18106;57179,20768;54580,20768;51461,18106;46263,14911;38985,12248;30149,12248;19233,19703;14035,35146;14035,49524;17154,60707;22352,68162;30149,71890;39505,71890;46782,68695;51981,65500;55619,62837;57179,62305;58218,63370;58738,64967;58738,67097" o:connectangles="0,0,0,0,0,0,0,0,0,0,0,0,0,0,0,0,0,0,0,0,0,0,0,0,0,0,0,0,0,0,0,0,0,0,0,0,0,0,0,0,0,0,0,0,0"/>
                </v:shape>
                <v:shape id="Freeform 276" o:spid="_x0000_s1296" style="position:absolute;left:75422;top:35560;width:698;height:841;visibility:visible;mso-wrap-style:square;v-text-anchor:top" coordsize="133,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enO8YA&#10;AADcAAAADwAAAGRycy9kb3ducmV2LnhtbESP3WoCMRSE7wu+QziCdzXrWlRWo4hFbGkp+PMAh83Z&#10;H3ZzsiTpuu3TN4VCL4eZ+YbZ7AbTip6cry0rmE0TEMS51TWXCm7X4+MKhA/IGlvLpOCLPOy2o4cN&#10;Ztre+Uz9JZQiQthnqKAKocuk9HlFBv3UdsTRK6wzGKJ0pdQO7xFuWpkmyUIarDkuVNjRoaK8uXwa&#10;Bd9p+nGaL5u3oumLV8d7//z+lCs1GQ/7NYhAQ/gP/7VftILFaga/Z+IRkN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6enO8YAAADcAAAADwAAAAAAAAAAAAAAAACYAgAAZHJz&#10;L2Rvd25yZXYueG1sUEsFBgAAAAAEAAQA9QAAAIsDAAAAAA==&#10;" path="m133,72r-1,6l130,82r-3,1l122,85r-93,l29,96r2,10l34,115r4,8l45,129r8,4l63,136r12,l85,136r9,-1l101,134r6,-3l112,129r5,-1l120,126r2,l123,126r2,l126,128r,l126,129r1,2l127,134r,2l127,139r,1l127,141r-1,1l126,144r,1l125,146r-2,l122,147r-3,3l114,151r-7,3l100,155r-9,2l83,158r-10,l56,157,41,154,29,147,19,139,10,128,5,114,2,98,,80,2,61,5,46,10,32,19,22,29,12,41,6,54,1,69,,85,1,99,6r11,5l119,19r6,10l130,41r2,13l133,69r,3xm106,65r,-10l101,39,98,33,91,27,78,21r-10,l59,21r-8,3l45,28r-7,6l35,40r-4,8l29,56r,9l106,65xe" fillcolor="black" stroked="f">
                  <v:path arrowok="t" o:connecttype="custom" o:connectlocs="69325,41536;66699,44199;15230,45264;16281,56447;19957,65500;27835,70825;39389,72423;49368,71890;56195,69760;61447,68162;64073,67097;65648,67097;66174,68162;66699,69760;66699,72423;66699,74553;66174,75618;66174,77215;64598,77748;62497,79878;56195,82008;47792,83605;38339,84138;21533,82008;9979,74020;2626,60707;0,42602;2626,24496;9979,11715;21533,3195;36238,0;51994,3195;62497,10118;68274,21833;69850,36744;55670,34614;53044,20768;47792,14378;35713,11183;26785,12780;19957,18106;16281,25561;15230,34614" o:connectangles="0,0,0,0,0,0,0,0,0,0,0,0,0,0,0,0,0,0,0,0,0,0,0,0,0,0,0,0,0,0,0,0,0,0,0,0,0,0,0,0,0,0,0"/>
                  <o:lock v:ext="edit" verticies="t"/>
                </v:shape>
                <v:shape id="Freeform 277" o:spid="_x0000_s1297" style="position:absolute;left:76342;top:35575;width:651;height:826;visibility:visible;mso-wrap-style:square;v-text-anchor:top" coordsize="124,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iZ0cUA&#10;AADcAAAADwAAAGRycy9kb3ducmV2LnhtbESPwWrDMBBE74X+g9hCLqWR44MxbpTQhhR6CbR2Djku&#10;1tY2tVaOpMT231eBQI/DzLxh1tvJ9OJKzneWFayWCQji2uqOGwXH6uMlB+EDssbeMimYycN28/iw&#10;xkLbkb/pWoZGRAj7AhW0IQyFlL5uyaBf2oE4ej/WGQxRukZqh2OEm16mSZJJgx3HhRYH2rVU/5YX&#10;o+Adw+Frn1XJ/Czn83zyK+OwV2rxNL29ggg0hf/wvf2pFWR5Crcz8QjI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aJnRxQAAANwAAAAPAAAAAAAAAAAAAAAAAJgCAABkcnMv&#10;ZG93bnJldi54bWxQSwUGAAAAAAQABAD1AAAAigMAAAAA&#10;" path="m124,149r,1l123,152r,1l122,153r-2,1l118,154r-3,l112,154r-4,l106,154r-2,l102,153r-1,l101,152r,-2l99,149r,-18l87,143r-11,7l64,155r-13,1l38,155,27,152r-9,-5l11,138,6,129,2,120,,107,,92,,5,,4,,3r1,l2,1,5,,7,r3,l13,r4,l19,r3,l23,1r1,2l26,3r,1l27,5r,84l27,101r1,9l30,117r4,5l38,127r5,4l49,133r7,l66,132r10,-5l87,118,97,106,97,5r,-1l98,3r,l101,1,102,r2,l107,r4,l114,r3,l119,r3,1l123,3r,l124,4r,1l124,149xe" fillcolor="black" stroked="f">
                  <v:path arrowok="t" o:connecttype="custom" o:connectlocs="65088,79375;64563,80963;62988,81492;60364,81492;56690,81492;54590,81492;53015,80963;53015,79375;51965,69321;39893,79375;26770,82550;14172,80433;5774,73025;1050,63500;0,48683;0,2117;525,1588;2625,0;5249,0;8923,0;11548,0;12598,1588;13647,2117;14172,47096;14697,58208;17847,64558;22571,69321;29395,70379;39893,67204;50916,56092;50916,2117;51441,1588;53540,0;56165,0;59839,0;62463,0;64563,1588;65088,2117;65088,78846" o:connectangles="0,0,0,0,0,0,0,0,0,0,0,0,0,0,0,0,0,0,0,0,0,0,0,0,0,0,0,0,0,0,0,0,0,0,0,0,0,0,0"/>
                </v:shape>
                <v:shape id="Freeform 278" o:spid="_x0000_s1298" style="position:absolute;left:77152;top:35258;width:826;height:1143;visibility:visible;mso-wrap-style:square;v-text-anchor:top" coordsize="156,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xq2MYA&#10;AADcAAAADwAAAGRycy9kb3ducmV2LnhtbESP3WrCQBSE7wu+w3KE3tWNSiVEVxFBKliU+gNeHrPH&#10;JJo9G7Krpj69Wyh4OczMN8xo0phS3Kh2hWUF3U4Egji1uuBMwW47/4hBOI+ssbRMCn7JwWTcehth&#10;ou2df+i28ZkIEHYJKsi9rxIpXZqTQdexFXHwTrY26IOsM6lrvAe4KWUvigbSYMFhIceKZjmll83V&#10;KMD5o7j096vv+Py12K7Wn8f08Fgq9d5upkMQnhr/Cv+3F1rBIO7D35lwBOT4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jxq2MYAAADcAAAADwAAAAAAAAAAAAAAAACYAgAAZHJz&#10;L2Rvd25yZXYueG1sUEsFBgAAAAAEAAQA9QAAAIsDAAAAAA==&#10;" path="m145,60r4,l151,62r1,2l152,68r,140l152,209r,2l151,212r-1,l149,213r-3,l144,213r-4,l136,213r-3,l130,213r-1,-1l128,212r-1,-1l127,209r,-1l127,81r-76,l51,163r2,13l56,185r5,6l72,192r4,l78,192r3,-1l83,190r3,l87,188r3,l91,188r,l92,188r,l93,190r,1l93,193r1,2l94,198r,4l93,206r,1l92,209r-2,2l87,212r-2,1l82,213r-4,1l75,214r-4,1l67,215,56,214r-8,-2l40,208r-5,-5l30,197r-2,-9l26,179r,-13l26,81,5,81r-2,l1,79,,76,,71,,68,,65,1,64r,-1l2,62,3,60r,l5,60r21,l26,26r,-1l26,23r1,-1l28,22r1,-1l32,21r2,l38,21r5,l45,21r3,l49,22r1,l51,23r,2l51,26r,34l145,60xm156,15r-1,8l152,28r-5,3l139,31r-8,l127,28r-3,-5l123,16r1,-9l127,2,131,r9,l147,r5,2l155,7r1,8xm102,60r,xe" fillcolor="black" stroked="f">
                  <v:path arrowok="t" o:connecttype="custom" o:connectlocs="78846,31898;80433,34024;80433,110579;80433,112173;79375,112705;77258,113237;74083,113237;70379,113237;68263,112705;67204,112173;67204,110579;26987,43062;28046,93567;32279,101541;40217,102073;42863,101541;45508,101009;47625,99946;48154,99946;48683,99946;49213,101541;49742,103667;49742,107389;49213,110047;47625,112173;44979,113237;41275,113768;37571,114300;29633,113768;21167,110579;15875,104731;13758,95161;13758,43062;1588,43062;0,40404;0,36151;529,34024;1058,32961;1588,31898;13758,31898;13758,13291;14287,11696;15346,11164;17992,11164;22754,11164;25400,11164;26458,11696;26987,13291;26987,31898;82550,7974;80433,14886;73554,16480;67204,14886;65087,8506;67204,1063;74083,0;80433,1063;82550,7974;53975,31898" o:connectangles="0,0,0,0,0,0,0,0,0,0,0,0,0,0,0,0,0,0,0,0,0,0,0,0,0,0,0,0,0,0,0,0,0,0,0,0,0,0,0,0,0,0,0,0,0,0,0,0,0,0,0,0,0,0,0,0,0,0,0"/>
                  <o:lock v:ext="edit" verticies="t"/>
                </v:shape>
                <v:shape id="Freeform 279" o:spid="_x0000_s1299" style="position:absolute;left:78168;top:35560;width:603;height:841;visibility:visible;mso-wrap-style:square;v-text-anchor:top" coordsize="113,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zRV8IA&#10;AADcAAAADwAAAGRycy9kb3ducmV2LnhtbESP0YrCMBRE3xf8h3AF3zR1FbdWo8iK4MuCq37Apbm2&#10;1eamJFGrX78RhH0cZuYMM1+2phY3cr6yrGA4SEAQ51ZXXCg4Hjb9FIQPyBpry6TgQR6Wi87HHDNt&#10;7/xLt30oRISwz1BBGUKTSenzkgz6gW2Io3eyzmCI0hVSO7xHuKnlZ5JMpMGK40KJDX2XlF/2V6Ng&#10;XPD6XFdk3JfZpZfRcyrxRyvV67arGYhAbfgPv9tbrWCSjuF1Jh4Buf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nNFXwgAAANwAAAAPAAAAAAAAAAAAAAAAAJgCAABkcnMvZG93&#10;bnJldi54bWxQSwUGAAAAAAQABAD1AAAAhwMAAAAA&#10;" path="m113,129r,2l113,134r,2l113,138r-1,1l112,140r-1,1l109,142r-2,3l102,147r-5,4l92,154r-6,1l79,157r-8,1l64,158,49,157,37,154,24,147r-8,-8l8,128,3,114,,99,,81,1,60,5,44,11,30,20,19r9,-8l40,5,53,1,68,r6,l80,1r7,1l92,5r5,2l102,9r4,3l108,14r1,2l111,17r1,1l112,19r1,3l113,23r,2l113,28r,6l112,37r-3,2l108,39r-2,l102,37r-2,-3l95,30,90,28,82,25,76,23,66,22r-8,1l43,30r-5,7l33,45,28,66,27,80r1,13l29,104r4,10l38,122r5,6l50,131r8,4l68,135r8,l84,133r6,-4l96,126r4,-3l103,120r4,-2l109,117r2,l111,118r1,1l112,120r1,2l113,124r,2l113,129xe" fillcolor="black" stroked="f">
                  <v:path arrowok="t" o:connecttype="custom" o:connectlocs="60325,69760;60325,72423;59791,74020;59257,75085;57122,77215;51783,80410;45911,82540;37903,84138;26159,83605;12812,78280;4271,68162;0,52719;534,31951;5872,15976;15482,5858;28294,533;39505,0;46445,1065;51783,3728;56588,6390;58190,8520;59791,9585;60325,11715;60325,13313;60325,18106;58190,20768;56588,20768;53385,18106;48046,14911;40573,12248;30963,12248;20286,19703;14948,35146;14948,49524;17617,60707;22956,68162;30963,71890;40573,71890;48046,68695;53385,65500;57122,62837;59257,62305;59791,63370;60325,64967;60325,67097" o:connectangles="0,0,0,0,0,0,0,0,0,0,0,0,0,0,0,0,0,0,0,0,0,0,0,0,0,0,0,0,0,0,0,0,0,0,0,0,0,0,0,0,0,0,0,0,0"/>
                </v:shape>
                <v:shape id="Freeform 280" o:spid="_x0000_s1300" style="position:absolute;left:78898;top:35560;width:540;height:841;visibility:visible;mso-wrap-style:square;v-text-anchor:top" coordsize="102,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8Uo18QA&#10;AADcAAAADwAAAGRycy9kb3ducmV2LnhtbESP0YrCMBRE3wX/IVzBN00VVqUaRVaEfRDUdj/gbnNt&#10;u9vcdJuo1a83guDjMDNnmMWqNZW4UONKywpGwwgEcWZ1ybmC73Q7mIFwHlljZZkU3MjBatntLDDW&#10;9spHuiQ+FwHCLkYFhfd1LKXLCjLohrYmDt7JNgZ9kE0udYPXADeVHEfRRBosOSwUWNNnQdlfcjYK&#10;kt99ujmYe/aPmzG6OvlJd+VUqX6vXc9BeGr9O/xqf2kFk9kHPM+EI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KNfEAAAA3AAAAA8AAAAAAAAAAAAAAAAAmAIAAGRycy9k&#10;b3ducmV2LnhtbFBLBQYAAAAABAAEAPUAAACJAwAAAAA=&#10;" path="m102,112r-1,11l97,131r-4,9l86,146r-9,6l67,155r-9,2l45,158r-7,l31,157r-8,-1l18,154r-6,-2l8,150,5,149,3,146,1,145,,142r,-3l,134r,-3l,129r,-1l1,125r,-1l2,124r1,l3,123r3,1l10,125r3,3l17,130r6,3l29,135r8,1l45,138r6,-2l58,135r5,-1l67,131r4,-2l74,124r1,-4l75,114r,-6l72,104,69,99,64,97,59,93,53,91,47,88,39,86,33,82,26,80,19,76,15,71,10,66,6,59,3,51r,-8l3,34,6,27r4,-8l16,13,23,7,33,3,43,1,55,r6,l67,1r5,1l77,3r5,2l86,6r2,2l91,9r1,2l92,12r1,l93,13r,1l93,17r2,1l95,21r,2l93,25r,3l93,29r-1,1l92,30r-1,2l90,32,88,30,86,29,83,28,79,25,74,24,69,22,63,21r-8,l49,21r-6,1l39,23r-4,4l32,29r-1,4l28,37r,4l29,46r3,5l35,56r5,3l45,62r6,3l58,67r7,3l71,74r8,2l85,80r5,5l95,90r3,6l101,103r1,9xe" fillcolor="black" stroked="f">
                  <v:path arrowok="t" o:connecttype="custom" o:connectlocs="53446,65500;49213,74553;40746,80943;30692,83605;20108,84138;12171,83073;6350,80943;2646,79345;529,77215;0,74020;0,69760;0,68162;529,66032;1588,66032;3175,66032;6879,68162;12171,70825;19579,72423;26987,72423;33338,71358;37571,68695;39688,63902;39688,57512;36513,52719;31221,49524;24871,46862;17463,43667;10054,40471;5292,35146;1588,27158;1588,18106;5292,10118;12171,3728;22754,533;32279,0;38100,1065;43392,2663;46567,4260;48683,5858;49213,6390;49213,7455;50271,9585;50271,12248;49213,14911;48683,15976;48154,17041;46567,15976;43921,14911;39158,12780;33338,11183;25929,11183;20638,12248;16933,15443;14817,19703;15346,24496;18521,29821;23813,33016;30692,35679;37571,39406;44979,42602;50271,47927;53446,54849" o:connectangles="0,0,0,0,0,0,0,0,0,0,0,0,0,0,0,0,0,0,0,0,0,0,0,0,0,0,0,0,0,0,0,0,0,0,0,0,0,0,0,0,0,0,0,0,0,0,0,0,0,0,0,0,0,0,0,0,0,0,0,0,0,0"/>
                </v:shape>
                <v:shape id="Freeform 281" o:spid="_x0000_s1301" style="position:absolute;left:63293;top:28019;width:1445;height:1254;visibility:visible;mso-wrap-style:square;v-text-anchor:top" coordsize="272,2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1wUMQA&#10;AADcAAAADwAAAGRycy9kb3ducmV2LnhtbESPQYvCMBSE7wv+h/CEvSyarmCRahQVFjwpasXrs3m2&#10;xealNKl2/fVmYcHjMDPfMLNFZypxp8aVlhV8DyMQxJnVJecK0uPPYALCeWSNlWVS8EsOFvPexwwT&#10;bR+8p/vB5yJA2CWooPC+TqR0WUEG3dDWxMG72sagD7LJpW7wEeCmkqMoiqXBksNCgTWtC8puh9Yo&#10;OOvUb7/a+NSexpg995fVdmdWSn32u+UUhKfOv8P/7Y1WEE9i+DsTjoCc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N9cFDEAAAA3AAAAA8AAAAAAAAAAAAAAAAAmAIAAGRycy9k&#10;b3ducmV2LnhtbFBLBQYAAAAABAAEAPUAAACJAwAAAAA=&#10;" path="m272,227r,2l271,230r-1,2l267,233r-2,1l260,234r-4,1l249,235r-5,l239,234r-5,l232,233r-3,-1l228,230r-1,-1l227,227r,-190l227,37,159,227r-1,2l157,232r-2,1l153,233r-4,1l146,234r-5,1l134,235r-4,l125,234r-4,l117,233r-2,-1l112,230r-1,-1l111,227,46,37r-1,l45,227r,2l45,230r-2,2l41,233r-4,1l33,234r-4,1l22,235r-6,l11,234r-3,l5,233,3,232,1,230,,229r,-2l,20,1,11,5,5,10,1,17,,49,r8,l63,1r6,3l74,6r4,4l80,15r4,5l85,27r52,139l137,166,190,27r2,-7l195,15r2,-5l201,6r4,-2l210,1,214,r8,l254,r4,l261,1r4,2l267,5r3,2l271,11r1,4l272,20r,207xe" fillcolor="black" stroked="f">
                  <v:path arrowok="t" o:connecttype="custom" o:connectlocs="144463,122211;143401,123812;140745,124879;135965,125413;129592,125413;124281,124879;121625,123812;120563,122211;120563,19746;84447,121144;83385,123812;81260,124346;77543,124879;71169,125413;66389,124879;62140,124346;59485,122745;58954,121144;23900,19746;23900,122211;22838,123812;19651,124879;15402,125413;8498,125413;4249,124879;1593,123812;0,122211;0,10673;2656,2668;9029,0;30273,0;36647,2135;41427,5337;44614,10673;72763,88590;100912,14409;103567,8005;106754,3202;111534,534;117907,0;137027,0;140745,1601;143401,3736;144463,8005;144463,121144" o:connectangles="0,0,0,0,0,0,0,0,0,0,0,0,0,0,0,0,0,0,0,0,0,0,0,0,0,0,0,0,0,0,0,0,0,0,0,0,0,0,0,0,0,0,0,0,0"/>
                </v:shape>
                <v:shape id="Freeform 282" o:spid="_x0000_s1302" style="position:absolute;left:64944;top:28321;width:826;height:968;visibility:visible;mso-wrap-style:square;v-text-anchor:top" coordsize="157,1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t4X8QA&#10;AADcAAAADwAAAGRycy9kb3ducmV2LnhtbESPQWvCQBSE74L/YXlCL1I3qTVKdJWmUPCqtZ5fs6/Z&#10;YPZtyG5M+u+7hUKPw8x8w+wOo23EnTpfO1aQLhIQxKXTNVcKLu9vjxsQPiBrbByTgm/ycNhPJzvM&#10;tRv4RPdzqESEsM9RgQmhzaX0pSGLfuFa4uh9uc5iiLKrpO5wiHDbyKckyaTFmuOCwZZeDZW3c28V&#10;0McnrTg1y6K46qw9zY89L5+VepiNL1sQgcbwH/5rH7WCbLOG3zPxCMj9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UreF/EAAAA3AAAAA8AAAAAAAAAAAAAAAAAmAIAAGRycy9k&#10;b3ducmV2LnhtbFBLBQYAAAAABAAEAPUAAACJAwAAAAA=&#10;" path="m157,86r-1,7l154,98r-4,3l144,102r-99,l45,112r3,8l50,128r5,7l61,140r8,4l79,146r11,l101,146r10,-1l119,143r6,-2l133,139r3,-1l141,136r3,-1l145,135r1,1l148,136r1,3l149,140r,3l150,146r,4l150,155r,2l149,160r,2l149,163r-1,3l148,167r-2,1l144,170r-4,1l134,173r-7,3l118,178r-10,1l97,181r-12,l65,179,48,176,33,170,21,159,11,147,5,131,,113,,92,,71,5,54,11,37,21,24,33,13,47,6,63,1,81,r20,1l116,6r13,6l139,22r9,11l153,47r3,14l157,79r,7xm113,72l112,55,106,43r-5,-5l88,32r-8,l72,32r-7,2l59,38r-5,6l50,49r-2,7l47,64r-2,8l113,72xe" fillcolor="black" stroked="f">
                  <v:path arrowok="t" o:connecttype="custom" o:connectlocs="82024,49757;78869,54037;23661,54572;25238,64202;28919,72227;36280,77042;47322,78112;58363,77577;65725,75437;71508,73832;75715,72227;76766,72762;78344,74367;78344,76507;78869,80252;78869,83998;78344,86673;77818,88813;76766,89883;73611,91488;66776,94163;56786,95768;44693,96838;25238,94163;11042,85068;2629,70087;0,49222;2629,28891;11042,12840;24712,3210;42589,0;60992,3210;73086,11770;80447,25146;82550,42266;59415,38521;55734,23006;46270,17121;37857,17121;31022,20331;26290,26216;24712,34241;59415,38521" o:connectangles="0,0,0,0,0,0,0,0,0,0,0,0,0,0,0,0,0,0,0,0,0,0,0,0,0,0,0,0,0,0,0,0,0,0,0,0,0,0,0,0,0,0,0"/>
                  <o:lock v:ext="edit" verticies="t"/>
                </v:shape>
                <v:shape id="Freeform 283" o:spid="_x0000_s1303" style="position:absolute;left:65865;top:28114;width:603;height:1175;visibility:visible;mso-wrap-style:square;v-text-anchor:top" coordsize="113,2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wCMEA&#10;AADcAAAADwAAAGRycy9kb3ducmV2LnhtbERPPW/CMBDdK/U/WFeJrTjtgNIUgygqEgyVWmBhO8XX&#10;JCI+R7Yx4d9zQ6WOT+97vhxdrzKF2Hk28DItQBHX3nbcGDgeNs8lqJiQLfaeycCNIiwXjw9zrKy/&#10;8g/lfWqUhHCs0ECb0lBpHeuWHMapH4iF+/XBYRIYGm0DXiXc9fq1KGbaYcfS0OJA65bq8/7ipCR/&#10;r3ebky/j14c7hZDfPjNaYyZP4+odVKIx/Yv/3FtrYFbKWjkjR0Av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lf8AjBAAAA3AAAAA8AAAAAAAAAAAAAAAAAmAIAAGRycy9kb3du&#10;cmV2LnhtbFBLBQYAAAAABAAEAPUAAACGAwAAAAA=&#10;" path="m113,195r,7l112,207r-1,4l109,213r-2,2l104,216r-3,1l97,218r-4,1l88,219r-5,2l79,221,65,219,55,217,45,213r-7,-7l32,199,28,189,26,176r,-13l26,80,6,80,3,79,1,77,,70,,62,,57,,53,,50,1,47,2,46,3,45,5,43r1,l26,43,26,8r,-2l27,4,28,3,30,2r3,l37,r5,l48,r6,l59,r5,2l66,2r3,1l70,4r1,2l71,8r,35l106,43r1,l109,45r2,1l112,47r,3l113,53r,4l113,62r,8l112,77r-3,2l106,80r-35,l71,155r,13l75,175r5,6l90,183r3,l96,181r3,l101,180r2,-1l106,179r1,-1l108,178r1,l109,179r2,1l112,181r,3l113,186r,4l113,195xe" fillcolor="black" stroked="f">
                  <v:path arrowok="t" o:connecttype="custom" o:connectlocs="60325,107375;59257,112159;57122,114286;53919,115349;49648,116412;44310,117475;34700,116412;24023,113223;17083,105781;13880,93555;13880,42525;1602,41993;0,37209;0,30299;0,26578;1068,24452;2669,22857;13880,22857;13880,3189;14948,1595;17617,1063;22422,0;28828,0;34166,1063;36836,1595;37903,3189;37903,22857;57122,22857;59257,24452;59791,26578;60325,30299;60325,37209;58190,41993;37903,42525;37903,89302;42708,96213;49648,97276;52851,96213;54987,95149;57122,94618;58190,94618;59257,95681;59791,97807;60325,100997" o:connectangles="0,0,0,0,0,0,0,0,0,0,0,0,0,0,0,0,0,0,0,0,0,0,0,0,0,0,0,0,0,0,0,0,0,0,0,0,0,0,0,0,0,0,0,0"/>
                </v:shape>
                <v:shape id="Freeform 284" o:spid="_x0000_s1304" style="position:absolute;left:66579;top:28321;width:762;height:968;visibility:visible;mso-wrap-style:square;v-text-anchor:top" coordsize="146,1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diT8UA&#10;AADcAAAADwAAAGRycy9kb3ducmV2LnhtbESPT4vCMBTE78J+h/AWvGnqHkS7piKisCArWAV7fDSv&#10;f9bmpTRR67ffCILHYWZ+wyyWvWnEjTpXW1YwGUcgiHOray4VnI7b0QyE88gaG8uk4EEOlsnHYIGx&#10;tnc+0C31pQgQdjEqqLxvYyldXpFBN7YtcfAK2xn0QXal1B3eA9w08iuKptJgzWGhwpbWFeWX9GoU&#10;RJPjrvg978z+77R59HmWpesmU2r42a++QXjq/Tv8av9oBdPZHJ5nwhGQy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F2JPxQAAANwAAAAPAAAAAAAAAAAAAAAAAJgCAABkcnMv&#10;ZG93bnJldi54bWxQSwUGAAAAAAQABAD1AAAAigMAAAAA&#10;" path="m146,171r,2l145,175r-2,1l139,177r-4,l128,178r-8,-1l115,177r-2,-1l111,175r-2,-2l109,171r,-12l98,168r-12,7l74,179r-15,2l45,181,34,177,24,173r-8,-6l8,161,3,151,1,141,,129,1,115,5,104r7,-9l22,87,33,81,49,77,66,74r20,l102,74r,-10l102,56r-1,-6l98,45,96,42,92,38,86,35,80,34r-9,l60,34r-9,3l43,39r-8,3l29,45r-5,3l19,50r-2,l14,50,13,49,12,48,11,45,10,43r,-4l8,35r,-3l8,27r2,-4l11,19r2,-2l16,14r6,-2l28,8,37,6,45,3,55,1,65,,76,,93,r15,3l120,7r10,7l138,23r5,11l146,47r,16l146,171xm102,102r-17,l75,102r-9,2l59,106r-5,2l49,112r-3,5l44,122r,5l45,136r5,7l58,147r11,2l77,147r9,-3l93,138r9,-9l102,102xe" fillcolor="black" stroked="f">
                  <v:path arrowok="t" o:connecttype="custom" o:connectlocs="76200,92558;74634,94163;70459,94698;62630,94698;58977,94163;56889,92558;56889,85068;44885,93628;30793,96838;17745,94698;8351,89348;1566,80788;0,69017;2610,55642;11482,46546;25574,41196;44885,39591;53236,34241;52714,26751;50104,22471;44885,18726;37056,18191;26618,19796;18267,22471;12526,25681;8873,26751;6785,26216;5741,24076;5219,20866;4175,17121;5219,12305;6785,9095;11482,6420;19311,3210;28705,535;39666,0;56367,1605;67849,7490;74634,18191;76200,33706;53236,54572;39144,54572;30793,56712;25574,59922;22964,65272;23486,72762;30271,78647;40188,78647;48538,73832;53236,54572" o:connectangles="0,0,0,0,0,0,0,0,0,0,0,0,0,0,0,0,0,0,0,0,0,0,0,0,0,0,0,0,0,0,0,0,0,0,0,0,0,0,0,0,0,0,0,0,0,0,0,0,0,0"/>
                  <o:lock v:ext="edit" verticies="t"/>
                </v:shape>
                <v:shape id="Freeform 285" o:spid="_x0000_s1305" style="position:absolute;left:67595;top:27940;width:858;height:1349;visibility:visible;mso-wrap-style:square;v-text-anchor:top" coordsize="162,2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8BG8MA&#10;AADcAAAADwAAAGRycy9kb3ducmV2LnhtbERPy2oCMRTdC/2HcAvdiGas1MfUKKWgDK5aK+jyOrmd&#10;DE5upkmq49+bRaHLw3kvVp1txIV8qB0rGA0zEMSl0zVXCvZf68EMRIjIGhvHpOBGAVbLh94Cc+2u&#10;/EmXXaxECuGQowITY5tLGUpDFsPQtcSJ+3beYkzQV1J7vKZw28jnLJtIizWnBoMtvRsqz7tfq6C/&#10;CacwNoef7fpwLMhvTi/Fx1Spp8fu7RVEpC7+i//chVYwmaf56Uw6AnJ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z8BG8MAAADcAAAADwAAAAAAAAAAAAAAAACYAgAAZHJzL2Rv&#10;d25yZXYueG1sUEsFBgAAAAAEAAQA9QAAAIgDAAAAAA==&#10;" path="m162,162r-1,20l157,201r-4,16l144,230r-10,11l122,249r-14,4l93,255r-8,l77,253r-6,-2l64,249r-6,-4l52,240r-7,-6l39,228r,17l39,246r-1,3l37,249r-3,1l32,251r-4,l24,252r-4,l15,252r-5,-1l7,251,4,250,2,249r-1,l,246r,-1l,7,,6,1,4,2,2r3,l7,1,12,r5,l23,r6,l34,r4,1l40,2r3,l44,4r1,2l45,7r,89l52,91r6,-5l64,82r6,-3l76,76r6,-1l90,74r6,l113,75r14,6l139,88r7,12l154,112r5,16l161,144r1,18xm116,165r-2,-10l113,145r-1,-8l108,128r-3,-6l98,117r-6,-4l84,112r-5,l74,113r-4,1l65,118r-5,3l55,125r-5,5l45,138r,53l55,203r9,7l72,215r10,2l91,215r6,-3l103,207r4,-6l111,192r2,-9l114,175r2,-10xe" fillcolor="black" stroked="f">
                  <v:path arrowok="t" o:connecttype="custom" o:connectlocs="85196,96309;80963,114830;70908,127530;57150,133880;44979,134938;37571,132821;30692,129646;23813,123825;20638,129646;20108,131763;17992,132292;14817,132821;10583,133350;5292,132821;2117,132292;529,131763;0,129646;0,3175;1058,1058;3704,529;8996,0;15346,0;20108,529;22754,1058;23813,3175;23813,50800;30692,45509;37042,41804;43392,39688;50800,39158;67204,42863;77258,52917;84138,67734;85725,85725;60325,82021;59267,72496;55562,64559;48683,59796;41804,59267;37042,60325;31750,64029;26458,68792;23813,101071;33867,111125;43392,114830;51329,112184;56621,106363;59796,96838;61383,87313" o:connectangles="0,0,0,0,0,0,0,0,0,0,0,0,0,0,0,0,0,0,0,0,0,0,0,0,0,0,0,0,0,0,0,0,0,0,0,0,0,0,0,0,0,0,0,0,0,0,0,0,0"/>
                  <o:lock v:ext="edit" verticies="t"/>
                </v:shape>
                <v:shape id="Freeform 286" o:spid="_x0000_s1306" style="position:absolute;left:68580;top:28321;width:920;height:968;visibility:visible;mso-wrap-style:square;v-text-anchor:top" coordsize="173,1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M7iMcA&#10;AADcAAAADwAAAGRycy9kb3ducmV2LnhtbESPW2vCQBSE3wv+h+UU+lJ0YwUv0VWkRSoUoV4efDxk&#10;j0lo9myaPY2pv75bKPRxmJlvmMWqc5VqqQmlZwPDQQKKOPO25NzA6bjpT0EFQbZYeSYD3xRgtezd&#10;LTC1/sp7ag+SqwjhkKKBQqROtQ5ZQQ7DwNfE0bv4xqFE2eTaNniNcFfppyQZa4clx4UCa3ouKPs4&#10;fDkDtBu9f75oOlNod2+30UReHzdizMN9t56DEurkP/zX3loD49kQfs/EI6C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KDO4jHAAAA3AAAAA8AAAAAAAAAAAAAAAAAmAIAAGRy&#10;cy9kb3ducmV2LnhtbFBLBQYAAAAABAAEAPUAAACMAwAAAAA=&#10;" path="m173,88r,20l168,127r-6,16l152,155r-13,11l123,175r-17,4l85,181,64,179,48,175,32,168,21,157,11,145,6,129,2,112,,92,2,71,6,54,13,38,22,26,35,13,51,6,68,1,89,r21,1l127,6r15,6l153,22r10,12l168,50r5,17l173,88xm127,91l126,79,125,69,122,59r-3,-8l114,44r-8,-5l98,35r-10,l78,35r-9,4l63,43r-6,7l53,58r-3,9l48,77,47,90r1,12l50,112r2,10l56,129r5,7l68,140r9,4l86,145r10,-1l105,141r6,-5l117,130r4,-7l125,113r1,-10l127,91xe" fillcolor="black" stroked="f">
                  <v:path arrowok="t" o:connecttype="custom" o:connectlocs="92075,57782;86221,76507;73979,88813;56416,95768;34062,95768;17031,89883;5854,77577;1064,59922;1064,37986;6919,20331;18628,6955;36191,535;58545,535;75576,6420;86753,18191;92075,35846;67593,48687;66528,36916;63335,27286;56416,20866;46836,18726;36724,20866;30337,26751;26611,35846;25015,48151;26611,59922;29805,69017;36191,74902;45771,77577;55884,75437;62270,69552;66528,60457;67593,48687" o:connectangles="0,0,0,0,0,0,0,0,0,0,0,0,0,0,0,0,0,0,0,0,0,0,0,0,0,0,0,0,0,0,0,0,0"/>
                  <o:lock v:ext="edit" verticies="t"/>
                </v:shape>
                <v:shape id="Freeform 287" o:spid="_x0000_s1307" style="position:absolute;left:69691;top:27940;width:238;height:1333;visibility:visible;mso-wrap-style:square;v-text-anchor:top" coordsize="46,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kvh8MA&#10;AADcAAAADwAAAGRycy9kb3ducmV2LnhtbESP3YrCMBSE7wXfIRzBG1nTlVVs1yiu4KKX/jzA2eZs&#10;W2xOShJtfXsjCF4OM/MNs1h1phY3cr6yrOBznIAgzq2uuFBwPm0/5iB8QNZYWyYFd/KwWvZ7C8y0&#10;bflAt2MoRISwz1BBGUKTSenzkgz6sW2Io/dvncEQpSukdthGuKnlJElm0mDFcaHEhjYl5Zfj1Sj4&#10;+f3C0TT9S/fX6aFlt6VKJiOlhoNu/Q0iUBfe4Vd7pxXM0gk8z8QjIJ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3kvh8MAAADcAAAADwAAAAAAAAAAAAAAAACYAgAAZHJzL2Rv&#10;d25yZXYueG1sUEsFBgAAAAAEAAQA9QAAAIgDAAAAAA==&#10;" path="m46,245r,1l46,247r-2,2l41,250r-2,1l35,251r-5,1l24,252r-6,l13,251r-4,l5,250,3,249,2,247r,-1l,245,,7,2,6,2,4,3,2r2,l9,1,13,r5,l24,r6,l35,r4,1l41,2r3,l46,4r,2l46,7r,238xe" fillcolor="black" stroked="f">
                  <v:path arrowok="t" o:connecttype="custom" o:connectlocs="23813,129646;23813,130175;23813,130704;22778,131763;21225,132292;20189,132821;18119,132821;15530,133350;12424,133350;9318,133350;6730,132821;4659,132821;2588,132292;1553,131763;1035,130704;1035,130175;0,129646;0,3704;1035,3175;1035,2117;1553,1058;2588,1058;4659,529;6730,0;9318,0;12424,0;15530,0;18119,0;20189,529;21225,1058;22778,1058;23813,2117;23813,3175;23813,3704;23813,129646" o:connectangles="0,0,0,0,0,0,0,0,0,0,0,0,0,0,0,0,0,0,0,0,0,0,0,0,0,0,0,0,0,0,0,0,0,0,0"/>
                </v:shape>
                <v:shape id="Freeform 288" o:spid="_x0000_s1308" style="position:absolute;left:70151;top:27971;width:286;height:1302;visibility:visible;mso-wrap-style:square;v-text-anchor:top" coordsize="52,2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icOcUA&#10;AADcAAAADwAAAGRycy9kb3ducmV2LnhtbESPT2sCMRTE7wW/Q3iCt5ptLYtujSIWwYMU6h/Y42Pz&#10;uhu6eVmSuK7f3hQKPQ4z8xtmuR5sK3rywThW8DLNQBBXThuuFZxPu+c5iBCRNbaOScGdAqxXo6cl&#10;Ftrd+Iv6Y6xFgnAoUEETY1dIGaqGLIap64iT9+28xZikr6X2eEtw28rXLMulRcNpocGOtg1VP8er&#10;VWD6Mj/762V+KM1Hd6A3l336UqnJeNi8g4g0xP/wX3uvFeSLGfyeSUdAr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mJw5xQAAANwAAAAPAAAAAAAAAAAAAAAAAJgCAABkcnMv&#10;ZG93bnJldi54bWxQSwUGAAAAAAQABAD1AAAAigMAAAAA&#10;" path="m48,239r,1l47,241r-1,2l43,244r-2,1l37,245r-5,1l26,246r-6,l15,245r-4,l7,244,5,243,4,241,3,240r,-1l3,78r,-2l4,75,5,74,7,73r4,-2l15,71r5,-1l26,70r6,l37,71r4,l43,73r3,1l47,75r1,1l48,78r,161xm52,23l51,36r-5,6l40,47r-14,l12,47,5,42,,36,,25,,12,5,5,12,1,26,,40,r7,5l51,11r1,12xe" fillcolor="black" stroked="f">
                  <v:path arrowok="t" o:connecttype="custom" o:connectlocs="26377,126471;26377,127000;25827,127529;25278,128587;23629,129117;22530,129646;20332,129646;17585,130175;14287,130175;10990,130175;8243,129646;6045,129646;3847,129117;2748,128587;2198,127529;1649,127000;1649,126471;1649,41275;1649,40217;2198,39688;2748,39158;3847,38629;6045,37571;8243,37571;10990,37042;14287,37042;17585,37042;20332,37571;22530,37571;23629,38629;25278,39158;25827,39688;26377,40217;26377,41275;26377,126471;28575,12171;28025,19050;25278,22225;21981,24871;14287,24871;6594,24871;2748,22225;0,19050;0,13229;0,6350;2748,2646;6594,529;14287,0;21981,0;25827,2646;28025,5821;28575,12171" o:connectangles="0,0,0,0,0,0,0,0,0,0,0,0,0,0,0,0,0,0,0,0,0,0,0,0,0,0,0,0,0,0,0,0,0,0,0,0,0,0,0,0,0,0,0,0,0,0,0,0,0,0,0,0"/>
                  <o:lock v:ext="edit" verticies="t"/>
                </v:shape>
                <v:shape id="Freeform 289" o:spid="_x0000_s1309" style="position:absolute;left:70596;top:28321;width:651;height:968;visibility:visible;mso-wrap-style:square;v-text-anchor:top" coordsize="123,1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3ziMQA&#10;AADcAAAADwAAAGRycy9kb3ducmV2LnhtbESPQWvCQBSE70L/w/IKvTUbRcRGVxGxtLeiDai3Z/aZ&#10;RLNvw+6q6b93hYLHYWa+YabzzjTiSs7XlhX0kxQEcWF1zaWC/PfzfQzCB2SNjWVS8Ece5rOX3hQz&#10;bW+8pusmlCJC2GeooAqhzaT0RUUGfWJb4ugdrTMYonSl1A5vEW4aOUjTkTRYc1yosKVlRcV5czEK&#10;6nJxWR1W4Stvcvpx+9Nw2+13Sr29dosJiEBdeIb/299awehjCI8z8QjI2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D984jEAAAA3AAAAA8AAAAAAAAAAAAAAAAAmAIAAGRycy9k&#10;b3ducmV2LnhtbFBLBQYAAAAABAAEAPUAAACJAwAAAAA=&#10;" path="m123,125r-1,13l118,149r-6,10l103,167r-10,6l81,177r-13,4l54,181r-10,l37,179r-9,-1l22,176r-6,-1l11,172,7,170,5,168,2,166,1,162r,-5l,150r,-5l1,141r,-2l2,136r,-1l4,134r1,-1l6,133r2,1l12,135r4,3l22,140r6,3l36,145r7,2l53,147r6,l64,146r4,-1l71,143r4,-3l77,136r2,-3l79,129r,-5l75,119r-2,-4l66,113r-5,-4l54,107r-6,-3l40,102,33,98,26,95,20,91,13,85,8,79,5,71,2,63,1,51,2,40,6,30r5,-9l18,13,28,7,39,3,52,,66,r8,l81,1r8,1l95,3r5,2l105,7r3,1l109,10r2,1l112,13r1,1l113,16r,2l114,21r,2l114,28r,4l114,35r-1,3l113,40r-1,2l111,43r,l108,43r-1,l103,42r-3,-3l95,38,90,35,84,33,76,32r-8,l61,32r-3,1l53,34r-3,3l47,39r-2,3l44,45r,4l44,54r4,4l52,61r5,4l63,67r6,3l76,72r8,4l91,79r7,3l105,87r6,5l116,98r3,8l123,114r,11xe" fillcolor="black" stroked="f">
                  <v:path arrowok="t" o:connecttype="custom" o:connectlocs="64559,73832;59267,85068;49213,92558;35984,96838;23284,96838;14817,95233;8467,93628;3704,90953;1058,88813;529,83998;0,77577;529,74367;1058,72227;2646,71157;4233,71692;8467,73832;14817,76507;22754,78647;31221,78647;35984,77577;39688,74902;41804,71157;41804,66342;38629,61527;32279,58317;25400,55642;17463,52432;10583,48687;4233,42266;1058,33706;1058,21401;5821,11235;14817,3745;27517,0;39159,0;47096,1070;52917,2675;57150,4280;58738,5885;59796,7490;59796,9630;60325,12305;60325,17121;59796,20331;59267,22471;58738,23006;56621,23006;52917,20866;47625,18726;40217,17121;32279,17121;28046,18191;24871,20866;23284,24076;23284,28891;27517,32636;33338,35846;40217,38521;48155,42266;55563,46546;61384,52432;65088,60992" o:connectangles="0,0,0,0,0,0,0,0,0,0,0,0,0,0,0,0,0,0,0,0,0,0,0,0,0,0,0,0,0,0,0,0,0,0,0,0,0,0,0,0,0,0,0,0,0,0,0,0,0,0,0,0,0,0,0,0,0,0,0,0,0,0"/>
                </v:shape>
                <v:shape id="Freeform 290" o:spid="_x0000_s1310" style="position:absolute;left:71437;top:28321;width:1349;height:952;visibility:visible;mso-wrap-style:square;v-text-anchor:top" coordsize="256,1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QbGsYA&#10;AADcAAAADwAAAGRycy9kb3ducmV2LnhtbESPT2sCMRTE70K/Q3iFXqRmLSjtahSpCoXSg39Aj8/k&#10;dbN087LdpLvbb2+EQo/DzPyGmS97V4mWmlB6VjAeZSCItTclFwqOh+3jM4gQkQ1WnknBLwVYLu4G&#10;c8yN73hH7T4WIkE45KjAxljnUgZtyWEY+Zo4eZ++cRiTbAppGuwS3FXyKcum0mHJacFiTa+W9Nf+&#10;xynYaLb6vVtfJqvTcPtxHqOp2m+lHu771QxEpD7+h//ab0bB9GUCtzPpCMjF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QbGsYAAADcAAAADwAAAAAAAAAAAAAAAACYAgAAZHJz&#10;L2Rvd25yZXYueG1sUEsFBgAAAAAEAAQA9QAAAIsDAAAAAA==&#10;" path="m256,171r-2,1l254,173r-1,2l251,176r-4,1l243,177r-5,1l232,178r-6,l221,177r-3,l214,176r-1,-1l211,173r-1,-1l210,171r,-96l210,67r-2,-7l206,54r-2,-5l200,44r-5,-2l190,39r-6,l176,40r-8,5l160,53,150,64r,107l150,172r-1,1l147,175r-2,1l142,177r-5,l134,178r-6,l121,178r-4,-1l112,177r-3,-1l107,175r-2,-2l104,172r,-1l104,75r,-8l103,60r-1,-6l98,49,96,44,91,42,86,39r-6,l71,40r-9,5l54,53,45,64r,107l44,172r,1l43,175r-3,1l36,177r-3,l28,178r-6,l16,178r-5,-1l7,177,3,176,2,175,1,173,,172r,-1l,10,,8,,7,1,5r2,l6,3r3,l13,2r6,l24,2r4,1l32,3r2,2l36,5r,2l38,8r,2l38,28,51,14,65,7,78,1,92,r10,l110,1r8,2l124,7r6,5l135,17r4,5l142,29r8,-7l157,16r6,-6l171,6r6,-3l184,1,190,r8,l213,r12,5l235,11r7,8l248,29r4,13l254,54r2,13l256,171xe" fillcolor="black" stroked="f">
                  <v:path arrowok="t" o:connecttype="custom" o:connectlocs="133884,92039;133357,93645;130194,94715;125450,95250;119125,95250;114908,94715;112273,93645;110691,92039;110691,40133;109637,32107;107529,26221;102785,22475;96987,20869;88553,24080;79065,34247;79065,92039;77484,93645;74848,94715;70632,95250;63779,95250;59035,94715;56400,93645;54819,92039;54819,40133;54291,32107;51656,26221;47966,22475;42168,20869;32680,24080;23720,34247;23192,92039;22665,93645;18976,94715;14759,95250;8434,95250;3690,94715;1054,93645;0,92039;0,5351;0,3746;1581,2676;4744,1605;10015,1070;14759,1605;17921,2676;18976,3746;20030,5351;26882,7492;41114,535;53764,0;62198,1605;68523,6421;73267,11772;79065,11772;85918,5351;93297,1605;100149,0;112273,0;123869,5886;130721,15518;133884,28896;134938,91504" o:connectangles="0,0,0,0,0,0,0,0,0,0,0,0,0,0,0,0,0,0,0,0,0,0,0,0,0,0,0,0,0,0,0,0,0,0,0,0,0,0,0,0,0,0,0,0,0,0,0,0,0,0,0,0,0,0,0,0,0,0,0,0,0,0"/>
                </v:shape>
                <v:rect id="Rectangle 291" o:spid="_x0000_s1311" style="position:absolute;left:27495;width:26337;height:129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JxVsMA&#10;AADcAAAADwAAAGRycy9kb3ducmV2LnhtbESPzWrDMBCE74G8g9hCbolsH0zqRgluwND0Fru9L9bW&#10;NrFWxpJ/+vZVodDjMDPfMKfLanox0+g6ywriQwSCuLa640bBR1XsjyCcR9bYWyYF3+Tgct5uTphp&#10;u/Cd5tI3IkDYZaig9X7IpHR1SwbdwQ7Ewfuyo0Ef5NhIPeIS4KaXSRSl0mDHYaHFga4t1Y9yMgry&#10;zzL1cfF662edLO9TFetHUyi1e1rzFxCeVv8f/mu/aQXpcwq/Z8IRkOc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JxVsMAAADcAAAADwAAAAAAAAAAAAAAAACYAgAAZHJzL2Rv&#10;d25yZXYueG1sUEsFBgAAAAAEAAQA9QAAAIgDAAAAAA==&#10;" fillcolor="#ededed" strokecolor="#ccc" strokeweight=".2205mm"/>
                <v:rect id="Rectangle 292" o:spid="_x0000_s1312" style="position:absolute;left:29130;top:4810;width:413;height:4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Tu8cA&#10;AADcAAAADwAAAGRycy9kb3ducmV2LnhtbESPQWvCQBSE74X+h+UVequbSrUas0oVCl4Kaj3o7SX7&#10;TILZt3F3q2l/fVcQPA4z8w2TzTrTiDM5X1tW8NpLQBAXVtdcKth+f76MQPiArLGxTAp+ycNs+viQ&#10;Yarthdd03oRSRAj7FBVUIbSplL6oyKDv2ZY4egfrDIYoXSm1w0uEm0b2k2QoDdYcFypsaVFRcdz8&#10;GAXz8Wh+Wr3x198639N+lx8HfZco9fzUfUxABOrCPXxrL7WC4fgdrmfiEZDT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fkk7vHAAAA3AAAAA8AAAAAAAAAAAAAAAAAmAIAAGRy&#10;cy9kb3ducmV2LnhtbFBLBQYAAAAABAAEAPUAAACMAwAAAAA=&#10;" fillcolor="black" stroked="f"/>
                <v:shape id="Freeform 293" o:spid="_x0000_s1313" style="position:absolute;left:30353;top:4349;width:682;height:1143;visibility:visible;mso-wrap-style:square;v-text-anchor:top" coordsize="129,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5YtcIA&#10;AADcAAAADwAAAGRycy9kb3ducmV2LnhtbERPz2vCMBS+C/4P4Q28iKZTEO2MIgPt3EFQd9jx0by2&#10;wealNNHW/345CDt+fL/X297W4kGtN44VvE8TEMS504ZLBT/X/WQJwgdkjbVjUvAkD9vNcLDGVLuO&#10;z/S4hFLEEPYpKqhCaFIpfV6RRT91DXHkCtdaDBG2pdQtdjHc1nKWJAtp0XBsqLChz4ry2+VuFeRj&#10;kx1/i+x88LcMzambfzfFXKnRW7/7ABGoD//il/tLK1is4tp4Jh4Buf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rli1wgAAANwAAAAPAAAAAAAAAAAAAAAAAJgCAABkcnMvZG93&#10;bnJldi54bWxQSwUGAAAAAAQABAD1AAAAhwMAAAAA&#10;" path="m129,153r-2,14l122,179r-5,11l108,199r-10,7l85,210r-13,3l58,215,47,213r-8,-1l30,211r-7,-2l16,206r-6,-4l7,200,4,199,3,196,2,194,,190r,-5l,183r,-3l2,178r,-3l3,174r1,l4,173r1,l8,174r4,3l16,179r7,2l30,185r9,3l47,190r13,1l68,190r8,-1l83,185r5,-4l93,177r4,-7l99,164r,-8l99,148r-4,-7l92,135r-7,-5l78,126r-9,-5l61,117r-9,-3l44,109r-9,-5l28,99,20,93,14,85,10,77,7,67,5,55,7,42,10,32r6,-9l24,15,32,9,44,4,56,2,69,r7,l83,2r6,1l95,5r6,3l106,10r5,2l113,14r2,1l115,16r1,l116,19r,1l116,21r,3l116,26r,3l116,31r,3l116,35r-1,2l114,37r,2l113,39r-3,l106,36r-3,-2l98,31,92,29,84,26,77,24r-9,l60,24r-8,2l47,29r-5,3l39,36r-3,5l34,47r,5l35,61r2,6l42,73r6,5l56,83r7,5l72,92r8,3l90,100r8,4l106,110r8,6l120,124r4,8l127,141r2,12xe" fillcolor="black" stroked="f">
                  <v:path arrowok="t" o:connecttype="custom" o:connectlocs="67205,88782;61913,101009;51859,109515;38100,113237;24871,113237;15875,112173;8467,109515;3704,106326;1588,104199;0,101009;0,97288;1058,94630;1588,92503;2117,91972;4233,92503;8467,95161;15875,98351;24871,101009;35984,101009;43921,98351;49213,94098;52388,87187;52388,78681;48684,71770;41275,66985;32279,62200;23284,57947;14817,52631;7408,45188;3704,35619;3704,22328;8467,12227;16933,4785;29634,1063;40217,0;47096,1595;53446,4253;58738,6380;60855,7974;61384,8506;61384,10633;61384,12759;61384,15417;61384,18075;60855,19670;60325,20733;58209,20733;54505,18075;48684,15417;40746,12759;31750,12759;24871,15417;20638,19139;17992,24987;18521,32429;22225,38809;29634,44125;38100,48910;47625,53163;56092,58479;63500,65922;67205,74960" o:connectangles="0,0,0,0,0,0,0,0,0,0,0,0,0,0,0,0,0,0,0,0,0,0,0,0,0,0,0,0,0,0,0,0,0,0,0,0,0,0,0,0,0,0,0,0,0,0,0,0,0,0,0,0,0,0,0,0,0,0,0,0,0,0"/>
                </v:shape>
                <v:shape id="Freeform 294" o:spid="_x0000_s1314" style="position:absolute;left:31226;top:4651;width:1127;height:825;visibility:visible;mso-wrap-style:square;v-text-anchor:top" coordsize="215,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eecQA&#10;AADcAAAADwAAAGRycy9kb3ducmV2LnhtbESPQWuDQBSE74X8h+UVeinJ2hyCmmxCSIh4TE17f7iv&#10;Krpvxd2q6a/PFgo9DjPzDbM7zKYTIw2usazgbRWBIC6tbrhS8HG7LGMQziNr7CyTgjs5OOwXTztM&#10;tZ34ncbCVyJA2KWooPa+T6V0ZU0G3cr2xMH7soNBH+RQST3gFOCmk+so2kiDDYeFGns61VS2xbdR&#10;0J6TtjrGfa6z/HS9f/6Y2+uYKfXyPB+3IDzN/j/81861gk2SwO+ZcATk/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0LnnnEAAAA3AAAAA8AAAAAAAAAAAAAAAAAmAIAAGRycy9k&#10;b3ducmV2LnhtbFBLBQYAAAAABAAEAPUAAACJAwAAAAA=&#10;" path="m215,151r,2l215,154r-2,l212,155r-1,l208,156r-3,l201,156r-4,l195,156r-3,-1l191,155r-1,-1l189,154r,-1l187,151r,-87l187,55r-1,-8l185,39r-4,-5l178,29r-5,-3l167,23r-8,l151,23r-10,6l132,38,121,50r,101l121,153r-1,1l120,154r-2,1l116,155r-2,1l111,156r-4,l104,156r-3,l99,155r-1,l95,154r,l94,153r,-2l94,64r,-9l93,47,90,39,88,34,84,29,78,26,73,23r-7,l57,23,47,29,37,38,27,50r,101l27,153r-1,1l26,154r-1,1l22,155r-2,1l17,156r-3,l10,156r-2,l5,155r-2,l1,154r,l,153r,-2l,7,,6,1,5,1,4r2,l4,2r2,l9,2r4,l16,2r3,l21,2r1,2l24,4r,1l25,6r,1l25,26,36,13,48,6,59,1,72,r8,l88,2r6,3l100,7r5,5l110,17r2,5l116,28r6,-7l130,15r6,-5l142,6r6,-2l153,1,159,r6,l179,1r10,4l197,10r6,7l210,27r2,10l215,48r,12l215,151xe" fillcolor="black" stroked="f">
                  <v:path arrowok="t" o:connecttype="custom" o:connectlocs="112713,80963;111665,81492;110616,82021;107471,82550;103277,82550;100655,82021;99607,81492;99083,80963;98034,33867;97510,24871;94889,17992;90695,13758;83355,12171;73919,15346;63434,26458;63434,80963;62910,81492;60813,82021;58191,82550;54522,82550;51900,82021;49803,81492;49279,80963;49279,33867;48755,24871;46134,17992;40891,13758;34600,12171;24640,15346;14155,26458;14155,80963;13630,81492;11533,82021;8912,82550;5242,82550;2621,82021;524,81492;0,80963;0,3704;524,2646;1573,2117;3145,1058;6815,1058;9961,1058;11533,2117;12582,2646;13106,3704;18873,6879;30931,529;41940,0;49279,2646;55046,6350;58716,11642;63958,11113;71298,5292;77588,2117;83355,0;93840,529;103277,5292;110092,14287;112713,25400;112713,79904" o:connectangles="0,0,0,0,0,0,0,0,0,0,0,0,0,0,0,0,0,0,0,0,0,0,0,0,0,0,0,0,0,0,0,0,0,0,0,0,0,0,0,0,0,0,0,0,0,0,0,0,0,0,0,0,0,0,0,0,0,0,0,0,0,0"/>
                </v:shape>
                <v:shape id="Freeform 295" o:spid="_x0000_s1315" style="position:absolute;left:32559;top:4651;width:762;height:841;visibility:visible;mso-wrap-style:square;v-text-anchor:top" coordsize="144,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nZrMAA&#10;AADcAAAADwAAAGRycy9kb3ducmV2LnhtbERPTWsCMRC9F/wPYYTealIPVVajSEERvFgVvQ6babJ0&#10;M1k3UVd/fXMQPD7e93Te+VpcqY1VYA2fAwWCuAymYqvhsF9+jEHEhGywDkwa7hRhPuu9TbEw4cY/&#10;dN0lK3IIxwI1uJSaQspYOvIYB6EhztxvaD2mDFsrTYu3HO5rOVTqS3qsODc4bOjbUfm3u3gN4eyU&#10;XanNvTGnoV094maxPY60fu93iwmIRF16iZ/utdEwUnl+PpOPgJz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HnZrMAAAADcAAAADwAAAAAAAAAAAAAAAACYAgAAZHJzL2Rvd25y&#10;ZXYueG1sUEsFBgAAAAAEAAQA9QAAAIUDAAAAAA==&#10;" path="m144,77r,18l139,109r-5,15l125,135r-9,10l102,153r-14,4l70,159,54,157,39,153,27,146,17,138,10,127,5,113,1,98,,80,1,63,5,48,10,34,18,22,28,12,42,6,55,1,74,,91,1r13,4l117,11r10,10l134,31r6,14l144,60r,17xm117,79l116,68,114,58,112,47r-5,-8l102,32,93,27,85,22r-13,l61,22r-8,4l44,31r-6,7l33,45,31,55,28,66r,13l28,90r1,11l32,111r5,8l43,127r7,5l60,135r11,2l82,135r10,-3l99,127r7,-6l111,112r3,-10l116,91r1,-12xe" fillcolor="black" stroked="f">
                  <v:path arrowok="t" o:connecttype="custom" o:connectlocs="76200,50271;70908,65617;61383,76730;46567,83080;28575,83080;14287,77259;5292,67205;529,51859;529,33338;5292,17992;14817,6350;29104,529;48154,529;61912,5821;70908,16404;76200,31750;61912,41804;60325,30692;56621,20638;49213,14288;38100,11642;28046,13758;20108,20108;16404,29104;14817,41804;15346,53446;19579,62971;26458,69850;37571,72496;48683,69850;56092,64030;60325,53975;61912,41804" o:connectangles="0,0,0,0,0,0,0,0,0,0,0,0,0,0,0,0,0,0,0,0,0,0,0,0,0,0,0,0,0,0,0,0,0"/>
                  <o:lock v:ext="edit" verticies="t"/>
                </v:shape>
                <v:shape id="Freeform 296" o:spid="_x0000_s1316" style="position:absolute;left:33528;top:4286;width:619;height:1190;visibility:visible;mso-wrap-style:square;v-text-anchor:top" coordsize="118,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rhyg8QA&#10;AADcAAAADwAAAGRycy9kb3ducmV2LnhtbESPQWvCQBSE7wX/w/KE3nSjLa1GV5FCwR6EGnvw+Mw+&#10;k7TZt2F3TeK/dwWhx2FmvmGW697UoiXnK8sKJuMEBHFudcWFgp/D52gGwgdkjbVlUnAlD+vV4GmJ&#10;qbYd76nNQiEihH2KCsoQmlRKn5dk0I9tQxy9s3UGQ5SukNphF+GmltMkeZMGK44LJTb0UVL+l12M&#10;gszM2508/X5980vx2vnGHY7WKfU87DcLEIH68B9+tLdawXsygfuZeATk6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4coPEAAAA3AAAAA8AAAAAAAAAAAAAAAAAmAIAAGRycy9k&#10;b3ducmV2LnhtbFBLBQYAAAAABAAEAPUAAACJAwAAAAA=&#10;" path="m118,219r,2l118,222r-1,l116,223r-2,l111,224r-2,l105,224r-5,l98,224r-3,l93,223r-2,l90,222r-1,-1l88,219,26,139r,80l26,221r,1l25,222r-1,1l22,223r-2,1l17,224r-3,l10,224r-4,l4,223r-1,l1,222r-1,l,221r,-2l,5,,4,,3,1,1r2,l4,,6,r4,l14,r3,l20,r2,l24,1r1,l26,3r,1l26,5r,131l82,75r1,-1l84,73r1,-1l88,72r1,-2l93,70r2,l99,70r3,l105,70r2,l110,72r1,l112,73r,1l112,75r,1l112,79r-1,1l109,83,56,136r59,76l117,214r,2l118,218r,1xe" fillcolor="black" stroked="f">
                  <v:path arrowok="t" o:connecttype="custom" o:connectlocs="61913,117468;61388,118000;59814,118531;57191,119063;52469,119063;49845,119063;47746,118531;46697,117468;13642,73883;13642,117468;13117,118000;11543,118531;8920,119063;5247,119063;2099,118531;525,118000;0,117468;0,2658;0,1595;1574,532;3148,0;7346,0;10494,0;12592,532;13642,1595;13642,2658;43024,39865;44074,38802;46172,38270;48796,37207;51944,37207;55092,37207;57716,38270;58765,38802;58765,39865;58765,41991;57191,44117;60339,112685;61388,114811;61913,116405" o:connectangles="0,0,0,0,0,0,0,0,0,0,0,0,0,0,0,0,0,0,0,0,0,0,0,0,0,0,0,0,0,0,0,0,0,0,0,0,0,0,0,0"/>
                </v:shape>
                <v:shape id="Freeform 297" o:spid="_x0000_s1317" style="position:absolute;left:34305;top:4349;width:175;height:1127;visibility:visible;mso-wrap-style:square;v-text-anchor:top" coordsize="32,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EH68UA&#10;AADcAAAADwAAAGRycy9kb3ducmV2LnhtbESPT2sCMRTE7wW/Q3hCbzWrgpXVKFpqK+2l/sHzI3nu&#10;LiYvyyZd129vhEKPw8z8hpkvO2dFS02oPCsYDjIQxNqbigsFx8PmZQoiRGSD1jMpuFGA5aL3NMfc&#10;+CvvqN3HQiQIhxwVlDHWuZRBl+QwDHxNnLyzbxzGJJtCmgavCe6sHGXZRDqsOC2UWNNbSfqy/3UK&#10;9HC1/rbv7tN+/Ywv2/boPk76pNRzv1vNQETq4n/4r701Cl6zETzOpCM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gQfrxQAAANwAAAAPAAAAAAAAAAAAAAAAAJgCAABkcnMv&#10;ZG93bnJldi54bWxQSwUGAAAAAAQABAD1AAAAigMAAAAA&#10;" path="m29,209r,2l28,212r,l27,213r-3,l22,214r-2,l16,214r-4,l10,214,7,213r-2,l4,212r,l2,211r,-2l2,65r,-1l4,63r,-1l5,62,7,60r3,l12,60r4,l20,60r2,l24,60r3,2l28,62r,1l29,64r,1l29,209xm32,16r,9l28,28r-4,4l16,32r-9,l2,30,,25,,16,,9,4,4,7,1,16,r8,1l28,4r4,5l32,16xe" fillcolor="black" stroked="f">
                  <v:path arrowok="t" o:connecttype="custom" o:connectlocs="15826,110080;15826,111133;15280,111660;15280,111660;14734,112186;13097,112186;12006,112713;10914,112713;8732,112713;6549,112713;5457,112713;3820,112186;2729,112186;2183,111660;2183,111660;1091,111133;1091,110080;1091,34235;1091,33709;2183,33182;2183,32655;2729,32655;3820,31602;5457,31602;6549,31602;8732,31602;10914,31602;12006,31602;13097,31602;14734,32655;15280,32655;15280,33182;15826,33709;15826,34235;15826,110080;17463,8427;17463,13167;15280,14747;13097,16854;8732,16854;3820,16854;1091,15801;0,13167;0,8427;0,4740;2183,2107;3820,527;8732,0;13097,527;15280,2107;17463,4740;17463,8427" o:connectangles="0,0,0,0,0,0,0,0,0,0,0,0,0,0,0,0,0,0,0,0,0,0,0,0,0,0,0,0,0,0,0,0,0,0,0,0,0,0,0,0,0,0,0,0,0,0,0,0,0,0,0,0"/>
                  <o:lock v:ext="edit" verticies="t"/>
                </v:shape>
                <v:shape id="Freeform 298" o:spid="_x0000_s1318" style="position:absolute;left:34718;top:4651;width:667;height:825;visibility:visible;mso-wrap-style:square;v-text-anchor:top" coordsize="124,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YwjcUA&#10;AADcAAAADwAAAGRycy9kb3ducmV2LnhtbESPQWsCMRSE70L/Q3iFXkQTFWxZzS61WPBSsNqDx8fm&#10;ubt087Imqe7++6ZQ8DjMzDfMuuhtK67kQ+NYw2yqQBCXzjRcafg6vk9eQISIbLB1TBoGClDkD6M1&#10;Zsbd+JOuh1iJBOGQoYY6xi6TMpQ1WQxT1xEn7+y8xZikr6TxeEtw28q5UktpseG0UGNHbzWV34cf&#10;q2GD8WO/XR7VMJbDZTiFmfXYav302L+uQETq4z38394ZDc9qAX9n0hGQ+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FjCNxQAAANwAAAAPAAAAAAAAAAAAAAAAAJgCAABkcnMv&#10;ZG93bnJldi54bWxQSwUGAAAAAAQABAD1AAAAigMAAAAA&#10;" path="m124,151r,2l123,154r-1,l120,155r-1,l117,156r-3,l110,156r-3,l104,156r-2,-1l99,155r-1,-1l98,154r-1,-1l97,151r,-85l97,55,96,47,93,39,90,34,86,29,80,26,74,23r-8,l56,23,46,29r-9,9l26,50r,101l26,153r,1l24,154r-1,1l22,155r-3,1l16,156r-4,l8,156r-2,l3,155r-1,l1,154r-1,l,153r,-2l,7,,6,,5,1,4r1,l3,2r3,l8,2r3,l14,2r3,l19,2r2,2l22,4r1,1l23,6r,1l23,26,35,13,48,6,60,1,72,,86,1,96,5r10,5l112,17r6,10l120,37r3,12l124,63r,88xe" fillcolor="black" stroked="f">
                  <v:path arrowok="t" o:connecttype="custom" o:connectlocs="66675,80963;65600,81492;63986,82021;61298,82550;57534,82550;54846,82021;52695,81492;52157,80963;52157,34925;51619,24871;48393,17992;43016,13758;35488,12171;24734,15346;13980,26458;13980,80963;12905,81492;11829,82021;8603,82550;4302,82550;1613,82021;538,81492;0,80963;0,3704;0,2646;1075,2117;3226,1058;5915,1058;9141,1058;11292,2117;12367,2646;12367,3704;18820,6879;32262,529;46242,529;56996,5292;63449,14287;66137,25929;66675,79904" o:connectangles="0,0,0,0,0,0,0,0,0,0,0,0,0,0,0,0,0,0,0,0,0,0,0,0,0,0,0,0,0,0,0,0,0,0,0,0,0,0,0"/>
                </v:shape>
                <v:shape id="Freeform 299" o:spid="_x0000_s1319" style="position:absolute;left:35544;top:4651;width:730;height:1127;visibility:visible;mso-wrap-style:square;v-text-anchor:top" coordsize="137,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cLGMYA&#10;AADcAAAADwAAAGRycy9kb3ducmV2LnhtbESPQWvCQBSE74X+h+UJvdWNpdgSXUUqFi89qBXx9sw+&#10;s8Hs2zT7GtP++m6h0OMw880w03nva9VRG6vABkbDDBRxEWzFpYH33er+GVQUZIt1YDLwRRHms9ub&#10;KeY2XHlD3VZKlUo45mjAiTS51rFw5DEOQ0OcvHNoPUqSbalti9dU7mv9kGVj7bHitOCwoRdHxWX7&#10;6Q08fR/X47flx8bRScpautXy9bA35m7QLyaghHr5D//Ra5u47BF+z6QjoG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5cLGMYAAADcAAAADwAAAAAAAAAAAAAAAACYAgAAZHJz&#10;L2Rvd25yZXYueG1sUEsFBgAAAAAEAAQA9QAAAIsDAAAAAA==&#10;" path="m137,13r,5l134,22r-1,1l131,24r-20,l116,31r2,6l120,44r1,8l120,64r-4,10l112,82r-7,8l97,96r-9,4l76,103r-12,l55,103r-7,-2l41,98,36,96r-4,2l31,102r-1,4l28,111r2,5l35,119r4,4l48,124r37,1l96,125r9,3l113,132r8,3l127,141r4,7l134,155r,10l134,175r-3,8l126,192r-8,7l108,205r-12,4l81,213r-17,1l48,213,35,210,23,208r-8,-5l7,197,4,191,,183r,-8l,170r1,-5l3,160r2,-5l7,151r4,-5l16,143r5,-4l14,134,9,128,6,122,5,116,6,106,9,98r5,-7l20,84,15,77,11,71,9,63,9,53,9,40r3,-9l17,21r8,-8l32,7,42,4,53,1,64,r6,l76,1r7,l88,2r43,l133,4r3,2l137,8r,5xm95,52l94,38,86,28,78,22,64,21r-7,l51,23r-5,3l41,29r-4,5l36,40r-1,7l33,53r2,13l42,75r9,7l64,84r7,-2l78,81r6,-4l88,74r3,-5l94,64r1,-6l95,52xm108,166r-1,-9l101,151r-9,-3l80,146,43,145r-5,4l35,153r-4,3l30,159r-3,3l26,166r,3l26,172r1,10l36,188r12,5l65,193r13,l86,191r8,-3l99,185r5,-4l106,176r2,-5l108,166xe" fillcolor="black" stroked="f">
                  <v:path arrowok="t" o:connecttype="custom" o:connectlocs="71426,11587;59166,12641;63964,23175;61831,38976;51704,50563;34114,54250;21854,51616;16524,53723;15991,61097;25585,65310;55968,67417;67695,74264;71426,86905;67162,101126;51171,110080;25585,112186;7995,106919;0,96385;533,86905;3731,79531;11194,73211;3198,64257;4797,51616;7995,40556;4797,27915;9061,11061;22387,2107;37312,0;46907,1053;72492,3160;50638,27388;41576,11587;27184,12114;19722,17908;17590,27915;27184,43189;41576,42662;48506,36342;50638,27388;53836,79531;22920,76371;16524,82165;13859,87432;14392,95859;34647,101652;50105,99019;56501,92699" o:connectangles="0,0,0,0,0,0,0,0,0,0,0,0,0,0,0,0,0,0,0,0,0,0,0,0,0,0,0,0,0,0,0,0,0,0,0,0,0,0,0,0,0,0,0,0,0,0,0"/>
                  <o:lock v:ext="edit" verticies="t"/>
                </v:shape>
                <v:shape id="Freeform 300" o:spid="_x0000_s1320" style="position:absolute;left:36845;top:4286;width:667;height:1190;visibility:visible;mso-wrap-style:square;v-text-anchor:top" coordsize="125,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cgGMYA&#10;AADcAAAADwAAAGRycy9kb3ducmV2LnhtbESPS2/CMBCE75X4D9ZW4oKKDZS2SjGIh3hcSyvBcRsv&#10;SUS8jmJD0n+PKyFxHM3MN5rJrLWluFLtC8caBn0Fgjh1puBMw8/3+uUDhA/IBkvHpOGPPMymnacJ&#10;JsY1/EXXfchEhLBPUEMeQpVI6dOcLPq+q4ijd3K1xRBlnUlTYxPhtpRDpd6kxYLjQo4VLXNKz/uL&#10;1bBpKrXqrZbb8eL1pI6bHv8eRqx197mdf4II1IZH+N7eGQ3vagz/Z+IRkN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0cgGMYAAADcAAAADwAAAAAAAAAAAAAAAACYAgAAZHJz&#10;L2Rvd25yZXYueG1sUEsFBgAAAAAEAAQA9QAAAIsDAAAAAA==&#10;" path="m125,219r,2l123,222r,l121,223r-1,l117,224r-2,l111,224r-4,l105,224r-3,-1l100,223r-1,-1l99,222r-2,-1l97,219r,-85l97,123r-1,-8l94,107r-4,-5l86,97,80,94,74,91r-7,l57,91,47,97r-10,9l26,118r,101l26,221r,1l25,222r-1,1l22,223r-2,1l16,224r-4,l9,224r-3,l4,223r-1,l1,222r-1,l,221r,-2l,5,,4,,3,1,1r2,l4,,6,,9,r3,l16,r4,l22,r2,1l25,1r1,2l26,4r,1l26,91,37,80,49,74,61,69,73,68r13,1l96,73r10,5l112,85r6,10l121,105r2,12l125,132r,87xe" fillcolor="black" stroked="f">
                  <v:path arrowok="t" o:connecttype="custom" o:connectlocs="66675,117468;65608,118000;64008,118531;61341,119063;57074,119063;54407,118531;52807,118000;51740,117468;51740,71225;51206,61126;48006,54216;42672,49964;35738,48369;25070,51559;13868,62721;13868,117468;13335,118000;11735,118531;8534,119063;4801,119063;2134,118531;533,118000;0,117468;0,2658;0,1595;1600,532;3200,0;6401,0;10668,0;12802,532;13868,1595;13868,2658;19736,42523;32537,36676;45872,36676;56540,41459;62941,50495;65608,62189;66675,116405" o:connectangles="0,0,0,0,0,0,0,0,0,0,0,0,0,0,0,0,0,0,0,0,0,0,0,0,0,0,0,0,0,0,0,0,0,0,0,0,0,0,0"/>
                </v:shape>
                <v:shape id="Freeform 301" o:spid="_x0000_s1321" style="position:absolute;left:37703;top:4651;width:635;height:841;visibility:visible;mso-wrap-style:square;v-text-anchor:top" coordsize="118,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fStMQA&#10;AADcAAAADwAAAGRycy9kb3ducmV2LnhtbESPzWrDMBCE74W8g9hAb7UcH5LiRjalSaG35o/0urE2&#10;lom1MpbquHn6qFDocZiZb5hlOdpWDNT7xrGCWZKCIK6cbrhWcNi/Pz2D8AFZY+uYFPyQh7KYPCwx&#10;1+7KWxp2oRYRwj5HBSaELpfSV4Ys+sR1xNE7u95iiLKvpe7xGuG2lVmazqXFhuOCwY7eDFWX3bdV&#10;sJbnTViMR+MdfeHnapXdhlOm1ON0fH0BEWgM/+G/9odWsEjn8HsmHgFZ3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1H0rTEAAAA3AAAAA8AAAAAAAAAAAAAAAAAmAIAAGRycy9k&#10;b3ducmV2LnhtbFBLBQYAAAAABAAEAPUAAACJAwAAAAA=&#10;" path="m118,151r,3l117,154r-1,1l113,156r-2,l107,156r-4,l99,156r-1,-1l97,154r-1,l96,151r,-14l86,146r-12,7l63,157r-13,2l39,157,29,155r-8,-4l13,146,7,140,3,133,,124,,114,1,103,5,93r6,-8l19,79,29,72,42,70,55,66r17,l92,66r,-11l92,47,90,40,88,34,85,29,80,26,74,23,67,22,59,21,49,22r-7,1l34,26r-6,2l22,32r-4,2l15,36r-3,l11,36r-1,l8,34r,-1l7,32r,-1l7,28r,-2l7,22r,-2l8,17r2,-2l12,13r5,-3l23,7,29,5,37,4,44,1,53,r8,l76,,87,4,98,7r8,6l112,21r4,10l118,42r,12l118,151xm92,86r-23,l59,86r-9,1l43,90r-6,3l32,97r-3,5l27,107r,6l28,123r6,9l42,137r12,1l64,137r10,-4l82,127,92,116r,-30xe" fillcolor="black" stroked="f">
                  <v:path arrowok="t" o:connecttype="custom" o:connectlocs="63500,81492;62424,82021;59733,82550;55428,82550;52737,82021;51661,81492;51661,72496;39822,80963;26907,84138;15606,82021;6996,77259;1614,70380;0,60325;2691,49213;10225,41804;22602,37042;38746,34925;49508,29104;48432,21167;45742,15346;39822,12171;31750,11113;22602,12171;15068,14817;9686,17992;6458,19050;5381,19050;4305,17463;3767,16404;3767,13758;3767,10583;5381,7938;9148,5292;15606,2646;23678,529;32826,0;46818,2117;57042,6879;62424,16404;63500,28575;49508,45509;31750,45509;23140,47625;17220,51329;14530,56621;15068,65088;22602,72496;34441,72496;44127,67205;49508,45509" o:connectangles="0,0,0,0,0,0,0,0,0,0,0,0,0,0,0,0,0,0,0,0,0,0,0,0,0,0,0,0,0,0,0,0,0,0,0,0,0,0,0,0,0,0,0,0,0,0,0,0,0,0"/>
                  <o:lock v:ext="edit" verticies="t"/>
                </v:shape>
                <v:shape id="Freeform 302" o:spid="_x0000_s1322" style="position:absolute;left:38592;top:4286;width:698;height:1206;visibility:visible;mso-wrap-style:square;v-text-anchor:top" coordsize="133,2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FgdcUA&#10;AADcAAAADwAAAGRycy9kb3ducmV2LnhtbESPzWrDMBCE74W8g9hAbrWUHOziWgltINBLIM1PobfF&#10;2tim1spIauy8fVUo9DjMzDdMtZlsL27kQ+dYwzJTIIhrZzpuNJxPu8cnECEiG+wdk4Y7BdisZw8V&#10;lsaN/E63Y2xEgnAoUUMb41BKGeqWLIbMDcTJuzpvMSbpG2k8jglue7lSKpcWO04LLQ60ban+On5b&#10;DZdPlV+2bnf6UPJ6pr0/DK921Hoxn16eQUSa4n/4r/1mNBSqgN8z6QjI9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UWB1xQAAANwAAAAPAAAAAAAAAAAAAAAAAJgCAABkcnMv&#10;ZG93bnJldi54bWxQSwUGAAAAAAQABAD1AAAAigMAAAAA&#10;" path="m133,145r,19l129,179r-5,14l117,205r-9,9l97,221r-11,4l71,227r-7,-2l58,225r-5,-2l47,221r-5,-4l36,213r-6,-5l23,202r,17l23,221r,1l22,223r-1,l20,223r-3,1l15,224r-3,l9,224r-3,l5,223r-3,l1,223r,-1l1,221,,219,,5,1,4,1,3,1,1r3,l5,,7,r3,l14,r3,l20,r2,l25,1r1,l26,3r1,1l27,5r,86l33,85r6,-5l46,76r6,-3l57,70r6,-1l69,68r6,l90,69r12,5l112,81r7,10l127,102r4,14l133,129r,16xm106,148r-1,-11l103,127r-1,-10l97,108r-3,-7l87,95,79,91,70,90r-6,1l59,92r-5,2l49,96r-5,4l38,105r-5,6l27,118r,58l38,189r10,8l58,202r11,1l78,203r7,-5l92,193r5,-7l101,177r2,-8l105,158r1,-10xe" fillcolor="black" stroked="f">
                  <v:path arrowok="t" o:connecttype="custom" o:connectlocs="69850,87166;65123,102579;56720,113741;45166,119587;33612,119587;27835,118524;22058,115335;15756,110552;12079,116398;12079,117993;11029,118524;8928,119056;6302,119056;3151,119056;1050,118524;525,117993;0,116398;525,2126;525,531;2626,0;5252,0;8928,0;11554,0;13655,531;14180,2126;14180,48366;20482,42520;27310,38799;33087,36673;39389,36142;53569,39331;62497,48366;68800,61654;69850,77067;55145,72815;53569,62185;49368,53681;41490,48366;33612,48366;28360,49961;23108,53150;17331,58996;14180,93544;25209,104705;36238,107894;44641,105237;50943,98859;54094,89823;55670,78662" o:connectangles="0,0,0,0,0,0,0,0,0,0,0,0,0,0,0,0,0,0,0,0,0,0,0,0,0,0,0,0,0,0,0,0,0,0,0,0,0,0,0,0,0,0,0,0,0,0,0,0,0"/>
                  <o:lock v:ext="edit" verticies="t"/>
                </v:shape>
                <v:shape id="Freeform 303" o:spid="_x0000_s1323" style="position:absolute;left:39481;top:4349;width:174;height:1127;visibility:visible;mso-wrap-style:square;v-text-anchor:top" coordsize="33,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EU88MA&#10;AADcAAAADwAAAGRycy9kb3ducmV2LnhtbERPXWvCMBR9F/Yfwh3sTROFTalGcYJMhKnrBF8vzbUt&#10;a25qk2n115sHwcfD+Z7MWluJMzW+dKyh31MgiDNnSs417H+X3REIH5ANVo5Jw5U8zKYvnQkmxl34&#10;h85pyEUMYZ+ghiKEOpHSZwVZ9D1XE0fu6BqLIcIml6bBSwy3lRwo9SEtlhwbCqxpUVD2l/5bDflm&#10;sO4vzCG7qs/b1/v3ab7fHndav7228zGIQG14ih/uldEwVHFtPBOPgJz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XEU88MAAADcAAAADwAAAAAAAAAAAAAAAACYAgAAZHJzL2Rv&#10;d25yZXYueG1sUEsFBgAAAAAEAAQA9QAAAIgDAAAAAA==&#10;" path="m30,209r,2l30,212r-2,l27,213r-1,l23,214r-3,l16,214r-4,l10,214,7,213r-1,l5,212r-1,l4,211r,-2l4,65r,-1l4,63,5,62r1,l7,60r3,l12,60r4,l20,60r3,l26,60r1,2l28,62r2,1l30,64r,1l30,209xm33,16r-1,9l30,28r-5,4l16,32r-9,l4,30,,25,,16,,9,4,4,7,1,16,r9,1l30,4r2,5l33,16xe" fillcolor="black" stroked="f">
                  <v:path arrowok="t" o:connecttype="custom" o:connectlocs="15875,110080;15875,111133;15875,111660;14817,111660;14288,112186;13759,112186;12171,112713;10584,112713;8467,112713;6350,112713;5292,112713;3704,112186;3175,112186;2646,111660;2117,111660;2117,111133;2117,110080;2117,34235;2117,33709;2117,33182;2646,32655;3175,32655;3704,31602;5292,31602;6350,31602;8467,31602;10584,31602;12171,31602;13759,31602;14288,32655;14817,32655;15875,33182;15875,33709;15875,34235;15875,110080;17463,8427;16934,13167;15875,14747;13230,16854;8467,16854;3704,16854;2117,15801;0,13167;0,8427;0,4740;2117,2107;3704,527;8467,0;13230,527;15875,2107;16934,4740;17463,8427" o:connectangles="0,0,0,0,0,0,0,0,0,0,0,0,0,0,0,0,0,0,0,0,0,0,0,0,0,0,0,0,0,0,0,0,0,0,0,0,0,0,0,0,0,0,0,0,0,0,0,0,0,0,0,0"/>
                  <o:lock v:ext="edit" verticies="t"/>
                </v:shape>
                <v:shape id="Freeform 304" o:spid="_x0000_s1324" style="position:absolute;left:39798;top:4460;width:508;height:1016;visibility:visible;mso-wrap-style:square;v-text-anchor:top" coordsize="95,1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tgwcQA&#10;AADcAAAADwAAAGRycy9kb3ducmV2LnhtbESPT2sCMRTE74V+h/AK3mq2Ctaum5VWUGxv/rn09tg8&#10;N0s3L0sS1/Xbm4LgcZiZ3zDFcrCt6MmHxrGCt3EGgrhyuuFawfGwfp2DCBFZY+uYFFwpwLJ8fiow&#10;1+7CO+r3sRYJwiFHBSbGLpcyVIYshrHriJN3ct5iTNLXUnu8JLht5STLZtJiw2nBYEcrQ9Xf/mwV&#10;/HoeNm3ffXvz8zVZSavXu2lUavQyfC5ARBriI3xvb7WC9+wD/s+kIyD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m7YMHEAAAA3AAAAA8AAAAAAAAAAAAAAAAAmAIAAGRycy9k&#10;b3ducmV2LnhtbFBLBQYAAAAABAAEAPUAAACJAwAAAAA=&#10;" path="m95,177r,5l94,185r,2l92,190r-1,1l89,192r-3,l83,193r-4,1l75,194r-3,l68,194r-10,l49,192r-7,-4l36,183r-5,-7l28,167r-2,-9l26,146r,-85l6,61r-2,l3,59,1,57,,50,,48,1,45r,-1l3,42r,-1l4,41,5,39r1,l26,39,26,6r,-1l26,4,27,2r1,l31,1r2,l36,r4,l43,r3,1l48,1r1,1l51,2r1,2l52,5r1,1l53,39r37,l91,39r,2l92,41r2,1l94,44r1,1l95,48r,2l95,57r-1,2l91,61r-1,l53,61r,82l53,156r4,9l63,171r10,1l76,172r3,l83,171r1,-1l86,170r3,-1l90,169r1,-2l92,167r,2l94,169r,1l94,171r1,1l95,175r,2xe" fillcolor="black" stroked="f">
                  <v:path arrowok="t" o:connecttype="custom" o:connectlocs="50800,95315;50265,97934;48661,100029;45987,100553;42244,101600;38501,101600;31015,101600;22459,98458;16577,92173;13903,82746;13903,31946;2139,31946;535,29852;0,25138;535,23043;1604,21472;2674,20425;13903,20425;13903,2619;14438,1047;16577,524;19251,0;22994,0;25667,524;27272,1047;27806,2619;28341,20425;48661,20425;49196,21472;50265,23043;50800,25138;50800,29852;48661,31946;28341,31946;28341,81699;33688,89555;40640,90078;44383,89555;45987,89031;48126,88507;49196,87460;50265,88507;50265,89555;50800,91649" o:connectangles="0,0,0,0,0,0,0,0,0,0,0,0,0,0,0,0,0,0,0,0,0,0,0,0,0,0,0,0,0,0,0,0,0,0,0,0,0,0,0,0,0,0,0,0"/>
                </v:shape>
                <v:shape id="Freeform 305" o:spid="_x0000_s1325" style="position:absolute;left:40417;top:4651;width:556;height:841;visibility:visible;mso-wrap-style:square;v-text-anchor:top" coordsize="103,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NAlcIA&#10;AADcAAAADwAAAGRycy9kb3ducmV2LnhtbERPy2rCQBTdF/yH4Qru6kTBNqaO4gMldGe0FHeXzDUJ&#10;zdwJmTFJ/76zKLg8nPdqM5hadNS6yrKC2TQCQZxbXXGh4Ho5vsYgnEfWWFsmBb/kYLMevaww0bbn&#10;M3WZL0QIYZeggtL7JpHS5SUZdFPbEAfubluDPsC2kLrFPoSbWs6j6E0arDg0lNjQvqT8J3sYBZ87&#10;re9ZYYfb4vB9+roYfUvjpVKT8bD9AOFp8E/xvzvVCt5nYX44E46AX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g0CVwgAAANwAAAAPAAAAAAAAAAAAAAAAAJgCAABkcnMvZG93&#10;bnJldi54bWxQSwUGAAAAAAQABAD1AAAAhwMAAAAA&#10;" path="m103,112r,11l99,132r-5,8l87,146r-8,5l69,155r-11,2l46,159r-7,l31,157r-6,-1l19,154r-5,-1l10,150,6,149,4,146,3,145,2,143,,139r,-5l,132r,-3l2,127r,-2l3,124r,l4,123r1,l8,124r2,1l14,128r5,2l24,133r7,2l39,137r8,l53,137r5,-2l64,134r4,-2l72,128r2,-4l77,119r,-5l77,108r-4,-5l71,100,66,96,59,93,53,91,47,89,41,86,34,82,27,80,21,76,15,71,10,65,8,59,5,52,4,43,5,34,8,27r3,-9l18,12,25,7,34,4,45,,57,r5,l68,1r6,1l79,4r4,1l87,6r3,1l91,10r2,1l94,11r,1l95,13r,2l95,17r,1l95,21r,2l95,26r,1l94,29r,2l93,31r,l91,32,89,31,87,29,84,28,80,26,75,23,69,22,63,21r-6,l50,21r-5,1l40,23r-4,3l34,29r-3,4l30,37r,3l30,47r2,5l36,55r5,4l46,63r7,2l59,68r7,2l73,72r6,4l87,80r4,5l96,90r4,6l103,103r,9xe" fillcolor="black" stroked="f">
                  <v:path arrowok="t" o:connecttype="custom" o:connectlocs="55563,65088;50708,74084;42616,79905;31288,83080;21038,84138;13486,82550;7552,80963;3237,78846;1618,76730;0,73555;0,69850;1079,67205;1618,65617;2158,65088;4316,65617;7552,67734;12947,70380;21038,72496;28591,72496;34525,70909;38840,67734;41537,62971;41537,57150;38301,52917;31827,49213;25354,47096;18341,43392;11328,40217;5394,34396;2697,27517;2697,17992;5934,9525;13486,3704;24275,0;33446,0;39919,1058;44774,2646;48550,3704;50169,5821;50708,6350;51247,7938;51247,9525;51247,12171;51247,14288;50708,16404;50169,16404;48011,16404;45314,14817;40458,12171;33985,11113;26972,11113;21578,12171;18341,15346;16183,19579;16183,24871;19420,29104;24815,33338;31827,35984;39380,38100;46932,42334;51787,47625;55563,54504" o:connectangles="0,0,0,0,0,0,0,0,0,0,0,0,0,0,0,0,0,0,0,0,0,0,0,0,0,0,0,0,0,0,0,0,0,0,0,0,0,0,0,0,0,0,0,0,0,0,0,0,0,0,0,0,0,0,0,0,0,0,0,0,0,0"/>
                </v:shape>
                <v:rect id="Rectangle 306" o:spid="_x0000_s1326" style="position:absolute;left:29130;top:7016;width:413;height: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Oik8cA&#10;AADcAAAADwAAAGRycy9kb3ducmV2LnhtbESPT2sCMRTE74V+h/AK3mp2pba6GkULgpdC/XPQ23Pz&#10;3F3cvKxJ1LWfvhEKPQ4z8xtmPG1NLa7kfGVZQdpNQBDnVldcKNhuFq8DED4ga6wtk4I7eZhOnp/G&#10;mGl74xVd16EQEcI+QwVlCE0mpc9LMui7tiGO3tE6gyFKV0jt8Bbhppa9JHmXBiuOCyU29FlSflpf&#10;jIL5cDA/f7/x18/qsKf97nDq91yiVOelnY1ABGrDf/ivvdQKPtIUHmfiEZCT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xzopPHAAAA3AAAAA8AAAAAAAAAAAAAAAAAmAIAAGRy&#10;cy9kb3ducmV2LnhtbFBLBQYAAAAABAAEAPUAAACMAwAAAAA=&#10;" fillcolor="black" stroked="f"/>
                <v:shape id="Freeform 307" o:spid="_x0000_s1327" style="position:absolute;left:30384;top:6556;width:969;height:1143;visibility:visible;mso-wrap-style:square;v-text-anchor:top" coordsize="185,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lZ0MQA&#10;AADcAAAADwAAAGRycy9kb3ducmV2LnhtbESPQWsCMRSE7wX/Q3iCt5pVipbVKFoo9KTWCnp8bF52&#10;l928LEnU9d+bQqHHYWa+YZbr3rbiRj7UjhVMxhkI4sLpmksFp5/P13cQISJrbB2TggcFWK8GL0vM&#10;tbvzN92OsRQJwiFHBVWMXS5lKCqyGMauI06ecd5iTNKXUnu8J7ht5TTLZtJizWmhwo4+Kiqa49Uq&#10;8Kfz4a2Zn01zcFt7JbPfmYtRajTsNwsQkfr4H/5rf2kF88kUfs+kIyB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7ZWdDEAAAA3AAAAA8AAAAAAAAAAAAAAAAAmAIAAGRycy9k&#10;b3ducmV2LnhtbFBLBQYAAAAABAAEAPUAAACJAwAAAAA=&#10;" path="m185,104r,25l180,150r-7,18l162,184r-13,13l132,205r-18,8l92,214,68,213,51,207,35,198,23,186,11,172,5,154,2,133,,108,2,83,7,64,13,44,24,29,37,16,53,7,72,1,95,r22,1l135,7r16,7l163,27r11,15l180,60r5,20l185,104xm157,106l156,88,153,74,149,59,143,48,135,37,124,29,110,24,94,23,77,24,63,30,52,38,43,48,36,60,32,75,30,90r,16l30,124r2,16l36,154r6,12l51,176r11,7l75,188r18,1l110,188r12,-5l135,176r8,-11l149,152r4,-14l156,123r1,-17xe" fillcolor="black" stroked="f">
                  <v:path arrowok="t" o:connecttype="custom" o:connectlocs="96838,68900;90557,89731;77994,105220;59673,113766;35595,113766;18321,105754;5758,91867;1047,71037;1047,44331;6805,23501;19368,8546;37688,534;61243,534;79041,7478;91080,22433;96838,42729;82181,56616;80088,39524;74853,25637;64908,15489;49204,12285;32977,16023;22508,25637;16750,40058;15703,56616;16750,74776;21985,88663;32454,97743;48681,100947;63861,97743;74853,88129;80088,73707;82181,56616" o:connectangles="0,0,0,0,0,0,0,0,0,0,0,0,0,0,0,0,0,0,0,0,0,0,0,0,0,0,0,0,0,0,0,0,0"/>
                  <o:lock v:ext="edit" verticies="t"/>
                </v:shape>
                <v:shape id="Freeform 308" o:spid="_x0000_s1328" style="position:absolute;left:31575;top:6492;width:698;height:1207;visibility:visible;mso-wrap-style:square;v-text-anchor:top" coordsize="133,2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Pwq8QA&#10;AADcAAAADwAAAGRycy9kb3ducmV2LnhtbESPT2sCMRTE7wW/Q3iCt5pYwcpqFBUEL0LrP/D22Dx3&#10;FzcvS5K667c3hUKPw8z8hpkvO1uLB/lQOdYwGioQxLkzFRcaTsft+xREiMgGa8ek4UkBlove2xwz&#10;41r+pschFiJBOGSooYyxyaQMeUkWw9A1xMm7OW8xJukLaTy2CW5r+aHURFqsOC2U2NCmpPx++LEa&#10;zlc1OW/c9nhR8naivf9q1rbVetDvVjMQkbr4H/5r74yGz9EYfs+kIyAX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Cz8KvEAAAA3AAAAA8AAAAAAAAAAAAAAAAAmAIAAGRycy9k&#10;b3ducmV2LnhtbFBLBQYAAAAABAAEAPUAAACJAwAAAAA=&#10;" path="m133,146r,17l129,179r-5,15l117,205r-9,10l97,221r-12,5l71,227r-7,-1l58,224r-5,-1l47,221r-5,-4l35,213r-6,-5l23,201r,19l23,221r,1l22,222r-1,1l19,223r-2,1l15,224r-3,l8,224r-2,l5,223r-3,l1,222r,l,221r,-1l,5,,4,1,3,1,2r1,l5,,7,r3,l13,r4,l19,r3,l24,2r2,l26,3r1,1l27,5r,86l33,85r6,-5l45,77r6,-4l56,71r7,-2l69,68r6,l90,69r12,5l112,80r7,11l125,101r5,14l133,130r,16xm106,148r-2,-11l103,127r-2,-10l97,109r-4,-8l86,95,79,91,70,90r-6,l59,91r-5,3l49,96r-5,4l38,105r-5,6l27,119r,57l38,189r10,7l58,202r11,2l77,202r8,-3l92,194r5,-8l101,178r2,-10l104,158r2,-10xe" fillcolor="black" stroked="f">
                  <v:path arrowok="t" o:connecttype="custom" o:connectlocs="69850,86634;65123,103111;56720,114272;44641,120119;33612,120119;27835,118524;22058,115335;15230,110552;12079,116930;12079,117993;11029,118524;8928,119056;6302,119056;3151,119056;1050,118524;525,117993;0,116930;0,2126;525,1063;2626,0;5252,0;8928,0;11554,0;13655,1063;14180,2126;14180,48366;20482,42520;26785,38799;33087,36673;39389,36142;53569,39331;62497,48366;68274,61122;69850,77599;54620,72815;53044,62185;48842,53681;41490,48366;33612,47835;28360,49961;23108,53150;17331,58996;14180,93544;25209,104174;36238,108426;44641,105768;50943,98859;54094,89292;55670,78662" o:connectangles="0,0,0,0,0,0,0,0,0,0,0,0,0,0,0,0,0,0,0,0,0,0,0,0,0,0,0,0,0,0,0,0,0,0,0,0,0,0,0,0,0,0,0,0,0,0,0,0,0"/>
                  <o:lock v:ext="edit" verticies="t"/>
                </v:shape>
                <v:shape id="Freeform 309" o:spid="_x0000_s1329" style="position:absolute;left:32448;top:6858;width:699;height:841;visibility:visible;mso-wrap-style:square;v-text-anchor:top" coordsize="133,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fJXMYA&#10;AADcAAAADwAAAGRycy9kb3ducmV2LnhtbESP3WrCQBSE7wt9h+UUelc3sTVqzCrSIrU3FX8e4JA9&#10;JsHs2bC71eTtu0Khl8PMfMMUq9604krON5YVpKMEBHFpdcOVgtNx8zID4QOyxtYyKRjIw2r5+FBg&#10;ru2N93Q9hEpECPscFdQhdLmUvqzJoB/Zjjh6Z+sMhihdJbXDW4SbVo6TJJMGG44LNXb0XlN5OfwY&#10;BdnHoLfye3hd78r55rPNvsaNmyj1/NSvFyAC9eE//NfeagXT9A3uZ+IRk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fJXMYAAADcAAAADwAAAAAAAAAAAAAAAACYAgAAZHJz&#10;L2Rvd25yZXYueG1sUEsFBgAAAAAEAAQA9QAAAIsDAAAAAA==&#10;" path="m133,73r-2,6l129,81r-4,3l121,85r-94,l28,96r1,10l33,116r5,6l44,129r9,4l62,137r13,l85,137r7,-1l101,133r6,-1l112,129r3,-1l119,126r2,l123,126r1,1l124,127r1,1l125,129r,3l126,133r,4l126,138r-1,2l125,142r,1l125,144r-1,l124,145r-1,2l121,148r-3,1l113,152r-6,1l99,155r-8,1l81,158r-10,1l54,158,40,153,28,148,18,139,9,128,3,115,,99,,80,,62,4,47,9,32,18,21,28,11,40,5,53,1,69,,85,,97,5r12,6l117,20r7,10l129,42r2,12l133,68r,5xm105,65r,-10l101,38,96,32,91,27,76,21r-9,l57,21r-7,4l43,28r-5,5l33,41r-3,7l28,57r-1,8l105,65xe" fillcolor="black" stroked="f">
                  <v:path arrowok="t" o:connecttype="custom" o:connectlocs="68800,41804;65648,44450;14180,44979;15230,56092;19957,64559;27835,70380;39389,72496;48317,71967;56195,69850;60397,67734;63548,66675;65123,67205;65648,67734;65648,69850;66174,72496;65648,74084;65648,75671;65123,76200;64598,77788;61972,78846;56195,80963;47792,82550;37288,84138;21008,80963;9453,73555;1576,60855;0,42334;2101,24871;9453,11113;21008,2646;36238,0;50943,2646;61447,10583;67749,22225;69850,35984;55145,34396;53044,20108;47792,14288;35188,11113;26259,13229;19957,17463;15756,25400;14180,34396" o:connectangles="0,0,0,0,0,0,0,0,0,0,0,0,0,0,0,0,0,0,0,0,0,0,0,0,0,0,0,0,0,0,0,0,0,0,0,0,0,0,0,0,0,0,0"/>
                  <o:lock v:ext="edit" verticies="t"/>
                </v:shape>
                <v:shape id="Freeform 310" o:spid="_x0000_s1330" style="position:absolute;left:33289;top:6858;width:540;height:841;visibility:visible;mso-wrap-style:square;v-text-anchor:top" coordsize="102,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lRwsYA&#10;AADcAAAADwAAAGRycy9kb3ducmV2LnhtbESPQWvCQBSE7wX/w/KEXqRuFJtKdBURC7XgIerF2yP7&#10;mg3Nvo3ZrUZ/fbdQ8DjMzDfMfNnZWlyo9ZVjBaNhAoK4cLriUsHx8P4yBeEDssbaMSm4kYflovc0&#10;x0y7K+d02YdSRAj7DBWYEJpMSl8YsuiHriGO3pdrLYYo21LqFq8Rbms5TpJUWqw4LhhsaG2o+N7/&#10;WAXnyfhYH7af+e6UTgdmk9Igv5NSz/1uNQMRqAuP8H/7Qyt4G73C35l4BOTi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mlRwsYAAADcAAAADwAAAAAAAAAAAAAAAACYAgAAZHJz&#10;L2Rvd25yZXYueG1sUEsFBgAAAAAEAAQA9QAAAIsDAAAAAA==&#10;" path="m102,112r-1,11l98,132r-4,8l86,147r-7,5l69,155r-11,3l45,159r-7,-1l31,156r-6,-1l18,154r-5,-1l9,150,5,148,4,147,1,145r,-3l,139r,-5l,132r,-3l,127r1,-1l1,124r1,l4,123r1,l6,123r4,3l13,128r5,3l23,133r6,3l37,137r8,l53,137r5,-1l63,134r5,-2l71,128r3,-4l75,120r1,-5l75,108r-2,-4l69,100,64,96,59,94,53,91,47,89,39,85,33,83,26,79,20,75,15,71,10,65,6,59,4,52r,-9l4,35,6,26r5,-7l16,12,23,7,33,4,43,,57,r4,l68,1r5,l78,3r4,2l86,6r3,1l91,9r1,1l94,11r,1l94,14r,1l95,16r,3l95,21r,2l95,26r-1,1l94,28r,2l92,31r-1,l91,31r-2,l86,30,84,28,79,26,75,23,69,22,63,21,55,20r-6,1l44,22r-5,1l36,26r-4,4l31,33r-2,4l28,41r1,6l32,52r4,3l41,59r4,3l52,65r7,3l65,70r8,3l79,76r6,4l91,85r5,5l98,96r3,8l102,112xe" fillcolor="black" stroked="f">
                  <v:path arrowok="t" o:connecttype="custom" o:connectlocs="53446,65088;49742,74084;41804,80434;30692,83609;20108,83609;13229,82021;6879,80963;2646,78317;529,76730;0,73555;0,69850;0,67205;529,65617;2117,65088;3175,65088;6879,67734;12171,70380;19579,72496;28046,72496;33338,70909;37571,67734;39688,63500;39688,57150;36513,52917;31221,49742;24871,47096;17463,43921;10583,39688;5292,34396;2117,27517;2117,18521;5821,10054;12171,3704;22754,0;32279,0;38629,529;43392,2646;47096,3704;48683,5292;49742,6350;49742,7938;50271,10054;50271,12171;49742,14288;49742,15875;48154,16404;47096,16404;44450,14817;39688,12171;33338,11113;25929,11113;20638,12171;16933,15875;15346,19579;15346,24871;19050,29104;23813,32809;31221,35984;38629,38629;44979,42334;50800,47625;53446,55034" o:connectangles="0,0,0,0,0,0,0,0,0,0,0,0,0,0,0,0,0,0,0,0,0,0,0,0,0,0,0,0,0,0,0,0,0,0,0,0,0,0,0,0,0,0,0,0,0,0,0,0,0,0,0,0,0,0,0,0,0,0,0,0,0,0"/>
                </v:shape>
                <v:shape id="Freeform 311" o:spid="_x0000_s1331" style="position:absolute;left:34020;top:6540;width:174;height:1143;visibility:visible;mso-wrap-style:square;v-text-anchor:top" coordsize="32,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OXNcUA&#10;AADcAAAADwAAAGRycy9kb3ducmV2LnhtbESPQWsCMRSE74X+h/AEb5rdCrasRrFFrbSXVsXzI3nu&#10;LiYvyyau23/fFIQeh5n5hpkve2dFR22oPSvIxxkIYu1NzaWC42EzegERIrJB65kU/FCA5eLxYY6F&#10;8Tf+pm4fS5EgHApUUMXYFFIGXZHDMPYNcfLOvnUYk2xLaVq8Jbiz8inLptJhzWmhwobeKtKX/dUp&#10;0Pnq9dOu3bv9+Jpcdt3RbU/6pNRw0K9mICL18T98b++Mgud8Cn9n0hG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Y5c1xQAAANwAAAAPAAAAAAAAAAAAAAAAAJgCAABkcnMv&#10;ZG93bnJldi54bWxQSwUGAAAAAAQABAD1AAAAigMAAAAA&#10;" path="m29,210r,1l28,212r,l27,213r-3,l23,214r-4,l16,214r-4,l9,214,7,213r-1,l5,212r-2,l3,211,2,210,2,65,3,64r,-1l5,62r1,l7,61r2,l12,61r4,l19,61r4,l24,61r3,1l28,62r,1l29,64r,1l29,210xm32,16r,9l29,29r-5,3l16,32r-9,l3,29,,25,,16,,9,3,4,7,1,16,r8,1l29,4r3,4l32,16xe" fillcolor="black" stroked="f">
                  <v:path arrowok="t" o:connecttype="custom" o:connectlocs="15826,112164;15826,112698;15280,113232;15280,113232;14734,113766;13097,113766;12552,114300;10369,114300;8732,114300;6549,114300;4911,114300;3820,113766;3274,113766;2729,113232;1637,113232;1637,112698;1091,112164;1091,34717;1637,34183;1637,33649;2729,33115;3274,33115;3820,32581;4911,32581;6549,32581;8732,32581;10369,32581;12552,32581;13097,32581;14734,33115;15280,33115;15280,33649;15826,34183;15826,34717;15826,112164;17463,8546;17463,13353;15826,15489;13097,17092;8732,17092;3820,17092;1637,15489;0,13353;0,8546;0,4807;1637,2136;3820,534;8732,0;13097,534;15826,2136;17463,4273;17463,8546" o:connectangles="0,0,0,0,0,0,0,0,0,0,0,0,0,0,0,0,0,0,0,0,0,0,0,0,0,0,0,0,0,0,0,0,0,0,0,0,0,0,0,0,0,0,0,0,0,0,0,0,0,0,0,0"/>
                  <o:lock v:ext="edit" verticies="t"/>
                </v:shape>
                <v:shape id="Freeform 312" o:spid="_x0000_s1332" style="position:absolute;left:34337;top:6651;width:492;height:1032;visibility:visible;mso-wrap-style:square;v-text-anchor:top" coordsize="95,1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i3jcUA&#10;AADcAAAADwAAAGRycy9kb3ducmV2LnhtbESPS4vCQBCE7wv7H4Ze8LaZKOIjm1GCIAjiwQfiscn0&#10;JiGZnpgZNf57R1jYY1FVX1HpsjeNuFPnKssKhlEMgji3uuJCwem4/p6BcB5ZY2OZFDzJwXLx+ZFi&#10;ou2D93Q/+EIECLsEFZTet4mULi/JoItsSxy8X9sZ9EF2hdQdPgLcNHIUxxNpsOKwUGJLq5Ly+nAz&#10;CsaXOr9uz+3F03WTZbtdfZ5TrNTgq89+QHjq/X/4r73RCqbDKbzPhCMgFy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mLeNxQAAANwAAAAPAAAAAAAAAAAAAAAAAJgCAABkcnMv&#10;ZG93bnJldi54bWxQSwUGAAAAAAQABAD1AAAAigMAAAAA&#10;" path="m95,177r,5l93,185r,2l92,189r-1,1l88,191r-3,1l82,193r-3,l75,195r-4,l67,195r-9,l49,192r-7,-3l35,184r-4,-8l28,168,26,158r,-11l26,62,6,62r-3,l2,59,1,56,,51,,48,1,46r,-3l2,42r,-1l3,41,5,40r1,l26,40,26,5r,-1l26,4,27,3,28,1r3,l33,r2,l39,r4,l45,r3,1l49,1r1,2l51,4r,l53,5r,35l90,40r1,l91,41r1,l93,42r,1l95,46r,2l95,51r,5l93,59r-2,3l90,62r-37,l53,142r,15l56,165r7,6l72,173r4,l79,171r3,l83,170r3,-1l88,169r2,-1l91,168r1,l92,169r1,l93,170r,1l95,173r,2l95,177xe" fillcolor="black" stroked="f">
                  <v:path arrowok="t" o:connecttype="custom" o:connectlocs="49213,96309;48177,98955;47141,100542;44033,101600;40924,102130;36780,103188;30046,103188;21757,100013;16059,93134;13469,83609;13469,32808;1554,32808;518,29633;0,25400;518,22754;1036,21696;2590,21167;13469,21167;13469,2117;13987,1588;16059,529;18131,0;22275,0;24866,529;25902,1588;26420,2117;27456,21167;47141,21167;47659,21696;48177,22754;49213,25400;49213,29633;47141,32808;27456,32808;27456,83080;32636,90488;39370,91546;42479,90488;44551,89430;46623,88900;47659,88900;48177,89430;48177,90488;49213,92605" o:connectangles="0,0,0,0,0,0,0,0,0,0,0,0,0,0,0,0,0,0,0,0,0,0,0,0,0,0,0,0,0,0,0,0,0,0,0,0,0,0,0,0,0,0,0,0"/>
                </v:shape>
                <v:shape id="Freeform 313" o:spid="_x0000_s1333" style="position:absolute;left:34925;top:6873;width:730;height:1112;visibility:visible;mso-wrap-style:square;v-text-anchor:top" coordsize="138,2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IKFcIA&#10;AADcAAAADwAAAGRycy9kb3ducmV2LnhtbERPz2vCMBS+D/wfwhN2m2l3cK42lSIOhCHDTvD6aJ5t&#10;sHkpTVq7/345DHb8+H7nu9l2YqLBG8cK0lUCgrh22nCj4PL98bIB4QOyxs4xKfghD7ti8ZRjpt2D&#10;zzRVoRExhH2GCtoQ+kxKX7dk0a9cTxy5mxsshgiHRuoBHzHcdvI1SdbSouHY0GJP+5bqezVaBddz&#10;1U+bcjyZz6/ajAdzMnd+V+p5OZdbEIHm8C/+cx+1grc0ro1n4hGQ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kgoVwgAAANwAAAAPAAAAAAAAAAAAAAAAAJgCAABkcnMvZG93&#10;bnJldi54bWxQSwUGAAAAAAQABAD1AAAAhwMAAAAA&#10;" path="m85,152l65,205r-1,3l60,209r-4,1l49,210r-5,l41,210r-2,l38,209r-1,-1l37,206r,-1l37,203,57,152r-2,-1l54,150r-1,-1l53,147,1,9,,6,,4,,2,1,1,2,,5,,8,r5,l17,r4,l23,r1,l27,1r,1l28,3r,3l70,121r,l110,4r,-2l112,1,114,r3,l119,r5,l129,r2,l134,r2,1l138,2r,2l138,6r-2,3l85,152xe" fillcolor="black" stroked="f">
                  <v:path arrowok="t" o:connecttype="custom" o:connectlocs="44979,80433;34396,108479;33867,110067;31750,110596;29633,111125;25929,111125;23283,111125;21696,111125;20638,111125;20108,110596;19579,110067;19579,109008;19579,108479;19579,107421;30162,80433;29104,79904;28575,79375;28046,78846;28046,77788;529,4763;0,3175;0,2117;0,1058;529,529;1058,0;2646,0;4233,0;6879,0;8996,0;11113,0;12171,0;12700,0;14287,529;14287,1058;14817,1588;14817,3175;37042,64029;37042,64029;58208,2117;58208,1058;59267,529;60325,0;61912,0;62971,0;65617,0;68263,0;69321,0;70908,0;71967,529;73025,1058;73025,2117;73025,3175;71967,4763;44979,80433" o:connectangles="0,0,0,0,0,0,0,0,0,0,0,0,0,0,0,0,0,0,0,0,0,0,0,0,0,0,0,0,0,0,0,0,0,0,0,0,0,0,0,0,0,0,0,0,0,0,0,0,0,0,0,0,0,0"/>
                </v:shape>
                <v:rect id="Rectangle 314" o:spid="_x0000_s1334" style="position:absolute;left:29130;top:9207;width:413;height: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WulcYA&#10;AADcAAAADwAAAGRycy9kb3ducmV2LnhtbESPQWsCMRSE74X+h/AK3mpWsVZXo1RB8CJU60Fvz81z&#10;d3Hzsk2ibv31jSB4HGbmG2Y8bUwlLuR8aVlBp52AIM6sLjlXsP1ZvA9A+ICssbJMCv7Iw3Ty+jLG&#10;VNsrr+myCbmIEPYpKihCqFMpfVaQQd+2NXH0jtYZDFG6XGqH1wg3lewmSV8aLDkuFFjTvKDstDkb&#10;BbPhYPb73ePVbX3Y0353OH10XaJU6635GoEI1IRn+NFeagWfnSHcz8QjIC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gWulcYAAADcAAAADwAAAAAAAAAAAAAAAACYAgAAZHJz&#10;L2Rvd25yZXYueG1sUEsFBgAAAAAEAAQA9QAAAIsDAAAAAA==&#10;" fillcolor="black" stroked="f"/>
                <v:shape id="Freeform 315" o:spid="_x0000_s1335" style="position:absolute;left:30321;top:8778;width:952;height:1112;visibility:visible;mso-wrap-style:square;v-text-anchor:top" coordsize="180,2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qCRL4A&#10;AADcAAAADwAAAGRycy9kb3ducmV2LnhtbERPS68BMRTe38R/aI7E7uqwcGUoESJsLK7H/mR6TIfp&#10;aU2L8e91IbH88r2n89bW4kFNqBwrGPQzEMSF0xWXCo6H9e8YRIjIGmvHpOBFAeazzs8Uc+2e/E+P&#10;fSxFCuGQowITo8+lDIUhi6HvPHHizq6xGBNsSqkbfKZwW8thlo2kxYpTg0FPS0PFdX+3CjajHa/L&#10;8NrU5upOPh5Xy5u/KNXrtosJiEht/Io/7q1W8DdM89OZdATk7A0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B6gkS+AAAA3AAAAA8AAAAAAAAAAAAAAAAAmAIAAGRycy9kb3ducmV2&#10;LnhtbFBLBQYAAAAABAAEAPUAAACDAwAAAAA=&#10;" path="m178,199r1,3l180,205r-1,1l179,207r-3,1l174,208r-4,2l167,210r-5,l158,208r-3,l154,208r-2,-1l152,207r-1,-1l151,205,132,154r-86,l29,204r,1l27,206r,1l25,208r-1,l21,208r-3,2l14,210r-5,l6,208r-2,l2,207r,-1l,205r2,-3l3,199,72,5,73,4r,-1l74,2r3,l79,r3,l85,r5,l95,r4,l101,r3,2l106,2r1,1l107,4r2,1l178,199xm89,29r,l53,132r72,l89,29xe" fillcolor="black" stroked="f">
                  <v:path arrowok="t" o:connecttype="custom" o:connectlocs="94192,105304;94721,106892;95250,108479;94721,109008;94721,109537;93133,110067;92075,110067;89958,111125;88371,111125;85725,111125;83608,110067;82021,110067;81492,110067;80433,109537;80433,109537;79904,109008;79904,108479;69850,81492;24342,81492;15346,107950;15346,108479;14287,109008;14287,109537;13229,110067;12700,110067;11113,110067;9525,111125;7408,111125;4763,111125;3175,110067;2117,110067;1058,109537;1058,109008;0,108479;1058,106892;1588,105304;38100,2646;38629,2117;38629,1588;39158,1058;40746,1058;41804,0;43392,0;44979,0;47625,0;50271,0;52387,0;53446,0;55033,1058;56092,1058;56621,1588;56621,2117;57679,2646;94192,105304;47096,15346;47096,15346;28046,69850;66146,69850;47096,15346" o:connectangles="0,0,0,0,0,0,0,0,0,0,0,0,0,0,0,0,0,0,0,0,0,0,0,0,0,0,0,0,0,0,0,0,0,0,0,0,0,0,0,0,0,0,0,0,0,0,0,0,0,0,0,0,0,0,0,0,0,0,0"/>
                  <o:lock v:ext="edit" verticies="t"/>
                </v:shape>
                <v:shape id="Freeform 316" o:spid="_x0000_s1336" style="position:absolute;left:31432;top:8699;width:143;height:1191;visibility:visible;mso-wrap-style:square;v-text-anchor:top" coordsize="27,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3fv8QA&#10;AADcAAAADwAAAGRycy9kb3ducmV2LnhtbESP3YrCMBSE74V9h3AWvLNpRXalGkWEFRH2T32AQ3Ns&#10;qs1Jt4la394sCF4OM/MNM513thYXan3lWEGWpCCIC6crLhXsdx+DMQgfkDXWjknBjTzMZy+9Keba&#10;XfmXLttQighhn6MCE0KTS+kLQxZ94hri6B1cazFE2ZZSt3iNcFvLYZq+SYsVxwWDDS0NFaft2SpY&#10;8aiSf9nnz/dxtzHuuDyf9qMvpfqv3WICIlAXnuFHe60VvA8z+D8Tj4Cc3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M937/EAAAA3AAAAA8AAAAAAAAAAAAAAAAAmAIAAGRycy9k&#10;b3ducmV2LnhtbFBLBQYAAAAABAAEAPUAAACJAwAAAAA=&#10;" path="m27,219r-1,1l26,220r-2,1l23,222r-1,l19,222r-2,2l13,224r-3,l6,222r-1,l2,222,1,221,,220r,l,219,,5,,3,,2,1,1r1,l5,,6,r4,l13,r4,l19,r3,l23,1r1,l26,2r,1l27,5r,214xe" fillcolor="black" stroked="f">
                  <v:path arrowok="t" o:connecttype="custom" o:connectlocs="14288,116405;13759,116937;13759,116937;12700,117468;12171,118000;11642,118000;10055,118000;8996,119063;6879,119063;5292,119063;3175,118000;2646,118000;1058,118000;529,117468;0,116937;0,116937;0,116405;0,2658;0,1595;0,1063;529,532;1058,532;2646,0;3175,0;5292,0;6879,0;8996,0;10055,0;11642,0;12171,532;12700,532;13759,1063;13759,1595;14288,2658;14288,116405" o:connectangles="0,0,0,0,0,0,0,0,0,0,0,0,0,0,0,0,0,0,0,0,0,0,0,0,0,0,0,0,0,0,0,0,0,0,0"/>
                </v:shape>
                <v:shape id="Freeform 317" o:spid="_x0000_s1337" style="position:absolute;left:31781;top:9048;width:604;height:842;visibility:visible;mso-wrap-style:square;v-text-anchor:top" coordsize="114,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KuwcQA&#10;AADcAAAADwAAAGRycy9kb3ducmV2LnhtbESPQWvCQBSE7wX/w/IEb3Vj0CrRVUQQG3qqCXh9ZJ9J&#10;MPs2ZFeT/PtuodDjMDPfMLvDYBrxos7VlhUs5hEI4sLqmksFeXZ+34BwHlljY5kUjOTgsJ+87TDR&#10;tudvel19KQKEXYIKKu/bREpXVGTQzW1LHLy77Qz6ILtS6g77ADeNjKPoQxqsOSxU2NKpouJxfRoF&#10;y2O7yVbl/Zxf6Dn28iu9DelKqdl0OG5BeBr8f/iv/akVrOMYfs+EIyD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GCrsHEAAAA3AAAAA8AAAAAAAAAAAAAAAAAmAIAAGRycy9k&#10;b3ducmV2LnhtbFBLBQYAAAAABAAEAPUAAACJAwAAAAA=&#10;" path="m114,130r,2l114,135r-1,1l113,137r,1l112,139r,2l110,143r-3,3l103,148r-5,3l92,153r-6,2l79,157r-6,1l64,158r-15,l37,153,26,147r-9,-9l10,127,5,114,1,99,,80,1,61,5,45,11,30,20,19r9,-9l41,5,54,,68,r6,l81,2r6,1l94,5r4,1l102,9r5,4l108,14r3,2l112,18r,1l113,20r,1l113,24r,1l113,29r,5l112,37r-1,1l108,40r-2,-2l103,37r-3,-3l95,31,90,27,84,25,76,22r-8,l58,22,43,30r-5,7l33,45,28,66r,13l28,93r3,11l33,114r5,7l44,128r6,4l59,135r9,1l76,135r8,-3l91,130r5,-4l101,123r4,-3l107,117r3,l111,117r1,l112,119r1,1l113,122r,1l114,126r,4xe" fillcolor="black" stroked="f">
                  <v:path arrowok="t" o:connecttype="custom" o:connectlocs="60325,70293;59796,72423;59796,73488;59267,75085;56621,77748;51858,80410;45508,82540;38629,84138;25929,84138;13758,78280;5292,67630;529,52719;529,32484;5821,15976;15346,5325;28575,0;39158,0;46038,1598;51858,3195;56621,6923;58737,8520;59267,10118;59796,11183;59796,13313;59796,18106;58737,20236;56092,20236;52917,18106;47625,14378;40217,11715;30692,11715;20108,19703;14817,35146;14817,49524;17463,60707;23283,68162;31221,71890;40217,71890;48154,69227;53446,65500;56621,62305;58737,62305;59267,63370;59796,64967;60325,67097" o:connectangles="0,0,0,0,0,0,0,0,0,0,0,0,0,0,0,0,0,0,0,0,0,0,0,0,0,0,0,0,0,0,0,0,0,0,0,0,0,0,0,0,0,0,0,0,0"/>
                </v:shape>
                <v:shape id="Freeform 318" o:spid="_x0000_s1338" style="position:absolute;left:32496;top:9048;width:762;height:842;visibility:visible;mso-wrap-style:square;v-text-anchor:top" coordsize="144,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aYOcMA&#10;AADcAAAADwAAAGRycy9kb3ducmV2LnhtbESPQYvCMBSE78L+h/AEL6KpCt2lGmURBQ9e1L3s7dE8&#10;22DzUppY4783wsIeh5n5hlltom1ET503jhXMphkI4tJpw5WCn8t+8gXCB2SNjWNS8CQPm/XHYIWF&#10;dg8+UX8OlUgQ9gUqqENoCyl9WZNFP3UtcfKurrMYkuwqqTt8JLht5DzLcmnRcFqosaVtTeXtfLeJ&#10;YvJx/7uLZryIWX599kdnQqnUaBi/lyACxfAf/msftILP+QLeZ9IRkO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FaYOcMAAADcAAAADwAAAAAAAAAAAAAAAACYAgAAZHJzL2Rv&#10;d25yZXYueG1sUEsFBgAAAAAEAAQA9QAAAIgDAAAAAA==&#10;" path="m144,78r,17l140,110r-6,15l125,136r-10,10l103,153r-15,5l71,158r-17,l39,153,27,147,17,138,10,127,5,114,1,98,,80,1,63,5,48,10,34,18,22,28,13,42,5,56,,74,,91,r13,5l117,11r10,9l135,31r5,14l144,61r,17xm117,79l115,68,114,57,112,47r-5,-9l102,31,93,26,85,22r-13,l61,22r-8,4l44,31r-6,7l33,46,30,56,28,67r,12l28,90r1,11l33,111r4,9l43,126r7,6l60,136r12,l83,136r9,-4l99,127r7,-7l110,112r4,-9l115,91r2,-12xe" fillcolor="black" stroked="f">
                  <v:path arrowok="t" o:connecttype="custom" o:connectlocs="76200,50589;70908,66565;60854,77748;46567,84138;28575,84138;14287,78280;5292,67630;529,52187;529,33549;5292,18106;14817,6923;29633,0;48154,0;61912,5858;71438,16508;76200,32484;61912,42069;60325,30354;56621,20236;49213,13845;38100,11715;28046,13845;20108,20236;15875,29821;14817,42069;15346,53784;19579,63902;26458,70293;38100,72423;48683,70293;56092,63902;60325,54849;61912,42069" o:connectangles="0,0,0,0,0,0,0,0,0,0,0,0,0,0,0,0,0,0,0,0,0,0,0,0,0,0,0,0,0,0,0,0,0"/>
                  <o:lock v:ext="edit" verticies="t"/>
                </v:shape>
                <v:shape id="Freeform 319" o:spid="_x0000_s1339" style="position:absolute;left:33464;top:8699;width:667;height:1191;visibility:visible;mso-wrap-style:square;v-text-anchor:top" coordsize="125,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7Z48UA&#10;AADcAAAADwAAAGRycy9kb3ducmV2LnhtbESPQWvCQBSE74X+h+UVehHdrbUq0VVapeq1UdDjM/tM&#10;QrNvQ3Zr4r/vCoUeh5n5hpkvO1uJKzW+dKzhZaBAEGfOlJxrOOw/+1MQPiAbrByThht5WC4eH+aY&#10;GNfyF13TkIsIYZ+ghiKEOpHSZwVZ9ANXE0fv4hqLIcoml6bBNsJtJYdKjaXFkuNCgTWtCsq+0x+r&#10;YdPWat1br7ZvH6OLOm16fD6+stbPT937DESgLvyH/9o7o2EyHMH9TDwCcv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vtnjxQAAANwAAAAPAAAAAAAAAAAAAAAAAJgCAABkcnMv&#10;ZG93bnJldi54bWxQSwUGAAAAAAQABAD1AAAAigMAAAAA&#10;" path="m125,219r,1l123,220r,1l122,222r-2,l117,222r-2,2l111,224r-4,l105,222r-3,l101,222r-1,-1l99,220r,l97,219r,-85l97,123r-1,-9l94,107r-4,-6l86,96,81,93,75,91,68,89,58,91,47,97r-10,8l27,118r,101l26,220r,l25,221r-1,1l22,222r-2,l17,224r-3,l10,224,8,222r-3,l3,222,1,221,,220r,l,219,,5,,3,,2,1,1r2,l5,,8,r2,l14,r3,l20,r2,l24,1r1,l26,2r,1l27,5r,86l38,80,49,72,62,67r11,l86,67r11,5l106,77r7,8l118,93r4,11l125,115r,15l125,219xe" fillcolor="black" stroked="f">
                  <v:path arrowok="t" o:connecttype="custom" o:connectlocs="66675,116937;65608,117468;64008,118000;61341,119063;57074,119063;54407,118000;53340,117468;52807,116937;51740,71225;51206,60595;48006,53685;43205,49432;36271,47306;25070,51559;14402,62721;13868,116937;13335,117468;11735,118000;9068,119063;5334,119063;2667,118000;533,117468;0,116937;0,2658;0,1063;1600,532;4267,0;7468,0;10668,0;12802,532;13868,1063;14402,2658;20269,42523;33071,35613;45872,35613;56540,40928;62941,49432;66675,61126;66675,116405" o:connectangles="0,0,0,0,0,0,0,0,0,0,0,0,0,0,0,0,0,0,0,0,0,0,0,0,0,0,0,0,0,0,0,0,0,0,0,0,0,0,0"/>
                </v:shape>
                <v:shape id="Freeform 320" o:spid="_x0000_s1340" style="position:absolute;left:34337;top:9048;width:762;height:842;visibility:visible;mso-wrap-style:square;v-text-anchor:top" coordsize="144,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Ol1sQA&#10;AADcAAAADwAAAGRycy9kb3ducmV2LnhtbESPQWvCQBSE7wX/w/IKXqRuamkqMRsRUfDQS9WLt0f2&#10;mSzNvg3ZbVz/vVso9DjMzDdMuY62EyMN3jhW8DrPQBDXThtuFJxP+5clCB+QNXaOScGdPKyryVOJ&#10;hXY3/qLxGBqRIOwLVNCG0BdS+roli37ueuLkXd1gMSQ5NFIPeEtw28lFluXSouG00GJP25bq7+OP&#10;TRSTz8bLLprZW8zy6338dCbUSk2f42YFIlAM/+G/9kEr+Fi8w++ZdARk9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TzpdbEAAAA3AAAAA8AAAAAAAAAAAAAAAAAmAIAAGRycy9k&#10;b3ducmV2LnhtbFBLBQYAAAAABAAEAPUAAACJAwAAAAA=&#10;" path="m144,78r-1,17l139,110r-5,15l125,136r-9,10l102,153r-15,5l70,158r-17,l39,153,27,147,17,138,10,127,3,114,1,98,,80,1,63,5,48,10,34,18,22,28,13,42,5,55,,74,,91,r13,5l117,11r10,9l134,31r5,14l144,61r,17xm116,79r,-11l114,57,112,47r-5,-9l101,31,93,26,85,22r-13,l61,22,51,26r-7,5l38,38r-5,8l31,56,28,67,27,79r1,11l29,101r3,10l37,120r6,6l50,132r10,4l71,136r11,l92,132r8,-5l106,120r5,-8l113,103r3,-12l116,79xe" fillcolor="black" stroked="f">
                  <v:path arrowok="t" o:connecttype="custom" o:connectlocs="75671,50589;70908,66565;61383,77748;46038,84138;28046,84138;14287,78280;5292,67630;529,52187;529,33549;5292,18106;14817,6923;29104,0;48154,0;61912,5858;70908,16508;76200,32484;61383,42069;60325,30354;56621,20236;49213,13845;38100,11715;26987,13845;20108,20236;16404,29821;14287,42069;15346,53784;19579,63902;26458,70293;37571,72423;48683,70293;56092,63902;59796,54849;61383,42069" o:connectangles="0,0,0,0,0,0,0,0,0,0,0,0,0,0,0,0,0,0,0,0,0,0,0,0,0,0,0,0,0,0,0,0,0"/>
                  <o:lock v:ext="edit" verticies="t"/>
                </v:shape>
                <v:shape id="Freeform 321" o:spid="_x0000_s1341" style="position:absolute;left:35306;top:8699;width:127;height:1191;visibility:visible;mso-wrap-style:square;v-text-anchor:top" coordsize="26,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7O68YA&#10;AADcAAAADwAAAGRycy9kb3ducmV2LnhtbESPQWvCQBSE7wX/w/KE3szGFKKkrlIDpR70UA3t9TX7&#10;mqTNvg3ZVaO/3i0IPQ4z8w2zWA2mFSfqXWNZwTSKQRCXVjdcKSgOr5M5COeRNbaWScGFHKyWo4cF&#10;Ztqe+Z1Oe1+JAGGXoYLa+y6T0pU1GXSR7YiD9217gz7IvpK6x3OAm1YmcZxKgw2HhRo7ymsqf/dH&#10;o2BXfAwFrTdfeZtctcl/3rbp06dSj+Ph5RmEp8H/h+/tjVYwS1L4OxOOgF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z7O68YAAADcAAAADwAAAAAAAAAAAAAAAACYAgAAZHJz&#10;L2Rvd25yZXYueG1sUEsFBgAAAAAEAAQA9QAAAIsDAAAAAA==&#10;" path="m26,219r,1l26,220r-1,1l24,222r-2,l20,222r-3,2l13,224r-4,l6,222r-2,l3,222,1,221,,220r,l,219,,5,,3,,2,1,1r2,l4,,6,,9,r4,l17,r3,l22,r2,1l25,1r1,1l26,3r,2l26,219xe" fillcolor="black" stroked="f">
                  <v:path arrowok="t" o:connecttype="custom" o:connectlocs="12700,116405;12700,116937;12700,116937;12212,117468;11723,118000;10746,118000;9769,118000;8304,119063;6350,119063;4396,119063;2931,118000;1954,118000;1465,118000;488,117468;0,116937;0,116937;0,116405;0,2658;0,1595;0,1063;488,532;1465,532;1954,0;2931,0;4396,0;6350,0;8304,0;9769,0;10746,0;11723,532;12212,532;12700,1063;12700,1595;12700,2658;12700,116405" o:connectangles="0,0,0,0,0,0,0,0,0,0,0,0,0,0,0,0,0,0,0,0,0,0,0,0,0,0,0,0,0,0,0,0,0,0,0"/>
                </v:shape>
                <v:shape id="Freeform 322" o:spid="_x0000_s1342" style="position:absolute;left:36036;top:9048;width:603;height:842;visibility:visible;mso-wrap-style:square;v-text-anchor:top" coordsize="115,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HZBMQA&#10;AADcAAAADwAAAGRycy9kb3ducmV2LnhtbESP0WrCQBRE3wv+w3IFX4puGmgj0U0QoSD0pdF+wG32&#10;mqTN3g27qyZ/3xWEPg4zc4bZlqPpxZWc7ywreFklIIhrqztuFHyd3pdrED4ga+wtk4KJPJTF7GmL&#10;ubY3ruh6DI2IEPY5KmhDGHIpfd2SQb+yA3H0ztYZDFG6RmqHtwg3vUyT5E0a7DgutDjQvqX693gx&#10;Cr5/po/nzKXVa/3Jl4p204mavVKL+bjbgAg0hv/wo33QCrI0g/uZeARk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1x2QTEAAAA3AAAAA8AAAAAAAAAAAAAAAAAmAIAAGRycy9k&#10;b3ducmV2LnhtbFBLBQYAAAAABAAEAPUAAACJAwAAAAA=&#10;" path="m115,130r,2l115,135r,1l114,137r,1l113,139r,2l110,143r-2,3l104,148r-5,3l93,153r-6,2l80,157r-7,1l66,158r-15,l37,153,26,147r-8,-9l10,127,5,114,2,99,,80,2,61,7,45,12,30,20,19,30,10,42,5,55,,68,r8,l82,2r6,1l94,5r5,1l104,9r4,4l110,14r1,2l113,18r,1l114,20r,1l114,24r,1l114,29r,5l113,37r-2,1l109,40r-3,-2l104,37r-4,-3l95,31,90,27,84,25,77,22r-9,l58,22,45,30r-6,7l34,45,29,66r,13l29,93r2,11l34,114r5,7l45,128r6,4l60,135r8,1l78,135r6,-3l92,130r5,-4l101,123r4,-3l109,117r1,l111,117r2,l114,119r,1l114,122r1,1l115,126r,4xe" fillcolor="black" stroked="f">
                  <v:path arrowok="t" o:connecttype="custom" o:connectlocs="60325,70293;60325,72423;59800,73488;59276,75085;56653,77748;51932,80410;45637,82540;38293,84138;26753,84138;13639,78280;5246,67630;1049,52719;1049,32484;6295,15976;15737,5325;28851,0;39867,0;46162,1598;51932,3195;56653,6923;58227,8520;59276,10118;59800,11183;59800,13313;59800,18106;58227,20236;55604,20236;52457,18106;47211,14378;40392,11715;30425,11715;20458,19703;15212,35146;15212,49524;17835,60707;23605,68162;31474,71890;40916,71890;48260,69227;52981,65500;57178,62305;58227,62305;59800,63370;59800,64967;60325,67097" o:connectangles="0,0,0,0,0,0,0,0,0,0,0,0,0,0,0,0,0,0,0,0,0,0,0,0,0,0,0,0,0,0,0,0,0,0,0,0,0,0,0,0,0,0,0,0,0"/>
                </v:shape>
                <v:shape id="Freeform 323" o:spid="_x0000_s1343" style="position:absolute;left:36766;top:9048;width:762;height:842;visibility:visible;mso-wrap-style:square;v-text-anchor:top" coordsize="145,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dzjsAA&#10;AADcAAAADwAAAGRycy9kb3ducmV2LnhtbERPTYvCMBC9L/gfwgjetqkeVKpRRFEEL9VdPA/N2Bab&#10;SW2irf56cxA8Pt73fNmZSjyocaVlBcMoBkGcWV1yruD/b/s7BeE8ssbKMil4koPlovczx0Tblo/0&#10;OPlchBB2CSoovK8TKV1WkEEX2Zo4cBfbGPQBNrnUDbYh3FRyFMdjabDk0FBgTeuCsuvpbhTgeULV&#10;Lt3ceXh97l/bQ3tLD6lSg363moHw1Pmv+OPeawWTUVgbzoQjIB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1dzjsAAAADcAAAADwAAAAAAAAAAAAAAAACYAgAAZHJzL2Rvd25y&#10;ZXYueG1sUEsFBgAAAAAEAAQA9QAAAIUDAAAAAA==&#10;" path="m145,78r-1,17l141,110r-7,15l126,136r-10,10l104,153r-15,5l72,158r-18,l40,153,27,147r-8,-9l10,127,5,114,1,98,,80,1,63,5,48,10,34,19,22r9,-9l42,5,57,,74,,91,r14,5l117,11r10,9l136,31r5,14l144,61r1,17xm117,79r,-11l115,57,112,47r-5,-9l102,31,94,26,85,22r-12,l62,22r-9,4l44,31r-4,7l35,46,31,56,28,67r,12l28,90r3,11l33,111r4,9l43,126r9,6l60,136r13,l84,136r9,-4l100,127r6,-7l111,112r4,-9l117,91r,-12xe" fillcolor="black" stroked="f">
                  <v:path arrowok="t" o:connecttype="custom" o:connectlocs="75674,50589;70419,66565;60960,77748;46771,84138;28378,84138;14189,78280;5255,67630;526,52187;526,33549;5255,18106;14714,6923;29954,0;47822,0;61486,5858;71470,16508;75674,32484;61486,42069;60434,30354;56230,20236;49399,13845;38363,11715;27852,13845;21021,20236;16291,29821;14714,42069;16291,53784;19444,63902;27327,70293;38363,72423;48873,70293;55705,63902;60434,54849;61486,42069" o:connectangles="0,0,0,0,0,0,0,0,0,0,0,0,0,0,0,0,0,0,0,0,0,0,0,0,0,0,0,0,0,0,0,0,0"/>
                  <o:lock v:ext="edit" verticies="t"/>
                </v:shape>
                <v:shape id="Freeform 324" o:spid="_x0000_s1344" style="position:absolute;left:37734;top:9048;width:651;height:842;visibility:visible;mso-wrap-style:square;v-text-anchor:top" coordsize="124,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uPUsUA&#10;AADcAAAADwAAAGRycy9kb3ducmV2LnhtbESPQWvCQBSE7wX/w/KEXkrdGEvTpq6ihYh4S1p6fmRf&#10;k9Ds25Bdk/jvXUHocZiZb5j1djKtGKh3jWUFy0UEgri0uuFKwfdX9vwGwnlkja1lUnAhB9vN7GGN&#10;qbYj5zQUvhIBwi5FBbX3XSqlK2sy6Ba2Iw7er+0N+iD7SuoexwA3rYyj6FUabDgs1NjRZ03lX3E2&#10;CqZzhMNLmVfxE+32dPhZZadkpdTjfNp9gPA0+f/wvX3UCpL4HW5nwhGQm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u49SxQAAANwAAAAPAAAAAAAAAAAAAAAAAJgCAABkcnMv&#10;ZG93bnJldi54bWxQSwUGAAAAAAQABAD1AAAAigMAAAAA&#10;" path="m124,152r,1l124,153r-1,1l122,155r-2,l118,155r-4,2l111,157r-4,l104,155r-2,l101,155r-2,-1l98,153r,l98,152r,-85l97,56,96,47,93,40,91,34,86,29,81,26,75,24,67,22r-9,2l48,30,37,38,27,51r,101l27,153r-1,l26,154r-3,1l22,155r-3,l17,157r-4,l10,157,7,155r-2,l2,155,1,154r,-1l,153r,-1l,6,,5r1,l1,4,2,3r1,l6,3,8,2r4,l16,2r2,1l19,3r3,l23,4r,1l24,5r,1l24,26,35,14,48,6,60,,72,,86,,97,5r9,5l113,18r5,8l122,37r2,11l124,63r,89xe" fillcolor="black" stroked="f">
                  <v:path arrowok="t" o:connecttype="custom" o:connectlocs="65088,81994;64563,82530;62988,83066;59839,84138;56165,84138;53540,83066;51965,82530;51441,81994;51441,35906;50391,25188;47766,18221;42517,13934;35169,11790;25195,16077;14172,27331;14172,81994;13647,82530;11548,83066;8923,84138;5249,84138;2625,83066;525,82530;0,81994;0,3215;525,2680;1050,1608;3149,1608;6299,1072;9448,1608;11548,1608;12073,2680;12598,3215;18372,7503;31494,0;45142,0;55640,5359;61939,13934;65088,25724;65088,81458" o:connectangles="0,0,0,0,0,0,0,0,0,0,0,0,0,0,0,0,0,0,0,0,0,0,0,0,0,0,0,0,0,0,0,0,0,0,0,0,0,0,0"/>
                </v:shape>
                <v:shape id="Freeform 325" o:spid="_x0000_s1345" style="position:absolute;left:38592;top:9048;width:539;height:842;visibility:visible;mso-wrap-style:square;v-text-anchor:top" coordsize="102,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xNNcEA&#10;AADcAAAADwAAAGRycy9kb3ducmV2LnhtbERPzYrCMBC+C75DGGFvNlVBpWsUUQQPC6utDzA2s213&#10;m0ltonZ9enMQPH58/4tVZ2pxo9ZVlhWMohgEcW51xYWCU7YbzkE4j6yxtkwK/snBatnvLTDR9s5H&#10;uqW+ECGEXYIKSu+bREqXl2TQRbYhDtyPbQ36ANtC6hbvIdzUchzHU2mw4tBQYkObkvK/9GoUpL/f&#10;2fZgHvkFt2N0TXrOvqqZUh+Dbv0JwlPn3+KXe68VzCZhfjgTjoBc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rsTTXBAAAA3AAAAA8AAAAAAAAAAAAAAAAAmAIAAGRycy9kb3du&#10;cmV2LnhtbFBLBQYAAAAABAAEAPUAAACGAwAAAAA=&#10;" path="m102,112r-1,10l97,132r-3,7l86,147r-7,5l69,155r-11,3l46,158r-8,l31,157r-6,-2l18,154r-4,-2l9,151,5,148,4,147,1,144r,-2l,139r,-4l,132r,-2l,127r1,-1l1,125r1,l4,123r1,l6,123r4,3l14,128r4,3l23,133r7,3l37,137r9,l53,137r5,-1l63,135r5,-3l71,128r3,-3l75,120r1,-6l75,109r-2,-5l69,100,64,96,59,94,53,91,47,88,39,85,33,83,26,79,20,75,15,70,10,66,6,59,4,52,4,42r,-7l6,26r5,-7l16,13,23,8,33,3,43,,57,r5,l68,r5,2l78,3r5,2l86,6r3,2l91,9r1,1l94,11r,2l94,14r,1l95,16r,3l95,21r,3l95,26r-1,1l94,29r,1l92,31r-1,l91,31r-2,l86,30,84,27,79,26,75,24,69,22,63,21,55,20r-6,l44,22r-5,2l36,26r-4,3l31,32r-1,5l28,41r2,6l32,52r4,4l41,59r5,3l52,64r7,4l65,70r8,3l79,77r6,3l91,84r5,6l99,96r2,8l102,112xe" fillcolor="black" stroked="f">
                  <v:path arrowok="t" o:connecttype="custom" o:connectlocs="53446,64967;49742,74020;41804,80943;30692,84138;20108,84138;13229,82540;7408,80943;2646,78813;529,76683;0,74020;0,70293;0,67630;529,66565;2117,65500;3175,65500;7408,68162;12171,70825;19579,72955;28046,72955;33338,71890;37571,68162;39688,63902;39688,58045;36513,53252;31221,50057;24871,46862;17463,44199;10583,39939;5292,35146;2117,27691;2117,18638;5821,10118;12171,4260;22754,0;32808,0;38629,1065;43921,2663;47096,4260;48683,5325;49742,6923;49742,7988;50271,10118;50271,12780;49742,14378;49742,15976;48154,16508;47096,16508;44450,14378;39688,12780;33338,11183;25929,10650;20638,12780;16933,15443;15875,19703;15875,25028;19050,29821;24342,33016;31221,36211;38629,38874;44979,42602;50800,47927;53446,55382" o:connectangles="0,0,0,0,0,0,0,0,0,0,0,0,0,0,0,0,0,0,0,0,0,0,0,0,0,0,0,0,0,0,0,0,0,0,0,0,0,0,0,0,0,0,0,0,0,0,0,0,0,0,0,0,0,0,0,0,0,0,0,0,0,0"/>
                </v:shape>
                <v:shape id="Freeform 326" o:spid="_x0000_s1346" style="position:absolute;left:39322;top:9064;width:667;height:826;visibility:visible;mso-wrap-style:square;v-text-anchor:top" coordsize="125,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8jssQA&#10;AADcAAAADwAAAGRycy9kb3ducmV2LnhtbESPQWsCMRSE70L/Q3iF3jRrC1VWo9SWghQ8uApen5vn&#10;Zmnysm6yuv33jSB4HGbmG2a+7J0VF2pD7VnBeJSBIC69rrlSsN99D6cgQkTWaD2Tgj8KsFw8DeaY&#10;a3/lLV2KWIkE4ZCjAhNjk0sZSkMOw8g3xMk7+dZhTLKtpG7xmuDOytcse5cOa04LBhv6NFT+Fp1T&#10;sOsOxQ+ft/ZrXdDEr8ymO9qNUi/P/ccMRKQ+PsL39lormLyN4XYmHQG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OvI7LEAAAA3AAAAA8AAAAAAAAAAAAAAAAAmAIAAGRycy9k&#10;b3ducmV2LnhtbFBLBQYAAAAABAAEAPUAAACJAwAAAAA=&#10;" path="m125,150r,1l123,151r,1l122,153r-2,l118,153r-2,2l112,155r-3,l106,153r-2,l102,153r-1,-1l101,151r-1,l100,150r,-20l88,142r-11,8l64,156r-12,l38,156,27,151r-8,-5l11,139,6,130,3,119,,108,,93,,4,,3r,l1,2,3,1r1,l6,1,10,r4,l17,r3,1l22,1r2,l25,2r1,1l26,3r,1l26,89r1,12l29,109r2,8l33,123r5,5l43,131r6,3l57,134r10,-1l77,126r9,-7l97,105,97,4r,-1l99,3r,-1l100,1r2,l105,1,107,r4,l115,r2,1l120,1r2,l123,2r,1l125,3r,1l125,150xe" fillcolor="black" stroked="f">
                  <v:path arrowok="t" o:connecttype="custom" o:connectlocs="66675,79904;65608,80433;64008,80963;61874,82021;58141,82021;55474,80963;53873,80433;53340,79904;53340,68792;41072,79375;27737,82550;14402,79904;5867,73554;1600,62971;0,49213;0,1588;533,1058;2134,529;5334,0;9068,0;11735,529;13335,1058;13868,1588;13868,47096;15469,57679;17602,65087;22936,69321;30404,70908;41072,66675;51740,55562;51740,1588;52807,1058;54407,529;57074,0;61341,0;64008,529;65608,1058;66675,1588;66675,79375" o:connectangles="0,0,0,0,0,0,0,0,0,0,0,0,0,0,0,0,0,0,0,0,0,0,0,0,0,0,0,0,0,0,0,0,0,0,0,0,0,0,0"/>
                </v:shape>
                <v:shape id="Freeform 327" o:spid="_x0000_s1347" style="position:absolute;left:40243;top:9048;width:1127;height:842;visibility:visible;mso-wrap-style:square;v-text-anchor:top" coordsize="213,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l1x8YA&#10;AADcAAAADwAAAGRycy9kb3ducmV2LnhtbESP3WrCQBSE74W+w3IKvZG6qVIboqvYQKE3Uow+wCF7&#10;TEKzZ9Ps5q9P7xYKXg4z8w2z3Y+mFj21rrKs4GURgSDOra64UHA5fzzHIJxH1lhbJgUTOdjvHmZb&#10;TLQd+ER95gsRIOwSVFB63yRSurwkg25hG+LgXW1r0AfZFlK3OAS4qeUyitbSYMVhocSG0pLy76wz&#10;Cl4vbhX/xuduOvyk83V/lO/EX0o9PY6HDQhPo7+H/9ufWsHbagl/Z8IRkL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0l1x8YAAADcAAAADwAAAAAAAAAAAAAAAACYAgAAZHJz&#10;L2Rvd25yZXYueG1sUEsFBgAAAAAEAAQA9QAAAIsDAAAAAA==&#10;" path="m213,152r,1l213,153r-1,1l210,155r-1,l207,155r-3,2l201,157r-4,l193,155r-2,l190,155r-2,-1l187,153r,l187,152r,-89l187,54r-2,-7l183,40r-3,-6l176,29r-5,-3l165,24r-6,-2l149,24r-9,6l130,38,119,51r,101l119,153r,l118,154r-1,1l116,155r-3,l109,157r-3,l103,157r-3,-2l97,155r-1,l95,154r-2,-1l93,153r,-1l93,63r,-9l91,47,90,40,86,34,82,29,77,26,71,24,64,22r-9,2l45,30r-8,8l26,51r,101l26,153r,l24,154r-1,1l22,155r-2,l16,157r-4,l8,157,6,155r-2,l2,155,1,154,,153r,l,152,,6,,5r,l,4,2,3r2,l6,3,8,2r3,l15,2r2,1l20,3r1,l22,4r,1l23,5r,1l23,26,36,14,47,6,59,,70,r9,l86,2r7,2l98,8r7,3l108,16r4,6l114,29r8,-8l128,15r6,-5l140,6r6,-3l153,2,157,r7,l177,r10,5l196,10r7,8l208,26r2,11l213,48r,13l213,152xe" fillcolor="black" stroked="f">
                  <v:path arrowok="t" o:connecttype="custom" o:connectlocs="112713,81994;112184,82530;110596,83066;107950,84138;104246,84138;101071,83066;99484,82530;98955,81994;98955,33762;97896,25188;95250,18221;90488,13934;84138,11790;74084,16077;62971,27331;62971,81994;62442,82530;61384,83066;57679,84138;54504,84138;51329,83066;50271,82530;49213,81994;49213,33762;48154,25188;45509,18221;40746,13934;33867,11790;23813,16077;13758,27331;13758,81994;12700,82530;11642,83066;8467,84138;4233,84138;2117,83066;529,82530;0,81994;0,3215;0,2680;1058,1608;3175,1608;5821,1072;8996,1608;11113,1608;11642,2680;12171,3215;19050,7503;31221,0;41804,0;49213,2144;55563,5895;59267,11790;64559,11254;70909,5359;77259,1608;83080,0;93663,0;103717,5359;110067,13934;112713,25724;112713,81458" o:connectangles="0,0,0,0,0,0,0,0,0,0,0,0,0,0,0,0,0,0,0,0,0,0,0,0,0,0,0,0,0,0,0,0,0,0,0,0,0,0,0,0,0,0,0,0,0,0,0,0,0,0,0,0,0,0,0,0,0,0,0,0,0,0"/>
                </v:shape>
                <v:shape id="Freeform 328" o:spid="_x0000_s1348" style="position:absolute;left:41624;top:9048;width:698;height:1127;visibility:visible;mso-wrap-style:square;v-text-anchor:top" coordsize="132,2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Ck2cQA&#10;AADcAAAADwAAAGRycy9kb3ducmV2LnhtbESPT4vCMBTE74LfIbyFvWm66rpSjSIuigcP6x88P5pn&#10;W2xeahK1fnsjLHgcZuY3zGTWmErcyPnSsoKvbgKCOLO65FzBYb/sjED4gKyxskwKHuRhNm23Jphq&#10;e+ct3XYhFxHCPkUFRQh1KqXPCjLou7Ymjt7JOoMhSpdL7fAe4aaSvSQZSoMlx4UCa1oUlJ13V6Pg&#10;7/eqR1V23OJ+0Bu6jT1evldGqc+PZj4GEagJ7/B/e60V/PT78DoTj4CcP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9gpNnEAAAA3AAAAA8AAAAAAAAAAAAAAAAAmAIAAGRycy9k&#10;b3ducmV2LnhtbFBLBQYAAAAABAAEAPUAAACJAwAAAAA=&#10;" path="m132,77r,18l128,111r-5,14l116,137r-9,10l96,153r-12,5l70,158r-6,l58,157r-5,-2l47,153r-5,-2l37,146r-5,-4l26,137r,71l26,210r,1l25,212r-1,l22,213r-2,l16,213r-3,l9,213r-3,l4,213,3,212r-2,l,211r,-1l,208,,6,,5r,l1,4,3,3r1,l6,3,9,2r2,l15,2r1,1l19,3r1,l21,4r1,1l22,5r,1l22,26r8,-6l36,15r6,-5l48,6,54,4,61,2,67,r7,l89,r12,6l111,13r7,9l126,34r4,13l132,62r,15xm105,80r,-11l102,58,101,48,97,40,93,32,86,27,79,24,69,22r-5,l59,24r-5,2l48,29r-5,3l38,37r-6,6l26,51r,58l37,121r10,7l57,135r11,1l77,135r7,-4l91,126r5,-7l100,110r2,-10l104,90r1,-10xe" fillcolor="black" stroked="f">
                  <v:path arrowok="t" o:connecttype="custom" o:connectlocs="69850,50271;65087,66146;56621,77788;44450,83609;33867,83609;28046,82021;22225,79905;16933,75142;13758,110067;13758,111655;12700,112184;10583,112713;6879,112713;3175,112713;1588,112184;0,111655;0,110067;0,2646;529,2117;2117,1588;4763,1058;7937,1058;10054,1588;11113,2117;11642,2646;11642,13758;19050,7938;25400,3175;32279,1058;39158,0;53446,3175;62442,11642;68792,24871;69850,40746;55562,36513;53446,25400;49213,16933;41804,12700;33867,11642;28575,13758;22754,16933;16933,22754;13758,57679;24871,67734;35983,71967;44450,69321;50800,62971;53975,52917;55562,42334" o:connectangles="0,0,0,0,0,0,0,0,0,0,0,0,0,0,0,0,0,0,0,0,0,0,0,0,0,0,0,0,0,0,0,0,0,0,0,0,0,0,0,0,0,0,0,0,0,0,0,0,0"/>
                  <o:lock v:ext="edit" verticies="t"/>
                </v:shape>
                <v:shape id="Freeform 329" o:spid="_x0000_s1349" style="position:absolute;left:42433;top:8747;width:826;height:1143;visibility:visible;mso-wrap-style:square;v-text-anchor:top" coordsize="156,2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PcYA&#10;AADcAAAADwAAAGRycy9kb3ducmV2LnhtbESPQWvCQBSE7wX/w/IEb3VjLSrRVaTFUpAeGj3k+JJ9&#10;JiHZt2l2a9L+ercg9DjMzDfMZjeYRlypc5VlBbNpBII4t7riQsH5dHhcgXAeWWNjmRT8kIPddvSw&#10;wVjbnj/pmvhCBAi7GBWU3rexlC4vyaCb2pY4eBfbGfRBdoXUHfYBbhr5FEULabDisFBiSy8l5XXy&#10;bRTQBxXpa/Y2+52nWh/rVV1nX5FSk/GwX4PwNPj/8L39rhUs58/wdyYcAbm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FPcYAAADcAAAADwAAAAAAAAAAAAAAAACYAgAAZHJz&#10;L2Rvd25yZXYueG1sUEsFBgAAAAAEAAQA9QAAAIsDAAAAAA==&#10;" path="m145,61r4,l151,63r1,3l152,69r,141l152,211r,l151,212r-1,1l149,213r-3,l144,215r-4,l136,215r-3,-2l130,213r-1,l128,212r-1,-1l127,211r,-1l127,83r-76,l51,163r2,14l56,186r5,7l72,194r4,l79,193r2,l83,191r3,-1l87,190r3,-1l91,189r,l92,190r,l93,191r,2l93,194r2,2l95,199r,5l93,206r-1,3l92,210r-2,1l87,212r-2,1l82,215r-3,l75,216r-4,l67,216r-11,l48,213r-8,-3l35,204r-5,-7l28,189,26,179r,-12l26,83,5,83r-2,l1,80,,77,,72,,69,,67,1,64r,-1l2,62r1,l3,61r2,l26,61r,-35l26,25r,l27,24r1,-1l29,23r3,-2l34,21r4,l42,21r3,l48,23r1,l50,24r1,1l51,25r,1l51,61r94,xm156,16r-1,9l152,29r-5,2l139,32r-8,-1l127,29r-3,-4l123,16r1,-8l127,4r4,-2l140,r7,2l152,4r3,4l156,16xm102,61r,xe" fillcolor="black" stroked="f">
                  <v:path arrowok="t" o:connecttype="custom" o:connectlocs="78846,32279;80433,34925;80433,111125;80433,111654;79375,112712;77258,112712;74083,113771;70379,112712;68263,112712;67204,111654;67204,111125;26987,43921;28046,93663;32279,102129;40217,102658;42863,102129;45508,100542;47625,100013;48154,100013;48683,100542;49213,102129;50271,103717;50271,107950;48683,110596;47625,111654;44979,112712;41804,113771;37571,114300;29633,114300;21167,111125;15875,104246;13758,94721;13758,43921;1588,43921;0,40746;0,36513;529,33867;1058,32808;1588,32279;13758,32279;13758,13229;14287,12700;15346,12171;17992,11113;22225,11113;25400,12171;26458,12700;26987,13229;26987,32279;82550,8467;80433,15346;73554,16933;67204,15346;65087,8467;67204,2117;74083,0;80433,2117;82550,8467;53975,32279" o:connectangles="0,0,0,0,0,0,0,0,0,0,0,0,0,0,0,0,0,0,0,0,0,0,0,0,0,0,0,0,0,0,0,0,0,0,0,0,0,0,0,0,0,0,0,0,0,0,0,0,0,0,0,0,0,0,0,0,0,0,0"/>
                  <o:lock v:ext="edit" verticies="t"/>
                </v:shape>
                <v:shape id="Freeform 330" o:spid="_x0000_s1350" style="position:absolute;left:43449;top:9048;width:762;height:842;visibility:visible;mso-wrap-style:square;v-text-anchor:top" coordsize="144,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ozC8QA&#10;AADcAAAADwAAAGRycy9kb3ducmV2LnhtbESPQWvCQBSE74X+h+UJXkQ3Ko0lzUaKWOjBS7WX3h7Z&#10;Z7KYfRuya1z/fbcg9DjMzDdMuY22EyMN3jhWsFxkIIhrpw03Cr5PH/NXED4ga+wck4I7edhWz08l&#10;Ftrd+IvGY2hEgrAvUEEbQl9I6euWLPqF64mTd3aDxZDk0Eg94C3BbSdXWZZLi4bTQos97VqqL8er&#10;TRSTz8affTSzdczy8308OBNqpaaT+P4GIlAM/+FH+1Mr2Kxf4O9MOgKy+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EqMwvEAAAA3AAAAA8AAAAAAAAAAAAAAAAAmAIAAGRycy9k&#10;b3ducmV2LnhtbFBLBQYAAAAABAAEAPUAAACJAwAAAAA=&#10;" path="m144,78r-1,17l139,110r-5,15l125,136r-9,10l102,153r-15,5l70,158r-17,l39,153,27,147,17,138,10,127,4,114,,98,,80,1,63,5,48,10,34,18,22,28,13,40,5,55,,74,,90,r15,5l117,11r10,9l134,31r5,14l143,61r1,17xm116,79r,-11l114,57,112,47r-5,-9l101,31,93,26,84,22r-12,l61,22r-9,4l44,31r-6,7l33,46,31,56,28,67,27,79r1,11l29,101r3,10l37,120r6,6l50,132r10,4l71,136r11,l92,132r8,-5l106,120r5,-8l113,103r3,-12l116,79xe" fillcolor="black" stroked="f">
                  <v:path arrowok="t" o:connecttype="custom" o:connectlocs="75671,50589;70908,66565;61383,77748;46038,84138;28046,84138;14287,78280;5292,67630;0,52187;529,33549;5292,18106;14817,6923;29104,0;47625,0;61912,5858;70908,16508;75671,32484;61383,42069;60325,30354;56621,20236;49213,13845;38100,11715;27517,13845;20108,20236;16404,29821;14287,42069;15346,53784;19579,63902;26458,70293;37571,72423;48683,70293;56092,63902;59796,54849;61383,42069" o:connectangles="0,0,0,0,0,0,0,0,0,0,0,0,0,0,0,0,0,0,0,0,0,0,0,0,0,0,0,0,0,0,0,0,0"/>
                  <o:lock v:ext="edit" verticies="t"/>
                </v:shape>
                <v:shape id="Freeform 331" o:spid="_x0000_s1351" style="position:absolute;left:44418;top:9048;width:667;height:842;visibility:visible;mso-wrap-style:square;v-text-anchor:top" coordsize="125,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VeosYA&#10;AADcAAAADwAAAGRycy9kb3ducmV2LnhtbESPQWsCMRSE74X+h/AKvYhmbe0qq1GkIIiX4taLt0fy&#10;3F27eVmSdN3++0Yo9DjMzDfMajPYVvTkQ+NYwXSSgSDWzjRcKTh97sYLECEiG2wdk4IfCrBZPz6s&#10;sDDuxkfqy1iJBOFQoII6xq6QMuiaLIaJ64iTd3HeYkzSV9J4vCW4beVLluXSYsNpocaO3mvSX+W3&#10;VTDKt/uP8/Tg5e6Kc/2mL2U765V6fhq2SxCRhvgf/mvvjYL5aw73M+kI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wVeosYAAADcAAAADwAAAAAAAAAAAAAAAACYAgAAZHJz&#10;L2Rvd25yZXYueG1sUEsFBgAAAAAEAAQA9QAAAIsDAAAAAA==&#10;" path="m125,152r,1l123,153r-1,1l121,155r-1,l117,155r-2,2l111,157r-4,l105,155r-2,l100,155r-1,-1l99,153r-1,l98,152r,-85l98,56,96,47,94,40,90,34,87,29,80,26,74,24,67,22,57,24,47,30,37,38,26,51r,101l26,153r,l25,154r-1,1l22,155r-2,l16,157r-3,l9,157,6,155r-2,l3,155,2,154,,153r,l,152,,6,,5r,l2,4,3,3r1,l6,3,9,2r2,l15,2r3,1l20,3r1,l22,4r2,1l24,5r,1l24,26,36,14,48,6,61,,73,,87,r9,5l106,10r6,8l119,26r2,11l123,48r2,15l125,152xe" fillcolor="black" stroked="f">
                  <v:path arrowok="t" o:connecttype="custom" o:connectlocs="66675,81994;65075,82530;64008,83066;61341,84138;57074,84138;54940,83066;52807,82530;52273,81994;52273,35906;51206,25188;48006,18221;42672,13934;35738,11790;25070,16077;13868,27331;13868,81994;13335,82530;11735,83066;8534,84138;4801,84138;2134,83066;1067,82530;0,81994;0,3215;0,2680;1600,1608;3200,1608;5867,1072;9601,1608;11201,1608;12802,2680;12802,3215;19202,7503;32537,0;46406,0;56540,5359;63475,13934;65608,25724;66675,81458" o:connectangles="0,0,0,0,0,0,0,0,0,0,0,0,0,0,0,0,0,0,0,0,0,0,0,0,0,0,0,0,0,0,0,0,0,0,0,0,0,0,0"/>
                </v:shape>
                <v:rect id="Rectangle 332" o:spid="_x0000_s1352" style="position:absolute;left:29130;top:11414;width:413;height:4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PDHMcA&#10;AADcAAAADwAAAGRycy9kb3ducmV2LnhtbESPT2sCMRTE70K/Q3iCN82qterWKFUQehHqn4PenpvX&#10;3cXNy5pE3fbTN4VCj8PM/IaZLRpTiTs5X1pW0O8lIIgzq0vOFRz26+4EhA/IGivLpOCLPCzmT60Z&#10;pto+eEv3XchFhLBPUUERQp1K6bOCDPqerYmj92mdwRCly6V2+IhwU8lBkrxIgyXHhQJrWhWUXXY3&#10;o2A5nSyvH8+8+d6eT3Q6ni+jgUuU6rSbt1cQgZrwH/5rv2sF4+EYfs/EIyDn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djwxzHAAAA3AAAAA8AAAAAAAAAAAAAAAAAmAIAAGRy&#10;cy9kb3ducmV2LnhtbFBLBQYAAAAABAAEAPUAAACMAwAAAAA=&#10;" fillcolor="black" stroked="f"/>
                <v:shape id="Freeform 333" o:spid="_x0000_s1353" style="position:absolute;left:30432;top:10985;width:841;height:1095;visibility:visible;mso-wrap-style:square;v-text-anchor:top" coordsize="158,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QfjsIA&#10;AADcAAAADwAAAGRycy9kb3ducmV2LnhtbERPz2vCMBS+D/wfwhO8zdQ5VKpRRFbYZD1MxfOjebbV&#10;5qUkWdv998thsOPH93uzG0wjOnK+tqxgNk1AEBdW11wquJyz5xUIH5A1NpZJwQ952G1HTxtMte35&#10;i7pTKEUMYZ+igiqENpXSFxUZ9FPbEkfuZp3BEKErpXbYx3DTyJckWUiDNceGCls6VFQ8Tt9GQf7x&#10;ebTXMn8735PV6+AWjT1SptRkPOzXIAIN4V/8537XCpbzuDaeiUdAb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FB+OwgAAANwAAAAPAAAAAAAAAAAAAAAAAJgCAABkcnMvZG93&#10;bnJldi54bWxQSwUGAAAAAAQABAD1AAAAhwMAAAAA&#10;" path="m158,197r,2l157,202r-1,2l154,205r-2,1l151,208r-3,l146,208r-9,l133,208r-3,l127,206r-3,-2l121,202r-2,-4l115,193r-2,-6l47,70,41,60,36,50,31,40,26,30r,l26,43r,11l28,66r,12l28,203r-2,1l26,205r-1,1l24,208r-1,l20,208r-2,l14,209r-4,-1l8,208r-3,l4,208,2,206r,-1l,204r,-1l,12,2,6,4,2,8,1,12,,25,r5,l32,1r4,1l39,3r2,3l44,8r2,4l48,17r51,91l104,117r4,7l113,133r3,7l120,147r4,8l129,162r3,8l132,170r,-13l131,144r,-27l131,5r1,-2l132,2r1,l135,1,136,r2,l141,r4,l148,r3,l153,r1,1l157,2r,l158,3r,2l158,197xe" fillcolor="black" stroked="f">
                  <v:path arrowok="t" o:connecttype="custom" o:connectlocs="84138,104297;83073,106917;80943,107966;78813,109014;72955,109014;69227,109014;66032,106917;63370,103773;60175,98008;21833,31446;16508,20964;13845,15723;13845,28302;14911,40880;13845,106917;13313,107966;12248,109014;9585,109014;5325,109014;2663,109014;1065,107966;0,106917;0,6289;2130,1048;6390,0;15976,0;19171,1048;21833,3145;24496,6289;52719,56603;57512,64989;61772,73375;66032,81236;70293,89098;70293,82285;69760,61320;70293,1572;70825,1048;72423,0;75085,0;78813,0;81475,0;83605,1048;84138,1572;84138,103249" o:connectangles="0,0,0,0,0,0,0,0,0,0,0,0,0,0,0,0,0,0,0,0,0,0,0,0,0,0,0,0,0,0,0,0,0,0,0,0,0,0,0,0,0,0,0,0,0"/>
                </v:shape>
                <v:shape id="Freeform 334" o:spid="_x0000_s1354" style="position:absolute;left:31543;top:11271;width:667;height:825;visibility:visible;mso-wrap-style:square;v-text-anchor:top" coordsize="124,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LN2sQA&#10;AADcAAAADwAAAGRycy9kb3ducmV2LnhtbESPQWvCQBSE74L/YXmCF6kbFbRNXUWlgpeCxh56fGRf&#10;k9Ds27i71eTfuwXB4zAz3zDLdWtqcSXnK8sKJuMEBHFudcWFgq/z/uUVhA/IGmvLpKAjD+tVv7fE&#10;VNsbn+iahUJECPsUFZQhNKmUPi/JoB/bhjh6P9YZDFG6QmqHtwg3tZwmyVwarDgulNjQrqT8N/sz&#10;CrYYPo8f83PSjWR36b79xDislRoO2s07iEBteIYf7YNWsJi9wf+ZeATk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6SzdrEAAAA3AAAAA8AAAAAAAAAAAAAAAAAmAIAAGRycy9k&#10;b3ducmV2LnhtbFBLBQYAAAAABAAEAPUAAACJAwAAAAA=&#10;" path="m124,150r,1l123,151r,1l122,154r-3,l117,154r-3,1l112,155r-4,l106,154r-3,l102,154r-1,-2l100,151r,l100,150r,-20l87,143r-12,7l64,155r-12,1l37,156,27,151,17,146r-6,-7l5,130,2,119,,108,,92,,5,,3r,l1,2,2,1r2,l6,1,8,r4,l16,r4,1l22,1r1,l24,2r2,1l26,3r,2l26,90r,11l28,109r1,8l33,123r5,5l43,130r6,3l56,134r10,-1l76,127r10,-9l97,106,97,5r,-2l97,3,98,2r2,-1l102,1r1,l107,r4,l114,r3,1l119,1r2,l122,2r1,1l124,3r,2l124,150xe" fillcolor="black" stroked="f">
                  <v:path arrowok="t" o:connecttype="custom" o:connectlocs="66675,79904;66137,80433;63986,81492;61298,82021;58072,82021;55383,81492;54308,80433;53770,79904;53770,68792;40328,79375;27960,82550;14518,79904;5915,73554;1075,62971;0,48683;0,1588;538,1058;2151,529;4302,0;8603,0;11829,529;12905,1058;13980,1588;13980,47625;15056,57679;17744,65087;23121,68792;30111,70908;40865,67204;52157,56092;52157,1588;52695,1058;54846,529;57534,0;61298,0;63986,529;65600,1058;66675,1588;66675,79375" o:connectangles="0,0,0,0,0,0,0,0,0,0,0,0,0,0,0,0,0,0,0,0,0,0,0,0,0,0,0,0,0,0,0,0,0,0,0,0,0,0,0"/>
                </v:shape>
                <v:shape id="Freeform 335" o:spid="_x0000_s1355" style="position:absolute;left:32369;top:11064;width:492;height:1032;visibility:visible;mso-wrap-style:square;v-text-anchor:top" coordsize="93,1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zyRsIA&#10;AADcAAAADwAAAGRycy9kb3ducmV2LnhtbERP3WrCMBS+H/gO4Qi7W1Pd0NGZFtFtCPPCVR/g2Jz+&#10;sOakJJnWt18uhF1+fP+rYjS9uJDznWUFsyQFQVxZ3XGj4HT8eHoF4QOyxt4yKbiRhyKfPKww0/bK&#10;33QpQyNiCPsMFbQhDJmUvmrJoE/sQBy52jqDIULXSO3wGsNNL+dpupAGO44NLQ60aan6KX+Ngvdg&#10;b8+fx+24rQe3OJcH+bV3tVKP03H9BiLQGP7Fd/dOK1i+xPnxTDwCMv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TPJGwgAAANwAAAAPAAAAAAAAAAAAAAAAAJgCAABkcnMvZG93&#10;bnJldi54bWxQSwUGAAAAAAQABAD1AAAAhwMAAAAA&#10;" path="m93,177r,4l93,184r-1,3l91,188r-1,1l87,190r-2,2l81,193r-2,l75,194r-4,l68,194r-12,l48,192r-8,-4l34,182r-3,-6l27,167,26,157,24,145r,-84l5,61,2,60,1,59,,55,,50,,48,,45,,43,1,41r,-1l2,39r1,l5,39r19,l24,5r,-2l26,2r,l28,1,29,r3,l34,r4,l42,r2,l47,r2,1l50,2r,l52,3r,2l52,39r36,l90,39r1,l92,40r,1l93,43r,2l93,48r,2l93,55r-1,4l91,60r-3,1l52,61r,80l52,155r3,10l61,171r10,1l75,172r4,-1l81,170r3,l86,168r1,l88,167r2,l91,167r,l92,168r,2l93,171r,1l93,174r,3xe" fillcolor="black" stroked="f">
                  <v:path arrowok="t" o:connecttype="custom" o:connectlocs="49213,96273;48684,99465;47625,100529;44980,102124;41805,102656;37571,103188;29634,103188;21167,99997;16404,93614;13758,83508;12700,32446;1058,31914;0,29254;0,25531;0,22872;529,21276;1588,20744;12700,20744;12700,1596;13758,1064;15346,0;17992,0;22225,0;24871,0;26459,1064;27517,1596;27517,20744;47625,20744;48684,21276;49213,22872;49213,25531;49213,29254;48155,31914;27517,32446;27517,82444;32279,90954;39688,91486;42863,90422;45509,89359;46567,88827;48155,88827;48684,89359;49213,90954;49213,92550" o:connectangles="0,0,0,0,0,0,0,0,0,0,0,0,0,0,0,0,0,0,0,0,0,0,0,0,0,0,0,0,0,0,0,0,0,0,0,0,0,0,0,0,0,0,0,0"/>
                </v:shape>
                <v:shape id="Freeform 336" o:spid="_x0000_s1356" style="position:absolute;left:33051;top:11255;width:445;height:825;visibility:visible;mso-wrap-style:square;v-text-anchor:top" coordsize="84,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bqAsMA&#10;AADcAAAADwAAAGRycy9kb3ducmV2LnhtbESPQWvCQBSE7wX/w/KE3urGtpgQXUWkgiC0GIPnR/aZ&#10;BLNvw+6q8d+7hUKPw8x8wyxWg+nEjZxvLSuYThIQxJXVLdcKyuP2LQPhA7LGzjIpeJCH1XL0ssBc&#10;2zsf6FaEWkQI+xwVNCH0uZS+asign9ieOHpn6wyGKF0ttcN7hJtOvifJTBpsOS402NOmoepSXI2C&#10;n9NlSL8/ZmXpXFanFbrii/ZKvY6H9RxEoCH8h//aO60g/ZzC75l4BOTy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qbqAsMAAADcAAAADwAAAAAAAAAAAAAAAACYAgAAZHJzL2Rv&#10;d25yZXYueG1sUEsFBgAAAAAEAAQA9QAAAIgDAAAAAA==&#10;" path="m84,18r,3l84,24r,2l84,27r-1,2l83,30r-2,l80,30r-1,l78,30,75,29,73,27r-3,l68,26r-3,l62,26r-4,l54,27r-5,3l46,32r-5,5l37,42r-5,8l26,57r,96l26,154r,l25,155r-1,2l22,157r-2,l17,158r-3,l10,158,6,157r-2,l3,157,1,155,,154r,l,153,,8,,6r,l1,5,3,4r1,l6,4,9,3r3,l15,3r2,1l20,4r1,l22,5r2,1l24,6r,2l24,29r6,-8l35,15r6,-5l44,6,49,4,54,3,59,2,63,r2,2l68,2r2,l74,2r2,1l79,4r2,l83,5r,1l84,6r,2l84,9r,1l84,11r,3l84,18xe" fillcolor="black" stroked="f">
                  <v:path arrowok="t" o:connecttype="custom" o:connectlocs="44450,10972;44450,13584;43921,15152;42863,15674;41804,15674;39688,15152;37042,14107;34396,13584;30692,13584;25929,15674;21696,19331;16933,26123;13758,79938;13758,80460;12700,82028;10583,82028;7408,82550;3175,82028;1588,82028;0,80460;0,79938;0,3135;529,2612;2117,2090;4763,1567;7937,1567;10583,2090;11642,2612;12700,3135;12700,15152;18521,7837;23283,3135;28575,1567;33338,0;35983,1045;39158,1045;41804,2090;43921,2612;44450,3135;44450,4702;44450,5747;44450,9404" o:connectangles="0,0,0,0,0,0,0,0,0,0,0,0,0,0,0,0,0,0,0,0,0,0,0,0,0,0,0,0,0,0,0,0,0,0,0,0,0,0,0,0,0,0"/>
                </v:shape>
                <v:shape id="Freeform 337" o:spid="_x0000_s1357" style="position:absolute;left:33639;top:10953;width:174;height:1127;visibility:visible;mso-wrap-style:square;v-text-anchor:top" coordsize="32,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K8UA&#10;AADcAAAADwAAAGRycy9kb3ducmV2LnhtbESPT2sCMRTE74V+h/AKvWlWK1VWo6j0j+ilVfH8SJ67&#10;i8nLsknX9ds3BaHHYWZ+w8wWnbOipSZUnhUM+hkIYu1NxYWC4+G9NwERIrJB65kU3CjAYv74MMPc&#10;+Ct/U7uPhUgQDjkqKGOscymDLslh6PuaOHln3ziMSTaFNA1eE9xZOcyyV+mw4rRQYk3rkvRl/+MU&#10;6MFytbNv7tNuv14um/boPk76pNTzU7ecgojUxf/wvb0xCsajIfydSUdAz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674rxQAAANwAAAAPAAAAAAAAAAAAAAAAAJgCAABkcnMv&#10;ZG93bnJldi54bWxQSwUGAAAAAAQABAD1AAAAigMAAAAA&#10;" path="m30,209r,1l29,210r-2,1l26,213r-1,l22,213r-2,1l16,214r-3,l10,213r-2,l5,213,4,211r,-1l3,210r,-1l3,64r,-2l4,62r,-1l5,60r3,l10,60r3,-1l16,59r4,l22,60r3,l26,60r1,1l29,62r1,l30,64r,145xm32,16r,7l29,28r-4,2l16,32,8,30,3,28,,24,,16,,7,3,3,8,r8,l25,r4,3l32,7r,9xe" fillcolor="black" stroked="f">
                  <v:path arrowok="t" o:connecttype="custom" o:connectlocs="16372,110080;16372,110606;15826,110606;14734,111133;14189,112186;13643,112186;12006,112186;10914,112713;8732,112713;7094,112713;5457,112186;4366,112186;2729,112186;2183,111133;2183,110606;1637,110606;1637,110080;1637,33709;1637,32655;2183,32655;2183,32128;2729,31602;4366,31602;5457,31602;7094,31075;8732,31075;10914,31075;12006,31602;13643,31602;14189,31602;14734,32128;15826,32655;16372,32655;16372,33709;16372,110080;17463,8427;17463,12114;15826,14747;13643,15801;8732,16854;4366,15801;1637,14747;0,12641;0,8427;0,3687;1637,1580;4366,0;8732,0;13643,0;15826,1580;17463,3687;17463,8427" o:connectangles="0,0,0,0,0,0,0,0,0,0,0,0,0,0,0,0,0,0,0,0,0,0,0,0,0,0,0,0,0,0,0,0,0,0,0,0,0,0,0,0,0,0,0,0,0,0,0,0,0,0,0,0"/>
                  <o:lock v:ext="edit" verticies="t"/>
                </v:shape>
                <v:shape id="Freeform 338" o:spid="_x0000_s1358" style="position:absolute;left:33956;top:10953;width:826;height:1143;visibility:visible;mso-wrap-style:square;v-text-anchor:top" coordsize="157,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xDs8UA&#10;AADcAAAADwAAAGRycy9kb3ducmV2LnhtbESPQWvCQBSE7wX/w/IEb7pRq63RVTSlxYOHqtXzI/tM&#10;gtm3Ibs18d+7BaHHYWa+YRar1pTiRrUrLCsYDiIQxKnVBWcKfo6f/XcQziNrLC2Tgjs5WC07LwuM&#10;tW14T7eDz0SAsItRQe59FUvp0pwMuoGtiIN3sbVBH2SdSV1jE+CmlKMomkqDBYeFHCtKckqvh1+j&#10;4GtmpU6O53Z/SibVrpg0H5vvRqlet13PQXhq/X/42d5qBW+vY/g7E46AX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LEOzxQAAANwAAAAPAAAAAAAAAAAAAAAAAJgCAABkcnMv&#10;ZG93bnJldi54bWxQSwUGAAAAAAQABAD1AAAAigMAAAAA&#10;" path="m146,60r3,l152,62r1,3l153,69r,140l153,210r,l152,211r-1,2l149,213r-2,l144,214r-3,l137,214r-4,-1l131,213r-1,l128,211r-1,-1l127,210r,-1l127,82r-75,l52,162r1,14l57,186r5,6l73,193r2,l79,192r3,-1l84,191r3,-2l88,189r1,-1l91,188r,l93,188r,1l94,191r,1l94,193r1,2l95,198r-1,4l94,205r-1,3l91,209r-1,1l88,211r-3,2l83,214r-4,l75,215r-3,l68,215r-11,l48,213r-7,-4l36,203r-5,-6l29,188,26,178r,-12l26,82,5,82,3,81,2,80,,76,,71,,69,,66,2,64r,-2l3,61r,-1l4,60r1,l26,60r,-34l26,24r,-1l27,23r2,-1l30,21r2,l35,21r3,l42,21r4,l48,21r2,1l51,23r1,l52,24r,2l52,60r94,xm157,16r-2,7l153,28r-5,2l139,32r-7,-2l127,28r-2,-4l123,16r2,-9l127,3,132,r9,l148,r5,3l155,7r2,9xm103,60r,xe" fillcolor="black" stroked="f">
                  <v:path arrowok="t" o:connecttype="custom" o:connectlocs="78344,31898;80447,34556;80447,111110;80447,111642;79395,113237;77292,113237;74137,113768;69931,113237;68354,113237;66776,111642;66776,111110;27341,43593;27867,93567;32599,102073;39435,102604;43115,101541;45744,100478;46796,99946;47847,99946;48899,100478;49425,102073;49951,103667;49425,107389;48899,110579;47322,111642;44693,113237;41538,113768;37857,114300;29970,114300;21558,111110;16300,104731;13671,94630;13671,43593;1577,43062;0,40404;0,36682;1052,34024;1577,32429;2103,31898;13671,31898;13671,12759;14196,12227;15774,11164;18403,11164;22083,11164;25238,11164;26816,12227;27341,12759;27341,31898;82550,8506;80447,14886;73086,17012;66776,14886;64673,8506;66776,1595;74137,0;80447,1595;82550,8506;54157,31898" o:connectangles="0,0,0,0,0,0,0,0,0,0,0,0,0,0,0,0,0,0,0,0,0,0,0,0,0,0,0,0,0,0,0,0,0,0,0,0,0,0,0,0,0,0,0,0,0,0,0,0,0,0,0,0,0,0,0,0,0,0,0"/>
                  <o:lock v:ext="edit" verticies="t"/>
                </v:shape>
                <v:shape id="Freeform 339" o:spid="_x0000_s1359" style="position:absolute;left:34972;top:11255;width:762;height:841;visibility:visible;mso-wrap-style:square;v-text-anchor:top" coordsize="145,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NhUxMUA&#10;AADcAAAADwAAAGRycy9kb3ducmV2LnhtbESPQWvCQBSE74L/YXlCb7qxiG2jq9hCSxEKGlvE2zP7&#10;zAazb0N2a+K/7xYEj8PMfMPMl52txIUaXzpWMB4lIIhzp0suFHzv3ofPIHxA1lg5JgVX8rBc9Htz&#10;TLVreUuXLBQiQtinqMCEUKdS+tyQRT9yNXH0Tq6xGKJsCqkbbCPcVvIxSabSYslxwWBNb4byc/Zr&#10;FSC2x7UzH1/TF5fsXvc/GxwfVko9DLrVDESgLtzDt/anVvA0mcD/mXgE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2FTExQAAANwAAAAPAAAAAAAAAAAAAAAAAJgCAABkcnMv&#10;ZG93bnJldi54bWxQSwUGAAAAAAQABAD1AAAAigMAAAAA&#10;" path="m145,79r-2,17l140,111r-5,14l126,137r-10,10l103,153r-15,5l71,159r-18,l40,154,28,148,18,138,9,128,4,115,,99,,82,,64,5,50,10,35,19,24,29,14,41,6,56,2,74,,90,2r15,4l117,13r10,8l135,32r5,14l143,61r2,18xm116,80r,-11l115,58,111,48r-3,-8l101,32,94,27,84,24,73,22,62,24,52,27r-7,5l39,38r-5,9l30,57,29,68,28,80r1,11l30,103r2,9l37,120r7,7l51,132r9,5l72,137r11,l92,133r8,-5l106,121r5,-7l114,104r2,-11l116,80xe" fillcolor="black" stroked="f">
                  <v:path arrowok="t" o:connecttype="custom" o:connectlocs="75149,50800;70945,66146;60960,77788;46246,83609;27852,84138;14714,78317;4730,67734;0,52388;0,33867;5255,18521;15240,7408;29429,1058;47297,1058;61486,6879;70945,16933;75149,32279;60960,42334;60434,30692;56756,21167;49399,14288;38363,11642;27327,14288;20495,20108;15766,30163;14714,42334;15766,54504;19444,63500;26801,69850;37837,72496;48348,70380;55705,64030;59909,55034;60960,42334" o:connectangles="0,0,0,0,0,0,0,0,0,0,0,0,0,0,0,0,0,0,0,0,0,0,0,0,0,0,0,0,0,0,0,0,0"/>
                  <o:lock v:ext="edit" verticies="t"/>
                </v:shape>
                <v:shape id="Freeform 340" o:spid="_x0000_s1360" style="position:absolute;left:35941;top:11255;width:650;height:825;visibility:visible;mso-wrap-style:square;v-text-anchor:top" coordsize="124,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o+68UA&#10;AADcAAAADwAAAGRycy9kb3ducmV2LnhtbESPQWvCQBSE74X+h+UJ3urGoK1EVykFQbxItQjentln&#10;spp9G7LbJP77riD0OMzMN8xi1dtKtNR441jBeJSAIM6dNlwo+Dms32YgfEDWWDkmBXfysFq+viww&#10;067jb2r3oRARwj5DBWUIdSalz0uy6EeuJo7exTUWQ5RNIXWDXYTbSqZJ8i4tGo4LJdb0VVJ+2/9a&#10;BdM8rdbOnE/Xrbm2u1uXno8zq9Rw0H/OQQTqw3/42d5oBR+TKTzOxCM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6j7rxQAAANwAAAAPAAAAAAAAAAAAAAAAAJgCAABkcnMv&#10;ZG93bnJldi54bWxQSwUGAAAAAAQABAD1AAAAigMAAAAA&#10;" path="m124,153r,1l123,154r-1,1l121,157r-2,l117,157r-2,1l111,158r-4,l105,157r-3,l100,157r-2,-2l98,154r-1,l97,153r,-85l97,57,96,48,94,41,90,35,86,30,80,26,74,24r-8,l57,25,47,31,37,38,26,52r,101l26,154r,l25,155r-2,2l22,157r-2,l16,158r-4,l9,158,6,157r-2,l2,157,1,155,,154r,l,153,,8,,6r,l1,5,2,4r2,l6,4,9,3r2,l15,3r2,1l20,4r1,l22,5r1,1l23,6r,2l23,27,36,15,48,8,60,2,73,,86,2,96,6r10,5l112,19r6,8l121,38r2,12l124,64r,89xe" fillcolor="black" stroked="f">
                  <v:path arrowok="t" o:connecttype="custom" o:connectlocs="65088,80460;64038,80983;62463,82028;60364,82550;56165,82550;53540,82028;51441,80983;50916,80460;50916,35528;50391,25078;47241,18286;41992,13584;34644,12539;24670,16197;13647,27168;13647,80460;13123,80983;11548,82028;8398,82550;4724,82550;2100,82028;525,80983;0,80460;0,4180;0,3135;1050,2090;3149,2090;5774,1567;8923,2090;11023,2090;12073,3135;12073,4180;18897,7837;31494,1045;45142,1045;55640,5747;61939,14107;64563,26123;65088,79938" o:connectangles="0,0,0,0,0,0,0,0,0,0,0,0,0,0,0,0,0,0,0,0,0,0,0,0,0,0,0,0,0,0,0,0,0,0,0,0,0,0,0"/>
                </v:shape>
                <v:shape id="Freeform 341" o:spid="_x0000_s1361" style="position:absolute;left:37099;top:1412;width:683;height:1239;visibility:visible;mso-wrap-style:square;v-text-anchor:top" coordsize="129,2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E2JcYA&#10;AADcAAAADwAAAGRycy9kb3ducmV2LnhtbESPQWvCQBSE74L/YXmCF6mbGtGQuooUhOrBUm1Lj4/s&#10;axLMvo3ZbYz/3hWEHoeZ+YZZrDpTiZYaV1pW8DyOQBBnVpecK/g8bp4SEM4ja6wsk4IrOVgt+70F&#10;ptpe+IPag89FgLBLUUHhfZ1K6bKCDLqxrYmD92sbgz7IJpe6wUuAm0pOomgmDZYcFgqs6bWg7HT4&#10;Mwpk/MNl3B7352RXvW9Hc06+vmOlhoNu/QLCU+f/w4/2m1Ywn87gfiYcAbm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JE2JcYAAADcAAAADwAAAAAAAAAAAAAAAACYAgAAZHJz&#10;L2Rvd25yZXYueG1sUEsFBgAAAAAEAAQA9QAAAIsDAAAAAA==&#10;" path="m129,214r,5l129,224r-2,4l127,230r-1,2l125,234r-1,l121,234r-106,l9,234,4,232,2,227,,219,,7,,6,2,4,3,3r2,l9,1,13,r5,l24,r7,l36,r4,1l44,3r2,l47,4r1,2l48,7r,189l121,196r3,l125,196r1,1l127,200r,2l129,206r,3l129,214xe" fillcolor="black" stroked="f">
                  <v:path arrowok="t" o:connecttype="custom" o:connectlocs="68263,113242;68263,115887;68263,118533;67205,120650;67205,121708;66675,122767;66146,123825;65617,123825;64030,123825;7938,123825;4763,123825;2117,122767;1058,120121;0,115887;0,3704;0,3175;1058,2117;1588,1588;2646,1588;4763,529;6879,0;9525,0;12700,0;16404,0;19050,0;21167,529;23284,1588;24342,1588;24871,2117;25400,3175;25400,3704;25400,103717;64030,103717;65617,103717;66146,103717;66675,104246;67205,105833;67205,106892;68263,109008;68263,110596;68263,113242" o:connectangles="0,0,0,0,0,0,0,0,0,0,0,0,0,0,0,0,0,0,0,0,0,0,0,0,0,0,0,0,0,0,0,0,0,0,0,0,0,0,0,0,0"/>
                </v:shape>
                <v:shape id="Freeform 342" o:spid="_x0000_s1362" style="position:absolute;left:37909;top:1365;width:270;height:1302;visibility:visible;mso-wrap-style:square;v-text-anchor:top" coordsize="53,2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ZT38UA&#10;AADcAAAADwAAAGRycy9kb3ducmV2LnhtbESPT2vCQBTE74V+h+UVvNWNpf4hugmlpSj1YlO9P7Kv&#10;SWr2bdhdNfXTu4LgcZiZ3zCLvDetOJLzjWUFo2ECgri0uuFKwfbn83kGwgdkja1lUvBPHvLs8WGB&#10;qbYn/qZjESoRIexTVFCH0KVS+rImg35oO+Lo/VpnMETpKqkdniLctPIlSSbSYMNxocaO3msq98XB&#10;KPgbf+yML5rNsrertfsqzuVGnpUaPPVvcxCB+nAP39orrWD6OoXrmXgEZHY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JlPfxQAAANwAAAAPAAAAAAAAAAAAAAAAAJgCAABkcnMv&#10;ZG93bnJldi54bWxQSwUGAAAAAAQABAD1AAAAigMAAAAA&#10;" path="m49,239r,2l48,243r-2,1l44,245r-2,l37,246r-4,l27,246r-8,l16,246r-5,-1l8,245,6,244,5,243,3,241r,-2l3,79r,-1l5,76,6,74r2,l11,73r5,-2l19,71r8,l33,71r4,l42,73r2,1l46,74r2,2l49,78r,1l49,239xm53,23l51,36r-5,7l39,47,26,48,12,47,6,43,1,37,,25,1,12,6,6,13,1,27,,40,1r6,5l51,12r2,11xe" fillcolor="black" stroked="f">
                  <v:path arrowok="t" o:connecttype="custom" o:connectlocs="24951,126471;24951,127529;24442,128587;23424,129117;22405,129646;21387,129646;18841,130175;16804,130175;13749,130175;9675,130175;8147,130175;5601,129646;4074,129646;3055,129117;2546,128587;1528,127529;1528,126471;1528,41804;1528,41275;2546,40217;3055,39158;4074,39158;5601,38629;8147,37571;9675,37571;13749,37571;16804,37571;18841,37571;21387,38629;22405,39158;23424,39158;24442,40217;24951,41275;24951,41804;24951,126471;26988,12171;25970,19050;23424,22754;19859,24871;13239,25400;6110,24871;3055,22754;509,19579;0,13229;509,6350;3055,3175;6620,529;13749,0;20368,529;23424,3175;25970,6350;26988,12171" o:connectangles="0,0,0,0,0,0,0,0,0,0,0,0,0,0,0,0,0,0,0,0,0,0,0,0,0,0,0,0,0,0,0,0,0,0,0,0,0,0,0,0,0,0,0,0,0,0,0,0,0,0,0,0"/>
                  <o:lock v:ext="edit" verticies="t"/>
                </v:shape>
                <v:shape id="Freeform 343" o:spid="_x0000_s1363" style="position:absolute;left:38306;top:1317;width:619;height:1350;visibility:visible;mso-wrap-style:square;v-text-anchor:top" coordsize="116,2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SycUA&#10;AADcAAAADwAAAGRycy9kb3ducmV2LnhtbERPy2rCQBTdF/oPwy24KXWiiC2pkyBSH6ALG4VuL5nb&#10;JG3mTpgZNfr1zqLQ5eG8Z3lvWnEm5xvLCkbDBARxaXXDlYLjYfnyBsIHZI2tZVJwJQ959vgww1Tb&#10;C3/SuQiViCHsU1RQh9ClUvqyJoN+aDviyH1bZzBE6CqpHV5iuGnlOEmm0mDDsaHGjhY1lb/FySiw&#10;a3f9eJ6ubpv5fvQVtrfx7mdhlBo89fN3EIH68C/+c2+0gtdJXBvPxCMgs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lxLJxQAAANwAAAAPAAAAAAAAAAAAAAAAAJgCAABkcnMv&#10;ZG93bnJldi54bWxQSwUGAAAAAAQABAD1AAAAigMAAAAA&#10;" path="m116,24r,5l115,33r,2l115,38r-2,1l112,40r-1,l111,40r-1,l107,40r-1,-1l104,39r-3,-1l99,37r-4,l91,37r-5,l83,38r-3,2l78,43r-3,3l74,51r-1,6l73,65r,15l102,80r2,l105,80r1,1l107,83r1,3l108,89r,4l108,98r,9l107,112r-2,3l102,117r-29,l73,246r,2l71,250r-1,1l68,252r-3,l60,253r-5,l49,253r-6,l38,253r-3,-1l32,252r-2,-1l28,250r-1,-2l27,246r,-129l7,117,4,115,1,112,,107,,98,,93,,89,1,86r,-3l3,81,4,80r1,l7,80r20,l27,66,28,50,31,37,35,25r6,-8l48,9,58,4,70,1,84,r7,l97,1r7,1l107,3r3,1l112,6r1,1l113,9r2,3l115,16r1,3l116,24xe" fillcolor="black" stroked="f">
                  <v:path arrowok="t" o:connecttype="custom" o:connectlocs="61913,15467;61379,18667;60312,20801;59244,21334;58711,21334;56576,20801;53907,20267;50705,19734;45901,19734;42699,21334;40030,24534;38962,30401;38962,42668;55508,42668;56576,43201;57643,45868;57643,49602;57643,57069;56042,61335;38962,62402;38962,132271;37361,133871;34693,134405;29355,134938;22951,134938;18681,134405;16012,133871;14411,132271;14411,62402;2135,61335;0,57069;0,49602;534,45868;1601,43201;2669,42668;14411,42668;14945,26668;18681,13334;25619,4800;37361,533;48570,0;55508,1067;58711,2133;60312,3733;61379,6400;61913,10134" o:connectangles="0,0,0,0,0,0,0,0,0,0,0,0,0,0,0,0,0,0,0,0,0,0,0,0,0,0,0,0,0,0,0,0,0,0,0,0,0,0,0,0,0,0,0,0,0,0"/>
                </v:shape>
                <v:shape id="Freeform 344" o:spid="_x0000_s1364" style="position:absolute;left:38941;top:1714;width:825;height:968;visibility:visible;mso-wrap-style:square;v-text-anchor:top" coordsize="157,1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1ef8YA&#10;AADcAAAADwAAAGRycy9kb3ducmV2LnhtbESPQWvCQBSE70L/w/IKvUjdtJiqqauIUPBS0cSLt2f2&#10;NQnNvo27W03/fbcgeBxm5htmvuxNKy7kfGNZwcsoAUFcWt1wpeBQfDxPQfiArLG1TAp+ycNy8TCY&#10;Y6btlfd0yUMlIoR9hgrqELpMSl/WZNCPbEccvS/rDIYoXSW1w2uEm1a+JsmbNNhwXKixo3VN5Xf+&#10;YxTY1aFPz7k7HT/9dtLtkrTYDlOlnh771TuIQH24h2/tjVYwGc/g/0w8AnLx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v1ef8YAAADcAAAADwAAAAAAAAAAAAAAAACYAgAAZHJz&#10;L2Rvd25yZXYueG1sUEsFBgAAAAAEAAQA9QAAAIsDAAAAAA==&#10;" path="m157,86r,7l153,98r-3,4l144,102r-99,l46,113r2,9l51,129r5,6l61,141r9,3l78,147r11,l101,147r9,-1l119,144r7,-1l133,140r4,-2l141,136r3,l146,136r1,2l147,138r2,1l150,141r,3l150,147r,4l150,155r,4l150,161r,2l149,165r,1l147,167r-1,1l145,170r-5,2l134,175r-8,2l118,178r-10,1l97,182r-11,l65,181,48,176,33,170,20,160,11,147,4,131,1,114,,93,1,72,4,54,12,38,22,24,33,13,48,7,64,1,82,r19,1l117,6r13,7l140,23r9,11l153,48r4,14l157,79r,7xm114,74l113,55,105,43r-3,-5l88,33,81,32r-9,1l65,35r-5,4l55,44r-4,6l48,58r-2,7l45,74r69,xe" fillcolor="black" stroked="f">
                  <v:path arrowok="t" o:connecttype="custom" o:connectlocs="82550,49483;78869,54272;23661,54272;25238,64913;29445,71830;36806,76619;46796,78215;57838,77683;66250,76087;72034,73427;75715,72362;77292,73427;78344,73959;78869,76619;78869,80344;78869,84600;78869,86729;78344,88325;76766,89389;73611,91517;66250,94178;56786,95242;45218,96838;25238,93646;10516,85132;2103,69702;0,49483;2103,28732;11568,12770;25238,3725;43115,0;61518,3192;73611,12238;80447,25540;82550,42034;59941,39374;55209,22879;46270,17559;37857,17559;31548,20751;26816,26604;24187,34585;59941,39374" o:connectangles="0,0,0,0,0,0,0,0,0,0,0,0,0,0,0,0,0,0,0,0,0,0,0,0,0,0,0,0,0,0,0,0,0,0,0,0,0,0,0,0,0,0,0"/>
                  <o:lock v:ext="edit" verticies="t"/>
                </v:shape>
                <v:shape id="Freeform 345" o:spid="_x0000_s1365" style="position:absolute;left:39909;top:2079;width:477;height:207;visibility:visible;mso-wrap-style:square;v-text-anchor:top" coordsize="91,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pajr4A&#10;AADcAAAADwAAAGRycy9kb3ducmV2LnhtbERPuwrCMBTdBf8hXMFFNFVQSzWKCKKT4GNwvDTXtrS5&#10;KU2s9e/NIDgeznu97UwlWmpcYVnBdBKBIE6tLjhTcL8dxjEI55E1VpZJwYccbDf93hoTbd98ofbq&#10;MxFC2CWoIPe+TqR0aU4G3cTWxIF72sagD7DJpG7wHcJNJWdRtJAGCw4NOda0zyktry+j4HGWi7I8&#10;lfq5O7a3eImjuP68lBoOut0KhKfO/8U/90krWM7D/HAmHAG5+Q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UKWo6+AAAA3AAAAA8AAAAAAAAAAAAAAAAAmAIAAGRycy9kb3ducmV2&#10;LnhtbFBLBQYAAAAABAAEAPUAAACDAwAAAAA=&#10;" path="m91,18r,9l90,33r-3,2l84,37,9,37,4,35,2,33,,27,,18,,8,2,3,4,,9,,84,r1,l87,r2,1l90,3r1,3l91,10r,3l91,18xe" fillcolor="black" stroked="f">
                  <v:path arrowok="t" o:connecttype="custom" o:connectlocs="47625,10040;47625,15060;47102,18407;45532,19522;43962,20638;4710,20638;2093,19522;1047,18407;0,15060;0,10040;0,4462;1047,1673;2093,0;4710,0;43962,0;44485,0;45532,0;46578,558;47102,1673;47625,3347;47625,5578;47625,7251;47625,10040" o:connectangles="0,0,0,0,0,0,0,0,0,0,0,0,0,0,0,0,0,0,0,0,0,0,0"/>
                </v:shape>
                <v:shape id="Freeform 346" o:spid="_x0000_s1366" style="position:absolute;left:40528;top:1714;width:651;height:968;visibility:visible;mso-wrap-style:square;v-text-anchor:top" coordsize="123,1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v2eMYA&#10;AADcAAAADwAAAGRycy9kb3ducmV2LnhtbESP3WrCQBSE7wXfYTmCd7qJ9CdNXUWkQm+EmvoAp7vH&#10;JDR7NmZXjT69Wyh4OczMN8x82dtGnKnztWMF6TQBQaydqblUsP/eTDIQPiAbbByTgit5WC6Ggznm&#10;xl14R+cilCJC2OeooAqhzaX0uiKLfupa4ugdXGcxRNmV0nR4iXDbyFmSvEiLNceFCltaV6R/i5NV&#10;kKX6cPs5PX28tfq23Tdfxe6YXZUaj/rVO4hAfXiE/9ufRsHrcwp/Z+IRkI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jv2eMYAAADcAAAADwAAAAAAAAAAAAAAAACYAgAAZHJz&#10;L2Rvd25yZXYueG1sUEsFBgAAAAAEAAQA9QAAAIsDAAAAAA==&#10;" path="m123,125r-1,14l117,150r-5,10l103,167r-10,8l81,178r-13,3l53,182r-9,l36,181r-8,-3l21,177r-6,-2l10,172,6,171,3,168,2,166,1,162,,157r,-6l,146r,-3l1,139r,-1l2,135r1,l5,134r1,l8,134r3,2l16,139r5,2l27,144r7,2l43,149r9,l58,149r5,-2l68,146r3,-2l75,141r1,-3l79,134r,-5l77,124r-2,-4l71,117r-5,-4l60,111r-6,-3l47,106r-8,-4l32,99,26,96,18,91,13,86,7,80,3,72,1,64,1,53,1,42,5,32,11,22r7,-8l27,8,39,3,52,1,66,r8,1l81,1r6,1l93,3r7,3l103,7r4,3l109,11r2,1l112,13r,1l113,17r,1l113,22r,2l113,28r,5l113,37r,2l112,42r,1l111,44r-2,l108,44r-2,l103,43r-3,-3l95,38,90,37,82,34,76,33,68,32r-7,1l56,33r-3,2l49,37r-2,2l45,43r-1,3l43,49r1,6l47,59r3,3l56,65r5,4l69,71r7,3l82,76r8,4l97,83r7,4l111,93r5,6l119,107r3,8l123,125xe" fillcolor="black" stroked="f">
                  <v:path arrowok="t" o:connecttype="custom" o:connectlocs="64559,73959;59267,85132;49213,93113;35984,96306;23284,96838;14817,94710;7938,93113;3175,90985;1058,88325;0,83536;0,77683;529,73959;1058,71830;2646,71298;4233,71298;8467,73959;14288,76619;22754,79279;30692,79279;35984,77683;39688,75023;41804,71298;40746,65978;37571,62253;31750,59061;24871,56400;16933,52676;9525,48419;3704,42566;529,34053;529,22347;5821,11706;14288,4257;27517,532;39159,532;46038,1064;52917,3192;56621,5321;58738,6385;59267,7449;59796,9577;59796,12770;59796,17559;59796,20751;59267,22879;57680,23411;56092,23411;52917,21283;47625,19687;40217,17559;32279,17559;28046,18623;24871,20751;23284,24476;23284,29264;26459,32989;32279,36713;40217,39374;47625,42566;55034,46291;61384,52676;64559,61189" o:connectangles="0,0,0,0,0,0,0,0,0,0,0,0,0,0,0,0,0,0,0,0,0,0,0,0,0,0,0,0,0,0,0,0,0,0,0,0,0,0,0,0,0,0,0,0,0,0,0,0,0,0,0,0,0,0,0,0,0,0,0,0,0,0"/>
                </v:shape>
                <v:shape id="Freeform 347" o:spid="_x0000_s1367" style="position:absolute;left:41227;top:1508;width:603;height:1174;visibility:visible;mso-wrap-style:square;v-text-anchor:top" coordsize="113,2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bkOMQA&#10;AADcAAAADwAAAGRycy9kb3ducmV2LnhtbESPX2vCMBTF34V9h3AHvs10gpvWprLJBPcgOOeLb5fm&#10;2pY1NyXJYv32y0Dw8XD+/DjFajCdiOR8a1nB8yQDQVxZ3XKt4Pi9eZqD8AFZY2eZFFzJw6p8GBWY&#10;a3vhL4qHUIs0wj5HBU0IfS6lrxoy6Ce2J07e2TqDIUlXS+3wksZNJ6dZ9iINtpwIDfa0bqj6Ofya&#10;BIn79efmZOd+925OzsXFR0St1PhxeFuCCDSEe/jW3moFr7Mp/J9JR0CW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25DjEAAAA3AAAAA8AAAAAAAAAAAAAAAAAmAIAAGRycy9k&#10;b3ducmV2LnhtbFBLBQYAAAAABAAEAPUAAACJAwAAAAA=&#10;" path="m113,196r,6l112,207r-1,5l110,213r-2,3l105,217r-3,1l97,219r-3,l89,221r-5,l79,221r-14,l55,218r-9,-5l38,207r-6,-7l30,189,26,178r,-14l26,82,6,82,4,80,1,77,,72,,63,,58,,54,,51,1,48,3,46,4,45r1,l7,45r19,l26,9r,-3l27,5,28,4,31,3,33,2r4,l42,2,48,r6,2l59,2r5,l67,3r2,1l70,5r1,1l71,9r,36l106,45r2,l110,45r1,1l112,48r,3l113,54r,4l113,63r,9l112,77r-2,3l106,82r-35,l71,157r,12l75,176r5,7l90,183r4,l96,183r4,-2l102,181r2,-1l106,180r1,-1l108,179r2,l111,180r,l112,183r,1l113,187r,4l113,196xe" fillcolor="black" stroked="f">
                  <v:path arrowok="t" o:connecttype="custom" o:connectlocs="60325,107375;59257,112691;57656,114817;54453,115880;50182,116412;44843,117475;34700,117475;24557,113223;17083,106312;13880,94618;13880,43588;2135,42525;0,38272;0,30831;0,27110;1602,24452;2669,23920;13880,23920;13880,3189;14948,2126;17617,1063;22422,1063;28828,1063;34166,1063;36836,2126;37903,3189;37903,23920;57656,23920;59257,24452;59791,27110;60325,30831;60325,38272;58723,42525;37903,43588;37903,89834;42708,97276;50182,97276;53385,96213;55520,95681;57122,95149;58723,95149;59257,95681;59791,97807;60325,101528" o:connectangles="0,0,0,0,0,0,0,0,0,0,0,0,0,0,0,0,0,0,0,0,0,0,0,0,0,0,0,0,0,0,0,0,0,0,0,0,0,0,0,0,0,0,0,0"/>
                </v:shape>
                <v:shape id="Freeform 348" o:spid="_x0000_s1368" style="position:absolute;left:41910;top:1730;width:873;height:1286;visibility:visible;mso-wrap-style:square;v-text-anchor:top" coordsize="166,2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cA/cQA&#10;AADcAAAADwAAAGRycy9kb3ducmV2LnhtbESPzWrDMBCE74W8g9hAb42cljbBiRJMoCS9lOb3vFgb&#10;28RaGUmx1bevCoUeh5n5hlmuo2lFT843lhVMJxkI4tLqhisFp+P70xyED8gaW8uk4Js8rFejhyXm&#10;2g68p/4QKpEg7HNUUIfQ5VL6siaDfmI74uRdrTMYknSV1A6HBDetfM6yN2mw4bRQY0ebmsrb4W4U&#10;7Iry8jno7fkUfZxm7qv/KK5SqcdxLBYgAsXwH/5r77SC2esL/J5JR0C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gHAP3EAAAA3AAAAA8AAAAAAAAAAAAAAAAAmAIAAGRycy9k&#10;b3ducmV2LnhtbFBLBQYAAAAABAAEAPUAAACJAwAAAAA=&#10;" path="m112,174l93,232r-3,4l84,238r-9,1l63,241r-7,-2l51,239r-4,-1l44,237r-2,-1l42,233r,-1l43,228,64,174r-1,-1l60,172r-1,-3l58,167,3,19,,13,,9,,5,3,4,5,2,9,r6,l24,r6,l36,r4,l42,2r2,1l46,5r1,3l48,11,86,120r2,l122,9r1,-4l125,3r2,-1l131,r5,l144,r8,l157,r4,2l164,4r2,1l166,9r,4l165,16,112,174xe" fillcolor="black" stroked="f">
                  <v:path arrowok="t" o:connecttype="custom" o:connectlocs="58910,92839;48916,123786;47338,125920;44182,126987;39449,127521;33137,128588;29455,127521;26825,127521;24721,126987;23143,126454;22091,125920;22091,124320;22091,123786;22617,121652;33663,92839;33137,92306;31559,91772;31033,90172;30507,89105;1578,10138;0,6936;0,4802;0,2668;1578,2134;2630,1067;4734,0;7890,0;12624,0;15779,0;18935,0;21039,0;22091,1067;23143,1601;24195,2668;24721,4268;25247,5869;45234,64027;46286,64027;64170,4802;64696,2668;65748,1601;66800,1067;68904,0;71534,0;75741,0;79949,0;82579,0;84683,1067;86261,2134;87313,2668;87313,4802;87313,6936;86787,8537;58910,92839" o:connectangles="0,0,0,0,0,0,0,0,0,0,0,0,0,0,0,0,0,0,0,0,0,0,0,0,0,0,0,0,0,0,0,0,0,0,0,0,0,0,0,0,0,0,0,0,0,0,0,0,0,0,0,0,0,0"/>
                </v:shape>
                <v:shape id="Freeform 349" o:spid="_x0000_s1369" style="position:absolute;left:42941;top:1333;width:239;height:1334;visibility:visible;mso-wrap-style:square;v-text-anchor:top" coordsize="45,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K9DcYA&#10;AADcAAAADwAAAGRycy9kb3ducmV2LnhtbESPzWrDMBCE74G+g9hCLyaWU5o/N0oIhRYf3EPjkPNi&#10;bW0Ta+VYauy+fVUI5DjMzDfMZjeaVlypd41lBbM4AUFcWt1wpeBYvE9XIJxH1thaJgW/5GC3fZhs&#10;MNV24C+6HnwlAoRdigpq77tUSlfWZNDFtiMO3rftDfog+0rqHocAN618TpKFNNhwWKixo7eayvPh&#10;xygYym6/PsvoYj91FrUfi/xU5LlST4/j/hWEp9Hfw7d2phUs5y/wfyYcAbn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rK9DcYAAADcAAAADwAAAAAAAAAAAAAAAACYAgAAZHJz&#10;L2Rvd25yZXYueG1sUEsFBgAAAAAEAAQA9QAAAIsDAAAAAA==&#10;" path="m45,245r,2l44,249r-1,1l40,251r-2,l34,252r-5,l23,252r-6,l12,252,8,251r-4,l2,250,1,249r,-2l,245,,8,1,6,1,5,2,3,4,2,8,1r4,l17,1,23,r6,1l34,1r4,l40,2r3,1l44,5r1,1l45,8r,237xe" fillcolor="black" stroked="f">
                  <v:path arrowok="t" o:connecttype="custom" o:connectlocs="23813,129646;23813,130704;23284,131763;22755,132292;21167,132821;20109,132821;17992,133350;15346,133350;12171,133350;8996,133350;6350,133350;4233,132821;2117,132821;1058,132292;529,131763;529,130704;0,129646;0,4233;529,3175;529,2646;1058,1588;2117,1058;4233,529;6350,529;8996,529;12171,0;15346,529;17992,529;20109,529;21167,1058;22755,1588;23284,2646;23813,3175;23813,4233;23813,129646" o:connectangles="0,0,0,0,0,0,0,0,0,0,0,0,0,0,0,0,0,0,0,0,0,0,0,0,0,0,0,0,0,0,0,0,0,0,0"/>
                </v:shape>
                <v:shape id="Freeform 350" o:spid="_x0000_s1370" style="position:absolute;left:43370;top:1714;width:841;height:968;visibility:visible;mso-wrap-style:square;v-text-anchor:top" coordsize="158,1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D2x8YA&#10;AADcAAAADwAAAGRycy9kb3ducmV2LnhtbESPQUvDQBSE74L/YXkFL8VuFFol7bYURRArFKMXb6/Z&#10;l2za7NuQfW3jv+8KgsdhZr5hFqvBt+pEfWwCG7ibZKCIy2Abrg18fb7cPoKKgmyxDUwGfijCanl9&#10;tcDchjN/0KmQWiUIxxwNOJEu1zqWjjzGSeiIk1eF3qMk2dfa9nhOcN/q+yybaY8NpwWHHT05Kg/F&#10;0Rt43z1/u/36rR4O42K72UrFcqyMuRkN6zkooUH+w3/tV2vgYTqF3zPpCOjl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wD2x8YAAADcAAAADwAAAAAAAAAAAAAAAACYAgAAZHJz&#10;L2Rvd25yZXYueG1sUEsFBgAAAAAEAAQA9QAAAIsDAAAAAA==&#10;" path="m158,86r-2,7l154,98r-4,4l144,102r-98,l46,113r2,9l51,129r4,6l62,141r7,3l79,147r11,l101,147r10,-1l120,144r6,-1l133,140r4,-2l142,136r2,l145,136r2,2l148,138r1,1l149,141r1,3l150,147r,4l150,155r,4l149,161r,2l149,165r-1,1l148,167r-1,1l144,170r-4,2l134,175r-7,2l118,178r-10,1l97,182r-11,l65,181,48,176,33,170,21,160,11,147,5,131,,114,,93,,72,5,54,11,38,21,24,33,13,47,7,63,1,81,r20,1l116,6r13,7l139,23r9,11l153,48r3,14l158,79r,7xm113,74l112,55,106,43r-5,-5l89,33,80,32r-7,1l65,35r-6,4l54,44r-3,6l48,58r-1,7l46,74r67,xe" fillcolor="black" stroked="f">
                  <v:path arrowok="t" o:connecttype="custom" o:connectlocs="83073,49483;79878,54272;24496,54272;25561,64913;29289,71830;36744,76619;47927,78215;59110,77683;67097,76087;72955,73427;76683,72362;78280,73427;79345,73959;79878,76619;79878,80344;79878,84600;79345,86729;78813,88325;78280,89389;74553,91517;67630,94178;57512,95242;45797,96838;25561,93646;11183,85132;2663,69702;0,49483;2663,28732;11183,12770;25028,3725;43134,0;61772,3192;74020,12238;81475,25540;84138,42034;60175,39374;56447,22879;47394,17559;38874,17559;31419,20751;27158,26604;25028,34585;60175,39374" o:connectangles="0,0,0,0,0,0,0,0,0,0,0,0,0,0,0,0,0,0,0,0,0,0,0,0,0,0,0,0,0,0,0,0,0,0,0,0,0,0,0,0,0,0,0"/>
                  <o:lock v:ext="edit" verticies="t"/>
                </v:shape>
                <v:rect id="Rectangle 351" o:spid="_x0000_s1371" style="position:absolute;left:301;width:26321;height:129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rEUcIA&#10;AADcAAAADwAAAGRycy9kb3ducmV2LnhtbESPQYvCMBSE7wv+h/AEb2taYatUo6hQ2N2bVe+P5tkW&#10;m5fSxLb++82C4HGYmW+YzW40jeipc7VlBfE8AkFcWF1zqeByzj5XIJxH1thYJgVPcrDbTj42mGo7&#10;8In63JciQNilqKDyvk2ldEVFBt3ctsTBu9nOoA+yK6XucAhw08hFFCXSYM1hocKWjhUV9/xhFOyv&#10;eeLj7PDT9Hox/D7Osb6XmVKz6bhfg/A0+nf41f7WCpZfCfyfCUdAb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usRRwgAAANwAAAAPAAAAAAAAAAAAAAAAAJgCAABkcnMvZG93&#10;bnJldi54bWxQSwUGAAAAAAQABAD1AAAAhwMAAAAA&#10;" fillcolor="#ededed" strokecolor="#ccc" strokeweight=".2205mm"/>
                <v:rect id="Rectangle 352" o:spid="_x0000_s1372" style="position:absolute;left:1952;top:4460;width:429;height: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wmvMYA&#10;AADcAAAADwAAAGRycy9kb3ducmV2LnhtbESPT2sCMRTE70K/Q3gFb5qt+K9bo6ggeCmo7aHenpvX&#10;3cXNy5pE3frpjSD0OMzMb5jJrDGVuJDzpWUFb90EBHFmdcm5gu+vVWcMwgdkjZVlUvBHHmbTl9YE&#10;U22vvKXLLuQiQtinqKAIoU6l9FlBBn3X1sTR+7XOYIjS5VI7vEa4qWQvSYbSYMlxocCalgVlx93Z&#10;KFi8jxenTZ8/b9vDnvY/h+Og5xKl2q/N/ANEoCb8h5/ttVYwGozgcSYeATm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rwmvMYAAADcAAAADwAAAAAAAAAAAAAAAACYAgAAZHJz&#10;L2Rvd25yZXYueG1sUEsFBgAAAAAEAAQA9QAAAIsDAAAAAA==&#10;" fillcolor="black" stroked="f"/>
                <v:shape id="Freeform 353" o:spid="_x0000_s1373" style="position:absolute;left:3159;top:4016;width:936;height:1111;visibility:visible;mso-wrap-style:square;v-text-anchor:top" coordsize="178,2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yMsEA&#10;AADcAAAADwAAAGRycy9kb3ducmV2LnhtbERPTYvCMBC9C/6HMAveNLXgWrpGWQQXBT1Yxb0OzdgW&#10;m0m3idr++81B8Ph434tVZ2rxoNZVlhVMJxEI4tzqigsF59NmnIBwHlljbZkU9ORgtRwOFphq++Qj&#10;PTJfiBDCLkUFpfdNKqXLSzLoJrYhDtzVtgZ9gG0hdYvPEG5qGUfRpzRYcWgosaF1SfktuxsFldv1&#10;vzv6m943+6RP5OHnEF9ipUYf3fcXCE+df4tf7q1WMJ+FteFMOAJ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tQMjLBAAAA3AAAAA8AAAAAAAAAAAAAAAAAmAIAAGRycy9kb3du&#10;cmV2LnhtbFBLBQYAAAAABAAEAPUAAACGAwAAAAA=&#10;" path="m177,199r1,3l178,205r,2l177,209r-1,l173,210r-3,l165,210r-5,l157,210r-2,l152,209r-1,l150,207r,-1l149,205,131,154r-86,l28,204r-1,2l27,207r-2,l24,209r-1,l19,210r-2,l13,210r-5,l4,210,2,209,1,207,,206r,-1l,202r1,-3l71,7r,-3l72,3,73,2r2,l77,r4,l83,r5,l93,r4,l101,r1,2l104,2r1,1l107,4r1,3l177,199xm87,29r,l51,132r73,l87,29xe" fillcolor="black" stroked="f">
                  <v:path arrowok="t" o:connecttype="custom" o:connectlocs="93137,105304;93663,106892;93663,108479;93663,109537;93137,110596;92611,110596;91032,111125;89453,111125;86822,111125;84191,111125;82613,111125;81560,111125;79982,110596;79456,110596;78929,109537;78929,109008;78403,108479;68932,81492;23679,81492;14734,107950;14207,109008;14207,109537;13155,109537;12629,110596;12103,110596;9998,111125;8945,111125;6841,111125;4210,111125;2105,111125;1052,110596;526,109537;0,109008;0,108479;0,106892;526,105304;37360,3704;37360,2117;37886,1588;38412,1058;39465,1058;40517,0;42622,0;43674,0;46305,0;48936,0;51041,0;53146,0;53672,1058;54724,1058;55251,1588;56303,2117;56829,3704;93137,105304;45779,15346;45779,15346;26836,69850;65248,69850;45779,15346" o:connectangles="0,0,0,0,0,0,0,0,0,0,0,0,0,0,0,0,0,0,0,0,0,0,0,0,0,0,0,0,0,0,0,0,0,0,0,0,0,0,0,0,0,0,0,0,0,0,0,0,0,0,0,0,0,0,0,0,0,0,0"/>
                  <o:lock v:ext="edit" verticies="t"/>
                </v:shape>
                <v:shape id="Freeform 354" o:spid="_x0000_s1374" style="position:absolute;left:4254;top:3937;width:699;height:1206;visibility:visible;mso-wrap-style:square;v-text-anchor:top" coordsize="132,2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5dfMYA&#10;AADcAAAADwAAAGRycy9kb3ducmV2LnhtbESPT2sCMRTE7wW/Q3hCb5pVaNXVKCoUt4eC/8DrY/Pc&#10;rG5elk3UbT99UxB6HGbmN8xs0dpK3KnxpWMFg34Cgjh3uuRCwfHw0RuD8AFZY+WYFHyTh8W88zLD&#10;VLsH7+i+D4WIEPYpKjAh1KmUPjdk0fddTRy9s2sshiibQuoGHxFuKzlMkndpseS4YLCmtaH8ur9Z&#10;BZeMTqvN9Wi2w69sMhoU9W3z86nUa7ddTkEEasN/+NnOtILR2wT+zsQjIO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f5dfMYAAADcAAAADwAAAAAAAAAAAAAAAACYAgAAZHJz&#10;L2Rvd25yZXYueG1sUEsFBgAAAAAEAAQA9QAAAIsDAAAAAA==&#10;" path="m132,145r,18l128,178r-5,15l116,204r-9,10l96,220r-11,5l70,226r-7,l58,225r-6,-2l45,220r-4,-4l34,213r-5,-5l23,202r,17l22,220r,1l21,223r-1,l18,223r-2,1l13,224r-2,l7,224r-2,l4,223r-3,l,223r,-2l,220r,-1l,5,,3,,2,1,1r1,l4,,6,,9,r3,l16,r4,l21,r2,1l25,1r1,1l26,3r,2l26,91r6,-6l38,80r6,-4l50,72r5,-2l62,69r6,-2l74,67r15,2l101,74r10,7l118,91r8,11l129,115r3,14l132,145xm105,147r-2,-11l102,126r-1,-9l97,108r-5,-7l86,94,79,91,69,90r-5,1l58,92r-5,1l48,97r-5,4l38,106r-6,4l26,118r,58l37,188r10,9l57,202r11,1l76,203r9,-5l91,193r5,-7l100,177r2,-9l103,157r2,-10xe" fillcolor="black" stroked="f">
                  <v:path arrowok="t" o:connecttype="custom" o:connectlocs="69850,87017;65087,103033;56621,114244;44979,120116;33338,120650;27517,119048;21696,115312;15346,111041;12171,116913;11642,117981;10583,119048;8467,119582;5821,119582;2646,119582;529,119048;0,117981;0,116913;0,1602;529,534;2117,0;4763,0;8467,0;11113,0;13229,534;13758,1602;13758,48580;20108,42708;26458,38437;32808,36836;39158,35768;53446,39505;62442,48580;68263,61393;69850,77408;54504,72604;53446,62460;48683,53919;41804,48580;33867,48580;28046,49648;22754,53919;16933,58723;13758,93958;24871,105168;35983,108371;44979,105702;50800,99296;53975,89687;55562,78476" o:connectangles="0,0,0,0,0,0,0,0,0,0,0,0,0,0,0,0,0,0,0,0,0,0,0,0,0,0,0,0,0,0,0,0,0,0,0,0,0,0,0,0,0,0,0,0,0,0,0,0,0"/>
                  <o:lock v:ext="edit" verticies="t"/>
                </v:shape>
                <v:shape id="Freeform 355" o:spid="_x0000_s1375" style="position:absolute;left:5127;top:4302;width:699;height:841;visibility:visible;mso-wrap-style:square;v-text-anchor:top" coordsize="133,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q8IsIA&#10;AADcAAAADwAAAGRycy9kb3ducmV2LnhtbERP3WrCMBS+H+wdwhF2N1M7VrfOKDIpczfK1Ac4NMe2&#10;2JyUJPbn7ZeLwS4/vv/VZjSt6Mn5xrKCxTwBQVxa3XCl4HIunt9A+ICssbVMCibysFk/Pqww13bg&#10;H+pPoRIxhH2OCuoQulxKX9Zk0M9tRxy5q3UGQ4SuktrhEMNNK9MkyaTBhmNDjR191lTeTnejINtN&#10;ei8P08v2WL4XX232nTbuVamn2bj9ABFoDP/iP/deK1hmcX48E4+A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2rwiwgAAANwAAAAPAAAAAAAAAAAAAAAAAJgCAABkcnMvZG93&#10;bnJldi54bWxQSwUGAAAAAAQABAD1AAAAhwMAAAAA&#10;" path="m133,73r-2,6l129,83r-4,1l121,85r-94,l28,96r1,10l33,116r5,7l44,130r8,3l62,137r13,l84,137r8,-1l100,133r7,-1l112,130r3,-2l119,127r2,-1l123,127r1,l124,127r1,1l125,130r,2l126,135r,2l126,138r,3l125,142r,1l125,144r,2l124,146r-1,1l121,148r-3,3l113,152r-6,2l99,156r-8,1l82,159r-11,l55,158,40,154,28,148,18,139,9,128,4,115,,99,,80,,62,4,47,9,32,18,21,28,13,40,7,54,2,68,,84,2,98,5r11,6l118,20r6,10l129,42r2,13l133,68r,5xm105,66r,-10l100,39,96,32,91,27,77,21r-10,l59,21r-9,4l44,29r-6,6l33,41r-3,7l28,57r-1,9l105,66xe" fillcolor="black" stroked="f">
                  <v:path arrowok="t" o:connecttype="custom" o:connectlocs="68800,41804;65648,44450;14180,44979;15230,56092;19957,65088;27310,70380;39389,72496;48317,71967;56195,69850;60397,67734;63548,66675;65123,67205;65648,67734;65648,69850;66174,72496;66174,74613;65648,75671;65648,77259;64598,77788;61972,79905;56195,81492;47792,83080;37288,84138;21008,81492;9453,73555;2101,60855;0,42334;2101,24871;9453,11113;21008,3704;35713,0;51468,2646;61972,10583;67749,22225;69850,35984;55145,34925;52519,20638;47792,14288;35188,11113;26259,13229;19957,18521;15756,25400;14180,34925" o:connectangles="0,0,0,0,0,0,0,0,0,0,0,0,0,0,0,0,0,0,0,0,0,0,0,0,0,0,0,0,0,0,0,0,0,0,0,0,0,0,0,0,0,0,0"/>
                  <o:lock v:ext="edit" verticies="t"/>
                </v:shape>
                <v:shape id="Freeform 356" o:spid="_x0000_s1376" style="position:absolute;left:5921;top:4095;width:508;height:1032;visibility:visible;mso-wrap-style:square;v-text-anchor:top" coordsize="95,1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v5H8QA&#10;AADcAAAADwAAAGRycy9kb3ducmV2LnhtbESPT4vCMBTE7wv7HcJb8LZNFfFPt1GKIAjiYVXE46N5&#10;25Y2L7WJWr+9ERY8DjPzGyZd9qYRN+pcZVnBMIpBEOdWV1woOB7W3zMQziNrbCyTggc5WC4+P1JM&#10;tL3zL932vhABwi5BBaX3bSKly0sy6CLbEgfvz3YGfZBdIXWH9wA3jRzF8UQarDgslNjSqqS83l+N&#10;gvG5zi/bU3v2dNlk2W5Xn+YUKzX46rMfEJ56/w7/tzdawXQy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7+R/EAAAA3AAAAA8AAAAAAAAAAAAAAAAAmAIAAGRycy9k&#10;b3ducmV2LnhtbFBLBQYAAAAABAAEAPUAAACJAwAAAAA=&#10;" path="m95,178r,5l94,185r,3l92,190r-1,1l89,193r-4,l83,194r-4,1l75,195r-4,l68,195r-10,l49,193r-8,-4l36,184r-5,-8l28,168,26,158r,-11l26,62,6,62r-2,l1,60,,57,,51,,48,1,46r,-1l1,44,2,41r2,l5,41,6,40r20,l26,7r,-2l26,4,27,3r1,l30,2r2,l36,r3,l43,r3,2l48,2r1,1l50,3r2,1l52,5r,2l52,40r38,l91,41r,l92,41r2,3l94,45r1,1l95,48r,3l95,57r-1,3l91,62r-1,l52,62r,81l53,157r4,8l63,172r10,1l76,173r3,l81,172r3,-2l86,170r1,-1l90,169r1,-1l91,169r1,l94,169r,1l94,172r1,1l95,175r,3xe" fillcolor="black" stroked="f">
                  <v:path arrowok="t" o:connecttype="custom" o:connectlocs="50800,96838;50265,99484;48661,101071;45453,102130;42244,103188;37966,103188;31015,103188;21924,100013;16577,93134;13903,83609;13903,32808;2139,32808;0,30163;0,25400;535,23813;1069,21696;2674,21696;13903,21167;13903,2646;14438,1588;16042,1058;19251,0;22994,0;25667,1058;26737,1588;27806,2646;27806,21167;48661,21696;49196,21696;50265,23813;50800,25400;50800,30163;48661,32808;27806,32808;28341,83080;33688,91017;40640,91546;43314,91017;45987,89959;48126,89430;48661,89430;50265,89430;50265,91017;50800,92605" o:connectangles="0,0,0,0,0,0,0,0,0,0,0,0,0,0,0,0,0,0,0,0,0,0,0,0,0,0,0,0,0,0,0,0,0,0,0,0,0,0,0,0,0,0,0,0"/>
                </v:shape>
                <v:shape id="Freeform 357" o:spid="_x0000_s1377" style="position:absolute;left:6540;top:4302;width:619;height:841;visibility:visible;mso-wrap-style:square;v-text-anchor:top" coordsize="119,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sZnzMQA&#10;AADcAAAADwAAAGRycy9kb3ducmV2LnhtbESPwWrDMBBE74X8g9hCLqaR64Nb3MimGAIhtzpOoLfF&#10;2lqm1spYauL8fVUo5DjMzBtmWy12FBea/eBYwfMmBUHcOT1wr6A97p5eQfiArHF0TApu5KEqVw9b&#10;LLS78gddmtCLCGFfoAITwlRI6TtDFv3GTcTR+3KzxRDl3Es94zXC7SizNM2lxYHjgsGJakPdd/Nj&#10;FaCl0zlJzoe09rXlz8Sc2t4otX5c3t9ABFrCPfzf3msFL3kGf2fiEZDl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7GZ8zEAAAA3AAAAA8AAAAAAAAAAAAAAAAAmAIAAGRycy9k&#10;b3ducmV2LnhtbFBLBQYAAAAABAAEAPUAAACJAwAAAAA=&#10;" path="m119,152r-1,2l118,154r-2,2l114,157r-2,l107,157r-4,l101,157r-3,-1l97,154r-1,l96,152r,-15l86,147r-11,6l63,158r-13,1l39,158,29,156r-8,-3l13,147,8,141,3,133,1,125,,115,1,104,5,94r6,-9l19,79,29,73,43,71,56,68,72,67r20,l92,56r,-9l91,41,88,35,85,30,81,26,75,24,68,23,59,21r-9,2l42,24r-8,2l28,30r-5,2l18,35r-3,1l12,37,11,36r,l10,35,8,34r,-2l7,31r,-2l7,26r,-3l8,20r,-2l11,15r2,-1l18,11,23,8,31,5,38,4,45,2,54,r7,l76,,88,4,98,8r8,6l112,21r4,10l118,42r1,13l119,152xm92,87r-22,l59,87r-8,1l43,90r-5,4l33,98r-4,5l28,107r-1,7l28,125r6,7l43,137r11,1l65,137r9,-4l82,127,92,116r,-29xe" fillcolor="black" stroked="f">
                  <v:path arrowok="t" o:connecttype="custom" o:connectlocs="61393,81492;60352,82550;58271,83080;53589,83080;50987,82550;49947,81492;49947,72496;39021,80963;26014,84138;15088,82550;6764,77788;1561,70380;0,60855;2601,49742;9885,41804;22372,37571;37460,35454;47866,29634;47345,21696;44224,15875;39021,12700;30696,11113;21852,12700;14568,15875;9365,18521;6243,19579;5723,19050;4162,17992;3642,16404;3642,13758;4162,10583;5723,7938;9365,5821;16129,2646;23412,1058;31737,0;45784,2117;55149,7408;60352,16404;61913,29104;47866,46038;30696,46038;22372,47625;17169,51859;14568,56621;14568,66146;22372,72496;33818,72496;42663,67205;47866,46038" o:connectangles="0,0,0,0,0,0,0,0,0,0,0,0,0,0,0,0,0,0,0,0,0,0,0,0,0,0,0,0,0,0,0,0,0,0,0,0,0,0,0,0,0,0,0,0,0,0,0,0,0,0"/>
                  <o:lock v:ext="edit" verticies="t"/>
                </v:shape>
                <v:shape id="Freeform 358" o:spid="_x0000_s1378" style="position:absolute;left:7413;top:3937;width:143;height:1190;visibility:visible;mso-wrap-style:square;v-text-anchor:top" coordsize="26,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PUs8YA&#10;AADcAAAADwAAAGRycy9kb3ducmV2LnhtbESPQWvCQBSE70L/w/IK3uqmCmlJ3YQ2UPRgD2por8/s&#10;M0mbfRuyq0Z/fVcQPA4z8w0zzwbTiiP1rrGs4HkSgSAurW64UlBsP59eQTiPrLG1TArO5CBLH0Zz&#10;TLQ98ZqOG1+JAGGXoILa+y6R0pU1GXQT2xEHb297gz7IvpK6x1OAm1ZOoyiWBhsOCzV2lNdU/m0O&#10;RsFX8T0U9LHc5e30ok3+u1jFsx+lxo/D+xsIT4O/h2/tpVbwEs/geiYcAZn+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SPUs8YAAADcAAAADwAAAAAAAAAAAAAAAACYAgAAZHJz&#10;L2Rvd25yZXYueG1sUEsFBgAAAAAEAAQA9QAAAIsDAAAAAA==&#10;" path="m26,219r,1l26,221r-1,l24,223r-2,l20,224r-2,l14,224r-4,l6,224,4,223r-1,l2,221r-2,l,220r,-1l,5,,3,,2,2,1r1,l4,,6,r4,l14,r4,l20,r2,l24,1r1,l26,2r,1l26,5r,214xe" fillcolor="black" stroked="f">
                  <v:path arrowok="t" o:connecttype="custom" o:connectlocs="14288,116405;14288,116937;14288,117468;13738,117468;13189,118531;12090,118531;10991,119063;9892,119063;7694,119063;5495,119063;3297,119063;2198,118531;1649,118531;1099,117468;0,117468;0,116937;0,116405;0,2658;0,1595;0,1063;1099,532;1649,532;2198,0;3297,0;5495,0;7694,0;9892,0;10991,0;12090,0;13189,532;13738,532;14288,1063;14288,1595;14288,2658;14288,116405" o:connectangles="0,0,0,0,0,0,0,0,0,0,0,0,0,0,0,0,0,0,0,0,0,0,0,0,0,0,0,0,0,0,0,0,0,0,0"/>
                </v:shape>
                <v:shape id="Freeform 359" o:spid="_x0000_s1379" style="position:absolute;left:7810;top:3984;width:159;height:1143;visibility:visible;mso-wrap-style:square;v-text-anchor:top" coordsize="32,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iDLsQA&#10;AADcAAAADwAAAGRycy9kb3ducmV2LnhtbESPW2vCQBSE3wv+h+UIvtWNImkTXSUIBV8UtDcfD9lj&#10;EsyeDdltLv/eLRT6OMzMN8xmN5hadNS6yrKCxTwCQZxbXXGh4OP97fkVhPPIGmvLpGAkB7vt5GmD&#10;qbY9n6m7+EIECLsUFZTeN6mULi/JoJvbhjh4N9sa9EG2hdQt9gFuarmMolgarDgslNjQvqT8fvkx&#10;CvLse3THU9Z31fWWJJ8JWfd1Umo2HbI1CE+D/w//tQ9awUu8gt8z4QjI7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4gy7EAAAA3AAAAA8AAAAAAAAAAAAAAAAAmAIAAGRycy9k&#10;b3ducmV2LnhtbFBLBQYAAAAABAAEAPUAAACJAwAAAAA=&#10;" path="m29,210r,1l28,212r,l27,214r-2,l22,215r-2,l16,215r-4,l10,215,7,214r-2,l4,212r,l2,211r,-1l2,66r,-1l4,63r,-1l5,62,7,61r3,l12,61r4,l20,61r2,l25,61r2,1l28,62r,1l29,65r,1l29,210xm32,16r,9l29,30r-4,2l16,32r-9,l4,30,,25,,16,,9,4,4,7,2,16,r9,2l29,4r3,5l32,16xe" fillcolor="black" stroked="f">
                  <v:path arrowok="t" o:connecttype="custom" o:connectlocs="14387,111642;14387,112173;13891,112705;13891,112705;13395,113768;12402,113768;10914,114300;9922,114300;7938,114300;5953,114300;4961,114300;3473,113768;2480,113768;1984,112705;1984,112705;992,112173;992,111642;992,35087;992,34556;1984,33493;1984,32961;2480,32961;3473,32429;4961,32429;5953,32429;7938,32429;9922,32429;10914,32429;12402,32429;13395,32961;13891,32961;13891,33493;14387,34556;14387,35087;14387,111642;15875,8506;15875,13291;14387,15949;12402,17012;7938,17012;3473,17012;1984,15949;0,13291;0,8506;0,4785;1984,2127;3473,1063;7938,0;12402,1063;14387,2127;15875,4785;15875,8506" o:connectangles="0,0,0,0,0,0,0,0,0,0,0,0,0,0,0,0,0,0,0,0,0,0,0,0,0,0,0,0,0,0,0,0,0,0,0,0,0,0,0,0,0,0,0,0,0,0,0,0,0,0,0,0"/>
                  <o:lock v:ext="edit" verticies="t"/>
                </v:shape>
                <v:shape id="Freeform 360" o:spid="_x0000_s1380" style="position:absolute;left:8223;top:4302;width:698;height:1127;visibility:visible;mso-wrap-style:square;v-text-anchor:top" coordsize="133,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2txMQA&#10;AADcAAAADwAAAGRycy9kb3ducmV2LnhtbESPUWsCMRCE3wv9D2ELfSmaa6Uqp1GKUFrwpdr+gPWy&#10;5g4vmyPZetd/3wiCj8PMfMMs14Nv1ZliagIbeB4XoIirYBt2Bn6+30dzUEmQLbaBycAfJViv7u+W&#10;WNrQ847Oe3EqQziVaKAW6UqtU1WTxzQOHXH2jiF6lCyj0zZin+G+1S9FMdUeG84LNXa0qak67X+9&#10;gf7gNv1kQlv9hF/xowoyK5wY8/gwvC1ACQ1yC1/bn9bAbPoKlzP5COjV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trcTEAAAA3AAAAA8AAAAAAAAAAAAAAAAAmAIAAGRycy9k&#10;b3ducmV2LnhtbFBLBQYAAAAABAAEAPUAAACJAwAAAAA=&#10;" path="m133,78r-1,17l128,111r-4,15l117,137r-9,10l97,153r-12,5l70,159r-6,l58,158r-5,-2l48,153r-6,-2l37,147r-5,-5l26,137r,71l26,210r,1l24,212r-1,1l22,213r-3,l17,215r-4,l10,215,6,213r-3,l2,213,1,212,,211r,-1l,208,,8,,7,,5,1,4r1,l3,3r3,l8,3r3,l15,3r2,l18,3r3,1l22,4r,1l23,7r,1l23,27r6,-7l35,15r7,-5l48,7,54,4,60,2,68,r6,l90,2r11,5l112,13r7,10l125,35r4,12l132,62r1,16xm104,80r,-11l103,59r-2,-9l97,41,92,34,86,27,79,24,69,23r-5,1l59,25r-5,1l49,30r-6,4l38,39r-6,4l26,51r,58l37,121r10,9l56,135r12,1l77,136r8,-5l91,126r5,-7l100,110r2,-10l104,90r,-10xe" fillcolor="black" stroked="f">
                  <v:path arrowok="t" o:connecttype="custom" o:connectlocs="69325,49803;65123,66055;56720,77064;44641,82831;33612,83355;27835,81782;22058,79161;16806,74443;13655,109043;13655,110616;12079,111665;9979,111665;6827,112713;3151,111665;1050,111665;0,110616;0,109043;0,3670;525,2097;1576,1573;4202,1573;7878,1573;9453,1573;11554,2097;12079,3670;12079,14155;18382,7864;25209,3670;31511,1048;38864,0;53044,3670;62497,12058;67749,24640;69850,40891;54620,36173;53044,26212;48317,17824;41490,12582;33612,12582;28360,13630;22583,17824;16806,22543;13655,57143;24684,68152;35713,71298;44641,68676;50418,62385;53569,52425;54620,41940" o:connectangles="0,0,0,0,0,0,0,0,0,0,0,0,0,0,0,0,0,0,0,0,0,0,0,0,0,0,0,0,0,0,0,0,0,0,0,0,0,0,0,0,0,0,0,0,0,0,0,0,0"/>
                  <o:lock v:ext="edit" verticies="t"/>
                </v:shape>
                <v:shape id="Freeform 361" o:spid="_x0000_s1381" style="position:absolute;left:9080;top:4302;width:762;height:841;visibility:visible;mso-wrap-style:square;v-text-anchor:top" coordsize="144,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MB48QA&#10;AADcAAAADwAAAGRycy9kb3ducmV2LnhtbESPQWsCMRSE74X+h/AKvdVED2vZGkUERfBSrdjrY/NM&#10;Fjcv6ybq2l/fCIUeh5n5hpnMet+IK3WxDqxhOFAgiKtgarYa9l/Lt3cQMSEbbAKThjtFmE2fnyZY&#10;mnDjLV13yYoM4ViiBpdSW0oZK0ce4yC0xNk7hs5jyrKz0nR4y3DfyJFShfRYc15w2NLCUXXaXbyG&#10;cHbKrtTm3prvkV39xM388zDW+vWln3+ASNSn//Bfe200jIsCHmfyEZDT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DAePEAAAA3AAAAA8AAAAAAAAAAAAAAAAAmAIAAGRycy9k&#10;b3ducmV2LnhtbFBLBQYAAAAABAAEAPUAAACJAwAAAAA=&#10;" path="m144,78r-1,17l140,111r-5,14l126,136r-10,10l103,153r-15,5l71,159,53,158,40,153,27,147r-9,-9l9,127,4,114,,99,,80,,64,4,48,10,35,19,23,29,13,41,7,56,2,74,,90,2r15,3l117,11r10,10l135,32r5,14l143,61r1,17xm116,80r,-12l114,58,111,47r-4,-7l101,32,94,27,84,24,73,23r-11,l52,26r-7,5l39,39r-5,7l30,57,29,67,27,79r2,11l30,101r2,10l37,120r5,7l51,132r8,4l72,137r11,-1l91,132r9,-5l106,121r5,-9l114,103r2,-12l116,80xe" fillcolor="black" stroked="f">
                  <v:path arrowok="t" o:connecttype="custom" o:connectlocs="75671,50271;71438,66146;61383,77259;46567,83609;28046,83609;14287,77788;4763,67205;0,52388;0,33867;5292,18521;15346,6879;29633,1058;47625,1058;61912,5821;71438,16933;75671,32279;61383,42334;60325,30692;56621,21167;49742,14288;38629,12171;27517,13758;20638,20638;15875,30163;14287,41804;15875,53446;19579,63500;26987,69850;38100,72496;48154,69850;56092,64030;60325,54504;61383,42334" o:connectangles="0,0,0,0,0,0,0,0,0,0,0,0,0,0,0,0,0,0,0,0,0,0,0,0,0,0,0,0,0,0,0,0,0"/>
                  <o:lock v:ext="edit" verticies="t"/>
                </v:shape>
                <v:shape id="Freeform 362" o:spid="_x0000_s1382" style="position:absolute;left:10048;top:4302;width:699;height:1127;visibility:visible;mso-wrap-style:square;v-text-anchor:top" coordsize="132,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CKcMA&#10;AADcAAAADwAAAGRycy9kb3ducmV2LnhtbESPT4vCMBTE78J+h/AWvGmqgl26RlkWFfHmn4U9Pptn&#10;U2xeShO1+umNIHgcZuY3zGTW2kpcqPGlYwWDfgKCOHe65ELBfrfofYHwAVlj5ZgU3MjDbPrRmWCm&#10;3ZU3dNmGQkQI+wwVmBDqTEqfG7Lo+64mjt7RNRZDlE0hdYPXCLeVHCbJWFosOS4YrOnXUH7anq0C&#10;Wt8Py9H+MLin//PaBuPn6V+uVPez/fkGEagN7/CrvdIK0nEKzzPxCMjp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CKcMAAADcAAAADwAAAAAAAAAAAAAAAACYAgAAZHJzL2Rv&#10;d25yZXYueG1sUEsFBgAAAAAEAAQA9QAAAIgDAAAAAA==&#10;" path="m132,78r,17l128,111r-5,15l116,137r-9,10l96,153r-12,5l70,159r-6,l58,158r-5,-2l47,153r-5,-2l37,147r-5,-5l26,137r,71l26,210r,1l24,212r-1,1l22,213r-2,l16,215r-4,l8,215,6,213r-2,l2,213,1,212,,211r,-1l,208,,8,,7,,5,1,4r1,l4,3r2,l8,3r3,l15,3r1,l18,3r2,1l21,4r1,1l22,7r,1l22,27r7,-7l36,15r6,-5l48,7,54,4,60,2,66,r8,l89,2r12,5l111,13r7,10l125,35r4,12l132,62r,16xm105,80r,-11l102,59r-1,-9l97,41,92,34,86,27,79,24,69,23r-5,1l59,25r-5,1l48,30r-5,4l38,39r-6,4l26,51r,58l37,121r10,9l57,135r11,1l76,136r8,-5l91,126r5,-7l100,110r2,-10l103,90r2,-10xe" fillcolor="black" stroked="f">
                  <v:path arrowok="t" o:connecttype="custom" o:connectlocs="69850,49803;65087,66055;56621,77064;44450,82831;33867,83355;28046,81782;22225,79161;16933,74443;13758,109043;13758,110616;12171,111665;10583,111665;6350,112713;3175,111665;1058,111665;0,110616;0,109043;0,3670;529,2097;2117,1573;4233,1573;7937,1573;9525,1573;11113,2097;11642,3670;11642,14155;19050,7864;25400,3670;31750,1048;39158,0;53446,3670;62442,12058;68263,24640;69850,40891;55562,36173;53446,26212;48683,17824;41804,12582;33867,12582;28575,13630;22754,17824;16933,22543;13758,57143;24871,68152;35983,71298;44450,68676;50800,62385;53975,52425;55562,41940" o:connectangles="0,0,0,0,0,0,0,0,0,0,0,0,0,0,0,0,0,0,0,0,0,0,0,0,0,0,0,0,0,0,0,0,0,0,0,0,0,0,0,0,0,0,0,0,0,0,0,0,0"/>
                  <o:lock v:ext="edit" verticies="t"/>
                </v:shape>
                <v:shape id="Freeform 363" o:spid="_x0000_s1383" style="position:absolute;left:10969;top:4302;width:445;height:825;visibility:visible;mso-wrap-style:square;v-text-anchor:top" coordsize="84,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8lRcMA&#10;AADcAAAADwAAAGRycy9kb3ducmV2LnhtbESPwU7DMAyG70h7h8iTuLGUCg1Ulk1oUGkcV+BuNaYt&#10;JE6XhLXw9PiAxNH6/X/+vNnN3qkzxTQENnC9KkARt8EO3Bl4famv7kCljGzRBSYD35Rgt11cbLCy&#10;YeIjnZvcKYFwqtBAn/NYaZ3anjymVRiJJXsP0WOWMXbaRpwE7p0ui2KtPQ4sF3ocad9T+9l8edF4&#10;unEfp7Iuj83z9BZd/XhI9Y8xl8v54R5Upjn/L/+1D9bA7Vps5RkhgN7+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18lRcMAAADcAAAADwAAAAAAAAAAAAAAAACYAgAAZHJzL2Rv&#10;d25yZXYueG1sUEsFBgAAAAAEAAQA9QAAAIgDAAAAAA==&#10;" path="m84,16r,4l84,23r,2l84,26r-1,1l83,29r-1,1l80,30r-1,l77,29,75,27r-2,l70,26r-2,l64,25r-2,l57,25r-4,2l50,29r-4,3l41,36r-4,6l32,48r-6,9l26,152r,1l26,154r-1,l24,156r-2,l20,157r-4,l13,157r-4,l6,157,4,156r-1,l2,154r-2,l,153r,-1l,8,,7,,5,2,4r1,l4,3r2,l9,3r2,l15,3r3,l20,3r1,1l22,4r2,1l24,7r,1l24,29r6,-9l35,14,40,9,45,7,50,3,54,2,58,r5,l66,r2,l70,r3,2l77,2r2,1l80,4r2,l83,5r,2l84,7r,1l84,9r,2l84,14r,2xe" fillcolor="black" stroked="f">
                  <v:path arrowok="t" o:connecttype="custom" o:connectlocs="44450,10516;44450,13145;43921,14196;43392,15774;41804,15774;39688,14196;37042,13671;33867,13145;30162,13145;26458,15248;21696,18929;16933,25238;13758,79921;13758,80973;12700,82024;10583,82550;6879,82550;3175,82550;1588,82024;0,80973;0,79921;0,3681;1058,2103;2117,1577;4763,1577;7937,1577;10583,1577;11642,2103;12700,3681;12700,15248;18521,7361;23813,3681;28575,1052;33338,0;35983,0;38629,1052;41804,1577;43392,2103;43921,3681;44450,4206;44450,5784;44450,8413" o:connectangles="0,0,0,0,0,0,0,0,0,0,0,0,0,0,0,0,0,0,0,0,0,0,0,0,0,0,0,0,0,0,0,0,0,0,0,0,0,0,0,0,0,0"/>
                </v:shape>
                <v:shape id="Freeform 364" o:spid="_x0000_s1384" style="position:absolute;left:11493;top:4302;width:762;height:841;visibility:visible;mso-wrap-style:square;v-text-anchor:top" coordsize="144,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yVkcQA&#10;AADcAAAADwAAAGRycy9kb3ducmV2LnhtbESPQWsCMRSE7wX/Q3iCt25SD9pujSJCRfBStbTXx+Y1&#10;Wbp5WTeprv31RhB6HGbmG2a26H0jTtTFOrCGp0KBIK6Cqdlq+Di8PT6DiAnZYBOYNFwowmI+eJhh&#10;acKZd3TaJysyhGOJGlxKbSllrBx5jEVoibP3HTqPKcvOStPhOcN9I8dKTaTHmvOCw5ZWjqqf/a/X&#10;EI5O2bXaXlrzNbbrv7hdvn9OtR4N++UriER9+g/f2xujYTp5gduZfATk/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clZHEAAAA3AAAAA8AAAAAAAAAAAAAAAAAmAIAAGRycy9k&#10;b3ducmV2LnhtbFBLBQYAAAAABAAEAPUAAACJAwAAAAA=&#10;" path="m144,78r-1,17l139,111r-5,14l126,136r-10,10l102,153r-15,5l70,159,53,158,39,153,27,147,17,138,9,127,4,114,,99,,80,,64,4,48,10,35,17,23,28,13,41,7,55,2,73,,90,2r14,3l117,11r9,10l134,32r5,14l143,61r1,17xm116,80r,-12l113,58,111,47r-4,-7l101,32,94,27,84,24,71,23r-11,l52,26r-8,5l38,39r-5,7l30,57,27,67r,12l27,90r3,11l32,111r5,9l42,127r9,5l59,136r12,1l83,136r8,-4l100,127r6,-6l111,112r2,-9l116,91r,-11xe" fillcolor="black" stroked="f">
                  <v:path arrowok="t" o:connecttype="custom" o:connectlocs="75671,50271;70908,66146;61383,77259;46038,83609;28046,83609;14287,77788;4763,67205;0,52388;0,33867;5292,18521;14817,6879;29104,1058;47625,1058;61912,5821;70908,16933;75671,32279;61383,42334;59796,30692;56621,21167;49742,14288;37571,12171;27517,13758;20108,20638;15875,30163;14287,41804;15875,53446;19579,63500;26987,69850;37571,72496;48154,69850;56092,64030;59796,54504;61383,42334" o:connectangles="0,0,0,0,0,0,0,0,0,0,0,0,0,0,0,0,0,0,0,0,0,0,0,0,0,0,0,0,0,0,0,0,0"/>
                  <o:lock v:ext="edit" verticies="t"/>
                </v:shape>
                <v:shape id="Freeform 365" o:spid="_x0000_s1385" style="position:absolute;left:12366;top:4095;width:492;height:1032;visibility:visible;mso-wrap-style:square;v-text-anchor:top" coordsize="93,1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SA9MEA&#10;AADcAAAADwAAAGRycy9kb3ducmV2LnhtbERPy0oDMRTdF/yHcAU3xWaU0pGxaRGl2K1tsS6vk+sk&#10;OLkZkszDvzeLQpeH815vJ9eKgUK0nhU8LAoQxLXXlhsFp+Pu/glETMgaW8+k4I8ibDc3szVW2o/8&#10;QcMhNSKHcKxQgUmpq6SMtSGHceE74sz9+OAwZRgaqQOOOdy18rEoVtKh5dxgsKNXQ/XvoXcKPvv3&#10;/vRl7Hkng/1+my+H8TyXSt3dTi/PIBJN6Sq+uPdaQVnm+flMPgJy8w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TEgPTBAAAA3AAAAA8AAAAAAAAAAAAAAAAAmAIAAGRycy9kb3du&#10;cmV2LnhtbFBLBQYAAAAABAAEAPUAAACGAwAAAAA=&#10;" path="m93,178r,5l93,185r-1,3l91,190r-1,1l87,193r-2,l81,194r-2,1l75,195r-4,l68,195r-11,l48,193r-7,-4l34,184r-3,-8l27,168,26,158,24,147r,-85l5,62r-3,l1,60,,57,,51,,48,,46,,45,1,44,2,41r,l4,41,5,40r19,l24,7,26,5r,-1l26,3r2,l29,2r3,l34,r4,l42,r2,2l47,2r2,1l50,3r,1l52,5r,2l52,40r37,l90,41r1,l92,41r,3l93,45r,1l93,48r,3l93,57r-1,3l91,62r-2,l52,62r,81l53,157r2,8l61,172r10,1l75,173r4,l81,172r3,-2l86,170r1,-1l89,169r1,-1l91,169r1,l92,169r,1l93,172r,1l93,175r,3xe" fillcolor="black" stroked="f">
                  <v:path arrowok="t" o:connecttype="custom" o:connectlocs="49213,96838;48684,99484;47625,101071;44980,102130;41805,103188;37571,103188;30163,103188;21696,100013;16404,93134;13758,83609;12700,32808;1058,32808;0,30163;0,25400;0,23813;1058,21696;2117,21696;12700,21167;13758,2646;13758,1588;15346,1058;17992,0;22225,0;24871,1058;26459,1588;27517,2646;27517,21167;47625,21696;48684,21696;49213,23813;49213,25400;49213,30163;48155,32808;27517,32808;28046,83080;32279,91017;39688,91546;42863,91017;45509,89959;47096,89430;48155,89430;48684,89430;49213,91017;49213,92605" o:connectangles="0,0,0,0,0,0,0,0,0,0,0,0,0,0,0,0,0,0,0,0,0,0,0,0,0,0,0,0,0,0,0,0,0,0,0,0,0,0,0,0,0,0,0,0"/>
                </v:shape>
                <v:shape id="Freeform 366" o:spid="_x0000_s1386" style="position:absolute;left:12985;top:4302;width:699;height:841;visibility:visible;mso-wrap-style:square;v-text-anchor:top" coordsize="132,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19MsUA&#10;AADcAAAADwAAAGRycy9kb3ducmV2LnhtbESPzW7CMBCE75V4B2uReisOHEoVMIi/qhzaA4ED3Fb2&#10;EkfE6yg2EN6+rlSJ42hmvtFM552rxY3aUHlWMBxkIIi1NxWXCg77z7cPECEiG6w9k4IHBZjPei9T&#10;zI2/845uRSxFgnDIUYGNscmlDNqSwzDwDXHyzr51GJNsS2lavCe4q+Uoy96lw4rTgsWGVpb0pbg6&#10;BaP1Wp+Wmx+9+P56OLstvO6qo1Kv/W4xARGpi8/wf3trFIzHQ/g7k46An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TX0yxQAAANwAAAAPAAAAAAAAAAAAAAAAAJgCAABkcnMv&#10;ZG93bnJldi54bWxQSwUGAAAAAAQABAD1AAAAigMAAAAA&#10;" path="m132,73r,6l129,83r-4,1l122,85r-95,l28,96r1,10l33,116r5,7l44,130r9,3l61,137r13,l84,137r8,-1l100,133r6,-1l112,130r4,-2l119,127r3,-1l123,127r,l124,127r1,1l125,130r,2l125,135r,2l125,138r,3l125,142r,1l125,144r-1,2l124,146r-1,1l122,148r-4,3l113,152r-6,2l100,156r-9,1l81,159r-10,l54,158,41,154,28,148,18,139,10,128,4,115,,99,,80,,62,4,47,10,32,18,21,28,13,41,7,53,2,69,,85,2,97,5r11,6l117,20r7,10l128,42r4,13l132,68r,5xm106,66r,-10l101,39,96,32,91,27,76,21r-8,l58,21r-8,4l43,29r-5,6l33,41r-2,7l28,57r-1,9l106,66xe" fillcolor="black" stroked="f">
                  <v:path arrowok="t" o:connecttype="custom" o:connectlocs="69850,41804;66146,44450;14287,44979;15346,56092;20108,65088;28046,70380;39158,72496;48683,71967;56092,69850;61383,67734;64558,66675;65087,67205;66146,67734;66146,69850;66146,72496;66146,74613;66146,75671;65617,77259;65087,77788;62442,79905;56621,81492;48154,83080;37571,84138;21696,81492;9525,73555;2117,60855;0,42334;2117,24871;9525,11113;21696,3704;36513,0;51329,2646;61912,10583;67733,22225;69850,35984;56092,34925;53446,20638;48154,14288;35983,11113;26458,13229;20108,18521;16404,25400;14287,34925" o:connectangles="0,0,0,0,0,0,0,0,0,0,0,0,0,0,0,0,0,0,0,0,0,0,0,0,0,0,0,0,0,0,0,0,0,0,0,0,0,0,0,0,0,0,0"/>
                  <o:lock v:ext="edit" verticies="t"/>
                </v:shape>
                <v:shape id="Freeform 367" o:spid="_x0000_s1387" style="position:absolute;left:13874;top:3984;width:175;height:1143;visibility:visible;mso-wrap-style:square;v-text-anchor:top" coordsize="32,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QoHMUA&#10;AADcAAAADwAAAGRycy9kb3ducmV2LnhtbESPT2uDQBTE74F+h+UVcotrc6jRuAlSKPTSQEz/5Phw&#10;X1TqvhV3q+bbZwOFHoeZ+Q2T72fTiZEG11pW8BTFIIgrq1uuFXycXlcbEM4ja+wsk4IrOdjvHhY5&#10;ZtpOfKSx9LUIEHYZKmi87zMpXdWQQRfZnjh4FzsY9EEOtdQDTgFuOrmO42dpsOWw0GBPLw1VP+Wv&#10;UVAV31f3fiimsT1f0vQzJeu+DkotH+diC8LT7P/Df+03rSBJ1nA/E46A3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BCgcxQAAANwAAAAPAAAAAAAAAAAAAAAAAJgCAABkcnMv&#10;ZG93bnJldi54bWxQSwUGAAAAAAQABAD1AAAAigMAAAAA&#10;" path="m29,210r,1l28,212r,l26,214r-2,l22,215r-2,l16,215r-4,l10,215,7,214r-2,l4,212r,l2,211r,-1l2,66r,-1l4,63r,-1l5,62,7,61r3,l12,61r4,l20,61r2,l24,61r2,1l28,62r,1l29,65r,1l29,210xm32,16r,9l28,30r-4,2l16,32r-9,l2,30,,25,,16,,9,2,4,7,2,16,r8,2l28,4r4,5l32,16xe" fillcolor="black" stroked="f">
                  <v:path arrowok="t" o:connecttype="custom" o:connectlocs="15826,111642;15826,112173;15280,112705;15280,112705;14189,113768;13097,113768;12006,114300;10914,114300;8732,114300;6549,114300;5457,114300;3820,113768;2729,113768;2183,112705;2183,112705;1091,112173;1091,111642;1091,35087;1091,34556;2183,33493;2183,32961;2729,32961;3820,32429;5457,32429;6549,32429;8732,32429;10914,32429;12006,32429;13097,32429;14189,32961;15280,32961;15280,33493;15826,34556;15826,35087;15826,111642;17463,8506;17463,13291;15280,15949;13097,17012;8732,17012;3820,17012;1091,15949;0,13291;0,8506;0,4785;1091,2127;3820,1063;8732,0;13097,1063;15280,2127;17463,4785;17463,8506" o:connectangles="0,0,0,0,0,0,0,0,0,0,0,0,0,0,0,0,0,0,0,0,0,0,0,0,0,0,0,0,0,0,0,0,0,0,0,0,0,0,0,0,0,0,0,0,0,0,0,0,0,0,0,0"/>
                  <o:lock v:ext="edit" verticies="t"/>
                </v:shape>
                <v:shape id="Freeform 368" o:spid="_x0000_s1388" style="position:absolute;left:14303;top:4302;width:651;height:825;visibility:visible;mso-wrap-style:square;v-text-anchor:top" coordsize="124,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CXpcQA&#10;AADcAAAADwAAAGRycy9kb3ducmV2LnhtbESPT2vCQBTE70K/w/IEL1I3TaSR6Cq2kFK8aYvnR/aZ&#10;BLNvQ3bzx2/fLRR6HGbmN8zuMJlGDNS52rKCl1UEgriwuuZSwfdX/rwB4TyyxsYyKXiQg8P+abbD&#10;TNuRzzRcfCkChF2GCirv20xKV1Rk0K1sSxy8m+0M+iC7UuoOxwA3jYyj6FUarDksVNjSe0XF/dIb&#10;BVMf4bAuzmW8pOMbfVyT/JQmSi3m03ELwtPk/8N/7U+tIE0T+D0TjoD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rgl6XEAAAA3AAAAA8AAAAAAAAAAAAAAAAAmAIAAGRycy9k&#10;b3ducmV2LnhtbFBLBQYAAAAABAAEAPUAAACJAwAAAAA=&#10;" path="m124,152r-1,1l123,154r-1,l120,156r-1,l117,157r-3,l111,157r-4,l104,157r-2,-1l99,156r-1,-2l98,154r-1,-1l97,152r,-85l97,56,96,47,93,40,90,35,86,30,80,26,74,24r-8,l56,25,46,30r-9,9l26,51r,101l26,153r,1l24,154r-1,2l22,156r-3,1l16,157r-4,l8,157r-2,l3,156r-1,l1,154r-1,l,153r,-1l,8,,7,,5,1,4r1,l3,3r3,l8,3r3,l14,3r3,l19,3r2,1l22,4r1,1l23,7r,1l23,26,35,14,48,7,60,2,72,,86,2,96,5r10,5l112,19r6,8l120,37r3,13l124,64r,88xe" fillcolor="black" stroked="f">
                  <v:path arrowok="t" o:connecttype="custom" o:connectlocs="64563,80447;64038,80973;62463,82024;59839,82550;56165,82550;53540,82024;51441,80973;50916,80447;50916,35228;50391,24712;47241,18403;41992,13671;34644,12619;24146,15774;13647,26816;13647,80447;12598,80973;11548,82024;8398,82550;4199,82550;1575,82024;525,80973;0,80447;0,4206;0,2629;1050,2103;3149,1577;5774,1577;8923,1577;11023,2103;12073,2629;12073,4206;18372,7361;31494,1052;45142,1052;55640,5258;61939,14196;64563,26290;65088,79921" o:connectangles="0,0,0,0,0,0,0,0,0,0,0,0,0,0,0,0,0,0,0,0,0,0,0,0,0,0,0,0,0,0,0,0,0,0,0,0,0,0,0"/>
                </v:shape>
                <v:shape id="Freeform 369" o:spid="_x0000_s1389" style="position:absolute;left:15160;top:4302;width:699;height:841;visibility:visible;mso-wrap-style:square;v-text-anchor:top" coordsize="133,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gs/MUA&#10;AADcAAAADwAAAGRycy9kb3ducmV2LnhtbESP0WrCQBRE3wX/YblC33RTW2Mb3QRpkdqXirYfcMle&#10;k9Ds3bC71eTvu4Lg4zAzZ5h10ZtWnMn5xrKCx1kCgri0uuFKwc/3dvoCwgdkja1lUjCQhyIfj9aY&#10;aXvhA52PoRIRwj5DBXUIXSalL2sy6Ge2I47eyTqDIUpXSe3wEuGmlfMkSaXBhuNCjR291VT+Hv+M&#10;gvR90Dv5NTxt9uXr9qNNP+eNWyj1MOk3KxCB+nAP39o7rWC5fIbrmXgEZP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OCz8xQAAANwAAAAPAAAAAAAAAAAAAAAAAJgCAABkcnMv&#10;ZG93bnJldi54bWxQSwUGAAAAAAQABAD1AAAAigMAAAAA&#10;" path="m133,73r-1,6l130,83r-3,1l122,85r-93,l29,96r2,10l33,116r5,7l45,130r8,3l63,137r12,l85,137r9,-1l101,133r6,-1l112,130r5,-2l120,127r2,-1l123,127r2,l126,127r,1l126,130r1,2l127,135r,2l127,138r,3l127,142r-1,1l126,144r,2l125,146r-2,1l122,148r-4,3l114,152r-7,2l100,156r-9,1l83,159r-10,l56,158,41,154,29,148,19,139,10,128,5,115,1,99,,80,1,62,5,47,10,32,19,21,29,13,41,7,54,2,69,,85,2,99,5r11,6l118,20r7,10l130,42r2,13l133,68r,5xm106,66r,-10l101,39,98,32,91,27,78,21r-10,l59,21r-8,4l45,29r-7,6l35,41r-4,7l29,57r,9l106,66xe" fillcolor="black" stroked="f">
                  <v:path arrowok="t" o:connecttype="custom" o:connectlocs="69325,41804;66699,44450;15230,44979;16281,56092;19957,65088;27835,70380;39389,72496;49368,71967;56195,69850;61447,67734;64073,66675;65648,67205;66174,67734;66699,69850;66699,72496;66699,74613;66174,75671;66174,77259;64598,77788;61972,79905;56195,81492;47792,83080;38339,84138;21533,81492;9979,73555;2626,60855;0,42334;2626,24871;9979,11113;21533,3704;36238,0;51994,2646;61972,10583;68274,22225;69850,35984;55670,34925;53044,20638;47792,14288;35713,11113;26785,13229;19957,18521;16281,25400;15230,34925" o:connectangles="0,0,0,0,0,0,0,0,0,0,0,0,0,0,0,0,0,0,0,0,0,0,0,0,0,0,0,0,0,0,0,0,0,0,0,0,0,0,0,0,0,0,0"/>
                  <o:lock v:ext="edit" verticies="t"/>
                </v:shape>
                <v:shape id="Freeform 370" o:spid="_x0000_s1390" style="position:absolute;left:16081;top:4302;width:1127;height:825;visibility:visible;mso-wrap-style:square;v-text-anchor:top" coordsize="213,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pUc8QA&#10;AADcAAAADwAAAGRycy9kb3ducmV2LnhtbESP0YrCMBRE3xf8h3AFXxZN3cVaqlFcQfBFZNUPuDTX&#10;ttjc1CbW6tdvBGEfh5k5w8yXnalES40rLSsYjyIQxJnVJecKTsfNMAHhPLLGyjIpeJCD5aL3McdU&#10;2zv/UnvwuQgQdikqKLyvUyldVpBBN7I1cfDOtjHog2xyqRu8B7ip5FcUxdJgyWGhwJrWBWWXw80o&#10;mJzcd/JMjrfH6rr+jNud/CHeKzXod6sZCE+d/w+/21utYDqdwOtMOAJ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KVHPEAAAA3AAAAA8AAAAAAAAAAAAAAAAAmAIAAGRycy9k&#10;b3ducmV2LnhtbFBLBQYAAAAABAAEAPUAAACJAwAAAAA=&#10;" path="m213,152r,1l213,154r-1,l211,156r-2,l207,157r-3,l201,157r-4,l193,157r-2,-1l190,156r-2,-2l187,154r,-1l187,152r,-88l187,56r-2,-9l183,40r-3,-5l176,30r-5,-4l165,24r-6,l149,25r-9,5l130,39,119,51r,101l119,153r,1l118,154r-1,2l116,156r-3,1l110,157r-4,l103,157r-3,l97,156r-1,l95,154r-1,l94,153r,-1l94,64,92,56,91,47,90,40,86,35,82,30,77,26,71,24r-7,l55,25,45,30r-8,9l26,51r,101l26,153r,1l25,154r-2,2l22,156r-2,1l16,157r-4,l9,157r-3,l4,156r-2,l1,154r-1,l,153r,-1l,8,,7,,5,,4r2,l4,3r2,l9,3r2,l15,3r2,l20,3r1,1l22,4r,1l23,7r,1l23,26,36,14,47,7,58,2,70,r9,l86,3r8,2l98,8r5,5l108,18r4,5l114,29r8,-8l128,15r6,-5l140,7r6,-3l153,2,158,r6,l177,2r10,3l196,10r7,9l208,27r3,10l213,48r,13l213,152xe" fillcolor="black" stroked="f">
                  <v:path arrowok="t" o:connecttype="custom" o:connectlocs="112713,80447;112184,80973;110596,82024;107950,82550;104246,82550;101071,82024;99484,80973;98955,80447;98955,33651;97896,24712;95250,18403;90488,13671;84138,12619;74084,15774;62971,26816;62971,80447;62442,80973;61384,82024;58209,82550;54504,82550;51329,82024;50271,80973;49742,80447;49742,33651;48154,24712;45509,18403;40746,13671;33867,12619;23813,15774;13758,26816;13758,80447;13229,80973;11642,82024;8467,82550;4763,82550;2117,82024;529,80973;0,80447;0,4206;0,2629;1058,2103;3175,1577;5821,1577;8996,1577;11113,2103;11642,2629;12171,4206;19050,7361;30692,1052;41804,0;49742,2629;54504,6835;59267,12093;64559,11042;70909,5258;77259,2103;83609,0;93663,1052;103717,5258;110067,14196;112713,25238;112713,79921" o:connectangles="0,0,0,0,0,0,0,0,0,0,0,0,0,0,0,0,0,0,0,0,0,0,0,0,0,0,0,0,0,0,0,0,0,0,0,0,0,0,0,0,0,0,0,0,0,0,0,0,0,0,0,0,0,0,0,0,0,0,0,0,0,0"/>
                </v:shape>
                <v:shape id="Freeform 371" o:spid="_x0000_s1391" style="position:absolute;left:17446;top:3984;width:175;height:1143;visibility:visible;mso-wrap-style:square;v-text-anchor:top" coordsize="33,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0gjsUA&#10;AADcAAAADwAAAGRycy9kb3ducmV2LnhtbESPzYvCMBTE78L+D+Et7E1TxY9SjaKCsIc9+LGweHs0&#10;z6bYvNQmave/N4LgcZiZ3zCzRWsrcaPGl44V9HsJCOLc6ZILBb+HTTcF4QOyxsoxKfgnD4v5R2eG&#10;mXZ33tFtHwoRIewzVGBCqDMpfW7Iou+5mjh6J9dYDFE2hdQN3iPcVnKQJGNpseS4YLCmtaH8vL9a&#10;BeetP65G6TG06XBtTn9D3Fx/Lkp9fbbLKYhAbXiHX+1vrWAyGcPzTDwCc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DSCOxQAAANwAAAAPAAAAAAAAAAAAAAAAAJgCAABkcnMv&#10;ZG93bnJldi54bWxQSwUGAAAAAAQABAD1AAAAigMAAAAA&#10;" path="m29,210r,1l29,212r-1,l27,214r-2,l23,215r-4,l16,215r-4,l9,215,7,214r-1,l4,212r-1,l3,211r,-1l3,66r,-1l3,63,4,62r2,l7,61r2,l12,61r4,l19,61r4,l25,61r2,1l28,62r1,1l29,65r,1l29,210xm33,16r-1,9l29,30r-5,2l16,32r-9,l3,30,,25,,16,,9,3,4,8,2,16,r8,2l29,4r3,5l33,16xe" fillcolor="black" stroked="f">
                  <v:path arrowok="t" o:connecttype="custom" o:connectlocs="15346,111642;15346,112173;15346,112705;14817,112705;14288,113768;13230,113768;12171,114300;10054,114300;8467,114300;6350,114300;4763,114300;3704,113768;3175,113768;2117,112705;1588,112705;1588,112173;1588,111642;1588,35087;1588,34556;1588,33493;2117,32961;3175,32961;3704,32429;4763,32429;6350,32429;8467,32429;10054,32429;12171,32429;13230,32429;14288,32961;14817,32961;15346,33493;15346,34556;15346,35087;15346,111642;17463,8506;16934,13291;15346,15949;12700,17012;8467,17012;3704,17012;1588,15949;0,13291;0,8506;0,4785;1588,2127;4233,1063;8467,0;12700,1063;15346,2127;16934,4785;17463,8506" o:connectangles="0,0,0,0,0,0,0,0,0,0,0,0,0,0,0,0,0,0,0,0,0,0,0,0,0,0,0,0,0,0,0,0,0,0,0,0,0,0,0,0,0,0,0,0,0,0,0,0,0,0,0,0"/>
                  <o:lock v:ext="edit" verticies="t"/>
                </v:shape>
                <v:shape id="Freeform 372" o:spid="_x0000_s1392" style="position:absolute;left:17811;top:4302;width:619;height:841;visibility:visible;mso-wrap-style:square;v-text-anchor:top" coordsize="118,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0EUsQA&#10;AADcAAAADwAAAGRycy9kb3ducmV2LnhtbESPzWrDMBCE74W8g9hAbo0cH+LiRA4lP5Bb2rS01421&#10;tkytlbEUx+nTV4VCj8PMfMOsN6NtxUC9bxwrWMwTEMSl0w3XCt7fDo9PIHxA1tg6JgV38rApJg9r&#10;zLW78SsN51CLCGGfowITQpdL6UtDFv3cdcTRq1xvMUTZ11L3eItw28o0SZbSYsNxwWBHW0Pl1/lq&#10;Fexl9RKy8cN4R5942u3S7+GSKjWbjs8rEIHG8B/+ax+1gizL4PdMPAKy+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NBFLEAAAA3AAAAA8AAAAAAAAAAAAAAAAAmAIAAGRycy9k&#10;b3ducmV2LnhtbFBLBQYAAAAABAAEAPUAAACJAwAAAAA=&#10;" path="m118,152r,2l117,154r-2,2l113,157r-3,l107,157r-4,l101,157r-3,-1l97,154r-1,l96,152r,-15l86,147r-11,6l62,158r-12,1l39,158,29,156r-9,-3l13,147,7,141,3,133,1,125,,115,1,104,4,94r7,-9l19,79,29,73,41,71,56,68,72,67r20,l92,56r,-9l91,41,88,35,85,30,80,26,75,24,67,23,59,21,49,23r-8,1l34,26r-6,4l22,32r-4,3l14,36r-2,1l11,36r-2,l9,35,8,34,7,32r,-1l7,29r,-3l7,23r,-3l8,18,9,15r4,-1l18,11,23,8,29,5,36,4,45,2,52,r9,l76,,88,4,98,8r7,6l112,21r3,10l118,42r,13l118,152xm92,87r-22,l59,87r-9,1l43,90r-7,4l33,98r-4,5l27,107r,7l28,125r6,7l41,137r13,1l64,137r9,-4l82,127,92,116r,-29xe" fillcolor="black" stroked="f">
                  <v:path arrowok="t" o:connecttype="custom" o:connectlocs="61913,81492;60339,82550;57716,83080;54043,83080;51419,82550;50370,81492;50370,72496;39351,80963;26234,84138;15216,82550;6821,77788;1574,70380;0,60855;2099,49742;9969,41804;21512,37571;37777,35454;48271,29634;47746,21696;44598,15875;39351,12700;30956,11113;21512,12700;14691,15875;9444,18521;6296,19579;4722,19050;4197,17992;3673,16404;3673,13758;3673,10583;4722,7938;9444,5821;15216,2646;23611,1058;32006,0;46172,2117;55092,7408;60339,16404;61913,29104;48271,46038;30956,46038;22562,47625;17315,51859;14167,56621;14691,66146;21512,72496;33580,72496;43024,67205;48271,46038" o:connectangles="0,0,0,0,0,0,0,0,0,0,0,0,0,0,0,0,0,0,0,0,0,0,0,0,0,0,0,0,0,0,0,0,0,0,0,0,0,0,0,0,0,0,0,0,0,0,0,0,0,0"/>
                  <o:lock v:ext="edit" verticies="t"/>
                </v:shape>
                <v:rect id="Rectangle 373" o:spid="_x0000_s1393" style="position:absolute;left:1952;top:6651;width:429;height: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bursMA&#10;AADcAAAADwAAAGRycy9kb3ducmV2LnhtbERPu27CMBTdkfoP1q3EBk4RzzQGlUpILJWAdoDtEt8m&#10;UeLr1DaQ8vV4qNTx6LyzVWcacSXnK8sKXoYJCOLc6ooLBV+fm8EchA/IGhvLpOCXPKyWT70MU21v&#10;vKfrIRQihrBPUUEZQptK6fOSDPqhbYkj922dwRChK6R2eIvhppGjJJlKgxXHhhJbei8prw8Xo2C9&#10;mK9/dmP+uO/PJzodz/Vk5BKl+s/d2yuIQF34F/+5t1rBbBbXxjPxCM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JbursMAAADcAAAADwAAAAAAAAAAAAAAAACYAgAAZHJzL2Rv&#10;d25yZXYueG1sUEsFBgAAAAAEAAQA9QAAAIgDAAAAAA==&#10;" fillcolor="black" stroked="f"/>
                <v:shape id="Freeform 374" o:spid="_x0000_s1394" style="position:absolute;left:3206;top:6508;width:858;height:826;visibility:visible;mso-wrap-style:square;v-text-anchor:top" coordsize="164,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IsscA&#10;AADcAAAADwAAAGRycy9kb3ducmV2LnhtbESPT2sCMRTE7wW/Q3iFXopmbcHVrVFEK3jw4j/0+Ni8&#10;7i7dvKxJqls/fVMQPA4z8xtmPG1NLS7kfGVZQb+XgCDOra64ULDfLbtDED4ga6wtk4Jf8jCddJ7G&#10;mGl75Q1dtqEQEcI+QwVlCE0mpc9LMuh7tiGO3pd1BkOUrpDa4TXCTS3fkmQgDVYcF0psaF5S/r39&#10;MQpWn6/18rbYDdaump/Oaf94Wx/elXp5bmcfIAK14RG+t1daQZqO4P9MPAJy8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PyiLLHAAAA3AAAAA8AAAAAAAAAAAAAAAAAmAIAAGRy&#10;cy9kb3ducmV2LnhtbFBLBQYAAAAABAAEAPUAAACMAwAAAAA=&#10;" path="m164,142r,5l164,150r-1,2l163,154r-1,1l159,155r-1,1l154,156r-2,1l149,157r-3,l143,157r-6,l131,156r-5,-1l121,151r-4,-4l114,141r-3,-6l110,126r-4,7l103,139r-7,6l90,149r-6,5l77,156r-8,1l61,158,45,157,32,152r-9,-7l14,135,8,124,4,110,2,97,,81,2,62,4,46,9,33,16,22,26,12,37,5,50,1,66,,76,r8,3l93,7r7,5l106,19r5,9l116,38r1,12l120,39r2,-9l124,23r,-6l125,11r,-4l126,5r,-2l127,3r,l128,2r2,l131,2r2,l136,2r2,l142,2r2,l147,2r1,1l149,3r2,2l151,6r,1l151,9r,5l149,21r-1,6l146,34r-2,9l142,51r-2,9l137,70r-2,7l132,86r-2,7l130,105r1,10l132,123r3,5l137,131r4,3l143,135r4,l149,135r3,l154,134r3,l158,134r1,-1l161,133r1,l163,133r,l163,134r1,l164,135r,2l164,140r,2xm103,77r,-13l99,53,96,41,92,34,85,28,79,24,73,22r-7,l56,22r-8,5l41,32r-5,7l32,48r-2,9l29,67,27,77r2,11l30,99r1,10l35,118r5,7l46,131r7,4l63,136r10,-1l80,131r8,-5l93,119r5,-7l100,102r3,-11l103,78r,-1xe" fillcolor="black" stroked="f">
                  <v:path arrowok="t" o:connecttype="custom" o:connectlocs="85725,78370;84680,80983;80498,81505;76316,82028;68475,81505;61157,76803;57498,65831;50180,75758;40249,81505;23522,82028;7318,70533;1045,50679;2091,24034;13591,6270;34499,0;48612,3657;58021,14629;62726,20376;64816,8882;65862,2612;66385,1567;68475,1045;72134,1045;76839,1045;78930,2612;78930,4702;77362,14107;74225,26646;70566,40230;67953,54859;70566,66876;74748,70533;79452,70533;82589,70011;84680,69488;85202,70011;85725,71578;53839,40230;50180,21421;41294,12539;29272,11494;18818,20376;15159,35005;15681,51724;20909,65309;32931,71056;45999,65831;52271,53292;53839,40230" o:connectangles="0,0,0,0,0,0,0,0,0,0,0,0,0,0,0,0,0,0,0,0,0,0,0,0,0,0,0,0,0,0,0,0,0,0,0,0,0,0,0,0,0,0,0,0,0,0,0,0,0"/>
                  <o:lock v:ext="edit" verticies="t"/>
                </v:shape>
                <v:shape id="Freeform 375" o:spid="_x0000_s1395" style="position:absolute;left:4175;top:6826;width:412;height:127;visibility:visible;mso-wrap-style:square;v-text-anchor:top" coordsize="79,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hQKsAA&#10;AADcAAAADwAAAGRycy9kb3ducmV2LnhtbERPz2uDMBS+D/Y/hFfYbY2WsRXXKDJW6XGzHez4MG8q&#10;NS9iMk3/++ZQ6PHj+70rghnETJPrLStI1wkI4sbqnlsFp+P+eQvCeWSNg2VScCEHRf74sMNM24W/&#10;aa59K2IIuwwVdN6PmZSu6cigW9uROHJ/djLoI5xaqSdcYrgZ5CZJXqXBnmNDhyN9dNSc63+jYPnC&#10;Wm7ST/p52Ze/x4sMVFVBqadVKN9BeAr+Lr65D1rB2zbOj2fiEZD5F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rhQKsAAAADcAAAADwAAAAAAAAAAAAAAAACYAgAAZHJzL2Rvd25y&#10;ZXYueG1sUEsFBgAAAAAEAAQA9QAAAIUDAAAAAA==&#10;" path="m79,11r-2,7l76,20r-1,3l72,23,6,23r-3,l1,20,,18,,11,,7,1,3,3,2,6,,72,r2,2l75,2r1,l76,3r1,2l77,7r2,2l79,11xe" fillcolor="black" stroked="f">
                  <v:path arrowok="t" o:connecttype="custom" o:connectlocs="41275,6074;40230,9939;39708,11043;39185,12700;37618,12700;3135,12700;1567,12700;522,11043;0,9939;0,6074;0,3865;522,1657;1567,1104;3135,0;37618,0;38663,1104;39185,1104;39708,1104;39708,1657;40230,2761;40230,3865;41275,4970;41275,6074" o:connectangles="0,0,0,0,0,0,0,0,0,0,0,0,0,0,0,0,0,0,0,0,0,0,0"/>
                </v:shape>
                <v:shape id="Freeform 376" o:spid="_x0000_s1396" style="position:absolute;left:4651;top:6223;width:825;height:1111;visibility:visible;mso-wrap-style:square;v-text-anchor:top" coordsize="155,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oWI8YA&#10;AADcAAAADwAAAGRycy9kb3ducmV2LnhtbESPzWrDMBCE74W8g9hAb43sHFrjRAkhP+BDqanbB1is&#10;9Q+xVo6l2G6fvioUehxm5htmu59NJ0YaXGtZQbyKQBCXVrdcK/j8uDwlIJxH1thZJgVf5GC/Wzxs&#10;MdV24ncaC1+LAGGXooLG+z6V0pUNGXQr2xMHr7KDQR/kUEs94BTgppPrKHqWBlsOCw32dGyovBZ3&#10;o6Cas7jP89fCxpdTfvuuzuvqLVLqcTkfNiA8zf4//NfOtIKXJIbfM+EIyN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CoWI8YAAADcAAAADwAAAAAAAAAAAAAAAACYAgAAZHJz&#10;L2Rvd25yZXYueG1sUEsFBgAAAAAEAAQA9QAAAIsDAAAAAA==&#10;" path="m155,11r,4l155,17r-1,1l154,21r-1,l152,22r-2,1l149,23r-58,l91,203r,1l90,206r,l89,207r-3,l84,207r-3,1l78,208r-4,l70,207r-2,l67,207r-2,-1l64,206r,-2l64,203,64,23,5,23r-1,l3,22,1,21r,l,18,,17,,15,,11,,8,,6,,4,1,2,1,1,3,,4,,5,,149,r1,l152,r1,1l154,2r,2l155,6r,2l155,11xe" fillcolor="black" stroked="f">
                  <v:path arrowok="t" o:connecttype="custom" o:connectlocs="82550,5877;82550,8014;82550,9082;82017,9617;82017,11219;81485,11219;80952,11754;79887,12288;79355,12288;48465,12288;48465,108454;48465,108988;47932,110056;47932,110056;47400,110591;45802,110591;44737,110591;43139,111125;41541,111125;39411,111125;37281,110591;36215,110591;35683,110591;34618,110056;34085,110056;34085,108988;34085,108454;34085,12288;2663,12288;2130,12288;1598,11754;533,11219;533,11219;0,9617;0,9082;0,8014;0,5877;0,4274;0,3206;0,2137;533,1069;533,534;1598,0;2130,0;2663,0;79355,0;79887,0;80952,0;81485,534;82017,1069;82017,2137;82550,3206;82550,4274;82550,5877" o:connectangles="0,0,0,0,0,0,0,0,0,0,0,0,0,0,0,0,0,0,0,0,0,0,0,0,0,0,0,0,0,0,0,0,0,0,0,0,0,0,0,0,0,0,0,0,0,0,0,0,0,0,0,0,0,0"/>
                </v:shape>
                <v:shape id="Freeform 377" o:spid="_x0000_s1397" style="position:absolute;left:5524;top:6223;width:826;height:1111;visibility:visible;mso-wrap-style:square;v-text-anchor:top" coordsize="155,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iIVMYA&#10;AADcAAAADwAAAGRycy9kb3ducmV2LnhtbESP3WrCQBSE7wu+w3IE7+omubASXYOoAS9KQ9M+wCF7&#10;8oPZszG7atqn7xYKvRxm5htmm02mF3caXWdZQbyMQBBXVnfcKPj8yJ/XIJxH1thbJgVf5CDbzZ62&#10;mGr74He6l74RAcIuRQWt90MqpataMuiWdiAOXm1Hgz7IsZF6xEeAm14mUbSSBjsOCy0OdGipupQ3&#10;o6CezvFQFK+ljfNjcf2uT0n9Fim1mE/7DQhPk/8P/7XPWsHLOoHfM+EIyN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PiIVMYAAADcAAAADwAAAAAAAAAAAAAAAACYAgAAZHJz&#10;L2Rvd25yZXYueG1sUEsFBgAAAAAEAAQA9QAAAIsDAAAAAA==&#10;" path="m155,11r,4l154,17r,1l153,21r,l152,22r-2,1l149,23r-58,l91,203r,1l90,206r,l88,207r-2,l84,207r-3,1l78,208r-4,l70,207r-2,l67,207r-2,-1l64,206r-1,-2l63,203,63,23,5,23r-1,l3,22,1,21r,l,18,,17,,15,,11,,8,,6,,4,1,2,1,1,3,,4,,5,,149,r1,l152,r1,1l153,2r1,2l154,6r1,2l155,11xe" fillcolor="black" stroked="f">
                  <v:path arrowok="t" o:connecttype="custom" o:connectlocs="82550,5877;82550,8014;82017,9082;82017,9617;81485,11219;81485,11219;80952,11754;79887,12288;79355,12288;48465,12288;48465,108454;48465,108988;47932,110056;47932,110056;46867,110591;45802,110591;44737,110591;43139,111125;41541,111125;39411,111125;37281,110591;36215,110591;35683,110591;34618,110056;34085,110056;33553,108988;33553,108454;33553,12288;2663,12288;2130,12288;1598,11754;533,11219;533,11219;0,9617;0,9082;0,8014;0,5877;0,4274;0,3206;0,2137;533,1069;533,534;1598,0;2130,0;2663,0;79355,0;79887,0;80952,0;81485,534;81485,1069;82017,2137;82017,3206;82550,4274;82550,5877" o:connectangles="0,0,0,0,0,0,0,0,0,0,0,0,0,0,0,0,0,0,0,0,0,0,0,0,0,0,0,0,0,0,0,0,0,0,0,0,0,0,0,0,0,0,0,0,0,0,0,0,0,0,0,0,0,0"/>
                </v:shape>
                <v:shape id="Freeform 378" o:spid="_x0000_s1398" style="position:absolute;left:6508;top:6223;width:683;height:1111;visibility:visible;mso-wrap-style:square;v-text-anchor:top" coordsize="128,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CJZcYA&#10;AADcAAAADwAAAGRycy9kb3ducmV2LnhtbESPQU8CMRSE7yT8h+aZeDHQRSOSlUKIAiF6UfDg8bl9&#10;bhe2r5u2sMu/tyQmHCcz801mOu9sLU7kQ+VYwWiYgSAunK64VPC1Ww0mIEJE1lg7JgVnCjCf9XtT&#10;zLVr+ZNO21iKBOGQowITY5NLGQpDFsPQNcTJ+3XeYkzSl1J7bBPc1vI+y8bSYsVpwWBDL4aKw/Zo&#10;FbR32fvb48fejF5/1t/j1TJ4xqDU7U23eAYRqYvX8H97oxU8TR7gciYdATn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TCJZcYAAADcAAAADwAAAAAAAAAAAAAAAACYAgAAZHJz&#10;L2Rvd25yZXYueG1sUEsFBgAAAAAEAAQA9QAAAIsDAAAAAA==&#10;" path="m128,60r-1,15l123,89r-6,11l108,109r-11,9l85,123r-15,4l52,128r-24,l28,203r,1l27,206r-1,l24,207r-1,l21,207r-4,1l13,208r-3,l7,207r-2,l4,207,1,206r,l,204r,-1l,11,1,6,4,2,7,r4,l55,r8,l69,r6,1l82,2r9,3l100,10r8,5l114,22r7,7l124,39r3,10l128,60xm98,63r,-13l93,42,89,33,82,28,75,24,68,23,60,22r-7,l28,22r,84l53,106r11,-1l74,102r7,-4l87,93r5,-6l96,80r2,-9l98,63xe" fillcolor="black" stroked="f">
                  <v:path arrowok="t" o:connecttype="custom" o:connectlocs="67730,40069;62397,53425;51731,63042;37331,67850;14933,68385;14933,108988;13866,110056;12266,110591;9066,111125;5333,111125;2667,110591;533,110056;0,108988;0,5877;2133,1069;5866,0;33598,0;39998,534;48531,2671;57597,8014;64530,15493;67730,26178;52264,33658;49597,22439;43731,14959;36265,12288;28265,11754;14933,56631;34132,56097;43198,52357;49064,46480;52264,37932" o:connectangles="0,0,0,0,0,0,0,0,0,0,0,0,0,0,0,0,0,0,0,0,0,0,0,0,0,0,0,0,0,0,0,0"/>
                  <o:lock v:ext="edit" verticies="t"/>
                </v:shape>
                <v:rect id="Rectangle 379" o:spid="_x0000_s1399" style="position:absolute;left:1952;top:8858;width:429;height: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6UjMcA&#10;AADcAAAADwAAAGRycy9kb3ducmV2LnhtbESPQWvCQBSE74L/YXmF3symom1MXUWFQi8FtT3o7Zl9&#10;TYLZt3F3q7G/3hUKPQ4z8w0znXemEWdyvras4ClJQRAXVtdcKvj6fBtkIHxA1thYJgVX8jCf9XtT&#10;zLW98IbO21CKCGGfo4IqhDaX0hcVGfSJbYmj922dwRClK6V2eIlw08hhmj5LgzXHhQpbWlVUHLc/&#10;RsFyki1P6xF//G4Oe9rvDsfx0KVKPT50i1cQgbrwH/5rv2sFL9kI7mfiEZC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QOlIzHAAAA3AAAAA8AAAAAAAAAAAAAAAAAmAIAAGRy&#10;cy9kb3ducmV2LnhtbFBLBQYAAAAABAAEAPUAAACMAwAAAAA=&#10;" fillcolor="black" stroked="f"/>
                <v:shape id="Freeform 380" o:spid="_x0000_s1400" style="position:absolute;left:3206;top:8413;width:794;height:1127;visibility:visible;mso-wrap-style:square;v-text-anchor:top" coordsize="151,2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DNtsQA&#10;AADcAAAADwAAAGRycy9kb3ducmV2LnhtbESP3YrCMBSE7wXfIRzBO03V9YeuUfyhoIIXuvsAh+bY&#10;dm1OShO1+/ZGELwcZuYbZr5sTCnuVLvCsoJBPwJBnFpdcKbg9yfpzUA4j6yxtEwK/snBctFuzTHW&#10;9sEnup99JgKEXYwKcu+rWEqX5mTQ9W1FHLyLrQ36IOtM6hofAW5KOYyiiTRYcFjIsaJNTun1fDMK&#10;/g7ryZebHi+StqvhSPPYJcleqW6nWX2D8NT4T/jd3mkF09kYXmfCEZCL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QzbbEAAAA3AAAAA8AAAAAAAAAAAAAAAAAmAIAAGRycy9k&#10;b3ducmV2LnhtbFBLBQYAAAAABAAEAPUAAACJAwAAAAA=&#10;" path="m151,181r,3l151,186r,2l151,190r-2,1l149,192r-1,2l147,195r-3,1l141,200r-6,2l127,206r-7,3l110,211r-10,2l89,213,69,212,52,207,36,199,24,186,14,173,7,154,2,135,,110,2,85,7,64,15,45,26,30,39,16,55,8,72,2,92,r8,2l109,3r8,1l125,7r7,2l138,13r5,3l146,19r1,1l148,21r1,2l149,24r,2l149,27r2,3l151,32r,4l149,39r,1l149,42r-1,1l147,45r,l146,45r-3,l140,42r-5,-3l128,35r-6,-4l114,29,104,25r-12,l78,26,67,30,56,37,47,47,40,58,35,73,31,89r-1,20l31,127r4,16l40,158r7,11l56,178r10,6l78,189r15,l104,189r10,-3l122,183r8,-4l136,175r5,-2l144,170r3,-1l148,169r1,1l149,170r2,2l151,173r,2l151,178r,3xe" fillcolor="black" stroked="f">
                  <v:path arrowok="t" o:connecttype="custom" o:connectlocs="79375,97367;79375,99484;78324,101071;77798,102659;75695,103717;70964,106892;63079,110596;52566,112713;36271,112184;18924,105305;7359,91546;1051,71438;1051,44979;7885,23813;20501,8467;37848,1058;52566,1058;61502,2117;69387,4763;75170,8467;77272,10583;78324,12171;78324,13758;79375,15875;79375,19050;78324,21167;77798,22754;77272,23813;75170,23813;70964,20638;64131,16404;54669,13229;41002,13758;29437,19579;21026,30692;16296,47096;16296,67204;21026,83609;29437,94192;41002,100013;54669,100013;64131,96838;71490,92605;75695,89959;77798,89430;78324,89959;79375,91546;79375,94192" o:connectangles="0,0,0,0,0,0,0,0,0,0,0,0,0,0,0,0,0,0,0,0,0,0,0,0,0,0,0,0,0,0,0,0,0,0,0,0,0,0,0,0,0,0,0,0,0,0,0,0"/>
                </v:shape>
                <v:shape id="Freeform 381" o:spid="_x0000_s1401" style="position:absolute;left:4079;top:8429;width:778;height:1096;visibility:visible;mso-wrap-style:square;v-text-anchor:top" coordsize="149,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jX8IA&#10;AADcAAAADwAAAGRycy9kb3ducmV2LnhtbESPzYrCQBCE7wu+w9CCt3WihyhZR9kVIh79e4Am0yZx&#10;Mz0h02r06R1hYY9FVX1FLVa9a9SNulB7NjAZJ6CIC29rLg2cjvnnHFQQZIuNZzLwoACr5eBjgZn1&#10;d97T7SClihAOGRqoRNpM61BU5DCMfUscvbPvHEqUXalth/cId42eJkmqHdYcFypsaV1R8Xu4OgP2&#10;55I+dpcirSXfTGbn/Cmb9mjMaNh/f4ES6uU//NfeWgOzeQrvM/EI6O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XCNfwgAAANwAAAAPAAAAAAAAAAAAAAAAAJgCAABkcnMvZG93&#10;bnJldi54bWxQSwUGAAAAAAQABAD1AAAAhwMAAAAA&#10;" path="m89,127r,77l89,206r-1,l88,207r-3,1l84,208r-2,l79,209r-3,l72,209r-4,-1l66,208r-2,l62,207r,-1l61,206r,-2l61,127,3,10,,7,,5,,2,,1,3,,5,,9,r5,l19,r2,l24,r2,1l28,1r1,1l30,4r1,1l60,65r3,9l67,82r5,10l76,101r,l79,92r4,-8l88,74r4,-9l120,5r1,-1l121,2r1,-1l124,1,126,r3,l131,r4,l141,r4,l147,r2,1l149,2r,3l149,7r-2,3l89,127xe" fillcolor="black" stroked="f">
                  <v:path arrowok="t" o:connecttype="custom" o:connectlocs="46464,106917;45942,107966;44376,109014;42810,109014;39677,109538;35501,109014;33412,109014;32368,107966;31846,106917;1566,5241;0,2621;0,524;2610,0;7309,0;10963,0;13574,524;15140,1048;16184,2621;32890,38784;37589,48218;39677,52935;43332,44025;48030,34067;63170,2096;63692,524;65780,0;68391,0;73611,0;76744,0;77788,1048;77788,3669;46464,66561" o:connectangles="0,0,0,0,0,0,0,0,0,0,0,0,0,0,0,0,0,0,0,0,0,0,0,0,0,0,0,0,0,0,0,0"/>
                </v:shape>
                <v:shape id="Freeform 382" o:spid="_x0000_s1402" style="position:absolute;left:5048;top:8429;width:667;height:1096;visibility:visible;mso-wrap-style:square;v-text-anchor:top" coordsize="128,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nVPMUA&#10;AADcAAAADwAAAGRycy9kb3ducmV2LnhtbESPQWvCQBSE70L/w/IKvemmCkZSVwmC4q0YBfH2zL4m&#10;odm3Mbvqtr/eLRQ8DjPzDTNfBtOKG/WusazgfZSAIC6tbrhScNivhzMQziNrbC2Tgh9ysFy8DOaY&#10;aXvnHd0KX4kIYZehgtr7LpPSlTUZdCPbEUfvy/YGfZR9JXWP9wg3rRwnyVQabDgu1NjRqqbyu7ga&#10;BcX5FNbn42SV5r+bPIz9dnf5tEq9vYb8A4Sn4J/h//ZWK0hnKfydiUdAL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dU8xQAAANwAAAAPAAAAAAAAAAAAAAAAAJgCAABkcnMv&#10;ZG93bnJldi54bWxQSwUGAAAAAAQABAD1AAAAigMAAAAA&#10;" path="m128,61r-1,15l123,90r-6,11l108,111r-11,8l85,124r-15,4l51,129r-23,l28,204r,2l27,206r-1,1l24,208r-1,l21,208r-4,1l13,209r-3,l7,208r-2,l3,208,1,207r,-1l,206r,-2l,12,1,6,3,4,7,1,11,,55,r8,1l69,1r6,1l82,4r9,2l99,11r9,5l114,23r6,8l124,39r3,11l128,61xm98,64r,-12l93,42,88,34,82,29,75,26,67,24,60,23r-7,l28,23r,84l53,107r11,-1l74,103r7,-3l87,95r5,-6l96,81r2,-8l98,64xe" fillcolor="black" stroked="f">
                  <v:path arrowok="t" o:connecttype="custom" o:connectlocs="66154,39832;60945,52935;50527,62369;36463,67085;14585,67610;14585,107966;13543,108490;11981,109014;8855,109538;5209,109538;2604,109014;521,108490;0,107966;0,6289;1563,2096;5730,0;32817,524;39067,1048;47402,3145;56257,8386;62508,16247;66154,26205;51048,33543;48444,22012;42714,15199;34900,12579;27608,12054;14585,56079;33338,55555;42193,52411;47923,46645;51048,38260" o:connectangles="0,0,0,0,0,0,0,0,0,0,0,0,0,0,0,0,0,0,0,0,0,0,0,0,0,0,0,0,0,0,0,0"/>
                  <o:lock v:ext="edit" verticies="t"/>
                </v:shape>
                <v:shape id="Freeform 383" o:spid="_x0000_s1403" style="position:absolute;left:5842;top:8429;width:777;height:1096;visibility:visible;mso-wrap-style:square;v-text-anchor:top" coordsize="149,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wmXsEA&#10;AADcAAAADwAAAGRycy9kb3ducmV2LnhtbERPTYvCMBC9L/gfwgheFk1XoZVqFFkR9barXryNzdgW&#10;m0ltoq3/3hwW9vh43/NlZyrxpMaVlhV8jSIQxJnVJecKTsfNcArCeWSNlWVS8CIHy0XvY46pti3/&#10;0vPgcxFC2KWooPC+TqV0WUEG3cjWxIG72sagD7DJpW6wDeGmkuMoiqXBkkNDgTV9F5TdDg+jYKv3&#10;t88q/rmbpI0v5+1knZBbKzXod6sZCE+d/xf/uXdaQTINa8OZcATk4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rcJl7BAAAA3AAAAA8AAAAAAAAAAAAAAAAAmAIAAGRycy9kb3du&#10;cmV2LnhtbFBLBQYAAAAABAAEAPUAAACGAwAAAAA=&#10;" path="m149,149r,5l148,157r-1,3l143,160r-24,l119,204r,2l119,207r-1,l117,208r-1,l113,208r-3,1l106,209r-4,l100,208r-3,l96,208r-1,-1l94,207r,-1l94,204r,-44l7,160r-1,l5,160,2,159r,-2l1,156,,154r,-3l,148r,-3l,143r,-3l1,138r,-1l2,134r2,-1l4,130,79,5,80,4,81,2,83,1r2,l87,r4,l95,r5,l105,r3,l112,r3,1l117,1r1,1l119,4r,1l119,138r24,l145,138r3,2l149,144r,5xm94,23r-2,l26,138r68,l94,23xe" fillcolor="black" stroked="f">
                  <v:path arrowok="t" o:connecttype="custom" o:connectlocs="77788,80712;76744,83857;62126,83857;62126,107966;61604,108490;60560,109014;57427,109538;53251,109538;50641,109014;49596,108490;49074,107966;49074,83857;3132,83857;1044,83333;522,81760;0,79140;0,75995;0,73375;522,71802;2088,69706;41243,2621;42287,1048;44376,524;47508,0;52207,0;56383,0;60038,524;61604,1048;62126,2621;74656,72327;77266,73375;77788,78092;48030,12054;49074,72327" o:connectangles="0,0,0,0,0,0,0,0,0,0,0,0,0,0,0,0,0,0,0,0,0,0,0,0,0,0,0,0,0,0,0,0,0,0"/>
                  <o:lock v:ext="edit" verticies="t"/>
                </v:shape>
                <v:shape id="Freeform 384" o:spid="_x0000_s1404" style="position:absolute;left:6826;top:8429;width:571;height:1096;visibility:visible;mso-wrap-style:square;v-text-anchor:top" coordsize="109,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84MQA&#10;AADcAAAADwAAAGRycy9kb3ducmV2LnhtbESPT4vCMBTE74LfITzBm6b2sGo1ii4syt78d/D2aJ5t&#10;tXnpNrF2v70RBI/DzPyGmS9bU4qGaldYVjAaRiCIU6sLzhQcDz+DCQjnkTWWlknBPzlYLrqdOSba&#10;PnhHzd5nIkDYJagg975KpHRpTgbd0FbEwbvY2qAPss6krvER4KaUcRR9SYMFh4UcK/rOKb3t70aB&#10;lO3mHu/OzXi9ik/XK/9uotOfUv1eu5qB8NT6T/jd3moF48kUXmfCEZCL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m3vODEAAAA3AAAAA8AAAAAAAAAAAAAAAAAmAIAAGRycy9k&#10;b3ducmV2LnhtbFBLBQYAAAAABAAEAPUAAACJAwAAAAA=&#10;" path="m109,12r,3l109,17r,3l107,21r-1,1l105,23r,l104,23r-77,l27,95r72,l100,95r1,l102,96r2,1l104,98r1,3l105,102r,4l105,108r,3l104,113r,1l102,116r-1,1l100,117r-1,l27,117r,87l27,204r,2l26,207r-1,1l22,208r-2,l17,209r-3,l10,209,8,208r-4,l3,208,1,207,,206r,-2l,204,,12,,6,3,4,6,1,10,r94,l105,1r,l106,2r1,2l109,5r,2l109,10r,2xe" fillcolor="black" stroked="f">
                  <v:path arrowok="t" o:connecttype="custom" o:connectlocs="57150,6289;57150,7862;57150,8910;57150,10482;56101,11006;55577,11530;55053,12054;55053,12054;54528,12054;14156,12054;14156,49790;51907,49790;52431,49790;52956,49790;53480,50314;54528,50838;54528,51362;55053,52935;55053,53459;55053,55555;55053,56603;55053,58176;54528,59224;54528,59748;53480,60796;52956,61320;52431,61320;51907,61320;14156,61320;14156,106917;14156,106917;14156,107966;13632,108490;13108,109014;11535,109014;10486,109014;8913,109538;7340,109538;5243,109538;4194,109014;2097,109014;1573,109014;524,108490;0,107966;0,106917;0,106917;0,6289;0,3145;1573,2096;3146,524;5243,0;54528,0;55053,524;55053,524;55577,1048;56101,2096;57150,2621;57150,3669;57150,5241;57150,6289" o:connectangles="0,0,0,0,0,0,0,0,0,0,0,0,0,0,0,0,0,0,0,0,0,0,0,0,0,0,0,0,0,0,0,0,0,0,0,0,0,0,0,0,0,0,0,0,0,0,0,0,0,0,0,0,0,0,0,0,0,0,0,0"/>
                </v:shape>
                <v:shape id="Freeform 385" o:spid="_x0000_s1405" style="position:absolute;left:7572;top:8413;width:683;height:1112;visibility:visible;mso-wrap-style:square;v-text-anchor:top" coordsize="129,2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sWWMEA&#10;AADcAAAADwAAAGRycy9kb3ducmV2LnhtbERPy2oCMRTdC/2HcAvuNFMFnU6NUnwhBSlVu79MbmcG&#10;JzchiTr+vVkUXB7Oe7boTCuu5ENjWcHbMANBXFrdcKXgdNwMchAhImtsLZOCOwVYzF96Myy0vfEP&#10;XQ+xEimEQ4EK6hhdIWUoazIYhtYRJ+7PeoMxQV9J7fGWwk0rR1k2kQYbTg01OlrWVJ4PF6PguN+u&#10;tn7nv1w1br6Xv26dn8qzUv3X7vMDRKQuPsX/7p1WMH1P89OZdATk/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7LFljBAAAA3AAAAA8AAAAAAAAAAAAAAAAAmAIAAGRycy9kb3du&#10;cmV2LnhtbFBLBQYAAAAABAAEAPUAAACGAwAAAAA=&#10;" path="m129,199r,3l129,204r-1,2l128,209r-1,1l125,210r-1,1l123,211,8,211r-2,l5,211,2,210,1,209,,207r,-2l,202r,-3l,196r,-2l,191r1,-2l1,188r1,-3l4,184r2,-3l45,138,59,125,69,112r7,-11l81,92,85,82r2,-9l89,66r,-8l89,52,86,46,84,40,80,35,75,30,69,27,63,25r-9,l45,25r-8,2l29,30r-6,4l18,36r-5,4l10,41,7,42r,l6,41r-1,l5,40,4,37r,-1l4,32r,-2l4,27r,-2l4,24r,-1l5,21r,-1l6,19,7,18r3,-3l15,13r5,-3l26,7,33,4,42,3,50,,60,,74,2,86,5,97,9r8,7l112,24r4,10l119,43r,12l119,64r-1,10l116,84r-5,11l105,108,93,121,82,136,65,153,33,188r90,l124,188r1,1l127,189r1,1l128,192r1,2l129,196r,3xe" fillcolor="black" stroked="f">
                  <v:path arrowok="t" o:connecttype="custom" o:connectlocs="68263,106385;67734,108492;67205,110598;65617,111125;4233,111125;2646,111125;529,110072;0,107965;0,104805;0,102172;529,99539;1058,97432;3175,95325;31221,65832;40217,53193;44979,43186;47096,34759;47096,27386;44450,21066;39688,15800;33338,13166;23813,13166;15346,15800;9525,18960;5292,21593;3704,22120;2646,21593;2117,19486;2117,16853;2117,14220;2117,12640;2646,11060;3175,10007;5292,7900;10583,5267;17463,2107;26459,0;39159,1053;51330,4740;59267,12640;62971,22646;62971,33706;61384,44239;55563,56879;43392,71626;17463,99012;65617,99012;67205,99539;67734,101118;68263,103225" o:connectangles="0,0,0,0,0,0,0,0,0,0,0,0,0,0,0,0,0,0,0,0,0,0,0,0,0,0,0,0,0,0,0,0,0,0,0,0,0,0,0,0,0,0,0,0,0,0,0,0,0,0"/>
                </v:shape>
                <v:shape id="Freeform 386" o:spid="_x0000_s1406" style="position:absolute;left:10033;top:1381;width:1047;height:1286;visibility:visible;mso-wrap-style:square;v-text-anchor:top" coordsize="199,2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gfM8QA&#10;AADcAAAADwAAAGRycy9kb3ducmV2LnhtbESPzWrCQBSF94LvMNxCd2aiFLXRSRAh2C660EbXt5lr&#10;Epq5EzLTJH37TqHQ5eH8fJx9NplWDNS7xrKCZRSDIC6tbrhSULzniy0I55E1tpZJwTc5yNL5bI+J&#10;tiOfabj4SoQRdgkqqL3vEildWZNBF9mOOHh32xv0QfaV1D2OYdy0chXHa2mw4UCosaNjTeXn5csE&#10;yPF0eEKX3275x9uJZdFd182rUo8P02EHwtPk/8N/7RetYPO8hN8z4QjI9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IHzPEAAAA3AAAAA8AAAAAAAAAAAAAAAAAmAIAAGRycy9k&#10;b3ducmV2LnhtbFBLBQYAAAAABAAEAPUAAACJAwAAAAA=&#10;" path="m199,39r,5l199,49r,4l198,55r-1,2l196,58r-1,1l193,59r-2,-1l186,55r-6,-2l172,49r-9,-4l151,42,139,39,123,38r-16,1l92,44,80,50,69,61,60,73,54,86r-4,16l49,119r1,20l54,155r6,15l69,181r11,9l92,196r14,5l122,202r7,-1l138,199r7,-2l153,194r,-54l108,140r-3,-1l103,137r-2,-7l101,122r,-5l101,113r1,-2l103,108r,-2l105,106r1,-1l108,105r79,l190,105r2,1l195,106r1,2l197,111r1,2l199,116r,3l199,212r,6l197,222r-2,3l190,228r-7,2l175,233r-9,2l158,238r-10,1l138,240r-9,1l119,241,92,240,69,233,48,224,32,209,17,193,9,172,1,150,,123,1,95,9,71,18,49,33,33,50,18,71,9,95,1,122,r15,l149,1r12,3l171,7r9,3l187,13r5,3l196,20r1,2l198,26r1,6l199,39xe" fillcolor="black" stroked="f">
                  <v:path arrowok="t" o:connecttype="custom" o:connectlocs="104775,23477;104775,28279;103722,30413;102669,31480;100563,30946;94771,28279;85821,24010;73185,20809;56336,20809;42121,26678;31590,38950;26325,54423;26325,74165;31590,90705;42121,101376;55810,107246;67919,107246;76344,105111;80556,74698;55283,74165;53177,69363;53177,62427;53704,59225;54230,56557;55810,56024;98457,56024;101089,56557;103195,57624;104248,60292;104775,63494;104775,116316;102669,120051;96351,122719;87400,125387;77923,127521;67919,128588;48439,128054;25272,119517;8951,102977;527,80034;527,50688;9477,26144;26325,9604;50018,534;72132,0;84768,2134;94771,5336;101089,8537;103722,11738;104775,17074" o:connectangles="0,0,0,0,0,0,0,0,0,0,0,0,0,0,0,0,0,0,0,0,0,0,0,0,0,0,0,0,0,0,0,0,0,0,0,0,0,0,0,0,0,0,0,0,0,0,0,0,0,0"/>
                </v:shape>
                <v:shape id="Freeform 387" o:spid="_x0000_s1407" style="position:absolute;left:11271;top:1698;width:841;height:969;visibility:visible;mso-wrap-style:square;v-text-anchor:top" coordsize="159,1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Vh3scA&#10;AADcAAAADwAAAGRycy9kb3ducmV2LnhtbESP0WrCQBRE3wv+w3IFX0Q3irUaXaVUpEKLtdoPuGav&#10;STB7N2TXGP36bkHo4zAzZ5j5sjGFqKlyuWUFg34EgjixOudUwc9h3ZuAcB5ZY2GZFNzIwXLReppj&#10;rO2Vv6ne+1QECLsYFWTel7GULsnIoOvbkjh4J1sZ9EFWqdQVXgPcFHIYRWNpMOewkGFJbxkl5/3F&#10;KLhMJ9t6tHJfn7557t7X78fd4fyhVKfdvM5AeGr8f/jR3mgFL9Mh/J0JR0A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UFYd7HAAAA3AAAAA8AAAAAAAAAAAAAAAAAmAIAAGRy&#10;cy9kb3ducmV2LnhtbFBLBQYAAAAABAAEAPUAAACMAwAAAAA=&#10;" path="m159,85r-1,9l155,98r-5,3l146,102r-99,l47,112r2,9l52,128r5,6l63,141r7,3l80,147r11,l102,147r10,-1l121,143r6,-1l133,139r5,-1l143,136r3,l147,136r1,1l149,137r1,1l150,141r,2l152,147r,3l152,154r-2,4l150,160r,3l150,164r-1,1l149,166r-1,2l146,170r-5,1l136,174r-8,2l120,178r-10,2l99,181r-13,l67,180,49,175,33,169,22,159,12,147,6,132,1,114,,93,1,72,6,53,12,37,22,25,33,14,48,6,64,,83,r19,l117,5r14,8l141,22r8,11l154,47r4,15l159,79r,6xm115,73l113,54,107,43r-5,-6l90,32r-9,l74,32r-7,3l61,38r-5,5l52,49r-3,8l48,64r-1,9l115,73xe" fillcolor="black" stroked="f">
                  <v:path arrowok="t" o:connecttype="custom" o:connectlocs="83609,50292;79375,54037;24871,54572;25929,64737;30163,71692;37042,77042;48154,78647;59267,78112;67205,75972;73025,73832;77259,72762;78317,73297;79375,73832;79375,76507;80434,80252;79375,84533;79375,87208;78846,88278;78317,89883;74613,91488;67734,94163;58209,96303;45509,96838;25929,93628;11642,85068;3175,70622;0,49757;3175,28356;11642,13375;25400,3210;43921,0;61913,2675;74613,11770;81492,25146;84138,42266;60855,39056;56621,23006;47625,17121;39159,17121;32279,20331;27517,26216;25400,34241;60855,39056" o:connectangles="0,0,0,0,0,0,0,0,0,0,0,0,0,0,0,0,0,0,0,0,0,0,0,0,0,0,0,0,0,0,0,0,0,0,0,0,0,0,0,0,0,0,0"/>
                  <o:lock v:ext="edit" verticies="t"/>
                </v:shape>
                <v:shape id="Freeform 388" o:spid="_x0000_s1408" style="position:absolute;left:12303;top:1698;width:825;height:953;visibility:visible;mso-wrap-style:square;v-text-anchor:top" coordsize="154,1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sB4McA&#10;AADcAAAADwAAAGRycy9kb3ducmV2LnhtbESPQWvCQBSE74L/YXmFXopuaqWN0VVKqdCD2EYFr4/s&#10;axLMvk13V037612h4HGYmW+Y2aIzjTiR87VlBY/DBARxYXXNpYLddjlIQfiArLGxTAp+ycNi3u/N&#10;MNP2zDmdNqEUEcI+QwVVCG0mpS8qMuiHtiWO3rd1BkOUrpTa4TnCTSNHSfIsDdYcFyps6a2i4rA5&#10;GgUrpq/P9D0Zjfc/f3Wa5w+rtVsrdX/XvU5BBOrCLfzf/tAKXiZPcD0Tj4Cc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C7AeDHAAAA3AAAAA8AAAAAAAAAAAAAAAAAmAIAAGRy&#10;cy9kb3ducmV2LnhtbFBLBQYAAAAABAAEAPUAAACMAwAAAAA=&#10;" path="m154,171r,2l153,174r-2,1l149,176r-2,2l143,178r-5,l132,178r-6,l121,178r-5,l113,176r-2,-1l110,174r-2,-1l108,171r,-92l108,68r-1,-7l105,54r-3,-5l99,45,94,42,89,40r-8,l73,40r-9,6l55,53,46,64r,107l46,173r-2,1l43,175r-2,1l38,178r-4,l30,178r-7,l17,178r-5,l7,178,5,176,2,175,1,174,,173r,-2l,10,,8,1,6,2,5,5,4r2,l10,3r5,l20,3r6,l30,3r3,1l36,4r1,1l38,6r1,2l39,10r,19l53,15,67,6,80,,95,r16,l123,5r10,6l140,20r8,10l151,42r3,12l154,72r,99xe" fillcolor="black" stroked="f">
                  <v:path arrowok="t" o:connecttype="custom" o:connectlocs="82550,92574;80942,93645;78798,95250;73973,95250;67541,95250;62181,95250;59500,93645;57892,92574;57892,42274;57356,32642;54676,26221;50388,22475;43419,21404;34306,24615;24658,34247;24658,92574;23050,93645;20369,95250;16081,95250;9113,95250;3752,95250;1072,93645;0,92574;0,5351;536,3211;2680,2140;5360,1605;10721,1605;16081,1605;19297,2140;20369,3211;20906,5351;28410,8027;42883,0;59500,0;71293,5886;79334,16053;82550,28896;82550,91504" o:connectangles="0,0,0,0,0,0,0,0,0,0,0,0,0,0,0,0,0,0,0,0,0,0,0,0,0,0,0,0,0,0,0,0,0,0,0,0,0,0,0"/>
                </v:shape>
                <v:shape id="Freeform 389" o:spid="_x0000_s1409" style="position:absolute;left:13319;top:1698;width:825;height:969;visibility:visible;mso-wrap-style:square;v-text-anchor:top" coordsize="157,1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F/aMIA&#10;AADcAAAADwAAAGRycy9kb3ducmV2LnhtbESPS4sCMRCE7wv+h9ALe1k04/oejaLCglef53bSToad&#10;dIZJ1PHfbwTBY1FVX1GzRWNLcaPaF44VdDsJCOLM6YJzBYf9b3sMwgdkjaVjUvAgD4t562OGqXZ3&#10;3tJtF3IRIexTVGBCqFIpfWbIou+4ijh6F1dbDFHWudQ13iPclvInSYbSYsFxwWBFa0PZ3+5qFdDx&#10;TAPumt5qddLDavu9uXKvr9TXZ7OcggjUhHf41d5oBaNJH55n4hGQ8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wX9owgAAANwAAAAPAAAAAAAAAAAAAAAAAJgCAABkcnMvZG93&#10;bnJldi54bWxQSwUGAAAAAAQABAD1AAAAhwMAAAAA&#10;" path="m157,85r,9l154,98r-4,3l144,102r-99,l46,112r2,9l51,128r4,6l61,141r9,3l79,147r11,l101,147r10,-1l119,143r8,-1l133,139r5,-1l141,136r3,l146,136r,1l147,137r2,1l149,141r1,2l150,147r,3l150,154r,4l150,160r-1,3l149,164r-2,1l147,166r-1,2l144,170r-4,1l134,174r-7,2l118,178r-10,2l97,181r-11,l65,180,48,175,33,169,21,159,11,147,5,132,,114,,93,1,72,5,53,12,37,22,25,33,14,46,6,62,,81,r20,l115,5r14,8l140,22r7,11l154,47r3,15l157,79r,6xm113,73r,-19l106,43r-5,-6l88,32r-7,l72,32r-7,3l59,38r-4,5l50,49r-2,8l46,64r-1,9l113,73xe" fillcolor="black" stroked="f">
                  <v:path arrowok="t" o:connecttype="custom" o:connectlocs="82550,50292;78869,54037;23661,54572;25238,64737;28919,71692;36806,77042;47322,78647;58363,78112;66776,75972;72560,73832;75715,72762;76766,73297;78344,73832;78869,76507;78869,80252;78869,84533;78344,87208;77292,88278;76766,89883;73611,91488;66776,94163;56786,96303;45218,96838;25238,93628;11042,85068;2629,70622;0,49757;2629,28356;11568,13375;24187,3210;42589,0;60467,2675;73611,11770;80973,25146;82550,42266;59415,39056;55734,23006;46270,17121;37857,17121;31022,20331;26290,26216;24187,34241;59415,39056" o:connectangles="0,0,0,0,0,0,0,0,0,0,0,0,0,0,0,0,0,0,0,0,0,0,0,0,0,0,0,0,0,0,0,0,0,0,0,0,0,0,0,0,0,0,0"/>
                  <o:lock v:ext="edit" verticies="t"/>
                </v:shape>
                <v:shape id="Freeform 390" o:spid="_x0000_s1410" style="position:absolute;left:14239;top:1349;width:1016;height:1302;visibility:visible;mso-wrap-style:square;v-text-anchor:top" coordsize="192,2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Q+bMUA&#10;AADcAAAADwAAAGRycy9kb3ducmV2LnhtbESPQWsCMRSE74L/ITzBy1KzFart1ii2UCh40kqX3h6b&#10;52Zx87JNom7/vRGEHoeZ+YZZrHrbijP50DhW8DjJQRBXTjdcK9h/fTw8gwgRWWPrmBT8UYDVcjhY&#10;YKHdhbd03sVaJAiHAhWYGLtCylAZshgmriNO3sF5izFJX0vt8ZLgtpXTPJ9Jiw2nBYMdvRuqjruT&#10;VZAF/9NT/V1ldCrfsk25/V13RqnxqF+/gojUx//wvf2pFcxfnuB2Jh0Bub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RD5sxQAAANwAAAAPAAAAAAAAAAAAAAAAAJgCAABkcnMv&#10;ZG93bnJldi54bWxQSwUGAAAAAAQABAD1AAAAigMAAAAA&#10;" path="m174,72r8,l186,76r2,3l188,84r,155l188,241r,1l186,243r-2,1l181,246r-4,l172,246r-6,l160,246r-5,l151,246r-4,-2l146,243r-2,-1l144,241r,-2l144,109r-73,l71,184r,12l75,204r5,6l89,211r4,-1l97,210r2,l102,209r1,-2l105,207r2,-1l108,206r1,l110,207r,l112,210r,1l113,215r,3l113,223r,8l112,234r,4l109,241r-1,2l104,244r-2,2l97,247r-4,l88,248r-5,l78,248r-13,l55,246,45,241r-7,-7l33,227,29,217,27,205,25,191r,-82l6,109,3,108,1,104,,99,,90,,85,,82,1,78r,-2l2,74,3,73,5,72r2,l25,72r,-36l25,34r2,-1l28,31r2,-1l33,29r4,l41,29r7,l55,29r4,l64,29r2,1l69,31r1,2l71,34r,2l71,72r103,xm192,24r,12l187,42r-8,5l166,47r-14,l145,42r-4,-6l140,24r1,-12l145,5,152,r14,l179,r8,5l192,12r,12xm120,72r,xe" fillcolor="black" stroked="f">
                  <v:path arrowok="t" o:connecttype="custom" o:connectlocs="96308,37793;99483,41467;99483,125451;99483,127026;97367,128075;93663,129125;87842,129125;82021,129125;77788,128075;76200,127026;76200,125451;37571,57214;37571,102880;42333,110229;49213,110229;52387,110229;54504,108654;56621,108129;57679,108129;58208,108654;59267,110754;59796,114428;59796,121252;59267,124926;57150,127551;53975,129125;49213,129650;43921,130175;34396,130175;23813,126501;17463,119152;14287,107604;13229,57214;1588,56689;0,51965;0,44616;529,40942;1058,38843;2646,37793;13229,37793;13229,17847;14817,16272;17463,15222;21696,15222;29104,15222;33867,15222;36513,16272;37571,17847;37571,37793;101600,12598;98954,22046;87842,24670;76729,22046;74083,12598;76729,2624;87842,0;98954,2624;101600,12598;63500,37793" o:connectangles="0,0,0,0,0,0,0,0,0,0,0,0,0,0,0,0,0,0,0,0,0,0,0,0,0,0,0,0,0,0,0,0,0,0,0,0,0,0,0,0,0,0,0,0,0,0,0,0,0,0,0,0,0,0,0,0,0,0,0"/>
                  <o:lock v:ext="edit" verticies="t"/>
                </v:shape>
                <v:shape id="Freeform 391" o:spid="_x0000_s1411" style="position:absolute;left:15430;top:1698;width:699;height:969;visibility:visible;mso-wrap-style:square;v-text-anchor:top" coordsize="131,1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X93sQA&#10;AADcAAAADwAAAGRycy9kb3ducmV2LnhtbESPQWvCQBSE7wX/w/KE3uomUqKmrqEUQ3uNiuDtNftM&#10;QrJvQ3Y16b/vFgoeh5n5htlmk+nEnQbXWFYQLyIQxKXVDVcKTsf8ZQ3CeWSNnWVS8EMOst3saYup&#10;tiMXdD/4SgQIuxQV1N73qZSurMmgW9ieOHhXOxj0QQ6V1AOOAW46uYyiRBpsOCzU2NNHTWV7uBkF&#10;SbE/y1M75dekXceby+st//wmpZ7n0/sbCE+Tf4T/219awWqTwN+ZcATk7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F/d7EAAAA3AAAAA8AAAAAAAAAAAAAAAAAmAIAAGRycy9k&#10;b3ducmV2LnhtbFBLBQYAAAAABAAEAPUAAACJAwAAAAA=&#10;" path="m131,146r,3l131,153r,4l131,158r-2,2l129,162r-1,1l127,165r-4,3l119,170r-6,4l107,175r-7,3l92,180r-7,1l76,181,58,180,43,175,30,169,20,158,10,146,5,131,,114,,94,,70,6,52,12,35,22,22,34,13,48,5,63,,80,r7,l95,1r6,2l107,4r6,2l118,9r5,4l126,14r1,2l128,17r1,2l129,21r,3l131,26r,4l131,33r,10l128,48r-1,4l124,53r-3,-1l117,51r-4,-3l110,45r-5,-3l98,40,91,37r-9,l74,37,60,45r-5,6l48,65,46,90r1,12l48,114r4,8l55,130r5,6l66,139r8,4l84,143r8,l100,141r6,-4l111,134r5,-3l119,128r4,-2l126,125r1,l128,126r1,1l129,130r2,2l131,136r,3l131,146xe" fillcolor="black" stroked="f">
                  <v:path arrowok="t" o:connecttype="custom" o:connectlocs="69850,79717;69850,83998;68784,85603;68250,87208;65584,89883;60252,93093;53321,95233;45323,96838;30926,96303;15996,90418;5332,78112;0,60992;0,37451;6398,18726;18129,6955;33592,0;46389,0;53854,1605;60252,3210;65584,6955;67717,8560;68784,10165;68784,12840;69850,16050;69850,23006;67717,27821;64518,27821;60252,25681;55987,22471;48522,19796;39457,19796;29326,27286;24527,48151;25594,60992;29326,69552;35192,74367;44789,76507;53321,75437;59186,71692;63452,68482;67184,66877;68250,67412;68784,69552;69850,72762;69850,78112" o:connectangles="0,0,0,0,0,0,0,0,0,0,0,0,0,0,0,0,0,0,0,0,0,0,0,0,0,0,0,0,0,0,0,0,0,0,0,0,0,0,0,0,0,0,0,0,0"/>
                </v:shape>
                <v:shape id="Freeform 392" o:spid="_x0000_s1412" style="position:absolute;left:16240;top:1698;width:651;height:969;visibility:visible;mso-wrap-style:square;v-text-anchor:top" coordsize="123,1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5iYsUA&#10;AADcAAAADwAAAGRycy9kb3ducmV2LnhtbESPQWsCMRSE7wX/Q3iCt5q1SNXVKFIUe5PaBfX23Dx3&#10;VzcvSxJ1/fdNodDjMDPfMLNFa2pxJ+crywoG/QQEcW51xYWC7Hv9OgbhA7LG2jIpeJKHxbzzMsNU&#10;2wd/0X0XChEh7FNUUIbQpFL6vCSDvm8b4uidrTMYonSF1A4fEW5q+ZYk79JgxXGhxIY+Ssqvu5tR&#10;UBXL2+q0Cpuszmjrjpfhvj0elOp12+UURKA2/If/2p9awWgygt8z8QjI+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zmJixQAAANwAAAAPAAAAAAAAAAAAAAAAAJgCAABkcnMv&#10;ZG93bnJldi54bWxQSwUGAAAAAAQABAD1AAAAigMAAAAA&#10;" path="m123,126r-1,12l118,149r-6,10l103,166r-9,8l81,178r-13,2l53,181r-9,l36,180r-8,-1l22,176r-6,-2l11,173,7,170,5,168,2,165,1,162,,158r,-8l,146r1,-4l1,139r,-2l2,134r2,l5,133r1,l9,134r3,2l16,138r6,3l28,143r6,3l43,148r10,l58,148r5,-1l68,146r3,-3l75,141r3,-4l79,133r,-3l79,123r-4,-3l71,116r-5,-2l62,110r-8,-3l47,105r-8,-3l33,99,26,95,18,90,13,85,9,79,5,72,1,63,1,52,2,41,6,31,11,21r7,-7l28,8,39,4,52,,66,r8,l81,r8,1l95,4r5,1l103,8r4,1l110,10r1,1l112,13r1,1l113,16r,3l113,21r1,3l114,27r,5l113,36r,2l113,41r-1,1l111,43r-1,l108,43r-1,l103,42r-3,-2l95,37,90,36,82,33,76,32r-8,l62,32r-5,1l53,35r-4,2l47,40r-2,2l44,46r,3l44,54r3,4l52,62r5,3l63,68r6,2l76,73r8,2l91,79r6,4l105,88r6,5l116,99r3,7l123,115r,11xe" fillcolor="black" stroked="f">
                  <v:path arrowok="t" o:connecttype="custom" o:connectlocs="64559,73832;59267,85068;49742,93093;35984,96303;23284,96838;14817,95768;8467,93093;3704,90953;1058,88278;0,84533;0,78112;529,74367;1058,71692;2646,71157;4763,71692;8467,73832;14817,76507;22754,79182;30692,79182;35984,78112;39688,75437;41804,71157;41804,65807;37571,62062;32809,58852;24871,56177;17463,52967;9525,48151;4763,42266;529,33706;1058,21936;5821,11235;14817,4280;27517,0;39159,0;47096,535;52917,2675;56621,4815;58738,5885;59796,7490;59796,10165;60325,12840;60325,17121;59796,20331;59267,22471;58209,23006;56621,23006;52917,21401;47625,19261;40217,17121;32809,17121;28046,18726;24871,21401;23284,24611;23284,28891;27517,33171;33338,36381;40217,39056;48155,42266;55563,47081;61384,52967;65088,61527" o:connectangles="0,0,0,0,0,0,0,0,0,0,0,0,0,0,0,0,0,0,0,0,0,0,0,0,0,0,0,0,0,0,0,0,0,0,0,0,0,0,0,0,0,0,0,0,0,0,0,0,0,0,0,0,0,0,0,0,0,0,0,0,0,0"/>
                </v:shape>
                <v:rect id="Rectangle 393" o:spid="_x0000_s1413" style="position:absolute;left:54848;width:26336;height:129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BPIr8A&#10;AADcAAAADwAAAGRycy9kb3ducmV2LnhtbERPTY+CMBC9m+x/aMZkb1rwoC5rIa4JiXoTd+8TOgKR&#10;TgmtwP57ezDx+PK+d9lkWjFQ7xrLCuJlBIK4tLrhSsHvNV9sQTiPrLG1TAr+yUGWfsx2mGg78oWG&#10;wlcihLBLUEHtfZdI6cqaDLql7YgDd7O9QR9gX0nd4xjCTStXUbSWBhsODTV2dKipvBcPo2D/V6x9&#10;nP+c2kGvxvPjGut7lSv1OZ/23yA8Tf4tfrmPWsHmK6wNZ8IRkOk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C0E8ivwAAANwAAAAPAAAAAAAAAAAAAAAAAJgCAABkcnMvZG93bnJl&#10;di54bWxQSwUGAAAAAAQABAD1AAAAhAMAAAAA&#10;" fillcolor="#ededed" strokecolor="#ccc" strokeweight=".2205mm"/>
                <v:shape id="Freeform 394" o:spid="_x0000_s1414" style="position:absolute;left:65341;top:1349;width:1159;height:1270;visibility:visible;mso-wrap-style:square;v-text-anchor:top" coordsize="220,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7EEcMA&#10;AADcAAAADwAAAGRycy9kb3ducmV2LnhtbESPS6vCMBSE94L/IZwL7jS9LtT2GkUE8bUQH6DLQ3Ns&#10;y21OShO1/nsjCC6HmfmGGU8bU4o71a6wrOC3F4EgTq0uOFNwOi66IxDOI2ssLZOCJzmYTtqtMSba&#10;PnhP94PPRICwS1BB7n2VSOnSnAy6nq2Ig3e1tUEfZJ1JXeMjwE0p+1E0kAYLDgs5VjTPKf0/3Eyg&#10;LCM939rN9tpfn097h9bPdhelOj/N7A+Ep8Z/w5/2SisYxjG8z4QjIC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o7EEcMAAADcAAAADwAAAAAAAAAAAAAAAACYAgAAZHJzL2Rv&#10;d25yZXYueG1sUEsFBgAAAAAEAAQA9QAAAIgDAAAAAA==&#10;" path="m220,119r-1,28l214,170r-8,23l192,210r-15,15l156,234r-21,7l108,242,82,241,60,236,42,227,27,214,15,198,6,177,1,152,,122,1,95,7,72,16,51,28,34,44,19,64,9,86,2,113,r25,2l159,8r20,9l193,29r13,16l214,66r5,24l220,119xm171,121r,-17l169,88,165,73,159,62,150,52,140,46,127,41,111,40,95,41,81,46,71,53,63,63,57,76,53,89r-3,15l49,120r1,20l53,154r4,15l63,182r7,9l81,198r13,4l110,204r17,-2l139,196r11,-7l158,179r7,-12l167,153r4,-16l171,121xe" fillcolor="black" stroked="f">
                  <v:path arrowok="t" o:connecttype="custom" o:connectlocs="115361,77145;108513,101285;93237,118079;71113,126475;43195,126475;22124,119128;7901,103909;527,79769;527,49855;8428,26764;23178,9971;45302,1050;72693,1050;94291,8921;108513,23616;115361,47231;90077,63500;89023,46182;83755,32537;73747,24140;58471,20992;42668,24140;33186,33062;27918,46707;25811,62975;27918,80818;33186,95512;42668,103909;57944,107058;73220,102860;83229,93938;87970,80293;90077,63500" o:connectangles="0,0,0,0,0,0,0,0,0,0,0,0,0,0,0,0,0,0,0,0,0,0,0,0,0,0,0,0,0,0,0,0,0"/>
                  <o:lock v:ext="edit" verticies="t"/>
                </v:shape>
                <v:shape id="Freeform 395" o:spid="_x0000_s1415" style="position:absolute;left:66611;top:1460;width:603;height:1159;visibility:visible;mso-wrap-style:square;v-text-anchor:top" coordsize="114,2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NGBMIA&#10;AADcAAAADwAAAGRycy9kb3ducmV2LnhtbERPyWrDMBC9F/IPYgK9lFpKoI1xo5hgaAiEQrYPmFrj&#10;hVojx1Jj9++rQ6HHx9vX+WQ7cafBt441LBIFgrh0puVaw/Xy/pyC8AHZYOeYNPyQh3wze1hjZtzI&#10;J7qfQy1iCPsMNTQh9JmUvmzIok9cTxy5yg0WQ4RDLc2AYwy3nVwq9SotthwbGuypaKj8On9bDfLp&#10;WH9+HMbquHi5pvvDDlWxumn9OJ+2byACTeFf/OfeGw2pivPjmXgE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k0YEwgAAANwAAAAPAAAAAAAAAAAAAAAAAJgCAABkcnMvZG93&#10;bnJldi54bWxQSwUGAAAAAAQABAD1AAAAhwMAAAAA&#10;" path="m114,195r,7l113,207r-1,4l111,213r-3,2l106,216r-4,1l98,218r-5,2l89,220r-5,1l79,221,66,220,55,217r-8,-4l39,207r-6,-8l29,189,27,178r,-15l27,80,7,80r-2,l2,77,1,72,,62,,57,1,53r,-3l2,48,4,46,5,45,6,44r1,l27,44,27,8r,-1l27,5,29,3r2,l34,2r4,l43,r6,l55,r5,2l64,2r4,1l70,3r1,2l71,7r2,1l73,44r34,l108,44r1,1l112,46r,2l113,50r,3l114,57r,5l114,72r-2,5l111,80r-4,l73,80r,77l73,168r3,9l81,181r10,2l95,183r2,l100,181r2,-1l105,180r1,-1l108,179r1,l111,179r,l112,180r1,1l113,184r,2l114,190r,5xe" fillcolor="black" stroked="f">
                  <v:path arrowok="t" o:connecttype="custom" o:connectlocs="60325,105925;59267,110644;57150,112742;53975,113790;49213,115364;44450,115888;34925,115364;24871,111693;17463,104352;14287,93340;14287,41950;2646,41950;529,37755;0,29890;529,26219;2117,24121;3175,23073;14287,23073;14287,3671;15346,1573;17992,1049;22754,0;29104,0;33867,1049;37042,1573;37571,3671;38629,23073;57150,23073;59267,24121;59796,26219;60325,29890;60325,37755;58737,41950;38629,41950;38629,88096;42863,94913;50271,95962;52917,94913;55562,94388;57150,93864;58737,93864;59267,94388;59796,96486;60325,99632" o:connectangles="0,0,0,0,0,0,0,0,0,0,0,0,0,0,0,0,0,0,0,0,0,0,0,0,0,0,0,0,0,0,0,0,0,0,0,0,0,0,0,0,0,0,0,0"/>
                </v:shape>
                <v:shape id="Freeform 396" o:spid="_x0000_s1416" style="position:absolute;left:67389;top:1270;width:810;height:1333;visibility:visible;mso-wrap-style:square;v-text-anchor:top" coordsize="154,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eEecEA&#10;AADcAAAADwAAAGRycy9kb3ducmV2LnhtbESPT4vCMBTE74LfITzBm03rQd2uUcqK4HX9c3/bvG2K&#10;zUu3ibZ++40geBxm5jfMejvYRtyp87VjBVmSgiAuna65UnA+7WcrED4ga2wck4IHedhuxqM15tr1&#10;/E33Y6hEhLDPUYEJoc2l9KUhiz5xLXH0fl1nMUTZVVJ32Ee4beQ8TRfSYs1xwWBLX4bK6/FmFfSX&#10;P2OKn+sOXblnl52XxcdiqdR0MhSfIAIN4R1+tQ9awSrN4HkmHgG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N3hHnBAAAA3AAAAA8AAAAAAAAAAAAAAAAAmAIAAGRycy9kb3du&#10;cmV2LnhtbFBLBQYAAAAABAAEAPUAAACGAwAAAAA=&#10;" path="m154,245r-2,1l152,249r-1,1l149,250r-4,1l141,251r-5,1l130,252r-6,l119,251r-4,l113,250r-3,l109,249r-1,-3l108,245r,-92l108,143r-2,-8l104,128r-3,-5l97,119r-5,-3l87,113r-6,l72,114r-8,5l54,127r-9,11l45,245r,1l44,249r-1,1l40,250r-3,1l33,251r-5,1l22,252r-6,l11,251r-4,l5,250r-3,l1,249,,246r,-1l,7,,6,1,5,2,4,5,2,7,1r4,l16,r6,l28,r5,1l37,1r3,1l43,4r1,1l45,6r,1l45,97,56,86,69,80,81,75,94,74r15,1l122,79r11,6l140,94r6,9l150,116r2,13l154,146r,99xe" fillcolor="black" stroked="f">
                  <v:path arrowok="t" o:connecttype="custom" o:connectlocs="79912,130175;79386,132292;76231,132821;71500,133350;65191,133350;60459,132821;57831,132292;56779,130175;56779,80963;55728,71438;53099,65087;48368,61383;42584,59796;33647,62971;23658,73025;23658,130175;22607,132292;19452,132821;14721,133350;8412,133350;3680,132821;1051,132292;0,130175;0,3704;526,2646;2629,1058;5783,529;11566,0;17349,529;21029,1058;23132,2646;23658,3704;29441,45508;42584,39688;57305,39688;69923,44979;76757,54504;79912,68263;80963,129646" o:connectangles="0,0,0,0,0,0,0,0,0,0,0,0,0,0,0,0,0,0,0,0,0,0,0,0,0,0,0,0,0,0,0,0,0,0,0,0,0,0,0"/>
                </v:shape>
                <v:shape id="Freeform 397" o:spid="_x0000_s1417" style="position:absolute;left:68389;top:1666;width:841;height:953;visibility:visible;mso-wrap-style:square;v-text-anchor:top" coordsize="159,1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tgD8cA&#10;AADcAAAADwAAAGRycy9kb3ducmV2LnhtbESP0WrCQBRE34X+w3ILvohuKrXE1FVKi1iwtBr9gGv2&#10;Nglm74bsGlO/visIPg4zc4aZLTpTiZYaV1pW8DSKQBBnVpecK9jvlsMYhPPIGivLpOCPHCzmD70Z&#10;JtqeeUtt6nMRIOwSVFB4XydSuqwgg25ka+Lg/drGoA+yyaVu8BzgppLjKHqRBksOCwXW9F5QdkxP&#10;RsFpGn+3zx/u58t3k8FluTpsdse1Uv3H7u0VhKfO38O39qdWEEdjuJ4JR0DO/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u7YA/HAAAA3AAAAA8AAAAAAAAAAAAAAAAAmAIAAGRy&#10;cy9kb3ducmV2LnhtbFBLBQYAAAAABAAEAPUAAACMAwAAAAA=&#10;" path="m159,86r-1,7l155,98r-5,4l144,102r-97,l47,112r2,9l52,129r5,6l63,140r7,4l79,146r12,2l102,146r9,-1l120,144r7,-3l133,139r5,-1l142,137r3,l147,137r1,l149,138r,1l150,140r,4l150,146r,5l150,155r,2l150,160r,2l150,165r-1,1l148,167r-1,2l145,170r-4,2l136,175r-9,1l118,178r-10,2l99,181r-13,l65,181,49,176,33,170,22,160,12,148,6,132,1,114,,92,1,71,6,54,12,37,22,24,33,13,48,6,64,1,83,r19,1l117,6r14,6l141,22r8,11l154,48r4,15l159,79r,7xm115,72l113,55,107,43r-5,-5l90,32r-9,l73,33r-6,3l60,39r-4,5l52,50r-3,6l47,65r,7l115,72xe" fillcolor="black" stroked="f">
                  <v:path arrowok="t" o:connecttype="custom" o:connectlocs="83609,48941;79375,53677;24871,53677;25929,63675;30163,71043;37042,75779;48154,77884;58738,76305;67205,74200;73025,72622;76730,72095;78317,72095;78846,73148;79375,75779;79375,79463;79375,82620;79375,85251;78846,87356;77788,88935;74613,90514;67205,92619;57150,94724;45509,95250;25929,92619;11642,84199;3175,69464;0,48414;3175,28417;11642,12630;25400,3157;43921,0;61913,3157;74613,11577;81492,25260;84138,41573;60855,37890;56621,22628;47625,16840;38629,17366;31750,20523;27517,26312;24871,34206;60855,37890" o:connectangles="0,0,0,0,0,0,0,0,0,0,0,0,0,0,0,0,0,0,0,0,0,0,0,0,0,0,0,0,0,0,0,0,0,0,0,0,0,0,0,0,0,0,0"/>
                  <o:lock v:ext="edit" verticies="t"/>
                </v:shape>
                <v:shape id="Freeform 398" o:spid="_x0000_s1418" style="position:absolute;left:69421;top:1666;width:540;height:937;visibility:visible;mso-wrap-style:square;v-text-anchor:top" coordsize="103,1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v9lcUA&#10;AADcAAAADwAAAGRycy9kb3ducmV2LnhtbESPQWvCQBSE74X+h+UVeqsbWxRN3QQpWD1Vmgb1+Mi+&#10;bkKzb0N21fjvu4LgcZiZb5hFPthWnKj3jWMF41ECgrhyumGjoPxZvcxA+ICssXVMCi7kIc8eHxaY&#10;anfmbzoVwYgIYZ+igjqELpXSVzVZ9CPXEUfv1/UWQ5S9kbrHc4TbVr4myVRabDgu1NjRR03VX3G0&#10;ClbBTHbzYYtf5WRcHpb7z8KsrVLPT8PyHUSgIdzDt/ZGK5glb3A9E4+Az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K/2VxQAAANwAAAAPAAAAAAAAAAAAAAAAAJgCAABkcnMv&#10;ZG93bnJldi54bWxQSwUGAAAAAAQABAD1AAAAigMAAAAA&#10;" path="m103,26r,5l103,36r-1,3l102,42r-1,2l100,45r-2,2l97,47r-1,l94,45r-2,l90,44r-3,l85,43r-3,l79,43r-4,l71,44r-3,1l63,49r-4,4l55,58r-5,5l45,71r,100l45,172r-1,3l43,176r-2,l38,177r-5,l29,178r-6,l16,178r-4,-1l7,177,5,176r-3,l1,175,,172r,-1l,10,,8,1,7,2,6,4,5,6,4r4,l15,4,20,2r5,2l29,4r3,l34,5r3,1l38,7r,1l39,10r,21l45,22r5,-6l57,10,62,6,66,2,71,1,76,r5,l84,r2,l90,1r2,l95,2r2,l100,4r,1l101,5r1,1l102,7r,3l103,11r,4l103,20r,6xe" fillcolor="black" stroked="f">
                  <v:path arrowok="t" o:connecttype="custom" o:connectlocs="53975,16312;53451,20522;52927,23153;51355,24731;50307,24731;48211,23679;45591,23153;42970,22626;39302,22626;35634,23679;30918,27888;26201,33150;23581,89980;23057,92084;21485,92611;17293,93137;12053,93663;6288,93137;2620,92611;524,92084;0,89980;0,4210;1048,3157;3144,2105;7860,2105;13101,2105;16769,2105;19389,3157;19913,4210;20437,16312;26201,8419;32490,3157;37206,526;42446,0;45067,0;48211,526;50831,1052;52403,2631;53451,3157;53451,5262;53975,7893;53975,13681" o:connectangles="0,0,0,0,0,0,0,0,0,0,0,0,0,0,0,0,0,0,0,0,0,0,0,0,0,0,0,0,0,0,0,0,0,0,0,0,0,0,0,0,0,0"/>
                </v:shape>
                <v:shape id="Freeform 399" o:spid="_x0000_s1419" style="position:absolute;left:70040;top:1666;width:651;height:953;visibility:visible;mso-wrap-style:square;v-text-anchor:top" coordsize="123,1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L9xMUA&#10;AADcAAAADwAAAGRycy9kb3ducmV2LnhtbESPQWvCQBSE74X+h+UJvdWNJRSJriIlpb2V2oB6e2af&#10;SWz2bdjdxPTfu0LB4zAz3zDL9WhaMZDzjWUFs2kCgri0uuFKQfHz/jwH4QOyxtYyKfgjD+vV48MS&#10;M20v/E3DNlQiQthnqKAOocuk9GVNBv3UdsTRO1lnMETpKqkdXiLctPIlSV6lwYbjQo0dvdVU/m57&#10;o6CpNn1+zMNH0Rb05Q7ndDce9ko9TcbNAkSgMdzD/+1PrWCepHA7E4+AX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ov3ExQAAANwAAAAPAAAAAAAAAAAAAAAAAJgCAABkcnMv&#10;ZG93bnJldi54bWxQSwUGAAAAAAQABAD1AAAAigMAAAAA&#10;" path="m123,125r-1,14l118,150r-6,10l103,167r-9,6l81,177r-13,4l54,181r-10,l37,180r-9,-2l22,177r-6,-2l11,172,7,170,5,169,2,166,1,162r,-5l,150r,-5l1,141r,-2l2,137r,-2l4,134r1,l6,134r3,l12,137r4,1l22,141r6,3l36,146r7,2l53,149r6,-1l64,148r4,-3l71,144r4,-3l78,138r1,-4l79,129r,-5l75,121r-2,-5l66,113r-4,-2l54,108r-6,-3l41,102,33,98,26,95,20,91,13,85,9,79,5,71,2,63,1,52,2,40,6,31r5,-9l18,15,28,8,39,4,52,1,66,r8,l81,1r8,1l95,4r5,1l105,7r3,1l110,11r1,1l112,13r1,2l113,16r,2l114,21r,3l114,28r,5l114,36r-1,3l113,40r-1,3l111,43r,1l108,44r-1,-1l103,42r-3,-2l95,38,90,36,84,34,76,32r-8,l62,32r-4,1l53,34r-3,3l47,39r-1,4l44,45r,4l44,54r4,5l52,63r5,2l63,68r6,2l76,74r8,2l91,79r7,5l105,87r6,5l116,98r3,9l123,116r,9xe" fillcolor="black" stroked="f">
                  <v:path arrowok="t" o:connecttype="custom" o:connectlocs="64559,73148;59267,84199;49742,91040;35984,95250;23284,95250;14817,93671;8467,92093;3704,89461;1058,87356;529,82620;0,76305;529,73148;1058,71043;2646,70517;4763,70517;8467,72622;14817,75779;22754,77884;31221,77884;35984,76305;39688,74200;41804,70517;41804,65254;38629,61044;32809,58413;25400,55256;17463,51572;10583,47888;4763,41573;1058,33153;1058,21050;5821,11577;14817,4210;27517,526;39159,0;47096,1052;52917,2631;57150,4210;58738,6315;59796,7894;59796,9472;60325,12630;60325,17366;59796,20523;59267,22628;58738,23155;56621,22628;52917,21050;47625,18945;40217,16840;32809,16840;28046,17892;24871,20523;23284,23681;23284,28417;27517,33153;33338,35785;40217,38942;48155,41573;55563,45783;61384,51572;65088,61044" o:connectangles="0,0,0,0,0,0,0,0,0,0,0,0,0,0,0,0,0,0,0,0,0,0,0,0,0,0,0,0,0,0,0,0,0,0,0,0,0,0,0,0,0,0,0,0,0,0,0,0,0,0,0,0,0,0,0,0,0,0,0,0,0,0"/>
                </v:shape>
                <v:rect id="Rectangle 400" o:spid="_x0000_s1420" style="position:absolute;left:56292;top:4746;width:413;height: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WmG8YA&#10;AADcAAAADwAAAGRycy9kb3ducmV2LnhtbESPT2sCMRTE74LfIbyCN00qtWy3RtFCwYtQ/xzq7bl5&#10;3V3cvGyTqNt++qYgeBxm5jfMdN7ZRlzIh9qxhseRAkFcOFNzqWG/ex9mIEJENtg4Jg0/FGA+6/em&#10;mBt35Q1dtrEUCcIhRw1VjG0uZSgqshhGriVO3pfzFmOSvpTG4zXBbSPHSj1LizWnhQpbequoOG3P&#10;VsPyJVt+fzzx+ndzPNDh83iajL3SevDQLV5BROriPXxrr4yGTE3g/0w6AnL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CWmG8YAAADcAAAADwAAAAAAAAAAAAAAAACYAgAAZHJz&#10;L2Rvd25yZXYueG1sUEsFBgAAAAAEAAQA9QAAAIsDAAAAAA==&#10;" fillcolor="black" stroked="f"/>
                <v:shape id="Freeform 401" o:spid="_x0000_s1421" style="position:absolute;left:57531;top:4302;width:889;height:1127;visibility:visible;mso-wrap-style:square;v-text-anchor:top" coordsize="169,2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g4I8UA&#10;AADcAAAADwAAAGRycy9kb3ducmV2LnhtbESPzWrCQBSF94W+w3AL3dWJpdgYMxErCKKrmlJxd8nc&#10;JqmZOyEzmujTO0Khy8P5+TjpfDCNOFPnassKxqMIBHFhdc2lgq989RKDcB5ZY2OZFFzIwTx7fEgx&#10;0bbnTzrvfCnCCLsEFVTet4mUrqjIoBvZljh4P7Yz6IPsSqk77MO4aeRrFE2kwZoDocKWlhUVx93J&#10;BO7vYkP59bvHwyXfFvu39cf71Cr1/DQsZiA8Df4//NdeawVxNIH7mXAEZHY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qDgjxQAAANwAAAAPAAAAAAAAAAAAAAAAAJgCAABkcnMv&#10;ZG93bnJldi54bWxQSwUGAAAAAAQABAD1AAAAigMAAAAA&#10;" path="m169,31r,4l169,37r-1,2l168,41r-2,1l166,42r-1,1l164,43r-2,l158,40r-5,-3l146,34r-9,-4l127,27,116,24r-14,l86,25,72,30,59,37,48,47,40,59,33,74,30,89r-2,17l30,126r5,16l41,157r8,11l61,178r12,6l88,189r14,1l112,189r10,-1l132,184r9,-4l141,120r-48,l90,120r-1,-3l88,114r,-5l88,105r,-1l88,101r1,-1l89,99r1,-1l91,98r2,l159,98r1,l162,98r2,1l165,100r1,1l168,104r,1l169,109r,79l168,191r-2,4l165,197r-5,3l155,202r-6,3l142,207r-9,3l126,211r-9,1l110,213r-8,l79,212,59,206,41,197,27,185,15,170,6,152,1,132,,109,1,85,8,64,16,45,28,30,43,16,61,8,80,2,104,r11,l126,3r10,1l144,8r8,2l158,14r5,2l165,19r1,2l168,24r1,2l169,31xe" fillcolor="black" stroked="f">
                  <v:path arrowok="t" o:connecttype="custom" o:connectlocs="88900,18521;88374,20638;87322,22225;86796,22754;85218,22754;80483,19579;72067,15875;61020,12700;45239,13229;31036,19579;21041,31221;15781,47096;15781,66675;21567,83080;32088,94192;46291,100013;58916,100013;69437,97367;74171,63500;47343,63500;46291,60325;46291,55563;46291,53446;46817,52388;47869,51859;83640,51859;85218,51859;86796,52917;88374,55034;88900,57679;88374,101071;86796,104246;81536,106892;74697,109538;66280,111655;57864,112713;41557,112184;21567,104246;7891,89959;526,69850;526,44979;8417,23813;22620,8467;42083,1058;60494,0;71541,2117;79957,5292;85744,8467;87322,11113;88900,13758" o:connectangles="0,0,0,0,0,0,0,0,0,0,0,0,0,0,0,0,0,0,0,0,0,0,0,0,0,0,0,0,0,0,0,0,0,0,0,0,0,0,0,0,0,0,0,0,0,0,0,0,0,0"/>
                </v:shape>
                <v:shape id="Freeform 402" o:spid="_x0000_s1422" style="position:absolute;left:58626;top:4587;width:698;height:842;visibility:visible;mso-wrap-style:square;v-text-anchor:top" coordsize="133,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QCRcUA&#10;AADcAAAADwAAAGRycy9kb3ducmV2LnhtbESP3WoCMRSE7wt9h3AK3mm2q1TZGkWUUktF0PYBDpuz&#10;P+zmZEnSdevTm4LQy2FmvmGW68G0oifna8sKnicJCOLc6ppLBd9fb+MFCB+QNbaWScEveVivHh+W&#10;mGl74RP151CKCGGfoYIqhC6T0ucVGfQT2xFHr7DOYIjSlVI7vES4aWWaJC/SYM1xocKOthXlzfnH&#10;KLim6fF9Om8+i6YvPhxv/O4wy5UaPQ2bVxCBhvAfvrf3WsEimcPfmXgE5Oo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hAJFxQAAANwAAAAPAAAAAAAAAAAAAAAAAJgCAABkcnMv&#10;ZG93bnJldi54bWxQSwUGAAAAAAQABAD1AAAAigMAAAAA&#10;" path="m133,73r,5l131,82r-4,2l123,84r-95,l28,97r3,10l33,115r5,8l44,129r9,5l63,136r12,1l85,137r9,-2l101,134r6,-3l113,130r4,-2l121,126r2,l124,126r,l126,128r,1l127,130r,1l127,134r,2l127,139r,1l127,141r,1l126,144r,1l126,146r-2,1l123,149r-3,1l115,152r-7,1l101,156r-9,1l83,158r-10,l56,158,42,153,28,147r-9,-8l10,129,5,114,1,99,,80,1,62,5,46,11,33,19,22,28,12,41,6,54,1,70,,86,1,99,6r11,6l118,20r8,10l129,41r4,14l133,68r,5xm107,65l106,55,102,39,97,33,92,27,78,22,69,20,59,22r-7,2l44,29r-5,5l35,40r-4,9l30,56r-2,9l107,65xe" fillcolor="black" stroked="f">
                  <v:path arrowok="t" o:connecttype="custom" o:connectlocs="69850,41536;66699,44732;14705,44732;16281,56980;19957,65500;27835,71358;39389,72955;49368,71890;56195,69760;61447,68162;64598,67097;65123,67097;66174,68695;66699,69760;66699,72423;66699,74553;66699,75618;66174,77215;65123,78280;63023,79878;56720,81475;48317,83605;38339,84138;22058,81475;9979,74020;2626,60707;0,42602;2626,24496;9979,11715;21533,3195;36763,0;51994,3195;61972,10650;67749,21833;69850,36211;56195,34614;53569,20768;48317,14378;36238,10650;27310,12780;20482,18106;16281,26093;14705,34614" o:connectangles="0,0,0,0,0,0,0,0,0,0,0,0,0,0,0,0,0,0,0,0,0,0,0,0,0,0,0,0,0,0,0,0,0,0,0,0,0,0,0,0,0,0,0"/>
                  <o:lock v:ext="edit" verticies="t"/>
                </v:shape>
                <v:shape id="Freeform 403" o:spid="_x0000_s1423" style="position:absolute;left:59547;top:4587;width:651;height:826;visibility:visible;mso-wrap-style:square;v-text-anchor:top" coordsize="124,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bi/78A&#10;AADcAAAADwAAAGRycy9kb3ducmV2LnhtbERPy4rCMBTdD/gP4QpuBk3UQaUaRQVFZucD15fm2hab&#10;m9LEWv/eLASXh/NerFpbioZqXzjWMBwoEMSpMwVnGi7nXX8Gwgdkg6Vj0vAiD6tl52eBiXFPPlJz&#10;CpmIIewT1JCHUCVS+jQni37gKuLI3VxtMURYZ9LU+IzhtpQjpSbSYsGxIceKtjml99PDamgfCpu/&#10;9JiNfmm9of11vPufjrXuddv1HESgNnzFH/fBaJipuDaeiUdAL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a9uL/vwAAANwAAAAPAAAAAAAAAAAAAAAAAJgCAABkcnMvZG93bnJl&#10;di54bWxQSwUGAAAAAAQABAD1AAAAhAMAAAAA&#10;" path="m124,151r,1l123,153r,2l122,155r-3,1l117,156r-3,l111,157r-4,-1l104,156r-2,l101,155r-1,l98,153r-1,-1l97,151r,-84l97,55,96,48,93,40,90,34,86,29,80,25,75,23r-8,l56,24r-9,6l37,38,26,51r,100l26,152r,1l24,155r-1,l22,156r-3,l17,156r-4,1l10,156r-4,l3,156,2,155r-1,l,153r,-1l,151,,7,,6r,l1,4,2,3r1,l6,3,8,2r4,l15,2r2,1l19,3r2,l22,4r1,2l23,6r,1l23,27,35,14,48,7,60,1,72,,86,1,97,4r9,7l113,18r5,9l122,38r1,11l124,64r,87xe" fillcolor="black" stroked="f">
                  <v:path arrowok="t" o:connecttype="custom" o:connectlocs="65088,79921;64563,81498;62463,82024;59839,82024;56165,82024;53540,82024;52490,81498;50916,79921;50916,35228;50391,25238;47241,17877;41992,13145;35169,12093;24670,15774;13647,26816;13647,79921;12598,81498;11548,82024;8923,82024;5249,82024;1575,82024;525,81498;0,79921;0,3681;0,3155;1050,1577;3149,1577;6299,1052;8923,1577;11023,1577;12073,3155;12073,3681;18372,7361;31494,526;45142,526;55640,5784;61939,14196;64563,25764;65088,79395" o:connectangles="0,0,0,0,0,0,0,0,0,0,0,0,0,0,0,0,0,0,0,0,0,0,0,0,0,0,0,0,0,0,0,0,0,0,0,0,0,0,0"/>
                </v:shape>
                <v:shape id="Freeform 404" o:spid="_x0000_s1424" style="position:absolute;left:60404;top:4238;width:698;height:1191;visibility:visible;mso-wrap-style:square;v-text-anchor:top" coordsize="131,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n9QsQA&#10;AADcAAAADwAAAGRycy9kb3ducmV2LnhtbESPT2sCMRTE74V+h/AK3mpikVa3RilSpRcp/gGvj81z&#10;d3HzsiTRTb99Iwgeh5n5DTNbJNuKK/nQONYwGioQxKUzDVcaDvvV6wREiMgGW8ek4Y8CLObPTzMs&#10;jOt5S9ddrESGcChQQx1jV0gZyposhqHriLN3ct5izNJX0njsM9y28k2pd2mx4bxQY0fLmsrz7mI1&#10;fIyXqxGf0+ao+vWpt0f//Zu81oOX9PUJIlKKj/C9/WM0TNQUbmfyEZD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Z/ULEAAAA3AAAAA8AAAAAAAAAAAAAAAAAmAIAAGRycy9k&#10;b3ducmV2LnhtbFBLBQYAAAAABAAEAPUAAACJAwAAAAA=&#10;" path="m131,218r,1l131,220r-1,2l129,223r-1,l126,223r-2,l120,224r-3,-1l115,223r-2,l112,223r-3,-1l109,220r-1,-1l108,218r,-18l97,211r-12,8l72,224r-15,1l43,224,30,219,20,213,12,203,6,192,2,179,,164,,148,,131,3,115,8,100,16,89,23,79,34,73,46,68,61,67r12,1l85,73r9,6l105,89r,-84l105,4r,-2l107,2r1,-1l109,1,112,r3,l119,r4,l125,r3,1l129,1r1,1l131,2r,2l131,5r,213xm105,117l94,105,85,97,75,91,64,90,54,91r-8,4l40,100r-5,7l30,116r-2,10l27,135r,10l27,156r1,10l30,176r4,9l39,193r6,5l53,202r9,1l67,203r5,-1l77,200r5,-3l88,193r5,-5l99,182r6,-7l105,117xe" fillcolor="black" stroked="f">
                  <v:path arrowok="t" o:connecttype="custom" o:connectlocs="69850,115888;69317,117475;68250,118005;66118,118005;62385,118005;60252,118005;58119,117475;57586,115888;57586,105834;45323,115888;30393,119063;15996,115888;6398,107421;1066,94721;0,78317;1600,60854;8531,47096;18129,38629;32526,35454;45323,38629;55987,47096;55987,2117;57053,1058;58119,529;61319,0;65584,0;68250,529;69317,1058;69850,2117;69850,115359;50121,55563;39990,48154;28793,48154;21328,52917;15996,61384;14397,71438;14397,82550;15996,93134;20795,102130;28260,106892;35725,107421;41057,105834;46922,102130;52787,96309;55987,61913" o:connectangles="0,0,0,0,0,0,0,0,0,0,0,0,0,0,0,0,0,0,0,0,0,0,0,0,0,0,0,0,0,0,0,0,0,0,0,0,0,0,0,0,0,0,0,0,0"/>
                  <o:lock v:ext="edit" verticies="t"/>
                </v:shape>
                <v:shape id="Freeform 405" o:spid="_x0000_s1425" style="position:absolute;left:61309;top:4587;width:714;height:842;visibility:visible;mso-wrap-style:square;v-text-anchor:top" coordsize="133,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QM7MIA&#10;AADcAAAADwAAAGRycy9kb3ducmV2LnhtbERPW2vCMBR+H/gfwhH2NlOrTKlGEYdsYyJ4+QGH5vRC&#10;m5OSZLXz1y8Pgz1+fPf1djCt6Mn52rKC6SQBQZxbXXOp4HY9vCxB+ICssbVMCn7Iw3Yzelpjpu2d&#10;z9RfQiliCPsMFVQhdJmUPq/IoJ/YjjhyhXUGQ4SulNrhPYabVqZJ8ioN1hwbKuxoX1HeXL6Ngkea&#10;nt5ni+araPri0/HOvx3nuVLP42G3AhFoCP/iP/eHVrCcxvnxTDwC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tAzswgAAANwAAAAPAAAAAAAAAAAAAAAAAJgCAABkcnMvZG93&#10;bnJldi54bWxQSwUGAAAAAAQABAD1AAAAhwMAAAAA&#10;" path="m133,73r,5l130,82r-3,2l123,84r-95,l28,97r3,10l33,115r5,8l44,129r9,5l63,136r12,1l85,137r8,-2l101,134r6,-3l113,130r4,-2l120,126r3,l124,126r,l125,128r,1l127,130r,1l127,134r,2l127,139r,1l127,141r,1l127,144r-2,1l125,146r-1,1l123,149r-4,1l114,152r-6,1l101,156r-9,1l82,158r-10,l55,158,42,153,28,147,18,139,11,129,5,114,1,99,,80,1,62,5,46,11,33,18,22,28,12,40,6,54,1,70,,86,1,98,6r11,6l118,20r7,10l129,41r4,14l133,68r,5xm107,65l106,55,102,39,97,33,92,27,77,22,69,20,59,22r-8,2l44,29r-5,5l34,40r-3,9l29,56r-1,9l107,65xe" fillcolor="black" stroked="f">
                  <v:path arrowok="t" o:connecttype="custom" o:connectlocs="71438,41536;68215,44732;15040,44732;16651,56980;20411,65500;28468,71358;40285,72955;49953,71890;57473,69760;62844,68162;66067,67097;66604,67097;67141,68695;68215,69760;68215,72423;68215,74553;68215,75618;67141,77215;66604,78280;63918,79878;58010,81475;49416,83605;38673,84138;22559,81475;9668,74020;2686,60707;0,42602;2686,24496;9668,11715;21485,3195;37599,0;52639,3195;63381,10650;69289,21833;71438,36211;57473,34614;54787,20768;49416,14378;37062,10650;27394,12780;20948,18106;16651,26093;15040,34614" o:connectangles="0,0,0,0,0,0,0,0,0,0,0,0,0,0,0,0,0,0,0,0,0,0,0,0,0,0,0,0,0,0,0,0,0,0,0,0,0,0,0,0,0,0,0"/>
                  <o:lock v:ext="edit" verticies="t"/>
                </v:shape>
                <v:shape id="Freeform 407" o:spid="_x0000_s1426" style="position:absolute;left:62230;top:4587;width:444;height:826;visibility:visible;mso-wrap-style:square;v-text-anchor:top" coordsize="84,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dr88QA&#10;AADcAAAADwAAAGRycy9kb3ducmV2LnhtbESPwWrDMBBE74X+g9hCb41sU0Jwo4TSxJAe46T3xdra&#10;bqWVK6mx26+PAoEch9l5s7NcT9aIE/nQO1aQzzIQxI3TPbcKjofqaQEiRGSNxjEp+KMA69X93RJL&#10;7Ube06mOrUgQDiUq6GIcSilD05HFMHMDcfI+nbcYk/St1B7HBLdGFlk2lxZ7Tg0dDvTWUfNd/9r0&#10;xvbZfP0UVbGv38cPb6rNLlT/Sj0+TK8vICJN8XZ8Te+0gkWew2VMIoBcn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Xa/PEAAAA3AAAAA8AAAAAAAAAAAAAAAAAmAIAAGRycy9k&#10;b3ducmV2LnhtbFBLBQYAAAAABAAEAPUAAACJAwAAAAA=&#10;" path="m84,17r,3l84,23r,2l84,27r-1,1l83,29r-1,l80,29r-1,l78,29,76,28,73,27r-2,l68,25r-2,l62,25r-4,l55,27r-5,2l46,32r-4,4l37,41r-5,8l26,56r,95l26,152r,1l25,155r-1,l23,156r-3,l18,156r-4,1l10,156r-3,l4,156,3,155r-1,l,153r,-1l,151,,7,,6r,l2,4,3,3r1,l7,3,9,2r4,l15,2r3,1l20,3r1,l23,4r1,2l24,6r,1l24,28r6,-8l35,14,41,9,45,6,50,3,55,1r5,l63,r3,l68,1r3,l74,1r3,1l79,3r3,l83,4r,l84,6r,1l84,8r,1l84,11r,2l84,17xe" fillcolor="black" stroked="f">
                  <v:path arrowok="t" o:connecttype="custom" o:connectlocs="44450,10516;44450,13145;43921,14722;43392,15248;41804,15248;40217,14722;37571,14196;34925,13145;30692,13145;26458,15248;22225,18929;16933,25764;13758,79395;13758,80447;12700,81498;10583,82024;7408,82550;3704,82024;1588,81498;0,80447;0,79395;0,3155;1058,2103;2117,1577;4763,1052;7937,1052;10583,1577;12171,2103;12700,3155;12700,14722;18521,7361;23813,3155;29104,526;33338,0;35983,526;39158,526;41804,1577;43921,2103;44450,3155;44450,4206;44450,5784;44450,8939" o:connectangles="0,0,0,0,0,0,0,0,0,0,0,0,0,0,0,0,0,0,0,0,0,0,0,0,0,0,0,0,0,0,0,0,0,0,0,0,0,0,0,0,0,0"/>
                </v:shape>
                <v:rect id="Rectangle 408" o:spid="_x0000_s1427" style="position:absolute;left:56292;top:6953;width:413;height: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WossYA&#10;AADcAAAADwAAAGRycy9kb3ducmV2LnhtbESPQWvCQBSE70L/w/IK3nRjsCWNrlIFoZeC2h7q7Zl9&#10;JsHs23R3q9Ff3xUEj8PMfMNM551pxImcry0rGA0TEMSF1TWXCr6/VoMMhA/IGhvLpOBCHuazp94U&#10;c23PvKHTNpQiQtjnqKAKoc2l9EVFBv3QtsTRO1hnMETpSqkdniPcNDJNkldpsOa4UGFLy4qK4/bP&#10;KFi8ZYvf9Zg/r5v9jnY/++NL6hKl+s/d+wREoC48wvf2h1aQjVK4nYlHQM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hWossYAAADcAAAADwAAAAAAAAAAAAAAAACYAgAAZHJz&#10;L2Rvd25yZXYueG1sUEsFBgAAAAAEAAQA9QAAAIsDAAAAAA==&#10;" fillcolor="black" stroked="f"/>
                <v:shape id="Freeform 409" o:spid="_x0000_s1428" style="position:absolute;left:57435;top:6508;width:953;height:1112;visibility:visible;mso-wrap-style:square;v-text-anchor:top" coordsize="179,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ARicMA&#10;AADcAAAADwAAAGRycy9kb3ducmV2LnhtbESPQYvCMBSE74L/ITzBm6YqaukaZVcQ9iJod/f+aJ5t&#10;afNSmtR2/70RBI/DzHzD7A6DqcWdWldaVrCYRyCIM6tLzhX8/pxmMQjnkTXWlknBPzk47MejHSba&#10;9nyle+pzESDsElRQeN8kUrqsIINubhvi4N1sa9AH2eZSt9gHuKnlMoo20mDJYaHAho4FZVXaGQXV&#10;8rZOV3/H6MLpVyf7ante91ulppPh8wOEp8G/w6/2t1YQL1bwPBOOgN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uARicMAAADcAAAADwAAAAAAAAAAAAAAAACYAgAAZHJzL2Rv&#10;d25yZXYueG1sUEsFBgAAAAAEAAQA9QAAAIgDAAAAAA==&#10;" path="m178,199r1,3l179,204r,3l178,208r-2,1l173,209r-3,l165,209r-5,l158,209r-4,l153,209r-1,-1l150,207r,-2l149,204,132,154r-86,l28,204r-1,1l27,207r-1,1l25,208r-3,1l20,209r-3,l12,209r-3,l5,209r-2,l1,208,,207r,-3l,202r1,-3l72,6r,-1l73,4,74,2,75,1r3,l80,1,84,r5,l94,r3,1l100,1r2,l105,2r1,2l107,5r,1l178,199xm88,29r,l52,132r73,l88,29xe" fillcolor="black" stroked="f">
                  <v:path arrowok="t" o:connecttype="custom" o:connectlocs="94718,105808;95250,107403;95250,108467;95250,110062;94718,110593;93654,111125;92057,111125;90461,111125;87800,111125;85140,111125;84075,111125;81947,111125;81415,111125;80883,110593;79818,110062;79818,108998;79286,108467;70240,81882;24478,81882;14899,108467;14367,108998;14367,110062;13835,110593;13303,110593;11707,111125;10642,111125;9046,111125;6385,111125;4789,111125;2661,111125;1596,111125;532,110593;0,110062;0,108467;0,107403;532,105808;38313,3190;38313,2658;38845,2127;39377,1063;39909,532;41506,532;42570,532;44698,0;47359,0;50020,0;51616,532;53212,532;54277,532;55873,1063;56405,2127;56937,2658;56937,3190;94718,105808;46827,15419;46827,15419;27670,70184;66515,70184;46827,15419" o:connectangles="0,0,0,0,0,0,0,0,0,0,0,0,0,0,0,0,0,0,0,0,0,0,0,0,0,0,0,0,0,0,0,0,0,0,0,0,0,0,0,0,0,0,0,0,0,0,0,0,0,0,0,0,0,0,0,0,0,0,0"/>
                  <o:lock v:ext="edit" verticies="t"/>
                </v:shape>
                <v:shape id="Freeform 410" o:spid="_x0000_s1429" style="position:absolute;left:58451;top:6794;width:731;height:1127;visibility:visible;mso-wrap-style:square;v-text-anchor:top" coordsize="137,2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odwcUA&#10;AADcAAAADwAAAGRycy9kb3ducmV2LnhtbESPT2sCMRTE74LfITyhF6nZLVaWrVGkUOyt+A96fGxe&#10;N4ublzWJuu2nN0LB4zAzv2Hmy9624kI+NI4V5JMMBHHldMO1gv3u47kAESKyxtYxKfilAMvFcDDH&#10;Ursrb+iyjbVIEA4lKjAxdqWUoTJkMUxcR5y8H+ctxiR9LbXHa4LbVr5k2UxabDgtGOzo3VB13J6t&#10;glP+1fp9MaX1pvkee3M4/ZnXmVJPo371BiJSHx/h//anVlDkU7ifSUdAL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yh3BxQAAANwAAAAPAAAAAAAAAAAAAAAAAJgCAABkcnMv&#10;ZG93bnJldi54bWxQSwUGAAAAAAQABAD1AAAAigMAAAAA&#10;" path="m137,12r,6l136,21r-1,2l132,23r-21,l116,30r3,7l121,43r,7l121,63r-4,10l112,82r-6,7l98,95r-10,5l78,102r-12,1l57,102r-9,-1l41,99,36,95r-2,2l31,101r-1,4l30,110r1,5l35,119r6,3l48,123r39,1l96,126r10,2l115,131r7,4l128,140r4,8l135,155r1,9l135,174r-3,8l127,191r-8,7l110,204r-14,5l83,213r-17,l48,213,36,211,24,207r-9,-5l9,197,4,190,2,182,,175r2,-6l2,164r2,-5l5,155r4,-5l13,147r3,-5l21,138r-7,-4l10,128,6,122r,-7l6,106r4,-9l15,90r5,-6l15,78,13,70,10,62,9,52,10,41,14,30r5,-9l25,14,34,7,42,4,53,,66,r6,l78,r5,1l88,2r44,l135,2r1,3l137,7r,5xm96,50l95,37,88,28,79,21,64,20r-7,l51,22r-5,3l42,30r-4,4l36,39r-1,7l35,52r1,13l42,74r10,7l66,82r7,l79,80r5,-2l89,73r2,-4l94,63r1,-6l96,50xm109,165r-2,-9l101,151r-8,-4l82,145,43,144r-5,4l35,151r-3,4l30,159r-1,4l27,165r,4l26,172r3,9l37,187r13,5l67,193r11,-1l87,191r7,-3l100,185r5,-4l107,176r2,-5l109,165xe" fillcolor="black" stroked="f">
                  <v:path arrowok="t" o:connecttype="custom" o:connectlocs="72492,11113;59166,12171;64497,22754;62364,38629;52237,50271;35180,54504;21854,52388;16524,53446;16524,60854;25585,65088;56501,67734;68228,74084;72492,86784;67695,101071;51171,110596;25585,112713;7995,106892;1066,96309;1066,86784;4797,79375;11194,73025;3198,64559;5330,51329;7995,41275;4797,27517;10128,11113;22387,2117;38378,0;46907,1058;72492,2646;51171,26458;42109,11113;27184,11642;20255,17992;18656,27517;27718,42863;42109,42334;48506,36513;51171,26458;53836,79905;22920,76200;17057,82021;14392,87313;15458,95780;35713,102130;50105,99484;57034,93134" o:connectangles="0,0,0,0,0,0,0,0,0,0,0,0,0,0,0,0,0,0,0,0,0,0,0,0,0,0,0,0,0,0,0,0,0,0,0,0,0,0,0,0,0,0,0,0,0,0,0"/>
                  <o:lock v:ext="edit" verticies="t"/>
                </v:shape>
                <v:shape id="Freeform 411" o:spid="_x0000_s1430" style="position:absolute;left:59293;top:6794;width:714;height:841;visibility:visible;mso-wrap-style:square;v-text-anchor:top" coordsize="133,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kcUA&#10;AADcAAAADwAAAGRycy9kb3ducmV2LnhtbESPzWrDMBCE74W8g9hAb42chJjUjWJMQmh6aWnaB1is&#10;rW1qrYyk+Ofto0Chx2FmvmF2+Wha0ZPzjWUFy0UCgri0uuFKwffX6WkLwgdkja1lUjCRh3w/e9hh&#10;pu3An9RfQiUihH2GCuoQukxKX9Zk0C9sRxy9H+sMhihdJbXDIcJNK1dJkkqDDceFGjs61FT+Xq5G&#10;QXqc9Fm+T+vio3w+vbbp26pxG6Ue52PxAiLQGP7Df+2zVrBdbuB+Jh4Bub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H/iRxQAAANwAAAAPAAAAAAAAAAAAAAAAAJgCAABkcnMv&#10;ZG93bnJldi54bWxQSwUGAAAAAAQABAD1AAAAigMAAAAA&#10;" path="m133,74r-1,5l130,82r-3,3l122,85r-93,l29,96r2,11l33,116r5,7l45,129r8,5l63,136r12,2l85,136r9,-1l101,134r6,-2l112,130r5,-2l121,127r1,l123,127r2,l126,128r,1l126,130r1,2l127,134r,2l127,139r,1l127,141r-1,2l126,144r,1l125,146r-2,2l122,148r-4,2l113,151r-6,3l100,156r-9,1l83,159r-10,l56,157,41,154,29,148,19,139,10,128,5,114,1,100,,80,1,63,5,47,10,33,19,22,29,12,41,6,54,1,69,,85,1,99,6r11,6l118,21r7,10l130,42r2,13l133,69r,5xm106,65r,-10l101,39,97,33,91,27,78,21r-10,l59,22r-8,2l45,28r-7,6l35,40r-4,9l29,56r,9l106,65xe" fillcolor="black" stroked="f">
                  <v:path arrowok="t" o:connecttype="custom" o:connectlocs="70901,41804;68215,44979;15577,44979;16651,56621;20411,65088;28468,70909;40285,73025;50490,71438;57473,69850;62844,67734;65530,67205;67141,67205;67678,68263;68215,69850;68215,71967;68215,74084;67678,75671;67678,76730;66067,78317;63381,79375;57473,81492;48879,83080;39210,84138;22022,81492;10205,73555;2686,60325;0,42334;2686,24871;10205,11642;22022,3175;37062,0;53176,3175;63381,11113;69827,22225;71438,36513;56936,34396;54250,20638;48879,14288;36525,11113;27394,12700;20411,17992;16651,25929;15577,34396" o:connectangles="0,0,0,0,0,0,0,0,0,0,0,0,0,0,0,0,0,0,0,0,0,0,0,0,0,0,0,0,0,0,0,0,0,0,0,0,0,0,0,0,0,0,0"/>
                  <o:lock v:ext="edit" verticies="t"/>
                </v:shape>
                <v:shape id="Freeform 412" o:spid="_x0000_s1431" style="position:absolute;left:15;top:13858;width:81471;height:2128;visibility:visible;mso-wrap-style:square;v-text-anchor:top" coordsize="15398,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rm8cYA&#10;AADcAAAADwAAAGRycy9kb3ducmV2LnhtbESPQWvCQBSE70L/w/IKvUjdpAeJqZtQ1BYPWmhsob09&#10;sq9JMPs2ZFeN/94VBI/DzHzDzPPBtOJIvWssK4gnEQji0uqGKwXfu/fnBITzyBpby6TgTA7y7GE0&#10;x1TbE3/RsfCVCBB2KSqove9SKV1Zk0E3sR1x8P5tb9AH2VdS93gKcNPKlyiaSoMNh4UaO1rUVO6L&#10;g1Gwse7v08c/B7vfJuPZ8nflPnCl1NPj8PYKwtPg7+Fbe60VJPEUrmfCEZDZ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arm8cYAAADcAAAADwAAAAAAAAAAAAAAAACYAgAAZHJz&#10;L2Rvd25yZXYueG1sUEsFBgAAAAAEAAQA9QAAAIsDAAAAAA==&#10;" path="m7699,400l3849,200,,,7699,r7699,l11549,200,7699,400xe" fillcolor="#cecece" stroked="f">
                  <v:path arrowok="t" o:connecttype="custom" o:connectlocs="4073525,212725;2036498,106363;0,0;4073525,0;8147050,0;6110552,106363;4073525,212725" o:connectangles="0,0,0,0,0,0,0"/>
                </v:shape>
                <v:shape id="Freeform 413" o:spid="_x0000_s1432" style="position:absolute;top:23479;width:81470;height:2127;visibility:visible;mso-wrap-style:square;v-text-anchor:top" coordsize="15398,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ZDasYA&#10;AADcAAAADwAAAGRycy9kb3ducmV2LnhtbESPT2vCQBTE7wW/w/IEL0U38dDG6CqitvTQCv4DvT2y&#10;zySYfRuyq8Zv7xYKPQ4z8xtmMmtNJW7UuNKygngQgSDOrC45V7DfffQTEM4ja6wsk4IHOZhNOy8T&#10;TLW984ZuW5+LAGGXooLC+zqV0mUFGXQDWxMH72wbgz7IJpe6wXuAm0oOo+hNGiw5LBRY06Kg7LK9&#10;GgXf1p3WPj5c7eUneR0tjyv3iSulet12PgbhqfX/4b/2l1aQxO/weyYcATl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uZDasYAAADcAAAADwAAAAAAAAAAAAAAAACYAgAAZHJz&#10;L2Rvd25yZXYueG1sUEsFBgAAAAAEAAQA9QAAAIsDAAAAAA==&#10;" path="m7699,l3851,199,,400r7699,l15398,400,11550,199,7699,xe" fillcolor="#cecece" stroked="f">
                  <v:path arrowok="t" o:connecttype="custom" o:connectlocs="4073525,0;2037556,105831;0,212725;4073525,212725;8147050,212725;6111081,105831;4073525,0" o:connectangles="0,0,0,0,0,0,0"/>
                </v:shape>
                <w10:anchorlock/>
              </v:group>
            </w:pict>
          </mc:Fallback>
        </mc:AlternateContent>
      </w:r>
    </w:p>
    <w:p w14:paraId="1FFB6D76" w14:textId="77777777" w:rsidR="00A4666B" w:rsidRPr="003769FB" w:rsidRDefault="00A4666B" w:rsidP="004D49D8">
      <w:pPr>
        <w:spacing w:after="0"/>
        <w:rPr>
          <w:rFonts w:ascii="Book Antiqua" w:hAnsi="Book Antiqua"/>
          <w:b/>
          <w:szCs w:val="24"/>
          <w:lang w:val="en-US" w:eastAsia="zh-CN"/>
        </w:rPr>
      </w:pPr>
      <w:r w:rsidRPr="003769FB">
        <w:rPr>
          <w:rFonts w:ascii="Book Antiqua" w:hAnsi="Book Antiqua" w:cs="Arial"/>
          <w:b/>
          <w:color w:val="000000"/>
          <w:lang w:val="en-US"/>
        </w:rPr>
        <w:t>Figure 1</w:t>
      </w:r>
      <w:r w:rsidRPr="003769FB">
        <w:rPr>
          <w:rFonts w:ascii="Book Antiqua" w:hAnsi="Book Antiqua" w:cs="Arial" w:hint="eastAsia"/>
          <w:b/>
          <w:color w:val="000000"/>
          <w:lang w:val="en-US" w:eastAsia="zh-CN"/>
        </w:rPr>
        <w:t xml:space="preserve"> </w:t>
      </w:r>
      <w:r w:rsidRPr="003769FB">
        <w:rPr>
          <w:rFonts w:ascii="Book Antiqua" w:hAnsi="Book Antiqua"/>
          <w:b/>
          <w:szCs w:val="24"/>
          <w:lang w:val="en-US"/>
        </w:rPr>
        <w:t>Factors influencing the bioavailability of vitamin E</w:t>
      </w:r>
      <w:r w:rsidRPr="003769FB">
        <w:rPr>
          <w:rFonts w:ascii="Book Antiqua" w:hAnsi="Book Antiqua" w:hint="eastAsia"/>
          <w:b/>
          <w:szCs w:val="24"/>
          <w:lang w:val="en-US" w:eastAsia="zh-CN"/>
        </w:rPr>
        <w:t xml:space="preserve">. </w:t>
      </w:r>
      <w:r w:rsidRPr="003769FB">
        <w:rPr>
          <w:rFonts w:ascii="Book Antiqua" w:hAnsi="Book Antiqua"/>
          <w:szCs w:val="24"/>
          <w:lang w:val="en-US"/>
        </w:rPr>
        <w:t xml:space="preserve">Some factors affecting bioavailablity cannot be influenced, such as gender, age or genetic disposition, whereas others depend on individual habits and can be summarized as life-style factors. Variations in the physiological handling of vitamin E can also change its distribution status in the body. While uptake of vitamin E can be actively modulated, for example by the total amount of vitamin E intake and competing nutritional factors, absorption and transport principally depend on the state of health of the </w:t>
      </w:r>
      <w:r w:rsidRPr="003769FB">
        <w:rPr>
          <w:rFonts w:ascii="Book Antiqua" w:hAnsi="Book Antiqua"/>
          <w:szCs w:val="24"/>
          <w:lang w:val="en-US"/>
        </w:rPr>
        <w:lastRenderedPageBreak/>
        <w:t>individual. In contrast, regulation of vitamin E metabolism is just partly influenced by exogenous factors, such as interfering pharmaceuticals.</w:t>
      </w:r>
    </w:p>
    <w:p w14:paraId="2E0D9F04" w14:textId="2E40E452" w:rsidR="000B65C6" w:rsidRPr="003769FB" w:rsidRDefault="000B65C6" w:rsidP="004D49D8">
      <w:pPr>
        <w:widowControl w:val="0"/>
        <w:spacing w:after="0"/>
        <w:rPr>
          <w:rFonts w:ascii="Book Antiqua" w:eastAsiaTheme="majorEastAsia" w:hAnsi="Book Antiqua" w:cstheme="majorBidi"/>
          <w:b/>
          <w:bCs/>
          <w:szCs w:val="24"/>
          <w:lang w:val="en-US"/>
        </w:rPr>
      </w:pPr>
      <w:r w:rsidRPr="003769FB">
        <w:rPr>
          <w:rFonts w:ascii="Book Antiqua" w:hAnsi="Book Antiqua"/>
          <w:szCs w:val="24"/>
          <w:lang w:val="en-US"/>
        </w:rPr>
        <w:br w:type="page"/>
      </w:r>
    </w:p>
    <w:p w14:paraId="58B08970" w14:textId="4C7DE077" w:rsidR="00E94EB3" w:rsidRPr="003769FB" w:rsidRDefault="00B702BD" w:rsidP="004D49D8">
      <w:pPr>
        <w:pStyle w:val="ad"/>
        <w:widowControl w:val="0"/>
        <w:spacing w:after="0" w:line="360" w:lineRule="auto"/>
        <w:rPr>
          <w:rFonts w:ascii="Book Antiqua" w:hAnsi="Book Antiqua"/>
          <w:szCs w:val="24"/>
          <w:lang w:val="en-US"/>
        </w:rPr>
      </w:pPr>
      <w:r w:rsidRPr="003769FB">
        <w:rPr>
          <w:rFonts w:ascii="Book Antiqua" w:hAnsi="Book Antiqua"/>
          <w:szCs w:val="24"/>
          <w:lang w:val="en-US"/>
        </w:rPr>
        <w:lastRenderedPageBreak/>
        <w:t xml:space="preserve">Original: </w:t>
      </w:r>
      <w:r w:rsidRPr="003769FB">
        <w:rPr>
          <w:rFonts w:ascii="Book Antiqua" w:hAnsi="Book Antiqua"/>
          <w:i/>
          <w:szCs w:val="24"/>
          <w:lang w:val="en-US"/>
        </w:rPr>
        <w:t>very good resolution</w:t>
      </w:r>
    </w:p>
    <w:p w14:paraId="0795710C" w14:textId="77777777" w:rsidR="00E94EB3" w:rsidRPr="003769FB" w:rsidRDefault="00E94EB3" w:rsidP="004D49D8">
      <w:pPr>
        <w:widowControl w:val="0"/>
        <w:spacing w:after="0"/>
        <w:rPr>
          <w:rFonts w:ascii="Book Antiqua" w:eastAsiaTheme="majorEastAsia" w:hAnsi="Book Antiqua" w:cstheme="majorBidi"/>
          <w:b/>
          <w:bCs/>
          <w:szCs w:val="24"/>
          <w:lang w:val="en-US"/>
        </w:rPr>
      </w:pPr>
      <w:r w:rsidRPr="003769FB">
        <w:rPr>
          <w:rFonts w:ascii="Book Antiqua" w:eastAsiaTheme="majorEastAsia" w:hAnsi="Book Antiqua" w:cstheme="majorBidi"/>
          <w:b/>
          <w:bCs/>
          <w:noProof/>
          <w:szCs w:val="24"/>
          <w:lang w:val="en-US" w:eastAsia="zh-CN"/>
        </w:rPr>
        <w:drawing>
          <wp:inline distT="0" distB="0" distL="0" distR="0" wp14:anchorId="35924CF0" wp14:editId="1D10EDEC">
            <wp:extent cx="5832000" cy="3866786"/>
            <wp:effectExtent l="0" t="0" r="0" b="6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orptio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32000" cy="3866786"/>
                    </a:xfrm>
                    <a:prstGeom prst="rect">
                      <a:avLst/>
                    </a:prstGeom>
                  </pic:spPr>
                </pic:pic>
              </a:graphicData>
            </a:graphic>
          </wp:inline>
        </w:drawing>
      </w:r>
    </w:p>
    <w:p w14:paraId="075B3B54" w14:textId="77777777" w:rsidR="00F545E1" w:rsidRPr="003769FB" w:rsidRDefault="00F545E1" w:rsidP="004D49D8">
      <w:pPr>
        <w:widowControl w:val="0"/>
        <w:spacing w:after="0"/>
        <w:rPr>
          <w:rFonts w:ascii="Book Antiqua" w:eastAsiaTheme="majorEastAsia" w:hAnsi="Book Antiqua" w:cstheme="majorBidi"/>
          <w:b/>
          <w:bCs/>
          <w:szCs w:val="24"/>
          <w:lang w:val="en-US"/>
        </w:rPr>
      </w:pPr>
    </w:p>
    <w:p w14:paraId="1F24E592" w14:textId="77777777" w:rsidR="00B702BD" w:rsidRPr="003769FB" w:rsidRDefault="00B702BD" w:rsidP="004D49D8">
      <w:pPr>
        <w:widowControl w:val="0"/>
        <w:spacing w:after="0"/>
        <w:rPr>
          <w:rFonts w:ascii="Book Antiqua" w:eastAsiaTheme="majorEastAsia" w:hAnsi="Book Antiqua" w:cstheme="majorBidi"/>
          <w:b/>
          <w:bCs/>
          <w:szCs w:val="24"/>
          <w:lang w:val="en-US"/>
        </w:rPr>
      </w:pPr>
      <w:r w:rsidRPr="003769FB">
        <w:rPr>
          <w:rFonts w:ascii="Book Antiqua" w:eastAsiaTheme="majorEastAsia" w:hAnsi="Book Antiqua" w:cstheme="majorBidi"/>
          <w:b/>
          <w:bCs/>
          <w:szCs w:val="24"/>
          <w:lang w:val="en-US"/>
        </w:rPr>
        <w:t xml:space="preserve">Decomposable: </w:t>
      </w:r>
      <w:r w:rsidRPr="003769FB">
        <w:rPr>
          <w:rFonts w:ascii="Book Antiqua" w:eastAsiaTheme="majorEastAsia" w:hAnsi="Book Antiqua" w:cstheme="majorBidi"/>
          <w:b/>
          <w:bCs/>
          <w:i/>
          <w:szCs w:val="24"/>
          <w:lang w:val="en-US"/>
        </w:rPr>
        <w:t>quality okay</w:t>
      </w:r>
    </w:p>
    <w:p w14:paraId="01A3457A" w14:textId="530A2AC5" w:rsidR="00A4666B" w:rsidRPr="003769FB" w:rsidRDefault="00B702BD" w:rsidP="004D49D8">
      <w:pPr>
        <w:pStyle w:val="ad"/>
        <w:spacing w:after="0" w:line="360" w:lineRule="auto"/>
        <w:rPr>
          <w:rFonts w:ascii="Book Antiqua" w:hAnsi="Book Antiqua"/>
          <w:b w:val="0"/>
          <w:szCs w:val="24"/>
          <w:lang w:val="en-US" w:eastAsia="zh-CN"/>
        </w:rPr>
      </w:pPr>
      <w:r w:rsidRPr="003769FB">
        <w:rPr>
          <w:noProof/>
          <w:lang w:val="en-US" w:eastAsia="zh-CN"/>
        </w:rPr>
        <mc:AlternateContent>
          <mc:Choice Requires="wpg">
            <w:drawing>
              <wp:inline distT="0" distB="0" distL="0" distR="0" wp14:anchorId="557B84C8" wp14:editId="53A824C1">
                <wp:extent cx="5832000" cy="3670524"/>
                <wp:effectExtent l="0" t="0" r="0" b="6350"/>
                <wp:docPr id="818" name="Gruppieren 1"/>
                <wp:cNvGraphicFramePr/>
                <a:graphic xmlns:a="http://schemas.openxmlformats.org/drawingml/2006/main">
                  <a:graphicData uri="http://schemas.microsoft.com/office/word/2010/wordprocessingGroup">
                    <wpg:wgp>
                      <wpg:cNvGrpSpPr/>
                      <wpg:grpSpPr>
                        <a:xfrm>
                          <a:off x="0" y="0"/>
                          <a:ext cx="5832000" cy="3670524"/>
                          <a:chOff x="0" y="0"/>
                          <a:chExt cx="8293100" cy="5497513"/>
                        </a:xfrm>
                      </wpg:grpSpPr>
                      <wps:wsp>
                        <wps:cNvPr id="819" name="Rectangle 5"/>
                        <wps:cNvSpPr>
                          <a:spLocks noChangeArrowheads="1"/>
                        </wps:cNvSpPr>
                        <wps:spPr bwMode="auto">
                          <a:xfrm>
                            <a:off x="0" y="0"/>
                            <a:ext cx="8293100" cy="549751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820" name="Rectangle 6"/>
                        <wps:cNvSpPr>
                          <a:spLocks noChangeArrowheads="1"/>
                        </wps:cNvSpPr>
                        <wps:spPr bwMode="auto">
                          <a:xfrm>
                            <a:off x="65088" y="68263"/>
                            <a:ext cx="1328738" cy="700088"/>
                          </a:xfrm>
                          <a:prstGeom prst="rect">
                            <a:avLst/>
                          </a:prstGeom>
                          <a:solidFill>
                            <a:srgbClr val="EEEEEE"/>
                          </a:solidFill>
                          <a:ln w="9525">
                            <a:solidFill>
                              <a:srgbClr val="B3B3B3"/>
                            </a:solidFill>
                            <a:prstDash val="solid"/>
                            <a:miter lim="800000"/>
                            <a:headEnd/>
                            <a:tailEnd/>
                          </a:ln>
                        </wps:spPr>
                        <wps:bodyPr vert="horz" wrap="square" lIns="91440" tIns="45720" rIns="91440" bIns="45720" numCol="1" anchor="t" anchorCtr="0" compatLnSpc="1">
                          <a:prstTxWarp prst="textNoShape">
                            <a:avLst/>
                          </a:prstTxWarp>
                        </wps:bodyPr>
                      </wps:wsp>
                      <wps:wsp>
                        <wps:cNvPr id="821" name="Rectangle 7"/>
                        <wps:cNvSpPr>
                          <a:spLocks noChangeArrowheads="1"/>
                        </wps:cNvSpPr>
                        <wps:spPr bwMode="auto">
                          <a:xfrm>
                            <a:off x="65088" y="828675"/>
                            <a:ext cx="1330325" cy="2043113"/>
                          </a:xfrm>
                          <a:prstGeom prst="rect">
                            <a:avLst/>
                          </a:prstGeom>
                          <a:solidFill>
                            <a:srgbClr val="EEEEEE"/>
                          </a:solidFill>
                          <a:ln w="7938">
                            <a:solidFill>
                              <a:srgbClr val="B3B3B3"/>
                            </a:solidFill>
                            <a:prstDash val="solid"/>
                            <a:miter lim="800000"/>
                            <a:headEnd/>
                            <a:tailEnd/>
                          </a:ln>
                        </wps:spPr>
                        <wps:bodyPr vert="horz" wrap="square" lIns="91440" tIns="45720" rIns="91440" bIns="45720" numCol="1" anchor="t" anchorCtr="0" compatLnSpc="1">
                          <a:prstTxWarp prst="textNoShape">
                            <a:avLst/>
                          </a:prstTxWarp>
                        </wps:bodyPr>
                      </wps:wsp>
                      <wps:wsp>
                        <wps:cNvPr id="822" name="Rectangle 8"/>
                        <wps:cNvSpPr>
                          <a:spLocks noChangeArrowheads="1"/>
                        </wps:cNvSpPr>
                        <wps:spPr bwMode="auto">
                          <a:xfrm>
                            <a:off x="4335463" y="69850"/>
                            <a:ext cx="1444625" cy="1384300"/>
                          </a:xfrm>
                          <a:prstGeom prst="rect">
                            <a:avLst/>
                          </a:prstGeom>
                          <a:solidFill>
                            <a:srgbClr val="EEEEEE"/>
                          </a:solidFill>
                          <a:ln w="7938">
                            <a:solidFill>
                              <a:srgbClr val="B3B3B3"/>
                            </a:solidFill>
                            <a:prstDash val="solid"/>
                            <a:miter lim="800000"/>
                            <a:headEnd/>
                            <a:tailEnd/>
                          </a:ln>
                        </wps:spPr>
                        <wps:bodyPr vert="horz" wrap="square" lIns="91440" tIns="45720" rIns="91440" bIns="45720" numCol="1" anchor="t" anchorCtr="0" compatLnSpc="1">
                          <a:prstTxWarp prst="textNoShape">
                            <a:avLst/>
                          </a:prstTxWarp>
                        </wps:bodyPr>
                      </wps:wsp>
                      <wps:wsp>
                        <wps:cNvPr id="823" name="Rectangle 9"/>
                        <wps:cNvSpPr>
                          <a:spLocks noChangeArrowheads="1"/>
                        </wps:cNvSpPr>
                        <wps:spPr bwMode="auto">
                          <a:xfrm>
                            <a:off x="5848350" y="69850"/>
                            <a:ext cx="2381250" cy="4105275"/>
                          </a:xfrm>
                          <a:prstGeom prst="rect">
                            <a:avLst/>
                          </a:prstGeom>
                          <a:solidFill>
                            <a:srgbClr val="EEEEEE"/>
                          </a:solidFill>
                          <a:ln w="9525">
                            <a:solidFill>
                              <a:srgbClr val="B3B3B3"/>
                            </a:solidFill>
                            <a:prstDash val="solid"/>
                            <a:miter lim="800000"/>
                            <a:headEnd/>
                            <a:tailEnd/>
                          </a:ln>
                        </wps:spPr>
                        <wps:bodyPr vert="horz" wrap="square" lIns="91440" tIns="45720" rIns="91440" bIns="45720" numCol="1" anchor="t" anchorCtr="0" compatLnSpc="1">
                          <a:prstTxWarp prst="textNoShape">
                            <a:avLst/>
                          </a:prstTxWarp>
                        </wps:bodyPr>
                      </wps:wsp>
                      <wps:wsp>
                        <wps:cNvPr id="824" name="Rectangle 10"/>
                        <wps:cNvSpPr>
                          <a:spLocks noChangeArrowheads="1"/>
                        </wps:cNvSpPr>
                        <wps:spPr bwMode="auto">
                          <a:xfrm>
                            <a:off x="1470025" y="69850"/>
                            <a:ext cx="2790825" cy="1384300"/>
                          </a:xfrm>
                          <a:prstGeom prst="rect">
                            <a:avLst/>
                          </a:prstGeom>
                          <a:solidFill>
                            <a:srgbClr val="EEEEEE"/>
                          </a:solidFill>
                          <a:ln w="9525">
                            <a:solidFill>
                              <a:srgbClr val="B3B3B3"/>
                            </a:solidFill>
                            <a:prstDash val="solid"/>
                            <a:miter lim="800000"/>
                            <a:headEnd/>
                            <a:tailEnd/>
                          </a:ln>
                        </wps:spPr>
                        <wps:bodyPr vert="horz" wrap="square" lIns="91440" tIns="45720" rIns="91440" bIns="45720" numCol="1" anchor="t" anchorCtr="0" compatLnSpc="1">
                          <a:prstTxWarp prst="textNoShape">
                            <a:avLst/>
                          </a:prstTxWarp>
                        </wps:bodyPr>
                      </wps:wsp>
                      <wps:wsp>
                        <wps:cNvPr id="825" name="Rectangle 11"/>
                        <wps:cNvSpPr>
                          <a:spLocks noChangeArrowheads="1"/>
                        </wps:cNvSpPr>
                        <wps:spPr bwMode="auto">
                          <a:xfrm>
                            <a:off x="1477963" y="1528763"/>
                            <a:ext cx="4302125" cy="3324225"/>
                          </a:xfrm>
                          <a:prstGeom prst="rect">
                            <a:avLst/>
                          </a:prstGeom>
                          <a:solidFill>
                            <a:srgbClr val="EEEEEE"/>
                          </a:solidFill>
                          <a:ln w="9525">
                            <a:solidFill>
                              <a:srgbClr val="B3B3B3"/>
                            </a:solidFill>
                            <a:prstDash val="solid"/>
                            <a:miter lim="800000"/>
                            <a:headEnd/>
                            <a:tailEnd/>
                          </a:ln>
                        </wps:spPr>
                        <wps:bodyPr vert="horz" wrap="square" lIns="91440" tIns="45720" rIns="91440" bIns="45720" numCol="1" anchor="t" anchorCtr="0" compatLnSpc="1">
                          <a:prstTxWarp prst="textNoShape">
                            <a:avLst/>
                          </a:prstTxWarp>
                        </wps:bodyPr>
                      </wps:wsp>
                      <wps:wsp>
                        <wps:cNvPr id="826" name="Rectangle 12"/>
                        <wps:cNvSpPr>
                          <a:spLocks noChangeArrowheads="1"/>
                        </wps:cNvSpPr>
                        <wps:spPr bwMode="auto">
                          <a:xfrm>
                            <a:off x="5843588" y="4233863"/>
                            <a:ext cx="2386013" cy="615950"/>
                          </a:xfrm>
                          <a:prstGeom prst="rect">
                            <a:avLst/>
                          </a:prstGeom>
                          <a:solidFill>
                            <a:srgbClr val="EEEEEE"/>
                          </a:solidFill>
                          <a:ln w="11113">
                            <a:solidFill>
                              <a:srgbClr val="B3B3B3"/>
                            </a:solidFill>
                            <a:prstDash val="solid"/>
                            <a:miter lim="800000"/>
                            <a:headEnd/>
                            <a:tailEnd/>
                          </a:ln>
                        </wps:spPr>
                        <wps:bodyPr vert="horz" wrap="square" lIns="91440" tIns="45720" rIns="91440" bIns="45720" numCol="1" anchor="t" anchorCtr="0" compatLnSpc="1">
                          <a:prstTxWarp prst="textNoShape">
                            <a:avLst/>
                          </a:prstTxWarp>
                        </wps:bodyPr>
                      </wps:wsp>
                      <wps:wsp>
                        <wps:cNvPr id="827" name="Rectangle 13"/>
                        <wps:cNvSpPr>
                          <a:spLocks noChangeArrowheads="1"/>
                        </wps:cNvSpPr>
                        <wps:spPr bwMode="auto">
                          <a:xfrm>
                            <a:off x="65088" y="3948113"/>
                            <a:ext cx="1330325" cy="903288"/>
                          </a:xfrm>
                          <a:prstGeom prst="rect">
                            <a:avLst/>
                          </a:prstGeom>
                          <a:solidFill>
                            <a:srgbClr val="EEEEEE"/>
                          </a:solidFill>
                          <a:ln w="7938">
                            <a:solidFill>
                              <a:srgbClr val="B3B3B3"/>
                            </a:solidFill>
                            <a:prstDash val="solid"/>
                            <a:miter lim="800000"/>
                            <a:headEnd/>
                            <a:tailEnd/>
                          </a:ln>
                        </wps:spPr>
                        <wps:bodyPr vert="horz" wrap="square" lIns="91440" tIns="45720" rIns="91440" bIns="45720" numCol="1" anchor="t" anchorCtr="0" compatLnSpc="1">
                          <a:prstTxWarp prst="textNoShape">
                            <a:avLst/>
                          </a:prstTxWarp>
                        </wps:bodyPr>
                      </wps:wsp>
                      <wps:wsp>
                        <wps:cNvPr id="828" name="Freeform 14"/>
                        <wps:cNvSpPr>
                          <a:spLocks noEditPoints="1"/>
                        </wps:cNvSpPr>
                        <wps:spPr bwMode="auto">
                          <a:xfrm>
                            <a:off x="142875" y="157163"/>
                            <a:ext cx="66675" cy="111125"/>
                          </a:xfrm>
                          <a:custGeom>
                            <a:avLst/>
                            <a:gdLst>
                              <a:gd name="T0" fmla="*/ 127 w 127"/>
                              <a:gd name="T1" fmla="*/ 76 h 209"/>
                              <a:gd name="T2" fmla="*/ 116 w 127"/>
                              <a:gd name="T3" fmla="*/ 101 h 209"/>
                              <a:gd name="T4" fmla="*/ 97 w 127"/>
                              <a:gd name="T5" fmla="*/ 119 h 209"/>
                              <a:gd name="T6" fmla="*/ 69 w 127"/>
                              <a:gd name="T7" fmla="*/ 127 h 209"/>
                              <a:gd name="T8" fmla="*/ 27 w 127"/>
                              <a:gd name="T9" fmla="*/ 128 h 209"/>
                              <a:gd name="T10" fmla="*/ 27 w 127"/>
                              <a:gd name="T11" fmla="*/ 205 h 209"/>
                              <a:gd name="T12" fmla="*/ 26 w 127"/>
                              <a:gd name="T13" fmla="*/ 206 h 209"/>
                              <a:gd name="T14" fmla="*/ 22 w 127"/>
                              <a:gd name="T15" fmla="*/ 207 h 209"/>
                              <a:gd name="T16" fmla="*/ 17 w 127"/>
                              <a:gd name="T17" fmla="*/ 209 h 209"/>
                              <a:gd name="T18" fmla="*/ 10 w 127"/>
                              <a:gd name="T19" fmla="*/ 209 h 209"/>
                              <a:gd name="T20" fmla="*/ 5 w 127"/>
                              <a:gd name="T21" fmla="*/ 207 h 209"/>
                              <a:gd name="T22" fmla="*/ 1 w 127"/>
                              <a:gd name="T23" fmla="*/ 206 h 209"/>
                              <a:gd name="T24" fmla="*/ 0 w 127"/>
                              <a:gd name="T25" fmla="*/ 205 h 209"/>
                              <a:gd name="T26" fmla="*/ 0 w 127"/>
                              <a:gd name="T27" fmla="*/ 11 h 209"/>
                              <a:gd name="T28" fmla="*/ 4 w 127"/>
                              <a:gd name="T29" fmla="*/ 3 h 209"/>
                              <a:gd name="T30" fmla="*/ 11 w 127"/>
                              <a:gd name="T31" fmla="*/ 0 h 209"/>
                              <a:gd name="T32" fmla="*/ 62 w 127"/>
                              <a:gd name="T33" fmla="*/ 0 h 209"/>
                              <a:gd name="T34" fmla="*/ 74 w 127"/>
                              <a:gd name="T35" fmla="*/ 2 h 209"/>
                              <a:gd name="T36" fmla="*/ 91 w 127"/>
                              <a:gd name="T37" fmla="*/ 5 h 209"/>
                              <a:gd name="T38" fmla="*/ 108 w 127"/>
                              <a:gd name="T39" fmla="*/ 15 h 209"/>
                              <a:gd name="T40" fmla="*/ 121 w 127"/>
                              <a:gd name="T41" fmla="*/ 30 h 209"/>
                              <a:gd name="T42" fmla="*/ 127 w 127"/>
                              <a:gd name="T43" fmla="*/ 50 h 209"/>
                              <a:gd name="T44" fmla="*/ 99 w 127"/>
                              <a:gd name="T45" fmla="*/ 63 h 209"/>
                              <a:gd name="T46" fmla="*/ 94 w 127"/>
                              <a:gd name="T47" fmla="*/ 42 h 209"/>
                              <a:gd name="T48" fmla="*/ 81 w 127"/>
                              <a:gd name="T49" fmla="*/ 29 h 209"/>
                              <a:gd name="T50" fmla="*/ 68 w 127"/>
                              <a:gd name="T51" fmla="*/ 24 h 209"/>
                              <a:gd name="T52" fmla="*/ 53 w 127"/>
                              <a:gd name="T53" fmla="*/ 23 h 209"/>
                              <a:gd name="T54" fmla="*/ 27 w 127"/>
                              <a:gd name="T55" fmla="*/ 106 h 209"/>
                              <a:gd name="T56" fmla="*/ 64 w 127"/>
                              <a:gd name="T57" fmla="*/ 105 h 209"/>
                              <a:gd name="T58" fmla="*/ 81 w 127"/>
                              <a:gd name="T59" fmla="*/ 99 h 209"/>
                              <a:gd name="T60" fmla="*/ 92 w 127"/>
                              <a:gd name="T61" fmla="*/ 88 h 209"/>
                              <a:gd name="T62" fmla="*/ 97 w 127"/>
                              <a:gd name="T63" fmla="*/ 72 h 2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127" h="209">
                                <a:moveTo>
                                  <a:pt x="127" y="61"/>
                                </a:moveTo>
                                <a:lnTo>
                                  <a:pt x="127" y="76"/>
                                </a:lnTo>
                                <a:lnTo>
                                  <a:pt x="122" y="89"/>
                                </a:lnTo>
                                <a:lnTo>
                                  <a:pt x="116" y="101"/>
                                </a:lnTo>
                                <a:lnTo>
                                  <a:pt x="107" y="110"/>
                                </a:lnTo>
                                <a:lnTo>
                                  <a:pt x="97" y="119"/>
                                </a:lnTo>
                                <a:lnTo>
                                  <a:pt x="84" y="124"/>
                                </a:lnTo>
                                <a:lnTo>
                                  <a:pt x="69" y="127"/>
                                </a:lnTo>
                                <a:lnTo>
                                  <a:pt x="50" y="128"/>
                                </a:lnTo>
                                <a:lnTo>
                                  <a:pt x="27" y="128"/>
                                </a:lnTo>
                                <a:lnTo>
                                  <a:pt x="27" y="204"/>
                                </a:lnTo>
                                <a:lnTo>
                                  <a:pt x="27" y="205"/>
                                </a:lnTo>
                                <a:lnTo>
                                  <a:pt x="27" y="206"/>
                                </a:lnTo>
                                <a:lnTo>
                                  <a:pt x="26" y="206"/>
                                </a:lnTo>
                                <a:lnTo>
                                  <a:pt x="25" y="207"/>
                                </a:lnTo>
                                <a:lnTo>
                                  <a:pt x="22" y="207"/>
                                </a:lnTo>
                                <a:lnTo>
                                  <a:pt x="20" y="209"/>
                                </a:lnTo>
                                <a:lnTo>
                                  <a:pt x="17" y="209"/>
                                </a:lnTo>
                                <a:lnTo>
                                  <a:pt x="14" y="209"/>
                                </a:lnTo>
                                <a:lnTo>
                                  <a:pt x="10" y="209"/>
                                </a:lnTo>
                                <a:lnTo>
                                  <a:pt x="7" y="209"/>
                                </a:lnTo>
                                <a:lnTo>
                                  <a:pt x="5" y="207"/>
                                </a:lnTo>
                                <a:lnTo>
                                  <a:pt x="2" y="207"/>
                                </a:lnTo>
                                <a:lnTo>
                                  <a:pt x="1" y="206"/>
                                </a:lnTo>
                                <a:lnTo>
                                  <a:pt x="0" y="206"/>
                                </a:lnTo>
                                <a:lnTo>
                                  <a:pt x="0" y="205"/>
                                </a:lnTo>
                                <a:lnTo>
                                  <a:pt x="0" y="204"/>
                                </a:lnTo>
                                <a:lnTo>
                                  <a:pt x="0" y="11"/>
                                </a:lnTo>
                                <a:lnTo>
                                  <a:pt x="0" y="7"/>
                                </a:lnTo>
                                <a:lnTo>
                                  <a:pt x="4" y="3"/>
                                </a:lnTo>
                                <a:lnTo>
                                  <a:pt x="6" y="0"/>
                                </a:lnTo>
                                <a:lnTo>
                                  <a:pt x="11" y="0"/>
                                </a:lnTo>
                                <a:lnTo>
                                  <a:pt x="55" y="0"/>
                                </a:lnTo>
                                <a:lnTo>
                                  <a:pt x="62" y="0"/>
                                </a:lnTo>
                                <a:lnTo>
                                  <a:pt x="68" y="0"/>
                                </a:lnTo>
                                <a:lnTo>
                                  <a:pt x="74" y="2"/>
                                </a:lnTo>
                                <a:lnTo>
                                  <a:pt x="83" y="3"/>
                                </a:lnTo>
                                <a:lnTo>
                                  <a:pt x="91" y="5"/>
                                </a:lnTo>
                                <a:lnTo>
                                  <a:pt x="100" y="10"/>
                                </a:lnTo>
                                <a:lnTo>
                                  <a:pt x="108" y="15"/>
                                </a:lnTo>
                                <a:lnTo>
                                  <a:pt x="115" y="23"/>
                                </a:lnTo>
                                <a:lnTo>
                                  <a:pt x="121" y="30"/>
                                </a:lnTo>
                                <a:lnTo>
                                  <a:pt x="124" y="40"/>
                                </a:lnTo>
                                <a:lnTo>
                                  <a:pt x="127" y="50"/>
                                </a:lnTo>
                                <a:lnTo>
                                  <a:pt x="127" y="61"/>
                                </a:lnTo>
                                <a:close/>
                                <a:moveTo>
                                  <a:pt x="99" y="63"/>
                                </a:moveTo>
                                <a:lnTo>
                                  <a:pt x="97" y="51"/>
                                </a:lnTo>
                                <a:lnTo>
                                  <a:pt x="94" y="42"/>
                                </a:lnTo>
                                <a:lnTo>
                                  <a:pt x="89" y="34"/>
                                </a:lnTo>
                                <a:lnTo>
                                  <a:pt x="81" y="29"/>
                                </a:lnTo>
                                <a:lnTo>
                                  <a:pt x="75" y="25"/>
                                </a:lnTo>
                                <a:lnTo>
                                  <a:pt x="68" y="24"/>
                                </a:lnTo>
                                <a:lnTo>
                                  <a:pt x="60" y="23"/>
                                </a:lnTo>
                                <a:lnTo>
                                  <a:pt x="53" y="23"/>
                                </a:lnTo>
                                <a:lnTo>
                                  <a:pt x="27" y="23"/>
                                </a:lnTo>
                                <a:lnTo>
                                  <a:pt x="27" y="106"/>
                                </a:lnTo>
                                <a:lnTo>
                                  <a:pt x="52" y="106"/>
                                </a:lnTo>
                                <a:lnTo>
                                  <a:pt x="64" y="105"/>
                                </a:lnTo>
                                <a:lnTo>
                                  <a:pt x="73" y="103"/>
                                </a:lnTo>
                                <a:lnTo>
                                  <a:pt x="81" y="99"/>
                                </a:lnTo>
                                <a:lnTo>
                                  <a:pt x="86" y="94"/>
                                </a:lnTo>
                                <a:lnTo>
                                  <a:pt x="92" y="88"/>
                                </a:lnTo>
                                <a:lnTo>
                                  <a:pt x="95" y="80"/>
                                </a:lnTo>
                                <a:lnTo>
                                  <a:pt x="97" y="72"/>
                                </a:lnTo>
                                <a:lnTo>
                                  <a:pt x="99" y="6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29" name="Freeform 15"/>
                        <wps:cNvSpPr>
                          <a:spLocks noEditPoints="1"/>
                        </wps:cNvSpPr>
                        <wps:spPr bwMode="auto">
                          <a:xfrm>
                            <a:off x="222250" y="185738"/>
                            <a:ext cx="61913" cy="84138"/>
                          </a:xfrm>
                          <a:custGeom>
                            <a:avLst/>
                            <a:gdLst>
                              <a:gd name="T0" fmla="*/ 118 w 118"/>
                              <a:gd name="T1" fmla="*/ 154 h 159"/>
                              <a:gd name="T2" fmla="*/ 116 w 118"/>
                              <a:gd name="T3" fmla="*/ 155 h 159"/>
                              <a:gd name="T4" fmla="*/ 111 w 118"/>
                              <a:gd name="T5" fmla="*/ 157 h 159"/>
                              <a:gd name="T6" fmla="*/ 102 w 118"/>
                              <a:gd name="T7" fmla="*/ 157 h 159"/>
                              <a:gd name="T8" fmla="*/ 98 w 118"/>
                              <a:gd name="T9" fmla="*/ 155 h 159"/>
                              <a:gd name="T10" fmla="*/ 96 w 118"/>
                              <a:gd name="T11" fmla="*/ 154 h 159"/>
                              <a:gd name="T12" fmla="*/ 95 w 118"/>
                              <a:gd name="T13" fmla="*/ 137 h 159"/>
                              <a:gd name="T14" fmla="*/ 74 w 118"/>
                              <a:gd name="T15" fmla="*/ 153 h 159"/>
                              <a:gd name="T16" fmla="*/ 50 w 118"/>
                              <a:gd name="T17" fmla="*/ 159 h 159"/>
                              <a:gd name="T18" fmla="*/ 29 w 118"/>
                              <a:gd name="T19" fmla="*/ 155 h 159"/>
                              <a:gd name="T20" fmla="*/ 14 w 118"/>
                              <a:gd name="T21" fmla="*/ 147 h 159"/>
                              <a:gd name="T22" fmla="*/ 4 w 118"/>
                              <a:gd name="T23" fmla="*/ 133 h 159"/>
                              <a:gd name="T24" fmla="*/ 0 w 118"/>
                              <a:gd name="T25" fmla="*/ 115 h 159"/>
                              <a:gd name="T26" fmla="*/ 5 w 118"/>
                              <a:gd name="T27" fmla="*/ 94 h 159"/>
                              <a:gd name="T28" fmla="*/ 19 w 118"/>
                              <a:gd name="T29" fmla="*/ 79 h 159"/>
                              <a:gd name="T30" fmla="*/ 42 w 118"/>
                              <a:gd name="T31" fmla="*/ 70 h 159"/>
                              <a:gd name="T32" fmla="*/ 72 w 118"/>
                              <a:gd name="T33" fmla="*/ 67 h 159"/>
                              <a:gd name="T34" fmla="*/ 93 w 118"/>
                              <a:gd name="T35" fmla="*/ 56 h 159"/>
                              <a:gd name="T36" fmla="*/ 90 w 118"/>
                              <a:gd name="T37" fmla="*/ 41 h 159"/>
                              <a:gd name="T38" fmla="*/ 84 w 118"/>
                              <a:gd name="T39" fmla="*/ 30 h 159"/>
                              <a:gd name="T40" fmla="*/ 74 w 118"/>
                              <a:gd name="T41" fmla="*/ 24 h 159"/>
                              <a:gd name="T42" fmla="*/ 59 w 118"/>
                              <a:gd name="T43" fmla="*/ 21 h 159"/>
                              <a:gd name="T44" fmla="*/ 41 w 118"/>
                              <a:gd name="T45" fmla="*/ 24 h 159"/>
                              <a:gd name="T46" fmla="*/ 27 w 118"/>
                              <a:gd name="T47" fmla="*/ 28 h 159"/>
                              <a:gd name="T48" fmla="*/ 18 w 118"/>
                              <a:gd name="T49" fmla="*/ 35 h 159"/>
                              <a:gd name="T50" fmla="*/ 13 w 118"/>
                              <a:gd name="T51" fmla="*/ 36 h 159"/>
                              <a:gd name="T52" fmla="*/ 10 w 118"/>
                              <a:gd name="T53" fmla="*/ 36 h 159"/>
                              <a:gd name="T54" fmla="*/ 8 w 118"/>
                              <a:gd name="T55" fmla="*/ 33 h 159"/>
                              <a:gd name="T56" fmla="*/ 8 w 118"/>
                              <a:gd name="T57" fmla="*/ 31 h 159"/>
                              <a:gd name="T58" fmla="*/ 6 w 118"/>
                              <a:gd name="T59" fmla="*/ 26 h 159"/>
                              <a:gd name="T60" fmla="*/ 8 w 118"/>
                              <a:gd name="T61" fmla="*/ 20 h 159"/>
                              <a:gd name="T62" fmla="*/ 10 w 118"/>
                              <a:gd name="T63" fmla="*/ 15 h 159"/>
                              <a:gd name="T64" fmla="*/ 18 w 118"/>
                              <a:gd name="T65" fmla="*/ 11 h 159"/>
                              <a:gd name="T66" fmla="*/ 30 w 118"/>
                              <a:gd name="T67" fmla="*/ 5 h 159"/>
                              <a:gd name="T68" fmla="*/ 45 w 118"/>
                              <a:gd name="T69" fmla="*/ 1 h 159"/>
                              <a:gd name="T70" fmla="*/ 62 w 118"/>
                              <a:gd name="T71" fmla="*/ 0 h 159"/>
                              <a:gd name="T72" fmla="*/ 88 w 118"/>
                              <a:gd name="T73" fmla="*/ 4 h 159"/>
                              <a:gd name="T74" fmla="*/ 105 w 118"/>
                              <a:gd name="T75" fmla="*/ 14 h 159"/>
                              <a:gd name="T76" fmla="*/ 115 w 118"/>
                              <a:gd name="T77" fmla="*/ 31 h 159"/>
                              <a:gd name="T78" fmla="*/ 118 w 118"/>
                              <a:gd name="T79" fmla="*/ 54 h 159"/>
                              <a:gd name="T80" fmla="*/ 93 w 118"/>
                              <a:gd name="T81" fmla="*/ 86 h 159"/>
                              <a:gd name="T82" fmla="*/ 59 w 118"/>
                              <a:gd name="T83" fmla="*/ 86 h 159"/>
                              <a:gd name="T84" fmla="*/ 43 w 118"/>
                              <a:gd name="T85" fmla="*/ 90 h 159"/>
                              <a:gd name="T86" fmla="*/ 32 w 118"/>
                              <a:gd name="T87" fmla="*/ 97 h 159"/>
                              <a:gd name="T88" fmla="*/ 27 w 118"/>
                              <a:gd name="T89" fmla="*/ 107 h 159"/>
                              <a:gd name="T90" fmla="*/ 29 w 118"/>
                              <a:gd name="T91" fmla="*/ 123 h 159"/>
                              <a:gd name="T92" fmla="*/ 42 w 118"/>
                              <a:gd name="T93" fmla="*/ 137 h 159"/>
                              <a:gd name="T94" fmla="*/ 64 w 118"/>
                              <a:gd name="T95" fmla="*/ 137 h 159"/>
                              <a:gd name="T96" fmla="*/ 83 w 118"/>
                              <a:gd name="T97" fmla="*/ 127 h 159"/>
                              <a:gd name="T98" fmla="*/ 93 w 118"/>
                              <a:gd name="T99" fmla="*/ 86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18" h="159">
                                <a:moveTo>
                                  <a:pt x="118" y="152"/>
                                </a:moveTo>
                                <a:lnTo>
                                  <a:pt x="118" y="154"/>
                                </a:lnTo>
                                <a:lnTo>
                                  <a:pt x="117" y="154"/>
                                </a:lnTo>
                                <a:lnTo>
                                  <a:pt x="116" y="155"/>
                                </a:lnTo>
                                <a:lnTo>
                                  <a:pt x="114" y="157"/>
                                </a:lnTo>
                                <a:lnTo>
                                  <a:pt x="111" y="157"/>
                                </a:lnTo>
                                <a:lnTo>
                                  <a:pt x="107" y="157"/>
                                </a:lnTo>
                                <a:lnTo>
                                  <a:pt x="102" y="157"/>
                                </a:lnTo>
                                <a:lnTo>
                                  <a:pt x="100" y="157"/>
                                </a:lnTo>
                                <a:lnTo>
                                  <a:pt x="98" y="155"/>
                                </a:lnTo>
                                <a:lnTo>
                                  <a:pt x="96" y="154"/>
                                </a:lnTo>
                                <a:lnTo>
                                  <a:pt x="96" y="154"/>
                                </a:lnTo>
                                <a:lnTo>
                                  <a:pt x="95" y="152"/>
                                </a:lnTo>
                                <a:lnTo>
                                  <a:pt x="95" y="137"/>
                                </a:lnTo>
                                <a:lnTo>
                                  <a:pt x="85" y="147"/>
                                </a:lnTo>
                                <a:lnTo>
                                  <a:pt x="74" y="153"/>
                                </a:lnTo>
                                <a:lnTo>
                                  <a:pt x="63" y="158"/>
                                </a:lnTo>
                                <a:lnTo>
                                  <a:pt x="50" y="159"/>
                                </a:lnTo>
                                <a:lnTo>
                                  <a:pt x="38" y="158"/>
                                </a:lnTo>
                                <a:lnTo>
                                  <a:pt x="29" y="155"/>
                                </a:lnTo>
                                <a:lnTo>
                                  <a:pt x="20" y="152"/>
                                </a:lnTo>
                                <a:lnTo>
                                  <a:pt x="14" y="147"/>
                                </a:lnTo>
                                <a:lnTo>
                                  <a:pt x="8" y="141"/>
                                </a:lnTo>
                                <a:lnTo>
                                  <a:pt x="4" y="133"/>
                                </a:lnTo>
                                <a:lnTo>
                                  <a:pt x="0" y="125"/>
                                </a:lnTo>
                                <a:lnTo>
                                  <a:pt x="0" y="115"/>
                                </a:lnTo>
                                <a:lnTo>
                                  <a:pt x="0" y="104"/>
                                </a:lnTo>
                                <a:lnTo>
                                  <a:pt x="5" y="94"/>
                                </a:lnTo>
                                <a:lnTo>
                                  <a:pt x="10" y="85"/>
                                </a:lnTo>
                                <a:lnTo>
                                  <a:pt x="19" y="79"/>
                                </a:lnTo>
                                <a:lnTo>
                                  <a:pt x="29" y="73"/>
                                </a:lnTo>
                                <a:lnTo>
                                  <a:pt x="42" y="70"/>
                                </a:lnTo>
                                <a:lnTo>
                                  <a:pt x="56" y="67"/>
                                </a:lnTo>
                                <a:lnTo>
                                  <a:pt x="72" y="67"/>
                                </a:lnTo>
                                <a:lnTo>
                                  <a:pt x="93" y="67"/>
                                </a:lnTo>
                                <a:lnTo>
                                  <a:pt x="93" y="56"/>
                                </a:lnTo>
                                <a:lnTo>
                                  <a:pt x="91" y="47"/>
                                </a:lnTo>
                                <a:lnTo>
                                  <a:pt x="90" y="41"/>
                                </a:lnTo>
                                <a:lnTo>
                                  <a:pt x="88" y="35"/>
                                </a:lnTo>
                                <a:lnTo>
                                  <a:pt x="84" y="30"/>
                                </a:lnTo>
                                <a:lnTo>
                                  <a:pt x="80" y="26"/>
                                </a:lnTo>
                                <a:lnTo>
                                  <a:pt x="74" y="24"/>
                                </a:lnTo>
                                <a:lnTo>
                                  <a:pt x="68" y="22"/>
                                </a:lnTo>
                                <a:lnTo>
                                  <a:pt x="59" y="21"/>
                                </a:lnTo>
                                <a:lnTo>
                                  <a:pt x="50" y="22"/>
                                </a:lnTo>
                                <a:lnTo>
                                  <a:pt x="41" y="24"/>
                                </a:lnTo>
                                <a:lnTo>
                                  <a:pt x="34" y="26"/>
                                </a:lnTo>
                                <a:lnTo>
                                  <a:pt x="27" y="28"/>
                                </a:lnTo>
                                <a:lnTo>
                                  <a:pt x="22" y="32"/>
                                </a:lnTo>
                                <a:lnTo>
                                  <a:pt x="18" y="35"/>
                                </a:lnTo>
                                <a:lnTo>
                                  <a:pt x="15" y="36"/>
                                </a:lnTo>
                                <a:lnTo>
                                  <a:pt x="13" y="36"/>
                                </a:lnTo>
                                <a:lnTo>
                                  <a:pt x="11" y="36"/>
                                </a:lnTo>
                                <a:lnTo>
                                  <a:pt x="10" y="36"/>
                                </a:lnTo>
                                <a:lnTo>
                                  <a:pt x="9" y="35"/>
                                </a:lnTo>
                                <a:lnTo>
                                  <a:pt x="8" y="33"/>
                                </a:lnTo>
                                <a:lnTo>
                                  <a:pt x="8" y="32"/>
                                </a:lnTo>
                                <a:lnTo>
                                  <a:pt x="8" y="31"/>
                                </a:lnTo>
                                <a:lnTo>
                                  <a:pt x="6" y="28"/>
                                </a:lnTo>
                                <a:lnTo>
                                  <a:pt x="6" y="26"/>
                                </a:lnTo>
                                <a:lnTo>
                                  <a:pt x="6" y="22"/>
                                </a:lnTo>
                                <a:lnTo>
                                  <a:pt x="8" y="20"/>
                                </a:lnTo>
                                <a:lnTo>
                                  <a:pt x="9" y="17"/>
                                </a:lnTo>
                                <a:lnTo>
                                  <a:pt x="10" y="15"/>
                                </a:lnTo>
                                <a:lnTo>
                                  <a:pt x="13" y="14"/>
                                </a:lnTo>
                                <a:lnTo>
                                  <a:pt x="18" y="11"/>
                                </a:lnTo>
                                <a:lnTo>
                                  <a:pt x="24" y="8"/>
                                </a:lnTo>
                                <a:lnTo>
                                  <a:pt x="30" y="5"/>
                                </a:lnTo>
                                <a:lnTo>
                                  <a:pt x="37" y="4"/>
                                </a:lnTo>
                                <a:lnTo>
                                  <a:pt x="45" y="1"/>
                                </a:lnTo>
                                <a:lnTo>
                                  <a:pt x="53" y="0"/>
                                </a:lnTo>
                                <a:lnTo>
                                  <a:pt x="62" y="0"/>
                                </a:lnTo>
                                <a:lnTo>
                                  <a:pt x="77" y="0"/>
                                </a:lnTo>
                                <a:lnTo>
                                  <a:pt x="88" y="4"/>
                                </a:lnTo>
                                <a:lnTo>
                                  <a:pt x="98" y="8"/>
                                </a:lnTo>
                                <a:lnTo>
                                  <a:pt x="105" y="14"/>
                                </a:lnTo>
                                <a:lnTo>
                                  <a:pt x="111" y="21"/>
                                </a:lnTo>
                                <a:lnTo>
                                  <a:pt x="115" y="31"/>
                                </a:lnTo>
                                <a:lnTo>
                                  <a:pt x="117" y="42"/>
                                </a:lnTo>
                                <a:lnTo>
                                  <a:pt x="118" y="54"/>
                                </a:lnTo>
                                <a:lnTo>
                                  <a:pt x="118" y="152"/>
                                </a:lnTo>
                                <a:close/>
                                <a:moveTo>
                                  <a:pt x="93" y="86"/>
                                </a:moveTo>
                                <a:lnTo>
                                  <a:pt x="69" y="86"/>
                                </a:lnTo>
                                <a:lnTo>
                                  <a:pt x="59" y="86"/>
                                </a:lnTo>
                                <a:lnTo>
                                  <a:pt x="51" y="88"/>
                                </a:lnTo>
                                <a:lnTo>
                                  <a:pt x="43" y="90"/>
                                </a:lnTo>
                                <a:lnTo>
                                  <a:pt x="37" y="94"/>
                                </a:lnTo>
                                <a:lnTo>
                                  <a:pt x="32" y="97"/>
                                </a:lnTo>
                                <a:lnTo>
                                  <a:pt x="30" y="102"/>
                                </a:lnTo>
                                <a:lnTo>
                                  <a:pt x="27" y="107"/>
                                </a:lnTo>
                                <a:lnTo>
                                  <a:pt x="27" y="113"/>
                                </a:lnTo>
                                <a:lnTo>
                                  <a:pt x="29" y="123"/>
                                </a:lnTo>
                                <a:lnTo>
                                  <a:pt x="34" y="132"/>
                                </a:lnTo>
                                <a:lnTo>
                                  <a:pt x="42" y="137"/>
                                </a:lnTo>
                                <a:lnTo>
                                  <a:pt x="54" y="138"/>
                                </a:lnTo>
                                <a:lnTo>
                                  <a:pt x="64" y="137"/>
                                </a:lnTo>
                                <a:lnTo>
                                  <a:pt x="73" y="133"/>
                                </a:lnTo>
                                <a:lnTo>
                                  <a:pt x="83" y="127"/>
                                </a:lnTo>
                                <a:lnTo>
                                  <a:pt x="93" y="116"/>
                                </a:lnTo>
                                <a:lnTo>
                                  <a:pt x="93" y="8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30" name="Freeform 16"/>
                        <wps:cNvSpPr>
                          <a:spLocks/>
                        </wps:cNvSpPr>
                        <wps:spPr bwMode="auto">
                          <a:xfrm>
                            <a:off x="309563" y="185738"/>
                            <a:ext cx="66675" cy="82550"/>
                          </a:xfrm>
                          <a:custGeom>
                            <a:avLst/>
                            <a:gdLst>
                              <a:gd name="T0" fmla="*/ 124 w 124"/>
                              <a:gd name="T1" fmla="*/ 153 h 157"/>
                              <a:gd name="T2" fmla="*/ 123 w 124"/>
                              <a:gd name="T3" fmla="*/ 154 h 157"/>
                              <a:gd name="T4" fmla="*/ 120 w 124"/>
                              <a:gd name="T5" fmla="*/ 155 h 157"/>
                              <a:gd name="T6" fmla="*/ 114 w 124"/>
                              <a:gd name="T7" fmla="*/ 157 h 157"/>
                              <a:gd name="T8" fmla="*/ 107 w 124"/>
                              <a:gd name="T9" fmla="*/ 157 h 157"/>
                              <a:gd name="T10" fmla="*/ 102 w 124"/>
                              <a:gd name="T11" fmla="*/ 155 h 157"/>
                              <a:gd name="T12" fmla="*/ 99 w 124"/>
                              <a:gd name="T13" fmla="*/ 154 h 157"/>
                              <a:gd name="T14" fmla="*/ 98 w 124"/>
                              <a:gd name="T15" fmla="*/ 153 h 157"/>
                              <a:gd name="T16" fmla="*/ 98 w 124"/>
                              <a:gd name="T17" fmla="*/ 67 h 157"/>
                              <a:gd name="T18" fmla="*/ 96 w 124"/>
                              <a:gd name="T19" fmla="*/ 47 h 157"/>
                              <a:gd name="T20" fmla="*/ 91 w 124"/>
                              <a:gd name="T21" fmla="*/ 35 h 157"/>
                              <a:gd name="T22" fmla="*/ 81 w 124"/>
                              <a:gd name="T23" fmla="*/ 26 h 157"/>
                              <a:gd name="T24" fmla="*/ 67 w 124"/>
                              <a:gd name="T25" fmla="*/ 24 h 157"/>
                              <a:gd name="T26" fmla="*/ 48 w 124"/>
                              <a:gd name="T27" fmla="*/ 30 h 157"/>
                              <a:gd name="T28" fmla="*/ 27 w 124"/>
                              <a:gd name="T29" fmla="*/ 51 h 157"/>
                              <a:gd name="T30" fmla="*/ 27 w 124"/>
                              <a:gd name="T31" fmla="*/ 153 h 157"/>
                              <a:gd name="T32" fmla="*/ 25 w 124"/>
                              <a:gd name="T33" fmla="*/ 154 h 157"/>
                              <a:gd name="T34" fmla="*/ 22 w 124"/>
                              <a:gd name="T35" fmla="*/ 155 h 157"/>
                              <a:gd name="T36" fmla="*/ 17 w 124"/>
                              <a:gd name="T37" fmla="*/ 157 h 157"/>
                              <a:gd name="T38" fmla="*/ 9 w 124"/>
                              <a:gd name="T39" fmla="*/ 157 h 157"/>
                              <a:gd name="T40" fmla="*/ 4 w 124"/>
                              <a:gd name="T41" fmla="*/ 155 h 157"/>
                              <a:gd name="T42" fmla="*/ 1 w 124"/>
                              <a:gd name="T43" fmla="*/ 154 h 157"/>
                              <a:gd name="T44" fmla="*/ 0 w 124"/>
                              <a:gd name="T45" fmla="*/ 153 h 157"/>
                              <a:gd name="T46" fmla="*/ 0 w 124"/>
                              <a:gd name="T47" fmla="*/ 8 h 157"/>
                              <a:gd name="T48" fmla="*/ 1 w 124"/>
                              <a:gd name="T49" fmla="*/ 5 h 157"/>
                              <a:gd name="T50" fmla="*/ 2 w 124"/>
                              <a:gd name="T51" fmla="*/ 4 h 157"/>
                              <a:gd name="T52" fmla="*/ 6 w 124"/>
                              <a:gd name="T53" fmla="*/ 3 h 157"/>
                              <a:gd name="T54" fmla="*/ 12 w 124"/>
                              <a:gd name="T55" fmla="*/ 3 h 157"/>
                              <a:gd name="T56" fmla="*/ 18 w 124"/>
                              <a:gd name="T57" fmla="*/ 3 h 157"/>
                              <a:gd name="T58" fmla="*/ 22 w 124"/>
                              <a:gd name="T59" fmla="*/ 4 h 157"/>
                              <a:gd name="T60" fmla="*/ 23 w 124"/>
                              <a:gd name="T61" fmla="*/ 5 h 157"/>
                              <a:gd name="T62" fmla="*/ 24 w 124"/>
                              <a:gd name="T63" fmla="*/ 8 h 157"/>
                              <a:gd name="T64" fmla="*/ 35 w 124"/>
                              <a:gd name="T65" fmla="*/ 14 h 157"/>
                              <a:gd name="T66" fmla="*/ 60 w 124"/>
                              <a:gd name="T67" fmla="*/ 1 h 157"/>
                              <a:gd name="T68" fmla="*/ 86 w 124"/>
                              <a:gd name="T69" fmla="*/ 1 h 157"/>
                              <a:gd name="T70" fmla="*/ 105 w 124"/>
                              <a:gd name="T71" fmla="*/ 10 h 157"/>
                              <a:gd name="T72" fmla="*/ 118 w 124"/>
                              <a:gd name="T73" fmla="*/ 27 h 157"/>
                              <a:gd name="T74" fmla="*/ 124 w 124"/>
                              <a:gd name="T75" fmla="*/ 49 h 157"/>
                              <a:gd name="T76" fmla="*/ 124 w 124"/>
                              <a:gd name="T77"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4" h="157">
                                <a:moveTo>
                                  <a:pt x="124" y="152"/>
                                </a:moveTo>
                                <a:lnTo>
                                  <a:pt x="124" y="153"/>
                                </a:lnTo>
                                <a:lnTo>
                                  <a:pt x="124" y="154"/>
                                </a:lnTo>
                                <a:lnTo>
                                  <a:pt x="123" y="154"/>
                                </a:lnTo>
                                <a:lnTo>
                                  <a:pt x="121" y="155"/>
                                </a:lnTo>
                                <a:lnTo>
                                  <a:pt x="120" y="155"/>
                                </a:lnTo>
                                <a:lnTo>
                                  <a:pt x="118" y="157"/>
                                </a:lnTo>
                                <a:lnTo>
                                  <a:pt x="114" y="157"/>
                                </a:lnTo>
                                <a:lnTo>
                                  <a:pt x="110" y="157"/>
                                </a:lnTo>
                                <a:lnTo>
                                  <a:pt x="107" y="157"/>
                                </a:lnTo>
                                <a:lnTo>
                                  <a:pt x="104" y="157"/>
                                </a:lnTo>
                                <a:lnTo>
                                  <a:pt x="102" y="155"/>
                                </a:lnTo>
                                <a:lnTo>
                                  <a:pt x="101" y="155"/>
                                </a:lnTo>
                                <a:lnTo>
                                  <a:pt x="99" y="154"/>
                                </a:lnTo>
                                <a:lnTo>
                                  <a:pt x="98" y="154"/>
                                </a:lnTo>
                                <a:lnTo>
                                  <a:pt x="98" y="153"/>
                                </a:lnTo>
                                <a:lnTo>
                                  <a:pt x="98" y="152"/>
                                </a:lnTo>
                                <a:lnTo>
                                  <a:pt x="98" y="67"/>
                                </a:lnTo>
                                <a:lnTo>
                                  <a:pt x="97" y="56"/>
                                </a:lnTo>
                                <a:lnTo>
                                  <a:pt x="96" y="47"/>
                                </a:lnTo>
                                <a:lnTo>
                                  <a:pt x="93" y="40"/>
                                </a:lnTo>
                                <a:lnTo>
                                  <a:pt x="91" y="35"/>
                                </a:lnTo>
                                <a:lnTo>
                                  <a:pt x="86" y="30"/>
                                </a:lnTo>
                                <a:lnTo>
                                  <a:pt x="81" y="26"/>
                                </a:lnTo>
                                <a:lnTo>
                                  <a:pt x="75" y="24"/>
                                </a:lnTo>
                                <a:lnTo>
                                  <a:pt x="67" y="24"/>
                                </a:lnTo>
                                <a:lnTo>
                                  <a:pt x="57" y="24"/>
                                </a:lnTo>
                                <a:lnTo>
                                  <a:pt x="48" y="30"/>
                                </a:lnTo>
                                <a:lnTo>
                                  <a:pt x="36" y="38"/>
                                </a:lnTo>
                                <a:lnTo>
                                  <a:pt x="27" y="51"/>
                                </a:lnTo>
                                <a:lnTo>
                                  <a:pt x="27" y="152"/>
                                </a:lnTo>
                                <a:lnTo>
                                  <a:pt x="27" y="153"/>
                                </a:lnTo>
                                <a:lnTo>
                                  <a:pt x="25" y="154"/>
                                </a:lnTo>
                                <a:lnTo>
                                  <a:pt x="25" y="154"/>
                                </a:lnTo>
                                <a:lnTo>
                                  <a:pt x="23" y="155"/>
                                </a:lnTo>
                                <a:lnTo>
                                  <a:pt x="22" y="155"/>
                                </a:lnTo>
                                <a:lnTo>
                                  <a:pt x="19" y="157"/>
                                </a:lnTo>
                                <a:lnTo>
                                  <a:pt x="17" y="157"/>
                                </a:lnTo>
                                <a:lnTo>
                                  <a:pt x="13" y="157"/>
                                </a:lnTo>
                                <a:lnTo>
                                  <a:pt x="9" y="157"/>
                                </a:lnTo>
                                <a:lnTo>
                                  <a:pt x="7" y="157"/>
                                </a:lnTo>
                                <a:lnTo>
                                  <a:pt x="4" y="155"/>
                                </a:lnTo>
                                <a:lnTo>
                                  <a:pt x="2" y="155"/>
                                </a:lnTo>
                                <a:lnTo>
                                  <a:pt x="1" y="154"/>
                                </a:lnTo>
                                <a:lnTo>
                                  <a:pt x="1" y="154"/>
                                </a:lnTo>
                                <a:lnTo>
                                  <a:pt x="0" y="153"/>
                                </a:lnTo>
                                <a:lnTo>
                                  <a:pt x="0" y="152"/>
                                </a:lnTo>
                                <a:lnTo>
                                  <a:pt x="0" y="8"/>
                                </a:lnTo>
                                <a:lnTo>
                                  <a:pt x="0" y="6"/>
                                </a:lnTo>
                                <a:lnTo>
                                  <a:pt x="1" y="5"/>
                                </a:lnTo>
                                <a:lnTo>
                                  <a:pt x="1" y="4"/>
                                </a:lnTo>
                                <a:lnTo>
                                  <a:pt x="2" y="4"/>
                                </a:lnTo>
                                <a:lnTo>
                                  <a:pt x="3" y="3"/>
                                </a:lnTo>
                                <a:lnTo>
                                  <a:pt x="6" y="3"/>
                                </a:lnTo>
                                <a:lnTo>
                                  <a:pt x="8" y="3"/>
                                </a:lnTo>
                                <a:lnTo>
                                  <a:pt x="12" y="3"/>
                                </a:lnTo>
                                <a:lnTo>
                                  <a:pt x="16" y="3"/>
                                </a:lnTo>
                                <a:lnTo>
                                  <a:pt x="18" y="3"/>
                                </a:lnTo>
                                <a:lnTo>
                                  <a:pt x="19" y="3"/>
                                </a:lnTo>
                                <a:lnTo>
                                  <a:pt x="22" y="4"/>
                                </a:lnTo>
                                <a:lnTo>
                                  <a:pt x="23" y="4"/>
                                </a:lnTo>
                                <a:lnTo>
                                  <a:pt x="23" y="5"/>
                                </a:lnTo>
                                <a:lnTo>
                                  <a:pt x="24" y="6"/>
                                </a:lnTo>
                                <a:lnTo>
                                  <a:pt x="24" y="8"/>
                                </a:lnTo>
                                <a:lnTo>
                                  <a:pt x="24" y="26"/>
                                </a:lnTo>
                                <a:lnTo>
                                  <a:pt x="35" y="14"/>
                                </a:lnTo>
                                <a:lnTo>
                                  <a:pt x="48" y="6"/>
                                </a:lnTo>
                                <a:lnTo>
                                  <a:pt x="60" y="1"/>
                                </a:lnTo>
                                <a:lnTo>
                                  <a:pt x="72" y="0"/>
                                </a:lnTo>
                                <a:lnTo>
                                  <a:pt x="86" y="1"/>
                                </a:lnTo>
                                <a:lnTo>
                                  <a:pt x="97" y="5"/>
                                </a:lnTo>
                                <a:lnTo>
                                  <a:pt x="105" y="10"/>
                                </a:lnTo>
                                <a:lnTo>
                                  <a:pt x="113" y="17"/>
                                </a:lnTo>
                                <a:lnTo>
                                  <a:pt x="118" y="27"/>
                                </a:lnTo>
                                <a:lnTo>
                                  <a:pt x="121" y="37"/>
                                </a:lnTo>
                                <a:lnTo>
                                  <a:pt x="124" y="49"/>
                                </a:lnTo>
                                <a:lnTo>
                                  <a:pt x="124" y="63"/>
                                </a:lnTo>
                                <a:lnTo>
                                  <a:pt x="124"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31" name="Freeform 17"/>
                        <wps:cNvSpPr>
                          <a:spLocks/>
                        </wps:cNvSpPr>
                        <wps:spPr bwMode="auto">
                          <a:xfrm>
                            <a:off x="395288" y="185738"/>
                            <a:ext cx="61913" cy="84138"/>
                          </a:xfrm>
                          <a:custGeom>
                            <a:avLst/>
                            <a:gdLst>
                              <a:gd name="T0" fmla="*/ 115 w 115"/>
                              <a:gd name="T1" fmla="*/ 132 h 159"/>
                              <a:gd name="T2" fmla="*/ 113 w 115"/>
                              <a:gd name="T3" fmla="*/ 137 h 159"/>
                              <a:gd name="T4" fmla="*/ 113 w 115"/>
                              <a:gd name="T5" fmla="*/ 139 h 159"/>
                              <a:gd name="T6" fmla="*/ 112 w 115"/>
                              <a:gd name="T7" fmla="*/ 142 h 159"/>
                              <a:gd name="T8" fmla="*/ 107 w 115"/>
                              <a:gd name="T9" fmla="*/ 145 h 159"/>
                              <a:gd name="T10" fmla="*/ 99 w 115"/>
                              <a:gd name="T11" fmla="*/ 150 h 159"/>
                              <a:gd name="T12" fmla="*/ 86 w 115"/>
                              <a:gd name="T13" fmla="*/ 155 h 159"/>
                              <a:gd name="T14" fmla="*/ 72 w 115"/>
                              <a:gd name="T15" fmla="*/ 158 h 159"/>
                              <a:gd name="T16" fmla="*/ 49 w 115"/>
                              <a:gd name="T17" fmla="*/ 158 h 159"/>
                              <a:gd name="T18" fmla="*/ 26 w 115"/>
                              <a:gd name="T19" fmla="*/ 148 h 159"/>
                              <a:gd name="T20" fmla="*/ 10 w 115"/>
                              <a:gd name="T21" fmla="*/ 128 h 159"/>
                              <a:gd name="T22" fmla="*/ 1 w 115"/>
                              <a:gd name="T23" fmla="*/ 99 h 159"/>
                              <a:gd name="T24" fmla="*/ 1 w 115"/>
                              <a:gd name="T25" fmla="*/ 60 h 159"/>
                              <a:gd name="T26" fmla="*/ 11 w 115"/>
                              <a:gd name="T27" fmla="*/ 30 h 159"/>
                              <a:gd name="T28" fmla="*/ 30 w 115"/>
                              <a:gd name="T29" fmla="*/ 10 h 159"/>
                              <a:gd name="T30" fmla="*/ 53 w 115"/>
                              <a:gd name="T31" fmla="*/ 1 h 159"/>
                              <a:gd name="T32" fmla="*/ 74 w 115"/>
                              <a:gd name="T33" fmla="*/ 0 h 159"/>
                              <a:gd name="T34" fmla="*/ 88 w 115"/>
                              <a:gd name="T35" fmla="*/ 3 h 159"/>
                              <a:gd name="T36" fmla="*/ 99 w 115"/>
                              <a:gd name="T37" fmla="*/ 8 h 159"/>
                              <a:gd name="T38" fmla="*/ 106 w 115"/>
                              <a:gd name="T39" fmla="*/ 12 h 159"/>
                              <a:gd name="T40" fmla="*/ 111 w 115"/>
                              <a:gd name="T41" fmla="*/ 16 h 159"/>
                              <a:gd name="T42" fmla="*/ 112 w 115"/>
                              <a:gd name="T43" fmla="*/ 19 h 159"/>
                              <a:gd name="T44" fmla="*/ 113 w 115"/>
                              <a:gd name="T45" fmla="*/ 21 h 159"/>
                              <a:gd name="T46" fmla="*/ 113 w 115"/>
                              <a:gd name="T47" fmla="*/ 26 h 159"/>
                              <a:gd name="T48" fmla="*/ 113 w 115"/>
                              <a:gd name="T49" fmla="*/ 33 h 159"/>
                              <a:gd name="T50" fmla="*/ 111 w 115"/>
                              <a:gd name="T51" fmla="*/ 40 h 159"/>
                              <a:gd name="T52" fmla="*/ 106 w 115"/>
                              <a:gd name="T53" fmla="*/ 40 h 159"/>
                              <a:gd name="T54" fmla="*/ 100 w 115"/>
                              <a:gd name="T55" fmla="*/ 35 h 159"/>
                              <a:gd name="T56" fmla="*/ 90 w 115"/>
                              <a:gd name="T57" fmla="*/ 28 h 159"/>
                              <a:gd name="T58" fmla="*/ 76 w 115"/>
                              <a:gd name="T59" fmla="*/ 24 h 159"/>
                              <a:gd name="T60" fmla="*/ 58 w 115"/>
                              <a:gd name="T61" fmla="*/ 24 h 159"/>
                              <a:gd name="T62" fmla="*/ 38 w 115"/>
                              <a:gd name="T63" fmla="*/ 37 h 159"/>
                              <a:gd name="T64" fmla="*/ 28 w 115"/>
                              <a:gd name="T65" fmla="*/ 67 h 159"/>
                              <a:gd name="T66" fmla="*/ 28 w 115"/>
                              <a:gd name="T67" fmla="*/ 92 h 159"/>
                              <a:gd name="T68" fmla="*/ 33 w 115"/>
                              <a:gd name="T69" fmla="*/ 115 h 159"/>
                              <a:gd name="T70" fmla="*/ 43 w 115"/>
                              <a:gd name="T71" fmla="*/ 128 h 159"/>
                              <a:gd name="T72" fmla="*/ 59 w 115"/>
                              <a:gd name="T73" fmla="*/ 136 h 159"/>
                              <a:gd name="T74" fmla="*/ 76 w 115"/>
                              <a:gd name="T75" fmla="*/ 136 h 159"/>
                              <a:gd name="T76" fmla="*/ 90 w 115"/>
                              <a:gd name="T77" fmla="*/ 129 h 159"/>
                              <a:gd name="T78" fmla="*/ 101 w 115"/>
                              <a:gd name="T79" fmla="*/ 123 h 159"/>
                              <a:gd name="T80" fmla="*/ 107 w 115"/>
                              <a:gd name="T81" fmla="*/ 118 h 159"/>
                              <a:gd name="T82" fmla="*/ 111 w 115"/>
                              <a:gd name="T83" fmla="*/ 117 h 159"/>
                              <a:gd name="T84" fmla="*/ 112 w 115"/>
                              <a:gd name="T85" fmla="*/ 118 h 159"/>
                              <a:gd name="T86" fmla="*/ 113 w 115"/>
                              <a:gd name="T87" fmla="*/ 122 h 159"/>
                              <a:gd name="T88" fmla="*/ 115 w 115"/>
                              <a:gd name="T89" fmla="*/ 127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15" h="159">
                                <a:moveTo>
                                  <a:pt x="115" y="129"/>
                                </a:moveTo>
                                <a:lnTo>
                                  <a:pt x="115" y="132"/>
                                </a:lnTo>
                                <a:lnTo>
                                  <a:pt x="113" y="134"/>
                                </a:lnTo>
                                <a:lnTo>
                                  <a:pt x="113" y="137"/>
                                </a:lnTo>
                                <a:lnTo>
                                  <a:pt x="113" y="138"/>
                                </a:lnTo>
                                <a:lnTo>
                                  <a:pt x="113" y="139"/>
                                </a:lnTo>
                                <a:lnTo>
                                  <a:pt x="112" y="141"/>
                                </a:lnTo>
                                <a:lnTo>
                                  <a:pt x="112" y="142"/>
                                </a:lnTo>
                                <a:lnTo>
                                  <a:pt x="110" y="143"/>
                                </a:lnTo>
                                <a:lnTo>
                                  <a:pt x="107" y="145"/>
                                </a:lnTo>
                                <a:lnTo>
                                  <a:pt x="104" y="148"/>
                                </a:lnTo>
                                <a:lnTo>
                                  <a:pt x="99" y="150"/>
                                </a:lnTo>
                                <a:lnTo>
                                  <a:pt x="92" y="154"/>
                                </a:lnTo>
                                <a:lnTo>
                                  <a:pt x="86" y="155"/>
                                </a:lnTo>
                                <a:lnTo>
                                  <a:pt x="79" y="158"/>
                                </a:lnTo>
                                <a:lnTo>
                                  <a:pt x="72" y="158"/>
                                </a:lnTo>
                                <a:lnTo>
                                  <a:pt x="64" y="159"/>
                                </a:lnTo>
                                <a:lnTo>
                                  <a:pt x="49" y="158"/>
                                </a:lnTo>
                                <a:lnTo>
                                  <a:pt x="37" y="154"/>
                                </a:lnTo>
                                <a:lnTo>
                                  <a:pt x="26" y="148"/>
                                </a:lnTo>
                                <a:lnTo>
                                  <a:pt x="17" y="138"/>
                                </a:lnTo>
                                <a:lnTo>
                                  <a:pt x="10" y="128"/>
                                </a:lnTo>
                                <a:lnTo>
                                  <a:pt x="5" y="115"/>
                                </a:lnTo>
                                <a:lnTo>
                                  <a:pt x="1" y="99"/>
                                </a:lnTo>
                                <a:lnTo>
                                  <a:pt x="0" y="81"/>
                                </a:lnTo>
                                <a:lnTo>
                                  <a:pt x="1" y="60"/>
                                </a:lnTo>
                                <a:lnTo>
                                  <a:pt x="5" y="44"/>
                                </a:lnTo>
                                <a:lnTo>
                                  <a:pt x="11" y="30"/>
                                </a:lnTo>
                                <a:lnTo>
                                  <a:pt x="20" y="20"/>
                                </a:lnTo>
                                <a:lnTo>
                                  <a:pt x="30" y="10"/>
                                </a:lnTo>
                                <a:lnTo>
                                  <a:pt x="41" y="5"/>
                                </a:lnTo>
                                <a:lnTo>
                                  <a:pt x="53" y="1"/>
                                </a:lnTo>
                                <a:lnTo>
                                  <a:pt x="68" y="0"/>
                                </a:lnTo>
                                <a:lnTo>
                                  <a:pt x="74" y="0"/>
                                </a:lnTo>
                                <a:lnTo>
                                  <a:pt x="81" y="1"/>
                                </a:lnTo>
                                <a:lnTo>
                                  <a:pt x="88" y="3"/>
                                </a:lnTo>
                                <a:lnTo>
                                  <a:pt x="92" y="5"/>
                                </a:lnTo>
                                <a:lnTo>
                                  <a:pt x="99" y="8"/>
                                </a:lnTo>
                                <a:lnTo>
                                  <a:pt x="102" y="10"/>
                                </a:lnTo>
                                <a:lnTo>
                                  <a:pt x="106" y="12"/>
                                </a:lnTo>
                                <a:lnTo>
                                  <a:pt x="108" y="14"/>
                                </a:lnTo>
                                <a:lnTo>
                                  <a:pt x="111" y="16"/>
                                </a:lnTo>
                                <a:lnTo>
                                  <a:pt x="111" y="17"/>
                                </a:lnTo>
                                <a:lnTo>
                                  <a:pt x="112" y="19"/>
                                </a:lnTo>
                                <a:lnTo>
                                  <a:pt x="112" y="20"/>
                                </a:lnTo>
                                <a:lnTo>
                                  <a:pt x="113" y="21"/>
                                </a:lnTo>
                                <a:lnTo>
                                  <a:pt x="113" y="24"/>
                                </a:lnTo>
                                <a:lnTo>
                                  <a:pt x="113" y="26"/>
                                </a:lnTo>
                                <a:lnTo>
                                  <a:pt x="113" y="28"/>
                                </a:lnTo>
                                <a:lnTo>
                                  <a:pt x="113" y="33"/>
                                </a:lnTo>
                                <a:lnTo>
                                  <a:pt x="112" y="37"/>
                                </a:lnTo>
                                <a:lnTo>
                                  <a:pt x="111" y="40"/>
                                </a:lnTo>
                                <a:lnTo>
                                  <a:pt x="108" y="40"/>
                                </a:lnTo>
                                <a:lnTo>
                                  <a:pt x="106" y="40"/>
                                </a:lnTo>
                                <a:lnTo>
                                  <a:pt x="102" y="37"/>
                                </a:lnTo>
                                <a:lnTo>
                                  <a:pt x="100" y="35"/>
                                </a:lnTo>
                                <a:lnTo>
                                  <a:pt x="95" y="31"/>
                                </a:lnTo>
                                <a:lnTo>
                                  <a:pt x="90" y="28"/>
                                </a:lnTo>
                                <a:lnTo>
                                  <a:pt x="84" y="25"/>
                                </a:lnTo>
                                <a:lnTo>
                                  <a:pt x="76" y="24"/>
                                </a:lnTo>
                                <a:lnTo>
                                  <a:pt x="68" y="22"/>
                                </a:lnTo>
                                <a:lnTo>
                                  <a:pt x="58" y="24"/>
                                </a:lnTo>
                                <a:lnTo>
                                  <a:pt x="43" y="31"/>
                                </a:lnTo>
                                <a:lnTo>
                                  <a:pt x="38" y="37"/>
                                </a:lnTo>
                                <a:lnTo>
                                  <a:pt x="33" y="44"/>
                                </a:lnTo>
                                <a:lnTo>
                                  <a:pt x="28" y="67"/>
                                </a:lnTo>
                                <a:lnTo>
                                  <a:pt x="28" y="80"/>
                                </a:lnTo>
                                <a:lnTo>
                                  <a:pt x="28" y="92"/>
                                </a:lnTo>
                                <a:lnTo>
                                  <a:pt x="31" y="105"/>
                                </a:lnTo>
                                <a:lnTo>
                                  <a:pt x="33" y="115"/>
                                </a:lnTo>
                                <a:lnTo>
                                  <a:pt x="38" y="122"/>
                                </a:lnTo>
                                <a:lnTo>
                                  <a:pt x="43" y="128"/>
                                </a:lnTo>
                                <a:lnTo>
                                  <a:pt x="51" y="132"/>
                                </a:lnTo>
                                <a:lnTo>
                                  <a:pt x="59" y="136"/>
                                </a:lnTo>
                                <a:lnTo>
                                  <a:pt x="68" y="136"/>
                                </a:lnTo>
                                <a:lnTo>
                                  <a:pt x="76" y="136"/>
                                </a:lnTo>
                                <a:lnTo>
                                  <a:pt x="84" y="133"/>
                                </a:lnTo>
                                <a:lnTo>
                                  <a:pt x="90" y="129"/>
                                </a:lnTo>
                                <a:lnTo>
                                  <a:pt x="96" y="127"/>
                                </a:lnTo>
                                <a:lnTo>
                                  <a:pt x="101" y="123"/>
                                </a:lnTo>
                                <a:lnTo>
                                  <a:pt x="105" y="121"/>
                                </a:lnTo>
                                <a:lnTo>
                                  <a:pt x="107" y="118"/>
                                </a:lnTo>
                                <a:lnTo>
                                  <a:pt x="110" y="117"/>
                                </a:lnTo>
                                <a:lnTo>
                                  <a:pt x="111" y="117"/>
                                </a:lnTo>
                                <a:lnTo>
                                  <a:pt x="112" y="118"/>
                                </a:lnTo>
                                <a:lnTo>
                                  <a:pt x="112" y="118"/>
                                </a:lnTo>
                                <a:lnTo>
                                  <a:pt x="113" y="121"/>
                                </a:lnTo>
                                <a:lnTo>
                                  <a:pt x="113" y="122"/>
                                </a:lnTo>
                                <a:lnTo>
                                  <a:pt x="113" y="125"/>
                                </a:lnTo>
                                <a:lnTo>
                                  <a:pt x="115" y="127"/>
                                </a:lnTo>
                                <a:lnTo>
                                  <a:pt x="115"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32" name="Freeform 18"/>
                        <wps:cNvSpPr>
                          <a:spLocks/>
                        </wps:cNvSpPr>
                        <wps:spPr bwMode="auto">
                          <a:xfrm>
                            <a:off x="474663" y="185738"/>
                            <a:ext cx="44450" cy="82550"/>
                          </a:xfrm>
                          <a:custGeom>
                            <a:avLst/>
                            <a:gdLst>
                              <a:gd name="T0" fmla="*/ 85 w 85"/>
                              <a:gd name="T1" fmla="*/ 20 h 157"/>
                              <a:gd name="T2" fmla="*/ 85 w 85"/>
                              <a:gd name="T3" fmla="*/ 25 h 157"/>
                              <a:gd name="T4" fmla="*/ 84 w 85"/>
                              <a:gd name="T5" fmla="*/ 27 h 157"/>
                              <a:gd name="T6" fmla="*/ 83 w 85"/>
                              <a:gd name="T7" fmla="*/ 30 h 157"/>
                              <a:gd name="T8" fmla="*/ 79 w 85"/>
                              <a:gd name="T9" fmla="*/ 30 h 157"/>
                              <a:gd name="T10" fmla="*/ 75 w 85"/>
                              <a:gd name="T11" fmla="*/ 27 h 157"/>
                              <a:gd name="T12" fmla="*/ 72 w 85"/>
                              <a:gd name="T13" fmla="*/ 26 h 157"/>
                              <a:gd name="T14" fmla="*/ 65 w 85"/>
                              <a:gd name="T15" fmla="*/ 25 h 157"/>
                              <a:gd name="T16" fmla="*/ 58 w 85"/>
                              <a:gd name="T17" fmla="*/ 25 h 157"/>
                              <a:gd name="T18" fmla="*/ 51 w 85"/>
                              <a:gd name="T19" fmla="*/ 28 h 157"/>
                              <a:gd name="T20" fmla="*/ 42 w 85"/>
                              <a:gd name="T21" fmla="*/ 36 h 157"/>
                              <a:gd name="T22" fmla="*/ 32 w 85"/>
                              <a:gd name="T23" fmla="*/ 48 h 157"/>
                              <a:gd name="T24" fmla="*/ 27 w 85"/>
                              <a:gd name="T25" fmla="*/ 152 h 157"/>
                              <a:gd name="T26" fmla="*/ 26 w 85"/>
                              <a:gd name="T27" fmla="*/ 154 h 157"/>
                              <a:gd name="T28" fmla="*/ 25 w 85"/>
                              <a:gd name="T29" fmla="*/ 155 h 157"/>
                              <a:gd name="T30" fmla="*/ 20 w 85"/>
                              <a:gd name="T31" fmla="*/ 157 h 157"/>
                              <a:gd name="T32" fmla="*/ 14 w 85"/>
                              <a:gd name="T33" fmla="*/ 157 h 157"/>
                              <a:gd name="T34" fmla="*/ 8 w 85"/>
                              <a:gd name="T35" fmla="*/ 157 h 157"/>
                              <a:gd name="T36" fmla="*/ 3 w 85"/>
                              <a:gd name="T37" fmla="*/ 155 h 157"/>
                              <a:gd name="T38" fmla="*/ 1 w 85"/>
                              <a:gd name="T39" fmla="*/ 154 h 157"/>
                              <a:gd name="T40" fmla="*/ 0 w 85"/>
                              <a:gd name="T41" fmla="*/ 152 h 157"/>
                              <a:gd name="T42" fmla="*/ 0 w 85"/>
                              <a:gd name="T43" fmla="*/ 6 h 157"/>
                              <a:gd name="T44" fmla="*/ 1 w 85"/>
                              <a:gd name="T45" fmla="*/ 4 h 157"/>
                              <a:gd name="T46" fmla="*/ 5 w 85"/>
                              <a:gd name="T47" fmla="*/ 3 h 157"/>
                              <a:gd name="T48" fmla="*/ 9 w 85"/>
                              <a:gd name="T49" fmla="*/ 3 h 157"/>
                              <a:gd name="T50" fmla="*/ 16 w 85"/>
                              <a:gd name="T51" fmla="*/ 3 h 157"/>
                              <a:gd name="T52" fmla="*/ 21 w 85"/>
                              <a:gd name="T53" fmla="*/ 3 h 157"/>
                              <a:gd name="T54" fmla="*/ 24 w 85"/>
                              <a:gd name="T55" fmla="*/ 4 h 157"/>
                              <a:gd name="T56" fmla="*/ 25 w 85"/>
                              <a:gd name="T57" fmla="*/ 6 h 157"/>
                              <a:gd name="T58" fmla="*/ 25 w 85"/>
                              <a:gd name="T59" fmla="*/ 28 h 157"/>
                              <a:gd name="T60" fmla="*/ 36 w 85"/>
                              <a:gd name="T61" fmla="*/ 14 h 157"/>
                              <a:gd name="T62" fmla="*/ 46 w 85"/>
                              <a:gd name="T63" fmla="*/ 5 h 157"/>
                              <a:gd name="T64" fmla="*/ 54 w 85"/>
                              <a:gd name="T65" fmla="*/ 1 h 157"/>
                              <a:gd name="T66" fmla="*/ 64 w 85"/>
                              <a:gd name="T67" fmla="*/ 0 h 157"/>
                              <a:gd name="T68" fmla="*/ 69 w 85"/>
                              <a:gd name="T69" fmla="*/ 0 h 157"/>
                              <a:gd name="T70" fmla="*/ 74 w 85"/>
                              <a:gd name="T71" fmla="*/ 1 h 157"/>
                              <a:gd name="T72" fmla="*/ 79 w 85"/>
                              <a:gd name="T73" fmla="*/ 3 h 157"/>
                              <a:gd name="T74" fmla="*/ 83 w 85"/>
                              <a:gd name="T75" fmla="*/ 4 h 157"/>
                              <a:gd name="T76" fmla="*/ 84 w 85"/>
                              <a:gd name="T77" fmla="*/ 6 h 157"/>
                              <a:gd name="T78" fmla="*/ 84 w 85"/>
                              <a:gd name="T79" fmla="*/ 8 h 157"/>
                              <a:gd name="T80" fmla="*/ 85 w 85"/>
                              <a:gd name="T81" fmla="*/ 11 h 157"/>
                              <a:gd name="T82" fmla="*/ 85 w 85"/>
                              <a:gd name="T83" fmla="*/ 16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85" h="157">
                                <a:moveTo>
                                  <a:pt x="85" y="16"/>
                                </a:moveTo>
                                <a:lnTo>
                                  <a:pt x="85" y="20"/>
                                </a:lnTo>
                                <a:lnTo>
                                  <a:pt x="85" y="22"/>
                                </a:lnTo>
                                <a:lnTo>
                                  <a:pt x="85" y="25"/>
                                </a:lnTo>
                                <a:lnTo>
                                  <a:pt x="84" y="26"/>
                                </a:lnTo>
                                <a:lnTo>
                                  <a:pt x="84" y="27"/>
                                </a:lnTo>
                                <a:lnTo>
                                  <a:pt x="83" y="28"/>
                                </a:lnTo>
                                <a:lnTo>
                                  <a:pt x="83" y="30"/>
                                </a:lnTo>
                                <a:lnTo>
                                  <a:pt x="81" y="30"/>
                                </a:lnTo>
                                <a:lnTo>
                                  <a:pt x="79" y="30"/>
                                </a:lnTo>
                                <a:lnTo>
                                  <a:pt x="78" y="28"/>
                                </a:lnTo>
                                <a:lnTo>
                                  <a:pt x="75" y="27"/>
                                </a:lnTo>
                                <a:lnTo>
                                  <a:pt x="74" y="27"/>
                                </a:lnTo>
                                <a:lnTo>
                                  <a:pt x="72" y="26"/>
                                </a:lnTo>
                                <a:lnTo>
                                  <a:pt x="68" y="26"/>
                                </a:lnTo>
                                <a:lnTo>
                                  <a:pt x="65" y="25"/>
                                </a:lnTo>
                                <a:lnTo>
                                  <a:pt x="62" y="25"/>
                                </a:lnTo>
                                <a:lnTo>
                                  <a:pt x="58" y="25"/>
                                </a:lnTo>
                                <a:lnTo>
                                  <a:pt x="54" y="27"/>
                                </a:lnTo>
                                <a:lnTo>
                                  <a:pt x="51" y="28"/>
                                </a:lnTo>
                                <a:lnTo>
                                  <a:pt x="46" y="32"/>
                                </a:lnTo>
                                <a:lnTo>
                                  <a:pt x="42" y="36"/>
                                </a:lnTo>
                                <a:lnTo>
                                  <a:pt x="37" y="42"/>
                                </a:lnTo>
                                <a:lnTo>
                                  <a:pt x="32" y="48"/>
                                </a:lnTo>
                                <a:lnTo>
                                  <a:pt x="27" y="57"/>
                                </a:lnTo>
                                <a:lnTo>
                                  <a:pt x="27" y="152"/>
                                </a:lnTo>
                                <a:lnTo>
                                  <a:pt x="27" y="153"/>
                                </a:lnTo>
                                <a:lnTo>
                                  <a:pt x="26" y="154"/>
                                </a:lnTo>
                                <a:lnTo>
                                  <a:pt x="26" y="154"/>
                                </a:lnTo>
                                <a:lnTo>
                                  <a:pt x="25" y="155"/>
                                </a:lnTo>
                                <a:lnTo>
                                  <a:pt x="22" y="155"/>
                                </a:lnTo>
                                <a:lnTo>
                                  <a:pt x="20" y="157"/>
                                </a:lnTo>
                                <a:lnTo>
                                  <a:pt x="17" y="157"/>
                                </a:lnTo>
                                <a:lnTo>
                                  <a:pt x="14" y="157"/>
                                </a:lnTo>
                                <a:lnTo>
                                  <a:pt x="10" y="157"/>
                                </a:lnTo>
                                <a:lnTo>
                                  <a:pt x="8" y="157"/>
                                </a:lnTo>
                                <a:lnTo>
                                  <a:pt x="5" y="155"/>
                                </a:lnTo>
                                <a:lnTo>
                                  <a:pt x="3" y="155"/>
                                </a:lnTo>
                                <a:lnTo>
                                  <a:pt x="1" y="154"/>
                                </a:lnTo>
                                <a:lnTo>
                                  <a:pt x="1" y="154"/>
                                </a:lnTo>
                                <a:lnTo>
                                  <a:pt x="0" y="153"/>
                                </a:lnTo>
                                <a:lnTo>
                                  <a:pt x="0" y="152"/>
                                </a:lnTo>
                                <a:lnTo>
                                  <a:pt x="0" y="8"/>
                                </a:lnTo>
                                <a:lnTo>
                                  <a:pt x="0" y="6"/>
                                </a:lnTo>
                                <a:lnTo>
                                  <a:pt x="1" y="5"/>
                                </a:lnTo>
                                <a:lnTo>
                                  <a:pt x="1" y="4"/>
                                </a:lnTo>
                                <a:lnTo>
                                  <a:pt x="3" y="4"/>
                                </a:lnTo>
                                <a:lnTo>
                                  <a:pt x="5" y="3"/>
                                </a:lnTo>
                                <a:lnTo>
                                  <a:pt x="6" y="3"/>
                                </a:lnTo>
                                <a:lnTo>
                                  <a:pt x="9" y="3"/>
                                </a:lnTo>
                                <a:lnTo>
                                  <a:pt x="12" y="3"/>
                                </a:lnTo>
                                <a:lnTo>
                                  <a:pt x="16" y="3"/>
                                </a:lnTo>
                                <a:lnTo>
                                  <a:pt x="19" y="3"/>
                                </a:lnTo>
                                <a:lnTo>
                                  <a:pt x="21" y="3"/>
                                </a:lnTo>
                                <a:lnTo>
                                  <a:pt x="22" y="4"/>
                                </a:lnTo>
                                <a:lnTo>
                                  <a:pt x="24" y="4"/>
                                </a:lnTo>
                                <a:lnTo>
                                  <a:pt x="24" y="5"/>
                                </a:lnTo>
                                <a:lnTo>
                                  <a:pt x="25" y="6"/>
                                </a:lnTo>
                                <a:lnTo>
                                  <a:pt x="25" y="8"/>
                                </a:lnTo>
                                <a:lnTo>
                                  <a:pt x="25" y="28"/>
                                </a:lnTo>
                                <a:lnTo>
                                  <a:pt x="30" y="20"/>
                                </a:lnTo>
                                <a:lnTo>
                                  <a:pt x="36" y="14"/>
                                </a:lnTo>
                                <a:lnTo>
                                  <a:pt x="41" y="9"/>
                                </a:lnTo>
                                <a:lnTo>
                                  <a:pt x="46" y="5"/>
                                </a:lnTo>
                                <a:lnTo>
                                  <a:pt x="51" y="3"/>
                                </a:lnTo>
                                <a:lnTo>
                                  <a:pt x="54" y="1"/>
                                </a:lnTo>
                                <a:lnTo>
                                  <a:pt x="59" y="0"/>
                                </a:lnTo>
                                <a:lnTo>
                                  <a:pt x="64" y="0"/>
                                </a:lnTo>
                                <a:lnTo>
                                  <a:pt x="67" y="0"/>
                                </a:lnTo>
                                <a:lnTo>
                                  <a:pt x="69" y="0"/>
                                </a:lnTo>
                                <a:lnTo>
                                  <a:pt x="72" y="0"/>
                                </a:lnTo>
                                <a:lnTo>
                                  <a:pt x="74" y="1"/>
                                </a:lnTo>
                                <a:lnTo>
                                  <a:pt x="76" y="1"/>
                                </a:lnTo>
                                <a:lnTo>
                                  <a:pt x="79" y="3"/>
                                </a:lnTo>
                                <a:lnTo>
                                  <a:pt x="81" y="4"/>
                                </a:lnTo>
                                <a:lnTo>
                                  <a:pt x="83" y="4"/>
                                </a:lnTo>
                                <a:lnTo>
                                  <a:pt x="84" y="5"/>
                                </a:lnTo>
                                <a:lnTo>
                                  <a:pt x="84" y="6"/>
                                </a:lnTo>
                                <a:lnTo>
                                  <a:pt x="84" y="6"/>
                                </a:lnTo>
                                <a:lnTo>
                                  <a:pt x="84" y="8"/>
                                </a:lnTo>
                                <a:lnTo>
                                  <a:pt x="85" y="9"/>
                                </a:lnTo>
                                <a:lnTo>
                                  <a:pt x="85" y="11"/>
                                </a:lnTo>
                                <a:lnTo>
                                  <a:pt x="85" y="14"/>
                                </a:lnTo>
                                <a:lnTo>
                                  <a:pt x="85"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33" name="Freeform 19"/>
                        <wps:cNvSpPr>
                          <a:spLocks noEditPoints="1"/>
                        </wps:cNvSpPr>
                        <wps:spPr bwMode="auto">
                          <a:xfrm>
                            <a:off x="528638" y="185738"/>
                            <a:ext cx="69850" cy="84138"/>
                          </a:xfrm>
                          <a:custGeom>
                            <a:avLst/>
                            <a:gdLst>
                              <a:gd name="T0" fmla="*/ 132 w 133"/>
                              <a:gd name="T1" fmla="*/ 79 h 159"/>
                              <a:gd name="T2" fmla="*/ 127 w 133"/>
                              <a:gd name="T3" fmla="*/ 84 h 159"/>
                              <a:gd name="T4" fmla="*/ 28 w 133"/>
                              <a:gd name="T5" fmla="*/ 85 h 159"/>
                              <a:gd name="T6" fmla="*/ 31 w 133"/>
                              <a:gd name="T7" fmla="*/ 106 h 159"/>
                              <a:gd name="T8" fmla="*/ 38 w 133"/>
                              <a:gd name="T9" fmla="*/ 123 h 159"/>
                              <a:gd name="T10" fmla="*/ 53 w 133"/>
                              <a:gd name="T11" fmla="*/ 133 h 159"/>
                              <a:gd name="T12" fmla="*/ 75 w 133"/>
                              <a:gd name="T13" fmla="*/ 137 h 159"/>
                              <a:gd name="T14" fmla="*/ 94 w 133"/>
                              <a:gd name="T15" fmla="*/ 136 h 159"/>
                              <a:gd name="T16" fmla="*/ 107 w 133"/>
                              <a:gd name="T17" fmla="*/ 132 h 159"/>
                              <a:gd name="T18" fmla="*/ 117 w 133"/>
                              <a:gd name="T19" fmla="*/ 128 h 159"/>
                              <a:gd name="T20" fmla="*/ 122 w 133"/>
                              <a:gd name="T21" fmla="*/ 126 h 159"/>
                              <a:gd name="T22" fmla="*/ 125 w 133"/>
                              <a:gd name="T23" fmla="*/ 127 h 159"/>
                              <a:gd name="T24" fmla="*/ 126 w 133"/>
                              <a:gd name="T25" fmla="*/ 128 h 159"/>
                              <a:gd name="T26" fmla="*/ 127 w 133"/>
                              <a:gd name="T27" fmla="*/ 132 h 159"/>
                              <a:gd name="T28" fmla="*/ 127 w 133"/>
                              <a:gd name="T29" fmla="*/ 137 h 159"/>
                              <a:gd name="T30" fmla="*/ 127 w 133"/>
                              <a:gd name="T31" fmla="*/ 141 h 159"/>
                              <a:gd name="T32" fmla="*/ 126 w 133"/>
                              <a:gd name="T33" fmla="*/ 143 h 159"/>
                              <a:gd name="T34" fmla="*/ 126 w 133"/>
                              <a:gd name="T35" fmla="*/ 145 h 159"/>
                              <a:gd name="T36" fmla="*/ 125 w 133"/>
                              <a:gd name="T37" fmla="*/ 147 h 159"/>
                              <a:gd name="T38" fmla="*/ 118 w 133"/>
                              <a:gd name="T39" fmla="*/ 150 h 159"/>
                              <a:gd name="T40" fmla="*/ 107 w 133"/>
                              <a:gd name="T41" fmla="*/ 154 h 159"/>
                              <a:gd name="T42" fmla="*/ 91 w 133"/>
                              <a:gd name="T43" fmla="*/ 157 h 159"/>
                              <a:gd name="T44" fmla="*/ 73 w 133"/>
                              <a:gd name="T45" fmla="*/ 159 h 159"/>
                              <a:gd name="T46" fmla="*/ 41 w 133"/>
                              <a:gd name="T47" fmla="*/ 154 h 159"/>
                              <a:gd name="T48" fmla="*/ 19 w 133"/>
                              <a:gd name="T49" fmla="*/ 139 h 159"/>
                              <a:gd name="T50" fmla="*/ 5 w 133"/>
                              <a:gd name="T51" fmla="*/ 115 h 159"/>
                              <a:gd name="T52" fmla="*/ 0 w 133"/>
                              <a:gd name="T53" fmla="*/ 80 h 159"/>
                              <a:gd name="T54" fmla="*/ 5 w 133"/>
                              <a:gd name="T55" fmla="*/ 47 h 159"/>
                              <a:gd name="T56" fmla="*/ 19 w 133"/>
                              <a:gd name="T57" fmla="*/ 21 h 159"/>
                              <a:gd name="T58" fmla="*/ 41 w 133"/>
                              <a:gd name="T59" fmla="*/ 5 h 159"/>
                              <a:gd name="T60" fmla="*/ 69 w 133"/>
                              <a:gd name="T61" fmla="*/ 0 h 159"/>
                              <a:gd name="T62" fmla="*/ 99 w 133"/>
                              <a:gd name="T63" fmla="*/ 5 h 159"/>
                              <a:gd name="T64" fmla="*/ 118 w 133"/>
                              <a:gd name="T65" fmla="*/ 20 h 159"/>
                              <a:gd name="T66" fmla="*/ 129 w 133"/>
                              <a:gd name="T67" fmla="*/ 42 h 159"/>
                              <a:gd name="T68" fmla="*/ 133 w 133"/>
                              <a:gd name="T69" fmla="*/ 68 h 159"/>
                              <a:gd name="T70" fmla="*/ 106 w 133"/>
                              <a:gd name="T71" fmla="*/ 65 h 159"/>
                              <a:gd name="T72" fmla="*/ 101 w 133"/>
                              <a:gd name="T73" fmla="*/ 38 h 159"/>
                              <a:gd name="T74" fmla="*/ 93 w 133"/>
                              <a:gd name="T75" fmla="*/ 27 h 159"/>
                              <a:gd name="T76" fmla="*/ 68 w 133"/>
                              <a:gd name="T77" fmla="*/ 21 h 159"/>
                              <a:gd name="T78" fmla="*/ 52 w 133"/>
                              <a:gd name="T79" fmla="*/ 25 h 159"/>
                              <a:gd name="T80" fmla="*/ 38 w 133"/>
                              <a:gd name="T81" fmla="*/ 35 h 159"/>
                              <a:gd name="T82" fmla="*/ 31 w 133"/>
                              <a:gd name="T83" fmla="*/ 48 h 159"/>
                              <a:gd name="T84" fmla="*/ 28 w 133"/>
                              <a:gd name="T85" fmla="*/ 65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33" h="159">
                                <a:moveTo>
                                  <a:pt x="133" y="73"/>
                                </a:moveTo>
                                <a:lnTo>
                                  <a:pt x="132" y="79"/>
                                </a:lnTo>
                                <a:lnTo>
                                  <a:pt x="129" y="83"/>
                                </a:lnTo>
                                <a:lnTo>
                                  <a:pt x="127" y="84"/>
                                </a:lnTo>
                                <a:lnTo>
                                  <a:pt x="123" y="85"/>
                                </a:lnTo>
                                <a:lnTo>
                                  <a:pt x="28" y="85"/>
                                </a:lnTo>
                                <a:lnTo>
                                  <a:pt x="28" y="96"/>
                                </a:lnTo>
                                <a:lnTo>
                                  <a:pt x="31" y="106"/>
                                </a:lnTo>
                                <a:lnTo>
                                  <a:pt x="33" y="116"/>
                                </a:lnTo>
                                <a:lnTo>
                                  <a:pt x="38" y="123"/>
                                </a:lnTo>
                                <a:lnTo>
                                  <a:pt x="44" y="129"/>
                                </a:lnTo>
                                <a:lnTo>
                                  <a:pt x="53" y="133"/>
                                </a:lnTo>
                                <a:lnTo>
                                  <a:pt x="63" y="137"/>
                                </a:lnTo>
                                <a:lnTo>
                                  <a:pt x="75" y="137"/>
                                </a:lnTo>
                                <a:lnTo>
                                  <a:pt x="85" y="137"/>
                                </a:lnTo>
                                <a:lnTo>
                                  <a:pt x="94" y="136"/>
                                </a:lnTo>
                                <a:lnTo>
                                  <a:pt x="101" y="133"/>
                                </a:lnTo>
                                <a:lnTo>
                                  <a:pt x="107" y="132"/>
                                </a:lnTo>
                                <a:lnTo>
                                  <a:pt x="112" y="129"/>
                                </a:lnTo>
                                <a:lnTo>
                                  <a:pt x="117" y="128"/>
                                </a:lnTo>
                                <a:lnTo>
                                  <a:pt x="121" y="127"/>
                                </a:lnTo>
                                <a:lnTo>
                                  <a:pt x="122" y="126"/>
                                </a:lnTo>
                                <a:lnTo>
                                  <a:pt x="123" y="126"/>
                                </a:lnTo>
                                <a:lnTo>
                                  <a:pt x="125" y="127"/>
                                </a:lnTo>
                                <a:lnTo>
                                  <a:pt x="126" y="127"/>
                                </a:lnTo>
                                <a:lnTo>
                                  <a:pt x="126" y="128"/>
                                </a:lnTo>
                                <a:lnTo>
                                  <a:pt x="127" y="129"/>
                                </a:lnTo>
                                <a:lnTo>
                                  <a:pt x="127" y="132"/>
                                </a:lnTo>
                                <a:lnTo>
                                  <a:pt x="127" y="134"/>
                                </a:lnTo>
                                <a:lnTo>
                                  <a:pt x="127" y="137"/>
                                </a:lnTo>
                                <a:lnTo>
                                  <a:pt x="127" y="138"/>
                                </a:lnTo>
                                <a:lnTo>
                                  <a:pt x="127" y="141"/>
                                </a:lnTo>
                                <a:lnTo>
                                  <a:pt x="127" y="142"/>
                                </a:lnTo>
                                <a:lnTo>
                                  <a:pt x="126" y="143"/>
                                </a:lnTo>
                                <a:lnTo>
                                  <a:pt x="126" y="144"/>
                                </a:lnTo>
                                <a:lnTo>
                                  <a:pt x="126" y="145"/>
                                </a:lnTo>
                                <a:lnTo>
                                  <a:pt x="125" y="145"/>
                                </a:lnTo>
                                <a:lnTo>
                                  <a:pt x="125" y="147"/>
                                </a:lnTo>
                                <a:lnTo>
                                  <a:pt x="123" y="148"/>
                                </a:lnTo>
                                <a:lnTo>
                                  <a:pt x="118" y="150"/>
                                </a:lnTo>
                                <a:lnTo>
                                  <a:pt x="115" y="152"/>
                                </a:lnTo>
                                <a:lnTo>
                                  <a:pt x="107" y="154"/>
                                </a:lnTo>
                                <a:lnTo>
                                  <a:pt x="100" y="155"/>
                                </a:lnTo>
                                <a:lnTo>
                                  <a:pt x="91" y="157"/>
                                </a:lnTo>
                                <a:lnTo>
                                  <a:pt x="83" y="158"/>
                                </a:lnTo>
                                <a:lnTo>
                                  <a:pt x="73" y="159"/>
                                </a:lnTo>
                                <a:lnTo>
                                  <a:pt x="56" y="158"/>
                                </a:lnTo>
                                <a:lnTo>
                                  <a:pt x="41" y="154"/>
                                </a:lnTo>
                                <a:lnTo>
                                  <a:pt x="28" y="148"/>
                                </a:lnTo>
                                <a:lnTo>
                                  <a:pt x="19" y="139"/>
                                </a:lnTo>
                                <a:lnTo>
                                  <a:pt x="10" y="128"/>
                                </a:lnTo>
                                <a:lnTo>
                                  <a:pt x="5" y="115"/>
                                </a:lnTo>
                                <a:lnTo>
                                  <a:pt x="1" y="99"/>
                                </a:lnTo>
                                <a:lnTo>
                                  <a:pt x="0" y="80"/>
                                </a:lnTo>
                                <a:lnTo>
                                  <a:pt x="1" y="62"/>
                                </a:lnTo>
                                <a:lnTo>
                                  <a:pt x="5" y="47"/>
                                </a:lnTo>
                                <a:lnTo>
                                  <a:pt x="10" y="32"/>
                                </a:lnTo>
                                <a:lnTo>
                                  <a:pt x="19" y="21"/>
                                </a:lnTo>
                                <a:lnTo>
                                  <a:pt x="28" y="12"/>
                                </a:lnTo>
                                <a:lnTo>
                                  <a:pt x="41" y="5"/>
                                </a:lnTo>
                                <a:lnTo>
                                  <a:pt x="54" y="1"/>
                                </a:lnTo>
                                <a:lnTo>
                                  <a:pt x="69" y="0"/>
                                </a:lnTo>
                                <a:lnTo>
                                  <a:pt x="85" y="1"/>
                                </a:lnTo>
                                <a:lnTo>
                                  <a:pt x="99" y="5"/>
                                </a:lnTo>
                                <a:lnTo>
                                  <a:pt x="110" y="11"/>
                                </a:lnTo>
                                <a:lnTo>
                                  <a:pt x="118" y="20"/>
                                </a:lnTo>
                                <a:lnTo>
                                  <a:pt x="126" y="30"/>
                                </a:lnTo>
                                <a:lnTo>
                                  <a:pt x="129" y="42"/>
                                </a:lnTo>
                                <a:lnTo>
                                  <a:pt x="132" y="54"/>
                                </a:lnTo>
                                <a:lnTo>
                                  <a:pt x="133" y="68"/>
                                </a:lnTo>
                                <a:lnTo>
                                  <a:pt x="133" y="73"/>
                                </a:lnTo>
                                <a:close/>
                                <a:moveTo>
                                  <a:pt x="106" y="65"/>
                                </a:moveTo>
                                <a:lnTo>
                                  <a:pt x="106" y="56"/>
                                </a:lnTo>
                                <a:lnTo>
                                  <a:pt x="101" y="38"/>
                                </a:lnTo>
                                <a:lnTo>
                                  <a:pt x="97" y="32"/>
                                </a:lnTo>
                                <a:lnTo>
                                  <a:pt x="93" y="27"/>
                                </a:lnTo>
                                <a:lnTo>
                                  <a:pt x="78" y="21"/>
                                </a:lnTo>
                                <a:lnTo>
                                  <a:pt x="68" y="21"/>
                                </a:lnTo>
                                <a:lnTo>
                                  <a:pt x="59" y="21"/>
                                </a:lnTo>
                                <a:lnTo>
                                  <a:pt x="52" y="25"/>
                                </a:lnTo>
                                <a:lnTo>
                                  <a:pt x="44" y="28"/>
                                </a:lnTo>
                                <a:lnTo>
                                  <a:pt x="38" y="35"/>
                                </a:lnTo>
                                <a:lnTo>
                                  <a:pt x="35" y="41"/>
                                </a:lnTo>
                                <a:lnTo>
                                  <a:pt x="31" y="48"/>
                                </a:lnTo>
                                <a:lnTo>
                                  <a:pt x="28" y="57"/>
                                </a:lnTo>
                                <a:lnTo>
                                  <a:pt x="28" y="65"/>
                                </a:lnTo>
                                <a:lnTo>
                                  <a:pt x="106" y="6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34" name="Freeform 20"/>
                        <wps:cNvSpPr>
                          <a:spLocks noEditPoints="1"/>
                        </wps:cNvSpPr>
                        <wps:spPr bwMode="auto">
                          <a:xfrm>
                            <a:off x="614363" y="185738"/>
                            <a:ext cx="63500" cy="84138"/>
                          </a:xfrm>
                          <a:custGeom>
                            <a:avLst/>
                            <a:gdLst>
                              <a:gd name="T0" fmla="*/ 118 w 118"/>
                              <a:gd name="T1" fmla="*/ 154 h 159"/>
                              <a:gd name="T2" fmla="*/ 116 w 118"/>
                              <a:gd name="T3" fmla="*/ 155 h 159"/>
                              <a:gd name="T4" fmla="*/ 111 w 118"/>
                              <a:gd name="T5" fmla="*/ 157 h 159"/>
                              <a:gd name="T6" fmla="*/ 103 w 118"/>
                              <a:gd name="T7" fmla="*/ 157 h 159"/>
                              <a:gd name="T8" fmla="*/ 98 w 118"/>
                              <a:gd name="T9" fmla="*/ 155 h 159"/>
                              <a:gd name="T10" fmla="*/ 96 w 118"/>
                              <a:gd name="T11" fmla="*/ 154 h 159"/>
                              <a:gd name="T12" fmla="*/ 96 w 118"/>
                              <a:gd name="T13" fmla="*/ 137 h 159"/>
                              <a:gd name="T14" fmla="*/ 74 w 118"/>
                              <a:gd name="T15" fmla="*/ 153 h 159"/>
                              <a:gd name="T16" fmla="*/ 49 w 118"/>
                              <a:gd name="T17" fmla="*/ 159 h 159"/>
                              <a:gd name="T18" fmla="*/ 30 w 118"/>
                              <a:gd name="T19" fmla="*/ 155 h 159"/>
                              <a:gd name="T20" fmla="*/ 13 w 118"/>
                              <a:gd name="T21" fmla="*/ 147 h 159"/>
                              <a:gd name="T22" fmla="*/ 4 w 118"/>
                              <a:gd name="T23" fmla="*/ 133 h 159"/>
                              <a:gd name="T24" fmla="*/ 0 w 118"/>
                              <a:gd name="T25" fmla="*/ 115 h 159"/>
                              <a:gd name="T26" fmla="*/ 5 w 118"/>
                              <a:gd name="T27" fmla="*/ 94 h 159"/>
                              <a:gd name="T28" fmla="*/ 18 w 118"/>
                              <a:gd name="T29" fmla="*/ 79 h 159"/>
                              <a:gd name="T30" fmla="*/ 42 w 118"/>
                              <a:gd name="T31" fmla="*/ 70 h 159"/>
                              <a:gd name="T32" fmla="*/ 73 w 118"/>
                              <a:gd name="T33" fmla="*/ 67 h 159"/>
                              <a:gd name="T34" fmla="*/ 92 w 118"/>
                              <a:gd name="T35" fmla="*/ 56 h 159"/>
                              <a:gd name="T36" fmla="*/ 90 w 118"/>
                              <a:gd name="T37" fmla="*/ 41 h 159"/>
                              <a:gd name="T38" fmla="*/ 85 w 118"/>
                              <a:gd name="T39" fmla="*/ 30 h 159"/>
                              <a:gd name="T40" fmla="*/ 74 w 118"/>
                              <a:gd name="T41" fmla="*/ 24 h 159"/>
                              <a:gd name="T42" fmla="*/ 59 w 118"/>
                              <a:gd name="T43" fmla="*/ 21 h 159"/>
                              <a:gd name="T44" fmla="*/ 42 w 118"/>
                              <a:gd name="T45" fmla="*/ 24 h 159"/>
                              <a:gd name="T46" fmla="*/ 27 w 118"/>
                              <a:gd name="T47" fmla="*/ 28 h 159"/>
                              <a:gd name="T48" fmla="*/ 18 w 118"/>
                              <a:gd name="T49" fmla="*/ 35 h 159"/>
                              <a:gd name="T50" fmla="*/ 12 w 118"/>
                              <a:gd name="T51" fmla="*/ 36 h 159"/>
                              <a:gd name="T52" fmla="*/ 10 w 118"/>
                              <a:gd name="T53" fmla="*/ 36 h 159"/>
                              <a:gd name="T54" fmla="*/ 9 w 118"/>
                              <a:gd name="T55" fmla="*/ 33 h 159"/>
                              <a:gd name="T56" fmla="*/ 7 w 118"/>
                              <a:gd name="T57" fmla="*/ 31 h 159"/>
                              <a:gd name="T58" fmla="*/ 7 w 118"/>
                              <a:gd name="T59" fmla="*/ 26 h 159"/>
                              <a:gd name="T60" fmla="*/ 7 w 118"/>
                              <a:gd name="T61" fmla="*/ 20 h 159"/>
                              <a:gd name="T62" fmla="*/ 10 w 118"/>
                              <a:gd name="T63" fmla="*/ 15 h 159"/>
                              <a:gd name="T64" fmla="*/ 17 w 118"/>
                              <a:gd name="T65" fmla="*/ 11 h 159"/>
                              <a:gd name="T66" fmla="*/ 30 w 118"/>
                              <a:gd name="T67" fmla="*/ 5 h 159"/>
                              <a:gd name="T68" fmla="*/ 44 w 118"/>
                              <a:gd name="T69" fmla="*/ 1 h 159"/>
                              <a:gd name="T70" fmla="*/ 62 w 118"/>
                              <a:gd name="T71" fmla="*/ 0 h 159"/>
                              <a:gd name="T72" fmla="*/ 87 w 118"/>
                              <a:gd name="T73" fmla="*/ 4 h 159"/>
                              <a:gd name="T74" fmla="*/ 106 w 118"/>
                              <a:gd name="T75" fmla="*/ 14 h 159"/>
                              <a:gd name="T76" fmla="*/ 116 w 118"/>
                              <a:gd name="T77" fmla="*/ 31 h 159"/>
                              <a:gd name="T78" fmla="*/ 118 w 118"/>
                              <a:gd name="T79" fmla="*/ 54 h 159"/>
                              <a:gd name="T80" fmla="*/ 92 w 118"/>
                              <a:gd name="T81" fmla="*/ 86 h 159"/>
                              <a:gd name="T82" fmla="*/ 59 w 118"/>
                              <a:gd name="T83" fmla="*/ 86 h 159"/>
                              <a:gd name="T84" fmla="*/ 43 w 118"/>
                              <a:gd name="T85" fmla="*/ 90 h 159"/>
                              <a:gd name="T86" fmla="*/ 32 w 118"/>
                              <a:gd name="T87" fmla="*/ 97 h 159"/>
                              <a:gd name="T88" fmla="*/ 27 w 118"/>
                              <a:gd name="T89" fmla="*/ 107 h 159"/>
                              <a:gd name="T90" fmla="*/ 28 w 118"/>
                              <a:gd name="T91" fmla="*/ 123 h 159"/>
                              <a:gd name="T92" fmla="*/ 42 w 118"/>
                              <a:gd name="T93" fmla="*/ 137 h 159"/>
                              <a:gd name="T94" fmla="*/ 64 w 118"/>
                              <a:gd name="T95" fmla="*/ 137 h 159"/>
                              <a:gd name="T96" fmla="*/ 82 w 118"/>
                              <a:gd name="T97" fmla="*/ 127 h 159"/>
                              <a:gd name="T98" fmla="*/ 92 w 118"/>
                              <a:gd name="T99" fmla="*/ 86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18" h="159">
                                <a:moveTo>
                                  <a:pt x="118" y="152"/>
                                </a:moveTo>
                                <a:lnTo>
                                  <a:pt x="118" y="154"/>
                                </a:lnTo>
                                <a:lnTo>
                                  <a:pt x="117" y="154"/>
                                </a:lnTo>
                                <a:lnTo>
                                  <a:pt x="116" y="155"/>
                                </a:lnTo>
                                <a:lnTo>
                                  <a:pt x="113" y="157"/>
                                </a:lnTo>
                                <a:lnTo>
                                  <a:pt x="111" y="157"/>
                                </a:lnTo>
                                <a:lnTo>
                                  <a:pt x="107" y="157"/>
                                </a:lnTo>
                                <a:lnTo>
                                  <a:pt x="103" y="157"/>
                                </a:lnTo>
                                <a:lnTo>
                                  <a:pt x="100" y="157"/>
                                </a:lnTo>
                                <a:lnTo>
                                  <a:pt x="98" y="155"/>
                                </a:lnTo>
                                <a:lnTo>
                                  <a:pt x="96" y="154"/>
                                </a:lnTo>
                                <a:lnTo>
                                  <a:pt x="96" y="154"/>
                                </a:lnTo>
                                <a:lnTo>
                                  <a:pt x="96" y="152"/>
                                </a:lnTo>
                                <a:lnTo>
                                  <a:pt x="96" y="137"/>
                                </a:lnTo>
                                <a:lnTo>
                                  <a:pt x="86" y="147"/>
                                </a:lnTo>
                                <a:lnTo>
                                  <a:pt x="74" y="153"/>
                                </a:lnTo>
                                <a:lnTo>
                                  <a:pt x="63" y="158"/>
                                </a:lnTo>
                                <a:lnTo>
                                  <a:pt x="49" y="159"/>
                                </a:lnTo>
                                <a:lnTo>
                                  <a:pt x="38" y="158"/>
                                </a:lnTo>
                                <a:lnTo>
                                  <a:pt x="30" y="155"/>
                                </a:lnTo>
                                <a:lnTo>
                                  <a:pt x="21" y="152"/>
                                </a:lnTo>
                                <a:lnTo>
                                  <a:pt x="13" y="147"/>
                                </a:lnTo>
                                <a:lnTo>
                                  <a:pt x="7" y="141"/>
                                </a:lnTo>
                                <a:lnTo>
                                  <a:pt x="4" y="133"/>
                                </a:lnTo>
                                <a:lnTo>
                                  <a:pt x="0" y="125"/>
                                </a:lnTo>
                                <a:lnTo>
                                  <a:pt x="0" y="115"/>
                                </a:lnTo>
                                <a:lnTo>
                                  <a:pt x="0" y="104"/>
                                </a:lnTo>
                                <a:lnTo>
                                  <a:pt x="5" y="94"/>
                                </a:lnTo>
                                <a:lnTo>
                                  <a:pt x="10" y="85"/>
                                </a:lnTo>
                                <a:lnTo>
                                  <a:pt x="18" y="79"/>
                                </a:lnTo>
                                <a:lnTo>
                                  <a:pt x="30" y="73"/>
                                </a:lnTo>
                                <a:lnTo>
                                  <a:pt x="42" y="70"/>
                                </a:lnTo>
                                <a:lnTo>
                                  <a:pt x="55" y="67"/>
                                </a:lnTo>
                                <a:lnTo>
                                  <a:pt x="73" y="67"/>
                                </a:lnTo>
                                <a:lnTo>
                                  <a:pt x="92" y="67"/>
                                </a:lnTo>
                                <a:lnTo>
                                  <a:pt x="92" y="56"/>
                                </a:lnTo>
                                <a:lnTo>
                                  <a:pt x="91" y="47"/>
                                </a:lnTo>
                                <a:lnTo>
                                  <a:pt x="90" y="41"/>
                                </a:lnTo>
                                <a:lnTo>
                                  <a:pt x="87" y="35"/>
                                </a:lnTo>
                                <a:lnTo>
                                  <a:pt x="85" y="30"/>
                                </a:lnTo>
                                <a:lnTo>
                                  <a:pt x="80" y="26"/>
                                </a:lnTo>
                                <a:lnTo>
                                  <a:pt x="74" y="24"/>
                                </a:lnTo>
                                <a:lnTo>
                                  <a:pt x="68" y="22"/>
                                </a:lnTo>
                                <a:lnTo>
                                  <a:pt x="59" y="21"/>
                                </a:lnTo>
                                <a:lnTo>
                                  <a:pt x="49" y="22"/>
                                </a:lnTo>
                                <a:lnTo>
                                  <a:pt x="42" y="24"/>
                                </a:lnTo>
                                <a:lnTo>
                                  <a:pt x="34" y="26"/>
                                </a:lnTo>
                                <a:lnTo>
                                  <a:pt x="27" y="28"/>
                                </a:lnTo>
                                <a:lnTo>
                                  <a:pt x="22" y="32"/>
                                </a:lnTo>
                                <a:lnTo>
                                  <a:pt x="18" y="35"/>
                                </a:lnTo>
                                <a:lnTo>
                                  <a:pt x="15" y="36"/>
                                </a:lnTo>
                                <a:lnTo>
                                  <a:pt x="12" y="36"/>
                                </a:lnTo>
                                <a:lnTo>
                                  <a:pt x="11" y="36"/>
                                </a:lnTo>
                                <a:lnTo>
                                  <a:pt x="10" y="36"/>
                                </a:lnTo>
                                <a:lnTo>
                                  <a:pt x="9" y="35"/>
                                </a:lnTo>
                                <a:lnTo>
                                  <a:pt x="9" y="33"/>
                                </a:lnTo>
                                <a:lnTo>
                                  <a:pt x="7" y="32"/>
                                </a:lnTo>
                                <a:lnTo>
                                  <a:pt x="7" y="31"/>
                                </a:lnTo>
                                <a:lnTo>
                                  <a:pt x="7" y="28"/>
                                </a:lnTo>
                                <a:lnTo>
                                  <a:pt x="7" y="26"/>
                                </a:lnTo>
                                <a:lnTo>
                                  <a:pt x="7" y="22"/>
                                </a:lnTo>
                                <a:lnTo>
                                  <a:pt x="7" y="20"/>
                                </a:lnTo>
                                <a:lnTo>
                                  <a:pt x="9" y="17"/>
                                </a:lnTo>
                                <a:lnTo>
                                  <a:pt x="10" y="15"/>
                                </a:lnTo>
                                <a:lnTo>
                                  <a:pt x="12" y="14"/>
                                </a:lnTo>
                                <a:lnTo>
                                  <a:pt x="17" y="11"/>
                                </a:lnTo>
                                <a:lnTo>
                                  <a:pt x="23" y="8"/>
                                </a:lnTo>
                                <a:lnTo>
                                  <a:pt x="30" y="5"/>
                                </a:lnTo>
                                <a:lnTo>
                                  <a:pt x="37" y="4"/>
                                </a:lnTo>
                                <a:lnTo>
                                  <a:pt x="44" y="1"/>
                                </a:lnTo>
                                <a:lnTo>
                                  <a:pt x="53" y="0"/>
                                </a:lnTo>
                                <a:lnTo>
                                  <a:pt x="62" y="0"/>
                                </a:lnTo>
                                <a:lnTo>
                                  <a:pt x="76" y="0"/>
                                </a:lnTo>
                                <a:lnTo>
                                  <a:pt x="87" y="4"/>
                                </a:lnTo>
                                <a:lnTo>
                                  <a:pt x="98" y="8"/>
                                </a:lnTo>
                                <a:lnTo>
                                  <a:pt x="106" y="14"/>
                                </a:lnTo>
                                <a:lnTo>
                                  <a:pt x="112" y="21"/>
                                </a:lnTo>
                                <a:lnTo>
                                  <a:pt x="116" y="31"/>
                                </a:lnTo>
                                <a:lnTo>
                                  <a:pt x="118" y="42"/>
                                </a:lnTo>
                                <a:lnTo>
                                  <a:pt x="118" y="54"/>
                                </a:lnTo>
                                <a:lnTo>
                                  <a:pt x="118" y="152"/>
                                </a:lnTo>
                                <a:close/>
                                <a:moveTo>
                                  <a:pt x="92" y="86"/>
                                </a:moveTo>
                                <a:lnTo>
                                  <a:pt x="69" y="86"/>
                                </a:lnTo>
                                <a:lnTo>
                                  <a:pt x="59" y="86"/>
                                </a:lnTo>
                                <a:lnTo>
                                  <a:pt x="50" y="88"/>
                                </a:lnTo>
                                <a:lnTo>
                                  <a:pt x="43" y="90"/>
                                </a:lnTo>
                                <a:lnTo>
                                  <a:pt x="37" y="94"/>
                                </a:lnTo>
                                <a:lnTo>
                                  <a:pt x="32" y="97"/>
                                </a:lnTo>
                                <a:lnTo>
                                  <a:pt x="30" y="102"/>
                                </a:lnTo>
                                <a:lnTo>
                                  <a:pt x="27" y="107"/>
                                </a:lnTo>
                                <a:lnTo>
                                  <a:pt x="27" y="113"/>
                                </a:lnTo>
                                <a:lnTo>
                                  <a:pt x="28" y="123"/>
                                </a:lnTo>
                                <a:lnTo>
                                  <a:pt x="34" y="132"/>
                                </a:lnTo>
                                <a:lnTo>
                                  <a:pt x="42" y="137"/>
                                </a:lnTo>
                                <a:lnTo>
                                  <a:pt x="54" y="138"/>
                                </a:lnTo>
                                <a:lnTo>
                                  <a:pt x="64" y="137"/>
                                </a:lnTo>
                                <a:lnTo>
                                  <a:pt x="73" y="133"/>
                                </a:lnTo>
                                <a:lnTo>
                                  <a:pt x="82" y="127"/>
                                </a:lnTo>
                                <a:lnTo>
                                  <a:pt x="92" y="116"/>
                                </a:lnTo>
                                <a:lnTo>
                                  <a:pt x="92" y="8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35" name="Freeform 21"/>
                        <wps:cNvSpPr>
                          <a:spLocks/>
                        </wps:cNvSpPr>
                        <wps:spPr bwMode="auto">
                          <a:xfrm>
                            <a:off x="696913" y="185738"/>
                            <a:ext cx="53975" cy="84138"/>
                          </a:xfrm>
                          <a:custGeom>
                            <a:avLst/>
                            <a:gdLst>
                              <a:gd name="T0" fmla="*/ 101 w 102"/>
                              <a:gd name="T1" fmla="*/ 123 h 159"/>
                              <a:gd name="T2" fmla="*/ 94 w 102"/>
                              <a:gd name="T3" fmla="*/ 141 h 159"/>
                              <a:gd name="T4" fmla="*/ 79 w 102"/>
                              <a:gd name="T5" fmla="*/ 152 h 159"/>
                              <a:gd name="T6" fmla="*/ 58 w 102"/>
                              <a:gd name="T7" fmla="*/ 158 h 159"/>
                              <a:gd name="T8" fmla="*/ 38 w 102"/>
                              <a:gd name="T9" fmla="*/ 159 h 159"/>
                              <a:gd name="T10" fmla="*/ 25 w 102"/>
                              <a:gd name="T11" fmla="*/ 157 h 159"/>
                              <a:gd name="T12" fmla="*/ 14 w 102"/>
                              <a:gd name="T13" fmla="*/ 153 h 159"/>
                              <a:gd name="T14" fmla="*/ 5 w 102"/>
                              <a:gd name="T15" fmla="*/ 149 h 159"/>
                              <a:gd name="T16" fmla="*/ 1 w 102"/>
                              <a:gd name="T17" fmla="*/ 145 h 159"/>
                              <a:gd name="T18" fmla="*/ 0 w 102"/>
                              <a:gd name="T19" fmla="*/ 139 h 159"/>
                              <a:gd name="T20" fmla="*/ 0 w 102"/>
                              <a:gd name="T21" fmla="*/ 132 h 159"/>
                              <a:gd name="T22" fmla="*/ 1 w 102"/>
                              <a:gd name="T23" fmla="*/ 127 h 159"/>
                              <a:gd name="T24" fmla="*/ 1 w 102"/>
                              <a:gd name="T25" fmla="*/ 125 h 159"/>
                              <a:gd name="T26" fmla="*/ 4 w 102"/>
                              <a:gd name="T27" fmla="*/ 123 h 159"/>
                              <a:gd name="T28" fmla="*/ 6 w 102"/>
                              <a:gd name="T29" fmla="*/ 125 h 159"/>
                              <a:gd name="T30" fmla="*/ 14 w 102"/>
                              <a:gd name="T31" fmla="*/ 128 h 159"/>
                              <a:gd name="T32" fmla="*/ 24 w 102"/>
                              <a:gd name="T33" fmla="*/ 133 h 159"/>
                              <a:gd name="T34" fmla="*/ 37 w 102"/>
                              <a:gd name="T35" fmla="*/ 137 h 159"/>
                              <a:gd name="T36" fmla="*/ 53 w 102"/>
                              <a:gd name="T37" fmla="*/ 137 h 159"/>
                              <a:gd name="T38" fmla="*/ 63 w 102"/>
                              <a:gd name="T39" fmla="*/ 134 h 159"/>
                              <a:gd name="T40" fmla="*/ 72 w 102"/>
                              <a:gd name="T41" fmla="*/ 128 h 159"/>
                              <a:gd name="T42" fmla="*/ 75 w 102"/>
                              <a:gd name="T43" fmla="*/ 120 h 159"/>
                              <a:gd name="T44" fmla="*/ 75 w 102"/>
                              <a:gd name="T45" fmla="*/ 108 h 159"/>
                              <a:gd name="T46" fmla="*/ 69 w 102"/>
                              <a:gd name="T47" fmla="*/ 100 h 159"/>
                              <a:gd name="T48" fmla="*/ 59 w 102"/>
                              <a:gd name="T49" fmla="*/ 94 h 159"/>
                              <a:gd name="T50" fmla="*/ 47 w 102"/>
                              <a:gd name="T51" fmla="*/ 89 h 159"/>
                              <a:gd name="T52" fmla="*/ 33 w 102"/>
                              <a:gd name="T53" fmla="*/ 83 h 159"/>
                              <a:gd name="T54" fmla="*/ 20 w 102"/>
                              <a:gd name="T55" fmla="*/ 76 h 159"/>
                              <a:gd name="T56" fmla="*/ 10 w 102"/>
                              <a:gd name="T57" fmla="*/ 65 h 159"/>
                              <a:gd name="T58" fmla="*/ 4 w 102"/>
                              <a:gd name="T59" fmla="*/ 52 h 159"/>
                              <a:gd name="T60" fmla="*/ 4 w 102"/>
                              <a:gd name="T61" fmla="*/ 35 h 159"/>
                              <a:gd name="T62" fmla="*/ 11 w 102"/>
                              <a:gd name="T63" fmla="*/ 19 h 159"/>
                              <a:gd name="T64" fmla="*/ 24 w 102"/>
                              <a:gd name="T65" fmla="*/ 8 h 159"/>
                              <a:gd name="T66" fmla="*/ 43 w 102"/>
                              <a:gd name="T67" fmla="*/ 0 h 159"/>
                              <a:gd name="T68" fmla="*/ 62 w 102"/>
                              <a:gd name="T69" fmla="*/ 0 h 159"/>
                              <a:gd name="T70" fmla="*/ 73 w 102"/>
                              <a:gd name="T71" fmla="*/ 3 h 159"/>
                              <a:gd name="T72" fmla="*/ 83 w 102"/>
                              <a:gd name="T73" fmla="*/ 5 h 159"/>
                              <a:gd name="T74" fmla="*/ 89 w 102"/>
                              <a:gd name="T75" fmla="*/ 9 h 159"/>
                              <a:gd name="T76" fmla="*/ 93 w 102"/>
                              <a:gd name="T77" fmla="*/ 11 h 159"/>
                              <a:gd name="T78" fmla="*/ 94 w 102"/>
                              <a:gd name="T79" fmla="*/ 12 h 159"/>
                              <a:gd name="T80" fmla="*/ 95 w 102"/>
                              <a:gd name="T81" fmla="*/ 15 h 159"/>
                              <a:gd name="T82" fmla="*/ 95 w 102"/>
                              <a:gd name="T83" fmla="*/ 19 h 159"/>
                              <a:gd name="T84" fmla="*/ 95 w 102"/>
                              <a:gd name="T85" fmla="*/ 24 h 159"/>
                              <a:gd name="T86" fmla="*/ 94 w 102"/>
                              <a:gd name="T87" fmla="*/ 27 h 159"/>
                              <a:gd name="T88" fmla="*/ 94 w 102"/>
                              <a:gd name="T89" fmla="*/ 31 h 159"/>
                              <a:gd name="T90" fmla="*/ 91 w 102"/>
                              <a:gd name="T91" fmla="*/ 31 h 159"/>
                              <a:gd name="T92" fmla="*/ 89 w 102"/>
                              <a:gd name="T93" fmla="*/ 31 h 159"/>
                              <a:gd name="T94" fmla="*/ 84 w 102"/>
                              <a:gd name="T95" fmla="*/ 28 h 159"/>
                              <a:gd name="T96" fmla="*/ 75 w 102"/>
                              <a:gd name="T97" fmla="*/ 24 h 159"/>
                              <a:gd name="T98" fmla="*/ 63 w 102"/>
                              <a:gd name="T99" fmla="*/ 21 h 159"/>
                              <a:gd name="T100" fmla="*/ 49 w 102"/>
                              <a:gd name="T101" fmla="*/ 21 h 159"/>
                              <a:gd name="T102" fmla="*/ 40 w 102"/>
                              <a:gd name="T103" fmla="*/ 24 h 159"/>
                              <a:gd name="T104" fmla="*/ 32 w 102"/>
                              <a:gd name="T105" fmla="*/ 30 h 159"/>
                              <a:gd name="T106" fmla="*/ 30 w 102"/>
                              <a:gd name="T107" fmla="*/ 37 h 159"/>
                              <a:gd name="T108" fmla="*/ 30 w 102"/>
                              <a:gd name="T109" fmla="*/ 47 h 159"/>
                              <a:gd name="T110" fmla="*/ 36 w 102"/>
                              <a:gd name="T111" fmla="*/ 56 h 159"/>
                              <a:gd name="T112" fmla="*/ 46 w 102"/>
                              <a:gd name="T113" fmla="*/ 63 h 159"/>
                              <a:gd name="T114" fmla="*/ 59 w 102"/>
                              <a:gd name="T115" fmla="*/ 68 h 159"/>
                              <a:gd name="T116" fmla="*/ 73 w 102"/>
                              <a:gd name="T117" fmla="*/ 73 h 159"/>
                              <a:gd name="T118" fmla="*/ 85 w 102"/>
                              <a:gd name="T119" fmla="*/ 80 h 159"/>
                              <a:gd name="T120" fmla="*/ 96 w 102"/>
                              <a:gd name="T121" fmla="*/ 90 h 159"/>
                              <a:gd name="T122" fmla="*/ 101 w 102"/>
                              <a:gd name="T123" fmla="*/ 104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02" h="159">
                                <a:moveTo>
                                  <a:pt x="102" y="112"/>
                                </a:moveTo>
                                <a:lnTo>
                                  <a:pt x="101" y="123"/>
                                </a:lnTo>
                                <a:lnTo>
                                  <a:pt x="99" y="132"/>
                                </a:lnTo>
                                <a:lnTo>
                                  <a:pt x="94" y="141"/>
                                </a:lnTo>
                                <a:lnTo>
                                  <a:pt x="86" y="147"/>
                                </a:lnTo>
                                <a:lnTo>
                                  <a:pt x="79" y="152"/>
                                </a:lnTo>
                                <a:lnTo>
                                  <a:pt x="69" y="155"/>
                                </a:lnTo>
                                <a:lnTo>
                                  <a:pt x="58" y="158"/>
                                </a:lnTo>
                                <a:lnTo>
                                  <a:pt x="46" y="159"/>
                                </a:lnTo>
                                <a:lnTo>
                                  <a:pt x="38" y="159"/>
                                </a:lnTo>
                                <a:lnTo>
                                  <a:pt x="31" y="158"/>
                                </a:lnTo>
                                <a:lnTo>
                                  <a:pt x="25" y="157"/>
                                </a:lnTo>
                                <a:lnTo>
                                  <a:pt x="19" y="154"/>
                                </a:lnTo>
                                <a:lnTo>
                                  <a:pt x="14" y="153"/>
                                </a:lnTo>
                                <a:lnTo>
                                  <a:pt x="9" y="150"/>
                                </a:lnTo>
                                <a:lnTo>
                                  <a:pt x="5" y="149"/>
                                </a:lnTo>
                                <a:lnTo>
                                  <a:pt x="4" y="147"/>
                                </a:lnTo>
                                <a:lnTo>
                                  <a:pt x="1" y="145"/>
                                </a:lnTo>
                                <a:lnTo>
                                  <a:pt x="1" y="143"/>
                                </a:lnTo>
                                <a:lnTo>
                                  <a:pt x="0" y="139"/>
                                </a:lnTo>
                                <a:lnTo>
                                  <a:pt x="0" y="134"/>
                                </a:lnTo>
                                <a:lnTo>
                                  <a:pt x="0" y="132"/>
                                </a:lnTo>
                                <a:lnTo>
                                  <a:pt x="0" y="129"/>
                                </a:lnTo>
                                <a:lnTo>
                                  <a:pt x="1" y="127"/>
                                </a:lnTo>
                                <a:lnTo>
                                  <a:pt x="1" y="126"/>
                                </a:lnTo>
                                <a:lnTo>
                                  <a:pt x="1" y="125"/>
                                </a:lnTo>
                                <a:lnTo>
                                  <a:pt x="3" y="125"/>
                                </a:lnTo>
                                <a:lnTo>
                                  <a:pt x="4" y="123"/>
                                </a:lnTo>
                                <a:lnTo>
                                  <a:pt x="5" y="123"/>
                                </a:lnTo>
                                <a:lnTo>
                                  <a:pt x="6" y="125"/>
                                </a:lnTo>
                                <a:lnTo>
                                  <a:pt x="10" y="126"/>
                                </a:lnTo>
                                <a:lnTo>
                                  <a:pt x="14" y="128"/>
                                </a:lnTo>
                                <a:lnTo>
                                  <a:pt x="19" y="131"/>
                                </a:lnTo>
                                <a:lnTo>
                                  <a:pt x="24" y="133"/>
                                </a:lnTo>
                                <a:lnTo>
                                  <a:pt x="30" y="136"/>
                                </a:lnTo>
                                <a:lnTo>
                                  <a:pt x="37" y="137"/>
                                </a:lnTo>
                                <a:lnTo>
                                  <a:pt x="46" y="137"/>
                                </a:lnTo>
                                <a:lnTo>
                                  <a:pt x="53" y="137"/>
                                </a:lnTo>
                                <a:lnTo>
                                  <a:pt x="58" y="136"/>
                                </a:lnTo>
                                <a:lnTo>
                                  <a:pt x="63" y="134"/>
                                </a:lnTo>
                                <a:lnTo>
                                  <a:pt x="68" y="132"/>
                                </a:lnTo>
                                <a:lnTo>
                                  <a:pt x="72" y="128"/>
                                </a:lnTo>
                                <a:lnTo>
                                  <a:pt x="74" y="125"/>
                                </a:lnTo>
                                <a:lnTo>
                                  <a:pt x="75" y="120"/>
                                </a:lnTo>
                                <a:lnTo>
                                  <a:pt x="76" y="115"/>
                                </a:lnTo>
                                <a:lnTo>
                                  <a:pt x="75" y="108"/>
                                </a:lnTo>
                                <a:lnTo>
                                  <a:pt x="73" y="104"/>
                                </a:lnTo>
                                <a:lnTo>
                                  <a:pt x="69" y="100"/>
                                </a:lnTo>
                                <a:lnTo>
                                  <a:pt x="64" y="96"/>
                                </a:lnTo>
                                <a:lnTo>
                                  <a:pt x="59" y="94"/>
                                </a:lnTo>
                                <a:lnTo>
                                  <a:pt x="53" y="91"/>
                                </a:lnTo>
                                <a:lnTo>
                                  <a:pt x="47" y="89"/>
                                </a:lnTo>
                                <a:lnTo>
                                  <a:pt x="40" y="86"/>
                                </a:lnTo>
                                <a:lnTo>
                                  <a:pt x="33" y="83"/>
                                </a:lnTo>
                                <a:lnTo>
                                  <a:pt x="26" y="80"/>
                                </a:lnTo>
                                <a:lnTo>
                                  <a:pt x="20" y="76"/>
                                </a:lnTo>
                                <a:lnTo>
                                  <a:pt x="15" y="72"/>
                                </a:lnTo>
                                <a:lnTo>
                                  <a:pt x="10" y="65"/>
                                </a:lnTo>
                                <a:lnTo>
                                  <a:pt x="6" y="59"/>
                                </a:lnTo>
                                <a:lnTo>
                                  <a:pt x="4" y="52"/>
                                </a:lnTo>
                                <a:lnTo>
                                  <a:pt x="4" y="43"/>
                                </a:lnTo>
                                <a:lnTo>
                                  <a:pt x="4" y="35"/>
                                </a:lnTo>
                                <a:lnTo>
                                  <a:pt x="6" y="27"/>
                                </a:lnTo>
                                <a:lnTo>
                                  <a:pt x="11" y="19"/>
                                </a:lnTo>
                                <a:lnTo>
                                  <a:pt x="17" y="12"/>
                                </a:lnTo>
                                <a:lnTo>
                                  <a:pt x="24" y="8"/>
                                </a:lnTo>
                                <a:lnTo>
                                  <a:pt x="33" y="4"/>
                                </a:lnTo>
                                <a:lnTo>
                                  <a:pt x="43" y="0"/>
                                </a:lnTo>
                                <a:lnTo>
                                  <a:pt x="57" y="0"/>
                                </a:lnTo>
                                <a:lnTo>
                                  <a:pt x="62" y="0"/>
                                </a:lnTo>
                                <a:lnTo>
                                  <a:pt x="68" y="1"/>
                                </a:lnTo>
                                <a:lnTo>
                                  <a:pt x="73" y="3"/>
                                </a:lnTo>
                                <a:lnTo>
                                  <a:pt x="78" y="4"/>
                                </a:lnTo>
                                <a:lnTo>
                                  <a:pt x="83" y="5"/>
                                </a:lnTo>
                                <a:lnTo>
                                  <a:pt x="86" y="6"/>
                                </a:lnTo>
                                <a:lnTo>
                                  <a:pt x="89" y="9"/>
                                </a:lnTo>
                                <a:lnTo>
                                  <a:pt x="91" y="10"/>
                                </a:lnTo>
                                <a:lnTo>
                                  <a:pt x="93" y="11"/>
                                </a:lnTo>
                                <a:lnTo>
                                  <a:pt x="94" y="11"/>
                                </a:lnTo>
                                <a:lnTo>
                                  <a:pt x="94" y="12"/>
                                </a:lnTo>
                                <a:lnTo>
                                  <a:pt x="94" y="14"/>
                                </a:lnTo>
                                <a:lnTo>
                                  <a:pt x="95" y="15"/>
                                </a:lnTo>
                                <a:lnTo>
                                  <a:pt x="95" y="17"/>
                                </a:lnTo>
                                <a:lnTo>
                                  <a:pt x="95" y="19"/>
                                </a:lnTo>
                                <a:lnTo>
                                  <a:pt x="95" y="21"/>
                                </a:lnTo>
                                <a:lnTo>
                                  <a:pt x="95" y="24"/>
                                </a:lnTo>
                                <a:lnTo>
                                  <a:pt x="95" y="26"/>
                                </a:lnTo>
                                <a:lnTo>
                                  <a:pt x="94" y="27"/>
                                </a:lnTo>
                                <a:lnTo>
                                  <a:pt x="94" y="30"/>
                                </a:lnTo>
                                <a:lnTo>
                                  <a:pt x="94" y="31"/>
                                </a:lnTo>
                                <a:lnTo>
                                  <a:pt x="93" y="31"/>
                                </a:lnTo>
                                <a:lnTo>
                                  <a:pt x="91" y="31"/>
                                </a:lnTo>
                                <a:lnTo>
                                  <a:pt x="91" y="32"/>
                                </a:lnTo>
                                <a:lnTo>
                                  <a:pt x="89" y="31"/>
                                </a:lnTo>
                                <a:lnTo>
                                  <a:pt x="86" y="30"/>
                                </a:lnTo>
                                <a:lnTo>
                                  <a:pt x="84" y="28"/>
                                </a:lnTo>
                                <a:lnTo>
                                  <a:pt x="79" y="26"/>
                                </a:lnTo>
                                <a:lnTo>
                                  <a:pt x="75" y="24"/>
                                </a:lnTo>
                                <a:lnTo>
                                  <a:pt x="69" y="22"/>
                                </a:lnTo>
                                <a:lnTo>
                                  <a:pt x="63" y="21"/>
                                </a:lnTo>
                                <a:lnTo>
                                  <a:pt x="56" y="21"/>
                                </a:lnTo>
                                <a:lnTo>
                                  <a:pt x="49" y="21"/>
                                </a:lnTo>
                                <a:lnTo>
                                  <a:pt x="44" y="22"/>
                                </a:lnTo>
                                <a:lnTo>
                                  <a:pt x="40" y="24"/>
                                </a:lnTo>
                                <a:lnTo>
                                  <a:pt x="36" y="26"/>
                                </a:lnTo>
                                <a:lnTo>
                                  <a:pt x="32" y="30"/>
                                </a:lnTo>
                                <a:lnTo>
                                  <a:pt x="31" y="33"/>
                                </a:lnTo>
                                <a:lnTo>
                                  <a:pt x="30" y="37"/>
                                </a:lnTo>
                                <a:lnTo>
                                  <a:pt x="28" y="42"/>
                                </a:lnTo>
                                <a:lnTo>
                                  <a:pt x="30" y="47"/>
                                </a:lnTo>
                                <a:lnTo>
                                  <a:pt x="32" y="52"/>
                                </a:lnTo>
                                <a:lnTo>
                                  <a:pt x="36" y="56"/>
                                </a:lnTo>
                                <a:lnTo>
                                  <a:pt x="41" y="59"/>
                                </a:lnTo>
                                <a:lnTo>
                                  <a:pt x="46" y="63"/>
                                </a:lnTo>
                                <a:lnTo>
                                  <a:pt x="52" y="65"/>
                                </a:lnTo>
                                <a:lnTo>
                                  <a:pt x="59" y="68"/>
                                </a:lnTo>
                                <a:lnTo>
                                  <a:pt x="65" y="70"/>
                                </a:lnTo>
                                <a:lnTo>
                                  <a:pt x="73" y="73"/>
                                </a:lnTo>
                                <a:lnTo>
                                  <a:pt x="79" y="76"/>
                                </a:lnTo>
                                <a:lnTo>
                                  <a:pt x="85" y="80"/>
                                </a:lnTo>
                                <a:lnTo>
                                  <a:pt x="91" y="85"/>
                                </a:lnTo>
                                <a:lnTo>
                                  <a:pt x="96" y="90"/>
                                </a:lnTo>
                                <a:lnTo>
                                  <a:pt x="99" y="96"/>
                                </a:lnTo>
                                <a:lnTo>
                                  <a:pt x="101" y="104"/>
                                </a:lnTo>
                                <a:lnTo>
                                  <a:pt x="102" y="1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36" name="Freeform 22"/>
                        <wps:cNvSpPr>
                          <a:spLocks/>
                        </wps:cNvSpPr>
                        <wps:spPr bwMode="auto">
                          <a:xfrm>
                            <a:off x="1574800" y="153988"/>
                            <a:ext cx="14288" cy="109538"/>
                          </a:xfrm>
                          <a:custGeom>
                            <a:avLst/>
                            <a:gdLst>
                              <a:gd name="T0" fmla="*/ 27 w 27"/>
                              <a:gd name="T1" fmla="*/ 203 h 209"/>
                              <a:gd name="T2" fmla="*/ 27 w 27"/>
                              <a:gd name="T3" fmla="*/ 204 h 209"/>
                              <a:gd name="T4" fmla="*/ 27 w 27"/>
                              <a:gd name="T5" fmla="*/ 205 h 209"/>
                              <a:gd name="T6" fmla="*/ 26 w 27"/>
                              <a:gd name="T7" fmla="*/ 207 h 209"/>
                              <a:gd name="T8" fmla="*/ 25 w 27"/>
                              <a:gd name="T9" fmla="*/ 208 h 209"/>
                              <a:gd name="T10" fmla="*/ 22 w 27"/>
                              <a:gd name="T11" fmla="*/ 208 h 209"/>
                              <a:gd name="T12" fmla="*/ 20 w 27"/>
                              <a:gd name="T13" fmla="*/ 208 h 209"/>
                              <a:gd name="T14" fmla="*/ 17 w 27"/>
                              <a:gd name="T15" fmla="*/ 209 h 209"/>
                              <a:gd name="T16" fmla="*/ 14 w 27"/>
                              <a:gd name="T17" fmla="*/ 209 h 209"/>
                              <a:gd name="T18" fmla="*/ 10 w 27"/>
                              <a:gd name="T19" fmla="*/ 209 h 209"/>
                              <a:gd name="T20" fmla="*/ 8 w 27"/>
                              <a:gd name="T21" fmla="*/ 208 h 209"/>
                              <a:gd name="T22" fmla="*/ 5 w 27"/>
                              <a:gd name="T23" fmla="*/ 208 h 209"/>
                              <a:gd name="T24" fmla="*/ 3 w 27"/>
                              <a:gd name="T25" fmla="*/ 208 h 209"/>
                              <a:gd name="T26" fmla="*/ 1 w 27"/>
                              <a:gd name="T27" fmla="*/ 207 h 209"/>
                              <a:gd name="T28" fmla="*/ 0 w 27"/>
                              <a:gd name="T29" fmla="*/ 205 h 209"/>
                              <a:gd name="T30" fmla="*/ 0 w 27"/>
                              <a:gd name="T31" fmla="*/ 204 h 209"/>
                              <a:gd name="T32" fmla="*/ 0 w 27"/>
                              <a:gd name="T33" fmla="*/ 203 h 209"/>
                              <a:gd name="T34" fmla="*/ 0 w 27"/>
                              <a:gd name="T35" fmla="*/ 5 h 209"/>
                              <a:gd name="T36" fmla="*/ 0 w 27"/>
                              <a:gd name="T37" fmla="*/ 3 h 209"/>
                              <a:gd name="T38" fmla="*/ 0 w 27"/>
                              <a:gd name="T39" fmla="*/ 2 h 209"/>
                              <a:gd name="T40" fmla="*/ 1 w 27"/>
                              <a:gd name="T41" fmla="*/ 1 h 209"/>
                              <a:gd name="T42" fmla="*/ 3 w 27"/>
                              <a:gd name="T43" fmla="*/ 1 h 209"/>
                              <a:gd name="T44" fmla="*/ 5 w 27"/>
                              <a:gd name="T45" fmla="*/ 0 h 209"/>
                              <a:gd name="T46" fmla="*/ 8 w 27"/>
                              <a:gd name="T47" fmla="*/ 0 h 209"/>
                              <a:gd name="T48" fmla="*/ 10 w 27"/>
                              <a:gd name="T49" fmla="*/ 0 h 209"/>
                              <a:gd name="T50" fmla="*/ 14 w 27"/>
                              <a:gd name="T51" fmla="*/ 0 h 209"/>
                              <a:gd name="T52" fmla="*/ 17 w 27"/>
                              <a:gd name="T53" fmla="*/ 0 h 209"/>
                              <a:gd name="T54" fmla="*/ 20 w 27"/>
                              <a:gd name="T55" fmla="*/ 0 h 209"/>
                              <a:gd name="T56" fmla="*/ 22 w 27"/>
                              <a:gd name="T57" fmla="*/ 0 h 209"/>
                              <a:gd name="T58" fmla="*/ 25 w 27"/>
                              <a:gd name="T59" fmla="*/ 1 h 209"/>
                              <a:gd name="T60" fmla="*/ 26 w 27"/>
                              <a:gd name="T61" fmla="*/ 1 h 209"/>
                              <a:gd name="T62" fmla="*/ 27 w 27"/>
                              <a:gd name="T63" fmla="*/ 2 h 209"/>
                              <a:gd name="T64" fmla="*/ 27 w 27"/>
                              <a:gd name="T65" fmla="*/ 3 h 209"/>
                              <a:gd name="T66" fmla="*/ 27 w 27"/>
                              <a:gd name="T67" fmla="*/ 5 h 209"/>
                              <a:gd name="T68" fmla="*/ 27 w 27"/>
                              <a:gd name="T69" fmla="*/ 203 h 2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7" h="209">
                                <a:moveTo>
                                  <a:pt x="27" y="203"/>
                                </a:moveTo>
                                <a:lnTo>
                                  <a:pt x="27" y="204"/>
                                </a:lnTo>
                                <a:lnTo>
                                  <a:pt x="27" y="205"/>
                                </a:lnTo>
                                <a:lnTo>
                                  <a:pt x="26" y="207"/>
                                </a:lnTo>
                                <a:lnTo>
                                  <a:pt x="25" y="208"/>
                                </a:lnTo>
                                <a:lnTo>
                                  <a:pt x="22" y="208"/>
                                </a:lnTo>
                                <a:lnTo>
                                  <a:pt x="20" y="208"/>
                                </a:lnTo>
                                <a:lnTo>
                                  <a:pt x="17" y="209"/>
                                </a:lnTo>
                                <a:lnTo>
                                  <a:pt x="14" y="209"/>
                                </a:lnTo>
                                <a:lnTo>
                                  <a:pt x="10" y="209"/>
                                </a:lnTo>
                                <a:lnTo>
                                  <a:pt x="8" y="208"/>
                                </a:lnTo>
                                <a:lnTo>
                                  <a:pt x="5" y="208"/>
                                </a:lnTo>
                                <a:lnTo>
                                  <a:pt x="3" y="208"/>
                                </a:lnTo>
                                <a:lnTo>
                                  <a:pt x="1" y="207"/>
                                </a:lnTo>
                                <a:lnTo>
                                  <a:pt x="0" y="205"/>
                                </a:lnTo>
                                <a:lnTo>
                                  <a:pt x="0" y="204"/>
                                </a:lnTo>
                                <a:lnTo>
                                  <a:pt x="0" y="203"/>
                                </a:lnTo>
                                <a:lnTo>
                                  <a:pt x="0" y="5"/>
                                </a:lnTo>
                                <a:lnTo>
                                  <a:pt x="0" y="3"/>
                                </a:lnTo>
                                <a:lnTo>
                                  <a:pt x="0" y="2"/>
                                </a:lnTo>
                                <a:lnTo>
                                  <a:pt x="1" y="1"/>
                                </a:lnTo>
                                <a:lnTo>
                                  <a:pt x="3" y="1"/>
                                </a:lnTo>
                                <a:lnTo>
                                  <a:pt x="5" y="0"/>
                                </a:lnTo>
                                <a:lnTo>
                                  <a:pt x="8" y="0"/>
                                </a:lnTo>
                                <a:lnTo>
                                  <a:pt x="10" y="0"/>
                                </a:lnTo>
                                <a:lnTo>
                                  <a:pt x="14" y="0"/>
                                </a:lnTo>
                                <a:lnTo>
                                  <a:pt x="17" y="0"/>
                                </a:lnTo>
                                <a:lnTo>
                                  <a:pt x="20" y="0"/>
                                </a:lnTo>
                                <a:lnTo>
                                  <a:pt x="22" y="0"/>
                                </a:lnTo>
                                <a:lnTo>
                                  <a:pt x="25" y="1"/>
                                </a:lnTo>
                                <a:lnTo>
                                  <a:pt x="26" y="1"/>
                                </a:lnTo>
                                <a:lnTo>
                                  <a:pt x="27" y="2"/>
                                </a:lnTo>
                                <a:lnTo>
                                  <a:pt x="27" y="3"/>
                                </a:lnTo>
                                <a:lnTo>
                                  <a:pt x="27" y="5"/>
                                </a:lnTo>
                                <a:lnTo>
                                  <a:pt x="27" y="20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37" name="Freeform 23"/>
                        <wps:cNvSpPr>
                          <a:spLocks/>
                        </wps:cNvSpPr>
                        <wps:spPr bwMode="auto">
                          <a:xfrm>
                            <a:off x="1617663" y="180975"/>
                            <a:ext cx="65088" cy="82550"/>
                          </a:xfrm>
                          <a:custGeom>
                            <a:avLst/>
                            <a:gdLst>
                              <a:gd name="T0" fmla="*/ 123 w 123"/>
                              <a:gd name="T1" fmla="*/ 152 h 156"/>
                              <a:gd name="T2" fmla="*/ 122 w 123"/>
                              <a:gd name="T3" fmla="*/ 154 h 156"/>
                              <a:gd name="T4" fmla="*/ 120 w 123"/>
                              <a:gd name="T5" fmla="*/ 155 h 156"/>
                              <a:gd name="T6" fmla="*/ 115 w 123"/>
                              <a:gd name="T7" fmla="*/ 156 h 156"/>
                              <a:gd name="T8" fmla="*/ 107 w 123"/>
                              <a:gd name="T9" fmla="*/ 156 h 156"/>
                              <a:gd name="T10" fmla="*/ 101 w 123"/>
                              <a:gd name="T11" fmla="*/ 155 h 156"/>
                              <a:gd name="T12" fmla="*/ 99 w 123"/>
                              <a:gd name="T13" fmla="*/ 154 h 156"/>
                              <a:gd name="T14" fmla="*/ 98 w 123"/>
                              <a:gd name="T15" fmla="*/ 152 h 156"/>
                              <a:gd name="T16" fmla="*/ 98 w 123"/>
                              <a:gd name="T17" fmla="*/ 66 h 156"/>
                              <a:gd name="T18" fmla="*/ 95 w 123"/>
                              <a:gd name="T19" fmla="*/ 47 h 156"/>
                              <a:gd name="T20" fmla="*/ 90 w 123"/>
                              <a:gd name="T21" fmla="*/ 33 h 156"/>
                              <a:gd name="T22" fmla="*/ 80 w 123"/>
                              <a:gd name="T23" fmla="*/ 24 h 156"/>
                              <a:gd name="T24" fmla="*/ 67 w 123"/>
                              <a:gd name="T25" fmla="*/ 22 h 156"/>
                              <a:gd name="T26" fmla="*/ 47 w 123"/>
                              <a:gd name="T27" fmla="*/ 29 h 156"/>
                              <a:gd name="T28" fmla="*/ 26 w 123"/>
                              <a:gd name="T29" fmla="*/ 50 h 156"/>
                              <a:gd name="T30" fmla="*/ 26 w 123"/>
                              <a:gd name="T31" fmla="*/ 152 h 156"/>
                              <a:gd name="T32" fmla="*/ 25 w 123"/>
                              <a:gd name="T33" fmla="*/ 154 h 156"/>
                              <a:gd name="T34" fmla="*/ 21 w 123"/>
                              <a:gd name="T35" fmla="*/ 155 h 156"/>
                              <a:gd name="T36" fmla="*/ 16 w 123"/>
                              <a:gd name="T37" fmla="*/ 156 h 156"/>
                              <a:gd name="T38" fmla="*/ 9 w 123"/>
                              <a:gd name="T39" fmla="*/ 156 h 156"/>
                              <a:gd name="T40" fmla="*/ 4 w 123"/>
                              <a:gd name="T41" fmla="*/ 155 h 156"/>
                              <a:gd name="T42" fmla="*/ 1 w 123"/>
                              <a:gd name="T43" fmla="*/ 154 h 156"/>
                              <a:gd name="T44" fmla="*/ 0 w 123"/>
                              <a:gd name="T45" fmla="*/ 152 h 156"/>
                              <a:gd name="T46" fmla="*/ 0 w 123"/>
                              <a:gd name="T47" fmla="*/ 6 h 156"/>
                              <a:gd name="T48" fmla="*/ 0 w 123"/>
                              <a:gd name="T49" fmla="*/ 5 h 156"/>
                              <a:gd name="T50" fmla="*/ 1 w 123"/>
                              <a:gd name="T51" fmla="*/ 2 h 156"/>
                              <a:gd name="T52" fmla="*/ 5 w 123"/>
                              <a:gd name="T53" fmla="*/ 2 h 156"/>
                              <a:gd name="T54" fmla="*/ 11 w 123"/>
                              <a:gd name="T55" fmla="*/ 1 h 156"/>
                              <a:gd name="T56" fmla="*/ 17 w 123"/>
                              <a:gd name="T57" fmla="*/ 2 h 156"/>
                              <a:gd name="T58" fmla="*/ 21 w 123"/>
                              <a:gd name="T59" fmla="*/ 2 h 156"/>
                              <a:gd name="T60" fmla="*/ 22 w 123"/>
                              <a:gd name="T61" fmla="*/ 5 h 156"/>
                              <a:gd name="T62" fmla="*/ 24 w 123"/>
                              <a:gd name="T63" fmla="*/ 6 h 156"/>
                              <a:gd name="T64" fmla="*/ 36 w 123"/>
                              <a:gd name="T65" fmla="*/ 13 h 156"/>
                              <a:gd name="T66" fmla="*/ 61 w 123"/>
                              <a:gd name="T67" fmla="*/ 0 h 156"/>
                              <a:gd name="T68" fmla="*/ 86 w 123"/>
                              <a:gd name="T69" fmla="*/ 0 h 156"/>
                              <a:gd name="T70" fmla="*/ 106 w 123"/>
                              <a:gd name="T71" fmla="*/ 10 h 156"/>
                              <a:gd name="T72" fmla="*/ 118 w 123"/>
                              <a:gd name="T73" fmla="*/ 26 h 156"/>
                              <a:gd name="T74" fmla="*/ 123 w 123"/>
                              <a:gd name="T75" fmla="*/ 48 h 156"/>
                              <a:gd name="T76" fmla="*/ 123 w 123"/>
                              <a:gd name="T77" fmla="*/ 15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3" h="156">
                                <a:moveTo>
                                  <a:pt x="123" y="151"/>
                                </a:moveTo>
                                <a:lnTo>
                                  <a:pt x="123" y="152"/>
                                </a:lnTo>
                                <a:lnTo>
                                  <a:pt x="123" y="152"/>
                                </a:lnTo>
                                <a:lnTo>
                                  <a:pt x="122" y="154"/>
                                </a:lnTo>
                                <a:lnTo>
                                  <a:pt x="121" y="155"/>
                                </a:lnTo>
                                <a:lnTo>
                                  <a:pt x="120" y="155"/>
                                </a:lnTo>
                                <a:lnTo>
                                  <a:pt x="117" y="155"/>
                                </a:lnTo>
                                <a:lnTo>
                                  <a:pt x="115" y="156"/>
                                </a:lnTo>
                                <a:lnTo>
                                  <a:pt x="111" y="156"/>
                                </a:lnTo>
                                <a:lnTo>
                                  <a:pt x="107" y="156"/>
                                </a:lnTo>
                                <a:lnTo>
                                  <a:pt x="104" y="155"/>
                                </a:lnTo>
                                <a:lnTo>
                                  <a:pt x="101" y="155"/>
                                </a:lnTo>
                                <a:lnTo>
                                  <a:pt x="100" y="155"/>
                                </a:lnTo>
                                <a:lnTo>
                                  <a:pt x="99" y="154"/>
                                </a:lnTo>
                                <a:lnTo>
                                  <a:pt x="98" y="152"/>
                                </a:lnTo>
                                <a:lnTo>
                                  <a:pt x="98" y="152"/>
                                </a:lnTo>
                                <a:lnTo>
                                  <a:pt x="98" y="151"/>
                                </a:lnTo>
                                <a:lnTo>
                                  <a:pt x="98" y="66"/>
                                </a:lnTo>
                                <a:lnTo>
                                  <a:pt x="98" y="55"/>
                                </a:lnTo>
                                <a:lnTo>
                                  <a:pt x="95" y="47"/>
                                </a:lnTo>
                                <a:lnTo>
                                  <a:pt x="94" y="39"/>
                                </a:lnTo>
                                <a:lnTo>
                                  <a:pt x="90" y="33"/>
                                </a:lnTo>
                                <a:lnTo>
                                  <a:pt x="86" y="28"/>
                                </a:lnTo>
                                <a:lnTo>
                                  <a:pt x="80" y="24"/>
                                </a:lnTo>
                                <a:lnTo>
                                  <a:pt x="74" y="23"/>
                                </a:lnTo>
                                <a:lnTo>
                                  <a:pt x="67" y="22"/>
                                </a:lnTo>
                                <a:lnTo>
                                  <a:pt x="57" y="23"/>
                                </a:lnTo>
                                <a:lnTo>
                                  <a:pt x="47" y="29"/>
                                </a:lnTo>
                                <a:lnTo>
                                  <a:pt x="37" y="37"/>
                                </a:lnTo>
                                <a:lnTo>
                                  <a:pt x="26" y="50"/>
                                </a:lnTo>
                                <a:lnTo>
                                  <a:pt x="26" y="151"/>
                                </a:lnTo>
                                <a:lnTo>
                                  <a:pt x="26" y="152"/>
                                </a:lnTo>
                                <a:lnTo>
                                  <a:pt x="25" y="152"/>
                                </a:lnTo>
                                <a:lnTo>
                                  <a:pt x="25" y="154"/>
                                </a:lnTo>
                                <a:lnTo>
                                  <a:pt x="24" y="155"/>
                                </a:lnTo>
                                <a:lnTo>
                                  <a:pt x="21" y="155"/>
                                </a:lnTo>
                                <a:lnTo>
                                  <a:pt x="20" y="155"/>
                                </a:lnTo>
                                <a:lnTo>
                                  <a:pt x="16" y="156"/>
                                </a:lnTo>
                                <a:lnTo>
                                  <a:pt x="13" y="156"/>
                                </a:lnTo>
                                <a:lnTo>
                                  <a:pt x="9" y="156"/>
                                </a:lnTo>
                                <a:lnTo>
                                  <a:pt x="6" y="155"/>
                                </a:lnTo>
                                <a:lnTo>
                                  <a:pt x="4" y="155"/>
                                </a:lnTo>
                                <a:lnTo>
                                  <a:pt x="3" y="155"/>
                                </a:lnTo>
                                <a:lnTo>
                                  <a:pt x="1" y="154"/>
                                </a:lnTo>
                                <a:lnTo>
                                  <a:pt x="0" y="152"/>
                                </a:lnTo>
                                <a:lnTo>
                                  <a:pt x="0" y="152"/>
                                </a:lnTo>
                                <a:lnTo>
                                  <a:pt x="0" y="151"/>
                                </a:lnTo>
                                <a:lnTo>
                                  <a:pt x="0" y="6"/>
                                </a:lnTo>
                                <a:lnTo>
                                  <a:pt x="0" y="5"/>
                                </a:lnTo>
                                <a:lnTo>
                                  <a:pt x="0" y="5"/>
                                </a:lnTo>
                                <a:lnTo>
                                  <a:pt x="0" y="3"/>
                                </a:lnTo>
                                <a:lnTo>
                                  <a:pt x="1" y="2"/>
                                </a:lnTo>
                                <a:lnTo>
                                  <a:pt x="4" y="2"/>
                                </a:lnTo>
                                <a:lnTo>
                                  <a:pt x="5" y="2"/>
                                </a:lnTo>
                                <a:lnTo>
                                  <a:pt x="8" y="1"/>
                                </a:lnTo>
                                <a:lnTo>
                                  <a:pt x="11" y="1"/>
                                </a:lnTo>
                                <a:lnTo>
                                  <a:pt x="15" y="1"/>
                                </a:lnTo>
                                <a:lnTo>
                                  <a:pt x="17" y="2"/>
                                </a:lnTo>
                                <a:lnTo>
                                  <a:pt x="20" y="2"/>
                                </a:lnTo>
                                <a:lnTo>
                                  <a:pt x="21" y="2"/>
                                </a:lnTo>
                                <a:lnTo>
                                  <a:pt x="22" y="3"/>
                                </a:lnTo>
                                <a:lnTo>
                                  <a:pt x="22" y="5"/>
                                </a:lnTo>
                                <a:lnTo>
                                  <a:pt x="24" y="5"/>
                                </a:lnTo>
                                <a:lnTo>
                                  <a:pt x="24" y="6"/>
                                </a:lnTo>
                                <a:lnTo>
                                  <a:pt x="24" y="26"/>
                                </a:lnTo>
                                <a:lnTo>
                                  <a:pt x="36" y="13"/>
                                </a:lnTo>
                                <a:lnTo>
                                  <a:pt x="48" y="6"/>
                                </a:lnTo>
                                <a:lnTo>
                                  <a:pt x="61" y="0"/>
                                </a:lnTo>
                                <a:lnTo>
                                  <a:pt x="73" y="0"/>
                                </a:lnTo>
                                <a:lnTo>
                                  <a:pt x="86" y="0"/>
                                </a:lnTo>
                                <a:lnTo>
                                  <a:pt x="96" y="5"/>
                                </a:lnTo>
                                <a:lnTo>
                                  <a:pt x="106" y="10"/>
                                </a:lnTo>
                                <a:lnTo>
                                  <a:pt x="112" y="17"/>
                                </a:lnTo>
                                <a:lnTo>
                                  <a:pt x="118" y="26"/>
                                </a:lnTo>
                                <a:lnTo>
                                  <a:pt x="121" y="37"/>
                                </a:lnTo>
                                <a:lnTo>
                                  <a:pt x="123" y="48"/>
                                </a:lnTo>
                                <a:lnTo>
                                  <a:pt x="123" y="63"/>
                                </a:lnTo>
                                <a:lnTo>
                                  <a:pt x="123"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38" name="Freeform 24"/>
                        <wps:cNvSpPr>
                          <a:spLocks/>
                        </wps:cNvSpPr>
                        <wps:spPr bwMode="auto">
                          <a:xfrm>
                            <a:off x="1695450" y="161925"/>
                            <a:ext cx="50800" cy="103188"/>
                          </a:xfrm>
                          <a:custGeom>
                            <a:avLst/>
                            <a:gdLst>
                              <a:gd name="T0" fmla="*/ 95 w 95"/>
                              <a:gd name="T1" fmla="*/ 181 h 194"/>
                              <a:gd name="T2" fmla="*/ 94 w 95"/>
                              <a:gd name="T3" fmla="*/ 187 h 194"/>
                              <a:gd name="T4" fmla="*/ 91 w 95"/>
                              <a:gd name="T5" fmla="*/ 189 h 194"/>
                              <a:gd name="T6" fmla="*/ 86 w 95"/>
                              <a:gd name="T7" fmla="*/ 192 h 194"/>
                              <a:gd name="T8" fmla="*/ 79 w 95"/>
                              <a:gd name="T9" fmla="*/ 193 h 194"/>
                              <a:gd name="T10" fmla="*/ 72 w 95"/>
                              <a:gd name="T11" fmla="*/ 194 h 194"/>
                              <a:gd name="T12" fmla="*/ 58 w 95"/>
                              <a:gd name="T13" fmla="*/ 194 h 194"/>
                              <a:gd name="T14" fmla="*/ 42 w 95"/>
                              <a:gd name="T15" fmla="*/ 188 h 194"/>
                              <a:gd name="T16" fmla="*/ 31 w 95"/>
                              <a:gd name="T17" fmla="*/ 176 h 194"/>
                              <a:gd name="T18" fmla="*/ 26 w 95"/>
                              <a:gd name="T19" fmla="*/ 157 h 194"/>
                              <a:gd name="T20" fmla="*/ 26 w 95"/>
                              <a:gd name="T21" fmla="*/ 61 h 194"/>
                              <a:gd name="T22" fmla="*/ 4 w 95"/>
                              <a:gd name="T23" fmla="*/ 60 h 194"/>
                              <a:gd name="T24" fmla="*/ 1 w 95"/>
                              <a:gd name="T25" fmla="*/ 55 h 194"/>
                              <a:gd name="T26" fmla="*/ 0 w 95"/>
                              <a:gd name="T27" fmla="*/ 48 h 194"/>
                              <a:gd name="T28" fmla="*/ 1 w 95"/>
                              <a:gd name="T29" fmla="*/ 43 h 194"/>
                              <a:gd name="T30" fmla="*/ 3 w 95"/>
                              <a:gd name="T31" fmla="*/ 40 h 194"/>
                              <a:gd name="T32" fmla="*/ 5 w 95"/>
                              <a:gd name="T33" fmla="*/ 39 h 194"/>
                              <a:gd name="T34" fmla="*/ 26 w 95"/>
                              <a:gd name="T35" fmla="*/ 39 h 194"/>
                              <a:gd name="T36" fmla="*/ 26 w 95"/>
                              <a:gd name="T37" fmla="*/ 3 h 194"/>
                              <a:gd name="T38" fmla="*/ 27 w 95"/>
                              <a:gd name="T39" fmla="*/ 2 h 194"/>
                              <a:gd name="T40" fmla="*/ 31 w 95"/>
                              <a:gd name="T41" fmla="*/ 1 h 194"/>
                              <a:gd name="T42" fmla="*/ 36 w 95"/>
                              <a:gd name="T43" fmla="*/ 0 h 194"/>
                              <a:gd name="T44" fmla="*/ 43 w 95"/>
                              <a:gd name="T45" fmla="*/ 0 h 194"/>
                              <a:gd name="T46" fmla="*/ 48 w 95"/>
                              <a:gd name="T47" fmla="*/ 1 h 194"/>
                              <a:gd name="T48" fmla="*/ 51 w 95"/>
                              <a:gd name="T49" fmla="*/ 2 h 194"/>
                              <a:gd name="T50" fmla="*/ 53 w 95"/>
                              <a:gd name="T51" fmla="*/ 3 h 194"/>
                              <a:gd name="T52" fmla="*/ 53 w 95"/>
                              <a:gd name="T53" fmla="*/ 39 h 194"/>
                              <a:gd name="T54" fmla="*/ 91 w 95"/>
                              <a:gd name="T55" fmla="*/ 39 h 194"/>
                              <a:gd name="T56" fmla="*/ 93 w 95"/>
                              <a:gd name="T57" fmla="*/ 40 h 194"/>
                              <a:gd name="T58" fmla="*/ 94 w 95"/>
                              <a:gd name="T59" fmla="*/ 43 h 194"/>
                              <a:gd name="T60" fmla="*/ 95 w 95"/>
                              <a:gd name="T61" fmla="*/ 48 h 194"/>
                              <a:gd name="T62" fmla="*/ 95 w 95"/>
                              <a:gd name="T63" fmla="*/ 55 h 194"/>
                              <a:gd name="T64" fmla="*/ 91 w 95"/>
                              <a:gd name="T65" fmla="*/ 60 h 194"/>
                              <a:gd name="T66" fmla="*/ 53 w 95"/>
                              <a:gd name="T67" fmla="*/ 61 h 194"/>
                              <a:gd name="T68" fmla="*/ 53 w 95"/>
                              <a:gd name="T69" fmla="*/ 155 h 194"/>
                              <a:gd name="T70" fmla="*/ 63 w 95"/>
                              <a:gd name="T71" fmla="*/ 171 h 194"/>
                              <a:gd name="T72" fmla="*/ 77 w 95"/>
                              <a:gd name="T73" fmla="*/ 172 h 194"/>
                              <a:gd name="T74" fmla="*/ 83 w 95"/>
                              <a:gd name="T75" fmla="*/ 171 h 194"/>
                              <a:gd name="T76" fmla="*/ 86 w 95"/>
                              <a:gd name="T77" fmla="*/ 169 h 194"/>
                              <a:gd name="T78" fmla="*/ 90 w 95"/>
                              <a:gd name="T79" fmla="*/ 167 h 194"/>
                              <a:gd name="T80" fmla="*/ 93 w 95"/>
                              <a:gd name="T81" fmla="*/ 167 h 194"/>
                              <a:gd name="T82" fmla="*/ 94 w 95"/>
                              <a:gd name="T83" fmla="*/ 169 h 194"/>
                              <a:gd name="T84" fmla="*/ 94 w 95"/>
                              <a:gd name="T85" fmla="*/ 171 h 194"/>
                              <a:gd name="T86" fmla="*/ 95 w 95"/>
                              <a:gd name="T87" fmla="*/ 175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95" h="194">
                                <a:moveTo>
                                  <a:pt x="95" y="177"/>
                                </a:moveTo>
                                <a:lnTo>
                                  <a:pt x="95" y="181"/>
                                </a:lnTo>
                                <a:lnTo>
                                  <a:pt x="94" y="185"/>
                                </a:lnTo>
                                <a:lnTo>
                                  <a:pt x="94" y="187"/>
                                </a:lnTo>
                                <a:lnTo>
                                  <a:pt x="93" y="188"/>
                                </a:lnTo>
                                <a:lnTo>
                                  <a:pt x="91" y="189"/>
                                </a:lnTo>
                                <a:lnTo>
                                  <a:pt x="89" y="191"/>
                                </a:lnTo>
                                <a:lnTo>
                                  <a:pt x="86" y="192"/>
                                </a:lnTo>
                                <a:lnTo>
                                  <a:pt x="83" y="193"/>
                                </a:lnTo>
                                <a:lnTo>
                                  <a:pt x="79" y="193"/>
                                </a:lnTo>
                                <a:lnTo>
                                  <a:pt x="75" y="194"/>
                                </a:lnTo>
                                <a:lnTo>
                                  <a:pt x="72" y="194"/>
                                </a:lnTo>
                                <a:lnTo>
                                  <a:pt x="68" y="194"/>
                                </a:lnTo>
                                <a:lnTo>
                                  <a:pt x="58" y="194"/>
                                </a:lnTo>
                                <a:lnTo>
                                  <a:pt x="50" y="192"/>
                                </a:lnTo>
                                <a:lnTo>
                                  <a:pt x="42" y="188"/>
                                </a:lnTo>
                                <a:lnTo>
                                  <a:pt x="36" y="182"/>
                                </a:lnTo>
                                <a:lnTo>
                                  <a:pt x="31" y="176"/>
                                </a:lnTo>
                                <a:lnTo>
                                  <a:pt x="29" y="167"/>
                                </a:lnTo>
                                <a:lnTo>
                                  <a:pt x="26" y="157"/>
                                </a:lnTo>
                                <a:lnTo>
                                  <a:pt x="26" y="145"/>
                                </a:lnTo>
                                <a:lnTo>
                                  <a:pt x="26" y="61"/>
                                </a:lnTo>
                                <a:lnTo>
                                  <a:pt x="6" y="61"/>
                                </a:lnTo>
                                <a:lnTo>
                                  <a:pt x="4" y="60"/>
                                </a:lnTo>
                                <a:lnTo>
                                  <a:pt x="3" y="59"/>
                                </a:lnTo>
                                <a:lnTo>
                                  <a:pt x="1" y="55"/>
                                </a:lnTo>
                                <a:lnTo>
                                  <a:pt x="0" y="50"/>
                                </a:lnTo>
                                <a:lnTo>
                                  <a:pt x="0" y="48"/>
                                </a:lnTo>
                                <a:lnTo>
                                  <a:pt x="1" y="45"/>
                                </a:lnTo>
                                <a:lnTo>
                                  <a:pt x="1" y="43"/>
                                </a:lnTo>
                                <a:lnTo>
                                  <a:pt x="3" y="42"/>
                                </a:lnTo>
                                <a:lnTo>
                                  <a:pt x="3" y="40"/>
                                </a:lnTo>
                                <a:lnTo>
                                  <a:pt x="4" y="40"/>
                                </a:lnTo>
                                <a:lnTo>
                                  <a:pt x="5" y="39"/>
                                </a:lnTo>
                                <a:lnTo>
                                  <a:pt x="6" y="39"/>
                                </a:lnTo>
                                <a:lnTo>
                                  <a:pt x="26" y="39"/>
                                </a:lnTo>
                                <a:lnTo>
                                  <a:pt x="26" y="5"/>
                                </a:lnTo>
                                <a:lnTo>
                                  <a:pt x="26" y="3"/>
                                </a:lnTo>
                                <a:lnTo>
                                  <a:pt x="26" y="2"/>
                                </a:lnTo>
                                <a:lnTo>
                                  <a:pt x="27" y="2"/>
                                </a:lnTo>
                                <a:lnTo>
                                  <a:pt x="29" y="1"/>
                                </a:lnTo>
                                <a:lnTo>
                                  <a:pt x="31" y="1"/>
                                </a:lnTo>
                                <a:lnTo>
                                  <a:pt x="33" y="0"/>
                                </a:lnTo>
                                <a:lnTo>
                                  <a:pt x="36" y="0"/>
                                </a:lnTo>
                                <a:lnTo>
                                  <a:pt x="40" y="0"/>
                                </a:lnTo>
                                <a:lnTo>
                                  <a:pt x="43" y="0"/>
                                </a:lnTo>
                                <a:lnTo>
                                  <a:pt x="46" y="0"/>
                                </a:lnTo>
                                <a:lnTo>
                                  <a:pt x="48" y="1"/>
                                </a:lnTo>
                                <a:lnTo>
                                  <a:pt x="50" y="1"/>
                                </a:lnTo>
                                <a:lnTo>
                                  <a:pt x="51" y="2"/>
                                </a:lnTo>
                                <a:lnTo>
                                  <a:pt x="52" y="2"/>
                                </a:lnTo>
                                <a:lnTo>
                                  <a:pt x="53" y="3"/>
                                </a:lnTo>
                                <a:lnTo>
                                  <a:pt x="53" y="5"/>
                                </a:lnTo>
                                <a:lnTo>
                                  <a:pt x="53" y="39"/>
                                </a:lnTo>
                                <a:lnTo>
                                  <a:pt x="90" y="39"/>
                                </a:lnTo>
                                <a:lnTo>
                                  <a:pt x="91" y="39"/>
                                </a:lnTo>
                                <a:lnTo>
                                  <a:pt x="91" y="40"/>
                                </a:lnTo>
                                <a:lnTo>
                                  <a:pt x="93" y="40"/>
                                </a:lnTo>
                                <a:lnTo>
                                  <a:pt x="94" y="42"/>
                                </a:lnTo>
                                <a:lnTo>
                                  <a:pt x="94" y="43"/>
                                </a:lnTo>
                                <a:lnTo>
                                  <a:pt x="95" y="45"/>
                                </a:lnTo>
                                <a:lnTo>
                                  <a:pt x="95" y="48"/>
                                </a:lnTo>
                                <a:lnTo>
                                  <a:pt x="95" y="50"/>
                                </a:lnTo>
                                <a:lnTo>
                                  <a:pt x="95" y="55"/>
                                </a:lnTo>
                                <a:lnTo>
                                  <a:pt x="94" y="59"/>
                                </a:lnTo>
                                <a:lnTo>
                                  <a:pt x="91" y="60"/>
                                </a:lnTo>
                                <a:lnTo>
                                  <a:pt x="90" y="61"/>
                                </a:lnTo>
                                <a:lnTo>
                                  <a:pt x="53" y="61"/>
                                </a:lnTo>
                                <a:lnTo>
                                  <a:pt x="53" y="141"/>
                                </a:lnTo>
                                <a:lnTo>
                                  <a:pt x="53" y="155"/>
                                </a:lnTo>
                                <a:lnTo>
                                  <a:pt x="57" y="165"/>
                                </a:lnTo>
                                <a:lnTo>
                                  <a:pt x="63" y="171"/>
                                </a:lnTo>
                                <a:lnTo>
                                  <a:pt x="73" y="172"/>
                                </a:lnTo>
                                <a:lnTo>
                                  <a:pt x="77" y="172"/>
                                </a:lnTo>
                                <a:lnTo>
                                  <a:pt x="79" y="171"/>
                                </a:lnTo>
                                <a:lnTo>
                                  <a:pt x="83" y="171"/>
                                </a:lnTo>
                                <a:lnTo>
                                  <a:pt x="85" y="170"/>
                                </a:lnTo>
                                <a:lnTo>
                                  <a:pt x="86" y="169"/>
                                </a:lnTo>
                                <a:lnTo>
                                  <a:pt x="89" y="169"/>
                                </a:lnTo>
                                <a:lnTo>
                                  <a:pt x="90" y="167"/>
                                </a:lnTo>
                                <a:lnTo>
                                  <a:pt x="91" y="167"/>
                                </a:lnTo>
                                <a:lnTo>
                                  <a:pt x="93" y="167"/>
                                </a:lnTo>
                                <a:lnTo>
                                  <a:pt x="93" y="167"/>
                                </a:lnTo>
                                <a:lnTo>
                                  <a:pt x="94" y="169"/>
                                </a:lnTo>
                                <a:lnTo>
                                  <a:pt x="94" y="170"/>
                                </a:lnTo>
                                <a:lnTo>
                                  <a:pt x="94" y="171"/>
                                </a:lnTo>
                                <a:lnTo>
                                  <a:pt x="95" y="172"/>
                                </a:lnTo>
                                <a:lnTo>
                                  <a:pt x="95" y="175"/>
                                </a:lnTo>
                                <a:lnTo>
                                  <a:pt x="95" y="17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39" name="Freeform 25"/>
                        <wps:cNvSpPr>
                          <a:spLocks noEditPoints="1"/>
                        </wps:cNvSpPr>
                        <wps:spPr bwMode="auto">
                          <a:xfrm>
                            <a:off x="1757363" y="180975"/>
                            <a:ext cx="71438" cy="84138"/>
                          </a:xfrm>
                          <a:custGeom>
                            <a:avLst/>
                            <a:gdLst>
                              <a:gd name="T0" fmla="*/ 133 w 133"/>
                              <a:gd name="T1" fmla="*/ 77 h 157"/>
                              <a:gd name="T2" fmla="*/ 127 w 133"/>
                              <a:gd name="T3" fmla="*/ 83 h 157"/>
                              <a:gd name="T4" fmla="*/ 29 w 133"/>
                              <a:gd name="T5" fmla="*/ 83 h 157"/>
                              <a:gd name="T6" fmla="*/ 31 w 133"/>
                              <a:gd name="T7" fmla="*/ 106 h 157"/>
                              <a:gd name="T8" fmla="*/ 38 w 133"/>
                              <a:gd name="T9" fmla="*/ 122 h 157"/>
                              <a:gd name="T10" fmla="*/ 53 w 133"/>
                              <a:gd name="T11" fmla="*/ 133 h 157"/>
                              <a:gd name="T12" fmla="*/ 75 w 133"/>
                              <a:gd name="T13" fmla="*/ 136 h 157"/>
                              <a:gd name="T14" fmla="*/ 94 w 133"/>
                              <a:gd name="T15" fmla="*/ 135 h 157"/>
                              <a:gd name="T16" fmla="*/ 107 w 133"/>
                              <a:gd name="T17" fmla="*/ 130 h 157"/>
                              <a:gd name="T18" fmla="*/ 117 w 133"/>
                              <a:gd name="T19" fmla="*/ 127 h 157"/>
                              <a:gd name="T20" fmla="*/ 123 w 133"/>
                              <a:gd name="T21" fmla="*/ 125 h 157"/>
                              <a:gd name="T22" fmla="*/ 125 w 133"/>
                              <a:gd name="T23" fmla="*/ 127 h 157"/>
                              <a:gd name="T24" fmla="*/ 126 w 133"/>
                              <a:gd name="T25" fmla="*/ 128 h 157"/>
                              <a:gd name="T26" fmla="*/ 127 w 133"/>
                              <a:gd name="T27" fmla="*/ 130 h 157"/>
                              <a:gd name="T28" fmla="*/ 127 w 133"/>
                              <a:gd name="T29" fmla="*/ 135 h 157"/>
                              <a:gd name="T30" fmla="*/ 127 w 133"/>
                              <a:gd name="T31" fmla="*/ 139 h 157"/>
                              <a:gd name="T32" fmla="*/ 127 w 133"/>
                              <a:gd name="T33" fmla="*/ 143 h 157"/>
                              <a:gd name="T34" fmla="*/ 126 w 133"/>
                              <a:gd name="T35" fmla="*/ 144 h 157"/>
                              <a:gd name="T36" fmla="*/ 125 w 133"/>
                              <a:gd name="T37" fmla="*/ 146 h 157"/>
                              <a:gd name="T38" fmla="*/ 120 w 133"/>
                              <a:gd name="T39" fmla="*/ 149 h 157"/>
                              <a:gd name="T40" fmla="*/ 107 w 133"/>
                              <a:gd name="T41" fmla="*/ 152 h 157"/>
                              <a:gd name="T42" fmla="*/ 91 w 133"/>
                              <a:gd name="T43" fmla="*/ 156 h 157"/>
                              <a:gd name="T44" fmla="*/ 73 w 133"/>
                              <a:gd name="T45" fmla="*/ 157 h 157"/>
                              <a:gd name="T46" fmla="*/ 41 w 133"/>
                              <a:gd name="T47" fmla="*/ 152 h 157"/>
                              <a:gd name="T48" fmla="*/ 19 w 133"/>
                              <a:gd name="T49" fmla="*/ 138 h 157"/>
                              <a:gd name="T50" fmla="*/ 5 w 133"/>
                              <a:gd name="T51" fmla="*/ 113 h 157"/>
                              <a:gd name="T52" fmla="*/ 0 w 133"/>
                              <a:gd name="T53" fmla="*/ 79 h 157"/>
                              <a:gd name="T54" fmla="*/ 5 w 133"/>
                              <a:gd name="T55" fmla="*/ 45 h 157"/>
                              <a:gd name="T56" fmla="*/ 19 w 133"/>
                              <a:gd name="T57" fmla="*/ 21 h 157"/>
                              <a:gd name="T58" fmla="*/ 41 w 133"/>
                              <a:gd name="T59" fmla="*/ 5 h 157"/>
                              <a:gd name="T60" fmla="*/ 69 w 133"/>
                              <a:gd name="T61" fmla="*/ 0 h 157"/>
                              <a:gd name="T62" fmla="*/ 99 w 133"/>
                              <a:gd name="T63" fmla="*/ 5 h 157"/>
                              <a:gd name="T64" fmla="*/ 118 w 133"/>
                              <a:gd name="T65" fmla="*/ 19 h 157"/>
                              <a:gd name="T66" fmla="*/ 130 w 133"/>
                              <a:gd name="T67" fmla="*/ 42 h 157"/>
                              <a:gd name="T68" fmla="*/ 133 w 133"/>
                              <a:gd name="T69" fmla="*/ 67 h 157"/>
                              <a:gd name="T70" fmla="*/ 106 w 133"/>
                              <a:gd name="T71" fmla="*/ 65 h 157"/>
                              <a:gd name="T72" fmla="*/ 101 w 133"/>
                              <a:gd name="T73" fmla="*/ 38 h 157"/>
                              <a:gd name="T74" fmla="*/ 93 w 133"/>
                              <a:gd name="T75" fmla="*/ 27 h 157"/>
                              <a:gd name="T76" fmla="*/ 69 w 133"/>
                              <a:gd name="T77" fmla="*/ 19 h 157"/>
                              <a:gd name="T78" fmla="*/ 52 w 133"/>
                              <a:gd name="T79" fmla="*/ 23 h 157"/>
                              <a:gd name="T80" fmla="*/ 40 w 133"/>
                              <a:gd name="T81" fmla="*/ 33 h 157"/>
                              <a:gd name="T82" fmla="*/ 31 w 133"/>
                              <a:gd name="T83" fmla="*/ 48 h 157"/>
                              <a:gd name="T84" fmla="*/ 29 w 133"/>
                              <a:gd name="T85" fmla="*/ 65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33" h="157">
                                <a:moveTo>
                                  <a:pt x="133" y="72"/>
                                </a:moveTo>
                                <a:lnTo>
                                  <a:pt x="133" y="77"/>
                                </a:lnTo>
                                <a:lnTo>
                                  <a:pt x="130" y="81"/>
                                </a:lnTo>
                                <a:lnTo>
                                  <a:pt x="127" y="83"/>
                                </a:lnTo>
                                <a:lnTo>
                                  <a:pt x="123" y="83"/>
                                </a:lnTo>
                                <a:lnTo>
                                  <a:pt x="29" y="83"/>
                                </a:lnTo>
                                <a:lnTo>
                                  <a:pt x="29" y="96"/>
                                </a:lnTo>
                                <a:lnTo>
                                  <a:pt x="31" y="106"/>
                                </a:lnTo>
                                <a:lnTo>
                                  <a:pt x="34" y="114"/>
                                </a:lnTo>
                                <a:lnTo>
                                  <a:pt x="38" y="122"/>
                                </a:lnTo>
                                <a:lnTo>
                                  <a:pt x="45" y="128"/>
                                </a:lnTo>
                                <a:lnTo>
                                  <a:pt x="53" y="133"/>
                                </a:lnTo>
                                <a:lnTo>
                                  <a:pt x="63" y="135"/>
                                </a:lnTo>
                                <a:lnTo>
                                  <a:pt x="75" y="136"/>
                                </a:lnTo>
                                <a:lnTo>
                                  <a:pt x="85" y="136"/>
                                </a:lnTo>
                                <a:lnTo>
                                  <a:pt x="94" y="135"/>
                                </a:lnTo>
                                <a:lnTo>
                                  <a:pt x="101" y="133"/>
                                </a:lnTo>
                                <a:lnTo>
                                  <a:pt x="107" y="130"/>
                                </a:lnTo>
                                <a:lnTo>
                                  <a:pt x="114" y="129"/>
                                </a:lnTo>
                                <a:lnTo>
                                  <a:pt x="117" y="127"/>
                                </a:lnTo>
                                <a:lnTo>
                                  <a:pt x="121" y="125"/>
                                </a:lnTo>
                                <a:lnTo>
                                  <a:pt x="123" y="125"/>
                                </a:lnTo>
                                <a:lnTo>
                                  <a:pt x="123" y="125"/>
                                </a:lnTo>
                                <a:lnTo>
                                  <a:pt x="125" y="127"/>
                                </a:lnTo>
                                <a:lnTo>
                                  <a:pt x="126" y="127"/>
                                </a:lnTo>
                                <a:lnTo>
                                  <a:pt x="126" y="128"/>
                                </a:lnTo>
                                <a:lnTo>
                                  <a:pt x="127" y="129"/>
                                </a:lnTo>
                                <a:lnTo>
                                  <a:pt x="127" y="130"/>
                                </a:lnTo>
                                <a:lnTo>
                                  <a:pt x="127" y="133"/>
                                </a:lnTo>
                                <a:lnTo>
                                  <a:pt x="127" y="135"/>
                                </a:lnTo>
                                <a:lnTo>
                                  <a:pt x="127" y="138"/>
                                </a:lnTo>
                                <a:lnTo>
                                  <a:pt x="127" y="139"/>
                                </a:lnTo>
                                <a:lnTo>
                                  <a:pt x="127" y="140"/>
                                </a:lnTo>
                                <a:lnTo>
                                  <a:pt x="127" y="143"/>
                                </a:lnTo>
                                <a:lnTo>
                                  <a:pt x="126" y="143"/>
                                </a:lnTo>
                                <a:lnTo>
                                  <a:pt x="126" y="144"/>
                                </a:lnTo>
                                <a:lnTo>
                                  <a:pt x="125" y="145"/>
                                </a:lnTo>
                                <a:lnTo>
                                  <a:pt x="125" y="146"/>
                                </a:lnTo>
                                <a:lnTo>
                                  <a:pt x="123" y="148"/>
                                </a:lnTo>
                                <a:lnTo>
                                  <a:pt x="120" y="149"/>
                                </a:lnTo>
                                <a:lnTo>
                                  <a:pt x="115" y="151"/>
                                </a:lnTo>
                                <a:lnTo>
                                  <a:pt x="107" y="152"/>
                                </a:lnTo>
                                <a:lnTo>
                                  <a:pt x="101" y="155"/>
                                </a:lnTo>
                                <a:lnTo>
                                  <a:pt x="91" y="156"/>
                                </a:lnTo>
                                <a:lnTo>
                                  <a:pt x="83" y="157"/>
                                </a:lnTo>
                                <a:lnTo>
                                  <a:pt x="73" y="157"/>
                                </a:lnTo>
                                <a:lnTo>
                                  <a:pt x="56" y="157"/>
                                </a:lnTo>
                                <a:lnTo>
                                  <a:pt x="41" y="152"/>
                                </a:lnTo>
                                <a:lnTo>
                                  <a:pt x="29" y="148"/>
                                </a:lnTo>
                                <a:lnTo>
                                  <a:pt x="19" y="138"/>
                                </a:lnTo>
                                <a:lnTo>
                                  <a:pt x="10" y="128"/>
                                </a:lnTo>
                                <a:lnTo>
                                  <a:pt x="5" y="113"/>
                                </a:lnTo>
                                <a:lnTo>
                                  <a:pt x="1" y="98"/>
                                </a:lnTo>
                                <a:lnTo>
                                  <a:pt x="0" y="79"/>
                                </a:lnTo>
                                <a:lnTo>
                                  <a:pt x="1" y="61"/>
                                </a:lnTo>
                                <a:lnTo>
                                  <a:pt x="5" y="45"/>
                                </a:lnTo>
                                <a:lnTo>
                                  <a:pt x="11" y="32"/>
                                </a:lnTo>
                                <a:lnTo>
                                  <a:pt x="19" y="21"/>
                                </a:lnTo>
                                <a:lnTo>
                                  <a:pt x="29" y="11"/>
                                </a:lnTo>
                                <a:lnTo>
                                  <a:pt x="41" y="5"/>
                                </a:lnTo>
                                <a:lnTo>
                                  <a:pt x="54" y="0"/>
                                </a:lnTo>
                                <a:lnTo>
                                  <a:pt x="69" y="0"/>
                                </a:lnTo>
                                <a:lnTo>
                                  <a:pt x="86" y="0"/>
                                </a:lnTo>
                                <a:lnTo>
                                  <a:pt x="99" y="5"/>
                                </a:lnTo>
                                <a:lnTo>
                                  <a:pt x="110" y="11"/>
                                </a:lnTo>
                                <a:lnTo>
                                  <a:pt x="118" y="19"/>
                                </a:lnTo>
                                <a:lnTo>
                                  <a:pt x="126" y="29"/>
                                </a:lnTo>
                                <a:lnTo>
                                  <a:pt x="130" y="42"/>
                                </a:lnTo>
                                <a:lnTo>
                                  <a:pt x="133" y="54"/>
                                </a:lnTo>
                                <a:lnTo>
                                  <a:pt x="133" y="67"/>
                                </a:lnTo>
                                <a:lnTo>
                                  <a:pt x="133" y="72"/>
                                </a:lnTo>
                                <a:close/>
                                <a:moveTo>
                                  <a:pt x="106" y="65"/>
                                </a:moveTo>
                                <a:lnTo>
                                  <a:pt x="106" y="54"/>
                                </a:lnTo>
                                <a:lnTo>
                                  <a:pt x="101" y="38"/>
                                </a:lnTo>
                                <a:lnTo>
                                  <a:pt x="98" y="32"/>
                                </a:lnTo>
                                <a:lnTo>
                                  <a:pt x="93" y="27"/>
                                </a:lnTo>
                                <a:lnTo>
                                  <a:pt x="78" y="21"/>
                                </a:lnTo>
                                <a:lnTo>
                                  <a:pt x="69" y="19"/>
                                </a:lnTo>
                                <a:lnTo>
                                  <a:pt x="59" y="21"/>
                                </a:lnTo>
                                <a:lnTo>
                                  <a:pt x="52" y="23"/>
                                </a:lnTo>
                                <a:lnTo>
                                  <a:pt x="45" y="28"/>
                                </a:lnTo>
                                <a:lnTo>
                                  <a:pt x="40" y="33"/>
                                </a:lnTo>
                                <a:lnTo>
                                  <a:pt x="35" y="39"/>
                                </a:lnTo>
                                <a:lnTo>
                                  <a:pt x="31" y="48"/>
                                </a:lnTo>
                                <a:lnTo>
                                  <a:pt x="29" y="55"/>
                                </a:lnTo>
                                <a:lnTo>
                                  <a:pt x="29" y="65"/>
                                </a:lnTo>
                                <a:lnTo>
                                  <a:pt x="106" y="6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40" name="Freeform 26"/>
                        <wps:cNvSpPr>
                          <a:spLocks/>
                        </wps:cNvSpPr>
                        <wps:spPr bwMode="auto">
                          <a:xfrm>
                            <a:off x="1843088" y="180975"/>
                            <a:ext cx="53975" cy="84138"/>
                          </a:xfrm>
                          <a:custGeom>
                            <a:avLst/>
                            <a:gdLst>
                              <a:gd name="T0" fmla="*/ 102 w 102"/>
                              <a:gd name="T1" fmla="*/ 122 h 157"/>
                              <a:gd name="T2" fmla="*/ 93 w 102"/>
                              <a:gd name="T3" fmla="*/ 139 h 157"/>
                              <a:gd name="T4" fmla="*/ 78 w 102"/>
                              <a:gd name="T5" fmla="*/ 151 h 157"/>
                              <a:gd name="T6" fmla="*/ 57 w 102"/>
                              <a:gd name="T7" fmla="*/ 157 h 157"/>
                              <a:gd name="T8" fmla="*/ 38 w 102"/>
                              <a:gd name="T9" fmla="*/ 157 h 157"/>
                              <a:gd name="T10" fmla="*/ 24 w 102"/>
                              <a:gd name="T11" fmla="*/ 155 h 157"/>
                              <a:gd name="T12" fmla="*/ 13 w 102"/>
                              <a:gd name="T13" fmla="*/ 151 h 157"/>
                              <a:gd name="T14" fmla="*/ 6 w 102"/>
                              <a:gd name="T15" fmla="*/ 148 h 157"/>
                              <a:gd name="T16" fmla="*/ 2 w 102"/>
                              <a:gd name="T17" fmla="*/ 144 h 157"/>
                              <a:gd name="T18" fmla="*/ 1 w 102"/>
                              <a:gd name="T19" fmla="*/ 139 h 157"/>
                              <a:gd name="T20" fmla="*/ 0 w 102"/>
                              <a:gd name="T21" fmla="*/ 130 h 157"/>
                              <a:gd name="T22" fmla="*/ 1 w 102"/>
                              <a:gd name="T23" fmla="*/ 127 h 157"/>
                              <a:gd name="T24" fmla="*/ 2 w 102"/>
                              <a:gd name="T25" fmla="*/ 124 h 157"/>
                              <a:gd name="T26" fmla="*/ 3 w 102"/>
                              <a:gd name="T27" fmla="*/ 123 h 157"/>
                              <a:gd name="T28" fmla="*/ 7 w 102"/>
                              <a:gd name="T29" fmla="*/ 123 h 157"/>
                              <a:gd name="T30" fmla="*/ 13 w 102"/>
                              <a:gd name="T31" fmla="*/ 127 h 157"/>
                              <a:gd name="T32" fmla="*/ 24 w 102"/>
                              <a:gd name="T33" fmla="*/ 133 h 157"/>
                              <a:gd name="T34" fmla="*/ 38 w 102"/>
                              <a:gd name="T35" fmla="*/ 136 h 157"/>
                              <a:gd name="T36" fmla="*/ 53 w 102"/>
                              <a:gd name="T37" fmla="*/ 136 h 157"/>
                              <a:gd name="T38" fmla="*/ 64 w 102"/>
                              <a:gd name="T39" fmla="*/ 134 h 157"/>
                              <a:gd name="T40" fmla="*/ 71 w 102"/>
                              <a:gd name="T41" fmla="*/ 128 h 157"/>
                              <a:gd name="T42" fmla="*/ 76 w 102"/>
                              <a:gd name="T43" fmla="*/ 119 h 157"/>
                              <a:gd name="T44" fmla="*/ 76 w 102"/>
                              <a:gd name="T45" fmla="*/ 108 h 157"/>
                              <a:gd name="T46" fmla="*/ 70 w 102"/>
                              <a:gd name="T47" fmla="*/ 99 h 157"/>
                              <a:gd name="T48" fmla="*/ 60 w 102"/>
                              <a:gd name="T49" fmla="*/ 93 h 157"/>
                              <a:gd name="T50" fmla="*/ 46 w 102"/>
                              <a:gd name="T51" fmla="*/ 87 h 157"/>
                              <a:gd name="T52" fmla="*/ 33 w 102"/>
                              <a:gd name="T53" fmla="*/ 82 h 157"/>
                              <a:gd name="T54" fmla="*/ 21 w 102"/>
                              <a:gd name="T55" fmla="*/ 75 h 157"/>
                              <a:gd name="T56" fmla="*/ 11 w 102"/>
                              <a:gd name="T57" fmla="*/ 65 h 157"/>
                              <a:gd name="T58" fmla="*/ 5 w 102"/>
                              <a:gd name="T59" fmla="*/ 51 h 157"/>
                              <a:gd name="T60" fmla="*/ 5 w 102"/>
                              <a:gd name="T61" fmla="*/ 33 h 157"/>
                              <a:gd name="T62" fmla="*/ 11 w 102"/>
                              <a:gd name="T63" fmla="*/ 18 h 157"/>
                              <a:gd name="T64" fmla="*/ 24 w 102"/>
                              <a:gd name="T65" fmla="*/ 7 h 157"/>
                              <a:gd name="T66" fmla="*/ 44 w 102"/>
                              <a:gd name="T67" fmla="*/ 0 h 157"/>
                              <a:gd name="T68" fmla="*/ 62 w 102"/>
                              <a:gd name="T69" fmla="*/ 0 h 157"/>
                              <a:gd name="T70" fmla="*/ 73 w 102"/>
                              <a:gd name="T71" fmla="*/ 1 h 157"/>
                              <a:gd name="T72" fmla="*/ 82 w 102"/>
                              <a:gd name="T73" fmla="*/ 3 h 157"/>
                              <a:gd name="T74" fmla="*/ 90 w 102"/>
                              <a:gd name="T75" fmla="*/ 7 h 157"/>
                              <a:gd name="T76" fmla="*/ 93 w 102"/>
                              <a:gd name="T77" fmla="*/ 10 h 157"/>
                              <a:gd name="T78" fmla="*/ 94 w 102"/>
                              <a:gd name="T79" fmla="*/ 12 h 157"/>
                              <a:gd name="T80" fmla="*/ 94 w 102"/>
                              <a:gd name="T81" fmla="*/ 15 h 157"/>
                              <a:gd name="T82" fmla="*/ 94 w 102"/>
                              <a:gd name="T83" fmla="*/ 18 h 157"/>
                              <a:gd name="T84" fmla="*/ 94 w 102"/>
                              <a:gd name="T85" fmla="*/ 23 h 157"/>
                              <a:gd name="T86" fmla="*/ 94 w 102"/>
                              <a:gd name="T87" fmla="*/ 27 h 157"/>
                              <a:gd name="T88" fmla="*/ 93 w 102"/>
                              <a:gd name="T89" fmla="*/ 29 h 157"/>
                              <a:gd name="T90" fmla="*/ 92 w 102"/>
                              <a:gd name="T91" fmla="*/ 31 h 157"/>
                              <a:gd name="T92" fmla="*/ 90 w 102"/>
                              <a:gd name="T93" fmla="*/ 31 h 157"/>
                              <a:gd name="T94" fmla="*/ 83 w 102"/>
                              <a:gd name="T95" fmla="*/ 27 h 157"/>
                              <a:gd name="T96" fmla="*/ 75 w 102"/>
                              <a:gd name="T97" fmla="*/ 23 h 157"/>
                              <a:gd name="T98" fmla="*/ 64 w 102"/>
                              <a:gd name="T99" fmla="*/ 19 h 157"/>
                              <a:gd name="T100" fmla="*/ 50 w 102"/>
                              <a:gd name="T101" fmla="*/ 19 h 157"/>
                              <a:gd name="T102" fmla="*/ 39 w 102"/>
                              <a:gd name="T103" fmla="*/ 23 h 157"/>
                              <a:gd name="T104" fmla="*/ 33 w 102"/>
                              <a:gd name="T105" fmla="*/ 28 h 157"/>
                              <a:gd name="T106" fmla="*/ 29 w 102"/>
                              <a:gd name="T107" fmla="*/ 37 h 157"/>
                              <a:gd name="T108" fmla="*/ 29 w 102"/>
                              <a:gd name="T109" fmla="*/ 47 h 157"/>
                              <a:gd name="T110" fmla="*/ 35 w 102"/>
                              <a:gd name="T111" fmla="*/ 55 h 157"/>
                              <a:gd name="T112" fmla="*/ 46 w 102"/>
                              <a:gd name="T113" fmla="*/ 61 h 157"/>
                              <a:gd name="T114" fmla="*/ 59 w 102"/>
                              <a:gd name="T115" fmla="*/ 66 h 157"/>
                              <a:gd name="T116" fmla="*/ 72 w 102"/>
                              <a:gd name="T117" fmla="*/ 72 h 157"/>
                              <a:gd name="T118" fmla="*/ 86 w 102"/>
                              <a:gd name="T119" fmla="*/ 80 h 157"/>
                              <a:gd name="T120" fmla="*/ 96 w 102"/>
                              <a:gd name="T121" fmla="*/ 88 h 157"/>
                              <a:gd name="T122" fmla="*/ 102 w 102"/>
                              <a:gd name="T123" fmla="*/ 10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02" h="157">
                                <a:moveTo>
                                  <a:pt x="102" y="112"/>
                                </a:moveTo>
                                <a:lnTo>
                                  <a:pt x="102" y="122"/>
                                </a:lnTo>
                                <a:lnTo>
                                  <a:pt x="98" y="132"/>
                                </a:lnTo>
                                <a:lnTo>
                                  <a:pt x="93" y="139"/>
                                </a:lnTo>
                                <a:lnTo>
                                  <a:pt x="87" y="146"/>
                                </a:lnTo>
                                <a:lnTo>
                                  <a:pt x="78" y="151"/>
                                </a:lnTo>
                                <a:lnTo>
                                  <a:pt x="69" y="155"/>
                                </a:lnTo>
                                <a:lnTo>
                                  <a:pt x="57" y="157"/>
                                </a:lnTo>
                                <a:lnTo>
                                  <a:pt x="45" y="157"/>
                                </a:lnTo>
                                <a:lnTo>
                                  <a:pt x="38" y="157"/>
                                </a:lnTo>
                                <a:lnTo>
                                  <a:pt x="30" y="156"/>
                                </a:lnTo>
                                <a:lnTo>
                                  <a:pt x="24" y="155"/>
                                </a:lnTo>
                                <a:lnTo>
                                  <a:pt x="18" y="154"/>
                                </a:lnTo>
                                <a:lnTo>
                                  <a:pt x="13" y="151"/>
                                </a:lnTo>
                                <a:lnTo>
                                  <a:pt x="9" y="150"/>
                                </a:lnTo>
                                <a:lnTo>
                                  <a:pt x="6" y="148"/>
                                </a:lnTo>
                                <a:lnTo>
                                  <a:pt x="3" y="146"/>
                                </a:lnTo>
                                <a:lnTo>
                                  <a:pt x="2" y="144"/>
                                </a:lnTo>
                                <a:lnTo>
                                  <a:pt x="1" y="141"/>
                                </a:lnTo>
                                <a:lnTo>
                                  <a:pt x="1" y="139"/>
                                </a:lnTo>
                                <a:lnTo>
                                  <a:pt x="0" y="134"/>
                                </a:lnTo>
                                <a:lnTo>
                                  <a:pt x="0" y="130"/>
                                </a:lnTo>
                                <a:lnTo>
                                  <a:pt x="1" y="129"/>
                                </a:lnTo>
                                <a:lnTo>
                                  <a:pt x="1" y="127"/>
                                </a:lnTo>
                                <a:lnTo>
                                  <a:pt x="1" y="125"/>
                                </a:lnTo>
                                <a:lnTo>
                                  <a:pt x="2" y="124"/>
                                </a:lnTo>
                                <a:lnTo>
                                  <a:pt x="2" y="123"/>
                                </a:lnTo>
                                <a:lnTo>
                                  <a:pt x="3" y="123"/>
                                </a:lnTo>
                                <a:lnTo>
                                  <a:pt x="5" y="123"/>
                                </a:lnTo>
                                <a:lnTo>
                                  <a:pt x="7" y="123"/>
                                </a:lnTo>
                                <a:lnTo>
                                  <a:pt x="9" y="125"/>
                                </a:lnTo>
                                <a:lnTo>
                                  <a:pt x="13" y="127"/>
                                </a:lnTo>
                                <a:lnTo>
                                  <a:pt x="18" y="130"/>
                                </a:lnTo>
                                <a:lnTo>
                                  <a:pt x="24" y="133"/>
                                </a:lnTo>
                                <a:lnTo>
                                  <a:pt x="30" y="134"/>
                                </a:lnTo>
                                <a:lnTo>
                                  <a:pt x="38" y="136"/>
                                </a:lnTo>
                                <a:lnTo>
                                  <a:pt x="46" y="136"/>
                                </a:lnTo>
                                <a:lnTo>
                                  <a:pt x="53" y="136"/>
                                </a:lnTo>
                                <a:lnTo>
                                  <a:pt x="59" y="135"/>
                                </a:lnTo>
                                <a:lnTo>
                                  <a:pt x="64" y="134"/>
                                </a:lnTo>
                                <a:lnTo>
                                  <a:pt x="67" y="132"/>
                                </a:lnTo>
                                <a:lnTo>
                                  <a:pt x="71" y="128"/>
                                </a:lnTo>
                                <a:lnTo>
                                  <a:pt x="73" y="124"/>
                                </a:lnTo>
                                <a:lnTo>
                                  <a:pt x="76" y="119"/>
                                </a:lnTo>
                                <a:lnTo>
                                  <a:pt x="76" y="113"/>
                                </a:lnTo>
                                <a:lnTo>
                                  <a:pt x="76" y="108"/>
                                </a:lnTo>
                                <a:lnTo>
                                  <a:pt x="73" y="103"/>
                                </a:lnTo>
                                <a:lnTo>
                                  <a:pt x="70" y="99"/>
                                </a:lnTo>
                                <a:lnTo>
                                  <a:pt x="65" y="96"/>
                                </a:lnTo>
                                <a:lnTo>
                                  <a:pt x="60" y="93"/>
                                </a:lnTo>
                                <a:lnTo>
                                  <a:pt x="54" y="90"/>
                                </a:lnTo>
                                <a:lnTo>
                                  <a:pt x="46" y="87"/>
                                </a:lnTo>
                                <a:lnTo>
                                  <a:pt x="40" y="85"/>
                                </a:lnTo>
                                <a:lnTo>
                                  <a:pt x="33" y="82"/>
                                </a:lnTo>
                                <a:lnTo>
                                  <a:pt x="27" y="79"/>
                                </a:lnTo>
                                <a:lnTo>
                                  <a:pt x="21" y="75"/>
                                </a:lnTo>
                                <a:lnTo>
                                  <a:pt x="16" y="70"/>
                                </a:lnTo>
                                <a:lnTo>
                                  <a:pt x="11" y="65"/>
                                </a:lnTo>
                                <a:lnTo>
                                  <a:pt x="7" y="59"/>
                                </a:lnTo>
                                <a:lnTo>
                                  <a:pt x="5" y="51"/>
                                </a:lnTo>
                                <a:lnTo>
                                  <a:pt x="3" y="42"/>
                                </a:lnTo>
                                <a:lnTo>
                                  <a:pt x="5" y="33"/>
                                </a:lnTo>
                                <a:lnTo>
                                  <a:pt x="7" y="26"/>
                                </a:lnTo>
                                <a:lnTo>
                                  <a:pt x="11" y="18"/>
                                </a:lnTo>
                                <a:lnTo>
                                  <a:pt x="17" y="12"/>
                                </a:lnTo>
                                <a:lnTo>
                                  <a:pt x="24" y="7"/>
                                </a:lnTo>
                                <a:lnTo>
                                  <a:pt x="33" y="2"/>
                                </a:lnTo>
                                <a:lnTo>
                                  <a:pt x="44" y="0"/>
                                </a:lnTo>
                                <a:lnTo>
                                  <a:pt x="56" y="0"/>
                                </a:lnTo>
                                <a:lnTo>
                                  <a:pt x="62" y="0"/>
                                </a:lnTo>
                                <a:lnTo>
                                  <a:pt x="67" y="0"/>
                                </a:lnTo>
                                <a:lnTo>
                                  <a:pt x="73" y="1"/>
                                </a:lnTo>
                                <a:lnTo>
                                  <a:pt x="78" y="2"/>
                                </a:lnTo>
                                <a:lnTo>
                                  <a:pt x="82" y="3"/>
                                </a:lnTo>
                                <a:lnTo>
                                  <a:pt x="86" y="6"/>
                                </a:lnTo>
                                <a:lnTo>
                                  <a:pt x="90" y="7"/>
                                </a:lnTo>
                                <a:lnTo>
                                  <a:pt x="91" y="8"/>
                                </a:lnTo>
                                <a:lnTo>
                                  <a:pt x="93" y="10"/>
                                </a:lnTo>
                                <a:lnTo>
                                  <a:pt x="93" y="11"/>
                                </a:lnTo>
                                <a:lnTo>
                                  <a:pt x="94" y="12"/>
                                </a:lnTo>
                                <a:lnTo>
                                  <a:pt x="94" y="13"/>
                                </a:lnTo>
                                <a:lnTo>
                                  <a:pt x="94" y="15"/>
                                </a:lnTo>
                                <a:lnTo>
                                  <a:pt x="94" y="16"/>
                                </a:lnTo>
                                <a:lnTo>
                                  <a:pt x="94" y="18"/>
                                </a:lnTo>
                                <a:lnTo>
                                  <a:pt x="94" y="21"/>
                                </a:lnTo>
                                <a:lnTo>
                                  <a:pt x="94" y="23"/>
                                </a:lnTo>
                                <a:lnTo>
                                  <a:pt x="94" y="26"/>
                                </a:lnTo>
                                <a:lnTo>
                                  <a:pt x="94" y="27"/>
                                </a:lnTo>
                                <a:lnTo>
                                  <a:pt x="93" y="28"/>
                                </a:lnTo>
                                <a:lnTo>
                                  <a:pt x="93" y="29"/>
                                </a:lnTo>
                                <a:lnTo>
                                  <a:pt x="92" y="31"/>
                                </a:lnTo>
                                <a:lnTo>
                                  <a:pt x="92" y="31"/>
                                </a:lnTo>
                                <a:lnTo>
                                  <a:pt x="91" y="31"/>
                                </a:lnTo>
                                <a:lnTo>
                                  <a:pt x="90" y="31"/>
                                </a:lnTo>
                                <a:lnTo>
                                  <a:pt x="87" y="29"/>
                                </a:lnTo>
                                <a:lnTo>
                                  <a:pt x="83" y="27"/>
                                </a:lnTo>
                                <a:lnTo>
                                  <a:pt x="80" y="26"/>
                                </a:lnTo>
                                <a:lnTo>
                                  <a:pt x="75" y="23"/>
                                </a:lnTo>
                                <a:lnTo>
                                  <a:pt x="70" y="22"/>
                                </a:lnTo>
                                <a:lnTo>
                                  <a:pt x="64" y="19"/>
                                </a:lnTo>
                                <a:lnTo>
                                  <a:pt x="56" y="19"/>
                                </a:lnTo>
                                <a:lnTo>
                                  <a:pt x="50" y="19"/>
                                </a:lnTo>
                                <a:lnTo>
                                  <a:pt x="44" y="21"/>
                                </a:lnTo>
                                <a:lnTo>
                                  <a:pt x="39" y="23"/>
                                </a:lnTo>
                                <a:lnTo>
                                  <a:pt x="35" y="26"/>
                                </a:lnTo>
                                <a:lnTo>
                                  <a:pt x="33" y="28"/>
                                </a:lnTo>
                                <a:lnTo>
                                  <a:pt x="30" y="32"/>
                                </a:lnTo>
                                <a:lnTo>
                                  <a:pt x="29" y="37"/>
                                </a:lnTo>
                                <a:lnTo>
                                  <a:pt x="29" y="40"/>
                                </a:lnTo>
                                <a:lnTo>
                                  <a:pt x="29" y="47"/>
                                </a:lnTo>
                                <a:lnTo>
                                  <a:pt x="32" y="51"/>
                                </a:lnTo>
                                <a:lnTo>
                                  <a:pt x="35" y="55"/>
                                </a:lnTo>
                                <a:lnTo>
                                  <a:pt x="40" y="59"/>
                                </a:lnTo>
                                <a:lnTo>
                                  <a:pt x="46" y="61"/>
                                </a:lnTo>
                                <a:lnTo>
                                  <a:pt x="53" y="64"/>
                                </a:lnTo>
                                <a:lnTo>
                                  <a:pt x="59" y="66"/>
                                </a:lnTo>
                                <a:lnTo>
                                  <a:pt x="66" y="70"/>
                                </a:lnTo>
                                <a:lnTo>
                                  <a:pt x="72" y="72"/>
                                </a:lnTo>
                                <a:lnTo>
                                  <a:pt x="80" y="76"/>
                                </a:lnTo>
                                <a:lnTo>
                                  <a:pt x="86" y="80"/>
                                </a:lnTo>
                                <a:lnTo>
                                  <a:pt x="91" y="83"/>
                                </a:lnTo>
                                <a:lnTo>
                                  <a:pt x="96" y="88"/>
                                </a:lnTo>
                                <a:lnTo>
                                  <a:pt x="99" y="96"/>
                                </a:lnTo>
                                <a:lnTo>
                                  <a:pt x="102" y="102"/>
                                </a:lnTo>
                                <a:lnTo>
                                  <a:pt x="102" y="1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41" name="Freeform 27"/>
                        <wps:cNvSpPr>
                          <a:spLocks noEditPoints="1"/>
                        </wps:cNvSpPr>
                        <wps:spPr bwMode="auto">
                          <a:xfrm>
                            <a:off x="1905000" y="150813"/>
                            <a:ext cx="82550" cy="114300"/>
                          </a:xfrm>
                          <a:custGeom>
                            <a:avLst/>
                            <a:gdLst>
                              <a:gd name="T0" fmla="*/ 149 w 156"/>
                              <a:gd name="T1" fmla="*/ 60 h 215"/>
                              <a:gd name="T2" fmla="*/ 152 w 156"/>
                              <a:gd name="T3" fmla="*/ 65 h 215"/>
                              <a:gd name="T4" fmla="*/ 154 w 156"/>
                              <a:gd name="T5" fmla="*/ 209 h 215"/>
                              <a:gd name="T6" fmla="*/ 152 w 156"/>
                              <a:gd name="T7" fmla="*/ 210 h 215"/>
                              <a:gd name="T8" fmla="*/ 150 w 156"/>
                              <a:gd name="T9" fmla="*/ 213 h 215"/>
                              <a:gd name="T10" fmla="*/ 146 w 156"/>
                              <a:gd name="T11" fmla="*/ 213 h 215"/>
                              <a:gd name="T12" fmla="*/ 140 w 156"/>
                              <a:gd name="T13" fmla="*/ 214 h 215"/>
                              <a:gd name="T14" fmla="*/ 134 w 156"/>
                              <a:gd name="T15" fmla="*/ 213 h 215"/>
                              <a:gd name="T16" fmla="*/ 129 w 156"/>
                              <a:gd name="T17" fmla="*/ 213 h 215"/>
                              <a:gd name="T18" fmla="*/ 126 w 156"/>
                              <a:gd name="T19" fmla="*/ 210 h 215"/>
                              <a:gd name="T20" fmla="*/ 126 w 156"/>
                              <a:gd name="T21" fmla="*/ 209 h 215"/>
                              <a:gd name="T22" fmla="*/ 51 w 156"/>
                              <a:gd name="T23" fmla="*/ 82 h 215"/>
                              <a:gd name="T24" fmla="*/ 53 w 156"/>
                              <a:gd name="T25" fmla="*/ 176 h 215"/>
                              <a:gd name="T26" fmla="*/ 62 w 156"/>
                              <a:gd name="T27" fmla="*/ 192 h 215"/>
                              <a:gd name="T28" fmla="*/ 76 w 156"/>
                              <a:gd name="T29" fmla="*/ 193 h 215"/>
                              <a:gd name="T30" fmla="*/ 81 w 156"/>
                              <a:gd name="T31" fmla="*/ 192 h 215"/>
                              <a:gd name="T32" fmla="*/ 86 w 156"/>
                              <a:gd name="T33" fmla="*/ 190 h 215"/>
                              <a:gd name="T34" fmla="*/ 90 w 156"/>
                              <a:gd name="T35" fmla="*/ 188 h 215"/>
                              <a:gd name="T36" fmla="*/ 91 w 156"/>
                              <a:gd name="T37" fmla="*/ 188 h 215"/>
                              <a:gd name="T38" fmla="*/ 93 w 156"/>
                              <a:gd name="T39" fmla="*/ 190 h 215"/>
                              <a:gd name="T40" fmla="*/ 93 w 156"/>
                              <a:gd name="T41" fmla="*/ 192 h 215"/>
                              <a:gd name="T42" fmla="*/ 94 w 156"/>
                              <a:gd name="T43" fmla="*/ 196 h 215"/>
                              <a:gd name="T44" fmla="*/ 94 w 156"/>
                              <a:gd name="T45" fmla="*/ 202 h 215"/>
                              <a:gd name="T46" fmla="*/ 93 w 156"/>
                              <a:gd name="T47" fmla="*/ 208 h 215"/>
                              <a:gd name="T48" fmla="*/ 91 w 156"/>
                              <a:gd name="T49" fmla="*/ 210 h 215"/>
                              <a:gd name="T50" fmla="*/ 85 w 156"/>
                              <a:gd name="T51" fmla="*/ 213 h 215"/>
                              <a:gd name="T52" fmla="*/ 78 w 156"/>
                              <a:gd name="T53" fmla="*/ 214 h 215"/>
                              <a:gd name="T54" fmla="*/ 71 w 156"/>
                              <a:gd name="T55" fmla="*/ 215 h 215"/>
                              <a:gd name="T56" fmla="*/ 57 w 156"/>
                              <a:gd name="T57" fmla="*/ 215 h 215"/>
                              <a:gd name="T58" fmla="*/ 40 w 156"/>
                              <a:gd name="T59" fmla="*/ 209 h 215"/>
                              <a:gd name="T60" fmla="*/ 30 w 156"/>
                              <a:gd name="T61" fmla="*/ 197 h 215"/>
                              <a:gd name="T62" fmla="*/ 25 w 156"/>
                              <a:gd name="T63" fmla="*/ 178 h 215"/>
                              <a:gd name="T64" fmla="*/ 25 w 156"/>
                              <a:gd name="T65" fmla="*/ 82 h 215"/>
                              <a:gd name="T66" fmla="*/ 3 w 156"/>
                              <a:gd name="T67" fmla="*/ 81 h 215"/>
                              <a:gd name="T68" fmla="*/ 0 w 156"/>
                              <a:gd name="T69" fmla="*/ 76 h 215"/>
                              <a:gd name="T70" fmla="*/ 0 w 156"/>
                              <a:gd name="T71" fmla="*/ 69 h 215"/>
                              <a:gd name="T72" fmla="*/ 1 w 156"/>
                              <a:gd name="T73" fmla="*/ 64 h 215"/>
                              <a:gd name="T74" fmla="*/ 2 w 156"/>
                              <a:gd name="T75" fmla="*/ 61 h 215"/>
                              <a:gd name="T76" fmla="*/ 5 w 156"/>
                              <a:gd name="T77" fmla="*/ 60 h 215"/>
                              <a:gd name="T78" fmla="*/ 25 w 156"/>
                              <a:gd name="T79" fmla="*/ 60 h 215"/>
                              <a:gd name="T80" fmla="*/ 25 w 156"/>
                              <a:gd name="T81" fmla="*/ 24 h 215"/>
                              <a:gd name="T82" fmla="*/ 27 w 156"/>
                              <a:gd name="T83" fmla="*/ 23 h 215"/>
                              <a:gd name="T84" fmla="*/ 29 w 156"/>
                              <a:gd name="T85" fmla="*/ 22 h 215"/>
                              <a:gd name="T86" fmla="*/ 35 w 156"/>
                              <a:gd name="T87" fmla="*/ 21 h 215"/>
                              <a:gd name="T88" fmla="*/ 43 w 156"/>
                              <a:gd name="T89" fmla="*/ 21 h 215"/>
                              <a:gd name="T90" fmla="*/ 48 w 156"/>
                              <a:gd name="T91" fmla="*/ 22 h 215"/>
                              <a:gd name="T92" fmla="*/ 50 w 156"/>
                              <a:gd name="T93" fmla="*/ 23 h 215"/>
                              <a:gd name="T94" fmla="*/ 51 w 156"/>
                              <a:gd name="T95" fmla="*/ 24 h 215"/>
                              <a:gd name="T96" fmla="*/ 51 w 156"/>
                              <a:gd name="T97" fmla="*/ 60 h 215"/>
                              <a:gd name="T98" fmla="*/ 156 w 156"/>
                              <a:gd name="T99" fmla="*/ 16 h 215"/>
                              <a:gd name="T100" fmla="*/ 152 w 156"/>
                              <a:gd name="T101" fmla="*/ 28 h 215"/>
                              <a:gd name="T102" fmla="*/ 140 w 156"/>
                              <a:gd name="T103" fmla="*/ 32 h 215"/>
                              <a:gd name="T104" fmla="*/ 126 w 156"/>
                              <a:gd name="T105" fmla="*/ 28 h 215"/>
                              <a:gd name="T106" fmla="*/ 123 w 156"/>
                              <a:gd name="T107" fmla="*/ 16 h 215"/>
                              <a:gd name="T108" fmla="*/ 126 w 156"/>
                              <a:gd name="T109" fmla="*/ 4 h 215"/>
                              <a:gd name="T110" fmla="*/ 140 w 156"/>
                              <a:gd name="T111" fmla="*/ 0 h 215"/>
                              <a:gd name="T112" fmla="*/ 152 w 156"/>
                              <a:gd name="T113" fmla="*/ 4 h 215"/>
                              <a:gd name="T114" fmla="*/ 156 w 156"/>
                              <a:gd name="T115" fmla="*/ 16 h 215"/>
                              <a:gd name="T116" fmla="*/ 102 w 156"/>
                              <a:gd name="T117" fmla="*/ 60 h 2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56" h="215">
                                <a:moveTo>
                                  <a:pt x="145" y="60"/>
                                </a:moveTo>
                                <a:lnTo>
                                  <a:pt x="149" y="60"/>
                                </a:lnTo>
                                <a:lnTo>
                                  <a:pt x="151" y="63"/>
                                </a:lnTo>
                                <a:lnTo>
                                  <a:pt x="152" y="65"/>
                                </a:lnTo>
                                <a:lnTo>
                                  <a:pt x="154" y="69"/>
                                </a:lnTo>
                                <a:lnTo>
                                  <a:pt x="154" y="209"/>
                                </a:lnTo>
                                <a:lnTo>
                                  <a:pt x="154" y="210"/>
                                </a:lnTo>
                                <a:lnTo>
                                  <a:pt x="152" y="210"/>
                                </a:lnTo>
                                <a:lnTo>
                                  <a:pt x="151" y="212"/>
                                </a:lnTo>
                                <a:lnTo>
                                  <a:pt x="150" y="213"/>
                                </a:lnTo>
                                <a:lnTo>
                                  <a:pt x="149" y="213"/>
                                </a:lnTo>
                                <a:lnTo>
                                  <a:pt x="146" y="213"/>
                                </a:lnTo>
                                <a:lnTo>
                                  <a:pt x="144" y="214"/>
                                </a:lnTo>
                                <a:lnTo>
                                  <a:pt x="140" y="214"/>
                                </a:lnTo>
                                <a:lnTo>
                                  <a:pt x="136" y="214"/>
                                </a:lnTo>
                                <a:lnTo>
                                  <a:pt x="134" y="213"/>
                                </a:lnTo>
                                <a:lnTo>
                                  <a:pt x="131" y="213"/>
                                </a:lnTo>
                                <a:lnTo>
                                  <a:pt x="129" y="213"/>
                                </a:lnTo>
                                <a:lnTo>
                                  <a:pt x="128" y="212"/>
                                </a:lnTo>
                                <a:lnTo>
                                  <a:pt x="126" y="210"/>
                                </a:lnTo>
                                <a:lnTo>
                                  <a:pt x="126" y="210"/>
                                </a:lnTo>
                                <a:lnTo>
                                  <a:pt x="126" y="209"/>
                                </a:lnTo>
                                <a:lnTo>
                                  <a:pt x="126" y="82"/>
                                </a:lnTo>
                                <a:lnTo>
                                  <a:pt x="51" y="82"/>
                                </a:lnTo>
                                <a:lnTo>
                                  <a:pt x="51" y="162"/>
                                </a:lnTo>
                                <a:lnTo>
                                  <a:pt x="53" y="176"/>
                                </a:lnTo>
                                <a:lnTo>
                                  <a:pt x="56" y="186"/>
                                </a:lnTo>
                                <a:lnTo>
                                  <a:pt x="62" y="192"/>
                                </a:lnTo>
                                <a:lnTo>
                                  <a:pt x="72" y="193"/>
                                </a:lnTo>
                                <a:lnTo>
                                  <a:pt x="76" y="193"/>
                                </a:lnTo>
                                <a:lnTo>
                                  <a:pt x="78" y="192"/>
                                </a:lnTo>
                                <a:lnTo>
                                  <a:pt x="81" y="192"/>
                                </a:lnTo>
                                <a:lnTo>
                                  <a:pt x="83" y="191"/>
                                </a:lnTo>
                                <a:lnTo>
                                  <a:pt x="86" y="190"/>
                                </a:lnTo>
                                <a:lnTo>
                                  <a:pt x="87" y="190"/>
                                </a:lnTo>
                                <a:lnTo>
                                  <a:pt x="90" y="188"/>
                                </a:lnTo>
                                <a:lnTo>
                                  <a:pt x="91" y="188"/>
                                </a:lnTo>
                                <a:lnTo>
                                  <a:pt x="91" y="188"/>
                                </a:lnTo>
                                <a:lnTo>
                                  <a:pt x="92" y="188"/>
                                </a:lnTo>
                                <a:lnTo>
                                  <a:pt x="93" y="190"/>
                                </a:lnTo>
                                <a:lnTo>
                                  <a:pt x="93" y="191"/>
                                </a:lnTo>
                                <a:lnTo>
                                  <a:pt x="93" y="192"/>
                                </a:lnTo>
                                <a:lnTo>
                                  <a:pt x="94" y="193"/>
                                </a:lnTo>
                                <a:lnTo>
                                  <a:pt x="94" y="196"/>
                                </a:lnTo>
                                <a:lnTo>
                                  <a:pt x="94" y="198"/>
                                </a:lnTo>
                                <a:lnTo>
                                  <a:pt x="94" y="202"/>
                                </a:lnTo>
                                <a:lnTo>
                                  <a:pt x="93" y="206"/>
                                </a:lnTo>
                                <a:lnTo>
                                  <a:pt x="93" y="208"/>
                                </a:lnTo>
                                <a:lnTo>
                                  <a:pt x="92" y="209"/>
                                </a:lnTo>
                                <a:lnTo>
                                  <a:pt x="91" y="210"/>
                                </a:lnTo>
                                <a:lnTo>
                                  <a:pt x="88" y="212"/>
                                </a:lnTo>
                                <a:lnTo>
                                  <a:pt x="85" y="213"/>
                                </a:lnTo>
                                <a:lnTo>
                                  <a:pt x="82" y="214"/>
                                </a:lnTo>
                                <a:lnTo>
                                  <a:pt x="78" y="214"/>
                                </a:lnTo>
                                <a:lnTo>
                                  <a:pt x="75" y="215"/>
                                </a:lnTo>
                                <a:lnTo>
                                  <a:pt x="71" y="215"/>
                                </a:lnTo>
                                <a:lnTo>
                                  <a:pt x="67" y="215"/>
                                </a:lnTo>
                                <a:lnTo>
                                  <a:pt x="57" y="215"/>
                                </a:lnTo>
                                <a:lnTo>
                                  <a:pt x="49" y="213"/>
                                </a:lnTo>
                                <a:lnTo>
                                  <a:pt x="40" y="209"/>
                                </a:lnTo>
                                <a:lnTo>
                                  <a:pt x="35" y="203"/>
                                </a:lnTo>
                                <a:lnTo>
                                  <a:pt x="30" y="197"/>
                                </a:lnTo>
                                <a:lnTo>
                                  <a:pt x="28" y="188"/>
                                </a:lnTo>
                                <a:lnTo>
                                  <a:pt x="25" y="178"/>
                                </a:lnTo>
                                <a:lnTo>
                                  <a:pt x="25" y="166"/>
                                </a:lnTo>
                                <a:lnTo>
                                  <a:pt x="25" y="82"/>
                                </a:lnTo>
                                <a:lnTo>
                                  <a:pt x="6" y="82"/>
                                </a:lnTo>
                                <a:lnTo>
                                  <a:pt x="3" y="81"/>
                                </a:lnTo>
                                <a:lnTo>
                                  <a:pt x="1" y="80"/>
                                </a:lnTo>
                                <a:lnTo>
                                  <a:pt x="0" y="76"/>
                                </a:lnTo>
                                <a:lnTo>
                                  <a:pt x="0" y="71"/>
                                </a:lnTo>
                                <a:lnTo>
                                  <a:pt x="0" y="69"/>
                                </a:lnTo>
                                <a:lnTo>
                                  <a:pt x="0" y="66"/>
                                </a:lnTo>
                                <a:lnTo>
                                  <a:pt x="1" y="64"/>
                                </a:lnTo>
                                <a:lnTo>
                                  <a:pt x="1" y="63"/>
                                </a:lnTo>
                                <a:lnTo>
                                  <a:pt x="2" y="61"/>
                                </a:lnTo>
                                <a:lnTo>
                                  <a:pt x="3" y="61"/>
                                </a:lnTo>
                                <a:lnTo>
                                  <a:pt x="5" y="60"/>
                                </a:lnTo>
                                <a:lnTo>
                                  <a:pt x="6" y="60"/>
                                </a:lnTo>
                                <a:lnTo>
                                  <a:pt x="25" y="60"/>
                                </a:lnTo>
                                <a:lnTo>
                                  <a:pt x="25" y="26"/>
                                </a:lnTo>
                                <a:lnTo>
                                  <a:pt x="25" y="24"/>
                                </a:lnTo>
                                <a:lnTo>
                                  <a:pt x="25" y="23"/>
                                </a:lnTo>
                                <a:lnTo>
                                  <a:pt x="27" y="23"/>
                                </a:lnTo>
                                <a:lnTo>
                                  <a:pt x="28" y="22"/>
                                </a:lnTo>
                                <a:lnTo>
                                  <a:pt x="29" y="22"/>
                                </a:lnTo>
                                <a:lnTo>
                                  <a:pt x="32" y="21"/>
                                </a:lnTo>
                                <a:lnTo>
                                  <a:pt x="35" y="21"/>
                                </a:lnTo>
                                <a:lnTo>
                                  <a:pt x="39" y="21"/>
                                </a:lnTo>
                                <a:lnTo>
                                  <a:pt x="43" y="21"/>
                                </a:lnTo>
                                <a:lnTo>
                                  <a:pt x="45" y="21"/>
                                </a:lnTo>
                                <a:lnTo>
                                  <a:pt x="48" y="22"/>
                                </a:lnTo>
                                <a:lnTo>
                                  <a:pt x="49" y="22"/>
                                </a:lnTo>
                                <a:lnTo>
                                  <a:pt x="50" y="23"/>
                                </a:lnTo>
                                <a:lnTo>
                                  <a:pt x="51" y="23"/>
                                </a:lnTo>
                                <a:lnTo>
                                  <a:pt x="51" y="24"/>
                                </a:lnTo>
                                <a:lnTo>
                                  <a:pt x="51" y="26"/>
                                </a:lnTo>
                                <a:lnTo>
                                  <a:pt x="51" y="60"/>
                                </a:lnTo>
                                <a:lnTo>
                                  <a:pt x="145" y="60"/>
                                </a:lnTo>
                                <a:close/>
                                <a:moveTo>
                                  <a:pt x="156" y="16"/>
                                </a:moveTo>
                                <a:lnTo>
                                  <a:pt x="156" y="24"/>
                                </a:lnTo>
                                <a:lnTo>
                                  <a:pt x="152" y="28"/>
                                </a:lnTo>
                                <a:lnTo>
                                  <a:pt x="149" y="31"/>
                                </a:lnTo>
                                <a:lnTo>
                                  <a:pt x="140" y="32"/>
                                </a:lnTo>
                                <a:lnTo>
                                  <a:pt x="131" y="31"/>
                                </a:lnTo>
                                <a:lnTo>
                                  <a:pt x="126" y="28"/>
                                </a:lnTo>
                                <a:lnTo>
                                  <a:pt x="124" y="24"/>
                                </a:lnTo>
                                <a:lnTo>
                                  <a:pt x="123" y="16"/>
                                </a:lnTo>
                                <a:lnTo>
                                  <a:pt x="124" y="7"/>
                                </a:lnTo>
                                <a:lnTo>
                                  <a:pt x="126" y="4"/>
                                </a:lnTo>
                                <a:lnTo>
                                  <a:pt x="131" y="0"/>
                                </a:lnTo>
                                <a:lnTo>
                                  <a:pt x="140" y="0"/>
                                </a:lnTo>
                                <a:lnTo>
                                  <a:pt x="149" y="0"/>
                                </a:lnTo>
                                <a:lnTo>
                                  <a:pt x="152" y="4"/>
                                </a:lnTo>
                                <a:lnTo>
                                  <a:pt x="156" y="7"/>
                                </a:lnTo>
                                <a:lnTo>
                                  <a:pt x="156" y="16"/>
                                </a:lnTo>
                                <a:close/>
                                <a:moveTo>
                                  <a:pt x="102" y="60"/>
                                </a:moveTo>
                                <a:lnTo>
                                  <a:pt x="102" y="6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42" name="Freeform 28"/>
                        <wps:cNvSpPr>
                          <a:spLocks/>
                        </wps:cNvSpPr>
                        <wps:spPr bwMode="auto">
                          <a:xfrm>
                            <a:off x="2012950" y="180975"/>
                            <a:ext cx="65088" cy="82550"/>
                          </a:xfrm>
                          <a:custGeom>
                            <a:avLst/>
                            <a:gdLst>
                              <a:gd name="T0" fmla="*/ 124 w 124"/>
                              <a:gd name="T1" fmla="*/ 152 h 156"/>
                              <a:gd name="T2" fmla="*/ 123 w 124"/>
                              <a:gd name="T3" fmla="*/ 154 h 156"/>
                              <a:gd name="T4" fmla="*/ 120 w 124"/>
                              <a:gd name="T5" fmla="*/ 155 h 156"/>
                              <a:gd name="T6" fmla="*/ 114 w 124"/>
                              <a:gd name="T7" fmla="*/ 156 h 156"/>
                              <a:gd name="T8" fmla="*/ 107 w 124"/>
                              <a:gd name="T9" fmla="*/ 156 h 156"/>
                              <a:gd name="T10" fmla="*/ 102 w 124"/>
                              <a:gd name="T11" fmla="*/ 155 h 156"/>
                              <a:gd name="T12" fmla="*/ 99 w 124"/>
                              <a:gd name="T13" fmla="*/ 154 h 156"/>
                              <a:gd name="T14" fmla="*/ 98 w 124"/>
                              <a:gd name="T15" fmla="*/ 152 h 156"/>
                              <a:gd name="T16" fmla="*/ 98 w 124"/>
                              <a:gd name="T17" fmla="*/ 66 h 156"/>
                              <a:gd name="T18" fmla="*/ 96 w 124"/>
                              <a:gd name="T19" fmla="*/ 47 h 156"/>
                              <a:gd name="T20" fmla="*/ 91 w 124"/>
                              <a:gd name="T21" fmla="*/ 33 h 156"/>
                              <a:gd name="T22" fmla="*/ 81 w 124"/>
                              <a:gd name="T23" fmla="*/ 24 h 156"/>
                              <a:gd name="T24" fmla="*/ 67 w 124"/>
                              <a:gd name="T25" fmla="*/ 22 h 156"/>
                              <a:gd name="T26" fmla="*/ 48 w 124"/>
                              <a:gd name="T27" fmla="*/ 29 h 156"/>
                              <a:gd name="T28" fmla="*/ 27 w 124"/>
                              <a:gd name="T29" fmla="*/ 50 h 156"/>
                              <a:gd name="T30" fmla="*/ 27 w 124"/>
                              <a:gd name="T31" fmla="*/ 152 h 156"/>
                              <a:gd name="T32" fmla="*/ 25 w 124"/>
                              <a:gd name="T33" fmla="*/ 154 h 156"/>
                              <a:gd name="T34" fmla="*/ 22 w 124"/>
                              <a:gd name="T35" fmla="*/ 155 h 156"/>
                              <a:gd name="T36" fmla="*/ 17 w 124"/>
                              <a:gd name="T37" fmla="*/ 156 h 156"/>
                              <a:gd name="T38" fmla="*/ 9 w 124"/>
                              <a:gd name="T39" fmla="*/ 156 h 156"/>
                              <a:gd name="T40" fmla="*/ 5 w 124"/>
                              <a:gd name="T41" fmla="*/ 155 h 156"/>
                              <a:gd name="T42" fmla="*/ 1 w 124"/>
                              <a:gd name="T43" fmla="*/ 154 h 156"/>
                              <a:gd name="T44" fmla="*/ 0 w 124"/>
                              <a:gd name="T45" fmla="*/ 152 h 156"/>
                              <a:gd name="T46" fmla="*/ 0 w 124"/>
                              <a:gd name="T47" fmla="*/ 6 h 156"/>
                              <a:gd name="T48" fmla="*/ 1 w 124"/>
                              <a:gd name="T49" fmla="*/ 5 h 156"/>
                              <a:gd name="T50" fmla="*/ 2 w 124"/>
                              <a:gd name="T51" fmla="*/ 2 h 156"/>
                              <a:gd name="T52" fmla="*/ 6 w 124"/>
                              <a:gd name="T53" fmla="*/ 2 h 156"/>
                              <a:gd name="T54" fmla="*/ 12 w 124"/>
                              <a:gd name="T55" fmla="*/ 1 h 156"/>
                              <a:gd name="T56" fmla="*/ 18 w 124"/>
                              <a:gd name="T57" fmla="*/ 2 h 156"/>
                              <a:gd name="T58" fmla="*/ 22 w 124"/>
                              <a:gd name="T59" fmla="*/ 2 h 156"/>
                              <a:gd name="T60" fmla="*/ 23 w 124"/>
                              <a:gd name="T61" fmla="*/ 5 h 156"/>
                              <a:gd name="T62" fmla="*/ 24 w 124"/>
                              <a:gd name="T63" fmla="*/ 6 h 156"/>
                              <a:gd name="T64" fmla="*/ 37 w 124"/>
                              <a:gd name="T65" fmla="*/ 13 h 156"/>
                              <a:gd name="T66" fmla="*/ 60 w 124"/>
                              <a:gd name="T67" fmla="*/ 0 h 156"/>
                              <a:gd name="T68" fmla="*/ 86 w 124"/>
                              <a:gd name="T69" fmla="*/ 0 h 156"/>
                              <a:gd name="T70" fmla="*/ 106 w 124"/>
                              <a:gd name="T71" fmla="*/ 10 h 156"/>
                              <a:gd name="T72" fmla="*/ 118 w 124"/>
                              <a:gd name="T73" fmla="*/ 26 h 156"/>
                              <a:gd name="T74" fmla="*/ 124 w 124"/>
                              <a:gd name="T75" fmla="*/ 48 h 156"/>
                              <a:gd name="T76" fmla="*/ 124 w 124"/>
                              <a:gd name="T77" fmla="*/ 15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4" h="156">
                                <a:moveTo>
                                  <a:pt x="124" y="151"/>
                                </a:moveTo>
                                <a:lnTo>
                                  <a:pt x="124" y="152"/>
                                </a:lnTo>
                                <a:lnTo>
                                  <a:pt x="124" y="152"/>
                                </a:lnTo>
                                <a:lnTo>
                                  <a:pt x="123" y="154"/>
                                </a:lnTo>
                                <a:lnTo>
                                  <a:pt x="122" y="155"/>
                                </a:lnTo>
                                <a:lnTo>
                                  <a:pt x="120" y="155"/>
                                </a:lnTo>
                                <a:lnTo>
                                  <a:pt x="118" y="155"/>
                                </a:lnTo>
                                <a:lnTo>
                                  <a:pt x="114" y="156"/>
                                </a:lnTo>
                                <a:lnTo>
                                  <a:pt x="112" y="156"/>
                                </a:lnTo>
                                <a:lnTo>
                                  <a:pt x="107" y="156"/>
                                </a:lnTo>
                                <a:lnTo>
                                  <a:pt x="104" y="155"/>
                                </a:lnTo>
                                <a:lnTo>
                                  <a:pt x="102" y="155"/>
                                </a:lnTo>
                                <a:lnTo>
                                  <a:pt x="101" y="155"/>
                                </a:lnTo>
                                <a:lnTo>
                                  <a:pt x="99" y="154"/>
                                </a:lnTo>
                                <a:lnTo>
                                  <a:pt x="98" y="152"/>
                                </a:lnTo>
                                <a:lnTo>
                                  <a:pt x="98" y="152"/>
                                </a:lnTo>
                                <a:lnTo>
                                  <a:pt x="98" y="151"/>
                                </a:lnTo>
                                <a:lnTo>
                                  <a:pt x="98" y="66"/>
                                </a:lnTo>
                                <a:lnTo>
                                  <a:pt x="97" y="55"/>
                                </a:lnTo>
                                <a:lnTo>
                                  <a:pt x="96" y="47"/>
                                </a:lnTo>
                                <a:lnTo>
                                  <a:pt x="93" y="39"/>
                                </a:lnTo>
                                <a:lnTo>
                                  <a:pt x="91" y="33"/>
                                </a:lnTo>
                                <a:lnTo>
                                  <a:pt x="86" y="28"/>
                                </a:lnTo>
                                <a:lnTo>
                                  <a:pt x="81" y="24"/>
                                </a:lnTo>
                                <a:lnTo>
                                  <a:pt x="75" y="23"/>
                                </a:lnTo>
                                <a:lnTo>
                                  <a:pt x="67" y="22"/>
                                </a:lnTo>
                                <a:lnTo>
                                  <a:pt x="57" y="23"/>
                                </a:lnTo>
                                <a:lnTo>
                                  <a:pt x="48" y="29"/>
                                </a:lnTo>
                                <a:lnTo>
                                  <a:pt x="38" y="37"/>
                                </a:lnTo>
                                <a:lnTo>
                                  <a:pt x="27" y="50"/>
                                </a:lnTo>
                                <a:lnTo>
                                  <a:pt x="27" y="151"/>
                                </a:lnTo>
                                <a:lnTo>
                                  <a:pt x="27" y="152"/>
                                </a:lnTo>
                                <a:lnTo>
                                  <a:pt x="25" y="152"/>
                                </a:lnTo>
                                <a:lnTo>
                                  <a:pt x="25" y="154"/>
                                </a:lnTo>
                                <a:lnTo>
                                  <a:pt x="24" y="155"/>
                                </a:lnTo>
                                <a:lnTo>
                                  <a:pt x="22" y="155"/>
                                </a:lnTo>
                                <a:lnTo>
                                  <a:pt x="19" y="155"/>
                                </a:lnTo>
                                <a:lnTo>
                                  <a:pt x="17" y="156"/>
                                </a:lnTo>
                                <a:lnTo>
                                  <a:pt x="13" y="156"/>
                                </a:lnTo>
                                <a:lnTo>
                                  <a:pt x="9" y="156"/>
                                </a:lnTo>
                                <a:lnTo>
                                  <a:pt x="7" y="155"/>
                                </a:lnTo>
                                <a:lnTo>
                                  <a:pt x="5" y="155"/>
                                </a:lnTo>
                                <a:lnTo>
                                  <a:pt x="2" y="155"/>
                                </a:lnTo>
                                <a:lnTo>
                                  <a:pt x="1" y="154"/>
                                </a:lnTo>
                                <a:lnTo>
                                  <a:pt x="1" y="152"/>
                                </a:lnTo>
                                <a:lnTo>
                                  <a:pt x="0" y="152"/>
                                </a:lnTo>
                                <a:lnTo>
                                  <a:pt x="0" y="151"/>
                                </a:lnTo>
                                <a:lnTo>
                                  <a:pt x="0" y="6"/>
                                </a:lnTo>
                                <a:lnTo>
                                  <a:pt x="0" y="5"/>
                                </a:lnTo>
                                <a:lnTo>
                                  <a:pt x="1" y="5"/>
                                </a:lnTo>
                                <a:lnTo>
                                  <a:pt x="1" y="3"/>
                                </a:lnTo>
                                <a:lnTo>
                                  <a:pt x="2" y="2"/>
                                </a:lnTo>
                                <a:lnTo>
                                  <a:pt x="5" y="2"/>
                                </a:lnTo>
                                <a:lnTo>
                                  <a:pt x="6" y="2"/>
                                </a:lnTo>
                                <a:lnTo>
                                  <a:pt x="8" y="1"/>
                                </a:lnTo>
                                <a:lnTo>
                                  <a:pt x="12" y="1"/>
                                </a:lnTo>
                                <a:lnTo>
                                  <a:pt x="16" y="1"/>
                                </a:lnTo>
                                <a:lnTo>
                                  <a:pt x="18" y="2"/>
                                </a:lnTo>
                                <a:lnTo>
                                  <a:pt x="21" y="2"/>
                                </a:lnTo>
                                <a:lnTo>
                                  <a:pt x="22" y="2"/>
                                </a:lnTo>
                                <a:lnTo>
                                  <a:pt x="23" y="3"/>
                                </a:lnTo>
                                <a:lnTo>
                                  <a:pt x="23" y="5"/>
                                </a:lnTo>
                                <a:lnTo>
                                  <a:pt x="24" y="5"/>
                                </a:lnTo>
                                <a:lnTo>
                                  <a:pt x="24" y="6"/>
                                </a:lnTo>
                                <a:lnTo>
                                  <a:pt x="24" y="26"/>
                                </a:lnTo>
                                <a:lnTo>
                                  <a:pt x="37" y="13"/>
                                </a:lnTo>
                                <a:lnTo>
                                  <a:pt x="48" y="6"/>
                                </a:lnTo>
                                <a:lnTo>
                                  <a:pt x="60" y="0"/>
                                </a:lnTo>
                                <a:lnTo>
                                  <a:pt x="72" y="0"/>
                                </a:lnTo>
                                <a:lnTo>
                                  <a:pt x="86" y="0"/>
                                </a:lnTo>
                                <a:lnTo>
                                  <a:pt x="97" y="5"/>
                                </a:lnTo>
                                <a:lnTo>
                                  <a:pt x="106" y="10"/>
                                </a:lnTo>
                                <a:lnTo>
                                  <a:pt x="113" y="17"/>
                                </a:lnTo>
                                <a:lnTo>
                                  <a:pt x="118" y="26"/>
                                </a:lnTo>
                                <a:lnTo>
                                  <a:pt x="122" y="37"/>
                                </a:lnTo>
                                <a:lnTo>
                                  <a:pt x="124" y="48"/>
                                </a:lnTo>
                                <a:lnTo>
                                  <a:pt x="124" y="63"/>
                                </a:lnTo>
                                <a:lnTo>
                                  <a:pt x="124"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43" name="Freeform 29"/>
                        <wps:cNvSpPr>
                          <a:spLocks noEditPoints="1"/>
                        </wps:cNvSpPr>
                        <wps:spPr bwMode="auto">
                          <a:xfrm>
                            <a:off x="2098675" y="180975"/>
                            <a:ext cx="69850" cy="84138"/>
                          </a:xfrm>
                          <a:custGeom>
                            <a:avLst/>
                            <a:gdLst>
                              <a:gd name="T0" fmla="*/ 132 w 132"/>
                              <a:gd name="T1" fmla="*/ 77 h 157"/>
                              <a:gd name="T2" fmla="*/ 126 w 132"/>
                              <a:gd name="T3" fmla="*/ 83 h 157"/>
                              <a:gd name="T4" fmla="*/ 27 w 132"/>
                              <a:gd name="T5" fmla="*/ 83 h 157"/>
                              <a:gd name="T6" fmla="*/ 30 w 132"/>
                              <a:gd name="T7" fmla="*/ 106 h 157"/>
                              <a:gd name="T8" fmla="*/ 39 w 132"/>
                              <a:gd name="T9" fmla="*/ 122 h 157"/>
                              <a:gd name="T10" fmla="*/ 53 w 132"/>
                              <a:gd name="T11" fmla="*/ 133 h 157"/>
                              <a:gd name="T12" fmla="*/ 74 w 132"/>
                              <a:gd name="T13" fmla="*/ 136 h 157"/>
                              <a:gd name="T14" fmla="*/ 93 w 132"/>
                              <a:gd name="T15" fmla="*/ 135 h 157"/>
                              <a:gd name="T16" fmla="*/ 106 w 132"/>
                              <a:gd name="T17" fmla="*/ 130 h 157"/>
                              <a:gd name="T18" fmla="*/ 116 w 132"/>
                              <a:gd name="T19" fmla="*/ 127 h 157"/>
                              <a:gd name="T20" fmla="*/ 122 w 132"/>
                              <a:gd name="T21" fmla="*/ 125 h 157"/>
                              <a:gd name="T22" fmla="*/ 125 w 132"/>
                              <a:gd name="T23" fmla="*/ 127 h 157"/>
                              <a:gd name="T24" fmla="*/ 126 w 132"/>
                              <a:gd name="T25" fmla="*/ 128 h 157"/>
                              <a:gd name="T26" fmla="*/ 126 w 132"/>
                              <a:gd name="T27" fmla="*/ 130 h 157"/>
                              <a:gd name="T28" fmla="*/ 126 w 132"/>
                              <a:gd name="T29" fmla="*/ 135 h 157"/>
                              <a:gd name="T30" fmla="*/ 126 w 132"/>
                              <a:gd name="T31" fmla="*/ 139 h 157"/>
                              <a:gd name="T32" fmla="*/ 126 w 132"/>
                              <a:gd name="T33" fmla="*/ 143 h 157"/>
                              <a:gd name="T34" fmla="*/ 125 w 132"/>
                              <a:gd name="T35" fmla="*/ 144 h 157"/>
                              <a:gd name="T36" fmla="*/ 124 w 132"/>
                              <a:gd name="T37" fmla="*/ 146 h 157"/>
                              <a:gd name="T38" fmla="*/ 119 w 132"/>
                              <a:gd name="T39" fmla="*/ 149 h 157"/>
                              <a:gd name="T40" fmla="*/ 108 w 132"/>
                              <a:gd name="T41" fmla="*/ 152 h 157"/>
                              <a:gd name="T42" fmla="*/ 92 w 132"/>
                              <a:gd name="T43" fmla="*/ 156 h 157"/>
                              <a:gd name="T44" fmla="*/ 72 w 132"/>
                              <a:gd name="T45" fmla="*/ 157 h 157"/>
                              <a:gd name="T46" fmla="*/ 41 w 132"/>
                              <a:gd name="T47" fmla="*/ 152 h 157"/>
                              <a:gd name="T48" fmla="*/ 19 w 132"/>
                              <a:gd name="T49" fmla="*/ 138 h 157"/>
                              <a:gd name="T50" fmla="*/ 4 w 132"/>
                              <a:gd name="T51" fmla="*/ 113 h 157"/>
                              <a:gd name="T52" fmla="*/ 0 w 132"/>
                              <a:gd name="T53" fmla="*/ 79 h 157"/>
                              <a:gd name="T54" fmla="*/ 4 w 132"/>
                              <a:gd name="T55" fmla="*/ 45 h 157"/>
                              <a:gd name="T56" fmla="*/ 19 w 132"/>
                              <a:gd name="T57" fmla="*/ 21 h 157"/>
                              <a:gd name="T58" fmla="*/ 41 w 132"/>
                              <a:gd name="T59" fmla="*/ 5 h 157"/>
                              <a:gd name="T60" fmla="*/ 69 w 132"/>
                              <a:gd name="T61" fmla="*/ 0 h 157"/>
                              <a:gd name="T62" fmla="*/ 98 w 132"/>
                              <a:gd name="T63" fmla="*/ 5 h 157"/>
                              <a:gd name="T64" fmla="*/ 117 w 132"/>
                              <a:gd name="T65" fmla="*/ 19 h 157"/>
                              <a:gd name="T66" fmla="*/ 128 w 132"/>
                              <a:gd name="T67" fmla="*/ 42 h 157"/>
                              <a:gd name="T68" fmla="*/ 132 w 132"/>
                              <a:gd name="T69" fmla="*/ 67 h 157"/>
                              <a:gd name="T70" fmla="*/ 106 w 132"/>
                              <a:gd name="T71" fmla="*/ 65 h 157"/>
                              <a:gd name="T72" fmla="*/ 101 w 132"/>
                              <a:gd name="T73" fmla="*/ 38 h 157"/>
                              <a:gd name="T74" fmla="*/ 92 w 132"/>
                              <a:gd name="T75" fmla="*/ 27 h 157"/>
                              <a:gd name="T76" fmla="*/ 68 w 132"/>
                              <a:gd name="T77" fmla="*/ 19 h 157"/>
                              <a:gd name="T78" fmla="*/ 51 w 132"/>
                              <a:gd name="T79" fmla="*/ 23 h 157"/>
                              <a:gd name="T80" fmla="*/ 39 w 132"/>
                              <a:gd name="T81" fmla="*/ 33 h 157"/>
                              <a:gd name="T82" fmla="*/ 31 w 132"/>
                              <a:gd name="T83" fmla="*/ 48 h 157"/>
                              <a:gd name="T84" fmla="*/ 27 w 132"/>
                              <a:gd name="T85" fmla="*/ 65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32" h="157">
                                <a:moveTo>
                                  <a:pt x="132" y="72"/>
                                </a:moveTo>
                                <a:lnTo>
                                  <a:pt x="132" y="77"/>
                                </a:lnTo>
                                <a:lnTo>
                                  <a:pt x="130" y="81"/>
                                </a:lnTo>
                                <a:lnTo>
                                  <a:pt x="126" y="83"/>
                                </a:lnTo>
                                <a:lnTo>
                                  <a:pt x="122" y="83"/>
                                </a:lnTo>
                                <a:lnTo>
                                  <a:pt x="27" y="83"/>
                                </a:lnTo>
                                <a:lnTo>
                                  <a:pt x="29" y="96"/>
                                </a:lnTo>
                                <a:lnTo>
                                  <a:pt x="30" y="106"/>
                                </a:lnTo>
                                <a:lnTo>
                                  <a:pt x="34" y="114"/>
                                </a:lnTo>
                                <a:lnTo>
                                  <a:pt x="39" y="122"/>
                                </a:lnTo>
                                <a:lnTo>
                                  <a:pt x="45" y="128"/>
                                </a:lnTo>
                                <a:lnTo>
                                  <a:pt x="53" y="133"/>
                                </a:lnTo>
                                <a:lnTo>
                                  <a:pt x="62" y="135"/>
                                </a:lnTo>
                                <a:lnTo>
                                  <a:pt x="74" y="136"/>
                                </a:lnTo>
                                <a:lnTo>
                                  <a:pt x="84" y="136"/>
                                </a:lnTo>
                                <a:lnTo>
                                  <a:pt x="93" y="135"/>
                                </a:lnTo>
                                <a:lnTo>
                                  <a:pt x="100" y="133"/>
                                </a:lnTo>
                                <a:lnTo>
                                  <a:pt x="106" y="130"/>
                                </a:lnTo>
                                <a:lnTo>
                                  <a:pt x="112" y="129"/>
                                </a:lnTo>
                                <a:lnTo>
                                  <a:pt x="116" y="127"/>
                                </a:lnTo>
                                <a:lnTo>
                                  <a:pt x="120" y="125"/>
                                </a:lnTo>
                                <a:lnTo>
                                  <a:pt x="122" y="125"/>
                                </a:lnTo>
                                <a:lnTo>
                                  <a:pt x="124" y="125"/>
                                </a:lnTo>
                                <a:lnTo>
                                  <a:pt x="125" y="127"/>
                                </a:lnTo>
                                <a:lnTo>
                                  <a:pt x="125" y="127"/>
                                </a:lnTo>
                                <a:lnTo>
                                  <a:pt x="126" y="128"/>
                                </a:lnTo>
                                <a:lnTo>
                                  <a:pt x="126" y="129"/>
                                </a:lnTo>
                                <a:lnTo>
                                  <a:pt x="126" y="130"/>
                                </a:lnTo>
                                <a:lnTo>
                                  <a:pt x="126" y="133"/>
                                </a:lnTo>
                                <a:lnTo>
                                  <a:pt x="126" y="135"/>
                                </a:lnTo>
                                <a:lnTo>
                                  <a:pt x="126" y="138"/>
                                </a:lnTo>
                                <a:lnTo>
                                  <a:pt x="126" y="139"/>
                                </a:lnTo>
                                <a:lnTo>
                                  <a:pt x="126" y="140"/>
                                </a:lnTo>
                                <a:lnTo>
                                  <a:pt x="126" y="143"/>
                                </a:lnTo>
                                <a:lnTo>
                                  <a:pt x="126" y="143"/>
                                </a:lnTo>
                                <a:lnTo>
                                  <a:pt x="125" y="144"/>
                                </a:lnTo>
                                <a:lnTo>
                                  <a:pt x="125" y="145"/>
                                </a:lnTo>
                                <a:lnTo>
                                  <a:pt x="124" y="146"/>
                                </a:lnTo>
                                <a:lnTo>
                                  <a:pt x="122" y="148"/>
                                </a:lnTo>
                                <a:lnTo>
                                  <a:pt x="119" y="149"/>
                                </a:lnTo>
                                <a:lnTo>
                                  <a:pt x="114" y="151"/>
                                </a:lnTo>
                                <a:lnTo>
                                  <a:pt x="108" y="152"/>
                                </a:lnTo>
                                <a:lnTo>
                                  <a:pt x="100" y="155"/>
                                </a:lnTo>
                                <a:lnTo>
                                  <a:pt x="92" y="156"/>
                                </a:lnTo>
                                <a:lnTo>
                                  <a:pt x="82" y="157"/>
                                </a:lnTo>
                                <a:lnTo>
                                  <a:pt x="72" y="157"/>
                                </a:lnTo>
                                <a:lnTo>
                                  <a:pt x="55" y="157"/>
                                </a:lnTo>
                                <a:lnTo>
                                  <a:pt x="41" y="152"/>
                                </a:lnTo>
                                <a:lnTo>
                                  <a:pt x="29" y="148"/>
                                </a:lnTo>
                                <a:lnTo>
                                  <a:pt x="19" y="138"/>
                                </a:lnTo>
                                <a:lnTo>
                                  <a:pt x="10" y="128"/>
                                </a:lnTo>
                                <a:lnTo>
                                  <a:pt x="4" y="113"/>
                                </a:lnTo>
                                <a:lnTo>
                                  <a:pt x="0" y="98"/>
                                </a:lnTo>
                                <a:lnTo>
                                  <a:pt x="0" y="79"/>
                                </a:lnTo>
                                <a:lnTo>
                                  <a:pt x="0" y="61"/>
                                </a:lnTo>
                                <a:lnTo>
                                  <a:pt x="4" y="45"/>
                                </a:lnTo>
                                <a:lnTo>
                                  <a:pt x="10" y="32"/>
                                </a:lnTo>
                                <a:lnTo>
                                  <a:pt x="19" y="21"/>
                                </a:lnTo>
                                <a:lnTo>
                                  <a:pt x="29" y="11"/>
                                </a:lnTo>
                                <a:lnTo>
                                  <a:pt x="41" y="5"/>
                                </a:lnTo>
                                <a:lnTo>
                                  <a:pt x="53" y="0"/>
                                </a:lnTo>
                                <a:lnTo>
                                  <a:pt x="69" y="0"/>
                                </a:lnTo>
                                <a:lnTo>
                                  <a:pt x="85" y="0"/>
                                </a:lnTo>
                                <a:lnTo>
                                  <a:pt x="98" y="5"/>
                                </a:lnTo>
                                <a:lnTo>
                                  <a:pt x="109" y="11"/>
                                </a:lnTo>
                                <a:lnTo>
                                  <a:pt x="117" y="19"/>
                                </a:lnTo>
                                <a:lnTo>
                                  <a:pt x="125" y="29"/>
                                </a:lnTo>
                                <a:lnTo>
                                  <a:pt x="128" y="42"/>
                                </a:lnTo>
                                <a:lnTo>
                                  <a:pt x="132" y="54"/>
                                </a:lnTo>
                                <a:lnTo>
                                  <a:pt x="132" y="67"/>
                                </a:lnTo>
                                <a:lnTo>
                                  <a:pt x="132" y="72"/>
                                </a:lnTo>
                                <a:close/>
                                <a:moveTo>
                                  <a:pt x="106" y="65"/>
                                </a:moveTo>
                                <a:lnTo>
                                  <a:pt x="106" y="54"/>
                                </a:lnTo>
                                <a:lnTo>
                                  <a:pt x="101" y="38"/>
                                </a:lnTo>
                                <a:lnTo>
                                  <a:pt x="96" y="32"/>
                                </a:lnTo>
                                <a:lnTo>
                                  <a:pt x="92" y="27"/>
                                </a:lnTo>
                                <a:lnTo>
                                  <a:pt x="77" y="21"/>
                                </a:lnTo>
                                <a:lnTo>
                                  <a:pt x="68" y="19"/>
                                </a:lnTo>
                                <a:lnTo>
                                  <a:pt x="58" y="21"/>
                                </a:lnTo>
                                <a:lnTo>
                                  <a:pt x="51" y="23"/>
                                </a:lnTo>
                                <a:lnTo>
                                  <a:pt x="44" y="28"/>
                                </a:lnTo>
                                <a:lnTo>
                                  <a:pt x="39" y="33"/>
                                </a:lnTo>
                                <a:lnTo>
                                  <a:pt x="34" y="39"/>
                                </a:lnTo>
                                <a:lnTo>
                                  <a:pt x="31" y="48"/>
                                </a:lnTo>
                                <a:lnTo>
                                  <a:pt x="29" y="55"/>
                                </a:lnTo>
                                <a:lnTo>
                                  <a:pt x="27" y="65"/>
                                </a:lnTo>
                                <a:lnTo>
                                  <a:pt x="106" y="6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44" name="Freeform 30"/>
                        <wps:cNvSpPr>
                          <a:spLocks/>
                        </wps:cNvSpPr>
                        <wps:spPr bwMode="auto">
                          <a:xfrm>
                            <a:off x="4438650" y="153988"/>
                            <a:ext cx="57150" cy="109538"/>
                          </a:xfrm>
                          <a:custGeom>
                            <a:avLst/>
                            <a:gdLst>
                              <a:gd name="T0" fmla="*/ 107 w 107"/>
                              <a:gd name="T1" fmla="*/ 196 h 208"/>
                              <a:gd name="T2" fmla="*/ 107 w 107"/>
                              <a:gd name="T3" fmla="*/ 199 h 208"/>
                              <a:gd name="T4" fmla="*/ 107 w 107"/>
                              <a:gd name="T5" fmla="*/ 201 h 208"/>
                              <a:gd name="T6" fmla="*/ 106 w 107"/>
                              <a:gd name="T7" fmla="*/ 203 h 208"/>
                              <a:gd name="T8" fmla="*/ 106 w 107"/>
                              <a:gd name="T9" fmla="*/ 204 h 208"/>
                              <a:gd name="T10" fmla="*/ 105 w 107"/>
                              <a:gd name="T11" fmla="*/ 207 h 208"/>
                              <a:gd name="T12" fmla="*/ 104 w 107"/>
                              <a:gd name="T13" fmla="*/ 207 h 208"/>
                              <a:gd name="T14" fmla="*/ 104 w 107"/>
                              <a:gd name="T15" fmla="*/ 208 h 208"/>
                              <a:gd name="T16" fmla="*/ 101 w 107"/>
                              <a:gd name="T17" fmla="*/ 208 h 208"/>
                              <a:gd name="T18" fmla="*/ 10 w 107"/>
                              <a:gd name="T19" fmla="*/ 208 h 208"/>
                              <a:gd name="T20" fmla="*/ 6 w 107"/>
                              <a:gd name="T21" fmla="*/ 207 h 208"/>
                              <a:gd name="T22" fmla="*/ 3 w 107"/>
                              <a:gd name="T23" fmla="*/ 205 h 208"/>
                              <a:gd name="T24" fmla="*/ 0 w 107"/>
                              <a:gd name="T25" fmla="*/ 202 h 208"/>
                              <a:gd name="T26" fmla="*/ 0 w 107"/>
                              <a:gd name="T27" fmla="*/ 197 h 208"/>
                              <a:gd name="T28" fmla="*/ 0 w 107"/>
                              <a:gd name="T29" fmla="*/ 5 h 208"/>
                              <a:gd name="T30" fmla="*/ 0 w 107"/>
                              <a:gd name="T31" fmla="*/ 3 h 208"/>
                              <a:gd name="T32" fmla="*/ 0 w 107"/>
                              <a:gd name="T33" fmla="*/ 2 h 208"/>
                              <a:gd name="T34" fmla="*/ 1 w 107"/>
                              <a:gd name="T35" fmla="*/ 1 h 208"/>
                              <a:gd name="T36" fmla="*/ 3 w 107"/>
                              <a:gd name="T37" fmla="*/ 1 h 208"/>
                              <a:gd name="T38" fmla="*/ 4 w 107"/>
                              <a:gd name="T39" fmla="*/ 0 h 208"/>
                              <a:gd name="T40" fmla="*/ 8 w 107"/>
                              <a:gd name="T41" fmla="*/ 0 h 208"/>
                              <a:gd name="T42" fmla="*/ 10 w 107"/>
                              <a:gd name="T43" fmla="*/ 0 h 208"/>
                              <a:gd name="T44" fmla="*/ 14 w 107"/>
                              <a:gd name="T45" fmla="*/ 0 h 208"/>
                              <a:gd name="T46" fmla="*/ 17 w 107"/>
                              <a:gd name="T47" fmla="*/ 0 h 208"/>
                              <a:gd name="T48" fmla="*/ 20 w 107"/>
                              <a:gd name="T49" fmla="*/ 0 h 208"/>
                              <a:gd name="T50" fmla="*/ 22 w 107"/>
                              <a:gd name="T51" fmla="*/ 0 h 208"/>
                              <a:gd name="T52" fmla="*/ 25 w 107"/>
                              <a:gd name="T53" fmla="*/ 1 h 208"/>
                              <a:gd name="T54" fmla="*/ 26 w 107"/>
                              <a:gd name="T55" fmla="*/ 1 h 208"/>
                              <a:gd name="T56" fmla="*/ 27 w 107"/>
                              <a:gd name="T57" fmla="*/ 2 h 208"/>
                              <a:gd name="T58" fmla="*/ 27 w 107"/>
                              <a:gd name="T59" fmla="*/ 3 h 208"/>
                              <a:gd name="T60" fmla="*/ 27 w 107"/>
                              <a:gd name="T61" fmla="*/ 5 h 208"/>
                              <a:gd name="T62" fmla="*/ 27 w 107"/>
                              <a:gd name="T63" fmla="*/ 183 h 208"/>
                              <a:gd name="T64" fmla="*/ 101 w 107"/>
                              <a:gd name="T65" fmla="*/ 183 h 208"/>
                              <a:gd name="T66" fmla="*/ 104 w 107"/>
                              <a:gd name="T67" fmla="*/ 185 h 208"/>
                              <a:gd name="T68" fmla="*/ 104 w 107"/>
                              <a:gd name="T69" fmla="*/ 185 h 208"/>
                              <a:gd name="T70" fmla="*/ 105 w 107"/>
                              <a:gd name="T71" fmla="*/ 186 h 208"/>
                              <a:gd name="T72" fmla="*/ 106 w 107"/>
                              <a:gd name="T73" fmla="*/ 187 h 208"/>
                              <a:gd name="T74" fmla="*/ 106 w 107"/>
                              <a:gd name="T75" fmla="*/ 188 h 208"/>
                              <a:gd name="T76" fmla="*/ 107 w 107"/>
                              <a:gd name="T77" fmla="*/ 191 h 208"/>
                              <a:gd name="T78" fmla="*/ 107 w 107"/>
                              <a:gd name="T79" fmla="*/ 193 h 208"/>
                              <a:gd name="T80" fmla="*/ 107 w 107"/>
                              <a:gd name="T81" fmla="*/ 196 h 2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107" h="208">
                                <a:moveTo>
                                  <a:pt x="107" y="196"/>
                                </a:moveTo>
                                <a:lnTo>
                                  <a:pt x="107" y="199"/>
                                </a:lnTo>
                                <a:lnTo>
                                  <a:pt x="107" y="201"/>
                                </a:lnTo>
                                <a:lnTo>
                                  <a:pt x="106" y="203"/>
                                </a:lnTo>
                                <a:lnTo>
                                  <a:pt x="106" y="204"/>
                                </a:lnTo>
                                <a:lnTo>
                                  <a:pt x="105" y="207"/>
                                </a:lnTo>
                                <a:lnTo>
                                  <a:pt x="104" y="207"/>
                                </a:lnTo>
                                <a:lnTo>
                                  <a:pt x="104" y="208"/>
                                </a:lnTo>
                                <a:lnTo>
                                  <a:pt x="101" y="208"/>
                                </a:lnTo>
                                <a:lnTo>
                                  <a:pt x="10" y="208"/>
                                </a:lnTo>
                                <a:lnTo>
                                  <a:pt x="6" y="207"/>
                                </a:lnTo>
                                <a:lnTo>
                                  <a:pt x="3" y="205"/>
                                </a:lnTo>
                                <a:lnTo>
                                  <a:pt x="0" y="202"/>
                                </a:lnTo>
                                <a:lnTo>
                                  <a:pt x="0" y="197"/>
                                </a:lnTo>
                                <a:lnTo>
                                  <a:pt x="0" y="5"/>
                                </a:lnTo>
                                <a:lnTo>
                                  <a:pt x="0" y="3"/>
                                </a:lnTo>
                                <a:lnTo>
                                  <a:pt x="0" y="2"/>
                                </a:lnTo>
                                <a:lnTo>
                                  <a:pt x="1" y="1"/>
                                </a:lnTo>
                                <a:lnTo>
                                  <a:pt x="3" y="1"/>
                                </a:lnTo>
                                <a:lnTo>
                                  <a:pt x="4" y="0"/>
                                </a:lnTo>
                                <a:lnTo>
                                  <a:pt x="8" y="0"/>
                                </a:lnTo>
                                <a:lnTo>
                                  <a:pt x="10" y="0"/>
                                </a:lnTo>
                                <a:lnTo>
                                  <a:pt x="14" y="0"/>
                                </a:lnTo>
                                <a:lnTo>
                                  <a:pt x="17" y="0"/>
                                </a:lnTo>
                                <a:lnTo>
                                  <a:pt x="20" y="0"/>
                                </a:lnTo>
                                <a:lnTo>
                                  <a:pt x="22" y="0"/>
                                </a:lnTo>
                                <a:lnTo>
                                  <a:pt x="25" y="1"/>
                                </a:lnTo>
                                <a:lnTo>
                                  <a:pt x="26" y="1"/>
                                </a:lnTo>
                                <a:lnTo>
                                  <a:pt x="27" y="2"/>
                                </a:lnTo>
                                <a:lnTo>
                                  <a:pt x="27" y="3"/>
                                </a:lnTo>
                                <a:lnTo>
                                  <a:pt x="27" y="5"/>
                                </a:lnTo>
                                <a:lnTo>
                                  <a:pt x="27" y="183"/>
                                </a:lnTo>
                                <a:lnTo>
                                  <a:pt x="101" y="183"/>
                                </a:lnTo>
                                <a:lnTo>
                                  <a:pt x="104" y="185"/>
                                </a:lnTo>
                                <a:lnTo>
                                  <a:pt x="104" y="185"/>
                                </a:lnTo>
                                <a:lnTo>
                                  <a:pt x="105" y="186"/>
                                </a:lnTo>
                                <a:lnTo>
                                  <a:pt x="106" y="187"/>
                                </a:lnTo>
                                <a:lnTo>
                                  <a:pt x="106" y="188"/>
                                </a:lnTo>
                                <a:lnTo>
                                  <a:pt x="107" y="191"/>
                                </a:lnTo>
                                <a:lnTo>
                                  <a:pt x="107" y="193"/>
                                </a:lnTo>
                                <a:lnTo>
                                  <a:pt x="107" y="19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45" name="Freeform 31"/>
                        <wps:cNvSpPr>
                          <a:spLocks/>
                        </wps:cNvSpPr>
                        <wps:spPr bwMode="auto">
                          <a:xfrm>
                            <a:off x="4492625" y="182563"/>
                            <a:ext cx="73025" cy="111125"/>
                          </a:xfrm>
                          <a:custGeom>
                            <a:avLst/>
                            <a:gdLst>
                              <a:gd name="T0" fmla="*/ 85 w 138"/>
                              <a:gd name="T1" fmla="*/ 154 h 212"/>
                              <a:gd name="T2" fmla="*/ 66 w 138"/>
                              <a:gd name="T3" fmla="*/ 207 h 212"/>
                              <a:gd name="T4" fmla="*/ 65 w 138"/>
                              <a:gd name="T5" fmla="*/ 209 h 212"/>
                              <a:gd name="T6" fmla="*/ 61 w 138"/>
                              <a:gd name="T7" fmla="*/ 211 h 212"/>
                              <a:gd name="T8" fmla="*/ 57 w 138"/>
                              <a:gd name="T9" fmla="*/ 212 h 212"/>
                              <a:gd name="T10" fmla="*/ 50 w 138"/>
                              <a:gd name="T11" fmla="*/ 212 h 212"/>
                              <a:gd name="T12" fmla="*/ 46 w 138"/>
                              <a:gd name="T13" fmla="*/ 212 h 212"/>
                              <a:gd name="T14" fmla="*/ 42 w 138"/>
                              <a:gd name="T15" fmla="*/ 212 h 212"/>
                              <a:gd name="T16" fmla="*/ 40 w 138"/>
                              <a:gd name="T17" fmla="*/ 211 h 212"/>
                              <a:gd name="T18" fmla="*/ 39 w 138"/>
                              <a:gd name="T19" fmla="*/ 211 h 212"/>
                              <a:gd name="T20" fmla="*/ 37 w 138"/>
                              <a:gd name="T21" fmla="*/ 209 h 212"/>
                              <a:gd name="T22" fmla="*/ 37 w 138"/>
                              <a:gd name="T23" fmla="*/ 208 h 212"/>
                              <a:gd name="T24" fmla="*/ 37 w 138"/>
                              <a:gd name="T25" fmla="*/ 206 h 212"/>
                              <a:gd name="T26" fmla="*/ 39 w 138"/>
                              <a:gd name="T27" fmla="*/ 204 h 212"/>
                              <a:gd name="T28" fmla="*/ 58 w 138"/>
                              <a:gd name="T29" fmla="*/ 154 h 212"/>
                              <a:gd name="T30" fmla="*/ 57 w 138"/>
                              <a:gd name="T31" fmla="*/ 153 h 212"/>
                              <a:gd name="T32" fmla="*/ 56 w 138"/>
                              <a:gd name="T33" fmla="*/ 151 h 212"/>
                              <a:gd name="T34" fmla="*/ 55 w 138"/>
                              <a:gd name="T35" fmla="*/ 150 h 212"/>
                              <a:gd name="T36" fmla="*/ 53 w 138"/>
                              <a:gd name="T37" fmla="*/ 149 h 212"/>
                              <a:gd name="T38" fmla="*/ 2 w 138"/>
                              <a:gd name="T39" fmla="*/ 11 h 212"/>
                              <a:gd name="T40" fmla="*/ 0 w 138"/>
                              <a:gd name="T41" fmla="*/ 7 h 212"/>
                              <a:gd name="T42" fmla="*/ 0 w 138"/>
                              <a:gd name="T43" fmla="*/ 5 h 212"/>
                              <a:gd name="T44" fmla="*/ 0 w 138"/>
                              <a:gd name="T45" fmla="*/ 4 h 212"/>
                              <a:gd name="T46" fmla="*/ 2 w 138"/>
                              <a:gd name="T47" fmla="*/ 2 h 212"/>
                              <a:gd name="T48" fmla="*/ 4 w 138"/>
                              <a:gd name="T49" fmla="*/ 1 h 212"/>
                              <a:gd name="T50" fmla="*/ 7 w 138"/>
                              <a:gd name="T51" fmla="*/ 1 h 212"/>
                              <a:gd name="T52" fmla="*/ 9 w 138"/>
                              <a:gd name="T53" fmla="*/ 0 h 212"/>
                              <a:gd name="T54" fmla="*/ 14 w 138"/>
                              <a:gd name="T55" fmla="*/ 0 h 212"/>
                              <a:gd name="T56" fmla="*/ 19 w 138"/>
                              <a:gd name="T57" fmla="*/ 0 h 212"/>
                              <a:gd name="T58" fmla="*/ 21 w 138"/>
                              <a:gd name="T59" fmla="*/ 1 h 212"/>
                              <a:gd name="T60" fmla="*/ 24 w 138"/>
                              <a:gd name="T61" fmla="*/ 1 h 212"/>
                              <a:gd name="T62" fmla="*/ 26 w 138"/>
                              <a:gd name="T63" fmla="*/ 1 h 212"/>
                              <a:gd name="T64" fmla="*/ 28 w 138"/>
                              <a:gd name="T65" fmla="*/ 2 h 212"/>
                              <a:gd name="T66" fmla="*/ 28 w 138"/>
                              <a:gd name="T67" fmla="*/ 4 h 212"/>
                              <a:gd name="T68" fmla="*/ 29 w 138"/>
                              <a:gd name="T69" fmla="*/ 5 h 212"/>
                              <a:gd name="T70" fmla="*/ 30 w 138"/>
                              <a:gd name="T71" fmla="*/ 6 h 212"/>
                              <a:gd name="T72" fmla="*/ 71 w 138"/>
                              <a:gd name="T73" fmla="*/ 122 h 212"/>
                              <a:gd name="T74" fmla="*/ 72 w 138"/>
                              <a:gd name="T75" fmla="*/ 122 h 212"/>
                              <a:gd name="T76" fmla="*/ 111 w 138"/>
                              <a:gd name="T77" fmla="*/ 6 h 212"/>
                              <a:gd name="T78" fmla="*/ 113 w 138"/>
                              <a:gd name="T79" fmla="*/ 4 h 212"/>
                              <a:gd name="T80" fmla="*/ 114 w 138"/>
                              <a:gd name="T81" fmla="*/ 2 h 212"/>
                              <a:gd name="T82" fmla="*/ 115 w 138"/>
                              <a:gd name="T83" fmla="*/ 1 h 212"/>
                              <a:gd name="T84" fmla="*/ 117 w 138"/>
                              <a:gd name="T85" fmla="*/ 1 h 212"/>
                              <a:gd name="T86" fmla="*/ 121 w 138"/>
                              <a:gd name="T87" fmla="*/ 0 h 212"/>
                              <a:gd name="T88" fmla="*/ 125 w 138"/>
                              <a:gd name="T89" fmla="*/ 0 h 212"/>
                              <a:gd name="T90" fmla="*/ 130 w 138"/>
                              <a:gd name="T91" fmla="*/ 0 h 212"/>
                              <a:gd name="T92" fmla="*/ 132 w 138"/>
                              <a:gd name="T93" fmla="*/ 1 h 212"/>
                              <a:gd name="T94" fmla="*/ 136 w 138"/>
                              <a:gd name="T95" fmla="*/ 1 h 212"/>
                              <a:gd name="T96" fmla="*/ 137 w 138"/>
                              <a:gd name="T97" fmla="*/ 2 h 212"/>
                              <a:gd name="T98" fmla="*/ 138 w 138"/>
                              <a:gd name="T99" fmla="*/ 4 h 212"/>
                              <a:gd name="T100" fmla="*/ 138 w 138"/>
                              <a:gd name="T101" fmla="*/ 5 h 212"/>
                              <a:gd name="T102" fmla="*/ 138 w 138"/>
                              <a:gd name="T103" fmla="*/ 7 h 212"/>
                              <a:gd name="T104" fmla="*/ 137 w 138"/>
                              <a:gd name="T105" fmla="*/ 10 h 212"/>
                              <a:gd name="T106" fmla="*/ 85 w 138"/>
                              <a:gd name="T107" fmla="*/ 154 h 2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38" h="212">
                                <a:moveTo>
                                  <a:pt x="85" y="154"/>
                                </a:moveTo>
                                <a:lnTo>
                                  <a:pt x="66" y="207"/>
                                </a:lnTo>
                                <a:lnTo>
                                  <a:pt x="65" y="209"/>
                                </a:lnTo>
                                <a:lnTo>
                                  <a:pt x="61" y="211"/>
                                </a:lnTo>
                                <a:lnTo>
                                  <a:pt x="57" y="212"/>
                                </a:lnTo>
                                <a:lnTo>
                                  <a:pt x="50" y="212"/>
                                </a:lnTo>
                                <a:lnTo>
                                  <a:pt x="46" y="212"/>
                                </a:lnTo>
                                <a:lnTo>
                                  <a:pt x="42" y="212"/>
                                </a:lnTo>
                                <a:lnTo>
                                  <a:pt x="40" y="211"/>
                                </a:lnTo>
                                <a:lnTo>
                                  <a:pt x="39" y="211"/>
                                </a:lnTo>
                                <a:lnTo>
                                  <a:pt x="37" y="209"/>
                                </a:lnTo>
                                <a:lnTo>
                                  <a:pt x="37" y="208"/>
                                </a:lnTo>
                                <a:lnTo>
                                  <a:pt x="37" y="206"/>
                                </a:lnTo>
                                <a:lnTo>
                                  <a:pt x="39" y="204"/>
                                </a:lnTo>
                                <a:lnTo>
                                  <a:pt x="58" y="154"/>
                                </a:lnTo>
                                <a:lnTo>
                                  <a:pt x="57" y="153"/>
                                </a:lnTo>
                                <a:lnTo>
                                  <a:pt x="56" y="151"/>
                                </a:lnTo>
                                <a:lnTo>
                                  <a:pt x="55" y="150"/>
                                </a:lnTo>
                                <a:lnTo>
                                  <a:pt x="53" y="149"/>
                                </a:lnTo>
                                <a:lnTo>
                                  <a:pt x="2" y="11"/>
                                </a:lnTo>
                                <a:lnTo>
                                  <a:pt x="0" y="7"/>
                                </a:lnTo>
                                <a:lnTo>
                                  <a:pt x="0" y="5"/>
                                </a:lnTo>
                                <a:lnTo>
                                  <a:pt x="0" y="4"/>
                                </a:lnTo>
                                <a:lnTo>
                                  <a:pt x="2" y="2"/>
                                </a:lnTo>
                                <a:lnTo>
                                  <a:pt x="4" y="1"/>
                                </a:lnTo>
                                <a:lnTo>
                                  <a:pt x="7" y="1"/>
                                </a:lnTo>
                                <a:lnTo>
                                  <a:pt x="9" y="0"/>
                                </a:lnTo>
                                <a:lnTo>
                                  <a:pt x="14" y="0"/>
                                </a:lnTo>
                                <a:lnTo>
                                  <a:pt x="19" y="0"/>
                                </a:lnTo>
                                <a:lnTo>
                                  <a:pt x="21" y="1"/>
                                </a:lnTo>
                                <a:lnTo>
                                  <a:pt x="24" y="1"/>
                                </a:lnTo>
                                <a:lnTo>
                                  <a:pt x="26" y="1"/>
                                </a:lnTo>
                                <a:lnTo>
                                  <a:pt x="28" y="2"/>
                                </a:lnTo>
                                <a:lnTo>
                                  <a:pt x="28" y="4"/>
                                </a:lnTo>
                                <a:lnTo>
                                  <a:pt x="29" y="5"/>
                                </a:lnTo>
                                <a:lnTo>
                                  <a:pt x="30" y="6"/>
                                </a:lnTo>
                                <a:lnTo>
                                  <a:pt x="71" y="122"/>
                                </a:lnTo>
                                <a:lnTo>
                                  <a:pt x="72" y="122"/>
                                </a:lnTo>
                                <a:lnTo>
                                  <a:pt x="111" y="6"/>
                                </a:lnTo>
                                <a:lnTo>
                                  <a:pt x="113" y="4"/>
                                </a:lnTo>
                                <a:lnTo>
                                  <a:pt x="114" y="2"/>
                                </a:lnTo>
                                <a:lnTo>
                                  <a:pt x="115" y="1"/>
                                </a:lnTo>
                                <a:lnTo>
                                  <a:pt x="117" y="1"/>
                                </a:lnTo>
                                <a:lnTo>
                                  <a:pt x="121" y="0"/>
                                </a:lnTo>
                                <a:lnTo>
                                  <a:pt x="125" y="0"/>
                                </a:lnTo>
                                <a:lnTo>
                                  <a:pt x="130" y="0"/>
                                </a:lnTo>
                                <a:lnTo>
                                  <a:pt x="132" y="1"/>
                                </a:lnTo>
                                <a:lnTo>
                                  <a:pt x="136" y="1"/>
                                </a:lnTo>
                                <a:lnTo>
                                  <a:pt x="137" y="2"/>
                                </a:lnTo>
                                <a:lnTo>
                                  <a:pt x="138" y="4"/>
                                </a:lnTo>
                                <a:lnTo>
                                  <a:pt x="138" y="5"/>
                                </a:lnTo>
                                <a:lnTo>
                                  <a:pt x="138" y="7"/>
                                </a:lnTo>
                                <a:lnTo>
                                  <a:pt x="137" y="10"/>
                                </a:lnTo>
                                <a:lnTo>
                                  <a:pt x="85" y="1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46" name="Freeform 32"/>
                        <wps:cNvSpPr>
                          <a:spLocks/>
                        </wps:cNvSpPr>
                        <wps:spPr bwMode="auto">
                          <a:xfrm>
                            <a:off x="4583113" y="180975"/>
                            <a:ext cx="112713" cy="82550"/>
                          </a:xfrm>
                          <a:custGeom>
                            <a:avLst/>
                            <a:gdLst>
                              <a:gd name="T0" fmla="*/ 213 w 213"/>
                              <a:gd name="T1" fmla="*/ 152 h 156"/>
                              <a:gd name="T2" fmla="*/ 212 w 213"/>
                              <a:gd name="T3" fmla="*/ 154 h 156"/>
                              <a:gd name="T4" fmla="*/ 210 w 213"/>
                              <a:gd name="T5" fmla="*/ 155 h 156"/>
                              <a:gd name="T6" fmla="*/ 205 w 213"/>
                              <a:gd name="T7" fmla="*/ 156 h 156"/>
                              <a:gd name="T8" fmla="*/ 197 w 213"/>
                              <a:gd name="T9" fmla="*/ 156 h 156"/>
                              <a:gd name="T10" fmla="*/ 191 w 213"/>
                              <a:gd name="T11" fmla="*/ 155 h 156"/>
                              <a:gd name="T12" fmla="*/ 189 w 213"/>
                              <a:gd name="T13" fmla="*/ 154 h 156"/>
                              <a:gd name="T14" fmla="*/ 187 w 213"/>
                              <a:gd name="T15" fmla="*/ 152 h 156"/>
                              <a:gd name="T16" fmla="*/ 187 w 213"/>
                              <a:gd name="T17" fmla="*/ 63 h 156"/>
                              <a:gd name="T18" fmla="*/ 185 w 213"/>
                              <a:gd name="T19" fmla="*/ 47 h 156"/>
                              <a:gd name="T20" fmla="*/ 180 w 213"/>
                              <a:gd name="T21" fmla="*/ 33 h 156"/>
                              <a:gd name="T22" fmla="*/ 171 w 213"/>
                              <a:gd name="T23" fmla="*/ 24 h 156"/>
                              <a:gd name="T24" fmla="*/ 159 w 213"/>
                              <a:gd name="T25" fmla="*/ 22 h 156"/>
                              <a:gd name="T26" fmla="*/ 141 w 213"/>
                              <a:gd name="T27" fmla="*/ 29 h 156"/>
                              <a:gd name="T28" fmla="*/ 120 w 213"/>
                              <a:gd name="T29" fmla="*/ 50 h 156"/>
                              <a:gd name="T30" fmla="*/ 120 w 213"/>
                              <a:gd name="T31" fmla="*/ 152 h 156"/>
                              <a:gd name="T32" fmla="*/ 118 w 213"/>
                              <a:gd name="T33" fmla="*/ 154 h 156"/>
                              <a:gd name="T34" fmla="*/ 116 w 213"/>
                              <a:gd name="T35" fmla="*/ 155 h 156"/>
                              <a:gd name="T36" fmla="*/ 110 w 213"/>
                              <a:gd name="T37" fmla="*/ 156 h 156"/>
                              <a:gd name="T38" fmla="*/ 104 w 213"/>
                              <a:gd name="T39" fmla="*/ 156 h 156"/>
                              <a:gd name="T40" fmla="*/ 98 w 213"/>
                              <a:gd name="T41" fmla="*/ 155 h 156"/>
                              <a:gd name="T42" fmla="*/ 95 w 213"/>
                              <a:gd name="T43" fmla="*/ 154 h 156"/>
                              <a:gd name="T44" fmla="*/ 94 w 213"/>
                              <a:gd name="T45" fmla="*/ 152 h 156"/>
                              <a:gd name="T46" fmla="*/ 94 w 213"/>
                              <a:gd name="T47" fmla="*/ 63 h 156"/>
                              <a:gd name="T48" fmla="*/ 91 w 213"/>
                              <a:gd name="T49" fmla="*/ 47 h 156"/>
                              <a:gd name="T50" fmla="*/ 86 w 213"/>
                              <a:gd name="T51" fmla="*/ 33 h 156"/>
                              <a:gd name="T52" fmla="*/ 78 w 213"/>
                              <a:gd name="T53" fmla="*/ 24 h 156"/>
                              <a:gd name="T54" fmla="*/ 64 w 213"/>
                              <a:gd name="T55" fmla="*/ 22 h 156"/>
                              <a:gd name="T56" fmla="*/ 46 w 213"/>
                              <a:gd name="T57" fmla="*/ 29 h 156"/>
                              <a:gd name="T58" fmla="*/ 26 w 213"/>
                              <a:gd name="T59" fmla="*/ 50 h 156"/>
                              <a:gd name="T60" fmla="*/ 26 w 213"/>
                              <a:gd name="T61" fmla="*/ 152 h 156"/>
                              <a:gd name="T62" fmla="*/ 25 w 213"/>
                              <a:gd name="T63" fmla="*/ 154 h 156"/>
                              <a:gd name="T64" fmla="*/ 22 w 213"/>
                              <a:gd name="T65" fmla="*/ 155 h 156"/>
                              <a:gd name="T66" fmla="*/ 16 w 213"/>
                              <a:gd name="T67" fmla="*/ 156 h 156"/>
                              <a:gd name="T68" fmla="*/ 9 w 213"/>
                              <a:gd name="T69" fmla="*/ 156 h 156"/>
                              <a:gd name="T70" fmla="*/ 4 w 213"/>
                              <a:gd name="T71" fmla="*/ 155 h 156"/>
                              <a:gd name="T72" fmla="*/ 1 w 213"/>
                              <a:gd name="T73" fmla="*/ 154 h 156"/>
                              <a:gd name="T74" fmla="*/ 0 w 213"/>
                              <a:gd name="T75" fmla="*/ 152 h 156"/>
                              <a:gd name="T76" fmla="*/ 0 w 213"/>
                              <a:gd name="T77" fmla="*/ 6 h 156"/>
                              <a:gd name="T78" fmla="*/ 0 w 213"/>
                              <a:gd name="T79" fmla="*/ 5 h 156"/>
                              <a:gd name="T80" fmla="*/ 3 w 213"/>
                              <a:gd name="T81" fmla="*/ 2 h 156"/>
                              <a:gd name="T82" fmla="*/ 6 w 213"/>
                              <a:gd name="T83" fmla="*/ 2 h 156"/>
                              <a:gd name="T84" fmla="*/ 11 w 213"/>
                              <a:gd name="T85" fmla="*/ 1 h 156"/>
                              <a:gd name="T86" fmla="*/ 17 w 213"/>
                              <a:gd name="T87" fmla="*/ 2 h 156"/>
                              <a:gd name="T88" fmla="*/ 21 w 213"/>
                              <a:gd name="T89" fmla="*/ 2 h 156"/>
                              <a:gd name="T90" fmla="*/ 22 w 213"/>
                              <a:gd name="T91" fmla="*/ 5 h 156"/>
                              <a:gd name="T92" fmla="*/ 24 w 213"/>
                              <a:gd name="T93" fmla="*/ 6 h 156"/>
                              <a:gd name="T94" fmla="*/ 36 w 213"/>
                              <a:gd name="T95" fmla="*/ 13 h 156"/>
                              <a:gd name="T96" fmla="*/ 59 w 213"/>
                              <a:gd name="T97" fmla="*/ 0 h 156"/>
                              <a:gd name="T98" fmla="*/ 79 w 213"/>
                              <a:gd name="T99" fmla="*/ 0 h 156"/>
                              <a:gd name="T100" fmla="*/ 94 w 213"/>
                              <a:gd name="T101" fmla="*/ 3 h 156"/>
                              <a:gd name="T102" fmla="*/ 105 w 213"/>
                              <a:gd name="T103" fmla="*/ 11 h 156"/>
                              <a:gd name="T104" fmla="*/ 112 w 213"/>
                              <a:gd name="T105" fmla="*/ 22 h 156"/>
                              <a:gd name="T106" fmla="*/ 122 w 213"/>
                              <a:gd name="T107" fmla="*/ 21 h 156"/>
                              <a:gd name="T108" fmla="*/ 134 w 213"/>
                              <a:gd name="T109" fmla="*/ 10 h 156"/>
                              <a:gd name="T110" fmla="*/ 147 w 213"/>
                              <a:gd name="T111" fmla="*/ 2 h 156"/>
                              <a:gd name="T112" fmla="*/ 158 w 213"/>
                              <a:gd name="T113" fmla="*/ 0 h 156"/>
                              <a:gd name="T114" fmla="*/ 178 w 213"/>
                              <a:gd name="T115" fmla="*/ 0 h 156"/>
                              <a:gd name="T116" fmla="*/ 196 w 213"/>
                              <a:gd name="T117" fmla="*/ 10 h 156"/>
                              <a:gd name="T118" fmla="*/ 208 w 213"/>
                              <a:gd name="T119" fmla="*/ 26 h 156"/>
                              <a:gd name="T120" fmla="*/ 213 w 213"/>
                              <a:gd name="T121" fmla="*/ 48 h 156"/>
                              <a:gd name="T122" fmla="*/ 213 w 213"/>
                              <a:gd name="T123" fmla="*/ 15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13" h="156">
                                <a:moveTo>
                                  <a:pt x="213" y="151"/>
                                </a:moveTo>
                                <a:lnTo>
                                  <a:pt x="213" y="152"/>
                                </a:lnTo>
                                <a:lnTo>
                                  <a:pt x="213" y="152"/>
                                </a:lnTo>
                                <a:lnTo>
                                  <a:pt x="212" y="154"/>
                                </a:lnTo>
                                <a:lnTo>
                                  <a:pt x="211" y="155"/>
                                </a:lnTo>
                                <a:lnTo>
                                  <a:pt x="210" y="155"/>
                                </a:lnTo>
                                <a:lnTo>
                                  <a:pt x="207" y="155"/>
                                </a:lnTo>
                                <a:lnTo>
                                  <a:pt x="205" y="156"/>
                                </a:lnTo>
                                <a:lnTo>
                                  <a:pt x="201" y="156"/>
                                </a:lnTo>
                                <a:lnTo>
                                  <a:pt x="197" y="156"/>
                                </a:lnTo>
                                <a:lnTo>
                                  <a:pt x="194" y="155"/>
                                </a:lnTo>
                                <a:lnTo>
                                  <a:pt x="191" y="155"/>
                                </a:lnTo>
                                <a:lnTo>
                                  <a:pt x="190" y="155"/>
                                </a:lnTo>
                                <a:lnTo>
                                  <a:pt x="189" y="154"/>
                                </a:lnTo>
                                <a:lnTo>
                                  <a:pt x="187" y="152"/>
                                </a:lnTo>
                                <a:lnTo>
                                  <a:pt x="187" y="152"/>
                                </a:lnTo>
                                <a:lnTo>
                                  <a:pt x="187" y="151"/>
                                </a:lnTo>
                                <a:lnTo>
                                  <a:pt x="187" y="63"/>
                                </a:lnTo>
                                <a:lnTo>
                                  <a:pt x="187" y="54"/>
                                </a:lnTo>
                                <a:lnTo>
                                  <a:pt x="185" y="47"/>
                                </a:lnTo>
                                <a:lnTo>
                                  <a:pt x="184" y="39"/>
                                </a:lnTo>
                                <a:lnTo>
                                  <a:pt x="180" y="33"/>
                                </a:lnTo>
                                <a:lnTo>
                                  <a:pt x="176" y="28"/>
                                </a:lnTo>
                                <a:lnTo>
                                  <a:pt x="171" y="24"/>
                                </a:lnTo>
                                <a:lnTo>
                                  <a:pt x="165" y="23"/>
                                </a:lnTo>
                                <a:lnTo>
                                  <a:pt x="159" y="22"/>
                                </a:lnTo>
                                <a:lnTo>
                                  <a:pt x="149" y="23"/>
                                </a:lnTo>
                                <a:lnTo>
                                  <a:pt x="141" y="29"/>
                                </a:lnTo>
                                <a:lnTo>
                                  <a:pt x="131" y="37"/>
                                </a:lnTo>
                                <a:lnTo>
                                  <a:pt x="120" y="50"/>
                                </a:lnTo>
                                <a:lnTo>
                                  <a:pt x="120" y="151"/>
                                </a:lnTo>
                                <a:lnTo>
                                  <a:pt x="120" y="152"/>
                                </a:lnTo>
                                <a:lnTo>
                                  <a:pt x="120" y="152"/>
                                </a:lnTo>
                                <a:lnTo>
                                  <a:pt x="118" y="154"/>
                                </a:lnTo>
                                <a:lnTo>
                                  <a:pt x="117" y="155"/>
                                </a:lnTo>
                                <a:lnTo>
                                  <a:pt x="116" y="155"/>
                                </a:lnTo>
                                <a:lnTo>
                                  <a:pt x="114" y="155"/>
                                </a:lnTo>
                                <a:lnTo>
                                  <a:pt x="110" y="156"/>
                                </a:lnTo>
                                <a:lnTo>
                                  <a:pt x="106" y="156"/>
                                </a:lnTo>
                                <a:lnTo>
                                  <a:pt x="104" y="156"/>
                                </a:lnTo>
                                <a:lnTo>
                                  <a:pt x="100" y="155"/>
                                </a:lnTo>
                                <a:lnTo>
                                  <a:pt x="98" y="155"/>
                                </a:lnTo>
                                <a:lnTo>
                                  <a:pt x="96" y="155"/>
                                </a:lnTo>
                                <a:lnTo>
                                  <a:pt x="95" y="154"/>
                                </a:lnTo>
                                <a:lnTo>
                                  <a:pt x="94" y="152"/>
                                </a:lnTo>
                                <a:lnTo>
                                  <a:pt x="94" y="152"/>
                                </a:lnTo>
                                <a:lnTo>
                                  <a:pt x="94" y="151"/>
                                </a:lnTo>
                                <a:lnTo>
                                  <a:pt x="94" y="63"/>
                                </a:lnTo>
                                <a:lnTo>
                                  <a:pt x="93" y="54"/>
                                </a:lnTo>
                                <a:lnTo>
                                  <a:pt x="91" y="47"/>
                                </a:lnTo>
                                <a:lnTo>
                                  <a:pt x="90" y="39"/>
                                </a:lnTo>
                                <a:lnTo>
                                  <a:pt x="86" y="33"/>
                                </a:lnTo>
                                <a:lnTo>
                                  <a:pt x="83" y="28"/>
                                </a:lnTo>
                                <a:lnTo>
                                  <a:pt x="78" y="24"/>
                                </a:lnTo>
                                <a:lnTo>
                                  <a:pt x="72" y="23"/>
                                </a:lnTo>
                                <a:lnTo>
                                  <a:pt x="64" y="22"/>
                                </a:lnTo>
                                <a:lnTo>
                                  <a:pt x="56" y="23"/>
                                </a:lnTo>
                                <a:lnTo>
                                  <a:pt x="46" y="29"/>
                                </a:lnTo>
                                <a:lnTo>
                                  <a:pt x="37" y="37"/>
                                </a:lnTo>
                                <a:lnTo>
                                  <a:pt x="26" y="50"/>
                                </a:lnTo>
                                <a:lnTo>
                                  <a:pt x="26" y="151"/>
                                </a:lnTo>
                                <a:lnTo>
                                  <a:pt x="26" y="152"/>
                                </a:lnTo>
                                <a:lnTo>
                                  <a:pt x="26" y="152"/>
                                </a:lnTo>
                                <a:lnTo>
                                  <a:pt x="25" y="154"/>
                                </a:lnTo>
                                <a:lnTo>
                                  <a:pt x="24" y="155"/>
                                </a:lnTo>
                                <a:lnTo>
                                  <a:pt x="22" y="155"/>
                                </a:lnTo>
                                <a:lnTo>
                                  <a:pt x="20" y="155"/>
                                </a:lnTo>
                                <a:lnTo>
                                  <a:pt x="16" y="156"/>
                                </a:lnTo>
                                <a:lnTo>
                                  <a:pt x="13" y="156"/>
                                </a:lnTo>
                                <a:lnTo>
                                  <a:pt x="9" y="156"/>
                                </a:lnTo>
                                <a:lnTo>
                                  <a:pt x="6" y="155"/>
                                </a:lnTo>
                                <a:lnTo>
                                  <a:pt x="4" y="155"/>
                                </a:lnTo>
                                <a:lnTo>
                                  <a:pt x="3" y="155"/>
                                </a:lnTo>
                                <a:lnTo>
                                  <a:pt x="1" y="154"/>
                                </a:lnTo>
                                <a:lnTo>
                                  <a:pt x="0" y="152"/>
                                </a:lnTo>
                                <a:lnTo>
                                  <a:pt x="0" y="152"/>
                                </a:lnTo>
                                <a:lnTo>
                                  <a:pt x="0" y="151"/>
                                </a:lnTo>
                                <a:lnTo>
                                  <a:pt x="0" y="6"/>
                                </a:lnTo>
                                <a:lnTo>
                                  <a:pt x="0" y="5"/>
                                </a:lnTo>
                                <a:lnTo>
                                  <a:pt x="0" y="5"/>
                                </a:lnTo>
                                <a:lnTo>
                                  <a:pt x="0" y="3"/>
                                </a:lnTo>
                                <a:lnTo>
                                  <a:pt x="3" y="2"/>
                                </a:lnTo>
                                <a:lnTo>
                                  <a:pt x="4" y="2"/>
                                </a:lnTo>
                                <a:lnTo>
                                  <a:pt x="6" y="2"/>
                                </a:lnTo>
                                <a:lnTo>
                                  <a:pt x="9" y="1"/>
                                </a:lnTo>
                                <a:lnTo>
                                  <a:pt x="11" y="1"/>
                                </a:lnTo>
                                <a:lnTo>
                                  <a:pt x="15" y="1"/>
                                </a:lnTo>
                                <a:lnTo>
                                  <a:pt x="17" y="2"/>
                                </a:lnTo>
                                <a:lnTo>
                                  <a:pt x="20" y="2"/>
                                </a:lnTo>
                                <a:lnTo>
                                  <a:pt x="21" y="2"/>
                                </a:lnTo>
                                <a:lnTo>
                                  <a:pt x="22" y="3"/>
                                </a:lnTo>
                                <a:lnTo>
                                  <a:pt x="22" y="5"/>
                                </a:lnTo>
                                <a:lnTo>
                                  <a:pt x="24" y="5"/>
                                </a:lnTo>
                                <a:lnTo>
                                  <a:pt x="24" y="6"/>
                                </a:lnTo>
                                <a:lnTo>
                                  <a:pt x="24" y="26"/>
                                </a:lnTo>
                                <a:lnTo>
                                  <a:pt x="36" y="13"/>
                                </a:lnTo>
                                <a:lnTo>
                                  <a:pt x="47" y="6"/>
                                </a:lnTo>
                                <a:lnTo>
                                  <a:pt x="59" y="0"/>
                                </a:lnTo>
                                <a:lnTo>
                                  <a:pt x="70" y="0"/>
                                </a:lnTo>
                                <a:lnTo>
                                  <a:pt x="79" y="0"/>
                                </a:lnTo>
                                <a:lnTo>
                                  <a:pt x="86" y="1"/>
                                </a:lnTo>
                                <a:lnTo>
                                  <a:pt x="94" y="3"/>
                                </a:lnTo>
                                <a:lnTo>
                                  <a:pt x="99" y="7"/>
                                </a:lnTo>
                                <a:lnTo>
                                  <a:pt x="105" y="11"/>
                                </a:lnTo>
                                <a:lnTo>
                                  <a:pt x="109" y="16"/>
                                </a:lnTo>
                                <a:lnTo>
                                  <a:pt x="112" y="22"/>
                                </a:lnTo>
                                <a:lnTo>
                                  <a:pt x="115" y="28"/>
                                </a:lnTo>
                                <a:lnTo>
                                  <a:pt x="122" y="21"/>
                                </a:lnTo>
                                <a:lnTo>
                                  <a:pt x="128" y="15"/>
                                </a:lnTo>
                                <a:lnTo>
                                  <a:pt x="134" y="10"/>
                                </a:lnTo>
                                <a:lnTo>
                                  <a:pt x="141" y="6"/>
                                </a:lnTo>
                                <a:lnTo>
                                  <a:pt x="147" y="2"/>
                                </a:lnTo>
                                <a:lnTo>
                                  <a:pt x="153" y="1"/>
                                </a:lnTo>
                                <a:lnTo>
                                  <a:pt x="158" y="0"/>
                                </a:lnTo>
                                <a:lnTo>
                                  <a:pt x="164" y="0"/>
                                </a:lnTo>
                                <a:lnTo>
                                  <a:pt x="178" y="0"/>
                                </a:lnTo>
                                <a:lnTo>
                                  <a:pt x="187" y="5"/>
                                </a:lnTo>
                                <a:lnTo>
                                  <a:pt x="196" y="10"/>
                                </a:lnTo>
                                <a:lnTo>
                                  <a:pt x="203" y="17"/>
                                </a:lnTo>
                                <a:lnTo>
                                  <a:pt x="208" y="26"/>
                                </a:lnTo>
                                <a:lnTo>
                                  <a:pt x="211" y="37"/>
                                </a:lnTo>
                                <a:lnTo>
                                  <a:pt x="213" y="48"/>
                                </a:lnTo>
                                <a:lnTo>
                                  <a:pt x="213" y="59"/>
                                </a:lnTo>
                                <a:lnTo>
                                  <a:pt x="213"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47" name="Freeform 33"/>
                        <wps:cNvSpPr>
                          <a:spLocks noEditPoints="1"/>
                        </wps:cNvSpPr>
                        <wps:spPr bwMode="auto">
                          <a:xfrm>
                            <a:off x="4721225" y="180975"/>
                            <a:ext cx="69850" cy="112713"/>
                          </a:xfrm>
                          <a:custGeom>
                            <a:avLst/>
                            <a:gdLst>
                              <a:gd name="T0" fmla="*/ 131 w 131"/>
                              <a:gd name="T1" fmla="*/ 95 h 213"/>
                              <a:gd name="T2" fmla="*/ 123 w 131"/>
                              <a:gd name="T3" fmla="*/ 124 h 213"/>
                              <a:gd name="T4" fmla="*/ 107 w 131"/>
                              <a:gd name="T5" fmla="*/ 145 h 213"/>
                              <a:gd name="T6" fmla="*/ 83 w 131"/>
                              <a:gd name="T7" fmla="*/ 157 h 213"/>
                              <a:gd name="T8" fmla="*/ 64 w 131"/>
                              <a:gd name="T9" fmla="*/ 157 h 213"/>
                              <a:gd name="T10" fmla="*/ 53 w 131"/>
                              <a:gd name="T11" fmla="*/ 155 h 213"/>
                              <a:gd name="T12" fmla="*/ 41 w 131"/>
                              <a:gd name="T13" fmla="*/ 150 h 213"/>
                              <a:gd name="T14" fmla="*/ 32 w 131"/>
                              <a:gd name="T15" fmla="*/ 141 h 213"/>
                              <a:gd name="T16" fmla="*/ 25 w 131"/>
                              <a:gd name="T17" fmla="*/ 208 h 213"/>
                              <a:gd name="T18" fmla="*/ 25 w 131"/>
                              <a:gd name="T19" fmla="*/ 210 h 213"/>
                              <a:gd name="T20" fmla="*/ 23 w 131"/>
                              <a:gd name="T21" fmla="*/ 212 h 213"/>
                              <a:gd name="T22" fmla="*/ 19 w 131"/>
                              <a:gd name="T23" fmla="*/ 213 h 213"/>
                              <a:gd name="T24" fmla="*/ 12 w 131"/>
                              <a:gd name="T25" fmla="*/ 213 h 213"/>
                              <a:gd name="T26" fmla="*/ 6 w 131"/>
                              <a:gd name="T27" fmla="*/ 213 h 213"/>
                              <a:gd name="T28" fmla="*/ 2 w 131"/>
                              <a:gd name="T29" fmla="*/ 212 h 213"/>
                              <a:gd name="T30" fmla="*/ 0 w 131"/>
                              <a:gd name="T31" fmla="*/ 210 h 213"/>
                              <a:gd name="T32" fmla="*/ 0 w 131"/>
                              <a:gd name="T33" fmla="*/ 208 h 213"/>
                              <a:gd name="T34" fmla="*/ 0 w 131"/>
                              <a:gd name="T35" fmla="*/ 5 h 213"/>
                              <a:gd name="T36" fmla="*/ 0 w 131"/>
                              <a:gd name="T37" fmla="*/ 3 h 213"/>
                              <a:gd name="T38" fmla="*/ 3 w 131"/>
                              <a:gd name="T39" fmla="*/ 2 h 213"/>
                              <a:gd name="T40" fmla="*/ 7 w 131"/>
                              <a:gd name="T41" fmla="*/ 1 h 213"/>
                              <a:gd name="T42" fmla="*/ 14 w 131"/>
                              <a:gd name="T43" fmla="*/ 1 h 213"/>
                              <a:gd name="T44" fmla="*/ 18 w 131"/>
                              <a:gd name="T45" fmla="*/ 2 h 213"/>
                              <a:gd name="T46" fmla="*/ 20 w 131"/>
                              <a:gd name="T47" fmla="*/ 3 h 213"/>
                              <a:gd name="T48" fmla="*/ 22 w 131"/>
                              <a:gd name="T49" fmla="*/ 5 h 213"/>
                              <a:gd name="T50" fmla="*/ 22 w 131"/>
                              <a:gd name="T51" fmla="*/ 26 h 213"/>
                              <a:gd name="T52" fmla="*/ 35 w 131"/>
                              <a:gd name="T53" fmla="*/ 15 h 213"/>
                              <a:gd name="T54" fmla="*/ 48 w 131"/>
                              <a:gd name="T55" fmla="*/ 6 h 213"/>
                              <a:gd name="T56" fmla="*/ 60 w 131"/>
                              <a:gd name="T57" fmla="*/ 1 h 213"/>
                              <a:gd name="T58" fmla="*/ 73 w 131"/>
                              <a:gd name="T59" fmla="*/ 0 h 213"/>
                              <a:gd name="T60" fmla="*/ 101 w 131"/>
                              <a:gd name="T61" fmla="*/ 5 h 213"/>
                              <a:gd name="T62" fmla="*/ 118 w 131"/>
                              <a:gd name="T63" fmla="*/ 22 h 213"/>
                              <a:gd name="T64" fmla="*/ 129 w 131"/>
                              <a:gd name="T65" fmla="*/ 47 h 213"/>
                              <a:gd name="T66" fmla="*/ 131 w 131"/>
                              <a:gd name="T67" fmla="*/ 76 h 213"/>
                              <a:gd name="T68" fmla="*/ 104 w 131"/>
                              <a:gd name="T69" fmla="*/ 69 h 213"/>
                              <a:gd name="T70" fmla="*/ 101 w 131"/>
                              <a:gd name="T71" fmla="*/ 48 h 213"/>
                              <a:gd name="T72" fmla="*/ 92 w 131"/>
                              <a:gd name="T73" fmla="*/ 32 h 213"/>
                              <a:gd name="T74" fmla="*/ 78 w 131"/>
                              <a:gd name="T75" fmla="*/ 23 h 213"/>
                              <a:gd name="T76" fmla="*/ 64 w 131"/>
                              <a:gd name="T77" fmla="*/ 22 h 213"/>
                              <a:gd name="T78" fmla="*/ 54 w 131"/>
                              <a:gd name="T79" fmla="*/ 26 h 213"/>
                              <a:gd name="T80" fmla="*/ 43 w 131"/>
                              <a:gd name="T81" fmla="*/ 32 h 213"/>
                              <a:gd name="T82" fmla="*/ 32 w 131"/>
                              <a:gd name="T83" fmla="*/ 43 h 213"/>
                              <a:gd name="T84" fmla="*/ 25 w 131"/>
                              <a:gd name="T85" fmla="*/ 108 h 213"/>
                              <a:gd name="T86" fmla="*/ 46 w 131"/>
                              <a:gd name="T87" fmla="*/ 128 h 213"/>
                              <a:gd name="T88" fmla="*/ 67 w 131"/>
                              <a:gd name="T89" fmla="*/ 135 h 213"/>
                              <a:gd name="T90" fmla="*/ 83 w 131"/>
                              <a:gd name="T91" fmla="*/ 130 h 213"/>
                              <a:gd name="T92" fmla="*/ 96 w 131"/>
                              <a:gd name="T93" fmla="*/ 117 h 213"/>
                              <a:gd name="T94" fmla="*/ 102 w 131"/>
                              <a:gd name="T95" fmla="*/ 99 h 213"/>
                              <a:gd name="T96" fmla="*/ 104 w 131"/>
                              <a:gd name="T97" fmla="*/ 80 h 2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31" h="213">
                                <a:moveTo>
                                  <a:pt x="131" y="76"/>
                                </a:moveTo>
                                <a:lnTo>
                                  <a:pt x="131" y="95"/>
                                </a:lnTo>
                                <a:lnTo>
                                  <a:pt x="128" y="111"/>
                                </a:lnTo>
                                <a:lnTo>
                                  <a:pt x="123" y="124"/>
                                </a:lnTo>
                                <a:lnTo>
                                  <a:pt x="115" y="136"/>
                                </a:lnTo>
                                <a:lnTo>
                                  <a:pt x="107" y="145"/>
                                </a:lnTo>
                                <a:lnTo>
                                  <a:pt x="96" y="152"/>
                                </a:lnTo>
                                <a:lnTo>
                                  <a:pt x="83" y="157"/>
                                </a:lnTo>
                                <a:lnTo>
                                  <a:pt x="70" y="157"/>
                                </a:lnTo>
                                <a:lnTo>
                                  <a:pt x="64" y="157"/>
                                </a:lnTo>
                                <a:lnTo>
                                  <a:pt x="57" y="156"/>
                                </a:lnTo>
                                <a:lnTo>
                                  <a:pt x="53" y="155"/>
                                </a:lnTo>
                                <a:lnTo>
                                  <a:pt x="46" y="152"/>
                                </a:lnTo>
                                <a:lnTo>
                                  <a:pt x="41" y="150"/>
                                </a:lnTo>
                                <a:lnTo>
                                  <a:pt x="36" y="145"/>
                                </a:lnTo>
                                <a:lnTo>
                                  <a:pt x="32" y="141"/>
                                </a:lnTo>
                                <a:lnTo>
                                  <a:pt x="25" y="135"/>
                                </a:lnTo>
                                <a:lnTo>
                                  <a:pt x="25" y="208"/>
                                </a:lnTo>
                                <a:lnTo>
                                  <a:pt x="25" y="209"/>
                                </a:lnTo>
                                <a:lnTo>
                                  <a:pt x="25" y="210"/>
                                </a:lnTo>
                                <a:lnTo>
                                  <a:pt x="24" y="212"/>
                                </a:lnTo>
                                <a:lnTo>
                                  <a:pt x="23" y="212"/>
                                </a:lnTo>
                                <a:lnTo>
                                  <a:pt x="22" y="213"/>
                                </a:lnTo>
                                <a:lnTo>
                                  <a:pt x="19" y="213"/>
                                </a:lnTo>
                                <a:lnTo>
                                  <a:pt x="16" y="213"/>
                                </a:lnTo>
                                <a:lnTo>
                                  <a:pt x="12" y="213"/>
                                </a:lnTo>
                                <a:lnTo>
                                  <a:pt x="8" y="213"/>
                                </a:lnTo>
                                <a:lnTo>
                                  <a:pt x="6" y="213"/>
                                </a:lnTo>
                                <a:lnTo>
                                  <a:pt x="3" y="213"/>
                                </a:lnTo>
                                <a:lnTo>
                                  <a:pt x="2" y="212"/>
                                </a:lnTo>
                                <a:lnTo>
                                  <a:pt x="1" y="212"/>
                                </a:lnTo>
                                <a:lnTo>
                                  <a:pt x="0" y="210"/>
                                </a:lnTo>
                                <a:lnTo>
                                  <a:pt x="0" y="209"/>
                                </a:lnTo>
                                <a:lnTo>
                                  <a:pt x="0" y="208"/>
                                </a:lnTo>
                                <a:lnTo>
                                  <a:pt x="0" y="6"/>
                                </a:lnTo>
                                <a:lnTo>
                                  <a:pt x="0" y="5"/>
                                </a:lnTo>
                                <a:lnTo>
                                  <a:pt x="0" y="5"/>
                                </a:lnTo>
                                <a:lnTo>
                                  <a:pt x="0" y="3"/>
                                </a:lnTo>
                                <a:lnTo>
                                  <a:pt x="2" y="2"/>
                                </a:lnTo>
                                <a:lnTo>
                                  <a:pt x="3" y="2"/>
                                </a:lnTo>
                                <a:lnTo>
                                  <a:pt x="6" y="2"/>
                                </a:lnTo>
                                <a:lnTo>
                                  <a:pt x="7" y="1"/>
                                </a:lnTo>
                                <a:lnTo>
                                  <a:pt x="11" y="1"/>
                                </a:lnTo>
                                <a:lnTo>
                                  <a:pt x="14" y="1"/>
                                </a:lnTo>
                                <a:lnTo>
                                  <a:pt x="16" y="2"/>
                                </a:lnTo>
                                <a:lnTo>
                                  <a:pt x="18" y="2"/>
                                </a:lnTo>
                                <a:lnTo>
                                  <a:pt x="19" y="2"/>
                                </a:lnTo>
                                <a:lnTo>
                                  <a:pt x="20" y="3"/>
                                </a:lnTo>
                                <a:lnTo>
                                  <a:pt x="22" y="5"/>
                                </a:lnTo>
                                <a:lnTo>
                                  <a:pt x="22" y="5"/>
                                </a:lnTo>
                                <a:lnTo>
                                  <a:pt x="22" y="6"/>
                                </a:lnTo>
                                <a:lnTo>
                                  <a:pt x="22" y="26"/>
                                </a:lnTo>
                                <a:lnTo>
                                  <a:pt x="29" y="19"/>
                                </a:lnTo>
                                <a:lnTo>
                                  <a:pt x="35" y="15"/>
                                </a:lnTo>
                                <a:lnTo>
                                  <a:pt x="41" y="10"/>
                                </a:lnTo>
                                <a:lnTo>
                                  <a:pt x="48" y="6"/>
                                </a:lnTo>
                                <a:lnTo>
                                  <a:pt x="54" y="2"/>
                                </a:lnTo>
                                <a:lnTo>
                                  <a:pt x="60" y="1"/>
                                </a:lnTo>
                                <a:lnTo>
                                  <a:pt x="66" y="0"/>
                                </a:lnTo>
                                <a:lnTo>
                                  <a:pt x="73" y="0"/>
                                </a:lnTo>
                                <a:lnTo>
                                  <a:pt x="88" y="0"/>
                                </a:lnTo>
                                <a:lnTo>
                                  <a:pt x="101" y="5"/>
                                </a:lnTo>
                                <a:lnTo>
                                  <a:pt x="110" y="12"/>
                                </a:lnTo>
                                <a:lnTo>
                                  <a:pt x="118" y="22"/>
                                </a:lnTo>
                                <a:lnTo>
                                  <a:pt x="125" y="33"/>
                                </a:lnTo>
                                <a:lnTo>
                                  <a:pt x="129" y="47"/>
                                </a:lnTo>
                                <a:lnTo>
                                  <a:pt x="131" y="61"/>
                                </a:lnTo>
                                <a:lnTo>
                                  <a:pt x="131" y="76"/>
                                </a:lnTo>
                                <a:close/>
                                <a:moveTo>
                                  <a:pt x="104" y="80"/>
                                </a:moveTo>
                                <a:lnTo>
                                  <a:pt x="104" y="69"/>
                                </a:lnTo>
                                <a:lnTo>
                                  <a:pt x="102" y="58"/>
                                </a:lnTo>
                                <a:lnTo>
                                  <a:pt x="101" y="48"/>
                                </a:lnTo>
                                <a:lnTo>
                                  <a:pt x="97" y="39"/>
                                </a:lnTo>
                                <a:lnTo>
                                  <a:pt x="92" y="32"/>
                                </a:lnTo>
                                <a:lnTo>
                                  <a:pt x="86" y="27"/>
                                </a:lnTo>
                                <a:lnTo>
                                  <a:pt x="78" y="23"/>
                                </a:lnTo>
                                <a:lnTo>
                                  <a:pt x="69" y="22"/>
                                </a:lnTo>
                                <a:lnTo>
                                  <a:pt x="64" y="22"/>
                                </a:lnTo>
                                <a:lnTo>
                                  <a:pt x="59" y="23"/>
                                </a:lnTo>
                                <a:lnTo>
                                  <a:pt x="54" y="26"/>
                                </a:lnTo>
                                <a:lnTo>
                                  <a:pt x="48" y="28"/>
                                </a:lnTo>
                                <a:lnTo>
                                  <a:pt x="43" y="32"/>
                                </a:lnTo>
                                <a:lnTo>
                                  <a:pt x="38" y="37"/>
                                </a:lnTo>
                                <a:lnTo>
                                  <a:pt x="32" y="43"/>
                                </a:lnTo>
                                <a:lnTo>
                                  <a:pt x="25" y="50"/>
                                </a:lnTo>
                                <a:lnTo>
                                  <a:pt x="25" y="108"/>
                                </a:lnTo>
                                <a:lnTo>
                                  <a:pt x="36" y="120"/>
                                </a:lnTo>
                                <a:lnTo>
                                  <a:pt x="46" y="128"/>
                                </a:lnTo>
                                <a:lnTo>
                                  <a:pt x="56" y="134"/>
                                </a:lnTo>
                                <a:lnTo>
                                  <a:pt x="67" y="135"/>
                                </a:lnTo>
                                <a:lnTo>
                                  <a:pt x="76" y="134"/>
                                </a:lnTo>
                                <a:lnTo>
                                  <a:pt x="83" y="130"/>
                                </a:lnTo>
                                <a:lnTo>
                                  <a:pt x="91" y="125"/>
                                </a:lnTo>
                                <a:lnTo>
                                  <a:pt x="96" y="117"/>
                                </a:lnTo>
                                <a:lnTo>
                                  <a:pt x="99" y="109"/>
                                </a:lnTo>
                                <a:lnTo>
                                  <a:pt x="102" y="99"/>
                                </a:lnTo>
                                <a:lnTo>
                                  <a:pt x="103" y="90"/>
                                </a:lnTo>
                                <a:lnTo>
                                  <a:pt x="104" y="8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48" name="Freeform 34"/>
                        <wps:cNvSpPr>
                          <a:spLocks/>
                        </wps:cNvSpPr>
                        <wps:spPr bwMode="auto">
                          <a:xfrm>
                            <a:off x="4813300" y="144463"/>
                            <a:ext cx="65088" cy="119063"/>
                          </a:xfrm>
                          <a:custGeom>
                            <a:avLst/>
                            <a:gdLst>
                              <a:gd name="T0" fmla="*/ 124 w 124"/>
                              <a:gd name="T1" fmla="*/ 221 h 225"/>
                              <a:gd name="T2" fmla="*/ 122 w 124"/>
                              <a:gd name="T3" fmla="*/ 223 h 225"/>
                              <a:gd name="T4" fmla="*/ 119 w 124"/>
                              <a:gd name="T5" fmla="*/ 224 h 225"/>
                              <a:gd name="T6" fmla="*/ 115 w 124"/>
                              <a:gd name="T7" fmla="*/ 225 h 225"/>
                              <a:gd name="T8" fmla="*/ 107 w 124"/>
                              <a:gd name="T9" fmla="*/ 225 h 225"/>
                              <a:gd name="T10" fmla="*/ 102 w 124"/>
                              <a:gd name="T11" fmla="*/ 224 h 225"/>
                              <a:gd name="T12" fmla="*/ 99 w 124"/>
                              <a:gd name="T13" fmla="*/ 223 h 225"/>
                              <a:gd name="T14" fmla="*/ 97 w 124"/>
                              <a:gd name="T15" fmla="*/ 221 h 225"/>
                              <a:gd name="T16" fmla="*/ 97 w 124"/>
                              <a:gd name="T17" fmla="*/ 135 h 225"/>
                              <a:gd name="T18" fmla="*/ 96 w 124"/>
                              <a:gd name="T19" fmla="*/ 116 h 225"/>
                              <a:gd name="T20" fmla="*/ 90 w 124"/>
                              <a:gd name="T21" fmla="*/ 102 h 225"/>
                              <a:gd name="T22" fmla="*/ 80 w 124"/>
                              <a:gd name="T23" fmla="*/ 93 h 225"/>
                              <a:gd name="T24" fmla="*/ 66 w 124"/>
                              <a:gd name="T25" fmla="*/ 91 h 225"/>
                              <a:gd name="T26" fmla="*/ 47 w 124"/>
                              <a:gd name="T27" fmla="*/ 98 h 225"/>
                              <a:gd name="T28" fmla="*/ 26 w 124"/>
                              <a:gd name="T29" fmla="*/ 119 h 225"/>
                              <a:gd name="T30" fmla="*/ 26 w 124"/>
                              <a:gd name="T31" fmla="*/ 221 h 225"/>
                              <a:gd name="T32" fmla="*/ 25 w 124"/>
                              <a:gd name="T33" fmla="*/ 223 h 225"/>
                              <a:gd name="T34" fmla="*/ 22 w 124"/>
                              <a:gd name="T35" fmla="*/ 224 h 225"/>
                              <a:gd name="T36" fmla="*/ 16 w 124"/>
                              <a:gd name="T37" fmla="*/ 225 h 225"/>
                              <a:gd name="T38" fmla="*/ 9 w 124"/>
                              <a:gd name="T39" fmla="*/ 225 h 225"/>
                              <a:gd name="T40" fmla="*/ 4 w 124"/>
                              <a:gd name="T41" fmla="*/ 224 h 225"/>
                              <a:gd name="T42" fmla="*/ 1 w 124"/>
                              <a:gd name="T43" fmla="*/ 223 h 225"/>
                              <a:gd name="T44" fmla="*/ 0 w 124"/>
                              <a:gd name="T45" fmla="*/ 221 h 225"/>
                              <a:gd name="T46" fmla="*/ 0 w 124"/>
                              <a:gd name="T47" fmla="*/ 6 h 225"/>
                              <a:gd name="T48" fmla="*/ 0 w 124"/>
                              <a:gd name="T49" fmla="*/ 3 h 225"/>
                              <a:gd name="T50" fmla="*/ 2 w 124"/>
                              <a:gd name="T51" fmla="*/ 1 h 225"/>
                              <a:gd name="T52" fmla="*/ 6 w 124"/>
                              <a:gd name="T53" fmla="*/ 1 h 225"/>
                              <a:gd name="T54" fmla="*/ 12 w 124"/>
                              <a:gd name="T55" fmla="*/ 0 h 225"/>
                              <a:gd name="T56" fmla="*/ 20 w 124"/>
                              <a:gd name="T57" fmla="*/ 1 h 225"/>
                              <a:gd name="T58" fmla="*/ 23 w 124"/>
                              <a:gd name="T59" fmla="*/ 1 h 225"/>
                              <a:gd name="T60" fmla="*/ 26 w 124"/>
                              <a:gd name="T61" fmla="*/ 3 h 225"/>
                              <a:gd name="T62" fmla="*/ 26 w 124"/>
                              <a:gd name="T63" fmla="*/ 6 h 225"/>
                              <a:gd name="T64" fmla="*/ 37 w 124"/>
                              <a:gd name="T65" fmla="*/ 81 h 225"/>
                              <a:gd name="T66" fmla="*/ 60 w 124"/>
                              <a:gd name="T67" fmla="*/ 69 h 225"/>
                              <a:gd name="T68" fmla="*/ 86 w 124"/>
                              <a:gd name="T69" fmla="*/ 69 h 225"/>
                              <a:gd name="T70" fmla="*/ 106 w 124"/>
                              <a:gd name="T71" fmla="*/ 79 h 225"/>
                              <a:gd name="T72" fmla="*/ 118 w 124"/>
                              <a:gd name="T73" fmla="*/ 95 h 225"/>
                              <a:gd name="T74" fmla="*/ 123 w 124"/>
                              <a:gd name="T75" fmla="*/ 117 h 225"/>
                              <a:gd name="T76" fmla="*/ 124 w 124"/>
                              <a:gd name="T77" fmla="*/ 220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4" h="225">
                                <a:moveTo>
                                  <a:pt x="124" y="220"/>
                                </a:moveTo>
                                <a:lnTo>
                                  <a:pt x="124" y="221"/>
                                </a:lnTo>
                                <a:lnTo>
                                  <a:pt x="123" y="221"/>
                                </a:lnTo>
                                <a:lnTo>
                                  <a:pt x="122" y="223"/>
                                </a:lnTo>
                                <a:lnTo>
                                  <a:pt x="121" y="224"/>
                                </a:lnTo>
                                <a:lnTo>
                                  <a:pt x="119" y="224"/>
                                </a:lnTo>
                                <a:lnTo>
                                  <a:pt x="117" y="224"/>
                                </a:lnTo>
                                <a:lnTo>
                                  <a:pt x="115" y="225"/>
                                </a:lnTo>
                                <a:lnTo>
                                  <a:pt x="111" y="225"/>
                                </a:lnTo>
                                <a:lnTo>
                                  <a:pt x="107" y="225"/>
                                </a:lnTo>
                                <a:lnTo>
                                  <a:pt x="105" y="224"/>
                                </a:lnTo>
                                <a:lnTo>
                                  <a:pt x="102" y="224"/>
                                </a:lnTo>
                                <a:lnTo>
                                  <a:pt x="100" y="224"/>
                                </a:lnTo>
                                <a:lnTo>
                                  <a:pt x="99" y="223"/>
                                </a:lnTo>
                                <a:lnTo>
                                  <a:pt x="99" y="221"/>
                                </a:lnTo>
                                <a:lnTo>
                                  <a:pt x="97" y="221"/>
                                </a:lnTo>
                                <a:lnTo>
                                  <a:pt x="97" y="220"/>
                                </a:lnTo>
                                <a:lnTo>
                                  <a:pt x="97" y="135"/>
                                </a:lnTo>
                                <a:lnTo>
                                  <a:pt x="97" y="124"/>
                                </a:lnTo>
                                <a:lnTo>
                                  <a:pt x="96" y="116"/>
                                </a:lnTo>
                                <a:lnTo>
                                  <a:pt x="94" y="108"/>
                                </a:lnTo>
                                <a:lnTo>
                                  <a:pt x="90" y="102"/>
                                </a:lnTo>
                                <a:lnTo>
                                  <a:pt x="86" y="97"/>
                                </a:lnTo>
                                <a:lnTo>
                                  <a:pt x="80" y="93"/>
                                </a:lnTo>
                                <a:lnTo>
                                  <a:pt x="74" y="92"/>
                                </a:lnTo>
                                <a:lnTo>
                                  <a:pt x="66" y="91"/>
                                </a:lnTo>
                                <a:lnTo>
                                  <a:pt x="57" y="92"/>
                                </a:lnTo>
                                <a:lnTo>
                                  <a:pt x="47" y="98"/>
                                </a:lnTo>
                                <a:lnTo>
                                  <a:pt x="37" y="106"/>
                                </a:lnTo>
                                <a:lnTo>
                                  <a:pt x="26" y="119"/>
                                </a:lnTo>
                                <a:lnTo>
                                  <a:pt x="26" y="220"/>
                                </a:lnTo>
                                <a:lnTo>
                                  <a:pt x="26" y="221"/>
                                </a:lnTo>
                                <a:lnTo>
                                  <a:pt x="26" y="221"/>
                                </a:lnTo>
                                <a:lnTo>
                                  <a:pt x="25" y="223"/>
                                </a:lnTo>
                                <a:lnTo>
                                  <a:pt x="23" y="224"/>
                                </a:lnTo>
                                <a:lnTo>
                                  <a:pt x="22" y="224"/>
                                </a:lnTo>
                                <a:lnTo>
                                  <a:pt x="20" y="224"/>
                                </a:lnTo>
                                <a:lnTo>
                                  <a:pt x="16" y="225"/>
                                </a:lnTo>
                                <a:lnTo>
                                  <a:pt x="12" y="225"/>
                                </a:lnTo>
                                <a:lnTo>
                                  <a:pt x="9" y="225"/>
                                </a:lnTo>
                                <a:lnTo>
                                  <a:pt x="6" y="224"/>
                                </a:lnTo>
                                <a:lnTo>
                                  <a:pt x="4" y="224"/>
                                </a:lnTo>
                                <a:lnTo>
                                  <a:pt x="2" y="224"/>
                                </a:lnTo>
                                <a:lnTo>
                                  <a:pt x="1" y="223"/>
                                </a:lnTo>
                                <a:lnTo>
                                  <a:pt x="0" y="221"/>
                                </a:lnTo>
                                <a:lnTo>
                                  <a:pt x="0" y="221"/>
                                </a:lnTo>
                                <a:lnTo>
                                  <a:pt x="0" y="220"/>
                                </a:lnTo>
                                <a:lnTo>
                                  <a:pt x="0" y="6"/>
                                </a:lnTo>
                                <a:lnTo>
                                  <a:pt x="0" y="5"/>
                                </a:lnTo>
                                <a:lnTo>
                                  <a:pt x="0" y="3"/>
                                </a:lnTo>
                                <a:lnTo>
                                  <a:pt x="1" y="2"/>
                                </a:lnTo>
                                <a:lnTo>
                                  <a:pt x="2" y="1"/>
                                </a:lnTo>
                                <a:lnTo>
                                  <a:pt x="4" y="1"/>
                                </a:lnTo>
                                <a:lnTo>
                                  <a:pt x="6" y="1"/>
                                </a:lnTo>
                                <a:lnTo>
                                  <a:pt x="9" y="0"/>
                                </a:lnTo>
                                <a:lnTo>
                                  <a:pt x="12" y="0"/>
                                </a:lnTo>
                                <a:lnTo>
                                  <a:pt x="16" y="0"/>
                                </a:lnTo>
                                <a:lnTo>
                                  <a:pt x="20" y="1"/>
                                </a:lnTo>
                                <a:lnTo>
                                  <a:pt x="22" y="1"/>
                                </a:lnTo>
                                <a:lnTo>
                                  <a:pt x="23" y="1"/>
                                </a:lnTo>
                                <a:lnTo>
                                  <a:pt x="25" y="2"/>
                                </a:lnTo>
                                <a:lnTo>
                                  <a:pt x="26" y="3"/>
                                </a:lnTo>
                                <a:lnTo>
                                  <a:pt x="26" y="5"/>
                                </a:lnTo>
                                <a:lnTo>
                                  <a:pt x="26" y="6"/>
                                </a:lnTo>
                                <a:lnTo>
                                  <a:pt x="26" y="92"/>
                                </a:lnTo>
                                <a:lnTo>
                                  <a:pt x="37" y="81"/>
                                </a:lnTo>
                                <a:lnTo>
                                  <a:pt x="49" y="74"/>
                                </a:lnTo>
                                <a:lnTo>
                                  <a:pt x="60" y="69"/>
                                </a:lnTo>
                                <a:lnTo>
                                  <a:pt x="73" y="69"/>
                                </a:lnTo>
                                <a:lnTo>
                                  <a:pt x="86" y="69"/>
                                </a:lnTo>
                                <a:lnTo>
                                  <a:pt x="96" y="74"/>
                                </a:lnTo>
                                <a:lnTo>
                                  <a:pt x="106" y="79"/>
                                </a:lnTo>
                                <a:lnTo>
                                  <a:pt x="112" y="86"/>
                                </a:lnTo>
                                <a:lnTo>
                                  <a:pt x="118" y="95"/>
                                </a:lnTo>
                                <a:lnTo>
                                  <a:pt x="121" y="106"/>
                                </a:lnTo>
                                <a:lnTo>
                                  <a:pt x="123" y="117"/>
                                </a:lnTo>
                                <a:lnTo>
                                  <a:pt x="124" y="132"/>
                                </a:lnTo>
                                <a:lnTo>
                                  <a:pt x="124" y="22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49" name="Freeform 35"/>
                        <wps:cNvSpPr>
                          <a:spLocks noEditPoints="1"/>
                        </wps:cNvSpPr>
                        <wps:spPr bwMode="auto">
                          <a:xfrm>
                            <a:off x="5943600" y="163513"/>
                            <a:ext cx="73025" cy="111125"/>
                          </a:xfrm>
                          <a:custGeom>
                            <a:avLst/>
                            <a:gdLst>
                              <a:gd name="T0" fmla="*/ 135 w 137"/>
                              <a:gd name="T1" fmla="*/ 158 h 209"/>
                              <a:gd name="T2" fmla="*/ 130 w 137"/>
                              <a:gd name="T3" fmla="*/ 175 h 209"/>
                              <a:gd name="T4" fmla="*/ 122 w 137"/>
                              <a:gd name="T5" fmla="*/ 188 h 209"/>
                              <a:gd name="T6" fmla="*/ 109 w 137"/>
                              <a:gd name="T7" fmla="*/ 198 h 209"/>
                              <a:gd name="T8" fmla="*/ 93 w 137"/>
                              <a:gd name="T9" fmla="*/ 205 h 209"/>
                              <a:gd name="T10" fmla="*/ 75 w 137"/>
                              <a:gd name="T11" fmla="*/ 209 h 209"/>
                              <a:gd name="T12" fmla="*/ 10 w 137"/>
                              <a:gd name="T13" fmla="*/ 209 h 209"/>
                              <a:gd name="T14" fmla="*/ 2 w 137"/>
                              <a:gd name="T15" fmla="*/ 206 h 209"/>
                              <a:gd name="T16" fmla="*/ 0 w 137"/>
                              <a:gd name="T17" fmla="*/ 198 h 209"/>
                              <a:gd name="T18" fmla="*/ 0 w 137"/>
                              <a:gd name="T19" fmla="*/ 7 h 209"/>
                              <a:gd name="T20" fmla="*/ 6 w 137"/>
                              <a:gd name="T21" fmla="*/ 2 h 209"/>
                              <a:gd name="T22" fmla="*/ 57 w 137"/>
                              <a:gd name="T23" fmla="*/ 0 h 209"/>
                              <a:gd name="T24" fmla="*/ 87 w 137"/>
                              <a:gd name="T25" fmla="*/ 4 h 209"/>
                              <a:gd name="T26" fmla="*/ 107 w 137"/>
                              <a:gd name="T27" fmla="*/ 14 h 209"/>
                              <a:gd name="T28" fmla="*/ 119 w 137"/>
                              <a:gd name="T29" fmla="*/ 31 h 209"/>
                              <a:gd name="T30" fmla="*/ 123 w 137"/>
                              <a:gd name="T31" fmla="*/ 53 h 209"/>
                              <a:gd name="T32" fmla="*/ 122 w 137"/>
                              <a:gd name="T33" fmla="*/ 67 h 209"/>
                              <a:gd name="T34" fmla="*/ 116 w 137"/>
                              <a:gd name="T35" fmla="*/ 79 h 209"/>
                              <a:gd name="T36" fmla="*/ 107 w 137"/>
                              <a:gd name="T37" fmla="*/ 90 h 209"/>
                              <a:gd name="T38" fmla="*/ 96 w 137"/>
                              <a:gd name="T39" fmla="*/ 98 h 209"/>
                              <a:gd name="T40" fmla="*/ 112 w 137"/>
                              <a:gd name="T41" fmla="*/ 103 h 209"/>
                              <a:gd name="T42" fmla="*/ 124 w 137"/>
                              <a:gd name="T43" fmla="*/ 114 h 209"/>
                              <a:gd name="T44" fmla="*/ 133 w 137"/>
                              <a:gd name="T45" fmla="*/ 130 h 209"/>
                              <a:gd name="T46" fmla="*/ 137 w 137"/>
                              <a:gd name="T47" fmla="*/ 148 h 209"/>
                              <a:gd name="T48" fmla="*/ 95 w 137"/>
                              <a:gd name="T49" fmla="*/ 49 h 209"/>
                              <a:gd name="T50" fmla="*/ 90 w 137"/>
                              <a:gd name="T51" fmla="*/ 36 h 209"/>
                              <a:gd name="T52" fmla="*/ 81 w 137"/>
                              <a:gd name="T53" fmla="*/ 28 h 209"/>
                              <a:gd name="T54" fmla="*/ 66 w 137"/>
                              <a:gd name="T55" fmla="*/ 24 h 209"/>
                              <a:gd name="T56" fmla="*/ 27 w 137"/>
                              <a:gd name="T57" fmla="*/ 24 h 209"/>
                              <a:gd name="T58" fmla="*/ 58 w 137"/>
                              <a:gd name="T59" fmla="*/ 90 h 209"/>
                              <a:gd name="T60" fmla="*/ 75 w 137"/>
                              <a:gd name="T61" fmla="*/ 88 h 209"/>
                              <a:gd name="T62" fmla="*/ 86 w 137"/>
                              <a:gd name="T63" fmla="*/ 81 h 209"/>
                              <a:gd name="T64" fmla="*/ 92 w 137"/>
                              <a:gd name="T65" fmla="*/ 69 h 209"/>
                              <a:gd name="T66" fmla="*/ 95 w 137"/>
                              <a:gd name="T67" fmla="*/ 56 h 209"/>
                              <a:gd name="T68" fmla="*/ 107 w 137"/>
                              <a:gd name="T69" fmla="*/ 142 h 209"/>
                              <a:gd name="T70" fmla="*/ 101 w 137"/>
                              <a:gd name="T71" fmla="*/ 127 h 209"/>
                              <a:gd name="T72" fmla="*/ 90 w 137"/>
                              <a:gd name="T73" fmla="*/ 117 h 209"/>
                              <a:gd name="T74" fmla="*/ 73 w 137"/>
                              <a:gd name="T75" fmla="*/ 113 h 209"/>
                              <a:gd name="T76" fmla="*/ 27 w 137"/>
                              <a:gd name="T77" fmla="*/ 113 h 209"/>
                              <a:gd name="T78" fmla="*/ 66 w 137"/>
                              <a:gd name="T79" fmla="*/ 185 h 209"/>
                              <a:gd name="T80" fmla="*/ 84 w 137"/>
                              <a:gd name="T81" fmla="*/ 183 h 209"/>
                              <a:gd name="T82" fmla="*/ 96 w 137"/>
                              <a:gd name="T83" fmla="*/ 177 h 209"/>
                              <a:gd name="T84" fmla="*/ 105 w 137"/>
                              <a:gd name="T85" fmla="*/ 166 h 209"/>
                              <a:gd name="T86" fmla="*/ 107 w 137"/>
                              <a:gd name="T87" fmla="*/ 151 h 2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137" h="209">
                                <a:moveTo>
                                  <a:pt x="137" y="148"/>
                                </a:moveTo>
                                <a:lnTo>
                                  <a:pt x="135" y="158"/>
                                </a:lnTo>
                                <a:lnTo>
                                  <a:pt x="134" y="167"/>
                                </a:lnTo>
                                <a:lnTo>
                                  <a:pt x="130" y="175"/>
                                </a:lnTo>
                                <a:lnTo>
                                  <a:pt x="127" y="182"/>
                                </a:lnTo>
                                <a:lnTo>
                                  <a:pt x="122" y="188"/>
                                </a:lnTo>
                                <a:lnTo>
                                  <a:pt x="116" y="194"/>
                                </a:lnTo>
                                <a:lnTo>
                                  <a:pt x="109" y="198"/>
                                </a:lnTo>
                                <a:lnTo>
                                  <a:pt x="102" y="201"/>
                                </a:lnTo>
                                <a:lnTo>
                                  <a:pt x="93" y="205"/>
                                </a:lnTo>
                                <a:lnTo>
                                  <a:pt x="85" y="206"/>
                                </a:lnTo>
                                <a:lnTo>
                                  <a:pt x="75" y="209"/>
                                </a:lnTo>
                                <a:lnTo>
                                  <a:pt x="64" y="209"/>
                                </a:lnTo>
                                <a:lnTo>
                                  <a:pt x="10" y="209"/>
                                </a:lnTo>
                                <a:lnTo>
                                  <a:pt x="6" y="207"/>
                                </a:lnTo>
                                <a:lnTo>
                                  <a:pt x="2" y="206"/>
                                </a:lnTo>
                                <a:lnTo>
                                  <a:pt x="0" y="202"/>
                                </a:lnTo>
                                <a:lnTo>
                                  <a:pt x="0" y="198"/>
                                </a:lnTo>
                                <a:lnTo>
                                  <a:pt x="0" y="12"/>
                                </a:lnTo>
                                <a:lnTo>
                                  <a:pt x="0" y="7"/>
                                </a:lnTo>
                                <a:lnTo>
                                  <a:pt x="2" y="3"/>
                                </a:lnTo>
                                <a:lnTo>
                                  <a:pt x="6" y="2"/>
                                </a:lnTo>
                                <a:lnTo>
                                  <a:pt x="10" y="0"/>
                                </a:lnTo>
                                <a:lnTo>
                                  <a:pt x="57" y="0"/>
                                </a:lnTo>
                                <a:lnTo>
                                  <a:pt x="74" y="2"/>
                                </a:lnTo>
                                <a:lnTo>
                                  <a:pt x="87" y="4"/>
                                </a:lnTo>
                                <a:lnTo>
                                  <a:pt x="98" y="8"/>
                                </a:lnTo>
                                <a:lnTo>
                                  <a:pt x="107" y="14"/>
                                </a:lnTo>
                                <a:lnTo>
                                  <a:pt x="114" y="21"/>
                                </a:lnTo>
                                <a:lnTo>
                                  <a:pt x="119" y="31"/>
                                </a:lnTo>
                                <a:lnTo>
                                  <a:pt x="122" y="41"/>
                                </a:lnTo>
                                <a:lnTo>
                                  <a:pt x="123" y="53"/>
                                </a:lnTo>
                                <a:lnTo>
                                  <a:pt x="123" y="61"/>
                                </a:lnTo>
                                <a:lnTo>
                                  <a:pt x="122" y="67"/>
                                </a:lnTo>
                                <a:lnTo>
                                  <a:pt x="119" y="74"/>
                                </a:lnTo>
                                <a:lnTo>
                                  <a:pt x="116" y="79"/>
                                </a:lnTo>
                                <a:lnTo>
                                  <a:pt x="112" y="85"/>
                                </a:lnTo>
                                <a:lnTo>
                                  <a:pt x="107" y="90"/>
                                </a:lnTo>
                                <a:lnTo>
                                  <a:pt x="102" y="94"/>
                                </a:lnTo>
                                <a:lnTo>
                                  <a:pt x="96" y="98"/>
                                </a:lnTo>
                                <a:lnTo>
                                  <a:pt x="103" y="99"/>
                                </a:lnTo>
                                <a:lnTo>
                                  <a:pt x="112" y="103"/>
                                </a:lnTo>
                                <a:lnTo>
                                  <a:pt x="118" y="108"/>
                                </a:lnTo>
                                <a:lnTo>
                                  <a:pt x="124" y="114"/>
                                </a:lnTo>
                                <a:lnTo>
                                  <a:pt x="129" y="121"/>
                                </a:lnTo>
                                <a:lnTo>
                                  <a:pt x="133" y="130"/>
                                </a:lnTo>
                                <a:lnTo>
                                  <a:pt x="135" y="138"/>
                                </a:lnTo>
                                <a:lnTo>
                                  <a:pt x="137" y="148"/>
                                </a:lnTo>
                                <a:close/>
                                <a:moveTo>
                                  <a:pt x="95" y="56"/>
                                </a:moveTo>
                                <a:lnTo>
                                  <a:pt x="95" y="49"/>
                                </a:lnTo>
                                <a:lnTo>
                                  <a:pt x="92" y="42"/>
                                </a:lnTo>
                                <a:lnTo>
                                  <a:pt x="90" y="36"/>
                                </a:lnTo>
                                <a:lnTo>
                                  <a:pt x="86" y="33"/>
                                </a:lnTo>
                                <a:lnTo>
                                  <a:pt x="81" y="28"/>
                                </a:lnTo>
                                <a:lnTo>
                                  <a:pt x="74" y="25"/>
                                </a:lnTo>
                                <a:lnTo>
                                  <a:pt x="66" y="24"/>
                                </a:lnTo>
                                <a:lnTo>
                                  <a:pt x="55" y="24"/>
                                </a:lnTo>
                                <a:lnTo>
                                  <a:pt x="27" y="24"/>
                                </a:lnTo>
                                <a:lnTo>
                                  <a:pt x="27" y="90"/>
                                </a:lnTo>
                                <a:lnTo>
                                  <a:pt x="58" y="90"/>
                                </a:lnTo>
                                <a:lnTo>
                                  <a:pt x="68" y="90"/>
                                </a:lnTo>
                                <a:lnTo>
                                  <a:pt x="75" y="88"/>
                                </a:lnTo>
                                <a:lnTo>
                                  <a:pt x="81" y="84"/>
                                </a:lnTo>
                                <a:lnTo>
                                  <a:pt x="86" y="81"/>
                                </a:lnTo>
                                <a:lnTo>
                                  <a:pt x="90" y="76"/>
                                </a:lnTo>
                                <a:lnTo>
                                  <a:pt x="92" y="69"/>
                                </a:lnTo>
                                <a:lnTo>
                                  <a:pt x="95" y="63"/>
                                </a:lnTo>
                                <a:lnTo>
                                  <a:pt x="95" y="56"/>
                                </a:lnTo>
                                <a:close/>
                                <a:moveTo>
                                  <a:pt x="107" y="151"/>
                                </a:moveTo>
                                <a:lnTo>
                                  <a:pt x="107" y="142"/>
                                </a:lnTo>
                                <a:lnTo>
                                  <a:pt x="105" y="133"/>
                                </a:lnTo>
                                <a:lnTo>
                                  <a:pt x="101" y="127"/>
                                </a:lnTo>
                                <a:lnTo>
                                  <a:pt x="96" y="122"/>
                                </a:lnTo>
                                <a:lnTo>
                                  <a:pt x="90" y="117"/>
                                </a:lnTo>
                                <a:lnTo>
                                  <a:pt x="81" y="115"/>
                                </a:lnTo>
                                <a:lnTo>
                                  <a:pt x="73" y="113"/>
                                </a:lnTo>
                                <a:lnTo>
                                  <a:pt x="60" y="113"/>
                                </a:lnTo>
                                <a:lnTo>
                                  <a:pt x="27" y="113"/>
                                </a:lnTo>
                                <a:lnTo>
                                  <a:pt x="27" y="185"/>
                                </a:lnTo>
                                <a:lnTo>
                                  <a:pt x="66" y="185"/>
                                </a:lnTo>
                                <a:lnTo>
                                  <a:pt x="76" y="185"/>
                                </a:lnTo>
                                <a:lnTo>
                                  <a:pt x="84" y="183"/>
                                </a:lnTo>
                                <a:lnTo>
                                  <a:pt x="90" y="180"/>
                                </a:lnTo>
                                <a:lnTo>
                                  <a:pt x="96" y="177"/>
                                </a:lnTo>
                                <a:lnTo>
                                  <a:pt x="101" y="172"/>
                                </a:lnTo>
                                <a:lnTo>
                                  <a:pt x="105" y="166"/>
                                </a:lnTo>
                                <a:lnTo>
                                  <a:pt x="107" y="159"/>
                                </a:lnTo>
                                <a:lnTo>
                                  <a:pt x="107"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50" name="Freeform 36"/>
                        <wps:cNvSpPr>
                          <a:spLocks/>
                        </wps:cNvSpPr>
                        <wps:spPr bwMode="auto">
                          <a:xfrm>
                            <a:off x="6035675" y="155575"/>
                            <a:ext cx="14288" cy="119063"/>
                          </a:xfrm>
                          <a:custGeom>
                            <a:avLst/>
                            <a:gdLst>
                              <a:gd name="T0" fmla="*/ 27 w 27"/>
                              <a:gd name="T1" fmla="*/ 221 h 226"/>
                              <a:gd name="T2" fmla="*/ 27 w 27"/>
                              <a:gd name="T3" fmla="*/ 222 h 226"/>
                              <a:gd name="T4" fmla="*/ 26 w 27"/>
                              <a:gd name="T5" fmla="*/ 222 h 226"/>
                              <a:gd name="T6" fmla="*/ 26 w 27"/>
                              <a:gd name="T7" fmla="*/ 223 h 226"/>
                              <a:gd name="T8" fmla="*/ 24 w 27"/>
                              <a:gd name="T9" fmla="*/ 225 h 226"/>
                              <a:gd name="T10" fmla="*/ 22 w 27"/>
                              <a:gd name="T11" fmla="*/ 225 h 226"/>
                              <a:gd name="T12" fmla="*/ 19 w 27"/>
                              <a:gd name="T13" fmla="*/ 225 h 226"/>
                              <a:gd name="T14" fmla="*/ 17 w 27"/>
                              <a:gd name="T15" fmla="*/ 226 h 226"/>
                              <a:gd name="T16" fmla="*/ 13 w 27"/>
                              <a:gd name="T17" fmla="*/ 226 h 226"/>
                              <a:gd name="T18" fmla="*/ 10 w 27"/>
                              <a:gd name="T19" fmla="*/ 226 h 226"/>
                              <a:gd name="T20" fmla="*/ 7 w 27"/>
                              <a:gd name="T21" fmla="*/ 225 h 226"/>
                              <a:gd name="T22" fmla="*/ 5 w 27"/>
                              <a:gd name="T23" fmla="*/ 225 h 226"/>
                              <a:gd name="T24" fmla="*/ 3 w 27"/>
                              <a:gd name="T25" fmla="*/ 225 h 226"/>
                              <a:gd name="T26" fmla="*/ 1 w 27"/>
                              <a:gd name="T27" fmla="*/ 223 h 226"/>
                              <a:gd name="T28" fmla="*/ 1 w 27"/>
                              <a:gd name="T29" fmla="*/ 222 h 226"/>
                              <a:gd name="T30" fmla="*/ 1 w 27"/>
                              <a:gd name="T31" fmla="*/ 222 h 226"/>
                              <a:gd name="T32" fmla="*/ 0 w 27"/>
                              <a:gd name="T33" fmla="*/ 221 h 226"/>
                              <a:gd name="T34" fmla="*/ 0 w 27"/>
                              <a:gd name="T35" fmla="*/ 7 h 226"/>
                              <a:gd name="T36" fmla="*/ 1 w 27"/>
                              <a:gd name="T37" fmla="*/ 5 h 226"/>
                              <a:gd name="T38" fmla="*/ 1 w 27"/>
                              <a:gd name="T39" fmla="*/ 4 h 226"/>
                              <a:gd name="T40" fmla="*/ 1 w 27"/>
                              <a:gd name="T41" fmla="*/ 3 h 226"/>
                              <a:gd name="T42" fmla="*/ 3 w 27"/>
                              <a:gd name="T43" fmla="*/ 2 h 226"/>
                              <a:gd name="T44" fmla="*/ 5 w 27"/>
                              <a:gd name="T45" fmla="*/ 2 h 226"/>
                              <a:gd name="T46" fmla="*/ 7 w 27"/>
                              <a:gd name="T47" fmla="*/ 2 h 226"/>
                              <a:gd name="T48" fmla="*/ 10 w 27"/>
                              <a:gd name="T49" fmla="*/ 0 h 226"/>
                              <a:gd name="T50" fmla="*/ 13 w 27"/>
                              <a:gd name="T51" fmla="*/ 0 h 226"/>
                              <a:gd name="T52" fmla="*/ 17 w 27"/>
                              <a:gd name="T53" fmla="*/ 0 h 226"/>
                              <a:gd name="T54" fmla="*/ 19 w 27"/>
                              <a:gd name="T55" fmla="*/ 2 h 226"/>
                              <a:gd name="T56" fmla="*/ 22 w 27"/>
                              <a:gd name="T57" fmla="*/ 2 h 226"/>
                              <a:gd name="T58" fmla="*/ 24 w 27"/>
                              <a:gd name="T59" fmla="*/ 2 h 226"/>
                              <a:gd name="T60" fmla="*/ 26 w 27"/>
                              <a:gd name="T61" fmla="*/ 3 h 226"/>
                              <a:gd name="T62" fmla="*/ 26 w 27"/>
                              <a:gd name="T63" fmla="*/ 4 h 226"/>
                              <a:gd name="T64" fmla="*/ 27 w 27"/>
                              <a:gd name="T65" fmla="*/ 5 h 226"/>
                              <a:gd name="T66" fmla="*/ 27 w 27"/>
                              <a:gd name="T67" fmla="*/ 7 h 226"/>
                              <a:gd name="T68" fmla="*/ 27 w 27"/>
                              <a:gd name="T69" fmla="*/ 221 h 2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7" h="226">
                                <a:moveTo>
                                  <a:pt x="27" y="221"/>
                                </a:moveTo>
                                <a:lnTo>
                                  <a:pt x="27" y="222"/>
                                </a:lnTo>
                                <a:lnTo>
                                  <a:pt x="26" y="222"/>
                                </a:lnTo>
                                <a:lnTo>
                                  <a:pt x="26" y="223"/>
                                </a:lnTo>
                                <a:lnTo>
                                  <a:pt x="24" y="225"/>
                                </a:lnTo>
                                <a:lnTo>
                                  <a:pt x="22" y="225"/>
                                </a:lnTo>
                                <a:lnTo>
                                  <a:pt x="19" y="225"/>
                                </a:lnTo>
                                <a:lnTo>
                                  <a:pt x="17" y="226"/>
                                </a:lnTo>
                                <a:lnTo>
                                  <a:pt x="13" y="226"/>
                                </a:lnTo>
                                <a:lnTo>
                                  <a:pt x="10" y="226"/>
                                </a:lnTo>
                                <a:lnTo>
                                  <a:pt x="7" y="225"/>
                                </a:lnTo>
                                <a:lnTo>
                                  <a:pt x="5" y="225"/>
                                </a:lnTo>
                                <a:lnTo>
                                  <a:pt x="3" y="225"/>
                                </a:lnTo>
                                <a:lnTo>
                                  <a:pt x="1" y="223"/>
                                </a:lnTo>
                                <a:lnTo>
                                  <a:pt x="1" y="222"/>
                                </a:lnTo>
                                <a:lnTo>
                                  <a:pt x="1" y="222"/>
                                </a:lnTo>
                                <a:lnTo>
                                  <a:pt x="0" y="221"/>
                                </a:lnTo>
                                <a:lnTo>
                                  <a:pt x="0" y="7"/>
                                </a:lnTo>
                                <a:lnTo>
                                  <a:pt x="1" y="5"/>
                                </a:lnTo>
                                <a:lnTo>
                                  <a:pt x="1" y="4"/>
                                </a:lnTo>
                                <a:lnTo>
                                  <a:pt x="1" y="3"/>
                                </a:lnTo>
                                <a:lnTo>
                                  <a:pt x="3" y="2"/>
                                </a:lnTo>
                                <a:lnTo>
                                  <a:pt x="5" y="2"/>
                                </a:lnTo>
                                <a:lnTo>
                                  <a:pt x="7" y="2"/>
                                </a:lnTo>
                                <a:lnTo>
                                  <a:pt x="10" y="0"/>
                                </a:lnTo>
                                <a:lnTo>
                                  <a:pt x="13" y="0"/>
                                </a:lnTo>
                                <a:lnTo>
                                  <a:pt x="17" y="0"/>
                                </a:lnTo>
                                <a:lnTo>
                                  <a:pt x="19" y="2"/>
                                </a:lnTo>
                                <a:lnTo>
                                  <a:pt x="22" y="2"/>
                                </a:lnTo>
                                <a:lnTo>
                                  <a:pt x="24" y="2"/>
                                </a:lnTo>
                                <a:lnTo>
                                  <a:pt x="26" y="3"/>
                                </a:lnTo>
                                <a:lnTo>
                                  <a:pt x="26" y="4"/>
                                </a:lnTo>
                                <a:lnTo>
                                  <a:pt x="27" y="5"/>
                                </a:lnTo>
                                <a:lnTo>
                                  <a:pt x="27" y="7"/>
                                </a:lnTo>
                                <a:lnTo>
                                  <a:pt x="27" y="22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51" name="Freeform 37"/>
                        <wps:cNvSpPr>
                          <a:spLocks noEditPoints="1"/>
                        </wps:cNvSpPr>
                        <wps:spPr bwMode="auto">
                          <a:xfrm>
                            <a:off x="6070600" y="190500"/>
                            <a:ext cx="76200" cy="84138"/>
                          </a:xfrm>
                          <a:custGeom>
                            <a:avLst/>
                            <a:gdLst>
                              <a:gd name="T0" fmla="*/ 143 w 144"/>
                              <a:gd name="T1" fmla="*/ 96 h 159"/>
                              <a:gd name="T2" fmla="*/ 135 w 144"/>
                              <a:gd name="T3" fmla="*/ 125 h 159"/>
                              <a:gd name="T4" fmla="*/ 116 w 144"/>
                              <a:gd name="T5" fmla="*/ 147 h 159"/>
                              <a:gd name="T6" fmla="*/ 88 w 144"/>
                              <a:gd name="T7" fmla="*/ 158 h 159"/>
                              <a:gd name="T8" fmla="*/ 53 w 144"/>
                              <a:gd name="T9" fmla="*/ 159 h 159"/>
                              <a:gd name="T10" fmla="*/ 27 w 144"/>
                              <a:gd name="T11" fmla="*/ 148 h 159"/>
                              <a:gd name="T12" fmla="*/ 9 w 144"/>
                              <a:gd name="T13" fmla="*/ 128 h 159"/>
                              <a:gd name="T14" fmla="*/ 0 w 144"/>
                              <a:gd name="T15" fmla="*/ 99 h 159"/>
                              <a:gd name="T16" fmla="*/ 0 w 144"/>
                              <a:gd name="T17" fmla="*/ 64 h 159"/>
                              <a:gd name="T18" fmla="*/ 10 w 144"/>
                              <a:gd name="T19" fmla="*/ 35 h 159"/>
                              <a:gd name="T20" fmla="*/ 29 w 144"/>
                              <a:gd name="T21" fmla="*/ 14 h 159"/>
                              <a:gd name="T22" fmla="*/ 56 w 144"/>
                              <a:gd name="T23" fmla="*/ 1 h 159"/>
                              <a:gd name="T24" fmla="*/ 90 w 144"/>
                              <a:gd name="T25" fmla="*/ 1 h 159"/>
                              <a:gd name="T26" fmla="*/ 117 w 144"/>
                              <a:gd name="T27" fmla="*/ 13 h 159"/>
                              <a:gd name="T28" fmla="*/ 135 w 144"/>
                              <a:gd name="T29" fmla="*/ 32 h 159"/>
                              <a:gd name="T30" fmla="*/ 143 w 144"/>
                              <a:gd name="T31" fmla="*/ 61 h 159"/>
                              <a:gd name="T32" fmla="*/ 116 w 144"/>
                              <a:gd name="T33" fmla="*/ 80 h 159"/>
                              <a:gd name="T34" fmla="*/ 114 w 144"/>
                              <a:gd name="T35" fmla="*/ 58 h 159"/>
                              <a:gd name="T36" fmla="*/ 107 w 144"/>
                              <a:gd name="T37" fmla="*/ 40 h 159"/>
                              <a:gd name="T38" fmla="*/ 94 w 144"/>
                              <a:gd name="T39" fmla="*/ 27 h 159"/>
                              <a:gd name="T40" fmla="*/ 73 w 144"/>
                              <a:gd name="T41" fmla="*/ 22 h 159"/>
                              <a:gd name="T42" fmla="*/ 52 w 144"/>
                              <a:gd name="T43" fmla="*/ 27 h 159"/>
                              <a:gd name="T44" fmla="*/ 38 w 144"/>
                              <a:gd name="T45" fmla="*/ 38 h 159"/>
                              <a:gd name="T46" fmla="*/ 30 w 144"/>
                              <a:gd name="T47" fmla="*/ 57 h 159"/>
                              <a:gd name="T48" fmla="*/ 27 w 144"/>
                              <a:gd name="T49" fmla="*/ 80 h 159"/>
                              <a:gd name="T50" fmla="*/ 30 w 144"/>
                              <a:gd name="T51" fmla="*/ 102 h 159"/>
                              <a:gd name="T52" fmla="*/ 37 w 144"/>
                              <a:gd name="T53" fmla="*/ 120 h 159"/>
                              <a:gd name="T54" fmla="*/ 51 w 144"/>
                              <a:gd name="T55" fmla="*/ 133 h 159"/>
                              <a:gd name="T56" fmla="*/ 72 w 144"/>
                              <a:gd name="T57" fmla="*/ 137 h 159"/>
                              <a:gd name="T58" fmla="*/ 91 w 144"/>
                              <a:gd name="T59" fmla="*/ 133 h 159"/>
                              <a:gd name="T60" fmla="*/ 106 w 144"/>
                              <a:gd name="T61" fmla="*/ 121 h 159"/>
                              <a:gd name="T62" fmla="*/ 114 w 144"/>
                              <a:gd name="T63" fmla="*/ 104 h 159"/>
                              <a:gd name="T64" fmla="*/ 116 w 144"/>
                              <a:gd name="T65" fmla="*/ 80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4" h="159">
                                <a:moveTo>
                                  <a:pt x="144" y="79"/>
                                </a:moveTo>
                                <a:lnTo>
                                  <a:pt x="143" y="96"/>
                                </a:lnTo>
                                <a:lnTo>
                                  <a:pt x="139" y="111"/>
                                </a:lnTo>
                                <a:lnTo>
                                  <a:pt x="135" y="125"/>
                                </a:lnTo>
                                <a:lnTo>
                                  <a:pt x="126" y="137"/>
                                </a:lnTo>
                                <a:lnTo>
                                  <a:pt x="116" y="147"/>
                                </a:lnTo>
                                <a:lnTo>
                                  <a:pt x="103" y="153"/>
                                </a:lnTo>
                                <a:lnTo>
                                  <a:pt x="88" y="158"/>
                                </a:lnTo>
                                <a:lnTo>
                                  <a:pt x="70" y="159"/>
                                </a:lnTo>
                                <a:lnTo>
                                  <a:pt x="53" y="159"/>
                                </a:lnTo>
                                <a:lnTo>
                                  <a:pt x="40" y="154"/>
                                </a:lnTo>
                                <a:lnTo>
                                  <a:pt x="27" y="148"/>
                                </a:lnTo>
                                <a:lnTo>
                                  <a:pt x="18" y="138"/>
                                </a:lnTo>
                                <a:lnTo>
                                  <a:pt x="9" y="128"/>
                                </a:lnTo>
                                <a:lnTo>
                                  <a:pt x="4" y="115"/>
                                </a:lnTo>
                                <a:lnTo>
                                  <a:pt x="0" y="99"/>
                                </a:lnTo>
                                <a:lnTo>
                                  <a:pt x="0" y="81"/>
                                </a:lnTo>
                                <a:lnTo>
                                  <a:pt x="0" y="64"/>
                                </a:lnTo>
                                <a:lnTo>
                                  <a:pt x="4" y="49"/>
                                </a:lnTo>
                                <a:lnTo>
                                  <a:pt x="10" y="35"/>
                                </a:lnTo>
                                <a:lnTo>
                                  <a:pt x="19" y="24"/>
                                </a:lnTo>
                                <a:lnTo>
                                  <a:pt x="29" y="14"/>
                                </a:lnTo>
                                <a:lnTo>
                                  <a:pt x="41" y="6"/>
                                </a:lnTo>
                                <a:lnTo>
                                  <a:pt x="56" y="1"/>
                                </a:lnTo>
                                <a:lnTo>
                                  <a:pt x="73" y="0"/>
                                </a:lnTo>
                                <a:lnTo>
                                  <a:pt x="90" y="1"/>
                                </a:lnTo>
                                <a:lnTo>
                                  <a:pt x="105" y="6"/>
                                </a:lnTo>
                                <a:lnTo>
                                  <a:pt x="117" y="13"/>
                                </a:lnTo>
                                <a:lnTo>
                                  <a:pt x="127" y="21"/>
                                </a:lnTo>
                                <a:lnTo>
                                  <a:pt x="135" y="32"/>
                                </a:lnTo>
                                <a:lnTo>
                                  <a:pt x="139" y="46"/>
                                </a:lnTo>
                                <a:lnTo>
                                  <a:pt x="143" y="61"/>
                                </a:lnTo>
                                <a:lnTo>
                                  <a:pt x="144" y="79"/>
                                </a:lnTo>
                                <a:close/>
                                <a:moveTo>
                                  <a:pt x="116" y="80"/>
                                </a:moveTo>
                                <a:lnTo>
                                  <a:pt x="116" y="69"/>
                                </a:lnTo>
                                <a:lnTo>
                                  <a:pt x="114" y="58"/>
                                </a:lnTo>
                                <a:lnTo>
                                  <a:pt x="111" y="48"/>
                                </a:lnTo>
                                <a:lnTo>
                                  <a:pt x="107" y="40"/>
                                </a:lnTo>
                                <a:lnTo>
                                  <a:pt x="101" y="32"/>
                                </a:lnTo>
                                <a:lnTo>
                                  <a:pt x="94" y="27"/>
                                </a:lnTo>
                                <a:lnTo>
                                  <a:pt x="84" y="24"/>
                                </a:lnTo>
                                <a:lnTo>
                                  <a:pt x="73" y="22"/>
                                </a:lnTo>
                                <a:lnTo>
                                  <a:pt x="62" y="24"/>
                                </a:lnTo>
                                <a:lnTo>
                                  <a:pt x="52" y="27"/>
                                </a:lnTo>
                                <a:lnTo>
                                  <a:pt x="45" y="32"/>
                                </a:lnTo>
                                <a:lnTo>
                                  <a:pt x="38" y="38"/>
                                </a:lnTo>
                                <a:lnTo>
                                  <a:pt x="34" y="47"/>
                                </a:lnTo>
                                <a:lnTo>
                                  <a:pt x="30" y="57"/>
                                </a:lnTo>
                                <a:lnTo>
                                  <a:pt x="29" y="68"/>
                                </a:lnTo>
                                <a:lnTo>
                                  <a:pt x="27" y="80"/>
                                </a:lnTo>
                                <a:lnTo>
                                  <a:pt x="29" y="91"/>
                                </a:lnTo>
                                <a:lnTo>
                                  <a:pt x="30" y="102"/>
                                </a:lnTo>
                                <a:lnTo>
                                  <a:pt x="32" y="112"/>
                                </a:lnTo>
                                <a:lnTo>
                                  <a:pt x="37" y="120"/>
                                </a:lnTo>
                                <a:lnTo>
                                  <a:pt x="42" y="127"/>
                                </a:lnTo>
                                <a:lnTo>
                                  <a:pt x="51" y="133"/>
                                </a:lnTo>
                                <a:lnTo>
                                  <a:pt x="59" y="137"/>
                                </a:lnTo>
                                <a:lnTo>
                                  <a:pt x="72" y="137"/>
                                </a:lnTo>
                                <a:lnTo>
                                  <a:pt x="83" y="137"/>
                                </a:lnTo>
                                <a:lnTo>
                                  <a:pt x="91" y="133"/>
                                </a:lnTo>
                                <a:lnTo>
                                  <a:pt x="100" y="128"/>
                                </a:lnTo>
                                <a:lnTo>
                                  <a:pt x="106" y="121"/>
                                </a:lnTo>
                                <a:lnTo>
                                  <a:pt x="111" y="114"/>
                                </a:lnTo>
                                <a:lnTo>
                                  <a:pt x="114" y="104"/>
                                </a:lnTo>
                                <a:lnTo>
                                  <a:pt x="116" y="93"/>
                                </a:lnTo>
                                <a:lnTo>
                                  <a:pt x="116" y="8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52" name="Freeform 38"/>
                        <wps:cNvSpPr>
                          <a:spLocks noEditPoints="1"/>
                        </wps:cNvSpPr>
                        <wps:spPr bwMode="auto">
                          <a:xfrm>
                            <a:off x="6162675" y="190500"/>
                            <a:ext cx="76200" cy="84138"/>
                          </a:xfrm>
                          <a:custGeom>
                            <a:avLst/>
                            <a:gdLst>
                              <a:gd name="T0" fmla="*/ 144 w 145"/>
                              <a:gd name="T1" fmla="*/ 96 h 159"/>
                              <a:gd name="T2" fmla="*/ 134 w 145"/>
                              <a:gd name="T3" fmla="*/ 125 h 159"/>
                              <a:gd name="T4" fmla="*/ 115 w 145"/>
                              <a:gd name="T5" fmla="*/ 147 h 159"/>
                              <a:gd name="T6" fmla="*/ 88 w 145"/>
                              <a:gd name="T7" fmla="*/ 158 h 159"/>
                              <a:gd name="T8" fmla="*/ 54 w 145"/>
                              <a:gd name="T9" fmla="*/ 159 h 159"/>
                              <a:gd name="T10" fmla="*/ 27 w 145"/>
                              <a:gd name="T11" fmla="*/ 148 h 159"/>
                              <a:gd name="T12" fmla="*/ 10 w 145"/>
                              <a:gd name="T13" fmla="*/ 128 h 159"/>
                              <a:gd name="T14" fmla="*/ 1 w 145"/>
                              <a:gd name="T15" fmla="*/ 99 h 159"/>
                              <a:gd name="T16" fmla="*/ 1 w 145"/>
                              <a:gd name="T17" fmla="*/ 64 h 159"/>
                              <a:gd name="T18" fmla="*/ 10 w 145"/>
                              <a:gd name="T19" fmla="*/ 35 h 159"/>
                              <a:gd name="T20" fmla="*/ 28 w 145"/>
                              <a:gd name="T21" fmla="*/ 14 h 159"/>
                              <a:gd name="T22" fmla="*/ 56 w 145"/>
                              <a:gd name="T23" fmla="*/ 1 h 159"/>
                              <a:gd name="T24" fmla="*/ 91 w 145"/>
                              <a:gd name="T25" fmla="*/ 1 h 159"/>
                              <a:gd name="T26" fmla="*/ 117 w 145"/>
                              <a:gd name="T27" fmla="*/ 13 h 159"/>
                              <a:gd name="T28" fmla="*/ 135 w 145"/>
                              <a:gd name="T29" fmla="*/ 32 h 159"/>
                              <a:gd name="T30" fmla="*/ 144 w 145"/>
                              <a:gd name="T31" fmla="*/ 61 h 159"/>
                              <a:gd name="T32" fmla="*/ 117 w 145"/>
                              <a:gd name="T33" fmla="*/ 80 h 159"/>
                              <a:gd name="T34" fmla="*/ 114 w 145"/>
                              <a:gd name="T35" fmla="*/ 58 h 159"/>
                              <a:gd name="T36" fmla="*/ 107 w 145"/>
                              <a:gd name="T37" fmla="*/ 40 h 159"/>
                              <a:gd name="T38" fmla="*/ 93 w 145"/>
                              <a:gd name="T39" fmla="*/ 27 h 159"/>
                              <a:gd name="T40" fmla="*/ 72 w 145"/>
                              <a:gd name="T41" fmla="*/ 22 h 159"/>
                              <a:gd name="T42" fmla="*/ 53 w 145"/>
                              <a:gd name="T43" fmla="*/ 27 h 159"/>
                              <a:gd name="T44" fmla="*/ 39 w 145"/>
                              <a:gd name="T45" fmla="*/ 38 h 159"/>
                              <a:gd name="T46" fmla="*/ 31 w 145"/>
                              <a:gd name="T47" fmla="*/ 57 h 159"/>
                              <a:gd name="T48" fmla="*/ 28 w 145"/>
                              <a:gd name="T49" fmla="*/ 80 h 159"/>
                              <a:gd name="T50" fmla="*/ 31 w 145"/>
                              <a:gd name="T51" fmla="*/ 102 h 159"/>
                              <a:gd name="T52" fmla="*/ 37 w 145"/>
                              <a:gd name="T53" fmla="*/ 120 h 159"/>
                              <a:gd name="T54" fmla="*/ 50 w 145"/>
                              <a:gd name="T55" fmla="*/ 133 h 159"/>
                              <a:gd name="T56" fmla="*/ 72 w 145"/>
                              <a:gd name="T57" fmla="*/ 137 h 159"/>
                              <a:gd name="T58" fmla="*/ 92 w 145"/>
                              <a:gd name="T59" fmla="*/ 133 h 159"/>
                              <a:gd name="T60" fmla="*/ 106 w 145"/>
                              <a:gd name="T61" fmla="*/ 121 h 159"/>
                              <a:gd name="T62" fmla="*/ 114 w 145"/>
                              <a:gd name="T63" fmla="*/ 104 h 159"/>
                              <a:gd name="T64" fmla="*/ 117 w 145"/>
                              <a:gd name="T65" fmla="*/ 80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5" h="159">
                                <a:moveTo>
                                  <a:pt x="145" y="79"/>
                                </a:moveTo>
                                <a:lnTo>
                                  <a:pt x="144" y="96"/>
                                </a:lnTo>
                                <a:lnTo>
                                  <a:pt x="140" y="111"/>
                                </a:lnTo>
                                <a:lnTo>
                                  <a:pt x="134" y="125"/>
                                </a:lnTo>
                                <a:lnTo>
                                  <a:pt x="125" y="137"/>
                                </a:lnTo>
                                <a:lnTo>
                                  <a:pt x="115" y="147"/>
                                </a:lnTo>
                                <a:lnTo>
                                  <a:pt x="103" y="153"/>
                                </a:lnTo>
                                <a:lnTo>
                                  <a:pt x="88" y="158"/>
                                </a:lnTo>
                                <a:lnTo>
                                  <a:pt x="71" y="159"/>
                                </a:lnTo>
                                <a:lnTo>
                                  <a:pt x="54" y="159"/>
                                </a:lnTo>
                                <a:lnTo>
                                  <a:pt x="39" y="154"/>
                                </a:lnTo>
                                <a:lnTo>
                                  <a:pt x="27" y="148"/>
                                </a:lnTo>
                                <a:lnTo>
                                  <a:pt x="18" y="138"/>
                                </a:lnTo>
                                <a:lnTo>
                                  <a:pt x="10" y="128"/>
                                </a:lnTo>
                                <a:lnTo>
                                  <a:pt x="5" y="115"/>
                                </a:lnTo>
                                <a:lnTo>
                                  <a:pt x="1" y="99"/>
                                </a:lnTo>
                                <a:lnTo>
                                  <a:pt x="0" y="81"/>
                                </a:lnTo>
                                <a:lnTo>
                                  <a:pt x="1" y="64"/>
                                </a:lnTo>
                                <a:lnTo>
                                  <a:pt x="5" y="49"/>
                                </a:lnTo>
                                <a:lnTo>
                                  <a:pt x="10" y="35"/>
                                </a:lnTo>
                                <a:lnTo>
                                  <a:pt x="18" y="24"/>
                                </a:lnTo>
                                <a:lnTo>
                                  <a:pt x="28" y="14"/>
                                </a:lnTo>
                                <a:lnTo>
                                  <a:pt x="42" y="6"/>
                                </a:lnTo>
                                <a:lnTo>
                                  <a:pt x="56" y="1"/>
                                </a:lnTo>
                                <a:lnTo>
                                  <a:pt x="74" y="0"/>
                                </a:lnTo>
                                <a:lnTo>
                                  <a:pt x="91" y="1"/>
                                </a:lnTo>
                                <a:lnTo>
                                  <a:pt x="104" y="6"/>
                                </a:lnTo>
                                <a:lnTo>
                                  <a:pt x="117" y="13"/>
                                </a:lnTo>
                                <a:lnTo>
                                  <a:pt x="127" y="21"/>
                                </a:lnTo>
                                <a:lnTo>
                                  <a:pt x="135" y="32"/>
                                </a:lnTo>
                                <a:lnTo>
                                  <a:pt x="140" y="46"/>
                                </a:lnTo>
                                <a:lnTo>
                                  <a:pt x="144" y="61"/>
                                </a:lnTo>
                                <a:lnTo>
                                  <a:pt x="145" y="79"/>
                                </a:lnTo>
                                <a:close/>
                                <a:moveTo>
                                  <a:pt x="117" y="80"/>
                                </a:moveTo>
                                <a:lnTo>
                                  <a:pt x="117" y="69"/>
                                </a:lnTo>
                                <a:lnTo>
                                  <a:pt x="114" y="58"/>
                                </a:lnTo>
                                <a:lnTo>
                                  <a:pt x="112" y="48"/>
                                </a:lnTo>
                                <a:lnTo>
                                  <a:pt x="107" y="40"/>
                                </a:lnTo>
                                <a:lnTo>
                                  <a:pt x="102" y="32"/>
                                </a:lnTo>
                                <a:lnTo>
                                  <a:pt x="93" y="27"/>
                                </a:lnTo>
                                <a:lnTo>
                                  <a:pt x="85" y="24"/>
                                </a:lnTo>
                                <a:lnTo>
                                  <a:pt x="72" y="22"/>
                                </a:lnTo>
                                <a:lnTo>
                                  <a:pt x="61" y="24"/>
                                </a:lnTo>
                                <a:lnTo>
                                  <a:pt x="53" y="27"/>
                                </a:lnTo>
                                <a:lnTo>
                                  <a:pt x="44" y="32"/>
                                </a:lnTo>
                                <a:lnTo>
                                  <a:pt x="39" y="38"/>
                                </a:lnTo>
                                <a:lnTo>
                                  <a:pt x="34" y="47"/>
                                </a:lnTo>
                                <a:lnTo>
                                  <a:pt x="31" y="57"/>
                                </a:lnTo>
                                <a:lnTo>
                                  <a:pt x="28" y="68"/>
                                </a:lnTo>
                                <a:lnTo>
                                  <a:pt x="28" y="80"/>
                                </a:lnTo>
                                <a:lnTo>
                                  <a:pt x="28" y="91"/>
                                </a:lnTo>
                                <a:lnTo>
                                  <a:pt x="31" y="102"/>
                                </a:lnTo>
                                <a:lnTo>
                                  <a:pt x="33" y="112"/>
                                </a:lnTo>
                                <a:lnTo>
                                  <a:pt x="37" y="120"/>
                                </a:lnTo>
                                <a:lnTo>
                                  <a:pt x="43" y="127"/>
                                </a:lnTo>
                                <a:lnTo>
                                  <a:pt x="50" y="133"/>
                                </a:lnTo>
                                <a:lnTo>
                                  <a:pt x="60" y="137"/>
                                </a:lnTo>
                                <a:lnTo>
                                  <a:pt x="72" y="137"/>
                                </a:lnTo>
                                <a:lnTo>
                                  <a:pt x="83" y="137"/>
                                </a:lnTo>
                                <a:lnTo>
                                  <a:pt x="92" y="133"/>
                                </a:lnTo>
                                <a:lnTo>
                                  <a:pt x="99" y="128"/>
                                </a:lnTo>
                                <a:lnTo>
                                  <a:pt x="106" y="121"/>
                                </a:lnTo>
                                <a:lnTo>
                                  <a:pt x="111" y="114"/>
                                </a:lnTo>
                                <a:lnTo>
                                  <a:pt x="114" y="104"/>
                                </a:lnTo>
                                <a:lnTo>
                                  <a:pt x="117" y="93"/>
                                </a:lnTo>
                                <a:lnTo>
                                  <a:pt x="117" y="8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53" name="Freeform 39"/>
                        <wps:cNvSpPr>
                          <a:spLocks noEditPoints="1"/>
                        </wps:cNvSpPr>
                        <wps:spPr bwMode="auto">
                          <a:xfrm>
                            <a:off x="6254750" y="155575"/>
                            <a:ext cx="71438" cy="119063"/>
                          </a:xfrm>
                          <a:custGeom>
                            <a:avLst/>
                            <a:gdLst>
                              <a:gd name="T0" fmla="*/ 131 w 133"/>
                              <a:gd name="T1" fmla="*/ 220 h 225"/>
                              <a:gd name="T2" fmla="*/ 131 w 133"/>
                              <a:gd name="T3" fmla="*/ 221 h 225"/>
                              <a:gd name="T4" fmla="*/ 128 w 133"/>
                              <a:gd name="T5" fmla="*/ 223 h 225"/>
                              <a:gd name="T6" fmla="*/ 124 w 133"/>
                              <a:gd name="T7" fmla="*/ 224 h 225"/>
                              <a:gd name="T8" fmla="*/ 118 w 133"/>
                              <a:gd name="T9" fmla="*/ 224 h 225"/>
                              <a:gd name="T10" fmla="*/ 113 w 133"/>
                              <a:gd name="T11" fmla="*/ 223 h 225"/>
                              <a:gd name="T12" fmla="*/ 110 w 133"/>
                              <a:gd name="T13" fmla="*/ 221 h 225"/>
                              <a:gd name="T14" fmla="*/ 109 w 133"/>
                              <a:gd name="T15" fmla="*/ 220 h 225"/>
                              <a:gd name="T16" fmla="*/ 108 w 133"/>
                              <a:gd name="T17" fmla="*/ 199 h 225"/>
                              <a:gd name="T18" fmla="*/ 85 w 133"/>
                              <a:gd name="T19" fmla="*/ 219 h 225"/>
                              <a:gd name="T20" fmla="*/ 57 w 133"/>
                              <a:gd name="T21" fmla="*/ 225 h 225"/>
                              <a:gd name="T22" fmla="*/ 30 w 133"/>
                              <a:gd name="T23" fmla="*/ 219 h 225"/>
                              <a:gd name="T24" fmla="*/ 13 w 133"/>
                              <a:gd name="T25" fmla="*/ 203 h 225"/>
                              <a:gd name="T26" fmla="*/ 2 w 133"/>
                              <a:gd name="T27" fmla="*/ 178 h 225"/>
                              <a:gd name="T28" fmla="*/ 0 w 133"/>
                              <a:gd name="T29" fmla="*/ 147 h 225"/>
                              <a:gd name="T30" fmla="*/ 3 w 133"/>
                              <a:gd name="T31" fmla="*/ 114 h 225"/>
                              <a:gd name="T32" fmla="*/ 16 w 133"/>
                              <a:gd name="T33" fmla="*/ 88 h 225"/>
                              <a:gd name="T34" fmla="*/ 34 w 133"/>
                              <a:gd name="T35" fmla="*/ 72 h 225"/>
                              <a:gd name="T36" fmla="*/ 61 w 133"/>
                              <a:gd name="T37" fmla="*/ 66 h 225"/>
                              <a:gd name="T38" fmla="*/ 85 w 133"/>
                              <a:gd name="T39" fmla="*/ 72 h 225"/>
                              <a:gd name="T40" fmla="*/ 106 w 133"/>
                              <a:gd name="T41" fmla="*/ 88 h 225"/>
                              <a:gd name="T42" fmla="*/ 106 w 133"/>
                              <a:gd name="T43" fmla="*/ 3 h 225"/>
                              <a:gd name="T44" fmla="*/ 107 w 133"/>
                              <a:gd name="T45" fmla="*/ 2 h 225"/>
                              <a:gd name="T46" fmla="*/ 110 w 133"/>
                              <a:gd name="T47" fmla="*/ 1 h 225"/>
                              <a:gd name="T48" fmla="*/ 115 w 133"/>
                              <a:gd name="T49" fmla="*/ 0 h 225"/>
                              <a:gd name="T50" fmla="*/ 123 w 133"/>
                              <a:gd name="T51" fmla="*/ 0 h 225"/>
                              <a:gd name="T52" fmla="*/ 128 w 133"/>
                              <a:gd name="T53" fmla="*/ 1 h 225"/>
                              <a:gd name="T54" fmla="*/ 130 w 133"/>
                              <a:gd name="T55" fmla="*/ 2 h 225"/>
                              <a:gd name="T56" fmla="*/ 131 w 133"/>
                              <a:gd name="T57" fmla="*/ 3 h 225"/>
                              <a:gd name="T58" fmla="*/ 133 w 133"/>
                              <a:gd name="T59" fmla="*/ 219 h 225"/>
                              <a:gd name="T60" fmla="*/ 94 w 133"/>
                              <a:gd name="T61" fmla="*/ 104 h 225"/>
                              <a:gd name="T62" fmla="*/ 75 w 133"/>
                              <a:gd name="T63" fmla="*/ 91 h 225"/>
                              <a:gd name="T64" fmla="*/ 54 w 133"/>
                              <a:gd name="T65" fmla="*/ 91 h 225"/>
                              <a:gd name="T66" fmla="*/ 40 w 133"/>
                              <a:gd name="T67" fmla="*/ 99 h 225"/>
                              <a:gd name="T68" fmla="*/ 32 w 133"/>
                              <a:gd name="T69" fmla="*/ 115 h 225"/>
                              <a:gd name="T70" fmla="*/ 27 w 133"/>
                              <a:gd name="T71" fmla="*/ 135 h 225"/>
                              <a:gd name="T72" fmla="*/ 27 w 133"/>
                              <a:gd name="T73" fmla="*/ 156 h 225"/>
                              <a:gd name="T74" fmla="*/ 30 w 133"/>
                              <a:gd name="T75" fmla="*/ 176 h 225"/>
                              <a:gd name="T76" fmla="*/ 39 w 133"/>
                              <a:gd name="T77" fmla="*/ 193 h 225"/>
                              <a:gd name="T78" fmla="*/ 53 w 133"/>
                              <a:gd name="T79" fmla="*/ 202 h 225"/>
                              <a:gd name="T80" fmla="*/ 67 w 133"/>
                              <a:gd name="T81" fmla="*/ 203 h 225"/>
                              <a:gd name="T82" fmla="*/ 77 w 133"/>
                              <a:gd name="T83" fmla="*/ 199 h 225"/>
                              <a:gd name="T84" fmla="*/ 88 w 133"/>
                              <a:gd name="T85" fmla="*/ 193 h 225"/>
                              <a:gd name="T86" fmla="*/ 99 w 133"/>
                              <a:gd name="T87" fmla="*/ 182 h 225"/>
                              <a:gd name="T88" fmla="*/ 106 w 133"/>
                              <a:gd name="T89" fmla="*/ 117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33" h="225">
                                <a:moveTo>
                                  <a:pt x="133" y="219"/>
                                </a:moveTo>
                                <a:lnTo>
                                  <a:pt x="131" y="220"/>
                                </a:lnTo>
                                <a:lnTo>
                                  <a:pt x="131" y="220"/>
                                </a:lnTo>
                                <a:lnTo>
                                  <a:pt x="131" y="221"/>
                                </a:lnTo>
                                <a:lnTo>
                                  <a:pt x="129" y="223"/>
                                </a:lnTo>
                                <a:lnTo>
                                  <a:pt x="128" y="223"/>
                                </a:lnTo>
                                <a:lnTo>
                                  <a:pt x="126" y="223"/>
                                </a:lnTo>
                                <a:lnTo>
                                  <a:pt x="124" y="224"/>
                                </a:lnTo>
                                <a:lnTo>
                                  <a:pt x="120" y="224"/>
                                </a:lnTo>
                                <a:lnTo>
                                  <a:pt x="118" y="224"/>
                                </a:lnTo>
                                <a:lnTo>
                                  <a:pt x="115" y="223"/>
                                </a:lnTo>
                                <a:lnTo>
                                  <a:pt x="113" y="223"/>
                                </a:lnTo>
                                <a:lnTo>
                                  <a:pt x="112" y="223"/>
                                </a:lnTo>
                                <a:lnTo>
                                  <a:pt x="110" y="221"/>
                                </a:lnTo>
                                <a:lnTo>
                                  <a:pt x="109" y="220"/>
                                </a:lnTo>
                                <a:lnTo>
                                  <a:pt x="109" y="220"/>
                                </a:lnTo>
                                <a:lnTo>
                                  <a:pt x="108" y="219"/>
                                </a:lnTo>
                                <a:lnTo>
                                  <a:pt x="108" y="199"/>
                                </a:lnTo>
                                <a:lnTo>
                                  <a:pt x="97" y="210"/>
                                </a:lnTo>
                                <a:lnTo>
                                  <a:pt x="85" y="219"/>
                                </a:lnTo>
                                <a:lnTo>
                                  <a:pt x="72" y="224"/>
                                </a:lnTo>
                                <a:lnTo>
                                  <a:pt x="57" y="225"/>
                                </a:lnTo>
                                <a:lnTo>
                                  <a:pt x="43" y="224"/>
                                </a:lnTo>
                                <a:lnTo>
                                  <a:pt x="30" y="219"/>
                                </a:lnTo>
                                <a:lnTo>
                                  <a:pt x="21" y="213"/>
                                </a:lnTo>
                                <a:lnTo>
                                  <a:pt x="13" y="203"/>
                                </a:lnTo>
                                <a:lnTo>
                                  <a:pt x="6" y="192"/>
                                </a:lnTo>
                                <a:lnTo>
                                  <a:pt x="2" y="178"/>
                                </a:lnTo>
                                <a:lnTo>
                                  <a:pt x="0" y="163"/>
                                </a:lnTo>
                                <a:lnTo>
                                  <a:pt x="0" y="147"/>
                                </a:lnTo>
                                <a:lnTo>
                                  <a:pt x="0" y="130"/>
                                </a:lnTo>
                                <a:lnTo>
                                  <a:pt x="3" y="114"/>
                                </a:lnTo>
                                <a:lnTo>
                                  <a:pt x="8" y="101"/>
                                </a:lnTo>
                                <a:lnTo>
                                  <a:pt x="16" y="88"/>
                                </a:lnTo>
                                <a:lnTo>
                                  <a:pt x="24" y="79"/>
                                </a:lnTo>
                                <a:lnTo>
                                  <a:pt x="34" y="72"/>
                                </a:lnTo>
                                <a:lnTo>
                                  <a:pt x="46" y="67"/>
                                </a:lnTo>
                                <a:lnTo>
                                  <a:pt x="61" y="66"/>
                                </a:lnTo>
                                <a:lnTo>
                                  <a:pt x="74" y="67"/>
                                </a:lnTo>
                                <a:lnTo>
                                  <a:pt x="85" y="72"/>
                                </a:lnTo>
                                <a:lnTo>
                                  <a:pt x="96" y="79"/>
                                </a:lnTo>
                                <a:lnTo>
                                  <a:pt x="106" y="88"/>
                                </a:lnTo>
                                <a:lnTo>
                                  <a:pt x="106" y="5"/>
                                </a:lnTo>
                                <a:lnTo>
                                  <a:pt x="106" y="3"/>
                                </a:lnTo>
                                <a:lnTo>
                                  <a:pt x="106" y="2"/>
                                </a:lnTo>
                                <a:lnTo>
                                  <a:pt x="107" y="2"/>
                                </a:lnTo>
                                <a:lnTo>
                                  <a:pt x="108" y="1"/>
                                </a:lnTo>
                                <a:lnTo>
                                  <a:pt x="110" y="1"/>
                                </a:lnTo>
                                <a:lnTo>
                                  <a:pt x="112" y="0"/>
                                </a:lnTo>
                                <a:lnTo>
                                  <a:pt x="115" y="0"/>
                                </a:lnTo>
                                <a:lnTo>
                                  <a:pt x="119" y="0"/>
                                </a:lnTo>
                                <a:lnTo>
                                  <a:pt x="123" y="0"/>
                                </a:lnTo>
                                <a:lnTo>
                                  <a:pt x="125" y="0"/>
                                </a:lnTo>
                                <a:lnTo>
                                  <a:pt x="128" y="1"/>
                                </a:lnTo>
                                <a:lnTo>
                                  <a:pt x="129" y="1"/>
                                </a:lnTo>
                                <a:lnTo>
                                  <a:pt x="130" y="2"/>
                                </a:lnTo>
                                <a:lnTo>
                                  <a:pt x="131" y="2"/>
                                </a:lnTo>
                                <a:lnTo>
                                  <a:pt x="131" y="3"/>
                                </a:lnTo>
                                <a:lnTo>
                                  <a:pt x="133" y="5"/>
                                </a:lnTo>
                                <a:lnTo>
                                  <a:pt x="133" y="219"/>
                                </a:lnTo>
                                <a:close/>
                                <a:moveTo>
                                  <a:pt x="106" y="117"/>
                                </a:moveTo>
                                <a:lnTo>
                                  <a:pt x="94" y="104"/>
                                </a:lnTo>
                                <a:lnTo>
                                  <a:pt x="85" y="97"/>
                                </a:lnTo>
                                <a:lnTo>
                                  <a:pt x="75" y="91"/>
                                </a:lnTo>
                                <a:lnTo>
                                  <a:pt x="64" y="90"/>
                                </a:lnTo>
                                <a:lnTo>
                                  <a:pt x="54" y="91"/>
                                </a:lnTo>
                                <a:lnTo>
                                  <a:pt x="46" y="95"/>
                                </a:lnTo>
                                <a:lnTo>
                                  <a:pt x="40" y="99"/>
                                </a:lnTo>
                                <a:lnTo>
                                  <a:pt x="35" y="107"/>
                                </a:lnTo>
                                <a:lnTo>
                                  <a:pt x="32" y="115"/>
                                </a:lnTo>
                                <a:lnTo>
                                  <a:pt x="29" y="125"/>
                                </a:lnTo>
                                <a:lnTo>
                                  <a:pt x="27" y="135"/>
                                </a:lnTo>
                                <a:lnTo>
                                  <a:pt x="27" y="145"/>
                                </a:lnTo>
                                <a:lnTo>
                                  <a:pt x="27" y="156"/>
                                </a:lnTo>
                                <a:lnTo>
                                  <a:pt x="28" y="166"/>
                                </a:lnTo>
                                <a:lnTo>
                                  <a:pt x="30" y="176"/>
                                </a:lnTo>
                                <a:lnTo>
                                  <a:pt x="34" y="184"/>
                                </a:lnTo>
                                <a:lnTo>
                                  <a:pt x="39" y="193"/>
                                </a:lnTo>
                                <a:lnTo>
                                  <a:pt x="45" y="198"/>
                                </a:lnTo>
                                <a:lnTo>
                                  <a:pt x="53" y="202"/>
                                </a:lnTo>
                                <a:lnTo>
                                  <a:pt x="62" y="203"/>
                                </a:lnTo>
                                <a:lnTo>
                                  <a:pt x="67" y="203"/>
                                </a:lnTo>
                                <a:lnTo>
                                  <a:pt x="72" y="202"/>
                                </a:lnTo>
                                <a:lnTo>
                                  <a:pt x="77" y="199"/>
                                </a:lnTo>
                                <a:lnTo>
                                  <a:pt x="83" y="197"/>
                                </a:lnTo>
                                <a:lnTo>
                                  <a:pt x="88" y="193"/>
                                </a:lnTo>
                                <a:lnTo>
                                  <a:pt x="93" y="188"/>
                                </a:lnTo>
                                <a:lnTo>
                                  <a:pt x="99" y="182"/>
                                </a:lnTo>
                                <a:lnTo>
                                  <a:pt x="106" y="175"/>
                                </a:lnTo>
                                <a:lnTo>
                                  <a:pt x="106" y="1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54" name="Freeform 40"/>
                        <wps:cNvSpPr>
                          <a:spLocks noEditPoints="1"/>
                        </wps:cNvSpPr>
                        <wps:spPr bwMode="auto">
                          <a:xfrm>
                            <a:off x="142875" y="927100"/>
                            <a:ext cx="71438" cy="109538"/>
                          </a:xfrm>
                          <a:custGeom>
                            <a:avLst/>
                            <a:gdLst>
                              <a:gd name="T0" fmla="*/ 137 w 137"/>
                              <a:gd name="T1" fmla="*/ 157 h 207"/>
                              <a:gd name="T2" fmla="*/ 132 w 137"/>
                              <a:gd name="T3" fmla="*/ 173 h 207"/>
                              <a:gd name="T4" fmla="*/ 122 w 137"/>
                              <a:gd name="T5" fmla="*/ 187 h 207"/>
                              <a:gd name="T6" fmla="*/ 110 w 137"/>
                              <a:gd name="T7" fmla="*/ 197 h 207"/>
                              <a:gd name="T8" fmla="*/ 94 w 137"/>
                              <a:gd name="T9" fmla="*/ 204 h 207"/>
                              <a:gd name="T10" fmla="*/ 75 w 137"/>
                              <a:gd name="T11" fmla="*/ 207 h 207"/>
                              <a:gd name="T12" fmla="*/ 10 w 137"/>
                              <a:gd name="T13" fmla="*/ 207 h 207"/>
                              <a:gd name="T14" fmla="*/ 2 w 137"/>
                              <a:gd name="T15" fmla="*/ 205 h 207"/>
                              <a:gd name="T16" fmla="*/ 0 w 137"/>
                              <a:gd name="T17" fmla="*/ 196 h 207"/>
                              <a:gd name="T18" fmla="*/ 0 w 137"/>
                              <a:gd name="T19" fmla="*/ 6 h 207"/>
                              <a:gd name="T20" fmla="*/ 6 w 137"/>
                              <a:gd name="T21" fmla="*/ 0 h 207"/>
                              <a:gd name="T22" fmla="*/ 57 w 137"/>
                              <a:gd name="T23" fmla="*/ 0 h 207"/>
                              <a:gd name="T24" fmla="*/ 87 w 137"/>
                              <a:gd name="T25" fmla="*/ 3 h 207"/>
                              <a:gd name="T26" fmla="*/ 107 w 137"/>
                              <a:gd name="T27" fmla="*/ 13 h 207"/>
                              <a:gd name="T28" fmla="*/ 119 w 137"/>
                              <a:gd name="T29" fmla="*/ 31 h 207"/>
                              <a:gd name="T30" fmla="*/ 123 w 137"/>
                              <a:gd name="T31" fmla="*/ 53 h 207"/>
                              <a:gd name="T32" fmla="*/ 122 w 137"/>
                              <a:gd name="T33" fmla="*/ 66 h 207"/>
                              <a:gd name="T34" fmla="*/ 116 w 137"/>
                              <a:gd name="T35" fmla="*/ 79 h 207"/>
                              <a:gd name="T36" fmla="*/ 107 w 137"/>
                              <a:gd name="T37" fmla="*/ 88 h 207"/>
                              <a:gd name="T38" fmla="*/ 96 w 137"/>
                              <a:gd name="T39" fmla="*/ 96 h 207"/>
                              <a:gd name="T40" fmla="*/ 112 w 137"/>
                              <a:gd name="T41" fmla="*/ 102 h 207"/>
                              <a:gd name="T42" fmla="*/ 124 w 137"/>
                              <a:gd name="T43" fmla="*/ 113 h 207"/>
                              <a:gd name="T44" fmla="*/ 133 w 137"/>
                              <a:gd name="T45" fmla="*/ 128 h 207"/>
                              <a:gd name="T46" fmla="*/ 137 w 137"/>
                              <a:gd name="T47" fmla="*/ 148 h 207"/>
                              <a:gd name="T48" fmla="*/ 95 w 137"/>
                              <a:gd name="T49" fmla="*/ 48 h 207"/>
                              <a:gd name="T50" fmla="*/ 90 w 137"/>
                              <a:gd name="T51" fmla="*/ 35 h 207"/>
                              <a:gd name="T52" fmla="*/ 81 w 137"/>
                              <a:gd name="T53" fmla="*/ 27 h 207"/>
                              <a:gd name="T54" fmla="*/ 67 w 137"/>
                              <a:gd name="T55" fmla="*/ 23 h 207"/>
                              <a:gd name="T56" fmla="*/ 27 w 137"/>
                              <a:gd name="T57" fmla="*/ 22 h 207"/>
                              <a:gd name="T58" fmla="*/ 58 w 137"/>
                              <a:gd name="T59" fmla="*/ 90 h 207"/>
                              <a:gd name="T60" fmla="*/ 76 w 137"/>
                              <a:gd name="T61" fmla="*/ 87 h 207"/>
                              <a:gd name="T62" fmla="*/ 86 w 137"/>
                              <a:gd name="T63" fmla="*/ 79 h 207"/>
                              <a:gd name="T64" fmla="*/ 92 w 137"/>
                              <a:gd name="T65" fmla="*/ 67 h 207"/>
                              <a:gd name="T66" fmla="*/ 95 w 137"/>
                              <a:gd name="T67" fmla="*/ 55 h 207"/>
                              <a:gd name="T68" fmla="*/ 107 w 137"/>
                              <a:gd name="T69" fmla="*/ 140 h 207"/>
                              <a:gd name="T70" fmla="*/ 101 w 137"/>
                              <a:gd name="T71" fmla="*/ 127 h 207"/>
                              <a:gd name="T72" fmla="*/ 90 w 137"/>
                              <a:gd name="T73" fmla="*/ 117 h 207"/>
                              <a:gd name="T74" fmla="*/ 73 w 137"/>
                              <a:gd name="T75" fmla="*/ 112 h 207"/>
                              <a:gd name="T76" fmla="*/ 27 w 137"/>
                              <a:gd name="T77" fmla="*/ 112 h 207"/>
                              <a:gd name="T78" fmla="*/ 67 w 137"/>
                              <a:gd name="T79" fmla="*/ 184 h 207"/>
                              <a:gd name="T80" fmla="*/ 84 w 137"/>
                              <a:gd name="T81" fmla="*/ 182 h 207"/>
                              <a:gd name="T82" fmla="*/ 96 w 137"/>
                              <a:gd name="T83" fmla="*/ 176 h 207"/>
                              <a:gd name="T84" fmla="*/ 105 w 137"/>
                              <a:gd name="T85" fmla="*/ 165 h 207"/>
                              <a:gd name="T86" fmla="*/ 107 w 137"/>
                              <a:gd name="T87" fmla="*/ 149 h 2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137" h="207">
                                <a:moveTo>
                                  <a:pt x="137" y="148"/>
                                </a:moveTo>
                                <a:lnTo>
                                  <a:pt x="137" y="157"/>
                                </a:lnTo>
                                <a:lnTo>
                                  <a:pt x="134" y="166"/>
                                </a:lnTo>
                                <a:lnTo>
                                  <a:pt x="132" y="173"/>
                                </a:lnTo>
                                <a:lnTo>
                                  <a:pt x="127" y="181"/>
                                </a:lnTo>
                                <a:lnTo>
                                  <a:pt x="122" y="187"/>
                                </a:lnTo>
                                <a:lnTo>
                                  <a:pt x="116" y="192"/>
                                </a:lnTo>
                                <a:lnTo>
                                  <a:pt x="110" y="197"/>
                                </a:lnTo>
                                <a:lnTo>
                                  <a:pt x="102" y="200"/>
                                </a:lnTo>
                                <a:lnTo>
                                  <a:pt x="94" y="204"/>
                                </a:lnTo>
                                <a:lnTo>
                                  <a:pt x="85" y="205"/>
                                </a:lnTo>
                                <a:lnTo>
                                  <a:pt x="75" y="207"/>
                                </a:lnTo>
                                <a:lnTo>
                                  <a:pt x="64" y="207"/>
                                </a:lnTo>
                                <a:lnTo>
                                  <a:pt x="10" y="207"/>
                                </a:lnTo>
                                <a:lnTo>
                                  <a:pt x="6" y="207"/>
                                </a:lnTo>
                                <a:lnTo>
                                  <a:pt x="2" y="205"/>
                                </a:lnTo>
                                <a:lnTo>
                                  <a:pt x="0" y="202"/>
                                </a:lnTo>
                                <a:lnTo>
                                  <a:pt x="0" y="196"/>
                                </a:lnTo>
                                <a:lnTo>
                                  <a:pt x="0" y="11"/>
                                </a:lnTo>
                                <a:lnTo>
                                  <a:pt x="0" y="6"/>
                                </a:lnTo>
                                <a:lnTo>
                                  <a:pt x="2" y="2"/>
                                </a:lnTo>
                                <a:lnTo>
                                  <a:pt x="6" y="0"/>
                                </a:lnTo>
                                <a:lnTo>
                                  <a:pt x="10" y="0"/>
                                </a:lnTo>
                                <a:lnTo>
                                  <a:pt x="57" y="0"/>
                                </a:lnTo>
                                <a:lnTo>
                                  <a:pt x="75" y="0"/>
                                </a:lnTo>
                                <a:lnTo>
                                  <a:pt x="87" y="3"/>
                                </a:lnTo>
                                <a:lnTo>
                                  <a:pt x="99" y="7"/>
                                </a:lnTo>
                                <a:lnTo>
                                  <a:pt x="107" y="13"/>
                                </a:lnTo>
                                <a:lnTo>
                                  <a:pt x="115" y="21"/>
                                </a:lnTo>
                                <a:lnTo>
                                  <a:pt x="119" y="31"/>
                                </a:lnTo>
                                <a:lnTo>
                                  <a:pt x="123" y="40"/>
                                </a:lnTo>
                                <a:lnTo>
                                  <a:pt x="123" y="53"/>
                                </a:lnTo>
                                <a:lnTo>
                                  <a:pt x="123" y="59"/>
                                </a:lnTo>
                                <a:lnTo>
                                  <a:pt x="122" y="66"/>
                                </a:lnTo>
                                <a:lnTo>
                                  <a:pt x="119" y="72"/>
                                </a:lnTo>
                                <a:lnTo>
                                  <a:pt x="116" y="79"/>
                                </a:lnTo>
                                <a:lnTo>
                                  <a:pt x="112" y="85"/>
                                </a:lnTo>
                                <a:lnTo>
                                  <a:pt x="107" y="88"/>
                                </a:lnTo>
                                <a:lnTo>
                                  <a:pt x="102" y="93"/>
                                </a:lnTo>
                                <a:lnTo>
                                  <a:pt x="96" y="96"/>
                                </a:lnTo>
                                <a:lnTo>
                                  <a:pt x="105" y="98"/>
                                </a:lnTo>
                                <a:lnTo>
                                  <a:pt x="112" y="102"/>
                                </a:lnTo>
                                <a:lnTo>
                                  <a:pt x="118" y="107"/>
                                </a:lnTo>
                                <a:lnTo>
                                  <a:pt x="124" y="113"/>
                                </a:lnTo>
                                <a:lnTo>
                                  <a:pt x="129" y="120"/>
                                </a:lnTo>
                                <a:lnTo>
                                  <a:pt x="133" y="128"/>
                                </a:lnTo>
                                <a:lnTo>
                                  <a:pt x="135" y="138"/>
                                </a:lnTo>
                                <a:lnTo>
                                  <a:pt x="137" y="148"/>
                                </a:lnTo>
                                <a:close/>
                                <a:moveTo>
                                  <a:pt x="95" y="55"/>
                                </a:moveTo>
                                <a:lnTo>
                                  <a:pt x="95" y="48"/>
                                </a:lnTo>
                                <a:lnTo>
                                  <a:pt x="92" y="42"/>
                                </a:lnTo>
                                <a:lnTo>
                                  <a:pt x="90" y="35"/>
                                </a:lnTo>
                                <a:lnTo>
                                  <a:pt x="86" y="31"/>
                                </a:lnTo>
                                <a:lnTo>
                                  <a:pt x="81" y="27"/>
                                </a:lnTo>
                                <a:lnTo>
                                  <a:pt x="75" y="24"/>
                                </a:lnTo>
                                <a:lnTo>
                                  <a:pt x="67" y="23"/>
                                </a:lnTo>
                                <a:lnTo>
                                  <a:pt x="55" y="22"/>
                                </a:lnTo>
                                <a:lnTo>
                                  <a:pt x="27" y="22"/>
                                </a:lnTo>
                                <a:lnTo>
                                  <a:pt x="27" y="90"/>
                                </a:lnTo>
                                <a:lnTo>
                                  <a:pt x="58" y="90"/>
                                </a:lnTo>
                                <a:lnTo>
                                  <a:pt x="69" y="88"/>
                                </a:lnTo>
                                <a:lnTo>
                                  <a:pt x="76" y="87"/>
                                </a:lnTo>
                                <a:lnTo>
                                  <a:pt x="83" y="83"/>
                                </a:lnTo>
                                <a:lnTo>
                                  <a:pt x="86" y="79"/>
                                </a:lnTo>
                                <a:lnTo>
                                  <a:pt x="91" y="74"/>
                                </a:lnTo>
                                <a:lnTo>
                                  <a:pt x="92" y="67"/>
                                </a:lnTo>
                                <a:lnTo>
                                  <a:pt x="95" y="61"/>
                                </a:lnTo>
                                <a:lnTo>
                                  <a:pt x="95" y="55"/>
                                </a:lnTo>
                                <a:close/>
                                <a:moveTo>
                                  <a:pt x="107" y="149"/>
                                </a:moveTo>
                                <a:lnTo>
                                  <a:pt x="107" y="140"/>
                                </a:lnTo>
                                <a:lnTo>
                                  <a:pt x="105" y="133"/>
                                </a:lnTo>
                                <a:lnTo>
                                  <a:pt x="101" y="127"/>
                                </a:lnTo>
                                <a:lnTo>
                                  <a:pt x="96" y="122"/>
                                </a:lnTo>
                                <a:lnTo>
                                  <a:pt x="90" y="117"/>
                                </a:lnTo>
                                <a:lnTo>
                                  <a:pt x="81" y="114"/>
                                </a:lnTo>
                                <a:lnTo>
                                  <a:pt x="73" y="112"/>
                                </a:lnTo>
                                <a:lnTo>
                                  <a:pt x="60" y="112"/>
                                </a:lnTo>
                                <a:lnTo>
                                  <a:pt x="27" y="112"/>
                                </a:lnTo>
                                <a:lnTo>
                                  <a:pt x="27" y="184"/>
                                </a:lnTo>
                                <a:lnTo>
                                  <a:pt x="67" y="184"/>
                                </a:lnTo>
                                <a:lnTo>
                                  <a:pt x="76" y="184"/>
                                </a:lnTo>
                                <a:lnTo>
                                  <a:pt x="84" y="182"/>
                                </a:lnTo>
                                <a:lnTo>
                                  <a:pt x="90" y="180"/>
                                </a:lnTo>
                                <a:lnTo>
                                  <a:pt x="96" y="176"/>
                                </a:lnTo>
                                <a:lnTo>
                                  <a:pt x="101" y="171"/>
                                </a:lnTo>
                                <a:lnTo>
                                  <a:pt x="105" y="165"/>
                                </a:lnTo>
                                <a:lnTo>
                                  <a:pt x="107" y="157"/>
                                </a:lnTo>
                                <a:lnTo>
                                  <a:pt x="107" y="1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55" name="Freeform 41"/>
                        <wps:cNvSpPr>
                          <a:spLocks noEditPoints="1"/>
                        </wps:cNvSpPr>
                        <wps:spPr bwMode="auto">
                          <a:xfrm>
                            <a:off x="233363" y="925513"/>
                            <a:ext cx="17463" cy="112713"/>
                          </a:xfrm>
                          <a:custGeom>
                            <a:avLst/>
                            <a:gdLst>
                              <a:gd name="T0" fmla="*/ 30 w 34"/>
                              <a:gd name="T1" fmla="*/ 208 h 213"/>
                              <a:gd name="T2" fmla="*/ 30 w 34"/>
                              <a:gd name="T3" fmla="*/ 209 h 213"/>
                              <a:gd name="T4" fmla="*/ 30 w 34"/>
                              <a:gd name="T5" fmla="*/ 210 h 213"/>
                              <a:gd name="T6" fmla="*/ 29 w 34"/>
                              <a:gd name="T7" fmla="*/ 212 h 213"/>
                              <a:gd name="T8" fmla="*/ 28 w 34"/>
                              <a:gd name="T9" fmla="*/ 212 h 213"/>
                              <a:gd name="T10" fmla="*/ 26 w 34"/>
                              <a:gd name="T11" fmla="*/ 213 h 213"/>
                              <a:gd name="T12" fmla="*/ 24 w 34"/>
                              <a:gd name="T13" fmla="*/ 213 h 213"/>
                              <a:gd name="T14" fmla="*/ 20 w 34"/>
                              <a:gd name="T15" fmla="*/ 213 h 213"/>
                              <a:gd name="T16" fmla="*/ 16 w 34"/>
                              <a:gd name="T17" fmla="*/ 213 h 213"/>
                              <a:gd name="T18" fmla="*/ 13 w 34"/>
                              <a:gd name="T19" fmla="*/ 213 h 213"/>
                              <a:gd name="T20" fmla="*/ 10 w 34"/>
                              <a:gd name="T21" fmla="*/ 213 h 213"/>
                              <a:gd name="T22" fmla="*/ 8 w 34"/>
                              <a:gd name="T23" fmla="*/ 213 h 213"/>
                              <a:gd name="T24" fmla="*/ 7 w 34"/>
                              <a:gd name="T25" fmla="*/ 212 h 213"/>
                              <a:gd name="T26" fmla="*/ 5 w 34"/>
                              <a:gd name="T27" fmla="*/ 212 h 213"/>
                              <a:gd name="T28" fmla="*/ 4 w 34"/>
                              <a:gd name="T29" fmla="*/ 210 h 213"/>
                              <a:gd name="T30" fmla="*/ 4 w 34"/>
                              <a:gd name="T31" fmla="*/ 209 h 213"/>
                              <a:gd name="T32" fmla="*/ 4 w 34"/>
                              <a:gd name="T33" fmla="*/ 208 h 213"/>
                              <a:gd name="T34" fmla="*/ 4 w 34"/>
                              <a:gd name="T35" fmla="*/ 64 h 213"/>
                              <a:gd name="T36" fmla="*/ 4 w 34"/>
                              <a:gd name="T37" fmla="*/ 63 h 213"/>
                              <a:gd name="T38" fmla="*/ 4 w 34"/>
                              <a:gd name="T39" fmla="*/ 61 h 213"/>
                              <a:gd name="T40" fmla="*/ 5 w 34"/>
                              <a:gd name="T41" fmla="*/ 61 h 213"/>
                              <a:gd name="T42" fmla="*/ 7 w 34"/>
                              <a:gd name="T43" fmla="*/ 60 h 213"/>
                              <a:gd name="T44" fmla="*/ 8 w 34"/>
                              <a:gd name="T45" fmla="*/ 60 h 213"/>
                              <a:gd name="T46" fmla="*/ 10 w 34"/>
                              <a:gd name="T47" fmla="*/ 59 h 213"/>
                              <a:gd name="T48" fmla="*/ 13 w 34"/>
                              <a:gd name="T49" fmla="*/ 59 h 213"/>
                              <a:gd name="T50" fmla="*/ 16 w 34"/>
                              <a:gd name="T51" fmla="*/ 59 h 213"/>
                              <a:gd name="T52" fmla="*/ 20 w 34"/>
                              <a:gd name="T53" fmla="*/ 59 h 213"/>
                              <a:gd name="T54" fmla="*/ 24 w 34"/>
                              <a:gd name="T55" fmla="*/ 59 h 213"/>
                              <a:gd name="T56" fmla="*/ 26 w 34"/>
                              <a:gd name="T57" fmla="*/ 60 h 213"/>
                              <a:gd name="T58" fmla="*/ 28 w 34"/>
                              <a:gd name="T59" fmla="*/ 60 h 213"/>
                              <a:gd name="T60" fmla="*/ 29 w 34"/>
                              <a:gd name="T61" fmla="*/ 61 h 213"/>
                              <a:gd name="T62" fmla="*/ 30 w 34"/>
                              <a:gd name="T63" fmla="*/ 61 h 213"/>
                              <a:gd name="T64" fmla="*/ 30 w 34"/>
                              <a:gd name="T65" fmla="*/ 63 h 213"/>
                              <a:gd name="T66" fmla="*/ 30 w 34"/>
                              <a:gd name="T67" fmla="*/ 64 h 213"/>
                              <a:gd name="T68" fmla="*/ 30 w 34"/>
                              <a:gd name="T69" fmla="*/ 208 h 213"/>
                              <a:gd name="T70" fmla="*/ 34 w 34"/>
                              <a:gd name="T71" fmla="*/ 15 h 213"/>
                              <a:gd name="T72" fmla="*/ 32 w 34"/>
                              <a:gd name="T73" fmla="*/ 23 h 213"/>
                              <a:gd name="T74" fmla="*/ 30 w 34"/>
                              <a:gd name="T75" fmla="*/ 28 h 213"/>
                              <a:gd name="T76" fmla="*/ 25 w 34"/>
                              <a:gd name="T77" fmla="*/ 31 h 213"/>
                              <a:gd name="T78" fmla="*/ 16 w 34"/>
                              <a:gd name="T79" fmla="*/ 31 h 213"/>
                              <a:gd name="T80" fmla="*/ 8 w 34"/>
                              <a:gd name="T81" fmla="*/ 31 h 213"/>
                              <a:gd name="T82" fmla="*/ 4 w 34"/>
                              <a:gd name="T83" fmla="*/ 28 h 213"/>
                              <a:gd name="T84" fmla="*/ 0 w 34"/>
                              <a:gd name="T85" fmla="*/ 23 h 213"/>
                              <a:gd name="T86" fmla="*/ 0 w 34"/>
                              <a:gd name="T87" fmla="*/ 16 h 213"/>
                              <a:gd name="T88" fmla="*/ 2 w 34"/>
                              <a:gd name="T89" fmla="*/ 7 h 213"/>
                              <a:gd name="T90" fmla="*/ 4 w 34"/>
                              <a:gd name="T91" fmla="*/ 2 h 213"/>
                              <a:gd name="T92" fmla="*/ 9 w 34"/>
                              <a:gd name="T93" fmla="*/ 0 h 213"/>
                              <a:gd name="T94" fmla="*/ 16 w 34"/>
                              <a:gd name="T95" fmla="*/ 0 h 213"/>
                              <a:gd name="T96" fmla="*/ 25 w 34"/>
                              <a:gd name="T97" fmla="*/ 0 h 213"/>
                              <a:gd name="T98" fmla="*/ 30 w 34"/>
                              <a:gd name="T99" fmla="*/ 2 h 213"/>
                              <a:gd name="T100" fmla="*/ 32 w 34"/>
                              <a:gd name="T101" fmla="*/ 7 h 213"/>
                              <a:gd name="T102" fmla="*/ 34 w 34"/>
                              <a:gd name="T103" fmla="*/ 15 h 2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34" h="213">
                                <a:moveTo>
                                  <a:pt x="30" y="208"/>
                                </a:moveTo>
                                <a:lnTo>
                                  <a:pt x="30" y="209"/>
                                </a:lnTo>
                                <a:lnTo>
                                  <a:pt x="30" y="210"/>
                                </a:lnTo>
                                <a:lnTo>
                                  <a:pt x="29" y="212"/>
                                </a:lnTo>
                                <a:lnTo>
                                  <a:pt x="28" y="212"/>
                                </a:lnTo>
                                <a:lnTo>
                                  <a:pt x="26" y="213"/>
                                </a:lnTo>
                                <a:lnTo>
                                  <a:pt x="24" y="213"/>
                                </a:lnTo>
                                <a:lnTo>
                                  <a:pt x="20" y="213"/>
                                </a:lnTo>
                                <a:lnTo>
                                  <a:pt x="16" y="213"/>
                                </a:lnTo>
                                <a:lnTo>
                                  <a:pt x="13" y="213"/>
                                </a:lnTo>
                                <a:lnTo>
                                  <a:pt x="10" y="213"/>
                                </a:lnTo>
                                <a:lnTo>
                                  <a:pt x="8" y="213"/>
                                </a:lnTo>
                                <a:lnTo>
                                  <a:pt x="7" y="212"/>
                                </a:lnTo>
                                <a:lnTo>
                                  <a:pt x="5" y="212"/>
                                </a:lnTo>
                                <a:lnTo>
                                  <a:pt x="4" y="210"/>
                                </a:lnTo>
                                <a:lnTo>
                                  <a:pt x="4" y="209"/>
                                </a:lnTo>
                                <a:lnTo>
                                  <a:pt x="4" y="208"/>
                                </a:lnTo>
                                <a:lnTo>
                                  <a:pt x="4" y="64"/>
                                </a:lnTo>
                                <a:lnTo>
                                  <a:pt x="4" y="63"/>
                                </a:lnTo>
                                <a:lnTo>
                                  <a:pt x="4" y="61"/>
                                </a:lnTo>
                                <a:lnTo>
                                  <a:pt x="5" y="61"/>
                                </a:lnTo>
                                <a:lnTo>
                                  <a:pt x="7" y="60"/>
                                </a:lnTo>
                                <a:lnTo>
                                  <a:pt x="8" y="60"/>
                                </a:lnTo>
                                <a:lnTo>
                                  <a:pt x="10" y="59"/>
                                </a:lnTo>
                                <a:lnTo>
                                  <a:pt x="13" y="59"/>
                                </a:lnTo>
                                <a:lnTo>
                                  <a:pt x="16" y="59"/>
                                </a:lnTo>
                                <a:lnTo>
                                  <a:pt x="20" y="59"/>
                                </a:lnTo>
                                <a:lnTo>
                                  <a:pt x="24" y="59"/>
                                </a:lnTo>
                                <a:lnTo>
                                  <a:pt x="26" y="60"/>
                                </a:lnTo>
                                <a:lnTo>
                                  <a:pt x="28" y="60"/>
                                </a:lnTo>
                                <a:lnTo>
                                  <a:pt x="29" y="61"/>
                                </a:lnTo>
                                <a:lnTo>
                                  <a:pt x="30" y="61"/>
                                </a:lnTo>
                                <a:lnTo>
                                  <a:pt x="30" y="63"/>
                                </a:lnTo>
                                <a:lnTo>
                                  <a:pt x="30" y="64"/>
                                </a:lnTo>
                                <a:lnTo>
                                  <a:pt x="30" y="208"/>
                                </a:lnTo>
                                <a:close/>
                                <a:moveTo>
                                  <a:pt x="34" y="15"/>
                                </a:moveTo>
                                <a:lnTo>
                                  <a:pt x="32" y="23"/>
                                </a:lnTo>
                                <a:lnTo>
                                  <a:pt x="30" y="28"/>
                                </a:lnTo>
                                <a:lnTo>
                                  <a:pt x="25" y="31"/>
                                </a:lnTo>
                                <a:lnTo>
                                  <a:pt x="16" y="31"/>
                                </a:lnTo>
                                <a:lnTo>
                                  <a:pt x="8" y="31"/>
                                </a:lnTo>
                                <a:lnTo>
                                  <a:pt x="4" y="28"/>
                                </a:lnTo>
                                <a:lnTo>
                                  <a:pt x="0" y="23"/>
                                </a:lnTo>
                                <a:lnTo>
                                  <a:pt x="0" y="16"/>
                                </a:lnTo>
                                <a:lnTo>
                                  <a:pt x="2" y="7"/>
                                </a:lnTo>
                                <a:lnTo>
                                  <a:pt x="4" y="2"/>
                                </a:lnTo>
                                <a:lnTo>
                                  <a:pt x="9" y="0"/>
                                </a:lnTo>
                                <a:lnTo>
                                  <a:pt x="16" y="0"/>
                                </a:lnTo>
                                <a:lnTo>
                                  <a:pt x="25" y="0"/>
                                </a:lnTo>
                                <a:lnTo>
                                  <a:pt x="30" y="2"/>
                                </a:lnTo>
                                <a:lnTo>
                                  <a:pt x="32" y="7"/>
                                </a:lnTo>
                                <a:lnTo>
                                  <a:pt x="34" y="1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56" name="Freeform 42"/>
                        <wps:cNvSpPr>
                          <a:spLocks/>
                        </wps:cNvSpPr>
                        <wps:spPr bwMode="auto">
                          <a:xfrm>
                            <a:off x="274638" y="919163"/>
                            <a:ext cx="14288" cy="119063"/>
                          </a:xfrm>
                          <a:custGeom>
                            <a:avLst/>
                            <a:gdLst>
                              <a:gd name="T0" fmla="*/ 27 w 27"/>
                              <a:gd name="T1" fmla="*/ 219 h 224"/>
                              <a:gd name="T2" fmla="*/ 26 w 27"/>
                              <a:gd name="T3" fmla="*/ 220 h 224"/>
                              <a:gd name="T4" fmla="*/ 26 w 27"/>
                              <a:gd name="T5" fmla="*/ 221 h 224"/>
                              <a:gd name="T6" fmla="*/ 25 w 27"/>
                              <a:gd name="T7" fmla="*/ 223 h 224"/>
                              <a:gd name="T8" fmla="*/ 24 w 27"/>
                              <a:gd name="T9" fmla="*/ 223 h 224"/>
                              <a:gd name="T10" fmla="*/ 22 w 27"/>
                              <a:gd name="T11" fmla="*/ 224 h 224"/>
                              <a:gd name="T12" fmla="*/ 20 w 27"/>
                              <a:gd name="T13" fmla="*/ 224 h 224"/>
                              <a:gd name="T14" fmla="*/ 17 w 27"/>
                              <a:gd name="T15" fmla="*/ 224 h 224"/>
                              <a:gd name="T16" fmla="*/ 14 w 27"/>
                              <a:gd name="T17" fmla="*/ 224 h 224"/>
                              <a:gd name="T18" fmla="*/ 10 w 27"/>
                              <a:gd name="T19" fmla="*/ 224 h 224"/>
                              <a:gd name="T20" fmla="*/ 8 w 27"/>
                              <a:gd name="T21" fmla="*/ 224 h 224"/>
                              <a:gd name="T22" fmla="*/ 5 w 27"/>
                              <a:gd name="T23" fmla="*/ 224 h 224"/>
                              <a:gd name="T24" fmla="*/ 3 w 27"/>
                              <a:gd name="T25" fmla="*/ 223 h 224"/>
                              <a:gd name="T26" fmla="*/ 1 w 27"/>
                              <a:gd name="T27" fmla="*/ 223 h 224"/>
                              <a:gd name="T28" fmla="*/ 0 w 27"/>
                              <a:gd name="T29" fmla="*/ 221 h 224"/>
                              <a:gd name="T30" fmla="*/ 0 w 27"/>
                              <a:gd name="T31" fmla="*/ 220 h 224"/>
                              <a:gd name="T32" fmla="*/ 0 w 27"/>
                              <a:gd name="T33" fmla="*/ 219 h 224"/>
                              <a:gd name="T34" fmla="*/ 0 w 27"/>
                              <a:gd name="T35" fmla="*/ 5 h 224"/>
                              <a:gd name="T36" fmla="*/ 0 w 27"/>
                              <a:gd name="T37" fmla="*/ 3 h 224"/>
                              <a:gd name="T38" fmla="*/ 0 w 27"/>
                              <a:gd name="T39" fmla="*/ 2 h 224"/>
                              <a:gd name="T40" fmla="*/ 1 w 27"/>
                              <a:gd name="T41" fmla="*/ 2 h 224"/>
                              <a:gd name="T42" fmla="*/ 3 w 27"/>
                              <a:gd name="T43" fmla="*/ 1 h 224"/>
                              <a:gd name="T44" fmla="*/ 5 w 27"/>
                              <a:gd name="T45" fmla="*/ 1 h 224"/>
                              <a:gd name="T46" fmla="*/ 8 w 27"/>
                              <a:gd name="T47" fmla="*/ 0 h 224"/>
                              <a:gd name="T48" fmla="*/ 10 w 27"/>
                              <a:gd name="T49" fmla="*/ 0 h 224"/>
                              <a:gd name="T50" fmla="*/ 14 w 27"/>
                              <a:gd name="T51" fmla="*/ 0 h 224"/>
                              <a:gd name="T52" fmla="*/ 17 w 27"/>
                              <a:gd name="T53" fmla="*/ 0 h 224"/>
                              <a:gd name="T54" fmla="*/ 20 w 27"/>
                              <a:gd name="T55" fmla="*/ 0 h 224"/>
                              <a:gd name="T56" fmla="*/ 22 w 27"/>
                              <a:gd name="T57" fmla="*/ 1 h 224"/>
                              <a:gd name="T58" fmla="*/ 24 w 27"/>
                              <a:gd name="T59" fmla="*/ 1 h 224"/>
                              <a:gd name="T60" fmla="*/ 25 w 27"/>
                              <a:gd name="T61" fmla="*/ 2 h 224"/>
                              <a:gd name="T62" fmla="*/ 26 w 27"/>
                              <a:gd name="T63" fmla="*/ 2 h 224"/>
                              <a:gd name="T64" fmla="*/ 26 w 27"/>
                              <a:gd name="T65" fmla="*/ 3 h 224"/>
                              <a:gd name="T66" fmla="*/ 27 w 27"/>
                              <a:gd name="T67" fmla="*/ 5 h 224"/>
                              <a:gd name="T68" fmla="*/ 27 w 27"/>
                              <a:gd name="T69" fmla="*/ 219 h 2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7" h="224">
                                <a:moveTo>
                                  <a:pt x="27" y="219"/>
                                </a:moveTo>
                                <a:lnTo>
                                  <a:pt x="26" y="220"/>
                                </a:lnTo>
                                <a:lnTo>
                                  <a:pt x="26" y="221"/>
                                </a:lnTo>
                                <a:lnTo>
                                  <a:pt x="25" y="223"/>
                                </a:lnTo>
                                <a:lnTo>
                                  <a:pt x="24" y="223"/>
                                </a:lnTo>
                                <a:lnTo>
                                  <a:pt x="22" y="224"/>
                                </a:lnTo>
                                <a:lnTo>
                                  <a:pt x="20" y="224"/>
                                </a:lnTo>
                                <a:lnTo>
                                  <a:pt x="17" y="224"/>
                                </a:lnTo>
                                <a:lnTo>
                                  <a:pt x="14" y="224"/>
                                </a:lnTo>
                                <a:lnTo>
                                  <a:pt x="10" y="224"/>
                                </a:lnTo>
                                <a:lnTo>
                                  <a:pt x="8" y="224"/>
                                </a:lnTo>
                                <a:lnTo>
                                  <a:pt x="5" y="224"/>
                                </a:lnTo>
                                <a:lnTo>
                                  <a:pt x="3" y="223"/>
                                </a:lnTo>
                                <a:lnTo>
                                  <a:pt x="1" y="223"/>
                                </a:lnTo>
                                <a:lnTo>
                                  <a:pt x="0" y="221"/>
                                </a:lnTo>
                                <a:lnTo>
                                  <a:pt x="0" y="220"/>
                                </a:lnTo>
                                <a:lnTo>
                                  <a:pt x="0" y="219"/>
                                </a:lnTo>
                                <a:lnTo>
                                  <a:pt x="0" y="5"/>
                                </a:lnTo>
                                <a:lnTo>
                                  <a:pt x="0" y="3"/>
                                </a:lnTo>
                                <a:lnTo>
                                  <a:pt x="0" y="2"/>
                                </a:lnTo>
                                <a:lnTo>
                                  <a:pt x="1" y="2"/>
                                </a:lnTo>
                                <a:lnTo>
                                  <a:pt x="3" y="1"/>
                                </a:lnTo>
                                <a:lnTo>
                                  <a:pt x="5" y="1"/>
                                </a:lnTo>
                                <a:lnTo>
                                  <a:pt x="8" y="0"/>
                                </a:lnTo>
                                <a:lnTo>
                                  <a:pt x="10" y="0"/>
                                </a:lnTo>
                                <a:lnTo>
                                  <a:pt x="14" y="0"/>
                                </a:lnTo>
                                <a:lnTo>
                                  <a:pt x="17" y="0"/>
                                </a:lnTo>
                                <a:lnTo>
                                  <a:pt x="20" y="0"/>
                                </a:lnTo>
                                <a:lnTo>
                                  <a:pt x="22" y="1"/>
                                </a:lnTo>
                                <a:lnTo>
                                  <a:pt x="24" y="1"/>
                                </a:lnTo>
                                <a:lnTo>
                                  <a:pt x="25" y="2"/>
                                </a:lnTo>
                                <a:lnTo>
                                  <a:pt x="26" y="2"/>
                                </a:lnTo>
                                <a:lnTo>
                                  <a:pt x="26" y="3"/>
                                </a:lnTo>
                                <a:lnTo>
                                  <a:pt x="27" y="5"/>
                                </a:lnTo>
                                <a:lnTo>
                                  <a:pt x="27" y="2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57" name="Freeform 43"/>
                        <wps:cNvSpPr>
                          <a:spLocks noEditPoints="1"/>
                        </wps:cNvSpPr>
                        <wps:spPr bwMode="auto">
                          <a:xfrm>
                            <a:off x="311150" y="954088"/>
                            <a:ext cx="69850" cy="84138"/>
                          </a:xfrm>
                          <a:custGeom>
                            <a:avLst/>
                            <a:gdLst>
                              <a:gd name="T0" fmla="*/ 132 w 133"/>
                              <a:gd name="T1" fmla="*/ 79 h 159"/>
                              <a:gd name="T2" fmla="*/ 125 w 133"/>
                              <a:gd name="T3" fmla="*/ 85 h 159"/>
                              <a:gd name="T4" fmla="*/ 27 w 133"/>
                              <a:gd name="T5" fmla="*/ 85 h 159"/>
                              <a:gd name="T6" fmla="*/ 29 w 133"/>
                              <a:gd name="T7" fmla="*/ 106 h 159"/>
                              <a:gd name="T8" fmla="*/ 38 w 133"/>
                              <a:gd name="T9" fmla="*/ 124 h 159"/>
                              <a:gd name="T10" fmla="*/ 53 w 133"/>
                              <a:gd name="T11" fmla="*/ 133 h 159"/>
                              <a:gd name="T12" fmla="*/ 75 w 133"/>
                              <a:gd name="T13" fmla="*/ 137 h 159"/>
                              <a:gd name="T14" fmla="*/ 92 w 133"/>
                              <a:gd name="T15" fmla="*/ 136 h 159"/>
                              <a:gd name="T16" fmla="*/ 107 w 133"/>
                              <a:gd name="T17" fmla="*/ 132 h 159"/>
                              <a:gd name="T18" fmla="*/ 116 w 133"/>
                              <a:gd name="T19" fmla="*/ 129 h 159"/>
                              <a:gd name="T20" fmla="*/ 122 w 133"/>
                              <a:gd name="T21" fmla="*/ 127 h 159"/>
                              <a:gd name="T22" fmla="*/ 124 w 133"/>
                              <a:gd name="T23" fmla="*/ 127 h 159"/>
                              <a:gd name="T24" fmla="*/ 125 w 133"/>
                              <a:gd name="T25" fmla="*/ 129 h 159"/>
                              <a:gd name="T26" fmla="*/ 125 w 133"/>
                              <a:gd name="T27" fmla="*/ 132 h 159"/>
                              <a:gd name="T28" fmla="*/ 127 w 133"/>
                              <a:gd name="T29" fmla="*/ 137 h 159"/>
                              <a:gd name="T30" fmla="*/ 125 w 133"/>
                              <a:gd name="T31" fmla="*/ 141 h 159"/>
                              <a:gd name="T32" fmla="*/ 125 w 133"/>
                              <a:gd name="T33" fmla="*/ 143 h 159"/>
                              <a:gd name="T34" fmla="*/ 124 w 133"/>
                              <a:gd name="T35" fmla="*/ 146 h 159"/>
                              <a:gd name="T36" fmla="*/ 123 w 133"/>
                              <a:gd name="T37" fmla="*/ 147 h 159"/>
                              <a:gd name="T38" fmla="*/ 118 w 133"/>
                              <a:gd name="T39" fmla="*/ 151 h 159"/>
                              <a:gd name="T40" fmla="*/ 107 w 133"/>
                              <a:gd name="T41" fmla="*/ 154 h 159"/>
                              <a:gd name="T42" fmla="*/ 91 w 133"/>
                              <a:gd name="T43" fmla="*/ 158 h 159"/>
                              <a:gd name="T44" fmla="*/ 71 w 133"/>
                              <a:gd name="T45" fmla="*/ 159 h 159"/>
                              <a:gd name="T46" fmla="*/ 40 w 133"/>
                              <a:gd name="T47" fmla="*/ 154 h 159"/>
                              <a:gd name="T48" fmla="*/ 18 w 133"/>
                              <a:gd name="T49" fmla="*/ 140 h 159"/>
                              <a:gd name="T50" fmla="*/ 5 w 133"/>
                              <a:gd name="T51" fmla="*/ 115 h 159"/>
                              <a:gd name="T52" fmla="*/ 0 w 133"/>
                              <a:gd name="T53" fmla="*/ 81 h 159"/>
                              <a:gd name="T54" fmla="*/ 5 w 133"/>
                              <a:gd name="T55" fmla="*/ 47 h 159"/>
                              <a:gd name="T56" fmla="*/ 18 w 133"/>
                              <a:gd name="T57" fmla="*/ 23 h 159"/>
                              <a:gd name="T58" fmla="*/ 40 w 133"/>
                              <a:gd name="T59" fmla="*/ 7 h 159"/>
                              <a:gd name="T60" fmla="*/ 69 w 133"/>
                              <a:gd name="T61" fmla="*/ 0 h 159"/>
                              <a:gd name="T62" fmla="*/ 97 w 133"/>
                              <a:gd name="T63" fmla="*/ 7 h 159"/>
                              <a:gd name="T64" fmla="*/ 117 w 133"/>
                              <a:gd name="T65" fmla="*/ 21 h 159"/>
                              <a:gd name="T66" fmla="*/ 129 w 133"/>
                              <a:gd name="T67" fmla="*/ 42 h 159"/>
                              <a:gd name="T68" fmla="*/ 133 w 133"/>
                              <a:gd name="T69" fmla="*/ 69 h 159"/>
                              <a:gd name="T70" fmla="*/ 106 w 133"/>
                              <a:gd name="T71" fmla="*/ 66 h 159"/>
                              <a:gd name="T72" fmla="*/ 101 w 133"/>
                              <a:gd name="T73" fmla="*/ 40 h 159"/>
                              <a:gd name="T74" fmla="*/ 91 w 133"/>
                              <a:gd name="T75" fmla="*/ 28 h 159"/>
                              <a:gd name="T76" fmla="*/ 68 w 133"/>
                              <a:gd name="T77" fmla="*/ 21 h 159"/>
                              <a:gd name="T78" fmla="*/ 50 w 133"/>
                              <a:gd name="T79" fmla="*/ 25 h 159"/>
                              <a:gd name="T80" fmla="*/ 38 w 133"/>
                              <a:gd name="T81" fmla="*/ 35 h 159"/>
                              <a:gd name="T82" fmla="*/ 31 w 133"/>
                              <a:gd name="T83" fmla="*/ 49 h 159"/>
                              <a:gd name="T84" fmla="*/ 27 w 133"/>
                              <a:gd name="T85" fmla="*/ 66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33" h="159">
                                <a:moveTo>
                                  <a:pt x="133" y="74"/>
                                </a:moveTo>
                                <a:lnTo>
                                  <a:pt x="132" y="79"/>
                                </a:lnTo>
                                <a:lnTo>
                                  <a:pt x="129" y="83"/>
                                </a:lnTo>
                                <a:lnTo>
                                  <a:pt x="125" y="85"/>
                                </a:lnTo>
                                <a:lnTo>
                                  <a:pt x="122" y="85"/>
                                </a:lnTo>
                                <a:lnTo>
                                  <a:pt x="27" y="85"/>
                                </a:lnTo>
                                <a:lnTo>
                                  <a:pt x="28" y="97"/>
                                </a:lnTo>
                                <a:lnTo>
                                  <a:pt x="29" y="106"/>
                                </a:lnTo>
                                <a:lnTo>
                                  <a:pt x="33" y="116"/>
                                </a:lnTo>
                                <a:lnTo>
                                  <a:pt x="38" y="124"/>
                                </a:lnTo>
                                <a:lnTo>
                                  <a:pt x="44" y="130"/>
                                </a:lnTo>
                                <a:lnTo>
                                  <a:pt x="53" y="133"/>
                                </a:lnTo>
                                <a:lnTo>
                                  <a:pt x="63" y="137"/>
                                </a:lnTo>
                                <a:lnTo>
                                  <a:pt x="75" y="137"/>
                                </a:lnTo>
                                <a:lnTo>
                                  <a:pt x="85" y="137"/>
                                </a:lnTo>
                                <a:lnTo>
                                  <a:pt x="92" y="136"/>
                                </a:lnTo>
                                <a:lnTo>
                                  <a:pt x="101" y="135"/>
                                </a:lnTo>
                                <a:lnTo>
                                  <a:pt x="107" y="132"/>
                                </a:lnTo>
                                <a:lnTo>
                                  <a:pt x="112" y="130"/>
                                </a:lnTo>
                                <a:lnTo>
                                  <a:pt x="116" y="129"/>
                                </a:lnTo>
                                <a:lnTo>
                                  <a:pt x="119" y="127"/>
                                </a:lnTo>
                                <a:lnTo>
                                  <a:pt x="122" y="127"/>
                                </a:lnTo>
                                <a:lnTo>
                                  <a:pt x="123" y="127"/>
                                </a:lnTo>
                                <a:lnTo>
                                  <a:pt x="124" y="127"/>
                                </a:lnTo>
                                <a:lnTo>
                                  <a:pt x="124" y="129"/>
                                </a:lnTo>
                                <a:lnTo>
                                  <a:pt x="125" y="129"/>
                                </a:lnTo>
                                <a:lnTo>
                                  <a:pt x="125" y="131"/>
                                </a:lnTo>
                                <a:lnTo>
                                  <a:pt x="125" y="132"/>
                                </a:lnTo>
                                <a:lnTo>
                                  <a:pt x="127" y="135"/>
                                </a:lnTo>
                                <a:lnTo>
                                  <a:pt x="127" y="137"/>
                                </a:lnTo>
                                <a:lnTo>
                                  <a:pt x="127" y="140"/>
                                </a:lnTo>
                                <a:lnTo>
                                  <a:pt x="125" y="141"/>
                                </a:lnTo>
                                <a:lnTo>
                                  <a:pt x="125" y="142"/>
                                </a:lnTo>
                                <a:lnTo>
                                  <a:pt x="125" y="143"/>
                                </a:lnTo>
                                <a:lnTo>
                                  <a:pt x="125" y="145"/>
                                </a:lnTo>
                                <a:lnTo>
                                  <a:pt x="124" y="146"/>
                                </a:lnTo>
                                <a:lnTo>
                                  <a:pt x="124" y="147"/>
                                </a:lnTo>
                                <a:lnTo>
                                  <a:pt x="123" y="147"/>
                                </a:lnTo>
                                <a:lnTo>
                                  <a:pt x="122" y="148"/>
                                </a:lnTo>
                                <a:lnTo>
                                  <a:pt x="118" y="151"/>
                                </a:lnTo>
                                <a:lnTo>
                                  <a:pt x="113" y="152"/>
                                </a:lnTo>
                                <a:lnTo>
                                  <a:pt x="107" y="154"/>
                                </a:lnTo>
                                <a:lnTo>
                                  <a:pt x="100" y="156"/>
                                </a:lnTo>
                                <a:lnTo>
                                  <a:pt x="91" y="158"/>
                                </a:lnTo>
                                <a:lnTo>
                                  <a:pt x="81" y="159"/>
                                </a:lnTo>
                                <a:lnTo>
                                  <a:pt x="71" y="159"/>
                                </a:lnTo>
                                <a:lnTo>
                                  <a:pt x="54" y="158"/>
                                </a:lnTo>
                                <a:lnTo>
                                  <a:pt x="40" y="154"/>
                                </a:lnTo>
                                <a:lnTo>
                                  <a:pt x="28" y="148"/>
                                </a:lnTo>
                                <a:lnTo>
                                  <a:pt x="18" y="140"/>
                                </a:lnTo>
                                <a:lnTo>
                                  <a:pt x="10" y="129"/>
                                </a:lnTo>
                                <a:lnTo>
                                  <a:pt x="5" y="115"/>
                                </a:lnTo>
                                <a:lnTo>
                                  <a:pt x="0" y="99"/>
                                </a:lnTo>
                                <a:lnTo>
                                  <a:pt x="0" y="81"/>
                                </a:lnTo>
                                <a:lnTo>
                                  <a:pt x="0" y="63"/>
                                </a:lnTo>
                                <a:lnTo>
                                  <a:pt x="5" y="47"/>
                                </a:lnTo>
                                <a:lnTo>
                                  <a:pt x="10" y="34"/>
                                </a:lnTo>
                                <a:lnTo>
                                  <a:pt x="18" y="23"/>
                                </a:lnTo>
                                <a:lnTo>
                                  <a:pt x="28" y="13"/>
                                </a:lnTo>
                                <a:lnTo>
                                  <a:pt x="40" y="7"/>
                                </a:lnTo>
                                <a:lnTo>
                                  <a:pt x="54" y="2"/>
                                </a:lnTo>
                                <a:lnTo>
                                  <a:pt x="69" y="0"/>
                                </a:lnTo>
                                <a:lnTo>
                                  <a:pt x="85" y="2"/>
                                </a:lnTo>
                                <a:lnTo>
                                  <a:pt x="97" y="7"/>
                                </a:lnTo>
                                <a:lnTo>
                                  <a:pt x="109" y="13"/>
                                </a:lnTo>
                                <a:lnTo>
                                  <a:pt x="117" y="21"/>
                                </a:lnTo>
                                <a:lnTo>
                                  <a:pt x="124" y="30"/>
                                </a:lnTo>
                                <a:lnTo>
                                  <a:pt x="129" y="42"/>
                                </a:lnTo>
                                <a:lnTo>
                                  <a:pt x="132" y="55"/>
                                </a:lnTo>
                                <a:lnTo>
                                  <a:pt x="133" y="69"/>
                                </a:lnTo>
                                <a:lnTo>
                                  <a:pt x="133" y="74"/>
                                </a:lnTo>
                                <a:close/>
                                <a:moveTo>
                                  <a:pt x="106" y="66"/>
                                </a:moveTo>
                                <a:lnTo>
                                  <a:pt x="106" y="56"/>
                                </a:lnTo>
                                <a:lnTo>
                                  <a:pt x="101" y="40"/>
                                </a:lnTo>
                                <a:lnTo>
                                  <a:pt x="96" y="34"/>
                                </a:lnTo>
                                <a:lnTo>
                                  <a:pt x="91" y="28"/>
                                </a:lnTo>
                                <a:lnTo>
                                  <a:pt x="77" y="21"/>
                                </a:lnTo>
                                <a:lnTo>
                                  <a:pt x="68" y="21"/>
                                </a:lnTo>
                                <a:lnTo>
                                  <a:pt x="58" y="21"/>
                                </a:lnTo>
                                <a:lnTo>
                                  <a:pt x="50" y="25"/>
                                </a:lnTo>
                                <a:lnTo>
                                  <a:pt x="43" y="29"/>
                                </a:lnTo>
                                <a:lnTo>
                                  <a:pt x="38" y="35"/>
                                </a:lnTo>
                                <a:lnTo>
                                  <a:pt x="33" y="41"/>
                                </a:lnTo>
                                <a:lnTo>
                                  <a:pt x="31" y="49"/>
                                </a:lnTo>
                                <a:lnTo>
                                  <a:pt x="28" y="57"/>
                                </a:lnTo>
                                <a:lnTo>
                                  <a:pt x="27" y="66"/>
                                </a:lnTo>
                                <a:lnTo>
                                  <a:pt x="106" y="6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58" name="Freeform 44"/>
                        <wps:cNvSpPr>
                          <a:spLocks/>
                        </wps:cNvSpPr>
                        <wps:spPr bwMode="auto">
                          <a:xfrm>
                            <a:off x="1574800" y="1625600"/>
                            <a:ext cx="57150" cy="111125"/>
                          </a:xfrm>
                          <a:custGeom>
                            <a:avLst/>
                            <a:gdLst>
                              <a:gd name="T0" fmla="*/ 107 w 107"/>
                              <a:gd name="T1" fmla="*/ 197 h 209"/>
                              <a:gd name="T2" fmla="*/ 107 w 107"/>
                              <a:gd name="T3" fmla="*/ 199 h 209"/>
                              <a:gd name="T4" fmla="*/ 107 w 107"/>
                              <a:gd name="T5" fmla="*/ 202 h 209"/>
                              <a:gd name="T6" fmla="*/ 107 w 107"/>
                              <a:gd name="T7" fmla="*/ 204 h 209"/>
                              <a:gd name="T8" fmla="*/ 106 w 107"/>
                              <a:gd name="T9" fmla="*/ 206 h 209"/>
                              <a:gd name="T10" fmla="*/ 105 w 107"/>
                              <a:gd name="T11" fmla="*/ 207 h 209"/>
                              <a:gd name="T12" fmla="*/ 105 w 107"/>
                              <a:gd name="T13" fmla="*/ 208 h 209"/>
                              <a:gd name="T14" fmla="*/ 104 w 107"/>
                              <a:gd name="T15" fmla="*/ 208 h 209"/>
                              <a:gd name="T16" fmla="*/ 102 w 107"/>
                              <a:gd name="T17" fmla="*/ 209 h 209"/>
                              <a:gd name="T18" fmla="*/ 10 w 107"/>
                              <a:gd name="T19" fmla="*/ 209 h 209"/>
                              <a:gd name="T20" fmla="*/ 6 w 107"/>
                              <a:gd name="T21" fmla="*/ 208 h 209"/>
                              <a:gd name="T22" fmla="*/ 3 w 107"/>
                              <a:gd name="T23" fmla="*/ 207 h 209"/>
                              <a:gd name="T24" fmla="*/ 0 w 107"/>
                              <a:gd name="T25" fmla="*/ 203 h 209"/>
                              <a:gd name="T26" fmla="*/ 0 w 107"/>
                              <a:gd name="T27" fmla="*/ 197 h 209"/>
                              <a:gd name="T28" fmla="*/ 0 w 107"/>
                              <a:gd name="T29" fmla="*/ 5 h 209"/>
                              <a:gd name="T30" fmla="*/ 0 w 107"/>
                              <a:gd name="T31" fmla="*/ 4 h 209"/>
                              <a:gd name="T32" fmla="*/ 0 w 107"/>
                              <a:gd name="T33" fmla="*/ 4 h 209"/>
                              <a:gd name="T34" fmla="*/ 1 w 107"/>
                              <a:gd name="T35" fmla="*/ 2 h 209"/>
                              <a:gd name="T36" fmla="*/ 3 w 107"/>
                              <a:gd name="T37" fmla="*/ 1 h 209"/>
                              <a:gd name="T38" fmla="*/ 5 w 107"/>
                              <a:gd name="T39" fmla="*/ 1 h 209"/>
                              <a:gd name="T40" fmla="*/ 8 w 107"/>
                              <a:gd name="T41" fmla="*/ 1 h 209"/>
                              <a:gd name="T42" fmla="*/ 10 w 107"/>
                              <a:gd name="T43" fmla="*/ 0 h 209"/>
                              <a:gd name="T44" fmla="*/ 14 w 107"/>
                              <a:gd name="T45" fmla="*/ 0 h 209"/>
                              <a:gd name="T46" fmla="*/ 17 w 107"/>
                              <a:gd name="T47" fmla="*/ 0 h 209"/>
                              <a:gd name="T48" fmla="*/ 20 w 107"/>
                              <a:gd name="T49" fmla="*/ 1 h 209"/>
                              <a:gd name="T50" fmla="*/ 22 w 107"/>
                              <a:gd name="T51" fmla="*/ 1 h 209"/>
                              <a:gd name="T52" fmla="*/ 25 w 107"/>
                              <a:gd name="T53" fmla="*/ 1 h 209"/>
                              <a:gd name="T54" fmla="*/ 26 w 107"/>
                              <a:gd name="T55" fmla="*/ 2 h 209"/>
                              <a:gd name="T56" fmla="*/ 27 w 107"/>
                              <a:gd name="T57" fmla="*/ 4 h 209"/>
                              <a:gd name="T58" fmla="*/ 27 w 107"/>
                              <a:gd name="T59" fmla="*/ 4 h 209"/>
                              <a:gd name="T60" fmla="*/ 27 w 107"/>
                              <a:gd name="T61" fmla="*/ 5 h 209"/>
                              <a:gd name="T62" fmla="*/ 27 w 107"/>
                              <a:gd name="T63" fmla="*/ 185 h 209"/>
                              <a:gd name="T64" fmla="*/ 102 w 107"/>
                              <a:gd name="T65" fmla="*/ 185 h 209"/>
                              <a:gd name="T66" fmla="*/ 104 w 107"/>
                              <a:gd name="T67" fmla="*/ 185 h 209"/>
                              <a:gd name="T68" fmla="*/ 105 w 107"/>
                              <a:gd name="T69" fmla="*/ 186 h 209"/>
                              <a:gd name="T70" fmla="*/ 105 w 107"/>
                              <a:gd name="T71" fmla="*/ 186 h 209"/>
                              <a:gd name="T72" fmla="*/ 106 w 107"/>
                              <a:gd name="T73" fmla="*/ 187 h 209"/>
                              <a:gd name="T74" fmla="*/ 107 w 107"/>
                              <a:gd name="T75" fmla="*/ 190 h 209"/>
                              <a:gd name="T76" fmla="*/ 107 w 107"/>
                              <a:gd name="T77" fmla="*/ 191 h 209"/>
                              <a:gd name="T78" fmla="*/ 107 w 107"/>
                              <a:gd name="T79" fmla="*/ 193 h 209"/>
                              <a:gd name="T80" fmla="*/ 107 w 107"/>
                              <a:gd name="T81" fmla="*/ 197 h 2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107" h="209">
                                <a:moveTo>
                                  <a:pt x="107" y="197"/>
                                </a:moveTo>
                                <a:lnTo>
                                  <a:pt x="107" y="199"/>
                                </a:lnTo>
                                <a:lnTo>
                                  <a:pt x="107" y="202"/>
                                </a:lnTo>
                                <a:lnTo>
                                  <a:pt x="107" y="204"/>
                                </a:lnTo>
                                <a:lnTo>
                                  <a:pt x="106" y="206"/>
                                </a:lnTo>
                                <a:lnTo>
                                  <a:pt x="105" y="207"/>
                                </a:lnTo>
                                <a:lnTo>
                                  <a:pt x="105" y="208"/>
                                </a:lnTo>
                                <a:lnTo>
                                  <a:pt x="104" y="208"/>
                                </a:lnTo>
                                <a:lnTo>
                                  <a:pt x="102" y="209"/>
                                </a:lnTo>
                                <a:lnTo>
                                  <a:pt x="10" y="209"/>
                                </a:lnTo>
                                <a:lnTo>
                                  <a:pt x="6" y="208"/>
                                </a:lnTo>
                                <a:lnTo>
                                  <a:pt x="3" y="207"/>
                                </a:lnTo>
                                <a:lnTo>
                                  <a:pt x="0" y="203"/>
                                </a:lnTo>
                                <a:lnTo>
                                  <a:pt x="0" y="197"/>
                                </a:lnTo>
                                <a:lnTo>
                                  <a:pt x="0" y="5"/>
                                </a:lnTo>
                                <a:lnTo>
                                  <a:pt x="0" y="4"/>
                                </a:lnTo>
                                <a:lnTo>
                                  <a:pt x="0" y="4"/>
                                </a:lnTo>
                                <a:lnTo>
                                  <a:pt x="1" y="2"/>
                                </a:lnTo>
                                <a:lnTo>
                                  <a:pt x="3" y="1"/>
                                </a:lnTo>
                                <a:lnTo>
                                  <a:pt x="5" y="1"/>
                                </a:lnTo>
                                <a:lnTo>
                                  <a:pt x="8" y="1"/>
                                </a:lnTo>
                                <a:lnTo>
                                  <a:pt x="10" y="0"/>
                                </a:lnTo>
                                <a:lnTo>
                                  <a:pt x="14" y="0"/>
                                </a:lnTo>
                                <a:lnTo>
                                  <a:pt x="17" y="0"/>
                                </a:lnTo>
                                <a:lnTo>
                                  <a:pt x="20" y="1"/>
                                </a:lnTo>
                                <a:lnTo>
                                  <a:pt x="22" y="1"/>
                                </a:lnTo>
                                <a:lnTo>
                                  <a:pt x="25" y="1"/>
                                </a:lnTo>
                                <a:lnTo>
                                  <a:pt x="26" y="2"/>
                                </a:lnTo>
                                <a:lnTo>
                                  <a:pt x="27" y="4"/>
                                </a:lnTo>
                                <a:lnTo>
                                  <a:pt x="27" y="4"/>
                                </a:lnTo>
                                <a:lnTo>
                                  <a:pt x="27" y="5"/>
                                </a:lnTo>
                                <a:lnTo>
                                  <a:pt x="27" y="185"/>
                                </a:lnTo>
                                <a:lnTo>
                                  <a:pt x="102" y="185"/>
                                </a:lnTo>
                                <a:lnTo>
                                  <a:pt x="104" y="185"/>
                                </a:lnTo>
                                <a:lnTo>
                                  <a:pt x="105" y="186"/>
                                </a:lnTo>
                                <a:lnTo>
                                  <a:pt x="105" y="186"/>
                                </a:lnTo>
                                <a:lnTo>
                                  <a:pt x="106" y="187"/>
                                </a:lnTo>
                                <a:lnTo>
                                  <a:pt x="107" y="190"/>
                                </a:lnTo>
                                <a:lnTo>
                                  <a:pt x="107" y="191"/>
                                </a:lnTo>
                                <a:lnTo>
                                  <a:pt x="107" y="193"/>
                                </a:lnTo>
                                <a:lnTo>
                                  <a:pt x="107" y="19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59" name="Freeform 45"/>
                        <wps:cNvSpPr>
                          <a:spLocks noEditPoints="1"/>
                        </wps:cNvSpPr>
                        <wps:spPr bwMode="auto">
                          <a:xfrm>
                            <a:off x="1644650" y="1624013"/>
                            <a:ext cx="17463" cy="112713"/>
                          </a:xfrm>
                          <a:custGeom>
                            <a:avLst/>
                            <a:gdLst>
                              <a:gd name="T0" fmla="*/ 30 w 32"/>
                              <a:gd name="T1" fmla="*/ 208 h 213"/>
                              <a:gd name="T2" fmla="*/ 30 w 32"/>
                              <a:gd name="T3" fmla="*/ 210 h 213"/>
                              <a:gd name="T4" fmla="*/ 28 w 32"/>
                              <a:gd name="T5" fmla="*/ 211 h 213"/>
                              <a:gd name="T6" fmla="*/ 28 w 32"/>
                              <a:gd name="T7" fmla="*/ 212 h 213"/>
                              <a:gd name="T8" fmla="*/ 27 w 32"/>
                              <a:gd name="T9" fmla="*/ 212 h 213"/>
                              <a:gd name="T10" fmla="*/ 25 w 32"/>
                              <a:gd name="T11" fmla="*/ 213 h 213"/>
                              <a:gd name="T12" fmla="*/ 22 w 32"/>
                              <a:gd name="T13" fmla="*/ 213 h 213"/>
                              <a:gd name="T14" fmla="*/ 20 w 32"/>
                              <a:gd name="T15" fmla="*/ 213 h 213"/>
                              <a:gd name="T16" fmla="*/ 16 w 32"/>
                              <a:gd name="T17" fmla="*/ 213 h 213"/>
                              <a:gd name="T18" fmla="*/ 12 w 32"/>
                              <a:gd name="T19" fmla="*/ 213 h 213"/>
                              <a:gd name="T20" fmla="*/ 10 w 32"/>
                              <a:gd name="T21" fmla="*/ 213 h 213"/>
                              <a:gd name="T22" fmla="*/ 7 w 32"/>
                              <a:gd name="T23" fmla="*/ 213 h 213"/>
                              <a:gd name="T24" fmla="*/ 5 w 32"/>
                              <a:gd name="T25" fmla="*/ 212 h 213"/>
                              <a:gd name="T26" fmla="*/ 4 w 32"/>
                              <a:gd name="T27" fmla="*/ 212 h 213"/>
                              <a:gd name="T28" fmla="*/ 4 w 32"/>
                              <a:gd name="T29" fmla="*/ 211 h 213"/>
                              <a:gd name="T30" fmla="*/ 2 w 32"/>
                              <a:gd name="T31" fmla="*/ 210 h 213"/>
                              <a:gd name="T32" fmla="*/ 2 w 32"/>
                              <a:gd name="T33" fmla="*/ 208 h 213"/>
                              <a:gd name="T34" fmla="*/ 2 w 32"/>
                              <a:gd name="T35" fmla="*/ 64 h 213"/>
                              <a:gd name="T36" fmla="*/ 2 w 32"/>
                              <a:gd name="T37" fmla="*/ 63 h 213"/>
                              <a:gd name="T38" fmla="*/ 4 w 32"/>
                              <a:gd name="T39" fmla="*/ 62 h 213"/>
                              <a:gd name="T40" fmla="*/ 4 w 32"/>
                              <a:gd name="T41" fmla="*/ 62 h 213"/>
                              <a:gd name="T42" fmla="*/ 5 w 32"/>
                              <a:gd name="T43" fmla="*/ 61 h 213"/>
                              <a:gd name="T44" fmla="*/ 7 w 32"/>
                              <a:gd name="T45" fmla="*/ 61 h 213"/>
                              <a:gd name="T46" fmla="*/ 10 w 32"/>
                              <a:gd name="T47" fmla="*/ 59 h 213"/>
                              <a:gd name="T48" fmla="*/ 12 w 32"/>
                              <a:gd name="T49" fmla="*/ 59 h 213"/>
                              <a:gd name="T50" fmla="*/ 16 w 32"/>
                              <a:gd name="T51" fmla="*/ 59 h 213"/>
                              <a:gd name="T52" fmla="*/ 20 w 32"/>
                              <a:gd name="T53" fmla="*/ 59 h 213"/>
                              <a:gd name="T54" fmla="*/ 22 w 32"/>
                              <a:gd name="T55" fmla="*/ 59 h 213"/>
                              <a:gd name="T56" fmla="*/ 25 w 32"/>
                              <a:gd name="T57" fmla="*/ 61 h 213"/>
                              <a:gd name="T58" fmla="*/ 27 w 32"/>
                              <a:gd name="T59" fmla="*/ 61 h 213"/>
                              <a:gd name="T60" fmla="*/ 28 w 32"/>
                              <a:gd name="T61" fmla="*/ 62 h 213"/>
                              <a:gd name="T62" fmla="*/ 28 w 32"/>
                              <a:gd name="T63" fmla="*/ 62 h 213"/>
                              <a:gd name="T64" fmla="*/ 30 w 32"/>
                              <a:gd name="T65" fmla="*/ 63 h 213"/>
                              <a:gd name="T66" fmla="*/ 30 w 32"/>
                              <a:gd name="T67" fmla="*/ 64 h 213"/>
                              <a:gd name="T68" fmla="*/ 30 w 32"/>
                              <a:gd name="T69" fmla="*/ 208 h 213"/>
                              <a:gd name="T70" fmla="*/ 32 w 32"/>
                              <a:gd name="T71" fmla="*/ 16 h 213"/>
                              <a:gd name="T72" fmla="*/ 32 w 32"/>
                              <a:gd name="T73" fmla="*/ 24 h 213"/>
                              <a:gd name="T74" fmla="*/ 28 w 32"/>
                              <a:gd name="T75" fmla="*/ 29 h 213"/>
                              <a:gd name="T76" fmla="*/ 25 w 32"/>
                              <a:gd name="T77" fmla="*/ 31 h 213"/>
                              <a:gd name="T78" fmla="*/ 16 w 32"/>
                              <a:gd name="T79" fmla="*/ 32 h 213"/>
                              <a:gd name="T80" fmla="*/ 7 w 32"/>
                              <a:gd name="T81" fmla="*/ 31 h 213"/>
                              <a:gd name="T82" fmla="*/ 2 w 32"/>
                              <a:gd name="T83" fmla="*/ 29 h 213"/>
                              <a:gd name="T84" fmla="*/ 0 w 32"/>
                              <a:gd name="T85" fmla="*/ 24 h 213"/>
                              <a:gd name="T86" fmla="*/ 0 w 32"/>
                              <a:gd name="T87" fmla="*/ 16 h 213"/>
                              <a:gd name="T88" fmla="*/ 0 w 32"/>
                              <a:gd name="T89" fmla="*/ 8 h 213"/>
                              <a:gd name="T90" fmla="*/ 4 w 32"/>
                              <a:gd name="T91" fmla="*/ 3 h 213"/>
                              <a:gd name="T92" fmla="*/ 7 w 32"/>
                              <a:gd name="T93" fmla="*/ 0 h 213"/>
                              <a:gd name="T94" fmla="*/ 16 w 32"/>
                              <a:gd name="T95" fmla="*/ 0 h 213"/>
                              <a:gd name="T96" fmla="*/ 25 w 32"/>
                              <a:gd name="T97" fmla="*/ 0 h 213"/>
                              <a:gd name="T98" fmla="*/ 28 w 32"/>
                              <a:gd name="T99" fmla="*/ 3 h 213"/>
                              <a:gd name="T100" fmla="*/ 32 w 32"/>
                              <a:gd name="T101" fmla="*/ 8 h 213"/>
                              <a:gd name="T102" fmla="*/ 32 w 32"/>
                              <a:gd name="T103" fmla="*/ 16 h 2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32" h="213">
                                <a:moveTo>
                                  <a:pt x="30" y="208"/>
                                </a:moveTo>
                                <a:lnTo>
                                  <a:pt x="30" y="210"/>
                                </a:lnTo>
                                <a:lnTo>
                                  <a:pt x="28" y="211"/>
                                </a:lnTo>
                                <a:lnTo>
                                  <a:pt x="28" y="212"/>
                                </a:lnTo>
                                <a:lnTo>
                                  <a:pt x="27" y="212"/>
                                </a:lnTo>
                                <a:lnTo>
                                  <a:pt x="25" y="213"/>
                                </a:lnTo>
                                <a:lnTo>
                                  <a:pt x="22" y="213"/>
                                </a:lnTo>
                                <a:lnTo>
                                  <a:pt x="20" y="213"/>
                                </a:lnTo>
                                <a:lnTo>
                                  <a:pt x="16" y="213"/>
                                </a:lnTo>
                                <a:lnTo>
                                  <a:pt x="12" y="213"/>
                                </a:lnTo>
                                <a:lnTo>
                                  <a:pt x="10" y="213"/>
                                </a:lnTo>
                                <a:lnTo>
                                  <a:pt x="7" y="213"/>
                                </a:lnTo>
                                <a:lnTo>
                                  <a:pt x="5" y="212"/>
                                </a:lnTo>
                                <a:lnTo>
                                  <a:pt x="4" y="212"/>
                                </a:lnTo>
                                <a:lnTo>
                                  <a:pt x="4" y="211"/>
                                </a:lnTo>
                                <a:lnTo>
                                  <a:pt x="2" y="210"/>
                                </a:lnTo>
                                <a:lnTo>
                                  <a:pt x="2" y="208"/>
                                </a:lnTo>
                                <a:lnTo>
                                  <a:pt x="2" y="64"/>
                                </a:lnTo>
                                <a:lnTo>
                                  <a:pt x="2" y="63"/>
                                </a:lnTo>
                                <a:lnTo>
                                  <a:pt x="4" y="62"/>
                                </a:lnTo>
                                <a:lnTo>
                                  <a:pt x="4" y="62"/>
                                </a:lnTo>
                                <a:lnTo>
                                  <a:pt x="5" y="61"/>
                                </a:lnTo>
                                <a:lnTo>
                                  <a:pt x="7" y="61"/>
                                </a:lnTo>
                                <a:lnTo>
                                  <a:pt x="10" y="59"/>
                                </a:lnTo>
                                <a:lnTo>
                                  <a:pt x="12" y="59"/>
                                </a:lnTo>
                                <a:lnTo>
                                  <a:pt x="16" y="59"/>
                                </a:lnTo>
                                <a:lnTo>
                                  <a:pt x="20" y="59"/>
                                </a:lnTo>
                                <a:lnTo>
                                  <a:pt x="22" y="59"/>
                                </a:lnTo>
                                <a:lnTo>
                                  <a:pt x="25" y="61"/>
                                </a:lnTo>
                                <a:lnTo>
                                  <a:pt x="27" y="61"/>
                                </a:lnTo>
                                <a:lnTo>
                                  <a:pt x="28" y="62"/>
                                </a:lnTo>
                                <a:lnTo>
                                  <a:pt x="28" y="62"/>
                                </a:lnTo>
                                <a:lnTo>
                                  <a:pt x="30" y="63"/>
                                </a:lnTo>
                                <a:lnTo>
                                  <a:pt x="30" y="64"/>
                                </a:lnTo>
                                <a:lnTo>
                                  <a:pt x="30" y="208"/>
                                </a:lnTo>
                                <a:close/>
                                <a:moveTo>
                                  <a:pt x="32" y="16"/>
                                </a:moveTo>
                                <a:lnTo>
                                  <a:pt x="32" y="24"/>
                                </a:lnTo>
                                <a:lnTo>
                                  <a:pt x="28" y="29"/>
                                </a:lnTo>
                                <a:lnTo>
                                  <a:pt x="25" y="31"/>
                                </a:lnTo>
                                <a:lnTo>
                                  <a:pt x="16" y="32"/>
                                </a:lnTo>
                                <a:lnTo>
                                  <a:pt x="7" y="31"/>
                                </a:lnTo>
                                <a:lnTo>
                                  <a:pt x="2" y="29"/>
                                </a:lnTo>
                                <a:lnTo>
                                  <a:pt x="0" y="24"/>
                                </a:lnTo>
                                <a:lnTo>
                                  <a:pt x="0" y="16"/>
                                </a:lnTo>
                                <a:lnTo>
                                  <a:pt x="0" y="8"/>
                                </a:lnTo>
                                <a:lnTo>
                                  <a:pt x="4" y="3"/>
                                </a:lnTo>
                                <a:lnTo>
                                  <a:pt x="7" y="0"/>
                                </a:lnTo>
                                <a:lnTo>
                                  <a:pt x="16" y="0"/>
                                </a:lnTo>
                                <a:lnTo>
                                  <a:pt x="25" y="0"/>
                                </a:lnTo>
                                <a:lnTo>
                                  <a:pt x="28" y="3"/>
                                </a:lnTo>
                                <a:lnTo>
                                  <a:pt x="32" y="8"/>
                                </a:lnTo>
                                <a:lnTo>
                                  <a:pt x="32"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60" name="Freeform 46"/>
                        <wps:cNvSpPr>
                          <a:spLocks/>
                        </wps:cNvSpPr>
                        <wps:spPr bwMode="auto">
                          <a:xfrm>
                            <a:off x="1676400" y="1655763"/>
                            <a:ext cx="73025" cy="80963"/>
                          </a:xfrm>
                          <a:custGeom>
                            <a:avLst/>
                            <a:gdLst>
                              <a:gd name="T0" fmla="*/ 138 w 138"/>
                              <a:gd name="T1" fmla="*/ 5 h 154"/>
                              <a:gd name="T2" fmla="*/ 138 w 138"/>
                              <a:gd name="T3" fmla="*/ 8 h 154"/>
                              <a:gd name="T4" fmla="*/ 137 w 138"/>
                              <a:gd name="T5" fmla="*/ 9 h 154"/>
                              <a:gd name="T6" fmla="*/ 137 w 138"/>
                              <a:gd name="T7" fmla="*/ 10 h 154"/>
                              <a:gd name="T8" fmla="*/ 88 w 138"/>
                              <a:gd name="T9" fmla="*/ 149 h 154"/>
                              <a:gd name="T10" fmla="*/ 85 w 138"/>
                              <a:gd name="T11" fmla="*/ 152 h 154"/>
                              <a:gd name="T12" fmla="*/ 83 w 138"/>
                              <a:gd name="T13" fmla="*/ 153 h 154"/>
                              <a:gd name="T14" fmla="*/ 78 w 138"/>
                              <a:gd name="T15" fmla="*/ 154 h 154"/>
                              <a:gd name="T16" fmla="*/ 69 w 138"/>
                              <a:gd name="T17" fmla="*/ 154 h 154"/>
                              <a:gd name="T18" fmla="*/ 62 w 138"/>
                              <a:gd name="T19" fmla="*/ 154 h 154"/>
                              <a:gd name="T20" fmla="*/ 55 w 138"/>
                              <a:gd name="T21" fmla="*/ 153 h 154"/>
                              <a:gd name="T22" fmla="*/ 53 w 138"/>
                              <a:gd name="T23" fmla="*/ 152 h 154"/>
                              <a:gd name="T24" fmla="*/ 51 w 138"/>
                              <a:gd name="T25" fmla="*/ 149 h 154"/>
                              <a:gd name="T26" fmla="*/ 1 w 138"/>
                              <a:gd name="T27" fmla="*/ 9 h 154"/>
                              <a:gd name="T28" fmla="*/ 0 w 138"/>
                              <a:gd name="T29" fmla="*/ 6 h 154"/>
                              <a:gd name="T30" fmla="*/ 0 w 138"/>
                              <a:gd name="T31" fmla="*/ 4 h 154"/>
                              <a:gd name="T32" fmla="*/ 1 w 138"/>
                              <a:gd name="T33" fmla="*/ 2 h 154"/>
                              <a:gd name="T34" fmla="*/ 5 w 138"/>
                              <a:gd name="T35" fmla="*/ 0 h 154"/>
                              <a:gd name="T36" fmla="*/ 10 w 138"/>
                              <a:gd name="T37" fmla="*/ 0 h 154"/>
                              <a:gd name="T38" fmla="*/ 17 w 138"/>
                              <a:gd name="T39" fmla="*/ 0 h 154"/>
                              <a:gd name="T40" fmla="*/ 23 w 138"/>
                              <a:gd name="T41" fmla="*/ 2 h 154"/>
                              <a:gd name="T42" fmla="*/ 27 w 138"/>
                              <a:gd name="T43" fmla="*/ 3 h 154"/>
                              <a:gd name="T44" fmla="*/ 28 w 138"/>
                              <a:gd name="T45" fmla="*/ 4 h 154"/>
                              <a:gd name="T46" fmla="*/ 69 w 138"/>
                              <a:gd name="T47" fmla="*/ 125 h 154"/>
                              <a:gd name="T48" fmla="*/ 70 w 138"/>
                              <a:gd name="T49" fmla="*/ 125 h 154"/>
                              <a:gd name="T50" fmla="*/ 111 w 138"/>
                              <a:gd name="T51" fmla="*/ 4 h 154"/>
                              <a:gd name="T52" fmla="*/ 113 w 138"/>
                              <a:gd name="T53" fmla="*/ 3 h 154"/>
                              <a:gd name="T54" fmla="*/ 116 w 138"/>
                              <a:gd name="T55" fmla="*/ 2 h 154"/>
                              <a:gd name="T56" fmla="*/ 122 w 138"/>
                              <a:gd name="T57" fmla="*/ 0 h 154"/>
                              <a:gd name="T58" fmla="*/ 129 w 138"/>
                              <a:gd name="T59" fmla="*/ 0 h 154"/>
                              <a:gd name="T60" fmla="*/ 134 w 138"/>
                              <a:gd name="T61" fmla="*/ 0 h 154"/>
                              <a:gd name="T62" fmla="*/ 137 w 138"/>
                              <a:gd name="T63" fmla="*/ 2 h 154"/>
                              <a:gd name="T64" fmla="*/ 138 w 138"/>
                              <a:gd name="T65" fmla="*/ 4 h 1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38" h="154">
                                <a:moveTo>
                                  <a:pt x="138" y="5"/>
                                </a:moveTo>
                                <a:lnTo>
                                  <a:pt x="138" y="5"/>
                                </a:lnTo>
                                <a:lnTo>
                                  <a:pt x="138" y="6"/>
                                </a:lnTo>
                                <a:lnTo>
                                  <a:pt x="138" y="8"/>
                                </a:lnTo>
                                <a:lnTo>
                                  <a:pt x="138" y="8"/>
                                </a:lnTo>
                                <a:lnTo>
                                  <a:pt x="137" y="9"/>
                                </a:lnTo>
                                <a:lnTo>
                                  <a:pt x="137" y="10"/>
                                </a:lnTo>
                                <a:lnTo>
                                  <a:pt x="137" y="10"/>
                                </a:lnTo>
                                <a:lnTo>
                                  <a:pt x="137" y="11"/>
                                </a:lnTo>
                                <a:lnTo>
                                  <a:pt x="88" y="149"/>
                                </a:lnTo>
                                <a:lnTo>
                                  <a:pt x="86" y="151"/>
                                </a:lnTo>
                                <a:lnTo>
                                  <a:pt x="85" y="152"/>
                                </a:lnTo>
                                <a:lnTo>
                                  <a:pt x="84" y="153"/>
                                </a:lnTo>
                                <a:lnTo>
                                  <a:pt x="83" y="153"/>
                                </a:lnTo>
                                <a:lnTo>
                                  <a:pt x="80" y="154"/>
                                </a:lnTo>
                                <a:lnTo>
                                  <a:pt x="78" y="154"/>
                                </a:lnTo>
                                <a:lnTo>
                                  <a:pt x="74" y="154"/>
                                </a:lnTo>
                                <a:lnTo>
                                  <a:pt x="69" y="154"/>
                                </a:lnTo>
                                <a:lnTo>
                                  <a:pt x="64" y="154"/>
                                </a:lnTo>
                                <a:lnTo>
                                  <a:pt x="62" y="154"/>
                                </a:lnTo>
                                <a:lnTo>
                                  <a:pt x="58" y="154"/>
                                </a:lnTo>
                                <a:lnTo>
                                  <a:pt x="55" y="153"/>
                                </a:lnTo>
                                <a:lnTo>
                                  <a:pt x="54" y="153"/>
                                </a:lnTo>
                                <a:lnTo>
                                  <a:pt x="53" y="152"/>
                                </a:lnTo>
                                <a:lnTo>
                                  <a:pt x="52" y="151"/>
                                </a:lnTo>
                                <a:lnTo>
                                  <a:pt x="51" y="149"/>
                                </a:lnTo>
                                <a:lnTo>
                                  <a:pt x="3" y="11"/>
                                </a:lnTo>
                                <a:lnTo>
                                  <a:pt x="1" y="9"/>
                                </a:lnTo>
                                <a:lnTo>
                                  <a:pt x="0" y="8"/>
                                </a:lnTo>
                                <a:lnTo>
                                  <a:pt x="0" y="6"/>
                                </a:lnTo>
                                <a:lnTo>
                                  <a:pt x="0" y="5"/>
                                </a:lnTo>
                                <a:lnTo>
                                  <a:pt x="0" y="4"/>
                                </a:lnTo>
                                <a:lnTo>
                                  <a:pt x="1" y="3"/>
                                </a:lnTo>
                                <a:lnTo>
                                  <a:pt x="1" y="2"/>
                                </a:lnTo>
                                <a:lnTo>
                                  <a:pt x="3" y="2"/>
                                </a:lnTo>
                                <a:lnTo>
                                  <a:pt x="5" y="0"/>
                                </a:lnTo>
                                <a:lnTo>
                                  <a:pt x="7" y="0"/>
                                </a:lnTo>
                                <a:lnTo>
                                  <a:pt x="10" y="0"/>
                                </a:lnTo>
                                <a:lnTo>
                                  <a:pt x="14" y="0"/>
                                </a:lnTo>
                                <a:lnTo>
                                  <a:pt x="17" y="0"/>
                                </a:lnTo>
                                <a:lnTo>
                                  <a:pt x="21" y="0"/>
                                </a:lnTo>
                                <a:lnTo>
                                  <a:pt x="23" y="2"/>
                                </a:lnTo>
                                <a:lnTo>
                                  <a:pt x="25" y="2"/>
                                </a:lnTo>
                                <a:lnTo>
                                  <a:pt x="27" y="3"/>
                                </a:lnTo>
                                <a:lnTo>
                                  <a:pt x="27" y="3"/>
                                </a:lnTo>
                                <a:lnTo>
                                  <a:pt x="28" y="4"/>
                                </a:lnTo>
                                <a:lnTo>
                                  <a:pt x="28" y="5"/>
                                </a:lnTo>
                                <a:lnTo>
                                  <a:pt x="69" y="125"/>
                                </a:lnTo>
                                <a:lnTo>
                                  <a:pt x="70" y="126"/>
                                </a:lnTo>
                                <a:lnTo>
                                  <a:pt x="70" y="125"/>
                                </a:lnTo>
                                <a:lnTo>
                                  <a:pt x="111" y="5"/>
                                </a:lnTo>
                                <a:lnTo>
                                  <a:pt x="111" y="4"/>
                                </a:lnTo>
                                <a:lnTo>
                                  <a:pt x="112" y="3"/>
                                </a:lnTo>
                                <a:lnTo>
                                  <a:pt x="113" y="3"/>
                                </a:lnTo>
                                <a:lnTo>
                                  <a:pt x="115" y="2"/>
                                </a:lnTo>
                                <a:lnTo>
                                  <a:pt x="116" y="2"/>
                                </a:lnTo>
                                <a:lnTo>
                                  <a:pt x="118" y="0"/>
                                </a:lnTo>
                                <a:lnTo>
                                  <a:pt x="122" y="0"/>
                                </a:lnTo>
                                <a:lnTo>
                                  <a:pt x="126" y="0"/>
                                </a:lnTo>
                                <a:lnTo>
                                  <a:pt x="129" y="0"/>
                                </a:lnTo>
                                <a:lnTo>
                                  <a:pt x="132" y="0"/>
                                </a:lnTo>
                                <a:lnTo>
                                  <a:pt x="134" y="0"/>
                                </a:lnTo>
                                <a:lnTo>
                                  <a:pt x="136" y="2"/>
                                </a:lnTo>
                                <a:lnTo>
                                  <a:pt x="137" y="2"/>
                                </a:lnTo>
                                <a:lnTo>
                                  <a:pt x="137" y="3"/>
                                </a:lnTo>
                                <a:lnTo>
                                  <a:pt x="138" y="4"/>
                                </a:lnTo>
                                <a:lnTo>
                                  <a:pt x="138" y="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61" name="Freeform 47"/>
                        <wps:cNvSpPr>
                          <a:spLocks noEditPoints="1"/>
                        </wps:cNvSpPr>
                        <wps:spPr bwMode="auto">
                          <a:xfrm>
                            <a:off x="1757363" y="1654175"/>
                            <a:ext cx="69850" cy="84138"/>
                          </a:xfrm>
                          <a:custGeom>
                            <a:avLst/>
                            <a:gdLst>
                              <a:gd name="T0" fmla="*/ 132 w 132"/>
                              <a:gd name="T1" fmla="*/ 79 h 159"/>
                              <a:gd name="T2" fmla="*/ 126 w 132"/>
                              <a:gd name="T3" fmla="*/ 85 h 159"/>
                              <a:gd name="T4" fmla="*/ 27 w 132"/>
                              <a:gd name="T5" fmla="*/ 85 h 159"/>
                              <a:gd name="T6" fmla="*/ 30 w 132"/>
                              <a:gd name="T7" fmla="*/ 107 h 159"/>
                              <a:gd name="T8" fmla="*/ 38 w 132"/>
                              <a:gd name="T9" fmla="*/ 123 h 159"/>
                              <a:gd name="T10" fmla="*/ 53 w 132"/>
                              <a:gd name="T11" fmla="*/ 134 h 159"/>
                              <a:gd name="T12" fmla="*/ 74 w 132"/>
                              <a:gd name="T13" fmla="*/ 138 h 159"/>
                              <a:gd name="T14" fmla="*/ 93 w 132"/>
                              <a:gd name="T15" fmla="*/ 135 h 159"/>
                              <a:gd name="T16" fmla="*/ 107 w 132"/>
                              <a:gd name="T17" fmla="*/ 132 h 159"/>
                              <a:gd name="T18" fmla="*/ 116 w 132"/>
                              <a:gd name="T19" fmla="*/ 128 h 159"/>
                              <a:gd name="T20" fmla="*/ 122 w 132"/>
                              <a:gd name="T21" fmla="*/ 127 h 159"/>
                              <a:gd name="T22" fmla="*/ 125 w 132"/>
                              <a:gd name="T23" fmla="*/ 127 h 159"/>
                              <a:gd name="T24" fmla="*/ 126 w 132"/>
                              <a:gd name="T25" fmla="*/ 129 h 159"/>
                              <a:gd name="T26" fmla="*/ 126 w 132"/>
                              <a:gd name="T27" fmla="*/ 132 h 159"/>
                              <a:gd name="T28" fmla="*/ 127 w 132"/>
                              <a:gd name="T29" fmla="*/ 137 h 159"/>
                              <a:gd name="T30" fmla="*/ 126 w 132"/>
                              <a:gd name="T31" fmla="*/ 140 h 159"/>
                              <a:gd name="T32" fmla="*/ 126 w 132"/>
                              <a:gd name="T33" fmla="*/ 143 h 159"/>
                              <a:gd name="T34" fmla="*/ 125 w 132"/>
                              <a:gd name="T35" fmla="*/ 145 h 159"/>
                              <a:gd name="T36" fmla="*/ 123 w 132"/>
                              <a:gd name="T37" fmla="*/ 148 h 159"/>
                              <a:gd name="T38" fmla="*/ 118 w 132"/>
                              <a:gd name="T39" fmla="*/ 150 h 159"/>
                              <a:gd name="T40" fmla="*/ 107 w 132"/>
                              <a:gd name="T41" fmla="*/ 154 h 159"/>
                              <a:gd name="T42" fmla="*/ 91 w 132"/>
                              <a:gd name="T43" fmla="*/ 157 h 159"/>
                              <a:gd name="T44" fmla="*/ 72 w 132"/>
                              <a:gd name="T45" fmla="*/ 159 h 159"/>
                              <a:gd name="T46" fmla="*/ 41 w 132"/>
                              <a:gd name="T47" fmla="*/ 154 h 159"/>
                              <a:gd name="T48" fmla="*/ 19 w 132"/>
                              <a:gd name="T49" fmla="*/ 139 h 159"/>
                              <a:gd name="T50" fmla="*/ 4 w 132"/>
                              <a:gd name="T51" fmla="*/ 114 h 159"/>
                              <a:gd name="T52" fmla="*/ 0 w 132"/>
                              <a:gd name="T53" fmla="*/ 80 h 159"/>
                              <a:gd name="T54" fmla="*/ 5 w 132"/>
                              <a:gd name="T55" fmla="*/ 47 h 159"/>
                              <a:gd name="T56" fmla="*/ 19 w 132"/>
                              <a:gd name="T57" fmla="*/ 22 h 159"/>
                              <a:gd name="T58" fmla="*/ 41 w 132"/>
                              <a:gd name="T59" fmla="*/ 6 h 159"/>
                              <a:gd name="T60" fmla="*/ 69 w 132"/>
                              <a:gd name="T61" fmla="*/ 0 h 159"/>
                              <a:gd name="T62" fmla="*/ 98 w 132"/>
                              <a:gd name="T63" fmla="*/ 6 h 159"/>
                              <a:gd name="T64" fmla="*/ 117 w 132"/>
                              <a:gd name="T65" fmla="*/ 21 h 159"/>
                              <a:gd name="T66" fmla="*/ 128 w 132"/>
                              <a:gd name="T67" fmla="*/ 42 h 159"/>
                              <a:gd name="T68" fmla="*/ 132 w 132"/>
                              <a:gd name="T69" fmla="*/ 69 h 159"/>
                              <a:gd name="T70" fmla="*/ 106 w 132"/>
                              <a:gd name="T71" fmla="*/ 65 h 159"/>
                              <a:gd name="T72" fmla="*/ 101 w 132"/>
                              <a:gd name="T73" fmla="*/ 39 h 159"/>
                              <a:gd name="T74" fmla="*/ 91 w 132"/>
                              <a:gd name="T75" fmla="*/ 27 h 159"/>
                              <a:gd name="T76" fmla="*/ 68 w 132"/>
                              <a:gd name="T77" fmla="*/ 21 h 159"/>
                              <a:gd name="T78" fmla="*/ 51 w 132"/>
                              <a:gd name="T79" fmla="*/ 24 h 159"/>
                              <a:gd name="T80" fmla="*/ 38 w 132"/>
                              <a:gd name="T81" fmla="*/ 34 h 159"/>
                              <a:gd name="T82" fmla="*/ 31 w 132"/>
                              <a:gd name="T83" fmla="*/ 49 h 159"/>
                              <a:gd name="T84" fmla="*/ 27 w 132"/>
                              <a:gd name="T85" fmla="*/ 65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32" h="159">
                                <a:moveTo>
                                  <a:pt x="132" y="74"/>
                                </a:moveTo>
                                <a:lnTo>
                                  <a:pt x="132" y="79"/>
                                </a:lnTo>
                                <a:lnTo>
                                  <a:pt x="130" y="82"/>
                                </a:lnTo>
                                <a:lnTo>
                                  <a:pt x="126" y="85"/>
                                </a:lnTo>
                                <a:lnTo>
                                  <a:pt x="122" y="85"/>
                                </a:lnTo>
                                <a:lnTo>
                                  <a:pt x="27" y="85"/>
                                </a:lnTo>
                                <a:lnTo>
                                  <a:pt x="29" y="96"/>
                                </a:lnTo>
                                <a:lnTo>
                                  <a:pt x="30" y="107"/>
                                </a:lnTo>
                                <a:lnTo>
                                  <a:pt x="34" y="116"/>
                                </a:lnTo>
                                <a:lnTo>
                                  <a:pt x="38" y="123"/>
                                </a:lnTo>
                                <a:lnTo>
                                  <a:pt x="45" y="129"/>
                                </a:lnTo>
                                <a:lnTo>
                                  <a:pt x="53" y="134"/>
                                </a:lnTo>
                                <a:lnTo>
                                  <a:pt x="62" y="137"/>
                                </a:lnTo>
                                <a:lnTo>
                                  <a:pt x="74" y="138"/>
                                </a:lnTo>
                                <a:lnTo>
                                  <a:pt x="85" y="137"/>
                                </a:lnTo>
                                <a:lnTo>
                                  <a:pt x="93" y="135"/>
                                </a:lnTo>
                                <a:lnTo>
                                  <a:pt x="101" y="134"/>
                                </a:lnTo>
                                <a:lnTo>
                                  <a:pt x="107" y="132"/>
                                </a:lnTo>
                                <a:lnTo>
                                  <a:pt x="112" y="130"/>
                                </a:lnTo>
                                <a:lnTo>
                                  <a:pt x="116" y="128"/>
                                </a:lnTo>
                                <a:lnTo>
                                  <a:pt x="120" y="127"/>
                                </a:lnTo>
                                <a:lnTo>
                                  <a:pt x="122" y="127"/>
                                </a:lnTo>
                                <a:lnTo>
                                  <a:pt x="123" y="127"/>
                                </a:lnTo>
                                <a:lnTo>
                                  <a:pt x="125" y="127"/>
                                </a:lnTo>
                                <a:lnTo>
                                  <a:pt x="125" y="128"/>
                                </a:lnTo>
                                <a:lnTo>
                                  <a:pt x="126" y="129"/>
                                </a:lnTo>
                                <a:lnTo>
                                  <a:pt x="126" y="130"/>
                                </a:lnTo>
                                <a:lnTo>
                                  <a:pt x="126" y="132"/>
                                </a:lnTo>
                                <a:lnTo>
                                  <a:pt x="126" y="134"/>
                                </a:lnTo>
                                <a:lnTo>
                                  <a:pt x="127" y="137"/>
                                </a:lnTo>
                                <a:lnTo>
                                  <a:pt x="127" y="139"/>
                                </a:lnTo>
                                <a:lnTo>
                                  <a:pt x="126" y="140"/>
                                </a:lnTo>
                                <a:lnTo>
                                  <a:pt x="126" y="141"/>
                                </a:lnTo>
                                <a:lnTo>
                                  <a:pt x="126" y="143"/>
                                </a:lnTo>
                                <a:lnTo>
                                  <a:pt x="126" y="144"/>
                                </a:lnTo>
                                <a:lnTo>
                                  <a:pt x="125" y="145"/>
                                </a:lnTo>
                                <a:lnTo>
                                  <a:pt x="125" y="146"/>
                                </a:lnTo>
                                <a:lnTo>
                                  <a:pt x="123" y="148"/>
                                </a:lnTo>
                                <a:lnTo>
                                  <a:pt x="122" y="148"/>
                                </a:lnTo>
                                <a:lnTo>
                                  <a:pt x="118" y="150"/>
                                </a:lnTo>
                                <a:lnTo>
                                  <a:pt x="114" y="151"/>
                                </a:lnTo>
                                <a:lnTo>
                                  <a:pt x="107" y="154"/>
                                </a:lnTo>
                                <a:lnTo>
                                  <a:pt x="100" y="155"/>
                                </a:lnTo>
                                <a:lnTo>
                                  <a:pt x="91" y="157"/>
                                </a:lnTo>
                                <a:lnTo>
                                  <a:pt x="82" y="159"/>
                                </a:lnTo>
                                <a:lnTo>
                                  <a:pt x="72" y="159"/>
                                </a:lnTo>
                                <a:lnTo>
                                  <a:pt x="54" y="157"/>
                                </a:lnTo>
                                <a:lnTo>
                                  <a:pt x="41" y="154"/>
                                </a:lnTo>
                                <a:lnTo>
                                  <a:pt x="29" y="148"/>
                                </a:lnTo>
                                <a:lnTo>
                                  <a:pt x="19" y="139"/>
                                </a:lnTo>
                                <a:lnTo>
                                  <a:pt x="10" y="128"/>
                                </a:lnTo>
                                <a:lnTo>
                                  <a:pt x="4" y="114"/>
                                </a:lnTo>
                                <a:lnTo>
                                  <a:pt x="0" y="98"/>
                                </a:lnTo>
                                <a:lnTo>
                                  <a:pt x="0" y="80"/>
                                </a:lnTo>
                                <a:lnTo>
                                  <a:pt x="0" y="63"/>
                                </a:lnTo>
                                <a:lnTo>
                                  <a:pt x="5" y="47"/>
                                </a:lnTo>
                                <a:lnTo>
                                  <a:pt x="10" y="33"/>
                                </a:lnTo>
                                <a:lnTo>
                                  <a:pt x="19" y="22"/>
                                </a:lnTo>
                                <a:lnTo>
                                  <a:pt x="29" y="12"/>
                                </a:lnTo>
                                <a:lnTo>
                                  <a:pt x="41" y="6"/>
                                </a:lnTo>
                                <a:lnTo>
                                  <a:pt x="53" y="1"/>
                                </a:lnTo>
                                <a:lnTo>
                                  <a:pt x="69" y="0"/>
                                </a:lnTo>
                                <a:lnTo>
                                  <a:pt x="85" y="1"/>
                                </a:lnTo>
                                <a:lnTo>
                                  <a:pt x="98" y="6"/>
                                </a:lnTo>
                                <a:lnTo>
                                  <a:pt x="110" y="12"/>
                                </a:lnTo>
                                <a:lnTo>
                                  <a:pt x="117" y="21"/>
                                </a:lnTo>
                                <a:lnTo>
                                  <a:pt x="125" y="31"/>
                                </a:lnTo>
                                <a:lnTo>
                                  <a:pt x="128" y="42"/>
                                </a:lnTo>
                                <a:lnTo>
                                  <a:pt x="132" y="54"/>
                                </a:lnTo>
                                <a:lnTo>
                                  <a:pt x="132" y="69"/>
                                </a:lnTo>
                                <a:lnTo>
                                  <a:pt x="132" y="74"/>
                                </a:lnTo>
                                <a:close/>
                                <a:moveTo>
                                  <a:pt x="106" y="65"/>
                                </a:moveTo>
                                <a:lnTo>
                                  <a:pt x="106" y="55"/>
                                </a:lnTo>
                                <a:lnTo>
                                  <a:pt x="101" y="39"/>
                                </a:lnTo>
                                <a:lnTo>
                                  <a:pt x="96" y="33"/>
                                </a:lnTo>
                                <a:lnTo>
                                  <a:pt x="91" y="27"/>
                                </a:lnTo>
                                <a:lnTo>
                                  <a:pt x="77" y="21"/>
                                </a:lnTo>
                                <a:lnTo>
                                  <a:pt x="68" y="21"/>
                                </a:lnTo>
                                <a:lnTo>
                                  <a:pt x="58" y="22"/>
                                </a:lnTo>
                                <a:lnTo>
                                  <a:pt x="51" y="24"/>
                                </a:lnTo>
                                <a:lnTo>
                                  <a:pt x="43" y="28"/>
                                </a:lnTo>
                                <a:lnTo>
                                  <a:pt x="38" y="34"/>
                                </a:lnTo>
                                <a:lnTo>
                                  <a:pt x="34" y="40"/>
                                </a:lnTo>
                                <a:lnTo>
                                  <a:pt x="31" y="49"/>
                                </a:lnTo>
                                <a:lnTo>
                                  <a:pt x="29" y="56"/>
                                </a:lnTo>
                                <a:lnTo>
                                  <a:pt x="27" y="65"/>
                                </a:lnTo>
                                <a:lnTo>
                                  <a:pt x="106" y="6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62" name="Freeform 48"/>
                        <wps:cNvSpPr>
                          <a:spLocks/>
                        </wps:cNvSpPr>
                        <wps:spPr bwMode="auto">
                          <a:xfrm>
                            <a:off x="1849438" y="1654175"/>
                            <a:ext cx="44450" cy="82550"/>
                          </a:xfrm>
                          <a:custGeom>
                            <a:avLst/>
                            <a:gdLst>
                              <a:gd name="T0" fmla="*/ 85 w 85"/>
                              <a:gd name="T1" fmla="*/ 21 h 156"/>
                              <a:gd name="T2" fmla="*/ 83 w 85"/>
                              <a:gd name="T3" fmla="*/ 24 h 156"/>
                              <a:gd name="T4" fmla="*/ 83 w 85"/>
                              <a:gd name="T5" fmla="*/ 28 h 156"/>
                              <a:gd name="T6" fmla="*/ 81 w 85"/>
                              <a:gd name="T7" fmla="*/ 29 h 156"/>
                              <a:gd name="T8" fmla="*/ 79 w 85"/>
                              <a:gd name="T9" fmla="*/ 29 h 156"/>
                              <a:gd name="T10" fmla="*/ 75 w 85"/>
                              <a:gd name="T11" fmla="*/ 28 h 156"/>
                              <a:gd name="T12" fmla="*/ 71 w 85"/>
                              <a:gd name="T13" fmla="*/ 27 h 156"/>
                              <a:gd name="T14" fmla="*/ 65 w 85"/>
                              <a:gd name="T15" fmla="*/ 26 h 156"/>
                              <a:gd name="T16" fmla="*/ 58 w 85"/>
                              <a:gd name="T17" fmla="*/ 26 h 156"/>
                              <a:gd name="T18" fmla="*/ 50 w 85"/>
                              <a:gd name="T19" fmla="*/ 28 h 156"/>
                              <a:gd name="T20" fmla="*/ 42 w 85"/>
                              <a:gd name="T21" fmla="*/ 36 h 156"/>
                              <a:gd name="T22" fmla="*/ 32 w 85"/>
                              <a:gd name="T23" fmla="*/ 48 h 156"/>
                              <a:gd name="T24" fmla="*/ 27 w 85"/>
                              <a:gd name="T25" fmla="*/ 151 h 156"/>
                              <a:gd name="T26" fmla="*/ 26 w 85"/>
                              <a:gd name="T27" fmla="*/ 154 h 156"/>
                              <a:gd name="T28" fmla="*/ 24 w 85"/>
                              <a:gd name="T29" fmla="*/ 155 h 156"/>
                              <a:gd name="T30" fmla="*/ 19 w 85"/>
                              <a:gd name="T31" fmla="*/ 156 h 156"/>
                              <a:gd name="T32" fmla="*/ 13 w 85"/>
                              <a:gd name="T33" fmla="*/ 156 h 156"/>
                              <a:gd name="T34" fmla="*/ 7 w 85"/>
                              <a:gd name="T35" fmla="*/ 156 h 156"/>
                              <a:gd name="T36" fmla="*/ 2 w 85"/>
                              <a:gd name="T37" fmla="*/ 155 h 156"/>
                              <a:gd name="T38" fmla="*/ 1 w 85"/>
                              <a:gd name="T39" fmla="*/ 154 h 156"/>
                              <a:gd name="T40" fmla="*/ 0 w 85"/>
                              <a:gd name="T41" fmla="*/ 151 h 156"/>
                              <a:gd name="T42" fmla="*/ 0 w 85"/>
                              <a:gd name="T43" fmla="*/ 6 h 156"/>
                              <a:gd name="T44" fmla="*/ 1 w 85"/>
                              <a:gd name="T45" fmla="*/ 5 h 156"/>
                              <a:gd name="T46" fmla="*/ 5 w 85"/>
                              <a:gd name="T47" fmla="*/ 4 h 156"/>
                              <a:gd name="T48" fmla="*/ 8 w 85"/>
                              <a:gd name="T49" fmla="*/ 2 h 156"/>
                              <a:gd name="T50" fmla="*/ 16 w 85"/>
                              <a:gd name="T51" fmla="*/ 2 h 156"/>
                              <a:gd name="T52" fmla="*/ 21 w 85"/>
                              <a:gd name="T53" fmla="*/ 4 h 156"/>
                              <a:gd name="T54" fmla="*/ 23 w 85"/>
                              <a:gd name="T55" fmla="*/ 5 h 156"/>
                              <a:gd name="T56" fmla="*/ 24 w 85"/>
                              <a:gd name="T57" fmla="*/ 6 h 156"/>
                              <a:gd name="T58" fmla="*/ 24 w 85"/>
                              <a:gd name="T59" fmla="*/ 28 h 156"/>
                              <a:gd name="T60" fmla="*/ 35 w 85"/>
                              <a:gd name="T61" fmla="*/ 15 h 156"/>
                              <a:gd name="T62" fmla="*/ 45 w 85"/>
                              <a:gd name="T63" fmla="*/ 6 h 156"/>
                              <a:gd name="T64" fmla="*/ 54 w 85"/>
                              <a:gd name="T65" fmla="*/ 1 h 156"/>
                              <a:gd name="T66" fmla="*/ 64 w 85"/>
                              <a:gd name="T67" fmla="*/ 0 h 156"/>
                              <a:gd name="T68" fmla="*/ 69 w 85"/>
                              <a:gd name="T69" fmla="*/ 1 h 156"/>
                              <a:gd name="T70" fmla="*/ 74 w 85"/>
                              <a:gd name="T71" fmla="*/ 1 h 156"/>
                              <a:gd name="T72" fmla="*/ 79 w 85"/>
                              <a:gd name="T73" fmla="*/ 2 h 156"/>
                              <a:gd name="T74" fmla="*/ 82 w 85"/>
                              <a:gd name="T75" fmla="*/ 5 h 156"/>
                              <a:gd name="T76" fmla="*/ 83 w 85"/>
                              <a:gd name="T77" fmla="*/ 6 h 156"/>
                              <a:gd name="T78" fmla="*/ 83 w 85"/>
                              <a:gd name="T79" fmla="*/ 7 h 156"/>
                              <a:gd name="T80" fmla="*/ 85 w 85"/>
                              <a:gd name="T81" fmla="*/ 11 h 156"/>
                              <a:gd name="T82" fmla="*/ 85 w 85"/>
                              <a:gd name="T83" fmla="*/ 17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85" h="156">
                                <a:moveTo>
                                  <a:pt x="85" y="17"/>
                                </a:moveTo>
                                <a:lnTo>
                                  <a:pt x="85" y="21"/>
                                </a:lnTo>
                                <a:lnTo>
                                  <a:pt x="85" y="23"/>
                                </a:lnTo>
                                <a:lnTo>
                                  <a:pt x="83" y="24"/>
                                </a:lnTo>
                                <a:lnTo>
                                  <a:pt x="83" y="27"/>
                                </a:lnTo>
                                <a:lnTo>
                                  <a:pt x="83" y="28"/>
                                </a:lnTo>
                                <a:lnTo>
                                  <a:pt x="82" y="28"/>
                                </a:lnTo>
                                <a:lnTo>
                                  <a:pt x="81" y="29"/>
                                </a:lnTo>
                                <a:lnTo>
                                  <a:pt x="81" y="29"/>
                                </a:lnTo>
                                <a:lnTo>
                                  <a:pt x="79" y="29"/>
                                </a:lnTo>
                                <a:lnTo>
                                  <a:pt x="77" y="28"/>
                                </a:lnTo>
                                <a:lnTo>
                                  <a:pt x="75" y="28"/>
                                </a:lnTo>
                                <a:lnTo>
                                  <a:pt x="74" y="27"/>
                                </a:lnTo>
                                <a:lnTo>
                                  <a:pt x="71" y="27"/>
                                </a:lnTo>
                                <a:lnTo>
                                  <a:pt x="67" y="26"/>
                                </a:lnTo>
                                <a:lnTo>
                                  <a:pt x="65" y="26"/>
                                </a:lnTo>
                                <a:lnTo>
                                  <a:pt x="61" y="26"/>
                                </a:lnTo>
                                <a:lnTo>
                                  <a:pt x="58" y="26"/>
                                </a:lnTo>
                                <a:lnTo>
                                  <a:pt x="54" y="27"/>
                                </a:lnTo>
                                <a:lnTo>
                                  <a:pt x="50" y="28"/>
                                </a:lnTo>
                                <a:lnTo>
                                  <a:pt x="45" y="32"/>
                                </a:lnTo>
                                <a:lnTo>
                                  <a:pt x="42" y="36"/>
                                </a:lnTo>
                                <a:lnTo>
                                  <a:pt x="37" y="42"/>
                                </a:lnTo>
                                <a:lnTo>
                                  <a:pt x="32" y="48"/>
                                </a:lnTo>
                                <a:lnTo>
                                  <a:pt x="27" y="56"/>
                                </a:lnTo>
                                <a:lnTo>
                                  <a:pt x="27" y="151"/>
                                </a:lnTo>
                                <a:lnTo>
                                  <a:pt x="27" y="153"/>
                                </a:lnTo>
                                <a:lnTo>
                                  <a:pt x="26" y="154"/>
                                </a:lnTo>
                                <a:lnTo>
                                  <a:pt x="26" y="155"/>
                                </a:lnTo>
                                <a:lnTo>
                                  <a:pt x="24" y="155"/>
                                </a:lnTo>
                                <a:lnTo>
                                  <a:pt x="22" y="156"/>
                                </a:lnTo>
                                <a:lnTo>
                                  <a:pt x="19" y="156"/>
                                </a:lnTo>
                                <a:lnTo>
                                  <a:pt x="17" y="156"/>
                                </a:lnTo>
                                <a:lnTo>
                                  <a:pt x="13" y="156"/>
                                </a:lnTo>
                                <a:lnTo>
                                  <a:pt x="10" y="156"/>
                                </a:lnTo>
                                <a:lnTo>
                                  <a:pt x="7" y="156"/>
                                </a:lnTo>
                                <a:lnTo>
                                  <a:pt x="5" y="156"/>
                                </a:lnTo>
                                <a:lnTo>
                                  <a:pt x="2" y="155"/>
                                </a:lnTo>
                                <a:lnTo>
                                  <a:pt x="1" y="155"/>
                                </a:lnTo>
                                <a:lnTo>
                                  <a:pt x="1" y="154"/>
                                </a:lnTo>
                                <a:lnTo>
                                  <a:pt x="0" y="153"/>
                                </a:lnTo>
                                <a:lnTo>
                                  <a:pt x="0" y="151"/>
                                </a:lnTo>
                                <a:lnTo>
                                  <a:pt x="0" y="7"/>
                                </a:lnTo>
                                <a:lnTo>
                                  <a:pt x="0" y="6"/>
                                </a:lnTo>
                                <a:lnTo>
                                  <a:pt x="1" y="5"/>
                                </a:lnTo>
                                <a:lnTo>
                                  <a:pt x="1" y="5"/>
                                </a:lnTo>
                                <a:lnTo>
                                  <a:pt x="2" y="4"/>
                                </a:lnTo>
                                <a:lnTo>
                                  <a:pt x="5" y="4"/>
                                </a:lnTo>
                                <a:lnTo>
                                  <a:pt x="6" y="2"/>
                                </a:lnTo>
                                <a:lnTo>
                                  <a:pt x="8" y="2"/>
                                </a:lnTo>
                                <a:lnTo>
                                  <a:pt x="12" y="2"/>
                                </a:lnTo>
                                <a:lnTo>
                                  <a:pt x="16" y="2"/>
                                </a:lnTo>
                                <a:lnTo>
                                  <a:pt x="18" y="2"/>
                                </a:lnTo>
                                <a:lnTo>
                                  <a:pt x="21" y="4"/>
                                </a:lnTo>
                                <a:lnTo>
                                  <a:pt x="22" y="4"/>
                                </a:lnTo>
                                <a:lnTo>
                                  <a:pt x="23" y="5"/>
                                </a:lnTo>
                                <a:lnTo>
                                  <a:pt x="23" y="5"/>
                                </a:lnTo>
                                <a:lnTo>
                                  <a:pt x="24" y="6"/>
                                </a:lnTo>
                                <a:lnTo>
                                  <a:pt x="24" y="7"/>
                                </a:lnTo>
                                <a:lnTo>
                                  <a:pt x="24" y="28"/>
                                </a:lnTo>
                                <a:lnTo>
                                  <a:pt x="29" y="21"/>
                                </a:lnTo>
                                <a:lnTo>
                                  <a:pt x="35" y="15"/>
                                </a:lnTo>
                                <a:lnTo>
                                  <a:pt x="40" y="10"/>
                                </a:lnTo>
                                <a:lnTo>
                                  <a:pt x="45" y="6"/>
                                </a:lnTo>
                                <a:lnTo>
                                  <a:pt x="50" y="2"/>
                                </a:lnTo>
                                <a:lnTo>
                                  <a:pt x="54" y="1"/>
                                </a:lnTo>
                                <a:lnTo>
                                  <a:pt x="59" y="0"/>
                                </a:lnTo>
                                <a:lnTo>
                                  <a:pt x="64" y="0"/>
                                </a:lnTo>
                                <a:lnTo>
                                  <a:pt x="65" y="0"/>
                                </a:lnTo>
                                <a:lnTo>
                                  <a:pt x="69" y="1"/>
                                </a:lnTo>
                                <a:lnTo>
                                  <a:pt x="71" y="1"/>
                                </a:lnTo>
                                <a:lnTo>
                                  <a:pt x="74" y="1"/>
                                </a:lnTo>
                                <a:lnTo>
                                  <a:pt x="76" y="2"/>
                                </a:lnTo>
                                <a:lnTo>
                                  <a:pt x="79" y="2"/>
                                </a:lnTo>
                                <a:lnTo>
                                  <a:pt x="81" y="4"/>
                                </a:lnTo>
                                <a:lnTo>
                                  <a:pt x="82" y="5"/>
                                </a:lnTo>
                                <a:lnTo>
                                  <a:pt x="83" y="5"/>
                                </a:lnTo>
                                <a:lnTo>
                                  <a:pt x="83" y="6"/>
                                </a:lnTo>
                                <a:lnTo>
                                  <a:pt x="83" y="7"/>
                                </a:lnTo>
                                <a:lnTo>
                                  <a:pt x="83" y="7"/>
                                </a:lnTo>
                                <a:lnTo>
                                  <a:pt x="85" y="8"/>
                                </a:lnTo>
                                <a:lnTo>
                                  <a:pt x="85" y="11"/>
                                </a:lnTo>
                                <a:lnTo>
                                  <a:pt x="85" y="13"/>
                                </a:lnTo>
                                <a:lnTo>
                                  <a:pt x="85" y="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63" name="Freeform 49"/>
                        <wps:cNvSpPr>
                          <a:spLocks/>
                        </wps:cNvSpPr>
                        <wps:spPr bwMode="auto">
                          <a:xfrm>
                            <a:off x="122238" y="4022725"/>
                            <a:ext cx="82550" cy="111125"/>
                          </a:xfrm>
                          <a:custGeom>
                            <a:avLst/>
                            <a:gdLst>
                              <a:gd name="T0" fmla="*/ 155 w 156"/>
                              <a:gd name="T1" fmla="*/ 150 h 212"/>
                              <a:gd name="T2" fmla="*/ 144 w 156"/>
                              <a:gd name="T3" fmla="*/ 180 h 212"/>
                              <a:gd name="T4" fmla="*/ 124 w 156"/>
                              <a:gd name="T5" fmla="*/ 201 h 212"/>
                              <a:gd name="T6" fmla="*/ 94 w 156"/>
                              <a:gd name="T7" fmla="*/ 210 h 212"/>
                              <a:gd name="T8" fmla="*/ 59 w 156"/>
                              <a:gd name="T9" fmla="*/ 210 h 212"/>
                              <a:gd name="T10" fmla="*/ 32 w 156"/>
                              <a:gd name="T11" fmla="*/ 201 h 212"/>
                              <a:gd name="T12" fmla="*/ 11 w 156"/>
                              <a:gd name="T13" fmla="*/ 181 h 212"/>
                              <a:gd name="T14" fmla="*/ 1 w 156"/>
                              <a:gd name="T15" fmla="*/ 153 h 212"/>
                              <a:gd name="T16" fmla="*/ 0 w 156"/>
                              <a:gd name="T17" fmla="*/ 5 h 212"/>
                              <a:gd name="T18" fmla="*/ 0 w 156"/>
                              <a:gd name="T19" fmla="*/ 4 h 212"/>
                              <a:gd name="T20" fmla="*/ 2 w 156"/>
                              <a:gd name="T21" fmla="*/ 1 h 212"/>
                              <a:gd name="T22" fmla="*/ 7 w 156"/>
                              <a:gd name="T23" fmla="*/ 1 h 212"/>
                              <a:gd name="T24" fmla="*/ 13 w 156"/>
                              <a:gd name="T25" fmla="*/ 0 h 212"/>
                              <a:gd name="T26" fmla="*/ 19 w 156"/>
                              <a:gd name="T27" fmla="*/ 1 h 212"/>
                              <a:gd name="T28" fmla="*/ 24 w 156"/>
                              <a:gd name="T29" fmla="*/ 1 h 212"/>
                              <a:gd name="T30" fmla="*/ 27 w 156"/>
                              <a:gd name="T31" fmla="*/ 4 h 212"/>
                              <a:gd name="T32" fmla="*/ 27 w 156"/>
                              <a:gd name="T33" fmla="*/ 5 h 212"/>
                              <a:gd name="T34" fmla="*/ 28 w 156"/>
                              <a:gd name="T35" fmla="*/ 144 h 212"/>
                              <a:gd name="T36" fmla="*/ 34 w 156"/>
                              <a:gd name="T37" fmla="*/ 166 h 212"/>
                              <a:gd name="T38" fmla="*/ 48 w 156"/>
                              <a:gd name="T39" fmla="*/ 181 h 212"/>
                              <a:gd name="T40" fmla="*/ 66 w 156"/>
                              <a:gd name="T41" fmla="*/ 187 h 212"/>
                              <a:gd name="T42" fmla="*/ 89 w 156"/>
                              <a:gd name="T43" fmla="*/ 187 h 212"/>
                              <a:gd name="T44" fmla="*/ 108 w 156"/>
                              <a:gd name="T45" fmla="*/ 181 h 212"/>
                              <a:gd name="T46" fmla="*/ 122 w 156"/>
                              <a:gd name="T47" fmla="*/ 166 h 212"/>
                              <a:gd name="T48" fmla="*/ 128 w 156"/>
                              <a:gd name="T49" fmla="*/ 145 h 212"/>
                              <a:gd name="T50" fmla="*/ 129 w 156"/>
                              <a:gd name="T51" fmla="*/ 5 h 212"/>
                              <a:gd name="T52" fmla="*/ 129 w 156"/>
                              <a:gd name="T53" fmla="*/ 4 h 212"/>
                              <a:gd name="T54" fmla="*/ 131 w 156"/>
                              <a:gd name="T55" fmla="*/ 1 h 212"/>
                              <a:gd name="T56" fmla="*/ 135 w 156"/>
                              <a:gd name="T57" fmla="*/ 1 h 212"/>
                              <a:gd name="T58" fmla="*/ 142 w 156"/>
                              <a:gd name="T59" fmla="*/ 0 h 212"/>
                              <a:gd name="T60" fmla="*/ 149 w 156"/>
                              <a:gd name="T61" fmla="*/ 1 h 212"/>
                              <a:gd name="T62" fmla="*/ 152 w 156"/>
                              <a:gd name="T63" fmla="*/ 1 h 212"/>
                              <a:gd name="T64" fmla="*/ 155 w 156"/>
                              <a:gd name="T65" fmla="*/ 4 h 212"/>
                              <a:gd name="T66" fmla="*/ 156 w 156"/>
                              <a:gd name="T67" fmla="*/ 5 h 2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156" h="212">
                                <a:moveTo>
                                  <a:pt x="156" y="132"/>
                                </a:moveTo>
                                <a:lnTo>
                                  <a:pt x="155" y="150"/>
                                </a:lnTo>
                                <a:lnTo>
                                  <a:pt x="150" y="166"/>
                                </a:lnTo>
                                <a:lnTo>
                                  <a:pt x="144" y="180"/>
                                </a:lnTo>
                                <a:lnTo>
                                  <a:pt x="135" y="191"/>
                                </a:lnTo>
                                <a:lnTo>
                                  <a:pt x="124" y="201"/>
                                </a:lnTo>
                                <a:lnTo>
                                  <a:pt x="109" y="207"/>
                                </a:lnTo>
                                <a:lnTo>
                                  <a:pt x="94" y="210"/>
                                </a:lnTo>
                                <a:lnTo>
                                  <a:pt x="76" y="212"/>
                                </a:lnTo>
                                <a:lnTo>
                                  <a:pt x="59" y="210"/>
                                </a:lnTo>
                                <a:lnTo>
                                  <a:pt x="45" y="207"/>
                                </a:lnTo>
                                <a:lnTo>
                                  <a:pt x="32" y="201"/>
                                </a:lnTo>
                                <a:lnTo>
                                  <a:pt x="21" y="192"/>
                                </a:lnTo>
                                <a:lnTo>
                                  <a:pt x="11" y="181"/>
                                </a:lnTo>
                                <a:lnTo>
                                  <a:pt x="5" y="167"/>
                                </a:lnTo>
                                <a:lnTo>
                                  <a:pt x="1" y="153"/>
                                </a:lnTo>
                                <a:lnTo>
                                  <a:pt x="0" y="134"/>
                                </a:lnTo>
                                <a:lnTo>
                                  <a:pt x="0" y="5"/>
                                </a:lnTo>
                                <a:lnTo>
                                  <a:pt x="0" y="4"/>
                                </a:lnTo>
                                <a:lnTo>
                                  <a:pt x="0" y="4"/>
                                </a:lnTo>
                                <a:lnTo>
                                  <a:pt x="1" y="2"/>
                                </a:lnTo>
                                <a:lnTo>
                                  <a:pt x="2" y="1"/>
                                </a:lnTo>
                                <a:lnTo>
                                  <a:pt x="5" y="1"/>
                                </a:lnTo>
                                <a:lnTo>
                                  <a:pt x="7" y="1"/>
                                </a:lnTo>
                                <a:lnTo>
                                  <a:pt x="9" y="0"/>
                                </a:lnTo>
                                <a:lnTo>
                                  <a:pt x="13" y="0"/>
                                </a:lnTo>
                                <a:lnTo>
                                  <a:pt x="17" y="0"/>
                                </a:lnTo>
                                <a:lnTo>
                                  <a:pt x="19" y="1"/>
                                </a:lnTo>
                                <a:lnTo>
                                  <a:pt x="22" y="1"/>
                                </a:lnTo>
                                <a:lnTo>
                                  <a:pt x="24" y="1"/>
                                </a:lnTo>
                                <a:lnTo>
                                  <a:pt x="25" y="2"/>
                                </a:lnTo>
                                <a:lnTo>
                                  <a:pt x="27" y="4"/>
                                </a:lnTo>
                                <a:lnTo>
                                  <a:pt x="27" y="4"/>
                                </a:lnTo>
                                <a:lnTo>
                                  <a:pt x="27" y="5"/>
                                </a:lnTo>
                                <a:lnTo>
                                  <a:pt x="27" y="130"/>
                                </a:lnTo>
                                <a:lnTo>
                                  <a:pt x="28" y="144"/>
                                </a:lnTo>
                                <a:lnTo>
                                  <a:pt x="30" y="156"/>
                                </a:lnTo>
                                <a:lnTo>
                                  <a:pt x="34" y="166"/>
                                </a:lnTo>
                                <a:lnTo>
                                  <a:pt x="40" y="174"/>
                                </a:lnTo>
                                <a:lnTo>
                                  <a:pt x="48" y="181"/>
                                </a:lnTo>
                                <a:lnTo>
                                  <a:pt x="56" y="185"/>
                                </a:lnTo>
                                <a:lnTo>
                                  <a:pt x="66" y="187"/>
                                </a:lnTo>
                                <a:lnTo>
                                  <a:pt x="77" y="188"/>
                                </a:lnTo>
                                <a:lnTo>
                                  <a:pt x="89" y="187"/>
                                </a:lnTo>
                                <a:lnTo>
                                  <a:pt x="99" y="185"/>
                                </a:lnTo>
                                <a:lnTo>
                                  <a:pt x="108" y="181"/>
                                </a:lnTo>
                                <a:lnTo>
                                  <a:pt x="115" y="174"/>
                                </a:lnTo>
                                <a:lnTo>
                                  <a:pt x="122" y="166"/>
                                </a:lnTo>
                                <a:lnTo>
                                  <a:pt x="125" y="156"/>
                                </a:lnTo>
                                <a:lnTo>
                                  <a:pt x="128" y="145"/>
                                </a:lnTo>
                                <a:lnTo>
                                  <a:pt x="129" y="132"/>
                                </a:lnTo>
                                <a:lnTo>
                                  <a:pt x="129" y="5"/>
                                </a:lnTo>
                                <a:lnTo>
                                  <a:pt x="129" y="4"/>
                                </a:lnTo>
                                <a:lnTo>
                                  <a:pt x="129" y="4"/>
                                </a:lnTo>
                                <a:lnTo>
                                  <a:pt x="130" y="2"/>
                                </a:lnTo>
                                <a:lnTo>
                                  <a:pt x="131" y="1"/>
                                </a:lnTo>
                                <a:lnTo>
                                  <a:pt x="133" y="1"/>
                                </a:lnTo>
                                <a:lnTo>
                                  <a:pt x="135" y="1"/>
                                </a:lnTo>
                                <a:lnTo>
                                  <a:pt x="139" y="0"/>
                                </a:lnTo>
                                <a:lnTo>
                                  <a:pt x="142" y="0"/>
                                </a:lnTo>
                                <a:lnTo>
                                  <a:pt x="146" y="0"/>
                                </a:lnTo>
                                <a:lnTo>
                                  <a:pt x="149" y="1"/>
                                </a:lnTo>
                                <a:lnTo>
                                  <a:pt x="151" y="1"/>
                                </a:lnTo>
                                <a:lnTo>
                                  <a:pt x="152" y="1"/>
                                </a:lnTo>
                                <a:lnTo>
                                  <a:pt x="155" y="2"/>
                                </a:lnTo>
                                <a:lnTo>
                                  <a:pt x="155" y="4"/>
                                </a:lnTo>
                                <a:lnTo>
                                  <a:pt x="156" y="4"/>
                                </a:lnTo>
                                <a:lnTo>
                                  <a:pt x="156" y="5"/>
                                </a:lnTo>
                                <a:lnTo>
                                  <a:pt x="156" y="13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64" name="Freeform 50"/>
                        <wps:cNvSpPr>
                          <a:spLocks/>
                        </wps:cNvSpPr>
                        <wps:spPr bwMode="auto">
                          <a:xfrm>
                            <a:off x="231775" y="4049713"/>
                            <a:ext cx="44450" cy="82550"/>
                          </a:xfrm>
                          <a:custGeom>
                            <a:avLst/>
                            <a:gdLst>
                              <a:gd name="T0" fmla="*/ 85 w 85"/>
                              <a:gd name="T1" fmla="*/ 20 h 156"/>
                              <a:gd name="T2" fmla="*/ 83 w 85"/>
                              <a:gd name="T3" fmla="*/ 25 h 156"/>
                              <a:gd name="T4" fmla="*/ 82 w 85"/>
                              <a:gd name="T5" fmla="*/ 28 h 156"/>
                              <a:gd name="T6" fmla="*/ 81 w 85"/>
                              <a:gd name="T7" fmla="*/ 29 h 156"/>
                              <a:gd name="T8" fmla="*/ 79 w 85"/>
                              <a:gd name="T9" fmla="*/ 29 h 156"/>
                              <a:gd name="T10" fmla="*/ 75 w 85"/>
                              <a:gd name="T11" fmla="*/ 28 h 156"/>
                              <a:gd name="T12" fmla="*/ 70 w 85"/>
                              <a:gd name="T13" fmla="*/ 27 h 156"/>
                              <a:gd name="T14" fmla="*/ 65 w 85"/>
                              <a:gd name="T15" fmla="*/ 26 h 156"/>
                              <a:gd name="T16" fmla="*/ 58 w 85"/>
                              <a:gd name="T17" fmla="*/ 26 h 156"/>
                              <a:gd name="T18" fmla="*/ 49 w 85"/>
                              <a:gd name="T19" fmla="*/ 28 h 156"/>
                              <a:gd name="T20" fmla="*/ 42 w 85"/>
                              <a:gd name="T21" fmla="*/ 36 h 156"/>
                              <a:gd name="T22" fmla="*/ 32 w 85"/>
                              <a:gd name="T23" fmla="*/ 48 h 156"/>
                              <a:gd name="T24" fmla="*/ 27 w 85"/>
                              <a:gd name="T25" fmla="*/ 151 h 156"/>
                              <a:gd name="T26" fmla="*/ 26 w 85"/>
                              <a:gd name="T27" fmla="*/ 154 h 156"/>
                              <a:gd name="T28" fmla="*/ 23 w 85"/>
                              <a:gd name="T29" fmla="*/ 155 h 156"/>
                              <a:gd name="T30" fmla="*/ 19 w 85"/>
                              <a:gd name="T31" fmla="*/ 156 h 156"/>
                              <a:gd name="T32" fmla="*/ 13 w 85"/>
                              <a:gd name="T33" fmla="*/ 156 h 156"/>
                              <a:gd name="T34" fmla="*/ 7 w 85"/>
                              <a:gd name="T35" fmla="*/ 156 h 156"/>
                              <a:gd name="T36" fmla="*/ 2 w 85"/>
                              <a:gd name="T37" fmla="*/ 155 h 156"/>
                              <a:gd name="T38" fmla="*/ 0 w 85"/>
                              <a:gd name="T39" fmla="*/ 154 h 156"/>
                              <a:gd name="T40" fmla="*/ 0 w 85"/>
                              <a:gd name="T41" fmla="*/ 151 h 156"/>
                              <a:gd name="T42" fmla="*/ 0 w 85"/>
                              <a:gd name="T43" fmla="*/ 6 h 156"/>
                              <a:gd name="T44" fmla="*/ 1 w 85"/>
                              <a:gd name="T45" fmla="*/ 5 h 156"/>
                              <a:gd name="T46" fmla="*/ 3 w 85"/>
                              <a:gd name="T47" fmla="*/ 2 h 156"/>
                              <a:gd name="T48" fmla="*/ 8 w 85"/>
                              <a:gd name="T49" fmla="*/ 2 h 156"/>
                              <a:gd name="T50" fmla="*/ 15 w 85"/>
                              <a:gd name="T51" fmla="*/ 2 h 156"/>
                              <a:gd name="T52" fmla="*/ 19 w 85"/>
                              <a:gd name="T53" fmla="*/ 2 h 156"/>
                              <a:gd name="T54" fmla="*/ 22 w 85"/>
                              <a:gd name="T55" fmla="*/ 5 h 156"/>
                              <a:gd name="T56" fmla="*/ 23 w 85"/>
                              <a:gd name="T57" fmla="*/ 6 h 156"/>
                              <a:gd name="T58" fmla="*/ 23 w 85"/>
                              <a:gd name="T59" fmla="*/ 28 h 156"/>
                              <a:gd name="T60" fmla="*/ 34 w 85"/>
                              <a:gd name="T61" fmla="*/ 15 h 156"/>
                              <a:gd name="T62" fmla="*/ 45 w 85"/>
                              <a:gd name="T63" fmla="*/ 6 h 156"/>
                              <a:gd name="T64" fmla="*/ 54 w 85"/>
                              <a:gd name="T65" fmla="*/ 1 h 156"/>
                              <a:gd name="T66" fmla="*/ 63 w 85"/>
                              <a:gd name="T67" fmla="*/ 0 h 156"/>
                              <a:gd name="T68" fmla="*/ 67 w 85"/>
                              <a:gd name="T69" fmla="*/ 0 h 156"/>
                              <a:gd name="T70" fmla="*/ 74 w 85"/>
                              <a:gd name="T71" fmla="*/ 1 h 156"/>
                              <a:gd name="T72" fmla="*/ 79 w 85"/>
                              <a:gd name="T73" fmla="*/ 2 h 156"/>
                              <a:gd name="T74" fmla="*/ 82 w 85"/>
                              <a:gd name="T75" fmla="*/ 5 h 156"/>
                              <a:gd name="T76" fmla="*/ 83 w 85"/>
                              <a:gd name="T77" fmla="*/ 6 h 156"/>
                              <a:gd name="T78" fmla="*/ 83 w 85"/>
                              <a:gd name="T79" fmla="*/ 7 h 156"/>
                              <a:gd name="T80" fmla="*/ 83 w 85"/>
                              <a:gd name="T81" fmla="*/ 11 h 156"/>
                              <a:gd name="T82" fmla="*/ 85 w 85"/>
                              <a:gd name="T83" fmla="*/ 17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85" h="156">
                                <a:moveTo>
                                  <a:pt x="85" y="17"/>
                                </a:moveTo>
                                <a:lnTo>
                                  <a:pt x="85" y="20"/>
                                </a:lnTo>
                                <a:lnTo>
                                  <a:pt x="83" y="23"/>
                                </a:lnTo>
                                <a:lnTo>
                                  <a:pt x="83" y="25"/>
                                </a:lnTo>
                                <a:lnTo>
                                  <a:pt x="83" y="27"/>
                                </a:lnTo>
                                <a:lnTo>
                                  <a:pt x="82" y="28"/>
                                </a:lnTo>
                                <a:lnTo>
                                  <a:pt x="82" y="28"/>
                                </a:lnTo>
                                <a:lnTo>
                                  <a:pt x="81" y="29"/>
                                </a:lnTo>
                                <a:lnTo>
                                  <a:pt x="80" y="29"/>
                                </a:lnTo>
                                <a:lnTo>
                                  <a:pt x="79" y="29"/>
                                </a:lnTo>
                                <a:lnTo>
                                  <a:pt x="77" y="28"/>
                                </a:lnTo>
                                <a:lnTo>
                                  <a:pt x="75" y="28"/>
                                </a:lnTo>
                                <a:lnTo>
                                  <a:pt x="72" y="27"/>
                                </a:lnTo>
                                <a:lnTo>
                                  <a:pt x="70" y="27"/>
                                </a:lnTo>
                                <a:lnTo>
                                  <a:pt x="67" y="26"/>
                                </a:lnTo>
                                <a:lnTo>
                                  <a:pt x="65" y="26"/>
                                </a:lnTo>
                                <a:lnTo>
                                  <a:pt x="61" y="25"/>
                                </a:lnTo>
                                <a:lnTo>
                                  <a:pt x="58" y="26"/>
                                </a:lnTo>
                                <a:lnTo>
                                  <a:pt x="54" y="27"/>
                                </a:lnTo>
                                <a:lnTo>
                                  <a:pt x="49" y="28"/>
                                </a:lnTo>
                                <a:lnTo>
                                  <a:pt x="45" y="32"/>
                                </a:lnTo>
                                <a:lnTo>
                                  <a:pt x="42" y="36"/>
                                </a:lnTo>
                                <a:lnTo>
                                  <a:pt x="37" y="42"/>
                                </a:lnTo>
                                <a:lnTo>
                                  <a:pt x="32" y="48"/>
                                </a:lnTo>
                                <a:lnTo>
                                  <a:pt x="27" y="57"/>
                                </a:lnTo>
                                <a:lnTo>
                                  <a:pt x="27" y="151"/>
                                </a:lnTo>
                                <a:lnTo>
                                  <a:pt x="26" y="153"/>
                                </a:lnTo>
                                <a:lnTo>
                                  <a:pt x="26" y="154"/>
                                </a:lnTo>
                                <a:lnTo>
                                  <a:pt x="24" y="155"/>
                                </a:lnTo>
                                <a:lnTo>
                                  <a:pt x="23" y="155"/>
                                </a:lnTo>
                                <a:lnTo>
                                  <a:pt x="22" y="156"/>
                                </a:lnTo>
                                <a:lnTo>
                                  <a:pt x="19" y="156"/>
                                </a:lnTo>
                                <a:lnTo>
                                  <a:pt x="17" y="156"/>
                                </a:lnTo>
                                <a:lnTo>
                                  <a:pt x="13" y="156"/>
                                </a:lnTo>
                                <a:lnTo>
                                  <a:pt x="10" y="156"/>
                                </a:lnTo>
                                <a:lnTo>
                                  <a:pt x="7" y="156"/>
                                </a:lnTo>
                                <a:lnTo>
                                  <a:pt x="5" y="156"/>
                                </a:lnTo>
                                <a:lnTo>
                                  <a:pt x="2" y="155"/>
                                </a:lnTo>
                                <a:lnTo>
                                  <a:pt x="1" y="155"/>
                                </a:lnTo>
                                <a:lnTo>
                                  <a:pt x="0" y="154"/>
                                </a:lnTo>
                                <a:lnTo>
                                  <a:pt x="0" y="153"/>
                                </a:lnTo>
                                <a:lnTo>
                                  <a:pt x="0" y="151"/>
                                </a:lnTo>
                                <a:lnTo>
                                  <a:pt x="0" y="7"/>
                                </a:lnTo>
                                <a:lnTo>
                                  <a:pt x="0" y="6"/>
                                </a:lnTo>
                                <a:lnTo>
                                  <a:pt x="0" y="5"/>
                                </a:lnTo>
                                <a:lnTo>
                                  <a:pt x="1" y="5"/>
                                </a:lnTo>
                                <a:lnTo>
                                  <a:pt x="2" y="4"/>
                                </a:lnTo>
                                <a:lnTo>
                                  <a:pt x="3" y="2"/>
                                </a:lnTo>
                                <a:lnTo>
                                  <a:pt x="6" y="2"/>
                                </a:lnTo>
                                <a:lnTo>
                                  <a:pt x="8" y="2"/>
                                </a:lnTo>
                                <a:lnTo>
                                  <a:pt x="12" y="2"/>
                                </a:lnTo>
                                <a:lnTo>
                                  <a:pt x="15" y="2"/>
                                </a:lnTo>
                                <a:lnTo>
                                  <a:pt x="17" y="2"/>
                                </a:lnTo>
                                <a:lnTo>
                                  <a:pt x="19" y="2"/>
                                </a:lnTo>
                                <a:lnTo>
                                  <a:pt x="21" y="4"/>
                                </a:lnTo>
                                <a:lnTo>
                                  <a:pt x="22" y="5"/>
                                </a:lnTo>
                                <a:lnTo>
                                  <a:pt x="23" y="5"/>
                                </a:lnTo>
                                <a:lnTo>
                                  <a:pt x="23" y="6"/>
                                </a:lnTo>
                                <a:lnTo>
                                  <a:pt x="23" y="7"/>
                                </a:lnTo>
                                <a:lnTo>
                                  <a:pt x="23" y="28"/>
                                </a:lnTo>
                                <a:lnTo>
                                  <a:pt x="29" y="21"/>
                                </a:lnTo>
                                <a:lnTo>
                                  <a:pt x="34" y="15"/>
                                </a:lnTo>
                                <a:lnTo>
                                  <a:pt x="40" y="10"/>
                                </a:lnTo>
                                <a:lnTo>
                                  <a:pt x="45" y="6"/>
                                </a:lnTo>
                                <a:lnTo>
                                  <a:pt x="49" y="2"/>
                                </a:lnTo>
                                <a:lnTo>
                                  <a:pt x="54" y="1"/>
                                </a:lnTo>
                                <a:lnTo>
                                  <a:pt x="59" y="0"/>
                                </a:lnTo>
                                <a:lnTo>
                                  <a:pt x="63" y="0"/>
                                </a:lnTo>
                                <a:lnTo>
                                  <a:pt x="65" y="0"/>
                                </a:lnTo>
                                <a:lnTo>
                                  <a:pt x="67" y="0"/>
                                </a:lnTo>
                                <a:lnTo>
                                  <a:pt x="70" y="1"/>
                                </a:lnTo>
                                <a:lnTo>
                                  <a:pt x="74" y="1"/>
                                </a:lnTo>
                                <a:lnTo>
                                  <a:pt x="76" y="2"/>
                                </a:lnTo>
                                <a:lnTo>
                                  <a:pt x="79" y="2"/>
                                </a:lnTo>
                                <a:lnTo>
                                  <a:pt x="81" y="4"/>
                                </a:lnTo>
                                <a:lnTo>
                                  <a:pt x="82" y="5"/>
                                </a:lnTo>
                                <a:lnTo>
                                  <a:pt x="82" y="5"/>
                                </a:lnTo>
                                <a:lnTo>
                                  <a:pt x="83" y="6"/>
                                </a:lnTo>
                                <a:lnTo>
                                  <a:pt x="83" y="6"/>
                                </a:lnTo>
                                <a:lnTo>
                                  <a:pt x="83" y="7"/>
                                </a:lnTo>
                                <a:lnTo>
                                  <a:pt x="83" y="8"/>
                                </a:lnTo>
                                <a:lnTo>
                                  <a:pt x="83" y="11"/>
                                </a:lnTo>
                                <a:lnTo>
                                  <a:pt x="85" y="13"/>
                                </a:lnTo>
                                <a:lnTo>
                                  <a:pt x="85" y="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65" name="Freeform 51"/>
                        <wps:cNvSpPr>
                          <a:spLocks noEditPoints="1"/>
                        </wps:cNvSpPr>
                        <wps:spPr bwMode="auto">
                          <a:xfrm>
                            <a:off x="290513" y="4019550"/>
                            <a:ext cx="17463" cy="112713"/>
                          </a:xfrm>
                          <a:custGeom>
                            <a:avLst/>
                            <a:gdLst>
                              <a:gd name="T0" fmla="*/ 29 w 32"/>
                              <a:gd name="T1" fmla="*/ 208 h 213"/>
                              <a:gd name="T2" fmla="*/ 29 w 32"/>
                              <a:gd name="T3" fmla="*/ 210 h 213"/>
                              <a:gd name="T4" fmla="*/ 28 w 32"/>
                              <a:gd name="T5" fmla="*/ 211 h 213"/>
                              <a:gd name="T6" fmla="*/ 28 w 32"/>
                              <a:gd name="T7" fmla="*/ 212 h 213"/>
                              <a:gd name="T8" fmla="*/ 27 w 32"/>
                              <a:gd name="T9" fmla="*/ 212 h 213"/>
                              <a:gd name="T10" fmla="*/ 24 w 32"/>
                              <a:gd name="T11" fmla="*/ 213 h 213"/>
                              <a:gd name="T12" fmla="*/ 22 w 32"/>
                              <a:gd name="T13" fmla="*/ 213 h 213"/>
                              <a:gd name="T14" fmla="*/ 20 w 32"/>
                              <a:gd name="T15" fmla="*/ 213 h 213"/>
                              <a:gd name="T16" fmla="*/ 16 w 32"/>
                              <a:gd name="T17" fmla="*/ 213 h 213"/>
                              <a:gd name="T18" fmla="*/ 12 w 32"/>
                              <a:gd name="T19" fmla="*/ 213 h 213"/>
                              <a:gd name="T20" fmla="*/ 10 w 32"/>
                              <a:gd name="T21" fmla="*/ 213 h 213"/>
                              <a:gd name="T22" fmla="*/ 7 w 32"/>
                              <a:gd name="T23" fmla="*/ 213 h 213"/>
                              <a:gd name="T24" fmla="*/ 5 w 32"/>
                              <a:gd name="T25" fmla="*/ 212 h 213"/>
                              <a:gd name="T26" fmla="*/ 4 w 32"/>
                              <a:gd name="T27" fmla="*/ 212 h 213"/>
                              <a:gd name="T28" fmla="*/ 4 w 32"/>
                              <a:gd name="T29" fmla="*/ 211 h 213"/>
                              <a:gd name="T30" fmla="*/ 2 w 32"/>
                              <a:gd name="T31" fmla="*/ 210 h 213"/>
                              <a:gd name="T32" fmla="*/ 2 w 32"/>
                              <a:gd name="T33" fmla="*/ 208 h 213"/>
                              <a:gd name="T34" fmla="*/ 2 w 32"/>
                              <a:gd name="T35" fmla="*/ 64 h 213"/>
                              <a:gd name="T36" fmla="*/ 2 w 32"/>
                              <a:gd name="T37" fmla="*/ 63 h 213"/>
                              <a:gd name="T38" fmla="*/ 4 w 32"/>
                              <a:gd name="T39" fmla="*/ 62 h 213"/>
                              <a:gd name="T40" fmla="*/ 4 w 32"/>
                              <a:gd name="T41" fmla="*/ 62 h 213"/>
                              <a:gd name="T42" fmla="*/ 5 w 32"/>
                              <a:gd name="T43" fmla="*/ 61 h 213"/>
                              <a:gd name="T44" fmla="*/ 7 w 32"/>
                              <a:gd name="T45" fmla="*/ 61 h 213"/>
                              <a:gd name="T46" fmla="*/ 10 w 32"/>
                              <a:gd name="T47" fmla="*/ 59 h 213"/>
                              <a:gd name="T48" fmla="*/ 12 w 32"/>
                              <a:gd name="T49" fmla="*/ 59 h 213"/>
                              <a:gd name="T50" fmla="*/ 16 w 32"/>
                              <a:gd name="T51" fmla="*/ 59 h 213"/>
                              <a:gd name="T52" fmla="*/ 20 w 32"/>
                              <a:gd name="T53" fmla="*/ 59 h 213"/>
                              <a:gd name="T54" fmla="*/ 22 w 32"/>
                              <a:gd name="T55" fmla="*/ 59 h 213"/>
                              <a:gd name="T56" fmla="*/ 24 w 32"/>
                              <a:gd name="T57" fmla="*/ 61 h 213"/>
                              <a:gd name="T58" fmla="*/ 27 w 32"/>
                              <a:gd name="T59" fmla="*/ 61 h 213"/>
                              <a:gd name="T60" fmla="*/ 28 w 32"/>
                              <a:gd name="T61" fmla="*/ 62 h 213"/>
                              <a:gd name="T62" fmla="*/ 28 w 32"/>
                              <a:gd name="T63" fmla="*/ 62 h 213"/>
                              <a:gd name="T64" fmla="*/ 29 w 32"/>
                              <a:gd name="T65" fmla="*/ 63 h 213"/>
                              <a:gd name="T66" fmla="*/ 29 w 32"/>
                              <a:gd name="T67" fmla="*/ 64 h 213"/>
                              <a:gd name="T68" fmla="*/ 29 w 32"/>
                              <a:gd name="T69" fmla="*/ 208 h 213"/>
                              <a:gd name="T70" fmla="*/ 32 w 32"/>
                              <a:gd name="T71" fmla="*/ 15 h 213"/>
                              <a:gd name="T72" fmla="*/ 32 w 32"/>
                              <a:gd name="T73" fmla="*/ 24 h 213"/>
                              <a:gd name="T74" fmla="*/ 28 w 32"/>
                              <a:gd name="T75" fmla="*/ 29 h 213"/>
                              <a:gd name="T76" fmla="*/ 24 w 32"/>
                              <a:gd name="T77" fmla="*/ 31 h 213"/>
                              <a:gd name="T78" fmla="*/ 16 w 32"/>
                              <a:gd name="T79" fmla="*/ 31 h 213"/>
                              <a:gd name="T80" fmla="*/ 7 w 32"/>
                              <a:gd name="T81" fmla="*/ 31 h 213"/>
                              <a:gd name="T82" fmla="*/ 2 w 32"/>
                              <a:gd name="T83" fmla="*/ 29 h 213"/>
                              <a:gd name="T84" fmla="*/ 0 w 32"/>
                              <a:gd name="T85" fmla="*/ 24 h 213"/>
                              <a:gd name="T86" fmla="*/ 0 w 32"/>
                              <a:gd name="T87" fmla="*/ 16 h 213"/>
                              <a:gd name="T88" fmla="*/ 0 w 32"/>
                              <a:gd name="T89" fmla="*/ 8 h 213"/>
                              <a:gd name="T90" fmla="*/ 4 w 32"/>
                              <a:gd name="T91" fmla="*/ 3 h 213"/>
                              <a:gd name="T92" fmla="*/ 7 w 32"/>
                              <a:gd name="T93" fmla="*/ 0 h 213"/>
                              <a:gd name="T94" fmla="*/ 16 w 32"/>
                              <a:gd name="T95" fmla="*/ 0 h 213"/>
                              <a:gd name="T96" fmla="*/ 24 w 32"/>
                              <a:gd name="T97" fmla="*/ 0 h 213"/>
                              <a:gd name="T98" fmla="*/ 28 w 32"/>
                              <a:gd name="T99" fmla="*/ 3 h 213"/>
                              <a:gd name="T100" fmla="*/ 32 w 32"/>
                              <a:gd name="T101" fmla="*/ 8 h 213"/>
                              <a:gd name="T102" fmla="*/ 32 w 32"/>
                              <a:gd name="T103" fmla="*/ 15 h 2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32" h="213">
                                <a:moveTo>
                                  <a:pt x="29" y="208"/>
                                </a:moveTo>
                                <a:lnTo>
                                  <a:pt x="29" y="210"/>
                                </a:lnTo>
                                <a:lnTo>
                                  <a:pt x="28" y="211"/>
                                </a:lnTo>
                                <a:lnTo>
                                  <a:pt x="28" y="212"/>
                                </a:lnTo>
                                <a:lnTo>
                                  <a:pt x="27" y="212"/>
                                </a:lnTo>
                                <a:lnTo>
                                  <a:pt x="24" y="213"/>
                                </a:lnTo>
                                <a:lnTo>
                                  <a:pt x="22" y="213"/>
                                </a:lnTo>
                                <a:lnTo>
                                  <a:pt x="20" y="213"/>
                                </a:lnTo>
                                <a:lnTo>
                                  <a:pt x="16" y="213"/>
                                </a:lnTo>
                                <a:lnTo>
                                  <a:pt x="12" y="213"/>
                                </a:lnTo>
                                <a:lnTo>
                                  <a:pt x="10" y="213"/>
                                </a:lnTo>
                                <a:lnTo>
                                  <a:pt x="7" y="213"/>
                                </a:lnTo>
                                <a:lnTo>
                                  <a:pt x="5" y="212"/>
                                </a:lnTo>
                                <a:lnTo>
                                  <a:pt x="4" y="212"/>
                                </a:lnTo>
                                <a:lnTo>
                                  <a:pt x="4" y="211"/>
                                </a:lnTo>
                                <a:lnTo>
                                  <a:pt x="2" y="210"/>
                                </a:lnTo>
                                <a:lnTo>
                                  <a:pt x="2" y="208"/>
                                </a:lnTo>
                                <a:lnTo>
                                  <a:pt x="2" y="64"/>
                                </a:lnTo>
                                <a:lnTo>
                                  <a:pt x="2" y="63"/>
                                </a:lnTo>
                                <a:lnTo>
                                  <a:pt x="4" y="62"/>
                                </a:lnTo>
                                <a:lnTo>
                                  <a:pt x="4" y="62"/>
                                </a:lnTo>
                                <a:lnTo>
                                  <a:pt x="5" y="61"/>
                                </a:lnTo>
                                <a:lnTo>
                                  <a:pt x="7" y="61"/>
                                </a:lnTo>
                                <a:lnTo>
                                  <a:pt x="10" y="59"/>
                                </a:lnTo>
                                <a:lnTo>
                                  <a:pt x="12" y="59"/>
                                </a:lnTo>
                                <a:lnTo>
                                  <a:pt x="16" y="59"/>
                                </a:lnTo>
                                <a:lnTo>
                                  <a:pt x="20" y="59"/>
                                </a:lnTo>
                                <a:lnTo>
                                  <a:pt x="22" y="59"/>
                                </a:lnTo>
                                <a:lnTo>
                                  <a:pt x="24" y="61"/>
                                </a:lnTo>
                                <a:lnTo>
                                  <a:pt x="27" y="61"/>
                                </a:lnTo>
                                <a:lnTo>
                                  <a:pt x="28" y="62"/>
                                </a:lnTo>
                                <a:lnTo>
                                  <a:pt x="28" y="62"/>
                                </a:lnTo>
                                <a:lnTo>
                                  <a:pt x="29" y="63"/>
                                </a:lnTo>
                                <a:lnTo>
                                  <a:pt x="29" y="64"/>
                                </a:lnTo>
                                <a:lnTo>
                                  <a:pt x="29" y="208"/>
                                </a:lnTo>
                                <a:close/>
                                <a:moveTo>
                                  <a:pt x="32" y="15"/>
                                </a:moveTo>
                                <a:lnTo>
                                  <a:pt x="32" y="24"/>
                                </a:lnTo>
                                <a:lnTo>
                                  <a:pt x="28" y="29"/>
                                </a:lnTo>
                                <a:lnTo>
                                  <a:pt x="24" y="31"/>
                                </a:lnTo>
                                <a:lnTo>
                                  <a:pt x="16" y="31"/>
                                </a:lnTo>
                                <a:lnTo>
                                  <a:pt x="7" y="31"/>
                                </a:lnTo>
                                <a:lnTo>
                                  <a:pt x="2" y="29"/>
                                </a:lnTo>
                                <a:lnTo>
                                  <a:pt x="0" y="24"/>
                                </a:lnTo>
                                <a:lnTo>
                                  <a:pt x="0" y="16"/>
                                </a:lnTo>
                                <a:lnTo>
                                  <a:pt x="0" y="8"/>
                                </a:lnTo>
                                <a:lnTo>
                                  <a:pt x="4" y="3"/>
                                </a:lnTo>
                                <a:lnTo>
                                  <a:pt x="7" y="0"/>
                                </a:lnTo>
                                <a:lnTo>
                                  <a:pt x="16" y="0"/>
                                </a:lnTo>
                                <a:lnTo>
                                  <a:pt x="24" y="0"/>
                                </a:lnTo>
                                <a:lnTo>
                                  <a:pt x="28" y="3"/>
                                </a:lnTo>
                                <a:lnTo>
                                  <a:pt x="32" y="8"/>
                                </a:lnTo>
                                <a:lnTo>
                                  <a:pt x="32" y="1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66" name="Freeform 52"/>
                        <wps:cNvSpPr>
                          <a:spLocks/>
                        </wps:cNvSpPr>
                        <wps:spPr bwMode="auto">
                          <a:xfrm>
                            <a:off x="333375" y="4049713"/>
                            <a:ext cx="65088" cy="82550"/>
                          </a:xfrm>
                          <a:custGeom>
                            <a:avLst/>
                            <a:gdLst>
                              <a:gd name="T0" fmla="*/ 124 w 124"/>
                              <a:gd name="T1" fmla="*/ 153 h 156"/>
                              <a:gd name="T2" fmla="*/ 122 w 124"/>
                              <a:gd name="T3" fmla="*/ 155 h 156"/>
                              <a:gd name="T4" fmla="*/ 119 w 124"/>
                              <a:gd name="T5" fmla="*/ 156 h 156"/>
                              <a:gd name="T6" fmla="*/ 114 w 124"/>
                              <a:gd name="T7" fmla="*/ 156 h 156"/>
                              <a:gd name="T8" fmla="*/ 107 w 124"/>
                              <a:gd name="T9" fmla="*/ 156 h 156"/>
                              <a:gd name="T10" fmla="*/ 102 w 124"/>
                              <a:gd name="T11" fmla="*/ 156 h 156"/>
                              <a:gd name="T12" fmla="*/ 98 w 124"/>
                              <a:gd name="T13" fmla="*/ 155 h 156"/>
                              <a:gd name="T14" fmla="*/ 97 w 124"/>
                              <a:gd name="T15" fmla="*/ 153 h 156"/>
                              <a:gd name="T16" fmla="*/ 97 w 124"/>
                              <a:gd name="T17" fmla="*/ 68 h 156"/>
                              <a:gd name="T18" fmla="*/ 96 w 124"/>
                              <a:gd name="T19" fmla="*/ 47 h 156"/>
                              <a:gd name="T20" fmla="*/ 90 w 124"/>
                              <a:gd name="T21" fmla="*/ 34 h 156"/>
                              <a:gd name="T22" fmla="*/ 80 w 124"/>
                              <a:gd name="T23" fmla="*/ 26 h 156"/>
                              <a:gd name="T24" fmla="*/ 66 w 124"/>
                              <a:gd name="T25" fmla="*/ 23 h 156"/>
                              <a:gd name="T26" fmla="*/ 46 w 124"/>
                              <a:gd name="T27" fmla="*/ 31 h 156"/>
                              <a:gd name="T28" fmla="*/ 26 w 124"/>
                              <a:gd name="T29" fmla="*/ 50 h 156"/>
                              <a:gd name="T30" fmla="*/ 26 w 124"/>
                              <a:gd name="T31" fmla="*/ 153 h 156"/>
                              <a:gd name="T32" fmla="*/ 24 w 124"/>
                              <a:gd name="T33" fmla="*/ 155 h 156"/>
                              <a:gd name="T34" fmla="*/ 22 w 124"/>
                              <a:gd name="T35" fmla="*/ 156 h 156"/>
                              <a:gd name="T36" fmla="*/ 16 w 124"/>
                              <a:gd name="T37" fmla="*/ 156 h 156"/>
                              <a:gd name="T38" fmla="*/ 8 w 124"/>
                              <a:gd name="T39" fmla="*/ 156 h 156"/>
                              <a:gd name="T40" fmla="*/ 3 w 124"/>
                              <a:gd name="T41" fmla="*/ 156 h 156"/>
                              <a:gd name="T42" fmla="*/ 1 w 124"/>
                              <a:gd name="T43" fmla="*/ 155 h 156"/>
                              <a:gd name="T44" fmla="*/ 0 w 124"/>
                              <a:gd name="T45" fmla="*/ 153 h 156"/>
                              <a:gd name="T46" fmla="*/ 0 w 124"/>
                              <a:gd name="T47" fmla="*/ 7 h 156"/>
                              <a:gd name="T48" fmla="*/ 0 w 124"/>
                              <a:gd name="T49" fmla="*/ 5 h 156"/>
                              <a:gd name="T50" fmla="*/ 2 w 124"/>
                              <a:gd name="T51" fmla="*/ 4 h 156"/>
                              <a:gd name="T52" fmla="*/ 6 w 124"/>
                              <a:gd name="T53" fmla="*/ 2 h 156"/>
                              <a:gd name="T54" fmla="*/ 11 w 124"/>
                              <a:gd name="T55" fmla="*/ 2 h 156"/>
                              <a:gd name="T56" fmla="*/ 17 w 124"/>
                              <a:gd name="T57" fmla="*/ 2 h 156"/>
                              <a:gd name="T58" fmla="*/ 21 w 124"/>
                              <a:gd name="T59" fmla="*/ 4 h 156"/>
                              <a:gd name="T60" fmla="*/ 23 w 124"/>
                              <a:gd name="T61" fmla="*/ 5 h 156"/>
                              <a:gd name="T62" fmla="*/ 23 w 124"/>
                              <a:gd name="T63" fmla="*/ 7 h 156"/>
                              <a:gd name="T64" fmla="*/ 35 w 124"/>
                              <a:gd name="T65" fmla="*/ 13 h 156"/>
                              <a:gd name="T66" fmla="*/ 60 w 124"/>
                              <a:gd name="T67" fmla="*/ 1 h 156"/>
                              <a:gd name="T68" fmla="*/ 86 w 124"/>
                              <a:gd name="T69" fmla="*/ 1 h 156"/>
                              <a:gd name="T70" fmla="*/ 106 w 124"/>
                              <a:gd name="T71" fmla="*/ 11 h 156"/>
                              <a:gd name="T72" fmla="*/ 118 w 124"/>
                              <a:gd name="T73" fmla="*/ 27 h 156"/>
                              <a:gd name="T74" fmla="*/ 123 w 124"/>
                              <a:gd name="T75" fmla="*/ 49 h 156"/>
                              <a:gd name="T76" fmla="*/ 124 w 124"/>
                              <a:gd name="T77" fmla="*/ 15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4" h="156">
                                <a:moveTo>
                                  <a:pt x="124" y="151"/>
                                </a:moveTo>
                                <a:lnTo>
                                  <a:pt x="124" y="153"/>
                                </a:lnTo>
                                <a:lnTo>
                                  <a:pt x="123" y="154"/>
                                </a:lnTo>
                                <a:lnTo>
                                  <a:pt x="122" y="155"/>
                                </a:lnTo>
                                <a:lnTo>
                                  <a:pt x="120" y="155"/>
                                </a:lnTo>
                                <a:lnTo>
                                  <a:pt x="119" y="156"/>
                                </a:lnTo>
                                <a:lnTo>
                                  <a:pt x="117" y="156"/>
                                </a:lnTo>
                                <a:lnTo>
                                  <a:pt x="114" y="156"/>
                                </a:lnTo>
                                <a:lnTo>
                                  <a:pt x="110" y="156"/>
                                </a:lnTo>
                                <a:lnTo>
                                  <a:pt x="107" y="156"/>
                                </a:lnTo>
                                <a:lnTo>
                                  <a:pt x="104" y="156"/>
                                </a:lnTo>
                                <a:lnTo>
                                  <a:pt x="102" y="156"/>
                                </a:lnTo>
                                <a:lnTo>
                                  <a:pt x="99" y="155"/>
                                </a:lnTo>
                                <a:lnTo>
                                  <a:pt x="98" y="155"/>
                                </a:lnTo>
                                <a:lnTo>
                                  <a:pt x="98" y="154"/>
                                </a:lnTo>
                                <a:lnTo>
                                  <a:pt x="97" y="153"/>
                                </a:lnTo>
                                <a:lnTo>
                                  <a:pt x="97" y="151"/>
                                </a:lnTo>
                                <a:lnTo>
                                  <a:pt x="97" y="68"/>
                                </a:lnTo>
                                <a:lnTo>
                                  <a:pt x="97" y="55"/>
                                </a:lnTo>
                                <a:lnTo>
                                  <a:pt x="96" y="47"/>
                                </a:lnTo>
                                <a:lnTo>
                                  <a:pt x="93" y="41"/>
                                </a:lnTo>
                                <a:lnTo>
                                  <a:pt x="90" y="34"/>
                                </a:lnTo>
                                <a:lnTo>
                                  <a:pt x="86" y="29"/>
                                </a:lnTo>
                                <a:lnTo>
                                  <a:pt x="80" y="26"/>
                                </a:lnTo>
                                <a:lnTo>
                                  <a:pt x="74" y="23"/>
                                </a:lnTo>
                                <a:lnTo>
                                  <a:pt x="66" y="23"/>
                                </a:lnTo>
                                <a:lnTo>
                                  <a:pt x="56" y="25"/>
                                </a:lnTo>
                                <a:lnTo>
                                  <a:pt x="46" y="31"/>
                                </a:lnTo>
                                <a:lnTo>
                                  <a:pt x="37" y="38"/>
                                </a:lnTo>
                                <a:lnTo>
                                  <a:pt x="26" y="50"/>
                                </a:lnTo>
                                <a:lnTo>
                                  <a:pt x="26" y="151"/>
                                </a:lnTo>
                                <a:lnTo>
                                  <a:pt x="26" y="153"/>
                                </a:lnTo>
                                <a:lnTo>
                                  <a:pt x="26" y="154"/>
                                </a:lnTo>
                                <a:lnTo>
                                  <a:pt x="24" y="155"/>
                                </a:lnTo>
                                <a:lnTo>
                                  <a:pt x="23" y="155"/>
                                </a:lnTo>
                                <a:lnTo>
                                  <a:pt x="22" y="156"/>
                                </a:lnTo>
                                <a:lnTo>
                                  <a:pt x="19" y="156"/>
                                </a:lnTo>
                                <a:lnTo>
                                  <a:pt x="16" y="156"/>
                                </a:lnTo>
                                <a:lnTo>
                                  <a:pt x="12" y="156"/>
                                </a:lnTo>
                                <a:lnTo>
                                  <a:pt x="8" y="156"/>
                                </a:lnTo>
                                <a:lnTo>
                                  <a:pt x="6" y="156"/>
                                </a:lnTo>
                                <a:lnTo>
                                  <a:pt x="3" y="156"/>
                                </a:lnTo>
                                <a:lnTo>
                                  <a:pt x="2" y="155"/>
                                </a:lnTo>
                                <a:lnTo>
                                  <a:pt x="1" y="155"/>
                                </a:lnTo>
                                <a:lnTo>
                                  <a:pt x="0" y="154"/>
                                </a:lnTo>
                                <a:lnTo>
                                  <a:pt x="0" y="153"/>
                                </a:lnTo>
                                <a:lnTo>
                                  <a:pt x="0" y="151"/>
                                </a:lnTo>
                                <a:lnTo>
                                  <a:pt x="0" y="7"/>
                                </a:lnTo>
                                <a:lnTo>
                                  <a:pt x="0" y="6"/>
                                </a:lnTo>
                                <a:lnTo>
                                  <a:pt x="0" y="5"/>
                                </a:lnTo>
                                <a:lnTo>
                                  <a:pt x="1" y="5"/>
                                </a:lnTo>
                                <a:lnTo>
                                  <a:pt x="2" y="4"/>
                                </a:lnTo>
                                <a:lnTo>
                                  <a:pt x="3" y="2"/>
                                </a:lnTo>
                                <a:lnTo>
                                  <a:pt x="6" y="2"/>
                                </a:lnTo>
                                <a:lnTo>
                                  <a:pt x="8" y="2"/>
                                </a:lnTo>
                                <a:lnTo>
                                  <a:pt x="11" y="2"/>
                                </a:lnTo>
                                <a:lnTo>
                                  <a:pt x="14" y="2"/>
                                </a:lnTo>
                                <a:lnTo>
                                  <a:pt x="17" y="2"/>
                                </a:lnTo>
                                <a:lnTo>
                                  <a:pt x="19" y="2"/>
                                </a:lnTo>
                                <a:lnTo>
                                  <a:pt x="21" y="4"/>
                                </a:lnTo>
                                <a:lnTo>
                                  <a:pt x="22" y="5"/>
                                </a:lnTo>
                                <a:lnTo>
                                  <a:pt x="23" y="5"/>
                                </a:lnTo>
                                <a:lnTo>
                                  <a:pt x="23" y="6"/>
                                </a:lnTo>
                                <a:lnTo>
                                  <a:pt x="23" y="7"/>
                                </a:lnTo>
                                <a:lnTo>
                                  <a:pt x="23" y="27"/>
                                </a:lnTo>
                                <a:lnTo>
                                  <a:pt x="35" y="13"/>
                                </a:lnTo>
                                <a:lnTo>
                                  <a:pt x="48" y="6"/>
                                </a:lnTo>
                                <a:lnTo>
                                  <a:pt x="60" y="1"/>
                                </a:lnTo>
                                <a:lnTo>
                                  <a:pt x="72" y="0"/>
                                </a:lnTo>
                                <a:lnTo>
                                  <a:pt x="86" y="1"/>
                                </a:lnTo>
                                <a:lnTo>
                                  <a:pt x="96" y="5"/>
                                </a:lnTo>
                                <a:lnTo>
                                  <a:pt x="106" y="11"/>
                                </a:lnTo>
                                <a:lnTo>
                                  <a:pt x="112" y="18"/>
                                </a:lnTo>
                                <a:lnTo>
                                  <a:pt x="118" y="27"/>
                                </a:lnTo>
                                <a:lnTo>
                                  <a:pt x="120" y="37"/>
                                </a:lnTo>
                                <a:lnTo>
                                  <a:pt x="123" y="49"/>
                                </a:lnTo>
                                <a:lnTo>
                                  <a:pt x="124" y="64"/>
                                </a:lnTo>
                                <a:lnTo>
                                  <a:pt x="124"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67" name="Freeform 53"/>
                        <wps:cNvSpPr>
                          <a:spLocks noEditPoints="1"/>
                        </wps:cNvSpPr>
                        <wps:spPr bwMode="auto">
                          <a:xfrm>
                            <a:off x="419100" y="4049713"/>
                            <a:ext cx="69850" cy="84138"/>
                          </a:xfrm>
                          <a:custGeom>
                            <a:avLst/>
                            <a:gdLst>
                              <a:gd name="T0" fmla="*/ 132 w 133"/>
                              <a:gd name="T1" fmla="*/ 79 h 159"/>
                              <a:gd name="T2" fmla="*/ 127 w 133"/>
                              <a:gd name="T3" fmla="*/ 85 h 159"/>
                              <a:gd name="T4" fmla="*/ 29 w 133"/>
                              <a:gd name="T5" fmla="*/ 85 h 159"/>
                              <a:gd name="T6" fmla="*/ 31 w 133"/>
                              <a:gd name="T7" fmla="*/ 107 h 159"/>
                              <a:gd name="T8" fmla="*/ 38 w 133"/>
                              <a:gd name="T9" fmla="*/ 123 h 159"/>
                              <a:gd name="T10" fmla="*/ 53 w 133"/>
                              <a:gd name="T11" fmla="*/ 134 h 159"/>
                              <a:gd name="T12" fmla="*/ 75 w 133"/>
                              <a:gd name="T13" fmla="*/ 138 h 159"/>
                              <a:gd name="T14" fmla="*/ 94 w 133"/>
                              <a:gd name="T15" fmla="*/ 135 h 159"/>
                              <a:gd name="T16" fmla="*/ 107 w 133"/>
                              <a:gd name="T17" fmla="*/ 132 h 159"/>
                              <a:gd name="T18" fmla="*/ 117 w 133"/>
                              <a:gd name="T19" fmla="*/ 128 h 159"/>
                              <a:gd name="T20" fmla="*/ 122 w 133"/>
                              <a:gd name="T21" fmla="*/ 127 h 159"/>
                              <a:gd name="T22" fmla="*/ 125 w 133"/>
                              <a:gd name="T23" fmla="*/ 127 h 159"/>
                              <a:gd name="T24" fmla="*/ 126 w 133"/>
                              <a:gd name="T25" fmla="*/ 128 h 159"/>
                              <a:gd name="T26" fmla="*/ 127 w 133"/>
                              <a:gd name="T27" fmla="*/ 132 h 159"/>
                              <a:gd name="T28" fmla="*/ 127 w 133"/>
                              <a:gd name="T29" fmla="*/ 137 h 159"/>
                              <a:gd name="T30" fmla="*/ 127 w 133"/>
                              <a:gd name="T31" fmla="*/ 140 h 159"/>
                              <a:gd name="T32" fmla="*/ 126 w 133"/>
                              <a:gd name="T33" fmla="*/ 143 h 159"/>
                              <a:gd name="T34" fmla="*/ 126 w 133"/>
                              <a:gd name="T35" fmla="*/ 145 h 159"/>
                              <a:gd name="T36" fmla="*/ 125 w 133"/>
                              <a:gd name="T37" fmla="*/ 146 h 159"/>
                              <a:gd name="T38" fmla="*/ 118 w 133"/>
                              <a:gd name="T39" fmla="*/ 150 h 159"/>
                              <a:gd name="T40" fmla="*/ 107 w 133"/>
                              <a:gd name="T41" fmla="*/ 154 h 159"/>
                              <a:gd name="T42" fmla="*/ 91 w 133"/>
                              <a:gd name="T43" fmla="*/ 157 h 159"/>
                              <a:gd name="T44" fmla="*/ 73 w 133"/>
                              <a:gd name="T45" fmla="*/ 159 h 159"/>
                              <a:gd name="T46" fmla="*/ 41 w 133"/>
                              <a:gd name="T47" fmla="*/ 154 h 159"/>
                              <a:gd name="T48" fmla="*/ 19 w 133"/>
                              <a:gd name="T49" fmla="*/ 139 h 159"/>
                              <a:gd name="T50" fmla="*/ 5 w 133"/>
                              <a:gd name="T51" fmla="*/ 114 h 159"/>
                              <a:gd name="T52" fmla="*/ 0 w 133"/>
                              <a:gd name="T53" fmla="*/ 80 h 159"/>
                              <a:gd name="T54" fmla="*/ 5 w 133"/>
                              <a:gd name="T55" fmla="*/ 47 h 159"/>
                              <a:gd name="T56" fmla="*/ 19 w 133"/>
                              <a:gd name="T57" fmla="*/ 22 h 159"/>
                              <a:gd name="T58" fmla="*/ 41 w 133"/>
                              <a:gd name="T59" fmla="*/ 6 h 159"/>
                              <a:gd name="T60" fmla="*/ 69 w 133"/>
                              <a:gd name="T61" fmla="*/ 0 h 159"/>
                              <a:gd name="T62" fmla="*/ 99 w 133"/>
                              <a:gd name="T63" fmla="*/ 6 h 159"/>
                              <a:gd name="T64" fmla="*/ 118 w 133"/>
                              <a:gd name="T65" fmla="*/ 21 h 159"/>
                              <a:gd name="T66" fmla="*/ 130 w 133"/>
                              <a:gd name="T67" fmla="*/ 42 h 159"/>
                              <a:gd name="T68" fmla="*/ 133 w 133"/>
                              <a:gd name="T69" fmla="*/ 69 h 159"/>
                              <a:gd name="T70" fmla="*/ 106 w 133"/>
                              <a:gd name="T71" fmla="*/ 65 h 159"/>
                              <a:gd name="T72" fmla="*/ 101 w 133"/>
                              <a:gd name="T73" fmla="*/ 39 h 159"/>
                              <a:gd name="T74" fmla="*/ 91 w 133"/>
                              <a:gd name="T75" fmla="*/ 27 h 159"/>
                              <a:gd name="T76" fmla="*/ 68 w 133"/>
                              <a:gd name="T77" fmla="*/ 21 h 159"/>
                              <a:gd name="T78" fmla="*/ 51 w 133"/>
                              <a:gd name="T79" fmla="*/ 25 h 159"/>
                              <a:gd name="T80" fmla="*/ 38 w 133"/>
                              <a:gd name="T81" fmla="*/ 34 h 159"/>
                              <a:gd name="T82" fmla="*/ 31 w 133"/>
                              <a:gd name="T83" fmla="*/ 49 h 159"/>
                              <a:gd name="T84" fmla="*/ 29 w 133"/>
                              <a:gd name="T85" fmla="*/ 65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33" h="159">
                                <a:moveTo>
                                  <a:pt x="133" y="74"/>
                                </a:moveTo>
                                <a:lnTo>
                                  <a:pt x="132" y="79"/>
                                </a:lnTo>
                                <a:lnTo>
                                  <a:pt x="130" y="82"/>
                                </a:lnTo>
                                <a:lnTo>
                                  <a:pt x="127" y="85"/>
                                </a:lnTo>
                                <a:lnTo>
                                  <a:pt x="123" y="85"/>
                                </a:lnTo>
                                <a:lnTo>
                                  <a:pt x="29" y="85"/>
                                </a:lnTo>
                                <a:lnTo>
                                  <a:pt x="29" y="96"/>
                                </a:lnTo>
                                <a:lnTo>
                                  <a:pt x="31" y="107"/>
                                </a:lnTo>
                                <a:lnTo>
                                  <a:pt x="33" y="116"/>
                                </a:lnTo>
                                <a:lnTo>
                                  <a:pt x="38" y="123"/>
                                </a:lnTo>
                                <a:lnTo>
                                  <a:pt x="45" y="129"/>
                                </a:lnTo>
                                <a:lnTo>
                                  <a:pt x="53" y="134"/>
                                </a:lnTo>
                                <a:lnTo>
                                  <a:pt x="63" y="137"/>
                                </a:lnTo>
                                <a:lnTo>
                                  <a:pt x="75" y="138"/>
                                </a:lnTo>
                                <a:lnTo>
                                  <a:pt x="85" y="137"/>
                                </a:lnTo>
                                <a:lnTo>
                                  <a:pt x="94" y="135"/>
                                </a:lnTo>
                                <a:lnTo>
                                  <a:pt x="101" y="134"/>
                                </a:lnTo>
                                <a:lnTo>
                                  <a:pt x="107" y="132"/>
                                </a:lnTo>
                                <a:lnTo>
                                  <a:pt x="112" y="129"/>
                                </a:lnTo>
                                <a:lnTo>
                                  <a:pt x="117" y="128"/>
                                </a:lnTo>
                                <a:lnTo>
                                  <a:pt x="121" y="127"/>
                                </a:lnTo>
                                <a:lnTo>
                                  <a:pt x="122" y="127"/>
                                </a:lnTo>
                                <a:lnTo>
                                  <a:pt x="123" y="127"/>
                                </a:lnTo>
                                <a:lnTo>
                                  <a:pt x="125" y="127"/>
                                </a:lnTo>
                                <a:lnTo>
                                  <a:pt x="126" y="128"/>
                                </a:lnTo>
                                <a:lnTo>
                                  <a:pt x="126" y="128"/>
                                </a:lnTo>
                                <a:lnTo>
                                  <a:pt x="126" y="130"/>
                                </a:lnTo>
                                <a:lnTo>
                                  <a:pt x="127" y="132"/>
                                </a:lnTo>
                                <a:lnTo>
                                  <a:pt x="127" y="134"/>
                                </a:lnTo>
                                <a:lnTo>
                                  <a:pt x="127" y="137"/>
                                </a:lnTo>
                                <a:lnTo>
                                  <a:pt x="127" y="139"/>
                                </a:lnTo>
                                <a:lnTo>
                                  <a:pt x="127" y="140"/>
                                </a:lnTo>
                                <a:lnTo>
                                  <a:pt x="127" y="141"/>
                                </a:lnTo>
                                <a:lnTo>
                                  <a:pt x="126" y="143"/>
                                </a:lnTo>
                                <a:lnTo>
                                  <a:pt x="126" y="144"/>
                                </a:lnTo>
                                <a:lnTo>
                                  <a:pt x="126" y="145"/>
                                </a:lnTo>
                                <a:lnTo>
                                  <a:pt x="125" y="146"/>
                                </a:lnTo>
                                <a:lnTo>
                                  <a:pt x="125" y="146"/>
                                </a:lnTo>
                                <a:lnTo>
                                  <a:pt x="122" y="148"/>
                                </a:lnTo>
                                <a:lnTo>
                                  <a:pt x="118" y="150"/>
                                </a:lnTo>
                                <a:lnTo>
                                  <a:pt x="115" y="151"/>
                                </a:lnTo>
                                <a:lnTo>
                                  <a:pt x="107" y="154"/>
                                </a:lnTo>
                                <a:lnTo>
                                  <a:pt x="100" y="155"/>
                                </a:lnTo>
                                <a:lnTo>
                                  <a:pt x="91" y="157"/>
                                </a:lnTo>
                                <a:lnTo>
                                  <a:pt x="83" y="159"/>
                                </a:lnTo>
                                <a:lnTo>
                                  <a:pt x="73" y="159"/>
                                </a:lnTo>
                                <a:lnTo>
                                  <a:pt x="56" y="157"/>
                                </a:lnTo>
                                <a:lnTo>
                                  <a:pt x="41" y="154"/>
                                </a:lnTo>
                                <a:lnTo>
                                  <a:pt x="29" y="148"/>
                                </a:lnTo>
                                <a:lnTo>
                                  <a:pt x="19" y="139"/>
                                </a:lnTo>
                                <a:lnTo>
                                  <a:pt x="10" y="128"/>
                                </a:lnTo>
                                <a:lnTo>
                                  <a:pt x="5" y="114"/>
                                </a:lnTo>
                                <a:lnTo>
                                  <a:pt x="1" y="98"/>
                                </a:lnTo>
                                <a:lnTo>
                                  <a:pt x="0" y="80"/>
                                </a:lnTo>
                                <a:lnTo>
                                  <a:pt x="1" y="63"/>
                                </a:lnTo>
                                <a:lnTo>
                                  <a:pt x="5" y="47"/>
                                </a:lnTo>
                                <a:lnTo>
                                  <a:pt x="10" y="33"/>
                                </a:lnTo>
                                <a:lnTo>
                                  <a:pt x="19" y="22"/>
                                </a:lnTo>
                                <a:lnTo>
                                  <a:pt x="29" y="12"/>
                                </a:lnTo>
                                <a:lnTo>
                                  <a:pt x="41" y="6"/>
                                </a:lnTo>
                                <a:lnTo>
                                  <a:pt x="54" y="1"/>
                                </a:lnTo>
                                <a:lnTo>
                                  <a:pt x="69" y="0"/>
                                </a:lnTo>
                                <a:lnTo>
                                  <a:pt x="85" y="1"/>
                                </a:lnTo>
                                <a:lnTo>
                                  <a:pt x="99" y="6"/>
                                </a:lnTo>
                                <a:lnTo>
                                  <a:pt x="110" y="12"/>
                                </a:lnTo>
                                <a:lnTo>
                                  <a:pt x="118" y="21"/>
                                </a:lnTo>
                                <a:lnTo>
                                  <a:pt x="125" y="29"/>
                                </a:lnTo>
                                <a:lnTo>
                                  <a:pt x="130" y="42"/>
                                </a:lnTo>
                                <a:lnTo>
                                  <a:pt x="132" y="54"/>
                                </a:lnTo>
                                <a:lnTo>
                                  <a:pt x="133" y="69"/>
                                </a:lnTo>
                                <a:lnTo>
                                  <a:pt x="133" y="74"/>
                                </a:lnTo>
                                <a:close/>
                                <a:moveTo>
                                  <a:pt x="106" y="65"/>
                                </a:moveTo>
                                <a:lnTo>
                                  <a:pt x="106" y="55"/>
                                </a:lnTo>
                                <a:lnTo>
                                  <a:pt x="101" y="39"/>
                                </a:lnTo>
                                <a:lnTo>
                                  <a:pt x="98" y="33"/>
                                </a:lnTo>
                                <a:lnTo>
                                  <a:pt x="91" y="27"/>
                                </a:lnTo>
                                <a:lnTo>
                                  <a:pt x="78" y="21"/>
                                </a:lnTo>
                                <a:lnTo>
                                  <a:pt x="68" y="21"/>
                                </a:lnTo>
                                <a:lnTo>
                                  <a:pt x="59" y="21"/>
                                </a:lnTo>
                                <a:lnTo>
                                  <a:pt x="51" y="25"/>
                                </a:lnTo>
                                <a:lnTo>
                                  <a:pt x="45" y="28"/>
                                </a:lnTo>
                                <a:lnTo>
                                  <a:pt x="38" y="34"/>
                                </a:lnTo>
                                <a:lnTo>
                                  <a:pt x="35" y="41"/>
                                </a:lnTo>
                                <a:lnTo>
                                  <a:pt x="31" y="49"/>
                                </a:lnTo>
                                <a:lnTo>
                                  <a:pt x="29" y="57"/>
                                </a:lnTo>
                                <a:lnTo>
                                  <a:pt x="29" y="65"/>
                                </a:lnTo>
                                <a:lnTo>
                                  <a:pt x="106" y="6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68" name="Freeform 54"/>
                        <wps:cNvSpPr>
                          <a:spLocks/>
                        </wps:cNvSpPr>
                        <wps:spPr bwMode="auto">
                          <a:xfrm>
                            <a:off x="5953125" y="4633913"/>
                            <a:ext cx="60325" cy="109538"/>
                          </a:xfrm>
                          <a:custGeom>
                            <a:avLst/>
                            <a:gdLst>
                              <a:gd name="T0" fmla="*/ 116 w 116"/>
                              <a:gd name="T1" fmla="*/ 198 h 207"/>
                              <a:gd name="T2" fmla="*/ 115 w 116"/>
                              <a:gd name="T3" fmla="*/ 203 h 207"/>
                              <a:gd name="T4" fmla="*/ 113 w 116"/>
                              <a:gd name="T5" fmla="*/ 206 h 207"/>
                              <a:gd name="T6" fmla="*/ 111 w 116"/>
                              <a:gd name="T7" fmla="*/ 207 h 207"/>
                              <a:gd name="T8" fmla="*/ 10 w 116"/>
                              <a:gd name="T9" fmla="*/ 207 h 207"/>
                              <a:gd name="T10" fmla="*/ 4 w 116"/>
                              <a:gd name="T11" fmla="*/ 204 h 207"/>
                              <a:gd name="T12" fmla="*/ 0 w 116"/>
                              <a:gd name="T13" fmla="*/ 196 h 207"/>
                              <a:gd name="T14" fmla="*/ 0 w 116"/>
                              <a:gd name="T15" fmla="*/ 5 h 207"/>
                              <a:gd name="T16" fmla="*/ 6 w 116"/>
                              <a:gd name="T17" fmla="*/ 0 h 207"/>
                              <a:gd name="T18" fmla="*/ 109 w 116"/>
                              <a:gd name="T19" fmla="*/ 0 h 207"/>
                              <a:gd name="T20" fmla="*/ 111 w 116"/>
                              <a:gd name="T21" fmla="*/ 0 h 207"/>
                              <a:gd name="T22" fmla="*/ 112 w 116"/>
                              <a:gd name="T23" fmla="*/ 2 h 207"/>
                              <a:gd name="T24" fmla="*/ 113 w 116"/>
                              <a:gd name="T25" fmla="*/ 6 h 207"/>
                              <a:gd name="T26" fmla="*/ 115 w 116"/>
                              <a:gd name="T27" fmla="*/ 11 h 207"/>
                              <a:gd name="T28" fmla="*/ 113 w 116"/>
                              <a:gd name="T29" fmla="*/ 16 h 207"/>
                              <a:gd name="T30" fmla="*/ 112 w 116"/>
                              <a:gd name="T31" fmla="*/ 20 h 207"/>
                              <a:gd name="T32" fmla="*/ 111 w 116"/>
                              <a:gd name="T33" fmla="*/ 22 h 207"/>
                              <a:gd name="T34" fmla="*/ 109 w 116"/>
                              <a:gd name="T35" fmla="*/ 22 h 207"/>
                              <a:gd name="T36" fmla="*/ 27 w 116"/>
                              <a:gd name="T37" fmla="*/ 87 h 207"/>
                              <a:gd name="T38" fmla="*/ 99 w 116"/>
                              <a:gd name="T39" fmla="*/ 87 h 207"/>
                              <a:gd name="T40" fmla="*/ 100 w 116"/>
                              <a:gd name="T41" fmla="*/ 90 h 207"/>
                              <a:gd name="T42" fmla="*/ 102 w 116"/>
                              <a:gd name="T43" fmla="*/ 92 h 207"/>
                              <a:gd name="T44" fmla="*/ 102 w 116"/>
                              <a:gd name="T45" fmla="*/ 96 h 207"/>
                              <a:gd name="T46" fmla="*/ 102 w 116"/>
                              <a:gd name="T47" fmla="*/ 102 h 207"/>
                              <a:gd name="T48" fmla="*/ 102 w 116"/>
                              <a:gd name="T49" fmla="*/ 106 h 207"/>
                              <a:gd name="T50" fmla="*/ 100 w 116"/>
                              <a:gd name="T51" fmla="*/ 108 h 207"/>
                              <a:gd name="T52" fmla="*/ 99 w 116"/>
                              <a:gd name="T53" fmla="*/ 110 h 207"/>
                              <a:gd name="T54" fmla="*/ 27 w 116"/>
                              <a:gd name="T55" fmla="*/ 110 h 207"/>
                              <a:gd name="T56" fmla="*/ 110 w 116"/>
                              <a:gd name="T57" fmla="*/ 185 h 207"/>
                              <a:gd name="T58" fmla="*/ 112 w 116"/>
                              <a:gd name="T59" fmla="*/ 185 h 207"/>
                              <a:gd name="T60" fmla="*/ 113 w 116"/>
                              <a:gd name="T61" fmla="*/ 187 h 207"/>
                              <a:gd name="T62" fmla="*/ 115 w 116"/>
                              <a:gd name="T63" fmla="*/ 191 h 207"/>
                              <a:gd name="T64" fmla="*/ 116 w 116"/>
                              <a:gd name="T65" fmla="*/ 196 h 2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16" h="207">
                                <a:moveTo>
                                  <a:pt x="116" y="196"/>
                                </a:moveTo>
                                <a:lnTo>
                                  <a:pt x="116" y="198"/>
                                </a:lnTo>
                                <a:lnTo>
                                  <a:pt x="115" y="201"/>
                                </a:lnTo>
                                <a:lnTo>
                                  <a:pt x="115" y="203"/>
                                </a:lnTo>
                                <a:lnTo>
                                  <a:pt x="113" y="204"/>
                                </a:lnTo>
                                <a:lnTo>
                                  <a:pt x="113" y="206"/>
                                </a:lnTo>
                                <a:lnTo>
                                  <a:pt x="112" y="207"/>
                                </a:lnTo>
                                <a:lnTo>
                                  <a:pt x="111" y="207"/>
                                </a:lnTo>
                                <a:lnTo>
                                  <a:pt x="110" y="207"/>
                                </a:lnTo>
                                <a:lnTo>
                                  <a:pt x="10" y="207"/>
                                </a:lnTo>
                                <a:lnTo>
                                  <a:pt x="6" y="207"/>
                                </a:lnTo>
                                <a:lnTo>
                                  <a:pt x="4" y="204"/>
                                </a:lnTo>
                                <a:lnTo>
                                  <a:pt x="0" y="202"/>
                                </a:lnTo>
                                <a:lnTo>
                                  <a:pt x="0" y="196"/>
                                </a:lnTo>
                                <a:lnTo>
                                  <a:pt x="0" y="11"/>
                                </a:lnTo>
                                <a:lnTo>
                                  <a:pt x="0" y="5"/>
                                </a:lnTo>
                                <a:lnTo>
                                  <a:pt x="4" y="2"/>
                                </a:lnTo>
                                <a:lnTo>
                                  <a:pt x="6" y="0"/>
                                </a:lnTo>
                                <a:lnTo>
                                  <a:pt x="10" y="0"/>
                                </a:lnTo>
                                <a:lnTo>
                                  <a:pt x="109" y="0"/>
                                </a:lnTo>
                                <a:lnTo>
                                  <a:pt x="110" y="0"/>
                                </a:lnTo>
                                <a:lnTo>
                                  <a:pt x="111" y="0"/>
                                </a:lnTo>
                                <a:lnTo>
                                  <a:pt x="112" y="1"/>
                                </a:lnTo>
                                <a:lnTo>
                                  <a:pt x="112" y="2"/>
                                </a:lnTo>
                                <a:lnTo>
                                  <a:pt x="113" y="4"/>
                                </a:lnTo>
                                <a:lnTo>
                                  <a:pt x="113" y="6"/>
                                </a:lnTo>
                                <a:lnTo>
                                  <a:pt x="115" y="9"/>
                                </a:lnTo>
                                <a:lnTo>
                                  <a:pt x="115" y="11"/>
                                </a:lnTo>
                                <a:lnTo>
                                  <a:pt x="115" y="15"/>
                                </a:lnTo>
                                <a:lnTo>
                                  <a:pt x="113" y="16"/>
                                </a:lnTo>
                                <a:lnTo>
                                  <a:pt x="113" y="18"/>
                                </a:lnTo>
                                <a:lnTo>
                                  <a:pt x="112" y="20"/>
                                </a:lnTo>
                                <a:lnTo>
                                  <a:pt x="112" y="21"/>
                                </a:lnTo>
                                <a:lnTo>
                                  <a:pt x="111" y="22"/>
                                </a:lnTo>
                                <a:lnTo>
                                  <a:pt x="110" y="22"/>
                                </a:lnTo>
                                <a:lnTo>
                                  <a:pt x="109" y="22"/>
                                </a:lnTo>
                                <a:lnTo>
                                  <a:pt x="27" y="22"/>
                                </a:lnTo>
                                <a:lnTo>
                                  <a:pt x="27" y="87"/>
                                </a:lnTo>
                                <a:lnTo>
                                  <a:pt x="97" y="87"/>
                                </a:lnTo>
                                <a:lnTo>
                                  <a:pt x="99" y="87"/>
                                </a:lnTo>
                                <a:lnTo>
                                  <a:pt x="100" y="89"/>
                                </a:lnTo>
                                <a:lnTo>
                                  <a:pt x="100" y="90"/>
                                </a:lnTo>
                                <a:lnTo>
                                  <a:pt x="101" y="90"/>
                                </a:lnTo>
                                <a:lnTo>
                                  <a:pt x="102" y="92"/>
                                </a:lnTo>
                                <a:lnTo>
                                  <a:pt x="102" y="94"/>
                                </a:lnTo>
                                <a:lnTo>
                                  <a:pt x="102" y="96"/>
                                </a:lnTo>
                                <a:lnTo>
                                  <a:pt x="102" y="100"/>
                                </a:lnTo>
                                <a:lnTo>
                                  <a:pt x="102" y="102"/>
                                </a:lnTo>
                                <a:lnTo>
                                  <a:pt x="102" y="105"/>
                                </a:lnTo>
                                <a:lnTo>
                                  <a:pt x="102" y="106"/>
                                </a:lnTo>
                                <a:lnTo>
                                  <a:pt x="101" y="107"/>
                                </a:lnTo>
                                <a:lnTo>
                                  <a:pt x="100" y="108"/>
                                </a:lnTo>
                                <a:lnTo>
                                  <a:pt x="100" y="110"/>
                                </a:lnTo>
                                <a:lnTo>
                                  <a:pt x="99" y="110"/>
                                </a:lnTo>
                                <a:lnTo>
                                  <a:pt x="97" y="110"/>
                                </a:lnTo>
                                <a:lnTo>
                                  <a:pt x="27" y="110"/>
                                </a:lnTo>
                                <a:lnTo>
                                  <a:pt x="27" y="185"/>
                                </a:lnTo>
                                <a:lnTo>
                                  <a:pt x="110" y="185"/>
                                </a:lnTo>
                                <a:lnTo>
                                  <a:pt x="111" y="185"/>
                                </a:lnTo>
                                <a:lnTo>
                                  <a:pt x="112" y="185"/>
                                </a:lnTo>
                                <a:lnTo>
                                  <a:pt x="113" y="186"/>
                                </a:lnTo>
                                <a:lnTo>
                                  <a:pt x="113" y="187"/>
                                </a:lnTo>
                                <a:lnTo>
                                  <a:pt x="115" y="188"/>
                                </a:lnTo>
                                <a:lnTo>
                                  <a:pt x="115" y="191"/>
                                </a:lnTo>
                                <a:lnTo>
                                  <a:pt x="116" y="193"/>
                                </a:lnTo>
                                <a:lnTo>
                                  <a:pt x="116" y="19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69" name="Freeform 55"/>
                        <wps:cNvSpPr>
                          <a:spLocks/>
                        </wps:cNvSpPr>
                        <wps:spPr bwMode="auto">
                          <a:xfrm>
                            <a:off x="6026150" y="4662488"/>
                            <a:ext cx="68263" cy="80963"/>
                          </a:xfrm>
                          <a:custGeom>
                            <a:avLst/>
                            <a:gdLst>
                              <a:gd name="T0" fmla="*/ 128 w 128"/>
                              <a:gd name="T1" fmla="*/ 148 h 154"/>
                              <a:gd name="T2" fmla="*/ 128 w 128"/>
                              <a:gd name="T3" fmla="*/ 152 h 154"/>
                              <a:gd name="T4" fmla="*/ 126 w 128"/>
                              <a:gd name="T5" fmla="*/ 153 h 154"/>
                              <a:gd name="T6" fmla="*/ 120 w 128"/>
                              <a:gd name="T7" fmla="*/ 154 h 154"/>
                              <a:gd name="T8" fmla="*/ 110 w 128"/>
                              <a:gd name="T9" fmla="*/ 154 h 154"/>
                              <a:gd name="T10" fmla="*/ 105 w 128"/>
                              <a:gd name="T11" fmla="*/ 154 h 154"/>
                              <a:gd name="T12" fmla="*/ 101 w 128"/>
                              <a:gd name="T13" fmla="*/ 153 h 154"/>
                              <a:gd name="T14" fmla="*/ 99 w 128"/>
                              <a:gd name="T15" fmla="*/ 150 h 154"/>
                              <a:gd name="T16" fmla="*/ 64 w 128"/>
                              <a:gd name="T17" fmla="*/ 93 h 154"/>
                              <a:gd name="T18" fmla="*/ 29 w 128"/>
                              <a:gd name="T19" fmla="*/ 150 h 154"/>
                              <a:gd name="T20" fmla="*/ 27 w 128"/>
                              <a:gd name="T21" fmla="*/ 153 h 154"/>
                              <a:gd name="T22" fmla="*/ 24 w 128"/>
                              <a:gd name="T23" fmla="*/ 154 h 154"/>
                              <a:gd name="T24" fmla="*/ 18 w 128"/>
                              <a:gd name="T25" fmla="*/ 154 h 154"/>
                              <a:gd name="T26" fmla="*/ 9 w 128"/>
                              <a:gd name="T27" fmla="*/ 154 h 154"/>
                              <a:gd name="T28" fmla="*/ 3 w 128"/>
                              <a:gd name="T29" fmla="*/ 153 h 154"/>
                              <a:gd name="T30" fmla="*/ 0 w 128"/>
                              <a:gd name="T31" fmla="*/ 152 h 154"/>
                              <a:gd name="T32" fmla="*/ 0 w 128"/>
                              <a:gd name="T33" fmla="*/ 148 h 154"/>
                              <a:gd name="T34" fmla="*/ 47 w 128"/>
                              <a:gd name="T35" fmla="*/ 75 h 154"/>
                              <a:gd name="T36" fmla="*/ 3 w 128"/>
                              <a:gd name="T37" fmla="*/ 6 h 154"/>
                              <a:gd name="T38" fmla="*/ 3 w 128"/>
                              <a:gd name="T39" fmla="*/ 3 h 154"/>
                              <a:gd name="T40" fmla="*/ 6 w 128"/>
                              <a:gd name="T41" fmla="*/ 0 h 154"/>
                              <a:gd name="T42" fmla="*/ 13 w 128"/>
                              <a:gd name="T43" fmla="*/ 0 h 154"/>
                              <a:gd name="T44" fmla="*/ 21 w 128"/>
                              <a:gd name="T45" fmla="*/ 0 h 154"/>
                              <a:gd name="T46" fmla="*/ 27 w 128"/>
                              <a:gd name="T47" fmla="*/ 0 h 154"/>
                              <a:gd name="T48" fmla="*/ 31 w 128"/>
                              <a:gd name="T49" fmla="*/ 1 h 154"/>
                              <a:gd name="T50" fmla="*/ 32 w 128"/>
                              <a:gd name="T51" fmla="*/ 3 h 154"/>
                              <a:gd name="T52" fmla="*/ 66 w 128"/>
                              <a:gd name="T53" fmla="*/ 58 h 154"/>
                              <a:gd name="T54" fmla="*/ 100 w 128"/>
                              <a:gd name="T55" fmla="*/ 3 h 154"/>
                              <a:gd name="T56" fmla="*/ 101 w 128"/>
                              <a:gd name="T57" fmla="*/ 1 h 154"/>
                              <a:gd name="T58" fmla="*/ 105 w 128"/>
                              <a:gd name="T59" fmla="*/ 0 h 154"/>
                              <a:gd name="T60" fmla="*/ 110 w 128"/>
                              <a:gd name="T61" fmla="*/ 0 h 154"/>
                              <a:gd name="T62" fmla="*/ 119 w 128"/>
                              <a:gd name="T63" fmla="*/ 0 h 154"/>
                              <a:gd name="T64" fmla="*/ 123 w 128"/>
                              <a:gd name="T65" fmla="*/ 0 h 154"/>
                              <a:gd name="T66" fmla="*/ 127 w 128"/>
                              <a:gd name="T67" fmla="*/ 3 h 154"/>
                              <a:gd name="T68" fmla="*/ 126 w 128"/>
                              <a:gd name="T69" fmla="*/ 5 h 154"/>
                              <a:gd name="T70" fmla="*/ 83 w 128"/>
                              <a:gd name="T71" fmla="*/ 75 h 1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28" h="154">
                                <a:moveTo>
                                  <a:pt x="127" y="147"/>
                                </a:moveTo>
                                <a:lnTo>
                                  <a:pt x="128" y="148"/>
                                </a:lnTo>
                                <a:lnTo>
                                  <a:pt x="128" y="150"/>
                                </a:lnTo>
                                <a:lnTo>
                                  <a:pt x="128" y="152"/>
                                </a:lnTo>
                                <a:lnTo>
                                  <a:pt x="127" y="153"/>
                                </a:lnTo>
                                <a:lnTo>
                                  <a:pt x="126" y="153"/>
                                </a:lnTo>
                                <a:lnTo>
                                  <a:pt x="122" y="154"/>
                                </a:lnTo>
                                <a:lnTo>
                                  <a:pt x="120" y="154"/>
                                </a:lnTo>
                                <a:lnTo>
                                  <a:pt x="115" y="154"/>
                                </a:lnTo>
                                <a:lnTo>
                                  <a:pt x="110" y="154"/>
                                </a:lnTo>
                                <a:lnTo>
                                  <a:pt x="107" y="154"/>
                                </a:lnTo>
                                <a:lnTo>
                                  <a:pt x="105" y="154"/>
                                </a:lnTo>
                                <a:lnTo>
                                  <a:pt x="103" y="153"/>
                                </a:lnTo>
                                <a:lnTo>
                                  <a:pt x="101" y="153"/>
                                </a:lnTo>
                                <a:lnTo>
                                  <a:pt x="100" y="152"/>
                                </a:lnTo>
                                <a:lnTo>
                                  <a:pt x="99" y="150"/>
                                </a:lnTo>
                                <a:lnTo>
                                  <a:pt x="99" y="149"/>
                                </a:lnTo>
                                <a:lnTo>
                                  <a:pt x="64" y="93"/>
                                </a:lnTo>
                                <a:lnTo>
                                  <a:pt x="30" y="149"/>
                                </a:lnTo>
                                <a:lnTo>
                                  <a:pt x="29" y="150"/>
                                </a:lnTo>
                                <a:lnTo>
                                  <a:pt x="27" y="152"/>
                                </a:lnTo>
                                <a:lnTo>
                                  <a:pt x="27" y="153"/>
                                </a:lnTo>
                                <a:lnTo>
                                  <a:pt x="25" y="153"/>
                                </a:lnTo>
                                <a:lnTo>
                                  <a:pt x="24" y="154"/>
                                </a:lnTo>
                                <a:lnTo>
                                  <a:pt x="21" y="154"/>
                                </a:lnTo>
                                <a:lnTo>
                                  <a:pt x="18" y="154"/>
                                </a:lnTo>
                                <a:lnTo>
                                  <a:pt x="14" y="154"/>
                                </a:lnTo>
                                <a:lnTo>
                                  <a:pt x="9" y="154"/>
                                </a:lnTo>
                                <a:lnTo>
                                  <a:pt x="6" y="154"/>
                                </a:lnTo>
                                <a:lnTo>
                                  <a:pt x="3" y="153"/>
                                </a:lnTo>
                                <a:lnTo>
                                  <a:pt x="2" y="153"/>
                                </a:lnTo>
                                <a:lnTo>
                                  <a:pt x="0" y="152"/>
                                </a:lnTo>
                                <a:lnTo>
                                  <a:pt x="0" y="150"/>
                                </a:lnTo>
                                <a:lnTo>
                                  <a:pt x="0" y="148"/>
                                </a:lnTo>
                                <a:lnTo>
                                  <a:pt x="2" y="147"/>
                                </a:lnTo>
                                <a:lnTo>
                                  <a:pt x="47" y="75"/>
                                </a:lnTo>
                                <a:lnTo>
                                  <a:pt x="4" y="8"/>
                                </a:lnTo>
                                <a:lnTo>
                                  <a:pt x="3" y="6"/>
                                </a:lnTo>
                                <a:lnTo>
                                  <a:pt x="3" y="4"/>
                                </a:lnTo>
                                <a:lnTo>
                                  <a:pt x="3" y="3"/>
                                </a:lnTo>
                                <a:lnTo>
                                  <a:pt x="4" y="1"/>
                                </a:lnTo>
                                <a:lnTo>
                                  <a:pt x="6" y="0"/>
                                </a:lnTo>
                                <a:lnTo>
                                  <a:pt x="9" y="0"/>
                                </a:lnTo>
                                <a:lnTo>
                                  <a:pt x="13" y="0"/>
                                </a:lnTo>
                                <a:lnTo>
                                  <a:pt x="18" y="0"/>
                                </a:lnTo>
                                <a:lnTo>
                                  <a:pt x="21" y="0"/>
                                </a:lnTo>
                                <a:lnTo>
                                  <a:pt x="25" y="0"/>
                                </a:lnTo>
                                <a:lnTo>
                                  <a:pt x="27" y="0"/>
                                </a:lnTo>
                                <a:lnTo>
                                  <a:pt x="29" y="1"/>
                                </a:lnTo>
                                <a:lnTo>
                                  <a:pt x="31" y="1"/>
                                </a:lnTo>
                                <a:lnTo>
                                  <a:pt x="31" y="3"/>
                                </a:lnTo>
                                <a:lnTo>
                                  <a:pt x="32" y="3"/>
                                </a:lnTo>
                                <a:lnTo>
                                  <a:pt x="34" y="4"/>
                                </a:lnTo>
                                <a:lnTo>
                                  <a:pt x="66" y="58"/>
                                </a:lnTo>
                                <a:lnTo>
                                  <a:pt x="99" y="4"/>
                                </a:lnTo>
                                <a:lnTo>
                                  <a:pt x="100" y="3"/>
                                </a:lnTo>
                                <a:lnTo>
                                  <a:pt x="101" y="3"/>
                                </a:lnTo>
                                <a:lnTo>
                                  <a:pt x="101" y="1"/>
                                </a:lnTo>
                                <a:lnTo>
                                  <a:pt x="103" y="1"/>
                                </a:lnTo>
                                <a:lnTo>
                                  <a:pt x="105" y="0"/>
                                </a:lnTo>
                                <a:lnTo>
                                  <a:pt x="106" y="0"/>
                                </a:lnTo>
                                <a:lnTo>
                                  <a:pt x="110" y="0"/>
                                </a:lnTo>
                                <a:lnTo>
                                  <a:pt x="114" y="0"/>
                                </a:lnTo>
                                <a:lnTo>
                                  <a:pt x="119" y="0"/>
                                </a:lnTo>
                                <a:lnTo>
                                  <a:pt x="121" y="0"/>
                                </a:lnTo>
                                <a:lnTo>
                                  <a:pt x="123" y="0"/>
                                </a:lnTo>
                                <a:lnTo>
                                  <a:pt x="126" y="1"/>
                                </a:lnTo>
                                <a:lnTo>
                                  <a:pt x="127" y="3"/>
                                </a:lnTo>
                                <a:lnTo>
                                  <a:pt x="127" y="4"/>
                                </a:lnTo>
                                <a:lnTo>
                                  <a:pt x="126" y="5"/>
                                </a:lnTo>
                                <a:lnTo>
                                  <a:pt x="125" y="8"/>
                                </a:lnTo>
                                <a:lnTo>
                                  <a:pt x="83" y="75"/>
                                </a:lnTo>
                                <a:lnTo>
                                  <a:pt x="127" y="14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70" name="Freeform 56"/>
                        <wps:cNvSpPr>
                          <a:spLocks/>
                        </wps:cNvSpPr>
                        <wps:spPr bwMode="auto">
                          <a:xfrm>
                            <a:off x="6102350" y="4641850"/>
                            <a:ext cx="49213" cy="101600"/>
                          </a:xfrm>
                          <a:custGeom>
                            <a:avLst/>
                            <a:gdLst>
                              <a:gd name="T0" fmla="*/ 94 w 94"/>
                              <a:gd name="T1" fmla="*/ 182 h 194"/>
                              <a:gd name="T2" fmla="*/ 93 w 94"/>
                              <a:gd name="T3" fmla="*/ 187 h 194"/>
                              <a:gd name="T4" fmla="*/ 90 w 94"/>
                              <a:gd name="T5" fmla="*/ 191 h 194"/>
                              <a:gd name="T6" fmla="*/ 85 w 94"/>
                              <a:gd name="T7" fmla="*/ 192 h 194"/>
                              <a:gd name="T8" fmla="*/ 79 w 94"/>
                              <a:gd name="T9" fmla="*/ 194 h 194"/>
                              <a:gd name="T10" fmla="*/ 72 w 94"/>
                              <a:gd name="T11" fmla="*/ 194 h 194"/>
                              <a:gd name="T12" fmla="*/ 57 w 94"/>
                              <a:gd name="T13" fmla="*/ 194 h 194"/>
                              <a:gd name="T14" fmla="*/ 41 w 94"/>
                              <a:gd name="T15" fmla="*/ 188 h 194"/>
                              <a:gd name="T16" fmla="*/ 31 w 94"/>
                              <a:gd name="T17" fmla="*/ 176 h 194"/>
                              <a:gd name="T18" fmla="*/ 26 w 94"/>
                              <a:gd name="T19" fmla="*/ 157 h 194"/>
                              <a:gd name="T20" fmla="*/ 25 w 94"/>
                              <a:gd name="T21" fmla="*/ 61 h 194"/>
                              <a:gd name="T22" fmla="*/ 3 w 94"/>
                              <a:gd name="T23" fmla="*/ 61 h 194"/>
                              <a:gd name="T24" fmla="*/ 0 w 94"/>
                              <a:gd name="T25" fmla="*/ 56 h 194"/>
                              <a:gd name="T26" fmla="*/ 0 w 94"/>
                              <a:gd name="T27" fmla="*/ 48 h 194"/>
                              <a:gd name="T28" fmla="*/ 0 w 94"/>
                              <a:gd name="T29" fmla="*/ 44 h 194"/>
                              <a:gd name="T30" fmla="*/ 1 w 94"/>
                              <a:gd name="T31" fmla="*/ 40 h 194"/>
                              <a:gd name="T32" fmla="*/ 4 w 94"/>
                              <a:gd name="T33" fmla="*/ 40 h 194"/>
                              <a:gd name="T34" fmla="*/ 25 w 94"/>
                              <a:gd name="T35" fmla="*/ 39 h 194"/>
                              <a:gd name="T36" fmla="*/ 25 w 94"/>
                              <a:gd name="T37" fmla="*/ 5 h 194"/>
                              <a:gd name="T38" fmla="*/ 26 w 94"/>
                              <a:gd name="T39" fmla="*/ 2 h 194"/>
                              <a:gd name="T40" fmla="*/ 30 w 94"/>
                              <a:gd name="T41" fmla="*/ 1 h 194"/>
                              <a:gd name="T42" fmla="*/ 35 w 94"/>
                              <a:gd name="T43" fmla="*/ 0 h 194"/>
                              <a:gd name="T44" fmla="*/ 42 w 94"/>
                              <a:gd name="T45" fmla="*/ 0 h 194"/>
                              <a:gd name="T46" fmla="*/ 47 w 94"/>
                              <a:gd name="T47" fmla="*/ 1 h 194"/>
                              <a:gd name="T48" fmla="*/ 51 w 94"/>
                              <a:gd name="T49" fmla="*/ 2 h 194"/>
                              <a:gd name="T50" fmla="*/ 52 w 94"/>
                              <a:gd name="T51" fmla="*/ 5 h 194"/>
                              <a:gd name="T52" fmla="*/ 52 w 94"/>
                              <a:gd name="T53" fmla="*/ 39 h 194"/>
                              <a:gd name="T54" fmla="*/ 90 w 94"/>
                              <a:gd name="T55" fmla="*/ 40 h 194"/>
                              <a:gd name="T56" fmla="*/ 93 w 94"/>
                              <a:gd name="T57" fmla="*/ 40 h 194"/>
                              <a:gd name="T58" fmla="*/ 94 w 94"/>
                              <a:gd name="T59" fmla="*/ 44 h 194"/>
                              <a:gd name="T60" fmla="*/ 94 w 94"/>
                              <a:gd name="T61" fmla="*/ 48 h 194"/>
                              <a:gd name="T62" fmla="*/ 94 w 94"/>
                              <a:gd name="T63" fmla="*/ 56 h 194"/>
                              <a:gd name="T64" fmla="*/ 91 w 94"/>
                              <a:gd name="T65" fmla="*/ 61 h 194"/>
                              <a:gd name="T66" fmla="*/ 52 w 94"/>
                              <a:gd name="T67" fmla="*/ 61 h 194"/>
                              <a:gd name="T68" fmla="*/ 52 w 94"/>
                              <a:gd name="T69" fmla="*/ 156 h 194"/>
                              <a:gd name="T70" fmla="*/ 62 w 94"/>
                              <a:gd name="T71" fmla="*/ 171 h 194"/>
                              <a:gd name="T72" fmla="*/ 75 w 94"/>
                              <a:gd name="T73" fmla="*/ 172 h 194"/>
                              <a:gd name="T74" fmla="*/ 81 w 94"/>
                              <a:gd name="T75" fmla="*/ 171 h 194"/>
                              <a:gd name="T76" fmla="*/ 86 w 94"/>
                              <a:gd name="T77" fmla="*/ 170 h 194"/>
                              <a:gd name="T78" fmla="*/ 89 w 94"/>
                              <a:gd name="T79" fmla="*/ 169 h 194"/>
                              <a:gd name="T80" fmla="*/ 91 w 94"/>
                              <a:gd name="T81" fmla="*/ 169 h 194"/>
                              <a:gd name="T82" fmla="*/ 93 w 94"/>
                              <a:gd name="T83" fmla="*/ 169 h 194"/>
                              <a:gd name="T84" fmla="*/ 94 w 94"/>
                              <a:gd name="T85" fmla="*/ 171 h 194"/>
                              <a:gd name="T86" fmla="*/ 94 w 94"/>
                              <a:gd name="T87" fmla="*/ 175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94" h="194">
                                <a:moveTo>
                                  <a:pt x="94" y="177"/>
                                </a:moveTo>
                                <a:lnTo>
                                  <a:pt x="94" y="182"/>
                                </a:lnTo>
                                <a:lnTo>
                                  <a:pt x="94" y="185"/>
                                </a:lnTo>
                                <a:lnTo>
                                  <a:pt x="93" y="187"/>
                                </a:lnTo>
                                <a:lnTo>
                                  <a:pt x="91" y="189"/>
                                </a:lnTo>
                                <a:lnTo>
                                  <a:pt x="90" y="191"/>
                                </a:lnTo>
                                <a:lnTo>
                                  <a:pt x="88" y="192"/>
                                </a:lnTo>
                                <a:lnTo>
                                  <a:pt x="85" y="192"/>
                                </a:lnTo>
                                <a:lnTo>
                                  <a:pt x="81" y="193"/>
                                </a:lnTo>
                                <a:lnTo>
                                  <a:pt x="79" y="194"/>
                                </a:lnTo>
                                <a:lnTo>
                                  <a:pt x="75" y="194"/>
                                </a:lnTo>
                                <a:lnTo>
                                  <a:pt x="72" y="194"/>
                                </a:lnTo>
                                <a:lnTo>
                                  <a:pt x="68" y="194"/>
                                </a:lnTo>
                                <a:lnTo>
                                  <a:pt x="57" y="194"/>
                                </a:lnTo>
                                <a:lnTo>
                                  <a:pt x="48" y="192"/>
                                </a:lnTo>
                                <a:lnTo>
                                  <a:pt x="41" y="188"/>
                                </a:lnTo>
                                <a:lnTo>
                                  <a:pt x="35" y="183"/>
                                </a:lnTo>
                                <a:lnTo>
                                  <a:pt x="31" y="176"/>
                                </a:lnTo>
                                <a:lnTo>
                                  <a:pt x="27" y="167"/>
                                </a:lnTo>
                                <a:lnTo>
                                  <a:pt x="26" y="157"/>
                                </a:lnTo>
                                <a:lnTo>
                                  <a:pt x="25" y="146"/>
                                </a:lnTo>
                                <a:lnTo>
                                  <a:pt x="25" y="61"/>
                                </a:lnTo>
                                <a:lnTo>
                                  <a:pt x="5" y="61"/>
                                </a:lnTo>
                                <a:lnTo>
                                  <a:pt x="3" y="61"/>
                                </a:lnTo>
                                <a:lnTo>
                                  <a:pt x="1" y="59"/>
                                </a:lnTo>
                                <a:lnTo>
                                  <a:pt x="0" y="56"/>
                                </a:lnTo>
                                <a:lnTo>
                                  <a:pt x="0" y="50"/>
                                </a:lnTo>
                                <a:lnTo>
                                  <a:pt x="0" y="48"/>
                                </a:lnTo>
                                <a:lnTo>
                                  <a:pt x="0" y="45"/>
                                </a:lnTo>
                                <a:lnTo>
                                  <a:pt x="0" y="44"/>
                                </a:lnTo>
                                <a:lnTo>
                                  <a:pt x="1" y="43"/>
                                </a:lnTo>
                                <a:lnTo>
                                  <a:pt x="1" y="40"/>
                                </a:lnTo>
                                <a:lnTo>
                                  <a:pt x="3" y="40"/>
                                </a:lnTo>
                                <a:lnTo>
                                  <a:pt x="4" y="40"/>
                                </a:lnTo>
                                <a:lnTo>
                                  <a:pt x="5" y="39"/>
                                </a:lnTo>
                                <a:lnTo>
                                  <a:pt x="25" y="39"/>
                                </a:lnTo>
                                <a:lnTo>
                                  <a:pt x="25" y="6"/>
                                </a:lnTo>
                                <a:lnTo>
                                  <a:pt x="25" y="5"/>
                                </a:lnTo>
                                <a:lnTo>
                                  <a:pt x="26" y="3"/>
                                </a:lnTo>
                                <a:lnTo>
                                  <a:pt x="26" y="2"/>
                                </a:lnTo>
                                <a:lnTo>
                                  <a:pt x="27" y="2"/>
                                </a:lnTo>
                                <a:lnTo>
                                  <a:pt x="30" y="1"/>
                                </a:lnTo>
                                <a:lnTo>
                                  <a:pt x="32" y="1"/>
                                </a:lnTo>
                                <a:lnTo>
                                  <a:pt x="35" y="0"/>
                                </a:lnTo>
                                <a:lnTo>
                                  <a:pt x="38" y="0"/>
                                </a:lnTo>
                                <a:lnTo>
                                  <a:pt x="42" y="0"/>
                                </a:lnTo>
                                <a:lnTo>
                                  <a:pt x="45" y="1"/>
                                </a:lnTo>
                                <a:lnTo>
                                  <a:pt x="47" y="1"/>
                                </a:lnTo>
                                <a:lnTo>
                                  <a:pt x="49" y="2"/>
                                </a:lnTo>
                                <a:lnTo>
                                  <a:pt x="51" y="2"/>
                                </a:lnTo>
                                <a:lnTo>
                                  <a:pt x="51" y="3"/>
                                </a:lnTo>
                                <a:lnTo>
                                  <a:pt x="52" y="5"/>
                                </a:lnTo>
                                <a:lnTo>
                                  <a:pt x="52" y="6"/>
                                </a:lnTo>
                                <a:lnTo>
                                  <a:pt x="52" y="39"/>
                                </a:lnTo>
                                <a:lnTo>
                                  <a:pt x="89" y="39"/>
                                </a:lnTo>
                                <a:lnTo>
                                  <a:pt x="90" y="40"/>
                                </a:lnTo>
                                <a:lnTo>
                                  <a:pt x="91" y="40"/>
                                </a:lnTo>
                                <a:lnTo>
                                  <a:pt x="93" y="40"/>
                                </a:lnTo>
                                <a:lnTo>
                                  <a:pt x="93" y="43"/>
                                </a:lnTo>
                                <a:lnTo>
                                  <a:pt x="94" y="44"/>
                                </a:lnTo>
                                <a:lnTo>
                                  <a:pt x="94" y="45"/>
                                </a:lnTo>
                                <a:lnTo>
                                  <a:pt x="94" y="48"/>
                                </a:lnTo>
                                <a:lnTo>
                                  <a:pt x="94" y="50"/>
                                </a:lnTo>
                                <a:lnTo>
                                  <a:pt x="94" y="56"/>
                                </a:lnTo>
                                <a:lnTo>
                                  <a:pt x="93" y="59"/>
                                </a:lnTo>
                                <a:lnTo>
                                  <a:pt x="91" y="61"/>
                                </a:lnTo>
                                <a:lnTo>
                                  <a:pt x="89" y="61"/>
                                </a:lnTo>
                                <a:lnTo>
                                  <a:pt x="52" y="61"/>
                                </a:lnTo>
                                <a:lnTo>
                                  <a:pt x="52" y="143"/>
                                </a:lnTo>
                                <a:lnTo>
                                  <a:pt x="52" y="156"/>
                                </a:lnTo>
                                <a:lnTo>
                                  <a:pt x="56" y="165"/>
                                </a:lnTo>
                                <a:lnTo>
                                  <a:pt x="62" y="171"/>
                                </a:lnTo>
                                <a:lnTo>
                                  <a:pt x="72" y="172"/>
                                </a:lnTo>
                                <a:lnTo>
                                  <a:pt x="75" y="172"/>
                                </a:lnTo>
                                <a:lnTo>
                                  <a:pt x="79" y="172"/>
                                </a:lnTo>
                                <a:lnTo>
                                  <a:pt x="81" y="171"/>
                                </a:lnTo>
                                <a:lnTo>
                                  <a:pt x="84" y="170"/>
                                </a:lnTo>
                                <a:lnTo>
                                  <a:pt x="86" y="170"/>
                                </a:lnTo>
                                <a:lnTo>
                                  <a:pt x="88" y="169"/>
                                </a:lnTo>
                                <a:lnTo>
                                  <a:pt x="89" y="169"/>
                                </a:lnTo>
                                <a:lnTo>
                                  <a:pt x="90" y="167"/>
                                </a:lnTo>
                                <a:lnTo>
                                  <a:pt x="91" y="169"/>
                                </a:lnTo>
                                <a:lnTo>
                                  <a:pt x="91" y="169"/>
                                </a:lnTo>
                                <a:lnTo>
                                  <a:pt x="93" y="169"/>
                                </a:lnTo>
                                <a:lnTo>
                                  <a:pt x="93" y="170"/>
                                </a:lnTo>
                                <a:lnTo>
                                  <a:pt x="94" y="171"/>
                                </a:lnTo>
                                <a:lnTo>
                                  <a:pt x="94" y="173"/>
                                </a:lnTo>
                                <a:lnTo>
                                  <a:pt x="94" y="175"/>
                                </a:lnTo>
                                <a:lnTo>
                                  <a:pt x="94" y="17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71" name="Freeform 57"/>
                        <wps:cNvSpPr>
                          <a:spLocks/>
                        </wps:cNvSpPr>
                        <wps:spPr bwMode="auto">
                          <a:xfrm>
                            <a:off x="6170613" y="4660900"/>
                            <a:ext cx="44450" cy="82550"/>
                          </a:xfrm>
                          <a:custGeom>
                            <a:avLst/>
                            <a:gdLst>
                              <a:gd name="T0" fmla="*/ 84 w 84"/>
                              <a:gd name="T1" fmla="*/ 19 h 156"/>
                              <a:gd name="T2" fmla="*/ 84 w 84"/>
                              <a:gd name="T3" fmla="*/ 24 h 156"/>
                              <a:gd name="T4" fmla="*/ 83 w 84"/>
                              <a:gd name="T5" fmla="*/ 27 h 156"/>
                              <a:gd name="T6" fmla="*/ 82 w 84"/>
                              <a:gd name="T7" fmla="*/ 29 h 156"/>
                              <a:gd name="T8" fmla="*/ 79 w 84"/>
                              <a:gd name="T9" fmla="*/ 29 h 156"/>
                              <a:gd name="T10" fmla="*/ 76 w 84"/>
                              <a:gd name="T11" fmla="*/ 28 h 156"/>
                              <a:gd name="T12" fmla="*/ 71 w 84"/>
                              <a:gd name="T13" fmla="*/ 26 h 156"/>
                              <a:gd name="T14" fmla="*/ 66 w 84"/>
                              <a:gd name="T15" fmla="*/ 24 h 156"/>
                              <a:gd name="T16" fmla="*/ 58 w 84"/>
                              <a:gd name="T17" fmla="*/ 24 h 156"/>
                              <a:gd name="T18" fmla="*/ 50 w 84"/>
                              <a:gd name="T19" fmla="*/ 28 h 156"/>
                              <a:gd name="T20" fmla="*/ 41 w 84"/>
                              <a:gd name="T21" fmla="*/ 35 h 156"/>
                              <a:gd name="T22" fmla="*/ 33 w 84"/>
                              <a:gd name="T23" fmla="*/ 48 h 156"/>
                              <a:gd name="T24" fmla="*/ 26 w 84"/>
                              <a:gd name="T25" fmla="*/ 151 h 156"/>
                              <a:gd name="T26" fmla="*/ 26 w 84"/>
                              <a:gd name="T27" fmla="*/ 154 h 156"/>
                              <a:gd name="T28" fmla="*/ 24 w 84"/>
                              <a:gd name="T29" fmla="*/ 155 h 156"/>
                              <a:gd name="T30" fmla="*/ 20 w 84"/>
                              <a:gd name="T31" fmla="*/ 156 h 156"/>
                              <a:gd name="T32" fmla="*/ 14 w 84"/>
                              <a:gd name="T33" fmla="*/ 156 h 156"/>
                              <a:gd name="T34" fmla="*/ 7 w 84"/>
                              <a:gd name="T35" fmla="*/ 156 h 156"/>
                              <a:gd name="T36" fmla="*/ 3 w 84"/>
                              <a:gd name="T37" fmla="*/ 155 h 156"/>
                              <a:gd name="T38" fmla="*/ 0 w 84"/>
                              <a:gd name="T39" fmla="*/ 154 h 156"/>
                              <a:gd name="T40" fmla="*/ 0 w 84"/>
                              <a:gd name="T41" fmla="*/ 151 h 156"/>
                              <a:gd name="T42" fmla="*/ 0 w 84"/>
                              <a:gd name="T43" fmla="*/ 6 h 156"/>
                              <a:gd name="T44" fmla="*/ 2 w 84"/>
                              <a:gd name="T45" fmla="*/ 3 h 156"/>
                              <a:gd name="T46" fmla="*/ 4 w 84"/>
                              <a:gd name="T47" fmla="*/ 2 h 156"/>
                              <a:gd name="T48" fmla="*/ 9 w 84"/>
                              <a:gd name="T49" fmla="*/ 2 h 156"/>
                              <a:gd name="T50" fmla="*/ 15 w 84"/>
                              <a:gd name="T51" fmla="*/ 2 h 156"/>
                              <a:gd name="T52" fmla="*/ 20 w 84"/>
                              <a:gd name="T53" fmla="*/ 2 h 156"/>
                              <a:gd name="T54" fmla="*/ 23 w 84"/>
                              <a:gd name="T55" fmla="*/ 3 h 156"/>
                              <a:gd name="T56" fmla="*/ 24 w 84"/>
                              <a:gd name="T57" fmla="*/ 6 h 156"/>
                              <a:gd name="T58" fmla="*/ 24 w 84"/>
                              <a:gd name="T59" fmla="*/ 28 h 156"/>
                              <a:gd name="T60" fmla="*/ 35 w 84"/>
                              <a:gd name="T61" fmla="*/ 13 h 156"/>
                              <a:gd name="T62" fmla="*/ 45 w 84"/>
                              <a:gd name="T63" fmla="*/ 6 h 156"/>
                              <a:gd name="T64" fmla="*/ 55 w 84"/>
                              <a:gd name="T65" fmla="*/ 1 h 156"/>
                              <a:gd name="T66" fmla="*/ 63 w 84"/>
                              <a:gd name="T67" fmla="*/ 0 h 156"/>
                              <a:gd name="T68" fmla="*/ 68 w 84"/>
                              <a:gd name="T69" fmla="*/ 0 h 156"/>
                              <a:gd name="T70" fmla="*/ 74 w 84"/>
                              <a:gd name="T71" fmla="*/ 1 h 156"/>
                              <a:gd name="T72" fmla="*/ 79 w 84"/>
                              <a:gd name="T73" fmla="*/ 2 h 156"/>
                              <a:gd name="T74" fmla="*/ 83 w 84"/>
                              <a:gd name="T75" fmla="*/ 3 h 156"/>
                              <a:gd name="T76" fmla="*/ 84 w 84"/>
                              <a:gd name="T77" fmla="*/ 6 h 156"/>
                              <a:gd name="T78" fmla="*/ 84 w 84"/>
                              <a:gd name="T79" fmla="*/ 7 h 156"/>
                              <a:gd name="T80" fmla="*/ 84 w 84"/>
                              <a:gd name="T81" fmla="*/ 11 h 156"/>
                              <a:gd name="T82" fmla="*/ 84 w 84"/>
                              <a:gd name="T83" fmla="*/ 17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84" h="156">
                                <a:moveTo>
                                  <a:pt x="84" y="17"/>
                                </a:moveTo>
                                <a:lnTo>
                                  <a:pt x="84" y="19"/>
                                </a:lnTo>
                                <a:lnTo>
                                  <a:pt x="84" y="22"/>
                                </a:lnTo>
                                <a:lnTo>
                                  <a:pt x="84" y="24"/>
                                </a:lnTo>
                                <a:lnTo>
                                  <a:pt x="84" y="26"/>
                                </a:lnTo>
                                <a:lnTo>
                                  <a:pt x="83" y="27"/>
                                </a:lnTo>
                                <a:lnTo>
                                  <a:pt x="83" y="28"/>
                                </a:lnTo>
                                <a:lnTo>
                                  <a:pt x="82" y="29"/>
                                </a:lnTo>
                                <a:lnTo>
                                  <a:pt x="81" y="29"/>
                                </a:lnTo>
                                <a:lnTo>
                                  <a:pt x="79" y="29"/>
                                </a:lnTo>
                                <a:lnTo>
                                  <a:pt x="78" y="28"/>
                                </a:lnTo>
                                <a:lnTo>
                                  <a:pt x="76" y="28"/>
                                </a:lnTo>
                                <a:lnTo>
                                  <a:pt x="73" y="27"/>
                                </a:lnTo>
                                <a:lnTo>
                                  <a:pt x="71" y="26"/>
                                </a:lnTo>
                                <a:lnTo>
                                  <a:pt x="68" y="26"/>
                                </a:lnTo>
                                <a:lnTo>
                                  <a:pt x="66" y="24"/>
                                </a:lnTo>
                                <a:lnTo>
                                  <a:pt x="62" y="24"/>
                                </a:lnTo>
                                <a:lnTo>
                                  <a:pt x="58" y="24"/>
                                </a:lnTo>
                                <a:lnTo>
                                  <a:pt x="55" y="27"/>
                                </a:lnTo>
                                <a:lnTo>
                                  <a:pt x="50" y="28"/>
                                </a:lnTo>
                                <a:lnTo>
                                  <a:pt x="46" y="32"/>
                                </a:lnTo>
                                <a:lnTo>
                                  <a:pt x="41" y="35"/>
                                </a:lnTo>
                                <a:lnTo>
                                  <a:pt x="37" y="42"/>
                                </a:lnTo>
                                <a:lnTo>
                                  <a:pt x="33" y="48"/>
                                </a:lnTo>
                                <a:lnTo>
                                  <a:pt x="26" y="56"/>
                                </a:lnTo>
                                <a:lnTo>
                                  <a:pt x="26" y="151"/>
                                </a:lnTo>
                                <a:lnTo>
                                  <a:pt x="26" y="152"/>
                                </a:lnTo>
                                <a:lnTo>
                                  <a:pt x="26" y="154"/>
                                </a:lnTo>
                                <a:lnTo>
                                  <a:pt x="25" y="154"/>
                                </a:lnTo>
                                <a:lnTo>
                                  <a:pt x="24" y="155"/>
                                </a:lnTo>
                                <a:lnTo>
                                  <a:pt x="23" y="155"/>
                                </a:lnTo>
                                <a:lnTo>
                                  <a:pt x="20" y="156"/>
                                </a:lnTo>
                                <a:lnTo>
                                  <a:pt x="18" y="156"/>
                                </a:lnTo>
                                <a:lnTo>
                                  <a:pt x="14" y="156"/>
                                </a:lnTo>
                                <a:lnTo>
                                  <a:pt x="10" y="156"/>
                                </a:lnTo>
                                <a:lnTo>
                                  <a:pt x="7" y="156"/>
                                </a:lnTo>
                                <a:lnTo>
                                  <a:pt x="4" y="155"/>
                                </a:lnTo>
                                <a:lnTo>
                                  <a:pt x="3" y="155"/>
                                </a:lnTo>
                                <a:lnTo>
                                  <a:pt x="2" y="154"/>
                                </a:lnTo>
                                <a:lnTo>
                                  <a:pt x="0" y="154"/>
                                </a:lnTo>
                                <a:lnTo>
                                  <a:pt x="0" y="152"/>
                                </a:lnTo>
                                <a:lnTo>
                                  <a:pt x="0" y="151"/>
                                </a:lnTo>
                                <a:lnTo>
                                  <a:pt x="0" y="7"/>
                                </a:lnTo>
                                <a:lnTo>
                                  <a:pt x="0" y="6"/>
                                </a:lnTo>
                                <a:lnTo>
                                  <a:pt x="0" y="5"/>
                                </a:lnTo>
                                <a:lnTo>
                                  <a:pt x="2" y="3"/>
                                </a:lnTo>
                                <a:lnTo>
                                  <a:pt x="3" y="3"/>
                                </a:lnTo>
                                <a:lnTo>
                                  <a:pt x="4" y="2"/>
                                </a:lnTo>
                                <a:lnTo>
                                  <a:pt x="7" y="2"/>
                                </a:lnTo>
                                <a:lnTo>
                                  <a:pt x="9" y="2"/>
                                </a:lnTo>
                                <a:lnTo>
                                  <a:pt x="13" y="2"/>
                                </a:lnTo>
                                <a:lnTo>
                                  <a:pt x="15" y="2"/>
                                </a:lnTo>
                                <a:lnTo>
                                  <a:pt x="18" y="2"/>
                                </a:lnTo>
                                <a:lnTo>
                                  <a:pt x="20" y="2"/>
                                </a:lnTo>
                                <a:lnTo>
                                  <a:pt x="21" y="3"/>
                                </a:lnTo>
                                <a:lnTo>
                                  <a:pt x="23" y="3"/>
                                </a:lnTo>
                                <a:lnTo>
                                  <a:pt x="24" y="5"/>
                                </a:lnTo>
                                <a:lnTo>
                                  <a:pt x="24" y="6"/>
                                </a:lnTo>
                                <a:lnTo>
                                  <a:pt x="24" y="7"/>
                                </a:lnTo>
                                <a:lnTo>
                                  <a:pt x="24" y="28"/>
                                </a:lnTo>
                                <a:lnTo>
                                  <a:pt x="30" y="19"/>
                                </a:lnTo>
                                <a:lnTo>
                                  <a:pt x="35" y="13"/>
                                </a:lnTo>
                                <a:lnTo>
                                  <a:pt x="40" y="8"/>
                                </a:lnTo>
                                <a:lnTo>
                                  <a:pt x="45" y="6"/>
                                </a:lnTo>
                                <a:lnTo>
                                  <a:pt x="50" y="2"/>
                                </a:lnTo>
                                <a:lnTo>
                                  <a:pt x="55" y="1"/>
                                </a:lnTo>
                                <a:lnTo>
                                  <a:pt x="60" y="0"/>
                                </a:lnTo>
                                <a:lnTo>
                                  <a:pt x="63" y="0"/>
                                </a:lnTo>
                                <a:lnTo>
                                  <a:pt x="66" y="0"/>
                                </a:lnTo>
                                <a:lnTo>
                                  <a:pt x="68" y="0"/>
                                </a:lnTo>
                                <a:lnTo>
                                  <a:pt x="71" y="0"/>
                                </a:lnTo>
                                <a:lnTo>
                                  <a:pt x="74" y="1"/>
                                </a:lnTo>
                                <a:lnTo>
                                  <a:pt x="77" y="1"/>
                                </a:lnTo>
                                <a:lnTo>
                                  <a:pt x="79" y="2"/>
                                </a:lnTo>
                                <a:lnTo>
                                  <a:pt x="82" y="3"/>
                                </a:lnTo>
                                <a:lnTo>
                                  <a:pt x="83" y="3"/>
                                </a:lnTo>
                                <a:lnTo>
                                  <a:pt x="83" y="5"/>
                                </a:lnTo>
                                <a:lnTo>
                                  <a:pt x="84" y="6"/>
                                </a:lnTo>
                                <a:lnTo>
                                  <a:pt x="84" y="6"/>
                                </a:lnTo>
                                <a:lnTo>
                                  <a:pt x="84" y="7"/>
                                </a:lnTo>
                                <a:lnTo>
                                  <a:pt x="84" y="8"/>
                                </a:lnTo>
                                <a:lnTo>
                                  <a:pt x="84" y="11"/>
                                </a:lnTo>
                                <a:lnTo>
                                  <a:pt x="84" y="13"/>
                                </a:lnTo>
                                <a:lnTo>
                                  <a:pt x="84" y="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72" name="Freeform 58"/>
                        <wps:cNvSpPr>
                          <a:spLocks noEditPoints="1"/>
                        </wps:cNvSpPr>
                        <wps:spPr bwMode="auto">
                          <a:xfrm>
                            <a:off x="6223000" y="4660900"/>
                            <a:ext cx="61913" cy="84138"/>
                          </a:xfrm>
                          <a:custGeom>
                            <a:avLst/>
                            <a:gdLst>
                              <a:gd name="T0" fmla="*/ 118 w 118"/>
                              <a:gd name="T1" fmla="*/ 154 h 159"/>
                              <a:gd name="T2" fmla="*/ 116 w 118"/>
                              <a:gd name="T3" fmla="*/ 155 h 159"/>
                              <a:gd name="T4" fmla="*/ 111 w 118"/>
                              <a:gd name="T5" fmla="*/ 156 h 159"/>
                              <a:gd name="T6" fmla="*/ 103 w 118"/>
                              <a:gd name="T7" fmla="*/ 156 h 159"/>
                              <a:gd name="T8" fmla="*/ 99 w 118"/>
                              <a:gd name="T9" fmla="*/ 155 h 159"/>
                              <a:gd name="T10" fmla="*/ 96 w 118"/>
                              <a:gd name="T11" fmla="*/ 154 h 159"/>
                              <a:gd name="T12" fmla="*/ 96 w 118"/>
                              <a:gd name="T13" fmla="*/ 136 h 159"/>
                              <a:gd name="T14" fmla="*/ 75 w 118"/>
                              <a:gd name="T15" fmla="*/ 152 h 159"/>
                              <a:gd name="T16" fmla="*/ 51 w 118"/>
                              <a:gd name="T17" fmla="*/ 159 h 159"/>
                              <a:gd name="T18" fmla="*/ 30 w 118"/>
                              <a:gd name="T19" fmla="*/ 155 h 159"/>
                              <a:gd name="T20" fmla="*/ 14 w 118"/>
                              <a:gd name="T21" fmla="*/ 146 h 159"/>
                              <a:gd name="T22" fmla="*/ 4 w 118"/>
                              <a:gd name="T23" fmla="*/ 133 h 159"/>
                              <a:gd name="T24" fmla="*/ 0 w 118"/>
                              <a:gd name="T25" fmla="*/ 114 h 159"/>
                              <a:gd name="T26" fmla="*/ 5 w 118"/>
                              <a:gd name="T27" fmla="*/ 93 h 159"/>
                              <a:gd name="T28" fmla="*/ 20 w 118"/>
                              <a:gd name="T29" fmla="*/ 79 h 159"/>
                              <a:gd name="T30" fmla="*/ 42 w 118"/>
                              <a:gd name="T31" fmla="*/ 70 h 159"/>
                              <a:gd name="T32" fmla="*/ 73 w 118"/>
                              <a:gd name="T33" fmla="*/ 66 h 159"/>
                              <a:gd name="T34" fmla="*/ 92 w 118"/>
                              <a:gd name="T35" fmla="*/ 55 h 159"/>
                              <a:gd name="T36" fmla="*/ 90 w 118"/>
                              <a:gd name="T37" fmla="*/ 40 h 159"/>
                              <a:gd name="T38" fmla="*/ 85 w 118"/>
                              <a:gd name="T39" fmla="*/ 29 h 159"/>
                              <a:gd name="T40" fmla="*/ 75 w 118"/>
                              <a:gd name="T41" fmla="*/ 23 h 159"/>
                              <a:gd name="T42" fmla="*/ 59 w 118"/>
                              <a:gd name="T43" fmla="*/ 21 h 159"/>
                              <a:gd name="T44" fmla="*/ 42 w 118"/>
                              <a:gd name="T45" fmla="*/ 23 h 159"/>
                              <a:gd name="T46" fmla="*/ 28 w 118"/>
                              <a:gd name="T47" fmla="*/ 29 h 159"/>
                              <a:gd name="T48" fmla="*/ 19 w 118"/>
                              <a:gd name="T49" fmla="*/ 34 h 159"/>
                              <a:gd name="T50" fmla="*/ 12 w 118"/>
                              <a:gd name="T51" fmla="*/ 37 h 159"/>
                              <a:gd name="T52" fmla="*/ 10 w 118"/>
                              <a:gd name="T53" fmla="*/ 35 h 159"/>
                              <a:gd name="T54" fmla="*/ 9 w 118"/>
                              <a:gd name="T55" fmla="*/ 33 h 159"/>
                              <a:gd name="T56" fmla="*/ 7 w 118"/>
                              <a:gd name="T57" fmla="*/ 31 h 159"/>
                              <a:gd name="T58" fmla="*/ 7 w 118"/>
                              <a:gd name="T59" fmla="*/ 26 h 159"/>
                              <a:gd name="T60" fmla="*/ 7 w 118"/>
                              <a:gd name="T61" fmla="*/ 19 h 159"/>
                              <a:gd name="T62" fmla="*/ 10 w 118"/>
                              <a:gd name="T63" fmla="*/ 15 h 159"/>
                              <a:gd name="T64" fmla="*/ 17 w 118"/>
                              <a:gd name="T65" fmla="*/ 11 h 159"/>
                              <a:gd name="T66" fmla="*/ 30 w 118"/>
                              <a:gd name="T67" fmla="*/ 5 h 159"/>
                              <a:gd name="T68" fmla="*/ 46 w 118"/>
                              <a:gd name="T69" fmla="*/ 1 h 159"/>
                              <a:gd name="T70" fmla="*/ 62 w 118"/>
                              <a:gd name="T71" fmla="*/ 0 h 159"/>
                              <a:gd name="T72" fmla="*/ 87 w 118"/>
                              <a:gd name="T73" fmla="*/ 3 h 159"/>
                              <a:gd name="T74" fmla="*/ 106 w 118"/>
                              <a:gd name="T75" fmla="*/ 13 h 159"/>
                              <a:gd name="T76" fmla="*/ 116 w 118"/>
                              <a:gd name="T77" fmla="*/ 31 h 159"/>
                              <a:gd name="T78" fmla="*/ 118 w 118"/>
                              <a:gd name="T79" fmla="*/ 54 h 159"/>
                              <a:gd name="T80" fmla="*/ 92 w 118"/>
                              <a:gd name="T81" fmla="*/ 86 h 159"/>
                              <a:gd name="T82" fmla="*/ 59 w 118"/>
                              <a:gd name="T83" fmla="*/ 86 h 159"/>
                              <a:gd name="T84" fmla="*/ 43 w 118"/>
                              <a:gd name="T85" fmla="*/ 90 h 159"/>
                              <a:gd name="T86" fmla="*/ 32 w 118"/>
                              <a:gd name="T87" fmla="*/ 97 h 159"/>
                              <a:gd name="T88" fmla="*/ 27 w 118"/>
                              <a:gd name="T89" fmla="*/ 107 h 159"/>
                              <a:gd name="T90" fmla="*/ 28 w 118"/>
                              <a:gd name="T91" fmla="*/ 124 h 159"/>
                              <a:gd name="T92" fmla="*/ 42 w 118"/>
                              <a:gd name="T93" fmla="*/ 136 h 159"/>
                              <a:gd name="T94" fmla="*/ 64 w 118"/>
                              <a:gd name="T95" fmla="*/ 136 h 159"/>
                              <a:gd name="T96" fmla="*/ 83 w 118"/>
                              <a:gd name="T97" fmla="*/ 127 h 159"/>
                              <a:gd name="T98" fmla="*/ 92 w 118"/>
                              <a:gd name="T99" fmla="*/ 86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18" h="159">
                                <a:moveTo>
                                  <a:pt x="118" y="151"/>
                                </a:moveTo>
                                <a:lnTo>
                                  <a:pt x="118" y="154"/>
                                </a:lnTo>
                                <a:lnTo>
                                  <a:pt x="117" y="154"/>
                                </a:lnTo>
                                <a:lnTo>
                                  <a:pt x="116" y="155"/>
                                </a:lnTo>
                                <a:lnTo>
                                  <a:pt x="113" y="156"/>
                                </a:lnTo>
                                <a:lnTo>
                                  <a:pt x="111" y="156"/>
                                </a:lnTo>
                                <a:lnTo>
                                  <a:pt x="107" y="156"/>
                                </a:lnTo>
                                <a:lnTo>
                                  <a:pt x="103" y="156"/>
                                </a:lnTo>
                                <a:lnTo>
                                  <a:pt x="100" y="156"/>
                                </a:lnTo>
                                <a:lnTo>
                                  <a:pt x="99" y="155"/>
                                </a:lnTo>
                                <a:lnTo>
                                  <a:pt x="97" y="154"/>
                                </a:lnTo>
                                <a:lnTo>
                                  <a:pt x="96" y="154"/>
                                </a:lnTo>
                                <a:lnTo>
                                  <a:pt x="96" y="151"/>
                                </a:lnTo>
                                <a:lnTo>
                                  <a:pt x="96" y="136"/>
                                </a:lnTo>
                                <a:lnTo>
                                  <a:pt x="86" y="146"/>
                                </a:lnTo>
                                <a:lnTo>
                                  <a:pt x="75" y="152"/>
                                </a:lnTo>
                                <a:lnTo>
                                  <a:pt x="63" y="157"/>
                                </a:lnTo>
                                <a:lnTo>
                                  <a:pt x="51" y="159"/>
                                </a:lnTo>
                                <a:lnTo>
                                  <a:pt x="39" y="157"/>
                                </a:lnTo>
                                <a:lnTo>
                                  <a:pt x="30" y="155"/>
                                </a:lnTo>
                                <a:lnTo>
                                  <a:pt x="21" y="152"/>
                                </a:lnTo>
                                <a:lnTo>
                                  <a:pt x="14" y="146"/>
                                </a:lnTo>
                                <a:lnTo>
                                  <a:pt x="7" y="140"/>
                                </a:lnTo>
                                <a:lnTo>
                                  <a:pt x="4" y="133"/>
                                </a:lnTo>
                                <a:lnTo>
                                  <a:pt x="0" y="124"/>
                                </a:lnTo>
                                <a:lnTo>
                                  <a:pt x="0" y="114"/>
                                </a:lnTo>
                                <a:lnTo>
                                  <a:pt x="1" y="103"/>
                                </a:lnTo>
                                <a:lnTo>
                                  <a:pt x="5" y="93"/>
                                </a:lnTo>
                                <a:lnTo>
                                  <a:pt x="11" y="85"/>
                                </a:lnTo>
                                <a:lnTo>
                                  <a:pt x="20" y="79"/>
                                </a:lnTo>
                                <a:lnTo>
                                  <a:pt x="30" y="72"/>
                                </a:lnTo>
                                <a:lnTo>
                                  <a:pt x="42" y="70"/>
                                </a:lnTo>
                                <a:lnTo>
                                  <a:pt x="55" y="67"/>
                                </a:lnTo>
                                <a:lnTo>
                                  <a:pt x="73" y="66"/>
                                </a:lnTo>
                                <a:lnTo>
                                  <a:pt x="92" y="66"/>
                                </a:lnTo>
                                <a:lnTo>
                                  <a:pt x="92" y="55"/>
                                </a:lnTo>
                                <a:lnTo>
                                  <a:pt x="92" y="48"/>
                                </a:lnTo>
                                <a:lnTo>
                                  <a:pt x="90" y="40"/>
                                </a:lnTo>
                                <a:lnTo>
                                  <a:pt x="89" y="34"/>
                                </a:lnTo>
                                <a:lnTo>
                                  <a:pt x="85" y="29"/>
                                </a:lnTo>
                                <a:lnTo>
                                  <a:pt x="80" y="26"/>
                                </a:lnTo>
                                <a:lnTo>
                                  <a:pt x="75" y="23"/>
                                </a:lnTo>
                                <a:lnTo>
                                  <a:pt x="68" y="22"/>
                                </a:lnTo>
                                <a:lnTo>
                                  <a:pt x="59" y="21"/>
                                </a:lnTo>
                                <a:lnTo>
                                  <a:pt x="49" y="22"/>
                                </a:lnTo>
                                <a:lnTo>
                                  <a:pt x="42" y="23"/>
                                </a:lnTo>
                                <a:lnTo>
                                  <a:pt x="35" y="26"/>
                                </a:lnTo>
                                <a:lnTo>
                                  <a:pt x="28" y="29"/>
                                </a:lnTo>
                                <a:lnTo>
                                  <a:pt x="22" y="32"/>
                                </a:lnTo>
                                <a:lnTo>
                                  <a:pt x="19" y="34"/>
                                </a:lnTo>
                                <a:lnTo>
                                  <a:pt x="15" y="35"/>
                                </a:lnTo>
                                <a:lnTo>
                                  <a:pt x="12" y="37"/>
                                </a:lnTo>
                                <a:lnTo>
                                  <a:pt x="11" y="35"/>
                                </a:lnTo>
                                <a:lnTo>
                                  <a:pt x="10" y="35"/>
                                </a:lnTo>
                                <a:lnTo>
                                  <a:pt x="9" y="34"/>
                                </a:lnTo>
                                <a:lnTo>
                                  <a:pt x="9" y="33"/>
                                </a:lnTo>
                                <a:lnTo>
                                  <a:pt x="7" y="32"/>
                                </a:lnTo>
                                <a:lnTo>
                                  <a:pt x="7" y="31"/>
                                </a:lnTo>
                                <a:lnTo>
                                  <a:pt x="7" y="28"/>
                                </a:lnTo>
                                <a:lnTo>
                                  <a:pt x="7" y="26"/>
                                </a:lnTo>
                                <a:lnTo>
                                  <a:pt x="7" y="22"/>
                                </a:lnTo>
                                <a:lnTo>
                                  <a:pt x="7" y="19"/>
                                </a:lnTo>
                                <a:lnTo>
                                  <a:pt x="9" y="17"/>
                                </a:lnTo>
                                <a:lnTo>
                                  <a:pt x="10" y="15"/>
                                </a:lnTo>
                                <a:lnTo>
                                  <a:pt x="14" y="13"/>
                                </a:lnTo>
                                <a:lnTo>
                                  <a:pt x="17" y="11"/>
                                </a:lnTo>
                                <a:lnTo>
                                  <a:pt x="23" y="7"/>
                                </a:lnTo>
                                <a:lnTo>
                                  <a:pt x="30" y="5"/>
                                </a:lnTo>
                                <a:lnTo>
                                  <a:pt x="37" y="3"/>
                                </a:lnTo>
                                <a:lnTo>
                                  <a:pt x="46" y="1"/>
                                </a:lnTo>
                                <a:lnTo>
                                  <a:pt x="53" y="0"/>
                                </a:lnTo>
                                <a:lnTo>
                                  <a:pt x="62" y="0"/>
                                </a:lnTo>
                                <a:lnTo>
                                  <a:pt x="76" y="0"/>
                                </a:lnTo>
                                <a:lnTo>
                                  <a:pt x="87" y="3"/>
                                </a:lnTo>
                                <a:lnTo>
                                  <a:pt x="99" y="7"/>
                                </a:lnTo>
                                <a:lnTo>
                                  <a:pt x="106" y="13"/>
                                </a:lnTo>
                                <a:lnTo>
                                  <a:pt x="112" y="21"/>
                                </a:lnTo>
                                <a:lnTo>
                                  <a:pt x="116" y="31"/>
                                </a:lnTo>
                                <a:lnTo>
                                  <a:pt x="118" y="42"/>
                                </a:lnTo>
                                <a:lnTo>
                                  <a:pt x="118" y="54"/>
                                </a:lnTo>
                                <a:lnTo>
                                  <a:pt x="118" y="151"/>
                                </a:lnTo>
                                <a:close/>
                                <a:moveTo>
                                  <a:pt x="92" y="86"/>
                                </a:moveTo>
                                <a:lnTo>
                                  <a:pt x="69" y="86"/>
                                </a:lnTo>
                                <a:lnTo>
                                  <a:pt x="59" y="86"/>
                                </a:lnTo>
                                <a:lnTo>
                                  <a:pt x="51" y="87"/>
                                </a:lnTo>
                                <a:lnTo>
                                  <a:pt x="43" y="90"/>
                                </a:lnTo>
                                <a:lnTo>
                                  <a:pt x="37" y="93"/>
                                </a:lnTo>
                                <a:lnTo>
                                  <a:pt x="32" y="97"/>
                                </a:lnTo>
                                <a:lnTo>
                                  <a:pt x="30" y="102"/>
                                </a:lnTo>
                                <a:lnTo>
                                  <a:pt x="27" y="107"/>
                                </a:lnTo>
                                <a:lnTo>
                                  <a:pt x="27" y="113"/>
                                </a:lnTo>
                                <a:lnTo>
                                  <a:pt x="28" y="124"/>
                                </a:lnTo>
                                <a:lnTo>
                                  <a:pt x="35" y="132"/>
                                </a:lnTo>
                                <a:lnTo>
                                  <a:pt x="42" y="136"/>
                                </a:lnTo>
                                <a:lnTo>
                                  <a:pt x="54" y="138"/>
                                </a:lnTo>
                                <a:lnTo>
                                  <a:pt x="64" y="136"/>
                                </a:lnTo>
                                <a:lnTo>
                                  <a:pt x="74" y="133"/>
                                </a:lnTo>
                                <a:lnTo>
                                  <a:pt x="83" y="127"/>
                                </a:lnTo>
                                <a:lnTo>
                                  <a:pt x="92" y="115"/>
                                </a:lnTo>
                                <a:lnTo>
                                  <a:pt x="92" y="8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73" name="Freeform 59"/>
                        <wps:cNvSpPr>
                          <a:spLocks/>
                        </wps:cNvSpPr>
                        <wps:spPr bwMode="auto">
                          <a:xfrm>
                            <a:off x="6311900" y="4624388"/>
                            <a:ext cx="65088" cy="119063"/>
                          </a:xfrm>
                          <a:custGeom>
                            <a:avLst/>
                            <a:gdLst>
                              <a:gd name="T0" fmla="*/ 123 w 123"/>
                              <a:gd name="T1" fmla="*/ 220 h 224"/>
                              <a:gd name="T2" fmla="*/ 121 w 123"/>
                              <a:gd name="T3" fmla="*/ 222 h 224"/>
                              <a:gd name="T4" fmla="*/ 119 w 123"/>
                              <a:gd name="T5" fmla="*/ 223 h 224"/>
                              <a:gd name="T6" fmla="*/ 114 w 123"/>
                              <a:gd name="T7" fmla="*/ 224 h 224"/>
                              <a:gd name="T8" fmla="*/ 107 w 123"/>
                              <a:gd name="T9" fmla="*/ 224 h 224"/>
                              <a:gd name="T10" fmla="*/ 101 w 123"/>
                              <a:gd name="T11" fmla="*/ 223 h 224"/>
                              <a:gd name="T12" fmla="*/ 98 w 123"/>
                              <a:gd name="T13" fmla="*/ 222 h 224"/>
                              <a:gd name="T14" fmla="*/ 97 w 123"/>
                              <a:gd name="T15" fmla="*/ 220 h 224"/>
                              <a:gd name="T16" fmla="*/ 97 w 123"/>
                              <a:gd name="T17" fmla="*/ 134 h 224"/>
                              <a:gd name="T18" fmla="*/ 94 w 123"/>
                              <a:gd name="T19" fmla="*/ 115 h 224"/>
                              <a:gd name="T20" fmla="*/ 89 w 123"/>
                              <a:gd name="T21" fmla="*/ 102 h 224"/>
                              <a:gd name="T22" fmla="*/ 80 w 123"/>
                              <a:gd name="T23" fmla="*/ 94 h 224"/>
                              <a:gd name="T24" fmla="*/ 66 w 123"/>
                              <a:gd name="T25" fmla="*/ 91 h 224"/>
                              <a:gd name="T26" fmla="*/ 46 w 123"/>
                              <a:gd name="T27" fmla="*/ 97 h 224"/>
                              <a:gd name="T28" fmla="*/ 25 w 123"/>
                              <a:gd name="T29" fmla="*/ 118 h 224"/>
                              <a:gd name="T30" fmla="*/ 25 w 123"/>
                              <a:gd name="T31" fmla="*/ 220 h 224"/>
                              <a:gd name="T32" fmla="*/ 24 w 123"/>
                              <a:gd name="T33" fmla="*/ 222 h 224"/>
                              <a:gd name="T34" fmla="*/ 20 w 123"/>
                              <a:gd name="T35" fmla="*/ 223 h 224"/>
                              <a:gd name="T36" fmla="*/ 16 w 123"/>
                              <a:gd name="T37" fmla="*/ 224 h 224"/>
                              <a:gd name="T38" fmla="*/ 8 w 123"/>
                              <a:gd name="T39" fmla="*/ 224 h 224"/>
                              <a:gd name="T40" fmla="*/ 3 w 123"/>
                              <a:gd name="T41" fmla="*/ 223 h 224"/>
                              <a:gd name="T42" fmla="*/ 1 w 123"/>
                              <a:gd name="T43" fmla="*/ 222 h 224"/>
                              <a:gd name="T44" fmla="*/ 0 w 123"/>
                              <a:gd name="T45" fmla="*/ 220 h 224"/>
                              <a:gd name="T46" fmla="*/ 0 w 123"/>
                              <a:gd name="T47" fmla="*/ 5 h 224"/>
                              <a:gd name="T48" fmla="*/ 0 w 123"/>
                              <a:gd name="T49" fmla="*/ 2 h 224"/>
                              <a:gd name="T50" fmla="*/ 2 w 123"/>
                              <a:gd name="T51" fmla="*/ 1 h 224"/>
                              <a:gd name="T52" fmla="*/ 6 w 123"/>
                              <a:gd name="T53" fmla="*/ 0 h 224"/>
                              <a:gd name="T54" fmla="*/ 12 w 123"/>
                              <a:gd name="T55" fmla="*/ 0 h 224"/>
                              <a:gd name="T56" fmla="*/ 19 w 123"/>
                              <a:gd name="T57" fmla="*/ 0 h 224"/>
                              <a:gd name="T58" fmla="*/ 23 w 123"/>
                              <a:gd name="T59" fmla="*/ 1 h 224"/>
                              <a:gd name="T60" fmla="*/ 24 w 123"/>
                              <a:gd name="T61" fmla="*/ 2 h 224"/>
                              <a:gd name="T62" fmla="*/ 25 w 123"/>
                              <a:gd name="T63" fmla="*/ 5 h 224"/>
                              <a:gd name="T64" fmla="*/ 36 w 123"/>
                              <a:gd name="T65" fmla="*/ 80 h 224"/>
                              <a:gd name="T66" fmla="*/ 60 w 123"/>
                              <a:gd name="T67" fmla="*/ 69 h 224"/>
                              <a:gd name="T68" fmla="*/ 86 w 123"/>
                              <a:gd name="T69" fmla="*/ 69 h 224"/>
                              <a:gd name="T70" fmla="*/ 105 w 123"/>
                              <a:gd name="T71" fmla="*/ 78 h 224"/>
                              <a:gd name="T72" fmla="*/ 118 w 123"/>
                              <a:gd name="T73" fmla="*/ 95 h 224"/>
                              <a:gd name="T74" fmla="*/ 123 w 123"/>
                              <a:gd name="T75" fmla="*/ 117 h 224"/>
                              <a:gd name="T76" fmla="*/ 123 w 123"/>
                              <a:gd name="T77" fmla="*/ 219 h 2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3" h="224">
                                <a:moveTo>
                                  <a:pt x="123" y="219"/>
                                </a:moveTo>
                                <a:lnTo>
                                  <a:pt x="123" y="220"/>
                                </a:lnTo>
                                <a:lnTo>
                                  <a:pt x="123" y="222"/>
                                </a:lnTo>
                                <a:lnTo>
                                  <a:pt x="121" y="222"/>
                                </a:lnTo>
                                <a:lnTo>
                                  <a:pt x="120" y="223"/>
                                </a:lnTo>
                                <a:lnTo>
                                  <a:pt x="119" y="223"/>
                                </a:lnTo>
                                <a:lnTo>
                                  <a:pt x="117" y="224"/>
                                </a:lnTo>
                                <a:lnTo>
                                  <a:pt x="114" y="224"/>
                                </a:lnTo>
                                <a:lnTo>
                                  <a:pt x="110" y="224"/>
                                </a:lnTo>
                                <a:lnTo>
                                  <a:pt x="107" y="224"/>
                                </a:lnTo>
                                <a:lnTo>
                                  <a:pt x="103" y="224"/>
                                </a:lnTo>
                                <a:lnTo>
                                  <a:pt x="101" y="223"/>
                                </a:lnTo>
                                <a:lnTo>
                                  <a:pt x="99" y="223"/>
                                </a:lnTo>
                                <a:lnTo>
                                  <a:pt x="98" y="222"/>
                                </a:lnTo>
                                <a:lnTo>
                                  <a:pt x="97" y="222"/>
                                </a:lnTo>
                                <a:lnTo>
                                  <a:pt x="97" y="220"/>
                                </a:lnTo>
                                <a:lnTo>
                                  <a:pt x="97" y="219"/>
                                </a:lnTo>
                                <a:lnTo>
                                  <a:pt x="97" y="134"/>
                                </a:lnTo>
                                <a:lnTo>
                                  <a:pt x="97" y="123"/>
                                </a:lnTo>
                                <a:lnTo>
                                  <a:pt x="94" y="115"/>
                                </a:lnTo>
                                <a:lnTo>
                                  <a:pt x="93" y="107"/>
                                </a:lnTo>
                                <a:lnTo>
                                  <a:pt x="89" y="102"/>
                                </a:lnTo>
                                <a:lnTo>
                                  <a:pt x="86" y="97"/>
                                </a:lnTo>
                                <a:lnTo>
                                  <a:pt x="80" y="94"/>
                                </a:lnTo>
                                <a:lnTo>
                                  <a:pt x="73" y="91"/>
                                </a:lnTo>
                                <a:lnTo>
                                  <a:pt x="66" y="91"/>
                                </a:lnTo>
                                <a:lnTo>
                                  <a:pt x="56" y="92"/>
                                </a:lnTo>
                                <a:lnTo>
                                  <a:pt x="46" y="97"/>
                                </a:lnTo>
                                <a:lnTo>
                                  <a:pt x="36" y="106"/>
                                </a:lnTo>
                                <a:lnTo>
                                  <a:pt x="25" y="118"/>
                                </a:lnTo>
                                <a:lnTo>
                                  <a:pt x="25" y="219"/>
                                </a:lnTo>
                                <a:lnTo>
                                  <a:pt x="25" y="220"/>
                                </a:lnTo>
                                <a:lnTo>
                                  <a:pt x="24" y="222"/>
                                </a:lnTo>
                                <a:lnTo>
                                  <a:pt x="24" y="222"/>
                                </a:lnTo>
                                <a:lnTo>
                                  <a:pt x="23" y="223"/>
                                </a:lnTo>
                                <a:lnTo>
                                  <a:pt x="20" y="223"/>
                                </a:lnTo>
                                <a:lnTo>
                                  <a:pt x="19" y="224"/>
                                </a:lnTo>
                                <a:lnTo>
                                  <a:pt x="16" y="224"/>
                                </a:lnTo>
                                <a:lnTo>
                                  <a:pt x="12" y="224"/>
                                </a:lnTo>
                                <a:lnTo>
                                  <a:pt x="8" y="224"/>
                                </a:lnTo>
                                <a:lnTo>
                                  <a:pt x="6" y="224"/>
                                </a:lnTo>
                                <a:lnTo>
                                  <a:pt x="3" y="223"/>
                                </a:lnTo>
                                <a:lnTo>
                                  <a:pt x="2" y="223"/>
                                </a:lnTo>
                                <a:lnTo>
                                  <a:pt x="1" y="222"/>
                                </a:lnTo>
                                <a:lnTo>
                                  <a:pt x="0" y="222"/>
                                </a:lnTo>
                                <a:lnTo>
                                  <a:pt x="0" y="220"/>
                                </a:lnTo>
                                <a:lnTo>
                                  <a:pt x="0" y="219"/>
                                </a:lnTo>
                                <a:lnTo>
                                  <a:pt x="0" y="5"/>
                                </a:lnTo>
                                <a:lnTo>
                                  <a:pt x="0" y="4"/>
                                </a:lnTo>
                                <a:lnTo>
                                  <a:pt x="0" y="2"/>
                                </a:lnTo>
                                <a:lnTo>
                                  <a:pt x="1" y="1"/>
                                </a:lnTo>
                                <a:lnTo>
                                  <a:pt x="2" y="1"/>
                                </a:lnTo>
                                <a:lnTo>
                                  <a:pt x="3" y="0"/>
                                </a:lnTo>
                                <a:lnTo>
                                  <a:pt x="6" y="0"/>
                                </a:lnTo>
                                <a:lnTo>
                                  <a:pt x="8" y="0"/>
                                </a:lnTo>
                                <a:lnTo>
                                  <a:pt x="12" y="0"/>
                                </a:lnTo>
                                <a:lnTo>
                                  <a:pt x="16" y="0"/>
                                </a:lnTo>
                                <a:lnTo>
                                  <a:pt x="19" y="0"/>
                                </a:lnTo>
                                <a:lnTo>
                                  <a:pt x="20" y="0"/>
                                </a:lnTo>
                                <a:lnTo>
                                  <a:pt x="23" y="1"/>
                                </a:lnTo>
                                <a:lnTo>
                                  <a:pt x="24" y="1"/>
                                </a:lnTo>
                                <a:lnTo>
                                  <a:pt x="24" y="2"/>
                                </a:lnTo>
                                <a:lnTo>
                                  <a:pt x="25" y="4"/>
                                </a:lnTo>
                                <a:lnTo>
                                  <a:pt x="25" y="5"/>
                                </a:lnTo>
                                <a:lnTo>
                                  <a:pt x="25" y="91"/>
                                </a:lnTo>
                                <a:lnTo>
                                  <a:pt x="36" y="80"/>
                                </a:lnTo>
                                <a:lnTo>
                                  <a:pt x="49" y="74"/>
                                </a:lnTo>
                                <a:lnTo>
                                  <a:pt x="60" y="69"/>
                                </a:lnTo>
                                <a:lnTo>
                                  <a:pt x="72" y="68"/>
                                </a:lnTo>
                                <a:lnTo>
                                  <a:pt x="86" y="69"/>
                                </a:lnTo>
                                <a:lnTo>
                                  <a:pt x="96" y="73"/>
                                </a:lnTo>
                                <a:lnTo>
                                  <a:pt x="105" y="78"/>
                                </a:lnTo>
                                <a:lnTo>
                                  <a:pt x="112" y="86"/>
                                </a:lnTo>
                                <a:lnTo>
                                  <a:pt x="118" y="95"/>
                                </a:lnTo>
                                <a:lnTo>
                                  <a:pt x="120" y="105"/>
                                </a:lnTo>
                                <a:lnTo>
                                  <a:pt x="123" y="117"/>
                                </a:lnTo>
                                <a:lnTo>
                                  <a:pt x="123" y="132"/>
                                </a:lnTo>
                                <a:lnTo>
                                  <a:pt x="123" y="2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74" name="Freeform 60"/>
                        <wps:cNvSpPr>
                          <a:spLocks noEditPoints="1"/>
                        </wps:cNvSpPr>
                        <wps:spPr bwMode="auto">
                          <a:xfrm>
                            <a:off x="6397625" y="4660900"/>
                            <a:ext cx="69850" cy="84138"/>
                          </a:xfrm>
                          <a:custGeom>
                            <a:avLst/>
                            <a:gdLst>
                              <a:gd name="T0" fmla="*/ 132 w 133"/>
                              <a:gd name="T1" fmla="*/ 79 h 159"/>
                              <a:gd name="T2" fmla="*/ 126 w 133"/>
                              <a:gd name="T3" fmla="*/ 83 h 159"/>
                              <a:gd name="T4" fmla="*/ 27 w 133"/>
                              <a:gd name="T5" fmla="*/ 85 h 159"/>
                              <a:gd name="T6" fmla="*/ 30 w 133"/>
                              <a:gd name="T7" fmla="*/ 106 h 159"/>
                              <a:gd name="T8" fmla="*/ 38 w 133"/>
                              <a:gd name="T9" fmla="*/ 123 h 159"/>
                              <a:gd name="T10" fmla="*/ 53 w 133"/>
                              <a:gd name="T11" fmla="*/ 133 h 159"/>
                              <a:gd name="T12" fmla="*/ 75 w 133"/>
                              <a:gd name="T13" fmla="*/ 136 h 159"/>
                              <a:gd name="T14" fmla="*/ 92 w 133"/>
                              <a:gd name="T15" fmla="*/ 135 h 159"/>
                              <a:gd name="T16" fmla="*/ 107 w 133"/>
                              <a:gd name="T17" fmla="*/ 132 h 159"/>
                              <a:gd name="T18" fmla="*/ 116 w 133"/>
                              <a:gd name="T19" fmla="*/ 128 h 159"/>
                              <a:gd name="T20" fmla="*/ 122 w 133"/>
                              <a:gd name="T21" fmla="*/ 125 h 159"/>
                              <a:gd name="T22" fmla="*/ 125 w 133"/>
                              <a:gd name="T23" fmla="*/ 127 h 159"/>
                              <a:gd name="T24" fmla="*/ 126 w 133"/>
                              <a:gd name="T25" fmla="*/ 128 h 159"/>
                              <a:gd name="T26" fmla="*/ 126 w 133"/>
                              <a:gd name="T27" fmla="*/ 132 h 159"/>
                              <a:gd name="T28" fmla="*/ 127 w 133"/>
                              <a:gd name="T29" fmla="*/ 136 h 159"/>
                              <a:gd name="T30" fmla="*/ 127 w 133"/>
                              <a:gd name="T31" fmla="*/ 140 h 159"/>
                              <a:gd name="T32" fmla="*/ 126 w 133"/>
                              <a:gd name="T33" fmla="*/ 143 h 159"/>
                              <a:gd name="T34" fmla="*/ 126 w 133"/>
                              <a:gd name="T35" fmla="*/ 145 h 159"/>
                              <a:gd name="T36" fmla="*/ 123 w 133"/>
                              <a:gd name="T37" fmla="*/ 146 h 159"/>
                              <a:gd name="T38" fmla="*/ 118 w 133"/>
                              <a:gd name="T39" fmla="*/ 150 h 159"/>
                              <a:gd name="T40" fmla="*/ 107 w 133"/>
                              <a:gd name="T41" fmla="*/ 154 h 159"/>
                              <a:gd name="T42" fmla="*/ 91 w 133"/>
                              <a:gd name="T43" fmla="*/ 156 h 159"/>
                              <a:gd name="T44" fmla="*/ 72 w 133"/>
                              <a:gd name="T45" fmla="*/ 159 h 159"/>
                              <a:gd name="T46" fmla="*/ 41 w 133"/>
                              <a:gd name="T47" fmla="*/ 154 h 159"/>
                              <a:gd name="T48" fmla="*/ 19 w 133"/>
                              <a:gd name="T49" fmla="*/ 139 h 159"/>
                              <a:gd name="T50" fmla="*/ 5 w 133"/>
                              <a:gd name="T51" fmla="*/ 114 h 159"/>
                              <a:gd name="T52" fmla="*/ 0 w 133"/>
                              <a:gd name="T53" fmla="*/ 80 h 159"/>
                              <a:gd name="T54" fmla="*/ 5 w 133"/>
                              <a:gd name="T55" fmla="*/ 47 h 159"/>
                              <a:gd name="T56" fmla="*/ 19 w 133"/>
                              <a:gd name="T57" fmla="*/ 21 h 159"/>
                              <a:gd name="T58" fmla="*/ 41 w 133"/>
                              <a:gd name="T59" fmla="*/ 6 h 159"/>
                              <a:gd name="T60" fmla="*/ 69 w 133"/>
                              <a:gd name="T61" fmla="*/ 0 h 159"/>
                              <a:gd name="T62" fmla="*/ 97 w 133"/>
                              <a:gd name="T63" fmla="*/ 5 h 159"/>
                              <a:gd name="T64" fmla="*/ 118 w 133"/>
                              <a:gd name="T65" fmla="*/ 19 h 159"/>
                              <a:gd name="T66" fmla="*/ 129 w 133"/>
                              <a:gd name="T67" fmla="*/ 42 h 159"/>
                              <a:gd name="T68" fmla="*/ 133 w 133"/>
                              <a:gd name="T69" fmla="*/ 67 h 159"/>
                              <a:gd name="T70" fmla="*/ 106 w 133"/>
                              <a:gd name="T71" fmla="*/ 65 h 159"/>
                              <a:gd name="T72" fmla="*/ 101 w 133"/>
                              <a:gd name="T73" fmla="*/ 39 h 159"/>
                              <a:gd name="T74" fmla="*/ 91 w 133"/>
                              <a:gd name="T75" fmla="*/ 27 h 159"/>
                              <a:gd name="T76" fmla="*/ 68 w 133"/>
                              <a:gd name="T77" fmla="*/ 21 h 159"/>
                              <a:gd name="T78" fmla="*/ 51 w 133"/>
                              <a:gd name="T79" fmla="*/ 24 h 159"/>
                              <a:gd name="T80" fmla="*/ 38 w 133"/>
                              <a:gd name="T81" fmla="*/ 34 h 159"/>
                              <a:gd name="T82" fmla="*/ 31 w 133"/>
                              <a:gd name="T83" fmla="*/ 48 h 159"/>
                              <a:gd name="T84" fmla="*/ 27 w 133"/>
                              <a:gd name="T85" fmla="*/ 65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33" h="159">
                                <a:moveTo>
                                  <a:pt x="133" y="72"/>
                                </a:moveTo>
                                <a:lnTo>
                                  <a:pt x="132" y="79"/>
                                </a:lnTo>
                                <a:lnTo>
                                  <a:pt x="129" y="82"/>
                                </a:lnTo>
                                <a:lnTo>
                                  <a:pt x="126" y="83"/>
                                </a:lnTo>
                                <a:lnTo>
                                  <a:pt x="122" y="85"/>
                                </a:lnTo>
                                <a:lnTo>
                                  <a:pt x="27" y="85"/>
                                </a:lnTo>
                                <a:lnTo>
                                  <a:pt x="28" y="96"/>
                                </a:lnTo>
                                <a:lnTo>
                                  <a:pt x="30" y="106"/>
                                </a:lnTo>
                                <a:lnTo>
                                  <a:pt x="33" y="115"/>
                                </a:lnTo>
                                <a:lnTo>
                                  <a:pt x="38" y="123"/>
                                </a:lnTo>
                                <a:lnTo>
                                  <a:pt x="44" y="129"/>
                                </a:lnTo>
                                <a:lnTo>
                                  <a:pt x="53" y="133"/>
                                </a:lnTo>
                                <a:lnTo>
                                  <a:pt x="63" y="136"/>
                                </a:lnTo>
                                <a:lnTo>
                                  <a:pt x="75" y="136"/>
                                </a:lnTo>
                                <a:lnTo>
                                  <a:pt x="85" y="136"/>
                                </a:lnTo>
                                <a:lnTo>
                                  <a:pt x="92" y="135"/>
                                </a:lnTo>
                                <a:lnTo>
                                  <a:pt x="101" y="134"/>
                                </a:lnTo>
                                <a:lnTo>
                                  <a:pt x="107" y="132"/>
                                </a:lnTo>
                                <a:lnTo>
                                  <a:pt x="112" y="129"/>
                                </a:lnTo>
                                <a:lnTo>
                                  <a:pt x="116" y="128"/>
                                </a:lnTo>
                                <a:lnTo>
                                  <a:pt x="120" y="127"/>
                                </a:lnTo>
                                <a:lnTo>
                                  <a:pt x="122" y="125"/>
                                </a:lnTo>
                                <a:lnTo>
                                  <a:pt x="123" y="127"/>
                                </a:lnTo>
                                <a:lnTo>
                                  <a:pt x="125" y="127"/>
                                </a:lnTo>
                                <a:lnTo>
                                  <a:pt x="125" y="127"/>
                                </a:lnTo>
                                <a:lnTo>
                                  <a:pt x="126" y="128"/>
                                </a:lnTo>
                                <a:lnTo>
                                  <a:pt x="126" y="129"/>
                                </a:lnTo>
                                <a:lnTo>
                                  <a:pt x="126" y="132"/>
                                </a:lnTo>
                                <a:lnTo>
                                  <a:pt x="127" y="134"/>
                                </a:lnTo>
                                <a:lnTo>
                                  <a:pt x="127" y="136"/>
                                </a:lnTo>
                                <a:lnTo>
                                  <a:pt x="127" y="138"/>
                                </a:lnTo>
                                <a:lnTo>
                                  <a:pt x="127" y="140"/>
                                </a:lnTo>
                                <a:lnTo>
                                  <a:pt x="126" y="141"/>
                                </a:lnTo>
                                <a:lnTo>
                                  <a:pt x="126" y="143"/>
                                </a:lnTo>
                                <a:lnTo>
                                  <a:pt x="126" y="144"/>
                                </a:lnTo>
                                <a:lnTo>
                                  <a:pt x="126" y="145"/>
                                </a:lnTo>
                                <a:lnTo>
                                  <a:pt x="125" y="145"/>
                                </a:lnTo>
                                <a:lnTo>
                                  <a:pt x="123" y="146"/>
                                </a:lnTo>
                                <a:lnTo>
                                  <a:pt x="122" y="148"/>
                                </a:lnTo>
                                <a:lnTo>
                                  <a:pt x="118" y="150"/>
                                </a:lnTo>
                                <a:lnTo>
                                  <a:pt x="113" y="151"/>
                                </a:lnTo>
                                <a:lnTo>
                                  <a:pt x="107" y="154"/>
                                </a:lnTo>
                                <a:lnTo>
                                  <a:pt x="100" y="155"/>
                                </a:lnTo>
                                <a:lnTo>
                                  <a:pt x="91" y="156"/>
                                </a:lnTo>
                                <a:lnTo>
                                  <a:pt x="83" y="159"/>
                                </a:lnTo>
                                <a:lnTo>
                                  <a:pt x="72" y="159"/>
                                </a:lnTo>
                                <a:lnTo>
                                  <a:pt x="56" y="157"/>
                                </a:lnTo>
                                <a:lnTo>
                                  <a:pt x="41" y="154"/>
                                </a:lnTo>
                                <a:lnTo>
                                  <a:pt x="28" y="148"/>
                                </a:lnTo>
                                <a:lnTo>
                                  <a:pt x="19" y="139"/>
                                </a:lnTo>
                                <a:lnTo>
                                  <a:pt x="10" y="128"/>
                                </a:lnTo>
                                <a:lnTo>
                                  <a:pt x="5" y="114"/>
                                </a:lnTo>
                                <a:lnTo>
                                  <a:pt x="0" y="98"/>
                                </a:lnTo>
                                <a:lnTo>
                                  <a:pt x="0" y="80"/>
                                </a:lnTo>
                                <a:lnTo>
                                  <a:pt x="0" y="61"/>
                                </a:lnTo>
                                <a:lnTo>
                                  <a:pt x="5" y="47"/>
                                </a:lnTo>
                                <a:lnTo>
                                  <a:pt x="10" y="32"/>
                                </a:lnTo>
                                <a:lnTo>
                                  <a:pt x="19" y="21"/>
                                </a:lnTo>
                                <a:lnTo>
                                  <a:pt x="28" y="12"/>
                                </a:lnTo>
                                <a:lnTo>
                                  <a:pt x="41" y="6"/>
                                </a:lnTo>
                                <a:lnTo>
                                  <a:pt x="54" y="1"/>
                                </a:lnTo>
                                <a:lnTo>
                                  <a:pt x="69" y="0"/>
                                </a:lnTo>
                                <a:lnTo>
                                  <a:pt x="85" y="1"/>
                                </a:lnTo>
                                <a:lnTo>
                                  <a:pt x="97" y="5"/>
                                </a:lnTo>
                                <a:lnTo>
                                  <a:pt x="110" y="11"/>
                                </a:lnTo>
                                <a:lnTo>
                                  <a:pt x="118" y="19"/>
                                </a:lnTo>
                                <a:lnTo>
                                  <a:pt x="125" y="29"/>
                                </a:lnTo>
                                <a:lnTo>
                                  <a:pt x="129" y="42"/>
                                </a:lnTo>
                                <a:lnTo>
                                  <a:pt x="132" y="54"/>
                                </a:lnTo>
                                <a:lnTo>
                                  <a:pt x="133" y="67"/>
                                </a:lnTo>
                                <a:lnTo>
                                  <a:pt x="133" y="72"/>
                                </a:lnTo>
                                <a:close/>
                                <a:moveTo>
                                  <a:pt x="106" y="65"/>
                                </a:moveTo>
                                <a:lnTo>
                                  <a:pt x="106" y="55"/>
                                </a:lnTo>
                                <a:lnTo>
                                  <a:pt x="101" y="39"/>
                                </a:lnTo>
                                <a:lnTo>
                                  <a:pt x="96" y="32"/>
                                </a:lnTo>
                                <a:lnTo>
                                  <a:pt x="91" y="27"/>
                                </a:lnTo>
                                <a:lnTo>
                                  <a:pt x="78" y="21"/>
                                </a:lnTo>
                                <a:lnTo>
                                  <a:pt x="68" y="21"/>
                                </a:lnTo>
                                <a:lnTo>
                                  <a:pt x="59" y="21"/>
                                </a:lnTo>
                                <a:lnTo>
                                  <a:pt x="51" y="24"/>
                                </a:lnTo>
                                <a:lnTo>
                                  <a:pt x="44" y="28"/>
                                </a:lnTo>
                                <a:lnTo>
                                  <a:pt x="38" y="34"/>
                                </a:lnTo>
                                <a:lnTo>
                                  <a:pt x="33" y="40"/>
                                </a:lnTo>
                                <a:lnTo>
                                  <a:pt x="31" y="48"/>
                                </a:lnTo>
                                <a:lnTo>
                                  <a:pt x="28" y="56"/>
                                </a:lnTo>
                                <a:lnTo>
                                  <a:pt x="27" y="65"/>
                                </a:lnTo>
                                <a:lnTo>
                                  <a:pt x="106" y="6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75" name="Freeform 61"/>
                        <wps:cNvSpPr>
                          <a:spLocks noEditPoints="1"/>
                        </wps:cNvSpPr>
                        <wps:spPr bwMode="auto">
                          <a:xfrm>
                            <a:off x="6488113" y="4660900"/>
                            <a:ext cx="71438" cy="112713"/>
                          </a:xfrm>
                          <a:custGeom>
                            <a:avLst/>
                            <a:gdLst>
                              <a:gd name="T0" fmla="*/ 133 w 133"/>
                              <a:gd name="T1" fmla="*/ 95 h 214"/>
                              <a:gd name="T2" fmla="*/ 124 w 133"/>
                              <a:gd name="T3" fmla="*/ 125 h 214"/>
                              <a:gd name="T4" fmla="*/ 108 w 133"/>
                              <a:gd name="T5" fmla="*/ 146 h 214"/>
                              <a:gd name="T6" fmla="*/ 85 w 133"/>
                              <a:gd name="T7" fmla="*/ 157 h 214"/>
                              <a:gd name="T8" fmla="*/ 64 w 133"/>
                              <a:gd name="T9" fmla="*/ 159 h 214"/>
                              <a:gd name="T10" fmla="*/ 52 w 133"/>
                              <a:gd name="T11" fmla="*/ 155 h 214"/>
                              <a:gd name="T12" fmla="*/ 43 w 133"/>
                              <a:gd name="T13" fmla="*/ 150 h 214"/>
                              <a:gd name="T14" fmla="*/ 33 w 133"/>
                              <a:gd name="T15" fmla="*/ 141 h 214"/>
                              <a:gd name="T16" fmla="*/ 27 w 133"/>
                              <a:gd name="T17" fmla="*/ 208 h 214"/>
                              <a:gd name="T18" fmla="*/ 25 w 133"/>
                              <a:gd name="T19" fmla="*/ 210 h 214"/>
                              <a:gd name="T20" fmla="*/ 24 w 133"/>
                              <a:gd name="T21" fmla="*/ 213 h 214"/>
                              <a:gd name="T22" fmla="*/ 19 w 133"/>
                              <a:gd name="T23" fmla="*/ 213 h 214"/>
                              <a:gd name="T24" fmla="*/ 13 w 133"/>
                              <a:gd name="T25" fmla="*/ 214 h 214"/>
                              <a:gd name="T26" fmla="*/ 7 w 133"/>
                              <a:gd name="T27" fmla="*/ 213 h 214"/>
                              <a:gd name="T28" fmla="*/ 3 w 133"/>
                              <a:gd name="T29" fmla="*/ 213 h 214"/>
                              <a:gd name="T30" fmla="*/ 1 w 133"/>
                              <a:gd name="T31" fmla="*/ 210 h 214"/>
                              <a:gd name="T32" fmla="*/ 0 w 133"/>
                              <a:gd name="T33" fmla="*/ 208 h 214"/>
                              <a:gd name="T34" fmla="*/ 0 w 133"/>
                              <a:gd name="T35" fmla="*/ 6 h 214"/>
                              <a:gd name="T36" fmla="*/ 1 w 133"/>
                              <a:gd name="T37" fmla="*/ 3 h 214"/>
                              <a:gd name="T38" fmla="*/ 4 w 133"/>
                              <a:gd name="T39" fmla="*/ 2 h 214"/>
                              <a:gd name="T40" fmla="*/ 8 w 133"/>
                              <a:gd name="T41" fmla="*/ 2 h 214"/>
                              <a:gd name="T42" fmla="*/ 14 w 133"/>
                              <a:gd name="T43" fmla="*/ 2 h 214"/>
                              <a:gd name="T44" fmla="*/ 19 w 133"/>
                              <a:gd name="T45" fmla="*/ 2 h 214"/>
                              <a:gd name="T46" fmla="*/ 22 w 133"/>
                              <a:gd name="T47" fmla="*/ 3 h 214"/>
                              <a:gd name="T48" fmla="*/ 23 w 133"/>
                              <a:gd name="T49" fmla="*/ 6 h 214"/>
                              <a:gd name="T50" fmla="*/ 23 w 133"/>
                              <a:gd name="T51" fmla="*/ 27 h 214"/>
                              <a:gd name="T52" fmla="*/ 36 w 133"/>
                              <a:gd name="T53" fmla="*/ 15 h 214"/>
                              <a:gd name="T54" fmla="*/ 48 w 133"/>
                              <a:gd name="T55" fmla="*/ 6 h 214"/>
                              <a:gd name="T56" fmla="*/ 61 w 133"/>
                              <a:gd name="T57" fmla="*/ 1 h 214"/>
                              <a:gd name="T58" fmla="*/ 75 w 133"/>
                              <a:gd name="T59" fmla="*/ 0 h 214"/>
                              <a:gd name="T60" fmla="*/ 102 w 133"/>
                              <a:gd name="T61" fmla="*/ 6 h 214"/>
                              <a:gd name="T62" fmla="*/ 119 w 133"/>
                              <a:gd name="T63" fmla="*/ 22 h 214"/>
                              <a:gd name="T64" fmla="*/ 130 w 133"/>
                              <a:gd name="T65" fmla="*/ 48 h 214"/>
                              <a:gd name="T66" fmla="*/ 133 w 133"/>
                              <a:gd name="T67" fmla="*/ 77 h 214"/>
                              <a:gd name="T68" fmla="*/ 104 w 133"/>
                              <a:gd name="T69" fmla="*/ 69 h 214"/>
                              <a:gd name="T70" fmla="*/ 102 w 133"/>
                              <a:gd name="T71" fmla="*/ 49 h 214"/>
                              <a:gd name="T72" fmla="*/ 93 w 133"/>
                              <a:gd name="T73" fmla="*/ 33 h 214"/>
                              <a:gd name="T74" fmla="*/ 80 w 133"/>
                              <a:gd name="T75" fmla="*/ 23 h 214"/>
                              <a:gd name="T76" fmla="*/ 65 w 133"/>
                              <a:gd name="T77" fmla="*/ 23 h 214"/>
                              <a:gd name="T78" fmla="*/ 54 w 133"/>
                              <a:gd name="T79" fmla="*/ 26 h 214"/>
                              <a:gd name="T80" fmla="*/ 44 w 133"/>
                              <a:gd name="T81" fmla="*/ 33 h 214"/>
                              <a:gd name="T82" fmla="*/ 33 w 133"/>
                              <a:gd name="T83" fmla="*/ 43 h 214"/>
                              <a:gd name="T84" fmla="*/ 27 w 133"/>
                              <a:gd name="T85" fmla="*/ 108 h 214"/>
                              <a:gd name="T86" fmla="*/ 48 w 133"/>
                              <a:gd name="T87" fmla="*/ 129 h 214"/>
                              <a:gd name="T88" fmla="*/ 67 w 133"/>
                              <a:gd name="T89" fmla="*/ 135 h 214"/>
                              <a:gd name="T90" fmla="*/ 85 w 133"/>
                              <a:gd name="T91" fmla="*/ 130 h 214"/>
                              <a:gd name="T92" fmla="*/ 97 w 133"/>
                              <a:gd name="T93" fmla="*/ 118 h 214"/>
                              <a:gd name="T94" fmla="*/ 103 w 133"/>
                              <a:gd name="T95" fmla="*/ 99 h 214"/>
                              <a:gd name="T96" fmla="*/ 105 w 133"/>
                              <a:gd name="T97" fmla="*/ 80 h 2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33" h="214">
                                <a:moveTo>
                                  <a:pt x="133" y="77"/>
                                </a:moveTo>
                                <a:lnTo>
                                  <a:pt x="133" y="95"/>
                                </a:lnTo>
                                <a:lnTo>
                                  <a:pt x="129" y="111"/>
                                </a:lnTo>
                                <a:lnTo>
                                  <a:pt x="124" y="125"/>
                                </a:lnTo>
                                <a:lnTo>
                                  <a:pt x="117" y="136"/>
                                </a:lnTo>
                                <a:lnTo>
                                  <a:pt x="108" y="146"/>
                                </a:lnTo>
                                <a:lnTo>
                                  <a:pt x="97" y="152"/>
                                </a:lnTo>
                                <a:lnTo>
                                  <a:pt x="85" y="157"/>
                                </a:lnTo>
                                <a:lnTo>
                                  <a:pt x="70" y="159"/>
                                </a:lnTo>
                                <a:lnTo>
                                  <a:pt x="64" y="159"/>
                                </a:lnTo>
                                <a:lnTo>
                                  <a:pt x="59" y="157"/>
                                </a:lnTo>
                                <a:lnTo>
                                  <a:pt x="52" y="155"/>
                                </a:lnTo>
                                <a:lnTo>
                                  <a:pt x="48" y="152"/>
                                </a:lnTo>
                                <a:lnTo>
                                  <a:pt x="43" y="150"/>
                                </a:lnTo>
                                <a:lnTo>
                                  <a:pt x="38" y="146"/>
                                </a:lnTo>
                                <a:lnTo>
                                  <a:pt x="33" y="141"/>
                                </a:lnTo>
                                <a:lnTo>
                                  <a:pt x="27" y="136"/>
                                </a:lnTo>
                                <a:lnTo>
                                  <a:pt x="27" y="208"/>
                                </a:lnTo>
                                <a:lnTo>
                                  <a:pt x="27" y="209"/>
                                </a:lnTo>
                                <a:lnTo>
                                  <a:pt x="25" y="210"/>
                                </a:lnTo>
                                <a:lnTo>
                                  <a:pt x="25" y="212"/>
                                </a:lnTo>
                                <a:lnTo>
                                  <a:pt x="24" y="213"/>
                                </a:lnTo>
                                <a:lnTo>
                                  <a:pt x="22" y="213"/>
                                </a:lnTo>
                                <a:lnTo>
                                  <a:pt x="19" y="213"/>
                                </a:lnTo>
                                <a:lnTo>
                                  <a:pt x="17" y="214"/>
                                </a:lnTo>
                                <a:lnTo>
                                  <a:pt x="13" y="214"/>
                                </a:lnTo>
                                <a:lnTo>
                                  <a:pt x="9" y="214"/>
                                </a:lnTo>
                                <a:lnTo>
                                  <a:pt x="7" y="213"/>
                                </a:lnTo>
                                <a:lnTo>
                                  <a:pt x="4" y="213"/>
                                </a:lnTo>
                                <a:lnTo>
                                  <a:pt x="3" y="213"/>
                                </a:lnTo>
                                <a:lnTo>
                                  <a:pt x="1" y="212"/>
                                </a:lnTo>
                                <a:lnTo>
                                  <a:pt x="1" y="210"/>
                                </a:lnTo>
                                <a:lnTo>
                                  <a:pt x="0" y="209"/>
                                </a:lnTo>
                                <a:lnTo>
                                  <a:pt x="0" y="208"/>
                                </a:lnTo>
                                <a:lnTo>
                                  <a:pt x="0" y="7"/>
                                </a:lnTo>
                                <a:lnTo>
                                  <a:pt x="0" y="6"/>
                                </a:lnTo>
                                <a:lnTo>
                                  <a:pt x="1" y="5"/>
                                </a:lnTo>
                                <a:lnTo>
                                  <a:pt x="1" y="3"/>
                                </a:lnTo>
                                <a:lnTo>
                                  <a:pt x="2" y="3"/>
                                </a:lnTo>
                                <a:lnTo>
                                  <a:pt x="4" y="2"/>
                                </a:lnTo>
                                <a:lnTo>
                                  <a:pt x="6" y="2"/>
                                </a:lnTo>
                                <a:lnTo>
                                  <a:pt x="8" y="2"/>
                                </a:lnTo>
                                <a:lnTo>
                                  <a:pt x="12" y="2"/>
                                </a:lnTo>
                                <a:lnTo>
                                  <a:pt x="14" y="2"/>
                                </a:lnTo>
                                <a:lnTo>
                                  <a:pt x="17" y="2"/>
                                </a:lnTo>
                                <a:lnTo>
                                  <a:pt x="19" y="2"/>
                                </a:lnTo>
                                <a:lnTo>
                                  <a:pt x="20" y="3"/>
                                </a:lnTo>
                                <a:lnTo>
                                  <a:pt x="22" y="3"/>
                                </a:lnTo>
                                <a:lnTo>
                                  <a:pt x="23" y="5"/>
                                </a:lnTo>
                                <a:lnTo>
                                  <a:pt x="23" y="6"/>
                                </a:lnTo>
                                <a:lnTo>
                                  <a:pt x="23" y="7"/>
                                </a:lnTo>
                                <a:lnTo>
                                  <a:pt x="23" y="27"/>
                                </a:lnTo>
                                <a:lnTo>
                                  <a:pt x="30" y="19"/>
                                </a:lnTo>
                                <a:lnTo>
                                  <a:pt x="36" y="15"/>
                                </a:lnTo>
                                <a:lnTo>
                                  <a:pt x="43" y="10"/>
                                </a:lnTo>
                                <a:lnTo>
                                  <a:pt x="48" y="6"/>
                                </a:lnTo>
                                <a:lnTo>
                                  <a:pt x="55" y="3"/>
                                </a:lnTo>
                                <a:lnTo>
                                  <a:pt x="61" y="1"/>
                                </a:lnTo>
                                <a:lnTo>
                                  <a:pt x="67" y="0"/>
                                </a:lnTo>
                                <a:lnTo>
                                  <a:pt x="75" y="0"/>
                                </a:lnTo>
                                <a:lnTo>
                                  <a:pt x="89" y="1"/>
                                </a:lnTo>
                                <a:lnTo>
                                  <a:pt x="102" y="6"/>
                                </a:lnTo>
                                <a:lnTo>
                                  <a:pt x="112" y="12"/>
                                </a:lnTo>
                                <a:lnTo>
                                  <a:pt x="119" y="22"/>
                                </a:lnTo>
                                <a:lnTo>
                                  <a:pt x="126" y="34"/>
                                </a:lnTo>
                                <a:lnTo>
                                  <a:pt x="130" y="48"/>
                                </a:lnTo>
                                <a:lnTo>
                                  <a:pt x="133" y="61"/>
                                </a:lnTo>
                                <a:lnTo>
                                  <a:pt x="133" y="77"/>
                                </a:lnTo>
                                <a:close/>
                                <a:moveTo>
                                  <a:pt x="105" y="80"/>
                                </a:moveTo>
                                <a:lnTo>
                                  <a:pt x="104" y="69"/>
                                </a:lnTo>
                                <a:lnTo>
                                  <a:pt x="103" y="59"/>
                                </a:lnTo>
                                <a:lnTo>
                                  <a:pt x="102" y="49"/>
                                </a:lnTo>
                                <a:lnTo>
                                  <a:pt x="97" y="40"/>
                                </a:lnTo>
                                <a:lnTo>
                                  <a:pt x="93" y="33"/>
                                </a:lnTo>
                                <a:lnTo>
                                  <a:pt x="87" y="27"/>
                                </a:lnTo>
                                <a:lnTo>
                                  <a:pt x="80" y="23"/>
                                </a:lnTo>
                                <a:lnTo>
                                  <a:pt x="70" y="22"/>
                                </a:lnTo>
                                <a:lnTo>
                                  <a:pt x="65" y="23"/>
                                </a:lnTo>
                                <a:lnTo>
                                  <a:pt x="59" y="24"/>
                                </a:lnTo>
                                <a:lnTo>
                                  <a:pt x="54" y="26"/>
                                </a:lnTo>
                                <a:lnTo>
                                  <a:pt x="49" y="29"/>
                                </a:lnTo>
                                <a:lnTo>
                                  <a:pt x="44" y="33"/>
                                </a:lnTo>
                                <a:lnTo>
                                  <a:pt x="39" y="38"/>
                                </a:lnTo>
                                <a:lnTo>
                                  <a:pt x="33" y="43"/>
                                </a:lnTo>
                                <a:lnTo>
                                  <a:pt x="27" y="50"/>
                                </a:lnTo>
                                <a:lnTo>
                                  <a:pt x="27" y="108"/>
                                </a:lnTo>
                                <a:lnTo>
                                  <a:pt x="38" y="120"/>
                                </a:lnTo>
                                <a:lnTo>
                                  <a:pt x="48" y="129"/>
                                </a:lnTo>
                                <a:lnTo>
                                  <a:pt x="57" y="134"/>
                                </a:lnTo>
                                <a:lnTo>
                                  <a:pt x="67" y="135"/>
                                </a:lnTo>
                                <a:lnTo>
                                  <a:pt x="77" y="135"/>
                                </a:lnTo>
                                <a:lnTo>
                                  <a:pt x="85" y="130"/>
                                </a:lnTo>
                                <a:lnTo>
                                  <a:pt x="92" y="125"/>
                                </a:lnTo>
                                <a:lnTo>
                                  <a:pt x="97" y="118"/>
                                </a:lnTo>
                                <a:lnTo>
                                  <a:pt x="101" y="109"/>
                                </a:lnTo>
                                <a:lnTo>
                                  <a:pt x="103" y="99"/>
                                </a:lnTo>
                                <a:lnTo>
                                  <a:pt x="104" y="90"/>
                                </a:lnTo>
                                <a:lnTo>
                                  <a:pt x="105" y="8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76" name="Freeform 62"/>
                        <wps:cNvSpPr>
                          <a:spLocks noEditPoints="1"/>
                        </wps:cNvSpPr>
                        <wps:spPr bwMode="auto">
                          <a:xfrm>
                            <a:off x="6575425" y="4660900"/>
                            <a:ext cx="61913" cy="84138"/>
                          </a:xfrm>
                          <a:custGeom>
                            <a:avLst/>
                            <a:gdLst>
                              <a:gd name="T0" fmla="*/ 119 w 119"/>
                              <a:gd name="T1" fmla="*/ 154 h 159"/>
                              <a:gd name="T2" fmla="*/ 116 w 119"/>
                              <a:gd name="T3" fmla="*/ 155 h 159"/>
                              <a:gd name="T4" fmla="*/ 111 w 119"/>
                              <a:gd name="T5" fmla="*/ 156 h 159"/>
                              <a:gd name="T6" fmla="*/ 103 w 119"/>
                              <a:gd name="T7" fmla="*/ 156 h 159"/>
                              <a:gd name="T8" fmla="*/ 98 w 119"/>
                              <a:gd name="T9" fmla="*/ 155 h 159"/>
                              <a:gd name="T10" fmla="*/ 95 w 119"/>
                              <a:gd name="T11" fmla="*/ 154 h 159"/>
                              <a:gd name="T12" fmla="*/ 95 w 119"/>
                              <a:gd name="T13" fmla="*/ 136 h 159"/>
                              <a:gd name="T14" fmla="*/ 74 w 119"/>
                              <a:gd name="T15" fmla="*/ 152 h 159"/>
                              <a:gd name="T16" fmla="*/ 50 w 119"/>
                              <a:gd name="T17" fmla="*/ 159 h 159"/>
                              <a:gd name="T18" fmla="*/ 29 w 119"/>
                              <a:gd name="T19" fmla="*/ 155 h 159"/>
                              <a:gd name="T20" fmla="*/ 14 w 119"/>
                              <a:gd name="T21" fmla="*/ 146 h 159"/>
                              <a:gd name="T22" fmla="*/ 3 w 119"/>
                              <a:gd name="T23" fmla="*/ 133 h 159"/>
                              <a:gd name="T24" fmla="*/ 0 w 119"/>
                              <a:gd name="T25" fmla="*/ 114 h 159"/>
                              <a:gd name="T26" fmla="*/ 5 w 119"/>
                              <a:gd name="T27" fmla="*/ 93 h 159"/>
                              <a:gd name="T28" fmla="*/ 19 w 119"/>
                              <a:gd name="T29" fmla="*/ 79 h 159"/>
                              <a:gd name="T30" fmla="*/ 42 w 119"/>
                              <a:gd name="T31" fmla="*/ 70 h 159"/>
                              <a:gd name="T32" fmla="*/ 72 w 119"/>
                              <a:gd name="T33" fmla="*/ 66 h 159"/>
                              <a:gd name="T34" fmla="*/ 91 w 119"/>
                              <a:gd name="T35" fmla="*/ 55 h 159"/>
                              <a:gd name="T36" fmla="*/ 90 w 119"/>
                              <a:gd name="T37" fmla="*/ 40 h 159"/>
                              <a:gd name="T38" fmla="*/ 84 w 119"/>
                              <a:gd name="T39" fmla="*/ 29 h 159"/>
                              <a:gd name="T40" fmla="*/ 74 w 119"/>
                              <a:gd name="T41" fmla="*/ 23 h 159"/>
                              <a:gd name="T42" fmla="*/ 59 w 119"/>
                              <a:gd name="T43" fmla="*/ 21 h 159"/>
                              <a:gd name="T44" fmla="*/ 41 w 119"/>
                              <a:gd name="T45" fmla="*/ 23 h 159"/>
                              <a:gd name="T46" fmla="*/ 27 w 119"/>
                              <a:gd name="T47" fmla="*/ 29 h 159"/>
                              <a:gd name="T48" fmla="*/ 18 w 119"/>
                              <a:gd name="T49" fmla="*/ 34 h 159"/>
                              <a:gd name="T50" fmla="*/ 13 w 119"/>
                              <a:gd name="T51" fmla="*/ 37 h 159"/>
                              <a:gd name="T52" fmla="*/ 10 w 119"/>
                              <a:gd name="T53" fmla="*/ 35 h 159"/>
                              <a:gd name="T54" fmla="*/ 8 w 119"/>
                              <a:gd name="T55" fmla="*/ 33 h 159"/>
                              <a:gd name="T56" fmla="*/ 8 w 119"/>
                              <a:gd name="T57" fmla="*/ 31 h 159"/>
                              <a:gd name="T58" fmla="*/ 7 w 119"/>
                              <a:gd name="T59" fmla="*/ 26 h 159"/>
                              <a:gd name="T60" fmla="*/ 8 w 119"/>
                              <a:gd name="T61" fmla="*/ 19 h 159"/>
                              <a:gd name="T62" fmla="*/ 10 w 119"/>
                              <a:gd name="T63" fmla="*/ 15 h 159"/>
                              <a:gd name="T64" fmla="*/ 18 w 119"/>
                              <a:gd name="T65" fmla="*/ 11 h 159"/>
                              <a:gd name="T66" fmla="*/ 30 w 119"/>
                              <a:gd name="T67" fmla="*/ 5 h 159"/>
                              <a:gd name="T68" fmla="*/ 45 w 119"/>
                              <a:gd name="T69" fmla="*/ 1 h 159"/>
                              <a:gd name="T70" fmla="*/ 62 w 119"/>
                              <a:gd name="T71" fmla="*/ 0 h 159"/>
                              <a:gd name="T72" fmla="*/ 88 w 119"/>
                              <a:gd name="T73" fmla="*/ 3 h 159"/>
                              <a:gd name="T74" fmla="*/ 105 w 119"/>
                              <a:gd name="T75" fmla="*/ 13 h 159"/>
                              <a:gd name="T76" fmla="*/ 115 w 119"/>
                              <a:gd name="T77" fmla="*/ 31 h 159"/>
                              <a:gd name="T78" fmla="*/ 119 w 119"/>
                              <a:gd name="T79" fmla="*/ 54 h 159"/>
                              <a:gd name="T80" fmla="*/ 91 w 119"/>
                              <a:gd name="T81" fmla="*/ 86 h 159"/>
                              <a:gd name="T82" fmla="*/ 59 w 119"/>
                              <a:gd name="T83" fmla="*/ 86 h 159"/>
                              <a:gd name="T84" fmla="*/ 43 w 119"/>
                              <a:gd name="T85" fmla="*/ 90 h 159"/>
                              <a:gd name="T86" fmla="*/ 32 w 119"/>
                              <a:gd name="T87" fmla="*/ 97 h 159"/>
                              <a:gd name="T88" fmla="*/ 27 w 119"/>
                              <a:gd name="T89" fmla="*/ 107 h 159"/>
                              <a:gd name="T90" fmla="*/ 29 w 119"/>
                              <a:gd name="T91" fmla="*/ 124 h 159"/>
                              <a:gd name="T92" fmla="*/ 42 w 119"/>
                              <a:gd name="T93" fmla="*/ 136 h 159"/>
                              <a:gd name="T94" fmla="*/ 64 w 119"/>
                              <a:gd name="T95" fmla="*/ 136 h 159"/>
                              <a:gd name="T96" fmla="*/ 83 w 119"/>
                              <a:gd name="T97" fmla="*/ 127 h 159"/>
                              <a:gd name="T98" fmla="*/ 91 w 119"/>
                              <a:gd name="T99" fmla="*/ 86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19" h="159">
                                <a:moveTo>
                                  <a:pt x="119" y="151"/>
                                </a:moveTo>
                                <a:lnTo>
                                  <a:pt x="119" y="154"/>
                                </a:lnTo>
                                <a:lnTo>
                                  <a:pt x="117" y="154"/>
                                </a:lnTo>
                                <a:lnTo>
                                  <a:pt x="116" y="155"/>
                                </a:lnTo>
                                <a:lnTo>
                                  <a:pt x="114" y="156"/>
                                </a:lnTo>
                                <a:lnTo>
                                  <a:pt x="111" y="156"/>
                                </a:lnTo>
                                <a:lnTo>
                                  <a:pt x="108" y="156"/>
                                </a:lnTo>
                                <a:lnTo>
                                  <a:pt x="103" y="156"/>
                                </a:lnTo>
                                <a:lnTo>
                                  <a:pt x="100" y="156"/>
                                </a:lnTo>
                                <a:lnTo>
                                  <a:pt x="98" y="155"/>
                                </a:lnTo>
                                <a:lnTo>
                                  <a:pt x="96" y="154"/>
                                </a:lnTo>
                                <a:lnTo>
                                  <a:pt x="95" y="154"/>
                                </a:lnTo>
                                <a:lnTo>
                                  <a:pt x="95" y="151"/>
                                </a:lnTo>
                                <a:lnTo>
                                  <a:pt x="95" y="136"/>
                                </a:lnTo>
                                <a:lnTo>
                                  <a:pt x="85" y="146"/>
                                </a:lnTo>
                                <a:lnTo>
                                  <a:pt x="74" y="152"/>
                                </a:lnTo>
                                <a:lnTo>
                                  <a:pt x="63" y="157"/>
                                </a:lnTo>
                                <a:lnTo>
                                  <a:pt x="50" y="159"/>
                                </a:lnTo>
                                <a:lnTo>
                                  <a:pt x="39" y="157"/>
                                </a:lnTo>
                                <a:lnTo>
                                  <a:pt x="29" y="155"/>
                                </a:lnTo>
                                <a:lnTo>
                                  <a:pt x="20" y="152"/>
                                </a:lnTo>
                                <a:lnTo>
                                  <a:pt x="14" y="146"/>
                                </a:lnTo>
                                <a:lnTo>
                                  <a:pt x="8" y="140"/>
                                </a:lnTo>
                                <a:lnTo>
                                  <a:pt x="3" y="133"/>
                                </a:lnTo>
                                <a:lnTo>
                                  <a:pt x="0" y="124"/>
                                </a:lnTo>
                                <a:lnTo>
                                  <a:pt x="0" y="114"/>
                                </a:lnTo>
                                <a:lnTo>
                                  <a:pt x="0" y="103"/>
                                </a:lnTo>
                                <a:lnTo>
                                  <a:pt x="5" y="93"/>
                                </a:lnTo>
                                <a:lnTo>
                                  <a:pt x="10" y="85"/>
                                </a:lnTo>
                                <a:lnTo>
                                  <a:pt x="19" y="79"/>
                                </a:lnTo>
                                <a:lnTo>
                                  <a:pt x="29" y="72"/>
                                </a:lnTo>
                                <a:lnTo>
                                  <a:pt x="42" y="70"/>
                                </a:lnTo>
                                <a:lnTo>
                                  <a:pt x="56" y="67"/>
                                </a:lnTo>
                                <a:lnTo>
                                  <a:pt x="72" y="66"/>
                                </a:lnTo>
                                <a:lnTo>
                                  <a:pt x="91" y="66"/>
                                </a:lnTo>
                                <a:lnTo>
                                  <a:pt x="91" y="55"/>
                                </a:lnTo>
                                <a:lnTo>
                                  <a:pt x="91" y="48"/>
                                </a:lnTo>
                                <a:lnTo>
                                  <a:pt x="90" y="40"/>
                                </a:lnTo>
                                <a:lnTo>
                                  <a:pt x="88" y="34"/>
                                </a:lnTo>
                                <a:lnTo>
                                  <a:pt x="84" y="29"/>
                                </a:lnTo>
                                <a:lnTo>
                                  <a:pt x="80" y="26"/>
                                </a:lnTo>
                                <a:lnTo>
                                  <a:pt x="74" y="23"/>
                                </a:lnTo>
                                <a:lnTo>
                                  <a:pt x="68" y="22"/>
                                </a:lnTo>
                                <a:lnTo>
                                  <a:pt x="59" y="21"/>
                                </a:lnTo>
                                <a:lnTo>
                                  <a:pt x="50" y="22"/>
                                </a:lnTo>
                                <a:lnTo>
                                  <a:pt x="41" y="23"/>
                                </a:lnTo>
                                <a:lnTo>
                                  <a:pt x="34" y="26"/>
                                </a:lnTo>
                                <a:lnTo>
                                  <a:pt x="27" y="29"/>
                                </a:lnTo>
                                <a:lnTo>
                                  <a:pt x="23" y="32"/>
                                </a:lnTo>
                                <a:lnTo>
                                  <a:pt x="18" y="34"/>
                                </a:lnTo>
                                <a:lnTo>
                                  <a:pt x="14" y="35"/>
                                </a:lnTo>
                                <a:lnTo>
                                  <a:pt x="13" y="37"/>
                                </a:lnTo>
                                <a:lnTo>
                                  <a:pt x="11" y="35"/>
                                </a:lnTo>
                                <a:lnTo>
                                  <a:pt x="10" y="35"/>
                                </a:lnTo>
                                <a:lnTo>
                                  <a:pt x="9" y="34"/>
                                </a:lnTo>
                                <a:lnTo>
                                  <a:pt x="8" y="33"/>
                                </a:lnTo>
                                <a:lnTo>
                                  <a:pt x="8" y="32"/>
                                </a:lnTo>
                                <a:lnTo>
                                  <a:pt x="8" y="31"/>
                                </a:lnTo>
                                <a:lnTo>
                                  <a:pt x="7" y="28"/>
                                </a:lnTo>
                                <a:lnTo>
                                  <a:pt x="7" y="26"/>
                                </a:lnTo>
                                <a:lnTo>
                                  <a:pt x="7" y="22"/>
                                </a:lnTo>
                                <a:lnTo>
                                  <a:pt x="8" y="19"/>
                                </a:lnTo>
                                <a:lnTo>
                                  <a:pt x="8" y="17"/>
                                </a:lnTo>
                                <a:lnTo>
                                  <a:pt x="10" y="15"/>
                                </a:lnTo>
                                <a:lnTo>
                                  <a:pt x="13" y="13"/>
                                </a:lnTo>
                                <a:lnTo>
                                  <a:pt x="18" y="11"/>
                                </a:lnTo>
                                <a:lnTo>
                                  <a:pt x="24" y="7"/>
                                </a:lnTo>
                                <a:lnTo>
                                  <a:pt x="30" y="5"/>
                                </a:lnTo>
                                <a:lnTo>
                                  <a:pt x="37" y="3"/>
                                </a:lnTo>
                                <a:lnTo>
                                  <a:pt x="45" y="1"/>
                                </a:lnTo>
                                <a:lnTo>
                                  <a:pt x="53" y="0"/>
                                </a:lnTo>
                                <a:lnTo>
                                  <a:pt x="62" y="0"/>
                                </a:lnTo>
                                <a:lnTo>
                                  <a:pt x="77" y="0"/>
                                </a:lnTo>
                                <a:lnTo>
                                  <a:pt x="88" y="3"/>
                                </a:lnTo>
                                <a:lnTo>
                                  <a:pt x="98" y="7"/>
                                </a:lnTo>
                                <a:lnTo>
                                  <a:pt x="105" y="13"/>
                                </a:lnTo>
                                <a:lnTo>
                                  <a:pt x="111" y="21"/>
                                </a:lnTo>
                                <a:lnTo>
                                  <a:pt x="115" y="31"/>
                                </a:lnTo>
                                <a:lnTo>
                                  <a:pt x="117" y="42"/>
                                </a:lnTo>
                                <a:lnTo>
                                  <a:pt x="119" y="54"/>
                                </a:lnTo>
                                <a:lnTo>
                                  <a:pt x="119" y="151"/>
                                </a:lnTo>
                                <a:close/>
                                <a:moveTo>
                                  <a:pt x="91" y="86"/>
                                </a:moveTo>
                                <a:lnTo>
                                  <a:pt x="69" y="86"/>
                                </a:lnTo>
                                <a:lnTo>
                                  <a:pt x="59" y="86"/>
                                </a:lnTo>
                                <a:lnTo>
                                  <a:pt x="51" y="87"/>
                                </a:lnTo>
                                <a:lnTo>
                                  <a:pt x="43" y="90"/>
                                </a:lnTo>
                                <a:lnTo>
                                  <a:pt x="37" y="93"/>
                                </a:lnTo>
                                <a:lnTo>
                                  <a:pt x="32" y="97"/>
                                </a:lnTo>
                                <a:lnTo>
                                  <a:pt x="30" y="102"/>
                                </a:lnTo>
                                <a:lnTo>
                                  <a:pt x="27" y="107"/>
                                </a:lnTo>
                                <a:lnTo>
                                  <a:pt x="27" y="113"/>
                                </a:lnTo>
                                <a:lnTo>
                                  <a:pt x="29" y="124"/>
                                </a:lnTo>
                                <a:lnTo>
                                  <a:pt x="34" y="132"/>
                                </a:lnTo>
                                <a:lnTo>
                                  <a:pt x="42" y="136"/>
                                </a:lnTo>
                                <a:lnTo>
                                  <a:pt x="55" y="138"/>
                                </a:lnTo>
                                <a:lnTo>
                                  <a:pt x="64" y="136"/>
                                </a:lnTo>
                                <a:lnTo>
                                  <a:pt x="73" y="133"/>
                                </a:lnTo>
                                <a:lnTo>
                                  <a:pt x="83" y="127"/>
                                </a:lnTo>
                                <a:lnTo>
                                  <a:pt x="91" y="115"/>
                                </a:lnTo>
                                <a:lnTo>
                                  <a:pt x="91" y="8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77" name="Freeform 63"/>
                        <wps:cNvSpPr>
                          <a:spLocks noEditPoints="1"/>
                        </wps:cNvSpPr>
                        <wps:spPr bwMode="auto">
                          <a:xfrm>
                            <a:off x="6651625" y="4630738"/>
                            <a:ext cx="82550" cy="112713"/>
                          </a:xfrm>
                          <a:custGeom>
                            <a:avLst/>
                            <a:gdLst>
                              <a:gd name="T0" fmla="*/ 149 w 157"/>
                              <a:gd name="T1" fmla="*/ 61 h 215"/>
                              <a:gd name="T2" fmla="*/ 153 w 157"/>
                              <a:gd name="T3" fmla="*/ 65 h 215"/>
                              <a:gd name="T4" fmla="*/ 153 w 157"/>
                              <a:gd name="T5" fmla="*/ 209 h 215"/>
                              <a:gd name="T6" fmla="*/ 153 w 157"/>
                              <a:gd name="T7" fmla="*/ 212 h 215"/>
                              <a:gd name="T8" fmla="*/ 151 w 157"/>
                              <a:gd name="T9" fmla="*/ 213 h 215"/>
                              <a:gd name="T10" fmla="*/ 147 w 157"/>
                              <a:gd name="T11" fmla="*/ 214 h 215"/>
                              <a:gd name="T12" fmla="*/ 141 w 157"/>
                              <a:gd name="T13" fmla="*/ 214 h 215"/>
                              <a:gd name="T14" fmla="*/ 133 w 157"/>
                              <a:gd name="T15" fmla="*/ 214 h 215"/>
                              <a:gd name="T16" fmla="*/ 130 w 157"/>
                              <a:gd name="T17" fmla="*/ 213 h 215"/>
                              <a:gd name="T18" fmla="*/ 127 w 157"/>
                              <a:gd name="T19" fmla="*/ 212 h 215"/>
                              <a:gd name="T20" fmla="*/ 127 w 157"/>
                              <a:gd name="T21" fmla="*/ 209 h 215"/>
                              <a:gd name="T22" fmla="*/ 52 w 157"/>
                              <a:gd name="T23" fmla="*/ 82 h 215"/>
                              <a:gd name="T24" fmla="*/ 53 w 157"/>
                              <a:gd name="T25" fmla="*/ 177 h 215"/>
                              <a:gd name="T26" fmla="*/ 62 w 157"/>
                              <a:gd name="T27" fmla="*/ 192 h 215"/>
                              <a:gd name="T28" fmla="*/ 76 w 157"/>
                              <a:gd name="T29" fmla="*/ 193 h 215"/>
                              <a:gd name="T30" fmla="*/ 82 w 157"/>
                              <a:gd name="T31" fmla="*/ 192 h 215"/>
                              <a:gd name="T32" fmla="*/ 87 w 157"/>
                              <a:gd name="T33" fmla="*/ 191 h 215"/>
                              <a:gd name="T34" fmla="*/ 89 w 157"/>
                              <a:gd name="T35" fmla="*/ 190 h 215"/>
                              <a:gd name="T36" fmla="*/ 92 w 157"/>
                              <a:gd name="T37" fmla="*/ 190 h 215"/>
                              <a:gd name="T38" fmla="*/ 93 w 157"/>
                              <a:gd name="T39" fmla="*/ 190 h 215"/>
                              <a:gd name="T40" fmla="*/ 94 w 157"/>
                              <a:gd name="T41" fmla="*/ 192 h 215"/>
                              <a:gd name="T42" fmla="*/ 94 w 157"/>
                              <a:gd name="T43" fmla="*/ 196 h 215"/>
                              <a:gd name="T44" fmla="*/ 94 w 157"/>
                              <a:gd name="T45" fmla="*/ 203 h 215"/>
                              <a:gd name="T46" fmla="*/ 93 w 157"/>
                              <a:gd name="T47" fmla="*/ 208 h 215"/>
                              <a:gd name="T48" fmla="*/ 90 w 157"/>
                              <a:gd name="T49" fmla="*/ 212 h 215"/>
                              <a:gd name="T50" fmla="*/ 85 w 157"/>
                              <a:gd name="T51" fmla="*/ 213 h 215"/>
                              <a:gd name="T52" fmla="*/ 79 w 157"/>
                              <a:gd name="T53" fmla="*/ 215 h 215"/>
                              <a:gd name="T54" fmla="*/ 72 w 157"/>
                              <a:gd name="T55" fmla="*/ 215 h 215"/>
                              <a:gd name="T56" fmla="*/ 57 w 157"/>
                              <a:gd name="T57" fmla="*/ 215 h 215"/>
                              <a:gd name="T58" fmla="*/ 41 w 157"/>
                              <a:gd name="T59" fmla="*/ 209 h 215"/>
                              <a:gd name="T60" fmla="*/ 31 w 157"/>
                              <a:gd name="T61" fmla="*/ 197 h 215"/>
                              <a:gd name="T62" fmla="*/ 26 w 157"/>
                              <a:gd name="T63" fmla="*/ 178 h 215"/>
                              <a:gd name="T64" fmla="*/ 26 w 157"/>
                              <a:gd name="T65" fmla="*/ 82 h 215"/>
                              <a:gd name="T66" fmla="*/ 3 w 157"/>
                              <a:gd name="T67" fmla="*/ 82 h 215"/>
                              <a:gd name="T68" fmla="*/ 0 w 157"/>
                              <a:gd name="T69" fmla="*/ 77 h 215"/>
                              <a:gd name="T70" fmla="*/ 0 w 157"/>
                              <a:gd name="T71" fmla="*/ 69 h 215"/>
                              <a:gd name="T72" fmla="*/ 2 w 157"/>
                              <a:gd name="T73" fmla="*/ 65 h 215"/>
                              <a:gd name="T74" fmla="*/ 3 w 157"/>
                              <a:gd name="T75" fmla="*/ 61 h 215"/>
                              <a:gd name="T76" fmla="*/ 4 w 157"/>
                              <a:gd name="T77" fmla="*/ 61 h 215"/>
                              <a:gd name="T78" fmla="*/ 26 w 157"/>
                              <a:gd name="T79" fmla="*/ 60 h 215"/>
                              <a:gd name="T80" fmla="*/ 26 w 157"/>
                              <a:gd name="T81" fmla="*/ 26 h 215"/>
                              <a:gd name="T82" fmla="*/ 28 w 157"/>
                              <a:gd name="T83" fmla="*/ 23 h 215"/>
                              <a:gd name="T84" fmla="*/ 30 w 157"/>
                              <a:gd name="T85" fmla="*/ 22 h 215"/>
                              <a:gd name="T86" fmla="*/ 35 w 157"/>
                              <a:gd name="T87" fmla="*/ 21 h 215"/>
                              <a:gd name="T88" fmla="*/ 42 w 157"/>
                              <a:gd name="T89" fmla="*/ 21 h 215"/>
                              <a:gd name="T90" fmla="*/ 48 w 157"/>
                              <a:gd name="T91" fmla="*/ 22 h 215"/>
                              <a:gd name="T92" fmla="*/ 51 w 157"/>
                              <a:gd name="T93" fmla="*/ 23 h 215"/>
                              <a:gd name="T94" fmla="*/ 52 w 157"/>
                              <a:gd name="T95" fmla="*/ 26 h 215"/>
                              <a:gd name="T96" fmla="*/ 52 w 157"/>
                              <a:gd name="T97" fmla="*/ 60 h 215"/>
                              <a:gd name="T98" fmla="*/ 157 w 157"/>
                              <a:gd name="T99" fmla="*/ 16 h 215"/>
                              <a:gd name="T100" fmla="*/ 153 w 157"/>
                              <a:gd name="T101" fmla="*/ 29 h 215"/>
                              <a:gd name="T102" fmla="*/ 140 w 157"/>
                              <a:gd name="T103" fmla="*/ 32 h 215"/>
                              <a:gd name="T104" fmla="*/ 127 w 157"/>
                              <a:gd name="T105" fmla="*/ 29 h 215"/>
                              <a:gd name="T106" fmla="*/ 124 w 157"/>
                              <a:gd name="T107" fmla="*/ 17 h 215"/>
                              <a:gd name="T108" fmla="*/ 127 w 157"/>
                              <a:gd name="T109" fmla="*/ 4 h 215"/>
                              <a:gd name="T110" fmla="*/ 141 w 157"/>
                              <a:gd name="T111" fmla="*/ 0 h 215"/>
                              <a:gd name="T112" fmla="*/ 153 w 157"/>
                              <a:gd name="T113" fmla="*/ 4 h 215"/>
                              <a:gd name="T114" fmla="*/ 157 w 157"/>
                              <a:gd name="T115" fmla="*/ 16 h 215"/>
                              <a:gd name="T116" fmla="*/ 103 w 157"/>
                              <a:gd name="T117" fmla="*/ 60 h 2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57" h="215">
                                <a:moveTo>
                                  <a:pt x="145" y="60"/>
                                </a:moveTo>
                                <a:lnTo>
                                  <a:pt x="149" y="61"/>
                                </a:lnTo>
                                <a:lnTo>
                                  <a:pt x="152" y="63"/>
                                </a:lnTo>
                                <a:lnTo>
                                  <a:pt x="153" y="65"/>
                                </a:lnTo>
                                <a:lnTo>
                                  <a:pt x="153" y="69"/>
                                </a:lnTo>
                                <a:lnTo>
                                  <a:pt x="153" y="209"/>
                                </a:lnTo>
                                <a:lnTo>
                                  <a:pt x="153" y="210"/>
                                </a:lnTo>
                                <a:lnTo>
                                  <a:pt x="153" y="212"/>
                                </a:lnTo>
                                <a:lnTo>
                                  <a:pt x="152" y="212"/>
                                </a:lnTo>
                                <a:lnTo>
                                  <a:pt x="151" y="213"/>
                                </a:lnTo>
                                <a:lnTo>
                                  <a:pt x="149" y="213"/>
                                </a:lnTo>
                                <a:lnTo>
                                  <a:pt x="147" y="214"/>
                                </a:lnTo>
                                <a:lnTo>
                                  <a:pt x="143" y="214"/>
                                </a:lnTo>
                                <a:lnTo>
                                  <a:pt x="141" y="214"/>
                                </a:lnTo>
                                <a:lnTo>
                                  <a:pt x="137" y="214"/>
                                </a:lnTo>
                                <a:lnTo>
                                  <a:pt x="133" y="214"/>
                                </a:lnTo>
                                <a:lnTo>
                                  <a:pt x="131" y="213"/>
                                </a:lnTo>
                                <a:lnTo>
                                  <a:pt x="130" y="213"/>
                                </a:lnTo>
                                <a:lnTo>
                                  <a:pt x="129" y="212"/>
                                </a:lnTo>
                                <a:lnTo>
                                  <a:pt x="127" y="212"/>
                                </a:lnTo>
                                <a:lnTo>
                                  <a:pt x="127" y="210"/>
                                </a:lnTo>
                                <a:lnTo>
                                  <a:pt x="127" y="209"/>
                                </a:lnTo>
                                <a:lnTo>
                                  <a:pt x="127" y="82"/>
                                </a:lnTo>
                                <a:lnTo>
                                  <a:pt x="52" y="82"/>
                                </a:lnTo>
                                <a:lnTo>
                                  <a:pt x="52" y="164"/>
                                </a:lnTo>
                                <a:lnTo>
                                  <a:pt x="53" y="177"/>
                                </a:lnTo>
                                <a:lnTo>
                                  <a:pt x="57" y="186"/>
                                </a:lnTo>
                                <a:lnTo>
                                  <a:pt x="62" y="192"/>
                                </a:lnTo>
                                <a:lnTo>
                                  <a:pt x="73" y="193"/>
                                </a:lnTo>
                                <a:lnTo>
                                  <a:pt x="76" y="193"/>
                                </a:lnTo>
                                <a:lnTo>
                                  <a:pt x="79" y="193"/>
                                </a:lnTo>
                                <a:lnTo>
                                  <a:pt x="82" y="192"/>
                                </a:lnTo>
                                <a:lnTo>
                                  <a:pt x="84" y="191"/>
                                </a:lnTo>
                                <a:lnTo>
                                  <a:pt x="87" y="191"/>
                                </a:lnTo>
                                <a:lnTo>
                                  <a:pt x="88" y="190"/>
                                </a:lnTo>
                                <a:lnTo>
                                  <a:pt x="89" y="190"/>
                                </a:lnTo>
                                <a:lnTo>
                                  <a:pt x="90" y="188"/>
                                </a:lnTo>
                                <a:lnTo>
                                  <a:pt x="92" y="190"/>
                                </a:lnTo>
                                <a:lnTo>
                                  <a:pt x="93" y="190"/>
                                </a:lnTo>
                                <a:lnTo>
                                  <a:pt x="93" y="190"/>
                                </a:lnTo>
                                <a:lnTo>
                                  <a:pt x="94" y="191"/>
                                </a:lnTo>
                                <a:lnTo>
                                  <a:pt x="94" y="192"/>
                                </a:lnTo>
                                <a:lnTo>
                                  <a:pt x="94" y="194"/>
                                </a:lnTo>
                                <a:lnTo>
                                  <a:pt x="94" y="196"/>
                                </a:lnTo>
                                <a:lnTo>
                                  <a:pt x="94" y="198"/>
                                </a:lnTo>
                                <a:lnTo>
                                  <a:pt x="94" y="203"/>
                                </a:lnTo>
                                <a:lnTo>
                                  <a:pt x="94" y="206"/>
                                </a:lnTo>
                                <a:lnTo>
                                  <a:pt x="93" y="208"/>
                                </a:lnTo>
                                <a:lnTo>
                                  <a:pt x="92" y="210"/>
                                </a:lnTo>
                                <a:lnTo>
                                  <a:pt x="90" y="212"/>
                                </a:lnTo>
                                <a:lnTo>
                                  <a:pt x="88" y="213"/>
                                </a:lnTo>
                                <a:lnTo>
                                  <a:pt x="85" y="213"/>
                                </a:lnTo>
                                <a:lnTo>
                                  <a:pt x="82" y="214"/>
                                </a:lnTo>
                                <a:lnTo>
                                  <a:pt x="79" y="215"/>
                                </a:lnTo>
                                <a:lnTo>
                                  <a:pt x="76" y="215"/>
                                </a:lnTo>
                                <a:lnTo>
                                  <a:pt x="72" y="215"/>
                                </a:lnTo>
                                <a:lnTo>
                                  <a:pt x="68" y="215"/>
                                </a:lnTo>
                                <a:lnTo>
                                  <a:pt x="57" y="215"/>
                                </a:lnTo>
                                <a:lnTo>
                                  <a:pt x="48" y="213"/>
                                </a:lnTo>
                                <a:lnTo>
                                  <a:pt x="41" y="209"/>
                                </a:lnTo>
                                <a:lnTo>
                                  <a:pt x="36" y="204"/>
                                </a:lnTo>
                                <a:lnTo>
                                  <a:pt x="31" y="197"/>
                                </a:lnTo>
                                <a:lnTo>
                                  <a:pt x="28" y="188"/>
                                </a:lnTo>
                                <a:lnTo>
                                  <a:pt x="26" y="178"/>
                                </a:lnTo>
                                <a:lnTo>
                                  <a:pt x="26" y="167"/>
                                </a:lnTo>
                                <a:lnTo>
                                  <a:pt x="26" y="82"/>
                                </a:lnTo>
                                <a:lnTo>
                                  <a:pt x="5" y="82"/>
                                </a:lnTo>
                                <a:lnTo>
                                  <a:pt x="3" y="82"/>
                                </a:lnTo>
                                <a:lnTo>
                                  <a:pt x="2" y="80"/>
                                </a:lnTo>
                                <a:lnTo>
                                  <a:pt x="0" y="77"/>
                                </a:lnTo>
                                <a:lnTo>
                                  <a:pt x="0" y="71"/>
                                </a:lnTo>
                                <a:lnTo>
                                  <a:pt x="0" y="69"/>
                                </a:lnTo>
                                <a:lnTo>
                                  <a:pt x="0" y="66"/>
                                </a:lnTo>
                                <a:lnTo>
                                  <a:pt x="2" y="65"/>
                                </a:lnTo>
                                <a:lnTo>
                                  <a:pt x="2" y="64"/>
                                </a:lnTo>
                                <a:lnTo>
                                  <a:pt x="3" y="61"/>
                                </a:lnTo>
                                <a:lnTo>
                                  <a:pt x="3" y="61"/>
                                </a:lnTo>
                                <a:lnTo>
                                  <a:pt x="4" y="61"/>
                                </a:lnTo>
                                <a:lnTo>
                                  <a:pt x="5" y="60"/>
                                </a:lnTo>
                                <a:lnTo>
                                  <a:pt x="26" y="60"/>
                                </a:lnTo>
                                <a:lnTo>
                                  <a:pt x="26" y="27"/>
                                </a:lnTo>
                                <a:lnTo>
                                  <a:pt x="26" y="26"/>
                                </a:lnTo>
                                <a:lnTo>
                                  <a:pt x="26" y="24"/>
                                </a:lnTo>
                                <a:lnTo>
                                  <a:pt x="28" y="23"/>
                                </a:lnTo>
                                <a:lnTo>
                                  <a:pt x="29" y="23"/>
                                </a:lnTo>
                                <a:lnTo>
                                  <a:pt x="30" y="22"/>
                                </a:lnTo>
                                <a:lnTo>
                                  <a:pt x="32" y="22"/>
                                </a:lnTo>
                                <a:lnTo>
                                  <a:pt x="35" y="21"/>
                                </a:lnTo>
                                <a:lnTo>
                                  <a:pt x="39" y="21"/>
                                </a:lnTo>
                                <a:lnTo>
                                  <a:pt x="42" y="21"/>
                                </a:lnTo>
                                <a:lnTo>
                                  <a:pt x="46" y="22"/>
                                </a:lnTo>
                                <a:lnTo>
                                  <a:pt x="48" y="22"/>
                                </a:lnTo>
                                <a:lnTo>
                                  <a:pt x="50" y="23"/>
                                </a:lnTo>
                                <a:lnTo>
                                  <a:pt x="51" y="23"/>
                                </a:lnTo>
                                <a:lnTo>
                                  <a:pt x="52" y="24"/>
                                </a:lnTo>
                                <a:lnTo>
                                  <a:pt x="52" y="26"/>
                                </a:lnTo>
                                <a:lnTo>
                                  <a:pt x="52" y="27"/>
                                </a:lnTo>
                                <a:lnTo>
                                  <a:pt x="52" y="60"/>
                                </a:lnTo>
                                <a:lnTo>
                                  <a:pt x="145" y="60"/>
                                </a:lnTo>
                                <a:close/>
                                <a:moveTo>
                                  <a:pt x="157" y="16"/>
                                </a:moveTo>
                                <a:lnTo>
                                  <a:pt x="156" y="24"/>
                                </a:lnTo>
                                <a:lnTo>
                                  <a:pt x="153" y="29"/>
                                </a:lnTo>
                                <a:lnTo>
                                  <a:pt x="148" y="32"/>
                                </a:lnTo>
                                <a:lnTo>
                                  <a:pt x="140" y="32"/>
                                </a:lnTo>
                                <a:lnTo>
                                  <a:pt x="132" y="32"/>
                                </a:lnTo>
                                <a:lnTo>
                                  <a:pt x="127" y="29"/>
                                </a:lnTo>
                                <a:lnTo>
                                  <a:pt x="125" y="24"/>
                                </a:lnTo>
                                <a:lnTo>
                                  <a:pt x="124" y="17"/>
                                </a:lnTo>
                                <a:lnTo>
                                  <a:pt x="125" y="8"/>
                                </a:lnTo>
                                <a:lnTo>
                                  <a:pt x="127" y="4"/>
                                </a:lnTo>
                                <a:lnTo>
                                  <a:pt x="132" y="1"/>
                                </a:lnTo>
                                <a:lnTo>
                                  <a:pt x="141" y="0"/>
                                </a:lnTo>
                                <a:lnTo>
                                  <a:pt x="148" y="1"/>
                                </a:lnTo>
                                <a:lnTo>
                                  <a:pt x="153" y="4"/>
                                </a:lnTo>
                                <a:lnTo>
                                  <a:pt x="156" y="8"/>
                                </a:lnTo>
                                <a:lnTo>
                                  <a:pt x="157" y="16"/>
                                </a:lnTo>
                                <a:close/>
                                <a:moveTo>
                                  <a:pt x="103" y="60"/>
                                </a:moveTo>
                                <a:lnTo>
                                  <a:pt x="103" y="6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78" name="Freeform 64"/>
                        <wps:cNvSpPr>
                          <a:spLocks/>
                        </wps:cNvSpPr>
                        <wps:spPr bwMode="auto">
                          <a:xfrm>
                            <a:off x="6753225" y="4660900"/>
                            <a:ext cx="60325" cy="84138"/>
                          </a:xfrm>
                          <a:custGeom>
                            <a:avLst/>
                            <a:gdLst>
                              <a:gd name="T0" fmla="*/ 113 w 113"/>
                              <a:gd name="T1" fmla="*/ 132 h 159"/>
                              <a:gd name="T2" fmla="*/ 113 w 113"/>
                              <a:gd name="T3" fmla="*/ 136 h 159"/>
                              <a:gd name="T4" fmla="*/ 112 w 113"/>
                              <a:gd name="T5" fmla="*/ 139 h 159"/>
                              <a:gd name="T6" fmla="*/ 110 w 113"/>
                              <a:gd name="T7" fmla="*/ 141 h 159"/>
                              <a:gd name="T8" fmla="*/ 107 w 113"/>
                              <a:gd name="T9" fmla="*/ 145 h 159"/>
                              <a:gd name="T10" fmla="*/ 97 w 113"/>
                              <a:gd name="T11" fmla="*/ 151 h 159"/>
                              <a:gd name="T12" fmla="*/ 85 w 113"/>
                              <a:gd name="T13" fmla="*/ 155 h 159"/>
                              <a:gd name="T14" fmla="*/ 71 w 113"/>
                              <a:gd name="T15" fmla="*/ 159 h 159"/>
                              <a:gd name="T16" fmla="*/ 49 w 113"/>
                              <a:gd name="T17" fmla="*/ 157 h 159"/>
                              <a:gd name="T18" fmla="*/ 24 w 113"/>
                              <a:gd name="T19" fmla="*/ 148 h 159"/>
                              <a:gd name="T20" fmla="*/ 8 w 113"/>
                              <a:gd name="T21" fmla="*/ 128 h 159"/>
                              <a:gd name="T22" fmla="*/ 0 w 113"/>
                              <a:gd name="T23" fmla="*/ 99 h 159"/>
                              <a:gd name="T24" fmla="*/ 0 w 113"/>
                              <a:gd name="T25" fmla="*/ 60 h 159"/>
                              <a:gd name="T26" fmla="*/ 11 w 113"/>
                              <a:gd name="T27" fmla="*/ 29 h 159"/>
                              <a:gd name="T28" fmla="*/ 28 w 113"/>
                              <a:gd name="T29" fmla="*/ 10 h 159"/>
                              <a:gd name="T30" fmla="*/ 53 w 113"/>
                              <a:gd name="T31" fmla="*/ 1 h 159"/>
                              <a:gd name="T32" fmla="*/ 73 w 113"/>
                              <a:gd name="T33" fmla="*/ 0 h 159"/>
                              <a:gd name="T34" fmla="*/ 86 w 113"/>
                              <a:gd name="T35" fmla="*/ 2 h 159"/>
                              <a:gd name="T36" fmla="*/ 97 w 113"/>
                              <a:gd name="T37" fmla="*/ 7 h 159"/>
                              <a:gd name="T38" fmla="*/ 106 w 113"/>
                              <a:gd name="T39" fmla="*/ 12 h 159"/>
                              <a:gd name="T40" fmla="*/ 109 w 113"/>
                              <a:gd name="T41" fmla="*/ 16 h 159"/>
                              <a:gd name="T42" fmla="*/ 112 w 113"/>
                              <a:gd name="T43" fmla="*/ 18 h 159"/>
                              <a:gd name="T44" fmla="*/ 112 w 113"/>
                              <a:gd name="T45" fmla="*/ 21 h 159"/>
                              <a:gd name="T46" fmla="*/ 113 w 113"/>
                              <a:gd name="T47" fmla="*/ 26 h 159"/>
                              <a:gd name="T48" fmla="*/ 113 w 113"/>
                              <a:gd name="T49" fmla="*/ 33 h 159"/>
                              <a:gd name="T50" fmla="*/ 109 w 113"/>
                              <a:gd name="T51" fmla="*/ 39 h 159"/>
                              <a:gd name="T52" fmla="*/ 106 w 113"/>
                              <a:gd name="T53" fmla="*/ 39 h 159"/>
                              <a:gd name="T54" fmla="*/ 98 w 113"/>
                              <a:gd name="T55" fmla="*/ 34 h 159"/>
                              <a:gd name="T56" fmla="*/ 89 w 113"/>
                              <a:gd name="T57" fmla="*/ 28 h 159"/>
                              <a:gd name="T58" fmla="*/ 75 w 113"/>
                              <a:gd name="T59" fmla="*/ 23 h 159"/>
                              <a:gd name="T60" fmla="*/ 57 w 113"/>
                              <a:gd name="T61" fmla="*/ 23 h 159"/>
                              <a:gd name="T62" fmla="*/ 37 w 113"/>
                              <a:gd name="T63" fmla="*/ 37 h 159"/>
                              <a:gd name="T64" fmla="*/ 28 w 113"/>
                              <a:gd name="T65" fmla="*/ 66 h 159"/>
                              <a:gd name="T66" fmla="*/ 28 w 113"/>
                              <a:gd name="T67" fmla="*/ 93 h 159"/>
                              <a:gd name="T68" fmla="*/ 33 w 113"/>
                              <a:gd name="T69" fmla="*/ 114 h 159"/>
                              <a:gd name="T70" fmla="*/ 43 w 113"/>
                              <a:gd name="T71" fmla="*/ 128 h 159"/>
                              <a:gd name="T72" fmla="*/ 57 w 113"/>
                              <a:gd name="T73" fmla="*/ 135 h 159"/>
                              <a:gd name="T74" fmla="*/ 76 w 113"/>
                              <a:gd name="T75" fmla="*/ 135 h 159"/>
                              <a:gd name="T76" fmla="*/ 89 w 113"/>
                              <a:gd name="T77" fmla="*/ 129 h 159"/>
                              <a:gd name="T78" fmla="*/ 99 w 113"/>
                              <a:gd name="T79" fmla="*/ 123 h 159"/>
                              <a:gd name="T80" fmla="*/ 107 w 113"/>
                              <a:gd name="T81" fmla="*/ 118 h 159"/>
                              <a:gd name="T82" fmla="*/ 110 w 113"/>
                              <a:gd name="T83" fmla="*/ 117 h 159"/>
                              <a:gd name="T84" fmla="*/ 112 w 113"/>
                              <a:gd name="T85" fmla="*/ 118 h 159"/>
                              <a:gd name="T86" fmla="*/ 113 w 113"/>
                              <a:gd name="T87" fmla="*/ 122 h 159"/>
                              <a:gd name="T88" fmla="*/ 113 w 113"/>
                              <a:gd name="T89" fmla="*/ 127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13" h="159">
                                <a:moveTo>
                                  <a:pt x="113" y="129"/>
                                </a:moveTo>
                                <a:lnTo>
                                  <a:pt x="113" y="132"/>
                                </a:lnTo>
                                <a:lnTo>
                                  <a:pt x="113" y="134"/>
                                </a:lnTo>
                                <a:lnTo>
                                  <a:pt x="113" y="136"/>
                                </a:lnTo>
                                <a:lnTo>
                                  <a:pt x="113" y="138"/>
                                </a:lnTo>
                                <a:lnTo>
                                  <a:pt x="112" y="139"/>
                                </a:lnTo>
                                <a:lnTo>
                                  <a:pt x="112" y="140"/>
                                </a:lnTo>
                                <a:lnTo>
                                  <a:pt x="110" y="141"/>
                                </a:lnTo>
                                <a:lnTo>
                                  <a:pt x="109" y="143"/>
                                </a:lnTo>
                                <a:lnTo>
                                  <a:pt x="107" y="145"/>
                                </a:lnTo>
                                <a:lnTo>
                                  <a:pt x="102" y="148"/>
                                </a:lnTo>
                                <a:lnTo>
                                  <a:pt x="97" y="151"/>
                                </a:lnTo>
                                <a:lnTo>
                                  <a:pt x="91" y="154"/>
                                </a:lnTo>
                                <a:lnTo>
                                  <a:pt x="85" y="155"/>
                                </a:lnTo>
                                <a:lnTo>
                                  <a:pt x="78" y="157"/>
                                </a:lnTo>
                                <a:lnTo>
                                  <a:pt x="71" y="159"/>
                                </a:lnTo>
                                <a:lnTo>
                                  <a:pt x="64" y="159"/>
                                </a:lnTo>
                                <a:lnTo>
                                  <a:pt x="49" y="157"/>
                                </a:lnTo>
                                <a:lnTo>
                                  <a:pt x="37" y="154"/>
                                </a:lnTo>
                                <a:lnTo>
                                  <a:pt x="24" y="148"/>
                                </a:lnTo>
                                <a:lnTo>
                                  <a:pt x="16" y="138"/>
                                </a:lnTo>
                                <a:lnTo>
                                  <a:pt x="8" y="128"/>
                                </a:lnTo>
                                <a:lnTo>
                                  <a:pt x="3" y="114"/>
                                </a:lnTo>
                                <a:lnTo>
                                  <a:pt x="0" y="99"/>
                                </a:lnTo>
                                <a:lnTo>
                                  <a:pt x="0" y="81"/>
                                </a:lnTo>
                                <a:lnTo>
                                  <a:pt x="0" y="60"/>
                                </a:lnTo>
                                <a:lnTo>
                                  <a:pt x="5" y="44"/>
                                </a:lnTo>
                                <a:lnTo>
                                  <a:pt x="11" y="29"/>
                                </a:lnTo>
                                <a:lnTo>
                                  <a:pt x="19" y="19"/>
                                </a:lnTo>
                                <a:lnTo>
                                  <a:pt x="28" y="10"/>
                                </a:lnTo>
                                <a:lnTo>
                                  <a:pt x="40" y="5"/>
                                </a:lnTo>
                                <a:lnTo>
                                  <a:pt x="53" y="1"/>
                                </a:lnTo>
                                <a:lnTo>
                                  <a:pt x="66" y="0"/>
                                </a:lnTo>
                                <a:lnTo>
                                  <a:pt x="73" y="0"/>
                                </a:lnTo>
                                <a:lnTo>
                                  <a:pt x="80" y="1"/>
                                </a:lnTo>
                                <a:lnTo>
                                  <a:pt x="86" y="2"/>
                                </a:lnTo>
                                <a:lnTo>
                                  <a:pt x="92" y="5"/>
                                </a:lnTo>
                                <a:lnTo>
                                  <a:pt x="97" y="7"/>
                                </a:lnTo>
                                <a:lnTo>
                                  <a:pt x="102" y="10"/>
                                </a:lnTo>
                                <a:lnTo>
                                  <a:pt x="106" y="12"/>
                                </a:lnTo>
                                <a:lnTo>
                                  <a:pt x="108" y="15"/>
                                </a:lnTo>
                                <a:lnTo>
                                  <a:pt x="109" y="16"/>
                                </a:lnTo>
                                <a:lnTo>
                                  <a:pt x="110" y="17"/>
                                </a:lnTo>
                                <a:lnTo>
                                  <a:pt x="112" y="18"/>
                                </a:lnTo>
                                <a:lnTo>
                                  <a:pt x="112" y="19"/>
                                </a:lnTo>
                                <a:lnTo>
                                  <a:pt x="112" y="21"/>
                                </a:lnTo>
                                <a:lnTo>
                                  <a:pt x="113" y="23"/>
                                </a:lnTo>
                                <a:lnTo>
                                  <a:pt x="113" y="26"/>
                                </a:lnTo>
                                <a:lnTo>
                                  <a:pt x="113" y="28"/>
                                </a:lnTo>
                                <a:lnTo>
                                  <a:pt x="113" y="33"/>
                                </a:lnTo>
                                <a:lnTo>
                                  <a:pt x="112" y="37"/>
                                </a:lnTo>
                                <a:lnTo>
                                  <a:pt x="109" y="39"/>
                                </a:lnTo>
                                <a:lnTo>
                                  <a:pt x="108" y="39"/>
                                </a:lnTo>
                                <a:lnTo>
                                  <a:pt x="106" y="39"/>
                                </a:lnTo>
                                <a:lnTo>
                                  <a:pt x="102" y="37"/>
                                </a:lnTo>
                                <a:lnTo>
                                  <a:pt x="98" y="34"/>
                                </a:lnTo>
                                <a:lnTo>
                                  <a:pt x="94" y="31"/>
                                </a:lnTo>
                                <a:lnTo>
                                  <a:pt x="89" y="28"/>
                                </a:lnTo>
                                <a:lnTo>
                                  <a:pt x="82" y="24"/>
                                </a:lnTo>
                                <a:lnTo>
                                  <a:pt x="75" y="23"/>
                                </a:lnTo>
                                <a:lnTo>
                                  <a:pt x="66" y="22"/>
                                </a:lnTo>
                                <a:lnTo>
                                  <a:pt x="57" y="23"/>
                                </a:lnTo>
                                <a:lnTo>
                                  <a:pt x="43" y="31"/>
                                </a:lnTo>
                                <a:lnTo>
                                  <a:pt x="37" y="37"/>
                                </a:lnTo>
                                <a:lnTo>
                                  <a:pt x="33" y="45"/>
                                </a:lnTo>
                                <a:lnTo>
                                  <a:pt x="28" y="66"/>
                                </a:lnTo>
                                <a:lnTo>
                                  <a:pt x="27" y="80"/>
                                </a:lnTo>
                                <a:lnTo>
                                  <a:pt x="28" y="93"/>
                                </a:lnTo>
                                <a:lnTo>
                                  <a:pt x="29" y="104"/>
                                </a:lnTo>
                                <a:lnTo>
                                  <a:pt x="33" y="114"/>
                                </a:lnTo>
                                <a:lnTo>
                                  <a:pt x="38" y="122"/>
                                </a:lnTo>
                                <a:lnTo>
                                  <a:pt x="43" y="128"/>
                                </a:lnTo>
                                <a:lnTo>
                                  <a:pt x="50" y="132"/>
                                </a:lnTo>
                                <a:lnTo>
                                  <a:pt x="57" y="135"/>
                                </a:lnTo>
                                <a:lnTo>
                                  <a:pt x="67" y="135"/>
                                </a:lnTo>
                                <a:lnTo>
                                  <a:pt x="76" y="135"/>
                                </a:lnTo>
                                <a:lnTo>
                                  <a:pt x="83" y="133"/>
                                </a:lnTo>
                                <a:lnTo>
                                  <a:pt x="89" y="129"/>
                                </a:lnTo>
                                <a:lnTo>
                                  <a:pt x="94" y="127"/>
                                </a:lnTo>
                                <a:lnTo>
                                  <a:pt x="99" y="123"/>
                                </a:lnTo>
                                <a:lnTo>
                                  <a:pt x="103" y="120"/>
                                </a:lnTo>
                                <a:lnTo>
                                  <a:pt x="107" y="118"/>
                                </a:lnTo>
                                <a:lnTo>
                                  <a:pt x="109" y="117"/>
                                </a:lnTo>
                                <a:lnTo>
                                  <a:pt x="110" y="117"/>
                                </a:lnTo>
                                <a:lnTo>
                                  <a:pt x="110" y="118"/>
                                </a:lnTo>
                                <a:lnTo>
                                  <a:pt x="112" y="118"/>
                                </a:lnTo>
                                <a:lnTo>
                                  <a:pt x="112" y="120"/>
                                </a:lnTo>
                                <a:lnTo>
                                  <a:pt x="113" y="122"/>
                                </a:lnTo>
                                <a:lnTo>
                                  <a:pt x="113" y="124"/>
                                </a:lnTo>
                                <a:lnTo>
                                  <a:pt x="113" y="127"/>
                                </a:lnTo>
                                <a:lnTo>
                                  <a:pt x="113"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79" name="Freeform 65"/>
                        <wps:cNvSpPr>
                          <a:spLocks noEditPoints="1"/>
                        </wps:cNvSpPr>
                        <wps:spPr bwMode="auto">
                          <a:xfrm>
                            <a:off x="6861175" y="4630738"/>
                            <a:ext cx="82550" cy="112713"/>
                          </a:xfrm>
                          <a:custGeom>
                            <a:avLst/>
                            <a:gdLst>
                              <a:gd name="T0" fmla="*/ 149 w 156"/>
                              <a:gd name="T1" fmla="*/ 61 h 215"/>
                              <a:gd name="T2" fmla="*/ 153 w 156"/>
                              <a:gd name="T3" fmla="*/ 65 h 215"/>
                              <a:gd name="T4" fmla="*/ 153 w 156"/>
                              <a:gd name="T5" fmla="*/ 209 h 215"/>
                              <a:gd name="T6" fmla="*/ 153 w 156"/>
                              <a:gd name="T7" fmla="*/ 212 h 215"/>
                              <a:gd name="T8" fmla="*/ 150 w 156"/>
                              <a:gd name="T9" fmla="*/ 213 h 215"/>
                              <a:gd name="T10" fmla="*/ 147 w 156"/>
                              <a:gd name="T11" fmla="*/ 214 h 215"/>
                              <a:gd name="T12" fmla="*/ 139 w 156"/>
                              <a:gd name="T13" fmla="*/ 214 h 215"/>
                              <a:gd name="T14" fmla="*/ 133 w 156"/>
                              <a:gd name="T15" fmla="*/ 214 h 215"/>
                              <a:gd name="T16" fmla="*/ 129 w 156"/>
                              <a:gd name="T17" fmla="*/ 213 h 215"/>
                              <a:gd name="T18" fmla="*/ 127 w 156"/>
                              <a:gd name="T19" fmla="*/ 212 h 215"/>
                              <a:gd name="T20" fmla="*/ 127 w 156"/>
                              <a:gd name="T21" fmla="*/ 209 h 215"/>
                              <a:gd name="T22" fmla="*/ 52 w 156"/>
                              <a:gd name="T23" fmla="*/ 82 h 215"/>
                              <a:gd name="T24" fmla="*/ 53 w 156"/>
                              <a:gd name="T25" fmla="*/ 177 h 215"/>
                              <a:gd name="T26" fmla="*/ 62 w 156"/>
                              <a:gd name="T27" fmla="*/ 192 h 215"/>
                              <a:gd name="T28" fmla="*/ 75 w 156"/>
                              <a:gd name="T29" fmla="*/ 193 h 215"/>
                              <a:gd name="T30" fmla="*/ 81 w 156"/>
                              <a:gd name="T31" fmla="*/ 192 h 215"/>
                              <a:gd name="T32" fmla="*/ 86 w 156"/>
                              <a:gd name="T33" fmla="*/ 191 h 215"/>
                              <a:gd name="T34" fmla="*/ 89 w 156"/>
                              <a:gd name="T35" fmla="*/ 190 h 215"/>
                              <a:gd name="T36" fmla="*/ 91 w 156"/>
                              <a:gd name="T37" fmla="*/ 190 h 215"/>
                              <a:gd name="T38" fmla="*/ 92 w 156"/>
                              <a:gd name="T39" fmla="*/ 190 h 215"/>
                              <a:gd name="T40" fmla="*/ 94 w 156"/>
                              <a:gd name="T41" fmla="*/ 192 h 215"/>
                              <a:gd name="T42" fmla="*/ 94 w 156"/>
                              <a:gd name="T43" fmla="*/ 196 h 215"/>
                              <a:gd name="T44" fmla="*/ 94 w 156"/>
                              <a:gd name="T45" fmla="*/ 203 h 215"/>
                              <a:gd name="T46" fmla="*/ 92 w 156"/>
                              <a:gd name="T47" fmla="*/ 208 h 215"/>
                              <a:gd name="T48" fmla="*/ 90 w 156"/>
                              <a:gd name="T49" fmla="*/ 212 h 215"/>
                              <a:gd name="T50" fmla="*/ 85 w 156"/>
                              <a:gd name="T51" fmla="*/ 213 h 215"/>
                              <a:gd name="T52" fmla="*/ 79 w 156"/>
                              <a:gd name="T53" fmla="*/ 215 h 215"/>
                              <a:gd name="T54" fmla="*/ 71 w 156"/>
                              <a:gd name="T55" fmla="*/ 215 h 215"/>
                              <a:gd name="T56" fmla="*/ 57 w 156"/>
                              <a:gd name="T57" fmla="*/ 215 h 215"/>
                              <a:gd name="T58" fmla="*/ 41 w 156"/>
                              <a:gd name="T59" fmla="*/ 209 h 215"/>
                              <a:gd name="T60" fmla="*/ 31 w 156"/>
                              <a:gd name="T61" fmla="*/ 197 h 215"/>
                              <a:gd name="T62" fmla="*/ 26 w 156"/>
                              <a:gd name="T63" fmla="*/ 178 h 215"/>
                              <a:gd name="T64" fmla="*/ 25 w 156"/>
                              <a:gd name="T65" fmla="*/ 82 h 215"/>
                              <a:gd name="T66" fmla="*/ 3 w 156"/>
                              <a:gd name="T67" fmla="*/ 82 h 215"/>
                              <a:gd name="T68" fmla="*/ 0 w 156"/>
                              <a:gd name="T69" fmla="*/ 77 h 215"/>
                              <a:gd name="T70" fmla="*/ 0 w 156"/>
                              <a:gd name="T71" fmla="*/ 69 h 215"/>
                              <a:gd name="T72" fmla="*/ 0 w 156"/>
                              <a:gd name="T73" fmla="*/ 65 h 215"/>
                              <a:gd name="T74" fmla="*/ 3 w 156"/>
                              <a:gd name="T75" fmla="*/ 61 h 215"/>
                              <a:gd name="T76" fmla="*/ 4 w 156"/>
                              <a:gd name="T77" fmla="*/ 61 h 215"/>
                              <a:gd name="T78" fmla="*/ 25 w 156"/>
                              <a:gd name="T79" fmla="*/ 60 h 215"/>
                              <a:gd name="T80" fmla="*/ 26 w 156"/>
                              <a:gd name="T81" fmla="*/ 26 h 215"/>
                              <a:gd name="T82" fmla="*/ 27 w 156"/>
                              <a:gd name="T83" fmla="*/ 23 h 215"/>
                              <a:gd name="T84" fmla="*/ 30 w 156"/>
                              <a:gd name="T85" fmla="*/ 22 h 215"/>
                              <a:gd name="T86" fmla="*/ 35 w 156"/>
                              <a:gd name="T87" fmla="*/ 21 h 215"/>
                              <a:gd name="T88" fmla="*/ 42 w 156"/>
                              <a:gd name="T89" fmla="*/ 21 h 215"/>
                              <a:gd name="T90" fmla="*/ 47 w 156"/>
                              <a:gd name="T91" fmla="*/ 22 h 215"/>
                              <a:gd name="T92" fmla="*/ 51 w 156"/>
                              <a:gd name="T93" fmla="*/ 23 h 215"/>
                              <a:gd name="T94" fmla="*/ 52 w 156"/>
                              <a:gd name="T95" fmla="*/ 26 h 215"/>
                              <a:gd name="T96" fmla="*/ 52 w 156"/>
                              <a:gd name="T97" fmla="*/ 60 h 215"/>
                              <a:gd name="T98" fmla="*/ 156 w 156"/>
                              <a:gd name="T99" fmla="*/ 16 h 215"/>
                              <a:gd name="T100" fmla="*/ 153 w 156"/>
                              <a:gd name="T101" fmla="*/ 29 h 215"/>
                              <a:gd name="T102" fmla="*/ 139 w 156"/>
                              <a:gd name="T103" fmla="*/ 32 h 215"/>
                              <a:gd name="T104" fmla="*/ 127 w 156"/>
                              <a:gd name="T105" fmla="*/ 29 h 215"/>
                              <a:gd name="T106" fmla="*/ 123 w 156"/>
                              <a:gd name="T107" fmla="*/ 17 h 215"/>
                              <a:gd name="T108" fmla="*/ 127 w 156"/>
                              <a:gd name="T109" fmla="*/ 4 h 215"/>
                              <a:gd name="T110" fmla="*/ 139 w 156"/>
                              <a:gd name="T111" fmla="*/ 0 h 215"/>
                              <a:gd name="T112" fmla="*/ 153 w 156"/>
                              <a:gd name="T113" fmla="*/ 4 h 215"/>
                              <a:gd name="T114" fmla="*/ 156 w 156"/>
                              <a:gd name="T115" fmla="*/ 16 h 215"/>
                              <a:gd name="T116" fmla="*/ 102 w 156"/>
                              <a:gd name="T117" fmla="*/ 60 h 2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56" h="215">
                                <a:moveTo>
                                  <a:pt x="144" y="60"/>
                                </a:moveTo>
                                <a:lnTo>
                                  <a:pt x="149" y="61"/>
                                </a:lnTo>
                                <a:lnTo>
                                  <a:pt x="152" y="63"/>
                                </a:lnTo>
                                <a:lnTo>
                                  <a:pt x="153" y="65"/>
                                </a:lnTo>
                                <a:lnTo>
                                  <a:pt x="153" y="69"/>
                                </a:lnTo>
                                <a:lnTo>
                                  <a:pt x="153" y="209"/>
                                </a:lnTo>
                                <a:lnTo>
                                  <a:pt x="153" y="210"/>
                                </a:lnTo>
                                <a:lnTo>
                                  <a:pt x="153" y="212"/>
                                </a:lnTo>
                                <a:lnTo>
                                  <a:pt x="152" y="212"/>
                                </a:lnTo>
                                <a:lnTo>
                                  <a:pt x="150" y="213"/>
                                </a:lnTo>
                                <a:lnTo>
                                  <a:pt x="148" y="213"/>
                                </a:lnTo>
                                <a:lnTo>
                                  <a:pt x="147" y="214"/>
                                </a:lnTo>
                                <a:lnTo>
                                  <a:pt x="143" y="214"/>
                                </a:lnTo>
                                <a:lnTo>
                                  <a:pt x="139" y="214"/>
                                </a:lnTo>
                                <a:lnTo>
                                  <a:pt x="136" y="214"/>
                                </a:lnTo>
                                <a:lnTo>
                                  <a:pt x="133" y="214"/>
                                </a:lnTo>
                                <a:lnTo>
                                  <a:pt x="131" y="213"/>
                                </a:lnTo>
                                <a:lnTo>
                                  <a:pt x="129" y="213"/>
                                </a:lnTo>
                                <a:lnTo>
                                  <a:pt x="128" y="212"/>
                                </a:lnTo>
                                <a:lnTo>
                                  <a:pt x="127" y="212"/>
                                </a:lnTo>
                                <a:lnTo>
                                  <a:pt x="127" y="210"/>
                                </a:lnTo>
                                <a:lnTo>
                                  <a:pt x="127" y="209"/>
                                </a:lnTo>
                                <a:lnTo>
                                  <a:pt x="127" y="82"/>
                                </a:lnTo>
                                <a:lnTo>
                                  <a:pt x="52" y="82"/>
                                </a:lnTo>
                                <a:lnTo>
                                  <a:pt x="52" y="164"/>
                                </a:lnTo>
                                <a:lnTo>
                                  <a:pt x="53" y="177"/>
                                </a:lnTo>
                                <a:lnTo>
                                  <a:pt x="55" y="186"/>
                                </a:lnTo>
                                <a:lnTo>
                                  <a:pt x="62" y="192"/>
                                </a:lnTo>
                                <a:lnTo>
                                  <a:pt x="71" y="193"/>
                                </a:lnTo>
                                <a:lnTo>
                                  <a:pt x="75" y="193"/>
                                </a:lnTo>
                                <a:lnTo>
                                  <a:pt x="79" y="193"/>
                                </a:lnTo>
                                <a:lnTo>
                                  <a:pt x="81" y="192"/>
                                </a:lnTo>
                                <a:lnTo>
                                  <a:pt x="84" y="191"/>
                                </a:lnTo>
                                <a:lnTo>
                                  <a:pt x="86" y="191"/>
                                </a:lnTo>
                                <a:lnTo>
                                  <a:pt x="87" y="190"/>
                                </a:lnTo>
                                <a:lnTo>
                                  <a:pt x="89" y="190"/>
                                </a:lnTo>
                                <a:lnTo>
                                  <a:pt x="90" y="188"/>
                                </a:lnTo>
                                <a:lnTo>
                                  <a:pt x="91" y="190"/>
                                </a:lnTo>
                                <a:lnTo>
                                  <a:pt x="92" y="190"/>
                                </a:lnTo>
                                <a:lnTo>
                                  <a:pt x="92" y="190"/>
                                </a:lnTo>
                                <a:lnTo>
                                  <a:pt x="92" y="191"/>
                                </a:lnTo>
                                <a:lnTo>
                                  <a:pt x="94" y="192"/>
                                </a:lnTo>
                                <a:lnTo>
                                  <a:pt x="94" y="194"/>
                                </a:lnTo>
                                <a:lnTo>
                                  <a:pt x="94" y="196"/>
                                </a:lnTo>
                                <a:lnTo>
                                  <a:pt x="94" y="198"/>
                                </a:lnTo>
                                <a:lnTo>
                                  <a:pt x="94" y="203"/>
                                </a:lnTo>
                                <a:lnTo>
                                  <a:pt x="94" y="206"/>
                                </a:lnTo>
                                <a:lnTo>
                                  <a:pt x="92" y="208"/>
                                </a:lnTo>
                                <a:lnTo>
                                  <a:pt x="91" y="210"/>
                                </a:lnTo>
                                <a:lnTo>
                                  <a:pt x="90" y="212"/>
                                </a:lnTo>
                                <a:lnTo>
                                  <a:pt x="87" y="213"/>
                                </a:lnTo>
                                <a:lnTo>
                                  <a:pt x="85" y="213"/>
                                </a:lnTo>
                                <a:lnTo>
                                  <a:pt x="81" y="214"/>
                                </a:lnTo>
                                <a:lnTo>
                                  <a:pt x="79" y="215"/>
                                </a:lnTo>
                                <a:lnTo>
                                  <a:pt x="75" y="215"/>
                                </a:lnTo>
                                <a:lnTo>
                                  <a:pt x="71" y="215"/>
                                </a:lnTo>
                                <a:lnTo>
                                  <a:pt x="68" y="215"/>
                                </a:lnTo>
                                <a:lnTo>
                                  <a:pt x="57" y="215"/>
                                </a:lnTo>
                                <a:lnTo>
                                  <a:pt x="48" y="213"/>
                                </a:lnTo>
                                <a:lnTo>
                                  <a:pt x="41" y="209"/>
                                </a:lnTo>
                                <a:lnTo>
                                  <a:pt x="35" y="204"/>
                                </a:lnTo>
                                <a:lnTo>
                                  <a:pt x="31" y="197"/>
                                </a:lnTo>
                                <a:lnTo>
                                  <a:pt x="27" y="188"/>
                                </a:lnTo>
                                <a:lnTo>
                                  <a:pt x="26" y="178"/>
                                </a:lnTo>
                                <a:lnTo>
                                  <a:pt x="25" y="167"/>
                                </a:lnTo>
                                <a:lnTo>
                                  <a:pt x="25" y="82"/>
                                </a:lnTo>
                                <a:lnTo>
                                  <a:pt x="5" y="82"/>
                                </a:lnTo>
                                <a:lnTo>
                                  <a:pt x="3" y="82"/>
                                </a:lnTo>
                                <a:lnTo>
                                  <a:pt x="1" y="80"/>
                                </a:lnTo>
                                <a:lnTo>
                                  <a:pt x="0" y="77"/>
                                </a:lnTo>
                                <a:lnTo>
                                  <a:pt x="0" y="71"/>
                                </a:lnTo>
                                <a:lnTo>
                                  <a:pt x="0" y="69"/>
                                </a:lnTo>
                                <a:lnTo>
                                  <a:pt x="0" y="66"/>
                                </a:lnTo>
                                <a:lnTo>
                                  <a:pt x="0" y="65"/>
                                </a:lnTo>
                                <a:lnTo>
                                  <a:pt x="1" y="64"/>
                                </a:lnTo>
                                <a:lnTo>
                                  <a:pt x="3" y="61"/>
                                </a:lnTo>
                                <a:lnTo>
                                  <a:pt x="3" y="61"/>
                                </a:lnTo>
                                <a:lnTo>
                                  <a:pt x="4" y="61"/>
                                </a:lnTo>
                                <a:lnTo>
                                  <a:pt x="5" y="60"/>
                                </a:lnTo>
                                <a:lnTo>
                                  <a:pt x="25" y="60"/>
                                </a:lnTo>
                                <a:lnTo>
                                  <a:pt x="25" y="27"/>
                                </a:lnTo>
                                <a:lnTo>
                                  <a:pt x="26" y="26"/>
                                </a:lnTo>
                                <a:lnTo>
                                  <a:pt x="26" y="24"/>
                                </a:lnTo>
                                <a:lnTo>
                                  <a:pt x="27" y="23"/>
                                </a:lnTo>
                                <a:lnTo>
                                  <a:pt x="28" y="23"/>
                                </a:lnTo>
                                <a:lnTo>
                                  <a:pt x="30" y="22"/>
                                </a:lnTo>
                                <a:lnTo>
                                  <a:pt x="32" y="22"/>
                                </a:lnTo>
                                <a:lnTo>
                                  <a:pt x="35" y="21"/>
                                </a:lnTo>
                                <a:lnTo>
                                  <a:pt x="38" y="21"/>
                                </a:lnTo>
                                <a:lnTo>
                                  <a:pt x="42" y="21"/>
                                </a:lnTo>
                                <a:lnTo>
                                  <a:pt x="46" y="22"/>
                                </a:lnTo>
                                <a:lnTo>
                                  <a:pt x="47" y="22"/>
                                </a:lnTo>
                                <a:lnTo>
                                  <a:pt x="49" y="23"/>
                                </a:lnTo>
                                <a:lnTo>
                                  <a:pt x="51" y="23"/>
                                </a:lnTo>
                                <a:lnTo>
                                  <a:pt x="51" y="24"/>
                                </a:lnTo>
                                <a:lnTo>
                                  <a:pt x="52" y="26"/>
                                </a:lnTo>
                                <a:lnTo>
                                  <a:pt x="52" y="27"/>
                                </a:lnTo>
                                <a:lnTo>
                                  <a:pt x="52" y="60"/>
                                </a:lnTo>
                                <a:lnTo>
                                  <a:pt x="144" y="60"/>
                                </a:lnTo>
                                <a:close/>
                                <a:moveTo>
                                  <a:pt x="156" y="16"/>
                                </a:moveTo>
                                <a:lnTo>
                                  <a:pt x="155" y="24"/>
                                </a:lnTo>
                                <a:lnTo>
                                  <a:pt x="153" y="29"/>
                                </a:lnTo>
                                <a:lnTo>
                                  <a:pt x="148" y="32"/>
                                </a:lnTo>
                                <a:lnTo>
                                  <a:pt x="139" y="32"/>
                                </a:lnTo>
                                <a:lnTo>
                                  <a:pt x="131" y="32"/>
                                </a:lnTo>
                                <a:lnTo>
                                  <a:pt x="127" y="29"/>
                                </a:lnTo>
                                <a:lnTo>
                                  <a:pt x="124" y="24"/>
                                </a:lnTo>
                                <a:lnTo>
                                  <a:pt x="123" y="17"/>
                                </a:lnTo>
                                <a:lnTo>
                                  <a:pt x="124" y="8"/>
                                </a:lnTo>
                                <a:lnTo>
                                  <a:pt x="127" y="4"/>
                                </a:lnTo>
                                <a:lnTo>
                                  <a:pt x="132" y="1"/>
                                </a:lnTo>
                                <a:lnTo>
                                  <a:pt x="139" y="0"/>
                                </a:lnTo>
                                <a:lnTo>
                                  <a:pt x="148" y="1"/>
                                </a:lnTo>
                                <a:lnTo>
                                  <a:pt x="153" y="4"/>
                                </a:lnTo>
                                <a:lnTo>
                                  <a:pt x="155" y="8"/>
                                </a:lnTo>
                                <a:lnTo>
                                  <a:pt x="156" y="16"/>
                                </a:lnTo>
                                <a:close/>
                                <a:moveTo>
                                  <a:pt x="102" y="60"/>
                                </a:moveTo>
                                <a:lnTo>
                                  <a:pt x="102" y="6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80" name="Freeform 66"/>
                        <wps:cNvSpPr>
                          <a:spLocks/>
                        </wps:cNvSpPr>
                        <wps:spPr bwMode="auto">
                          <a:xfrm>
                            <a:off x="6961188" y="4660900"/>
                            <a:ext cx="53975" cy="84138"/>
                          </a:xfrm>
                          <a:custGeom>
                            <a:avLst/>
                            <a:gdLst>
                              <a:gd name="T0" fmla="*/ 102 w 102"/>
                              <a:gd name="T1" fmla="*/ 123 h 159"/>
                              <a:gd name="T2" fmla="*/ 93 w 102"/>
                              <a:gd name="T3" fmla="*/ 140 h 159"/>
                              <a:gd name="T4" fmla="*/ 79 w 102"/>
                              <a:gd name="T5" fmla="*/ 151 h 159"/>
                              <a:gd name="T6" fmla="*/ 58 w 102"/>
                              <a:gd name="T7" fmla="*/ 157 h 159"/>
                              <a:gd name="T8" fmla="*/ 38 w 102"/>
                              <a:gd name="T9" fmla="*/ 159 h 159"/>
                              <a:gd name="T10" fmla="*/ 24 w 102"/>
                              <a:gd name="T11" fmla="*/ 156 h 159"/>
                              <a:gd name="T12" fmla="*/ 13 w 102"/>
                              <a:gd name="T13" fmla="*/ 152 h 159"/>
                              <a:gd name="T14" fmla="*/ 6 w 102"/>
                              <a:gd name="T15" fmla="*/ 149 h 159"/>
                              <a:gd name="T16" fmla="*/ 2 w 102"/>
                              <a:gd name="T17" fmla="*/ 145 h 159"/>
                              <a:gd name="T18" fmla="*/ 1 w 102"/>
                              <a:gd name="T19" fmla="*/ 139 h 159"/>
                              <a:gd name="T20" fmla="*/ 1 w 102"/>
                              <a:gd name="T21" fmla="*/ 132 h 159"/>
                              <a:gd name="T22" fmla="*/ 1 w 102"/>
                              <a:gd name="T23" fmla="*/ 127 h 159"/>
                              <a:gd name="T24" fmla="*/ 2 w 102"/>
                              <a:gd name="T25" fmla="*/ 124 h 159"/>
                              <a:gd name="T26" fmla="*/ 3 w 102"/>
                              <a:gd name="T27" fmla="*/ 123 h 159"/>
                              <a:gd name="T28" fmla="*/ 7 w 102"/>
                              <a:gd name="T29" fmla="*/ 124 h 159"/>
                              <a:gd name="T30" fmla="*/ 13 w 102"/>
                              <a:gd name="T31" fmla="*/ 128 h 159"/>
                              <a:gd name="T32" fmla="*/ 24 w 102"/>
                              <a:gd name="T33" fmla="*/ 133 h 159"/>
                              <a:gd name="T34" fmla="*/ 38 w 102"/>
                              <a:gd name="T35" fmla="*/ 136 h 159"/>
                              <a:gd name="T36" fmla="*/ 53 w 102"/>
                              <a:gd name="T37" fmla="*/ 136 h 159"/>
                              <a:gd name="T38" fmla="*/ 64 w 102"/>
                              <a:gd name="T39" fmla="*/ 134 h 159"/>
                              <a:gd name="T40" fmla="*/ 71 w 102"/>
                              <a:gd name="T41" fmla="*/ 128 h 159"/>
                              <a:gd name="T42" fmla="*/ 76 w 102"/>
                              <a:gd name="T43" fmla="*/ 119 h 159"/>
                              <a:gd name="T44" fmla="*/ 76 w 102"/>
                              <a:gd name="T45" fmla="*/ 108 h 159"/>
                              <a:gd name="T46" fmla="*/ 70 w 102"/>
                              <a:gd name="T47" fmla="*/ 99 h 159"/>
                              <a:gd name="T48" fmla="*/ 60 w 102"/>
                              <a:gd name="T49" fmla="*/ 93 h 159"/>
                              <a:gd name="T50" fmla="*/ 47 w 102"/>
                              <a:gd name="T51" fmla="*/ 88 h 159"/>
                              <a:gd name="T52" fmla="*/ 33 w 102"/>
                              <a:gd name="T53" fmla="*/ 82 h 159"/>
                              <a:gd name="T54" fmla="*/ 21 w 102"/>
                              <a:gd name="T55" fmla="*/ 76 h 159"/>
                              <a:gd name="T56" fmla="*/ 11 w 102"/>
                              <a:gd name="T57" fmla="*/ 65 h 159"/>
                              <a:gd name="T58" fmla="*/ 5 w 102"/>
                              <a:gd name="T59" fmla="*/ 51 h 159"/>
                              <a:gd name="T60" fmla="*/ 5 w 102"/>
                              <a:gd name="T61" fmla="*/ 34 h 159"/>
                              <a:gd name="T62" fmla="*/ 11 w 102"/>
                              <a:gd name="T63" fmla="*/ 18 h 159"/>
                              <a:gd name="T64" fmla="*/ 24 w 102"/>
                              <a:gd name="T65" fmla="*/ 7 h 159"/>
                              <a:gd name="T66" fmla="*/ 44 w 102"/>
                              <a:gd name="T67" fmla="*/ 0 h 159"/>
                              <a:gd name="T68" fmla="*/ 63 w 102"/>
                              <a:gd name="T69" fmla="*/ 0 h 159"/>
                              <a:gd name="T70" fmla="*/ 74 w 102"/>
                              <a:gd name="T71" fmla="*/ 2 h 159"/>
                              <a:gd name="T72" fmla="*/ 82 w 102"/>
                              <a:gd name="T73" fmla="*/ 5 h 159"/>
                              <a:gd name="T74" fmla="*/ 90 w 102"/>
                              <a:gd name="T75" fmla="*/ 8 h 159"/>
                              <a:gd name="T76" fmla="*/ 93 w 102"/>
                              <a:gd name="T77" fmla="*/ 11 h 159"/>
                              <a:gd name="T78" fmla="*/ 95 w 102"/>
                              <a:gd name="T79" fmla="*/ 12 h 159"/>
                              <a:gd name="T80" fmla="*/ 95 w 102"/>
                              <a:gd name="T81" fmla="*/ 15 h 159"/>
                              <a:gd name="T82" fmla="*/ 95 w 102"/>
                              <a:gd name="T83" fmla="*/ 18 h 159"/>
                              <a:gd name="T84" fmla="*/ 95 w 102"/>
                              <a:gd name="T85" fmla="*/ 23 h 159"/>
                              <a:gd name="T86" fmla="*/ 95 w 102"/>
                              <a:gd name="T87" fmla="*/ 28 h 159"/>
                              <a:gd name="T88" fmla="*/ 93 w 102"/>
                              <a:gd name="T89" fmla="*/ 31 h 159"/>
                              <a:gd name="T90" fmla="*/ 92 w 102"/>
                              <a:gd name="T91" fmla="*/ 32 h 159"/>
                              <a:gd name="T92" fmla="*/ 90 w 102"/>
                              <a:gd name="T93" fmla="*/ 31 h 159"/>
                              <a:gd name="T94" fmla="*/ 83 w 102"/>
                              <a:gd name="T95" fmla="*/ 28 h 159"/>
                              <a:gd name="T96" fmla="*/ 75 w 102"/>
                              <a:gd name="T97" fmla="*/ 24 h 159"/>
                              <a:gd name="T98" fmla="*/ 64 w 102"/>
                              <a:gd name="T99" fmla="*/ 21 h 159"/>
                              <a:gd name="T100" fmla="*/ 50 w 102"/>
                              <a:gd name="T101" fmla="*/ 21 h 159"/>
                              <a:gd name="T102" fmla="*/ 39 w 102"/>
                              <a:gd name="T103" fmla="*/ 23 h 159"/>
                              <a:gd name="T104" fmla="*/ 33 w 102"/>
                              <a:gd name="T105" fmla="*/ 29 h 159"/>
                              <a:gd name="T106" fmla="*/ 29 w 102"/>
                              <a:gd name="T107" fmla="*/ 37 h 159"/>
                              <a:gd name="T108" fmla="*/ 29 w 102"/>
                              <a:gd name="T109" fmla="*/ 47 h 159"/>
                              <a:gd name="T110" fmla="*/ 35 w 102"/>
                              <a:gd name="T111" fmla="*/ 55 h 159"/>
                              <a:gd name="T112" fmla="*/ 47 w 102"/>
                              <a:gd name="T113" fmla="*/ 63 h 159"/>
                              <a:gd name="T114" fmla="*/ 59 w 102"/>
                              <a:gd name="T115" fmla="*/ 67 h 159"/>
                              <a:gd name="T116" fmla="*/ 72 w 102"/>
                              <a:gd name="T117" fmla="*/ 72 h 159"/>
                              <a:gd name="T118" fmla="*/ 86 w 102"/>
                              <a:gd name="T119" fmla="*/ 80 h 159"/>
                              <a:gd name="T120" fmla="*/ 96 w 102"/>
                              <a:gd name="T121" fmla="*/ 90 h 159"/>
                              <a:gd name="T122" fmla="*/ 102 w 102"/>
                              <a:gd name="T123" fmla="*/ 103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02" h="159">
                                <a:moveTo>
                                  <a:pt x="102" y="112"/>
                                </a:moveTo>
                                <a:lnTo>
                                  <a:pt x="102" y="123"/>
                                </a:lnTo>
                                <a:lnTo>
                                  <a:pt x="98" y="132"/>
                                </a:lnTo>
                                <a:lnTo>
                                  <a:pt x="93" y="140"/>
                                </a:lnTo>
                                <a:lnTo>
                                  <a:pt x="87" y="146"/>
                                </a:lnTo>
                                <a:lnTo>
                                  <a:pt x="79" y="151"/>
                                </a:lnTo>
                                <a:lnTo>
                                  <a:pt x="69" y="155"/>
                                </a:lnTo>
                                <a:lnTo>
                                  <a:pt x="58" y="157"/>
                                </a:lnTo>
                                <a:lnTo>
                                  <a:pt x="45" y="159"/>
                                </a:lnTo>
                                <a:lnTo>
                                  <a:pt x="38" y="159"/>
                                </a:lnTo>
                                <a:lnTo>
                                  <a:pt x="31" y="157"/>
                                </a:lnTo>
                                <a:lnTo>
                                  <a:pt x="24" y="156"/>
                                </a:lnTo>
                                <a:lnTo>
                                  <a:pt x="18" y="154"/>
                                </a:lnTo>
                                <a:lnTo>
                                  <a:pt x="13" y="152"/>
                                </a:lnTo>
                                <a:lnTo>
                                  <a:pt x="10" y="150"/>
                                </a:lnTo>
                                <a:lnTo>
                                  <a:pt x="6" y="149"/>
                                </a:lnTo>
                                <a:lnTo>
                                  <a:pt x="3" y="146"/>
                                </a:lnTo>
                                <a:lnTo>
                                  <a:pt x="2" y="145"/>
                                </a:lnTo>
                                <a:lnTo>
                                  <a:pt x="1" y="143"/>
                                </a:lnTo>
                                <a:lnTo>
                                  <a:pt x="1" y="139"/>
                                </a:lnTo>
                                <a:lnTo>
                                  <a:pt x="0" y="134"/>
                                </a:lnTo>
                                <a:lnTo>
                                  <a:pt x="1" y="132"/>
                                </a:lnTo>
                                <a:lnTo>
                                  <a:pt x="1" y="129"/>
                                </a:lnTo>
                                <a:lnTo>
                                  <a:pt x="1" y="127"/>
                                </a:lnTo>
                                <a:lnTo>
                                  <a:pt x="1" y="125"/>
                                </a:lnTo>
                                <a:lnTo>
                                  <a:pt x="2" y="124"/>
                                </a:lnTo>
                                <a:lnTo>
                                  <a:pt x="2" y="124"/>
                                </a:lnTo>
                                <a:lnTo>
                                  <a:pt x="3" y="123"/>
                                </a:lnTo>
                                <a:lnTo>
                                  <a:pt x="5" y="123"/>
                                </a:lnTo>
                                <a:lnTo>
                                  <a:pt x="7" y="124"/>
                                </a:lnTo>
                                <a:lnTo>
                                  <a:pt x="10" y="125"/>
                                </a:lnTo>
                                <a:lnTo>
                                  <a:pt x="13" y="128"/>
                                </a:lnTo>
                                <a:lnTo>
                                  <a:pt x="18" y="130"/>
                                </a:lnTo>
                                <a:lnTo>
                                  <a:pt x="24" y="133"/>
                                </a:lnTo>
                                <a:lnTo>
                                  <a:pt x="31" y="135"/>
                                </a:lnTo>
                                <a:lnTo>
                                  <a:pt x="38" y="136"/>
                                </a:lnTo>
                                <a:lnTo>
                                  <a:pt x="47" y="138"/>
                                </a:lnTo>
                                <a:lnTo>
                                  <a:pt x="53" y="136"/>
                                </a:lnTo>
                                <a:lnTo>
                                  <a:pt x="59" y="135"/>
                                </a:lnTo>
                                <a:lnTo>
                                  <a:pt x="64" y="134"/>
                                </a:lnTo>
                                <a:lnTo>
                                  <a:pt x="67" y="132"/>
                                </a:lnTo>
                                <a:lnTo>
                                  <a:pt x="71" y="128"/>
                                </a:lnTo>
                                <a:lnTo>
                                  <a:pt x="74" y="124"/>
                                </a:lnTo>
                                <a:lnTo>
                                  <a:pt x="76" y="119"/>
                                </a:lnTo>
                                <a:lnTo>
                                  <a:pt x="76" y="114"/>
                                </a:lnTo>
                                <a:lnTo>
                                  <a:pt x="76" y="108"/>
                                </a:lnTo>
                                <a:lnTo>
                                  <a:pt x="74" y="103"/>
                                </a:lnTo>
                                <a:lnTo>
                                  <a:pt x="70" y="99"/>
                                </a:lnTo>
                                <a:lnTo>
                                  <a:pt x="65" y="96"/>
                                </a:lnTo>
                                <a:lnTo>
                                  <a:pt x="60" y="93"/>
                                </a:lnTo>
                                <a:lnTo>
                                  <a:pt x="54" y="91"/>
                                </a:lnTo>
                                <a:lnTo>
                                  <a:pt x="47" y="88"/>
                                </a:lnTo>
                                <a:lnTo>
                                  <a:pt x="40" y="86"/>
                                </a:lnTo>
                                <a:lnTo>
                                  <a:pt x="33" y="82"/>
                                </a:lnTo>
                                <a:lnTo>
                                  <a:pt x="27" y="80"/>
                                </a:lnTo>
                                <a:lnTo>
                                  <a:pt x="21" y="76"/>
                                </a:lnTo>
                                <a:lnTo>
                                  <a:pt x="16" y="71"/>
                                </a:lnTo>
                                <a:lnTo>
                                  <a:pt x="11" y="65"/>
                                </a:lnTo>
                                <a:lnTo>
                                  <a:pt x="7" y="59"/>
                                </a:lnTo>
                                <a:lnTo>
                                  <a:pt x="5" y="51"/>
                                </a:lnTo>
                                <a:lnTo>
                                  <a:pt x="3" y="43"/>
                                </a:lnTo>
                                <a:lnTo>
                                  <a:pt x="5" y="34"/>
                                </a:lnTo>
                                <a:lnTo>
                                  <a:pt x="7" y="27"/>
                                </a:lnTo>
                                <a:lnTo>
                                  <a:pt x="11" y="18"/>
                                </a:lnTo>
                                <a:lnTo>
                                  <a:pt x="17" y="13"/>
                                </a:lnTo>
                                <a:lnTo>
                                  <a:pt x="24" y="7"/>
                                </a:lnTo>
                                <a:lnTo>
                                  <a:pt x="33" y="3"/>
                                </a:lnTo>
                                <a:lnTo>
                                  <a:pt x="44" y="0"/>
                                </a:lnTo>
                                <a:lnTo>
                                  <a:pt x="56" y="0"/>
                                </a:lnTo>
                                <a:lnTo>
                                  <a:pt x="63" y="0"/>
                                </a:lnTo>
                                <a:lnTo>
                                  <a:pt x="67" y="1"/>
                                </a:lnTo>
                                <a:lnTo>
                                  <a:pt x="74" y="2"/>
                                </a:lnTo>
                                <a:lnTo>
                                  <a:pt x="79" y="3"/>
                                </a:lnTo>
                                <a:lnTo>
                                  <a:pt x="82" y="5"/>
                                </a:lnTo>
                                <a:lnTo>
                                  <a:pt x="86" y="6"/>
                                </a:lnTo>
                                <a:lnTo>
                                  <a:pt x="90" y="8"/>
                                </a:lnTo>
                                <a:lnTo>
                                  <a:pt x="91" y="10"/>
                                </a:lnTo>
                                <a:lnTo>
                                  <a:pt x="93" y="11"/>
                                </a:lnTo>
                                <a:lnTo>
                                  <a:pt x="93" y="11"/>
                                </a:lnTo>
                                <a:lnTo>
                                  <a:pt x="95" y="12"/>
                                </a:lnTo>
                                <a:lnTo>
                                  <a:pt x="95" y="13"/>
                                </a:lnTo>
                                <a:lnTo>
                                  <a:pt x="95" y="15"/>
                                </a:lnTo>
                                <a:lnTo>
                                  <a:pt x="95" y="17"/>
                                </a:lnTo>
                                <a:lnTo>
                                  <a:pt x="95" y="18"/>
                                </a:lnTo>
                                <a:lnTo>
                                  <a:pt x="95" y="21"/>
                                </a:lnTo>
                                <a:lnTo>
                                  <a:pt x="95" y="23"/>
                                </a:lnTo>
                                <a:lnTo>
                                  <a:pt x="95" y="26"/>
                                </a:lnTo>
                                <a:lnTo>
                                  <a:pt x="95" y="28"/>
                                </a:lnTo>
                                <a:lnTo>
                                  <a:pt x="95" y="29"/>
                                </a:lnTo>
                                <a:lnTo>
                                  <a:pt x="93" y="31"/>
                                </a:lnTo>
                                <a:lnTo>
                                  <a:pt x="92" y="31"/>
                                </a:lnTo>
                                <a:lnTo>
                                  <a:pt x="92" y="32"/>
                                </a:lnTo>
                                <a:lnTo>
                                  <a:pt x="91" y="32"/>
                                </a:lnTo>
                                <a:lnTo>
                                  <a:pt x="90" y="31"/>
                                </a:lnTo>
                                <a:lnTo>
                                  <a:pt x="87" y="29"/>
                                </a:lnTo>
                                <a:lnTo>
                                  <a:pt x="83" y="28"/>
                                </a:lnTo>
                                <a:lnTo>
                                  <a:pt x="80" y="26"/>
                                </a:lnTo>
                                <a:lnTo>
                                  <a:pt x="75" y="24"/>
                                </a:lnTo>
                                <a:lnTo>
                                  <a:pt x="70" y="22"/>
                                </a:lnTo>
                                <a:lnTo>
                                  <a:pt x="64" y="21"/>
                                </a:lnTo>
                                <a:lnTo>
                                  <a:pt x="56" y="21"/>
                                </a:lnTo>
                                <a:lnTo>
                                  <a:pt x="50" y="21"/>
                                </a:lnTo>
                                <a:lnTo>
                                  <a:pt x="44" y="22"/>
                                </a:lnTo>
                                <a:lnTo>
                                  <a:pt x="39" y="23"/>
                                </a:lnTo>
                                <a:lnTo>
                                  <a:pt x="35" y="26"/>
                                </a:lnTo>
                                <a:lnTo>
                                  <a:pt x="33" y="29"/>
                                </a:lnTo>
                                <a:lnTo>
                                  <a:pt x="31" y="33"/>
                                </a:lnTo>
                                <a:lnTo>
                                  <a:pt x="29" y="37"/>
                                </a:lnTo>
                                <a:lnTo>
                                  <a:pt x="29" y="42"/>
                                </a:lnTo>
                                <a:lnTo>
                                  <a:pt x="29" y="47"/>
                                </a:lnTo>
                                <a:lnTo>
                                  <a:pt x="33" y="51"/>
                                </a:lnTo>
                                <a:lnTo>
                                  <a:pt x="35" y="55"/>
                                </a:lnTo>
                                <a:lnTo>
                                  <a:pt x="40" y="59"/>
                                </a:lnTo>
                                <a:lnTo>
                                  <a:pt x="47" y="63"/>
                                </a:lnTo>
                                <a:lnTo>
                                  <a:pt x="53" y="65"/>
                                </a:lnTo>
                                <a:lnTo>
                                  <a:pt x="59" y="67"/>
                                </a:lnTo>
                                <a:lnTo>
                                  <a:pt x="66" y="70"/>
                                </a:lnTo>
                                <a:lnTo>
                                  <a:pt x="72" y="72"/>
                                </a:lnTo>
                                <a:lnTo>
                                  <a:pt x="80" y="76"/>
                                </a:lnTo>
                                <a:lnTo>
                                  <a:pt x="86" y="80"/>
                                </a:lnTo>
                                <a:lnTo>
                                  <a:pt x="91" y="85"/>
                                </a:lnTo>
                                <a:lnTo>
                                  <a:pt x="96" y="90"/>
                                </a:lnTo>
                                <a:lnTo>
                                  <a:pt x="99" y="96"/>
                                </a:lnTo>
                                <a:lnTo>
                                  <a:pt x="102" y="103"/>
                                </a:lnTo>
                                <a:lnTo>
                                  <a:pt x="102" y="1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81" name="Freeform 67"/>
                        <wps:cNvSpPr>
                          <a:spLocks/>
                        </wps:cNvSpPr>
                        <wps:spPr bwMode="auto">
                          <a:xfrm>
                            <a:off x="7029450" y="4660900"/>
                            <a:ext cx="53975" cy="84138"/>
                          </a:xfrm>
                          <a:custGeom>
                            <a:avLst/>
                            <a:gdLst>
                              <a:gd name="T0" fmla="*/ 101 w 102"/>
                              <a:gd name="T1" fmla="*/ 123 h 159"/>
                              <a:gd name="T2" fmla="*/ 92 w 102"/>
                              <a:gd name="T3" fmla="*/ 140 h 159"/>
                              <a:gd name="T4" fmla="*/ 78 w 102"/>
                              <a:gd name="T5" fmla="*/ 151 h 159"/>
                              <a:gd name="T6" fmla="*/ 57 w 102"/>
                              <a:gd name="T7" fmla="*/ 157 h 159"/>
                              <a:gd name="T8" fmla="*/ 37 w 102"/>
                              <a:gd name="T9" fmla="*/ 159 h 159"/>
                              <a:gd name="T10" fmla="*/ 23 w 102"/>
                              <a:gd name="T11" fmla="*/ 156 h 159"/>
                              <a:gd name="T12" fmla="*/ 12 w 102"/>
                              <a:gd name="T13" fmla="*/ 152 h 159"/>
                              <a:gd name="T14" fmla="*/ 5 w 102"/>
                              <a:gd name="T15" fmla="*/ 149 h 159"/>
                              <a:gd name="T16" fmla="*/ 1 w 102"/>
                              <a:gd name="T17" fmla="*/ 145 h 159"/>
                              <a:gd name="T18" fmla="*/ 0 w 102"/>
                              <a:gd name="T19" fmla="*/ 139 h 159"/>
                              <a:gd name="T20" fmla="*/ 0 w 102"/>
                              <a:gd name="T21" fmla="*/ 132 h 159"/>
                              <a:gd name="T22" fmla="*/ 0 w 102"/>
                              <a:gd name="T23" fmla="*/ 127 h 159"/>
                              <a:gd name="T24" fmla="*/ 1 w 102"/>
                              <a:gd name="T25" fmla="*/ 124 h 159"/>
                              <a:gd name="T26" fmla="*/ 3 w 102"/>
                              <a:gd name="T27" fmla="*/ 123 h 159"/>
                              <a:gd name="T28" fmla="*/ 6 w 102"/>
                              <a:gd name="T29" fmla="*/ 124 h 159"/>
                              <a:gd name="T30" fmla="*/ 14 w 102"/>
                              <a:gd name="T31" fmla="*/ 128 h 159"/>
                              <a:gd name="T32" fmla="*/ 23 w 102"/>
                              <a:gd name="T33" fmla="*/ 133 h 159"/>
                              <a:gd name="T34" fmla="*/ 37 w 102"/>
                              <a:gd name="T35" fmla="*/ 136 h 159"/>
                              <a:gd name="T36" fmla="*/ 52 w 102"/>
                              <a:gd name="T37" fmla="*/ 136 h 159"/>
                              <a:gd name="T38" fmla="*/ 63 w 102"/>
                              <a:gd name="T39" fmla="*/ 134 h 159"/>
                              <a:gd name="T40" fmla="*/ 71 w 102"/>
                              <a:gd name="T41" fmla="*/ 128 h 159"/>
                              <a:gd name="T42" fmla="*/ 75 w 102"/>
                              <a:gd name="T43" fmla="*/ 119 h 159"/>
                              <a:gd name="T44" fmla="*/ 75 w 102"/>
                              <a:gd name="T45" fmla="*/ 108 h 159"/>
                              <a:gd name="T46" fmla="*/ 69 w 102"/>
                              <a:gd name="T47" fmla="*/ 99 h 159"/>
                              <a:gd name="T48" fmla="*/ 59 w 102"/>
                              <a:gd name="T49" fmla="*/ 93 h 159"/>
                              <a:gd name="T50" fmla="*/ 46 w 102"/>
                              <a:gd name="T51" fmla="*/ 88 h 159"/>
                              <a:gd name="T52" fmla="*/ 32 w 102"/>
                              <a:gd name="T53" fmla="*/ 82 h 159"/>
                              <a:gd name="T54" fmla="*/ 20 w 102"/>
                              <a:gd name="T55" fmla="*/ 76 h 159"/>
                              <a:gd name="T56" fmla="*/ 10 w 102"/>
                              <a:gd name="T57" fmla="*/ 65 h 159"/>
                              <a:gd name="T58" fmla="*/ 4 w 102"/>
                              <a:gd name="T59" fmla="*/ 51 h 159"/>
                              <a:gd name="T60" fmla="*/ 4 w 102"/>
                              <a:gd name="T61" fmla="*/ 34 h 159"/>
                              <a:gd name="T62" fmla="*/ 10 w 102"/>
                              <a:gd name="T63" fmla="*/ 18 h 159"/>
                              <a:gd name="T64" fmla="*/ 23 w 102"/>
                              <a:gd name="T65" fmla="*/ 7 h 159"/>
                              <a:gd name="T66" fmla="*/ 43 w 102"/>
                              <a:gd name="T67" fmla="*/ 0 h 159"/>
                              <a:gd name="T68" fmla="*/ 62 w 102"/>
                              <a:gd name="T69" fmla="*/ 0 h 159"/>
                              <a:gd name="T70" fmla="*/ 73 w 102"/>
                              <a:gd name="T71" fmla="*/ 2 h 159"/>
                              <a:gd name="T72" fmla="*/ 83 w 102"/>
                              <a:gd name="T73" fmla="*/ 5 h 159"/>
                              <a:gd name="T74" fmla="*/ 89 w 102"/>
                              <a:gd name="T75" fmla="*/ 8 h 159"/>
                              <a:gd name="T76" fmla="*/ 92 w 102"/>
                              <a:gd name="T77" fmla="*/ 11 h 159"/>
                              <a:gd name="T78" fmla="*/ 94 w 102"/>
                              <a:gd name="T79" fmla="*/ 12 h 159"/>
                              <a:gd name="T80" fmla="*/ 94 w 102"/>
                              <a:gd name="T81" fmla="*/ 15 h 159"/>
                              <a:gd name="T82" fmla="*/ 95 w 102"/>
                              <a:gd name="T83" fmla="*/ 18 h 159"/>
                              <a:gd name="T84" fmla="*/ 95 w 102"/>
                              <a:gd name="T85" fmla="*/ 23 h 159"/>
                              <a:gd name="T86" fmla="*/ 94 w 102"/>
                              <a:gd name="T87" fmla="*/ 28 h 159"/>
                              <a:gd name="T88" fmla="*/ 92 w 102"/>
                              <a:gd name="T89" fmla="*/ 31 h 159"/>
                              <a:gd name="T90" fmla="*/ 91 w 102"/>
                              <a:gd name="T91" fmla="*/ 32 h 159"/>
                              <a:gd name="T92" fmla="*/ 89 w 102"/>
                              <a:gd name="T93" fmla="*/ 31 h 159"/>
                              <a:gd name="T94" fmla="*/ 83 w 102"/>
                              <a:gd name="T95" fmla="*/ 28 h 159"/>
                              <a:gd name="T96" fmla="*/ 74 w 102"/>
                              <a:gd name="T97" fmla="*/ 24 h 159"/>
                              <a:gd name="T98" fmla="*/ 63 w 102"/>
                              <a:gd name="T99" fmla="*/ 21 h 159"/>
                              <a:gd name="T100" fmla="*/ 49 w 102"/>
                              <a:gd name="T101" fmla="*/ 21 h 159"/>
                              <a:gd name="T102" fmla="*/ 38 w 102"/>
                              <a:gd name="T103" fmla="*/ 23 h 159"/>
                              <a:gd name="T104" fmla="*/ 32 w 102"/>
                              <a:gd name="T105" fmla="*/ 29 h 159"/>
                              <a:gd name="T106" fmla="*/ 28 w 102"/>
                              <a:gd name="T107" fmla="*/ 37 h 159"/>
                              <a:gd name="T108" fmla="*/ 30 w 102"/>
                              <a:gd name="T109" fmla="*/ 47 h 159"/>
                              <a:gd name="T110" fmla="*/ 36 w 102"/>
                              <a:gd name="T111" fmla="*/ 55 h 159"/>
                              <a:gd name="T112" fmla="*/ 46 w 102"/>
                              <a:gd name="T113" fmla="*/ 63 h 159"/>
                              <a:gd name="T114" fmla="*/ 58 w 102"/>
                              <a:gd name="T115" fmla="*/ 67 h 159"/>
                              <a:gd name="T116" fmla="*/ 71 w 102"/>
                              <a:gd name="T117" fmla="*/ 72 h 159"/>
                              <a:gd name="T118" fmla="*/ 85 w 102"/>
                              <a:gd name="T119" fmla="*/ 80 h 159"/>
                              <a:gd name="T120" fmla="*/ 95 w 102"/>
                              <a:gd name="T121" fmla="*/ 90 h 159"/>
                              <a:gd name="T122" fmla="*/ 101 w 102"/>
                              <a:gd name="T123" fmla="*/ 103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02" h="159">
                                <a:moveTo>
                                  <a:pt x="102" y="112"/>
                                </a:moveTo>
                                <a:lnTo>
                                  <a:pt x="101" y="123"/>
                                </a:lnTo>
                                <a:lnTo>
                                  <a:pt x="97" y="132"/>
                                </a:lnTo>
                                <a:lnTo>
                                  <a:pt x="92" y="140"/>
                                </a:lnTo>
                                <a:lnTo>
                                  <a:pt x="86" y="146"/>
                                </a:lnTo>
                                <a:lnTo>
                                  <a:pt x="78" y="151"/>
                                </a:lnTo>
                                <a:lnTo>
                                  <a:pt x="68" y="155"/>
                                </a:lnTo>
                                <a:lnTo>
                                  <a:pt x="57" y="157"/>
                                </a:lnTo>
                                <a:lnTo>
                                  <a:pt x="46" y="159"/>
                                </a:lnTo>
                                <a:lnTo>
                                  <a:pt x="37" y="159"/>
                                </a:lnTo>
                                <a:lnTo>
                                  <a:pt x="31" y="157"/>
                                </a:lnTo>
                                <a:lnTo>
                                  <a:pt x="23" y="156"/>
                                </a:lnTo>
                                <a:lnTo>
                                  <a:pt x="17" y="154"/>
                                </a:lnTo>
                                <a:lnTo>
                                  <a:pt x="12" y="152"/>
                                </a:lnTo>
                                <a:lnTo>
                                  <a:pt x="9" y="150"/>
                                </a:lnTo>
                                <a:lnTo>
                                  <a:pt x="5" y="149"/>
                                </a:lnTo>
                                <a:lnTo>
                                  <a:pt x="3" y="146"/>
                                </a:lnTo>
                                <a:lnTo>
                                  <a:pt x="1" y="145"/>
                                </a:lnTo>
                                <a:lnTo>
                                  <a:pt x="0" y="143"/>
                                </a:lnTo>
                                <a:lnTo>
                                  <a:pt x="0" y="139"/>
                                </a:lnTo>
                                <a:lnTo>
                                  <a:pt x="0" y="134"/>
                                </a:lnTo>
                                <a:lnTo>
                                  <a:pt x="0" y="132"/>
                                </a:lnTo>
                                <a:lnTo>
                                  <a:pt x="0" y="129"/>
                                </a:lnTo>
                                <a:lnTo>
                                  <a:pt x="0" y="127"/>
                                </a:lnTo>
                                <a:lnTo>
                                  <a:pt x="1" y="125"/>
                                </a:lnTo>
                                <a:lnTo>
                                  <a:pt x="1" y="124"/>
                                </a:lnTo>
                                <a:lnTo>
                                  <a:pt x="3" y="124"/>
                                </a:lnTo>
                                <a:lnTo>
                                  <a:pt x="3" y="123"/>
                                </a:lnTo>
                                <a:lnTo>
                                  <a:pt x="4" y="123"/>
                                </a:lnTo>
                                <a:lnTo>
                                  <a:pt x="6" y="124"/>
                                </a:lnTo>
                                <a:lnTo>
                                  <a:pt x="9" y="125"/>
                                </a:lnTo>
                                <a:lnTo>
                                  <a:pt x="14" y="128"/>
                                </a:lnTo>
                                <a:lnTo>
                                  <a:pt x="17" y="130"/>
                                </a:lnTo>
                                <a:lnTo>
                                  <a:pt x="23" y="133"/>
                                </a:lnTo>
                                <a:lnTo>
                                  <a:pt x="30" y="135"/>
                                </a:lnTo>
                                <a:lnTo>
                                  <a:pt x="37" y="136"/>
                                </a:lnTo>
                                <a:lnTo>
                                  <a:pt x="46" y="138"/>
                                </a:lnTo>
                                <a:lnTo>
                                  <a:pt x="52" y="136"/>
                                </a:lnTo>
                                <a:lnTo>
                                  <a:pt x="58" y="135"/>
                                </a:lnTo>
                                <a:lnTo>
                                  <a:pt x="63" y="134"/>
                                </a:lnTo>
                                <a:lnTo>
                                  <a:pt x="68" y="132"/>
                                </a:lnTo>
                                <a:lnTo>
                                  <a:pt x="71" y="128"/>
                                </a:lnTo>
                                <a:lnTo>
                                  <a:pt x="74" y="124"/>
                                </a:lnTo>
                                <a:lnTo>
                                  <a:pt x="75" y="119"/>
                                </a:lnTo>
                                <a:lnTo>
                                  <a:pt x="75" y="114"/>
                                </a:lnTo>
                                <a:lnTo>
                                  <a:pt x="75" y="108"/>
                                </a:lnTo>
                                <a:lnTo>
                                  <a:pt x="73" y="103"/>
                                </a:lnTo>
                                <a:lnTo>
                                  <a:pt x="69" y="99"/>
                                </a:lnTo>
                                <a:lnTo>
                                  <a:pt x="64" y="96"/>
                                </a:lnTo>
                                <a:lnTo>
                                  <a:pt x="59" y="93"/>
                                </a:lnTo>
                                <a:lnTo>
                                  <a:pt x="53" y="91"/>
                                </a:lnTo>
                                <a:lnTo>
                                  <a:pt x="46" y="88"/>
                                </a:lnTo>
                                <a:lnTo>
                                  <a:pt x="39" y="86"/>
                                </a:lnTo>
                                <a:lnTo>
                                  <a:pt x="32" y="82"/>
                                </a:lnTo>
                                <a:lnTo>
                                  <a:pt x="26" y="80"/>
                                </a:lnTo>
                                <a:lnTo>
                                  <a:pt x="20" y="76"/>
                                </a:lnTo>
                                <a:lnTo>
                                  <a:pt x="15" y="71"/>
                                </a:lnTo>
                                <a:lnTo>
                                  <a:pt x="10" y="65"/>
                                </a:lnTo>
                                <a:lnTo>
                                  <a:pt x="6" y="59"/>
                                </a:lnTo>
                                <a:lnTo>
                                  <a:pt x="4" y="51"/>
                                </a:lnTo>
                                <a:lnTo>
                                  <a:pt x="4" y="43"/>
                                </a:lnTo>
                                <a:lnTo>
                                  <a:pt x="4" y="34"/>
                                </a:lnTo>
                                <a:lnTo>
                                  <a:pt x="6" y="27"/>
                                </a:lnTo>
                                <a:lnTo>
                                  <a:pt x="10" y="18"/>
                                </a:lnTo>
                                <a:lnTo>
                                  <a:pt x="16" y="13"/>
                                </a:lnTo>
                                <a:lnTo>
                                  <a:pt x="23" y="7"/>
                                </a:lnTo>
                                <a:lnTo>
                                  <a:pt x="32" y="3"/>
                                </a:lnTo>
                                <a:lnTo>
                                  <a:pt x="43" y="0"/>
                                </a:lnTo>
                                <a:lnTo>
                                  <a:pt x="55" y="0"/>
                                </a:lnTo>
                                <a:lnTo>
                                  <a:pt x="62" y="0"/>
                                </a:lnTo>
                                <a:lnTo>
                                  <a:pt x="68" y="1"/>
                                </a:lnTo>
                                <a:lnTo>
                                  <a:pt x="73" y="2"/>
                                </a:lnTo>
                                <a:lnTo>
                                  <a:pt x="78" y="3"/>
                                </a:lnTo>
                                <a:lnTo>
                                  <a:pt x="83" y="5"/>
                                </a:lnTo>
                                <a:lnTo>
                                  <a:pt x="85" y="6"/>
                                </a:lnTo>
                                <a:lnTo>
                                  <a:pt x="89" y="8"/>
                                </a:lnTo>
                                <a:lnTo>
                                  <a:pt x="90" y="10"/>
                                </a:lnTo>
                                <a:lnTo>
                                  <a:pt x="92" y="11"/>
                                </a:lnTo>
                                <a:lnTo>
                                  <a:pt x="92" y="11"/>
                                </a:lnTo>
                                <a:lnTo>
                                  <a:pt x="94" y="12"/>
                                </a:lnTo>
                                <a:lnTo>
                                  <a:pt x="94" y="13"/>
                                </a:lnTo>
                                <a:lnTo>
                                  <a:pt x="94" y="15"/>
                                </a:lnTo>
                                <a:lnTo>
                                  <a:pt x="94" y="17"/>
                                </a:lnTo>
                                <a:lnTo>
                                  <a:pt x="95" y="18"/>
                                </a:lnTo>
                                <a:lnTo>
                                  <a:pt x="95" y="21"/>
                                </a:lnTo>
                                <a:lnTo>
                                  <a:pt x="95" y="23"/>
                                </a:lnTo>
                                <a:lnTo>
                                  <a:pt x="94" y="26"/>
                                </a:lnTo>
                                <a:lnTo>
                                  <a:pt x="94" y="28"/>
                                </a:lnTo>
                                <a:lnTo>
                                  <a:pt x="94" y="29"/>
                                </a:lnTo>
                                <a:lnTo>
                                  <a:pt x="92" y="31"/>
                                </a:lnTo>
                                <a:lnTo>
                                  <a:pt x="92" y="31"/>
                                </a:lnTo>
                                <a:lnTo>
                                  <a:pt x="91" y="32"/>
                                </a:lnTo>
                                <a:lnTo>
                                  <a:pt x="90" y="32"/>
                                </a:lnTo>
                                <a:lnTo>
                                  <a:pt x="89" y="31"/>
                                </a:lnTo>
                                <a:lnTo>
                                  <a:pt x="86" y="29"/>
                                </a:lnTo>
                                <a:lnTo>
                                  <a:pt x="83" y="28"/>
                                </a:lnTo>
                                <a:lnTo>
                                  <a:pt x="79" y="26"/>
                                </a:lnTo>
                                <a:lnTo>
                                  <a:pt x="74" y="24"/>
                                </a:lnTo>
                                <a:lnTo>
                                  <a:pt x="69" y="22"/>
                                </a:lnTo>
                                <a:lnTo>
                                  <a:pt x="63" y="21"/>
                                </a:lnTo>
                                <a:lnTo>
                                  <a:pt x="55" y="21"/>
                                </a:lnTo>
                                <a:lnTo>
                                  <a:pt x="49" y="21"/>
                                </a:lnTo>
                                <a:lnTo>
                                  <a:pt x="43" y="22"/>
                                </a:lnTo>
                                <a:lnTo>
                                  <a:pt x="38" y="23"/>
                                </a:lnTo>
                                <a:lnTo>
                                  <a:pt x="35" y="26"/>
                                </a:lnTo>
                                <a:lnTo>
                                  <a:pt x="32" y="29"/>
                                </a:lnTo>
                                <a:lnTo>
                                  <a:pt x="30" y="33"/>
                                </a:lnTo>
                                <a:lnTo>
                                  <a:pt x="28" y="37"/>
                                </a:lnTo>
                                <a:lnTo>
                                  <a:pt x="28" y="42"/>
                                </a:lnTo>
                                <a:lnTo>
                                  <a:pt x="30" y="47"/>
                                </a:lnTo>
                                <a:lnTo>
                                  <a:pt x="32" y="51"/>
                                </a:lnTo>
                                <a:lnTo>
                                  <a:pt x="36" y="55"/>
                                </a:lnTo>
                                <a:lnTo>
                                  <a:pt x="39" y="59"/>
                                </a:lnTo>
                                <a:lnTo>
                                  <a:pt x="46" y="63"/>
                                </a:lnTo>
                                <a:lnTo>
                                  <a:pt x="52" y="65"/>
                                </a:lnTo>
                                <a:lnTo>
                                  <a:pt x="58" y="67"/>
                                </a:lnTo>
                                <a:lnTo>
                                  <a:pt x="65" y="70"/>
                                </a:lnTo>
                                <a:lnTo>
                                  <a:pt x="71" y="72"/>
                                </a:lnTo>
                                <a:lnTo>
                                  <a:pt x="79" y="76"/>
                                </a:lnTo>
                                <a:lnTo>
                                  <a:pt x="85" y="80"/>
                                </a:lnTo>
                                <a:lnTo>
                                  <a:pt x="90" y="85"/>
                                </a:lnTo>
                                <a:lnTo>
                                  <a:pt x="95" y="90"/>
                                </a:lnTo>
                                <a:lnTo>
                                  <a:pt x="99" y="96"/>
                                </a:lnTo>
                                <a:lnTo>
                                  <a:pt x="101" y="103"/>
                                </a:lnTo>
                                <a:lnTo>
                                  <a:pt x="102" y="1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82" name="Freeform 68"/>
                        <wps:cNvSpPr>
                          <a:spLocks/>
                        </wps:cNvSpPr>
                        <wps:spPr bwMode="auto">
                          <a:xfrm>
                            <a:off x="7104063" y="4662488"/>
                            <a:ext cx="65088" cy="82550"/>
                          </a:xfrm>
                          <a:custGeom>
                            <a:avLst/>
                            <a:gdLst>
                              <a:gd name="T0" fmla="*/ 123 w 125"/>
                              <a:gd name="T1" fmla="*/ 150 h 157"/>
                              <a:gd name="T2" fmla="*/ 123 w 125"/>
                              <a:gd name="T3" fmla="*/ 152 h 157"/>
                              <a:gd name="T4" fmla="*/ 120 w 125"/>
                              <a:gd name="T5" fmla="*/ 153 h 157"/>
                              <a:gd name="T6" fmla="*/ 115 w 125"/>
                              <a:gd name="T7" fmla="*/ 154 h 157"/>
                              <a:gd name="T8" fmla="*/ 109 w 125"/>
                              <a:gd name="T9" fmla="*/ 154 h 157"/>
                              <a:gd name="T10" fmla="*/ 104 w 125"/>
                              <a:gd name="T11" fmla="*/ 153 h 157"/>
                              <a:gd name="T12" fmla="*/ 101 w 125"/>
                              <a:gd name="T13" fmla="*/ 152 h 157"/>
                              <a:gd name="T14" fmla="*/ 100 w 125"/>
                              <a:gd name="T15" fmla="*/ 150 h 157"/>
                              <a:gd name="T16" fmla="*/ 100 w 125"/>
                              <a:gd name="T17" fmla="*/ 131 h 157"/>
                              <a:gd name="T18" fmla="*/ 75 w 125"/>
                              <a:gd name="T19" fmla="*/ 150 h 157"/>
                              <a:gd name="T20" fmla="*/ 51 w 125"/>
                              <a:gd name="T21" fmla="*/ 157 h 157"/>
                              <a:gd name="T22" fmla="*/ 27 w 125"/>
                              <a:gd name="T23" fmla="*/ 152 h 157"/>
                              <a:gd name="T24" fmla="*/ 11 w 125"/>
                              <a:gd name="T25" fmla="*/ 138 h 157"/>
                              <a:gd name="T26" fmla="*/ 3 w 125"/>
                              <a:gd name="T27" fmla="*/ 120 h 157"/>
                              <a:gd name="T28" fmla="*/ 0 w 125"/>
                              <a:gd name="T29" fmla="*/ 93 h 157"/>
                              <a:gd name="T30" fmla="*/ 0 w 125"/>
                              <a:gd name="T31" fmla="*/ 4 h 157"/>
                              <a:gd name="T32" fmla="*/ 1 w 125"/>
                              <a:gd name="T33" fmla="*/ 1 h 157"/>
                              <a:gd name="T34" fmla="*/ 4 w 125"/>
                              <a:gd name="T35" fmla="*/ 0 h 157"/>
                              <a:gd name="T36" fmla="*/ 9 w 125"/>
                              <a:gd name="T37" fmla="*/ 0 h 157"/>
                              <a:gd name="T38" fmla="*/ 16 w 125"/>
                              <a:gd name="T39" fmla="*/ 0 h 157"/>
                              <a:gd name="T40" fmla="*/ 21 w 125"/>
                              <a:gd name="T41" fmla="*/ 0 h 157"/>
                              <a:gd name="T42" fmla="*/ 25 w 125"/>
                              <a:gd name="T43" fmla="*/ 1 h 157"/>
                              <a:gd name="T44" fmla="*/ 26 w 125"/>
                              <a:gd name="T45" fmla="*/ 4 h 157"/>
                              <a:gd name="T46" fmla="*/ 26 w 125"/>
                              <a:gd name="T47" fmla="*/ 89 h 157"/>
                              <a:gd name="T48" fmla="*/ 29 w 125"/>
                              <a:gd name="T49" fmla="*/ 110 h 157"/>
                              <a:gd name="T50" fmla="*/ 33 w 125"/>
                              <a:gd name="T51" fmla="*/ 122 h 157"/>
                              <a:gd name="T52" fmla="*/ 43 w 125"/>
                              <a:gd name="T53" fmla="*/ 131 h 157"/>
                              <a:gd name="T54" fmla="*/ 57 w 125"/>
                              <a:gd name="T55" fmla="*/ 133 h 157"/>
                              <a:gd name="T56" fmla="*/ 77 w 125"/>
                              <a:gd name="T57" fmla="*/ 127 h 157"/>
                              <a:gd name="T58" fmla="*/ 98 w 125"/>
                              <a:gd name="T59" fmla="*/ 106 h 157"/>
                              <a:gd name="T60" fmla="*/ 98 w 125"/>
                              <a:gd name="T61" fmla="*/ 4 h 157"/>
                              <a:gd name="T62" fmla="*/ 99 w 125"/>
                              <a:gd name="T63" fmla="*/ 1 h 157"/>
                              <a:gd name="T64" fmla="*/ 102 w 125"/>
                              <a:gd name="T65" fmla="*/ 0 h 157"/>
                              <a:gd name="T66" fmla="*/ 107 w 125"/>
                              <a:gd name="T67" fmla="*/ 0 h 157"/>
                              <a:gd name="T68" fmla="*/ 115 w 125"/>
                              <a:gd name="T69" fmla="*/ 0 h 157"/>
                              <a:gd name="T70" fmla="*/ 120 w 125"/>
                              <a:gd name="T71" fmla="*/ 0 h 157"/>
                              <a:gd name="T72" fmla="*/ 122 w 125"/>
                              <a:gd name="T73" fmla="*/ 1 h 157"/>
                              <a:gd name="T74" fmla="*/ 123 w 125"/>
                              <a:gd name="T75" fmla="*/ 4 h 157"/>
                              <a:gd name="T76" fmla="*/ 125 w 125"/>
                              <a:gd name="T77" fmla="*/ 149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5" h="157">
                                <a:moveTo>
                                  <a:pt x="125" y="149"/>
                                </a:moveTo>
                                <a:lnTo>
                                  <a:pt x="123" y="150"/>
                                </a:lnTo>
                                <a:lnTo>
                                  <a:pt x="123" y="152"/>
                                </a:lnTo>
                                <a:lnTo>
                                  <a:pt x="123" y="152"/>
                                </a:lnTo>
                                <a:lnTo>
                                  <a:pt x="121" y="153"/>
                                </a:lnTo>
                                <a:lnTo>
                                  <a:pt x="120" y="153"/>
                                </a:lnTo>
                                <a:lnTo>
                                  <a:pt x="117" y="154"/>
                                </a:lnTo>
                                <a:lnTo>
                                  <a:pt x="115" y="154"/>
                                </a:lnTo>
                                <a:lnTo>
                                  <a:pt x="112" y="154"/>
                                </a:lnTo>
                                <a:lnTo>
                                  <a:pt x="109" y="154"/>
                                </a:lnTo>
                                <a:lnTo>
                                  <a:pt x="106" y="154"/>
                                </a:lnTo>
                                <a:lnTo>
                                  <a:pt x="104" y="153"/>
                                </a:lnTo>
                                <a:lnTo>
                                  <a:pt x="102" y="153"/>
                                </a:lnTo>
                                <a:lnTo>
                                  <a:pt x="101" y="152"/>
                                </a:lnTo>
                                <a:lnTo>
                                  <a:pt x="100" y="152"/>
                                </a:lnTo>
                                <a:lnTo>
                                  <a:pt x="100" y="150"/>
                                </a:lnTo>
                                <a:lnTo>
                                  <a:pt x="100" y="149"/>
                                </a:lnTo>
                                <a:lnTo>
                                  <a:pt x="100" y="131"/>
                                </a:lnTo>
                                <a:lnTo>
                                  <a:pt x="88" y="143"/>
                                </a:lnTo>
                                <a:lnTo>
                                  <a:pt x="75" y="150"/>
                                </a:lnTo>
                                <a:lnTo>
                                  <a:pt x="63" y="155"/>
                                </a:lnTo>
                                <a:lnTo>
                                  <a:pt x="51" y="157"/>
                                </a:lnTo>
                                <a:lnTo>
                                  <a:pt x="37" y="155"/>
                                </a:lnTo>
                                <a:lnTo>
                                  <a:pt x="27" y="152"/>
                                </a:lnTo>
                                <a:lnTo>
                                  <a:pt x="17" y="146"/>
                                </a:lnTo>
                                <a:lnTo>
                                  <a:pt x="11" y="138"/>
                                </a:lnTo>
                                <a:lnTo>
                                  <a:pt x="5" y="130"/>
                                </a:lnTo>
                                <a:lnTo>
                                  <a:pt x="3" y="120"/>
                                </a:lnTo>
                                <a:lnTo>
                                  <a:pt x="0" y="107"/>
                                </a:lnTo>
                                <a:lnTo>
                                  <a:pt x="0" y="93"/>
                                </a:lnTo>
                                <a:lnTo>
                                  <a:pt x="0" y="5"/>
                                </a:lnTo>
                                <a:lnTo>
                                  <a:pt x="0" y="4"/>
                                </a:lnTo>
                                <a:lnTo>
                                  <a:pt x="0" y="3"/>
                                </a:lnTo>
                                <a:lnTo>
                                  <a:pt x="1" y="1"/>
                                </a:lnTo>
                                <a:lnTo>
                                  <a:pt x="3" y="1"/>
                                </a:lnTo>
                                <a:lnTo>
                                  <a:pt x="4" y="0"/>
                                </a:lnTo>
                                <a:lnTo>
                                  <a:pt x="6" y="0"/>
                                </a:lnTo>
                                <a:lnTo>
                                  <a:pt x="9" y="0"/>
                                </a:lnTo>
                                <a:lnTo>
                                  <a:pt x="13" y="0"/>
                                </a:lnTo>
                                <a:lnTo>
                                  <a:pt x="16" y="0"/>
                                </a:lnTo>
                                <a:lnTo>
                                  <a:pt x="20" y="0"/>
                                </a:lnTo>
                                <a:lnTo>
                                  <a:pt x="21" y="0"/>
                                </a:lnTo>
                                <a:lnTo>
                                  <a:pt x="24" y="1"/>
                                </a:lnTo>
                                <a:lnTo>
                                  <a:pt x="25" y="1"/>
                                </a:lnTo>
                                <a:lnTo>
                                  <a:pt x="26" y="3"/>
                                </a:lnTo>
                                <a:lnTo>
                                  <a:pt x="26" y="4"/>
                                </a:lnTo>
                                <a:lnTo>
                                  <a:pt x="26" y="5"/>
                                </a:lnTo>
                                <a:lnTo>
                                  <a:pt x="26" y="89"/>
                                </a:lnTo>
                                <a:lnTo>
                                  <a:pt x="26" y="101"/>
                                </a:lnTo>
                                <a:lnTo>
                                  <a:pt x="29" y="110"/>
                                </a:lnTo>
                                <a:lnTo>
                                  <a:pt x="30" y="116"/>
                                </a:lnTo>
                                <a:lnTo>
                                  <a:pt x="33" y="122"/>
                                </a:lnTo>
                                <a:lnTo>
                                  <a:pt x="38" y="127"/>
                                </a:lnTo>
                                <a:lnTo>
                                  <a:pt x="43" y="131"/>
                                </a:lnTo>
                                <a:lnTo>
                                  <a:pt x="49" y="133"/>
                                </a:lnTo>
                                <a:lnTo>
                                  <a:pt x="57" y="133"/>
                                </a:lnTo>
                                <a:lnTo>
                                  <a:pt x="67" y="132"/>
                                </a:lnTo>
                                <a:lnTo>
                                  <a:pt x="77" y="127"/>
                                </a:lnTo>
                                <a:lnTo>
                                  <a:pt x="86" y="118"/>
                                </a:lnTo>
                                <a:lnTo>
                                  <a:pt x="98" y="106"/>
                                </a:lnTo>
                                <a:lnTo>
                                  <a:pt x="98" y="5"/>
                                </a:lnTo>
                                <a:lnTo>
                                  <a:pt x="98" y="4"/>
                                </a:lnTo>
                                <a:lnTo>
                                  <a:pt x="98" y="3"/>
                                </a:lnTo>
                                <a:lnTo>
                                  <a:pt x="99" y="1"/>
                                </a:lnTo>
                                <a:lnTo>
                                  <a:pt x="100" y="1"/>
                                </a:lnTo>
                                <a:lnTo>
                                  <a:pt x="102" y="0"/>
                                </a:lnTo>
                                <a:lnTo>
                                  <a:pt x="104" y="0"/>
                                </a:lnTo>
                                <a:lnTo>
                                  <a:pt x="107" y="0"/>
                                </a:lnTo>
                                <a:lnTo>
                                  <a:pt x="111" y="0"/>
                                </a:lnTo>
                                <a:lnTo>
                                  <a:pt x="115" y="0"/>
                                </a:lnTo>
                                <a:lnTo>
                                  <a:pt x="117" y="0"/>
                                </a:lnTo>
                                <a:lnTo>
                                  <a:pt x="120" y="0"/>
                                </a:lnTo>
                                <a:lnTo>
                                  <a:pt x="121" y="1"/>
                                </a:lnTo>
                                <a:lnTo>
                                  <a:pt x="122" y="1"/>
                                </a:lnTo>
                                <a:lnTo>
                                  <a:pt x="123" y="3"/>
                                </a:lnTo>
                                <a:lnTo>
                                  <a:pt x="123" y="4"/>
                                </a:lnTo>
                                <a:lnTo>
                                  <a:pt x="125" y="5"/>
                                </a:lnTo>
                                <a:lnTo>
                                  <a:pt x="125" y="1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83" name="Freeform 69"/>
                        <wps:cNvSpPr>
                          <a:spLocks noEditPoints="1"/>
                        </wps:cNvSpPr>
                        <wps:spPr bwMode="auto">
                          <a:xfrm>
                            <a:off x="7189788" y="4660900"/>
                            <a:ext cx="69850" cy="84138"/>
                          </a:xfrm>
                          <a:custGeom>
                            <a:avLst/>
                            <a:gdLst>
                              <a:gd name="T0" fmla="*/ 133 w 133"/>
                              <a:gd name="T1" fmla="*/ 79 h 159"/>
                              <a:gd name="T2" fmla="*/ 127 w 133"/>
                              <a:gd name="T3" fmla="*/ 83 h 159"/>
                              <a:gd name="T4" fmla="*/ 28 w 133"/>
                              <a:gd name="T5" fmla="*/ 85 h 159"/>
                              <a:gd name="T6" fmla="*/ 31 w 133"/>
                              <a:gd name="T7" fmla="*/ 106 h 159"/>
                              <a:gd name="T8" fmla="*/ 39 w 133"/>
                              <a:gd name="T9" fmla="*/ 123 h 159"/>
                              <a:gd name="T10" fmla="*/ 53 w 133"/>
                              <a:gd name="T11" fmla="*/ 133 h 159"/>
                              <a:gd name="T12" fmla="*/ 75 w 133"/>
                              <a:gd name="T13" fmla="*/ 136 h 159"/>
                              <a:gd name="T14" fmla="*/ 93 w 133"/>
                              <a:gd name="T15" fmla="*/ 135 h 159"/>
                              <a:gd name="T16" fmla="*/ 107 w 133"/>
                              <a:gd name="T17" fmla="*/ 132 h 159"/>
                              <a:gd name="T18" fmla="*/ 117 w 133"/>
                              <a:gd name="T19" fmla="*/ 128 h 159"/>
                              <a:gd name="T20" fmla="*/ 123 w 133"/>
                              <a:gd name="T21" fmla="*/ 125 h 159"/>
                              <a:gd name="T22" fmla="*/ 124 w 133"/>
                              <a:gd name="T23" fmla="*/ 127 h 159"/>
                              <a:gd name="T24" fmla="*/ 127 w 133"/>
                              <a:gd name="T25" fmla="*/ 128 h 159"/>
                              <a:gd name="T26" fmla="*/ 127 w 133"/>
                              <a:gd name="T27" fmla="*/ 132 h 159"/>
                              <a:gd name="T28" fmla="*/ 127 w 133"/>
                              <a:gd name="T29" fmla="*/ 136 h 159"/>
                              <a:gd name="T30" fmla="*/ 127 w 133"/>
                              <a:gd name="T31" fmla="*/ 140 h 159"/>
                              <a:gd name="T32" fmla="*/ 127 w 133"/>
                              <a:gd name="T33" fmla="*/ 143 h 159"/>
                              <a:gd name="T34" fmla="*/ 125 w 133"/>
                              <a:gd name="T35" fmla="*/ 145 h 159"/>
                              <a:gd name="T36" fmla="*/ 124 w 133"/>
                              <a:gd name="T37" fmla="*/ 146 h 159"/>
                              <a:gd name="T38" fmla="*/ 119 w 133"/>
                              <a:gd name="T39" fmla="*/ 150 h 159"/>
                              <a:gd name="T40" fmla="*/ 108 w 133"/>
                              <a:gd name="T41" fmla="*/ 154 h 159"/>
                              <a:gd name="T42" fmla="*/ 92 w 133"/>
                              <a:gd name="T43" fmla="*/ 156 h 159"/>
                              <a:gd name="T44" fmla="*/ 72 w 133"/>
                              <a:gd name="T45" fmla="*/ 159 h 159"/>
                              <a:gd name="T46" fmla="*/ 42 w 133"/>
                              <a:gd name="T47" fmla="*/ 154 h 159"/>
                              <a:gd name="T48" fmla="*/ 18 w 133"/>
                              <a:gd name="T49" fmla="*/ 139 h 159"/>
                              <a:gd name="T50" fmla="*/ 5 w 133"/>
                              <a:gd name="T51" fmla="*/ 114 h 159"/>
                              <a:gd name="T52" fmla="*/ 0 w 133"/>
                              <a:gd name="T53" fmla="*/ 80 h 159"/>
                              <a:gd name="T54" fmla="*/ 5 w 133"/>
                              <a:gd name="T55" fmla="*/ 47 h 159"/>
                              <a:gd name="T56" fmla="*/ 19 w 133"/>
                              <a:gd name="T57" fmla="*/ 21 h 159"/>
                              <a:gd name="T58" fmla="*/ 40 w 133"/>
                              <a:gd name="T59" fmla="*/ 6 h 159"/>
                              <a:gd name="T60" fmla="*/ 70 w 133"/>
                              <a:gd name="T61" fmla="*/ 0 h 159"/>
                              <a:gd name="T62" fmla="*/ 98 w 133"/>
                              <a:gd name="T63" fmla="*/ 5 h 159"/>
                              <a:gd name="T64" fmla="*/ 118 w 133"/>
                              <a:gd name="T65" fmla="*/ 19 h 159"/>
                              <a:gd name="T66" fmla="*/ 129 w 133"/>
                              <a:gd name="T67" fmla="*/ 42 h 159"/>
                              <a:gd name="T68" fmla="*/ 133 w 133"/>
                              <a:gd name="T69" fmla="*/ 67 h 159"/>
                              <a:gd name="T70" fmla="*/ 107 w 133"/>
                              <a:gd name="T71" fmla="*/ 65 h 159"/>
                              <a:gd name="T72" fmla="*/ 102 w 133"/>
                              <a:gd name="T73" fmla="*/ 39 h 159"/>
                              <a:gd name="T74" fmla="*/ 92 w 133"/>
                              <a:gd name="T75" fmla="*/ 27 h 159"/>
                              <a:gd name="T76" fmla="*/ 69 w 133"/>
                              <a:gd name="T77" fmla="*/ 21 h 159"/>
                              <a:gd name="T78" fmla="*/ 52 w 133"/>
                              <a:gd name="T79" fmla="*/ 24 h 159"/>
                              <a:gd name="T80" fmla="*/ 39 w 133"/>
                              <a:gd name="T81" fmla="*/ 34 h 159"/>
                              <a:gd name="T82" fmla="*/ 32 w 133"/>
                              <a:gd name="T83" fmla="*/ 48 h 159"/>
                              <a:gd name="T84" fmla="*/ 28 w 133"/>
                              <a:gd name="T85" fmla="*/ 65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33" h="159">
                                <a:moveTo>
                                  <a:pt x="133" y="72"/>
                                </a:moveTo>
                                <a:lnTo>
                                  <a:pt x="133" y="79"/>
                                </a:lnTo>
                                <a:lnTo>
                                  <a:pt x="130" y="82"/>
                                </a:lnTo>
                                <a:lnTo>
                                  <a:pt x="127" y="83"/>
                                </a:lnTo>
                                <a:lnTo>
                                  <a:pt x="123" y="85"/>
                                </a:lnTo>
                                <a:lnTo>
                                  <a:pt x="28" y="85"/>
                                </a:lnTo>
                                <a:lnTo>
                                  <a:pt x="28" y="96"/>
                                </a:lnTo>
                                <a:lnTo>
                                  <a:pt x="31" y="106"/>
                                </a:lnTo>
                                <a:lnTo>
                                  <a:pt x="33" y="115"/>
                                </a:lnTo>
                                <a:lnTo>
                                  <a:pt x="39" y="123"/>
                                </a:lnTo>
                                <a:lnTo>
                                  <a:pt x="45" y="129"/>
                                </a:lnTo>
                                <a:lnTo>
                                  <a:pt x="53" y="133"/>
                                </a:lnTo>
                                <a:lnTo>
                                  <a:pt x="63" y="136"/>
                                </a:lnTo>
                                <a:lnTo>
                                  <a:pt x="75" y="136"/>
                                </a:lnTo>
                                <a:lnTo>
                                  <a:pt x="85" y="136"/>
                                </a:lnTo>
                                <a:lnTo>
                                  <a:pt x="93" y="135"/>
                                </a:lnTo>
                                <a:lnTo>
                                  <a:pt x="101" y="134"/>
                                </a:lnTo>
                                <a:lnTo>
                                  <a:pt x="107" y="132"/>
                                </a:lnTo>
                                <a:lnTo>
                                  <a:pt x="113" y="129"/>
                                </a:lnTo>
                                <a:lnTo>
                                  <a:pt x="117" y="128"/>
                                </a:lnTo>
                                <a:lnTo>
                                  <a:pt x="120" y="127"/>
                                </a:lnTo>
                                <a:lnTo>
                                  <a:pt x="123" y="125"/>
                                </a:lnTo>
                                <a:lnTo>
                                  <a:pt x="124" y="127"/>
                                </a:lnTo>
                                <a:lnTo>
                                  <a:pt x="124" y="127"/>
                                </a:lnTo>
                                <a:lnTo>
                                  <a:pt x="125" y="127"/>
                                </a:lnTo>
                                <a:lnTo>
                                  <a:pt x="127" y="128"/>
                                </a:lnTo>
                                <a:lnTo>
                                  <a:pt x="127" y="129"/>
                                </a:lnTo>
                                <a:lnTo>
                                  <a:pt x="127" y="132"/>
                                </a:lnTo>
                                <a:lnTo>
                                  <a:pt x="127" y="134"/>
                                </a:lnTo>
                                <a:lnTo>
                                  <a:pt x="127" y="136"/>
                                </a:lnTo>
                                <a:lnTo>
                                  <a:pt x="127" y="138"/>
                                </a:lnTo>
                                <a:lnTo>
                                  <a:pt x="127" y="140"/>
                                </a:lnTo>
                                <a:lnTo>
                                  <a:pt x="127" y="141"/>
                                </a:lnTo>
                                <a:lnTo>
                                  <a:pt x="127" y="143"/>
                                </a:lnTo>
                                <a:lnTo>
                                  <a:pt x="127" y="144"/>
                                </a:lnTo>
                                <a:lnTo>
                                  <a:pt x="125" y="145"/>
                                </a:lnTo>
                                <a:lnTo>
                                  <a:pt x="125" y="145"/>
                                </a:lnTo>
                                <a:lnTo>
                                  <a:pt x="124" y="146"/>
                                </a:lnTo>
                                <a:lnTo>
                                  <a:pt x="123" y="148"/>
                                </a:lnTo>
                                <a:lnTo>
                                  <a:pt x="119" y="150"/>
                                </a:lnTo>
                                <a:lnTo>
                                  <a:pt x="114" y="151"/>
                                </a:lnTo>
                                <a:lnTo>
                                  <a:pt x="108" y="154"/>
                                </a:lnTo>
                                <a:lnTo>
                                  <a:pt x="101" y="155"/>
                                </a:lnTo>
                                <a:lnTo>
                                  <a:pt x="92" y="156"/>
                                </a:lnTo>
                                <a:lnTo>
                                  <a:pt x="82" y="159"/>
                                </a:lnTo>
                                <a:lnTo>
                                  <a:pt x="72" y="159"/>
                                </a:lnTo>
                                <a:lnTo>
                                  <a:pt x="55" y="157"/>
                                </a:lnTo>
                                <a:lnTo>
                                  <a:pt x="42" y="154"/>
                                </a:lnTo>
                                <a:lnTo>
                                  <a:pt x="28" y="148"/>
                                </a:lnTo>
                                <a:lnTo>
                                  <a:pt x="18" y="139"/>
                                </a:lnTo>
                                <a:lnTo>
                                  <a:pt x="11" y="128"/>
                                </a:lnTo>
                                <a:lnTo>
                                  <a:pt x="5" y="114"/>
                                </a:lnTo>
                                <a:lnTo>
                                  <a:pt x="1" y="98"/>
                                </a:lnTo>
                                <a:lnTo>
                                  <a:pt x="0" y="80"/>
                                </a:lnTo>
                                <a:lnTo>
                                  <a:pt x="1" y="61"/>
                                </a:lnTo>
                                <a:lnTo>
                                  <a:pt x="5" y="47"/>
                                </a:lnTo>
                                <a:lnTo>
                                  <a:pt x="11" y="32"/>
                                </a:lnTo>
                                <a:lnTo>
                                  <a:pt x="19" y="21"/>
                                </a:lnTo>
                                <a:lnTo>
                                  <a:pt x="29" y="12"/>
                                </a:lnTo>
                                <a:lnTo>
                                  <a:pt x="40" y="6"/>
                                </a:lnTo>
                                <a:lnTo>
                                  <a:pt x="54" y="1"/>
                                </a:lnTo>
                                <a:lnTo>
                                  <a:pt x="70" y="0"/>
                                </a:lnTo>
                                <a:lnTo>
                                  <a:pt x="86" y="1"/>
                                </a:lnTo>
                                <a:lnTo>
                                  <a:pt x="98" y="5"/>
                                </a:lnTo>
                                <a:lnTo>
                                  <a:pt x="109" y="11"/>
                                </a:lnTo>
                                <a:lnTo>
                                  <a:pt x="118" y="19"/>
                                </a:lnTo>
                                <a:lnTo>
                                  <a:pt x="125" y="29"/>
                                </a:lnTo>
                                <a:lnTo>
                                  <a:pt x="129" y="42"/>
                                </a:lnTo>
                                <a:lnTo>
                                  <a:pt x="133" y="54"/>
                                </a:lnTo>
                                <a:lnTo>
                                  <a:pt x="133" y="67"/>
                                </a:lnTo>
                                <a:lnTo>
                                  <a:pt x="133" y="72"/>
                                </a:lnTo>
                                <a:close/>
                                <a:moveTo>
                                  <a:pt x="107" y="65"/>
                                </a:moveTo>
                                <a:lnTo>
                                  <a:pt x="107" y="55"/>
                                </a:lnTo>
                                <a:lnTo>
                                  <a:pt x="102" y="39"/>
                                </a:lnTo>
                                <a:lnTo>
                                  <a:pt x="97" y="32"/>
                                </a:lnTo>
                                <a:lnTo>
                                  <a:pt x="92" y="27"/>
                                </a:lnTo>
                                <a:lnTo>
                                  <a:pt x="77" y="21"/>
                                </a:lnTo>
                                <a:lnTo>
                                  <a:pt x="69" y="21"/>
                                </a:lnTo>
                                <a:lnTo>
                                  <a:pt x="59" y="21"/>
                                </a:lnTo>
                                <a:lnTo>
                                  <a:pt x="52" y="24"/>
                                </a:lnTo>
                                <a:lnTo>
                                  <a:pt x="44" y="28"/>
                                </a:lnTo>
                                <a:lnTo>
                                  <a:pt x="39" y="34"/>
                                </a:lnTo>
                                <a:lnTo>
                                  <a:pt x="34" y="40"/>
                                </a:lnTo>
                                <a:lnTo>
                                  <a:pt x="32" y="48"/>
                                </a:lnTo>
                                <a:lnTo>
                                  <a:pt x="29" y="56"/>
                                </a:lnTo>
                                <a:lnTo>
                                  <a:pt x="28" y="65"/>
                                </a:lnTo>
                                <a:lnTo>
                                  <a:pt x="107" y="6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84" name="Line 70"/>
                        <wps:cNvCnPr/>
                        <wps:spPr bwMode="auto">
                          <a:xfrm>
                            <a:off x="3225800" y="74613"/>
                            <a:ext cx="0" cy="1371600"/>
                          </a:xfrm>
                          <a:prstGeom prst="line">
                            <a:avLst/>
                          </a:prstGeom>
                          <a:noFill/>
                          <a:ln w="31750">
                            <a:solidFill>
                              <a:srgbClr val="FFFFFF"/>
                            </a:solidFill>
                            <a:prstDash val="solid"/>
                            <a:round/>
                            <a:headEnd/>
                            <a:tailEnd/>
                          </a:ln>
                          <a:extLst>
                            <a:ext uri="{909E8E84-426E-40DD-AFC4-6F175D3DCCD1}">
                              <a14:hiddenFill xmlns:a14="http://schemas.microsoft.com/office/drawing/2010/main">
                                <a:noFill/>
                              </a14:hiddenFill>
                            </a:ext>
                          </a:extLst>
                        </wps:spPr>
                        <wps:bodyPr/>
                      </wps:wsp>
                      <wps:wsp>
                        <wps:cNvPr id="885" name="Freeform 71"/>
                        <wps:cNvSpPr>
                          <a:spLocks/>
                        </wps:cNvSpPr>
                        <wps:spPr bwMode="auto">
                          <a:xfrm>
                            <a:off x="2730500" y="165100"/>
                            <a:ext cx="42863" cy="84138"/>
                          </a:xfrm>
                          <a:custGeom>
                            <a:avLst/>
                            <a:gdLst>
                              <a:gd name="T0" fmla="*/ 81 w 81"/>
                              <a:gd name="T1" fmla="*/ 148 h 157"/>
                              <a:gd name="T2" fmla="*/ 81 w 81"/>
                              <a:gd name="T3" fmla="*/ 150 h 157"/>
                              <a:gd name="T4" fmla="*/ 81 w 81"/>
                              <a:gd name="T5" fmla="*/ 152 h 157"/>
                              <a:gd name="T6" fmla="*/ 81 w 81"/>
                              <a:gd name="T7" fmla="*/ 153 h 157"/>
                              <a:gd name="T8" fmla="*/ 80 w 81"/>
                              <a:gd name="T9" fmla="*/ 154 h 157"/>
                              <a:gd name="T10" fmla="*/ 80 w 81"/>
                              <a:gd name="T11" fmla="*/ 155 h 157"/>
                              <a:gd name="T12" fmla="*/ 79 w 81"/>
                              <a:gd name="T13" fmla="*/ 157 h 157"/>
                              <a:gd name="T14" fmla="*/ 78 w 81"/>
                              <a:gd name="T15" fmla="*/ 157 h 157"/>
                              <a:gd name="T16" fmla="*/ 78 w 81"/>
                              <a:gd name="T17" fmla="*/ 157 h 157"/>
                              <a:gd name="T18" fmla="*/ 9 w 81"/>
                              <a:gd name="T19" fmla="*/ 157 h 157"/>
                              <a:gd name="T20" fmla="*/ 6 w 81"/>
                              <a:gd name="T21" fmla="*/ 157 h 157"/>
                              <a:gd name="T22" fmla="*/ 3 w 81"/>
                              <a:gd name="T23" fmla="*/ 155 h 157"/>
                              <a:gd name="T24" fmla="*/ 1 w 81"/>
                              <a:gd name="T25" fmla="*/ 153 h 157"/>
                              <a:gd name="T26" fmla="*/ 0 w 81"/>
                              <a:gd name="T27" fmla="*/ 148 h 157"/>
                              <a:gd name="T28" fmla="*/ 0 w 81"/>
                              <a:gd name="T29" fmla="*/ 4 h 157"/>
                              <a:gd name="T30" fmla="*/ 1 w 81"/>
                              <a:gd name="T31" fmla="*/ 4 h 157"/>
                              <a:gd name="T32" fmla="*/ 1 w 81"/>
                              <a:gd name="T33" fmla="*/ 3 h 157"/>
                              <a:gd name="T34" fmla="*/ 1 w 81"/>
                              <a:gd name="T35" fmla="*/ 1 h 157"/>
                              <a:gd name="T36" fmla="*/ 3 w 81"/>
                              <a:gd name="T37" fmla="*/ 1 h 157"/>
                              <a:gd name="T38" fmla="*/ 4 w 81"/>
                              <a:gd name="T39" fmla="*/ 1 h 157"/>
                              <a:gd name="T40" fmla="*/ 6 w 81"/>
                              <a:gd name="T41" fmla="*/ 1 h 157"/>
                              <a:gd name="T42" fmla="*/ 9 w 81"/>
                              <a:gd name="T43" fmla="*/ 0 h 157"/>
                              <a:gd name="T44" fmla="*/ 11 w 81"/>
                              <a:gd name="T45" fmla="*/ 0 h 157"/>
                              <a:gd name="T46" fmla="*/ 14 w 81"/>
                              <a:gd name="T47" fmla="*/ 0 h 157"/>
                              <a:gd name="T48" fmla="*/ 16 w 81"/>
                              <a:gd name="T49" fmla="*/ 1 h 157"/>
                              <a:gd name="T50" fmla="*/ 17 w 81"/>
                              <a:gd name="T51" fmla="*/ 1 h 157"/>
                              <a:gd name="T52" fmla="*/ 20 w 81"/>
                              <a:gd name="T53" fmla="*/ 1 h 157"/>
                              <a:gd name="T54" fmla="*/ 20 w 81"/>
                              <a:gd name="T55" fmla="*/ 1 h 157"/>
                              <a:gd name="T56" fmla="*/ 21 w 81"/>
                              <a:gd name="T57" fmla="*/ 3 h 157"/>
                              <a:gd name="T58" fmla="*/ 21 w 81"/>
                              <a:gd name="T59" fmla="*/ 4 h 157"/>
                              <a:gd name="T60" fmla="*/ 21 w 81"/>
                              <a:gd name="T61" fmla="*/ 4 h 157"/>
                              <a:gd name="T62" fmla="*/ 21 w 81"/>
                              <a:gd name="T63" fmla="*/ 139 h 157"/>
                              <a:gd name="T64" fmla="*/ 78 w 81"/>
                              <a:gd name="T65" fmla="*/ 139 h 157"/>
                              <a:gd name="T66" fmla="*/ 78 w 81"/>
                              <a:gd name="T67" fmla="*/ 139 h 157"/>
                              <a:gd name="T68" fmla="*/ 79 w 81"/>
                              <a:gd name="T69" fmla="*/ 139 h 157"/>
                              <a:gd name="T70" fmla="*/ 80 w 81"/>
                              <a:gd name="T71" fmla="*/ 141 h 157"/>
                              <a:gd name="T72" fmla="*/ 80 w 81"/>
                              <a:gd name="T73" fmla="*/ 141 h 157"/>
                              <a:gd name="T74" fmla="*/ 81 w 81"/>
                              <a:gd name="T75" fmla="*/ 142 h 157"/>
                              <a:gd name="T76" fmla="*/ 81 w 81"/>
                              <a:gd name="T77" fmla="*/ 144 h 157"/>
                              <a:gd name="T78" fmla="*/ 81 w 81"/>
                              <a:gd name="T79" fmla="*/ 145 h 157"/>
                              <a:gd name="T80" fmla="*/ 81 w 81"/>
                              <a:gd name="T81" fmla="*/ 148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81" h="157">
                                <a:moveTo>
                                  <a:pt x="81" y="148"/>
                                </a:moveTo>
                                <a:lnTo>
                                  <a:pt x="81" y="150"/>
                                </a:lnTo>
                                <a:lnTo>
                                  <a:pt x="81" y="152"/>
                                </a:lnTo>
                                <a:lnTo>
                                  <a:pt x="81" y="153"/>
                                </a:lnTo>
                                <a:lnTo>
                                  <a:pt x="80" y="154"/>
                                </a:lnTo>
                                <a:lnTo>
                                  <a:pt x="80" y="155"/>
                                </a:lnTo>
                                <a:lnTo>
                                  <a:pt x="79" y="157"/>
                                </a:lnTo>
                                <a:lnTo>
                                  <a:pt x="78" y="157"/>
                                </a:lnTo>
                                <a:lnTo>
                                  <a:pt x="78" y="157"/>
                                </a:lnTo>
                                <a:lnTo>
                                  <a:pt x="9" y="157"/>
                                </a:lnTo>
                                <a:lnTo>
                                  <a:pt x="6" y="157"/>
                                </a:lnTo>
                                <a:lnTo>
                                  <a:pt x="3" y="155"/>
                                </a:lnTo>
                                <a:lnTo>
                                  <a:pt x="1" y="153"/>
                                </a:lnTo>
                                <a:lnTo>
                                  <a:pt x="0" y="148"/>
                                </a:lnTo>
                                <a:lnTo>
                                  <a:pt x="0" y="4"/>
                                </a:lnTo>
                                <a:lnTo>
                                  <a:pt x="1" y="4"/>
                                </a:lnTo>
                                <a:lnTo>
                                  <a:pt x="1" y="3"/>
                                </a:lnTo>
                                <a:lnTo>
                                  <a:pt x="1" y="1"/>
                                </a:lnTo>
                                <a:lnTo>
                                  <a:pt x="3" y="1"/>
                                </a:lnTo>
                                <a:lnTo>
                                  <a:pt x="4" y="1"/>
                                </a:lnTo>
                                <a:lnTo>
                                  <a:pt x="6" y="1"/>
                                </a:lnTo>
                                <a:lnTo>
                                  <a:pt x="9" y="0"/>
                                </a:lnTo>
                                <a:lnTo>
                                  <a:pt x="11" y="0"/>
                                </a:lnTo>
                                <a:lnTo>
                                  <a:pt x="14" y="0"/>
                                </a:lnTo>
                                <a:lnTo>
                                  <a:pt x="16" y="1"/>
                                </a:lnTo>
                                <a:lnTo>
                                  <a:pt x="17" y="1"/>
                                </a:lnTo>
                                <a:lnTo>
                                  <a:pt x="20" y="1"/>
                                </a:lnTo>
                                <a:lnTo>
                                  <a:pt x="20" y="1"/>
                                </a:lnTo>
                                <a:lnTo>
                                  <a:pt x="21" y="3"/>
                                </a:lnTo>
                                <a:lnTo>
                                  <a:pt x="21" y="4"/>
                                </a:lnTo>
                                <a:lnTo>
                                  <a:pt x="21" y="4"/>
                                </a:lnTo>
                                <a:lnTo>
                                  <a:pt x="21" y="139"/>
                                </a:lnTo>
                                <a:lnTo>
                                  <a:pt x="78" y="139"/>
                                </a:lnTo>
                                <a:lnTo>
                                  <a:pt x="78" y="139"/>
                                </a:lnTo>
                                <a:lnTo>
                                  <a:pt x="79" y="139"/>
                                </a:lnTo>
                                <a:lnTo>
                                  <a:pt x="80" y="141"/>
                                </a:lnTo>
                                <a:lnTo>
                                  <a:pt x="80" y="141"/>
                                </a:lnTo>
                                <a:lnTo>
                                  <a:pt x="81" y="142"/>
                                </a:lnTo>
                                <a:lnTo>
                                  <a:pt x="81" y="144"/>
                                </a:lnTo>
                                <a:lnTo>
                                  <a:pt x="81" y="145"/>
                                </a:lnTo>
                                <a:lnTo>
                                  <a:pt x="81" y="14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86" name="Freeform 72"/>
                        <wps:cNvSpPr>
                          <a:spLocks/>
                        </wps:cNvSpPr>
                        <wps:spPr bwMode="auto">
                          <a:xfrm>
                            <a:off x="2784475" y="187325"/>
                            <a:ext cx="49213" cy="61913"/>
                          </a:xfrm>
                          <a:custGeom>
                            <a:avLst/>
                            <a:gdLst>
                              <a:gd name="T0" fmla="*/ 94 w 94"/>
                              <a:gd name="T1" fmla="*/ 113 h 117"/>
                              <a:gd name="T2" fmla="*/ 92 w 94"/>
                              <a:gd name="T3" fmla="*/ 115 h 117"/>
                              <a:gd name="T4" fmla="*/ 90 w 94"/>
                              <a:gd name="T5" fmla="*/ 115 h 117"/>
                              <a:gd name="T6" fmla="*/ 88 w 94"/>
                              <a:gd name="T7" fmla="*/ 116 h 117"/>
                              <a:gd name="T8" fmla="*/ 81 w 94"/>
                              <a:gd name="T9" fmla="*/ 116 h 117"/>
                              <a:gd name="T10" fmla="*/ 79 w 94"/>
                              <a:gd name="T11" fmla="*/ 115 h 117"/>
                              <a:gd name="T12" fmla="*/ 76 w 94"/>
                              <a:gd name="T13" fmla="*/ 115 h 117"/>
                              <a:gd name="T14" fmla="*/ 75 w 94"/>
                              <a:gd name="T15" fmla="*/ 113 h 117"/>
                              <a:gd name="T16" fmla="*/ 75 w 94"/>
                              <a:gd name="T17" fmla="*/ 97 h 117"/>
                              <a:gd name="T18" fmla="*/ 57 w 94"/>
                              <a:gd name="T19" fmla="*/ 112 h 117"/>
                              <a:gd name="T20" fmla="*/ 40 w 94"/>
                              <a:gd name="T21" fmla="*/ 117 h 117"/>
                              <a:gd name="T22" fmla="*/ 21 w 94"/>
                              <a:gd name="T23" fmla="*/ 113 h 117"/>
                              <a:gd name="T24" fmla="*/ 9 w 94"/>
                              <a:gd name="T25" fmla="*/ 103 h 117"/>
                              <a:gd name="T26" fmla="*/ 3 w 94"/>
                              <a:gd name="T27" fmla="*/ 90 h 117"/>
                              <a:gd name="T28" fmla="*/ 0 w 94"/>
                              <a:gd name="T29" fmla="*/ 69 h 117"/>
                              <a:gd name="T30" fmla="*/ 0 w 94"/>
                              <a:gd name="T31" fmla="*/ 3 h 117"/>
                              <a:gd name="T32" fmla="*/ 1 w 94"/>
                              <a:gd name="T33" fmla="*/ 1 h 117"/>
                              <a:gd name="T34" fmla="*/ 4 w 94"/>
                              <a:gd name="T35" fmla="*/ 0 h 117"/>
                              <a:gd name="T36" fmla="*/ 7 w 94"/>
                              <a:gd name="T37" fmla="*/ 0 h 117"/>
                              <a:gd name="T38" fmla="*/ 12 w 94"/>
                              <a:gd name="T39" fmla="*/ 0 h 117"/>
                              <a:gd name="T40" fmla="*/ 17 w 94"/>
                              <a:gd name="T41" fmla="*/ 0 h 117"/>
                              <a:gd name="T42" fmla="*/ 19 w 94"/>
                              <a:gd name="T43" fmla="*/ 1 h 117"/>
                              <a:gd name="T44" fmla="*/ 20 w 94"/>
                              <a:gd name="T45" fmla="*/ 3 h 117"/>
                              <a:gd name="T46" fmla="*/ 20 w 94"/>
                              <a:gd name="T47" fmla="*/ 67 h 117"/>
                              <a:gd name="T48" fmla="*/ 21 w 94"/>
                              <a:gd name="T49" fmla="*/ 81 h 117"/>
                              <a:gd name="T50" fmla="*/ 26 w 94"/>
                              <a:gd name="T51" fmla="*/ 91 h 117"/>
                              <a:gd name="T52" fmla="*/ 33 w 94"/>
                              <a:gd name="T53" fmla="*/ 97 h 117"/>
                              <a:gd name="T54" fmla="*/ 43 w 94"/>
                              <a:gd name="T55" fmla="*/ 100 h 117"/>
                              <a:gd name="T56" fmla="*/ 58 w 94"/>
                              <a:gd name="T57" fmla="*/ 95 h 117"/>
                              <a:gd name="T58" fmla="*/ 74 w 94"/>
                              <a:gd name="T59" fmla="*/ 79 h 117"/>
                              <a:gd name="T60" fmla="*/ 74 w 94"/>
                              <a:gd name="T61" fmla="*/ 3 h 117"/>
                              <a:gd name="T62" fmla="*/ 74 w 94"/>
                              <a:gd name="T63" fmla="*/ 1 h 117"/>
                              <a:gd name="T64" fmla="*/ 76 w 94"/>
                              <a:gd name="T65" fmla="*/ 0 h 117"/>
                              <a:gd name="T66" fmla="*/ 80 w 94"/>
                              <a:gd name="T67" fmla="*/ 0 h 117"/>
                              <a:gd name="T68" fmla="*/ 86 w 94"/>
                              <a:gd name="T69" fmla="*/ 0 h 117"/>
                              <a:gd name="T70" fmla="*/ 90 w 94"/>
                              <a:gd name="T71" fmla="*/ 0 h 117"/>
                              <a:gd name="T72" fmla="*/ 92 w 94"/>
                              <a:gd name="T73" fmla="*/ 1 h 117"/>
                              <a:gd name="T74" fmla="*/ 94 w 94"/>
                              <a:gd name="T75" fmla="*/ 3 h 117"/>
                              <a:gd name="T76" fmla="*/ 94 w 94"/>
                              <a:gd name="T77" fmla="*/ 112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94" h="117">
                                <a:moveTo>
                                  <a:pt x="94" y="112"/>
                                </a:moveTo>
                                <a:lnTo>
                                  <a:pt x="94" y="113"/>
                                </a:lnTo>
                                <a:lnTo>
                                  <a:pt x="94" y="113"/>
                                </a:lnTo>
                                <a:lnTo>
                                  <a:pt x="92" y="115"/>
                                </a:lnTo>
                                <a:lnTo>
                                  <a:pt x="91" y="115"/>
                                </a:lnTo>
                                <a:lnTo>
                                  <a:pt x="90" y="115"/>
                                </a:lnTo>
                                <a:lnTo>
                                  <a:pt x="89" y="116"/>
                                </a:lnTo>
                                <a:lnTo>
                                  <a:pt x="88" y="116"/>
                                </a:lnTo>
                                <a:lnTo>
                                  <a:pt x="85" y="116"/>
                                </a:lnTo>
                                <a:lnTo>
                                  <a:pt x="81" y="116"/>
                                </a:lnTo>
                                <a:lnTo>
                                  <a:pt x="80" y="116"/>
                                </a:lnTo>
                                <a:lnTo>
                                  <a:pt x="79" y="115"/>
                                </a:lnTo>
                                <a:lnTo>
                                  <a:pt x="78" y="115"/>
                                </a:lnTo>
                                <a:lnTo>
                                  <a:pt x="76" y="115"/>
                                </a:lnTo>
                                <a:lnTo>
                                  <a:pt x="76" y="113"/>
                                </a:lnTo>
                                <a:lnTo>
                                  <a:pt x="75" y="113"/>
                                </a:lnTo>
                                <a:lnTo>
                                  <a:pt x="75" y="112"/>
                                </a:lnTo>
                                <a:lnTo>
                                  <a:pt x="75" y="97"/>
                                </a:lnTo>
                                <a:lnTo>
                                  <a:pt x="67" y="107"/>
                                </a:lnTo>
                                <a:lnTo>
                                  <a:pt x="57" y="112"/>
                                </a:lnTo>
                                <a:lnTo>
                                  <a:pt x="48" y="116"/>
                                </a:lnTo>
                                <a:lnTo>
                                  <a:pt x="40" y="117"/>
                                </a:lnTo>
                                <a:lnTo>
                                  <a:pt x="28" y="117"/>
                                </a:lnTo>
                                <a:lnTo>
                                  <a:pt x="21" y="113"/>
                                </a:lnTo>
                                <a:lnTo>
                                  <a:pt x="14" y="110"/>
                                </a:lnTo>
                                <a:lnTo>
                                  <a:pt x="9" y="103"/>
                                </a:lnTo>
                                <a:lnTo>
                                  <a:pt x="5" y="97"/>
                                </a:lnTo>
                                <a:lnTo>
                                  <a:pt x="3" y="90"/>
                                </a:lnTo>
                                <a:lnTo>
                                  <a:pt x="0" y="80"/>
                                </a:lnTo>
                                <a:lnTo>
                                  <a:pt x="0" y="69"/>
                                </a:lnTo>
                                <a:lnTo>
                                  <a:pt x="0" y="4"/>
                                </a:lnTo>
                                <a:lnTo>
                                  <a:pt x="0" y="3"/>
                                </a:lnTo>
                                <a:lnTo>
                                  <a:pt x="0" y="3"/>
                                </a:lnTo>
                                <a:lnTo>
                                  <a:pt x="1" y="1"/>
                                </a:lnTo>
                                <a:lnTo>
                                  <a:pt x="3" y="1"/>
                                </a:lnTo>
                                <a:lnTo>
                                  <a:pt x="4" y="0"/>
                                </a:lnTo>
                                <a:lnTo>
                                  <a:pt x="5" y="0"/>
                                </a:lnTo>
                                <a:lnTo>
                                  <a:pt x="7" y="0"/>
                                </a:lnTo>
                                <a:lnTo>
                                  <a:pt x="10" y="0"/>
                                </a:lnTo>
                                <a:lnTo>
                                  <a:pt x="12" y="0"/>
                                </a:lnTo>
                                <a:lnTo>
                                  <a:pt x="15" y="0"/>
                                </a:lnTo>
                                <a:lnTo>
                                  <a:pt x="17" y="0"/>
                                </a:lnTo>
                                <a:lnTo>
                                  <a:pt x="19" y="1"/>
                                </a:lnTo>
                                <a:lnTo>
                                  <a:pt x="19" y="1"/>
                                </a:lnTo>
                                <a:lnTo>
                                  <a:pt x="20" y="3"/>
                                </a:lnTo>
                                <a:lnTo>
                                  <a:pt x="20" y="3"/>
                                </a:lnTo>
                                <a:lnTo>
                                  <a:pt x="20" y="4"/>
                                </a:lnTo>
                                <a:lnTo>
                                  <a:pt x="20" y="67"/>
                                </a:lnTo>
                                <a:lnTo>
                                  <a:pt x="21" y="75"/>
                                </a:lnTo>
                                <a:lnTo>
                                  <a:pt x="21" y="81"/>
                                </a:lnTo>
                                <a:lnTo>
                                  <a:pt x="23" y="87"/>
                                </a:lnTo>
                                <a:lnTo>
                                  <a:pt x="26" y="91"/>
                                </a:lnTo>
                                <a:lnTo>
                                  <a:pt x="28" y="95"/>
                                </a:lnTo>
                                <a:lnTo>
                                  <a:pt x="33" y="97"/>
                                </a:lnTo>
                                <a:lnTo>
                                  <a:pt x="37" y="100"/>
                                </a:lnTo>
                                <a:lnTo>
                                  <a:pt x="43" y="100"/>
                                </a:lnTo>
                                <a:lnTo>
                                  <a:pt x="51" y="99"/>
                                </a:lnTo>
                                <a:lnTo>
                                  <a:pt x="58" y="95"/>
                                </a:lnTo>
                                <a:lnTo>
                                  <a:pt x="65" y="89"/>
                                </a:lnTo>
                                <a:lnTo>
                                  <a:pt x="74" y="79"/>
                                </a:lnTo>
                                <a:lnTo>
                                  <a:pt x="74" y="4"/>
                                </a:lnTo>
                                <a:lnTo>
                                  <a:pt x="74" y="3"/>
                                </a:lnTo>
                                <a:lnTo>
                                  <a:pt x="74" y="3"/>
                                </a:lnTo>
                                <a:lnTo>
                                  <a:pt x="74" y="1"/>
                                </a:lnTo>
                                <a:lnTo>
                                  <a:pt x="75" y="1"/>
                                </a:lnTo>
                                <a:lnTo>
                                  <a:pt x="76" y="0"/>
                                </a:lnTo>
                                <a:lnTo>
                                  <a:pt x="79" y="0"/>
                                </a:lnTo>
                                <a:lnTo>
                                  <a:pt x="80" y="0"/>
                                </a:lnTo>
                                <a:lnTo>
                                  <a:pt x="84" y="0"/>
                                </a:lnTo>
                                <a:lnTo>
                                  <a:pt x="86" y="0"/>
                                </a:lnTo>
                                <a:lnTo>
                                  <a:pt x="89" y="0"/>
                                </a:lnTo>
                                <a:lnTo>
                                  <a:pt x="90" y="0"/>
                                </a:lnTo>
                                <a:lnTo>
                                  <a:pt x="91" y="1"/>
                                </a:lnTo>
                                <a:lnTo>
                                  <a:pt x="92" y="1"/>
                                </a:lnTo>
                                <a:lnTo>
                                  <a:pt x="92" y="3"/>
                                </a:lnTo>
                                <a:lnTo>
                                  <a:pt x="94" y="3"/>
                                </a:lnTo>
                                <a:lnTo>
                                  <a:pt x="94" y="4"/>
                                </a:lnTo>
                                <a:lnTo>
                                  <a:pt x="94" y="1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87" name="Freeform 73"/>
                        <wps:cNvSpPr>
                          <a:spLocks/>
                        </wps:cNvSpPr>
                        <wps:spPr bwMode="auto">
                          <a:xfrm>
                            <a:off x="2854325" y="187325"/>
                            <a:ext cx="84138" cy="61913"/>
                          </a:xfrm>
                          <a:custGeom>
                            <a:avLst/>
                            <a:gdLst>
                              <a:gd name="T0" fmla="*/ 160 w 160"/>
                              <a:gd name="T1" fmla="*/ 115 h 118"/>
                              <a:gd name="T2" fmla="*/ 159 w 160"/>
                              <a:gd name="T3" fmla="*/ 117 h 118"/>
                              <a:gd name="T4" fmla="*/ 156 w 160"/>
                              <a:gd name="T5" fmla="*/ 117 h 118"/>
                              <a:gd name="T6" fmla="*/ 152 w 160"/>
                              <a:gd name="T7" fmla="*/ 118 h 118"/>
                              <a:gd name="T8" fmla="*/ 147 w 160"/>
                              <a:gd name="T9" fmla="*/ 118 h 118"/>
                              <a:gd name="T10" fmla="*/ 144 w 160"/>
                              <a:gd name="T11" fmla="*/ 117 h 118"/>
                              <a:gd name="T12" fmla="*/ 141 w 160"/>
                              <a:gd name="T13" fmla="*/ 117 h 118"/>
                              <a:gd name="T14" fmla="*/ 140 w 160"/>
                              <a:gd name="T15" fmla="*/ 115 h 118"/>
                              <a:gd name="T16" fmla="*/ 140 w 160"/>
                              <a:gd name="T17" fmla="*/ 48 h 118"/>
                              <a:gd name="T18" fmla="*/ 139 w 160"/>
                              <a:gd name="T19" fmla="*/ 35 h 118"/>
                              <a:gd name="T20" fmla="*/ 135 w 160"/>
                              <a:gd name="T21" fmla="*/ 25 h 118"/>
                              <a:gd name="T22" fmla="*/ 128 w 160"/>
                              <a:gd name="T23" fmla="*/ 19 h 118"/>
                              <a:gd name="T24" fmla="*/ 118 w 160"/>
                              <a:gd name="T25" fmla="*/ 17 h 118"/>
                              <a:gd name="T26" fmla="*/ 104 w 160"/>
                              <a:gd name="T27" fmla="*/ 23 h 118"/>
                              <a:gd name="T28" fmla="*/ 90 w 160"/>
                              <a:gd name="T29" fmla="*/ 38 h 118"/>
                              <a:gd name="T30" fmla="*/ 90 w 160"/>
                              <a:gd name="T31" fmla="*/ 115 h 118"/>
                              <a:gd name="T32" fmla="*/ 88 w 160"/>
                              <a:gd name="T33" fmla="*/ 117 h 118"/>
                              <a:gd name="T34" fmla="*/ 86 w 160"/>
                              <a:gd name="T35" fmla="*/ 117 h 118"/>
                              <a:gd name="T36" fmla="*/ 82 w 160"/>
                              <a:gd name="T37" fmla="*/ 118 h 118"/>
                              <a:gd name="T38" fmla="*/ 77 w 160"/>
                              <a:gd name="T39" fmla="*/ 118 h 118"/>
                              <a:gd name="T40" fmla="*/ 72 w 160"/>
                              <a:gd name="T41" fmla="*/ 117 h 118"/>
                              <a:gd name="T42" fmla="*/ 71 w 160"/>
                              <a:gd name="T43" fmla="*/ 117 h 118"/>
                              <a:gd name="T44" fmla="*/ 70 w 160"/>
                              <a:gd name="T45" fmla="*/ 115 h 118"/>
                              <a:gd name="T46" fmla="*/ 70 w 160"/>
                              <a:gd name="T47" fmla="*/ 48 h 118"/>
                              <a:gd name="T48" fmla="*/ 69 w 160"/>
                              <a:gd name="T49" fmla="*/ 35 h 118"/>
                              <a:gd name="T50" fmla="*/ 65 w 160"/>
                              <a:gd name="T51" fmla="*/ 25 h 118"/>
                              <a:gd name="T52" fmla="*/ 58 w 160"/>
                              <a:gd name="T53" fmla="*/ 19 h 118"/>
                              <a:gd name="T54" fmla="*/ 48 w 160"/>
                              <a:gd name="T55" fmla="*/ 17 h 118"/>
                              <a:gd name="T56" fmla="*/ 34 w 160"/>
                              <a:gd name="T57" fmla="*/ 23 h 118"/>
                              <a:gd name="T58" fmla="*/ 19 w 160"/>
                              <a:gd name="T59" fmla="*/ 38 h 118"/>
                              <a:gd name="T60" fmla="*/ 19 w 160"/>
                              <a:gd name="T61" fmla="*/ 115 h 118"/>
                              <a:gd name="T62" fmla="*/ 18 w 160"/>
                              <a:gd name="T63" fmla="*/ 117 h 118"/>
                              <a:gd name="T64" fmla="*/ 16 w 160"/>
                              <a:gd name="T65" fmla="*/ 117 h 118"/>
                              <a:gd name="T66" fmla="*/ 12 w 160"/>
                              <a:gd name="T67" fmla="*/ 118 h 118"/>
                              <a:gd name="T68" fmla="*/ 6 w 160"/>
                              <a:gd name="T69" fmla="*/ 118 h 118"/>
                              <a:gd name="T70" fmla="*/ 2 w 160"/>
                              <a:gd name="T71" fmla="*/ 117 h 118"/>
                              <a:gd name="T72" fmla="*/ 0 w 160"/>
                              <a:gd name="T73" fmla="*/ 117 h 118"/>
                              <a:gd name="T74" fmla="*/ 0 w 160"/>
                              <a:gd name="T75" fmla="*/ 115 h 118"/>
                              <a:gd name="T76" fmla="*/ 0 w 160"/>
                              <a:gd name="T77" fmla="*/ 6 h 118"/>
                              <a:gd name="T78" fmla="*/ 0 w 160"/>
                              <a:gd name="T79" fmla="*/ 5 h 118"/>
                              <a:gd name="T80" fmla="*/ 1 w 160"/>
                              <a:gd name="T81" fmla="*/ 3 h 118"/>
                              <a:gd name="T82" fmla="*/ 3 w 160"/>
                              <a:gd name="T83" fmla="*/ 2 h 118"/>
                              <a:gd name="T84" fmla="*/ 8 w 160"/>
                              <a:gd name="T85" fmla="*/ 2 h 118"/>
                              <a:gd name="T86" fmla="*/ 13 w 160"/>
                              <a:gd name="T87" fmla="*/ 2 h 118"/>
                              <a:gd name="T88" fmla="*/ 16 w 160"/>
                              <a:gd name="T89" fmla="*/ 3 h 118"/>
                              <a:gd name="T90" fmla="*/ 17 w 160"/>
                              <a:gd name="T91" fmla="*/ 5 h 118"/>
                              <a:gd name="T92" fmla="*/ 17 w 160"/>
                              <a:gd name="T93" fmla="*/ 6 h 118"/>
                              <a:gd name="T94" fmla="*/ 27 w 160"/>
                              <a:gd name="T95" fmla="*/ 11 h 118"/>
                              <a:gd name="T96" fmla="*/ 44 w 160"/>
                              <a:gd name="T97" fmla="*/ 1 h 118"/>
                              <a:gd name="T98" fmla="*/ 59 w 160"/>
                              <a:gd name="T99" fmla="*/ 1 h 118"/>
                              <a:gd name="T100" fmla="*/ 70 w 160"/>
                              <a:gd name="T101" fmla="*/ 3 h 118"/>
                              <a:gd name="T102" fmla="*/ 77 w 160"/>
                              <a:gd name="T103" fmla="*/ 9 h 118"/>
                              <a:gd name="T104" fmla="*/ 83 w 160"/>
                              <a:gd name="T105" fmla="*/ 17 h 118"/>
                              <a:gd name="T106" fmla="*/ 91 w 160"/>
                              <a:gd name="T107" fmla="*/ 16 h 118"/>
                              <a:gd name="T108" fmla="*/ 101 w 160"/>
                              <a:gd name="T109" fmla="*/ 8 h 118"/>
                              <a:gd name="T110" fmla="*/ 109 w 160"/>
                              <a:gd name="T111" fmla="*/ 3 h 118"/>
                              <a:gd name="T112" fmla="*/ 118 w 160"/>
                              <a:gd name="T113" fmla="*/ 1 h 118"/>
                              <a:gd name="T114" fmla="*/ 133 w 160"/>
                              <a:gd name="T115" fmla="*/ 1 h 118"/>
                              <a:gd name="T116" fmla="*/ 147 w 160"/>
                              <a:gd name="T117" fmla="*/ 8 h 118"/>
                              <a:gd name="T118" fmla="*/ 156 w 160"/>
                              <a:gd name="T119" fmla="*/ 21 h 118"/>
                              <a:gd name="T120" fmla="*/ 160 w 160"/>
                              <a:gd name="T121" fmla="*/ 37 h 118"/>
                              <a:gd name="T122" fmla="*/ 160 w 160"/>
                              <a:gd name="T123" fmla="*/ 114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60" h="118">
                                <a:moveTo>
                                  <a:pt x="160" y="114"/>
                                </a:moveTo>
                                <a:lnTo>
                                  <a:pt x="160" y="115"/>
                                </a:lnTo>
                                <a:lnTo>
                                  <a:pt x="160" y="115"/>
                                </a:lnTo>
                                <a:lnTo>
                                  <a:pt x="159" y="117"/>
                                </a:lnTo>
                                <a:lnTo>
                                  <a:pt x="157" y="117"/>
                                </a:lnTo>
                                <a:lnTo>
                                  <a:pt x="156" y="117"/>
                                </a:lnTo>
                                <a:lnTo>
                                  <a:pt x="155" y="118"/>
                                </a:lnTo>
                                <a:lnTo>
                                  <a:pt x="152" y="118"/>
                                </a:lnTo>
                                <a:lnTo>
                                  <a:pt x="150" y="118"/>
                                </a:lnTo>
                                <a:lnTo>
                                  <a:pt x="147" y="118"/>
                                </a:lnTo>
                                <a:lnTo>
                                  <a:pt x="145" y="118"/>
                                </a:lnTo>
                                <a:lnTo>
                                  <a:pt x="144" y="117"/>
                                </a:lnTo>
                                <a:lnTo>
                                  <a:pt x="143" y="117"/>
                                </a:lnTo>
                                <a:lnTo>
                                  <a:pt x="141" y="117"/>
                                </a:lnTo>
                                <a:lnTo>
                                  <a:pt x="140" y="115"/>
                                </a:lnTo>
                                <a:lnTo>
                                  <a:pt x="140" y="115"/>
                                </a:lnTo>
                                <a:lnTo>
                                  <a:pt x="140" y="114"/>
                                </a:lnTo>
                                <a:lnTo>
                                  <a:pt x="140" y="48"/>
                                </a:lnTo>
                                <a:lnTo>
                                  <a:pt x="140" y="41"/>
                                </a:lnTo>
                                <a:lnTo>
                                  <a:pt x="139" y="35"/>
                                </a:lnTo>
                                <a:lnTo>
                                  <a:pt x="138" y="30"/>
                                </a:lnTo>
                                <a:lnTo>
                                  <a:pt x="135" y="25"/>
                                </a:lnTo>
                                <a:lnTo>
                                  <a:pt x="131" y="22"/>
                                </a:lnTo>
                                <a:lnTo>
                                  <a:pt x="128" y="19"/>
                                </a:lnTo>
                                <a:lnTo>
                                  <a:pt x="124" y="18"/>
                                </a:lnTo>
                                <a:lnTo>
                                  <a:pt x="118" y="17"/>
                                </a:lnTo>
                                <a:lnTo>
                                  <a:pt x="112" y="18"/>
                                </a:lnTo>
                                <a:lnTo>
                                  <a:pt x="104" y="23"/>
                                </a:lnTo>
                                <a:lnTo>
                                  <a:pt x="97" y="29"/>
                                </a:lnTo>
                                <a:lnTo>
                                  <a:pt x="90" y="38"/>
                                </a:lnTo>
                                <a:lnTo>
                                  <a:pt x="90" y="114"/>
                                </a:lnTo>
                                <a:lnTo>
                                  <a:pt x="90" y="115"/>
                                </a:lnTo>
                                <a:lnTo>
                                  <a:pt x="90" y="115"/>
                                </a:lnTo>
                                <a:lnTo>
                                  <a:pt x="88" y="117"/>
                                </a:lnTo>
                                <a:lnTo>
                                  <a:pt x="87" y="117"/>
                                </a:lnTo>
                                <a:lnTo>
                                  <a:pt x="86" y="117"/>
                                </a:lnTo>
                                <a:lnTo>
                                  <a:pt x="85" y="118"/>
                                </a:lnTo>
                                <a:lnTo>
                                  <a:pt x="82" y="118"/>
                                </a:lnTo>
                                <a:lnTo>
                                  <a:pt x="80" y="118"/>
                                </a:lnTo>
                                <a:lnTo>
                                  <a:pt x="77" y="118"/>
                                </a:lnTo>
                                <a:lnTo>
                                  <a:pt x="75" y="118"/>
                                </a:lnTo>
                                <a:lnTo>
                                  <a:pt x="72" y="117"/>
                                </a:lnTo>
                                <a:lnTo>
                                  <a:pt x="71" y="117"/>
                                </a:lnTo>
                                <a:lnTo>
                                  <a:pt x="71" y="117"/>
                                </a:lnTo>
                                <a:lnTo>
                                  <a:pt x="70" y="115"/>
                                </a:lnTo>
                                <a:lnTo>
                                  <a:pt x="70" y="115"/>
                                </a:lnTo>
                                <a:lnTo>
                                  <a:pt x="70" y="114"/>
                                </a:lnTo>
                                <a:lnTo>
                                  <a:pt x="70" y="48"/>
                                </a:lnTo>
                                <a:lnTo>
                                  <a:pt x="70" y="41"/>
                                </a:lnTo>
                                <a:lnTo>
                                  <a:pt x="69" y="35"/>
                                </a:lnTo>
                                <a:lnTo>
                                  <a:pt x="66" y="30"/>
                                </a:lnTo>
                                <a:lnTo>
                                  <a:pt x="65" y="25"/>
                                </a:lnTo>
                                <a:lnTo>
                                  <a:pt x="61" y="22"/>
                                </a:lnTo>
                                <a:lnTo>
                                  <a:pt x="58" y="19"/>
                                </a:lnTo>
                                <a:lnTo>
                                  <a:pt x="54" y="18"/>
                                </a:lnTo>
                                <a:lnTo>
                                  <a:pt x="48" y="17"/>
                                </a:lnTo>
                                <a:lnTo>
                                  <a:pt x="42" y="18"/>
                                </a:lnTo>
                                <a:lnTo>
                                  <a:pt x="34" y="23"/>
                                </a:lnTo>
                                <a:lnTo>
                                  <a:pt x="27" y="29"/>
                                </a:lnTo>
                                <a:lnTo>
                                  <a:pt x="19" y="38"/>
                                </a:lnTo>
                                <a:lnTo>
                                  <a:pt x="19" y="114"/>
                                </a:lnTo>
                                <a:lnTo>
                                  <a:pt x="19" y="115"/>
                                </a:lnTo>
                                <a:lnTo>
                                  <a:pt x="18" y="115"/>
                                </a:lnTo>
                                <a:lnTo>
                                  <a:pt x="18" y="117"/>
                                </a:lnTo>
                                <a:lnTo>
                                  <a:pt x="17" y="117"/>
                                </a:lnTo>
                                <a:lnTo>
                                  <a:pt x="16" y="117"/>
                                </a:lnTo>
                                <a:lnTo>
                                  <a:pt x="14" y="118"/>
                                </a:lnTo>
                                <a:lnTo>
                                  <a:pt x="12" y="118"/>
                                </a:lnTo>
                                <a:lnTo>
                                  <a:pt x="9" y="118"/>
                                </a:lnTo>
                                <a:lnTo>
                                  <a:pt x="6" y="118"/>
                                </a:lnTo>
                                <a:lnTo>
                                  <a:pt x="5" y="118"/>
                                </a:lnTo>
                                <a:lnTo>
                                  <a:pt x="2" y="117"/>
                                </a:lnTo>
                                <a:lnTo>
                                  <a:pt x="1" y="117"/>
                                </a:lnTo>
                                <a:lnTo>
                                  <a:pt x="0" y="117"/>
                                </a:lnTo>
                                <a:lnTo>
                                  <a:pt x="0" y="115"/>
                                </a:lnTo>
                                <a:lnTo>
                                  <a:pt x="0" y="115"/>
                                </a:lnTo>
                                <a:lnTo>
                                  <a:pt x="0" y="114"/>
                                </a:lnTo>
                                <a:lnTo>
                                  <a:pt x="0" y="6"/>
                                </a:lnTo>
                                <a:lnTo>
                                  <a:pt x="0" y="5"/>
                                </a:lnTo>
                                <a:lnTo>
                                  <a:pt x="0" y="5"/>
                                </a:lnTo>
                                <a:lnTo>
                                  <a:pt x="0" y="3"/>
                                </a:lnTo>
                                <a:lnTo>
                                  <a:pt x="1" y="3"/>
                                </a:lnTo>
                                <a:lnTo>
                                  <a:pt x="2" y="2"/>
                                </a:lnTo>
                                <a:lnTo>
                                  <a:pt x="3" y="2"/>
                                </a:lnTo>
                                <a:lnTo>
                                  <a:pt x="6" y="2"/>
                                </a:lnTo>
                                <a:lnTo>
                                  <a:pt x="8" y="2"/>
                                </a:lnTo>
                                <a:lnTo>
                                  <a:pt x="11" y="2"/>
                                </a:lnTo>
                                <a:lnTo>
                                  <a:pt x="13" y="2"/>
                                </a:lnTo>
                                <a:lnTo>
                                  <a:pt x="14" y="2"/>
                                </a:lnTo>
                                <a:lnTo>
                                  <a:pt x="16" y="3"/>
                                </a:lnTo>
                                <a:lnTo>
                                  <a:pt x="16" y="3"/>
                                </a:lnTo>
                                <a:lnTo>
                                  <a:pt x="17" y="5"/>
                                </a:lnTo>
                                <a:lnTo>
                                  <a:pt x="17" y="5"/>
                                </a:lnTo>
                                <a:lnTo>
                                  <a:pt x="17" y="6"/>
                                </a:lnTo>
                                <a:lnTo>
                                  <a:pt x="17" y="21"/>
                                </a:lnTo>
                                <a:lnTo>
                                  <a:pt x="27" y="11"/>
                                </a:lnTo>
                                <a:lnTo>
                                  <a:pt x="35" y="5"/>
                                </a:lnTo>
                                <a:lnTo>
                                  <a:pt x="44" y="1"/>
                                </a:lnTo>
                                <a:lnTo>
                                  <a:pt x="53" y="0"/>
                                </a:lnTo>
                                <a:lnTo>
                                  <a:pt x="59" y="1"/>
                                </a:lnTo>
                                <a:lnTo>
                                  <a:pt x="65" y="2"/>
                                </a:lnTo>
                                <a:lnTo>
                                  <a:pt x="70" y="3"/>
                                </a:lnTo>
                                <a:lnTo>
                                  <a:pt x="74" y="6"/>
                                </a:lnTo>
                                <a:lnTo>
                                  <a:pt x="77" y="9"/>
                                </a:lnTo>
                                <a:lnTo>
                                  <a:pt x="81" y="13"/>
                                </a:lnTo>
                                <a:lnTo>
                                  <a:pt x="83" y="17"/>
                                </a:lnTo>
                                <a:lnTo>
                                  <a:pt x="86" y="22"/>
                                </a:lnTo>
                                <a:lnTo>
                                  <a:pt x="91" y="16"/>
                                </a:lnTo>
                                <a:lnTo>
                                  <a:pt x="96" y="12"/>
                                </a:lnTo>
                                <a:lnTo>
                                  <a:pt x="101" y="8"/>
                                </a:lnTo>
                                <a:lnTo>
                                  <a:pt x="106" y="5"/>
                                </a:lnTo>
                                <a:lnTo>
                                  <a:pt x="109" y="3"/>
                                </a:lnTo>
                                <a:lnTo>
                                  <a:pt x="114" y="1"/>
                                </a:lnTo>
                                <a:lnTo>
                                  <a:pt x="118" y="1"/>
                                </a:lnTo>
                                <a:lnTo>
                                  <a:pt x="123" y="0"/>
                                </a:lnTo>
                                <a:lnTo>
                                  <a:pt x="133" y="1"/>
                                </a:lnTo>
                                <a:lnTo>
                                  <a:pt x="140" y="5"/>
                                </a:lnTo>
                                <a:lnTo>
                                  <a:pt x="147" y="8"/>
                                </a:lnTo>
                                <a:lnTo>
                                  <a:pt x="151" y="13"/>
                                </a:lnTo>
                                <a:lnTo>
                                  <a:pt x="156" y="21"/>
                                </a:lnTo>
                                <a:lnTo>
                                  <a:pt x="157" y="28"/>
                                </a:lnTo>
                                <a:lnTo>
                                  <a:pt x="160" y="37"/>
                                </a:lnTo>
                                <a:lnTo>
                                  <a:pt x="160" y="45"/>
                                </a:lnTo>
                                <a:lnTo>
                                  <a:pt x="160" y="11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88" name="Freeform 74"/>
                        <wps:cNvSpPr>
                          <a:spLocks noEditPoints="1"/>
                        </wps:cNvSpPr>
                        <wps:spPr bwMode="auto">
                          <a:xfrm>
                            <a:off x="2954338" y="187325"/>
                            <a:ext cx="52388" cy="61913"/>
                          </a:xfrm>
                          <a:custGeom>
                            <a:avLst/>
                            <a:gdLst>
                              <a:gd name="T0" fmla="*/ 99 w 99"/>
                              <a:gd name="T1" fmla="*/ 59 h 119"/>
                              <a:gd name="T2" fmla="*/ 95 w 99"/>
                              <a:gd name="T3" fmla="*/ 64 h 119"/>
                              <a:gd name="T4" fmla="*/ 21 w 99"/>
                              <a:gd name="T5" fmla="*/ 64 h 119"/>
                              <a:gd name="T6" fmla="*/ 22 w 99"/>
                              <a:gd name="T7" fmla="*/ 80 h 119"/>
                              <a:gd name="T8" fmla="*/ 29 w 99"/>
                              <a:gd name="T9" fmla="*/ 92 h 119"/>
                              <a:gd name="T10" fmla="*/ 40 w 99"/>
                              <a:gd name="T11" fmla="*/ 101 h 119"/>
                              <a:gd name="T12" fmla="*/ 56 w 99"/>
                              <a:gd name="T13" fmla="*/ 103 h 119"/>
                              <a:gd name="T14" fmla="*/ 69 w 99"/>
                              <a:gd name="T15" fmla="*/ 102 h 119"/>
                              <a:gd name="T16" fmla="*/ 80 w 99"/>
                              <a:gd name="T17" fmla="*/ 99 h 119"/>
                              <a:gd name="T18" fmla="*/ 88 w 99"/>
                              <a:gd name="T19" fmla="*/ 96 h 119"/>
                              <a:gd name="T20" fmla="*/ 91 w 99"/>
                              <a:gd name="T21" fmla="*/ 94 h 119"/>
                              <a:gd name="T22" fmla="*/ 93 w 99"/>
                              <a:gd name="T23" fmla="*/ 96 h 119"/>
                              <a:gd name="T24" fmla="*/ 94 w 99"/>
                              <a:gd name="T25" fmla="*/ 97 h 119"/>
                              <a:gd name="T26" fmla="*/ 95 w 99"/>
                              <a:gd name="T27" fmla="*/ 99 h 119"/>
                              <a:gd name="T28" fmla="*/ 95 w 99"/>
                              <a:gd name="T29" fmla="*/ 103 h 119"/>
                              <a:gd name="T30" fmla="*/ 95 w 99"/>
                              <a:gd name="T31" fmla="*/ 105 h 119"/>
                              <a:gd name="T32" fmla="*/ 94 w 99"/>
                              <a:gd name="T33" fmla="*/ 108 h 119"/>
                              <a:gd name="T34" fmla="*/ 94 w 99"/>
                              <a:gd name="T35" fmla="*/ 109 h 119"/>
                              <a:gd name="T36" fmla="*/ 93 w 99"/>
                              <a:gd name="T37" fmla="*/ 110 h 119"/>
                              <a:gd name="T38" fmla="*/ 89 w 99"/>
                              <a:gd name="T39" fmla="*/ 113 h 119"/>
                              <a:gd name="T40" fmla="*/ 80 w 99"/>
                              <a:gd name="T41" fmla="*/ 115 h 119"/>
                              <a:gd name="T42" fmla="*/ 68 w 99"/>
                              <a:gd name="T43" fmla="*/ 118 h 119"/>
                              <a:gd name="T44" fmla="*/ 55 w 99"/>
                              <a:gd name="T45" fmla="*/ 119 h 119"/>
                              <a:gd name="T46" fmla="*/ 30 w 99"/>
                              <a:gd name="T47" fmla="*/ 115 h 119"/>
                              <a:gd name="T48" fmla="*/ 14 w 99"/>
                              <a:gd name="T49" fmla="*/ 104 h 119"/>
                              <a:gd name="T50" fmla="*/ 3 w 99"/>
                              <a:gd name="T51" fmla="*/ 86 h 119"/>
                              <a:gd name="T52" fmla="*/ 0 w 99"/>
                              <a:gd name="T53" fmla="*/ 60 h 119"/>
                              <a:gd name="T54" fmla="*/ 4 w 99"/>
                              <a:gd name="T55" fmla="*/ 35 h 119"/>
                              <a:gd name="T56" fmla="*/ 14 w 99"/>
                              <a:gd name="T57" fmla="*/ 17 h 119"/>
                              <a:gd name="T58" fmla="*/ 30 w 99"/>
                              <a:gd name="T59" fmla="*/ 5 h 119"/>
                              <a:gd name="T60" fmla="*/ 52 w 99"/>
                              <a:gd name="T61" fmla="*/ 0 h 119"/>
                              <a:gd name="T62" fmla="*/ 73 w 99"/>
                              <a:gd name="T63" fmla="*/ 5 h 119"/>
                              <a:gd name="T64" fmla="*/ 88 w 99"/>
                              <a:gd name="T65" fmla="*/ 16 h 119"/>
                              <a:gd name="T66" fmla="*/ 96 w 99"/>
                              <a:gd name="T67" fmla="*/ 32 h 119"/>
                              <a:gd name="T68" fmla="*/ 99 w 99"/>
                              <a:gd name="T69" fmla="*/ 51 h 119"/>
                              <a:gd name="T70" fmla="*/ 79 w 99"/>
                              <a:gd name="T71" fmla="*/ 49 h 119"/>
                              <a:gd name="T72" fmla="*/ 73 w 99"/>
                              <a:gd name="T73" fmla="*/ 24 h 119"/>
                              <a:gd name="T74" fmla="*/ 51 w 99"/>
                              <a:gd name="T75" fmla="*/ 16 h 119"/>
                              <a:gd name="T76" fmla="*/ 39 w 99"/>
                              <a:gd name="T77" fmla="*/ 18 h 119"/>
                              <a:gd name="T78" fmla="*/ 29 w 99"/>
                              <a:gd name="T79" fmla="*/ 25 h 119"/>
                              <a:gd name="T80" fmla="*/ 22 w 99"/>
                              <a:gd name="T81" fmla="*/ 37 h 119"/>
                              <a:gd name="T82" fmla="*/ 21 w 99"/>
                              <a:gd name="T83" fmla="*/ 49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99" h="119">
                                <a:moveTo>
                                  <a:pt x="99" y="55"/>
                                </a:moveTo>
                                <a:lnTo>
                                  <a:pt x="99" y="59"/>
                                </a:lnTo>
                                <a:lnTo>
                                  <a:pt x="96" y="61"/>
                                </a:lnTo>
                                <a:lnTo>
                                  <a:pt x="95" y="64"/>
                                </a:lnTo>
                                <a:lnTo>
                                  <a:pt x="91" y="64"/>
                                </a:lnTo>
                                <a:lnTo>
                                  <a:pt x="21" y="64"/>
                                </a:lnTo>
                                <a:lnTo>
                                  <a:pt x="21" y="72"/>
                                </a:lnTo>
                                <a:lnTo>
                                  <a:pt x="22" y="80"/>
                                </a:lnTo>
                                <a:lnTo>
                                  <a:pt x="25" y="87"/>
                                </a:lnTo>
                                <a:lnTo>
                                  <a:pt x="29" y="92"/>
                                </a:lnTo>
                                <a:lnTo>
                                  <a:pt x="34" y="97"/>
                                </a:lnTo>
                                <a:lnTo>
                                  <a:pt x="40" y="101"/>
                                </a:lnTo>
                                <a:lnTo>
                                  <a:pt x="47" y="103"/>
                                </a:lnTo>
                                <a:lnTo>
                                  <a:pt x="56" y="103"/>
                                </a:lnTo>
                                <a:lnTo>
                                  <a:pt x="63" y="103"/>
                                </a:lnTo>
                                <a:lnTo>
                                  <a:pt x="69" y="102"/>
                                </a:lnTo>
                                <a:lnTo>
                                  <a:pt x="75" y="101"/>
                                </a:lnTo>
                                <a:lnTo>
                                  <a:pt x="80" y="99"/>
                                </a:lnTo>
                                <a:lnTo>
                                  <a:pt x="84" y="97"/>
                                </a:lnTo>
                                <a:lnTo>
                                  <a:pt x="88" y="96"/>
                                </a:lnTo>
                                <a:lnTo>
                                  <a:pt x="90" y="96"/>
                                </a:lnTo>
                                <a:lnTo>
                                  <a:pt x="91" y="94"/>
                                </a:lnTo>
                                <a:lnTo>
                                  <a:pt x="93" y="94"/>
                                </a:lnTo>
                                <a:lnTo>
                                  <a:pt x="93" y="96"/>
                                </a:lnTo>
                                <a:lnTo>
                                  <a:pt x="94" y="96"/>
                                </a:lnTo>
                                <a:lnTo>
                                  <a:pt x="94" y="97"/>
                                </a:lnTo>
                                <a:lnTo>
                                  <a:pt x="94" y="97"/>
                                </a:lnTo>
                                <a:lnTo>
                                  <a:pt x="95" y="99"/>
                                </a:lnTo>
                                <a:lnTo>
                                  <a:pt x="95" y="101"/>
                                </a:lnTo>
                                <a:lnTo>
                                  <a:pt x="95" y="103"/>
                                </a:lnTo>
                                <a:lnTo>
                                  <a:pt x="95" y="104"/>
                                </a:lnTo>
                                <a:lnTo>
                                  <a:pt x="95" y="105"/>
                                </a:lnTo>
                                <a:lnTo>
                                  <a:pt x="95" y="107"/>
                                </a:lnTo>
                                <a:lnTo>
                                  <a:pt x="94" y="108"/>
                                </a:lnTo>
                                <a:lnTo>
                                  <a:pt x="94" y="108"/>
                                </a:lnTo>
                                <a:lnTo>
                                  <a:pt x="94" y="109"/>
                                </a:lnTo>
                                <a:lnTo>
                                  <a:pt x="94" y="109"/>
                                </a:lnTo>
                                <a:lnTo>
                                  <a:pt x="93" y="110"/>
                                </a:lnTo>
                                <a:lnTo>
                                  <a:pt x="91" y="112"/>
                                </a:lnTo>
                                <a:lnTo>
                                  <a:pt x="89" y="113"/>
                                </a:lnTo>
                                <a:lnTo>
                                  <a:pt x="85" y="114"/>
                                </a:lnTo>
                                <a:lnTo>
                                  <a:pt x="80" y="115"/>
                                </a:lnTo>
                                <a:lnTo>
                                  <a:pt x="75" y="117"/>
                                </a:lnTo>
                                <a:lnTo>
                                  <a:pt x="68" y="118"/>
                                </a:lnTo>
                                <a:lnTo>
                                  <a:pt x="62" y="119"/>
                                </a:lnTo>
                                <a:lnTo>
                                  <a:pt x="55" y="119"/>
                                </a:lnTo>
                                <a:lnTo>
                                  <a:pt x="41" y="119"/>
                                </a:lnTo>
                                <a:lnTo>
                                  <a:pt x="30" y="115"/>
                                </a:lnTo>
                                <a:lnTo>
                                  <a:pt x="21" y="112"/>
                                </a:lnTo>
                                <a:lnTo>
                                  <a:pt x="14" y="104"/>
                                </a:lnTo>
                                <a:lnTo>
                                  <a:pt x="8" y="97"/>
                                </a:lnTo>
                                <a:lnTo>
                                  <a:pt x="3" y="86"/>
                                </a:lnTo>
                                <a:lnTo>
                                  <a:pt x="0" y="75"/>
                                </a:lnTo>
                                <a:lnTo>
                                  <a:pt x="0" y="60"/>
                                </a:lnTo>
                                <a:lnTo>
                                  <a:pt x="0" y="46"/>
                                </a:lnTo>
                                <a:lnTo>
                                  <a:pt x="4" y="35"/>
                                </a:lnTo>
                                <a:lnTo>
                                  <a:pt x="8" y="24"/>
                                </a:lnTo>
                                <a:lnTo>
                                  <a:pt x="14" y="17"/>
                                </a:lnTo>
                                <a:lnTo>
                                  <a:pt x="21" y="9"/>
                                </a:lnTo>
                                <a:lnTo>
                                  <a:pt x="30" y="5"/>
                                </a:lnTo>
                                <a:lnTo>
                                  <a:pt x="40" y="1"/>
                                </a:lnTo>
                                <a:lnTo>
                                  <a:pt x="52" y="0"/>
                                </a:lnTo>
                                <a:lnTo>
                                  <a:pt x="64" y="1"/>
                                </a:lnTo>
                                <a:lnTo>
                                  <a:pt x="73" y="5"/>
                                </a:lnTo>
                                <a:lnTo>
                                  <a:pt x="82" y="9"/>
                                </a:lnTo>
                                <a:lnTo>
                                  <a:pt x="88" y="16"/>
                                </a:lnTo>
                                <a:lnTo>
                                  <a:pt x="94" y="23"/>
                                </a:lnTo>
                                <a:lnTo>
                                  <a:pt x="96" y="32"/>
                                </a:lnTo>
                                <a:lnTo>
                                  <a:pt x="99" y="41"/>
                                </a:lnTo>
                                <a:lnTo>
                                  <a:pt x="99" y="51"/>
                                </a:lnTo>
                                <a:lnTo>
                                  <a:pt x="99" y="55"/>
                                </a:lnTo>
                                <a:close/>
                                <a:moveTo>
                                  <a:pt x="79" y="49"/>
                                </a:moveTo>
                                <a:lnTo>
                                  <a:pt x="78" y="34"/>
                                </a:lnTo>
                                <a:lnTo>
                                  <a:pt x="73" y="24"/>
                                </a:lnTo>
                                <a:lnTo>
                                  <a:pt x="64" y="17"/>
                                </a:lnTo>
                                <a:lnTo>
                                  <a:pt x="51" y="16"/>
                                </a:lnTo>
                                <a:lnTo>
                                  <a:pt x="43" y="16"/>
                                </a:lnTo>
                                <a:lnTo>
                                  <a:pt x="39" y="18"/>
                                </a:lnTo>
                                <a:lnTo>
                                  <a:pt x="32" y="22"/>
                                </a:lnTo>
                                <a:lnTo>
                                  <a:pt x="29" y="25"/>
                                </a:lnTo>
                                <a:lnTo>
                                  <a:pt x="25" y="30"/>
                                </a:lnTo>
                                <a:lnTo>
                                  <a:pt x="22" y="37"/>
                                </a:lnTo>
                                <a:lnTo>
                                  <a:pt x="21" y="43"/>
                                </a:lnTo>
                                <a:lnTo>
                                  <a:pt x="21" y="49"/>
                                </a:lnTo>
                                <a:lnTo>
                                  <a:pt x="79" y="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89" name="Freeform 75"/>
                        <wps:cNvSpPr>
                          <a:spLocks/>
                        </wps:cNvSpPr>
                        <wps:spPr bwMode="auto">
                          <a:xfrm>
                            <a:off x="3022600" y="187325"/>
                            <a:ext cx="49213" cy="61913"/>
                          </a:xfrm>
                          <a:custGeom>
                            <a:avLst/>
                            <a:gdLst>
                              <a:gd name="T0" fmla="*/ 93 w 93"/>
                              <a:gd name="T1" fmla="*/ 115 h 118"/>
                              <a:gd name="T2" fmla="*/ 92 w 93"/>
                              <a:gd name="T3" fmla="*/ 117 h 118"/>
                              <a:gd name="T4" fmla="*/ 90 w 93"/>
                              <a:gd name="T5" fmla="*/ 117 h 118"/>
                              <a:gd name="T6" fmla="*/ 86 w 93"/>
                              <a:gd name="T7" fmla="*/ 118 h 118"/>
                              <a:gd name="T8" fmla="*/ 80 w 93"/>
                              <a:gd name="T9" fmla="*/ 118 h 118"/>
                              <a:gd name="T10" fmla="*/ 76 w 93"/>
                              <a:gd name="T11" fmla="*/ 117 h 118"/>
                              <a:gd name="T12" fmla="*/ 74 w 93"/>
                              <a:gd name="T13" fmla="*/ 117 h 118"/>
                              <a:gd name="T14" fmla="*/ 74 w 93"/>
                              <a:gd name="T15" fmla="*/ 115 h 118"/>
                              <a:gd name="T16" fmla="*/ 74 w 93"/>
                              <a:gd name="T17" fmla="*/ 50 h 118"/>
                              <a:gd name="T18" fmla="*/ 71 w 93"/>
                              <a:gd name="T19" fmla="*/ 35 h 118"/>
                              <a:gd name="T20" fmla="*/ 67 w 93"/>
                              <a:gd name="T21" fmla="*/ 25 h 118"/>
                              <a:gd name="T22" fmla="*/ 60 w 93"/>
                              <a:gd name="T23" fmla="*/ 19 h 118"/>
                              <a:gd name="T24" fmla="*/ 50 w 93"/>
                              <a:gd name="T25" fmla="*/ 17 h 118"/>
                              <a:gd name="T26" fmla="*/ 35 w 93"/>
                              <a:gd name="T27" fmla="*/ 23 h 118"/>
                              <a:gd name="T28" fmla="*/ 19 w 93"/>
                              <a:gd name="T29" fmla="*/ 38 h 118"/>
                              <a:gd name="T30" fmla="*/ 19 w 93"/>
                              <a:gd name="T31" fmla="*/ 115 h 118"/>
                              <a:gd name="T32" fmla="*/ 18 w 93"/>
                              <a:gd name="T33" fmla="*/ 117 h 118"/>
                              <a:gd name="T34" fmla="*/ 17 w 93"/>
                              <a:gd name="T35" fmla="*/ 117 h 118"/>
                              <a:gd name="T36" fmla="*/ 12 w 93"/>
                              <a:gd name="T37" fmla="*/ 118 h 118"/>
                              <a:gd name="T38" fmla="*/ 7 w 93"/>
                              <a:gd name="T39" fmla="*/ 118 h 118"/>
                              <a:gd name="T40" fmla="*/ 3 w 93"/>
                              <a:gd name="T41" fmla="*/ 117 h 118"/>
                              <a:gd name="T42" fmla="*/ 1 w 93"/>
                              <a:gd name="T43" fmla="*/ 117 h 118"/>
                              <a:gd name="T44" fmla="*/ 0 w 93"/>
                              <a:gd name="T45" fmla="*/ 115 h 118"/>
                              <a:gd name="T46" fmla="*/ 0 w 93"/>
                              <a:gd name="T47" fmla="*/ 6 h 118"/>
                              <a:gd name="T48" fmla="*/ 0 w 93"/>
                              <a:gd name="T49" fmla="*/ 5 h 118"/>
                              <a:gd name="T50" fmla="*/ 2 w 93"/>
                              <a:gd name="T51" fmla="*/ 3 h 118"/>
                              <a:gd name="T52" fmla="*/ 5 w 93"/>
                              <a:gd name="T53" fmla="*/ 2 h 118"/>
                              <a:gd name="T54" fmla="*/ 8 w 93"/>
                              <a:gd name="T55" fmla="*/ 2 h 118"/>
                              <a:gd name="T56" fmla="*/ 13 w 93"/>
                              <a:gd name="T57" fmla="*/ 2 h 118"/>
                              <a:gd name="T58" fmla="*/ 16 w 93"/>
                              <a:gd name="T59" fmla="*/ 3 h 118"/>
                              <a:gd name="T60" fmla="*/ 17 w 93"/>
                              <a:gd name="T61" fmla="*/ 5 h 118"/>
                              <a:gd name="T62" fmla="*/ 18 w 93"/>
                              <a:gd name="T63" fmla="*/ 6 h 118"/>
                              <a:gd name="T64" fmla="*/ 27 w 93"/>
                              <a:gd name="T65" fmla="*/ 11 h 118"/>
                              <a:gd name="T66" fmla="*/ 45 w 93"/>
                              <a:gd name="T67" fmla="*/ 1 h 118"/>
                              <a:gd name="T68" fmla="*/ 65 w 93"/>
                              <a:gd name="T69" fmla="*/ 1 h 118"/>
                              <a:gd name="T70" fmla="*/ 80 w 93"/>
                              <a:gd name="T71" fmla="*/ 8 h 118"/>
                              <a:gd name="T72" fmla="*/ 88 w 93"/>
                              <a:gd name="T73" fmla="*/ 21 h 118"/>
                              <a:gd name="T74" fmla="*/ 92 w 93"/>
                              <a:gd name="T75" fmla="*/ 37 h 118"/>
                              <a:gd name="T76" fmla="*/ 93 w 93"/>
                              <a:gd name="T77" fmla="*/ 114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93" h="118">
                                <a:moveTo>
                                  <a:pt x="93" y="114"/>
                                </a:moveTo>
                                <a:lnTo>
                                  <a:pt x="93" y="115"/>
                                </a:lnTo>
                                <a:lnTo>
                                  <a:pt x="92" y="115"/>
                                </a:lnTo>
                                <a:lnTo>
                                  <a:pt x="92" y="117"/>
                                </a:lnTo>
                                <a:lnTo>
                                  <a:pt x="91" y="117"/>
                                </a:lnTo>
                                <a:lnTo>
                                  <a:pt x="90" y="117"/>
                                </a:lnTo>
                                <a:lnTo>
                                  <a:pt x="88" y="118"/>
                                </a:lnTo>
                                <a:lnTo>
                                  <a:pt x="86" y="118"/>
                                </a:lnTo>
                                <a:lnTo>
                                  <a:pt x="83" y="118"/>
                                </a:lnTo>
                                <a:lnTo>
                                  <a:pt x="80" y="118"/>
                                </a:lnTo>
                                <a:lnTo>
                                  <a:pt x="78" y="118"/>
                                </a:lnTo>
                                <a:lnTo>
                                  <a:pt x="76" y="117"/>
                                </a:lnTo>
                                <a:lnTo>
                                  <a:pt x="75" y="117"/>
                                </a:lnTo>
                                <a:lnTo>
                                  <a:pt x="74" y="117"/>
                                </a:lnTo>
                                <a:lnTo>
                                  <a:pt x="74" y="115"/>
                                </a:lnTo>
                                <a:lnTo>
                                  <a:pt x="74" y="115"/>
                                </a:lnTo>
                                <a:lnTo>
                                  <a:pt x="74" y="114"/>
                                </a:lnTo>
                                <a:lnTo>
                                  <a:pt x="74" y="50"/>
                                </a:lnTo>
                                <a:lnTo>
                                  <a:pt x="72" y="41"/>
                                </a:lnTo>
                                <a:lnTo>
                                  <a:pt x="71" y="35"/>
                                </a:lnTo>
                                <a:lnTo>
                                  <a:pt x="70" y="30"/>
                                </a:lnTo>
                                <a:lnTo>
                                  <a:pt x="67" y="25"/>
                                </a:lnTo>
                                <a:lnTo>
                                  <a:pt x="65" y="22"/>
                                </a:lnTo>
                                <a:lnTo>
                                  <a:pt x="60" y="19"/>
                                </a:lnTo>
                                <a:lnTo>
                                  <a:pt x="55" y="18"/>
                                </a:lnTo>
                                <a:lnTo>
                                  <a:pt x="50" y="17"/>
                                </a:lnTo>
                                <a:lnTo>
                                  <a:pt x="43" y="18"/>
                                </a:lnTo>
                                <a:lnTo>
                                  <a:pt x="35" y="23"/>
                                </a:lnTo>
                                <a:lnTo>
                                  <a:pt x="28" y="29"/>
                                </a:lnTo>
                                <a:lnTo>
                                  <a:pt x="19" y="38"/>
                                </a:lnTo>
                                <a:lnTo>
                                  <a:pt x="19" y="114"/>
                                </a:lnTo>
                                <a:lnTo>
                                  <a:pt x="19" y="115"/>
                                </a:lnTo>
                                <a:lnTo>
                                  <a:pt x="19" y="115"/>
                                </a:lnTo>
                                <a:lnTo>
                                  <a:pt x="18" y="117"/>
                                </a:lnTo>
                                <a:lnTo>
                                  <a:pt x="18" y="117"/>
                                </a:lnTo>
                                <a:lnTo>
                                  <a:pt x="17" y="117"/>
                                </a:lnTo>
                                <a:lnTo>
                                  <a:pt x="14" y="118"/>
                                </a:lnTo>
                                <a:lnTo>
                                  <a:pt x="12" y="118"/>
                                </a:lnTo>
                                <a:lnTo>
                                  <a:pt x="9" y="118"/>
                                </a:lnTo>
                                <a:lnTo>
                                  <a:pt x="7" y="118"/>
                                </a:lnTo>
                                <a:lnTo>
                                  <a:pt x="5" y="118"/>
                                </a:lnTo>
                                <a:lnTo>
                                  <a:pt x="3" y="117"/>
                                </a:lnTo>
                                <a:lnTo>
                                  <a:pt x="2" y="117"/>
                                </a:lnTo>
                                <a:lnTo>
                                  <a:pt x="1" y="117"/>
                                </a:lnTo>
                                <a:lnTo>
                                  <a:pt x="0" y="115"/>
                                </a:lnTo>
                                <a:lnTo>
                                  <a:pt x="0" y="115"/>
                                </a:lnTo>
                                <a:lnTo>
                                  <a:pt x="0" y="114"/>
                                </a:lnTo>
                                <a:lnTo>
                                  <a:pt x="0" y="6"/>
                                </a:lnTo>
                                <a:lnTo>
                                  <a:pt x="0" y="5"/>
                                </a:lnTo>
                                <a:lnTo>
                                  <a:pt x="0" y="5"/>
                                </a:lnTo>
                                <a:lnTo>
                                  <a:pt x="1" y="3"/>
                                </a:lnTo>
                                <a:lnTo>
                                  <a:pt x="2" y="3"/>
                                </a:lnTo>
                                <a:lnTo>
                                  <a:pt x="2" y="2"/>
                                </a:lnTo>
                                <a:lnTo>
                                  <a:pt x="5" y="2"/>
                                </a:lnTo>
                                <a:lnTo>
                                  <a:pt x="6" y="2"/>
                                </a:lnTo>
                                <a:lnTo>
                                  <a:pt x="8" y="2"/>
                                </a:lnTo>
                                <a:lnTo>
                                  <a:pt x="11" y="2"/>
                                </a:lnTo>
                                <a:lnTo>
                                  <a:pt x="13" y="2"/>
                                </a:lnTo>
                                <a:lnTo>
                                  <a:pt x="14" y="2"/>
                                </a:lnTo>
                                <a:lnTo>
                                  <a:pt x="16" y="3"/>
                                </a:lnTo>
                                <a:lnTo>
                                  <a:pt x="17" y="3"/>
                                </a:lnTo>
                                <a:lnTo>
                                  <a:pt x="17" y="5"/>
                                </a:lnTo>
                                <a:lnTo>
                                  <a:pt x="18" y="5"/>
                                </a:lnTo>
                                <a:lnTo>
                                  <a:pt x="18" y="6"/>
                                </a:lnTo>
                                <a:lnTo>
                                  <a:pt x="18" y="21"/>
                                </a:lnTo>
                                <a:lnTo>
                                  <a:pt x="27" y="11"/>
                                </a:lnTo>
                                <a:lnTo>
                                  <a:pt x="35" y="5"/>
                                </a:lnTo>
                                <a:lnTo>
                                  <a:pt x="45" y="1"/>
                                </a:lnTo>
                                <a:lnTo>
                                  <a:pt x="54" y="0"/>
                                </a:lnTo>
                                <a:lnTo>
                                  <a:pt x="65" y="1"/>
                                </a:lnTo>
                                <a:lnTo>
                                  <a:pt x="72" y="5"/>
                                </a:lnTo>
                                <a:lnTo>
                                  <a:pt x="80" y="8"/>
                                </a:lnTo>
                                <a:lnTo>
                                  <a:pt x="85" y="13"/>
                                </a:lnTo>
                                <a:lnTo>
                                  <a:pt x="88" y="21"/>
                                </a:lnTo>
                                <a:lnTo>
                                  <a:pt x="91" y="28"/>
                                </a:lnTo>
                                <a:lnTo>
                                  <a:pt x="92" y="37"/>
                                </a:lnTo>
                                <a:lnTo>
                                  <a:pt x="93" y="48"/>
                                </a:lnTo>
                                <a:lnTo>
                                  <a:pt x="93" y="11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90" name="Freeform 76"/>
                        <wps:cNvSpPr>
                          <a:spLocks/>
                        </wps:cNvSpPr>
                        <wps:spPr bwMode="auto">
                          <a:xfrm>
                            <a:off x="3403600" y="158750"/>
                            <a:ext cx="46038" cy="82550"/>
                          </a:xfrm>
                          <a:custGeom>
                            <a:avLst/>
                            <a:gdLst>
                              <a:gd name="T0" fmla="*/ 88 w 88"/>
                              <a:gd name="T1" fmla="*/ 149 h 155"/>
                              <a:gd name="T2" fmla="*/ 86 w 88"/>
                              <a:gd name="T3" fmla="*/ 151 h 155"/>
                              <a:gd name="T4" fmla="*/ 85 w 88"/>
                              <a:gd name="T5" fmla="*/ 154 h 155"/>
                              <a:gd name="T6" fmla="*/ 84 w 88"/>
                              <a:gd name="T7" fmla="*/ 155 h 155"/>
                              <a:gd name="T8" fmla="*/ 9 w 88"/>
                              <a:gd name="T9" fmla="*/ 155 h 155"/>
                              <a:gd name="T10" fmla="*/ 3 w 88"/>
                              <a:gd name="T11" fmla="*/ 152 h 155"/>
                              <a:gd name="T12" fmla="*/ 0 w 88"/>
                              <a:gd name="T13" fmla="*/ 146 h 155"/>
                              <a:gd name="T14" fmla="*/ 1 w 88"/>
                              <a:gd name="T15" fmla="*/ 3 h 155"/>
                              <a:gd name="T16" fmla="*/ 5 w 88"/>
                              <a:gd name="T17" fmla="*/ 0 h 155"/>
                              <a:gd name="T18" fmla="*/ 81 w 88"/>
                              <a:gd name="T19" fmla="*/ 0 h 155"/>
                              <a:gd name="T20" fmla="*/ 84 w 88"/>
                              <a:gd name="T21" fmla="*/ 0 h 155"/>
                              <a:gd name="T22" fmla="*/ 85 w 88"/>
                              <a:gd name="T23" fmla="*/ 1 h 155"/>
                              <a:gd name="T24" fmla="*/ 85 w 88"/>
                              <a:gd name="T25" fmla="*/ 3 h 155"/>
                              <a:gd name="T26" fmla="*/ 86 w 88"/>
                              <a:gd name="T27" fmla="*/ 8 h 155"/>
                              <a:gd name="T28" fmla="*/ 85 w 88"/>
                              <a:gd name="T29" fmla="*/ 12 h 155"/>
                              <a:gd name="T30" fmla="*/ 85 w 88"/>
                              <a:gd name="T31" fmla="*/ 14 h 155"/>
                              <a:gd name="T32" fmla="*/ 84 w 88"/>
                              <a:gd name="T33" fmla="*/ 16 h 155"/>
                              <a:gd name="T34" fmla="*/ 81 w 88"/>
                              <a:gd name="T35" fmla="*/ 17 h 155"/>
                              <a:gd name="T36" fmla="*/ 21 w 88"/>
                              <a:gd name="T37" fmla="*/ 65 h 155"/>
                              <a:gd name="T38" fmla="*/ 74 w 88"/>
                              <a:gd name="T39" fmla="*/ 65 h 155"/>
                              <a:gd name="T40" fmla="*/ 75 w 88"/>
                              <a:gd name="T41" fmla="*/ 66 h 155"/>
                              <a:gd name="T42" fmla="*/ 77 w 88"/>
                              <a:gd name="T43" fmla="*/ 69 h 155"/>
                              <a:gd name="T44" fmla="*/ 78 w 88"/>
                              <a:gd name="T45" fmla="*/ 71 h 155"/>
                              <a:gd name="T46" fmla="*/ 78 w 88"/>
                              <a:gd name="T47" fmla="*/ 76 h 155"/>
                              <a:gd name="T48" fmla="*/ 77 w 88"/>
                              <a:gd name="T49" fmla="*/ 78 h 155"/>
                              <a:gd name="T50" fmla="*/ 75 w 88"/>
                              <a:gd name="T51" fmla="*/ 81 h 155"/>
                              <a:gd name="T52" fmla="*/ 74 w 88"/>
                              <a:gd name="T53" fmla="*/ 82 h 155"/>
                              <a:gd name="T54" fmla="*/ 21 w 88"/>
                              <a:gd name="T55" fmla="*/ 82 h 155"/>
                              <a:gd name="T56" fmla="*/ 83 w 88"/>
                              <a:gd name="T57" fmla="*/ 138 h 155"/>
                              <a:gd name="T58" fmla="*/ 85 w 88"/>
                              <a:gd name="T59" fmla="*/ 138 h 155"/>
                              <a:gd name="T60" fmla="*/ 86 w 88"/>
                              <a:gd name="T61" fmla="*/ 140 h 155"/>
                              <a:gd name="T62" fmla="*/ 86 w 88"/>
                              <a:gd name="T63" fmla="*/ 142 h 155"/>
                              <a:gd name="T64" fmla="*/ 88 w 88"/>
                              <a:gd name="T65" fmla="*/ 146 h 1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88" h="155">
                                <a:moveTo>
                                  <a:pt x="88" y="146"/>
                                </a:moveTo>
                                <a:lnTo>
                                  <a:pt x="88" y="149"/>
                                </a:lnTo>
                                <a:lnTo>
                                  <a:pt x="86" y="150"/>
                                </a:lnTo>
                                <a:lnTo>
                                  <a:pt x="86" y="151"/>
                                </a:lnTo>
                                <a:lnTo>
                                  <a:pt x="86" y="152"/>
                                </a:lnTo>
                                <a:lnTo>
                                  <a:pt x="85" y="154"/>
                                </a:lnTo>
                                <a:lnTo>
                                  <a:pt x="85" y="155"/>
                                </a:lnTo>
                                <a:lnTo>
                                  <a:pt x="84" y="155"/>
                                </a:lnTo>
                                <a:lnTo>
                                  <a:pt x="83" y="155"/>
                                </a:lnTo>
                                <a:lnTo>
                                  <a:pt x="9" y="155"/>
                                </a:lnTo>
                                <a:lnTo>
                                  <a:pt x="5" y="155"/>
                                </a:lnTo>
                                <a:lnTo>
                                  <a:pt x="3" y="152"/>
                                </a:lnTo>
                                <a:lnTo>
                                  <a:pt x="1" y="151"/>
                                </a:lnTo>
                                <a:lnTo>
                                  <a:pt x="0" y="146"/>
                                </a:lnTo>
                                <a:lnTo>
                                  <a:pt x="0" y="7"/>
                                </a:lnTo>
                                <a:lnTo>
                                  <a:pt x="1" y="3"/>
                                </a:lnTo>
                                <a:lnTo>
                                  <a:pt x="3" y="1"/>
                                </a:lnTo>
                                <a:lnTo>
                                  <a:pt x="5" y="0"/>
                                </a:lnTo>
                                <a:lnTo>
                                  <a:pt x="9" y="0"/>
                                </a:lnTo>
                                <a:lnTo>
                                  <a:pt x="81" y="0"/>
                                </a:lnTo>
                                <a:lnTo>
                                  <a:pt x="83" y="0"/>
                                </a:lnTo>
                                <a:lnTo>
                                  <a:pt x="84" y="0"/>
                                </a:lnTo>
                                <a:lnTo>
                                  <a:pt x="84" y="0"/>
                                </a:lnTo>
                                <a:lnTo>
                                  <a:pt x="85" y="1"/>
                                </a:lnTo>
                                <a:lnTo>
                                  <a:pt x="85" y="2"/>
                                </a:lnTo>
                                <a:lnTo>
                                  <a:pt x="85" y="3"/>
                                </a:lnTo>
                                <a:lnTo>
                                  <a:pt x="86" y="6"/>
                                </a:lnTo>
                                <a:lnTo>
                                  <a:pt x="86" y="8"/>
                                </a:lnTo>
                                <a:lnTo>
                                  <a:pt x="86" y="9"/>
                                </a:lnTo>
                                <a:lnTo>
                                  <a:pt x="85" y="12"/>
                                </a:lnTo>
                                <a:lnTo>
                                  <a:pt x="85" y="13"/>
                                </a:lnTo>
                                <a:lnTo>
                                  <a:pt x="85" y="14"/>
                                </a:lnTo>
                                <a:lnTo>
                                  <a:pt x="84" y="16"/>
                                </a:lnTo>
                                <a:lnTo>
                                  <a:pt x="84" y="16"/>
                                </a:lnTo>
                                <a:lnTo>
                                  <a:pt x="83" y="16"/>
                                </a:lnTo>
                                <a:lnTo>
                                  <a:pt x="81" y="17"/>
                                </a:lnTo>
                                <a:lnTo>
                                  <a:pt x="21" y="17"/>
                                </a:lnTo>
                                <a:lnTo>
                                  <a:pt x="21" y="65"/>
                                </a:lnTo>
                                <a:lnTo>
                                  <a:pt x="73" y="65"/>
                                </a:lnTo>
                                <a:lnTo>
                                  <a:pt x="74" y="65"/>
                                </a:lnTo>
                                <a:lnTo>
                                  <a:pt x="75" y="66"/>
                                </a:lnTo>
                                <a:lnTo>
                                  <a:pt x="75" y="66"/>
                                </a:lnTo>
                                <a:lnTo>
                                  <a:pt x="77" y="67"/>
                                </a:lnTo>
                                <a:lnTo>
                                  <a:pt x="77" y="69"/>
                                </a:lnTo>
                                <a:lnTo>
                                  <a:pt x="78" y="70"/>
                                </a:lnTo>
                                <a:lnTo>
                                  <a:pt x="78" y="71"/>
                                </a:lnTo>
                                <a:lnTo>
                                  <a:pt x="78" y="74"/>
                                </a:lnTo>
                                <a:lnTo>
                                  <a:pt x="78" y="76"/>
                                </a:lnTo>
                                <a:lnTo>
                                  <a:pt x="78" y="77"/>
                                </a:lnTo>
                                <a:lnTo>
                                  <a:pt x="77" y="78"/>
                                </a:lnTo>
                                <a:lnTo>
                                  <a:pt x="77" y="80"/>
                                </a:lnTo>
                                <a:lnTo>
                                  <a:pt x="75" y="81"/>
                                </a:lnTo>
                                <a:lnTo>
                                  <a:pt x="75" y="81"/>
                                </a:lnTo>
                                <a:lnTo>
                                  <a:pt x="74" y="82"/>
                                </a:lnTo>
                                <a:lnTo>
                                  <a:pt x="73" y="82"/>
                                </a:lnTo>
                                <a:lnTo>
                                  <a:pt x="21" y="82"/>
                                </a:lnTo>
                                <a:lnTo>
                                  <a:pt x="21" y="138"/>
                                </a:lnTo>
                                <a:lnTo>
                                  <a:pt x="83" y="138"/>
                                </a:lnTo>
                                <a:lnTo>
                                  <a:pt x="84" y="138"/>
                                </a:lnTo>
                                <a:lnTo>
                                  <a:pt x="85" y="138"/>
                                </a:lnTo>
                                <a:lnTo>
                                  <a:pt x="85" y="139"/>
                                </a:lnTo>
                                <a:lnTo>
                                  <a:pt x="86" y="140"/>
                                </a:lnTo>
                                <a:lnTo>
                                  <a:pt x="86" y="140"/>
                                </a:lnTo>
                                <a:lnTo>
                                  <a:pt x="86" y="142"/>
                                </a:lnTo>
                                <a:lnTo>
                                  <a:pt x="88" y="144"/>
                                </a:lnTo>
                                <a:lnTo>
                                  <a:pt x="88" y="14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91" name="Freeform 77"/>
                        <wps:cNvSpPr>
                          <a:spLocks noEditPoints="1"/>
                        </wps:cNvSpPr>
                        <wps:spPr bwMode="auto">
                          <a:xfrm>
                            <a:off x="3465513" y="179388"/>
                            <a:ext cx="53975" cy="84138"/>
                          </a:xfrm>
                          <a:custGeom>
                            <a:avLst/>
                            <a:gdLst>
                              <a:gd name="T0" fmla="*/ 99 w 100"/>
                              <a:gd name="T1" fmla="*/ 71 h 160"/>
                              <a:gd name="T2" fmla="*/ 94 w 100"/>
                              <a:gd name="T3" fmla="*/ 95 h 160"/>
                              <a:gd name="T4" fmla="*/ 82 w 100"/>
                              <a:gd name="T5" fmla="*/ 109 h 160"/>
                              <a:gd name="T6" fmla="*/ 64 w 100"/>
                              <a:gd name="T7" fmla="*/ 118 h 160"/>
                              <a:gd name="T8" fmla="*/ 48 w 100"/>
                              <a:gd name="T9" fmla="*/ 119 h 160"/>
                              <a:gd name="T10" fmla="*/ 40 w 100"/>
                              <a:gd name="T11" fmla="*/ 117 h 160"/>
                              <a:gd name="T12" fmla="*/ 32 w 100"/>
                              <a:gd name="T13" fmla="*/ 113 h 160"/>
                              <a:gd name="T14" fmla="*/ 25 w 100"/>
                              <a:gd name="T15" fmla="*/ 107 h 160"/>
                              <a:gd name="T16" fmla="*/ 20 w 100"/>
                              <a:gd name="T17" fmla="*/ 156 h 160"/>
                              <a:gd name="T18" fmla="*/ 20 w 100"/>
                              <a:gd name="T19" fmla="*/ 159 h 160"/>
                              <a:gd name="T20" fmla="*/ 19 w 100"/>
                              <a:gd name="T21" fmla="*/ 160 h 160"/>
                              <a:gd name="T22" fmla="*/ 15 w 100"/>
                              <a:gd name="T23" fmla="*/ 160 h 160"/>
                              <a:gd name="T24" fmla="*/ 10 w 100"/>
                              <a:gd name="T25" fmla="*/ 160 h 160"/>
                              <a:gd name="T26" fmla="*/ 5 w 100"/>
                              <a:gd name="T27" fmla="*/ 160 h 160"/>
                              <a:gd name="T28" fmla="*/ 3 w 100"/>
                              <a:gd name="T29" fmla="*/ 160 h 160"/>
                              <a:gd name="T30" fmla="*/ 0 w 100"/>
                              <a:gd name="T31" fmla="*/ 159 h 160"/>
                              <a:gd name="T32" fmla="*/ 0 w 100"/>
                              <a:gd name="T33" fmla="*/ 156 h 160"/>
                              <a:gd name="T34" fmla="*/ 0 w 100"/>
                              <a:gd name="T35" fmla="*/ 5 h 160"/>
                              <a:gd name="T36" fmla="*/ 2 w 100"/>
                              <a:gd name="T37" fmla="*/ 4 h 160"/>
                              <a:gd name="T38" fmla="*/ 3 w 100"/>
                              <a:gd name="T39" fmla="*/ 2 h 160"/>
                              <a:gd name="T40" fmla="*/ 7 w 100"/>
                              <a:gd name="T41" fmla="*/ 2 h 160"/>
                              <a:gd name="T42" fmla="*/ 11 w 100"/>
                              <a:gd name="T43" fmla="*/ 2 h 160"/>
                              <a:gd name="T44" fmla="*/ 15 w 100"/>
                              <a:gd name="T45" fmla="*/ 2 h 160"/>
                              <a:gd name="T46" fmla="*/ 16 w 100"/>
                              <a:gd name="T47" fmla="*/ 4 h 160"/>
                              <a:gd name="T48" fmla="*/ 18 w 100"/>
                              <a:gd name="T49" fmla="*/ 5 h 160"/>
                              <a:gd name="T50" fmla="*/ 18 w 100"/>
                              <a:gd name="T51" fmla="*/ 20 h 160"/>
                              <a:gd name="T52" fmla="*/ 27 w 100"/>
                              <a:gd name="T53" fmla="*/ 11 h 160"/>
                              <a:gd name="T54" fmla="*/ 36 w 100"/>
                              <a:gd name="T55" fmla="*/ 5 h 160"/>
                              <a:gd name="T56" fmla="*/ 46 w 100"/>
                              <a:gd name="T57" fmla="*/ 1 h 160"/>
                              <a:gd name="T58" fmla="*/ 56 w 100"/>
                              <a:gd name="T59" fmla="*/ 0 h 160"/>
                              <a:gd name="T60" fmla="*/ 77 w 100"/>
                              <a:gd name="T61" fmla="*/ 5 h 160"/>
                              <a:gd name="T62" fmla="*/ 90 w 100"/>
                              <a:gd name="T63" fmla="*/ 17 h 160"/>
                              <a:gd name="T64" fmla="*/ 98 w 100"/>
                              <a:gd name="T65" fmla="*/ 36 h 160"/>
                              <a:gd name="T66" fmla="*/ 100 w 100"/>
                              <a:gd name="T67" fmla="*/ 58 h 160"/>
                              <a:gd name="T68" fmla="*/ 79 w 100"/>
                              <a:gd name="T69" fmla="*/ 52 h 160"/>
                              <a:gd name="T70" fmla="*/ 77 w 100"/>
                              <a:gd name="T71" fmla="*/ 37 h 160"/>
                              <a:gd name="T72" fmla="*/ 71 w 100"/>
                              <a:gd name="T73" fmla="*/ 24 h 160"/>
                              <a:gd name="T74" fmla="*/ 60 w 100"/>
                              <a:gd name="T75" fmla="*/ 18 h 160"/>
                              <a:gd name="T76" fmla="*/ 48 w 100"/>
                              <a:gd name="T77" fmla="*/ 17 h 160"/>
                              <a:gd name="T78" fmla="*/ 41 w 100"/>
                              <a:gd name="T79" fmla="*/ 20 h 160"/>
                              <a:gd name="T80" fmla="*/ 34 w 100"/>
                              <a:gd name="T81" fmla="*/ 24 h 160"/>
                              <a:gd name="T82" fmla="*/ 25 w 100"/>
                              <a:gd name="T83" fmla="*/ 33 h 160"/>
                              <a:gd name="T84" fmla="*/ 20 w 100"/>
                              <a:gd name="T85" fmla="*/ 81 h 160"/>
                              <a:gd name="T86" fmla="*/ 36 w 100"/>
                              <a:gd name="T87" fmla="*/ 97 h 160"/>
                              <a:gd name="T88" fmla="*/ 51 w 100"/>
                              <a:gd name="T89" fmla="*/ 102 h 160"/>
                              <a:gd name="T90" fmla="*/ 64 w 100"/>
                              <a:gd name="T91" fmla="*/ 98 h 160"/>
                              <a:gd name="T92" fmla="*/ 73 w 100"/>
                              <a:gd name="T93" fmla="*/ 88 h 160"/>
                              <a:gd name="T94" fmla="*/ 78 w 100"/>
                              <a:gd name="T95" fmla="*/ 75 h 160"/>
                              <a:gd name="T96" fmla="*/ 79 w 100"/>
                              <a:gd name="T97" fmla="*/ 60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00" h="160">
                                <a:moveTo>
                                  <a:pt x="100" y="58"/>
                                </a:moveTo>
                                <a:lnTo>
                                  <a:pt x="99" y="71"/>
                                </a:lnTo>
                                <a:lnTo>
                                  <a:pt x="96" y="84"/>
                                </a:lnTo>
                                <a:lnTo>
                                  <a:pt x="94" y="95"/>
                                </a:lnTo>
                                <a:lnTo>
                                  <a:pt x="88" y="102"/>
                                </a:lnTo>
                                <a:lnTo>
                                  <a:pt x="82" y="109"/>
                                </a:lnTo>
                                <a:lnTo>
                                  <a:pt x="73" y="114"/>
                                </a:lnTo>
                                <a:lnTo>
                                  <a:pt x="64" y="118"/>
                                </a:lnTo>
                                <a:lnTo>
                                  <a:pt x="53" y="119"/>
                                </a:lnTo>
                                <a:lnTo>
                                  <a:pt x="48" y="119"/>
                                </a:lnTo>
                                <a:lnTo>
                                  <a:pt x="45" y="118"/>
                                </a:lnTo>
                                <a:lnTo>
                                  <a:pt x="40" y="117"/>
                                </a:lnTo>
                                <a:lnTo>
                                  <a:pt x="36" y="116"/>
                                </a:lnTo>
                                <a:lnTo>
                                  <a:pt x="32" y="113"/>
                                </a:lnTo>
                                <a:lnTo>
                                  <a:pt x="29" y="109"/>
                                </a:lnTo>
                                <a:lnTo>
                                  <a:pt x="25" y="107"/>
                                </a:lnTo>
                                <a:lnTo>
                                  <a:pt x="20" y="102"/>
                                </a:lnTo>
                                <a:lnTo>
                                  <a:pt x="20" y="156"/>
                                </a:lnTo>
                                <a:lnTo>
                                  <a:pt x="20" y="157"/>
                                </a:lnTo>
                                <a:lnTo>
                                  <a:pt x="20" y="159"/>
                                </a:lnTo>
                                <a:lnTo>
                                  <a:pt x="19" y="159"/>
                                </a:lnTo>
                                <a:lnTo>
                                  <a:pt x="19" y="160"/>
                                </a:lnTo>
                                <a:lnTo>
                                  <a:pt x="18" y="160"/>
                                </a:lnTo>
                                <a:lnTo>
                                  <a:pt x="15" y="160"/>
                                </a:lnTo>
                                <a:lnTo>
                                  <a:pt x="13" y="160"/>
                                </a:lnTo>
                                <a:lnTo>
                                  <a:pt x="10" y="160"/>
                                </a:lnTo>
                                <a:lnTo>
                                  <a:pt x="8" y="160"/>
                                </a:lnTo>
                                <a:lnTo>
                                  <a:pt x="5" y="160"/>
                                </a:lnTo>
                                <a:lnTo>
                                  <a:pt x="4" y="160"/>
                                </a:lnTo>
                                <a:lnTo>
                                  <a:pt x="3" y="160"/>
                                </a:lnTo>
                                <a:lnTo>
                                  <a:pt x="2" y="159"/>
                                </a:lnTo>
                                <a:lnTo>
                                  <a:pt x="0" y="159"/>
                                </a:lnTo>
                                <a:lnTo>
                                  <a:pt x="0" y="157"/>
                                </a:lnTo>
                                <a:lnTo>
                                  <a:pt x="0" y="156"/>
                                </a:lnTo>
                                <a:lnTo>
                                  <a:pt x="0" y="6"/>
                                </a:lnTo>
                                <a:lnTo>
                                  <a:pt x="0" y="5"/>
                                </a:lnTo>
                                <a:lnTo>
                                  <a:pt x="0" y="4"/>
                                </a:lnTo>
                                <a:lnTo>
                                  <a:pt x="2" y="4"/>
                                </a:lnTo>
                                <a:lnTo>
                                  <a:pt x="3" y="2"/>
                                </a:lnTo>
                                <a:lnTo>
                                  <a:pt x="3" y="2"/>
                                </a:lnTo>
                                <a:lnTo>
                                  <a:pt x="5" y="2"/>
                                </a:lnTo>
                                <a:lnTo>
                                  <a:pt x="7" y="2"/>
                                </a:lnTo>
                                <a:lnTo>
                                  <a:pt x="9" y="2"/>
                                </a:lnTo>
                                <a:lnTo>
                                  <a:pt x="11" y="2"/>
                                </a:lnTo>
                                <a:lnTo>
                                  <a:pt x="13" y="2"/>
                                </a:lnTo>
                                <a:lnTo>
                                  <a:pt x="15" y="2"/>
                                </a:lnTo>
                                <a:lnTo>
                                  <a:pt x="16" y="2"/>
                                </a:lnTo>
                                <a:lnTo>
                                  <a:pt x="16" y="4"/>
                                </a:lnTo>
                                <a:lnTo>
                                  <a:pt x="18" y="4"/>
                                </a:lnTo>
                                <a:lnTo>
                                  <a:pt x="18" y="5"/>
                                </a:lnTo>
                                <a:lnTo>
                                  <a:pt x="18" y="6"/>
                                </a:lnTo>
                                <a:lnTo>
                                  <a:pt x="18" y="20"/>
                                </a:lnTo>
                                <a:lnTo>
                                  <a:pt x="23" y="15"/>
                                </a:lnTo>
                                <a:lnTo>
                                  <a:pt x="27" y="11"/>
                                </a:lnTo>
                                <a:lnTo>
                                  <a:pt x="32" y="7"/>
                                </a:lnTo>
                                <a:lnTo>
                                  <a:pt x="36" y="5"/>
                                </a:lnTo>
                                <a:lnTo>
                                  <a:pt x="41" y="2"/>
                                </a:lnTo>
                                <a:lnTo>
                                  <a:pt x="46" y="1"/>
                                </a:lnTo>
                                <a:lnTo>
                                  <a:pt x="51" y="0"/>
                                </a:lnTo>
                                <a:lnTo>
                                  <a:pt x="56" y="0"/>
                                </a:lnTo>
                                <a:lnTo>
                                  <a:pt x="68" y="1"/>
                                </a:lnTo>
                                <a:lnTo>
                                  <a:pt x="77" y="5"/>
                                </a:lnTo>
                                <a:lnTo>
                                  <a:pt x="84" y="10"/>
                                </a:lnTo>
                                <a:lnTo>
                                  <a:pt x="90" y="17"/>
                                </a:lnTo>
                                <a:lnTo>
                                  <a:pt x="95" y="26"/>
                                </a:lnTo>
                                <a:lnTo>
                                  <a:pt x="98" y="36"/>
                                </a:lnTo>
                                <a:lnTo>
                                  <a:pt x="100" y="47"/>
                                </a:lnTo>
                                <a:lnTo>
                                  <a:pt x="100" y="58"/>
                                </a:lnTo>
                                <a:close/>
                                <a:moveTo>
                                  <a:pt x="79" y="60"/>
                                </a:moveTo>
                                <a:lnTo>
                                  <a:pt x="79" y="52"/>
                                </a:lnTo>
                                <a:lnTo>
                                  <a:pt x="78" y="44"/>
                                </a:lnTo>
                                <a:lnTo>
                                  <a:pt x="77" y="37"/>
                                </a:lnTo>
                                <a:lnTo>
                                  <a:pt x="73" y="31"/>
                                </a:lnTo>
                                <a:lnTo>
                                  <a:pt x="71" y="24"/>
                                </a:lnTo>
                                <a:lnTo>
                                  <a:pt x="66" y="21"/>
                                </a:lnTo>
                                <a:lnTo>
                                  <a:pt x="60" y="18"/>
                                </a:lnTo>
                                <a:lnTo>
                                  <a:pt x="52" y="17"/>
                                </a:lnTo>
                                <a:lnTo>
                                  <a:pt x="48" y="17"/>
                                </a:lnTo>
                                <a:lnTo>
                                  <a:pt x="45" y="18"/>
                                </a:lnTo>
                                <a:lnTo>
                                  <a:pt x="41" y="20"/>
                                </a:lnTo>
                                <a:lnTo>
                                  <a:pt x="37" y="22"/>
                                </a:lnTo>
                                <a:lnTo>
                                  <a:pt x="34" y="24"/>
                                </a:lnTo>
                                <a:lnTo>
                                  <a:pt x="29" y="28"/>
                                </a:lnTo>
                                <a:lnTo>
                                  <a:pt x="25" y="33"/>
                                </a:lnTo>
                                <a:lnTo>
                                  <a:pt x="20" y="38"/>
                                </a:lnTo>
                                <a:lnTo>
                                  <a:pt x="20" y="81"/>
                                </a:lnTo>
                                <a:lnTo>
                                  <a:pt x="29" y="91"/>
                                </a:lnTo>
                                <a:lnTo>
                                  <a:pt x="36" y="97"/>
                                </a:lnTo>
                                <a:lnTo>
                                  <a:pt x="44" y="101"/>
                                </a:lnTo>
                                <a:lnTo>
                                  <a:pt x="51" y="102"/>
                                </a:lnTo>
                                <a:lnTo>
                                  <a:pt x="58" y="101"/>
                                </a:lnTo>
                                <a:lnTo>
                                  <a:pt x="64" y="98"/>
                                </a:lnTo>
                                <a:lnTo>
                                  <a:pt x="69" y="95"/>
                                </a:lnTo>
                                <a:lnTo>
                                  <a:pt x="73" y="88"/>
                                </a:lnTo>
                                <a:lnTo>
                                  <a:pt x="76" y="82"/>
                                </a:lnTo>
                                <a:lnTo>
                                  <a:pt x="78" y="75"/>
                                </a:lnTo>
                                <a:lnTo>
                                  <a:pt x="79" y="68"/>
                                </a:lnTo>
                                <a:lnTo>
                                  <a:pt x="79" y="6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92" name="Freeform 78"/>
                        <wps:cNvSpPr>
                          <a:spLocks noEditPoints="1"/>
                        </wps:cNvSpPr>
                        <wps:spPr bwMode="auto">
                          <a:xfrm>
                            <a:off x="3533775" y="155575"/>
                            <a:ext cx="12700" cy="85725"/>
                          </a:xfrm>
                          <a:custGeom>
                            <a:avLst/>
                            <a:gdLst>
                              <a:gd name="T0" fmla="*/ 22 w 25"/>
                              <a:gd name="T1" fmla="*/ 156 h 160"/>
                              <a:gd name="T2" fmla="*/ 22 w 25"/>
                              <a:gd name="T3" fmla="*/ 157 h 160"/>
                              <a:gd name="T4" fmla="*/ 22 w 25"/>
                              <a:gd name="T5" fmla="*/ 159 h 160"/>
                              <a:gd name="T6" fmla="*/ 21 w 25"/>
                              <a:gd name="T7" fmla="*/ 159 h 160"/>
                              <a:gd name="T8" fmla="*/ 21 w 25"/>
                              <a:gd name="T9" fmla="*/ 160 h 160"/>
                              <a:gd name="T10" fmla="*/ 20 w 25"/>
                              <a:gd name="T11" fmla="*/ 160 h 160"/>
                              <a:gd name="T12" fmla="*/ 17 w 25"/>
                              <a:gd name="T13" fmla="*/ 160 h 160"/>
                              <a:gd name="T14" fmla="*/ 15 w 25"/>
                              <a:gd name="T15" fmla="*/ 160 h 160"/>
                              <a:gd name="T16" fmla="*/ 13 w 25"/>
                              <a:gd name="T17" fmla="*/ 160 h 160"/>
                              <a:gd name="T18" fmla="*/ 10 w 25"/>
                              <a:gd name="T19" fmla="*/ 160 h 160"/>
                              <a:gd name="T20" fmla="*/ 8 w 25"/>
                              <a:gd name="T21" fmla="*/ 160 h 160"/>
                              <a:gd name="T22" fmla="*/ 6 w 25"/>
                              <a:gd name="T23" fmla="*/ 160 h 160"/>
                              <a:gd name="T24" fmla="*/ 5 w 25"/>
                              <a:gd name="T25" fmla="*/ 160 h 160"/>
                              <a:gd name="T26" fmla="*/ 4 w 25"/>
                              <a:gd name="T27" fmla="*/ 159 h 160"/>
                              <a:gd name="T28" fmla="*/ 3 w 25"/>
                              <a:gd name="T29" fmla="*/ 159 h 160"/>
                              <a:gd name="T30" fmla="*/ 3 w 25"/>
                              <a:gd name="T31" fmla="*/ 157 h 160"/>
                              <a:gd name="T32" fmla="*/ 3 w 25"/>
                              <a:gd name="T33" fmla="*/ 156 h 160"/>
                              <a:gd name="T34" fmla="*/ 3 w 25"/>
                              <a:gd name="T35" fmla="*/ 49 h 160"/>
                              <a:gd name="T36" fmla="*/ 3 w 25"/>
                              <a:gd name="T37" fmla="*/ 48 h 160"/>
                              <a:gd name="T38" fmla="*/ 3 w 25"/>
                              <a:gd name="T39" fmla="*/ 47 h 160"/>
                              <a:gd name="T40" fmla="*/ 4 w 25"/>
                              <a:gd name="T41" fmla="*/ 47 h 160"/>
                              <a:gd name="T42" fmla="*/ 5 w 25"/>
                              <a:gd name="T43" fmla="*/ 45 h 160"/>
                              <a:gd name="T44" fmla="*/ 6 w 25"/>
                              <a:gd name="T45" fmla="*/ 45 h 160"/>
                              <a:gd name="T46" fmla="*/ 8 w 25"/>
                              <a:gd name="T47" fmla="*/ 45 h 160"/>
                              <a:gd name="T48" fmla="*/ 10 w 25"/>
                              <a:gd name="T49" fmla="*/ 45 h 160"/>
                              <a:gd name="T50" fmla="*/ 13 w 25"/>
                              <a:gd name="T51" fmla="*/ 45 h 160"/>
                              <a:gd name="T52" fmla="*/ 15 w 25"/>
                              <a:gd name="T53" fmla="*/ 45 h 160"/>
                              <a:gd name="T54" fmla="*/ 17 w 25"/>
                              <a:gd name="T55" fmla="*/ 45 h 160"/>
                              <a:gd name="T56" fmla="*/ 20 w 25"/>
                              <a:gd name="T57" fmla="*/ 45 h 160"/>
                              <a:gd name="T58" fmla="*/ 21 w 25"/>
                              <a:gd name="T59" fmla="*/ 45 h 160"/>
                              <a:gd name="T60" fmla="*/ 21 w 25"/>
                              <a:gd name="T61" fmla="*/ 47 h 160"/>
                              <a:gd name="T62" fmla="*/ 22 w 25"/>
                              <a:gd name="T63" fmla="*/ 47 h 160"/>
                              <a:gd name="T64" fmla="*/ 22 w 25"/>
                              <a:gd name="T65" fmla="*/ 48 h 160"/>
                              <a:gd name="T66" fmla="*/ 22 w 25"/>
                              <a:gd name="T67" fmla="*/ 49 h 160"/>
                              <a:gd name="T68" fmla="*/ 22 w 25"/>
                              <a:gd name="T69" fmla="*/ 156 h 160"/>
                              <a:gd name="T70" fmla="*/ 25 w 25"/>
                              <a:gd name="T71" fmla="*/ 12 h 160"/>
                              <a:gd name="T72" fmla="*/ 25 w 25"/>
                              <a:gd name="T73" fmla="*/ 18 h 160"/>
                              <a:gd name="T74" fmla="*/ 22 w 25"/>
                              <a:gd name="T75" fmla="*/ 22 h 160"/>
                              <a:gd name="T76" fmla="*/ 19 w 25"/>
                              <a:gd name="T77" fmla="*/ 23 h 160"/>
                              <a:gd name="T78" fmla="*/ 13 w 25"/>
                              <a:gd name="T79" fmla="*/ 24 h 160"/>
                              <a:gd name="T80" fmla="*/ 6 w 25"/>
                              <a:gd name="T81" fmla="*/ 23 h 160"/>
                              <a:gd name="T82" fmla="*/ 3 w 25"/>
                              <a:gd name="T83" fmla="*/ 22 h 160"/>
                              <a:gd name="T84" fmla="*/ 1 w 25"/>
                              <a:gd name="T85" fmla="*/ 18 h 160"/>
                              <a:gd name="T86" fmla="*/ 0 w 25"/>
                              <a:gd name="T87" fmla="*/ 12 h 160"/>
                              <a:gd name="T88" fmla="*/ 1 w 25"/>
                              <a:gd name="T89" fmla="*/ 6 h 160"/>
                              <a:gd name="T90" fmla="*/ 3 w 25"/>
                              <a:gd name="T91" fmla="*/ 2 h 160"/>
                              <a:gd name="T92" fmla="*/ 6 w 25"/>
                              <a:gd name="T93" fmla="*/ 1 h 160"/>
                              <a:gd name="T94" fmla="*/ 13 w 25"/>
                              <a:gd name="T95" fmla="*/ 0 h 160"/>
                              <a:gd name="T96" fmla="*/ 19 w 25"/>
                              <a:gd name="T97" fmla="*/ 1 h 160"/>
                              <a:gd name="T98" fmla="*/ 22 w 25"/>
                              <a:gd name="T99" fmla="*/ 2 h 160"/>
                              <a:gd name="T100" fmla="*/ 25 w 25"/>
                              <a:gd name="T101" fmla="*/ 6 h 160"/>
                              <a:gd name="T102" fmla="*/ 25 w 25"/>
                              <a:gd name="T103" fmla="*/ 12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25" h="160">
                                <a:moveTo>
                                  <a:pt x="22" y="156"/>
                                </a:moveTo>
                                <a:lnTo>
                                  <a:pt x="22" y="157"/>
                                </a:lnTo>
                                <a:lnTo>
                                  <a:pt x="22" y="159"/>
                                </a:lnTo>
                                <a:lnTo>
                                  <a:pt x="21" y="159"/>
                                </a:lnTo>
                                <a:lnTo>
                                  <a:pt x="21" y="160"/>
                                </a:lnTo>
                                <a:lnTo>
                                  <a:pt x="20" y="160"/>
                                </a:lnTo>
                                <a:lnTo>
                                  <a:pt x="17" y="160"/>
                                </a:lnTo>
                                <a:lnTo>
                                  <a:pt x="15" y="160"/>
                                </a:lnTo>
                                <a:lnTo>
                                  <a:pt x="13" y="160"/>
                                </a:lnTo>
                                <a:lnTo>
                                  <a:pt x="10" y="160"/>
                                </a:lnTo>
                                <a:lnTo>
                                  <a:pt x="8" y="160"/>
                                </a:lnTo>
                                <a:lnTo>
                                  <a:pt x="6" y="160"/>
                                </a:lnTo>
                                <a:lnTo>
                                  <a:pt x="5" y="160"/>
                                </a:lnTo>
                                <a:lnTo>
                                  <a:pt x="4" y="159"/>
                                </a:lnTo>
                                <a:lnTo>
                                  <a:pt x="3" y="159"/>
                                </a:lnTo>
                                <a:lnTo>
                                  <a:pt x="3" y="157"/>
                                </a:lnTo>
                                <a:lnTo>
                                  <a:pt x="3" y="156"/>
                                </a:lnTo>
                                <a:lnTo>
                                  <a:pt x="3" y="49"/>
                                </a:lnTo>
                                <a:lnTo>
                                  <a:pt x="3" y="48"/>
                                </a:lnTo>
                                <a:lnTo>
                                  <a:pt x="3" y="47"/>
                                </a:lnTo>
                                <a:lnTo>
                                  <a:pt x="4" y="47"/>
                                </a:lnTo>
                                <a:lnTo>
                                  <a:pt x="5" y="45"/>
                                </a:lnTo>
                                <a:lnTo>
                                  <a:pt x="6" y="45"/>
                                </a:lnTo>
                                <a:lnTo>
                                  <a:pt x="8" y="45"/>
                                </a:lnTo>
                                <a:lnTo>
                                  <a:pt x="10" y="45"/>
                                </a:lnTo>
                                <a:lnTo>
                                  <a:pt x="13" y="45"/>
                                </a:lnTo>
                                <a:lnTo>
                                  <a:pt x="15" y="45"/>
                                </a:lnTo>
                                <a:lnTo>
                                  <a:pt x="17" y="45"/>
                                </a:lnTo>
                                <a:lnTo>
                                  <a:pt x="20" y="45"/>
                                </a:lnTo>
                                <a:lnTo>
                                  <a:pt x="21" y="45"/>
                                </a:lnTo>
                                <a:lnTo>
                                  <a:pt x="21" y="47"/>
                                </a:lnTo>
                                <a:lnTo>
                                  <a:pt x="22" y="47"/>
                                </a:lnTo>
                                <a:lnTo>
                                  <a:pt x="22" y="48"/>
                                </a:lnTo>
                                <a:lnTo>
                                  <a:pt x="22" y="49"/>
                                </a:lnTo>
                                <a:lnTo>
                                  <a:pt x="22" y="156"/>
                                </a:lnTo>
                                <a:close/>
                                <a:moveTo>
                                  <a:pt x="25" y="12"/>
                                </a:moveTo>
                                <a:lnTo>
                                  <a:pt x="25" y="18"/>
                                </a:lnTo>
                                <a:lnTo>
                                  <a:pt x="22" y="22"/>
                                </a:lnTo>
                                <a:lnTo>
                                  <a:pt x="19" y="23"/>
                                </a:lnTo>
                                <a:lnTo>
                                  <a:pt x="13" y="24"/>
                                </a:lnTo>
                                <a:lnTo>
                                  <a:pt x="6" y="23"/>
                                </a:lnTo>
                                <a:lnTo>
                                  <a:pt x="3" y="22"/>
                                </a:lnTo>
                                <a:lnTo>
                                  <a:pt x="1" y="18"/>
                                </a:lnTo>
                                <a:lnTo>
                                  <a:pt x="0" y="12"/>
                                </a:lnTo>
                                <a:lnTo>
                                  <a:pt x="1" y="6"/>
                                </a:lnTo>
                                <a:lnTo>
                                  <a:pt x="3" y="2"/>
                                </a:lnTo>
                                <a:lnTo>
                                  <a:pt x="6" y="1"/>
                                </a:lnTo>
                                <a:lnTo>
                                  <a:pt x="13" y="0"/>
                                </a:lnTo>
                                <a:lnTo>
                                  <a:pt x="19" y="1"/>
                                </a:lnTo>
                                <a:lnTo>
                                  <a:pt x="22" y="2"/>
                                </a:lnTo>
                                <a:lnTo>
                                  <a:pt x="25" y="6"/>
                                </a:lnTo>
                                <a:lnTo>
                                  <a:pt x="25" y="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93" name="Freeform 79"/>
                        <wps:cNvSpPr>
                          <a:spLocks/>
                        </wps:cNvSpPr>
                        <wps:spPr bwMode="auto">
                          <a:xfrm>
                            <a:off x="3557588" y="165100"/>
                            <a:ext cx="36513" cy="76200"/>
                          </a:xfrm>
                          <a:custGeom>
                            <a:avLst/>
                            <a:gdLst>
                              <a:gd name="T0" fmla="*/ 70 w 70"/>
                              <a:gd name="T1" fmla="*/ 136 h 146"/>
                              <a:gd name="T2" fmla="*/ 69 w 70"/>
                              <a:gd name="T3" fmla="*/ 140 h 146"/>
                              <a:gd name="T4" fmla="*/ 66 w 70"/>
                              <a:gd name="T5" fmla="*/ 143 h 146"/>
                              <a:gd name="T6" fmla="*/ 63 w 70"/>
                              <a:gd name="T7" fmla="*/ 144 h 146"/>
                              <a:gd name="T8" fmla="*/ 58 w 70"/>
                              <a:gd name="T9" fmla="*/ 145 h 146"/>
                              <a:gd name="T10" fmla="*/ 53 w 70"/>
                              <a:gd name="T11" fmla="*/ 146 h 146"/>
                              <a:gd name="T12" fmla="*/ 42 w 70"/>
                              <a:gd name="T13" fmla="*/ 145 h 146"/>
                              <a:gd name="T14" fmla="*/ 29 w 70"/>
                              <a:gd name="T15" fmla="*/ 141 h 146"/>
                              <a:gd name="T16" fmla="*/ 22 w 70"/>
                              <a:gd name="T17" fmla="*/ 131 h 146"/>
                              <a:gd name="T18" fmla="*/ 18 w 70"/>
                              <a:gd name="T19" fmla="*/ 118 h 146"/>
                              <a:gd name="T20" fmla="*/ 18 w 70"/>
                              <a:gd name="T21" fmla="*/ 45 h 146"/>
                              <a:gd name="T22" fmla="*/ 1 w 70"/>
                              <a:gd name="T23" fmla="*/ 45 h 146"/>
                              <a:gd name="T24" fmla="*/ 0 w 70"/>
                              <a:gd name="T25" fmla="*/ 42 h 146"/>
                              <a:gd name="T26" fmla="*/ 0 w 70"/>
                              <a:gd name="T27" fmla="*/ 35 h 146"/>
                              <a:gd name="T28" fmla="*/ 0 w 70"/>
                              <a:gd name="T29" fmla="*/ 32 h 146"/>
                              <a:gd name="T30" fmla="*/ 1 w 70"/>
                              <a:gd name="T31" fmla="*/ 31 h 146"/>
                              <a:gd name="T32" fmla="*/ 2 w 70"/>
                              <a:gd name="T33" fmla="*/ 29 h 146"/>
                              <a:gd name="T34" fmla="*/ 18 w 70"/>
                              <a:gd name="T35" fmla="*/ 29 h 146"/>
                              <a:gd name="T36" fmla="*/ 18 w 70"/>
                              <a:gd name="T37" fmla="*/ 2 h 146"/>
                              <a:gd name="T38" fmla="*/ 20 w 70"/>
                              <a:gd name="T39" fmla="*/ 1 h 146"/>
                              <a:gd name="T40" fmla="*/ 22 w 70"/>
                              <a:gd name="T41" fmla="*/ 0 h 146"/>
                              <a:gd name="T42" fmla="*/ 26 w 70"/>
                              <a:gd name="T43" fmla="*/ 0 h 146"/>
                              <a:gd name="T44" fmla="*/ 31 w 70"/>
                              <a:gd name="T45" fmla="*/ 0 h 146"/>
                              <a:gd name="T46" fmla="*/ 34 w 70"/>
                              <a:gd name="T47" fmla="*/ 0 h 146"/>
                              <a:gd name="T48" fmla="*/ 37 w 70"/>
                              <a:gd name="T49" fmla="*/ 1 h 146"/>
                              <a:gd name="T50" fmla="*/ 38 w 70"/>
                              <a:gd name="T51" fmla="*/ 2 h 146"/>
                              <a:gd name="T52" fmla="*/ 38 w 70"/>
                              <a:gd name="T53" fmla="*/ 29 h 146"/>
                              <a:gd name="T54" fmla="*/ 66 w 70"/>
                              <a:gd name="T55" fmla="*/ 29 h 146"/>
                              <a:gd name="T56" fmla="*/ 69 w 70"/>
                              <a:gd name="T57" fmla="*/ 31 h 146"/>
                              <a:gd name="T58" fmla="*/ 69 w 70"/>
                              <a:gd name="T59" fmla="*/ 32 h 146"/>
                              <a:gd name="T60" fmla="*/ 70 w 70"/>
                              <a:gd name="T61" fmla="*/ 35 h 146"/>
                              <a:gd name="T62" fmla="*/ 70 w 70"/>
                              <a:gd name="T63" fmla="*/ 42 h 146"/>
                              <a:gd name="T64" fmla="*/ 68 w 70"/>
                              <a:gd name="T65" fmla="*/ 45 h 146"/>
                              <a:gd name="T66" fmla="*/ 38 w 70"/>
                              <a:gd name="T67" fmla="*/ 45 h 146"/>
                              <a:gd name="T68" fmla="*/ 39 w 70"/>
                              <a:gd name="T69" fmla="*/ 117 h 146"/>
                              <a:gd name="T70" fmla="*/ 45 w 70"/>
                              <a:gd name="T71" fmla="*/ 128 h 146"/>
                              <a:gd name="T72" fmla="*/ 56 w 70"/>
                              <a:gd name="T73" fmla="*/ 129 h 146"/>
                              <a:gd name="T74" fmla="*/ 60 w 70"/>
                              <a:gd name="T75" fmla="*/ 128 h 146"/>
                              <a:gd name="T76" fmla="*/ 64 w 70"/>
                              <a:gd name="T77" fmla="*/ 127 h 146"/>
                              <a:gd name="T78" fmla="*/ 66 w 70"/>
                              <a:gd name="T79" fmla="*/ 125 h 146"/>
                              <a:gd name="T80" fmla="*/ 68 w 70"/>
                              <a:gd name="T81" fmla="*/ 125 h 146"/>
                              <a:gd name="T82" fmla="*/ 69 w 70"/>
                              <a:gd name="T83" fmla="*/ 127 h 146"/>
                              <a:gd name="T84" fmla="*/ 70 w 70"/>
                              <a:gd name="T85" fmla="*/ 128 h 146"/>
                              <a:gd name="T86" fmla="*/ 70 w 70"/>
                              <a:gd name="T87" fmla="*/ 130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70" h="146">
                                <a:moveTo>
                                  <a:pt x="70" y="133"/>
                                </a:moveTo>
                                <a:lnTo>
                                  <a:pt x="70" y="136"/>
                                </a:lnTo>
                                <a:lnTo>
                                  <a:pt x="70" y="139"/>
                                </a:lnTo>
                                <a:lnTo>
                                  <a:pt x="69" y="140"/>
                                </a:lnTo>
                                <a:lnTo>
                                  <a:pt x="68" y="141"/>
                                </a:lnTo>
                                <a:lnTo>
                                  <a:pt x="66" y="143"/>
                                </a:lnTo>
                                <a:lnTo>
                                  <a:pt x="65" y="143"/>
                                </a:lnTo>
                                <a:lnTo>
                                  <a:pt x="63" y="144"/>
                                </a:lnTo>
                                <a:lnTo>
                                  <a:pt x="60" y="144"/>
                                </a:lnTo>
                                <a:lnTo>
                                  <a:pt x="58" y="145"/>
                                </a:lnTo>
                                <a:lnTo>
                                  <a:pt x="55" y="145"/>
                                </a:lnTo>
                                <a:lnTo>
                                  <a:pt x="53" y="146"/>
                                </a:lnTo>
                                <a:lnTo>
                                  <a:pt x="50" y="146"/>
                                </a:lnTo>
                                <a:lnTo>
                                  <a:pt x="42" y="145"/>
                                </a:lnTo>
                                <a:lnTo>
                                  <a:pt x="36" y="144"/>
                                </a:lnTo>
                                <a:lnTo>
                                  <a:pt x="29" y="141"/>
                                </a:lnTo>
                                <a:lnTo>
                                  <a:pt x="26" y="136"/>
                                </a:lnTo>
                                <a:lnTo>
                                  <a:pt x="22" y="131"/>
                                </a:lnTo>
                                <a:lnTo>
                                  <a:pt x="20" y="125"/>
                                </a:lnTo>
                                <a:lnTo>
                                  <a:pt x="18" y="118"/>
                                </a:lnTo>
                                <a:lnTo>
                                  <a:pt x="18" y="109"/>
                                </a:lnTo>
                                <a:lnTo>
                                  <a:pt x="18" y="45"/>
                                </a:lnTo>
                                <a:lnTo>
                                  <a:pt x="4" y="45"/>
                                </a:lnTo>
                                <a:lnTo>
                                  <a:pt x="1" y="45"/>
                                </a:lnTo>
                                <a:lnTo>
                                  <a:pt x="0" y="44"/>
                                </a:lnTo>
                                <a:lnTo>
                                  <a:pt x="0" y="42"/>
                                </a:lnTo>
                                <a:lnTo>
                                  <a:pt x="0" y="38"/>
                                </a:lnTo>
                                <a:lnTo>
                                  <a:pt x="0" y="35"/>
                                </a:lnTo>
                                <a:lnTo>
                                  <a:pt x="0" y="34"/>
                                </a:lnTo>
                                <a:lnTo>
                                  <a:pt x="0" y="32"/>
                                </a:lnTo>
                                <a:lnTo>
                                  <a:pt x="0" y="32"/>
                                </a:lnTo>
                                <a:lnTo>
                                  <a:pt x="1" y="31"/>
                                </a:lnTo>
                                <a:lnTo>
                                  <a:pt x="1" y="29"/>
                                </a:lnTo>
                                <a:lnTo>
                                  <a:pt x="2" y="29"/>
                                </a:lnTo>
                                <a:lnTo>
                                  <a:pt x="4" y="29"/>
                                </a:lnTo>
                                <a:lnTo>
                                  <a:pt x="18" y="29"/>
                                </a:lnTo>
                                <a:lnTo>
                                  <a:pt x="18" y="3"/>
                                </a:lnTo>
                                <a:lnTo>
                                  <a:pt x="18" y="2"/>
                                </a:lnTo>
                                <a:lnTo>
                                  <a:pt x="18" y="2"/>
                                </a:lnTo>
                                <a:lnTo>
                                  <a:pt x="20" y="1"/>
                                </a:lnTo>
                                <a:lnTo>
                                  <a:pt x="21" y="1"/>
                                </a:lnTo>
                                <a:lnTo>
                                  <a:pt x="22" y="0"/>
                                </a:lnTo>
                                <a:lnTo>
                                  <a:pt x="23" y="0"/>
                                </a:lnTo>
                                <a:lnTo>
                                  <a:pt x="26" y="0"/>
                                </a:lnTo>
                                <a:lnTo>
                                  <a:pt x="28" y="0"/>
                                </a:lnTo>
                                <a:lnTo>
                                  <a:pt x="31" y="0"/>
                                </a:lnTo>
                                <a:lnTo>
                                  <a:pt x="33" y="0"/>
                                </a:lnTo>
                                <a:lnTo>
                                  <a:pt x="34" y="0"/>
                                </a:lnTo>
                                <a:lnTo>
                                  <a:pt x="36" y="1"/>
                                </a:lnTo>
                                <a:lnTo>
                                  <a:pt x="37" y="1"/>
                                </a:lnTo>
                                <a:lnTo>
                                  <a:pt x="38" y="2"/>
                                </a:lnTo>
                                <a:lnTo>
                                  <a:pt x="38" y="2"/>
                                </a:lnTo>
                                <a:lnTo>
                                  <a:pt x="38" y="3"/>
                                </a:lnTo>
                                <a:lnTo>
                                  <a:pt x="38" y="29"/>
                                </a:lnTo>
                                <a:lnTo>
                                  <a:pt x="66" y="29"/>
                                </a:lnTo>
                                <a:lnTo>
                                  <a:pt x="66" y="29"/>
                                </a:lnTo>
                                <a:lnTo>
                                  <a:pt x="68" y="29"/>
                                </a:lnTo>
                                <a:lnTo>
                                  <a:pt x="69" y="31"/>
                                </a:lnTo>
                                <a:lnTo>
                                  <a:pt x="69" y="32"/>
                                </a:lnTo>
                                <a:lnTo>
                                  <a:pt x="69" y="32"/>
                                </a:lnTo>
                                <a:lnTo>
                                  <a:pt x="70" y="34"/>
                                </a:lnTo>
                                <a:lnTo>
                                  <a:pt x="70" y="35"/>
                                </a:lnTo>
                                <a:lnTo>
                                  <a:pt x="70" y="38"/>
                                </a:lnTo>
                                <a:lnTo>
                                  <a:pt x="70" y="42"/>
                                </a:lnTo>
                                <a:lnTo>
                                  <a:pt x="69" y="44"/>
                                </a:lnTo>
                                <a:lnTo>
                                  <a:pt x="68" y="45"/>
                                </a:lnTo>
                                <a:lnTo>
                                  <a:pt x="66" y="45"/>
                                </a:lnTo>
                                <a:lnTo>
                                  <a:pt x="38" y="45"/>
                                </a:lnTo>
                                <a:lnTo>
                                  <a:pt x="38" y="106"/>
                                </a:lnTo>
                                <a:lnTo>
                                  <a:pt x="39" y="117"/>
                                </a:lnTo>
                                <a:lnTo>
                                  <a:pt x="42" y="123"/>
                                </a:lnTo>
                                <a:lnTo>
                                  <a:pt x="45" y="128"/>
                                </a:lnTo>
                                <a:lnTo>
                                  <a:pt x="53" y="129"/>
                                </a:lnTo>
                                <a:lnTo>
                                  <a:pt x="56" y="129"/>
                                </a:lnTo>
                                <a:lnTo>
                                  <a:pt x="58" y="128"/>
                                </a:lnTo>
                                <a:lnTo>
                                  <a:pt x="60" y="128"/>
                                </a:lnTo>
                                <a:lnTo>
                                  <a:pt x="63" y="127"/>
                                </a:lnTo>
                                <a:lnTo>
                                  <a:pt x="64" y="127"/>
                                </a:lnTo>
                                <a:lnTo>
                                  <a:pt x="65" y="127"/>
                                </a:lnTo>
                                <a:lnTo>
                                  <a:pt x="66" y="125"/>
                                </a:lnTo>
                                <a:lnTo>
                                  <a:pt x="68" y="125"/>
                                </a:lnTo>
                                <a:lnTo>
                                  <a:pt x="68" y="125"/>
                                </a:lnTo>
                                <a:lnTo>
                                  <a:pt x="69" y="125"/>
                                </a:lnTo>
                                <a:lnTo>
                                  <a:pt x="69" y="127"/>
                                </a:lnTo>
                                <a:lnTo>
                                  <a:pt x="69" y="127"/>
                                </a:lnTo>
                                <a:lnTo>
                                  <a:pt x="70" y="128"/>
                                </a:lnTo>
                                <a:lnTo>
                                  <a:pt x="70" y="129"/>
                                </a:lnTo>
                                <a:lnTo>
                                  <a:pt x="70" y="130"/>
                                </a:lnTo>
                                <a:lnTo>
                                  <a:pt x="70" y="1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94" name="Freeform 80"/>
                        <wps:cNvSpPr>
                          <a:spLocks/>
                        </wps:cNvSpPr>
                        <wps:spPr bwMode="auto">
                          <a:xfrm>
                            <a:off x="3608388" y="152400"/>
                            <a:ext cx="49213" cy="88900"/>
                          </a:xfrm>
                          <a:custGeom>
                            <a:avLst/>
                            <a:gdLst>
                              <a:gd name="T0" fmla="*/ 93 w 93"/>
                              <a:gd name="T1" fmla="*/ 165 h 168"/>
                              <a:gd name="T2" fmla="*/ 92 w 93"/>
                              <a:gd name="T3" fmla="*/ 167 h 168"/>
                              <a:gd name="T4" fmla="*/ 90 w 93"/>
                              <a:gd name="T5" fmla="*/ 168 h 168"/>
                              <a:gd name="T6" fmla="*/ 86 w 93"/>
                              <a:gd name="T7" fmla="*/ 168 h 168"/>
                              <a:gd name="T8" fmla="*/ 81 w 93"/>
                              <a:gd name="T9" fmla="*/ 168 h 168"/>
                              <a:gd name="T10" fmla="*/ 77 w 93"/>
                              <a:gd name="T11" fmla="*/ 168 h 168"/>
                              <a:gd name="T12" fmla="*/ 75 w 93"/>
                              <a:gd name="T13" fmla="*/ 167 h 168"/>
                              <a:gd name="T14" fmla="*/ 74 w 93"/>
                              <a:gd name="T15" fmla="*/ 165 h 168"/>
                              <a:gd name="T16" fmla="*/ 74 w 93"/>
                              <a:gd name="T17" fmla="*/ 101 h 168"/>
                              <a:gd name="T18" fmla="*/ 73 w 93"/>
                              <a:gd name="T19" fmla="*/ 87 h 168"/>
                              <a:gd name="T20" fmla="*/ 68 w 93"/>
                              <a:gd name="T21" fmla="*/ 77 h 168"/>
                              <a:gd name="T22" fmla="*/ 61 w 93"/>
                              <a:gd name="T23" fmla="*/ 71 h 168"/>
                              <a:gd name="T24" fmla="*/ 50 w 93"/>
                              <a:gd name="T25" fmla="*/ 68 h 168"/>
                              <a:gd name="T26" fmla="*/ 36 w 93"/>
                              <a:gd name="T27" fmla="*/ 73 h 168"/>
                              <a:gd name="T28" fmla="*/ 21 w 93"/>
                              <a:gd name="T29" fmla="*/ 89 h 168"/>
                              <a:gd name="T30" fmla="*/ 20 w 93"/>
                              <a:gd name="T31" fmla="*/ 165 h 168"/>
                              <a:gd name="T32" fmla="*/ 20 w 93"/>
                              <a:gd name="T33" fmla="*/ 167 h 168"/>
                              <a:gd name="T34" fmla="*/ 17 w 93"/>
                              <a:gd name="T35" fmla="*/ 168 h 168"/>
                              <a:gd name="T36" fmla="*/ 13 w 93"/>
                              <a:gd name="T37" fmla="*/ 168 h 168"/>
                              <a:gd name="T38" fmla="*/ 7 w 93"/>
                              <a:gd name="T39" fmla="*/ 168 h 168"/>
                              <a:gd name="T40" fmla="*/ 4 w 93"/>
                              <a:gd name="T41" fmla="*/ 168 h 168"/>
                              <a:gd name="T42" fmla="*/ 1 w 93"/>
                              <a:gd name="T43" fmla="*/ 167 h 168"/>
                              <a:gd name="T44" fmla="*/ 0 w 93"/>
                              <a:gd name="T45" fmla="*/ 165 h 168"/>
                              <a:gd name="T46" fmla="*/ 0 w 93"/>
                              <a:gd name="T47" fmla="*/ 4 h 168"/>
                              <a:gd name="T48" fmla="*/ 1 w 93"/>
                              <a:gd name="T49" fmla="*/ 3 h 168"/>
                              <a:gd name="T50" fmla="*/ 2 w 93"/>
                              <a:gd name="T51" fmla="*/ 2 h 168"/>
                              <a:gd name="T52" fmla="*/ 6 w 93"/>
                              <a:gd name="T53" fmla="*/ 0 h 168"/>
                              <a:gd name="T54" fmla="*/ 10 w 93"/>
                              <a:gd name="T55" fmla="*/ 0 h 168"/>
                              <a:gd name="T56" fmla="*/ 15 w 93"/>
                              <a:gd name="T57" fmla="*/ 0 h 168"/>
                              <a:gd name="T58" fmla="*/ 18 w 93"/>
                              <a:gd name="T59" fmla="*/ 2 h 168"/>
                              <a:gd name="T60" fmla="*/ 20 w 93"/>
                              <a:gd name="T61" fmla="*/ 3 h 168"/>
                              <a:gd name="T62" fmla="*/ 21 w 93"/>
                              <a:gd name="T63" fmla="*/ 4 h 168"/>
                              <a:gd name="T64" fmla="*/ 28 w 93"/>
                              <a:gd name="T65" fmla="*/ 61 h 168"/>
                              <a:gd name="T66" fmla="*/ 47 w 93"/>
                              <a:gd name="T67" fmla="*/ 52 h 168"/>
                              <a:gd name="T68" fmla="*/ 65 w 93"/>
                              <a:gd name="T69" fmla="*/ 52 h 168"/>
                              <a:gd name="T70" fmla="*/ 80 w 93"/>
                              <a:gd name="T71" fmla="*/ 58 h 168"/>
                              <a:gd name="T72" fmla="*/ 90 w 93"/>
                              <a:gd name="T73" fmla="*/ 71 h 168"/>
                              <a:gd name="T74" fmla="*/ 93 w 93"/>
                              <a:gd name="T75" fmla="*/ 88 h 168"/>
                              <a:gd name="T76" fmla="*/ 93 w 93"/>
                              <a:gd name="T77" fmla="*/ 164 h 1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93" h="168">
                                <a:moveTo>
                                  <a:pt x="93" y="164"/>
                                </a:moveTo>
                                <a:lnTo>
                                  <a:pt x="93" y="165"/>
                                </a:lnTo>
                                <a:lnTo>
                                  <a:pt x="93" y="167"/>
                                </a:lnTo>
                                <a:lnTo>
                                  <a:pt x="92" y="167"/>
                                </a:lnTo>
                                <a:lnTo>
                                  <a:pt x="91" y="168"/>
                                </a:lnTo>
                                <a:lnTo>
                                  <a:pt x="90" y="168"/>
                                </a:lnTo>
                                <a:lnTo>
                                  <a:pt x="89" y="168"/>
                                </a:lnTo>
                                <a:lnTo>
                                  <a:pt x="86" y="168"/>
                                </a:lnTo>
                                <a:lnTo>
                                  <a:pt x="84" y="168"/>
                                </a:lnTo>
                                <a:lnTo>
                                  <a:pt x="81" y="168"/>
                                </a:lnTo>
                                <a:lnTo>
                                  <a:pt x="79" y="168"/>
                                </a:lnTo>
                                <a:lnTo>
                                  <a:pt x="77" y="168"/>
                                </a:lnTo>
                                <a:lnTo>
                                  <a:pt x="76" y="168"/>
                                </a:lnTo>
                                <a:lnTo>
                                  <a:pt x="75" y="167"/>
                                </a:lnTo>
                                <a:lnTo>
                                  <a:pt x="74" y="167"/>
                                </a:lnTo>
                                <a:lnTo>
                                  <a:pt x="74" y="165"/>
                                </a:lnTo>
                                <a:lnTo>
                                  <a:pt x="74" y="164"/>
                                </a:lnTo>
                                <a:lnTo>
                                  <a:pt x="74" y="101"/>
                                </a:lnTo>
                                <a:lnTo>
                                  <a:pt x="74" y="93"/>
                                </a:lnTo>
                                <a:lnTo>
                                  <a:pt x="73" y="87"/>
                                </a:lnTo>
                                <a:lnTo>
                                  <a:pt x="70" y="82"/>
                                </a:lnTo>
                                <a:lnTo>
                                  <a:pt x="68" y="77"/>
                                </a:lnTo>
                                <a:lnTo>
                                  <a:pt x="65" y="73"/>
                                </a:lnTo>
                                <a:lnTo>
                                  <a:pt x="61" y="71"/>
                                </a:lnTo>
                                <a:lnTo>
                                  <a:pt x="57" y="68"/>
                                </a:lnTo>
                                <a:lnTo>
                                  <a:pt x="50" y="68"/>
                                </a:lnTo>
                                <a:lnTo>
                                  <a:pt x="43" y="69"/>
                                </a:lnTo>
                                <a:lnTo>
                                  <a:pt x="36" y="73"/>
                                </a:lnTo>
                                <a:lnTo>
                                  <a:pt x="28" y="79"/>
                                </a:lnTo>
                                <a:lnTo>
                                  <a:pt x="21" y="89"/>
                                </a:lnTo>
                                <a:lnTo>
                                  <a:pt x="21" y="164"/>
                                </a:lnTo>
                                <a:lnTo>
                                  <a:pt x="20" y="165"/>
                                </a:lnTo>
                                <a:lnTo>
                                  <a:pt x="20" y="167"/>
                                </a:lnTo>
                                <a:lnTo>
                                  <a:pt x="20" y="167"/>
                                </a:lnTo>
                                <a:lnTo>
                                  <a:pt x="18" y="168"/>
                                </a:lnTo>
                                <a:lnTo>
                                  <a:pt x="17" y="168"/>
                                </a:lnTo>
                                <a:lnTo>
                                  <a:pt x="15" y="168"/>
                                </a:lnTo>
                                <a:lnTo>
                                  <a:pt x="13" y="168"/>
                                </a:lnTo>
                                <a:lnTo>
                                  <a:pt x="10" y="168"/>
                                </a:lnTo>
                                <a:lnTo>
                                  <a:pt x="7" y="168"/>
                                </a:lnTo>
                                <a:lnTo>
                                  <a:pt x="6" y="168"/>
                                </a:lnTo>
                                <a:lnTo>
                                  <a:pt x="4" y="168"/>
                                </a:lnTo>
                                <a:lnTo>
                                  <a:pt x="2" y="168"/>
                                </a:lnTo>
                                <a:lnTo>
                                  <a:pt x="1" y="167"/>
                                </a:lnTo>
                                <a:lnTo>
                                  <a:pt x="1" y="167"/>
                                </a:lnTo>
                                <a:lnTo>
                                  <a:pt x="0" y="165"/>
                                </a:lnTo>
                                <a:lnTo>
                                  <a:pt x="0" y="164"/>
                                </a:lnTo>
                                <a:lnTo>
                                  <a:pt x="0" y="4"/>
                                </a:lnTo>
                                <a:lnTo>
                                  <a:pt x="0" y="3"/>
                                </a:lnTo>
                                <a:lnTo>
                                  <a:pt x="1" y="3"/>
                                </a:lnTo>
                                <a:lnTo>
                                  <a:pt x="1" y="2"/>
                                </a:lnTo>
                                <a:lnTo>
                                  <a:pt x="2" y="2"/>
                                </a:lnTo>
                                <a:lnTo>
                                  <a:pt x="4" y="0"/>
                                </a:lnTo>
                                <a:lnTo>
                                  <a:pt x="6" y="0"/>
                                </a:lnTo>
                                <a:lnTo>
                                  <a:pt x="7" y="0"/>
                                </a:lnTo>
                                <a:lnTo>
                                  <a:pt x="10" y="0"/>
                                </a:lnTo>
                                <a:lnTo>
                                  <a:pt x="13" y="0"/>
                                </a:lnTo>
                                <a:lnTo>
                                  <a:pt x="15" y="0"/>
                                </a:lnTo>
                                <a:lnTo>
                                  <a:pt x="17" y="0"/>
                                </a:lnTo>
                                <a:lnTo>
                                  <a:pt x="18" y="2"/>
                                </a:lnTo>
                                <a:lnTo>
                                  <a:pt x="20" y="2"/>
                                </a:lnTo>
                                <a:lnTo>
                                  <a:pt x="20" y="3"/>
                                </a:lnTo>
                                <a:lnTo>
                                  <a:pt x="20" y="3"/>
                                </a:lnTo>
                                <a:lnTo>
                                  <a:pt x="21" y="4"/>
                                </a:lnTo>
                                <a:lnTo>
                                  <a:pt x="21" y="69"/>
                                </a:lnTo>
                                <a:lnTo>
                                  <a:pt x="28" y="61"/>
                                </a:lnTo>
                                <a:lnTo>
                                  <a:pt x="37" y="56"/>
                                </a:lnTo>
                                <a:lnTo>
                                  <a:pt x="47" y="52"/>
                                </a:lnTo>
                                <a:lnTo>
                                  <a:pt x="55" y="51"/>
                                </a:lnTo>
                                <a:lnTo>
                                  <a:pt x="65" y="52"/>
                                </a:lnTo>
                                <a:lnTo>
                                  <a:pt x="73" y="55"/>
                                </a:lnTo>
                                <a:lnTo>
                                  <a:pt x="80" y="58"/>
                                </a:lnTo>
                                <a:lnTo>
                                  <a:pt x="85" y="64"/>
                                </a:lnTo>
                                <a:lnTo>
                                  <a:pt x="90" y="71"/>
                                </a:lnTo>
                                <a:lnTo>
                                  <a:pt x="91" y="79"/>
                                </a:lnTo>
                                <a:lnTo>
                                  <a:pt x="93" y="88"/>
                                </a:lnTo>
                                <a:lnTo>
                                  <a:pt x="93" y="99"/>
                                </a:lnTo>
                                <a:lnTo>
                                  <a:pt x="93" y="16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95" name="Freeform 81"/>
                        <wps:cNvSpPr>
                          <a:spLocks noEditPoints="1"/>
                        </wps:cNvSpPr>
                        <wps:spPr bwMode="auto">
                          <a:xfrm>
                            <a:off x="3673475" y="179388"/>
                            <a:ext cx="52388" cy="61913"/>
                          </a:xfrm>
                          <a:custGeom>
                            <a:avLst/>
                            <a:gdLst>
                              <a:gd name="T0" fmla="*/ 99 w 99"/>
                              <a:gd name="T1" fmla="*/ 59 h 119"/>
                              <a:gd name="T2" fmla="*/ 95 w 99"/>
                              <a:gd name="T3" fmla="*/ 63 h 119"/>
                              <a:gd name="T4" fmla="*/ 21 w 99"/>
                              <a:gd name="T5" fmla="*/ 64 h 119"/>
                              <a:gd name="T6" fmla="*/ 22 w 99"/>
                              <a:gd name="T7" fmla="*/ 80 h 119"/>
                              <a:gd name="T8" fmla="*/ 28 w 99"/>
                              <a:gd name="T9" fmla="*/ 92 h 119"/>
                              <a:gd name="T10" fmla="*/ 39 w 99"/>
                              <a:gd name="T11" fmla="*/ 100 h 119"/>
                              <a:gd name="T12" fmla="*/ 55 w 99"/>
                              <a:gd name="T13" fmla="*/ 103 h 119"/>
                              <a:gd name="T14" fmla="*/ 69 w 99"/>
                              <a:gd name="T15" fmla="*/ 102 h 119"/>
                              <a:gd name="T16" fmla="*/ 80 w 99"/>
                              <a:gd name="T17" fmla="*/ 98 h 119"/>
                              <a:gd name="T18" fmla="*/ 88 w 99"/>
                              <a:gd name="T19" fmla="*/ 96 h 119"/>
                              <a:gd name="T20" fmla="*/ 91 w 99"/>
                              <a:gd name="T21" fmla="*/ 95 h 119"/>
                              <a:gd name="T22" fmla="*/ 92 w 99"/>
                              <a:gd name="T23" fmla="*/ 95 h 119"/>
                              <a:gd name="T24" fmla="*/ 94 w 99"/>
                              <a:gd name="T25" fmla="*/ 96 h 119"/>
                              <a:gd name="T26" fmla="*/ 95 w 99"/>
                              <a:gd name="T27" fmla="*/ 98 h 119"/>
                              <a:gd name="T28" fmla="*/ 95 w 99"/>
                              <a:gd name="T29" fmla="*/ 102 h 119"/>
                              <a:gd name="T30" fmla="*/ 95 w 99"/>
                              <a:gd name="T31" fmla="*/ 106 h 119"/>
                              <a:gd name="T32" fmla="*/ 94 w 99"/>
                              <a:gd name="T33" fmla="*/ 107 h 119"/>
                              <a:gd name="T34" fmla="*/ 94 w 99"/>
                              <a:gd name="T35" fmla="*/ 108 h 119"/>
                              <a:gd name="T36" fmla="*/ 92 w 99"/>
                              <a:gd name="T37" fmla="*/ 111 h 119"/>
                              <a:gd name="T38" fmla="*/ 89 w 99"/>
                              <a:gd name="T39" fmla="*/ 112 h 119"/>
                              <a:gd name="T40" fmla="*/ 80 w 99"/>
                              <a:gd name="T41" fmla="*/ 116 h 119"/>
                              <a:gd name="T42" fmla="*/ 68 w 99"/>
                              <a:gd name="T43" fmla="*/ 118 h 119"/>
                              <a:gd name="T44" fmla="*/ 54 w 99"/>
                              <a:gd name="T45" fmla="*/ 119 h 119"/>
                              <a:gd name="T46" fmla="*/ 31 w 99"/>
                              <a:gd name="T47" fmla="*/ 116 h 119"/>
                              <a:gd name="T48" fmla="*/ 14 w 99"/>
                              <a:gd name="T49" fmla="*/ 104 h 119"/>
                              <a:gd name="T50" fmla="*/ 3 w 99"/>
                              <a:gd name="T51" fmla="*/ 86 h 119"/>
                              <a:gd name="T52" fmla="*/ 0 w 99"/>
                              <a:gd name="T53" fmla="*/ 60 h 119"/>
                              <a:gd name="T54" fmla="*/ 4 w 99"/>
                              <a:gd name="T55" fmla="*/ 36 h 119"/>
                              <a:gd name="T56" fmla="*/ 14 w 99"/>
                              <a:gd name="T57" fmla="*/ 16 h 119"/>
                              <a:gd name="T58" fmla="*/ 30 w 99"/>
                              <a:gd name="T59" fmla="*/ 5 h 119"/>
                              <a:gd name="T60" fmla="*/ 52 w 99"/>
                              <a:gd name="T61" fmla="*/ 0 h 119"/>
                              <a:gd name="T62" fmla="*/ 73 w 99"/>
                              <a:gd name="T63" fmla="*/ 5 h 119"/>
                              <a:gd name="T64" fmla="*/ 88 w 99"/>
                              <a:gd name="T65" fmla="*/ 15 h 119"/>
                              <a:gd name="T66" fmla="*/ 96 w 99"/>
                              <a:gd name="T67" fmla="*/ 32 h 119"/>
                              <a:gd name="T68" fmla="*/ 99 w 99"/>
                              <a:gd name="T69" fmla="*/ 52 h 119"/>
                              <a:gd name="T70" fmla="*/ 79 w 99"/>
                              <a:gd name="T71" fmla="*/ 49 h 119"/>
                              <a:gd name="T72" fmla="*/ 73 w 99"/>
                              <a:gd name="T73" fmla="*/ 24 h 119"/>
                              <a:gd name="T74" fmla="*/ 51 w 99"/>
                              <a:gd name="T75" fmla="*/ 16 h 119"/>
                              <a:gd name="T76" fmla="*/ 38 w 99"/>
                              <a:gd name="T77" fmla="*/ 18 h 119"/>
                              <a:gd name="T78" fmla="*/ 28 w 99"/>
                              <a:gd name="T79" fmla="*/ 26 h 119"/>
                              <a:gd name="T80" fmla="*/ 22 w 99"/>
                              <a:gd name="T81" fmla="*/ 37 h 119"/>
                              <a:gd name="T82" fmla="*/ 21 w 99"/>
                              <a:gd name="T83" fmla="*/ 49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99" h="119">
                                <a:moveTo>
                                  <a:pt x="99" y="55"/>
                                </a:moveTo>
                                <a:lnTo>
                                  <a:pt x="99" y="59"/>
                                </a:lnTo>
                                <a:lnTo>
                                  <a:pt x="97" y="61"/>
                                </a:lnTo>
                                <a:lnTo>
                                  <a:pt x="95" y="63"/>
                                </a:lnTo>
                                <a:lnTo>
                                  <a:pt x="91" y="64"/>
                                </a:lnTo>
                                <a:lnTo>
                                  <a:pt x="21" y="64"/>
                                </a:lnTo>
                                <a:lnTo>
                                  <a:pt x="21" y="72"/>
                                </a:lnTo>
                                <a:lnTo>
                                  <a:pt x="22" y="80"/>
                                </a:lnTo>
                                <a:lnTo>
                                  <a:pt x="25" y="87"/>
                                </a:lnTo>
                                <a:lnTo>
                                  <a:pt x="28" y="92"/>
                                </a:lnTo>
                                <a:lnTo>
                                  <a:pt x="33" y="97"/>
                                </a:lnTo>
                                <a:lnTo>
                                  <a:pt x="39" y="100"/>
                                </a:lnTo>
                                <a:lnTo>
                                  <a:pt x="47" y="102"/>
                                </a:lnTo>
                                <a:lnTo>
                                  <a:pt x="55" y="103"/>
                                </a:lnTo>
                                <a:lnTo>
                                  <a:pt x="63" y="103"/>
                                </a:lnTo>
                                <a:lnTo>
                                  <a:pt x="69" y="102"/>
                                </a:lnTo>
                                <a:lnTo>
                                  <a:pt x="75" y="101"/>
                                </a:lnTo>
                                <a:lnTo>
                                  <a:pt x="80" y="98"/>
                                </a:lnTo>
                                <a:lnTo>
                                  <a:pt x="84" y="97"/>
                                </a:lnTo>
                                <a:lnTo>
                                  <a:pt x="88" y="96"/>
                                </a:lnTo>
                                <a:lnTo>
                                  <a:pt x="90" y="95"/>
                                </a:lnTo>
                                <a:lnTo>
                                  <a:pt x="91" y="95"/>
                                </a:lnTo>
                                <a:lnTo>
                                  <a:pt x="92" y="95"/>
                                </a:lnTo>
                                <a:lnTo>
                                  <a:pt x="92" y="95"/>
                                </a:lnTo>
                                <a:lnTo>
                                  <a:pt x="94" y="96"/>
                                </a:lnTo>
                                <a:lnTo>
                                  <a:pt x="94" y="96"/>
                                </a:lnTo>
                                <a:lnTo>
                                  <a:pt x="94" y="97"/>
                                </a:lnTo>
                                <a:lnTo>
                                  <a:pt x="95" y="98"/>
                                </a:lnTo>
                                <a:lnTo>
                                  <a:pt x="95" y="101"/>
                                </a:lnTo>
                                <a:lnTo>
                                  <a:pt x="95" y="102"/>
                                </a:lnTo>
                                <a:lnTo>
                                  <a:pt x="95" y="104"/>
                                </a:lnTo>
                                <a:lnTo>
                                  <a:pt x="95" y="106"/>
                                </a:lnTo>
                                <a:lnTo>
                                  <a:pt x="95" y="106"/>
                                </a:lnTo>
                                <a:lnTo>
                                  <a:pt x="94" y="107"/>
                                </a:lnTo>
                                <a:lnTo>
                                  <a:pt x="94" y="108"/>
                                </a:lnTo>
                                <a:lnTo>
                                  <a:pt x="94" y="108"/>
                                </a:lnTo>
                                <a:lnTo>
                                  <a:pt x="94" y="109"/>
                                </a:lnTo>
                                <a:lnTo>
                                  <a:pt x="92" y="111"/>
                                </a:lnTo>
                                <a:lnTo>
                                  <a:pt x="91" y="111"/>
                                </a:lnTo>
                                <a:lnTo>
                                  <a:pt x="89" y="112"/>
                                </a:lnTo>
                                <a:lnTo>
                                  <a:pt x="85" y="114"/>
                                </a:lnTo>
                                <a:lnTo>
                                  <a:pt x="80" y="116"/>
                                </a:lnTo>
                                <a:lnTo>
                                  <a:pt x="75" y="117"/>
                                </a:lnTo>
                                <a:lnTo>
                                  <a:pt x="68" y="118"/>
                                </a:lnTo>
                                <a:lnTo>
                                  <a:pt x="62" y="119"/>
                                </a:lnTo>
                                <a:lnTo>
                                  <a:pt x="54" y="119"/>
                                </a:lnTo>
                                <a:lnTo>
                                  <a:pt x="41" y="118"/>
                                </a:lnTo>
                                <a:lnTo>
                                  <a:pt x="31" y="116"/>
                                </a:lnTo>
                                <a:lnTo>
                                  <a:pt x="21" y="111"/>
                                </a:lnTo>
                                <a:lnTo>
                                  <a:pt x="14" y="104"/>
                                </a:lnTo>
                                <a:lnTo>
                                  <a:pt x="7" y="96"/>
                                </a:lnTo>
                                <a:lnTo>
                                  <a:pt x="3" y="86"/>
                                </a:lnTo>
                                <a:lnTo>
                                  <a:pt x="0" y="74"/>
                                </a:lnTo>
                                <a:lnTo>
                                  <a:pt x="0" y="60"/>
                                </a:lnTo>
                                <a:lnTo>
                                  <a:pt x="0" y="47"/>
                                </a:lnTo>
                                <a:lnTo>
                                  <a:pt x="4" y="36"/>
                                </a:lnTo>
                                <a:lnTo>
                                  <a:pt x="7" y="24"/>
                                </a:lnTo>
                                <a:lnTo>
                                  <a:pt x="14" y="16"/>
                                </a:lnTo>
                                <a:lnTo>
                                  <a:pt x="21" y="8"/>
                                </a:lnTo>
                                <a:lnTo>
                                  <a:pt x="30" y="5"/>
                                </a:lnTo>
                                <a:lnTo>
                                  <a:pt x="39" y="1"/>
                                </a:lnTo>
                                <a:lnTo>
                                  <a:pt x="52" y="0"/>
                                </a:lnTo>
                                <a:lnTo>
                                  <a:pt x="64" y="1"/>
                                </a:lnTo>
                                <a:lnTo>
                                  <a:pt x="73" y="5"/>
                                </a:lnTo>
                                <a:lnTo>
                                  <a:pt x="81" y="8"/>
                                </a:lnTo>
                                <a:lnTo>
                                  <a:pt x="88" y="15"/>
                                </a:lnTo>
                                <a:lnTo>
                                  <a:pt x="94" y="22"/>
                                </a:lnTo>
                                <a:lnTo>
                                  <a:pt x="96" y="32"/>
                                </a:lnTo>
                                <a:lnTo>
                                  <a:pt x="99" y="40"/>
                                </a:lnTo>
                                <a:lnTo>
                                  <a:pt x="99" y="52"/>
                                </a:lnTo>
                                <a:lnTo>
                                  <a:pt x="99" y="55"/>
                                </a:lnTo>
                                <a:close/>
                                <a:moveTo>
                                  <a:pt x="79" y="49"/>
                                </a:moveTo>
                                <a:lnTo>
                                  <a:pt x="79" y="34"/>
                                </a:lnTo>
                                <a:lnTo>
                                  <a:pt x="73" y="24"/>
                                </a:lnTo>
                                <a:lnTo>
                                  <a:pt x="64" y="17"/>
                                </a:lnTo>
                                <a:lnTo>
                                  <a:pt x="51" y="16"/>
                                </a:lnTo>
                                <a:lnTo>
                                  <a:pt x="43" y="16"/>
                                </a:lnTo>
                                <a:lnTo>
                                  <a:pt x="38" y="18"/>
                                </a:lnTo>
                                <a:lnTo>
                                  <a:pt x="32" y="22"/>
                                </a:lnTo>
                                <a:lnTo>
                                  <a:pt x="28" y="26"/>
                                </a:lnTo>
                                <a:lnTo>
                                  <a:pt x="25" y="31"/>
                                </a:lnTo>
                                <a:lnTo>
                                  <a:pt x="22" y="37"/>
                                </a:lnTo>
                                <a:lnTo>
                                  <a:pt x="21" y="43"/>
                                </a:lnTo>
                                <a:lnTo>
                                  <a:pt x="21" y="49"/>
                                </a:lnTo>
                                <a:lnTo>
                                  <a:pt x="79" y="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96" name="Freeform 82"/>
                        <wps:cNvSpPr>
                          <a:spLocks/>
                        </wps:cNvSpPr>
                        <wps:spPr bwMode="auto">
                          <a:xfrm>
                            <a:off x="3741738" y="152400"/>
                            <a:ext cx="11113" cy="88900"/>
                          </a:xfrm>
                          <a:custGeom>
                            <a:avLst/>
                            <a:gdLst>
                              <a:gd name="T0" fmla="*/ 20 w 20"/>
                              <a:gd name="T1" fmla="*/ 164 h 168"/>
                              <a:gd name="T2" fmla="*/ 20 w 20"/>
                              <a:gd name="T3" fmla="*/ 165 h 168"/>
                              <a:gd name="T4" fmla="*/ 20 w 20"/>
                              <a:gd name="T5" fmla="*/ 167 h 168"/>
                              <a:gd name="T6" fmla="*/ 19 w 20"/>
                              <a:gd name="T7" fmla="*/ 167 h 168"/>
                              <a:gd name="T8" fmla="*/ 19 w 20"/>
                              <a:gd name="T9" fmla="*/ 168 h 168"/>
                              <a:gd name="T10" fmla="*/ 18 w 20"/>
                              <a:gd name="T11" fmla="*/ 168 h 168"/>
                              <a:gd name="T12" fmla="*/ 15 w 20"/>
                              <a:gd name="T13" fmla="*/ 168 h 168"/>
                              <a:gd name="T14" fmla="*/ 13 w 20"/>
                              <a:gd name="T15" fmla="*/ 168 h 168"/>
                              <a:gd name="T16" fmla="*/ 10 w 20"/>
                              <a:gd name="T17" fmla="*/ 168 h 168"/>
                              <a:gd name="T18" fmla="*/ 8 w 20"/>
                              <a:gd name="T19" fmla="*/ 168 h 168"/>
                              <a:gd name="T20" fmla="*/ 5 w 20"/>
                              <a:gd name="T21" fmla="*/ 168 h 168"/>
                              <a:gd name="T22" fmla="*/ 4 w 20"/>
                              <a:gd name="T23" fmla="*/ 168 h 168"/>
                              <a:gd name="T24" fmla="*/ 3 w 20"/>
                              <a:gd name="T25" fmla="*/ 168 h 168"/>
                              <a:gd name="T26" fmla="*/ 2 w 20"/>
                              <a:gd name="T27" fmla="*/ 167 h 168"/>
                              <a:gd name="T28" fmla="*/ 0 w 20"/>
                              <a:gd name="T29" fmla="*/ 167 h 168"/>
                              <a:gd name="T30" fmla="*/ 0 w 20"/>
                              <a:gd name="T31" fmla="*/ 165 h 168"/>
                              <a:gd name="T32" fmla="*/ 0 w 20"/>
                              <a:gd name="T33" fmla="*/ 164 h 168"/>
                              <a:gd name="T34" fmla="*/ 0 w 20"/>
                              <a:gd name="T35" fmla="*/ 4 h 168"/>
                              <a:gd name="T36" fmla="*/ 0 w 20"/>
                              <a:gd name="T37" fmla="*/ 3 h 168"/>
                              <a:gd name="T38" fmla="*/ 0 w 20"/>
                              <a:gd name="T39" fmla="*/ 3 h 168"/>
                              <a:gd name="T40" fmla="*/ 2 w 20"/>
                              <a:gd name="T41" fmla="*/ 2 h 168"/>
                              <a:gd name="T42" fmla="*/ 3 w 20"/>
                              <a:gd name="T43" fmla="*/ 2 h 168"/>
                              <a:gd name="T44" fmla="*/ 4 w 20"/>
                              <a:gd name="T45" fmla="*/ 0 h 168"/>
                              <a:gd name="T46" fmla="*/ 5 w 20"/>
                              <a:gd name="T47" fmla="*/ 0 h 168"/>
                              <a:gd name="T48" fmla="*/ 8 w 20"/>
                              <a:gd name="T49" fmla="*/ 0 h 168"/>
                              <a:gd name="T50" fmla="*/ 10 w 20"/>
                              <a:gd name="T51" fmla="*/ 0 h 168"/>
                              <a:gd name="T52" fmla="*/ 13 w 20"/>
                              <a:gd name="T53" fmla="*/ 0 h 168"/>
                              <a:gd name="T54" fmla="*/ 15 w 20"/>
                              <a:gd name="T55" fmla="*/ 0 h 168"/>
                              <a:gd name="T56" fmla="*/ 18 w 20"/>
                              <a:gd name="T57" fmla="*/ 0 h 168"/>
                              <a:gd name="T58" fmla="*/ 19 w 20"/>
                              <a:gd name="T59" fmla="*/ 2 h 168"/>
                              <a:gd name="T60" fmla="*/ 19 w 20"/>
                              <a:gd name="T61" fmla="*/ 2 h 168"/>
                              <a:gd name="T62" fmla="*/ 20 w 20"/>
                              <a:gd name="T63" fmla="*/ 3 h 168"/>
                              <a:gd name="T64" fmla="*/ 20 w 20"/>
                              <a:gd name="T65" fmla="*/ 3 h 168"/>
                              <a:gd name="T66" fmla="*/ 20 w 20"/>
                              <a:gd name="T67" fmla="*/ 4 h 168"/>
                              <a:gd name="T68" fmla="*/ 20 w 20"/>
                              <a:gd name="T69" fmla="*/ 164 h 1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0" h="168">
                                <a:moveTo>
                                  <a:pt x="20" y="164"/>
                                </a:moveTo>
                                <a:lnTo>
                                  <a:pt x="20" y="165"/>
                                </a:lnTo>
                                <a:lnTo>
                                  <a:pt x="20" y="167"/>
                                </a:lnTo>
                                <a:lnTo>
                                  <a:pt x="19" y="167"/>
                                </a:lnTo>
                                <a:lnTo>
                                  <a:pt x="19" y="168"/>
                                </a:lnTo>
                                <a:lnTo>
                                  <a:pt x="18" y="168"/>
                                </a:lnTo>
                                <a:lnTo>
                                  <a:pt x="15" y="168"/>
                                </a:lnTo>
                                <a:lnTo>
                                  <a:pt x="13" y="168"/>
                                </a:lnTo>
                                <a:lnTo>
                                  <a:pt x="10" y="168"/>
                                </a:lnTo>
                                <a:lnTo>
                                  <a:pt x="8" y="168"/>
                                </a:lnTo>
                                <a:lnTo>
                                  <a:pt x="5" y="168"/>
                                </a:lnTo>
                                <a:lnTo>
                                  <a:pt x="4" y="168"/>
                                </a:lnTo>
                                <a:lnTo>
                                  <a:pt x="3" y="168"/>
                                </a:lnTo>
                                <a:lnTo>
                                  <a:pt x="2" y="167"/>
                                </a:lnTo>
                                <a:lnTo>
                                  <a:pt x="0" y="167"/>
                                </a:lnTo>
                                <a:lnTo>
                                  <a:pt x="0" y="165"/>
                                </a:lnTo>
                                <a:lnTo>
                                  <a:pt x="0" y="164"/>
                                </a:lnTo>
                                <a:lnTo>
                                  <a:pt x="0" y="4"/>
                                </a:lnTo>
                                <a:lnTo>
                                  <a:pt x="0" y="3"/>
                                </a:lnTo>
                                <a:lnTo>
                                  <a:pt x="0" y="3"/>
                                </a:lnTo>
                                <a:lnTo>
                                  <a:pt x="2" y="2"/>
                                </a:lnTo>
                                <a:lnTo>
                                  <a:pt x="3" y="2"/>
                                </a:lnTo>
                                <a:lnTo>
                                  <a:pt x="4" y="0"/>
                                </a:lnTo>
                                <a:lnTo>
                                  <a:pt x="5" y="0"/>
                                </a:lnTo>
                                <a:lnTo>
                                  <a:pt x="8" y="0"/>
                                </a:lnTo>
                                <a:lnTo>
                                  <a:pt x="10" y="0"/>
                                </a:lnTo>
                                <a:lnTo>
                                  <a:pt x="13" y="0"/>
                                </a:lnTo>
                                <a:lnTo>
                                  <a:pt x="15" y="0"/>
                                </a:lnTo>
                                <a:lnTo>
                                  <a:pt x="18" y="0"/>
                                </a:lnTo>
                                <a:lnTo>
                                  <a:pt x="19" y="2"/>
                                </a:lnTo>
                                <a:lnTo>
                                  <a:pt x="19" y="2"/>
                                </a:lnTo>
                                <a:lnTo>
                                  <a:pt x="20" y="3"/>
                                </a:lnTo>
                                <a:lnTo>
                                  <a:pt x="20" y="3"/>
                                </a:lnTo>
                                <a:lnTo>
                                  <a:pt x="20" y="4"/>
                                </a:lnTo>
                                <a:lnTo>
                                  <a:pt x="20" y="16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97" name="Freeform 83"/>
                        <wps:cNvSpPr>
                          <a:spLocks noEditPoints="1"/>
                        </wps:cNvSpPr>
                        <wps:spPr bwMode="auto">
                          <a:xfrm>
                            <a:off x="3770313" y="155575"/>
                            <a:ext cx="12700" cy="85725"/>
                          </a:xfrm>
                          <a:custGeom>
                            <a:avLst/>
                            <a:gdLst>
                              <a:gd name="T0" fmla="*/ 22 w 24"/>
                              <a:gd name="T1" fmla="*/ 156 h 160"/>
                              <a:gd name="T2" fmla="*/ 22 w 24"/>
                              <a:gd name="T3" fmla="*/ 157 h 160"/>
                              <a:gd name="T4" fmla="*/ 22 w 24"/>
                              <a:gd name="T5" fmla="*/ 159 h 160"/>
                              <a:gd name="T6" fmla="*/ 21 w 24"/>
                              <a:gd name="T7" fmla="*/ 159 h 160"/>
                              <a:gd name="T8" fmla="*/ 21 w 24"/>
                              <a:gd name="T9" fmla="*/ 160 h 160"/>
                              <a:gd name="T10" fmla="*/ 19 w 24"/>
                              <a:gd name="T11" fmla="*/ 160 h 160"/>
                              <a:gd name="T12" fmla="*/ 17 w 24"/>
                              <a:gd name="T13" fmla="*/ 160 h 160"/>
                              <a:gd name="T14" fmla="*/ 14 w 24"/>
                              <a:gd name="T15" fmla="*/ 160 h 160"/>
                              <a:gd name="T16" fmla="*/ 12 w 24"/>
                              <a:gd name="T17" fmla="*/ 160 h 160"/>
                              <a:gd name="T18" fmla="*/ 9 w 24"/>
                              <a:gd name="T19" fmla="*/ 160 h 160"/>
                              <a:gd name="T20" fmla="*/ 7 w 24"/>
                              <a:gd name="T21" fmla="*/ 160 h 160"/>
                              <a:gd name="T22" fmla="*/ 6 w 24"/>
                              <a:gd name="T23" fmla="*/ 160 h 160"/>
                              <a:gd name="T24" fmla="*/ 4 w 24"/>
                              <a:gd name="T25" fmla="*/ 160 h 160"/>
                              <a:gd name="T26" fmla="*/ 3 w 24"/>
                              <a:gd name="T27" fmla="*/ 159 h 160"/>
                              <a:gd name="T28" fmla="*/ 2 w 24"/>
                              <a:gd name="T29" fmla="*/ 159 h 160"/>
                              <a:gd name="T30" fmla="*/ 2 w 24"/>
                              <a:gd name="T31" fmla="*/ 157 h 160"/>
                              <a:gd name="T32" fmla="*/ 2 w 24"/>
                              <a:gd name="T33" fmla="*/ 156 h 160"/>
                              <a:gd name="T34" fmla="*/ 2 w 24"/>
                              <a:gd name="T35" fmla="*/ 49 h 160"/>
                              <a:gd name="T36" fmla="*/ 2 w 24"/>
                              <a:gd name="T37" fmla="*/ 48 h 160"/>
                              <a:gd name="T38" fmla="*/ 2 w 24"/>
                              <a:gd name="T39" fmla="*/ 47 h 160"/>
                              <a:gd name="T40" fmla="*/ 3 w 24"/>
                              <a:gd name="T41" fmla="*/ 47 h 160"/>
                              <a:gd name="T42" fmla="*/ 4 w 24"/>
                              <a:gd name="T43" fmla="*/ 45 h 160"/>
                              <a:gd name="T44" fmla="*/ 6 w 24"/>
                              <a:gd name="T45" fmla="*/ 45 h 160"/>
                              <a:gd name="T46" fmla="*/ 7 w 24"/>
                              <a:gd name="T47" fmla="*/ 45 h 160"/>
                              <a:gd name="T48" fmla="*/ 9 w 24"/>
                              <a:gd name="T49" fmla="*/ 45 h 160"/>
                              <a:gd name="T50" fmla="*/ 12 w 24"/>
                              <a:gd name="T51" fmla="*/ 45 h 160"/>
                              <a:gd name="T52" fmla="*/ 14 w 24"/>
                              <a:gd name="T53" fmla="*/ 45 h 160"/>
                              <a:gd name="T54" fmla="*/ 17 w 24"/>
                              <a:gd name="T55" fmla="*/ 45 h 160"/>
                              <a:gd name="T56" fmla="*/ 19 w 24"/>
                              <a:gd name="T57" fmla="*/ 45 h 160"/>
                              <a:gd name="T58" fmla="*/ 21 w 24"/>
                              <a:gd name="T59" fmla="*/ 45 h 160"/>
                              <a:gd name="T60" fmla="*/ 21 w 24"/>
                              <a:gd name="T61" fmla="*/ 47 h 160"/>
                              <a:gd name="T62" fmla="*/ 22 w 24"/>
                              <a:gd name="T63" fmla="*/ 47 h 160"/>
                              <a:gd name="T64" fmla="*/ 22 w 24"/>
                              <a:gd name="T65" fmla="*/ 48 h 160"/>
                              <a:gd name="T66" fmla="*/ 22 w 24"/>
                              <a:gd name="T67" fmla="*/ 49 h 160"/>
                              <a:gd name="T68" fmla="*/ 22 w 24"/>
                              <a:gd name="T69" fmla="*/ 156 h 160"/>
                              <a:gd name="T70" fmla="*/ 24 w 24"/>
                              <a:gd name="T71" fmla="*/ 12 h 160"/>
                              <a:gd name="T72" fmla="*/ 24 w 24"/>
                              <a:gd name="T73" fmla="*/ 18 h 160"/>
                              <a:gd name="T74" fmla="*/ 22 w 24"/>
                              <a:gd name="T75" fmla="*/ 22 h 160"/>
                              <a:gd name="T76" fmla="*/ 18 w 24"/>
                              <a:gd name="T77" fmla="*/ 23 h 160"/>
                              <a:gd name="T78" fmla="*/ 12 w 24"/>
                              <a:gd name="T79" fmla="*/ 24 h 160"/>
                              <a:gd name="T80" fmla="*/ 6 w 24"/>
                              <a:gd name="T81" fmla="*/ 23 h 160"/>
                              <a:gd name="T82" fmla="*/ 2 w 24"/>
                              <a:gd name="T83" fmla="*/ 22 h 160"/>
                              <a:gd name="T84" fmla="*/ 1 w 24"/>
                              <a:gd name="T85" fmla="*/ 18 h 160"/>
                              <a:gd name="T86" fmla="*/ 0 w 24"/>
                              <a:gd name="T87" fmla="*/ 12 h 160"/>
                              <a:gd name="T88" fmla="*/ 1 w 24"/>
                              <a:gd name="T89" fmla="*/ 6 h 160"/>
                              <a:gd name="T90" fmla="*/ 2 w 24"/>
                              <a:gd name="T91" fmla="*/ 2 h 160"/>
                              <a:gd name="T92" fmla="*/ 6 w 24"/>
                              <a:gd name="T93" fmla="*/ 1 h 160"/>
                              <a:gd name="T94" fmla="*/ 12 w 24"/>
                              <a:gd name="T95" fmla="*/ 0 h 160"/>
                              <a:gd name="T96" fmla="*/ 18 w 24"/>
                              <a:gd name="T97" fmla="*/ 1 h 160"/>
                              <a:gd name="T98" fmla="*/ 22 w 24"/>
                              <a:gd name="T99" fmla="*/ 2 h 160"/>
                              <a:gd name="T100" fmla="*/ 24 w 24"/>
                              <a:gd name="T101" fmla="*/ 6 h 160"/>
                              <a:gd name="T102" fmla="*/ 24 w 24"/>
                              <a:gd name="T103" fmla="*/ 12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24" h="160">
                                <a:moveTo>
                                  <a:pt x="22" y="156"/>
                                </a:moveTo>
                                <a:lnTo>
                                  <a:pt x="22" y="157"/>
                                </a:lnTo>
                                <a:lnTo>
                                  <a:pt x="22" y="159"/>
                                </a:lnTo>
                                <a:lnTo>
                                  <a:pt x="21" y="159"/>
                                </a:lnTo>
                                <a:lnTo>
                                  <a:pt x="21" y="160"/>
                                </a:lnTo>
                                <a:lnTo>
                                  <a:pt x="19" y="160"/>
                                </a:lnTo>
                                <a:lnTo>
                                  <a:pt x="17" y="160"/>
                                </a:lnTo>
                                <a:lnTo>
                                  <a:pt x="14" y="160"/>
                                </a:lnTo>
                                <a:lnTo>
                                  <a:pt x="12" y="160"/>
                                </a:lnTo>
                                <a:lnTo>
                                  <a:pt x="9" y="160"/>
                                </a:lnTo>
                                <a:lnTo>
                                  <a:pt x="7" y="160"/>
                                </a:lnTo>
                                <a:lnTo>
                                  <a:pt x="6" y="160"/>
                                </a:lnTo>
                                <a:lnTo>
                                  <a:pt x="4" y="160"/>
                                </a:lnTo>
                                <a:lnTo>
                                  <a:pt x="3" y="159"/>
                                </a:lnTo>
                                <a:lnTo>
                                  <a:pt x="2" y="159"/>
                                </a:lnTo>
                                <a:lnTo>
                                  <a:pt x="2" y="157"/>
                                </a:lnTo>
                                <a:lnTo>
                                  <a:pt x="2" y="156"/>
                                </a:lnTo>
                                <a:lnTo>
                                  <a:pt x="2" y="49"/>
                                </a:lnTo>
                                <a:lnTo>
                                  <a:pt x="2" y="48"/>
                                </a:lnTo>
                                <a:lnTo>
                                  <a:pt x="2" y="47"/>
                                </a:lnTo>
                                <a:lnTo>
                                  <a:pt x="3" y="47"/>
                                </a:lnTo>
                                <a:lnTo>
                                  <a:pt x="4" y="45"/>
                                </a:lnTo>
                                <a:lnTo>
                                  <a:pt x="6" y="45"/>
                                </a:lnTo>
                                <a:lnTo>
                                  <a:pt x="7" y="45"/>
                                </a:lnTo>
                                <a:lnTo>
                                  <a:pt x="9" y="45"/>
                                </a:lnTo>
                                <a:lnTo>
                                  <a:pt x="12" y="45"/>
                                </a:lnTo>
                                <a:lnTo>
                                  <a:pt x="14" y="45"/>
                                </a:lnTo>
                                <a:lnTo>
                                  <a:pt x="17" y="45"/>
                                </a:lnTo>
                                <a:lnTo>
                                  <a:pt x="19" y="45"/>
                                </a:lnTo>
                                <a:lnTo>
                                  <a:pt x="21" y="45"/>
                                </a:lnTo>
                                <a:lnTo>
                                  <a:pt x="21" y="47"/>
                                </a:lnTo>
                                <a:lnTo>
                                  <a:pt x="22" y="47"/>
                                </a:lnTo>
                                <a:lnTo>
                                  <a:pt x="22" y="48"/>
                                </a:lnTo>
                                <a:lnTo>
                                  <a:pt x="22" y="49"/>
                                </a:lnTo>
                                <a:lnTo>
                                  <a:pt x="22" y="156"/>
                                </a:lnTo>
                                <a:close/>
                                <a:moveTo>
                                  <a:pt x="24" y="12"/>
                                </a:moveTo>
                                <a:lnTo>
                                  <a:pt x="24" y="18"/>
                                </a:lnTo>
                                <a:lnTo>
                                  <a:pt x="22" y="22"/>
                                </a:lnTo>
                                <a:lnTo>
                                  <a:pt x="18" y="23"/>
                                </a:lnTo>
                                <a:lnTo>
                                  <a:pt x="12" y="24"/>
                                </a:lnTo>
                                <a:lnTo>
                                  <a:pt x="6" y="23"/>
                                </a:lnTo>
                                <a:lnTo>
                                  <a:pt x="2" y="22"/>
                                </a:lnTo>
                                <a:lnTo>
                                  <a:pt x="1" y="18"/>
                                </a:lnTo>
                                <a:lnTo>
                                  <a:pt x="0" y="12"/>
                                </a:lnTo>
                                <a:lnTo>
                                  <a:pt x="1" y="6"/>
                                </a:lnTo>
                                <a:lnTo>
                                  <a:pt x="2" y="2"/>
                                </a:lnTo>
                                <a:lnTo>
                                  <a:pt x="6" y="1"/>
                                </a:lnTo>
                                <a:lnTo>
                                  <a:pt x="12" y="0"/>
                                </a:lnTo>
                                <a:lnTo>
                                  <a:pt x="18" y="1"/>
                                </a:lnTo>
                                <a:lnTo>
                                  <a:pt x="22" y="2"/>
                                </a:lnTo>
                                <a:lnTo>
                                  <a:pt x="24" y="6"/>
                                </a:lnTo>
                                <a:lnTo>
                                  <a:pt x="24" y="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98" name="Freeform 84"/>
                        <wps:cNvSpPr>
                          <a:spLocks/>
                        </wps:cNvSpPr>
                        <wps:spPr bwMode="auto">
                          <a:xfrm>
                            <a:off x="3802063" y="179388"/>
                            <a:ext cx="49213" cy="61913"/>
                          </a:xfrm>
                          <a:custGeom>
                            <a:avLst/>
                            <a:gdLst>
                              <a:gd name="T0" fmla="*/ 93 w 93"/>
                              <a:gd name="T1" fmla="*/ 112 h 117"/>
                              <a:gd name="T2" fmla="*/ 92 w 93"/>
                              <a:gd name="T3" fmla="*/ 114 h 117"/>
                              <a:gd name="T4" fmla="*/ 90 w 93"/>
                              <a:gd name="T5" fmla="*/ 115 h 117"/>
                              <a:gd name="T6" fmla="*/ 86 w 93"/>
                              <a:gd name="T7" fmla="*/ 115 h 117"/>
                              <a:gd name="T8" fmla="*/ 81 w 93"/>
                              <a:gd name="T9" fmla="*/ 115 h 117"/>
                              <a:gd name="T10" fmla="*/ 77 w 93"/>
                              <a:gd name="T11" fmla="*/ 115 h 117"/>
                              <a:gd name="T12" fmla="*/ 76 w 93"/>
                              <a:gd name="T13" fmla="*/ 114 h 117"/>
                              <a:gd name="T14" fmla="*/ 75 w 93"/>
                              <a:gd name="T15" fmla="*/ 112 h 117"/>
                              <a:gd name="T16" fmla="*/ 75 w 93"/>
                              <a:gd name="T17" fmla="*/ 98 h 117"/>
                              <a:gd name="T18" fmla="*/ 56 w 93"/>
                              <a:gd name="T19" fmla="*/ 112 h 117"/>
                              <a:gd name="T20" fmla="*/ 38 w 93"/>
                              <a:gd name="T21" fmla="*/ 117 h 117"/>
                              <a:gd name="T22" fmla="*/ 19 w 93"/>
                              <a:gd name="T23" fmla="*/ 114 h 117"/>
                              <a:gd name="T24" fmla="*/ 8 w 93"/>
                              <a:gd name="T25" fmla="*/ 104 h 117"/>
                              <a:gd name="T26" fmla="*/ 1 w 93"/>
                              <a:gd name="T27" fmla="*/ 89 h 117"/>
                              <a:gd name="T28" fmla="*/ 0 w 93"/>
                              <a:gd name="T29" fmla="*/ 69 h 117"/>
                              <a:gd name="T30" fmla="*/ 0 w 93"/>
                              <a:gd name="T31" fmla="*/ 3 h 117"/>
                              <a:gd name="T32" fmla="*/ 1 w 93"/>
                              <a:gd name="T33" fmla="*/ 2 h 117"/>
                              <a:gd name="T34" fmla="*/ 3 w 93"/>
                              <a:gd name="T35" fmla="*/ 0 h 117"/>
                              <a:gd name="T36" fmla="*/ 7 w 93"/>
                              <a:gd name="T37" fmla="*/ 0 h 117"/>
                              <a:gd name="T38" fmla="*/ 12 w 93"/>
                              <a:gd name="T39" fmla="*/ 0 h 117"/>
                              <a:gd name="T40" fmla="*/ 16 w 93"/>
                              <a:gd name="T41" fmla="*/ 0 h 117"/>
                              <a:gd name="T42" fmla="*/ 18 w 93"/>
                              <a:gd name="T43" fmla="*/ 2 h 117"/>
                              <a:gd name="T44" fmla="*/ 19 w 93"/>
                              <a:gd name="T45" fmla="*/ 3 h 117"/>
                              <a:gd name="T46" fmla="*/ 19 w 93"/>
                              <a:gd name="T47" fmla="*/ 67 h 117"/>
                              <a:gd name="T48" fmla="*/ 21 w 93"/>
                              <a:gd name="T49" fmla="*/ 82 h 117"/>
                              <a:gd name="T50" fmla="*/ 26 w 93"/>
                              <a:gd name="T51" fmla="*/ 91 h 117"/>
                              <a:gd name="T52" fmla="*/ 32 w 93"/>
                              <a:gd name="T53" fmla="*/ 98 h 117"/>
                              <a:gd name="T54" fmla="*/ 43 w 93"/>
                              <a:gd name="T55" fmla="*/ 100 h 117"/>
                              <a:gd name="T56" fmla="*/ 58 w 93"/>
                              <a:gd name="T57" fmla="*/ 95 h 117"/>
                              <a:gd name="T58" fmla="*/ 72 w 93"/>
                              <a:gd name="T59" fmla="*/ 79 h 117"/>
                              <a:gd name="T60" fmla="*/ 72 w 93"/>
                              <a:gd name="T61" fmla="*/ 3 h 117"/>
                              <a:gd name="T62" fmla="*/ 74 w 93"/>
                              <a:gd name="T63" fmla="*/ 2 h 117"/>
                              <a:gd name="T64" fmla="*/ 76 w 93"/>
                              <a:gd name="T65" fmla="*/ 0 h 117"/>
                              <a:gd name="T66" fmla="*/ 80 w 93"/>
                              <a:gd name="T67" fmla="*/ 0 h 117"/>
                              <a:gd name="T68" fmla="*/ 86 w 93"/>
                              <a:gd name="T69" fmla="*/ 0 h 117"/>
                              <a:gd name="T70" fmla="*/ 90 w 93"/>
                              <a:gd name="T71" fmla="*/ 0 h 117"/>
                              <a:gd name="T72" fmla="*/ 92 w 93"/>
                              <a:gd name="T73" fmla="*/ 2 h 117"/>
                              <a:gd name="T74" fmla="*/ 92 w 93"/>
                              <a:gd name="T75" fmla="*/ 3 h 117"/>
                              <a:gd name="T76" fmla="*/ 93 w 93"/>
                              <a:gd name="T77" fmla="*/ 111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93" h="117">
                                <a:moveTo>
                                  <a:pt x="93" y="111"/>
                                </a:moveTo>
                                <a:lnTo>
                                  <a:pt x="93" y="112"/>
                                </a:lnTo>
                                <a:lnTo>
                                  <a:pt x="92" y="114"/>
                                </a:lnTo>
                                <a:lnTo>
                                  <a:pt x="92" y="114"/>
                                </a:lnTo>
                                <a:lnTo>
                                  <a:pt x="91" y="115"/>
                                </a:lnTo>
                                <a:lnTo>
                                  <a:pt x="90" y="115"/>
                                </a:lnTo>
                                <a:lnTo>
                                  <a:pt x="88" y="115"/>
                                </a:lnTo>
                                <a:lnTo>
                                  <a:pt x="86" y="115"/>
                                </a:lnTo>
                                <a:lnTo>
                                  <a:pt x="83" y="115"/>
                                </a:lnTo>
                                <a:lnTo>
                                  <a:pt x="81" y="115"/>
                                </a:lnTo>
                                <a:lnTo>
                                  <a:pt x="80" y="115"/>
                                </a:lnTo>
                                <a:lnTo>
                                  <a:pt x="77" y="115"/>
                                </a:lnTo>
                                <a:lnTo>
                                  <a:pt x="76" y="115"/>
                                </a:lnTo>
                                <a:lnTo>
                                  <a:pt x="76" y="114"/>
                                </a:lnTo>
                                <a:lnTo>
                                  <a:pt x="75" y="114"/>
                                </a:lnTo>
                                <a:lnTo>
                                  <a:pt x="75" y="112"/>
                                </a:lnTo>
                                <a:lnTo>
                                  <a:pt x="75" y="111"/>
                                </a:lnTo>
                                <a:lnTo>
                                  <a:pt x="75" y="98"/>
                                </a:lnTo>
                                <a:lnTo>
                                  <a:pt x="65" y="106"/>
                                </a:lnTo>
                                <a:lnTo>
                                  <a:pt x="56" y="112"/>
                                </a:lnTo>
                                <a:lnTo>
                                  <a:pt x="48" y="116"/>
                                </a:lnTo>
                                <a:lnTo>
                                  <a:pt x="38" y="117"/>
                                </a:lnTo>
                                <a:lnTo>
                                  <a:pt x="28" y="116"/>
                                </a:lnTo>
                                <a:lnTo>
                                  <a:pt x="19" y="114"/>
                                </a:lnTo>
                                <a:lnTo>
                                  <a:pt x="13" y="110"/>
                                </a:lnTo>
                                <a:lnTo>
                                  <a:pt x="8" y="104"/>
                                </a:lnTo>
                                <a:lnTo>
                                  <a:pt x="3" y="98"/>
                                </a:lnTo>
                                <a:lnTo>
                                  <a:pt x="1" y="89"/>
                                </a:lnTo>
                                <a:lnTo>
                                  <a:pt x="0" y="80"/>
                                </a:lnTo>
                                <a:lnTo>
                                  <a:pt x="0" y="69"/>
                                </a:lnTo>
                                <a:lnTo>
                                  <a:pt x="0" y="4"/>
                                </a:lnTo>
                                <a:lnTo>
                                  <a:pt x="0" y="3"/>
                                </a:lnTo>
                                <a:lnTo>
                                  <a:pt x="0" y="2"/>
                                </a:lnTo>
                                <a:lnTo>
                                  <a:pt x="1" y="2"/>
                                </a:lnTo>
                                <a:lnTo>
                                  <a:pt x="1" y="0"/>
                                </a:lnTo>
                                <a:lnTo>
                                  <a:pt x="3" y="0"/>
                                </a:lnTo>
                                <a:lnTo>
                                  <a:pt x="5" y="0"/>
                                </a:lnTo>
                                <a:lnTo>
                                  <a:pt x="7" y="0"/>
                                </a:lnTo>
                                <a:lnTo>
                                  <a:pt x="10" y="0"/>
                                </a:lnTo>
                                <a:lnTo>
                                  <a:pt x="12" y="0"/>
                                </a:lnTo>
                                <a:lnTo>
                                  <a:pt x="14" y="0"/>
                                </a:lnTo>
                                <a:lnTo>
                                  <a:pt x="16" y="0"/>
                                </a:lnTo>
                                <a:lnTo>
                                  <a:pt x="17" y="0"/>
                                </a:lnTo>
                                <a:lnTo>
                                  <a:pt x="18" y="2"/>
                                </a:lnTo>
                                <a:lnTo>
                                  <a:pt x="19" y="2"/>
                                </a:lnTo>
                                <a:lnTo>
                                  <a:pt x="19" y="3"/>
                                </a:lnTo>
                                <a:lnTo>
                                  <a:pt x="19" y="4"/>
                                </a:lnTo>
                                <a:lnTo>
                                  <a:pt x="19" y="67"/>
                                </a:lnTo>
                                <a:lnTo>
                                  <a:pt x="19" y="75"/>
                                </a:lnTo>
                                <a:lnTo>
                                  <a:pt x="21" y="82"/>
                                </a:lnTo>
                                <a:lnTo>
                                  <a:pt x="22" y="88"/>
                                </a:lnTo>
                                <a:lnTo>
                                  <a:pt x="26" y="91"/>
                                </a:lnTo>
                                <a:lnTo>
                                  <a:pt x="28" y="95"/>
                                </a:lnTo>
                                <a:lnTo>
                                  <a:pt x="32" y="98"/>
                                </a:lnTo>
                                <a:lnTo>
                                  <a:pt x="37" y="100"/>
                                </a:lnTo>
                                <a:lnTo>
                                  <a:pt x="43" y="100"/>
                                </a:lnTo>
                                <a:lnTo>
                                  <a:pt x="50" y="99"/>
                                </a:lnTo>
                                <a:lnTo>
                                  <a:pt x="58" y="95"/>
                                </a:lnTo>
                                <a:lnTo>
                                  <a:pt x="65" y="89"/>
                                </a:lnTo>
                                <a:lnTo>
                                  <a:pt x="72" y="79"/>
                                </a:lnTo>
                                <a:lnTo>
                                  <a:pt x="72" y="4"/>
                                </a:lnTo>
                                <a:lnTo>
                                  <a:pt x="72" y="3"/>
                                </a:lnTo>
                                <a:lnTo>
                                  <a:pt x="74" y="2"/>
                                </a:lnTo>
                                <a:lnTo>
                                  <a:pt x="74" y="2"/>
                                </a:lnTo>
                                <a:lnTo>
                                  <a:pt x="75" y="0"/>
                                </a:lnTo>
                                <a:lnTo>
                                  <a:pt x="76" y="0"/>
                                </a:lnTo>
                                <a:lnTo>
                                  <a:pt x="77" y="0"/>
                                </a:lnTo>
                                <a:lnTo>
                                  <a:pt x="80" y="0"/>
                                </a:lnTo>
                                <a:lnTo>
                                  <a:pt x="82" y="0"/>
                                </a:lnTo>
                                <a:lnTo>
                                  <a:pt x="86" y="0"/>
                                </a:lnTo>
                                <a:lnTo>
                                  <a:pt x="87" y="0"/>
                                </a:lnTo>
                                <a:lnTo>
                                  <a:pt x="90" y="0"/>
                                </a:lnTo>
                                <a:lnTo>
                                  <a:pt x="91" y="0"/>
                                </a:lnTo>
                                <a:lnTo>
                                  <a:pt x="92" y="2"/>
                                </a:lnTo>
                                <a:lnTo>
                                  <a:pt x="92" y="2"/>
                                </a:lnTo>
                                <a:lnTo>
                                  <a:pt x="92" y="3"/>
                                </a:lnTo>
                                <a:lnTo>
                                  <a:pt x="93" y="4"/>
                                </a:lnTo>
                                <a:lnTo>
                                  <a:pt x="93" y="11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99" name="Freeform 85"/>
                        <wps:cNvSpPr>
                          <a:spLocks/>
                        </wps:cNvSpPr>
                        <wps:spPr bwMode="auto">
                          <a:xfrm>
                            <a:off x="3870325" y="179388"/>
                            <a:ext cx="85725" cy="61913"/>
                          </a:xfrm>
                          <a:custGeom>
                            <a:avLst/>
                            <a:gdLst>
                              <a:gd name="T0" fmla="*/ 161 w 161"/>
                              <a:gd name="T1" fmla="*/ 114 h 117"/>
                              <a:gd name="T2" fmla="*/ 160 w 161"/>
                              <a:gd name="T3" fmla="*/ 116 h 117"/>
                              <a:gd name="T4" fmla="*/ 158 w 161"/>
                              <a:gd name="T5" fmla="*/ 117 h 117"/>
                              <a:gd name="T6" fmla="*/ 154 w 161"/>
                              <a:gd name="T7" fmla="*/ 117 h 117"/>
                              <a:gd name="T8" fmla="*/ 148 w 161"/>
                              <a:gd name="T9" fmla="*/ 117 h 117"/>
                              <a:gd name="T10" fmla="*/ 144 w 161"/>
                              <a:gd name="T11" fmla="*/ 117 h 117"/>
                              <a:gd name="T12" fmla="*/ 142 w 161"/>
                              <a:gd name="T13" fmla="*/ 116 h 117"/>
                              <a:gd name="T14" fmla="*/ 142 w 161"/>
                              <a:gd name="T15" fmla="*/ 114 h 117"/>
                              <a:gd name="T16" fmla="*/ 142 w 161"/>
                              <a:gd name="T17" fmla="*/ 48 h 117"/>
                              <a:gd name="T18" fmla="*/ 140 w 161"/>
                              <a:gd name="T19" fmla="*/ 36 h 117"/>
                              <a:gd name="T20" fmla="*/ 135 w 161"/>
                              <a:gd name="T21" fmla="*/ 26 h 117"/>
                              <a:gd name="T22" fmla="*/ 129 w 161"/>
                              <a:gd name="T23" fmla="*/ 20 h 117"/>
                              <a:gd name="T24" fmla="*/ 119 w 161"/>
                              <a:gd name="T25" fmla="*/ 17 h 117"/>
                              <a:gd name="T26" fmla="*/ 106 w 161"/>
                              <a:gd name="T27" fmla="*/ 22 h 117"/>
                              <a:gd name="T28" fmla="*/ 91 w 161"/>
                              <a:gd name="T29" fmla="*/ 38 h 117"/>
                              <a:gd name="T30" fmla="*/ 91 w 161"/>
                              <a:gd name="T31" fmla="*/ 114 h 117"/>
                              <a:gd name="T32" fmla="*/ 90 w 161"/>
                              <a:gd name="T33" fmla="*/ 116 h 117"/>
                              <a:gd name="T34" fmla="*/ 87 w 161"/>
                              <a:gd name="T35" fmla="*/ 117 h 117"/>
                              <a:gd name="T36" fmla="*/ 84 w 161"/>
                              <a:gd name="T37" fmla="*/ 117 h 117"/>
                              <a:gd name="T38" fmla="*/ 78 w 161"/>
                              <a:gd name="T39" fmla="*/ 117 h 117"/>
                              <a:gd name="T40" fmla="*/ 74 w 161"/>
                              <a:gd name="T41" fmla="*/ 117 h 117"/>
                              <a:gd name="T42" fmla="*/ 71 w 161"/>
                              <a:gd name="T43" fmla="*/ 116 h 117"/>
                              <a:gd name="T44" fmla="*/ 71 w 161"/>
                              <a:gd name="T45" fmla="*/ 114 h 117"/>
                              <a:gd name="T46" fmla="*/ 70 w 161"/>
                              <a:gd name="T47" fmla="*/ 48 h 117"/>
                              <a:gd name="T48" fmla="*/ 69 w 161"/>
                              <a:gd name="T49" fmla="*/ 36 h 117"/>
                              <a:gd name="T50" fmla="*/ 65 w 161"/>
                              <a:gd name="T51" fmla="*/ 26 h 117"/>
                              <a:gd name="T52" fmla="*/ 59 w 161"/>
                              <a:gd name="T53" fmla="*/ 20 h 117"/>
                              <a:gd name="T54" fmla="*/ 49 w 161"/>
                              <a:gd name="T55" fmla="*/ 17 h 117"/>
                              <a:gd name="T56" fmla="*/ 36 w 161"/>
                              <a:gd name="T57" fmla="*/ 22 h 117"/>
                              <a:gd name="T58" fmla="*/ 20 w 161"/>
                              <a:gd name="T59" fmla="*/ 38 h 117"/>
                              <a:gd name="T60" fmla="*/ 20 w 161"/>
                              <a:gd name="T61" fmla="*/ 114 h 117"/>
                              <a:gd name="T62" fmla="*/ 20 w 161"/>
                              <a:gd name="T63" fmla="*/ 116 h 117"/>
                              <a:gd name="T64" fmla="*/ 17 w 161"/>
                              <a:gd name="T65" fmla="*/ 117 h 117"/>
                              <a:gd name="T66" fmla="*/ 14 w 161"/>
                              <a:gd name="T67" fmla="*/ 117 h 117"/>
                              <a:gd name="T68" fmla="*/ 7 w 161"/>
                              <a:gd name="T69" fmla="*/ 117 h 117"/>
                              <a:gd name="T70" fmla="*/ 4 w 161"/>
                              <a:gd name="T71" fmla="*/ 117 h 117"/>
                              <a:gd name="T72" fmla="*/ 1 w 161"/>
                              <a:gd name="T73" fmla="*/ 116 h 117"/>
                              <a:gd name="T74" fmla="*/ 0 w 161"/>
                              <a:gd name="T75" fmla="*/ 114 h 117"/>
                              <a:gd name="T76" fmla="*/ 0 w 161"/>
                              <a:gd name="T77" fmla="*/ 6 h 117"/>
                              <a:gd name="T78" fmla="*/ 1 w 161"/>
                              <a:gd name="T79" fmla="*/ 4 h 117"/>
                              <a:gd name="T80" fmla="*/ 2 w 161"/>
                              <a:gd name="T81" fmla="*/ 2 h 117"/>
                              <a:gd name="T82" fmla="*/ 5 w 161"/>
                              <a:gd name="T83" fmla="*/ 2 h 117"/>
                              <a:gd name="T84" fmla="*/ 10 w 161"/>
                              <a:gd name="T85" fmla="*/ 2 h 117"/>
                              <a:gd name="T86" fmla="*/ 14 w 161"/>
                              <a:gd name="T87" fmla="*/ 2 h 117"/>
                              <a:gd name="T88" fmla="*/ 16 w 161"/>
                              <a:gd name="T89" fmla="*/ 2 h 117"/>
                              <a:gd name="T90" fmla="*/ 18 w 161"/>
                              <a:gd name="T91" fmla="*/ 4 h 117"/>
                              <a:gd name="T92" fmla="*/ 18 w 161"/>
                              <a:gd name="T93" fmla="*/ 6 h 117"/>
                              <a:gd name="T94" fmla="*/ 27 w 161"/>
                              <a:gd name="T95" fmla="*/ 11 h 117"/>
                              <a:gd name="T96" fmla="*/ 44 w 161"/>
                              <a:gd name="T97" fmla="*/ 1 h 117"/>
                              <a:gd name="T98" fmla="*/ 60 w 161"/>
                              <a:gd name="T99" fmla="*/ 0 h 117"/>
                              <a:gd name="T100" fmla="*/ 70 w 161"/>
                              <a:gd name="T101" fmla="*/ 4 h 117"/>
                              <a:gd name="T102" fmla="*/ 79 w 161"/>
                              <a:gd name="T103" fmla="*/ 8 h 117"/>
                              <a:gd name="T104" fmla="*/ 85 w 161"/>
                              <a:gd name="T105" fmla="*/ 17 h 117"/>
                              <a:gd name="T106" fmla="*/ 92 w 161"/>
                              <a:gd name="T107" fmla="*/ 16 h 117"/>
                              <a:gd name="T108" fmla="*/ 102 w 161"/>
                              <a:gd name="T109" fmla="*/ 7 h 117"/>
                              <a:gd name="T110" fmla="*/ 111 w 161"/>
                              <a:gd name="T111" fmla="*/ 2 h 117"/>
                              <a:gd name="T112" fmla="*/ 119 w 161"/>
                              <a:gd name="T113" fmla="*/ 0 h 117"/>
                              <a:gd name="T114" fmla="*/ 134 w 161"/>
                              <a:gd name="T115" fmla="*/ 1 h 117"/>
                              <a:gd name="T116" fmla="*/ 148 w 161"/>
                              <a:gd name="T117" fmla="*/ 7 h 117"/>
                              <a:gd name="T118" fmla="*/ 156 w 161"/>
                              <a:gd name="T119" fmla="*/ 20 h 117"/>
                              <a:gd name="T120" fmla="*/ 160 w 161"/>
                              <a:gd name="T121" fmla="*/ 37 h 117"/>
                              <a:gd name="T122" fmla="*/ 161 w 161"/>
                              <a:gd name="T123" fmla="*/ 113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61" h="117">
                                <a:moveTo>
                                  <a:pt x="161" y="113"/>
                                </a:moveTo>
                                <a:lnTo>
                                  <a:pt x="161" y="114"/>
                                </a:lnTo>
                                <a:lnTo>
                                  <a:pt x="160" y="116"/>
                                </a:lnTo>
                                <a:lnTo>
                                  <a:pt x="160" y="116"/>
                                </a:lnTo>
                                <a:lnTo>
                                  <a:pt x="159" y="117"/>
                                </a:lnTo>
                                <a:lnTo>
                                  <a:pt x="158" y="117"/>
                                </a:lnTo>
                                <a:lnTo>
                                  <a:pt x="156" y="117"/>
                                </a:lnTo>
                                <a:lnTo>
                                  <a:pt x="154" y="117"/>
                                </a:lnTo>
                                <a:lnTo>
                                  <a:pt x="152" y="117"/>
                                </a:lnTo>
                                <a:lnTo>
                                  <a:pt x="148" y="117"/>
                                </a:lnTo>
                                <a:lnTo>
                                  <a:pt x="147" y="117"/>
                                </a:lnTo>
                                <a:lnTo>
                                  <a:pt x="144" y="117"/>
                                </a:lnTo>
                                <a:lnTo>
                                  <a:pt x="143" y="117"/>
                                </a:lnTo>
                                <a:lnTo>
                                  <a:pt x="142" y="116"/>
                                </a:lnTo>
                                <a:lnTo>
                                  <a:pt x="142" y="116"/>
                                </a:lnTo>
                                <a:lnTo>
                                  <a:pt x="142" y="114"/>
                                </a:lnTo>
                                <a:lnTo>
                                  <a:pt x="142" y="113"/>
                                </a:lnTo>
                                <a:lnTo>
                                  <a:pt x="142" y="48"/>
                                </a:lnTo>
                                <a:lnTo>
                                  <a:pt x="140" y="42"/>
                                </a:lnTo>
                                <a:lnTo>
                                  <a:pt x="140" y="36"/>
                                </a:lnTo>
                                <a:lnTo>
                                  <a:pt x="138" y="31"/>
                                </a:lnTo>
                                <a:lnTo>
                                  <a:pt x="135" y="26"/>
                                </a:lnTo>
                                <a:lnTo>
                                  <a:pt x="133" y="22"/>
                                </a:lnTo>
                                <a:lnTo>
                                  <a:pt x="129" y="20"/>
                                </a:lnTo>
                                <a:lnTo>
                                  <a:pt x="124" y="17"/>
                                </a:lnTo>
                                <a:lnTo>
                                  <a:pt x="119" y="17"/>
                                </a:lnTo>
                                <a:lnTo>
                                  <a:pt x="113" y="18"/>
                                </a:lnTo>
                                <a:lnTo>
                                  <a:pt x="106" y="22"/>
                                </a:lnTo>
                                <a:lnTo>
                                  <a:pt x="99" y="28"/>
                                </a:lnTo>
                                <a:lnTo>
                                  <a:pt x="91" y="38"/>
                                </a:lnTo>
                                <a:lnTo>
                                  <a:pt x="91" y="113"/>
                                </a:lnTo>
                                <a:lnTo>
                                  <a:pt x="91" y="114"/>
                                </a:lnTo>
                                <a:lnTo>
                                  <a:pt x="90" y="116"/>
                                </a:lnTo>
                                <a:lnTo>
                                  <a:pt x="90" y="116"/>
                                </a:lnTo>
                                <a:lnTo>
                                  <a:pt x="89" y="117"/>
                                </a:lnTo>
                                <a:lnTo>
                                  <a:pt x="87" y="117"/>
                                </a:lnTo>
                                <a:lnTo>
                                  <a:pt x="85" y="117"/>
                                </a:lnTo>
                                <a:lnTo>
                                  <a:pt x="84" y="117"/>
                                </a:lnTo>
                                <a:lnTo>
                                  <a:pt x="81" y="117"/>
                                </a:lnTo>
                                <a:lnTo>
                                  <a:pt x="78" y="117"/>
                                </a:lnTo>
                                <a:lnTo>
                                  <a:pt x="76" y="117"/>
                                </a:lnTo>
                                <a:lnTo>
                                  <a:pt x="74" y="117"/>
                                </a:lnTo>
                                <a:lnTo>
                                  <a:pt x="73" y="117"/>
                                </a:lnTo>
                                <a:lnTo>
                                  <a:pt x="71" y="116"/>
                                </a:lnTo>
                                <a:lnTo>
                                  <a:pt x="71" y="116"/>
                                </a:lnTo>
                                <a:lnTo>
                                  <a:pt x="71" y="114"/>
                                </a:lnTo>
                                <a:lnTo>
                                  <a:pt x="70" y="113"/>
                                </a:lnTo>
                                <a:lnTo>
                                  <a:pt x="70" y="48"/>
                                </a:lnTo>
                                <a:lnTo>
                                  <a:pt x="70" y="42"/>
                                </a:lnTo>
                                <a:lnTo>
                                  <a:pt x="69" y="36"/>
                                </a:lnTo>
                                <a:lnTo>
                                  <a:pt x="68" y="31"/>
                                </a:lnTo>
                                <a:lnTo>
                                  <a:pt x="65" y="26"/>
                                </a:lnTo>
                                <a:lnTo>
                                  <a:pt x="63" y="22"/>
                                </a:lnTo>
                                <a:lnTo>
                                  <a:pt x="59" y="20"/>
                                </a:lnTo>
                                <a:lnTo>
                                  <a:pt x="54" y="17"/>
                                </a:lnTo>
                                <a:lnTo>
                                  <a:pt x="49" y="17"/>
                                </a:lnTo>
                                <a:lnTo>
                                  <a:pt x="42" y="18"/>
                                </a:lnTo>
                                <a:lnTo>
                                  <a:pt x="36" y="22"/>
                                </a:lnTo>
                                <a:lnTo>
                                  <a:pt x="28" y="28"/>
                                </a:lnTo>
                                <a:lnTo>
                                  <a:pt x="20" y="38"/>
                                </a:lnTo>
                                <a:lnTo>
                                  <a:pt x="20" y="113"/>
                                </a:lnTo>
                                <a:lnTo>
                                  <a:pt x="20" y="114"/>
                                </a:lnTo>
                                <a:lnTo>
                                  <a:pt x="20" y="116"/>
                                </a:lnTo>
                                <a:lnTo>
                                  <a:pt x="20" y="116"/>
                                </a:lnTo>
                                <a:lnTo>
                                  <a:pt x="18" y="117"/>
                                </a:lnTo>
                                <a:lnTo>
                                  <a:pt x="17" y="117"/>
                                </a:lnTo>
                                <a:lnTo>
                                  <a:pt x="15" y="117"/>
                                </a:lnTo>
                                <a:lnTo>
                                  <a:pt x="14" y="117"/>
                                </a:lnTo>
                                <a:lnTo>
                                  <a:pt x="10" y="117"/>
                                </a:lnTo>
                                <a:lnTo>
                                  <a:pt x="7" y="117"/>
                                </a:lnTo>
                                <a:lnTo>
                                  <a:pt x="5" y="117"/>
                                </a:lnTo>
                                <a:lnTo>
                                  <a:pt x="4" y="117"/>
                                </a:lnTo>
                                <a:lnTo>
                                  <a:pt x="2" y="117"/>
                                </a:lnTo>
                                <a:lnTo>
                                  <a:pt x="1" y="116"/>
                                </a:lnTo>
                                <a:lnTo>
                                  <a:pt x="1" y="116"/>
                                </a:lnTo>
                                <a:lnTo>
                                  <a:pt x="0" y="114"/>
                                </a:lnTo>
                                <a:lnTo>
                                  <a:pt x="0" y="113"/>
                                </a:lnTo>
                                <a:lnTo>
                                  <a:pt x="0" y="6"/>
                                </a:lnTo>
                                <a:lnTo>
                                  <a:pt x="0" y="5"/>
                                </a:lnTo>
                                <a:lnTo>
                                  <a:pt x="1" y="4"/>
                                </a:lnTo>
                                <a:lnTo>
                                  <a:pt x="1" y="4"/>
                                </a:lnTo>
                                <a:lnTo>
                                  <a:pt x="2" y="2"/>
                                </a:lnTo>
                                <a:lnTo>
                                  <a:pt x="4" y="2"/>
                                </a:lnTo>
                                <a:lnTo>
                                  <a:pt x="5" y="2"/>
                                </a:lnTo>
                                <a:lnTo>
                                  <a:pt x="7" y="2"/>
                                </a:lnTo>
                                <a:lnTo>
                                  <a:pt x="10" y="2"/>
                                </a:lnTo>
                                <a:lnTo>
                                  <a:pt x="12" y="2"/>
                                </a:lnTo>
                                <a:lnTo>
                                  <a:pt x="14" y="2"/>
                                </a:lnTo>
                                <a:lnTo>
                                  <a:pt x="16" y="2"/>
                                </a:lnTo>
                                <a:lnTo>
                                  <a:pt x="16" y="2"/>
                                </a:lnTo>
                                <a:lnTo>
                                  <a:pt x="17" y="4"/>
                                </a:lnTo>
                                <a:lnTo>
                                  <a:pt x="18" y="4"/>
                                </a:lnTo>
                                <a:lnTo>
                                  <a:pt x="18" y="5"/>
                                </a:lnTo>
                                <a:lnTo>
                                  <a:pt x="18" y="6"/>
                                </a:lnTo>
                                <a:lnTo>
                                  <a:pt x="18" y="20"/>
                                </a:lnTo>
                                <a:lnTo>
                                  <a:pt x="27" y="11"/>
                                </a:lnTo>
                                <a:lnTo>
                                  <a:pt x="36" y="5"/>
                                </a:lnTo>
                                <a:lnTo>
                                  <a:pt x="44" y="1"/>
                                </a:lnTo>
                                <a:lnTo>
                                  <a:pt x="53" y="0"/>
                                </a:lnTo>
                                <a:lnTo>
                                  <a:pt x="60" y="0"/>
                                </a:lnTo>
                                <a:lnTo>
                                  <a:pt x="65" y="1"/>
                                </a:lnTo>
                                <a:lnTo>
                                  <a:pt x="70" y="4"/>
                                </a:lnTo>
                                <a:lnTo>
                                  <a:pt x="75" y="6"/>
                                </a:lnTo>
                                <a:lnTo>
                                  <a:pt x="79" y="8"/>
                                </a:lnTo>
                                <a:lnTo>
                                  <a:pt x="83" y="13"/>
                                </a:lnTo>
                                <a:lnTo>
                                  <a:pt x="85" y="17"/>
                                </a:lnTo>
                                <a:lnTo>
                                  <a:pt x="86" y="22"/>
                                </a:lnTo>
                                <a:lnTo>
                                  <a:pt x="92" y="16"/>
                                </a:lnTo>
                                <a:lnTo>
                                  <a:pt x="97" y="11"/>
                                </a:lnTo>
                                <a:lnTo>
                                  <a:pt x="102" y="7"/>
                                </a:lnTo>
                                <a:lnTo>
                                  <a:pt x="106" y="5"/>
                                </a:lnTo>
                                <a:lnTo>
                                  <a:pt x="111" y="2"/>
                                </a:lnTo>
                                <a:lnTo>
                                  <a:pt x="116" y="1"/>
                                </a:lnTo>
                                <a:lnTo>
                                  <a:pt x="119" y="0"/>
                                </a:lnTo>
                                <a:lnTo>
                                  <a:pt x="124" y="0"/>
                                </a:lnTo>
                                <a:lnTo>
                                  <a:pt x="134" y="1"/>
                                </a:lnTo>
                                <a:lnTo>
                                  <a:pt x="142" y="4"/>
                                </a:lnTo>
                                <a:lnTo>
                                  <a:pt x="148" y="7"/>
                                </a:lnTo>
                                <a:lnTo>
                                  <a:pt x="153" y="13"/>
                                </a:lnTo>
                                <a:lnTo>
                                  <a:pt x="156" y="20"/>
                                </a:lnTo>
                                <a:lnTo>
                                  <a:pt x="159" y="28"/>
                                </a:lnTo>
                                <a:lnTo>
                                  <a:pt x="160" y="37"/>
                                </a:lnTo>
                                <a:lnTo>
                                  <a:pt x="161" y="45"/>
                                </a:lnTo>
                                <a:lnTo>
                                  <a:pt x="161" y="1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00" name="Rectangle 86"/>
                        <wps:cNvSpPr>
                          <a:spLocks noChangeArrowheads="1"/>
                        </wps:cNvSpPr>
                        <wps:spPr bwMode="auto">
                          <a:xfrm>
                            <a:off x="66675" y="2954338"/>
                            <a:ext cx="1330325" cy="908050"/>
                          </a:xfrm>
                          <a:prstGeom prst="rect">
                            <a:avLst/>
                          </a:prstGeom>
                          <a:solidFill>
                            <a:srgbClr val="EEEEEE"/>
                          </a:solidFill>
                          <a:ln w="7938">
                            <a:solidFill>
                              <a:srgbClr val="B3B3B3"/>
                            </a:solidFill>
                            <a:prstDash val="solid"/>
                            <a:miter lim="800000"/>
                            <a:headEnd/>
                            <a:tailEnd/>
                          </a:ln>
                        </wps:spPr>
                        <wps:bodyPr vert="horz" wrap="square" lIns="91440" tIns="45720" rIns="91440" bIns="45720" numCol="1" anchor="t" anchorCtr="0" compatLnSpc="1">
                          <a:prstTxWarp prst="textNoShape">
                            <a:avLst/>
                          </a:prstTxWarp>
                        </wps:bodyPr>
                      </wps:wsp>
                      <wps:wsp>
                        <wps:cNvPr id="901" name="Freeform 87"/>
                        <wps:cNvSpPr>
                          <a:spLocks/>
                        </wps:cNvSpPr>
                        <wps:spPr bwMode="auto">
                          <a:xfrm>
                            <a:off x="127000" y="3033713"/>
                            <a:ext cx="57150" cy="109538"/>
                          </a:xfrm>
                          <a:custGeom>
                            <a:avLst/>
                            <a:gdLst>
                              <a:gd name="T0" fmla="*/ 109 w 109"/>
                              <a:gd name="T1" fmla="*/ 12 h 209"/>
                              <a:gd name="T2" fmla="*/ 109 w 109"/>
                              <a:gd name="T3" fmla="*/ 14 h 209"/>
                              <a:gd name="T4" fmla="*/ 109 w 109"/>
                              <a:gd name="T5" fmla="*/ 17 h 209"/>
                              <a:gd name="T6" fmla="*/ 108 w 109"/>
                              <a:gd name="T7" fmla="*/ 19 h 209"/>
                              <a:gd name="T8" fmla="*/ 108 w 109"/>
                              <a:gd name="T9" fmla="*/ 21 h 209"/>
                              <a:gd name="T10" fmla="*/ 106 w 109"/>
                              <a:gd name="T11" fmla="*/ 22 h 209"/>
                              <a:gd name="T12" fmla="*/ 105 w 109"/>
                              <a:gd name="T13" fmla="*/ 23 h 209"/>
                              <a:gd name="T14" fmla="*/ 105 w 109"/>
                              <a:gd name="T15" fmla="*/ 23 h 209"/>
                              <a:gd name="T16" fmla="*/ 104 w 109"/>
                              <a:gd name="T17" fmla="*/ 23 h 209"/>
                              <a:gd name="T18" fmla="*/ 28 w 109"/>
                              <a:gd name="T19" fmla="*/ 23 h 209"/>
                              <a:gd name="T20" fmla="*/ 28 w 109"/>
                              <a:gd name="T21" fmla="*/ 94 h 209"/>
                              <a:gd name="T22" fmla="*/ 99 w 109"/>
                              <a:gd name="T23" fmla="*/ 94 h 209"/>
                              <a:gd name="T24" fmla="*/ 100 w 109"/>
                              <a:gd name="T25" fmla="*/ 94 h 209"/>
                              <a:gd name="T26" fmla="*/ 101 w 109"/>
                              <a:gd name="T27" fmla="*/ 94 h 209"/>
                              <a:gd name="T28" fmla="*/ 103 w 109"/>
                              <a:gd name="T29" fmla="*/ 96 h 209"/>
                              <a:gd name="T30" fmla="*/ 104 w 109"/>
                              <a:gd name="T31" fmla="*/ 97 h 209"/>
                              <a:gd name="T32" fmla="*/ 104 w 109"/>
                              <a:gd name="T33" fmla="*/ 98 h 209"/>
                              <a:gd name="T34" fmla="*/ 104 w 109"/>
                              <a:gd name="T35" fmla="*/ 99 h 209"/>
                              <a:gd name="T36" fmla="*/ 105 w 109"/>
                              <a:gd name="T37" fmla="*/ 102 h 209"/>
                              <a:gd name="T38" fmla="*/ 105 w 109"/>
                              <a:gd name="T39" fmla="*/ 105 h 209"/>
                              <a:gd name="T40" fmla="*/ 105 w 109"/>
                              <a:gd name="T41" fmla="*/ 108 h 209"/>
                              <a:gd name="T42" fmla="*/ 104 w 109"/>
                              <a:gd name="T43" fmla="*/ 110 h 209"/>
                              <a:gd name="T44" fmla="*/ 104 w 109"/>
                              <a:gd name="T45" fmla="*/ 113 h 209"/>
                              <a:gd name="T46" fmla="*/ 104 w 109"/>
                              <a:gd name="T47" fmla="*/ 114 h 209"/>
                              <a:gd name="T48" fmla="*/ 103 w 109"/>
                              <a:gd name="T49" fmla="*/ 115 h 209"/>
                              <a:gd name="T50" fmla="*/ 101 w 109"/>
                              <a:gd name="T51" fmla="*/ 117 h 209"/>
                              <a:gd name="T52" fmla="*/ 100 w 109"/>
                              <a:gd name="T53" fmla="*/ 117 h 209"/>
                              <a:gd name="T54" fmla="*/ 99 w 109"/>
                              <a:gd name="T55" fmla="*/ 117 h 209"/>
                              <a:gd name="T56" fmla="*/ 28 w 109"/>
                              <a:gd name="T57" fmla="*/ 117 h 209"/>
                              <a:gd name="T58" fmla="*/ 28 w 109"/>
                              <a:gd name="T59" fmla="*/ 203 h 209"/>
                              <a:gd name="T60" fmla="*/ 28 w 109"/>
                              <a:gd name="T61" fmla="*/ 204 h 209"/>
                              <a:gd name="T62" fmla="*/ 26 w 109"/>
                              <a:gd name="T63" fmla="*/ 205 h 209"/>
                              <a:gd name="T64" fmla="*/ 26 w 109"/>
                              <a:gd name="T65" fmla="*/ 206 h 209"/>
                              <a:gd name="T66" fmla="*/ 25 w 109"/>
                              <a:gd name="T67" fmla="*/ 208 h 209"/>
                              <a:gd name="T68" fmla="*/ 23 w 109"/>
                              <a:gd name="T69" fmla="*/ 208 h 209"/>
                              <a:gd name="T70" fmla="*/ 20 w 109"/>
                              <a:gd name="T71" fmla="*/ 208 h 209"/>
                              <a:gd name="T72" fmla="*/ 18 w 109"/>
                              <a:gd name="T73" fmla="*/ 209 h 209"/>
                              <a:gd name="T74" fmla="*/ 14 w 109"/>
                              <a:gd name="T75" fmla="*/ 209 h 209"/>
                              <a:gd name="T76" fmla="*/ 10 w 109"/>
                              <a:gd name="T77" fmla="*/ 209 h 209"/>
                              <a:gd name="T78" fmla="*/ 7 w 109"/>
                              <a:gd name="T79" fmla="*/ 208 h 209"/>
                              <a:gd name="T80" fmla="*/ 4 w 109"/>
                              <a:gd name="T81" fmla="*/ 208 h 209"/>
                              <a:gd name="T82" fmla="*/ 3 w 109"/>
                              <a:gd name="T83" fmla="*/ 208 h 209"/>
                              <a:gd name="T84" fmla="*/ 2 w 109"/>
                              <a:gd name="T85" fmla="*/ 206 h 209"/>
                              <a:gd name="T86" fmla="*/ 0 w 109"/>
                              <a:gd name="T87" fmla="*/ 205 h 209"/>
                              <a:gd name="T88" fmla="*/ 0 w 109"/>
                              <a:gd name="T89" fmla="*/ 204 h 209"/>
                              <a:gd name="T90" fmla="*/ 0 w 109"/>
                              <a:gd name="T91" fmla="*/ 203 h 209"/>
                              <a:gd name="T92" fmla="*/ 0 w 109"/>
                              <a:gd name="T93" fmla="*/ 11 h 209"/>
                              <a:gd name="T94" fmla="*/ 0 w 109"/>
                              <a:gd name="T95" fmla="*/ 6 h 209"/>
                              <a:gd name="T96" fmla="*/ 3 w 109"/>
                              <a:gd name="T97" fmla="*/ 2 h 209"/>
                              <a:gd name="T98" fmla="*/ 7 w 109"/>
                              <a:gd name="T99" fmla="*/ 1 h 209"/>
                              <a:gd name="T100" fmla="*/ 10 w 109"/>
                              <a:gd name="T101" fmla="*/ 0 h 209"/>
                              <a:gd name="T102" fmla="*/ 104 w 109"/>
                              <a:gd name="T103" fmla="*/ 0 h 209"/>
                              <a:gd name="T104" fmla="*/ 105 w 109"/>
                              <a:gd name="T105" fmla="*/ 0 h 209"/>
                              <a:gd name="T106" fmla="*/ 105 w 109"/>
                              <a:gd name="T107" fmla="*/ 1 h 209"/>
                              <a:gd name="T108" fmla="*/ 106 w 109"/>
                              <a:gd name="T109" fmla="*/ 1 h 209"/>
                              <a:gd name="T110" fmla="*/ 108 w 109"/>
                              <a:gd name="T111" fmla="*/ 3 h 209"/>
                              <a:gd name="T112" fmla="*/ 108 w 109"/>
                              <a:gd name="T113" fmla="*/ 5 h 209"/>
                              <a:gd name="T114" fmla="*/ 109 w 109"/>
                              <a:gd name="T115" fmla="*/ 7 h 209"/>
                              <a:gd name="T116" fmla="*/ 109 w 109"/>
                              <a:gd name="T117" fmla="*/ 9 h 209"/>
                              <a:gd name="T118" fmla="*/ 109 w 109"/>
                              <a:gd name="T119" fmla="*/ 12 h 2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109" h="209">
                                <a:moveTo>
                                  <a:pt x="109" y="12"/>
                                </a:moveTo>
                                <a:lnTo>
                                  <a:pt x="109" y="14"/>
                                </a:lnTo>
                                <a:lnTo>
                                  <a:pt x="109" y="17"/>
                                </a:lnTo>
                                <a:lnTo>
                                  <a:pt x="108" y="19"/>
                                </a:lnTo>
                                <a:lnTo>
                                  <a:pt x="108" y="21"/>
                                </a:lnTo>
                                <a:lnTo>
                                  <a:pt x="106" y="22"/>
                                </a:lnTo>
                                <a:lnTo>
                                  <a:pt x="105" y="23"/>
                                </a:lnTo>
                                <a:lnTo>
                                  <a:pt x="105" y="23"/>
                                </a:lnTo>
                                <a:lnTo>
                                  <a:pt x="104" y="23"/>
                                </a:lnTo>
                                <a:lnTo>
                                  <a:pt x="28" y="23"/>
                                </a:lnTo>
                                <a:lnTo>
                                  <a:pt x="28" y="94"/>
                                </a:lnTo>
                                <a:lnTo>
                                  <a:pt x="99" y="94"/>
                                </a:lnTo>
                                <a:lnTo>
                                  <a:pt x="100" y="94"/>
                                </a:lnTo>
                                <a:lnTo>
                                  <a:pt x="101" y="94"/>
                                </a:lnTo>
                                <a:lnTo>
                                  <a:pt x="103" y="96"/>
                                </a:lnTo>
                                <a:lnTo>
                                  <a:pt x="104" y="97"/>
                                </a:lnTo>
                                <a:lnTo>
                                  <a:pt x="104" y="98"/>
                                </a:lnTo>
                                <a:lnTo>
                                  <a:pt x="104" y="99"/>
                                </a:lnTo>
                                <a:lnTo>
                                  <a:pt x="105" y="102"/>
                                </a:lnTo>
                                <a:lnTo>
                                  <a:pt x="105" y="105"/>
                                </a:lnTo>
                                <a:lnTo>
                                  <a:pt x="105" y="108"/>
                                </a:lnTo>
                                <a:lnTo>
                                  <a:pt x="104" y="110"/>
                                </a:lnTo>
                                <a:lnTo>
                                  <a:pt x="104" y="113"/>
                                </a:lnTo>
                                <a:lnTo>
                                  <a:pt x="104" y="114"/>
                                </a:lnTo>
                                <a:lnTo>
                                  <a:pt x="103" y="115"/>
                                </a:lnTo>
                                <a:lnTo>
                                  <a:pt x="101" y="117"/>
                                </a:lnTo>
                                <a:lnTo>
                                  <a:pt x="100" y="117"/>
                                </a:lnTo>
                                <a:lnTo>
                                  <a:pt x="99" y="117"/>
                                </a:lnTo>
                                <a:lnTo>
                                  <a:pt x="28" y="117"/>
                                </a:lnTo>
                                <a:lnTo>
                                  <a:pt x="28" y="203"/>
                                </a:lnTo>
                                <a:lnTo>
                                  <a:pt x="28" y="204"/>
                                </a:lnTo>
                                <a:lnTo>
                                  <a:pt x="26" y="205"/>
                                </a:lnTo>
                                <a:lnTo>
                                  <a:pt x="26" y="206"/>
                                </a:lnTo>
                                <a:lnTo>
                                  <a:pt x="25" y="208"/>
                                </a:lnTo>
                                <a:lnTo>
                                  <a:pt x="23" y="208"/>
                                </a:lnTo>
                                <a:lnTo>
                                  <a:pt x="20" y="208"/>
                                </a:lnTo>
                                <a:lnTo>
                                  <a:pt x="18" y="209"/>
                                </a:lnTo>
                                <a:lnTo>
                                  <a:pt x="14" y="209"/>
                                </a:lnTo>
                                <a:lnTo>
                                  <a:pt x="10" y="209"/>
                                </a:lnTo>
                                <a:lnTo>
                                  <a:pt x="7" y="208"/>
                                </a:lnTo>
                                <a:lnTo>
                                  <a:pt x="4" y="208"/>
                                </a:lnTo>
                                <a:lnTo>
                                  <a:pt x="3" y="208"/>
                                </a:lnTo>
                                <a:lnTo>
                                  <a:pt x="2" y="206"/>
                                </a:lnTo>
                                <a:lnTo>
                                  <a:pt x="0" y="205"/>
                                </a:lnTo>
                                <a:lnTo>
                                  <a:pt x="0" y="204"/>
                                </a:lnTo>
                                <a:lnTo>
                                  <a:pt x="0" y="203"/>
                                </a:lnTo>
                                <a:lnTo>
                                  <a:pt x="0" y="11"/>
                                </a:lnTo>
                                <a:lnTo>
                                  <a:pt x="0" y="6"/>
                                </a:lnTo>
                                <a:lnTo>
                                  <a:pt x="3" y="2"/>
                                </a:lnTo>
                                <a:lnTo>
                                  <a:pt x="7" y="1"/>
                                </a:lnTo>
                                <a:lnTo>
                                  <a:pt x="10" y="0"/>
                                </a:lnTo>
                                <a:lnTo>
                                  <a:pt x="104" y="0"/>
                                </a:lnTo>
                                <a:lnTo>
                                  <a:pt x="105" y="0"/>
                                </a:lnTo>
                                <a:lnTo>
                                  <a:pt x="105" y="1"/>
                                </a:lnTo>
                                <a:lnTo>
                                  <a:pt x="106" y="1"/>
                                </a:lnTo>
                                <a:lnTo>
                                  <a:pt x="108" y="3"/>
                                </a:lnTo>
                                <a:lnTo>
                                  <a:pt x="108" y="5"/>
                                </a:lnTo>
                                <a:lnTo>
                                  <a:pt x="109" y="7"/>
                                </a:lnTo>
                                <a:lnTo>
                                  <a:pt x="109" y="9"/>
                                </a:lnTo>
                                <a:lnTo>
                                  <a:pt x="109" y="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02" name="Freeform 88"/>
                        <wps:cNvSpPr>
                          <a:spLocks noEditPoints="1"/>
                        </wps:cNvSpPr>
                        <wps:spPr bwMode="auto">
                          <a:xfrm>
                            <a:off x="196850" y="3060700"/>
                            <a:ext cx="69850" cy="84138"/>
                          </a:xfrm>
                          <a:custGeom>
                            <a:avLst/>
                            <a:gdLst>
                              <a:gd name="T0" fmla="*/ 132 w 133"/>
                              <a:gd name="T1" fmla="*/ 79 h 159"/>
                              <a:gd name="T2" fmla="*/ 127 w 133"/>
                              <a:gd name="T3" fmla="*/ 85 h 159"/>
                              <a:gd name="T4" fmla="*/ 29 w 133"/>
                              <a:gd name="T5" fmla="*/ 85 h 159"/>
                              <a:gd name="T6" fmla="*/ 31 w 133"/>
                              <a:gd name="T7" fmla="*/ 107 h 159"/>
                              <a:gd name="T8" fmla="*/ 39 w 133"/>
                              <a:gd name="T9" fmla="*/ 123 h 159"/>
                              <a:gd name="T10" fmla="*/ 53 w 133"/>
                              <a:gd name="T11" fmla="*/ 135 h 159"/>
                              <a:gd name="T12" fmla="*/ 76 w 133"/>
                              <a:gd name="T13" fmla="*/ 138 h 159"/>
                              <a:gd name="T14" fmla="*/ 94 w 133"/>
                              <a:gd name="T15" fmla="*/ 137 h 159"/>
                              <a:gd name="T16" fmla="*/ 108 w 133"/>
                              <a:gd name="T17" fmla="*/ 132 h 159"/>
                              <a:gd name="T18" fmla="*/ 117 w 133"/>
                              <a:gd name="T19" fmla="*/ 128 h 159"/>
                              <a:gd name="T20" fmla="*/ 122 w 133"/>
                              <a:gd name="T21" fmla="*/ 127 h 159"/>
                              <a:gd name="T22" fmla="*/ 125 w 133"/>
                              <a:gd name="T23" fmla="*/ 127 h 159"/>
                              <a:gd name="T24" fmla="*/ 126 w 133"/>
                              <a:gd name="T25" fmla="*/ 130 h 159"/>
                              <a:gd name="T26" fmla="*/ 127 w 133"/>
                              <a:gd name="T27" fmla="*/ 132 h 159"/>
                              <a:gd name="T28" fmla="*/ 127 w 133"/>
                              <a:gd name="T29" fmla="*/ 137 h 159"/>
                              <a:gd name="T30" fmla="*/ 127 w 133"/>
                              <a:gd name="T31" fmla="*/ 141 h 159"/>
                              <a:gd name="T32" fmla="*/ 126 w 133"/>
                              <a:gd name="T33" fmla="*/ 144 h 159"/>
                              <a:gd name="T34" fmla="*/ 126 w 133"/>
                              <a:gd name="T35" fmla="*/ 146 h 159"/>
                              <a:gd name="T36" fmla="*/ 125 w 133"/>
                              <a:gd name="T37" fmla="*/ 148 h 159"/>
                              <a:gd name="T38" fmla="*/ 119 w 133"/>
                              <a:gd name="T39" fmla="*/ 151 h 159"/>
                              <a:gd name="T40" fmla="*/ 108 w 133"/>
                              <a:gd name="T41" fmla="*/ 154 h 159"/>
                              <a:gd name="T42" fmla="*/ 92 w 133"/>
                              <a:gd name="T43" fmla="*/ 158 h 159"/>
                              <a:gd name="T44" fmla="*/ 73 w 133"/>
                              <a:gd name="T45" fmla="*/ 159 h 159"/>
                              <a:gd name="T46" fmla="*/ 41 w 133"/>
                              <a:gd name="T47" fmla="*/ 154 h 159"/>
                              <a:gd name="T48" fmla="*/ 19 w 133"/>
                              <a:gd name="T49" fmla="*/ 139 h 159"/>
                              <a:gd name="T50" fmla="*/ 5 w 133"/>
                              <a:gd name="T51" fmla="*/ 115 h 159"/>
                              <a:gd name="T52" fmla="*/ 0 w 133"/>
                              <a:gd name="T53" fmla="*/ 80 h 159"/>
                              <a:gd name="T54" fmla="*/ 5 w 133"/>
                              <a:gd name="T55" fmla="*/ 47 h 159"/>
                              <a:gd name="T56" fmla="*/ 19 w 133"/>
                              <a:gd name="T57" fmla="*/ 22 h 159"/>
                              <a:gd name="T58" fmla="*/ 41 w 133"/>
                              <a:gd name="T59" fmla="*/ 6 h 159"/>
                              <a:gd name="T60" fmla="*/ 69 w 133"/>
                              <a:gd name="T61" fmla="*/ 0 h 159"/>
                              <a:gd name="T62" fmla="*/ 99 w 133"/>
                              <a:gd name="T63" fmla="*/ 6 h 159"/>
                              <a:gd name="T64" fmla="*/ 119 w 133"/>
                              <a:gd name="T65" fmla="*/ 21 h 159"/>
                              <a:gd name="T66" fmla="*/ 130 w 133"/>
                              <a:gd name="T67" fmla="*/ 42 h 159"/>
                              <a:gd name="T68" fmla="*/ 133 w 133"/>
                              <a:gd name="T69" fmla="*/ 69 h 159"/>
                              <a:gd name="T70" fmla="*/ 106 w 133"/>
                              <a:gd name="T71" fmla="*/ 66 h 159"/>
                              <a:gd name="T72" fmla="*/ 101 w 133"/>
                              <a:gd name="T73" fmla="*/ 40 h 159"/>
                              <a:gd name="T74" fmla="*/ 92 w 133"/>
                              <a:gd name="T75" fmla="*/ 29 h 159"/>
                              <a:gd name="T76" fmla="*/ 68 w 133"/>
                              <a:gd name="T77" fmla="*/ 21 h 159"/>
                              <a:gd name="T78" fmla="*/ 51 w 133"/>
                              <a:gd name="T79" fmla="*/ 25 h 159"/>
                              <a:gd name="T80" fmla="*/ 39 w 133"/>
                              <a:gd name="T81" fmla="*/ 35 h 159"/>
                              <a:gd name="T82" fmla="*/ 31 w 133"/>
                              <a:gd name="T83" fmla="*/ 50 h 159"/>
                              <a:gd name="T84" fmla="*/ 29 w 133"/>
                              <a:gd name="T85" fmla="*/ 66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33" h="159">
                                <a:moveTo>
                                  <a:pt x="133" y="74"/>
                                </a:moveTo>
                                <a:lnTo>
                                  <a:pt x="132" y="79"/>
                                </a:lnTo>
                                <a:lnTo>
                                  <a:pt x="130" y="83"/>
                                </a:lnTo>
                                <a:lnTo>
                                  <a:pt x="127" y="85"/>
                                </a:lnTo>
                                <a:lnTo>
                                  <a:pt x="122" y="85"/>
                                </a:lnTo>
                                <a:lnTo>
                                  <a:pt x="29" y="85"/>
                                </a:lnTo>
                                <a:lnTo>
                                  <a:pt x="29" y="98"/>
                                </a:lnTo>
                                <a:lnTo>
                                  <a:pt x="31" y="107"/>
                                </a:lnTo>
                                <a:lnTo>
                                  <a:pt x="34" y="116"/>
                                </a:lnTo>
                                <a:lnTo>
                                  <a:pt x="39" y="123"/>
                                </a:lnTo>
                                <a:lnTo>
                                  <a:pt x="45" y="130"/>
                                </a:lnTo>
                                <a:lnTo>
                                  <a:pt x="53" y="135"/>
                                </a:lnTo>
                                <a:lnTo>
                                  <a:pt x="63" y="137"/>
                                </a:lnTo>
                                <a:lnTo>
                                  <a:pt x="76" y="138"/>
                                </a:lnTo>
                                <a:lnTo>
                                  <a:pt x="85" y="138"/>
                                </a:lnTo>
                                <a:lnTo>
                                  <a:pt x="94" y="137"/>
                                </a:lnTo>
                                <a:lnTo>
                                  <a:pt x="101" y="135"/>
                                </a:lnTo>
                                <a:lnTo>
                                  <a:pt x="108" y="132"/>
                                </a:lnTo>
                                <a:lnTo>
                                  <a:pt x="113" y="131"/>
                                </a:lnTo>
                                <a:lnTo>
                                  <a:pt x="117" y="128"/>
                                </a:lnTo>
                                <a:lnTo>
                                  <a:pt x="121" y="127"/>
                                </a:lnTo>
                                <a:lnTo>
                                  <a:pt x="122" y="127"/>
                                </a:lnTo>
                                <a:lnTo>
                                  <a:pt x="124" y="127"/>
                                </a:lnTo>
                                <a:lnTo>
                                  <a:pt x="125" y="127"/>
                                </a:lnTo>
                                <a:lnTo>
                                  <a:pt x="126" y="128"/>
                                </a:lnTo>
                                <a:lnTo>
                                  <a:pt x="126" y="130"/>
                                </a:lnTo>
                                <a:lnTo>
                                  <a:pt x="126" y="131"/>
                                </a:lnTo>
                                <a:lnTo>
                                  <a:pt x="127" y="132"/>
                                </a:lnTo>
                                <a:lnTo>
                                  <a:pt x="127" y="135"/>
                                </a:lnTo>
                                <a:lnTo>
                                  <a:pt x="127" y="137"/>
                                </a:lnTo>
                                <a:lnTo>
                                  <a:pt x="127" y="139"/>
                                </a:lnTo>
                                <a:lnTo>
                                  <a:pt x="127" y="141"/>
                                </a:lnTo>
                                <a:lnTo>
                                  <a:pt x="127" y="142"/>
                                </a:lnTo>
                                <a:lnTo>
                                  <a:pt x="126" y="144"/>
                                </a:lnTo>
                                <a:lnTo>
                                  <a:pt x="126" y="144"/>
                                </a:lnTo>
                                <a:lnTo>
                                  <a:pt x="126" y="146"/>
                                </a:lnTo>
                                <a:lnTo>
                                  <a:pt x="125" y="147"/>
                                </a:lnTo>
                                <a:lnTo>
                                  <a:pt x="125" y="148"/>
                                </a:lnTo>
                                <a:lnTo>
                                  <a:pt x="122" y="149"/>
                                </a:lnTo>
                                <a:lnTo>
                                  <a:pt x="119" y="151"/>
                                </a:lnTo>
                                <a:lnTo>
                                  <a:pt x="114" y="153"/>
                                </a:lnTo>
                                <a:lnTo>
                                  <a:pt x="108" y="154"/>
                                </a:lnTo>
                                <a:lnTo>
                                  <a:pt x="100" y="157"/>
                                </a:lnTo>
                                <a:lnTo>
                                  <a:pt x="92" y="158"/>
                                </a:lnTo>
                                <a:lnTo>
                                  <a:pt x="83" y="159"/>
                                </a:lnTo>
                                <a:lnTo>
                                  <a:pt x="73" y="159"/>
                                </a:lnTo>
                                <a:lnTo>
                                  <a:pt x="56" y="159"/>
                                </a:lnTo>
                                <a:lnTo>
                                  <a:pt x="41" y="154"/>
                                </a:lnTo>
                                <a:lnTo>
                                  <a:pt x="29" y="149"/>
                                </a:lnTo>
                                <a:lnTo>
                                  <a:pt x="19" y="139"/>
                                </a:lnTo>
                                <a:lnTo>
                                  <a:pt x="10" y="130"/>
                                </a:lnTo>
                                <a:lnTo>
                                  <a:pt x="5" y="115"/>
                                </a:lnTo>
                                <a:lnTo>
                                  <a:pt x="2" y="100"/>
                                </a:lnTo>
                                <a:lnTo>
                                  <a:pt x="0" y="80"/>
                                </a:lnTo>
                                <a:lnTo>
                                  <a:pt x="2" y="63"/>
                                </a:lnTo>
                                <a:lnTo>
                                  <a:pt x="5" y="47"/>
                                </a:lnTo>
                                <a:lnTo>
                                  <a:pt x="10" y="34"/>
                                </a:lnTo>
                                <a:lnTo>
                                  <a:pt x="19" y="22"/>
                                </a:lnTo>
                                <a:lnTo>
                                  <a:pt x="29" y="13"/>
                                </a:lnTo>
                                <a:lnTo>
                                  <a:pt x="41" y="6"/>
                                </a:lnTo>
                                <a:lnTo>
                                  <a:pt x="55" y="2"/>
                                </a:lnTo>
                                <a:lnTo>
                                  <a:pt x="69" y="0"/>
                                </a:lnTo>
                                <a:lnTo>
                                  <a:pt x="85" y="2"/>
                                </a:lnTo>
                                <a:lnTo>
                                  <a:pt x="99" y="6"/>
                                </a:lnTo>
                                <a:lnTo>
                                  <a:pt x="110" y="13"/>
                                </a:lnTo>
                                <a:lnTo>
                                  <a:pt x="119" y="21"/>
                                </a:lnTo>
                                <a:lnTo>
                                  <a:pt x="125" y="31"/>
                                </a:lnTo>
                                <a:lnTo>
                                  <a:pt x="130" y="42"/>
                                </a:lnTo>
                                <a:lnTo>
                                  <a:pt x="132" y="56"/>
                                </a:lnTo>
                                <a:lnTo>
                                  <a:pt x="133" y="69"/>
                                </a:lnTo>
                                <a:lnTo>
                                  <a:pt x="133" y="74"/>
                                </a:lnTo>
                                <a:close/>
                                <a:moveTo>
                                  <a:pt x="106" y="66"/>
                                </a:moveTo>
                                <a:lnTo>
                                  <a:pt x="106" y="56"/>
                                </a:lnTo>
                                <a:lnTo>
                                  <a:pt x="101" y="40"/>
                                </a:lnTo>
                                <a:lnTo>
                                  <a:pt x="98" y="34"/>
                                </a:lnTo>
                                <a:lnTo>
                                  <a:pt x="92" y="29"/>
                                </a:lnTo>
                                <a:lnTo>
                                  <a:pt x="78" y="22"/>
                                </a:lnTo>
                                <a:lnTo>
                                  <a:pt x="68" y="21"/>
                                </a:lnTo>
                                <a:lnTo>
                                  <a:pt x="60" y="22"/>
                                </a:lnTo>
                                <a:lnTo>
                                  <a:pt x="51" y="25"/>
                                </a:lnTo>
                                <a:lnTo>
                                  <a:pt x="45" y="30"/>
                                </a:lnTo>
                                <a:lnTo>
                                  <a:pt x="39" y="35"/>
                                </a:lnTo>
                                <a:lnTo>
                                  <a:pt x="35" y="41"/>
                                </a:lnTo>
                                <a:lnTo>
                                  <a:pt x="31" y="50"/>
                                </a:lnTo>
                                <a:lnTo>
                                  <a:pt x="29" y="57"/>
                                </a:lnTo>
                                <a:lnTo>
                                  <a:pt x="29" y="66"/>
                                </a:lnTo>
                                <a:lnTo>
                                  <a:pt x="106" y="6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03" name="Freeform 89"/>
                        <wps:cNvSpPr>
                          <a:spLocks/>
                        </wps:cNvSpPr>
                        <wps:spPr bwMode="auto">
                          <a:xfrm>
                            <a:off x="282575" y="3060700"/>
                            <a:ext cx="61913" cy="84138"/>
                          </a:xfrm>
                          <a:custGeom>
                            <a:avLst/>
                            <a:gdLst>
                              <a:gd name="T0" fmla="*/ 115 w 115"/>
                              <a:gd name="T1" fmla="*/ 131 h 157"/>
                              <a:gd name="T2" fmla="*/ 115 w 115"/>
                              <a:gd name="T3" fmla="*/ 135 h 157"/>
                              <a:gd name="T4" fmla="*/ 113 w 115"/>
                              <a:gd name="T5" fmla="*/ 137 h 157"/>
                              <a:gd name="T6" fmla="*/ 112 w 115"/>
                              <a:gd name="T7" fmla="*/ 140 h 157"/>
                              <a:gd name="T8" fmla="*/ 107 w 115"/>
                              <a:gd name="T9" fmla="*/ 144 h 157"/>
                              <a:gd name="T10" fmla="*/ 99 w 115"/>
                              <a:gd name="T11" fmla="*/ 150 h 157"/>
                              <a:gd name="T12" fmla="*/ 86 w 115"/>
                              <a:gd name="T13" fmla="*/ 155 h 157"/>
                              <a:gd name="T14" fmla="*/ 73 w 115"/>
                              <a:gd name="T15" fmla="*/ 157 h 157"/>
                              <a:gd name="T16" fmla="*/ 49 w 115"/>
                              <a:gd name="T17" fmla="*/ 157 h 157"/>
                              <a:gd name="T18" fmla="*/ 26 w 115"/>
                              <a:gd name="T19" fmla="*/ 146 h 157"/>
                              <a:gd name="T20" fmla="*/ 10 w 115"/>
                              <a:gd name="T21" fmla="*/ 126 h 157"/>
                              <a:gd name="T22" fmla="*/ 1 w 115"/>
                              <a:gd name="T23" fmla="*/ 98 h 157"/>
                              <a:gd name="T24" fmla="*/ 1 w 115"/>
                              <a:gd name="T25" fmla="*/ 60 h 157"/>
                              <a:gd name="T26" fmla="*/ 11 w 115"/>
                              <a:gd name="T27" fmla="*/ 29 h 157"/>
                              <a:gd name="T28" fmla="*/ 30 w 115"/>
                              <a:gd name="T29" fmla="*/ 9 h 157"/>
                              <a:gd name="T30" fmla="*/ 54 w 115"/>
                              <a:gd name="T31" fmla="*/ 0 h 157"/>
                              <a:gd name="T32" fmla="*/ 75 w 115"/>
                              <a:gd name="T33" fmla="*/ 0 h 157"/>
                              <a:gd name="T34" fmla="*/ 87 w 115"/>
                              <a:gd name="T35" fmla="*/ 2 h 157"/>
                              <a:gd name="T36" fmla="*/ 99 w 115"/>
                              <a:gd name="T37" fmla="*/ 6 h 157"/>
                              <a:gd name="T38" fmla="*/ 107 w 115"/>
                              <a:gd name="T39" fmla="*/ 11 h 157"/>
                              <a:gd name="T40" fmla="*/ 111 w 115"/>
                              <a:gd name="T41" fmla="*/ 16 h 157"/>
                              <a:gd name="T42" fmla="*/ 112 w 115"/>
                              <a:gd name="T43" fmla="*/ 18 h 157"/>
                              <a:gd name="T44" fmla="*/ 113 w 115"/>
                              <a:gd name="T45" fmla="*/ 20 h 157"/>
                              <a:gd name="T46" fmla="*/ 113 w 115"/>
                              <a:gd name="T47" fmla="*/ 24 h 157"/>
                              <a:gd name="T48" fmla="*/ 113 w 115"/>
                              <a:gd name="T49" fmla="*/ 33 h 157"/>
                              <a:gd name="T50" fmla="*/ 111 w 115"/>
                              <a:gd name="T51" fmla="*/ 38 h 157"/>
                              <a:gd name="T52" fmla="*/ 106 w 115"/>
                              <a:gd name="T53" fmla="*/ 38 h 157"/>
                              <a:gd name="T54" fmla="*/ 100 w 115"/>
                              <a:gd name="T55" fmla="*/ 33 h 157"/>
                              <a:gd name="T56" fmla="*/ 90 w 115"/>
                              <a:gd name="T57" fmla="*/ 27 h 157"/>
                              <a:gd name="T58" fmla="*/ 76 w 115"/>
                              <a:gd name="T59" fmla="*/ 22 h 157"/>
                              <a:gd name="T60" fmla="*/ 58 w 115"/>
                              <a:gd name="T61" fmla="*/ 22 h 157"/>
                              <a:gd name="T62" fmla="*/ 38 w 115"/>
                              <a:gd name="T63" fmla="*/ 36 h 157"/>
                              <a:gd name="T64" fmla="*/ 28 w 115"/>
                              <a:gd name="T65" fmla="*/ 65 h 157"/>
                              <a:gd name="T66" fmla="*/ 28 w 115"/>
                              <a:gd name="T67" fmla="*/ 92 h 157"/>
                              <a:gd name="T68" fmla="*/ 33 w 115"/>
                              <a:gd name="T69" fmla="*/ 113 h 157"/>
                              <a:gd name="T70" fmla="*/ 44 w 115"/>
                              <a:gd name="T71" fmla="*/ 128 h 157"/>
                              <a:gd name="T72" fmla="*/ 59 w 115"/>
                              <a:gd name="T73" fmla="*/ 134 h 157"/>
                              <a:gd name="T74" fmla="*/ 76 w 115"/>
                              <a:gd name="T75" fmla="*/ 134 h 157"/>
                              <a:gd name="T76" fmla="*/ 91 w 115"/>
                              <a:gd name="T77" fmla="*/ 129 h 157"/>
                              <a:gd name="T78" fmla="*/ 101 w 115"/>
                              <a:gd name="T79" fmla="*/ 121 h 157"/>
                              <a:gd name="T80" fmla="*/ 108 w 115"/>
                              <a:gd name="T81" fmla="*/ 117 h 157"/>
                              <a:gd name="T82" fmla="*/ 111 w 115"/>
                              <a:gd name="T83" fmla="*/ 117 h 157"/>
                              <a:gd name="T84" fmla="*/ 113 w 115"/>
                              <a:gd name="T85" fmla="*/ 118 h 157"/>
                              <a:gd name="T86" fmla="*/ 113 w 115"/>
                              <a:gd name="T87" fmla="*/ 120 h 157"/>
                              <a:gd name="T88" fmla="*/ 115 w 115"/>
                              <a:gd name="T89" fmla="*/ 125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15" h="157">
                                <a:moveTo>
                                  <a:pt x="115" y="129"/>
                                </a:moveTo>
                                <a:lnTo>
                                  <a:pt x="115" y="131"/>
                                </a:lnTo>
                                <a:lnTo>
                                  <a:pt x="115" y="134"/>
                                </a:lnTo>
                                <a:lnTo>
                                  <a:pt x="115" y="135"/>
                                </a:lnTo>
                                <a:lnTo>
                                  <a:pt x="113" y="136"/>
                                </a:lnTo>
                                <a:lnTo>
                                  <a:pt x="113" y="137"/>
                                </a:lnTo>
                                <a:lnTo>
                                  <a:pt x="112" y="139"/>
                                </a:lnTo>
                                <a:lnTo>
                                  <a:pt x="112" y="140"/>
                                </a:lnTo>
                                <a:lnTo>
                                  <a:pt x="110" y="142"/>
                                </a:lnTo>
                                <a:lnTo>
                                  <a:pt x="107" y="144"/>
                                </a:lnTo>
                                <a:lnTo>
                                  <a:pt x="103" y="147"/>
                                </a:lnTo>
                                <a:lnTo>
                                  <a:pt x="99" y="150"/>
                                </a:lnTo>
                                <a:lnTo>
                                  <a:pt x="92" y="152"/>
                                </a:lnTo>
                                <a:lnTo>
                                  <a:pt x="86" y="155"/>
                                </a:lnTo>
                                <a:lnTo>
                                  <a:pt x="79" y="156"/>
                                </a:lnTo>
                                <a:lnTo>
                                  <a:pt x="73" y="157"/>
                                </a:lnTo>
                                <a:lnTo>
                                  <a:pt x="65" y="157"/>
                                </a:lnTo>
                                <a:lnTo>
                                  <a:pt x="49" y="157"/>
                                </a:lnTo>
                                <a:lnTo>
                                  <a:pt x="37" y="152"/>
                                </a:lnTo>
                                <a:lnTo>
                                  <a:pt x="26" y="146"/>
                                </a:lnTo>
                                <a:lnTo>
                                  <a:pt x="17" y="137"/>
                                </a:lnTo>
                                <a:lnTo>
                                  <a:pt x="10" y="126"/>
                                </a:lnTo>
                                <a:lnTo>
                                  <a:pt x="5" y="113"/>
                                </a:lnTo>
                                <a:lnTo>
                                  <a:pt x="1" y="98"/>
                                </a:lnTo>
                                <a:lnTo>
                                  <a:pt x="0" y="80"/>
                                </a:lnTo>
                                <a:lnTo>
                                  <a:pt x="1" y="60"/>
                                </a:lnTo>
                                <a:lnTo>
                                  <a:pt x="6" y="44"/>
                                </a:lnTo>
                                <a:lnTo>
                                  <a:pt x="11" y="29"/>
                                </a:lnTo>
                                <a:lnTo>
                                  <a:pt x="20" y="18"/>
                                </a:lnTo>
                                <a:lnTo>
                                  <a:pt x="30" y="9"/>
                                </a:lnTo>
                                <a:lnTo>
                                  <a:pt x="41" y="4"/>
                                </a:lnTo>
                                <a:lnTo>
                                  <a:pt x="54" y="0"/>
                                </a:lnTo>
                                <a:lnTo>
                                  <a:pt x="68" y="0"/>
                                </a:lnTo>
                                <a:lnTo>
                                  <a:pt x="75" y="0"/>
                                </a:lnTo>
                                <a:lnTo>
                                  <a:pt x="81" y="1"/>
                                </a:lnTo>
                                <a:lnTo>
                                  <a:pt x="87" y="2"/>
                                </a:lnTo>
                                <a:lnTo>
                                  <a:pt x="94" y="3"/>
                                </a:lnTo>
                                <a:lnTo>
                                  <a:pt x="99" y="6"/>
                                </a:lnTo>
                                <a:lnTo>
                                  <a:pt x="102" y="8"/>
                                </a:lnTo>
                                <a:lnTo>
                                  <a:pt x="107" y="11"/>
                                </a:lnTo>
                                <a:lnTo>
                                  <a:pt x="110" y="13"/>
                                </a:lnTo>
                                <a:lnTo>
                                  <a:pt x="111" y="16"/>
                                </a:lnTo>
                                <a:lnTo>
                                  <a:pt x="112" y="17"/>
                                </a:lnTo>
                                <a:lnTo>
                                  <a:pt x="112" y="18"/>
                                </a:lnTo>
                                <a:lnTo>
                                  <a:pt x="113" y="19"/>
                                </a:lnTo>
                                <a:lnTo>
                                  <a:pt x="113" y="20"/>
                                </a:lnTo>
                                <a:lnTo>
                                  <a:pt x="113" y="22"/>
                                </a:lnTo>
                                <a:lnTo>
                                  <a:pt x="113" y="24"/>
                                </a:lnTo>
                                <a:lnTo>
                                  <a:pt x="113" y="27"/>
                                </a:lnTo>
                                <a:lnTo>
                                  <a:pt x="113" y="33"/>
                                </a:lnTo>
                                <a:lnTo>
                                  <a:pt x="112" y="36"/>
                                </a:lnTo>
                                <a:lnTo>
                                  <a:pt x="111" y="38"/>
                                </a:lnTo>
                                <a:lnTo>
                                  <a:pt x="108" y="39"/>
                                </a:lnTo>
                                <a:lnTo>
                                  <a:pt x="106" y="38"/>
                                </a:lnTo>
                                <a:lnTo>
                                  <a:pt x="103" y="35"/>
                                </a:lnTo>
                                <a:lnTo>
                                  <a:pt x="100" y="33"/>
                                </a:lnTo>
                                <a:lnTo>
                                  <a:pt x="95" y="30"/>
                                </a:lnTo>
                                <a:lnTo>
                                  <a:pt x="90" y="27"/>
                                </a:lnTo>
                                <a:lnTo>
                                  <a:pt x="84" y="24"/>
                                </a:lnTo>
                                <a:lnTo>
                                  <a:pt x="76" y="22"/>
                                </a:lnTo>
                                <a:lnTo>
                                  <a:pt x="68" y="22"/>
                                </a:lnTo>
                                <a:lnTo>
                                  <a:pt x="58" y="22"/>
                                </a:lnTo>
                                <a:lnTo>
                                  <a:pt x="43" y="29"/>
                                </a:lnTo>
                                <a:lnTo>
                                  <a:pt x="38" y="36"/>
                                </a:lnTo>
                                <a:lnTo>
                                  <a:pt x="33" y="44"/>
                                </a:lnTo>
                                <a:lnTo>
                                  <a:pt x="28" y="65"/>
                                </a:lnTo>
                                <a:lnTo>
                                  <a:pt x="28" y="78"/>
                                </a:lnTo>
                                <a:lnTo>
                                  <a:pt x="28" y="92"/>
                                </a:lnTo>
                                <a:lnTo>
                                  <a:pt x="31" y="103"/>
                                </a:lnTo>
                                <a:lnTo>
                                  <a:pt x="33" y="113"/>
                                </a:lnTo>
                                <a:lnTo>
                                  <a:pt x="38" y="120"/>
                                </a:lnTo>
                                <a:lnTo>
                                  <a:pt x="44" y="128"/>
                                </a:lnTo>
                                <a:lnTo>
                                  <a:pt x="51" y="131"/>
                                </a:lnTo>
                                <a:lnTo>
                                  <a:pt x="59" y="134"/>
                                </a:lnTo>
                                <a:lnTo>
                                  <a:pt x="68" y="135"/>
                                </a:lnTo>
                                <a:lnTo>
                                  <a:pt x="76" y="134"/>
                                </a:lnTo>
                                <a:lnTo>
                                  <a:pt x="84" y="131"/>
                                </a:lnTo>
                                <a:lnTo>
                                  <a:pt x="91" y="129"/>
                                </a:lnTo>
                                <a:lnTo>
                                  <a:pt x="96" y="125"/>
                                </a:lnTo>
                                <a:lnTo>
                                  <a:pt x="101" y="121"/>
                                </a:lnTo>
                                <a:lnTo>
                                  <a:pt x="105" y="119"/>
                                </a:lnTo>
                                <a:lnTo>
                                  <a:pt x="108" y="117"/>
                                </a:lnTo>
                                <a:lnTo>
                                  <a:pt x="110" y="117"/>
                                </a:lnTo>
                                <a:lnTo>
                                  <a:pt x="111" y="117"/>
                                </a:lnTo>
                                <a:lnTo>
                                  <a:pt x="112" y="117"/>
                                </a:lnTo>
                                <a:lnTo>
                                  <a:pt x="113" y="118"/>
                                </a:lnTo>
                                <a:lnTo>
                                  <a:pt x="113" y="119"/>
                                </a:lnTo>
                                <a:lnTo>
                                  <a:pt x="113" y="120"/>
                                </a:lnTo>
                                <a:lnTo>
                                  <a:pt x="115" y="123"/>
                                </a:lnTo>
                                <a:lnTo>
                                  <a:pt x="115" y="125"/>
                                </a:lnTo>
                                <a:lnTo>
                                  <a:pt x="115"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04" name="Freeform 90"/>
                        <wps:cNvSpPr>
                          <a:spLocks noEditPoints="1"/>
                        </wps:cNvSpPr>
                        <wps:spPr bwMode="auto">
                          <a:xfrm>
                            <a:off x="357188" y="3060700"/>
                            <a:ext cx="69850" cy="84138"/>
                          </a:xfrm>
                          <a:custGeom>
                            <a:avLst/>
                            <a:gdLst>
                              <a:gd name="T0" fmla="*/ 132 w 133"/>
                              <a:gd name="T1" fmla="*/ 79 h 159"/>
                              <a:gd name="T2" fmla="*/ 126 w 133"/>
                              <a:gd name="T3" fmla="*/ 85 h 159"/>
                              <a:gd name="T4" fmla="*/ 28 w 133"/>
                              <a:gd name="T5" fmla="*/ 85 h 159"/>
                              <a:gd name="T6" fmla="*/ 30 w 133"/>
                              <a:gd name="T7" fmla="*/ 107 h 159"/>
                              <a:gd name="T8" fmla="*/ 39 w 133"/>
                              <a:gd name="T9" fmla="*/ 123 h 159"/>
                              <a:gd name="T10" fmla="*/ 53 w 133"/>
                              <a:gd name="T11" fmla="*/ 135 h 159"/>
                              <a:gd name="T12" fmla="*/ 76 w 133"/>
                              <a:gd name="T13" fmla="*/ 138 h 159"/>
                              <a:gd name="T14" fmla="*/ 93 w 133"/>
                              <a:gd name="T15" fmla="*/ 137 h 159"/>
                              <a:gd name="T16" fmla="*/ 108 w 133"/>
                              <a:gd name="T17" fmla="*/ 132 h 159"/>
                              <a:gd name="T18" fmla="*/ 116 w 133"/>
                              <a:gd name="T19" fmla="*/ 128 h 159"/>
                              <a:gd name="T20" fmla="*/ 122 w 133"/>
                              <a:gd name="T21" fmla="*/ 127 h 159"/>
                              <a:gd name="T22" fmla="*/ 125 w 133"/>
                              <a:gd name="T23" fmla="*/ 127 h 159"/>
                              <a:gd name="T24" fmla="*/ 126 w 133"/>
                              <a:gd name="T25" fmla="*/ 130 h 159"/>
                              <a:gd name="T26" fmla="*/ 126 w 133"/>
                              <a:gd name="T27" fmla="*/ 132 h 159"/>
                              <a:gd name="T28" fmla="*/ 127 w 133"/>
                              <a:gd name="T29" fmla="*/ 137 h 159"/>
                              <a:gd name="T30" fmla="*/ 127 w 133"/>
                              <a:gd name="T31" fmla="*/ 141 h 159"/>
                              <a:gd name="T32" fmla="*/ 126 w 133"/>
                              <a:gd name="T33" fmla="*/ 144 h 159"/>
                              <a:gd name="T34" fmla="*/ 126 w 133"/>
                              <a:gd name="T35" fmla="*/ 146 h 159"/>
                              <a:gd name="T36" fmla="*/ 124 w 133"/>
                              <a:gd name="T37" fmla="*/ 148 h 159"/>
                              <a:gd name="T38" fmla="*/ 119 w 133"/>
                              <a:gd name="T39" fmla="*/ 151 h 159"/>
                              <a:gd name="T40" fmla="*/ 108 w 133"/>
                              <a:gd name="T41" fmla="*/ 154 h 159"/>
                              <a:gd name="T42" fmla="*/ 92 w 133"/>
                              <a:gd name="T43" fmla="*/ 158 h 159"/>
                              <a:gd name="T44" fmla="*/ 72 w 133"/>
                              <a:gd name="T45" fmla="*/ 159 h 159"/>
                              <a:gd name="T46" fmla="*/ 41 w 133"/>
                              <a:gd name="T47" fmla="*/ 154 h 159"/>
                              <a:gd name="T48" fmla="*/ 19 w 133"/>
                              <a:gd name="T49" fmla="*/ 139 h 159"/>
                              <a:gd name="T50" fmla="*/ 5 w 133"/>
                              <a:gd name="T51" fmla="*/ 115 h 159"/>
                              <a:gd name="T52" fmla="*/ 0 w 133"/>
                              <a:gd name="T53" fmla="*/ 80 h 159"/>
                              <a:gd name="T54" fmla="*/ 5 w 133"/>
                              <a:gd name="T55" fmla="*/ 47 h 159"/>
                              <a:gd name="T56" fmla="*/ 19 w 133"/>
                              <a:gd name="T57" fmla="*/ 22 h 159"/>
                              <a:gd name="T58" fmla="*/ 41 w 133"/>
                              <a:gd name="T59" fmla="*/ 6 h 159"/>
                              <a:gd name="T60" fmla="*/ 69 w 133"/>
                              <a:gd name="T61" fmla="*/ 0 h 159"/>
                              <a:gd name="T62" fmla="*/ 99 w 133"/>
                              <a:gd name="T63" fmla="*/ 6 h 159"/>
                              <a:gd name="T64" fmla="*/ 119 w 133"/>
                              <a:gd name="T65" fmla="*/ 21 h 159"/>
                              <a:gd name="T66" fmla="*/ 130 w 133"/>
                              <a:gd name="T67" fmla="*/ 42 h 159"/>
                              <a:gd name="T68" fmla="*/ 133 w 133"/>
                              <a:gd name="T69" fmla="*/ 69 h 159"/>
                              <a:gd name="T70" fmla="*/ 106 w 133"/>
                              <a:gd name="T71" fmla="*/ 66 h 159"/>
                              <a:gd name="T72" fmla="*/ 101 w 133"/>
                              <a:gd name="T73" fmla="*/ 40 h 159"/>
                              <a:gd name="T74" fmla="*/ 92 w 133"/>
                              <a:gd name="T75" fmla="*/ 29 h 159"/>
                              <a:gd name="T76" fmla="*/ 68 w 133"/>
                              <a:gd name="T77" fmla="*/ 21 h 159"/>
                              <a:gd name="T78" fmla="*/ 51 w 133"/>
                              <a:gd name="T79" fmla="*/ 25 h 159"/>
                              <a:gd name="T80" fmla="*/ 39 w 133"/>
                              <a:gd name="T81" fmla="*/ 35 h 159"/>
                              <a:gd name="T82" fmla="*/ 31 w 133"/>
                              <a:gd name="T83" fmla="*/ 50 h 159"/>
                              <a:gd name="T84" fmla="*/ 28 w 133"/>
                              <a:gd name="T85" fmla="*/ 66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33" h="159">
                                <a:moveTo>
                                  <a:pt x="133" y="74"/>
                                </a:moveTo>
                                <a:lnTo>
                                  <a:pt x="132" y="79"/>
                                </a:lnTo>
                                <a:lnTo>
                                  <a:pt x="130" y="83"/>
                                </a:lnTo>
                                <a:lnTo>
                                  <a:pt x="126" y="85"/>
                                </a:lnTo>
                                <a:lnTo>
                                  <a:pt x="122" y="85"/>
                                </a:lnTo>
                                <a:lnTo>
                                  <a:pt x="28" y="85"/>
                                </a:lnTo>
                                <a:lnTo>
                                  <a:pt x="29" y="98"/>
                                </a:lnTo>
                                <a:lnTo>
                                  <a:pt x="30" y="107"/>
                                </a:lnTo>
                                <a:lnTo>
                                  <a:pt x="34" y="116"/>
                                </a:lnTo>
                                <a:lnTo>
                                  <a:pt x="39" y="123"/>
                                </a:lnTo>
                                <a:lnTo>
                                  <a:pt x="45" y="130"/>
                                </a:lnTo>
                                <a:lnTo>
                                  <a:pt x="53" y="135"/>
                                </a:lnTo>
                                <a:lnTo>
                                  <a:pt x="63" y="137"/>
                                </a:lnTo>
                                <a:lnTo>
                                  <a:pt x="76" y="138"/>
                                </a:lnTo>
                                <a:lnTo>
                                  <a:pt x="85" y="138"/>
                                </a:lnTo>
                                <a:lnTo>
                                  <a:pt x="93" y="137"/>
                                </a:lnTo>
                                <a:lnTo>
                                  <a:pt x="101" y="135"/>
                                </a:lnTo>
                                <a:lnTo>
                                  <a:pt x="108" y="132"/>
                                </a:lnTo>
                                <a:lnTo>
                                  <a:pt x="113" y="131"/>
                                </a:lnTo>
                                <a:lnTo>
                                  <a:pt x="116" y="128"/>
                                </a:lnTo>
                                <a:lnTo>
                                  <a:pt x="120" y="127"/>
                                </a:lnTo>
                                <a:lnTo>
                                  <a:pt x="122" y="127"/>
                                </a:lnTo>
                                <a:lnTo>
                                  <a:pt x="124" y="127"/>
                                </a:lnTo>
                                <a:lnTo>
                                  <a:pt x="125" y="127"/>
                                </a:lnTo>
                                <a:lnTo>
                                  <a:pt x="125" y="128"/>
                                </a:lnTo>
                                <a:lnTo>
                                  <a:pt x="126" y="130"/>
                                </a:lnTo>
                                <a:lnTo>
                                  <a:pt x="126" y="131"/>
                                </a:lnTo>
                                <a:lnTo>
                                  <a:pt x="126" y="132"/>
                                </a:lnTo>
                                <a:lnTo>
                                  <a:pt x="127" y="135"/>
                                </a:lnTo>
                                <a:lnTo>
                                  <a:pt x="127" y="137"/>
                                </a:lnTo>
                                <a:lnTo>
                                  <a:pt x="127" y="139"/>
                                </a:lnTo>
                                <a:lnTo>
                                  <a:pt x="127" y="141"/>
                                </a:lnTo>
                                <a:lnTo>
                                  <a:pt x="126" y="142"/>
                                </a:lnTo>
                                <a:lnTo>
                                  <a:pt x="126" y="144"/>
                                </a:lnTo>
                                <a:lnTo>
                                  <a:pt x="126" y="144"/>
                                </a:lnTo>
                                <a:lnTo>
                                  <a:pt x="126" y="146"/>
                                </a:lnTo>
                                <a:lnTo>
                                  <a:pt x="125" y="147"/>
                                </a:lnTo>
                                <a:lnTo>
                                  <a:pt x="124" y="148"/>
                                </a:lnTo>
                                <a:lnTo>
                                  <a:pt x="122" y="149"/>
                                </a:lnTo>
                                <a:lnTo>
                                  <a:pt x="119" y="151"/>
                                </a:lnTo>
                                <a:lnTo>
                                  <a:pt x="114" y="153"/>
                                </a:lnTo>
                                <a:lnTo>
                                  <a:pt x="108" y="154"/>
                                </a:lnTo>
                                <a:lnTo>
                                  <a:pt x="100" y="157"/>
                                </a:lnTo>
                                <a:lnTo>
                                  <a:pt x="92" y="158"/>
                                </a:lnTo>
                                <a:lnTo>
                                  <a:pt x="83" y="159"/>
                                </a:lnTo>
                                <a:lnTo>
                                  <a:pt x="72" y="159"/>
                                </a:lnTo>
                                <a:lnTo>
                                  <a:pt x="56" y="159"/>
                                </a:lnTo>
                                <a:lnTo>
                                  <a:pt x="41" y="154"/>
                                </a:lnTo>
                                <a:lnTo>
                                  <a:pt x="29" y="149"/>
                                </a:lnTo>
                                <a:lnTo>
                                  <a:pt x="19" y="139"/>
                                </a:lnTo>
                                <a:lnTo>
                                  <a:pt x="10" y="130"/>
                                </a:lnTo>
                                <a:lnTo>
                                  <a:pt x="5" y="115"/>
                                </a:lnTo>
                                <a:lnTo>
                                  <a:pt x="0" y="100"/>
                                </a:lnTo>
                                <a:lnTo>
                                  <a:pt x="0" y="80"/>
                                </a:lnTo>
                                <a:lnTo>
                                  <a:pt x="0" y="63"/>
                                </a:lnTo>
                                <a:lnTo>
                                  <a:pt x="5" y="47"/>
                                </a:lnTo>
                                <a:lnTo>
                                  <a:pt x="10" y="34"/>
                                </a:lnTo>
                                <a:lnTo>
                                  <a:pt x="19" y="22"/>
                                </a:lnTo>
                                <a:lnTo>
                                  <a:pt x="29" y="13"/>
                                </a:lnTo>
                                <a:lnTo>
                                  <a:pt x="41" y="6"/>
                                </a:lnTo>
                                <a:lnTo>
                                  <a:pt x="55" y="2"/>
                                </a:lnTo>
                                <a:lnTo>
                                  <a:pt x="69" y="0"/>
                                </a:lnTo>
                                <a:lnTo>
                                  <a:pt x="85" y="2"/>
                                </a:lnTo>
                                <a:lnTo>
                                  <a:pt x="99" y="6"/>
                                </a:lnTo>
                                <a:lnTo>
                                  <a:pt x="110" y="13"/>
                                </a:lnTo>
                                <a:lnTo>
                                  <a:pt x="119" y="21"/>
                                </a:lnTo>
                                <a:lnTo>
                                  <a:pt x="125" y="31"/>
                                </a:lnTo>
                                <a:lnTo>
                                  <a:pt x="130" y="42"/>
                                </a:lnTo>
                                <a:lnTo>
                                  <a:pt x="132" y="56"/>
                                </a:lnTo>
                                <a:lnTo>
                                  <a:pt x="133" y="69"/>
                                </a:lnTo>
                                <a:lnTo>
                                  <a:pt x="133" y="74"/>
                                </a:lnTo>
                                <a:close/>
                                <a:moveTo>
                                  <a:pt x="106" y="66"/>
                                </a:moveTo>
                                <a:lnTo>
                                  <a:pt x="106" y="56"/>
                                </a:lnTo>
                                <a:lnTo>
                                  <a:pt x="101" y="40"/>
                                </a:lnTo>
                                <a:lnTo>
                                  <a:pt x="97" y="34"/>
                                </a:lnTo>
                                <a:lnTo>
                                  <a:pt x="92" y="29"/>
                                </a:lnTo>
                                <a:lnTo>
                                  <a:pt x="78" y="22"/>
                                </a:lnTo>
                                <a:lnTo>
                                  <a:pt x="68" y="21"/>
                                </a:lnTo>
                                <a:lnTo>
                                  <a:pt x="60" y="22"/>
                                </a:lnTo>
                                <a:lnTo>
                                  <a:pt x="51" y="25"/>
                                </a:lnTo>
                                <a:lnTo>
                                  <a:pt x="45" y="30"/>
                                </a:lnTo>
                                <a:lnTo>
                                  <a:pt x="39" y="35"/>
                                </a:lnTo>
                                <a:lnTo>
                                  <a:pt x="34" y="41"/>
                                </a:lnTo>
                                <a:lnTo>
                                  <a:pt x="31" y="50"/>
                                </a:lnTo>
                                <a:lnTo>
                                  <a:pt x="29" y="57"/>
                                </a:lnTo>
                                <a:lnTo>
                                  <a:pt x="28" y="66"/>
                                </a:lnTo>
                                <a:lnTo>
                                  <a:pt x="106" y="6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05" name="Freeform 91"/>
                        <wps:cNvSpPr>
                          <a:spLocks/>
                        </wps:cNvSpPr>
                        <wps:spPr bwMode="auto">
                          <a:xfrm>
                            <a:off x="442913" y="3060700"/>
                            <a:ext cx="53975" cy="84138"/>
                          </a:xfrm>
                          <a:custGeom>
                            <a:avLst/>
                            <a:gdLst>
                              <a:gd name="T0" fmla="*/ 101 w 102"/>
                              <a:gd name="T1" fmla="*/ 123 h 159"/>
                              <a:gd name="T2" fmla="*/ 93 w 102"/>
                              <a:gd name="T3" fmla="*/ 141 h 159"/>
                              <a:gd name="T4" fmla="*/ 79 w 102"/>
                              <a:gd name="T5" fmla="*/ 153 h 159"/>
                              <a:gd name="T6" fmla="*/ 58 w 102"/>
                              <a:gd name="T7" fmla="*/ 159 h 159"/>
                              <a:gd name="T8" fmla="*/ 38 w 102"/>
                              <a:gd name="T9" fmla="*/ 159 h 159"/>
                              <a:gd name="T10" fmla="*/ 24 w 102"/>
                              <a:gd name="T11" fmla="*/ 157 h 159"/>
                              <a:gd name="T12" fmla="*/ 13 w 102"/>
                              <a:gd name="T13" fmla="*/ 153 h 159"/>
                              <a:gd name="T14" fmla="*/ 6 w 102"/>
                              <a:gd name="T15" fmla="*/ 149 h 159"/>
                              <a:gd name="T16" fmla="*/ 2 w 102"/>
                              <a:gd name="T17" fmla="*/ 146 h 159"/>
                              <a:gd name="T18" fmla="*/ 0 w 102"/>
                              <a:gd name="T19" fmla="*/ 139 h 159"/>
                              <a:gd name="T20" fmla="*/ 0 w 102"/>
                              <a:gd name="T21" fmla="*/ 132 h 159"/>
                              <a:gd name="T22" fmla="*/ 1 w 102"/>
                              <a:gd name="T23" fmla="*/ 128 h 159"/>
                              <a:gd name="T24" fmla="*/ 1 w 102"/>
                              <a:gd name="T25" fmla="*/ 126 h 159"/>
                              <a:gd name="T26" fmla="*/ 3 w 102"/>
                              <a:gd name="T27" fmla="*/ 125 h 159"/>
                              <a:gd name="T28" fmla="*/ 6 w 102"/>
                              <a:gd name="T29" fmla="*/ 125 h 159"/>
                              <a:gd name="T30" fmla="*/ 13 w 102"/>
                              <a:gd name="T31" fmla="*/ 128 h 159"/>
                              <a:gd name="T32" fmla="*/ 23 w 102"/>
                              <a:gd name="T33" fmla="*/ 135 h 159"/>
                              <a:gd name="T34" fmla="*/ 37 w 102"/>
                              <a:gd name="T35" fmla="*/ 138 h 159"/>
                              <a:gd name="T36" fmla="*/ 53 w 102"/>
                              <a:gd name="T37" fmla="*/ 138 h 159"/>
                              <a:gd name="T38" fmla="*/ 64 w 102"/>
                              <a:gd name="T39" fmla="*/ 136 h 159"/>
                              <a:gd name="T40" fmla="*/ 71 w 102"/>
                              <a:gd name="T41" fmla="*/ 130 h 159"/>
                              <a:gd name="T42" fmla="*/ 76 w 102"/>
                              <a:gd name="T43" fmla="*/ 121 h 159"/>
                              <a:gd name="T44" fmla="*/ 75 w 102"/>
                              <a:gd name="T45" fmla="*/ 110 h 159"/>
                              <a:gd name="T46" fmla="*/ 69 w 102"/>
                              <a:gd name="T47" fmla="*/ 101 h 159"/>
                              <a:gd name="T48" fmla="*/ 59 w 102"/>
                              <a:gd name="T49" fmla="*/ 95 h 159"/>
                              <a:gd name="T50" fmla="*/ 47 w 102"/>
                              <a:gd name="T51" fmla="*/ 89 h 159"/>
                              <a:gd name="T52" fmla="*/ 33 w 102"/>
                              <a:gd name="T53" fmla="*/ 84 h 159"/>
                              <a:gd name="T54" fmla="*/ 21 w 102"/>
                              <a:gd name="T55" fmla="*/ 77 h 159"/>
                              <a:gd name="T56" fmla="*/ 10 w 102"/>
                              <a:gd name="T57" fmla="*/ 67 h 159"/>
                              <a:gd name="T58" fmla="*/ 3 w 102"/>
                              <a:gd name="T59" fmla="*/ 53 h 159"/>
                              <a:gd name="T60" fmla="*/ 3 w 102"/>
                              <a:gd name="T61" fmla="*/ 35 h 159"/>
                              <a:gd name="T62" fmla="*/ 11 w 102"/>
                              <a:gd name="T63" fmla="*/ 20 h 159"/>
                              <a:gd name="T64" fmla="*/ 23 w 102"/>
                              <a:gd name="T65" fmla="*/ 9 h 159"/>
                              <a:gd name="T66" fmla="*/ 43 w 102"/>
                              <a:gd name="T67" fmla="*/ 2 h 159"/>
                              <a:gd name="T68" fmla="*/ 61 w 102"/>
                              <a:gd name="T69" fmla="*/ 2 h 159"/>
                              <a:gd name="T70" fmla="*/ 74 w 102"/>
                              <a:gd name="T71" fmla="*/ 3 h 159"/>
                              <a:gd name="T72" fmla="*/ 82 w 102"/>
                              <a:gd name="T73" fmla="*/ 5 h 159"/>
                              <a:gd name="T74" fmla="*/ 88 w 102"/>
                              <a:gd name="T75" fmla="*/ 9 h 159"/>
                              <a:gd name="T76" fmla="*/ 92 w 102"/>
                              <a:gd name="T77" fmla="*/ 11 h 159"/>
                              <a:gd name="T78" fmla="*/ 93 w 102"/>
                              <a:gd name="T79" fmla="*/ 14 h 159"/>
                              <a:gd name="T80" fmla="*/ 95 w 102"/>
                              <a:gd name="T81" fmla="*/ 16 h 159"/>
                              <a:gd name="T82" fmla="*/ 95 w 102"/>
                              <a:gd name="T83" fmla="*/ 20 h 159"/>
                              <a:gd name="T84" fmla="*/ 95 w 102"/>
                              <a:gd name="T85" fmla="*/ 25 h 159"/>
                              <a:gd name="T86" fmla="*/ 95 w 102"/>
                              <a:gd name="T87" fmla="*/ 29 h 159"/>
                              <a:gd name="T88" fmla="*/ 93 w 102"/>
                              <a:gd name="T89" fmla="*/ 31 h 159"/>
                              <a:gd name="T90" fmla="*/ 91 w 102"/>
                              <a:gd name="T91" fmla="*/ 32 h 159"/>
                              <a:gd name="T92" fmla="*/ 88 w 102"/>
                              <a:gd name="T93" fmla="*/ 32 h 159"/>
                              <a:gd name="T94" fmla="*/ 84 w 102"/>
                              <a:gd name="T95" fmla="*/ 29 h 159"/>
                              <a:gd name="T96" fmla="*/ 75 w 102"/>
                              <a:gd name="T97" fmla="*/ 25 h 159"/>
                              <a:gd name="T98" fmla="*/ 63 w 102"/>
                              <a:gd name="T99" fmla="*/ 21 h 159"/>
                              <a:gd name="T100" fmla="*/ 49 w 102"/>
                              <a:gd name="T101" fmla="*/ 21 h 159"/>
                              <a:gd name="T102" fmla="*/ 39 w 102"/>
                              <a:gd name="T103" fmla="*/ 25 h 159"/>
                              <a:gd name="T104" fmla="*/ 32 w 102"/>
                              <a:gd name="T105" fmla="*/ 30 h 159"/>
                              <a:gd name="T106" fmla="*/ 29 w 102"/>
                              <a:gd name="T107" fmla="*/ 38 h 159"/>
                              <a:gd name="T108" fmla="*/ 29 w 102"/>
                              <a:gd name="T109" fmla="*/ 48 h 159"/>
                              <a:gd name="T110" fmla="*/ 36 w 102"/>
                              <a:gd name="T111" fmla="*/ 57 h 159"/>
                              <a:gd name="T112" fmla="*/ 45 w 102"/>
                              <a:gd name="T113" fmla="*/ 63 h 159"/>
                              <a:gd name="T114" fmla="*/ 59 w 102"/>
                              <a:gd name="T115" fmla="*/ 68 h 159"/>
                              <a:gd name="T116" fmla="*/ 72 w 102"/>
                              <a:gd name="T117" fmla="*/ 74 h 159"/>
                              <a:gd name="T118" fmla="*/ 85 w 102"/>
                              <a:gd name="T119" fmla="*/ 82 h 159"/>
                              <a:gd name="T120" fmla="*/ 96 w 102"/>
                              <a:gd name="T121" fmla="*/ 90 h 159"/>
                              <a:gd name="T122" fmla="*/ 102 w 102"/>
                              <a:gd name="T123" fmla="*/ 104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02" h="159">
                                <a:moveTo>
                                  <a:pt x="102" y="114"/>
                                </a:moveTo>
                                <a:lnTo>
                                  <a:pt x="101" y="123"/>
                                </a:lnTo>
                                <a:lnTo>
                                  <a:pt x="98" y="133"/>
                                </a:lnTo>
                                <a:lnTo>
                                  <a:pt x="93" y="141"/>
                                </a:lnTo>
                                <a:lnTo>
                                  <a:pt x="86" y="147"/>
                                </a:lnTo>
                                <a:lnTo>
                                  <a:pt x="79" y="153"/>
                                </a:lnTo>
                                <a:lnTo>
                                  <a:pt x="69" y="157"/>
                                </a:lnTo>
                                <a:lnTo>
                                  <a:pt x="58" y="159"/>
                                </a:lnTo>
                                <a:lnTo>
                                  <a:pt x="45" y="159"/>
                                </a:lnTo>
                                <a:lnTo>
                                  <a:pt x="38" y="159"/>
                                </a:lnTo>
                                <a:lnTo>
                                  <a:pt x="31" y="158"/>
                                </a:lnTo>
                                <a:lnTo>
                                  <a:pt x="24" y="157"/>
                                </a:lnTo>
                                <a:lnTo>
                                  <a:pt x="18" y="155"/>
                                </a:lnTo>
                                <a:lnTo>
                                  <a:pt x="13" y="153"/>
                                </a:lnTo>
                                <a:lnTo>
                                  <a:pt x="8" y="152"/>
                                </a:lnTo>
                                <a:lnTo>
                                  <a:pt x="6" y="149"/>
                                </a:lnTo>
                                <a:lnTo>
                                  <a:pt x="3" y="148"/>
                                </a:lnTo>
                                <a:lnTo>
                                  <a:pt x="2" y="146"/>
                                </a:lnTo>
                                <a:lnTo>
                                  <a:pt x="1" y="143"/>
                                </a:lnTo>
                                <a:lnTo>
                                  <a:pt x="0" y="139"/>
                                </a:lnTo>
                                <a:lnTo>
                                  <a:pt x="0" y="136"/>
                                </a:lnTo>
                                <a:lnTo>
                                  <a:pt x="0" y="132"/>
                                </a:lnTo>
                                <a:lnTo>
                                  <a:pt x="0" y="131"/>
                                </a:lnTo>
                                <a:lnTo>
                                  <a:pt x="1" y="128"/>
                                </a:lnTo>
                                <a:lnTo>
                                  <a:pt x="1" y="127"/>
                                </a:lnTo>
                                <a:lnTo>
                                  <a:pt x="1" y="126"/>
                                </a:lnTo>
                                <a:lnTo>
                                  <a:pt x="2" y="125"/>
                                </a:lnTo>
                                <a:lnTo>
                                  <a:pt x="3" y="125"/>
                                </a:lnTo>
                                <a:lnTo>
                                  <a:pt x="5" y="125"/>
                                </a:lnTo>
                                <a:lnTo>
                                  <a:pt x="6" y="125"/>
                                </a:lnTo>
                                <a:lnTo>
                                  <a:pt x="10" y="127"/>
                                </a:lnTo>
                                <a:lnTo>
                                  <a:pt x="13" y="128"/>
                                </a:lnTo>
                                <a:lnTo>
                                  <a:pt x="18" y="131"/>
                                </a:lnTo>
                                <a:lnTo>
                                  <a:pt x="23" y="135"/>
                                </a:lnTo>
                                <a:lnTo>
                                  <a:pt x="31" y="136"/>
                                </a:lnTo>
                                <a:lnTo>
                                  <a:pt x="37" y="138"/>
                                </a:lnTo>
                                <a:lnTo>
                                  <a:pt x="45" y="138"/>
                                </a:lnTo>
                                <a:lnTo>
                                  <a:pt x="53" y="138"/>
                                </a:lnTo>
                                <a:lnTo>
                                  <a:pt x="58" y="137"/>
                                </a:lnTo>
                                <a:lnTo>
                                  <a:pt x="64" y="136"/>
                                </a:lnTo>
                                <a:lnTo>
                                  <a:pt x="68" y="133"/>
                                </a:lnTo>
                                <a:lnTo>
                                  <a:pt x="71" y="130"/>
                                </a:lnTo>
                                <a:lnTo>
                                  <a:pt x="74" y="126"/>
                                </a:lnTo>
                                <a:lnTo>
                                  <a:pt x="76" y="121"/>
                                </a:lnTo>
                                <a:lnTo>
                                  <a:pt x="76" y="115"/>
                                </a:lnTo>
                                <a:lnTo>
                                  <a:pt x="75" y="110"/>
                                </a:lnTo>
                                <a:lnTo>
                                  <a:pt x="72" y="105"/>
                                </a:lnTo>
                                <a:lnTo>
                                  <a:pt x="69" y="101"/>
                                </a:lnTo>
                                <a:lnTo>
                                  <a:pt x="65" y="98"/>
                                </a:lnTo>
                                <a:lnTo>
                                  <a:pt x="59" y="95"/>
                                </a:lnTo>
                                <a:lnTo>
                                  <a:pt x="53" y="91"/>
                                </a:lnTo>
                                <a:lnTo>
                                  <a:pt x="47" y="89"/>
                                </a:lnTo>
                                <a:lnTo>
                                  <a:pt x="39" y="86"/>
                                </a:lnTo>
                                <a:lnTo>
                                  <a:pt x="33" y="84"/>
                                </a:lnTo>
                                <a:lnTo>
                                  <a:pt x="27" y="80"/>
                                </a:lnTo>
                                <a:lnTo>
                                  <a:pt x="21" y="77"/>
                                </a:lnTo>
                                <a:lnTo>
                                  <a:pt x="15" y="72"/>
                                </a:lnTo>
                                <a:lnTo>
                                  <a:pt x="10" y="67"/>
                                </a:lnTo>
                                <a:lnTo>
                                  <a:pt x="6" y="61"/>
                                </a:lnTo>
                                <a:lnTo>
                                  <a:pt x="3" y="53"/>
                                </a:lnTo>
                                <a:lnTo>
                                  <a:pt x="3" y="43"/>
                                </a:lnTo>
                                <a:lnTo>
                                  <a:pt x="3" y="35"/>
                                </a:lnTo>
                                <a:lnTo>
                                  <a:pt x="7" y="27"/>
                                </a:lnTo>
                                <a:lnTo>
                                  <a:pt x="11" y="20"/>
                                </a:lnTo>
                                <a:lnTo>
                                  <a:pt x="17" y="14"/>
                                </a:lnTo>
                                <a:lnTo>
                                  <a:pt x="23" y="9"/>
                                </a:lnTo>
                                <a:lnTo>
                                  <a:pt x="33" y="4"/>
                                </a:lnTo>
                                <a:lnTo>
                                  <a:pt x="43" y="2"/>
                                </a:lnTo>
                                <a:lnTo>
                                  <a:pt x="56" y="0"/>
                                </a:lnTo>
                                <a:lnTo>
                                  <a:pt x="61" y="2"/>
                                </a:lnTo>
                                <a:lnTo>
                                  <a:pt x="68" y="2"/>
                                </a:lnTo>
                                <a:lnTo>
                                  <a:pt x="74" y="3"/>
                                </a:lnTo>
                                <a:lnTo>
                                  <a:pt x="77" y="4"/>
                                </a:lnTo>
                                <a:lnTo>
                                  <a:pt x="82" y="5"/>
                                </a:lnTo>
                                <a:lnTo>
                                  <a:pt x="86" y="8"/>
                                </a:lnTo>
                                <a:lnTo>
                                  <a:pt x="88" y="9"/>
                                </a:lnTo>
                                <a:lnTo>
                                  <a:pt x="91" y="10"/>
                                </a:lnTo>
                                <a:lnTo>
                                  <a:pt x="92" y="11"/>
                                </a:lnTo>
                                <a:lnTo>
                                  <a:pt x="93" y="13"/>
                                </a:lnTo>
                                <a:lnTo>
                                  <a:pt x="93" y="14"/>
                                </a:lnTo>
                                <a:lnTo>
                                  <a:pt x="93" y="15"/>
                                </a:lnTo>
                                <a:lnTo>
                                  <a:pt x="95" y="16"/>
                                </a:lnTo>
                                <a:lnTo>
                                  <a:pt x="95" y="18"/>
                                </a:lnTo>
                                <a:lnTo>
                                  <a:pt x="95" y="20"/>
                                </a:lnTo>
                                <a:lnTo>
                                  <a:pt x="95" y="22"/>
                                </a:lnTo>
                                <a:lnTo>
                                  <a:pt x="95" y="25"/>
                                </a:lnTo>
                                <a:lnTo>
                                  <a:pt x="95" y="27"/>
                                </a:lnTo>
                                <a:lnTo>
                                  <a:pt x="95" y="29"/>
                                </a:lnTo>
                                <a:lnTo>
                                  <a:pt x="93" y="30"/>
                                </a:lnTo>
                                <a:lnTo>
                                  <a:pt x="93" y="31"/>
                                </a:lnTo>
                                <a:lnTo>
                                  <a:pt x="92" y="32"/>
                                </a:lnTo>
                                <a:lnTo>
                                  <a:pt x="91" y="32"/>
                                </a:lnTo>
                                <a:lnTo>
                                  <a:pt x="91" y="32"/>
                                </a:lnTo>
                                <a:lnTo>
                                  <a:pt x="88" y="32"/>
                                </a:lnTo>
                                <a:lnTo>
                                  <a:pt x="86" y="31"/>
                                </a:lnTo>
                                <a:lnTo>
                                  <a:pt x="84" y="29"/>
                                </a:lnTo>
                                <a:lnTo>
                                  <a:pt x="80" y="27"/>
                                </a:lnTo>
                                <a:lnTo>
                                  <a:pt x="75" y="25"/>
                                </a:lnTo>
                                <a:lnTo>
                                  <a:pt x="69" y="24"/>
                                </a:lnTo>
                                <a:lnTo>
                                  <a:pt x="63" y="21"/>
                                </a:lnTo>
                                <a:lnTo>
                                  <a:pt x="55" y="21"/>
                                </a:lnTo>
                                <a:lnTo>
                                  <a:pt x="49" y="21"/>
                                </a:lnTo>
                                <a:lnTo>
                                  <a:pt x="44" y="22"/>
                                </a:lnTo>
                                <a:lnTo>
                                  <a:pt x="39" y="25"/>
                                </a:lnTo>
                                <a:lnTo>
                                  <a:pt x="36" y="27"/>
                                </a:lnTo>
                                <a:lnTo>
                                  <a:pt x="32" y="30"/>
                                </a:lnTo>
                                <a:lnTo>
                                  <a:pt x="31" y="34"/>
                                </a:lnTo>
                                <a:lnTo>
                                  <a:pt x="29" y="38"/>
                                </a:lnTo>
                                <a:lnTo>
                                  <a:pt x="29" y="42"/>
                                </a:lnTo>
                                <a:lnTo>
                                  <a:pt x="29" y="48"/>
                                </a:lnTo>
                                <a:lnTo>
                                  <a:pt x="32" y="53"/>
                                </a:lnTo>
                                <a:lnTo>
                                  <a:pt x="36" y="57"/>
                                </a:lnTo>
                                <a:lnTo>
                                  <a:pt x="40" y="61"/>
                                </a:lnTo>
                                <a:lnTo>
                                  <a:pt x="45" y="63"/>
                                </a:lnTo>
                                <a:lnTo>
                                  <a:pt x="52" y="66"/>
                                </a:lnTo>
                                <a:lnTo>
                                  <a:pt x="59" y="68"/>
                                </a:lnTo>
                                <a:lnTo>
                                  <a:pt x="65" y="72"/>
                                </a:lnTo>
                                <a:lnTo>
                                  <a:pt x="72" y="74"/>
                                </a:lnTo>
                                <a:lnTo>
                                  <a:pt x="79" y="78"/>
                                </a:lnTo>
                                <a:lnTo>
                                  <a:pt x="85" y="82"/>
                                </a:lnTo>
                                <a:lnTo>
                                  <a:pt x="91" y="85"/>
                                </a:lnTo>
                                <a:lnTo>
                                  <a:pt x="96" y="90"/>
                                </a:lnTo>
                                <a:lnTo>
                                  <a:pt x="98" y="98"/>
                                </a:lnTo>
                                <a:lnTo>
                                  <a:pt x="102" y="104"/>
                                </a:lnTo>
                                <a:lnTo>
                                  <a:pt x="102" y="11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06" name="Line 92"/>
                        <wps:cNvCnPr/>
                        <wps:spPr bwMode="auto">
                          <a:xfrm flipH="1">
                            <a:off x="1892300" y="3413125"/>
                            <a:ext cx="1555750" cy="7938"/>
                          </a:xfrm>
                          <a:prstGeom prst="line">
                            <a:avLst/>
                          </a:prstGeom>
                          <a:noFill/>
                          <a:ln w="20638">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907" name="Freeform 93"/>
                        <wps:cNvSpPr>
                          <a:spLocks/>
                        </wps:cNvSpPr>
                        <wps:spPr bwMode="auto">
                          <a:xfrm>
                            <a:off x="1863725" y="3370263"/>
                            <a:ext cx="136525" cy="100013"/>
                          </a:xfrm>
                          <a:custGeom>
                            <a:avLst/>
                            <a:gdLst>
                              <a:gd name="T0" fmla="*/ 258 w 258"/>
                              <a:gd name="T1" fmla="*/ 190 h 190"/>
                              <a:gd name="T2" fmla="*/ 0 w 258"/>
                              <a:gd name="T3" fmla="*/ 96 h 190"/>
                              <a:gd name="T4" fmla="*/ 258 w 258"/>
                              <a:gd name="T5" fmla="*/ 0 h 190"/>
                              <a:gd name="T6" fmla="*/ 244 w 258"/>
                              <a:gd name="T7" fmla="*/ 22 h 190"/>
                              <a:gd name="T8" fmla="*/ 229 w 258"/>
                              <a:gd name="T9" fmla="*/ 70 h 190"/>
                              <a:gd name="T10" fmla="*/ 229 w 258"/>
                              <a:gd name="T11" fmla="*/ 120 h 190"/>
                              <a:gd name="T12" fmla="*/ 245 w 258"/>
                              <a:gd name="T13" fmla="*/ 169 h 190"/>
                              <a:gd name="T14" fmla="*/ 258 w 258"/>
                              <a:gd name="T15" fmla="*/ 190 h 19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58" h="190">
                                <a:moveTo>
                                  <a:pt x="258" y="190"/>
                                </a:moveTo>
                                <a:lnTo>
                                  <a:pt x="0" y="96"/>
                                </a:lnTo>
                                <a:lnTo>
                                  <a:pt x="258" y="0"/>
                                </a:lnTo>
                                <a:lnTo>
                                  <a:pt x="244" y="22"/>
                                </a:lnTo>
                                <a:lnTo>
                                  <a:pt x="229" y="70"/>
                                </a:lnTo>
                                <a:lnTo>
                                  <a:pt x="229" y="120"/>
                                </a:lnTo>
                                <a:lnTo>
                                  <a:pt x="245" y="169"/>
                                </a:lnTo>
                                <a:lnTo>
                                  <a:pt x="258" y="190"/>
                                </a:lnTo>
                                <a:close/>
                              </a:path>
                            </a:pathLst>
                          </a:custGeom>
                          <a:solidFill>
                            <a:srgbClr val="BEBEBE"/>
                          </a:solidFill>
                          <a:ln w="7938">
                            <a:solidFill>
                              <a:srgbClr val="BEBEBE"/>
                            </a:solidFill>
                            <a:prstDash val="solid"/>
                            <a:round/>
                            <a:headEnd/>
                            <a:tailEnd/>
                          </a:ln>
                        </wps:spPr>
                        <wps:bodyPr vert="horz" wrap="square" lIns="91440" tIns="45720" rIns="91440" bIns="45720" numCol="1" anchor="t" anchorCtr="0" compatLnSpc="1">
                          <a:prstTxWarp prst="textNoShape">
                            <a:avLst/>
                          </a:prstTxWarp>
                        </wps:bodyPr>
                      </wps:wsp>
                      <wps:wsp>
                        <wps:cNvPr id="908" name="Freeform 94"/>
                        <wps:cNvSpPr>
                          <a:spLocks/>
                        </wps:cNvSpPr>
                        <wps:spPr bwMode="auto">
                          <a:xfrm>
                            <a:off x="482600" y="1417638"/>
                            <a:ext cx="179388" cy="177800"/>
                          </a:xfrm>
                          <a:custGeom>
                            <a:avLst/>
                            <a:gdLst>
                              <a:gd name="T0" fmla="*/ 339 w 339"/>
                              <a:gd name="T1" fmla="*/ 168 h 337"/>
                              <a:gd name="T2" fmla="*/ 337 w 339"/>
                              <a:gd name="T3" fmla="*/ 186 h 337"/>
                              <a:gd name="T4" fmla="*/ 331 w 339"/>
                              <a:gd name="T5" fmla="*/ 219 h 337"/>
                              <a:gd name="T6" fmla="*/ 318 w 339"/>
                              <a:gd name="T7" fmla="*/ 248 h 337"/>
                              <a:gd name="T8" fmla="*/ 299 w 339"/>
                              <a:gd name="T9" fmla="*/ 275 h 337"/>
                              <a:gd name="T10" fmla="*/ 277 w 339"/>
                              <a:gd name="T11" fmla="*/ 299 h 337"/>
                              <a:gd name="T12" fmla="*/ 250 w 339"/>
                              <a:gd name="T13" fmla="*/ 317 h 337"/>
                              <a:gd name="T14" fmla="*/ 219 w 339"/>
                              <a:gd name="T15" fmla="*/ 330 h 337"/>
                              <a:gd name="T16" fmla="*/ 187 w 339"/>
                              <a:gd name="T17" fmla="*/ 337 h 337"/>
                              <a:gd name="T18" fmla="*/ 169 w 339"/>
                              <a:gd name="T19" fmla="*/ 337 h 337"/>
                              <a:gd name="T20" fmla="*/ 151 w 339"/>
                              <a:gd name="T21" fmla="*/ 337 h 337"/>
                              <a:gd name="T22" fmla="*/ 118 w 339"/>
                              <a:gd name="T23" fmla="*/ 330 h 337"/>
                              <a:gd name="T24" fmla="*/ 89 w 339"/>
                              <a:gd name="T25" fmla="*/ 317 h 337"/>
                              <a:gd name="T26" fmla="*/ 61 w 339"/>
                              <a:gd name="T27" fmla="*/ 299 h 337"/>
                              <a:gd name="T28" fmla="*/ 38 w 339"/>
                              <a:gd name="T29" fmla="*/ 275 h 337"/>
                              <a:gd name="T30" fmla="*/ 21 w 339"/>
                              <a:gd name="T31" fmla="*/ 248 h 337"/>
                              <a:gd name="T32" fmla="*/ 7 w 339"/>
                              <a:gd name="T33" fmla="*/ 219 h 337"/>
                              <a:gd name="T34" fmla="*/ 1 w 339"/>
                              <a:gd name="T35" fmla="*/ 186 h 337"/>
                              <a:gd name="T36" fmla="*/ 0 w 339"/>
                              <a:gd name="T37" fmla="*/ 168 h 337"/>
                              <a:gd name="T38" fmla="*/ 1 w 339"/>
                              <a:gd name="T39" fmla="*/ 151 h 337"/>
                              <a:gd name="T40" fmla="*/ 7 w 339"/>
                              <a:gd name="T41" fmla="*/ 118 h 337"/>
                              <a:gd name="T42" fmla="*/ 21 w 339"/>
                              <a:gd name="T43" fmla="*/ 87 h 337"/>
                              <a:gd name="T44" fmla="*/ 38 w 339"/>
                              <a:gd name="T45" fmla="*/ 60 h 337"/>
                              <a:gd name="T46" fmla="*/ 61 w 339"/>
                              <a:gd name="T47" fmla="*/ 38 h 337"/>
                              <a:gd name="T48" fmla="*/ 89 w 339"/>
                              <a:gd name="T49" fmla="*/ 19 h 337"/>
                              <a:gd name="T50" fmla="*/ 118 w 339"/>
                              <a:gd name="T51" fmla="*/ 6 h 337"/>
                              <a:gd name="T52" fmla="*/ 151 w 339"/>
                              <a:gd name="T53" fmla="*/ 0 h 337"/>
                              <a:gd name="T54" fmla="*/ 169 w 339"/>
                              <a:gd name="T55" fmla="*/ 0 h 337"/>
                              <a:gd name="T56" fmla="*/ 187 w 339"/>
                              <a:gd name="T57" fmla="*/ 0 h 337"/>
                              <a:gd name="T58" fmla="*/ 219 w 339"/>
                              <a:gd name="T59" fmla="*/ 6 h 337"/>
                              <a:gd name="T60" fmla="*/ 250 w 339"/>
                              <a:gd name="T61" fmla="*/ 19 h 337"/>
                              <a:gd name="T62" fmla="*/ 277 w 339"/>
                              <a:gd name="T63" fmla="*/ 38 h 337"/>
                              <a:gd name="T64" fmla="*/ 299 w 339"/>
                              <a:gd name="T65" fmla="*/ 60 h 337"/>
                              <a:gd name="T66" fmla="*/ 318 w 339"/>
                              <a:gd name="T67" fmla="*/ 87 h 337"/>
                              <a:gd name="T68" fmla="*/ 331 w 339"/>
                              <a:gd name="T69" fmla="*/ 118 h 337"/>
                              <a:gd name="T70" fmla="*/ 337 w 339"/>
                              <a:gd name="T71" fmla="*/ 151 h 337"/>
                              <a:gd name="T72" fmla="*/ 339 w 339"/>
                              <a:gd name="T73" fmla="*/ 168 h 3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339" h="337">
                                <a:moveTo>
                                  <a:pt x="339" y="168"/>
                                </a:moveTo>
                                <a:lnTo>
                                  <a:pt x="337" y="186"/>
                                </a:lnTo>
                                <a:lnTo>
                                  <a:pt x="331" y="219"/>
                                </a:lnTo>
                                <a:lnTo>
                                  <a:pt x="318" y="248"/>
                                </a:lnTo>
                                <a:lnTo>
                                  <a:pt x="299" y="275"/>
                                </a:lnTo>
                                <a:lnTo>
                                  <a:pt x="277" y="299"/>
                                </a:lnTo>
                                <a:lnTo>
                                  <a:pt x="250" y="317"/>
                                </a:lnTo>
                                <a:lnTo>
                                  <a:pt x="219" y="330"/>
                                </a:lnTo>
                                <a:lnTo>
                                  <a:pt x="187" y="337"/>
                                </a:lnTo>
                                <a:lnTo>
                                  <a:pt x="169" y="337"/>
                                </a:lnTo>
                                <a:lnTo>
                                  <a:pt x="151" y="337"/>
                                </a:lnTo>
                                <a:lnTo>
                                  <a:pt x="118" y="330"/>
                                </a:lnTo>
                                <a:lnTo>
                                  <a:pt x="89" y="317"/>
                                </a:lnTo>
                                <a:lnTo>
                                  <a:pt x="61" y="299"/>
                                </a:lnTo>
                                <a:lnTo>
                                  <a:pt x="38" y="275"/>
                                </a:lnTo>
                                <a:lnTo>
                                  <a:pt x="21" y="248"/>
                                </a:lnTo>
                                <a:lnTo>
                                  <a:pt x="7" y="219"/>
                                </a:lnTo>
                                <a:lnTo>
                                  <a:pt x="1" y="186"/>
                                </a:lnTo>
                                <a:lnTo>
                                  <a:pt x="0" y="168"/>
                                </a:lnTo>
                                <a:lnTo>
                                  <a:pt x="1" y="151"/>
                                </a:lnTo>
                                <a:lnTo>
                                  <a:pt x="7" y="118"/>
                                </a:lnTo>
                                <a:lnTo>
                                  <a:pt x="21" y="87"/>
                                </a:lnTo>
                                <a:lnTo>
                                  <a:pt x="38" y="60"/>
                                </a:lnTo>
                                <a:lnTo>
                                  <a:pt x="61" y="38"/>
                                </a:lnTo>
                                <a:lnTo>
                                  <a:pt x="89" y="19"/>
                                </a:lnTo>
                                <a:lnTo>
                                  <a:pt x="118" y="6"/>
                                </a:lnTo>
                                <a:lnTo>
                                  <a:pt x="151" y="0"/>
                                </a:lnTo>
                                <a:lnTo>
                                  <a:pt x="169" y="0"/>
                                </a:lnTo>
                                <a:lnTo>
                                  <a:pt x="187" y="0"/>
                                </a:lnTo>
                                <a:lnTo>
                                  <a:pt x="219" y="6"/>
                                </a:lnTo>
                                <a:lnTo>
                                  <a:pt x="250" y="19"/>
                                </a:lnTo>
                                <a:lnTo>
                                  <a:pt x="277" y="38"/>
                                </a:lnTo>
                                <a:lnTo>
                                  <a:pt x="299" y="60"/>
                                </a:lnTo>
                                <a:lnTo>
                                  <a:pt x="318" y="87"/>
                                </a:lnTo>
                                <a:lnTo>
                                  <a:pt x="331" y="118"/>
                                </a:lnTo>
                                <a:lnTo>
                                  <a:pt x="337" y="151"/>
                                </a:lnTo>
                                <a:lnTo>
                                  <a:pt x="339" y="168"/>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09" name="Freeform 95"/>
                        <wps:cNvSpPr>
                          <a:spLocks/>
                        </wps:cNvSpPr>
                        <wps:spPr bwMode="auto">
                          <a:xfrm>
                            <a:off x="769938" y="350838"/>
                            <a:ext cx="258763" cy="269875"/>
                          </a:xfrm>
                          <a:custGeom>
                            <a:avLst/>
                            <a:gdLst>
                              <a:gd name="T0" fmla="*/ 489 w 489"/>
                              <a:gd name="T1" fmla="*/ 255 h 511"/>
                              <a:gd name="T2" fmla="*/ 489 w 489"/>
                              <a:gd name="T3" fmla="*/ 277 h 511"/>
                              <a:gd name="T4" fmla="*/ 482 w 489"/>
                              <a:gd name="T5" fmla="*/ 317 h 511"/>
                              <a:gd name="T6" fmla="*/ 470 w 489"/>
                              <a:gd name="T7" fmla="*/ 357 h 511"/>
                              <a:gd name="T8" fmla="*/ 451 w 489"/>
                              <a:gd name="T9" fmla="*/ 394 h 511"/>
                              <a:gd name="T10" fmla="*/ 426 w 489"/>
                              <a:gd name="T11" fmla="*/ 426 h 511"/>
                              <a:gd name="T12" fmla="*/ 398 w 489"/>
                              <a:gd name="T13" fmla="*/ 454 h 511"/>
                              <a:gd name="T14" fmla="*/ 365 w 489"/>
                              <a:gd name="T15" fmla="*/ 477 h 511"/>
                              <a:gd name="T16" fmla="*/ 328 w 489"/>
                              <a:gd name="T17" fmla="*/ 496 h 511"/>
                              <a:gd name="T18" fmla="*/ 308 w 489"/>
                              <a:gd name="T19" fmla="*/ 502 h 511"/>
                              <a:gd name="T20" fmla="*/ 289 w 489"/>
                              <a:gd name="T21" fmla="*/ 507 h 511"/>
                              <a:gd name="T22" fmla="*/ 248 w 489"/>
                              <a:gd name="T23" fmla="*/ 511 h 511"/>
                              <a:gd name="T24" fmla="*/ 208 w 489"/>
                              <a:gd name="T25" fmla="*/ 507 h 511"/>
                              <a:gd name="T26" fmla="*/ 169 w 489"/>
                              <a:gd name="T27" fmla="*/ 498 h 511"/>
                              <a:gd name="T28" fmla="*/ 133 w 489"/>
                              <a:gd name="T29" fmla="*/ 482 h 511"/>
                              <a:gd name="T30" fmla="*/ 100 w 489"/>
                              <a:gd name="T31" fmla="*/ 460 h 511"/>
                              <a:gd name="T32" fmla="*/ 69 w 489"/>
                              <a:gd name="T33" fmla="*/ 433 h 511"/>
                              <a:gd name="T34" fmla="*/ 43 w 489"/>
                              <a:gd name="T35" fmla="*/ 401 h 511"/>
                              <a:gd name="T36" fmla="*/ 32 w 489"/>
                              <a:gd name="T37" fmla="*/ 383 h 511"/>
                              <a:gd name="T38" fmla="*/ 22 w 489"/>
                              <a:gd name="T39" fmla="*/ 363 h 511"/>
                              <a:gd name="T40" fmla="*/ 9 w 489"/>
                              <a:gd name="T41" fmla="*/ 324 h 511"/>
                              <a:gd name="T42" fmla="*/ 2 w 489"/>
                              <a:gd name="T43" fmla="*/ 283 h 511"/>
                              <a:gd name="T44" fmla="*/ 0 w 489"/>
                              <a:gd name="T45" fmla="*/ 242 h 511"/>
                              <a:gd name="T46" fmla="*/ 5 w 489"/>
                              <a:gd name="T47" fmla="*/ 200 h 511"/>
                              <a:gd name="T48" fmla="*/ 16 w 489"/>
                              <a:gd name="T49" fmla="*/ 161 h 511"/>
                              <a:gd name="T50" fmla="*/ 34 w 489"/>
                              <a:gd name="T51" fmla="*/ 124 h 511"/>
                              <a:gd name="T52" fmla="*/ 57 w 489"/>
                              <a:gd name="T53" fmla="*/ 90 h 511"/>
                              <a:gd name="T54" fmla="*/ 72 w 489"/>
                              <a:gd name="T55" fmla="*/ 74 h 511"/>
                              <a:gd name="T56" fmla="*/ 87 w 489"/>
                              <a:gd name="T57" fmla="*/ 59 h 511"/>
                              <a:gd name="T58" fmla="*/ 120 w 489"/>
                              <a:gd name="T59" fmla="*/ 34 h 511"/>
                              <a:gd name="T60" fmla="*/ 155 w 489"/>
                              <a:gd name="T61" fmla="*/ 17 h 511"/>
                              <a:gd name="T62" fmla="*/ 194 w 489"/>
                              <a:gd name="T63" fmla="*/ 5 h 511"/>
                              <a:gd name="T64" fmla="*/ 232 w 489"/>
                              <a:gd name="T65" fmla="*/ 0 h 511"/>
                              <a:gd name="T66" fmla="*/ 271 w 489"/>
                              <a:gd name="T67" fmla="*/ 1 h 511"/>
                              <a:gd name="T68" fmla="*/ 311 w 489"/>
                              <a:gd name="T69" fmla="*/ 8 h 511"/>
                              <a:gd name="T70" fmla="*/ 349 w 489"/>
                              <a:gd name="T71" fmla="*/ 23 h 511"/>
                              <a:gd name="T72" fmla="*/ 367 w 489"/>
                              <a:gd name="T73" fmla="*/ 33 h 511"/>
                              <a:gd name="T74" fmla="*/ 244 w 489"/>
                              <a:gd name="T75" fmla="*/ 255 h 511"/>
                              <a:gd name="T76" fmla="*/ 489 w 489"/>
                              <a:gd name="T77" fmla="*/ 255 h 5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489" h="511">
                                <a:moveTo>
                                  <a:pt x="489" y="255"/>
                                </a:moveTo>
                                <a:lnTo>
                                  <a:pt x="489" y="277"/>
                                </a:lnTo>
                                <a:lnTo>
                                  <a:pt x="482" y="317"/>
                                </a:lnTo>
                                <a:lnTo>
                                  <a:pt x="470" y="357"/>
                                </a:lnTo>
                                <a:lnTo>
                                  <a:pt x="451" y="394"/>
                                </a:lnTo>
                                <a:lnTo>
                                  <a:pt x="426" y="426"/>
                                </a:lnTo>
                                <a:lnTo>
                                  <a:pt x="398" y="454"/>
                                </a:lnTo>
                                <a:lnTo>
                                  <a:pt x="365" y="477"/>
                                </a:lnTo>
                                <a:lnTo>
                                  <a:pt x="328" y="496"/>
                                </a:lnTo>
                                <a:lnTo>
                                  <a:pt x="308" y="502"/>
                                </a:lnTo>
                                <a:lnTo>
                                  <a:pt x="289" y="507"/>
                                </a:lnTo>
                                <a:lnTo>
                                  <a:pt x="248" y="511"/>
                                </a:lnTo>
                                <a:lnTo>
                                  <a:pt x="208" y="507"/>
                                </a:lnTo>
                                <a:lnTo>
                                  <a:pt x="169" y="498"/>
                                </a:lnTo>
                                <a:lnTo>
                                  <a:pt x="133" y="482"/>
                                </a:lnTo>
                                <a:lnTo>
                                  <a:pt x="100" y="460"/>
                                </a:lnTo>
                                <a:lnTo>
                                  <a:pt x="69" y="433"/>
                                </a:lnTo>
                                <a:lnTo>
                                  <a:pt x="43" y="401"/>
                                </a:lnTo>
                                <a:lnTo>
                                  <a:pt x="32" y="383"/>
                                </a:lnTo>
                                <a:lnTo>
                                  <a:pt x="22" y="363"/>
                                </a:lnTo>
                                <a:lnTo>
                                  <a:pt x="9" y="324"/>
                                </a:lnTo>
                                <a:lnTo>
                                  <a:pt x="2" y="283"/>
                                </a:lnTo>
                                <a:lnTo>
                                  <a:pt x="0" y="242"/>
                                </a:lnTo>
                                <a:lnTo>
                                  <a:pt x="5" y="200"/>
                                </a:lnTo>
                                <a:lnTo>
                                  <a:pt x="16" y="161"/>
                                </a:lnTo>
                                <a:lnTo>
                                  <a:pt x="34" y="124"/>
                                </a:lnTo>
                                <a:lnTo>
                                  <a:pt x="57" y="90"/>
                                </a:lnTo>
                                <a:lnTo>
                                  <a:pt x="72" y="74"/>
                                </a:lnTo>
                                <a:lnTo>
                                  <a:pt x="87" y="59"/>
                                </a:lnTo>
                                <a:lnTo>
                                  <a:pt x="120" y="34"/>
                                </a:lnTo>
                                <a:lnTo>
                                  <a:pt x="155" y="17"/>
                                </a:lnTo>
                                <a:lnTo>
                                  <a:pt x="194" y="5"/>
                                </a:lnTo>
                                <a:lnTo>
                                  <a:pt x="232" y="0"/>
                                </a:lnTo>
                                <a:lnTo>
                                  <a:pt x="271" y="1"/>
                                </a:lnTo>
                                <a:lnTo>
                                  <a:pt x="311" y="8"/>
                                </a:lnTo>
                                <a:lnTo>
                                  <a:pt x="349" y="23"/>
                                </a:lnTo>
                                <a:lnTo>
                                  <a:pt x="367" y="33"/>
                                </a:lnTo>
                                <a:lnTo>
                                  <a:pt x="244" y="255"/>
                                </a:lnTo>
                                <a:lnTo>
                                  <a:pt x="489" y="255"/>
                                </a:lnTo>
                                <a:close/>
                              </a:path>
                            </a:pathLst>
                          </a:custGeom>
                          <a:solidFill>
                            <a:srgbClr val="D38D5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10" name="Freeform 96"/>
                        <wps:cNvSpPr>
                          <a:spLocks/>
                        </wps:cNvSpPr>
                        <wps:spPr bwMode="auto">
                          <a:xfrm>
                            <a:off x="769938" y="1366838"/>
                            <a:ext cx="179388" cy="179388"/>
                          </a:xfrm>
                          <a:custGeom>
                            <a:avLst/>
                            <a:gdLst>
                              <a:gd name="T0" fmla="*/ 339 w 339"/>
                              <a:gd name="T1" fmla="*/ 169 h 337"/>
                              <a:gd name="T2" fmla="*/ 338 w 339"/>
                              <a:gd name="T3" fmla="*/ 186 h 337"/>
                              <a:gd name="T4" fmla="*/ 331 w 339"/>
                              <a:gd name="T5" fmla="*/ 219 h 337"/>
                              <a:gd name="T6" fmla="*/ 318 w 339"/>
                              <a:gd name="T7" fmla="*/ 250 h 337"/>
                              <a:gd name="T8" fmla="*/ 301 w 339"/>
                              <a:gd name="T9" fmla="*/ 276 h 337"/>
                              <a:gd name="T10" fmla="*/ 277 w 339"/>
                              <a:gd name="T11" fmla="*/ 299 h 337"/>
                              <a:gd name="T12" fmla="*/ 250 w 339"/>
                              <a:gd name="T13" fmla="*/ 318 h 337"/>
                              <a:gd name="T14" fmla="*/ 219 w 339"/>
                              <a:gd name="T15" fmla="*/ 330 h 337"/>
                              <a:gd name="T16" fmla="*/ 187 w 339"/>
                              <a:gd name="T17" fmla="*/ 337 h 337"/>
                              <a:gd name="T18" fmla="*/ 169 w 339"/>
                              <a:gd name="T19" fmla="*/ 337 h 337"/>
                              <a:gd name="T20" fmla="*/ 152 w 339"/>
                              <a:gd name="T21" fmla="*/ 337 h 337"/>
                              <a:gd name="T22" fmla="*/ 120 w 339"/>
                              <a:gd name="T23" fmla="*/ 330 h 337"/>
                              <a:gd name="T24" fmla="*/ 89 w 339"/>
                              <a:gd name="T25" fmla="*/ 318 h 337"/>
                              <a:gd name="T26" fmla="*/ 62 w 339"/>
                              <a:gd name="T27" fmla="*/ 299 h 337"/>
                              <a:gd name="T28" fmla="*/ 38 w 339"/>
                              <a:gd name="T29" fmla="*/ 276 h 337"/>
                              <a:gd name="T30" fmla="*/ 21 w 339"/>
                              <a:gd name="T31" fmla="*/ 250 h 337"/>
                              <a:gd name="T32" fmla="*/ 7 w 339"/>
                              <a:gd name="T33" fmla="*/ 219 h 337"/>
                              <a:gd name="T34" fmla="*/ 1 w 339"/>
                              <a:gd name="T35" fmla="*/ 186 h 337"/>
                              <a:gd name="T36" fmla="*/ 0 w 339"/>
                              <a:gd name="T37" fmla="*/ 169 h 337"/>
                              <a:gd name="T38" fmla="*/ 1 w 339"/>
                              <a:gd name="T39" fmla="*/ 151 h 337"/>
                              <a:gd name="T40" fmla="*/ 7 w 339"/>
                              <a:gd name="T41" fmla="*/ 118 h 337"/>
                              <a:gd name="T42" fmla="*/ 21 w 339"/>
                              <a:gd name="T43" fmla="*/ 89 h 337"/>
                              <a:gd name="T44" fmla="*/ 38 w 339"/>
                              <a:gd name="T45" fmla="*/ 62 h 337"/>
                              <a:gd name="T46" fmla="*/ 62 w 339"/>
                              <a:gd name="T47" fmla="*/ 38 h 337"/>
                              <a:gd name="T48" fmla="*/ 89 w 339"/>
                              <a:gd name="T49" fmla="*/ 20 h 337"/>
                              <a:gd name="T50" fmla="*/ 120 w 339"/>
                              <a:gd name="T51" fmla="*/ 7 h 337"/>
                              <a:gd name="T52" fmla="*/ 152 w 339"/>
                              <a:gd name="T53" fmla="*/ 0 h 337"/>
                              <a:gd name="T54" fmla="*/ 169 w 339"/>
                              <a:gd name="T55" fmla="*/ 0 h 337"/>
                              <a:gd name="T56" fmla="*/ 187 w 339"/>
                              <a:gd name="T57" fmla="*/ 0 h 337"/>
                              <a:gd name="T58" fmla="*/ 219 w 339"/>
                              <a:gd name="T59" fmla="*/ 7 h 337"/>
                              <a:gd name="T60" fmla="*/ 250 w 339"/>
                              <a:gd name="T61" fmla="*/ 20 h 337"/>
                              <a:gd name="T62" fmla="*/ 277 w 339"/>
                              <a:gd name="T63" fmla="*/ 38 h 337"/>
                              <a:gd name="T64" fmla="*/ 301 w 339"/>
                              <a:gd name="T65" fmla="*/ 62 h 337"/>
                              <a:gd name="T66" fmla="*/ 318 w 339"/>
                              <a:gd name="T67" fmla="*/ 89 h 337"/>
                              <a:gd name="T68" fmla="*/ 331 w 339"/>
                              <a:gd name="T69" fmla="*/ 118 h 337"/>
                              <a:gd name="T70" fmla="*/ 338 w 339"/>
                              <a:gd name="T71" fmla="*/ 151 h 337"/>
                              <a:gd name="T72" fmla="*/ 339 w 339"/>
                              <a:gd name="T73" fmla="*/ 169 h 3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339" h="337">
                                <a:moveTo>
                                  <a:pt x="339" y="169"/>
                                </a:moveTo>
                                <a:lnTo>
                                  <a:pt x="338" y="186"/>
                                </a:lnTo>
                                <a:lnTo>
                                  <a:pt x="331" y="219"/>
                                </a:lnTo>
                                <a:lnTo>
                                  <a:pt x="318" y="250"/>
                                </a:lnTo>
                                <a:lnTo>
                                  <a:pt x="301" y="276"/>
                                </a:lnTo>
                                <a:lnTo>
                                  <a:pt x="277" y="299"/>
                                </a:lnTo>
                                <a:lnTo>
                                  <a:pt x="250" y="318"/>
                                </a:lnTo>
                                <a:lnTo>
                                  <a:pt x="219" y="330"/>
                                </a:lnTo>
                                <a:lnTo>
                                  <a:pt x="187" y="337"/>
                                </a:lnTo>
                                <a:lnTo>
                                  <a:pt x="169" y="337"/>
                                </a:lnTo>
                                <a:lnTo>
                                  <a:pt x="152" y="337"/>
                                </a:lnTo>
                                <a:lnTo>
                                  <a:pt x="120" y="330"/>
                                </a:lnTo>
                                <a:lnTo>
                                  <a:pt x="89" y="318"/>
                                </a:lnTo>
                                <a:lnTo>
                                  <a:pt x="62" y="299"/>
                                </a:lnTo>
                                <a:lnTo>
                                  <a:pt x="38" y="276"/>
                                </a:lnTo>
                                <a:lnTo>
                                  <a:pt x="21" y="250"/>
                                </a:lnTo>
                                <a:lnTo>
                                  <a:pt x="7" y="219"/>
                                </a:lnTo>
                                <a:lnTo>
                                  <a:pt x="1" y="186"/>
                                </a:lnTo>
                                <a:lnTo>
                                  <a:pt x="0" y="169"/>
                                </a:lnTo>
                                <a:lnTo>
                                  <a:pt x="1" y="151"/>
                                </a:lnTo>
                                <a:lnTo>
                                  <a:pt x="7" y="118"/>
                                </a:lnTo>
                                <a:lnTo>
                                  <a:pt x="21" y="89"/>
                                </a:lnTo>
                                <a:lnTo>
                                  <a:pt x="38" y="62"/>
                                </a:lnTo>
                                <a:lnTo>
                                  <a:pt x="62" y="38"/>
                                </a:lnTo>
                                <a:lnTo>
                                  <a:pt x="89" y="20"/>
                                </a:lnTo>
                                <a:lnTo>
                                  <a:pt x="120" y="7"/>
                                </a:lnTo>
                                <a:lnTo>
                                  <a:pt x="152" y="0"/>
                                </a:lnTo>
                                <a:lnTo>
                                  <a:pt x="169" y="0"/>
                                </a:lnTo>
                                <a:lnTo>
                                  <a:pt x="187" y="0"/>
                                </a:lnTo>
                                <a:lnTo>
                                  <a:pt x="219" y="7"/>
                                </a:lnTo>
                                <a:lnTo>
                                  <a:pt x="250" y="20"/>
                                </a:lnTo>
                                <a:lnTo>
                                  <a:pt x="277" y="38"/>
                                </a:lnTo>
                                <a:lnTo>
                                  <a:pt x="301" y="62"/>
                                </a:lnTo>
                                <a:lnTo>
                                  <a:pt x="318" y="89"/>
                                </a:lnTo>
                                <a:lnTo>
                                  <a:pt x="331" y="118"/>
                                </a:lnTo>
                                <a:lnTo>
                                  <a:pt x="338" y="151"/>
                                </a:lnTo>
                                <a:lnTo>
                                  <a:pt x="339" y="169"/>
                                </a:lnTo>
                                <a:close/>
                              </a:path>
                            </a:pathLst>
                          </a:custGeom>
                          <a:solidFill>
                            <a:srgbClr val="87CDDE"/>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11" name="Freeform 97"/>
                        <wps:cNvSpPr>
                          <a:spLocks/>
                        </wps:cNvSpPr>
                        <wps:spPr bwMode="auto">
                          <a:xfrm>
                            <a:off x="538163" y="1204913"/>
                            <a:ext cx="250825" cy="125413"/>
                          </a:xfrm>
                          <a:custGeom>
                            <a:avLst/>
                            <a:gdLst>
                              <a:gd name="T0" fmla="*/ 472 w 472"/>
                              <a:gd name="T1" fmla="*/ 119 h 237"/>
                              <a:gd name="T2" fmla="*/ 470 w 472"/>
                              <a:gd name="T3" fmla="*/ 131 h 237"/>
                              <a:gd name="T4" fmla="*/ 462 w 472"/>
                              <a:gd name="T5" fmla="*/ 154 h 237"/>
                              <a:gd name="T6" fmla="*/ 443 w 472"/>
                              <a:gd name="T7" fmla="*/ 175 h 237"/>
                              <a:gd name="T8" fmla="*/ 417 w 472"/>
                              <a:gd name="T9" fmla="*/ 194 h 237"/>
                              <a:gd name="T10" fmla="*/ 368 w 472"/>
                              <a:gd name="T11" fmla="*/ 217 h 237"/>
                              <a:gd name="T12" fmla="*/ 283 w 472"/>
                              <a:gd name="T13" fmla="*/ 236 h 237"/>
                              <a:gd name="T14" fmla="*/ 235 w 472"/>
                              <a:gd name="T15" fmla="*/ 237 h 237"/>
                              <a:gd name="T16" fmla="*/ 187 w 472"/>
                              <a:gd name="T17" fmla="*/ 236 h 237"/>
                              <a:gd name="T18" fmla="*/ 102 w 472"/>
                              <a:gd name="T19" fmla="*/ 217 h 237"/>
                              <a:gd name="T20" fmla="*/ 53 w 472"/>
                              <a:gd name="T21" fmla="*/ 194 h 237"/>
                              <a:gd name="T22" fmla="*/ 28 w 472"/>
                              <a:gd name="T23" fmla="*/ 175 h 237"/>
                              <a:gd name="T24" fmla="*/ 10 w 472"/>
                              <a:gd name="T25" fmla="*/ 154 h 237"/>
                              <a:gd name="T26" fmla="*/ 0 w 472"/>
                              <a:gd name="T27" fmla="*/ 131 h 237"/>
                              <a:gd name="T28" fmla="*/ 0 w 472"/>
                              <a:gd name="T29" fmla="*/ 119 h 237"/>
                              <a:gd name="T30" fmla="*/ 0 w 472"/>
                              <a:gd name="T31" fmla="*/ 106 h 237"/>
                              <a:gd name="T32" fmla="*/ 10 w 472"/>
                              <a:gd name="T33" fmla="*/ 84 h 237"/>
                              <a:gd name="T34" fmla="*/ 28 w 472"/>
                              <a:gd name="T35" fmla="*/ 62 h 237"/>
                              <a:gd name="T36" fmla="*/ 53 w 472"/>
                              <a:gd name="T37" fmla="*/ 43 h 237"/>
                              <a:gd name="T38" fmla="*/ 102 w 472"/>
                              <a:gd name="T39" fmla="*/ 20 h 237"/>
                              <a:gd name="T40" fmla="*/ 187 w 472"/>
                              <a:gd name="T41" fmla="*/ 3 h 237"/>
                              <a:gd name="T42" fmla="*/ 235 w 472"/>
                              <a:gd name="T43" fmla="*/ 0 h 237"/>
                              <a:gd name="T44" fmla="*/ 283 w 472"/>
                              <a:gd name="T45" fmla="*/ 3 h 237"/>
                              <a:gd name="T46" fmla="*/ 368 w 472"/>
                              <a:gd name="T47" fmla="*/ 20 h 237"/>
                              <a:gd name="T48" fmla="*/ 417 w 472"/>
                              <a:gd name="T49" fmla="*/ 43 h 237"/>
                              <a:gd name="T50" fmla="*/ 443 w 472"/>
                              <a:gd name="T51" fmla="*/ 62 h 237"/>
                              <a:gd name="T52" fmla="*/ 462 w 472"/>
                              <a:gd name="T53" fmla="*/ 84 h 237"/>
                              <a:gd name="T54" fmla="*/ 470 w 472"/>
                              <a:gd name="T55" fmla="*/ 106 h 237"/>
                              <a:gd name="T56" fmla="*/ 472 w 472"/>
                              <a:gd name="T57" fmla="*/ 119 h 2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472" h="237">
                                <a:moveTo>
                                  <a:pt x="472" y="119"/>
                                </a:moveTo>
                                <a:lnTo>
                                  <a:pt x="470" y="131"/>
                                </a:lnTo>
                                <a:lnTo>
                                  <a:pt x="462" y="154"/>
                                </a:lnTo>
                                <a:lnTo>
                                  <a:pt x="443" y="175"/>
                                </a:lnTo>
                                <a:lnTo>
                                  <a:pt x="417" y="194"/>
                                </a:lnTo>
                                <a:lnTo>
                                  <a:pt x="368" y="217"/>
                                </a:lnTo>
                                <a:lnTo>
                                  <a:pt x="283" y="236"/>
                                </a:lnTo>
                                <a:lnTo>
                                  <a:pt x="235" y="237"/>
                                </a:lnTo>
                                <a:lnTo>
                                  <a:pt x="187" y="236"/>
                                </a:lnTo>
                                <a:lnTo>
                                  <a:pt x="102" y="217"/>
                                </a:lnTo>
                                <a:lnTo>
                                  <a:pt x="53" y="194"/>
                                </a:lnTo>
                                <a:lnTo>
                                  <a:pt x="28" y="175"/>
                                </a:lnTo>
                                <a:lnTo>
                                  <a:pt x="10" y="154"/>
                                </a:lnTo>
                                <a:lnTo>
                                  <a:pt x="0" y="131"/>
                                </a:lnTo>
                                <a:lnTo>
                                  <a:pt x="0" y="119"/>
                                </a:lnTo>
                                <a:lnTo>
                                  <a:pt x="0" y="106"/>
                                </a:lnTo>
                                <a:lnTo>
                                  <a:pt x="10" y="84"/>
                                </a:lnTo>
                                <a:lnTo>
                                  <a:pt x="28" y="62"/>
                                </a:lnTo>
                                <a:lnTo>
                                  <a:pt x="53" y="43"/>
                                </a:lnTo>
                                <a:lnTo>
                                  <a:pt x="102" y="20"/>
                                </a:lnTo>
                                <a:lnTo>
                                  <a:pt x="187" y="3"/>
                                </a:lnTo>
                                <a:lnTo>
                                  <a:pt x="235" y="0"/>
                                </a:lnTo>
                                <a:lnTo>
                                  <a:pt x="283" y="3"/>
                                </a:lnTo>
                                <a:lnTo>
                                  <a:pt x="368" y="20"/>
                                </a:lnTo>
                                <a:lnTo>
                                  <a:pt x="417" y="43"/>
                                </a:lnTo>
                                <a:lnTo>
                                  <a:pt x="443" y="62"/>
                                </a:lnTo>
                                <a:lnTo>
                                  <a:pt x="462" y="84"/>
                                </a:lnTo>
                                <a:lnTo>
                                  <a:pt x="470" y="106"/>
                                </a:lnTo>
                                <a:lnTo>
                                  <a:pt x="472" y="119"/>
                                </a:lnTo>
                                <a:close/>
                              </a:path>
                            </a:pathLst>
                          </a:custGeom>
                          <a:solidFill>
                            <a:srgbClr val="ABC837"/>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12" name="Freeform 98"/>
                        <wps:cNvSpPr>
                          <a:spLocks/>
                        </wps:cNvSpPr>
                        <wps:spPr bwMode="auto">
                          <a:xfrm>
                            <a:off x="684213" y="1620838"/>
                            <a:ext cx="249238" cy="123825"/>
                          </a:xfrm>
                          <a:custGeom>
                            <a:avLst/>
                            <a:gdLst>
                              <a:gd name="T0" fmla="*/ 472 w 472"/>
                              <a:gd name="T1" fmla="*/ 118 h 236"/>
                              <a:gd name="T2" fmla="*/ 471 w 472"/>
                              <a:gd name="T3" fmla="*/ 130 h 236"/>
                              <a:gd name="T4" fmla="*/ 462 w 472"/>
                              <a:gd name="T5" fmla="*/ 152 h 236"/>
                              <a:gd name="T6" fmla="*/ 444 w 472"/>
                              <a:gd name="T7" fmla="*/ 173 h 236"/>
                              <a:gd name="T8" fmla="*/ 419 w 472"/>
                              <a:gd name="T9" fmla="*/ 193 h 236"/>
                              <a:gd name="T10" fmla="*/ 369 w 472"/>
                              <a:gd name="T11" fmla="*/ 217 h 236"/>
                              <a:gd name="T12" fmla="*/ 284 w 472"/>
                              <a:gd name="T13" fmla="*/ 234 h 236"/>
                              <a:gd name="T14" fmla="*/ 236 w 472"/>
                              <a:gd name="T15" fmla="*/ 236 h 236"/>
                              <a:gd name="T16" fmla="*/ 188 w 472"/>
                              <a:gd name="T17" fmla="*/ 234 h 236"/>
                              <a:gd name="T18" fmla="*/ 104 w 472"/>
                              <a:gd name="T19" fmla="*/ 217 h 236"/>
                              <a:gd name="T20" fmla="*/ 53 w 472"/>
                              <a:gd name="T21" fmla="*/ 193 h 236"/>
                              <a:gd name="T22" fmla="*/ 29 w 472"/>
                              <a:gd name="T23" fmla="*/ 173 h 236"/>
                              <a:gd name="T24" fmla="*/ 10 w 472"/>
                              <a:gd name="T25" fmla="*/ 152 h 236"/>
                              <a:gd name="T26" fmla="*/ 0 w 472"/>
                              <a:gd name="T27" fmla="*/ 130 h 236"/>
                              <a:gd name="T28" fmla="*/ 0 w 472"/>
                              <a:gd name="T29" fmla="*/ 118 h 236"/>
                              <a:gd name="T30" fmla="*/ 0 w 472"/>
                              <a:gd name="T31" fmla="*/ 106 h 236"/>
                              <a:gd name="T32" fmla="*/ 10 w 472"/>
                              <a:gd name="T33" fmla="*/ 82 h 236"/>
                              <a:gd name="T34" fmla="*/ 29 w 472"/>
                              <a:gd name="T35" fmla="*/ 61 h 236"/>
                              <a:gd name="T36" fmla="*/ 53 w 472"/>
                              <a:gd name="T37" fmla="*/ 43 h 236"/>
                              <a:gd name="T38" fmla="*/ 104 w 472"/>
                              <a:gd name="T39" fmla="*/ 19 h 236"/>
                              <a:gd name="T40" fmla="*/ 188 w 472"/>
                              <a:gd name="T41" fmla="*/ 1 h 236"/>
                              <a:gd name="T42" fmla="*/ 236 w 472"/>
                              <a:gd name="T43" fmla="*/ 0 h 236"/>
                              <a:gd name="T44" fmla="*/ 284 w 472"/>
                              <a:gd name="T45" fmla="*/ 1 h 236"/>
                              <a:gd name="T46" fmla="*/ 369 w 472"/>
                              <a:gd name="T47" fmla="*/ 19 h 236"/>
                              <a:gd name="T48" fmla="*/ 419 w 472"/>
                              <a:gd name="T49" fmla="*/ 43 h 236"/>
                              <a:gd name="T50" fmla="*/ 444 w 472"/>
                              <a:gd name="T51" fmla="*/ 61 h 236"/>
                              <a:gd name="T52" fmla="*/ 462 w 472"/>
                              <a:gd name="T53" fmla="*/ 82 h 236"/>
                              <a:gd name="T54" fmla="*/ 471 w 472"/>
                              <a:gd name="T55" fmla="*/ 106 h 236"/>
                              <a:gd name="T56" fmla="*/ 472 w 472"/>
                              <a:gd name="T57" fmla="*/ 118 h 2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472" h="236">
                                <a:moveTo>
                                  <a:pt x="472" y="118"/>
                                </a:moveTo>
                                <a:lnTo>
                                  <a:pt x="471" y="130"/>
                                </a:lnTo>
                                <a:lnTo>
                                  <a:pt x="462" y="152"/>
                                </a:lnTo>
                                <a:lnTo>
                                  <a:pt x="444" y="173"/>
                                </a:lnTo>
                                <a:lnTo>
                                  <a:pt x="419" y="193"/>
                                </a:lnTo>
                                <a:lnTo>
                                  <a:pt x="369" y="217"/>
                                </a:lnTo>
                                <a:lnTo>
                                  <a:pt x="284" y="234"/>
                                </a:lnTo>
                                <a:lnTo>
                                  <a:pt x="236" y="236"/>
                                </a:lnTo>
                                <a:lnTo>
                                  <a:pt x="188" y="234"/>
                                </a:lnTo>
                                <a:lnTo>
                                  <a:pt x="104" y="217"/>
                                </a:lnTo>
                                <a:lnTo>
                                  <a:pt x="53" y="193"/>
                                </a:lnTo>
                                <a:lnTo>
                                  <a:pt x="29" y="173"/>
                                </a:lnTo>
                                <a:lnTo>
                                  <a:pt x="10" y="152"/>
                                </a:lnTo>
                                <a:lnTo>
                                  <a:pt x="0" y="130"/>
                                </a:lnTo>
                                <a:lnTo>
                                  <a:pt x="0" y="118"/>
                                </a:lnTo>
                                <a:lnTo>
                                  <a:pt x="0" y="106"/>
                                </a:lnTo>
                                <a:lnTo>
                                  <a:pt x="10" y="82"/>
                                </a:lnTo>
                                <a:lnTo>
                                  <a:pt x="29" y="61"/>
                                </a:lnTo>
                                <a:lnTo>
                                  <a:pt x="53" y="43"/>
                                </a:lnTo>
                                <a:lnTo>
                                  <a:pt x="104" y="19"/>
                                </a:lnTo>
                                <a:lnTo>
                                  <a:pt x="188" y="1"/>
                                </a:lnTo>
                                <a:lnTo>
                                  <a:pt x="236" y="0"/>
                                </a:lnTo>
                                <a:lnTo>
                                  <a:pt x="284" y="1"/>
                                </a:lnTo>
                                <a:lnTo>
                                  <a:pt x="369" y="19"/>
                                </a:lnTo>
                                <a:lnTo>
                                  <a:pt x="419" y="43"/>
                                </a:lnTo>
                                <a:lnTo>
                                  <a:pt x="444" y="61"/>
                                </a:lnTo>
                                <a:lnTo>
                                  <a:pt x="462" y="82"/>
                                </a:lnTo>
                                <a:lnTo>
                                  <a:pt x="471" y="106"/>
                                </a:lnTo>
                                <a:lnTo>
                                  <a:pt x="472" y="118"/>
                                </a:lnTo>
                                <a:close/>
                              </a:path>
                            </a:pathLst>
                          </a:custGeom>
                          <a:solidFill>
                            <a:srgbClr val="ABC837"/>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13" name="Freeform 99"/>
                        <wps:cNvSpPr>
                          <a:spLocks/>
                        </wps:cNvSpPr>
                        <wps:spPr bwMode="auto">
                          <a:xfrm>
                            <a:off x="2887663" y="623888"/>
                            <a:ext cx="673100" cy="290513"/>
                          </a:xfrm>
                          <a:custGeom>
                            <a:avLst/>
                            <a:gdLst>
                              <a:gd name="T0" fmla="*/ 123 w 1272"/>
                              <a:gd name="T1" fmla="*/ 0 h 550"/>
                              <a:gd name="T2" fmla="*/ 1150 w 1272"/>
                              <a:gd name="T3" fmla="*/ 0 h 550"/>
                              <a:gd name="T4" fmla="*/ 1175 w 1272"/>
                              <a:gd name="T5" fmla="*/ 2 h 550"/>
                              <a:gd name="T6" fmla="*/ 1219 w 1272"/>
                              <a:gd name="T7" fmla="*/ 21 h 550"/>
                              <a:gd name="T8" fmla="*/ 1253 w 1272"/>
                              <a:gd name="T9" fmla="*/ 54 h 550"/>
                              <a:gd name="T10" fmla="*/ 1271 w 1272"/>
                              <a:gd name="T11" fmla="*/ 97 h 550"/>
                              <a:gd name="T12" fmla="*/ 1272 w 1272"/>
                              <a:gd name="T13" fmla="*/ 122 h 550"/>
                              <a:gd name="T14" fmla="*/ 1272 w 1272"/>
                              <a:gd name="T15" fmla="*/ 427 h 550"/>
                              <a:gd name="T16" fmla="*/ 1271 w 1272"/>
                              <a:gd name="T17" fmla="*/ 453 h 550"/>
                              <a:gd name="T18" fmla="*/ 1253 w 1272"/>
                              <a:gd name="T19" fmla="*/ 496 h 550"/>
                              <a:gd name="T20" fmla="*/ 1219 w 1272"/>
                              <a:gd name="T21" fmla="*/ 529 h 550"/>
                              <a:gd name="T22" fmla="*/ 1175 w 1272"/>
                              <a:gd name="T23" fmla="*/ 548 h 550"/>
                              <a:gd name="T24" fmla="*/ 1150 w 1272"/>
                              <a:gd name="T25" fmla="*/ 550 h 550"/>
                              <a:gd name="T26" fmla="*/ 123 w 1272"/>
                              <a:gd name="T27" fmla="*/ 550 h 550"/>
                              <a:gd name="T28" fmla="*/ 97 w 1272"/>
                              <a:gd name="T29" fmla="*/ 548 h 550"/>
                              <a:gd name="T30" fmla="*/ 54 w 1272"/>
                              <a:gd name="T31" fmla="*/ 529 h 550"/>
                              <a:gd name="T32" fmla="*/ 21 w 1272"/>
                              <a:gd name="T33" fmla="*/ 496 h 550"/>
                              <a:gd name="T34" fmla="*/ 2 w 1272"/>
                              <a:gd name="T35" fmla="*/ 453 h 550"/>
                              <a:gd name="T36" fmla="*/ 0 w 1272"/>
                              <a:gd name="T37" fmla="*/ 427 h 550"/>
                              <a:gd name="T38" fmla="*/ 0 w 1272"/>
                              <a:gd name="T39" fmla="*/ 122 h 550"/>
                              <a:gd name="T40" fmla="*/ 2 w 1272"/>
                              <a:gd name="T41" fmla="*/ 97 h 550"/>
                              <a:gd name="T42" fmla="*/ 21 w 1272"/>
                              <a:gd name="T43" fmla="*/ 54 h 550"/>
                              <a:gd name="T44" fmla="*/ 54 w 1272"/>
                              <a:gd name="T45" fmla="*/ 21 h 550"/>
                              <a:gd name="T46" fmla="*/ 97 w 1272"/>
                              <a:gd name="T47" fmla="*/ 2 h 550"/>
                              <a:gd name="T48" fmla="*/ 123 w 1272"/>
                              <a:gd name="T49" fmla="*/ 0 h 5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1272" h="550">
                                <a:moveTo>
                                  <a:pt x="123" y="0"/>
                                </a:moveTo>
                                <a:lnTo>
                                  <a:pt x="1150" y="0"/>
                                </a:lnTo>
                                <a:lnTo>
                                  <a:pt x="1175" y="2"/>
                                </a:lnTo>
                                <a:lnTo>
                                  <a:pt x="1219" y="21"/>
                                </a:lnTo>
                                <a:lnTo>
                                  <a:pt x="1253" y="54"/>
                                </a:lnTo>
                                <a:lnTo>
                                  <a:pt x="1271" y="97"/>
                                </a:lnTo>
                                <a:lnTo>
                                  <a:pt x="1272" y="122"/>
                                </a:lnTo>
                                <a:lnTo>
                                  <a:pt x="1272" y="427"/>
                                </a:lnTo>
                                <a:lnTo>
                                  <a:pt x="1271" y="453"/>
                                </a:lnTo>
                                <a:lnTo>
                                  <a:pt x="1253" y="496"/>
                                </a:lnTo>
                                <a:lnTo>
                                  <a:pt x="1219" y="529"/>
                                </a:lnTo>
                                <a:lnTo>
                                  <a:pt x="1175" y="548"/>
                                </a:lnTo>
                                <a:lnTo>
                                  <a:pt x="1150" y="550"/>
                                </a:lnTo>
                                <a:lnTo>
                                  <a:pt x="123" y="550"/>
                                </a:lnTo>
                                <a:lnTo>
                                  <a:pt x="97" y="548"/>
                                </a:lnTo>
                                <a:lnTo>
                                  <a:pt x="54" y="529"/>
                                </a:lnTo>
                                <a:lnTo>
                                  <a:pt x="21" y="496"/>
                                </a:lnTo>
                                <a:lnTo>
                                  <a:pt x="2" y="453"/>
                                </a:lnTo>
                                <a:lnTo>
                                  <a:pt x="0" y="427"/>
                                </a:lnTo>
                                <a:lnTo>
                                  <a:pt x="0" y="122"/>
                                </a:lnTo>
                                <a:lnTo>
                                  <a:pt x="2" y="97"/>
                                </a:lnTo>
                                <a:lnTo>
                                  <a:pt x="21" y="54"/>
                                </a:lnTo>
                                <a:lnTo>
                                  <a:pt x="54" y="21"/>
                                </a:lnTo>
                                <a:lnTo>
                                  <a:pt x="97" y="2"/>
                                </a:lnTo>
                                <a:lnTo>
                                  <a:pt x="123" y="0"/>
                                </a:lnTo>
                                <a:close/>
                              </a:path>
                            </a:pathLst>
                          </a:custGeom>
                          <a:solidFill>
                            <a:srgbClr val="96ACCD"/>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14" name="Freeform 100"/>
                        <wps:cNvSpPr>
                          <a:spLocks/>
                        </wps:cNvSpPr>
                        <wps:spPr bwMode="auto">
                          <a:xfrm>
                            <a:off x="3027363" y="712788"/>
                            <a:ext cx="68263" cy="112713"/>
                          </a:xfrm>
                          <a:custGeom>
                            <a:avLst/>
                            <a:gdLst>
                              <a:gd name="T0" fmla="*/ 127 w 129"/>
                              <a:gd name="T1" fmla="*/ 167 h 213"/>
                              <a:gd name="T2" fmla="*/ 116 w 129"/>
                              <a:gd name="T3" fmla="*/ 189 h 213"/>
                              <a:gd name="T4" fmla="*/ 98 w 129"/>
                              <a:gd name="T5" fmla="*/ 205 h 213"/>
                              <a:gd name="T6" fmla="*/ 72 w 129"/>
                              <a:gd name="T7" fmla="*/ 213 h 213"/>
                              <a:gd name="T8" fmla="*/ 47 w 129"/>
                              <a:gd name="T9" fmla="*/ 213 h 213"/>
                              <a:gd name="T10" fmla="*/ 30 w 129"/>
                              <a:gd name="T11" fmla="*/ 210 h 213"/>
                              <a:gd name="T12" fmla="*/ 15 w 129"/>
                              <a:gd name="T13" fmla="*/ 205 h 213"/>
                              <a:gd name="T14" fmla="*/ 7 w 129"/>
                              <a:gd name="T15" fmla="*/ 200 h 213"/>
                              <a:gd name="T16" fmla="*/ 3 w 129"/>
                              <a:gd name="T17" fmla="*/ 195 h 213"/>
                              <a:gd name="T18" fmla="*/ 0 w 129"/>
                              <a:gd name="T19" fmla="*/ 189 h 213"/>
                              <a:gd name="T20" fmla="*/ 0 w 129"/>
                              <a:gd name="T21" fmla="*/ 181 h 213"/>
                              <a:gd name="T22" fmla="*/ 2 w 129"/>
                              <a:gd name="T23" fmla="*/ 176 h 213"/>
                              <a:gd name="T24" fmla="*/ 3 w 129"/>
                              <a:gd name="T25" fmla="*/ 174 h 213"/>
                              <a:gd name="T26" fmla="*/ 4 w 129"/>
                              <a:gd name="T27" fmla="*/ 173 h 213"/>
                              <a:gd name="T28" fmla="*/ 8 w 129"/>
                              <a:gd name="T29" fmla="*/ 173 h 213"/>
                              <a:gd name="T30" fmla="*/ 17 w 129"/>
                              <a:gd name="T31" fmla="*/ 178 h 213"/>
                              <a:gd name="T32" fmla="*/ 29 w 129"/>
                              <a:gd name="T33" fmla="*/ 184 h 213"/>
                              <a:gd name="T34" fmla="*/ 47 w 129"/>
                              <a:gd name="T35" fmla="*/ 190 h 213"/>
                              <a:gd name="T36" fmla="*/ 68 w 129"/>
                              <a:gd name="T37" fmla="*/ 190 h 213"/>
                              <a:gd name="T38" fmla="*/ 83 w 129"/>
                              <a:gd name="T39" fmla="*/ 185 h 213"/>
                              <a:gd name="T40" fmla="*/ 93 w 129"/>
                              <a:gd name="T41" fmla="*/ 176 h 213"/>
                              <a:gd name="T42" fmla="*/ 99 w 129"/>
                              <a:gd name="T43" fmla="*/ 163 h 213"/>
                              <a:gd name="T44" fmla="*/ 99 w 129"/>
                              <a:gd name="T45" fmla="*/ 147 h 213"/>
                              <a:gd name="T46" fmla="*/ 90 w 129"/>
                              <a:gd name="T47" fmla="*/ 135 h 213"/>
                              <a:gd name="T48" fmla="*/ 78 w 129"/>
                              <a:gd name="T49" fmla="*/ 125 h 213"/>
                              <a:gd name="T50" fmla="*/ 61 w 129"/>
                              <a:gd name="T51" fmla="*/ 117 h 213"/>
                              <a:gd name="T52" fmla="*/ 44 w 129"/>
                              <a:gd name="T53" fmla="*/ 109 h 213"/>
                              <a:gd name="T54" fmla="*/ 28 w 129"/>
                              <a:gd name="T55" fmla="*/ 99 h 213"/>
                              <a:gd name="T56" fmla="*/ 14 w 129"/>
                              <a:gd name="T57" fmla="*/ 85 h 213"/>
                              <a:gd name="T58" fmla="*/ 7 w 129"/>
                              <a:gd name="T59" fmla="*/ 67 h 213"/>
                              <a:gd name="T60" fmla="*/ 7 w 129"/>
                              <a:gd name="T61" fmla="*/ 42 h 213"/>
                              <a:gd name="T62" fmla="*/ 15 w 129"/>
                              <a:gd name="T63" fmla="*/ 21 h 213"/>
                              <a:gd name="T64" fmla="*/ 33 w 129"/>
                              <a:gd name="T65" fmla="*/ 8 h 213"/>
                              <a:gd name="T66" fmla="*/ 56 w 129"/>
                              <a:gd name="T67" fmla="*/ 0 h 213"/>
                              <a:gd name="T68" fmla="*/ 76 w 129"/>
                              <a:gd name="T69" fmla="*/ 0 h 213"/>
                              <a:gd name="T70" fmla="*/ 89 w 129"/>
                              <a:gd name="T71" fmla="*/ 3 h 213"/>
                              <a:gd name="T72" fmla="*/ 101 w 129"/>
                              <a:gd name="T73" fmla="*/ 7 h 213"/>
                              <a:gd name="T74" fmla="*/ 111 w 129"/>
                              <a:gd name="T75" fmla="*/ 11 h 213"/>
                              <a:gd name="T76" fmla="*/ 114 w 129"/>
                              <a:gd name="T77" fmla="*/ 14 h 213"/>
                              <a:gd name="T78" fmla="*/ 115 w 129"/>
                              <a:gd name="T79" fmla="*/ 16 h 213"/>
                              <a:gd name="T80" fmla="*/ 116 w 129"/>
                              <a:gd name="T81" fmla="*/ 19 h 213"/>
                              <a:gd name="T82" fmla="*/ 116 w 129"/>
                              <a:gd name="T83" fmla="*/ 23 h 213"/>
                              <a:gd name="T84" fmla="*/ 116 w 129"/>
                              <a:gd name="T85" fmla="*/ 29 h 213"/>
                              <a:gd name="T86" fmla="*/ 116 w 129"/>
                              <a:gd name="T87" fmla="*/ 34 h 213"/>
                              <a:gd name="T88" fmla="*/ 115 w 129"/>
                              <a:gd name="T89" fmla="*/ 36 h 213"/>
                              <a:gd name="T90" fmla="*/ 114 w 129"/>
                              <a:gd name="T91" fmla="*/ 37 h 213"/>
                              <a:gd name="T92" fmla="*/ 110 w 129"/>
                              <a:gd name="T93" fmla="*/ 37 h 213"/>
                              <a:gd name="T94" fmla="*/ 103 w 129"/>
                              <a:gd name="T95" fmla="*/ 34 h 213"/>
                              <a:gd name="T96" fmla="*/ 92 w 129"/>
                              <a:gd name="T97" fmla="*/ 27 h 213"/>
                              <a:gd name="T98" fmla="*/ 77 w 129"/>
                              <a:gd name="T99" fmla="*/ 24 h 213"/>
                              <a:gd name="T100" fmla="*/ 60 w 129"/>
                              <a:gd name="T101" fmla="*/ 24 h 213"/>
                              <a:gd name="T102" fmla="*/ 46 w 129"/>
                              <a:gd name="T103" fmla="*/ 27 h 213"/>
                              <a:gd name="T104" fmla="*/ 39 w 129"/>
                              <a:gd name="T105" fmla="*/ 36 h 213"/>
                              <a:gd name="T106" fmla="*/ 34 w 129"/>
                              <a:gd name="T107" fmla="*/ 46 h 213"/>
                              <a:gd name="T108" fmla="*/ 35 w 129"/>
                              <a:gd name="T109" fmla="*/ 59 h 213"/>
                              <a:gd name="T110" fmla="*/ 42 w 129"/>
                              <a:gd name="T111" fmla="*/ 73 h 213"/>
                              <a:gd name="T112" fmla="*/ 56 w 129"/>
                              <a:gd name="T113" fmla="*/ 83 h 213"/>
                              <a:gd name="T114" fmla="*/ 72 w 129"/>
                              <a:gd name="T115" fmla="*/ 90 h 213"/>
                              <a:gd name="T116" fmla="*/ 89 w 129"/>
                              <a:gd name="T117" fmla="*/ 99 h 213"/>
                              <a:gd name="T118" fmla="*/ 106 w 129"/>
                              <a:gd name="T119" fmla="*/ 109 h 213"/>
                              <a:gd name="T120" fmla="*/ 120 w 129"/>
                              <a:gd name="T121" fmla="*/ 122 h 213"/>
                              <a:gd name="T122" fmla="*/ 127 w 129"/>
                              <a:gd name="T123" fmla="*/ 141 h 2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29" h="213">
                                <a:moveTo>
                                  <a:pt x="129" y="152"/>
                                </a:moveTo>
                                <a:lnTo>
                                  <a:pt x="127" y="167"/>
                                </a:lnTo>
                                <a:lnTo>
                                  <a:pt x="122" y="179"/>
                                </a:lnTo>
                                <a:lnTo>
                                  <a:pt x="116" y="189"/>
                                </a:lnTo>
                                <a:lnTo>
                                  <a:pt x="108" y="197"/>
                                </a:lnTo>
                                <a:lnTo>
                                  <a:pt x="98" y="205"/>
                                </a:lnTo>
                                <a:lnTo>
                                  <a:pt x="85" y="210"/>
                                </a:lnTo>
                                <a:lnTo>
                                  <a:pt x="72" y="213"/>
                                </a:lnTo>
                                <a:lnTo>
                                  <a:pt x="57" y="213"/>
                                </a:lnTo>
                                <a:lnTo>
                                  <a:pt x="47" y="213"/>
                                </a:lnTo>
                                <a:lnTo>
                                  <a:pt x="39" y="212"/>
                                </a:lnTo>
                                <a:lnTo>
                                  <a:pt x="30" y="210"/>
                                </a:lnTo>
                                <a:lnTo>
                                  <a:pt x="23" y="207"/>
                                </a:lnTo>
                                <a:lnTo>
                                  <a:pt x="15" y="205"/>
                                </a:lnTo>
                                <a:lnTo>
                                  <a:pt x="10" y="202"/>
                                </a:lnTo>
                                <a:lnTo>
                                  <a:pt x="7" y="200"/>
                                </a:lnTo>
                                <a:lnTo>
                                  <a:pt x="4" y="197"/>
                                </a:lnTo>
                                <a:lnTo>
                                  <a:pt x="3" y="195"/>
                                </a:lnTo>
                                <a:lnTo>
                                  <a:pt x="2" y="192"/>
                                </a:lnTo>
                                <a:lnTo>
                                  <a:pt x="0" y="189"/>
                                </a:lnTo>
                                <a:lnTo>
                                  <a:pt x="0" y="185"/>
                                </a:lnTo>
                                <a:lnTo>
                                  <a:pt x="0" y="181"/>
                                </a:lnTo>
                                <a:lnTo>
                                  <a:pt x="0" y="179"/>
                                </a:lnTo>
                                <a:lnTo>
                                  <a:pt x="2" y="176"/>
                                </a:lnTo>
                                <a:lnTo>
                                  <a:pt x="2" y="175"/>
                                </a:lnTo>
                                <a:lnTo>
                                  <a:pt x="3" y="174"/>
                                </a:lnTo>
                                <a:lnTo>
                                  <a:pt x="3" y="173"/>
                                </a:lnTo>
                                <a:lnTo>
                                  <a:pt x="4" y="173"/>
                                </a:lnTo>
                                <a:lnTo>
                                  <a:pt x="5" y="173"/>
                                </a:lnTo>
                                <a:lnTo>
                                  <a:pt x="8" y="173"/>
                                </a:lnTo>
                                <a:lnTo>
                                  <a:pt x="12" y="175"/>
                                </a:lnTo>
                                <a:lnTo>
                                  <a:pt x="17" y="178"/>
                                </a:lnTo>
                                <a:lnTo>
                                  <a:pt x="23" y="181"/>
                                </a:lnTo>
                                <a:lnTo>
                                  <a:pt x="29" y="184"/>
                                </a:lnTo>
                                <a:lnTo>
                                  <a:pt x="37" y="188"/>
                                </a:lnTo>
                                <a:lnTo>
                                  <a:pt x="47" y="190"/>
                                </a:lnTo>
                                <a:lnTo>
                                  <a:pt x="58" y="190"/>
                                </a:lnTo>
                                <a:lnTo>
                                  <a:pt x="68" y="190"/>
                                </a:lnTo>
                                <a:lnTo>
                                  <a:pt x="76" y="188"/>
                                </a:lnTo>
                                <a:lnTo>
                                  <a:pt x="83" y="185"/>
                                </a:lnTo>
                                <a:lnTo>
                                  <a:pt x="88" y="181"/>
                                </a:lnTo>
                                <a:lnTo>
                                  <a:pt x="93" y="176"/>
                                </a:lnTo>
                                <a:lnTo>
                                  <a:pt x="97" y="170"/>
                                </a:lnTo>
                                <a:lnTo>
                                  <a:pt x="99" y="163"/>
                                </a:lnTo>
                                <a:lnTo>
                                  <a:pt x="99" y="156"/>
                                </a:lnTo>
                                <a:lnTo>
                                  <a:pt x="99" y="147"/>
                                </a:lnTo>
                                <a:lnTo>
                                  <a:pt x="95" y="141"/>
                                </a:lnTo>
                                <a:lnTo>
                                  <a:pt x="90" y="135"/>
                                </a:lnTo>
                                <a:lnTo>
                                  <a:pt x="84" y="130"/>
                                </a:lnTo>
                                <a:lnTo>
                                  <a:pt x="78" y="125"/>
                                </a:lnTo>
                                <a:lnTo>
                                  <a:pt x="69" y="121"/>
                                </a:lnTo>
                                <a:lnTo>
                                  <a:pt x="61" y="117"/>
                                </a:lnTo>
                                <a:lnTo>
                                  <a:pt x="52" y="112"/>
                                </a:lnTo>
                                <a:lnTo>
                                  <a:pt x="44" y="109"/>
                                </a:lnTo>
                                <a:lnTo>
                                  <a:pt x="35" y="104"/>
                                </a:lnTo>
                                <a:lnTo>
                                  <a:pt x="28" y="99"/>
                                </a:lnTo>
                                <a:lnTo>
                                  <a:pt x="20" y="92"/>
                                </a:lnTo>
                                <a:lnTo>
                                  <a:pt x="14" y="85"/>
                                </a:lnTo>
                                <a:lnTo>
                                  <a:pt x="9" y="77"/>
                                </a:lnTo>
                                <a:lnTo>
                                  <a:pt x="7" y="67"/>
                                </a:lnTo>
                                <a:lnTo>
                                  <a:pt x="5" y="55"/>
                                </a:lnTo>
                                <a:lnTo>
                                  <a:pt x="7" y="42"/>
                                </a:lnTo>
                                <a:lnTo>
                                  <a:pt x="10" y="31"/>
                                </a:lnTo>
                                <a:lnTo>
                                  <a:pt x="15" y="21"/>
                                </a:lnTo>
                                <a:lnTo>
                                  <a:pt x="24" y="14"/>
                                </a:lnTo>
                                <a:lnTo>
                                  <a:pt x="33" y="8"/>
                                </a:lnTo>
                                <a:lnTo>
                                  <a:pt x="44" y="4"/>
                                </a:lnTo>
                                <a:lnTo>
                                  <a:pt x="56" y="0"/>
                                </a:lnTo>
                                <a:lnTo>
                                  <a:pt x="68" y="0"/>
                                </a:lnTo>
                                <a:lnTo>
                                  <a:pt x="76" y="0"/>
                                </a:lnTo>
                                <a:lnTo>
                                  <a:pt x="83" y="2"/>
                                </a:lnTo>
                                <a:lnTo>
                                  <a:pt x="89" y="3"/>
                                </a:lnTo>
                                <a:lnTo>
                                  <a:pt x="95" y="4"/>
                                </a:lnTo>
                                <a:lnTo>
                                  <a:pt x="101" y="7"/>
                                </a:lnTo>
                                <a:lnTo>
                                  <a:pt x="106" y="9"/>
                                </a:lnTo>
                                <a:lnTo>
                                  <a:pt x="111" y="11"/>
                                </a:lnTo>
                                <a:lnTo>
                                  <a:pt x="113" y="13"/>
                                </a:lnTo>
                                <a:lnTo>
                                  <a:pt x="114" y="14"/>
                                </a:lnTo>
                                <a:lnTo>
                                  <a:pt x="115" y="15"/>
                                </a:lnTo>
                                <a:lnTo>
                                  <a:pt x="115" y="16"/>
                                </a:lnTo>
                                <a:lnTo>
                                  <a:pt x="116" y="18"/>
                                </a:lnTo>
                                <a:lnTo>
                                  <a:pt x="116" y="19"/>
                                </a:lnTo>
                                <a:lnTo>
                                  <a:pt x="116" y="21"/>
                                </a:lnTo>
                                <a:lnTo>
                                  <a:pt x="116" y="23"/>
                                </a:lnTo>
                                <a:lnTo>
                                  <a:pt x="116" y="26"/>
                                </a:lnTo>
                                <a:lnTo>
                                  <a:pt x="116" y="29"/>
                                </a:lnTo>
                                <a:lnTo>
                                  <a:pt x="116" y="31"/>
                                </a:lnTo>
                                <a:lnTo>
                                  <a:pt x="116" y="34"/>
                                </a:lnTo>
                                <a:lnTo>
                                  <a:pt x="115" y="35"/>
                                </a:lnTo>
                                <a:lnTo>
                                  <a:pt x="115" y="36"/>
                                </a:lnTo>
                                <a:lnTo>
                                  <a:pt x="114" y="37"/>
                                </a:lnTo>
                                <a:lnTo>
                                  <a:pt x="114" y="37"/>
                                </a:lnTo>
                                <a:lnTo>
                                  <a:pt x="113" y="37"/>
                                </a:lnTo>
                                <a:lnTo>
                                  <a:pt x="110" y="37"/>
                                </a:lnTo>
                                <a:lnTo>
                                  <a:pt x="106" y="35"/>
                                </a:lnTo>
                                <a:lnTo>
                                  <a:pt x="103" y="34"/>
                                </a:lnTo>
                                <a:lnTo>
                                  <a:pt x="98" y="30"/>
                                </a:lnTo>
                                <a:lnTo>
                                  <a:pt x="92" y="27"/>
                                </a:lnTo>
                                <a:lnTo>
                                  <a:pt x="84" y="25"/>
                                </a:lnTo>
                                <a:lnTo>
                                  <a:pt x="77" y="24"/>
                                </a:lnTo>
                                <a:lnTo>
                                  <a:pt x="68" y="23"/>
                                </a:lnTo>
                                <a:lnTo>
                                  <a:pt x="60" y="24"/>
                                </a:lnTo>
                                <a:lnTo>
                                  <a:pt x="52" y="25"/>
                                </a:lnTo>
                                <a:lnTo>
                                  <a:pt x="46" y="27"/>
                                </a:lnTo>
                                <a:lnTo>
                                  <a:pt x="42" y="31"/>
                                </a:lnTo>
                                <a:lnTo>
                                  <a:pt x="39" y="36"/>
                                </a:lnTo>
                                <a:lnTo>
                                  <a:pt x="36" y="41"/>
                                </a:lnTo>
                                <a:lnTo>
                                  <a:pt x="34" y="46"/>
                                </a:lnTo>
                                <a:lnTo>
                                  <a:pt x="34" y="52"/>
                                </a:lnTo>
                                <a:lnTo>
                                  <a:pt x="35" y="59"/>
                                </a:lnTo>
                                <a:lnTo>
                                  <a:pt x="37" y="67"/>
                                </a:lnTo>
                                <a:lnTo>
                                  <a:pt x="42" y="73"/>
                                </a:lnTo>
                                <a:lnTo>
                                  <a:pt x="49" y="78"/>
                                </a:lnTo>
                                <a:lnTo>
                                  <a:pt x="56" y="83"/>
                                </a:lnTo>
                                <a:lnTo>
                                  <a:pt x="63" y="87"/>
                                </a:lnTo>
                                <a:lnTo>
                                  <a:pt x="72" y="90"/>
                                </a:lnTo>
                                <a:lnTo>
                                  <a:pt x="81" y="95"/>
                                </a:lnTo>
                                <a:lnTo>
                                  <a:pt x="89" y="99"/>
                                </a:lnTo>
                                <a:lnTo>
                                  <a:pt x="98" y="104"/>
                                </a:lnTo>
                                <a:lnTo>
                                  <a:pt x="106" y="109"/>
                                </a:lnTo>
                                <a:lnTo>
                                  <a:pt x="114" y="115"/>
                                </a:lnTo>
                                <a:lnTo>
                                  <a:pt x="120" y="122"/>
                                </a:lnTo>
                                <a:lnTo>
                                  <a:pt x="124" y="131"/>
                                </a:lnTo>
                                <a:lnTo>
                                  <a:pt x="127" y="141"/>
                                </a:lnTo>
                                <a:lnTo>
                                  <a:pt x="129"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15" name="Freeform 101"/>
                        <wps:cNvSpPr>
                          <a:spLocks noEditPoints="1"/>
                        </wps:cNvSpPr>
                        <wps:spPr bwMode="auto">
                          <a:xfrm>
                            <a:off x="3116263" y="714375"/>
                            <a:ext cx="73025" cy="109538"/>
                          </a:xfrm>
                          <a:custGeom>
                            <a:avLst/>
                            <a:gdLst>
                              <a:gd name="T0" fmla="*/ 138 w 138"/>
                              <a:gd name="T1" fmla="*/ 204 h 208"/>
                              <a:gd name="T2" fmla="*/ 137 w 138"/>
                              <a:gd name="T3" fmla="*/ 207 h 208"/>
                              <a:gd name="T4" fmla="*/ 133 w 138"/>
                              <a:gd name="T5" fmla="*/ 208 h 208"/>
                              <a:gd name="T6" fmla="*/ 128 w 138"/>
                              <a:gd name="T7" fmla="*/ 208 h 208"/>
                              <a:gd name="T8" fmla="*/ 119 w 138"/>
                              <a:gd name="T9" fmla="*/ 208 h 208"/>
                              <a:gd name="T10" fmla="*/ 113 w 138"/>
                              <a:gd name="T11" fmla="*/ 208 h 208"/>
                              <a:gd name="T12" fmla="*/ 111 w 138"/>
                              <a:gd name="T13" fmla="*/ 207 h 208"/>
                              <a:gd name="T14" fmla="*/ 108 w 138"/>
                              <a:gd name="T15" fmla="*/ 204 h 208"/>
                              <a:gd name="T16" fmla="*/ 89 w 138"/>
                              <a:gd name="T17" fmla="*/ 153 h 208"/>
                              <a:gd name="T18" fmla="*/ 83 w 138"/>
                              <a:gd name="T19" fmla="*/ 138 h 208"/>
                              <a:gd name="T20" fmla="*/ 74 w 138"/>
                              <a:gd name="T21" fmla="*/ 125 h 208"/>
                              <a:gd name="T22" fmla="*/ 62 w 138"/>
                              <a:gd name="T23" fmla="*/ 118 h 208"/>
                              <a:gd name="T24" fmla="*/ 46 w 138"/>
                              <a:gd name="T25" fmla="*/ 116 h 208"/>
                              <a:gd name="T26" fmla="*/ 27 w 138"/>
                              <a:gd name="T27" fmla="*/ 203 h 208"/>
                              <a:gd name="T28" fmla="*/ 26 w 138"/>
                              <a:gd name="T29" fmla="*/ 205 h 208"/>
                              <a:gd name="T30" fmla="*/ 25 w 138"/>
                              <a:gd name="T31" fmla="*/ 207 h 208"/>
                              <a:gd name="T32" fmla="*/ 20 w 138"/>
                              <a:gd name="T33" fmla="*/ 208 h 208"/>
                              <a:gd name="T34" fmla="*/ 14 w 138"/>
                              <a:gd name="T35" fmla="*/ 208 h 208"/>
                              <a:gd name="T36" fmla="*/ 6 w 138"/>
                              <a:gd name="T37" fmla="*/ 208 h 208"/>
                              <a:gd name="T38" fmla="*/ 2 w 138"/>
                              <a:gd name="T39" fmla="*/ 207 h 208"/>
                              <a:gd name="T40" fmla="*/ 0 w 138"/>
                              <a:gd name="T41" fmla="*/ 205 h 208"/>
                              <a:gd name="T42" fmla="*/ 0 w 138"/>
                              <a:gd name="T43" fmla="*/ 203 h 208"/>
                              <a:gd name="T44" fmla="*/ 0 w 138"/>
                              <a:gd name="T45" fmla="*/ 6 h 208"/>
                              <a:gd name="T46" fmla="*/ 6 w 138"/>
                              <a:gd name="T47" fmla="*/ 1 h 208"/>
                              <a:gd name="T48" fmla="*/ 54 w 138"/>
                              <a:gd name="T49" fmla="*/ 0 h 208"/>
                              <a:gd name="T50" fmla="*/ 67 w 138"/>
                              <a:gd name="T51" fmla="*/ 1 h 208"/>
                              <a:gd name="T52" fmla="*/ 76 w 138"/>
                              <a:gd name="T53" fmla="*/ 1 h 208"/>
                              <a:gd name="T54" fmla="*/ 97 w 138"/>
                              <a:gd name="T55" fmla="*/ 8 h 208"/>
                              <a:gd name="T56" fmla="*/ 113 w 138"/>
                              <a:gd name="T57" fmla="*/ 20 h 208"/>
                              <a:gd name="T58" fmla="*/ 122 w 138"/>
                              <a:gd name="T59" fmla="*/ 36 h 208"/>
                              <a:gd name="T60" fmla="*/ 126 w 138"/>
                              <a:gd name="T61" fmla="*/ 55 h 208"/>
                              <a:gd name="T62" fmla="*/ 123 w 138"/>
                              <a:gd name="T63" fmla="*/ 74 h 208"/>
                              <a:gd name="T64" fmla="*/ 115 w 138"/>
                              <a:gd name="T65" fmla="*/ 89 h 208"/>
                              <a:gd name="T66" fmla="*/ 102 w 138"/>
                              <a:gd name="T67" fmla="*/ 100 h 208"/>
                              <a:gd name="T68" fmla="*/ 85 w 138"/>
                              <a:gd name="T69" fmla="*/ 107 h 208"/>
                              <a:gd name="T70" fmla="*/ 95 w 138"/>
                              <a:gd name="T71" fmla="*/ 113 h 208"/>
                              <a:gd name="T72" fmla="*/ 102 w 138"/>
                              <a:gd name="T73" fmla="*/ 121 h 208"/>
                              <a:gd name="T74" fmla="*/ 110 w 138"/>
                              <a:gd name="T75" fmla="*/ 132 h 208"/>
                              <a:gd name="T76" fmla="*/ 116 w 138"/>
                              <a:gd name="T77" fmla="*/ 146 h 208"/>
                              <a:gd name="T78" fmla="*/ 137 w 138"/>
                              <a:gd name="T79" fmla="*/ 197 h 208"/>
                              <a:gd name="T80" fmla="*/ 138 w 138"/>
                              <a:gd name="T81" fmla="*/ 202 h 208"/>
                              <a:gd name="T82" fmla="*/ 96 w 138"/>
                              <a:gd name="T83" fmla="*/ 58 h 208"/>
                              <a:gd name="T84" fmla="*/ 91 w 138"/>
                              <a:gd name="T85" fmla="*/ 37 h 208"/>
                              <a:gd name="T86" fmla="*/ 73 w 138"/>
                              <a:gd name="T87" fmla="*/ 24 h 208"/>
                              <a:gd name="T88" fmla="*/ 64 w 138"/>
                              <a:gd name="T89" fmla="*/ 23 h 208"/>
                              <a:gd name="T90" fmla="*/ 50 w 138"/>
                              <a:gd name="T91" fmla="*/ 23 h 208"/>
                              <a:gd name="T92" fmla="*/ 27 w 138"/>
                              <a:gd name="T93" fmla="*/ 92 h 208"/>
                              <a:gd name="T94" fmla="*/ 64 w 138"/>
                              <a:gd name="T95" fmla="*/ 92 h 208"/>
                              <a:gd name="T96" fmla="*/ 80 w 138"/>
                              <a:gd name="T97" fmla="*/ 87 h 208"/>
                              <a:gd name="T98" fmla="*/ 91 w 138"/>
                              <a:gd name="T99" fmla="*/ 77 h 208"/>
                              <a:gd name="T100" fmla="*/ 96 w 138"/>
                              <a:gd name="T101" fmla="*/ 65 h 2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138" h="208">
                                <a:moveTo>
                                  <a:pt x="138" y="203"/>
                                </a:moveTo>
                                <a:lnTo>
                                  <a:pt x="138" y="204"/>
                                </a:lnTo>
                                <a:lnTo>
                                  <a:pt x="138" y="205"/>
                                </a:lnTo>
                                <a:lnTo>
                                  <a:pt x="137" y="207"/>
                                </a:lnTo>
                                <a:lnTo>
                                  <a:pt x="135" y="207"/>
                                </a:lnTo>
                                <a:lnTo>
                                  <a:pt x="133" y="208"/>
                                </a:lnTo>
                                <a:lnTo>
                                  <a:pt x="131" y="208"/>
                                </a:lnTo>
                                <a:lnTo>
                                  <a:pt x="128" y="208"/>
                                </a:lnTo>
                                <a:lnTo>
                                  <a:pt x="123" y="208"/>
                                </a:lnTo>
                                <a:lnTo>
                                  <a:pt x="119" y="208"/>
                                </a:lnTo>
                                <a:lnTo>
                                  <a:pt x="116" y="208"/>
                                </a:lnTo>
                                <a:lnTo>
                                  <a:pt x="113" y="208"/>
                                </a:lnTo>
                                <a:lnTo>
                                  <a:pt x="112" y="207"/>
                                </a:lnTo>
                                <a:lnTo>
                                  <a:pt x="111" y="207"/>
                                </a:lnTo>
                                <a:lnTo>
                                  <a:pt x="110" y="205"/>
                                </a:lnTo>
                                <a:lnTo>
                                  <a:pt x="108" y="204"/>
                                </a:lnTo>
                                <a:lnTo>
                                  <a:pt x="108" y="202"/>
                                </a:lnTo>
                                <a:lnTo>
                                  <a:pt x="89" y="153"/>
                                </a:lnTo>
                                <a:lnTo>
                                  <a:pt x="85" y="145"/>
                                </a:lnTo>
                                <a:lnTo>
                                  <a:pt x="83" y="138"/>
                                </a:lnTo>
                                <a:lnTo>
                                  <a:pt x="78" y="132"/>
                                </a:lnTo>
                                <a:lnTo>
                                  <a:pt x="74" y="125"/>
                                </a:lnTo>
                                <a:lnTo>
                                  <a:pt x="68" y="121"/>
                                </a:lnTo>
                                <a:lnTo>
                                  <a:pt x="62" y="118"/>
                                </a:lnTo>
                                <a:lnTo>
                                  <a:pt x="54" y="116"/>
                                </a:lnTo>
                                <a:lnTo>
                                  <a:pt x="46" y="116"/>
                                </a:lnTo>
                                <a:lnTo>
                                  <a:pt x="27" y="116"/>
                                </a:lnTo>
                                <a:lnTo>
                                  <a:pt x="27" y="203"/>
                                </a:lnTo>
                                <a:lnTo>
                                  <a:pt x="27" y="204"/>
                                </a:lnTo>
                                <a:lnTo>
                                  <a:pt x="26" y="205"/>
                                </a:lnTo>
                                <a:lnTo>
                                  <a:pt x="26" y="207"/>
                                </a:lnTo>
                                <a:lnTo>
                                  <a:pt x="25" y="207"/>
                                </a:lnTo>
                                <a:lnTo>
                                  <a:pt x="22" y="208"/>
                                </a:lnTo>
                                <a:lnTo>
                                  <a:pt x="20" y="208"/>
                                </a:lnTo>
                                <a:lnTo>
                                  <a:pt x="17" y="208"/>
                                </a:lnTo>
                                <a:lnTo>
                                  <a:pt x="14" y="208"/>
                                </a:lnTo>
                                <a:lnTo>
                                  <a:pt x="10" y="208"/>
                                </a:lnTo>
                                <a:lnTo>
                                  <a:pt x="6" y="208"/>
                                </a:lnTo>
                                <a:lnTo>
                                  <a:pt x="4" y="208"/>
                                </a:lnTo>
                                <a:lnTo>
                                  <a:pt x="2" y="207"/>
                                </a:lnTo>
                                <a:lnTo>
                                  <a:pt x="1" y="207"/>
                                </a:lnTo>
                                <a:lnTo>
                                  <a:pt x="0" y="205"/>
                                </a:lnTo>
                                <a:lnTo>
                                  <a:pt x="0" y="204"/>
                                </a:lnTo>
                                <a:lnTo>
                                  <a:pt x="0" y="203"/>
                                </a:lnTo>
                                <a:lnTo>
                                  <a:pt x="0" y="11"/>
                                </a:lnTo>
                                <a:lnTo>
                                  <a:pt x="0" y="6"/>
                                </a:lnTo>
                                <a:lnTo>
                                  <a:pt x="2" y="2"/>
                                </a:lnTo>
                                <a:lnTo>
                                  <a:pt x="6" y="1"/>
                                </a:lnTo>
                                <a:lnTo>
                                  <a:pt x="10" y="0"/>
                                </a:lnTo>
                                <a:lnTo>
                                  <a:pt x="54" y="0"/>
                                </a:lnTo>
                                <a:lnTo>
                                  <a:pt x="62" y="0"/>
                                </a:lnTo>
                                <a:lnTo>
                                  <a:pt x="67" y="1"/>
                                </a:lnTo>
                                <a:lnTo>
                                  <a:pt x="71" y="1"/>
                                </a:lnTo>
                                <a:lnTo>
                                  <a:pt x="76" y="1"/>
                                </a:lnTo>
                                <a:lnTo>
                                  <a:pt x="87" y="4"/>
                                </a:lnTo>
                                <a:lnTo>
                                  <a:pt x="97" y="8"/>
                                </a:lnTo>
                                <a:lnTo>
                                  <a:pt x="106" y="13"/>
                                </a:lnTo>
                                <a:lnTo>
                                  <a:pt x="113" y="20"/>
                                </a:lnTo>
                                <a:lnTo>
                                  <a:pt x="118" y="27"/>
                                </a:lnTo>
                                <a:lnTo>
                                  <a:pt x="122" y="36"/>
                                </a:lnTo>
                                <a:lnTo>
                                  <a:pt x="124" y="44"/>
                                </a:lnTo>
                                <a:lnTo>
                                  <a:pt x="126" y="55"/>
                                </a:lnTo>
                                <a:lnTo>
                                  <a:pt x="126" y="65"/>
                                </a:lnTo>
                                <a:lnTo>
                                  <a:pt x="123" y="74"/>
                                </a:lnTo>
                                <a:lnTo>
                                  <a:pt x="119" y="81"/>
                                </a:lnTo>
                                <a:lnTo>
                                  <a:pt x="115" y="89"/>
                                </a:lnTo>
                                <a:lnTo>
                                  <a:pt x="108" y="95"/>
                                </a:lnTo>
                                <a:lnTo>
                                  <a:pt x="102" y="100"/>
                                </a:lnTo>
                                <a:lnTo>
                                  <a:pt x="95" y="103"/>
                                </a:lnTo>
                                <a:lnTo>
                                  <a:pt x="85" y="107"/>
                                </a:lnTo>
                                <a:lnTo>
                                  <a:pt x="90" y="109"/>
                                </a:lnTo>
                                <a:lnTo>
                                  <a:pt x="95" y="113"/>
                                </a:lnTo>
                                <a:lnTo>
                                  <a:pt x="99" y="117"/>
                                </a:lnTo>
                                <a:lnTo>
                                  <a:pt x="102" y="121"/>
                                </a:lnTo>
                                <a:lnTo>
                                  <a:pt x="106" y="125"/>
                                </a:lnTo>
                                <a:lnTo>
                                  <a:pt x="110" y="132"/>
                                </a:lnTo>
                                <a:lnTo>
                                  <a:pt x="112" y="139"/>
                                </a:lnTo>
                                <a:lnTo>
                                  <a:pt x="116" y="146"/>
                                </a:lnTo>
                                <a:lnTo>
                                  <a:pt x="134" y="192"/>
                                </a:lnTo>
                                <a:lnTo>
                                  <a:pt x="137" y="197"/>
                                </a:lnTo>
                                <a:lnTo>
                                  <a:pt x="137" y="199"/>
                                </a:lnTo>
                                <a:lnTo>
                                  <a:pt x="138" y="202"/>
                                </a:lnTo>
                                <a:lnTo>
                                  <a:pt x="138" y="203"/>
                                </a:lnTo>
                                <a:close/>
                                <a:moveTo>
                                  <a:pt x="96" y="58"/>
                                </a:moveTo>
                                <a:lnTo>
                                  <a:pt x="95" y="47"/>
                                </a:lnTo>
                                <a:lnTo>
                                  <a:pt x="91" y="37"/>
                                </a:lnTo>
                                <a:lnTo>
                                  <a:pt x="84" y="29"/>
                                </a:lnTo>
                                <a:lnTo>
                                  <a:pt x="73" y="24"/>
                                </a:lnTo>
                                <a:lnTo>
                                  <a:pt x="69" y="24"/>
                                </a:lnTo>
                                <a:lnTo>
                                  <a:pt x="64" y="23"/>
                                </a:lnTo>
                                <a:lnTo>
                                  <a:pt x="58" y="23"/>
                                </a:lnTo>
                                <a:lnTo>
                                  <a:pt x="50" y="23"/>
                                </a:lnTo>
                                <a:lnTo>
                                  <a:pt x="27" y="23"/>
                                </a:lnTo>
                                <a:lnTo>
                                  <a:pt x="27" y="92"/>
                                </a:lnTo>
                                <a:lnTo>
                                  <a:pt x="54" y="92"/>
                                </a:lnTo>
                                <a:lnTo>
                                  <a:pt x="64" y="92"/>
                                </a:lnTo>
                                <a:lnTo>
                                  <a:pt x="73" y="90"/>
                                </a:lnTo>
                                <a:lnTo>
                                  <a:pt x="80" y="87"/>
                                </a:lnTo>
                                <a:lnTo>
                                  <a:pt x="86" y="82"/>
                                </a:lnTo>
                                <a:lnTo>
                                  <a:pt x="91" y="77"/>
                                </a:lnTo>
                                <a:lnTo>
                                  <a:pt x="94" y="71"/>
                                </a:lnTo>
                                <a:lnTo>
                                  <a:pt x="96" y="65"/>
                                </a:lnTo>
                                <a:lnTo>
                                  <a:pt x="96" y="5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16" name="Freeform 102"/>
                        <wps:cNvSpPr>
                          <a:spLocks/>
                        </wps:cNvSpPr>
                        <wps:spPr bwMode="auto">
                          <a:xfrm>
                            <a:off x="3201988" y="774700"/>
                            <a:ext cx="41275" cy="12700"/>
                          </a:xfrm>
                          <a:custGeom>
                            <a:avLst/>
                            <a:gdLst>
                              <a:gd name="T0" fmla="*/ 79 w 79"/>
                              <a:gd name="T1" fmla="*/ 11 h 22"/>
                              <a:gd name="T2" fmla="*/ 78 w 79"/>
                              <a:gd name="T3" fmla="*/ 16 h 22"/>
                              <a:gd name="T4" fmla="*/ 77 w 79"/>
                              <a:gd name="T5" fmla="*/ 19 h 22"/>
                              <a:gd name="T6" fmla="*/ 75 w 79"/>
                              <a:gd name="T7" fmla="*/ 22 h 22"/>
                              <a:gd name="T8" fmla="*/ 73 w 79"/>
                              <a:gd name="T9" fmla="*/ 22 h 22"/>
                              <a:gd name="T10" fmla="*/ 7 w 79"/>
                              <a:gd name="T11" fmla="*/ 22 h 22"/>
                              <a:gd name="T12" fmla="*/ 4 w 79"/>
                              <a:gd name="T13" fmla="*/ 22 h 22"/>
                              <a:gd name="T14" fmla="*/ 2 w 79"/>
                              <a:gd name="T15" fmla="*/ 19 h 22"/>
                              <a:gd name="T16" fmla="*/ 0 w 79"/>
                              <a:gd name="T17" fmla="*/ 16 h 22"/>
                              <a:gd name="T18" fmla="*/ 0 w 79"/>
                              <a:gd name="T19" fmla="*/ 11 h 22"/>
                              <a:gd name="T20" fmla="*/ 0 w 79"/>
                              <a:gd name="T21" fmla="*/ 5 h 22"/>
                              <a:gd name="T22" fmla="*/ 2 w 79"/>
                              <a:gd name="T23" fmla="*/ 2 h 22"/>
                              <a:gd name="T24" fmla="*/ 4 w 79"/>
                              <a:gd name="T25" fmla="*/ 0 h 22"/>
                              <a:gd name="T26" fmla="*/ 7 w 79"/>
                              <a:gd name="T27" fmla="*/ 0 h 22"/>
                              <a:gd name="T28" fmla="*/ 73 w 79"/>
                              <a:gd name="T29" fmla="*/ 0 h 22"/>
                              <a:gd name="T30" fmla="*/ 74 w 79"/>
                              <a:gd name="T31" fmla="*/ 0 h 22"/>
                              <a:gd name="T32" fmla="*/ 75 w 79"/>
                              <a:gd name="T33" fmla="*/ 0 h 22"/>
                              <a:gd name="T34" fmla="*/ 77 w 79"/>
                              <a:gd name="T35" fmla="*/ 1 h 22"/>
                              <a:gd name="T36" fmla="*/ 77 w 79"/>
                              <a:gd name="T37" fmla="*/ 2 h 22"/>
                              <a:gd name="T38" fmla="*/ 78 w 79"/>
                              <a:gd name="T39" fmla="*/ 3 h 22"/>
                              <a:gd name="T40" fmla="*/ 78 w 79"/>
                              <a:gd name="T41" fmla="*/ 6 h 22"/>
                              <a:gd name="T42" fmla="*/ 79 w 79"/>
                              <a:gd name="T43" fmla="*/ 8 h 22"/>
                              <a:gd name="T44" fmla="*/ 79 w 79"/>
                              <a:gd name="T45" fmla="*/ 11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79" h="22">
                                <a:moveTo>
                                  <a:pt x="79" y="11"/>
                                </a:moveTo>
                                <a:lnTo>
                                  <a:pt x="78" y="16"/>
                                </a:lnTo>
                                <a:lnTo>
                                  <a:pt x="77" y="19"/>
                                </a:lnTo>
                                <a:lnTo>
                                  <a:pt x="75" y="22"/>
                                </a:lnTo>
                                <a:lnTo>
                                  <a:pt x="73" y="22"/>
                                </a:lnTo>
                                <a:lnTo>
                                  <a:pt x="7" y="22"/>
                                </a:lnTo>
                                <a:lnTo>
                                  <a:pt x="4" y="22"/>
                                </a:lnTo>
                                <a:lnTo>
                                  <a:pt x="2" y="19"/>
                                </a:lnTo>
                                <a:lnTo>
                                  <a:pt x="0" y="16"/>
                                </a:lnTo>
                                <a:lnTo>
                                  <a:pt x="0" y="11"/>
                                </a:lnTo>
                                <a:lnTo>
                                  <a:pt x="0" y="5"/>
                                </a:lnTo>
                                <a:lnTo>
                                  <a:pt x="2" y="2"/>
                                </a:lnTo>
                                <a:lnTo>
                                  <a:pt x="4" y="0"/>
                                </a:lnTo>
                                <a:lnTo>
                                  <a:pt x="7" y="0"/>
                                </a:lnTo>
                                <a:lnTo>
                                  <a:pt x="73" y="0"/>
                                </a:lnTo>
                                <a:lnTo>
                                  <a:pt x="74" y="0"/>
                                </a:lnTo>
                                <a:lnTo>
                                  <a:pt x="75" y="0"/>
                                </a:lnTo>
                                <a:lnTo>
                                  <a:pt x="77" y="1"/>
                                </a:lnTo>
                                <a:lnTo>
                                  <a:pt x="77" y="2"/>
                                </a:lnTo>
                                <a:lnTo>
                                  <a:pt x="78" y="3"/>
                                </a:lnTo>
                                <a:lnTo>
                                  <a:pt x="78" y="6"/>
                                </a:lnTo>
                                <a:lnTo>
                                  <a:pt x="79" y="8"/>
                                </a:lnTo>
                                <a:lnTo>
                                  <a:pt x="79" y="1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17" name="Freeform 103"/>
                        <wps:cNvSpPr>
                          <a:spLocks noEditPoints="1"/>
                        </wps:cNvSpPr>
                        <wps:spPr bwMode="auto">
                          <a:xfrm>
                            <a:off x="3263900" y="714375"/>
                            <a:ext cx="71438" cy="109538"/>
                          </a:xfrm>
                          <a:custGeom>
                            <a:avLst/>
                            <a:gdLst>
                              <a:gd name="T0" fmla="*/ 137 w 137"/>
                              <a:gd name="T1" fmla="*/ 157 h 208"/>
                              <a:gd name="T2" fmla="*/ 132 w 137"/>
                              <a:gd name="T3" fmla="*/ 175 h 208"/>
                              <a:gd name="T4" fmla="*/ 124 w 137"/>
                              <a:gd name="T5" fmla="*/ 187 h 208"/>
                              <a:gd name="T6" fmla="*/ 110 w 137"/>
                              <a:gd name="T7" fmla="*/ 197 h 208"/>
                              <a:gd name="T8" fmla="*/ 95 w 137"/>
                              <a:gd name="T9" fmla="*/ 204 h 208"/>
                              <a:gd name="T10" fmla="*/ 77 w 137"/>
                              <a:gd name="T11" fmla="*/ 207 h 208"/>
                              <a:gd name="T12" fmla="*/ 10 w 137"/>
                              <a:gd name="T13" fmla="*/ 208 h 208"/>
                              <a:gd name="T14" fmla="*/ 4 w 137"/>
                              <a:gd name="T15" fmla="*/ 205 h 208"/>
                              <a:gd name="T16" fmla="*/ 0 w 137"/>
                              <a:gd name="T17" fmla="*/ 197 h 208"/>
                              <a:gd name="T18" fmla="*/ 2 w 137"/>
                              <a:gd name="T19" fmla="*/ 6 h 208"/>
                              <a:gd name="T20" fmla="*/ 8 w 137"/>
                              <a:gd name="T21" fmla="*/ 1 h 208"/>
                              <a:gd name="T22" fmla="*/ 58 w 137"/>
                              <a:gd name="T23" fmla="*/ 0 h 208"/>
                              <a:gd name="T24" fmla="*/ 88 w 137"/>
                              <a:gd name="T25" fmla="*/ 4 h 208"/>
                              <a:gd name="T26" fmla="*/ 109 w 137"/>
                              <a:gd name="T27" fmla="*/ 13 h 208"/>
                              <a:gd name="T28" fmla="*/ 120 w 137"/>
                              <a:gd name="T29" fmla="*/ 31 h 208"/>
                              <a:gd name="T30" fmla="*/ 125 w 137"/>
                              <a:gd name="T31" fmla="*/ 53 h 208"/>
                              <a:gd name="T32" fmla="*/ 122 w 137"/>
                              <a:gd name="T33" fmla="*/ 66 h 208"/>
                              <a:gd name="T34" fmla="*/ 117 w 137"/>
                              <a:gd name="T35" fmla="*/ 79 h 208"/>
                              <a:gd name="T36" fmla="*/ 109 w 137"/>
                              <a:gd name="T37" fmla="*/ 90 h 208"/>
                              <a:gd name="T38" fmla="*/ 96 w 137"/>
                              <a:gd name="T39" fmla="*/ 97 h 208"/>
                              <a:gd name="T40" fmla="*/ 112 w 137"/>
                              <a:gd name="T41" fmla="*/ 102 h 208"/>
                              <a:gd name="T42" fmla="*/ 125 w 137"/>
                              <a:gd name="T43" fmla="*/ 113 h 208"/>
                              <a:gd name="T44" fmla="*/ 135 w 137"/>
                              <a:gd name="T45" fmla="*/ 129 h 208"/>
                              <a:gd name="T46" fmla="*/ 137 w 137"/>
                              <a:gd name="T47" fmla="*/ 148 h 208"/>
                              <a:gd name="T48" fmla="*/ 95 w 137"/>
                              <a:gd name="T49" fmla="*/ 48 h 208"/>
                              <a:gd name="T50" fmla="*/ 91 w 137"/>
                              <a:gd name="T51" fmla="*/ 36 h 208"/>
                              <a:gd name="T52" fmla="*/ 82 w 137"/>
                              <a:gd name="T53" fmla="*/ 27 h 208"/>
                              <a:gd name="T54" fmla="*/ 67 w 137"/>
                              <a:gd name="T55" fmla="*/ 23 h 208"/>
                              <a:gd name="T56" fmla="*/ 27 w 137"/>
                              <a:gd name="T57" fmla="*/ 22 h 208"/>
                              <a:gd name="T58" fmla="*/ 59 w 137"/>
                              <a:gd name="T59" fmla="*/ 90 h 208"/>
                              <a:gd name="T60" fmla="*/ 77 w 137"/>
                              <a:gd name="T61" fmla="*/ 87 h 208"/>
                              <a:gd name="T62" fmla="*/ 88 w 137"/>
                              <a:gd name="T63" fmla="*/ 80 h 208"/>
                              <a:gd name="T64" fmla="*/ 94 w 137"/>
                              <a:gd name="T65" fmla="*/ 69 h 208"/>
                              <a:gd name="T66" fmla="*/ 95 w 137"/>
                              <a:gd name="T67" fmla="*/ 55 h 208"/>
                              <a:gd name="T68" fmla="*/ 108 w 137"/>
                              <a:gd name="T69" fmla="*/ 140 h 208"/>
                              <a:gd name="T70" fmla="*/ 101 w 137"/>
                              <a:gd name="T71" fmla="*/ 127 h 208"/>
                              <a:gd name="T72" fmla="*/ 90 w 137"/>
                              <a:gd name="T73" fmla="*/ 117 h 208"/>
                              <a:gd name="T74" fmla="*/ 73 w 137"/>
                              <a:gd name="T75" fmla="*/ 112 h 208"/>
                              <a:gd name="T76" fmla="*/ 27 w 137"/>
                              <a:gd name="T77" fmla="*/ 112 h 208"/>
                              <a:gd name="T78" fmla="*/ 68 w 137"/>
                              <a:gd name="T79" fmla="*/ 185 h 208"/>
                              <a:gd name="T80" fmla="*/ 84 w 137"/>
                              <a:gd name="T81" fmla="*/ 182 h 208"/>
                              <a:gd name="T82" fmla="*/ 96 w 137"/>
                              <a:gd name="T83" fmla="*/ 176 h 208"/>
                              <a:gd name="T84" fmla="*/ 105 w 137"/>
                              <a:gd name="T85" fmla="*/ 165 h 208"/>
                              <a:gd name="T86" fmla="*/ 109 w 137"/>
                              <a:gd name="T87" fmla="*/ 150 h 2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137" h="208">
                                <a:moveTo>
                                  <a:pt x="137" y="148"/>
                                </a:moveTo>
                                <a:lnTo>
                                  <a:pt x="137" y="157"/>
                                </a:lnTo>
                                <a:lnTo>
                                  <a:pt x="135" y="166"/>
                                </a:lnTo>
                                <a:lnTo>
                                  <a:pt x="132" y="175"/>
                                </a:lnTo>
                                <a:lnTo>
                                  <a:pt x="128" y="181"/>
                                </a:lnTo>
                                <a:lnTo>
                                  <a:pt x="124" y="187"/>
                                </a:lnTo>
                                <a:lnTo>
                                  <a:pt x="117" y="192"/>
                                </a:lnTo>
                                <a:lnTo>
                                  <a:pt x="110" y="197"/>
                                </a:lnTo>
                                <a:lnTo>
                                  <a:pt x="103" y="201"/>
                                </a:lnTo>
                                <a:lnTo>
                                  <a:pt x="95" y="204"/>
                                </a:lnTo>
                                <a:lnTo>
                                  <a:pt x="85" y="205"/>
                                </a:lnTo>
                                <a:lnTo>
                                  <a:pt x="77" y="207"/>
                                </a:lnTo>
                                <a:lnTo>
                                  <a:pt x="64" y="208"/>
                                </a:lnTo>
                                <a:lnTo>
                                  <a:pt x="10" y="208"/>
                                </a:lnTo>
                                <a:lnTo>
                                  <a:pt x="8" y="207"/>
                                </a:lnTo>
                                <a:lnTo>
                                  <a:pt x="4" y="205"/>
                                </a:lnTo>
                                <a:lnTo>
                                  <a:pt x="2" y="202"/>
                                </a:lnTo>
                                <a:lnTo>
                                  <a:pt x="0" y="197"/>
                                </a:lnTo>
                                <a:lnTo>
                                  <a:pt x="0" y="11"/>
                                </a:lnTo>
                                <a:lnTo>
                                  <a:pt x="2" y="6"/>
                                </a:lnTo>
                                <a:lnTo>
                                  <a:pt x="4" y="2"/>
                                </a:lnTo>
                                <a:lnTo>
                                  <a:pt x="8" y="1"/>
                                </a:lnTo>
                                <a:lnTo>
                                  <a:pt x="10" y="0"/>
                                </a:lnTo>
                                <a:lnTo>
                                  <a:pt x="58" y="0"/>
                                </a:lnTo>
                                <a:lnTo>
                                  <a:pt x="75" y="1"/>
                                </a:lnTo>
                                <a:lnTo>
                                  <a:pt x="88" y="4"/>
                                </a:lnTo>
                                <a:lnTo>
                                  <a:pt x="100" y="7"/>
                                </a:lnTo>
                                <a:lnTo>
                                  <a:pt x="109" y="13"/>
                                </a:lnTo>
                                <a:lnTo>
                                  <a:pt x="115" y="21"/>
                                </a:lnTo>
                                <a:lnTo>
                                  <a:pt x="120" y="31"/>
                                </a:lnTo>
                                <a:lnTo>
                                  <a:pt x="124" y="40"/>
                                </a:lnTo>
                                <a:lnTo>
                                  <a:pt x="125" y="53"/>
                                </a:lnTo>
                                <a:lnTo>
                                  <a:pt x="124" y="60"/>
                                </a:lnTo>
                                <a:lnTo>
                                  <a:pt x="122" y="66"/>
                                </a:lnTo>
                                <a:lnTo>
                                  <a:pt x="120" y="74"/>
                                </a:lnTo>
                                <a:lnTo>
                                  <a:pt x="117" y="79"/>
                                </a:lnTo>
                                <a:lnTo>
                                  <a:pt x="114" y="85"/>
                                </a:lnTo>
                                <a:lnTo>
                                  <a:pt x="109" y="90"/>
                                </a:lnTo>
                                <a:lnTo>
                                  <a:pt x="103" y="93"/>
                                </a:lnTo>
                                <a:lnTo>
                                  <a:pt x="96" y="97"/>
                                </a:lnTo>
                                <a:lnTo>
                                  <a:pt x="105" y="98"/>
                                </a:lnTo>
                                <a:lnTo>
                                  <a:pt x="112" y="102"/>
                                </a:lnTo>
                                <a:lnTo>
                                  <a:pt x="120" y="107"/>
                                </a:lnTo>
                                <a:lnTo>
                                  <a:pt x="125" y="113"/>
                                </a:lnTo>
                                <a:lnTo>
                                  <a:pt x="131" y="121"/>
                                </a:lnTo>
                                <a:lnTo>
                                  <a:pt x="135" y="129"/>
                                </a:lnTo>
                                <a:lnTo>
                                  <a:pt x="137" y="138"/>
                                </a:lnTo>
                                <a:lnTo>
                                  <a:pt x="137" y="148"/>
                                </a:lnTo>
                                <a:close/>
                                <a:moveTo>
                                  <a:pt x="95" y="55"/>
                                </a:moveTo>
                                <a:lnTo>
                                  <a:pt x="95" y="48"/>
                                </a:lnTo>
                                <a:lnTo>
                                  <a:pt x="94" y="42"/>
                                </a:lnTo>
                                <a:lnTo>
                                  <a:pt x="91" y="36"/>
                                </a:lnTo>
                                <a:lnTo>
                                  <a:pt x="87" y="32"/>
                                </a:lnTo>
                                <a:lnTo>
                                  <a:pt x="82" y="27"/>
                                </a:lnTo>
                                <a:lnTo>
                                  <a:pt x="75" y="24"/>
                                </a:lnTo>
                                <a:lnTo>
                                  <a:pt x="67" y="23"/>
                                </a:lnTo>
                                <a:lnTo>
                                  <a:pt x="56" y="22"/>
                                </a:lnTo>
                                <a:lnTo>
                                  <a:pt x="27" y="22"/>
                                </a:lnTo>
                                <a:lnTo>
                                  <a:pt x="27" y="90"/>
                                </a:lnTo>
                                <a:lnTo>
                                  <a:pt x="59" y="90"/>
                                </a:lnTo>
                                <a:lnTo>
                                  <a:pt x="69" y="90"/>
                                </a:lnTo>
                                <a:lnTo>
                                  <a:pt x="77" y="87"/>
                                </a:lnTo>
                                <a:lnTo>
                                  <a:pt x="83" y="84"/>
                                </a:lnTo>
                                <a:lnTo>
                                  <a:pt x="88" y="80"/>
                                </a:lnTo>
                                <a:lnTo>
                                  <a:pt x="91" y="75"/>
                                </a:lnTo>
                                <a:lnTo>
                                  <a:pt x="94" y="69"/>
                                </a:lnTo>
                                <a:lnTo>
                                  <a:pt x="95" y="61"/>
                                </a:lnTo>
                                <a:lnTo>
                                  <a:pt x="95" y="55"/>
                                </a:lnTo>
                                <a:close/>
                                <a:moveTo>
                                  <a:pt x="109" y="150"/>
                                </a:moveTo>
                                <a:lnTo>
                                  <a:pt x="108" y="140"/>
                                </a:lnTo>
                                <a:lnTo>
                                  <a:pt x="105" y="133"/>
                                </a:lnTo>
                                <a:lnTo>
                                  <a:pt x="101" y="127"/>
                                </a:lnTo>
                                <a:lnTo>
                                  <a:pt x="96" y="122"/>
                                </a:lnTo>
                                <a:lnTo>
                                  <a:pt x="90" y="117"/>
                                </a:lnTo>
                                <a:lnTo>
                                  <a:pt x="83" y="114"/>
                                </a:lnTo>
                                <a:lnTo>
                                  <a:pt x="73" y="112"/>
                                </a:lnTo>
                                <a:lnTo>
                                  <a:pt x="61" y="112"/>
                                </a:lnTo>
                                <a:lnTo>
                                  <a:pt x="27" y="112"/>
                                </a:lnTo>
                                <a:lnTo>
                                  <a:pt x="27" y="185"/>
                                </a:lnTo>
                                <a:lnTo>
                                  <a:pt x="68" y="185"/>
                                </a:lnTo>
                                <a:lnTo>
                                  <a:pt x="77" y="185"/>
                                </a:lnTo>
                                <a:lnTo>
                                  <a:pt x="84" y="182"/>
                                </a:lnTo>
                                <a:lnTo>
                                  <a:pt x="91" y="180"/>
                                </a:lnTo>
                                <a:lnTo>
                                  <a:pt x="96" y="176"/>
                                </a:lnTo>
                                <a:lnTo>
                                  <a:pt x="101" y="171"/>
                                </a:lnTo>
                                <a:lnTo>
                                  <a:pt x="105" y="165"/>
                                </a:lnTo>
                                <a:lnTo>
                                  <a:pt x="108" y="157"/>
                                </a:lnTo>
                                <a:lnTo>
                                  <a:pt x="109" y="1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18" name="Freeform 104"/>
                        <wps:cNvSpPr>
                          <a:spLocks/>
                        </wps:cNvSpPr>
                        <wps:spPr bwMode="auto">
                          <a:xfrm>
                            <a:off x="3359150" y="712788"/>
                            <a:ext cx="63500" cy="111125"/>
                          </a:xfrm>
                          <a:custGeom>
                            <a:avLst/>
                            <a:gdLst>
                              <a:gd name="T0" fmla="*/ 121 w 121"/>
                              <a:gd name="T1" fmla="*/ 200 h 209"/>
                              <a:gd name="T2" fmla="*/ 120 w 121"/>
                              <a:gd name="T3" fmla="*/ 205 h 209"/>
                              <a:gd name="T4" fmla="*/ 118 w 121"/>
                              <a:gd name="T5" fmla="*/ 208 h 209"/>
                              <a:gd name="T6" fmla="*/ 116 w 121"/>
                              <a:gd name="T7" fmla="*/ 209 h 209"/>
                              <a:gd name="T8" fmla="*/ 6 w 121"/>
                              <a:gd name="T9" fmla="*/ 209 h 209"/>
                              <a:gd name="T10" fmla="*/ 4 w 121"/>
                              <a:gd name="T11" fmla="*/ 208 h 209"/>
                              <a:gd name="T12" fmla="*/ 3 w 121"/>
                              <a:gd name="T13" fmla="*/ 206 h 209"/>
                              <a:gd name="T14" fmla="*/ 1 w 121"/>
                              <a:gd name="T15" fmla="*/ 203 h 209"/>
                              <a:gd name="T16" fmla="*/ 0 w 121"/>
                              <a:gd name="T17" fmla="*/ 198 h 209"/>
                              <a:gd name="T18" fmla="*/ 1 w 121"/>
                              <a:gd name="T19" fmla="*/ 193 h 209"/>
                              <a:gd name="T20" fmla="*/ 3 w 121"/>
                              <a:gd name="T21" fmla="*/ 189 h 209"/>
                              <a:gd name="T22" fmla="*/ 4 w 121"/>
                              <a:gd name="T23" fmla="*/ 187 h 209"/>
                              <a:gd name="T24" fmla="*/ 6 w 121"/>
                              <a:gd name="T25" fmla="*/ 187 h 209"/>
                              <a:gd name="T26" fmla="*/ 49 w 121"/>
                              <a:gd name="T27" fmla="*/ 29 h 209"/>
                              <a:gd name="T28" fmla="*/ 6 w 121"/>
                              <a:gd name="T29" fmla="*/ 54 h 209"/>
                              <a:gd name="T30" fmla="*/ 3 w 121"/>
                              <a:gd name="T31" fmla="*/ 55 h 209"/>
                              <a:gd name="T32" fmla="*/ 0 w 121"/>
                              <a:gd name="T33" fmla="*/ 53 h 209"/>
                              <a:gd name="T34" fmla="*/ 0 w 121"/>
                              <a:gd name="T35" fmla="*/ 48 h 209"/>
                              <a:gd name="T36" fmla="*/ 0 w 121"/>
                              <a:gd name="T37" fmla="*/ 41 h 209"/>
                              <a:gd name="T38" fmla="*/ 0 w 121"/>
                              <a:gd name="T39" fmla="*/ 38 h 209"/>
                              <a:gd name="T40" fmla="*/ 1 w 121"/>
                              <a:gd name="T41" fmla="*/ 35 h 209"/>
                              <a:gd name="T42" fmla="*/ 3 w 121"/>
                              <a:gd name="T43" fmla="*/ 33 h 209"/>
                              <a:gd name="T44" fmla="*/ 52 w 121"/>
                              <a:gd name="T45" fmla="*/ 2 h 209"/>
                              <a:gd name="T46" fmla="*/ 54 w 121"/>
                              <a:gd name="T47" fmla="*/ 1 h 209"/>
                              <a:gd name="T48" fmla="*/ 57 w 121"/>
                              <a:gd name="T49" fmla="*/ 0 h 209"/>
                              <a:gd name="T50" fmla="*/ 59 w 121"/>
                              <a:gd name="T51" fmla="*/ 0 h 209"/>
                              <a:gd name="T52" fmla="*/ 64 w 121"/>
                              <a:gd name="T53" fmla="*/ 0 h 209"/>
                              <a:gd name="T54" fmla="*/ 70 w 121"/>
                              <a:gd name="T55" fmla="*/ 0 h 209"/>
                              <a:gd name="T56" fmla="*/ 75 w 121"/>
                              <a:gd name="T57" fmla="*/ 1 h 209"/>
                              <a:gd name="T58" fmla="*/ 77 w 121"/>
                              <a:gd name="T59" fmla="*/ 2 h 209"/>
                              <a:gd name="T60" fmla="*/ 78 w 121"/>
                              <a:gd name="T61" fmla="*/ 5 h 209"/>
                              <a:gd name="T62" fmla="*/ 115 w 121"/>
                              <a:gd name="T63" fmla="*/ 187 h 209"/>
                              <a:gd name="T64" fmla="*/ 117 w 121"/>
                              <a:gd name="T65" fmla="*/ 187 h 209"/>
                              <a:gd name="T66" fmla="*/ 118 w 121"/>
                              <a:gd name="T67" fmla="*/ 189 h 209"/>
                              <a:gd name="T68" fmla="*/ 120 w 121"/>
                              <a:gd name="T69" fmla="*/ 193 h 209"/>
                              <a:gd name="T70" fmla="*/ 121 w 121"/>
                              <a:gd name="T71" fmla="*/ 198 h 2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21" h="209">
                                <a:moveTo>
                                  <a:pt x="121" y="198"/>
                                </a:moveTo>
                                <a:lnTo>
                                  <a:pt x="121" y="200"/>
                                </a:lnTo>
                                <a:lnTo>
                                  <a:pt x="120" y="203"/>
                                </a:lnTo>
                                <a:lnTo>
                                  <a:pt x="120" y="205"/>
                                </a:lnTo>
                                <a:lnTo>
                                  <a:pt x="118" y="206"/>
                                </a:lnTo>
                                <a:lnTo>
                                  <a:pt x="118" y="208"/>
                                </a:lnTo>
                                <a:lnTo>
                                  <a:pt x="117" y="208"/>
                                </a:lnTo>
                                <a:lnTo>
                                  <a:pt x="116" y="209"/>
                                </a:lnTo>
                                <a:lnTo>
                                  <a:pt x="115" y="209"/>
                                </a:lnTo>
                                <a:lnTo>
                                  <a:pt x="6" y="209"/>
                                </a:lnTo>
                                <a:lnTo>
                                  <a:pt x="5" y="209"/>
                                </a:lnTo>
                                <a:lnTo>
                                  <a:pt x="4" y="208"/>
                                </a:lnTo>
                                <a:lnTo>
                                  <a:pt x="4" y="208"/>
                                </a:lnTo>
                                <a:lnTo>
                                  <a:pt x="3" y="206"/>
                                </a:lnTo>
                                <a:lnTo>
                                  <a:pt x="1" y="205"/>
                                </a:lnTo>
                                <a:lnTo>
                                  <a:pt x="1" y="203"/>
                                </a:lnTo>
                                <a:lnTo>
                                  <a:pt x="0" y="200"/>
                                </a:lnTo>
                                <a:lnTo>
                                  <a:pt x="0" y="198"/>
                                </a:lnTo>
                                <a:lnTo>
                                  <a:pt x="0" y="195"/>
                                </a:lnTo>
                                <a:lnTo>
                                  <a:pt x="1" y="193"/>
                                </a:lnTo>
                                <a:lnTo>
                                  <a:pt x="1" y="190"/>
                                </a:lnTo>
                                <a:lnTo>
                                  <a:pt x="3" y="189"/>
                                </a:lnTo>
                                <a:lnTo>
                                  <a:pt x="3" y="188"/>
                                </a:lnTo>
                                <a:lnTo>
                                  <a:pt x="4" y="187"/>
                                </a:lnTo>
                                <a:lnTo>
                                  <a:pt x="5" y="187"/>
                                </a:lnTo>
                                <a:lnTo>
                                  <a:pt x="6" y="187"/>
                                </a:lnTo>
                                <a:lnTo>
                                  <a:pt x="49" y="187"/>
                                </a:lnTo>
                                <a:lnTo>
                                  <a:pt x="49" y="29"/>
                                </a:lnTo>
                                <a:lnTo>
                                  <a:pt x="10" y="53"/>
                                </a:lnTo>
                                <a:lnTo>
                                  <a:pt x="6" y="54"/>
                                </a:lnTo>
                                <a:lnTo>
                                  <a:pt x="5" y="55"/>
                                </a:lnTo>
                                <a:lnTo>
                                  <a:pt x="3" y="55"/>
                                </a:lnTo>
                                <a:lnTo>
                                  <a:pt x="1" y="54"/>
                                </a:lnTo>
                                <a:lnTo>
                                  <a:pt x="0" y="53"/>
                                </a:lnTo>
                                <a:lnTo>
                                  <a:pt x="0" y="50"/>
                                </a:lnTo>
                                <a:lnTo>
                                  <a:pt x="0" y="48"/>
                                </a:lnTo>
                                <a:lnTo>
                                  <a:pt x="0" y="44"/>
                                </a:lnTo>
                                <a:lnTo>
                                  <a:pt x="0" y="41"/>
                                </a:lnTo>
                                <a:lnTo>
                                  <a:pt x="0" y="39"/>
                                </a:lnTo>
                                <a:lnTo>
                                  <a:pt x="0" y="38"/>
                                </a:lnTo>
                                <a:lnTo>
                                  <a:pt x="0" y="37"/>
                                </a:lnTo>
                                <a:lnTo>
                                  <a:pt x="1" y="35"/>
                                </a:lnTo>
                                <a:lnTo>
                                  <a:pt x="3" y="34"/>
                                </a:lnTo>
                                <a:lnTo>
                                  <a:pt x="3" y="33"/>
                                </a:lnTo>
                                <a:lnTo>
                                  <a:pt x="4" y="32"/>
                                </a:lnTo>
                                <a:lnTo>
                                  <a:pt x="52" y="2"/>
                                </a:lnTo>
                                <a:lnTo>
                                  <a:pt x="53" y="1"/>
                                </a:lnTo>
                                <a:lnTo>
                                  <a:pt x="54" y="1"/>
                                </a:lnTo>
                                <a:lnTo>
                                  <a:pt x="54" y="1"/>
                                </a:lnTo>
                                <a:lnTo>
                                  <a:pt x="57" y="0"/>
                                </a:lnTo>
                                <a:lnTo>
                                  <a:pt x="58" y="0"/>
                                </a:lnTo>
                                <a:lnTo>
                                  <a:pt x="59" y="0"/>
                                </a:lnTo>
                                <a:lnTo>
                                  <a:pt x="62" y="0"/>
                                </a:lnTo>
                                <a:lnTo>
                                  <a:pt x="64" y="0"/>
                                </a:lnTo>
                                <a:lnTo>
                                  <a:pt x="68" y="0"/>
                                </a:lnTo>
                                <a:lnTo>
                                  <a:pt x="70" y="0"/>
                                </a:lnTo>
                                <a:lnTo>
                                  <a:pt x="73" y="1"/>
                                </a:lnTo>
                                <a:lnTo>
                                  <a:pt x="75" y="1"/>
                                </a:lnTo>
                                <a:lnTo>
                                  <a:pt x="77" y="2"/>
                                </a:lnTo>
                                <a:lnTo>
                                  <a:pt x="77" y="2"/>
                                </a:lnTo>
                                <a:lnTo>
                                  <a:pt x="78" y="3"/>
                                </a:lnTo>
                                <a:lnTo>
                                  <a:pt x="78" y="5"/>
                                </a:lnTo>
                                <a:lnTo>
                                  <a:pt x="78" y="187"/>
                                </a:lnTo>
                                <a:lnTo>
                                  <a:pt x="115" y="187"/>
                                </a:lnTo>
                                <a:lnTo>
                                  <a:pt x="116" y="187"/>
                                </a:lnTo>
                                <a:lnTo>
                                  <a:pt x="117" y="187"/>
                                </a:lnTo>
                                <a:lnTo>
                                  <a:pt x="118" y="188"/>
                                </a:lnTo>
                                <a:lnTo>
                                  <a:pt x="118" y="189"/>
                                </a:lnTo>
                                <a:lnTo>
                                  <a:pt x="120" y="190"/>
                                </a:lnTo>
                                <a:lnTo>
                                  <a:pt x="120" y="193"/>
                                </a:lnTo>
                                <a:lnTo>
                                  <a:pt x="121" y="195"/>
                                </a:lnTo>
                                <a:lnTo>
                                  <a:pt x="121" y="19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19" name="Freeform 105"/>
                        <wps:cNvSpPr>
                          <a:spLocks/>
                        </wps:cNvSpPr>
                        <wps:spPr bwMode="auto">
                          <a:xfrm>
                            <a:off x="2887663" y="1027113"/>
                            <a:ext cx="673100" cy="292100"/>
                          </a:xfrm>
                          <a:custGeom>
                            <a:avLst/>
                            <a:gdLst>
                              <a:gd name="T0" fmla="*/ 123 w 1272"/>
                              <a:gd name="T1" fmla="*/ 0 h 550"/>
                              <a:gd name="T2" fmla="*/ 1150 w 1272"/>
                              <a:gd name="T3" fmla="*/ 0 h 550"/>
                              <a:gd name="T4" fmla="*/ 1175 w 1272"/>
                              <a:gd name="T5" fmla="*/ 2 h 550"/>
                              <a:gd name="T6" fmla="*/ 1219 w 1272"/>
                              <a:gd name="T7" fmla="*/ 20 h 550"/>
                              <a:gd name="T8" fmla="*/ 1253 w 1272"/>
                              <a:gd name="T9" fmla="*/ 53 h 550"/>
                              <a:gd name="T10" fmla="*/ 1271 w 1272"/>
                              <a:gd name="T11" fmla="*/ 98 h 550"/>
                              <a:gd name="T12" fmla="*/ 1272 w 1272"/>
                              <a:gd name="T13" fmla="*/ 122 h 550"/>
                              <a:gd name="T14" fmla="*/ 1272 w 1272"/>
                              <a:gd name="T15" fmla="*/ 428 h 550"/>
                              <a:gd name="T16" fmla="*/ 1271 w 1272"/>
                              <a:gd name="T17" fmla="*/ 452 h 550"/>
                              <a:gd name="T18" fmla="*/ 1253 w 1272"/>
                              <a:gd name="T19" fmla="*/ 497 h 550"/>
                              <a:gd name="T20" fmla="*/ 1219 w 1272"/>
                              <a:gd name="T21" fmla="*/ 530 h 550"/>
                              <a:gd name="T22" fmla="*/ 1175 w 1272"/>
                              <a:gd name="T23" fmla="*/ 548 h 550"/>
                              <a:gd name="T24" fmla="*/ 1150 w 1272"/>
                              <a:gd name="T25" fmla="*/ 550 h 550"/>
                              <a:gd name="T26" fmla="*/ 123 w 1272"/>
                              <a:gd name="T27" fmla="*/ 550 h 550"/>
                              <a:gd name="T28" fmla="*/ 97 w 1272"/>
                              <a:gd name="T29" fmla="*/ 548 h 550"/>
                              <a:gd name="T30" fmla="*/ 54 w 1272"/>
                              <a:gd name="T31" fmla="*/ 530 h 550"/>
                              <a:gd name="T32" fmla="*/ 21 w 1272"/>
                              <a:gd name="T33" fmla="*/ 497 h 550"/>
                              <a:gd name="T34" fmla="*/ 2 w 1272"/>
                              <a:gd name="T35" fmla="*/ 452 h 550"/>
                              <a:gd name="T36" fmla="*/ 0 w 1272"/>
                              <a:gd name="T37" fmla="*/ 428 h 550"/>
                              <a:gd name="T38" fmla="*/ 0 w 1272"/>
                              <a:gd name="T39" fmla="*/ 122 h 550"/>
                              <a:gd name="T40" fmla="*/ 2 w 1272"/>
                              <a:gd name="T41" fmla="*/ 98 h 550"/>
                              <a:gd name="T42" fmla="*/ 21 w 1272"/>
                              <a:gd name="T43" fmla="*/ 53 h 550"/>
                              <a:gd name="T44" fmla="*/ 54 w 1272"/>
                              <a:gd name="T45" fmla="*/ 20 h 550"/>
                              <a:gd name="T46" fmla="*/ 97 w 1272"/>
                              <a:gd name="T47" fmla="*/ 2 h 550"/>
                              <a:gd name="T48" fmla="*/ 123 w 1272"/>
                              <a:gd name="T49" fmla="*/ 0 h 5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1272" h="550">
                                <a:moveTo>
                                  <a:pt x="123" y="0"/>
                                </a:moveTo>
                                <a:lnTo>
                                  <a:pt x="1150" y="0"/>
                                </a:lnTo>
                                <a:lnTo>
                                  <a:pt x="1175" y="2"/>
                                </a:lnTo>
                                <a:lnTo>
                                  <a:pt x="1219" y="20"/>
                                </a:lnTo>
                                <a:lnTo>
                                  <a:pt x="1253" y="53"/>
                                </a:lnTo>
                                <a:lnTo>
                                  <a:pt x="1271" y="98"/>
                                </a:lnTo>
                                <a:lnTo>
                                  <a:pt x="1272" y="122"/>
                                </a:lnTo>
                                <a:lnTo>
                                  <a:pt x="1272" y="428"/>
                                </a:lnTo>
                                <a:lnTo>
                                  <a:pt x="1271" y="452"/>
                                </a:lnTo>
                                <a:lnTo>
                                  <a:pt x="1253" y="497"/>
                                </a:lnTo>
                                <a:lnTo>
                                  <a:pt x="1219" y="530"/>
                                </a:lnTo>
                                <a:lnTo>
                                  <a:pt x="1175" y="548"/>
                                </a:lnTo>
                                <a:lnTo>
                                  <a:pt x="1150" y="550"/>
                                </a:lnTo>
                                <a:lnTo>
                                  <a:pt x="123" y="550"/>
                                </a:lnTo>
                                <a:lnTo>
                                  <a:pt x="97" y="548"/>
                                </a:lnTo>
                                <a:lnTo>
                                  <a:pt x="54" y="530"/>
                                </a:lnTo>
                                <a:lnTo>
                                  <a:pt x="21" y="497"/>
                                </a:lnTo>
                                <a:lnTo>
                                  <a:pt x="2" y="452"/>
                                </a:lnTo>
                                <a:lnTo>
                                  <a:pt x="0" y="428"/>
                                </a:lnTo>
                                <a:lnTo>
                                  <a:pt x="0" y="122"/>
                                </a:lnTo>
                                <a:lnTo>
                                  <a:pt x="2" y="98"/>
                                </a:lnTo>
                                <a:lnTo>
                                  <a:pt x="21" y="53"/>
                                </a:lnTo>
                                <a:lnTo>
                                  <a:pt x="54" y="20"/>
                                </a:lnTo>
                                <a:lnTo>
                                  <a:pt x="97" y="2"/>
                                </a:lnTo>
                                <a:lnTo>
                                  <a:pt x="123" y="0"/>
                                </a:lnTo>
                                <a:close/>
                              </a:path>
                            </a:pathLst>
                          </a:custGeom>
                          <a:solidFill>
                            <a:srgbClr val="96ACCD"/>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20" name="Freeform 106"/>
                        <wps:cNvSpPr>
                          <a:spLocks/>
                        </wps:cNvSpPr>
                        <wps:spPr bwMode="auto">
                          <a:xfrm>
                            <a:off x="2965450" y="1117600"/>
                            <a:ext cx="82550" cy="111125"/>
                          </a:xfrm>
                          <a:custGeom>
                            <a:avLst/>
                            <a:gdLst>
                              <a:gd name="T0" fmla="*/ 157 w 157"/>
                              <a:gd name="T1" fmla="*/ 200 h 210"/>
                              <a:gd name="T2" fmla="*/ 154 w 157"/>
                              <a:gd name="T3" fmla="*/ 205 h 210"/>
                              <a:gd name="T4" fmla="*/ 152 w 157"/>
                              <a:gd name="T5" fmla="*/ 207 h 210"/>
                              <a:gd name="T6" fmla="*/ 147 w 157"/>
                              <a:gd name="T7" fmla="*/ 208 h 210"/>
                              <a:gd name="T8" fmla="*/ 136 w 157"/>
                              <a:gd name="T9" fmla="*/ 210 h 210"/>
                              <a:gd name="T10" fmla="*/ 128 w 157"/>
                              <a:gd name="T11" fmla="*/ 208 h 210"/>
                              <a:gd name="T12" fmla="*/ 123 w 157"/>
                              <a:gd name="T13" fmla="*/ 205 h 210"/>
                              <a:gd name="T14" fmla="*/ 117 w 157"/>
                              <a:gd name="T15" fmla="*/ 199 h 210"/>
                              <a:gd name="T16" fmla="*/ 111 w 157"/>
                              <a:gd name="T17" fmla="*/ 189 h 210"/>
                              <a:gd name="T18" fmla="*/ 41 w 157"/>
                              <a:gd name="T19" fmla="*/ 61 h 210"/>
                              <a:gd name="T20" fmla="*/ 30 w 157"/>
                              <a:gd name="T21" fmla="*/ 41 h 210"/>
                              <a:gd name="T22" fmla="*/ 25 w 157"/>
                              <a:gd name="T23" fmla="*/ 32 h 210"/>
                              <a:gd name="T24" fmla="*/ 26 w 157"/>
                              <a:gd name="T25" fmla="*/ 56 h 210"/>
                              <a:gd name="T26" fmla="*/ 26 w 157"/>
                              <a:gd name="T27" fmla="*/ 79 h 210"/>
                              <a:gd name="T28" fmla="*/ 26 w 157"/>
                              <a:gd name="T29" fmla="*/ 206 h 210"/>
                              <a:gd name="T30" fmla="*/ 25 w 157"/>
                              <a:gd name="T31" fmla="*/ 207 h 210"/>
                              <a:gd name="T32" fmla="*/ 21 w 157"/>
                              <a:gd name="T33" fmla="*/ 208 h 210"/>
                              <a:gd name="T34" fmla="*/ 16 w 157"/>
                              <a:gd name="T35" fmla="*/ 210 h 210"/>
                              <a:gd name="T36" fmla="*/ 9 w 157"/>
                              <a:gd name="T37" fmla="*/ 210 h 210"/>
                              <a:gd name="T38" fmla="*/ 4 w 157"/>
                              <a:gd name="T39" fmla="*/ 208 h 210"/>
                              <a:gd name="T40" fmla="*/ 1 w 157"/>
                              <a:gd name="T41" fmla="*/ 207 h 210"/>
                              <a:gd name="T42" fmla="*/ 0 w 157"/>
                              <a:gd name="T43" fmla="*/ 206 h 210"/>
                              <a:gd name="T44" fmla="*/ 0 w 157"/>
                              <a:gd name="T45" fmla="*/ 13 h 210"/>
                              <a:gd name="T46" fmla="*/ 4 w 157"/>
                              <a:gd name="T47" fmla="*/ 4 h 210"/>
                              <a:gd name="T48" fmla="*/ 11 w 157"/>
                              <a:gd name="T49" fmla="*/ 2 h 210"/>
                              <a:gd name="T50" fmla="*/ 29 w 157"/>
                              <a:gd name="T51" fmla="*/ 2 h 210"/>
                              <a:gd name="T52" fmla="*/ 35 w 157"/>
                              <a:gd name="T53" fmla="*/ 3 h 210"/>
                              <a:gd name="T54" fmla="*/ 40 w 157"/>
                              <a:gd name="T55" fmla="*/ 6 h 210"/>
                              <a:gd name="T56" fmla="*/ 45 w 157"/>
                              <a:gd name="T57" fmla="*/ 14 h 210"/>
                              <a:gd name="T58" fmla="*/ 98 w 157"/>
                              <a:gd name="T59" fmla="*/ 109 h 210"/>
                              <a:gd name="T60" fmla="*/ 107 w 157"/>
                              <a:gd name="T61" fmla="*/ 126 h 210"/>
                              <a:gd name="T62" fmla="*/ 115 w 157"/>
                              <a:gd name="T63" fmla="*/ 141 h 210"/>
                              <a:gd name="T64" fmla="*/ 123 w 157"/>
                              <a:gd name="T65" fmla="*/ 157 h 210"/>
                              <a:gd name="T66" fmla="*/ 131 w 157"/>
                              <a:gd name="T67" fmla="*/ 172 h 210"/>
                              <a:gd name="T68" fmla="*/ 131 w 157"/>
                              <a:gd name="T69" fmla="*/ 158 h 210"/>
                              <a:gd name="T70" fmla="*/ 131 w 157"/>
                              <a:gd name="T71" fmla="*/ 119 h 210"/>
                              <a:gd name="T72" fmla="*/ 131 w 157"/>
                              <a:gd name="T73" fmla="*/ 5 h 210"/>
                              <a:gd name="T74" fmla="*/ 132 w 157"/>
                              <a:gd name="T75" fmla="*/ 3 h 210"/>
                              <a:gd name="T76" fmla="*/ 135 w 157"/>
                              <a:gd name="T77" fmla="*/ 2 h 210"/>
                              <a:gd name="T78" fmla="*/ 141 w 157"/>
                              <a:gd name="T79" fmla="*/ 0 h 210"/>
                              <a:gd name="T80" fmla="*/ 147 w 157"/>
                              <a:gd name="T81" fmla="*/ 0 h 210"/>
                              <a:gd name="T82" fmla="*/ 153 w 157"/>
                              <a:gd name="T83" fmla="*/ 2 h 210"/>
                              <a:gd name="T84" fmla="*/ 155 w 157"/>
                              <a:gd name="T85" fmla="*/ 3 h 210"/>
                              <a:gd name="T86" fmla="*/ 157 w 157"/>
                              <a:gd name="T87" fmla="*/ 5 h 210"/>
                              <a:gd name="T88" fmla="*/ 157 w 157"/>
                              <a:gd name="T89" fmla="*/ 197 h 2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57" h="210">
                                <a:moveTo>
                                  <a:pt x="157" y="197"/>
                                </a:moveTo>
                                <a:lnTo>
                                  <a:pt x="157" y="200"/>
                                </a:lnTo>
                                <a:lnTo>
                                  <a:pt x="155" y="202"/>
                                </a:lnTo>
                                <a:lnTo>
                                  <a:pt x="154" y="205"/>
                                </a:lnTo>
                                <a:lnTo>
                                  <a:pt x="153" y="206"/>
                                </a:lnTo>
                                <a:lnTo>
                                  <a:pt x="152" y="207"/>
                                </a:lnTo>
                                <a:lnTo>
                                  <a:pt x="149" y="208"/>
                                </a:lnTo>
                                <a:lnTo>
                                  <a:pt x="147" y="208"/>
                                </a:lnTo>
                                <a:lnTo>
                                  <a:pt x="146" y="210"/>
                                </a:lnTo>
                                <a:lnTo>
                                  <a:pt x="136" y="210"/>
                                </a:lnTo>
                                <a:lnTo>
                                  <a:pt x="132" y="208"/>
                                </a:lnTo>
                                <a:lnTo>
                                  <a:pt x="128" y="208"/>
                                </a:lnTo>
                                <a:lnTo>
                                  <a:pt x="126" y="207"/>
                                </a:lnTo>
                                <a:lnTo>
                                  <a:pt x="123" y="205"/>
                                </a:lnTo>
                                <a:lnTo>
                                  <a:pt x="120" y="202"/>
                                </a:lnTo>
                                <a:lnTo>
                                  <a:pt x="117" y="199"/>
                                </a:lnTo>
                                <a:lnTo>
                                  <a:pt x="115" y="195"/>
                                </a:lnTo>
                                <a:lnTo>
                                  <a:pt x="111" y="189"/>
                                </a:lnTo>
                                <a:lnTo>
                                  <a:pt x="46" y="71"/>
                                </a:lnTo>
                                <a:lnTo>
                                  <a:pt x="41" y="61"/>
                                </a:lnTo>
                                <a:lnTo>
                                  <a:pt x="36" y="51"/>
                                </a:lnTo>
                                <a:lnTo>
                                  <a:pt x="30" y="41"/>
                                </a:lnTo>
                                <a:lnTo>
                                  <a:pt x="26" y="32"/>
                                </a:lnTo>
                                <a:lnTo>
                                  <a:pt x="25" y="32"/>
                                </a:lnTo>
                                <a:lnTo>
                                  <a:pt x="26" y="43"/>
                                </a:lnTo>
                                <a:lnTo>
                                  <a:pt x="26" y="56"/>
                                </a:lnTo>
                                <a:lnTo>
                                  <a:pt x="26" y="67"/>
                                </a:lnTo>
                                <a:lnTo>
                                  <a:pt x="26" y="79"/>
                                </a:lnTo>
                                <a:lnTo>
                                  <a:pt x="26" y="205"/>
                                </a:lnTo>
                                <a:lnTo>
                                  <a:pt x="26" y="206"/>
                                </a:lnTo>
                                <a:lnTo>
                                  <a:pt x="25" y="207"/>
                                </a:lnTo>
                                <a:lnTo>
                                  <a:pt x="25" y="207"/>
                                </a:lnTo>
                                <a:lnTo>
                                  <a:pt x="24" y="208"/>
                                </a:lnTo>
                                <a:lnTo>
                                  <a:pt x="21" y="208"/>
                                </a:lnTo>
                                <a:lnTo>
                                  <a:pt x="19" y="210"/>
                                </a:lnTo>
                                <a:lnTo>
                                  <a:pt x="16" y="210"/>
                                </a:lnTo>
                                <a:lnTo>
                                  <a:pt x="13" y="210"/>
                                </a:lnTo>
                                <a:lnTo>
                                  <a:pt x="9" y="210"/>
                                </a:lnTo>
                                <a:lnTo>
                                  <a:pt x="6" y="210"/>
                                </a:lnTo>
                                <a:lnTo>
                                  <a:pt x="4" y="208"/>
                                </a:lnTo>
                                <a:lnTo>
                                  <a:pt x="3" y="208"/>
                                </a:lnTo>
                                <a:lnTo>
                                  <a:pt x="1" y="207"/>
                                </a:lnTo>
                                <a:lnTo>
                                  <a:pt x="0" y="207"/>
                                </a:lnTo>
                                <a:lnTo>
                                  <a:pt x="0" y="206"/>
                                </a:lnTo>
                                <a:lnTo>
                                  <a:pt x="0" y="205"/>
                                </a:lnTo>
                                <a:lnTo>
                                  <a:pt x="0" y="13"/>
                                </a:lnTo>
                                <a:lnTo>
                                  <a:pt x="0" y="8"/>
                                </a:lnTo>
                                <a:lnTo>
                                  <a:pt x="4" y="4"/>
                                </a:lnTo>
                                <a:lnTo>
                                  <a:pt x="8" y="2"/>
                                </a:lnTo>
                                <a:lnTo>
                                  <a:pt x="11" y="2"/>
                                </a:lnTo>
                                <a:lnTo>
                                  <a:pt x="25" y="2"/>
                                </a:lnTo>
                                <a:lnTo>
                                  <a:pt x="29" y="2"/>
                                </a:lnTo>
                                <a:lnTo>
                                  <a:pt x="32" y="2"/>
                                </a:lnTo>
                                <a:lnTo>
                                  <a:pt x="35" y="3"/>
                                </a:lnTo>
                                <a:lnTo>
                                  <a:pt x="37" y="5"/>
                                </a:lnTo>
                                <a:lnTo>
                                  <a:pt x="40" y="6"/>
                                </a:lnTo>
                                <a:lnTo>
                                  <a:pt x="42" y="10"/>
                                </a:lnTo>
                                <a:lnTo>
                                  <a:pt x="45" y="14"/>
                                </a:lnTo>
                                <a:lnTo>
                                  <a:pt x="47" y="18"/>
                                </a:lnTo>
                                <a:lnTo>
                                  <a:pt x="98" y="109"/>
                                </a:lnTo>
                                <a:lnTo>
                                  <a:pt x="102" y="117"/>
                                </a:lnTo>
                                <a:lnTo>
                                  <a:pt x="107" y="126"/>
                                </a:lnTo>
                                <a:lnTo>
                                  <a:pt x="111" y="133"/>
                                </a:lnTo>
                                <a:lnTo>
                                  <a:pt x="115" y="141"/>
                                </a:lnTo>
                                <a:lnTo>
                                  <a:pt x="120" y="148"/>
                                </a:lnTo>
                                <a:lnTo>
                                  <a:pt x="123" y="157"/>
                                </a:lnTo>
                                <a:lnTo>
                                  <a:pt x="127" y="164"/>
                                </a:lnTo>
                                <a:lnTo>
                                  <a:pt x="131" y="172"/>
                                </a:lnTo>
                                <a:lnTo>
                                  <a:pt x="131" y="172"/>
                                </a:lnTo>
                                <a:lnTo>
                                  <a:pt x="131" y="158"/>
                                </a:lnTo>
                                <a:lnTo>
                                  <a:pt x="131" y="144"/>
                                </a:lnTo>
                                <a:lnTo>
                                  <a:pt x="131" y="119"/>
                                </a:lnTo>
                                <a:lnTo>
                                  <a:pt x="131" y="5"/>
                                </a:lnTo>
                                <a:lnTo>
                                  <a:pt x="131" y="5"/>
                                </a:lnTo>
                                <a:lnTo>
                                  <a:pt x="131" y="4"/>
                                </a:lnTo>
                                <a:lnTo>
                                  <a:pt x="132" y="3"/>
                                </a:lnTo>
                                <a:lnTo>
                                  <a:pt x="133" y="2"/>
                                </a:lnTo>
                                <a:lnTo>
                                  <a:pt x="135" y="2"/>
                                </a:lnTo>
                                <a:lnTo>
                                  <a:pt x="137" y="2"/>
                                </a:lnTo>
                                <a:lnTo>
                                  <a:pt x="141" y="0"/>
                                </a:lnTo>
                                <a:lnTo>
                                  <a:pt x="144" y="0"/>
                                </a:lnTo>
                                <a:lnTo>
                                  <a:pt x="147" y="0"/>
                                </a:lnTo>
                                <a:lnTo>
                                  <a:pt x="151" y="2"/>
                                </a:lnTo>
                                <a:lnTo>
                                  <a:pt x="153" y="2"/>
                                </a:lnTo>
                                <a:lnTo>
                                  <a:pt x="154" y="2"/>
                                </a:lnTo>
                                <a:lnTo>
                                  <a:pt x="155" y="3"/>
                                </a:lnTo>
                                <a:lnTo>
                                  <a:pt x="157" y="4"/>
                                </a:lnTo>
                                <a:lnTo>
                                  <a:pt x="157" y="5"/>
                                </a:lnTo>
                                <a:lnTo>
                                  <a:pt x="157" y="5"/>
                                </a:lnTo>
                                <a:lnTo>
                                  <a:pt x="157" y="19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21" name="Freeform 107"/>
                        <wps:cNvSpPr>
                          <a:spLocks noEditPoints="1"/>
                        </wps:cNvSpPr>
                        <wps:spPr bwMode="auto">
                          <a:xfrm>
                            <a:off x="3076575" y="1119188"/>
                            <a:ext cx="68263" cy="109538"/>
                          </a:xfrm>
                          <a:custGeom>
                            <a:avLst/>
                            <a:gdLst>
                              <a:gd name="T0" fmla="*/ 127 w 128"/>
                              <a:gd name="T1" fmla="*/ 75 h 208"/>
                              <a:gd name="T2" fmla="*/ 117 w 128"/>
                              <a:gd name="T3" fmla="*/ 99 h 208"/>
                              <a:gd name="T4" fmla="*/ 97 w 128"/>
                              <a:gd name="T5" fmla="*/ 118 h 208"/>
                              <a:gd name="T6" fmla="*/ 70 w 128"/>
                              <a:gd name="T7" fmla="*/ 126 h 208"/>
                              <a:gd name="T8" fmla="*/ 28 w 128"/>
                              <a:gd name="T9" fmla="*/ 128 h 208"/>
                              <a:gd name="T10" fmla="*/ 27 w 128"/>
                              <a:gd name="T11" fmla="*/ 204 h 208"/>
                              <a:gd name="T12" fmla="*/ 26 w 128"/>
                              <a:gd name="T13" fmla="*/ 205 h 208"/>
                              <a:gd name="T14" fmla="*/ 24 w 128"/>
                              <a:gd name="T15" fmla="*/ 206 h 208"/>
                              <a:gd name="T16" fmla="*/ 17 w 128"/>
                              <a:gd name="T17" fmla="*/ 208 h 208"/>
                              <a:gd name="T18" fmla="*/ 10 w 128"/>
                              <a:gd name="T19" fmla="*/ 208 h 208"/>
                              <a:gd name="T20" fmla="*/ 5 w 128"/>
                              <a:gd name="T21" fmla="*/ 206 h 208"/>
                              <a:gd name="T22" fmla="*/ 1 w 128"/>
                              <a:gd name="T23" fmla="*/ 205 h 208"/>
                              <a:gd name="T24" fmla="*/ 0 w 128"/>
                              <a:gd name="T25" fmla="*/ 204 h 208"/>
                              <a:gd name="T26" fmla="*/ 0 w 128"/>
                              <a:gd name="T27" fmla="*/ 11 h 208"/>
                              <a:gd name="T28" fmla="*/ 4 w 128"/>
                              <a:gd name="T29" fmla="*/ 2 h 208"/>
                              <a:gd name="T30" fmla="*/ 11 w 128"/>
                              <a:gd name="T31" fmla="*/ 0 h 208"/>
                              <a:gd name="T32" fmla="*/ 62 w 128"/>
                              <a:gd name="T33" fmla="*/ 0 h 208"/>
                              <a:gd name="T34" fmla="*/ 75 w 128"/>
                              <a:gd name="T35" fmla="*/ 1 h 208"/>
                              <a:gd name="T36" fmla="*/ 91 w 128"/>
                              <a:gd name="T37" fmla="*/ 4 h 208"/>
                              <a:gd name="T38" fmla="*/ 108 w 128"/>
                              <a:gd name="T39" fmla="*/ 14 h 208"/>
                              <a:gd name="T40" fmla="*/ 121 w 128"/>
                              <a:gd name="T41" fmla="*/ 29 h 208"/>
                              <a:gd name="T42" fmla="*/ 127 w 128"/>
                              <a:gd name="T43" fmla="*/ 49 h 208"/>
                              <a:gd name="T44" fmla="*/ 99 w 128"/>
                              <a:gd name="T45" fmla="*/ 62 h 208"/>
                              <a:gd name="T46" fmla="*/ 94 w 128"/>
                              <a:gd name="T47" fmla="*/ 41 h 208"/>
                              <a:gd name="T48" fmla="*/ 83 w 128"/>
                              <a:gd name="T49" fmla="*/ 28 h 208"/>
                              <a:gd name="T50" fmla="*/ 68 w 128"/>
                              <a:gd name="T51" fmla="*/ 23 h 208"/>
                              <a:gd name="T52" fmla="*/ 53 w 128"/>
                              <a:gd name="T53" fmla="*/ 22 h 208"/>
                              <a:gd name="T54" fmla="*/ 28 w 128"/>
                              <a:gd name="T55" fmla="*/ 105 h 208"/>
                              <a:gd name="T56" fmla="*/ 64 w 128"/>
                              <a:gd name="T57" fmla="*/ 104 h 208"/>
                              <a:gd name="T58" fmla="*/ 81 w 128"/>
                              <a:gd name="T59" fmla="*/ 98 h 208"/>
                              <a:gd name="T60" fmla="*/ 92 w 128"/>
                              <a:gd name="T61" fmla="*/ 87 h 208"/>
                              <a:gd name="T62" fmla="*/ 99 w 128"/>
                              <a:gd name="T63" fmla="*/ 71 h 2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128" h="208">
                                <a:moveTo>
                                  <a:pt x="128" y="60"/>
                                </a:moveTo>
                                <a:lnTo>
                                  <a:pt x="127" y="75"/>
                                </a:lnTo>
                                <a:lnTo>
                                  <a:pt x="122" y="88"/>
                                </a:lnTo>
                                <a:lnTo>
                                  <a:pt x="117" y="99"/>
                                </a:lnTo>
                                <a:lnTo>
                                  <a:pt x="108" y="109"/>
                                </a:lnTo>
                                <a:lnTo>
                                  <a:pt x="97" y="118"/>
                                </a:lnTo>
                                <a:lnTo>
                                  <a:pt x="85" y="123"/>
                                </a:lnTo>
                                <a:lnTo>
                                  <a:pt x="70" y="126"/>
                                </a:lnTo>
                                <a:lnTo>
                                  <a:pt x="52" y="128"/>
                                </a:lnTo>
                                <a:lnTo>
                                  <a:pt x="28" y="128"/>
                                </a:lnTo>
                                <a:lnTo>
                                  <a:pt x="28" y="203"/>
                                </a:lnTo>
                                <a:lnTo>
                                  <a:pt x="27" y="204"/>
                                </a:lnTo>
                                <a:lnTo>
                                  <a:pt x="27" y="205"/>
                                </a:lnTo>
                                <a:lnTo>
                                  <a:pt x="26" y="205"/>
                                </a:lnTo>
                                <a:lnTo>
                                  <a:pt x="25" y="206"/>
                                </a:lnTo>
                                <a:lnTo>
                                  <a:pt x="24" y="206"/>
                                </a:lnTo>
                                <a:lnTo>
                                  <a:pt x="21" y="208"/>
                                </a:lnTo>
                                <a:lnTo>
                                  <a:pt x="17" y="208"/>
                                </a:lnTo>
                                <a:lnTo>
                                  <a:pt x="14" y="208"/>
                                </a:lnTo>
                                <a:lnTo>
                                  <a:pt x="10" y="208"/>
                                </a:lnTo>
                                <a:lnTo>
                                  <a:pt x="7" y="208"/>
                                </a:lnTo>
                                <a:lnTo>
                                  <a:pt x="5" y="206"/>
                                </a:lnTo>
                                <a:lnTo>
                                  <a:pt x="3" y="206"/>
                                </a:lnTo>
                                <a:lnTo>
                                  <a:pt x="1" y="205"/>
                                </a:lnTo>
                                <a:lnTo>
                                  <a:pt x="1" y="205"/>
                                </a:lnTo>
                                <a:lnTo>
                                  <a:pt x="0" y="204"/>
                                </a:lnTo>
                                <a:lnTo>
                                  <a:pt x="0" y="203"/>
                                </a:lnTo>
                                <a:lnTo>
                                  <a:pt x="0" y="11"/>
                                </a:lnTo>
                                <a:lnTo>
                                  <a:pt x="1" y="6"/>
                                </a:lnTo>
                                <a:lnTo>
                                  <a:pt x="4" y="2"/>
                                </a:lnTo>
                                <a:lnTo>
                                  <a:pt x="7" y="0"/>
                                </a:lnTo>
                                <a:lnTo>
                                  <a:pt x="11" y="0"/>
                                </a:lnTo>
                                <a:lnTo>
                                  <a:pt x="56" y="0"/>
                                </a:lnTo>
                                <a:lnTo>
                                  <a:pt x="62" y="0"/>
                                </a:lnTo>
                                <a:lnTo>
                                  <a:pt x="68" y="0"/>
                                </a:lnTo>
                                <a:lnTo>
                                  <a:pt x="75" y="1"/>
                                </a:lnTo>
                                <a:lnTo>
                                  <a:pt x="83" y="2"/>
                                </a:lnTo>
                                <a:lnTo>
                                  <a:pt x="91" y="4"/>
                                </a:lnTo>
                                <a:lnTo>
                                  <a:pt x="100" y="9"/>
                                </a:lnTo>
                                <a:lnTo>
                                  <a:pt x="108" y="14"/>
                                </a:lnTo>
                                <a:lnTo>
                                  <a:pt x="115" y="22"/>
                                </a:lnTo>
                                <a:lnTo>
                                  <a:pt x="121" y="29"/>
                                </a:lnTo>
                                <a:lnTo>
                                  <a:pt x="124" y="39"/>
                                </a:lnTo>
                                <a:lnTo>
                                  <a:pt x="127" y="49"/>
                                </a:lnTo>
                                <a:lnTo>
                                  <a:pt x="128" y="60"/>
                                </a:lnTo>
                                <a:close/>
                                <a:moveTo>
                                  <a:pt x="99" y="62"/>
                                </a:moveTo>
                                <a:lnTo>
                                  <a:pt x="97" y="50"/>
                                </a:lnTo>
                                <a:lnTo>
                                  <a:pt x="94" y="41"/>
                                </a:lnTo>
                                <a:lnTo>
                                  <a:pt x="89" y="33"/>
                                </a:lnTo>
                                <a:lnTo>
                                  <a:pt x="83" y="28"/>
                                </a:lnTo>
                                <a:lnTo>
                                  <a:pt x="75" y="24"/>
                                </a:lnTo>
                                <a:lnTo>
                                  <a:pt x="68" y="23"/>
                                </a:lnTo>
                                <a:lnTo>
                                  <a:pt x="60" y="22"/>
                                </a:lnTo>
                                <a:lnTo>
                                  <a:pt x="53" y="22"/>
                                </a:lnTo>
                                <a:lnTo>
                                  <a:pt x="28" y="22"/>
                                </a:lnTo>
                                <a:lnTo>
                                  <a:pt x="28" y="105"/>
                                </a:lnTo>
                                <a:lnTo>
                                  <a:pt x="53" y="105"/>
                                </a:lnTo>
                                <a:lnTo>
                                  <a:pt x="64" y="104"/>
                                </a:lnTo>
                                <a:lnTo>
                                  <a:pt x="74" y="102"/>
                                </a:lnTo>
                                <a:lnTo>
                                  <a:pt x="81" y="98"/>
                                </a:lnTo>
                                <a:lnTo>
                                  <a:pt x="88" y="93"/>
                                </a:lnTo>
                                <a:lnTo>
                                  <a:pt x="92" y="87"/>
                                </a:lnTo>
                                <a:lnTo>
                                  <a:pt x="96" y="80"/>
                                </a:lnTo>
                                <a:lnTo>
                                  <a:pt x="99" y="71"/>
                                </a:lnTo>
                                <a:lnTo>
                                  <a:pt x="99" y="6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22" name="Freeform 108"/>
                        <wps:cNvSpPr>
                          <a:spLocks/>
                        </wps:cNvSpPr>
                        <wps:spPr bwMode="auto">
                          <a:xfrm>
                            <a:off x="3160713" y="1117600"/>
                            <a:ext cx="79375" cy="111125"/>
                          </a:xfrm>
                          <a:custGeom>
                            <a:avLst/>
                            <a:gdLst>
                              <a:gd name="T0" fmla="*/ 151 w 151"/>
                              <a:gd name="T1" fmla="*/ 182 h 212"/>
                              <a:gd name="T2" fmla="*/ 150 w 151"/>
                              <a:gd name="T3" fmla="*/ 186 h 212"/>
                              <a:gd name="T4" fmla="*/ 150 w 151"/>
                              <a:gd name="T5" fmla="*/ 190 h 212"/>
                              <a:gd name="T6" fmla="*/ 149 w 151"/>
                              <a:gd name="T7" fmla="*/ 192 h 212"/>
                              <a:gd name="T8" fmla="*/ 145 w 151"/>
                              <a:gd name="T9" fmla="*/ 196 h 212"/>
                              <a:gd name="T10" fmla="*/ 134 w 151"/>
                              <a:gd name="T11" fmla="*/ 202 h 212"/>
                              <a:gd name="T12" fmla="*/ 119 w 151"/>
                              <a:gd name="T13" fmla="*/ 208 h 212"/>
                              <a:gd name="T14" fmla="*/ 100 w 151"/>
                              <a:gd name="T15" fmla="*/ 212 h 212"/>
                              <a:gd name="T16" fmla="*/ 69 w 151"/>
                              <a:gd name="T17" fmla="*/ 211 h 212"/>
                              <a:gd name="T18" fmla="*/ 37 w 151"/>
                              <a:gd name="T19" fmla="*/ 197 h 212"/>
                              <a:gd name="T20" fmla="*/ 13 w 151"/>
                              <a:gd name="T21" fmla="*/ 171 h 212"/>
                              <a:gd name="T22" fmla="*/ 1 w 151"/>
                              <a:gd name="T23" fmla="*/ 133 h 212"/>
                              <a:gd name="T24" fmla="*/ 1 w 151"/>
                              <a:gd name="T25" fmla="*/ 84 h 212"/>
                              <a:gd name="T26" fmla="*/ 15 w 151"/>
                              <a:gd name="T27" fmla="*/ 43 h 212"/>
                              <a:gd name="T28" fmla="*/ 38 w 151"/>
                              <a:gd name="T29" fmla="*/ 15 h 212"/>
                              <a:gd name="T30" fmla="*/ 71 w 151"/>
                              <a:gd name="T31" fmla="*/ 1 h 212"/>
                              <a:gd name="T32" fmla="*/ 101 w 151"/>
                              <a:gd name="T33" fmla="*/ 0 h 212"/>
                              <a:gd name="T34" fmla="*/ 117 w 151"/>
                              <a:gd name="T35" fmla="*/ 3 h 212"/>
                              <a:gd name="T36" fmla="*/ 132 w 151"/>
                              <a:gd name="T37" fmla="*/ 9 h 212"/>
                              <a:gd name="T38" fmla="*/ 143 w 151"/>
                              <a:gd name="T39" fmla="*/ 15 h 212"/>
                              <a:gd name="T40" fmla="*/ 148 w 151"/>
                              <a:gd name="T41" fmla="*/ 19 h 212"/>
                              <a:gd name="T42" fmla="*/ 149 w 151"/>
                              <a:gd name="T43" fmla="*/ 21 h 212"/>
                              <a:gd name="T44" fmla="*/ 150 w 151"/>
                              <a:gd name="T45" fmla="*/ 25 h 212"/>
                              <a:gd name="T46" fmla="*/ 150 w 151"/>
                              <a:gd name="T47" fmla="*/ 28 h 212"/>
                              <a:gd name="T48" fmla="*/ 150 w 151"/>
                              <a:gd name="T49" fmla="*/ 35 h 212"/>
                              <a:gd name="T50" fmla="*/ 149 w 151"/>
                              <a:gd name="T51" fmla="*/ 40 h 212"/>
                              <a:gd name="T52" fmla="*/ 148 w 151"/>
                              <a:gd name="T53" fmla="*/ 42 h 212"/>
                              <a:gd name="T54" fmla="*/ 146 w 151"/>
                              <a:gd name="T55" fmla="*/ 43 h 212"/>
                              <a:gd name="T56" fmla="*/ 143 w 151"/>
                              <a:gd name="T57" fmla="*/ 43 h 212"/>
                              <a:gd name="T58" fmla="*/ 134 w 151"/>
                              <a:gd name="T59" fmla="*/ 37 h 212"/>
                              <a:gd name="T60" fmla="*/ 122 w 151"/>
                              <a:gd name="T61" fmla="*/ 30 h 212"/>
                              <a:gd name="T62" fmla="*/ 103 w 151"/>
                              <a:gd name="T63" fmla="*/ 25 h 212"/>
                              <a:gd name="T64" fmla="*/ 77 w 151"/>
                              <a:gd name="T65" fmla="*/ 25 h 212"/>
                              <a:gd name="T66" fmla="*/ 55 w 151"/>
                              <a:gd name="T67" fmla="*/ 36 h 212"/>
                              <a:gd name="T68" fmla="*/ 39 w 151"/>
                              <a:gd name="T69" fmla="*/ 57 h 212"/>
                              <a:gd name="T70" fmla="*/ 31 w 151"/>
                              <a:gd name="T71" fmla="*/ 88 h 212"/>
                              <a:gd name="T72" fmla="*/ 31 w 151"/>
                              <a:gd name="T73" fmla="*/ 126 h 212"/>
                              <a:gd name="T74" fmla="*/ 39 w 151"/>
                              <a:gd name="T75" fmla="*/ 157 h 212"/>
                              <a:gd name="T76" fmla="*/ 55 w 151"/>
                              <a:gd name="T77" fmla="*/ 176 h 212"/>
                              <a:gd name="T78" fmla="*/ 79 w 151"/>
                              <a:gd name="T79" fmla="*/ 187 h 212"/>
                              <a:gd name="T80" fmla="*/ 104 w 151"/>
                              <a:gd name="T81" fmla="*/ 187 h 212"/>
                              <a:gd name="T82" fmla="*/ 123 w 151"/>
                              <a:gd name="T83" fmla="*/ 181 h 212"/>
                              <a:gd name="T84" fmla="*/ 135 w 151"/>
                              <a:gd name="T85" fmla="*/ 174 h 212"/>
                              <a:gd name="T86" fmla="*/ 144 w 151"/>
                              <a:gd name="T87" fmla="*/ 169 h 212"/>
                              <a:gd name="T88" fmla="*/ 148 w 151"/>
                              <a:gd name="T89" fmla="*/ 169 h 212"/>
                              <a:gd name="T90" fmla="*/ 149 w 151"/>
                              <a:gd name="T91" fmla="*/ 169 h 212"/>
                              <a:gd name="T92" fmla="*/ 150 w 151"/>
                              <a:gd name="T93" fmla="*/ 173 h 212"/>
                              <a:gd name="T94" fmla="*/ 151 w 151"/>
                              <a:gd name="T95" fmla="*/ 177 h 2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51" h="212">
                                <a:moveTo>
                                  <a:pt x="151" y="180"/>
                                </a:moveTo>
                                <a:lnTo>
                                  <a:pt x="151" y="182"/>
                                </a:lnTo>
                                <a:lnTo>
                                  <a:pt x="151" y="185"/>
                                </a:lnTo>
                                <a:lnTo>
                                  <a:pt x="150" y="186"/>
                                </a:lnTo>
                                <a:lnTo>
                                  <a:pt x="150" y="189"/>
                                </a:lnTo>
                                <a:lnTo>
                                  <a:pt x="150" y="190"/>
                                </a:lnTo>
                                <a:lnTo>
                                  <a:pt x="149" y="191"/>
                                </a:lnTo>
                                <a:lnTo>
                                  <a:pt x="149" y="192"/>
                                </a:lnTo>
                                <a:lnTo>
                                  <a:pt x="146" y="193"/>
                                </a:lnTo>
                                <a:lnTo>
                                  <a:pt x="145" y="196"/>
                                </a:lnTo>
                                <a:lnTo>
                                  <a:pt x="140" y="198"/>
                                </a:lnTo>
                                <a:lnTo>
                                  <a:pt x="134" y="202"/>
                                </a:lnTo>
                                <a:lnTo>
                                  <a:pt x="128" y="205"/>
                                </a:lnTo>
                                <a:lnTo>
                                  <a:pt x="119" y="208"/>
                                </a:lnTo>
                                <a:lnTo>
                                  <a:pt x="109" y="209"/>
                                </a:lnTo>
                                <a:lnTo>
                                  <a:pt x="100" y="212"/>
                                </a:lnTo>
                                <a:lnTo>
                                  <a:pt x="88" y="212"/>
                                </a:lnTo>
                                <a:lnTo>
                                  <a:pt x="69" y="211"/>
                                </a:lnTo>
                                <a:lnTo>
                                  <a:pt x="51" y="206"/>
                                </a:lnTo>
                                <a:lnTo>
                                  <a:pt x="37" y="197"/>
                                </a:lnTo>
                                <a:lnTo>
                                  <a:pt x="24" y="186"/>
                                </a:lnTo>
                                <a:lnTo>
                                  <a:pt x="13" y="171"/>
                                </a:lnTo>
                                <a:lnTo>
                                  <a:pt x="6" y="153"/>
                                </a:lnTo>
                                <a:lnTo>
                                  <a:pt x="1" y="133"/>
                                </a:lnTo>
                                <a:lnTo>
                                  <a:pt x="0" y="108"/>
                                </a:lnTo>
                                <a:lnTo>
                                  <a:pt x="1" y="84"/>
                                </a:lnTo>
                                <a:lnTo>
                                  <a:pt x="7" y="63"/>
                                </a:lnTo>
                                <a:lnTo>
                                  <a:pt x="15" y="43"/>
                                </a:lnTo>
                                <a:lnTo>
                                  <a:pt x="26" y="28"/>
                                </a:lnTo>
                                <a:lnTo>
                                  <a:pt x="38" y="15"/>
                                </a:lnTo>
                                <a:lnTo>
                                  <a:pt x="54" y="7"/>
                                </a:lnTo>
                                <a:lnTo>
                                  <a:pt x="71" y="1"/>
                                </a:lnTo>
                                <a:lnTo>
                                  <a:pt x="91" y="0"/>
                                </a:lnTo>
                                <a:lnTo>
                                  <a:pt x="101" y="0"/>
                                </a:lnTo>
                                <a:lnTo>
                                  <a:pt x="109" y="1"/>
                                </a:lnTo>
                                <a:lnTo>
                                  <a:pt x="117" y="3"/>
                                </a:lnTo>
                                <a:lnTo>
                                  <a:pt x="124" y="5"/>
                                </a:lnTo>
                                <a:lnTo>
                                  <a:pt x="132" y="9"/>
                                </a:lnTo>
                                <a:lnTo>
                                  <a:pt x="138" y="11"/>
                                </a:lnTo>
                                <a:lnTo>
                                  <a:pt x="143" y="15"/>
                                </a:lnTo>
                                <a:lnTo>
                                  <a:pt x="145" y="17"/>
                                </a:lnTo>
                                <a:lnTo>
                                  <a:pt x="148" y="19"/>
                                </a:lnTo>
                                <a:lnTo>
                                  <a:pt x="148" y="20"/>
                                </a:lnTo>
                                <a:lnTo>
                                  <a:pt x="149" y="21"/>
                                </a:lnTo>
                                <a:lnTo>
                                  <a:pt x="149" y="24"/>
                                </a:lnTo>
                                <a:lnTo>
                                  <a:pt x="150" y="25"/>
                                </a:lnTo>
                                <a:lnTo>
                                  <a:pt x="150" y="26"/>
                                </a:lnTo>
                                <a:lnTo>
                                  <a:pt x="150" y="28"/>
                                </a:lnTo>
                                <a:lnTo>
                                  <a:pt x="150" y="32"/>
                                </a:lnTo>
                                <a:lnTo>
                                  <a:pt x="150" y="35"/>
                                </a:lnTo>
                                <a:lnTo>
                                  <a:pt x="150" y="37"/>
                                </a:lnTo>
                                <a:lnTo>
                                  <a:pt x="149" y="40"/>
                                </a:lnTo>
                                <a:lnTo>
                                  <a:pt x="149" y="41"/>
                                </a:lnTo>
                                <a:lnTo>
                                  <a:pt x="148" y="42"/>
                                </a:lnTo>
                                <a:lnTo>
                                  <a:pt x="148" y="43"/>
                                </a:lnTo>
                                <a:lnTo>
                                  <a:pt x="146" y="43"/>
                                </a:lnTo>
                                <a:lnTo>
                                  <a:pt x="145" y="43"/>
                                </a:lnTo>
                                <a:lnTo>
                                  <a:pt x="143" y="43"/>
                                </a:lnTo>
                                <a:lnTo>
                                  <a:pt x="139" y="41"/>
                                </a:lnTo>
                                <a:lnTo>
                                  <a:pt x="134" y="37"/>
                                </a:lnTo>
                                <a:lnTo>
                                  <a:pt x="128" y="33"/>
                                </a:lnTo>
                                <a:lnTo>
                                  <a:pt x="122" y="30"/>
                                </a:lnTo>
                                <a:lnTo>
                                  <a:pt x="113" y="27"/>
                                </a:lnTo>
                                <a:lnTo>
                                  <a:pt x="103" y="25"/>
                                </a:lnTo>
                                <a:lnTo>
                                  <a:pt x="91" y="24"/>
                                </a:lnTo>
                                <a:lnTo>
                                  <a:pt x="77" y="25"/>
                                </a:lnTo>
                                <a:lnTo>
                                  <a:pt x="66" y="30"/>
                                </a:lnTo>
                                <a:lnTo>
                                  <a:pt x="55" y="36"/>
                                </a:lnTo>
                                <a:lnTo>
                                  <a:pt x="47" y="46"/>
                                </a:lnTo>
                                <a:lnTo>
                                  <a:pt x="39" y="57"/>
                                </a:lnTo>
                                <a:lnTo>
                                  <a:pt x="34" y="72"/>
                                </a:lnTo>
                                <a:lnTo>
                                  <a:pt x="31" y="88"/>
                                </a:lnTo>
                                <a:lnTo>
                                  <a:pt x="31" y="107"/>
                                </a:lnTo>
                                <a:lnTo>
                                  <a:pt x="31" y="126"/>
                                </a:lnTo>
                                <a:lnTo>
                                  <a:pt x="34" y="142"/>
                                </a:lnTo>
                                <a:lnTo>
                                  <a:pt x="39" y="157"/>
                                </a:lnTo>
                                <a:lnTo>
                                  <a:pt x="47" y="168"/>
                                </a:lnTo>
                                <a:lnTo>
                                  <a:pt x="55" y="176"/>
                                </a:lnTo>
                                <a:lnTo>
                                  <a:pt x="66" y="182"/>
                                </a:lnTo>
                                <a:lnTo>
                                  <a:pt x="79" y="187"/>
                                </a:lnTo>
                                <a:lnTo>
                                  <a:pt x="92" y="187"/>
                                </a:lnTo>
                                <a:lnTo>
                                  <a:pt x="104" y="187"/>
                                </a:lnTo>
                                <a:lnTo>
                                  <a:pt x="113" y="185"/>
                                </a:lnTo>
                                <a:lnTo>
                                  <a:pt x="123" y="181"/>
                                </a:lnTo>
                                <a:lnTo>
                                  <a:pt x="129" y="179"/>
                                </a:lnTo>
                                <a:lnTo>
                                  <a:pt x="135" y="174"/>
                                </a:lnTo>
                                <a:lnTo>
                                  <a:pt x="140" y="171"/>
                                </a:lnTo>
                                <a:lnTo>
                                  <a:pt x="144" y="169"/>
                                </a:lnTo>
                                <a:lnTo>
                                  <a:pt x="146" y="168"/>
                                </a:lnTo>
                                <a:lnTo>
                                  <a:pt x="148" y="169"/>
                                </a:lnTo>
                                <a:lnTo>
                                  <a:pt x="149" y="169"/>
                                </a:lnTo>
                                <a:lnTo>
                                  <a:pt x="149" y="169"/>
                                </a:lnTo>
                                <a:lnTo>
                                  <a:pt x="150" y="170"/>
                                </a:lnTo>
                                <a:lnTo>
                                  <a:pt x="150" y="173"/>
                                </a:lnTo>
                                <a:lnTo>
                                  <a:pt x="150" y="174"/>
                                </a:lnTo>
                                <a:lnTo>
                                  <a:pt x="151" y="177"/>
                                </a:lnTo>
                                <a:lnTo>
                                  <a:pt x="151" y="18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23" name="Freeform 109"/>
                        <wps:cNvSpPr>
                          <a:spLocks/>
                        </wps:cNvSpPr>
                        <wps:spPr bwMode="auto">
                          <a:xfrm>
                            <a:off x="3260725" y="1117600"/>
                            <a:ext cx="63500" cy="109538"/>
                          </a:xfrm>
                          <a:custGeom>
                            <a:avLst/>
                            <a:gdLst>
                              <a:gd name="T0" fmla="*/ 121 w 121"/>
                              <a:gd name="T1" fmla="*/ 201 h 208"/>
                              <a:gd name="T2" fmla="*/ 120 w 121"/>
                              <a:gd name="T3" fmla="*/ 205 h 208"/>
                              <a:gd name="T4" fmla="*/ 118 w 121"/>
                              <a:gd name="T5" fmla="*/ 207 h 208"/>
                              <a:gd name="T6" fmla="*/ 116 w 121"/>
                              <a:gd name="T7" fmla="*/ 208 h 208"/>
                              <a:gd name="T8" fmla="*/ 6 w 121"/>
                              <a:gd name="T9" fmla="*/ 208 h 208"/>
                              <a:gd name="T10" fmla="*/ 4 w 121"/>
                              <a:gd name="T11" fmla="*/ 208 h 208"/>
                              <a:gd name="T12" fmla="*/ 3 w 121"/>
                              <a:gd name="T13" fmla="*/ 206 h 208"/>
                              <a:gd name="T14" fmla="*/ 1 w 121"/>
                              <a:gd name="T15" fmla="*/ 202 h 208"/>
                              <a:gd name="T16" fmla="*/ 0 w 121"/>
                              <a:gd name="T17" fmla="*/ 197 h 208"/>
                              <a:gd name="T18" fmla="*/ 1 w 121"/>
                              <a:gd name="T19" fmla="*/ 192 h 208"/>
                              <a:gd name="T20" fmla="*/ 3 w 121"/>
                              <a:gd name="T21" fmla="*/ 190 h 208"/>
                              <a:gd name="T22" fmla="*/ 4 w 121"/>
                              <a:gd name="T23" fmla="*/ 188 h 208"/>
                              <a:gd name="T24" fmla="*/ 6 w 121"/>
                              <a:gd name="T25" fmla="*/ 186 h 208"/>
                              <a:gd name="T26" fmla="*/ 49 w 121"/>
                              <a:gd name="T27" fmla="*/ 29 h 208"/>
                              <a:gd name="T28" fmla="*/ 6 w 121"/>
                              <a:gd name="T29" fmla="*/ 55 h 208"/>
                              <a:gd name="T30" fmla="*/ 3 w 121"/>
                              <a:gd name="T31" fmla="*/ 55 h 208"/>
                              <a:gd name="T32" fmla="*/ 0 w 121"/>
                              <a:gd name="T33" fmla="*/ 52 h 208"/>
                              <a:gd name="T34" fmla="*/ 0 w 121"/>
                              <a:gd name="T35" fmla="*/ 48 h 208"/>
                              <a:gd name="T36" fmla="*/ 0 w 121"/>
                              <a:gd name="T37" fmla="*/ 42 h 208"/>
                              <a:gd name="T38" fmla="*/ 0 w 121"/>
                              <a:gd name="T39" fmla="*/ 37 h 208"/>
                              <a:gd name="T40" fmla="*/ 1 w 121"/>
                              <a:gd name="T41" fmla="*/ 35 h 208"/>
                              <a:gd name="T42" fmla="*/ 3 w 121"/>
                              <a:gd name="T43" fmla="*/ 34 h 208"/>
                              <a:gd name="T44" fmla="*/ 52 w 121"/>
                              <a:gd name="T45" fmla="*/ 2 h 208"/>
                              <a:gd name="T46" fmla="*/ 53 w 121"/>
                              <a:gd name="T47" fmla="*/ 0 h 208"/>
                              <a:gd name="T48" fmla="*/ 56 w 121"/>
                              <a:gd name="T49" fmla="*/ 0 h 208"/>
                              <a:gd name="T50" fmla="*/ 59 w 121"/>
                              <a:gd name="T51" fmla="*/ 0 h 208"/>
                              <a:gd name="T52" fmla="*/ 64 w 121"/>
                              <a:gd name="T53" fmla="*/ 0 h 208"/>
                              <a:gd name="T54" fmla="*/ 70 w 121"/>
                              <a:gd name="T55" fmla="*/ 0 h 208"/>
                              <a:gd name="T56" fmla="*/ 75 w 121"/>
                              <a:gd name="T57" fmla="*/ 2 h 208"/>
                              <a:gd name="T58" fmla="*/ 77 w 121"/>
                              <a:gd name="T59" fmla="*/ 3 h 208"/>
                              <a:gd name="T60" fmla="*/ 78 w 121"/>
                              <a:gd name="T61" fmla="*/ 4 h 208"/>
                              <a:gd name="T62" fmla="*/ 115 w 121"/>
                              <a:gd name="T63" fmla="*/ 186 h 208"/>
                              <a:gd name="T64" fmla="*/ 117 w 121"/>
                              <a:gd name="T65" fmla="*/ 188 h 208"/>
                              <a:gd name="T66" fmla="*/ 118 w 121"/>
                              <a:gd name="T67" fmla="*/ 190 h 208"/>
                              <a:gd name="T68" fmla="*/ 120 w 121"/>
                              <a:gd name="T69" fmla="*/ 192 h 208"/>
                              <a:gd name="T70" fmla="*/ 121 w 121"/>
                              <a:gd name="T71" fmla="*/ 197 h 2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21" h="208">
                                <a:moveTo>
                                  <a:pt x="121" y="197"/>
                                </a:moveTo>
                                <a:lnTo>
                                  <a:pt x="121" y="201"/>
                                </a:lnTo>
                                <a:lnTo>
                                  <a:pt x="120" y="202"/>
                                </a:lnTo>
                                <a:lnTo>
                                  <a:pt x="120" y="205"/>
                                </a:lnTo>
                                <a:lnTo>
                                  <a:pt x="118" y="206"/>
                                </a:lnTo>
                                <a:lnTo>
                                  <a:pt x="118" y="207"/>
                                </a:lnTo>
                                <a:lnTo>
                                  <a:pt x="117" y="208"/>
                                </a:lnTo>
                                <a:lnTo>
                                  <a:pt x="116" y="208"/>
                                </a:lnTo>
                                <a:lnTo>
                                  <a:pt x="115" y="208"/>
                                </a:lnTo>
                                <a:lnTo>
                                  <a:pt x="6" y="208"/>
                                </a:lnTo>
                                <a:lnTo>
                                  <a:pt x="5" y="208"/>
                                </a:lnTo>
                                <a:lnTo>
                                  <a:pt x="4" y="208"/>
                                </a:lnTo>
                                <a:lnTo>
                                  <a:pt x="3" y="207"/>
                                </a:lnTo>
                                <a:lnTo>
                                  <a:pt x="3" y="206"/>
                                </a:lnTo>
                                <a:lnTo>
                                  <a:pt x="1" y="205"/>
                                </a:lnTo>
                                <a:lnTo>
                                  <a:pt x="1" y="202"/>
                                </a:lnTo>
                                <a:lnTo>
                                  <a:pt x="0" y="201"/>
                                </a:lnTo>
                                <a:lnTo>
                                  <a:pt x="0" y="197"/>
                                </a:lnTo>
                                <a:lnTo>
                                  <a:pt x="0" y="195"/>
                                </a:lnTo>
                                <a:lnTo>
                                  <a:pt x="1" y="192"/>
                                </a:lnTo>
                                <a:lnTo>
                                  <a:pt x="1" y="191"/>
                                </a:lnTo>
                                <a:lnTo>
                                  <a:pt x="3" y="190"/>
                                </a:lnTo>
                                <a:lnTo>
                                  <a:pt x="3" y="188"/>
                                </a:lnTo>
                                <a:lnTo>
                                  <a:pt x="4" y="188"/>
                                </a:lnTo>
                                <a:lnTo>
                                  <a:pt x="5" y="186"/>
                                </a:lnTo>
                                <a:lnTo>
                                  <a:pt x="6" y="186"/>
                                </a:lnTo>
                                <a:lnTo>
                                  <a:pt x="49" y="186"/>
                                </a:lnTo>
                                <a:lnTo>
                                  <a:pt x="49" y="29"/>
                                </a:lnTo>
                                <a:lnTo>
                                  <a:pt x="10" y="52"/>
                                </a:lnTo>
                                <a:lnTo>
                                  <a:pt x="6" y="55"/>
                                </a:lnTo>
                                <a:lnTo>
                                  <a:pt x="5" y="55"/>
                                </a:lnTo>
                                <a:lnTo>
                                  <a:pt x="3" y="55"/>
                                </a:lnTo>
                                <a:lnTo>
                                  <a:pt x="1" y="55"/>
                                </a:lnTo>
                                <a:lnTo>
                                  <a:pt x="0" y="52"/>
                                </a:lnTo>
                                <a:lnTo>
                                  <a:pt x="0" y="51"/>
                                </a:lnTo>
                                <a:lnTo>
                                  <a:pt x="0" y="48"/>
                                </a:lnTo>
                                <a:lnTo>
                                  <a:pt x="0" y="45"/>
                                </a:lnTo>
                                <a:lnTo>
                                  <a:pt x="0" y="42"/>
                                </a:lnTo>
                                <a:lnTo>
                                  <a:pt x="0" y="40"/>
                                </a:lnTo>
                                <a:lnTo>
                                  <a:pt x="0" y="37"/>
                                </a:lnTo>
                                <a:lnTo>
                                  <a:pt x="0" y="36"/>
                                </a:lnTo>
                                <a:lnTo>
                                  <a:pt x="1" y="35"/>
                                </a:lnTo>
                                <a:lnTo>
                                  <a:pt x="1" y="35"/>
                                </a:lnTo>
                                <a:lnTo>
                                  <a:pt x="3" y="34"/>
                                </a:lnTo>
                                <a:lnTo>
                                  <a:pt x="4" y="32"/>
                                </a:lnTo>
                                <a:lnTo>
                                  <a:pt x="52" y="2"/>
                                </a:lnTo>
                                <a:lnTo>
                                  <a:pt x="53" y="2"/>
                                </a:lnTo>
                                <a:lnTo>
                                  <a:pt x="53" y="0"/>
                                </a:lnTo>
                                <a:lnTo>
                                  <a:pt x="54" y="0"/>
                                </a:lnTo>
                                <a:lnTo>
                                  <a:pt x="56" y="0"/>
                                </a:lnTo>
                                <a:lnTo>
                                  <a:pt x="58" y="0"/>
                                </a:lnTo>
                                <a:lnTo>
                                  <a:pt x="59" y="0"/>
                                </a:lnTo>
                                <a:lnTo>
                                  <a:pt x="62" y="0"/>
                                </a:lnTo>
                                <a:lnTo>
                                  <a:pt x="64" y="0"/>
                                </a:lnTo>
                                <a:lnTo>
                                  <a:pt x="68" y="0"/>
                                </a:lnTo>
                                <a:lnTo>
                                  <a:pt x="70" y="0"/>
                                </a:lnTo>
                                <a:lnTo>
                                  <a:pt x="73" y="0"/>
                                </a:lnTo>
                                <a:lnTo>
                                  <a:pt x="75" y="2"/>
                                </a:lnTo>
                                <a:lnTo>
                                  <a:pt x="77" y="2"/>
                                </a:lnTo>
                                <a:lnTo>
                                  <a:pt x="77" y="3"/>
                                </a:lnTo>
                                <a:lnTo>
                                  <a:pt x="77" y="3"/>
                                </a:lnTo>
                                <a:lnTo>
                                  <a:pt x="78" y="4"/>
                                </a:lnTo>
                                <a:lnTo>
                                  <a:pt x="78" y="186"/>
                                </a:lnTo>
                                <a:lnTo>
                                  <a:pt x="115" y="186"/>
                                </a:lnTo>
                                <a:lnTo>
                                  <a:pt x="116" y="186"/>
                                </a:lnTo>
                                <a:lnTo>
                                  <a:pt x="117" y="188"/>
                                </a:lnTo>
                                <a:lnTo>
                                  <a:pt x="118" y="188"/>
                                </a:lnTo>
                                <a:lnTo>
                                  <a:pt x="118" y="190"/>
                                </a:lnTo>
                                <a:lnTo>
                                  <a:pt x="120" y="191"/>
                                </a:lnTo>
                                <a:lnTo>
                                  <a:pt x="120" y="192"/>
                                </a:lnTo>
                                <a:lnTo>
                                  <a:pt x="121" y="195"/>
                                </a:lnTo>
                                <a:lnTo>
                                  <a:pt x="121" y="19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24" name="Freeform 110"/>
                        <wps:cNvSpPr>
                          <a:spLocks/>
                        </wps:cNvSpPr>
                        <wps:spPr bwMode="auto">
                          <a:xfrm>
                            <a:off x="3348038" y="1117600"/>
                            <a:ext cx="57150" cy="109538"/>
                          </a:xfrm>
                          <a:custGeom>
                            <a:avLst/>
                            <a:gdLst>
                              <a:gd name="T0" fmla="*/ 108 w 108"/>
                              <a:gd name="T1" fmla="*/ 196 h 208"/>
                              <a:gd name="T2" fmla="*/ 108 w 108"/>
                              <a:gd name="T3" fmla="*/ 200 h 208"/>
                              <a:gd name="T4" fmla="*/ 108 w 108"/>
                              <a:gd name="T5" fmla="*/ 202 h 208"/>
                              <a:gd name="T6" fmla="*/ 108 w 108"/>
                              <a:gd name="T7" fmla="*/ 204 h 208"/>
                              <a:gd name="T8" fmla="*/ 106 w 108"/>
                              <a:gd name="T9" fmla="*/ 206 h 208"/>
                              <a:gd name="T10" fmla="*/ 105 w 108"/>
                              <a:gd name="T11" fmla="*/ 207 h 208"/>
                              <a:gd name="T12" fmla="*/ 105 w 108"/>
                              <a:gd name="T13" fmla="*/ 208 h 208"/>
                              <a:gd name="T14" fmla="*/ 104 w 108"/>
                              <a:gd name="T15" fmla="*/ 208 h 208"/>
                              <a:gd name="T16" fmla="*/ 103 w 108"/>
                              <a:gd name="T17" fmla="*/ 208 h 208"/>
                              <a:gd name="T18" fmla="*/ 10 w 108"/>
                              <a:gd name="T19" fmla="*/ 208 h 208"/>
                              <a:gd name="T20" fmla="*/ 7 w 108"/>
                              <a:gd name="T21" fmla="*/ 208 h 208"/>
                              <a:gd name="T22" fmla="*/ 3 w 108"/>
                              <a:gd name="T23" fmla="*/ 206 h 208"/>
                              <a:gd name="T24" fmla="*/ 0 w 108"/>
                              <a:gd name="T25" fmla="*/ 204 h 208"/>
                              <a:gd name="T26" fmla="*/ 0 w 108"/>
                              <a:gd name="T27" fmla="*/ 197 h 208"/>
                              <a:gd name="T28" fmla="*/ 0 w 108"/>
                              <a:gd name="T29" fmla="*/ 5 h 208"/>
                              <a:gd name="T30" fmla="*/ 0 w 108"/>
                              <a:gd name="T31" fmla="*/ 4 h 208"/>
                              <a:gd name="T32" fmla="*/ 0 w 108"/>
                              <a:gd name="T33" fmla="*/ 3 h 208"/>
                              <a:gd name="T34" fmla="*/ 2 w 108"/>
                              <a:gd name="T35" fmla="*/ 3 h 208"/>
                              <a:gd name="T36" fmla="*/ 3 w 108"/>
                              <a:gd name="T37" fmla="*/ 2 h 208"/>
                              <a:gd name="T38" fmla="*/ 5 w 108"/>
                              <a:gd name="T39" fmla="*/ 2 h 208"/>
                              <a:gd name="T40" fmla="*/ 8 w 108"/>
                              <a:gd name="T41" fmla="*/ 0 h 208"/>
                              <a:gd name="T42" fmla="*/ 10 w 108"/>
                              <a:gd name="T43" fmla="*/ 0 h 208"/>
                              <a:gd name="T44" fmla="*/ 14 w 108"/>
                              <a:gd name="T45" fmla="*/ 0 h 208"/>
                              <a:gd name="T46" fmla="*/ 18 w 108"/>
                              <a:gd name="T47" fmla="*/ 0 h 208"/>
                              <a:gd name="T48" fmla="*/ 20 w 108"/>
                              <a:gd name="T49" fmla="*/ 0 h 208"/>
                              <a:gd name="T50" fmla="*/ 23 w 108"/>
                              <a:gd name="T51" fmla="*/ 2 h 208"/>
                              <a:gd name="T52" fmla="*/ 25 w 108"/>
                              <a:gd name="T53" fmla="*/ 2 h 208"/>
                              <a:gd name="T54" fmla="*/ 26 w 108"/>
                              <a:gd name="T55" fmla="*/ 3 h 208"/>
                              <a:gd name="T56" fmla="*/ 28 w 108"/>
                              <a:gd name="T57" fmla="*/ 3 h 208"/>
                              <a:gd name="T58" fmla="*/ 28 w 108"/>
                              <a:gd name="T59" fmla="*/ 4 h 208"/>
                              <a:gd name="T60" fmla="*/ 28 w 108"/>
                              <a:gd name="T61" fmla="*/ 5 h 208"/>
                              <a:gd name="T62" fmla="*/ 28 w 108"/>
                              <a:gd name="T63" fmla="*/ 185 h 208"/>
                              <a:gd name="T64" fmla="*/ 103 w 108"/>
                              <a:gd name="T65" fmla="*/ 185 h 208"/>
                              <a:gd name="T66" fmla="*/ 104 w 108"/>
                              <a:gd name="T67" fmla="*/ 185 h 208"/>
                              <a:gd name="T68" fmla="*/ 105 w 108"/>
                              <a:gd name="T69" fmla="*/ 185 h 208"/>
                              <a:gd name="T70" fmla="*/ 105 w 108"/>
                              <a:gd name="T71" fmla="*/ 186 h 208"/>
                              <a:gd name="T72" fmla="*/ 106 w 108"/>
                              <a:gd name="T73" fmla="*/ 188 h 208"/>
                              <a:gd name="T74" fmla="*/ 108 w 108"/>
                              <a:gd name="T75" fmla="*/ 189 h 208"/>
                              <a:gd name="T76" fmla="*/ 108 w 108"/>
                              <a:gd name="T77" fmla="*/ 191 h 208"/>
                              <a:gd name="T78" fmla="*/ 108 w 108"/>
                              <a:gd name="T79" fmla="*/ 194 h 208"/>
                              <a:gd name="T80" fmla="*/ 108 w 108"/>
                              <a:gd name="T81" fmla="*/ 196 h 2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108" h="208">
                                <a:moveTo>
                                  <a:pt x="108" y="196"/>
                                </a:moveTo>
                                <a:lnTo>
                                  <a:pt x="108" y="200"/>
                                </a:lnTo>
                                <a:lnTo>
                                  <a:pt x="108" y="202"/>
                                </a:lnTo>
                                <a:lnTo>
                                  <a:pt x="108" y="204"/>
                                </a:lnTo>
                                <a:lnTo>
                                  <a:pt x="106" y="206"/>
                                </a:lnTo>
                                <a:lnTo>
                                  <a:pt x="105" y="207"/>
                                </a:lnTo>
                                <a:lnTo>
                                  <a:pt x="105" y="208"/>
                                </a:lnTo>
                                <a:lnTo>
                                  <a:pt x="104" y="208"/>
                                </a:lnTo>
                                <a:lnTo>
                                  <a:pt x="103" y="208"/>
                                </a:lnTo>
                                <a:lnTo>
                                  <a:pt x="10" y="208"/>
                                </a:lnTo>
                                <a:lnTo>
                                  <a:pt x="7" y="208"/>
                                </a:lnTo>
                                <a:lnTo>
                                  <a:pt x="3" y="206"/>
                                </a:lnTo>
                                <a:lnTo>
                                  <a:pt x="0" y="204"/>
                                </a:lnTo>
                                <a:lnTo>
                                  <a:pt x="0" y="197"/>
                                </a:lnTo>
                                <a:lnTo>
                                  <a:pt x="0" y="5"/>
                                </a:lnTo>
                                <a:lnTo>
                                  <a:pt x="0" y="4"/>
                                </a:lnTo>
                                <a:lnTo>
                                  <a:pt x="0" y="3"/>
                                </a:lnTo>
                                <a:lnTo>
                                  <a:pt x="2" y="3"/>
                                </a:lnTo>
                                <a:lnTo>
                                  <a:pt x="3" y="2"/>
                                </a:lnTo>
                                <a:lnTo>
                                  <a:pt x="5" y="2"/>
                                </a:lnTo>
                                <a:lnTo>
                                  <a:pt x="8" y="0"/>
                                </a:lnTo>
                                <a:lnTo>
                                  <a:pt x="10" y="0"/>
                                </a:lnTo>
                                <a:lnTo>
                                  <a:pt x="14" y="0"/>
                                </a:lnTo>
                                <a:lnTo>
                                  <a:pt x="18" y="0"/>
                                </a:lnTo>
                                <a:lnTo>
                                  <a:pt x="20" y="0"/>
                                </a:lnTo>
                                <a:lnTo>
                                  <a:pt x="23" y="2"/>
                                </a:lnTo>
                                <a:lnTo>
                                  <a:pt x="25" y="2"/>
                                </a:lnTo>
                                <a:lnTo>
                                  <a:pt x="26" y="3"/>
                                </a:lnTo>
                                <a:lnTo>
                                  <a:pt x="28" y="3"/>
                                </a:lnTo>
                                <a:lnTo>
                                  <a:pt x="28" y="4"/>
                                </a:lnTo>
                                <a:lnTo>
                                  <a:pt x="28" y="5"/>
                                </a:lnTo>
                                <a:lnTo>
                                  <a:pt x="28" y="185"/>
                                </a:lnTo>
                                <a:lnTo>
                                  <a:pt x="103" y="185"/>
                                </a:lnTo>
                                <a:lnTo>
                                  <a:pt x="104" y="185"/>
                                </a:lnTo>
                                <a:lnTo>
                                  <a:pt x="105" y="185"/>
                                </a:lnTo>
                                <a:lnTo>
                                  <a:pt x="105" y="186"/>
                                </a:lnTo>
                                <a:lnTo>
                                  <a:pt x="106" y="188"/>
                                </a:lnTo>
                                <a:lnTo>
                                  <a:pt x="108" y="189"/>
                                </a:lnTo>
                                <a:lnTo>
                                  <a:pt x="108" y="191"/>
                                </a:lnTo>
                                <a:lnTo>
                                  <a:pt x="108" y="194"/>
                                </a:lnTo>
                                <a:lnTo>
                                  <a:pt x="108" y="19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25" name="Freeform 111"/>
                        <wps:cNvSpPr>
                          <a:spLocks/>
                        </wps:cNvSpPr>
                        <wps:spPr bwMode="auto">
                          <a:xfrm>
                            <a:off x="3421063" y="1117600"/>
                            <a:ext cx="63500" cy="109538"/>
                          </a:xfrm>
                          <a:custGeom>
                            <a:avLst/>
                            <a:gdLst>
                              <a:gd name="T0" fmla="*/ 121 w 121"/>
                              <a:gd name="T1" fmla="*/ 201 h 208"/>
                              <a:gd name="T2" fmla="*/ 120 w 121"/>
                              <a:gd name="T3" fmla="*/ 205 h 208"/>
                              <a:gd name="T4" fmla="*/ 119 w 121"/>
                              <a:gd name="T5" fmla="*/ 207 h 208"/>
                              <a:gd name="T6" fmla="*/ 116 w 121"/>
                              <a:gd name="T7" fmla="*/ 208 h 208"/>
                              <a:gd name="T8" fmla="*/ 7 w 121"/>
                              <a:gd name="T9" fmla="*/ 208 h 208"/>
                              <a:gd name="T10" fmla="*/ 5 w 121"/>
                              <a:gd name="T11" fmla="*/ 208 h 208"/>
                              <a:gd name="T12" fmla="*/ 3 w 121"/>
                              <a:gd name="T13" fmla="*/ 206 h 208"/>
                              <a:gd name="T14" fmla="*/ 2 w 121"/>
                              <a:gd name="T15" fmla="*/ 202 h 208"/>
                              <a:gd name="T16" fmla="*/ 2 w 121"/>
                              <a:gd name="T17" fmla="*/ 197 h 208"/>
                              <a:gd name="T18" fmla="*/ 2 w 121"/>
                              <a:gd name="T19" fmla="*/ 192 h 208"/>
                              <a:gd name="T20" fmla="*/ 3 w 121"/>
                              <a:gd name="T21" fmla="*/ 190 h 208"/>
                              <a:gd name="T22" fmla="*/ 4 w 121"/>
                              <a:gd name="T23" fmla="*/ 188 h 208"/>
                              <a:gd name="T24" fmla="*/ 7 w 121"/>
                              <a:gd name="T25" fmla="*/ 186 h 208"/>
                              <a:gd name="T26" fmla="*/ 51 w 121"/>
                              <a:gd name="T27" fmla="*/ 29 h 208"/>
                              <a:gd name="T28" fmla="*/ 8 w 121"/>
                              <a:gd name="T29" fmla="*/ 55 h 208"/>
                              <a:gd name="T30" fmla="*/ 4 w 121"/>
                              <a:gd name="T31" fmla="*/ 55 h 208"/>
                              <a:gd name="T32" fmla="*/ 2 w 121"/>
                              <a:gd name="T33" fmla="*/ 52 h 208"/>
                              <a:gd name="T34" fmla="*/ 0 w 121"/>
                              <a:gd name="T35" fmla="*/ 48 h 208"/>
                              <a:gd name="T36" fmla="*/ 0 w 121"/>
                              <a:gd name="T37" fmla="*/ 42 h 208"/>
                              <a:gd name="T38" fmla="*/ 0 w 121"/>
                              <a:gd name="T39" fmla="*/ 37 h 208"/>
                              <a:gd name="T40" fmla="*/ 2 w 121"/>
                              <a:gd name="T41" fmla="*/ 35 h 208"/>
                              <a:gd name="T42" fmla="*/ 4 w 121"/>
                              <a:gd name="T43" fmla="*/ 34 h 208"/>
                              <a:gd name="T44" fmla="*/ 53 w 121"/>
                              <a:gd name="T45" fmla="*/ 2 h 208"/>
                              <a:gd name="T46" fmla="*/ 55 w 121"/>
                              <a:gd name="T47" fmla="*/ 0 h 208"/>
                              <a:gd name="T48" fmla="*/ 57 w 121"/>
                              <a:gd name="T49" fmla="*/ 0 h 208"/>
                              <a:gd name="T50" fmla="*/ 61 w 121"/>
                              <a:gd name="T51" fmla="*/ 0 h 208"/>
                              <a:gd name="T52" fmla="*/ 64 w 121"/>
                              <a:gd name="T53" fmla="*/ 0 h 208"/>
                              <a:gd name="T54" fmla="*/ 72 w 121"/>
                              <a:gd name="T55" fmla="*/ 0 h 208"/>
                              <a:gd name="T56" fmla="*/ 76 w 121"/>
                              <a:gd name="T57" fmla="*/ 2 h 208"/>
                              <a:gd name="T58" fmla="*/ 78 w 121"/>
                              <a:gd name="T59" fmla="*/ 3 h 208"/>
                              <a:gd name="T60" fmla="*/ 78 w 121"/>
                              <a:gd name="T61" fmla="*/ 4 h 208"/>
                              <a:gd name="T62" fmla="*/ 115 w 121"/>
                              <a:gd name="T63" fmla="*/ 186 h 208"/>
                              <a:gd name="T64" fmla="*/ 117 w 121"/>
                              <a:gd name="T65" fmla="*/ 188 h 208"/>
                              <a:gd name="T66" fmla="*/ 120 w 121"/>
                              <a:gd name="T67" fmla="*/ 190 h 208"/>
                              <a:gd name="T68" fmla="*/ 121 w 121"/>
                              <a:gd name="T69" fmla="*/ 192 h 208"/>
                              <a:gd name="T70" fmla="*/ 121 w 121"/>
                              <a:gd name="T71" fmla="*/ 197 h 2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21" h="208">
                                <a:moveTo>
                                  <a:pt x="121" y="197"/>
                                </a:moveTo>
                                <a:lnTo>
                                  <a:pt x="121" y="201"/>
                                </a:lnTo>
                                <a:lnTo>
                                  <a:pt x="121" y="202"/>
                                </a:lnTo>
                                <a:lnTo>
                                  <a:pt x="120" y="205"/>
                                </a:lnTo>
                                <a:lnTo>
                                  <a:pt x="120" y="206"/>
                                </a:lnTo>
                                <a:lnTo>
                                  <a:pt x="119" y="207"/>
                                </a:lnTo>
                                <a:lnTo>
                                  <a:pt x="117" y="208"/>
                                </a:lnTo>
                                <a:lnTo>
                                  <a:pt x="116" y="208"/>
                                </a:lnTo>
                                <a:lnTo>
                                  <a:pt x="115" y="208"/>
                                </a:lnTo>
                                <a:lnTo>
                                  <a:pt x="7" y="208"/>
                                </a:lnTo>
                                <a:lnTo>
                                  <a:pt x="5" y="208"/>
                                </a:lnTo>
                                <a:lnTo>
                                  <a:pt x="5" y="208"/>
                                </a:lnTo>
                                <a:lnTo>
                                  <a:pt x="4" y="207"/>
                                </a:lnTo>
                                <a:lnTo>
                                  <a:pt x="3" y="206"/>
                                </a:lnTo>
                                <a:lnTo>
                                  <a:pt x="2" y="205"/>
                                </a:lnTo>
                                <a:lnTo>
                                  <a:pt x="2" y="202"/>
                                </a:lnTo>
                                <a:lnTo>
                                  <a:pt x="2" y="201"/>
                                </a:lnTo>
                                <a:lnTo>
                                  <a:pt x="2" y="197"/>
                                </a:lnTo>
                                <a:lnTo>
                                  <a:pt x="2" y="195"/>
                                </a:lnTo>
                                <a:lnTo>
                                  <a:pt x="2" y="192"/>
                                </a:lnTo>
                                <a:lnTo>
                                  <a:pt x="2" y="191"/>
                                </a:lnTo>
                                <a:lnTo>
                                  <a:pt x="3" y="190"/>
                                </a:lnTo>
                                <a:lnTo>
                                  <a:pt x="4" y="188"/>
                                </a:lnTo>
                                <a:lnTo>
                                  <a:pt x="4" y="188"/>
                                </a:lnTo>
                                <a:lnTo>
                                  <a:pt x="5" y="186"/>
                                </a:lnTo>
                                <a:lnTo>
                                  <a:pt x="7" y="186"/>
                                </a:lnTo>
                                <a:lnTo>
                                  <a:pt x="51" y="186"/>
                                </a:lnTo>
                                <a:lnTo>
                                  <a:pt x="51" y="29"/>
                                </a:lnTo>
                                <a:lnTo>
                                  <a:pt x="10" y="52"/>
                                </a:lnTo>
                                <a:lnTo>
                                  <a:pt x="8" y="55"/>
                                </a:lnTo>
                                <a:lnTo>
                                  <a:pt x="5" y="55"/>
                                </a:lnTo>
                                <a:lnTo>
                                  <a:pt x="4" y="55"/>
                                </a:lnTo>
                                <a:lnTo>
                                  <a:pt x="3" y="55"/>
                                </a:lnTo>
                                <a:lnTo>
                                  <a:pt x="2" y="52"/>
                                </a:lnTo>
                                <a:lnTo>
                                  <a:pt x="0" y="51"/>
                                </a:lnTo>
                                <a:lnTo>
                                  <a:pt x="0" y="48"/>
                                </a:lnTo>
                                <a:lnTo>
                                  <a:pt x="0" y="45"/>
                                </a:lnTo>
                                <a:lnTo>
                                  <a:pt x="0" y="42"/>
                                </a:lnTo>
                                <a:lnTo>
                                  <a:pt x="0" y="40"/>
                                </a:lnTo>
                                <a:lnTo>
                                  <a:pt x="0" y="37"/>
                                </a:lnTo>
                                <a:lnTo>
                                  <a:pt x="2" y="36"/>
                                </a:lnTo>
                                <a:lnTo>
                                  <a:pt x="2" y="35"/>
                                </a:lnTo>
                                <a:lnTo>
                                  <a:pt x="3" y="35"/>
                                </a:lnTo>
                                <a:lnTo>
                                  <a:pt x="4" y="34"/>
                                </a:lnTo>
                                <a:lnTo>
                                  <a:pt x="5" y="32"/>
                                </a:lnTo>
                                <a:lnTo>
                                  <a:pt x="53" y="2"/>
                                </a:lnTo>
                                <a:lnTo>
                                  <a:pt x="53" y="2"/>
                                </a:lnTo>
                                <a:lnTo>
                                  <a:pt x="55" y="0"/>
                                </a:lnTo>
                                <a:lnTo>
                                  <a:pt x="56" y="0"/>
                                </a:lnTo>
                                <a:lnTo>
                                  <a:pt x="57" y="0"/>
                                </a:lnTo>
                                <a:lnTo>
                                  <a:pt x="58" y="0"/>
                                </a:lnTo>
                                <a:lnTo>
                                  <a:pt x="61" y="0"/>
                                </a:lnTo>
                                <a:lnTo>
                                  <a:pt x="62" y="0"/>
                                </a:lnTo>
                                <a:lnTo>
                                  <a:pt x="64" y="0"/>
                                </a:lnTo>
                                <a:lnTo>
                                  <a:pt x="68" y="0"/>
                                </a:lnTo>
                                <a:lnTo>
                                  <a:pt x="72" y="0"/>
                                </a:lnTo>
                                <a:lnTo>
                                  <a:pt x="74" y="0"/>
                                </a:lnTo>
                                <a:lnTo>
                                  <a:pt x="76" y="2"/>
                                </a:lnTo>
                                <a:lnTo>
                                  <a:pt x="77" y="2"/>
                                </a:lnTo>
                                <a:lnTo>
                                  <a:pt x="78" y="3"/>
                                </a:lnTo>
                                <a:lnTo>
                                  <a:pt x="78" y="3"/>
                                </a:lnTo>
                                <a:lnTo>
                                  <a:pt x="78" y="4"/>
                                </a:lnTo>
                                <a:lnTo>
                                  <a:pt x="78" y="186"/>
                                </a:lnTo>
                                <a:lnTo>
                                  <a:pt x="115" y="186"/>
                                </a:lnTo>
                                <a:lnTo>
                                  <a:pt x="116" y="186"/>
                                </a:lnTo>
                                <a:lnTo>
                                  <a:pt x="117" y="188"/>
                                </a:lnTo>
                                <a:lnTo>
                                  <a:pt x="119" y="188"/>
                                </a:lnTo>
                                <a:lnTo>
                                  <a:pt x="120" y="190"/>
                                </a:lnTo>
                                <a:lnTo>
                                  <a:pt x="120" y="191"/>
                                </a:lnTo>
                                <a:lnTo>
                                  <a:pt x="121" y="192"/>
                                </a:lnTo>
                                <a:lnTo>
                                  <a:pt x="121" y="195"/>
                                </a:lnTo>
                                <a:lnTo>
                                  <a:pt x="121" y="19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26" name="Freeform 112"/>
                        <wps:cNvSpPr>
                          <a:spLocks/>
                        </wps:cNvSpPr>
                        <wps:spPr bwMode="auto">
                          <a:xfrm>
                            <a:off x="3940175" y="820738"/>
                            <a:ext cx="673100" cy="290513"/>
                          </a:xfrm>
                          <a:custGeom>
                            <a:avLst/>
                            <a:gdLst>
                              <a:gd name="T0" fmla="*/ 122 w 1272"/>
                              <a:gd name="T1" fmla="*/ 0 h 549"/>
                              <a:gd name="T2" fmla="*/ 1150 w 1272"/>
                              <a:gd name="T3" fmla="*/ 0 h 549"/>
                              <a:gd name="T4" fmla="*/ 1175 w 1272"/>
                              <a:gd name="T5" fmla="*/ 1 h 549"/>
                              <a:gd name="T6" fmla="*/ 1219 w 1272"/>
                              <a:gd name="T7" fmla="*/ 20 h 549"/>
                              <a:gd name="T8" fmla="*/ 1252 w 1272"/>
                              <a:gd name="T9" fmla="*/ 53 h 549"/>
                              <a:gd name="T10" fmla="*/ 1271 w 1272"/>
                              <a:gd name="T11" fmla="*/ 97 h 549"/>
                              <a:gd name="T12" fmla="*/ 1272 w 1272"/>
                              <a:gd name="T13" fmla="*/ 122 h 549"/>
                              <a:gd name="T14" fmla="*/ 1272 w 1272"/>
                              <a:gd name="T15" fmla="*/ 427 h 549"/>
                              <a:gd name="T16" fmla="*/ 1271 w 1272"/>
                              <a:gd name="T17" fmla="*/ 452 h 549"/>
                              <a:gd name="T18" fmla="*/ 1252 w 1272"/>
                              <a:gd name="T19" fmla="*/ 496 h 549"/>
                              <a:gd name="T20" fmla="*/ 1219 w 1272"/>
                              <a:gd name="T21" fmla="*/ 530 h 549"/>
                              <a:gd name="T22" fmla="*/ 1175 w 1272"/>
                              <a:gd name="T23" fmla="*/ 548 h 549"/>
                              <a:gd name="T24" fmla="*/ 1150 w 1272"/>
                              <a:gd name="T25" fmla="*/ 549 h 549"/>
                              <a:gd name="T26" fmla="*/ 122 w 1272"/>
                              <a:gd name="T27" fmla="*/ 549 h 549"/>
                              <a:gd name="T28" fmla="*/ 97 w 1272"/>
                              <a:gd name="T29" fmla="*/ 548 h 549"/>
                              <a:gd name="T30" fmla="*/ 53 w 1272"/>
                              <a:gd name="T31" fmla="*/ 530 h 549"/>
                              <a:gd name="T32" fmla="*/ 21 w 1272"/>
                              <a:gd name="T33" fmla="*/ 496 h 549"/>
                              <a:gd name="T34" fmla="*/ 2 w 1272"/>
                              <a:gd name="T35" fmla="*/ 452 h 549"/>
                              <a:gd name="T36" fmla="*/ 0 w 1272"/>
                              <a:gd name="T37" fmla="*/ 427 h 549"/>
                              <a:gd name="T38" fmla="*/ 0 w 1272"/>
                              <a:gd name="T39" fmla="*/ 122 h 549"/>
                              <a:gd name="T40" fmla="*/ 2 w 1272"/>
                              <a:gd name="T41" fmla="*/ 97 h 549"/>
                              <a:gd name="T42" fmla="*/ 21 w 1272"/>
                              <a:gd name="T43" fmla="*/ 53 h 549"/>
                              <a:gd name="T44" fmla="*/ 53 w 1272"/>
                              <a:gd name="T45" fmla="*/ 20 h 549"/>
                              <a:gd name="T46" fmla="*/ 97 w 1272"/>
                              <a:gd name="T47" fmla="*/ 1 h 549"/>
                              <a:gd name="T48" fmla="*/ 122 w 1272"/>
                              <a:gd name="T49" fmla="*/ 0 h 5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1272" h="549">
                                <a:moveTo>
                                  <a:pt x="122" y="0"/>
                                </a:moveTo>
                                <a:lnTo>
                                  <a:pt x="1150" y="0"/>
                                </a:lnTo>
                                <a:lnTo>
                                  <a:pt x="1175" y="1"/>
                                </a:lnTo>
                                <a:lnTo>
                                  <a:pt x="1219" y="20"/>
                                </a:lnTo>
                                <a:lnTo>
                                  <a:pt x="1252" y="53"/>
                                </a:lnTo>
                                <a:lnTo>
                                  <a:pt x="1271" y="97"/>
                                </a:lnTo>
                                <a:lnTo>
                                  <a:pt x="1272" y="122"/>
                                </a:lnTo>
                                <a:lnTo>
                                  <a:pt x="1272" y="427"/>
                                </a:lnTo>
                                <a:lnTo>
                                  <a:pt x="1271" y="452"/>
                                </a:lnTo>
                                <a:lnTo>
                                  <a:pt x="1252" y="496"/>
                                </a:lnTo>
                                <a:lnTo>
                                  <a:pt x="1219" y="530"/>
                                </a:lnTo>
                                <a:lnTo>
                                  <a:pt x="1175" y="548"/>
                                </a:lnTo>
                                <a:lnTo>
                                  <a:pt x="1150" y="549"/>
                                </a:lnTo>
                                <a:lnTo>
                                  <a:pt x="122" y="549"/>
                                </a:lnTo>
                                <a:lnTo>
                                  <a:pt x="97" y="548"/>
                                </a:lnTo>
                                <a:lnTo>
                                  <a:pt x="53" y="530"/>
                                </a:lnTo>
                                <a:lnTo>
                                  <a:pt x="21" y="496"/>
                                </a:lnTo>
                                <a:lnTo>
                                  <a:pt x="2" y="452"/>
                                </a:lnTo>
                                <a:lnTo>
                                  <a:pt x="0" y="427"/>
                                </a:lnTo>
                                <a:lnTo>
                                  <a:pt x="0" y="122"/>
                                </a:lnTo>
                                <a:lnTo>
                                  <a:pt x="2" y="97"/>
                                </a:lnTo>
                                <a:lnTo>
                                  <a:pt x="21" y="53"/>
                                </a:lnTo>
                                <a:lnTo>
                                  <a:pt x="53" y="20"/>
                                </a:lnTo>
                                <a:lnTo>
                                  <a:pt x="97" y="1"/>
                                </a:lnTo>
                                <a:lnTo>
                                  <a:pt x="122" y="0"/>
                                </a:lnTo>
                                <a:close/>
                              </a:path>
                            </a:pathLst>
                          </a:custGeom>
                          <a:solidFill>
                            <a:srgbClr val="96ACCD"/>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27" name="Freeform 113"/>
                        <wps:cNvSpPr>
                          <a:spLocks noEditPoints="1"/>
                        </wps:cNvSpPr>
                        <wps:spPr bwMode="auto">
                          <a:xfrm>
                            <a:off x="4044950" y="911225"/>
                            <a:ext cx="93663" cy="111125"/>
                          </a:xfrm>
                          <a:custGeom>
                            <a:avLst/>
                            <a:gdLst>
                              <a:gd name="T0" fmla="*/ 177 w 178"/>
                              <a:gd name="T1" fmla="*/ 198 h 209"/>
                              <a:gd name="T2" fmla="*/ 178 w 178"/>
                              <a:gd name="T3" fmla="*/ 202 h 209"/>
                              <a:gd name="T4" fmla="*/ 178 w 178"/>
                              <a:gd name="T5" fmla="*/ 204 h 209"/>
                              <a:gd name="T6" fmla="*/ 178 w 178"/>
                              <a:gd name="T7" fmla="*/ 207 h 209"/>
                              <a:gd name="T8" fmla="*/ 177 w 178"/>
                              <a:gd name="T9" fmla="*/ 208 h 209"/>
                              <a:gd name="T10" fmla="*/ 176 w 178"/>
                              <a:gd name="T11" fmla="*/ 208 h 209"/>
                              <a:gd name="T12" fmla="*/ 172 w 178"/>
                              <a:gd name="T13" fmla="*/ 209 h 209"/>
                              <a:gd name="T14" fmla="*/ 170 w 178"/>
                              <a:gd name="T15" fmla="*/ 209 h 209"/>
                              <a:gd name="T16" fmla="*/ 165 w 178"/>
                              <a:gd name="T17" fmla="*/ 209 h 209"/>
                              <a:gd name="T18" fmla="*/ 160 w 178"/>
                              <a:gd name="T19" fmla="*/ 209 h 209"/>
                              <a:gd name="T20" fmla="*/ 156 w 178"/>
                              <a:gd name="T21" fmla="*/ 209 h 209"/>
                              <a:gd name="T22" fmla="*/ 154 w 178"/>
                              <a:gd name="T23" fmla="*/ 209 h 209"/>
                              <a:gd name="T24" fmla="*/ 153 w 178"/>
                              <a:gd name="T25" fmla="*/ 208 h 209"/>
                              <a:gd name="T26" fmla="*/ 151 w 178"/>
                              <a:gd name="T27" fmla="*/ 208 h 209"/>
                              <a:gd name="T28" fmla="*/ 150 w 178"/>
                              <a:gd name="T29" fmla="*/ 207 h 209"/>
                              <a:gd name="T30" fmla="*/ 149 w 178"/>
                              <a:gd name="T31" fmla="*/ 206 h 209"/>
                              <a:gd name="T32" fmla="*/ 149 w 178"/>
                              <a:gd name="T33" fmla="*/ 204 h 209"/>
                              <a:gd name="T34" fmla="*/ 130 w 178"/>
                              <a:gd name="T35" fmla="*/ 154 h 209"/>
                              <a:gd name="T36" fmla="*/ 44 w 178"/>
                              <a:gd name="T37" fmla="*/ 154 h 209"/>
                              <a:gd name="T38" fmla="*/ 28 w 178"/>
                              <a:gd name="T39" fmla="*/ 204 h 209"/>
                              <a:gd name="T40" fmla="*/ 27 w 178"/>
                              <a:gd name="T41" fmla="*/ 206 h 209"/>
                              <a:gd name="T42" fmla="*/ 27 w 178"/>
                              <a:gd name="T43" fmla="*/ 207 h 209"/>
                              <a:gd name="T44" fmla="*/ 26 w 178"/>
                              <a:gd name="T45" fmla="*/ 207 h 209"/>
                              <a:gd name="T46" fmla="*/ 24 w 178"/>
                              <a:gd name="T47" fmla="*/ 208 h 209"/>
                              <a:gd name="T48" fmla="*/ 22 w 178"/>
                              <a:gd name="T49" fmla="*/ 209 h 209"/>
                              <a:gd name="T50" fmla="*/ 20 w 178"/>
                              <a:gd name="T51" fmla="*/ 209 h 209"/>
                              <a:gd name="T52" fmla="*/ 17 w 178"/>
                              <a:gd name="T53" fmla="*/ 209 h 209"/>
                              <a:gd name="T54" fmla="*/ 12 w 178"/>
                              <a:gd name="T55" fmla="*/ 209 h 209"/>
                              <a:gd name="T56" fmla="*/ 8 w 178"/>
                              <a:gd name="T57" fmla="*/ 209 h 209"/>
                              <a:gd name="T58" fmla="*/ 5 w 178"/>
                              <a:gd name="T59" fmla="*/ 209 h 209"/>
                              <a:gd name="T60" fmla="*/ 2 w 178"/>
                              <a:gd name="T61" fmla="*/ 208 h 209"/>
                              <a:gd name="T62" fmla="*/ 1 w 178"/>
                              <a:gd name="T63" fmla="*/ 208 h 209"/>
                              <a:gd name="T64" fmla="*/ 0 w 178"/>
                              <a:gd name="T65" fmla="*/ 207 h 209"/>
                              <a:gd name="T66" fmla="*/ 0 w 178"/>
                              <a:gd name="T67" fmla="*/ 204 h 209"/>
                              <a:gd name="T68" fmla="*/ 0 w 178"/>
                              <a:gd name="T69" fmla="*/ 202 h 209"/>
                              <a:gd name="T70" fmla="*/ 1 w 178"/>
                              <a:gd name="T71" fmla="*/ 198 h 209"/>
                              <a:gd name="T72" fmla="*/ 70 w 178"/>
                              <a:gd name="T73" fmla="*/ 6 h 209"/>
                              <a:gd name="T74" fmla="*/ 71 w 178"/>
                              <a:gd name="T75" fmla="*/ 4 h 209"/>
                              <a:gd name="T76" fmla="*/ 73 w 178"/>
                              <a:gd name="T77" fmla="*/ 2 h 209"/>
                              <a:gd name="T78" fmla="*/ 74 w 178"/>
                              <a:gd name="T79" fmla="*/ 2 h 209"/>
                              <a:gd name="T80" fmla="*/ 75 w 178"/>
                              <a:gd name="T81" fmla="*/ 1 h 209"/>
                              <a:gd name="T82" fmla="*/ 77 w 178"/>
                              <a:gd name="T83" fmla="*/ 1 h 209"/>
                              <a:gd name="T84" fmla="*/ 80 w 178"/>
                              <a:gd name="T85" fmla="*/ 0 h 209"/>
                              <a:gd name="T86" fmla="*/ 84 w 178"/>
                              <a:gd name="T87" fmla="*/ 0 h 209"/>
                              <a:gd name="T88" fmla="*/ 89 w 178"/>
                              <a:gd name="T89" fmla="*/ 0 h 209"/>
                              <a:gd name="T90" fmla="*/ 93 w 178"/>
                              <a:gd name="T91" fmla="*/ 0 h 209"/>
                              <a:gd name="T92" fmla="*/ 97 w 178"/>
                              <a:gd name="T93" fmla="*/ 0 h 209"/>
                              <a:gd name="T94" fmla="*/ 100 w 178"/>
                              <a:gd name="T95" fmla="*/ 1 h 209"/>
                              <a:gd name="T96" fmla="*/ 102 w 178"/>
                              <a:gd name="T97" fmla="*/ 1 h 209"/>
                              <a:gd name="T98" fmla="*/ 105 w 178"/>
                              <a:gd name="T99" fmla="*/ 2 h 209"/>
                              <a:gd name="T100" fmla="*/ 106 w 178"/>
                              <a:gd name="T101" fmla="*/ 4 h 209"/>
                              <a:gd name="T102" fmla="*/ 107 w 178"/>
                              <a:gd name="T103" fmla="*/ 5 h 209"/>
                              <a:gd name="T104" fmla="*/ 107 w 178"/>
                              <a:gd name="T105" fmla="*/ 6 h 209"/>
                              <a:gd name="T106" fmla="*/ 177 w 178"/>
                              <a:gd name="T107" fmla="*/ 198 h 209"/>
                              <a:gd name="T108" fmla="*/ 87 w 178"/>
                              <a:gd name="T109" fmla="*/ 28 h 209"/>
                              <a:gd name="T110" fmla="*/ 87 w 178"/>
                              <a:gd name="T111" fmla="*/ 28 h 209"/>
                              <a:gd name="T112" fmla="*/ 52 w 178"/>
                              <a:gd name="T113" fmla="*/ 132 h 209"/>
                              <a:gd name="T114" fmla="*/ 124 w 178"/>
                              <a:gd name="T115" fmla="*/ 132 h 209"/>
                              <a:gd name="T116" fmla="*/ 87 w 178"/>
                              <a:gd name="T117" fmla="*/ 28 h 2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78" h="209">
                                <a:moveTo>
                                  <a:pt x="177" y="198"/>
                                </a:moveTo>
                                <a:lnTo>
                                  <a:pt x="178" y="202"/>
                                </a:lnTo>
                                <a:lnTo>
                                  <a:pt x="178" y="204"/>
                                </a:lnTo>
                                <a:lnTo>
                                  <a:pt x="178" y="207"/>
                                </a:lnTo>
                                <a:lnTo>
                                  <a:pt x="177" y="208"/>
                                </a:lnTo>
                                <a:lnTo>
                                  <a:pt x="176" y="208"/>
                                </a:lnTo>
                                <a:lnTo>
                                  <a:pt x="172" y="209"/>
                                </a:lnTo>
                                <a:lnTo>
                                  <a:pt x="170" y="209"/>
                                </a:lnTo>
                                <a:lnTo>
                                  <a:pt x="165" y="209"/>
                                </a:lnTo>
                                <a:lnTo>
                                  <a:pt x="160" y="209"/>
                                </a:lnTo>
                                <a:lnTo>
                                  <a:pt x="156" y="209"/>
                                </a:lnTo>
                                <a:lnTo>
                                  <a:pt x="154" y="209"/>
                                </a:lnTo>
                                <a:lnTo>
                                  <a:pt x="153" y="208"/>
                                </a:lnTo>
                                <a:lnTo>
                                  <a:pt x="151" y="208"/>
                                </a:lnTo>
                                <a:lnTo>
                                  <a:pt x="150" y="207"/>
                                </a:lnTo>
                                <a:lnTo>
                                  <a:pt x="149" y="206"/>
                                </a:lnTo>
                                <a:lnTo>
                                  <a:pt x="149" y="204"/>
                                </a:lnTo>
                                <a:lnTo>
                                  <a:pt x="130" y="154"/>
                                </a:lnTo>
                                <a:lnTo>
                                  <a:pt x="44" y="154"/>
                                </a:lnTo>
                                <a:lnTo>
                                  <a:pt x="28" y="204"/>
                                </a:lnTo>
                                <a:lnTo>
                                  <a:pt x="27" y="206"/>
                                </a:lnTo>
                                <a:lnTo>
                                  <a:pt x="27" y="207"/>
                                </a:lnTo>
                                <a:lnTo>
                                  <a:pt x="26" y="207"/>
                                </a:lnTo>
                                <a:lnTo>
                                  <a:pt x="24" y="208"/>
                                </a:lnTo>
                                <a:lnTo>
                                  <a:pt x="22" y="209"/>
                                </a:lnTo>
                                <a:lnTo>
                                  <a:pt x="20" y="209"/>
                                </a:lnTo>
                                <a:lnTo>
                                  <a:pt x="17" y="209"/>
                                </a:lnTo>
                                <a:lnTo>
                                  <a:pt x="12" y="209"/>
                                </a:lnTo>
                                <a:lnTo>
                                  <a:pt x="8" y="209"/>
                                </a:lnTo>
                                <a:lnTo>
                                  <a:pt x="5" y="209"/>
                                </a:lnTo>
                                <a:lnTo>
                                  <a:pt x="2" y="208"/>
                                </a:lnTo>
                                <a:lnTo>
                                  <a:pt x="1" y="208"/>
                                </a:lnTo>
                                <a:lnTo>
                                  <a:pt x="0" y="207"/>
                                </a:lnTo>
                                <a:lnTo>
                                  <a:pt x="0" y="204"/>
                                </a:lnTo>
                                <a:lnTo>
                                  <a:pt x="0" y="202"/>
                                </a:lnTo>
                                <a:lnTo>
                                  <a:pt x="1" y="198"/>
                                </a:lnTo>
                                <a:lnTo>
                                  <a:pt x="70" y="6"/>
                                </a:lnTo>
                                <a:lnTo>
                                  <a:pt x="71" y="4"/>
                                </a:lnTo>
                                <a:lnTo>
                                  <a:pt x="73" y="2"/>
                                </a:lnTo>
                                <a:lnTo>
                                  <a:pt x="74" y="2"/>
                                </a:lnTo>
                                <a:lnTo>
                                  <a:pt x="75" y="1"/>
                                </a:lnTo>
                                <a:lnTo>
                                  <a:pt x="77" y="1"/>
                                </a:lnTo>
                                <a:lnTo>
                                  <a:pt x="80" y="0"/>
                                </a:lnTo>
                                <a:lnTo>
                                  <a:pt x="84" y="0"/>
                                </a:lnTo>
                                <a:lnTo>
                                  <a:pt x="89" y="0"/>
                                </a:lnTo>
                                <a:lnTo>
                                  <a:pt x="93" y="0"/>
                                </a:lnTo>
                                <a:lnTo>
                                  <a:pt x="97" y="0"/>
                                </a:lnTo>
                                <a:lnTo>
                                  <a:pt x="100" y="1"/>
                                </a:lnTo>
                                <a:lnTo>
                                  <a:pt x="102" y="1"/>
                                </a:lnTo>
                                <a:lnTo>
                                  <a:pt x="105" y="2"/>
                                </a:lnTo>
                                <a:lnTo>
                                  <a:pt x="106" y="4"/>
                                </a:lnTo>
                                <a:lnTo>
                                  <a:pt x="107" y="5"/>
                                </a:lnTo>
                                <a:lnTo>
                                  <a:pt x="107" y="6"/>
                                </a:lnTo>
                                <a:lnTo>
                                  <a:pt x="177" y="198"/>
                                </a:lnTo>
                                <a:close/>
                                <a:moveTo>
                                  <a:pt x="87" y="28"/>
                                </a:moveTo>
                                <a:lnTo>
                                  <a:pt x="87" y="28"/>
                                </a:lnTo>
                                <a:lnTo>
                                  <a:pt x="52" y="132"/>
                                </a:lnTo>
                                <a:lnTo>
                                  <a:pt x="124" y="132"/>
                                </a:lnTo>
                                <a:lnTo>
                                  <a:pt x="87"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28" name="Freeform 114"/>
                        <wps:cNvSpPr>
                          <a:spLocks noEditPoints="1"/>
                        </wps:cNvSpPr>
                        <wps:spPr bwMode="auto">
                          <a:xfrm>
                            <a:off x="4156075" y="911225"/>
                            <a:ext cx="73025" cy="109538"/>
                          </a:xfrm>
                          <a:custGeom>
                            <a:avLst/>
                            <a:gdLst>
                              <a:gd name="T0" fmla="*/ 135 w 136"/>
                              <a:gd name="T1" fmla="*/ 158 h 207"/>
                              <a:gd name="T2" fmla="*/ 130 w 136"/>
                              <a:gd name="T3" fmla="*/ 174 h 207"/>
                              <a:gd name="T4" fmla="*/ 122 w 136"/>
                              <a:gd name="T5" fmla="*/ 187 h 207"/>
                              <a:gd name="T6" fmla="*/ 109 w 136"/>
                              <a:gd name="T7" fmla="*/ 197 h 207"/>
                              <a:gd name="T8" fmla="*/ 93 w 136"/>
                              <a:gd name="T9" fmla="*/ 203 h 207"/>
                              <a:gd name="T10" fmla="*/ 75 w 136"/>
                              <a:gd name="T11" fmla="*/ 207 h 207"/>
                              <a:gd name="T12" fmla="*/ 10 w 136"/>
                              <a:gd name="T13" fmla="*/ 207 h 207"/>
                              <a:gd name="T14" fmla="*/ 2 w 136"/>
                              <a:gd name="T15" fmla="*/ 205 h 207"/>
                              <a:gd name="T16" fmla="*/ 0 w 136"/>
                              <a:gd name="T17" fmla="*/ 196 h 207"/>
                              <a:gd name="T18" fmla="*/ 0 w 136"/>
                              <a:gd name="T19" fmla="*/ 5 h 207"/>
                              <a:gd name="T20" fmla="*/ 6 w 136"/>
                              <a:gd name="T21" fmla="*/ 0 h 207"/>
                              <a:gd name="T22" fmla="*/ 56 w 136"/>
                              <a:gd name="T23" fmla="*/ 0 h 207"/>
                              <a:gd name="T24" fmla="*/ 87 w 136"/>
                              <a:gd name="T25" fmla="*/ 4 h 207"/>
                              <a:gd name="T26" fmla="*/ 107 w 136"/>
                              <a:gd name="T27" fmla="*/ 14 h 207"/>
                              <a:gd name="T28" fmla="*/ 119 w 136"/>
                              <a:gd name="T29" fmla="*/ 30 h 207"/>
                              <a:gd name="T30" fmla="*/ 123 w 136"/>
                              <a:gd name="T31" fmla="*/ 52 h 207"/>
                              <a:gd name="T32" fmla="*/ 122 w 136"/>
                              <a:gd name="T33" fmla="*/ 67 h 207"/>
                              <a:gd name="T34" fmla="*/ 115 w 136"/>
                              <a:gd name="T35" fmla="*/ 79 h 207"/>
                              <a:gd name="T36" fmla="*/ 107 w 136"/>
                              <a:gd name="T37" fmla="*/ 89 h 207"/>
                              <a:gd name="T38" fmla="*/ 96 w 136"/>
                              <a:gd name="T39" fmla="*/ 96 h 207"/>
                              <a:gd name="T40" fmla="*/ 112 w 136"/>
                              <a:gd name="T41" fmla="*/ 102 h 207"/>
                              <a:gd name="T42" fmla="*/ 124 w 136"/>
                              <a:gd name="T43" fmla="*/ 113 h 207"/>
                              <a:gd name="T44" fmla="*/ 133 w 136"/>
                              <a:gd name="T45" fmla="*/ 128 h 207"/>
                              <a:gd name="T46" fmla="*/ 136 w 136"/>
                              <a:gd name="T47" fmla="*/ 148 h 207"/>
                              <a:gd name="T48" fmla="*/ 95 w 136"/>
                              <a:gd name="T49" fmla="*/ 48 h 207"/>
                              <a:gd name="T50" fmla="*/ 90 w 136"/>
                              <a:gd name="T51" fmla="*/ 36 h 207"/>
                              <a:gd name="T52" fmla="*/ 81 w 136"/>
                              <a:gd name="T53" fmla="*/ 27 h 207"/>
                              <a:gd name="T54" fmla="*/ 66 w 136"/>
                              <a:gd name="T55" fmla="*/ 22 h 207"/>
                              <a:gd name="T56" fmla="*/ 27 w 136"/>
                              <a:gd name="T57" fmla="*/ 22 h 207"/>
                              <a:gd name="T58" fmla="*/ 58 w 136"/>
                              <a:gd name="T59" fmla="*/ 90 h 207"/>
                              <a:gd name="T60" fmla="*/ 75 w 136"/>
                              <a:gd name="T61" fmla="*/ 86 h 207"/>
                              <a:gd name="T62" fmla="*/ 86 w 136"/>
                              <a:gd name="T63" fmla="*/ 79 h 207"/>
                              <a:gd name="T64" fmla="*/ 92 w 136"/>
                              <a:gd name="T65" fmla="*/ 68 h 207"/>
                              <a:gd name="T66" fmla="*/ 95 w 136"/>
                              <a:gd name="T67" fmla="*/ 56 h 207"/>
                              <a:gd name="T68" fmla="*/ 107 w 136"/>
                              <a:gd name="T69" fmla="*/ 141 h 207"/>
                              <a:gd name="T70" fmla="*/ 101 w 136"/>
                              <a:gd name="T71" fmla="*/ 127 h 207"/>
                              <a:gd name="T72" fmla="*/ 90 w 136"/>
                              <a:gd name="T73" fmla="*/ 117 h 207"/>
                              <a:gd name="T74" fmla="*/ 72 w 136"/>
                              <a:gd name="T75" fmla="*/ 112 h 207"/>
                              <a:gd name="T76" fmla="*/ 27 w 136"/>
                              <a:gd name="T77" fmla="*/ 111 h 207"/>
                              <a:gd name="T78" fmla="*/ 66 w 136"/>
                              <a:gd name="T79" fmla="*/ 185 h 207"/>
                              <a:gd name="T80" fmla="*/ 83 w 136"/>
                              <a:gd name="T81" fmla="*/ 182 h 207"/>
                              <a:gd name="T82" fmla="*/ 96 w 136"/>
                              <a:gd name="T83" fmla="*/ 176 h 207"/>
                              <a:gd name="T84" fmla="*/ 104 w 136"/>
                              <a:gd name="T85" fmla="*/ 165 h 207"/>
                              <a:gd name="T86" fmla="*/ 107 w 136"/>
                              <a:gd name="T87" fmla="*/ 149 h 2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136" h="207">
                                <a:moveTo>
                                  <a:pt x="136" y="148"/>
                                </a:moveTo>
                                <a:lnTo>
                                  <a:pt x="135" y="158"/>
                                </a:lnTo>
                                <a:lnTo>
                                  <a:pt x="134" y="166"/>
                                </a:lnTo>
                                <a:lnTo>
                                  <a:pt x="130" y="174"/>
                                </a:lnTo>
                                <a:lnTo>
                                  <a:pt x="127" y="181"/>
                                </a:lnTo>
                                <a:lnTo>
                                  <a:pt x="122" y="187"/>
                                </a:lnTo>
                                <a:lnTo>
                                  <a:pt x="115" y="192"/>
                                </a:lnTo>
                                <a:lnTo>
                                  <a:pt x="109" y="197"/>
                                </a:lnTo>
                                <a:lnTo>
                                  <a:pt x="102" y="201"/>
                                </a:lnTo>
                                <a:lnTo>
                                  <a:pt x="93" y="203"/>
                                </a:lnTo>
                                <a:lnTo>
                                  <a:pt x="85" y="206"/>
                                </a:lnTo>
                                <a:lnTo>
                                  <a:pt x="75" y="207"/>
                                </a:lnTo>
                                <a:lnTo>
                                  <a:pt x="64" y="207"/>
                                </a:lnTo>
                                <a:lnTo>
                                  <a:pt x="10" y="207"/>
                                </a:lnTo>
                                <a:lnTo>
                                  <a:pt x="6" y="207"/>
                                </a:lnTo>
                                <a:lnTo>
                                  <a:pt x="2" y="205"/>
                                </a:lnTo>
                                <a:lnTo>
                                  <a:pt x="0" y="202"/>
                                </a:lnTo>
                                <a:lnTo>
                                  <a:pt x="0" y="196"/>
                                </a:lnTo>
                                <a:lnTo>
                                  <a:pt x="0" y="11"/>
                                </a:lnTo>
                                <a:lnTo>
                                  <a:pt x="0" y="5"/>
                                </a:lnTo>
                                <a:lnTo>
                                  <a:pt x="2" y="3"/>
                                </a:lnTo>
                                <a:lnTo>
                                  <a:pt x="6" y="0"/>
                                </a:lnTo>
                                <a:lnTo>
                                  <a:pt x="10" y="0"/>
                                </a:lnTo>
                                <a:lnTo>
                                  <a:pt x="56" y="0"/>
                                </a:lnTo>
                                <a:lnTo>
                                  <a:pt x="74" y="0"/>
                                </a:lnTo>
                                <a:lnTo>
                                  <a:pt x="87" y="4"/>
                                </a:lnTo>
                                <a:lnTo>
                                  <a:pt x="98" y="8"/>
                                </a:lnTo>
                                <a:lnTo>
                                  <a:pt x="107" y="14"/>
                                </a:lnTo>
                                <a:lnTo>
                                  <a:pt x="114" y="21"/>
                                </a:lnTo>
                                <a:lnTo>
                                  <a:pt x="119" y="30"/>
                                </a:lnTo>
                                <a:lnTo>
                                  <a:pt x="123" y="41"/>
                                </a:lnTo>
                                <a:lnTo>
                                  <a:pt x="123" y="52"/>
                                </a:lnTo>
                                <a:lnTo>
                                  <a:pt x="123" y="59"/>
                                </a:lnTo>
                                <a:lnTo>
                                  <a:pt x="122" y="67"/>
                                </a:lnTo>
                                <a:lnTo>
                                  <a:pt x="119" y="73"/>
                                </a:lnTo>
                                <a:lnTo>
                                  <a:pt x="115" y="79"/>
                                </a:lnTo>
                                <a:lnTo>
                                  <a:pt x="112" y="84"/>
                                </a:lnTo>
                                <a:lnTo>
                                  <a:pt x="107" y="89"/>
                                </a:lnTo>
                                <a:lnTo>
                                  <a:pt x="102" y="94"/>
                                </a:lnTo>
                                <a:lnTo>
                                  <a:pt x="96" y="96"/>
                                </a:lnTo>
                                <a:lnTo>
                                  <a:pt x="103" y="99"/>
                                </a:lnTo>
                                <a:lnTo>
                                  <a:pt x="112" y="102"/>
                                </a:lnTo>
                                <a:lnTo>
                                  <a:pt x="118" y="107"/>
                                </a:lnTo>
                                <a:lnTo>
                                  <a:pt x="124" y="113"/>
                                </a:lnTo>
                                <a:lnTo>
                                  <a:pt x="129" y="120"/>
                                </a:lnTo>
                                <a:lnTo>
                                  <a:pt x="133" y="128"/>
                                </a:lnTo>
                                <a:lnTo>
                                  <a:pt x="135" y="138"/>
                                </a:lnTo>
                                <a:lnTo>
                                  <a:pt x="136" y="148"/>
                                </a:lnTo>
                                <a:close/>
                                <a:moveTo>
                                  <a:pt x="95" y="56"/>
                                </a:moveTo>
                                <a:lnTo>
                                  <a:pt x="95" y="48"/>
                                </a:lnTo>
                                <a:lnTo>
                                  <a:pt x="92" y="42"/>
                                </a:lnTo>
                                <a:lnTo>
                                  <a:pt x="90" y="36"/>
                                </a:lnTo>
                                <a:lnTo>
                                  <a:pt x="86" y="31"/>
                                </a:lnTo>
                                <a:lnTo>
                                  <a:pt x="81" y="27"/>
                                </a:lnTo>
                                <a:lnTo>
                                  <a:pt x="74" y="25"/>
                                </a:lnTo>
                                <a:lnTo>
                                  <a:pt x="66" y="22"/>
                                </a:lnTo>
                                <a:lnTo>
                                  <a:pt x="55" y="22"/>
                                </a:lnTo>
                                <a:lnTo>
                                  <a:pt x="27" y="22"/>
                                </a:lnTo>
                                <a:lnTo>
                                  <a:pt x="27" y="90"/>
                                </a:lnTo>
                                <a:lnTo>
                                  <a:pt x="58" y="90"/>
                                </a:lnTo>
                                <a:lnTo>
                                  <a:pt x="67" y="89"/>
                                </a:lnTo>
                                <a:lnTo>
                                  <a:pt x="75" y="86"/>
                                </a:lnTo>
                                <a:lnTo>
                                  <a:pt x="81" y="84"/>
                                </a:lnTo>
                                <a:lnTo>
                                  <a:pt x="86" y="79"/>
                                </a:lnTo>
                                <a:lnTo>
                                  <a:pt x="90" y="74"/>
                                </a:lnTo>
                                <a:lnTo>
                                  <a:pt x="92" y="68"/>
                                </a:lnTo>
                                <a:lnTo>
                                  <a:pt x="95" y="62"/>
                                </a:lnTo>
                                <a:lnTo>
                                  <a:pt x="95" y="56"/>
                                </a:lnTo>
                                <a:close/>
                                <a:moveTo>
                                  <a:pt x="107" y="149"/>
                                </a:moveTo>
                                <a:lnTo>
                                  <a:pt x="107" y="141"/>
                                </a:lnTo>
                                <a:lnTo>
                                  <a:pt x="104" y="133"/>
                                </a:lnTo>
                                <a:lnTo>
                                  <a:pt x="101" y="127"/>
                                </a:lnTo>
                                <a:lnTo>
                                  <a:pt x="96" y="121"/>
                                </a:lnTo>
                                <a:lnTo>
                                  <a:pt x="90" y="117"/>
                                </a:lnTo>
                                <a:lnTo>
                                  <a:pt x="81" y="115"/>
                                </a:lnTo>
                                <a:lnTo>
                                  <a:pt x="72" y="112"/>
                                </a:lnTo>
                                <a:lnTo>
                                  <a:pt x="60" y="111"/>
                                </a:lnTo>
                                <a:lnTo>
                                  <a:pt x="27" y="111"/>
                                </a:lnTo>
                                <a:lnTo>
                                  <a:pt x="27" y="185"/>
                                </a:lnTo>
                                <a:lnTo>
                                  <a:pt x="66" y="185"/>
                                </a:lnTo>
                                <a:lnTo>
                                  <a:pt x="76" y="185"/>
                                </a:lnTo>
                                <a:lnTo>
                                  <a:pt x="83" y="182"/>
                                </a:lnTo>
                                <a:lnTo>
                                  <a:pt x="90" y="180"/>
                                </a:lnTo>
                                <a:lnTo>
                                  <a:pt x="96" y="176"/>
                                </a:lnTo>
                                <a:lnTo>
                                  <a:pt x="101" y="171"/>
                                </a:lnTo>
                                <a:lnTo>
                                  <a:pt x="104" y="165"/>
                                </a:lnTo>
                                <a:lnTo>
                                  <a:pt x="107" y="158"/>
                                </a:lnTo>
                                <a:lnTo>
                                  <a:pt x="107" y="1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29" name="Freeform 115"/>
                        <wps:cNvSpPr>
                          <a:spLocks/>
                        </wps:cNvSpPr>
                        <wps:spPr bwMode="auto">
                          <a:xfrm>
                            <a:off x="4244975" y="911225"/>
                            <a:ext cx="79375" cy="111125"/>
                          </a:xfrm>
                          <a:custGeom>
                            <a:avLst/>
                            <a:gdLst>
                              <a:gd name="T0" fmla="*/ 150 w 150"/>
                              <a:gd name="T1" fmla="*/ 182 h 212"/>
                              <a:gd name="T2" fmla="*/ 150 w 150"/>
                              <a:gd name="T3" fmla="*/ 187 h 212"/>
                              <a:gd name="T4" fmla="*/ 150 w 150"/>
                              <a:gd name="T5" fmla="*/ 189 h 212"/>
                              <a:gd name="T6" fmla="*/ 148 w 150"/>
                              <a:gd name="T7" fmla="*/ 192 h 212"/>
                              <a:gd name="T8" fmla="*/ 144 w 150"/>
                              <a:gd name="T9" fmla="*/ 196 h 212"/>
                              <a:gd name="T10" fmla="*/ 134 w 150"/>
                              <a:gd name="T11" fmla="*/ 202 h 212"/>
                              <a:gd name="T12" fmla="*/ 119 w 150"/>
                              <a:gd name="T13" fmla="*/ 208 h 212"/>
                              <a:gd name="T14" fmla="*/ 100 w 150"/>
                              <a:gd name="T15" fmla="*/ 212 h 212"/>
                              <a:gd name="T16" fmla="*/ 69 w 150"/>
                              <a:gd name="T17" fmla="*/ 210 h 212"/>
                              <a:gd name="T18" fmla="*/ 36 w 150"/>
                              <a:gd name="T19" fmla="*/ 198 h 212"/>
                              <a:gd name="T20" fmla="*/ 14 w 150"/>
                              <a:gd name="T21" fmla="*/ 171 h 212"/>
                              <a:gd name="T22" fmla="*/ 1 w 150"/>
                              <a:gd name="T23" fmla="*/ 133 h 212"/>
                              <a:gd name="T24" fmla="*/ 1 w 150"/>
                              <a:gd name="T25" fmla="*/ 83 h 212"/>
                              <a:gd name="T26" fmla="*/ 15 w 150"/>
                              <a:gd name="T27" fmla="*/ 43 h 212"/>
                              <a:gd name="T28" fmla="*/ 38 w 150"/>
                              <a:gd name="T29" fmla="*/ 16 h 212"/>
                              <a:gd name="T30" fmla="*/ 71 w 150"/>
                              <a:gd name="T31" fmla="*/ 1 h 212"/>
                              <a:gd name="T32" fmla="*/ 101 w 150"/>
                              <a:gd name="T33" fmla="*/ 0 h 212"/>
                              <a:gd name="T34" fmla="*/ 117 w 150"/>
                              <a:gd name="T35" fmla="*/ 3 h 212"/>
                              <a:gd name="T36" fmla="*/ 132 w 150"/>
                              <a:gd name="T37" fmla="*/ 8 h 212"/>
                              <a:gd name="T38" fmla="*/ 143 w 150"/>
                              <a:gd name="T39" fmla="*/ 15 h 212"/>
                              <a:gd name="T40" fmla="*/ 148 w 150"/>
                              <a:gd name="T41" fmla="*/ 19 h 212"/>
                              <a:gd name="T42" fmla="*/ 149 w 150"/>
                              <a:gd name="T43" fmla="*/ 22 h 212"/>
                              <a:gd name="T44" fmla="*/ 149 w 150"/>
                              <a:gd name="T45" fmla="*/ 24 h 212"/>
                              <a:gd name="T46" fmla="*/ 150 w 150"/>
                              <a:gd name="T47" fmla="*/ 28 h 212"/>
                              <a:gd name="T48" fmla="*/ 150 w 150"/>
                              <a:gd name="T49" fmla="*/ 34 h 212"/>
                              <a:gd name="T50" fmla="*/ 149 w 150"/>
                              <a:gd name="T51" fmla="*/ 39 h 212"/>
                              <a:gd name="T52" fmla="*/ 148 w 150"/>
                              <a:gd name="T53" fmla="*/ 42 h 212"/>
                              <a:gd name="T54" fmla="*/ 147 w 150"/>
                              <a:gd name="T55" fmla="*/ 43 h 212"/>
                              <a:gd name="T56" fmla="*/ 143 w 150"/>
                              <a:gd name="T57" fmla="*/ 43 h 212"/>
                              <a:gd name="T58" fmla="*/ 134 w 150"/>
                              <a:gd name="T59" fmla="*/ 37 h 212"/>
                              <a:gd name="T60" fmla="*/ 122 w 150"/>
                              <a:gd name="T61" fmla="*/ 29 h 212"/>
                              <a:gd name="T62" fmla="*/ 103 w 150"/>
                              <a:gd name="T63" fmla="*/ 24 h 212"/>
                              <a:gd name="T64" fmla="*/ 78 w 150"/>
                              <a:gd name="T65" fmla="*/ 24 h 212"/>
                              <a:gd name="T66" fmla="*/ 55 w 150"/>
                              <a:gd name="T67" fmla="*/ 35 h 212"/>
                              <a:gd name="T68" fmla="*/ 39 w 150"/>
                              <a:gd name="T69" fmla="*/ 56 h 212"/>
                              <a:gd name="T70" fmla="*/ 31 w 150"/>
                              <a:gd name="T71" fmla="*/ 87 h 212"/>
                              <a:gd name="T72" fmla="*/ 31 w 150"/>
                              <a:gd name="T73" fmla="*/ 125 h 212"/>
                              <a:gd name="T74" fmla="*/ 39 w 150"/>
                              <a:gd name="T75" fmla="*/ 156 h 212"/>
                              <a:gd name="T76" fmla="*/ 55 w 150"/>
                              <a:gd name="T77" fmla="*/ 177 h 212"/>
                              <a:gd name="T78" fmla="*/ 78 w 150"/>
                              <a:gd name="T79" fmla="*/ 187 h 212"/>
                              <a:gd name="T80" fmla="*/ 103 w 150"/>
                              <a:gd name="T81" fmla="*/ 187 h 212"/>
                              <a:gd name="T82" fmla="*/ 122 w 150"/>
                              <a:gd name="T83" fmla="*/ 182 h 212"/>
                              <a:gd name="T84" fmla="*/ 135 w 150"/>
                              <a:gd name="T85" fmla="*/ 175 h 212"/>
                              <a:gd name="T86" fmla="*/ 144 w 150"/>
                              <a:gd name="T87" fmla="*/ 168 h 212"/>
                              <a:gd name="T88" fmla="*/ 148 w 150"/>
                              <a:gd name="T89" fmla="*/ 168 h 212"/>
                              <a:gd name="T90" fmla="*/ 149 w 150"/>
                              <a:gd name="T91" fmla="*/ 170 h 212"/>
                              <a:gd name="T92" fmla="*/ 150 w 150"/>
                              <a:gd name="T93" fmla="*/ 172 h 212"/>
                              <a:gd name="T94" fmla="*/ 150 w 150"/>
                              <a:gd name="T95" fmla="*/ 177 h 2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50" h="212">
                                <a:moveTo>
                                  <a:pt x="150" y="180"/>
                                </a:moveTo>
                                <a:lnTo>
                                  <a:pt x="150" y="182"/>
                                </a:lnTo>
                                <a:lnTo>
                                  <a:pt x="150" y="184"/>
                                </a:lnTo>
                                <a:lnTo>
                                  <a:pt x="150" y="187"/>
                                </a:lnTo>
                                <a:lnTo>
                                  <a:pt x="150" y="188"/>
                                </a:lnTo>
                                <a:lnTo>
                                  <a:pt x="150" y="189"/>
                                </a:lnTo>
                                <a:lnTo>
                                  <a:pt x="149" y="191"/>
                                </a:lnTo>
                                <a:lnTo>
                                  <a:pt x="148" y="192"/>
                                </a:lnTo>
                                <a:lnTo>
                                  <a:pt x="147" y="193"/>
                                </a:lnTo>
                                <a:lnTo>
                                  <a:pt x="144" y="196"/>
                                </a:lnTo>
                                <a:lnTo>
                                  <a:pt x="140" y="198"/>
                                </a:lnTo>
                                <a:lnTo>
                                  <a:pt x="134" y="202"/>
                                </a:lnTo>
                                <a:lnTo>
                                  <a:pt x="127" y="204"/>
                                </a:lnTo>
                                <a:lnTo>
                                  <a:pt x="119" y="208"/>
                                </a:lnTo>
                                <a:lnTo>
                                  <a:pt x="110" y="210"/>
                                </a:lnTo>
                                <a:lnTo>
                                  <a:pt x="100" y="212"/>
                                </a:lnTo>
                                <a:lnTo>
                                  <a:pt x="89" y="212"/>
                                </a:lnTo>
                                <a:lnTo>
                                  <a:pt x="69" y="210"/>
                                </a:lnTo>
                                <a:lnTo>
                                  <a:pt x="52" y="205"/>
                                </a:lnTo>
                                <a:lnTo>
                                  <a:pt x="36" y="198"/>
                                </a:lnTo>
                                <a:lnTo>
                                  <a:pt x="23" y="186"/>
                                </a:lnTo>
                                <a:lnTo>
                                  <a:pt x="14" y="171"/>
                                </a:lnTo>
                                <a:lnTo>
                                  <a:pt x="6" y="152"/>
                                </a:lnTo>
                                <a:lnTo>
                                  <a:pt x="1" y="133"/>
                                </a:lnTo>
                                <a:lnTo>
                                  <a:pt x="0" y="108"/>
                                </a:lnTo>
                                <a:lnTo>
                                  <a:pt x="1" y="83"/>
                                </a:lnTo>
                                <a:lnTo>
                                  <a:pt x="7" y="63"/>
                                </a:lnTo>
                                <a:lnTo>
                                  <a:pt x="15" y="43"/>
                                </a:lnTo>
                                <a:lnTo>
                                  <a:pt x="26" y="28"/>
                                </a:lnTo>
                                <a:lnTo>
                                  <a:pt x="38" y="16"/>
                                </a:lnTo>
                                <a:lnTo>
                                  <a:pt x="54" y="7"/>
                                </a:lnTo>
                                <a:lnTo>
                                  <a:pt x="71" y="1"/>
                                </a:lnTo>
                                <a:lnTo>
                                  <a:pt x="91" y="0"/>
                                </a:lnTo>
                                <a:lnTo>
                                  <a:pt x="101" y="0"/>
                                </a:lnTo>
                                <a:lnTo>
                                  <a:pt x="108" y="1"/>
                                </a:lnTo>
                                <a:lnTo>
                                  <a:pt x="117" y="3"/>
                                </a:lnTo>
                                <a:lnTo>
                                  <a:pt x="124" y="6"/>
                                </a:lnTo>
                                <a:lnTo>
                                  <a:pt x="132" y="8"/>
                                </a:lnTo>
                                <a:lnTo>
                                  <a:pt x="138" y="11"/>
                                </a:lnTo>
                                <a:lnTo>
                                  <a:pt x="143" y="15"/>
                                </a:lnTo>
                                <a:lnTo>
                                  <a:pt x="145" y="17"/>
                                </a:lnTo>
                                <a:lnTo>
                                  <a:pt x="148" y="19"/>
                                </a:lnTo>
                                <a:lnTo>
                                  <a:pt x="148" y="21"/>
                                </a:lnTo>
                                <a:lnTo>
                                  <a:pt x="149" y="22"/>
                                </a:lnTo>
                                <a:lnTo>
                                  <a:pt x="149" y="23"/>
                                </a:lnTo>
                                <a:lnTo>
                                  <a:pt x="149" y="24"/>
                                </a:lnTo>
                                <a:lnTo>
                                  <a:pt x="150" y="27"/>
                                </a:lnTo>
                                <a:lnTo>
                                  <a:pt x="150" y="28"/>
                                </a:lnTo>
                                <a:lnTo>
                                  <a:pt x="150" y="32"/>
                                </a:lnTo>
                                <a:lnTo>
                                  <a:pt x="150" y="34"/>
                                </a:lnTo>
                                <a:lnTo>
                                  <a:pt x="150" y="37"/>
                                </a:lnTo>
                                <a:lnTo>
                                  <a:pt x="149" y="39"/>
                                </a:lnTo>
                                <a:lnTo>
                                  <a:pt x="149" y="40"/>
                                </a:lnTo>
                                <a:lnTo>
                                  <a:pt x="148" y="42"/>
                                </a:lnTo>
                                <a:lnTo>
                                  <a:pt x="147" y="43"/>
                                </a:lnTo>
                                <a:lnTo>
                                  <a:pt x="147" y="43"/>
                                </a:lnTo>
                                <a:lnTo>
                                  <a:pt x="145" y="44"/>
                                </a:lnTo>
                                <a:lnTo>
                                  <a:pt x="143" y="43"/>
                                </a:lnTo>
                                <a:lnTo>
                                  <a:pt x="139" y="40"/>
                                </a:lnTo>
                                <a:lnTo>
                                  <a:pt x="134" y="37"/>
                                </a:lnTo>
                                <a:lnTo>
                                  <a:pt x="128" y="33"/>
                                </a:lnTo>
                                <a:lnTo>
                                  <a:pt x="122" y="29"/>
                                </a:lnTo>
                                <a:lnTo>
                                  <a:pt x="113" y="27"/>
                                </a:lnTo>
                                <a:lnTo>
                                  <a:pt x="103" y="24"/>
                                </a:lnTo>
                                <a:lnTo>
                                  <a:pt x="91" y="23"/>
                                </a:lnTo>
                                <a:lnTo>
                                  <a:pt x="78" y="24"/>
                                </a:lnTo>
                                <a:lnTo>
                                  <a:pt x="66" y="29"/>
                                </a:lnTo>
                                <a:lnTo>
                                  <a:pt x="55" y="35"/>
                                </a:lnTo>
                                <a:lnTo>
                                  <a:pt x="47" y="45"/>
                                </a:lnTo>
                                <a:lnTo>
                                  <a:pt x="39" y="56"/>
                                </a:lnTo>
                                <a:lnTo>
                                  <a:pt x="34" y="71"/>
                                </a:lnTo>
                                <a:lnTo>
                                  <a:pt x="31" y="87"/>
                                </a:lnTo>
                                <a:lnTo>
                                  <a:pt x="30" y="107"/>
                                </a:lnTo>
                                <a:lnTo>
                                  <a:pt x="31" y="125"/>
                                </a:lnTo>
                                <a:lnTo>
                                  <a:pt x="34" y="141"/>
                                </a:lnTo>
                                <a:lnTo>
                                  <a:pt x="39" y="156"/>
                                </a:lnTo>
                                <a:lnTo>
                                  <a:pt x="47" y="167"/>
                                </a:lnTo>
                                <a:lnTo>
                                  <a:pt x="55" y="177"/>
                                </a:lnTo>
                                <a:lnTo>
                                  <a:pt x="66" y="182"/>
                                </a:lnTo>
                                <a:lnTo>
                                  <a:pt x="78" y="187"/>
                                </a:lnTo>
                                <a:lnTo>
                                  <a:pt x="92" y="188"/>
                                </a:lnTo>
                                <a:lnTo>
                                  <a:pt x="103" y="187"/>
                                </a:lnTo>
                                <a:lnTo>
                                  <a:pt x="113" y="184"/>
                                </a:lnTo>
                                <a:lnTo>
                                  <a:pt x="122" y="182"/>
                                </a:lnTo>
                                <a:lnTo>
                                  <a:pt x="129" y="178"/>
                                </a:lnTo>
                                <a:lnTo>
                                  <a:pt x="135" y="175"/>
                                </a:lnTo>
                                <a:lnTo>
                                  <a:pt x="140" y="171"/>
                                </a:lnTo>
                                <a:lnTo>
                                  <a:pt x="144" y="168"/>
                                </a:lnTo>
                                <a:lnTo>
                                  <a:pt x="147" y="168"/>
                                </a:lnTo>
                                <a:lnTo>
                                  <a:pt x="148" y="168"/>
                                </a:lnTo>
                                <a:lnTo>
                                  <a:pt x="149" y="168"/>
                                </a:lnTo>
                                <a:lnTo>
                                  <a:pt x="149" y="170"/>
                                </a:lnTo>
                                <a:lnTo>
                                  <a:pt x="150" y="171"/>
                                </a:lnTo>
                                <a:lnTo>
                                  <a:pt x="150" y="172"/>
                                </a:lnTo>
                                <a:lnTo>
                                  <a:pt x="150" y="175"/>
                                </a:lnTo>
                                <a:lnTo>
                                  <a:pt x="150" y="177"/>
                                </a:lnTo>
                                <a:lnTo>
                                  <a:pt x="150" y="18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30" name="Freeform 116"/>
                        <wps:cNvSpPr>
                          <a:spLocks noEditPoints="1"/>
                        </wps:cNvSpPr>
                        <wps:spPr bwMode="auto">
                          <a:xfrm>
                            <a:off x="4332288" y="911225"/>
                            <a:ext cx="93663" cy="111125"/>
                          </a:xfrm>
                          <a:custGeom>
                            <a:avLst/>
                            <a:gdLst>
                              <a:gd name="T0" fmla="*/ 177 w 179"/>
                              <a:gd name="T1" fmla="*/ 198 h 209"/>
                              <a:gd name="T2" fmla="*/ 179 w 179"/>
                              <a:gd name="T3" fmla="*/ 202 h 209"/>
                              <a:gd name="T4" fmla="*/ 179 w 179"/>
                              <a:gd name="T5" fmla="*/ 204 h 209"/>
                              <a:gd name="T6" fmla="*/ 179 w 179"/>
                              <a:gd name="T7" fmla="*/ 207 h 209"/>
                              <a:gd name="T8" fmla="*/ 177 w 179"/>
                              <a:gd name="T9" fmla="*/ 208 h 209"/>
                              <a:gd name="T10" fmla="*/ 176 w 179"/>
                              <a:gd name="T11" fmla="*/ 208 h 209"/>
                              <a:gd name="T12" fmla="*/ 174 w 179"/>
                              <a:gd name="T13" fmla="*/ 209 h 209"/>
                              <a:gd name="T14" fmla="*/ 170 w 179"/>
                              <a:gd name="T15" fmla="*/ 209 h 209"/>
                              <a:gd name="T16" fmla="*/ 166 w 179"/>
                              <a:gd name="T17" fmla="*/ 209 h 209"/>
                              <a:gd name="T18" fmla="*/ 161 w 179"/>
                              <a:gd name="T19" fmla="*/ 209 h 209"/>
                              <a:gd name="T20" fmla="*/ 158 w 179"/>
                              <a:gd name="T21" fmla="*/ 209 h 209"/>
                              <a:gd name="T22" fmla="*/ 155 w 179"/>
                              <a:gd name="T23" fmla="*/ 209 h 209"/>
                              <a:gd name="T24" fmla="*/ 153 w 179"/>
                              <a:gd name="T25" fmla="*/ 208 h 209"/>
                              <a:gd name="T26" fmla="*/ 152 w 179"/>
                              <a:gd name="T27" fmla="*/ 208 h 209"/>
                              <a:gd name="T28" fmla="*/ 152 w 179"/>
                              <a:gd name="T29" fmla="*/ 207 h 209"/>
                              <a:gd name="T30" fmla="*/ 150 w 179"/>
                              <a:gd name="T31" fmla="*/ 206 h 209"/>
                              <a:gd name="T32" fmla="*/ 150 w 179"/>
                              <a:gd name="T33" fmla="*/ 204 h 209"/>
                              <a:gd name="T34" fmla="*/ 132 w 179"/>
                              <a:gd name="T35" fmla="*/ 154 h 209"/>
                              <a:gd name="T36" fmla="*/ 46 w 179"/>
                              <a:gd name="T37" fmla="*/ 154 h 209"/>
                              <a:gd name="T38" fmla="*/ 28 w 179"/>
                              <a:gd name="T39" fmla="*/ 204 h 209"/>
                              <a:gd name="T40" fmla="*/ 28 w 179"/>
                              <a:gd name="T41" fmla="*/ 206 h 209"/>
                              <a:gd name="T42" fmla="*/ 27 w 179"/>
                              <a:gd name="T43" fmla="*/ 207 h 209"/>
                              <a:gd name="T44" fmla="*/ 26 w 179"/>
                              <a:gd name="T45" fmla="*/ 207 h 209"/>
                              <a:gd name="T46" fmla="*/ 25 w 179"/>
                              <a:gd name="T47" fmla="*/ 208 h 209"/>
                              <a:gd name="T48" fmla="*/ 23 w 179"/>
                              <a:gd name="T49" fmla="*/ 209 h 209"/>
                              <a:gd name="T50" fmla="*/ 21 w 179"/>
                              <a:gd name="T51" fmla="*/ 209 h 209"/>
                              <a:gd name="T52" fmla="*/ 17 w 179"/>
                              <a:gd name="T53" fmla="*/ 209 h 209"/>
                              <a:gd name="T54" fmla="*/ 14 w 179"/>
                              <a:gd name="T55" fmla="*/ 209 h 209"/>
                              <a:gd name="T56" fmla="*/ 9 w 179"/>
                              <a:gd name="T57" fmla="*/ 209 h 209"/>
                              <a:gd name="T58" fmla="*/ 6 w 179"/>
                              <a:gd name="T59" fmla="*/ 209 h 209"/>
                              <a:gd name="T60" fmla="*/ 2 w 179"/>
                              <a:gd name="T61" fmla="*/ 208 h 209"/>
                              <a:gd name="T62" fmla="*/ 1 w 179"/>
                              <a:gd name="T63" fmla="*/ 208 h 209"/>
                              <a:gd name="T64" fmla="*/ 0 w 179"/>
                              <a:gd name="T65" fmla="*/ 207 h 209"/>
                              <a:gd name="T66" fmla="*/ 0 w 179"/>
                              <a:gd name="T67" fmla="*/ 204 h 209"/>
                              <a:gd name="T68" fmla="*/ 1 w 179"/>
                              <a:gd name="T69" fmla="*/ 202 h 209"/>
                              <a:gd name="T70" fmla="*/ 1 w 179"/>
                              <a:gd name="T71" fmla="*/ 198 h 209"/>
                              <a:gd name="T72" fmla="*/ 71 w 179"/>
                              <a:gd name="T73" fmla="*/ 6 h 209"/>
                              <a:gd name="T74" fmla="*/ 73 w 179"/>
                              <a:gd name="T75" fmla="*/ 4 h 209"/>
                              <a:gd name="T76" fmla="*/ 73 w 179"/>
                              <a:gd name="T77" fmla="*/ 2 h 209"/>
                              <a:gd name="T78" fmla="*/ 74 w 179"/>
                              <a:gd name="T79" fmla="*/ 2 h 209"/>
                              <a:gd name="T80" fmla="*/ 76 w 179"/>
                              <a:gd name="T81" fmla="*/ 1 h 209"/>
                              <a:gd name="T82" fmla="*/ 79 w 179"/>
                              <a:gd name="T83" fmla="*/ 1 h 209"/>
                              <a:gd name="T84" fmla="*/ 81 w 179"/>
                              <a:gd name="T85" fmla="*/ 0 h 209"/>
                              <a:gd name="T86" fmla="*/ 85 w 179"/>
                              <a:gd name="T87" fmla="*/ 0 h 209"/>
                              <a:gd name="T88" fmla="*/ 89 w 179"/>
                              <a:gd name="T89" fmla="*/ 0 h 209"/>
                              <a:gd name="T90" fmla="*/ 94 w 179"/>
                              <a:gd name="T91" fmla="*/ 0 h 209"/>
                              <a:gd name="T92" fmla="*/ 97 w 179"/>
                              <a:gd name="T93" fmla="*/ 0 h 209"/>
                              <a:gd name="T94" fmla="*/ 101 w 179"/>
                              <a:gd name="T95" fmla="*/ 1 h 209"/>
                              <a:gd name="T96" fmla="*/ 103 w 179"/>
                              <a:gd name="T97" fmla="*/ 1 h 209"/>
                              <a:gd name="T98" fmla="*/ 105 w 179"/>
                              <a:gd name="T99" fmla="*/ 2 h 209"/>
                              <a:gd name="T100" fmla="*/ 106 w 179"/>
                              <a:gd name="T101" fmla="*/ 4 h 209"/>
                              <a:gd name="T102" fmla="*/ 107 w 179"/>
                              <a:gd name="T103" fmla="*/ 5 h 209"/>
                              <a:gd name="T104" fmla="*/ 108 w 179"/>
                              <a:gd name="T105" fmla="*/ 6 h 209"/>
                              <a:gd name="T106" fmla="*/ 177 w 179"/>
                              <a:gd name="T107" fmla="*/ 198 h 209"/>
                              <a:gd name="T108" fmla="*/ 89 w 179"/>
                              <a:gd name="T109" fmla="*/ 28 h 209"/>
                              <a:gd name="T110" fmla="*/ 89 w 179"/>
                              <a:gd name="T111" fmla="*/ 28 h 209"/>
                              <a:gd name="T112" fmla="*/ 53 w 179"/>
                              <a:gd name="T113" fmla="*/ 132 h 209"/>
                              <a:gd name="T114" fmla="*/ 124 w 179"/>
                              <a:gd name="T115" fmla="*/ 132 h 209"/>
                              <a:gd name="T116" fmla="*/ 89 w 179"/>
                              <a:gd name="T117" fmla="*/ 28 h 2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79" h="209">
                                <a:moveTo>
                                  <a:pt x="177" y="198"/>
                                </a:moveTo>
                                <a:lnTo>
                                  <a:pt x="179" y="202"/>
                                </a:lnTo>
                                <a:lnTo>
                                  <a:pt x="179" y="204"/>
                                </a:lnTo>
                                <a:lnTo>
                                  <a:pt x="179" y="207"/>
                                </a:lnTo>
                                <a:lnTo>
                                  <a:pt x="177" y="208"/>
                                </a:lnTo>
                                <a:lnTo>
                                  <a:pt x="176" y="208"/>
                                </a:lnTo>
                                <a:lnTo>
                                  <a:pt x="174" y="209"/>
                                </a:lnTo>
                                <a:lnTo>
                                  <a:pt x="170" y="209"/>
                                </a:lnTo>
                                <a:lnTo>
                                  <a:pt x="166" y="209"/>
                                </a:lnTo>
                                <a:lnTo>
                                  <a:pt x="161" y="209"/>
                                </a:lnTo>
                                <a:lnTo>
                                  <a:pt x="158" y="209"/>
                                </a:lnTo>
                                <a:lnTo>
                                  <a:pt x="155" y="209"/>
                                </a:lnTo>
                                <a:lnTo>
                                  <a:pt x="153" y="208"/>
                                </a:lnTo>
                                <a:lnTo>
                                  <a:pt x="152" y="208"/>
                                </a:lnTo>
                                <a:lnTo>
                                  <a:pt x="152" y="207"/>
                                </a:lnTo>
                                <a:lnTo>
                                  <a:pt x="150" y="206"/>
                                </a:lnTo>
                                <a:lnTo>
                                  <a:pt x="150" y="204"/>
                                </a:lnTo>
                                <a:lnTo>
                                  <a:pt x="132" y="154"/>
                                </a:lnTo>
                                <a:lnTo>
                                  <a:pt x="46" y="154"/>
                                </a:lnTo>
                                <a:lnTo>
                                  <a:pt x="28" y="204"/>
                                </a:lnTo>
                                <a:lnTo>
                                  <a:pt x="28" y="206"/>
                                </a:lnTo>
                                <a:lnTo>
                                  <a:pt x="27" y="207"/>
                                </a:lnTo>
                                <a:lnTo>
                                  <a:pt x="26" y="207"/>
                                </a:lnTo>
                                <a:lnTo>
                                  <a:pt x="25" y="208"/>
                                </a:lnTo>
                                <a:lnTo>
                                  <a:pt x="23" y="209"/>
                                </a:lnTo>
                                <a:lnTo>
                                  <a:pt x="21" y="209"/>
                                </a:lnTo>
                                <a:lnTo>
                                  <a:pt x="17" y="209"/>
                                </a:lnTo>
                                <a:lnTo>
                                  <a:pt x="14" y="209"/>
                                </a:lnTo>
                                <a:lnTo>
                                  <a:pt x="9" y="209"/>
                                </a:lnTo>
                                <a:lnTo>
                                  <a:pt x="6" y="209"/>
                                </a:lnTo>
                                <a:lnTo>
                                  <a:pt x="2" y="208"/>
                                </a:lnTo>
                                <a:lnTo>
                                  <a:pt x="1" y="208"/>
                                </a:lnTo>
                                <a:lnTo>
                                  <a:pt x="0" y="207"/>
                                </a:lnTo>
                                <a:lnTo>
                                  <a:pt x="0" y="204"/>
                                </a:lnTo>
                                <a:lnTo>
                                  <a:pt x="1" y="202"/>
                                </a:lnTo>
                                <a:lnTo>
                                  <a:pt x="1" y="198"/>
                                </a:lnTo>
                                <a:lnTo>
                                  <a:pt x="71" y="6"/>
                                </a:lnTo>
                                <a:lnTo>
                                  <a:pt x="73" y="4"/>
                                </a:lnTo>
                                <a:lnTo>
                                  <a:pt x="73" y="2"/>
                                </a:lnTo>
                                <a:lnTo>
                                  <a:pt x="74" y="2"/>
                                </a:lnTo>
                                <a:lnTo>
                                  <a:pt x="76" y="1"/>
                                </a:lnTo>
                                <a:lnTo>
                                  <a:pt x="79" y="1"/>
                                </a:lnTo>
                                <a:lnTo>
                                  <a:pt x="81" y="0"/>
                                </a:lnTo>
                                <a:lnTo>
                                  <a:pt x="85" y="0"/>
                                </a:lnTo>
                                <a:lnTo>
                                  <a:pt x="89" y="0"/>
                                </a:lnTo>
                                <a:lnTo>
                                  <a:pt x="94" y="0"/>
                                </a:lnTo>
                                <a:lnTo>
                                  <a:pt x="97" y="0"/>
                                </a:lnTo>
                                <a:lnTo>
                                  <a:pt x="101" y="1"/>
                                </a:lnTo>
                                <a:lnTo>
                                  <a:pt x="103" y="1"/>
                                </a:lnTo>
                                <a:lnTo>
                                  <a:pt x="105" y="2"/>
                                </a:lnTo>
                                <a:lnTo>
                                  <a:pt x="106" y="4"/>
                                </a:lnTo>
                                <a:lnTo>
                                  <a:pt x="107" y="5"/>
                                </a:lnTo>
                                <a:lnTo>
                                  <a:pt x="108" y="6"/>
                                </a:lnTo>
                                <a:lnTo>
                                  <a:pt x="177" y="198"/>
                                </a:lnTo>
                                <a:close/>
                                <a:moveTo>
                                  <a:pt x="89" y="28"/>
                                </a:moveTo>
                                <a:lnTo>
                                  <a:pt x="89" y="28"/>
                                </a:lnTo>
                                <a:lnTo>
                                  <a:pt x="53" y="132"/>
                                </a:lnTo>
                                <a:lnTo>
                                  <a:pt x="124" y="132"/>
                                </a:lnTo>
                                <a:lnTo>
                                  <a:pt x="89"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31" name="Freeform 117"/>
                        <wps:cNvSpPr>
                          <a:spLocks/>
                        </wps:cNvSpPr>
                        <wps:spPr bwMode="auto">
                          <a:xfrm>
                            <a:off x="4445000" y="911225"/>
                            <a:ext cx="63500" cy="109538"/>
                          </a:xfrm>
                          <a:custGeom>
                            <a:avLst/>
                            <a:gdLst>
                              <a:gd name="T0" fmla="*/ 121 w 121"/>
                              <a:gd name="T1" fmla="*/ 201 h 208"/>
                              <a:gd name="T2" fmla="*/ 120 w 121"/>
                              <a:gd name="T3" fmla="*/ 204 h 208"/>
                              <a:gd name="T4" fmla="*/ 118 w 121"/>
                              <a:gd name="T5" fmla="*/ 207 h 208"/>
                              <a:gd name="T6" fmla="*/ 116 w 121"/>
                              <a:gd name="T7" fmla="*/ 208 h 208"/>
                              <a:gd name="T8" fmla="*/ 6 w 121"/>
                              <a:gd name="T9" fmla="*/ 208 h 208"/>
                              <a:gd name="T10" fmla="*/ 4 w 121"/>
                              <a:gd name="T11" fmla="*/ 208 h 208"/>
                              <a:gd name="T12" fmla="*/ 3 w 121"/>
                              <a:gd name="T13" fmla="*/ 206 h 208"/>
                              <a:gd name="T14" fmla="*/ 1 w 121"/>
                              <a:gd name="T15" fmla="*/ 203 h 208"/>
                              <a:gd name="T16" fmla="*/ 0 w 121"/>
                              <a:gd name="T17" fmla="*/ 197 h 208"/>
                              <a:gd name="T18" fmla="*/ 1 w 121"/>
                              <a:gd name="T19" fmla="*/ 192 h 208"/>
                              <a:gd name="T20" fmla="*/ 3 w 121"/>
                              <a:gd name="T21" fmla="*/ 190 h 208"/>
                              <a:gd name="T22" fmla="*/ 4 w 121"/>
                              <a:gd name="T23" fmla="*/ 187 h 208"/>
                              <a:gd name="T24" fmla="*/ 6 w 121"/>
                              <a:gd name="T25" fmla="*/ 186 h 208"/>
                              <a:gd name="T26" fmla="*/ 49 w 121"/>
                              <a:gd name="T27" fmla="*/ 28 h 208"/>
                              <a:gd name="T28" fmla="*/ 6 w 121"/>
                              <a:gd name="T29" fmla="*/ 54 h 208"/>
                              <a:gd name="T30" fmla="*/ 3 w 121"/>
                              <a:gd name="T31" fmla="*/ 54 h 208"/>
                              <a:gd name="T32" fmla="*/ 0 w 121"/>
                              <a:gd name="T33" fmla="*/ 53 h 208"/>
                              <a:gd name="T34" fmla="*/ 0 w 121"/>
                              <a:gd name="T35" fmla="*/ 48 h 208"/>
                              <a:gd name="T36" fmla="*/ 0 w 121"/>
                              <a:gd name="T37" fmla="*/ 42 h 208"/>
                              <a:gd name="T38" fmla="*/ 0 w 121"/>
                              <a:gd name="T39" fmla="*/ 38 h 208"/>
                              <a:gd name="T40" fmla="*/ 1 w 121"/>
                              <a:gd name="T41" fmla="*/ 34 h 208"/>
                              <a:gd name="T42" fmla="*/ 3 w 121"/>
                              <a:gd name="T43" fmla="*/ 33 h 208"/>
                              <a:gd name="T44" fmla="*/ 52 w 121"/>
                              <a:gd name="T45" fmla="*/ 1 h 208"/>
                              <a:gd name="T46" fmla="*/ 53 w 121"/>
                              <a:gd name="T47" fmla="*/ 1 h 208"/>
                              <a:gd name="T48" fmla="*/ 56 w 121"/>
                              <a:gd name="T49" fmla="*/ 0 h 208"/>
                              <a:gd name="T50" fmla="*/ 59 w 121"/>
                              <a:gd name="T51" fmla="*/ 0 h 208"/>
                              <a:gd name="T52" fmla="*/ 64 w 121"/>
                              <a:gd name="T53" fmla="*/ 0 h 208"/>
                              <a:gd name="T54" fmla="*/ 70 w 121"/>
                              <a:gd name="T55" fmla="*/ 0 h 208"/>
                              <a:gd name="T56" fmla="*/ 75 w 121"/>
                              <a:gd name="T57" fmla="*/ 1 h 208"/>
                              <a:gd name="T58" fmla="*/ 76 w 121"/>
                              <a:gd name="T59" fmla="*/ 2 h 208"/>
                              <a:gd name="T60" fmla="*/ 76 w 121"/>
                              <a:gd name="T61" fmla="*/ 4 h 208"/>
                              <a:gd name="T62" fmla="*/ 115 w 121"/>
                              <a:gd name="T63" fmla="*/ 186 h 208"/>
                              <a:gd name="T64" fmla="*/ 117 w 121"/>
                              <a:gd name="T65" fmla="*/ 187 h 208"/>
                              <a:gd name="T66" fmla="*/ 118 w 121"/>
                              <a:gd name="T67" fmla="*/ 190 h 208"/>
                              <a:gd name="T68" fmla="*/ 120 w 121"/>
                              <a:gd name="T69" fmla="*/ 192 h 208"/>
                              <a:gd name="T70" fmla="*/ 121 w 121"/>
                              <a:gd name="T71" fmla="*/ 197 h 2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21" h="208">
                                <a:moveTo>
                                  <a:pt x="121" y="197"/>
                                </a:moveTo>
                                <a:lnTo>
                                  <a:pt x="121" y="201"/>
                                </a:lnTo>
                                <a:lnTo>
                                  <a:pt x="120" y="203"/>
                                </a:lnTo>
                                <a:lnTo>
                                  <a:pt x="120" y="204"/>
                                </a:lnTo>
                                <a:lnTo>
                                  <a:pt x="118" y="206"/>
                                </a:lnTo>
                                <a:lnTo>
                                  <a:pt x="118" y="207"/>
                                </a:lnTo>
                                <a:lnTo>
                                  <a:pt x="117" y="208"/>
                                </a:lnTo>
                                <a:lnTo>
                                  <a:pt x="116" y="208"/>
                                </a:lnTo>
                                <a:lnTo>
                                  <a:pt x="115" y="208"/>
                                </a:lnTo>
                                <a:lnTo>
                                  <a:pt x="6" y="208"/>
                                </a:lnTo>
                                <a:lnTo>
                                  <a:pt x="5" y="208"/>
                                </a:lnTo>
                                <a:lnTo>
                                  <a:pt x="4" y="208"/>
                                </a:lnTo>
                                <a:lnTo>
                                  <a:pt x="3" y="207"/>
                                </a:lnTo>
                                <a:lnTo>
                                  <a:pt x="3" y="206"/>
                                </a:lnTo>
                                <a:lnTo>
                                  <a:pt x="1" y="204"/>
                                </a:lnTo>
                                <a:lnTo>
                                  <a:pt x="1" y="203"/>
                                </a:lnTo>
                                <a:lnTo>
                                  <a:pt x="0" y="201"/>
                                </a:lnTo>
                                <a:lnTo>
                                  <a:pt x="0" y="197"/>
                                </a:lnTo>
                                <a:lnTo>
                                  <a:pt x="0" y="195"/>
                                </a:lnTo>
                                <a:lnTo>
                                  <a:pt x="1" y="192"/>
                                </a:lnTo>
                                <a:lnTo>
                                  <a:pt x="1" y="191"/>
                                </a:lnTo>
                                <a:lnTo>
                                  <a:pt x="3" y="190"/>
                                </a:lnTo>
                                <a:lnTo>
                                  <a:pt x="3" y="188"/>
                                </a:lnTo>
                                <a:lnTo>
                                  <a:pt x="4" y="187"/>
                                </a:lnTo>
                                <a:lnTo>
                                  <a:pt x="5" y="186"/>
                                </a:lnTo>
                                <a:lnTo>
                                  <a:pt x="6" y="186"/>
                                </a:lnTo>
                                <a:lnTo>
                                  <a:pt x="49" y="186"/>
                                </a:lnTo>
                                <a:lnTo>
                                  <a:pt x="49" y="28"/>
                                </a:lnTo>
                                <a:lnTo>
                                  <a:pt x="10" y="53"/>
                                </a:lnTo>
                                <a:lnTo>
                                  <a:pt x="6" y="54"/>
                                </a:lnTo>
                                <a:lnTo>
                                  <a:pt x="4" y="54"/>
                                </a:lnTo>
                                <a:lnTo>
                                  <a:pt x="3" y="54"/>
                                </a:lnTo>
                                <a:lnTo>
                                  <a:pt x="1" y="54"/>
                                </a:lnTo>
                                <a:lnTo>
                                  <a:pt x="0" y="53"/>
                                </a:lnTo>
                                <a:lnTo>
                                  <a:pt x="0" y="50"/>
                                </a:lnTo>
                                <a:lnTo>
                                  <a:pt x="0" y="48"/>
                                </a:lnTo>
                                <a:lnTo>
                                  <a:pt x="0" y="44"/>
                                </a:lnTo>
                                <a:lnTo>
                                  <a:pt x="0" y="42"/>
                                </a:lnTo>
                                <a:lnTo>
                                  <a:pt x="0" y="39"/>
                                </a:lnTo>
                                <a:lnTo>
                                  <a:pt x="0" y="38"/>
                                </a:lnTo>
                                <a:lnTo>
                                  <a:pt x="0" y="36"/>
                                </a:lnTo>
                                <a:lnTo>
                                  <a:pt x="1" y="34"/>
                                </a:lnTo>
                                <a:lnTo>
                                  <a:pt x="1" y="34"/>
                                </a:lnTo>
                                <a:lnTo>
                                  <a:pt x="3" y="33"/>
                                </a:lnTo>
                                <a:lnTo>
                                  <a:pt x="4" y="32"/>
                                </a:lnTo>
                                <a:lnTo>
                                  <a:pt x="52" y="1"/>
                                </a:lnTo>
                                <a:lnTo>
                                  <a:pt x="53" y="1"/>
                                </a:lnTo>
                                <a:lnTo>
                                  <a:pt x="53" y="1"/>
                                </a:lnTo>
                                <a:lnTo>
                                  <a:pt x="54" y="0"/>
                                </a:lnTo>
                                <a:lnTo>
                                  <a:pt x="56" y="0"/>
                                </a:lnTo>
                                <a:lnTo>
                                  <a:pt x="58" y="0"/>
                                </a:lnTo>
                                <a:lnTo>
                                  <a:pt x="59" y="0"/>
                                </a:lnTo>
                                <a:lnTo>
                                  <a:pt x="62" y="0"/>
                                </a:lnTo>
                                <a:lnTo>
                                  <a:pt x="64" y="0"/>
                                </a:lnTo>
                                <a:lnTo>
                                  <a:pt x="68" y="0"/>
                                </a:lnTo>
                                <a:lnTo>
                                  <a:pt x="70" y="0"/>
                                </a:lnTo>
                                <a:lnTo>
                                  <a:pt x="73" y="0"/>
                                </a:lnTo>
                                <a:lnTo>
                                  <a:pt x="75" y="1"/>
                                </a:lnTo>
                                <a:lnTo>
                                  <a:pt x="76" y="1"/>
                                </a:lnTo>
                                <a:lnTo>
                                  <a:pt x="76" y="2"/>
                                </a:lnTo>
                                <a:lnTo>
                                  <a:pt x="76" y="4"/>
                                </a:lnTo>
                                <a:lnTo>
                                  <a:pt x="76" y="4"/>
                                </a:lnTo>
                                <a:lnTo>
                                  <a:pt x="76" y="186"/>
                                </a:lnTo>
                                <a:lnTo>
                                  <a:pt x="115" y="186"/>
                                </a:lnTo>
                                <a:lnTo>
                                  <a:pt x="116" y="186"/>
                                </a:lnTo>
                                <a:lnTo>
                                  <a:pt x="117" y="187"/>
                                </a:lnTo>
                                <a:lnTo>
                                  <a:pt x="118" y="188"/>
                                </a:lnTo>
                                <a:lnTo>
                                  <a:pt x="118" y="190"/>
                                </a:lnTo>
                                <a:lnTo>
                                  <a:pt x="120" y="191"/>
                                </a:lnTo>
                                <a:lnTo>
                                  <a:pt x="120" y="192"/>
                                </a:lnTo>
                                <a:lnTo>
                                  <a:pt x="121" y="195"/>
                                </a:lnTo>
                                <a:lnTo>
                                  <a:pt x="121" y="19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32" name="Freeform 118"/>
                        <wps:cNvSpPr>
                          <a:spLocks/>
                        </wps:cNvSpPr>
                        <wps:spPr bwMode="auto">
                          <a:xfrm>
                            <a:off x="4957763" y="319088"/>
                            <a:ext cx="577850" cy="587375"/>
                          </a:xfrm>
                          <a:custGeom>
                            <a:avLst/>
                            <a:gdLst>
                              <a:gd name="T0" fmla="*/ 962 w 1092"/>
                              <a:gd name="T1" fmla="*/ 915 h 1109"/>
                              <a:gd name="T2" fmla="*/ 831 w 1092"/>
                              <a:gd name="T3" fmla="*/ 889 h 1109"/>
                              <a:gd name="T4" fmla="*/ 833 w 1092"/>
                              <a:gd name="T5" fmla="*/ 1028 h 1109"/>
                              <a:gd name="T6" fmla="*/ 715 w 1092"/>
                              <a:gd name="T7" fmla="*/ 961 h 1109"/>
                              <a:gd name="T8" fmla="*/ 675 w 1092"/>
                              <a:gd name="T9" fmla="*/ 1094 h 1109"/>
                              <a:gd name="T10" fmla="*/ 583 w 1092"/>
                              <a:gd name="T11" fmla="*/ 995 h 1109"/>
                              <a:gd name="T12" fmla="*/ 504 w 1092"/>
                              <a:gd name="T13" fmla="*/ 1109 h 1109"/>
                              <a:gd name="T14" fmla="*/ 447 w 1092"/>
                              <a:gd name="T15" fmla="*/ 985 h 1109"/>
                              <a:gd name="T16" fmla="*/ 338 w 1092"/>
                              <a:gd name="T17" fmla="*/ 1068 h 1109"/>
                              <a:gd name="T18" fmla="*/ 321 w 1092"/>
                              <a:gd name="T19" fmla="*/ 933 h 1109"/>
                              <a:gd name="T20" fmla="*/ 191 w 1092"/>
                              <a:gd name="T21" fmla="*/ 979 h 1109"/>
                              <a:gd name="T22" fmla="*/ 217 w 1092"/>
                              <a:gd name="T23" fmla="*/ 844 h 1109"/>
                              <a:gd name="T24" fmla="*/ 80 w 1092"/>
                              <a:gd name="T25" fmla="*/ 846 h 1109"/>
                              <a:gd name="T26" fmla="*/ 145 w 1092"/>
                              <a:gd name="T27" fmla="*/ 726 h 1109"/>
                              <a:gd name="T28" fmla="*/ 14 w 1092"/>
                              <a:gd name="T29" fmla="*/ 685 h 1109"/>
                              <a:gd name="T30" fmla="*/ 112 w 1092"/>
                              <a:gd name="T31" fmla="*/ 592 h 1109"/>
                              <a:gd name="T32" fmla="*/ 0 w 1092"/>
                              <a:gd name="T33" fmla="*/ 512 h 1109"/>
                              <a:gd name="T34" fmla="*/ 121 w 1092"/>
                              <a:gd name="T35" fmla="*/ 454 h 1109"/>
                              <a:gd name="T36" fmla="*/ 40 w 1092"/>
                              <a:gd name="T37" fmla="*/ 343 h 1109"/>
                              <a:gd name="T38" fmla="*/ 173 w 1092"/>
                              <a:gd name="T39" fmla="*/ 326 h 1109"/>
                              <a:gd name="T40" fmla="*/ 128 w 1092"/>
                              <a:gd name="T41" fmla="*/ 194 h 1109"/>
                              <a:gd name="T42" fmla="*/ 260 w 1092"/>
                              <a:gd name="T43" fmla="*/ 220 h 1109"/>
                              <a:gd name="T44" fmla="*/ 258 w 1092"/>
                              <a:gd name="T45" fmla="*/ 81 h 1109"/>
                              <a:gd name="T46" fmla="*/ 376 w 1092"/>
                              <a:gd name="T47" fmla="*/ 147 h 1109"/>
                              <a:gd name="T48" fmla="*/ 417 w 1092"/>
                              <a:gd name="T49" fmla="*/ 14 h 1109"/>
                              <a:gd name="T50" fmla="*/ 508 w 1092"/>
                              <a:gd name="T51" fmla="*/ 114 h 1109"/>
                              <a:gd name="T52" fmla="*/ 587 w 1092"/>
                              <a:gd name="T53" fmla="*/ 0 h 1109"/>
                              <a:gd name="T54" fmla="*/ 645 w 1092"/>
                              <a:gd name="T55" fmla="*/ 124 h 1109"/>
                              <a:gd name="T56" fmla="*/ 753 w 1092"/>
                              <a:gd name="T57" fmla="*/ 40 h 1109"/>
                              <a:gd name="T58" fmla="*/ 770 w 1092"/>
                              <a:gd name="T59" fmla="*/ 176 h 1109"/>
                              <a:gd name="T60" fmla="*/ 900 w 1092"/>
                              <a:gd name="T61" fmla="*/ 130 h 1109"/>
                              <a:gd name="T62" fmla="*/ 875 w 1092"/>
                              <a:gd name="T63" fmla="*/ 264 h 1109"/>
                              <a:gd name="T64" fmla="*/ 1012 w 1092"/>
                              <a:gd name="T65" fmla="*/ 262 h 1109"/>
                              <a:gd name="T66" fmla="*/ 946 w 1092"/>
                              <a:gd name="T67" fmla="*/ 383 h 1109"/>
                              <a:gd name="T68" fmla="*/ 1077 w 1092"/>
                              <a:gd name="T69" fmla="*/ 423 h 1109"/>
                              <a:gd name="T70" fmla="*/ 980 w 1092"/>
                              <a:gd name="T71" fmla="*/ 517 h 1109"/>
                              <a:gd name="T72" fmla="*/ 1092 w 1092"/>
                              <a:gd name="T73" fmla="*/ 596 h 1109"/>
                              <a:gd name="T74" fmla="*/ 970 w 1092"/>
                              <a:gd name="T75" fmla="*/ 655 h 1109"/>
                              <a:gd name="T76" fmla="*/ 1052 w 1092"/>
                              <a:gd name="T77" fmla="*/ 766 h 1109"/>
                              <a:gd name="T78" fmla="*/ 918 w 1092"/>
                              <a:gd name="T79" fmla="*/ 783 h 1109"/>
                              <a:gd name="T80" fmla="*/ 962 w 1092"/>
                              <a:gd name="T81" fmla="*/ 915 h 1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1092" h="1109">
                                <a:moveTo>
                                  <a:pt x="962" y="915"/>
                                </a:moveTo>
                                <a:lnTo>
                                  <a:pt x="831" y="889"/>
                                </a:lnTo>
                                <a:lnTo>
                                  <a:pt x="833" y="1028"/>
                                </a:lnTo>
                                <a:lnTo>
                                  <a:pt x="715" y="961"/>
                                </a:lnTo>
                                <a:lnTo>
                                  <a:pt x="675" y="1094"/>
                                </a:lnTo>
                                <a:lnTo>
                                  <a:pt x="583" y="995"/>
                                </a:lnTo>
                                <a:lnTo>
                                  <a:pt x="504" y="1109"/>
                                </a:lnTo>
                                <a:lnTo>
                                  <a:pt x="447" y="985"/>
                                </a:lnTo>
                                <a:lnTo>
                                  <a:pt x="338" y="1068"/>
                                </a:lnTo>
                                <a:lnTo>
                                  <a:pt x="321" y="933"/>
                                </a:lnTo>
                                <a:lnTo>
                                  <a:pt x="191" y="979"/>
                                </a:lnTo>
                                <a:lnTo>
                                  <a:pt x="217" y="844"/>
                                </a:lnTo>
                                <a:lnTo>
                                  <a:pt x="80" y="846"/>
                                </a:lnTo>
                                <a:lnTo>
                                  <a:pt x="145" y="726"/>
                                </a:lnTo>
                                <a:lnTo>
                                  <a:pt x="14" y="685"/>
                                </a:lnTo>
                                <a:lnTo>
                                  <a:pt x="112" y="592"/>
                                </a:lnTo>
                                <a:lnTo>
                                  <a:pt x="0" y="512"/>
                                </a:lnTo>
                                <a:lnTo>
                                  <a:pt x="121" y="454"/>
                                </a:lnTo>
                                <a:lnTo>
                                  <a:pt x="40" y="343"/>
                                </a:lnTo>
                                <a:lnTo>
                                  <a:pt x="173" y="326"/>
                                </a:lnTo>
                                <a:lnTo>
                                  <a:pt x="128" y="194"/>
                                </a:lnTo>
                                <a:lnTo>
                                  <a:pt x="260" y="220"/>
                                </a:lnTo>
                                <a:lnTo>
                                  <a:pt x="258" y="81"/>
                                </a:lnTo>
                                <a:lnTo>
                                  <a:pt x="376" y="147"/>
                                </a:lnTo>
                                <a:lnTo>
                                  <a:pt x="417" y="14"/>
                                </a:lnTo>
                                <a:lnTo>
                                  <a:pt x="508" y="114"/>
                                </a:lnTo>
                                <a:lnTo>
                                  <a:pt x="587" y="0"/>
                                </a:lnTo>
                                <a:lnTo>
                                  <a:pt x="645" y="124"/>
                                </a:lnTo>
                                <a:lnTo>
                                  <a:pt x="753" y="40"/>
                                </a:lnTo>
                                <a:lnTo>
                                  <a:pt x="770" y="176"/>
                                </a:lnTo>
                                <a:lnTo>
                                  <a:pt x="900" y="130"/>
                                </a:lnTo>
                                <a:lnTo>
                                  <a:pt x="875" y="264"/>
                                </a:lnTo>
                                <a:lnTo>
                                  <a:pt x="1012" y="262"/>
                                </a:lnTo>
                                <a:lnTo>
                                  <a:pt x="946" y="383"/>
                                </a:lnTo>
                                <a:lnTo>
                                  <a:pt x="1077" y="423"/>
                                </a:lnTo>
                                <a:lnTo>
                                  <a:pt x="980" y="517"/>
                                </a:lnTo>
                                <a:lnTo>
                                  <a:pt x="1092" y="596"/>
                                </a:lnTo>
                                <a:lnTo>
                                  <a:pt x="970" y="655"/>
                                </a:lnTo>
                                <a:lnTo>
                                  <a:pt x="1052" y="766"/>
                                </a:lnTo>
                                <a:lnTo>
                                  <a:pt x="918" y="783"/>
                                </a:lnTo>
                                <a:lnTo>
                                  <a:pt x="962" y="915"/>
                                </a:lnTo>
                                <a:close/>
                              </a:path>
                            </a:pathLst>
                          </a:custGeom>
                          <a:solidFill>
                            <a:srgbClr val="FFF6D5"/>
                          </a:solidFill>
                          <a:ln w="7938">
                            <a:solidFill>
                              <a:srgbClr val="ECE2BB"/>
                            </a:solidFill>
                            <a:prstDash val="solid"/>
                            <a:round/>
                            <a:headEnd/>
                            <a:tailEnd/>
                          </a:ln>
                        </wps:spPr>
                        <wps:bodyPr vert="horz" wrap="square" lIns="91440" tIns="45720" rIns="91440" bIns="45720" numCol="1" anchor="t" anchorCtr="0" compatLnSpc="1">
                          <a:prstTxWarp prst="textNoShape">
                            <a:avLst/>
                          </a:prstTxWarp>
                        </wps:bodyPr>
                      </wps:wsp>
                      <wps:wsp>
                        <wps:cNvPr id="933" name="Freeform 119"/>
                        <wps:cNvSpPr>
                          <a:spLocks/>
                        </wps:cNvSpPr>
                        <wps:spPr bwMode="auto">
                          <a:xfrm>
                            <a:off x="5329238" y="320675"/>
                            <a:ext cx="46038" cy="46038"/>
                          </a:xfrm>
                          <a:custGeom>
                            <a:avLst/>
                            <a:gdLst>
                              <a:gd name="T0" fmla="*/ 87 w 87"/>
                              <a:gd name="T1" fmla="*/ 43 h 87"/>
                              <a:gd name="T2" fmla="*/ 86 w 87"/>
                              <a:gd name="T3" fmla="*/ 53 h 87"/>
                              <a:gd name="T4" fmla="*/ 80 w 87"/>
                              <a:gd name="T5" fmla="*/ 68 h 87"/>
                              <a:gd name="T6" fmla="*/ 67 w 87"/>
                              <a:gd name="T7" fmla="*/ 80 h 87"/>
                              <a:gd name="T8" fmla="*/ 53 w 87"/>
                              <a:gd name="T9" fmla="*/ 87 h 87"/>
                              <a:gd name="T10" fmla="*/ 43 w 87"/>
                              <a:gd name="T11" fmla="*/ 87 h 87"/>
                              <a:gd name="T12" fmla="*/ 34 w 87"/>
                              <a:gd name="T13" fmla="*/ 87 h 87"/>
                              <a:gd name="T14" fmla="*/ 19 w 87"/>
                              <a:gd name="T15" fmla="*/ 80 h 87"/>
                              <a:gd name="T16" fmla="*/ 7 w 87"/>
                              <a:gd name="T17" fmla="*/ 68 h 87"/>
                              <a:gd name="T18" fmla="*/ 1 w 87"/>
                              <a:gd name="T19" fmla="*/ 53 h 87"/>
                              <a:gd name="T20" fmla="*/ 0 w 87"/>
                              <a:gd name="T21" fmla="*/ 43 h 87"/>
                              <a:gd name="T22" fmla="*/ 1 w 87"/>
                              <a:gd name="T23" fmla="*/ 35 h 87"/>
                              <a:gd name="T24" fmla="*/ 7 w 87"/>
                              <a:gd name="T25" fmla="*/ 19 h 87"/>
                              <a:gd name="T26" fmla="*/ 19 w 87"/>
                              <a:gd name="T27" fmla="*/ 7 h 87"/>
                              <a:gd name="T28" fmla="*/ 34 w 87"/>
                              <a:gd name="T29" fmla="*/ 0 h 87"/>
                              <a:gd name="T30" fmla="*/ 43 w 87"/>
                              <a:gd name="T31" fmla="*/ 0 h 87"/>
                              <a:gd name="T32" fmla="*/ 53 w 87"/>
                              <a:gd name="T33" fmla="*/ 0 h 87"/>
                              <a:gd name="T34" fmla="*/ 67 w 87"/>
                              <a:gd name="T35" fmla="*/ 7 h 87"/>
                              <a:gd name="T36" fmla="*/ 80 w 87"/>
                              <a:gd name="T37" fmla="*/ 19 h 87"/>
                              <a:gd name="T38" fmla="*/ 86 w 87"/>
                              <a:gd name="T39" fmla="*/ 35 h 87"/>
                              <a:gd name="T40" fmla="*/ 87 w 87"/>
                              <a:gd name="T41" fmla="*/ 43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7" h="87">
                                <a:moveTo>
                                  <a:pt x="87" y="43"/>
                                </a:moveTo>
                                <a:lnTo>
                                  <a:pt x="86" y="53"/>
                                </a:lnTo>
                                <a:lnTo>
                                  <a:pt x="80" y="68"/>
                                </a:lnTo>
                                <a:lnTo>
                                  <a:pt x="67" y="80"/>
                                </a:lnTo>
                                <a:lnTo>
                                  <a:pt x="53" y="87"/>
                                </a:lnTo>
                                <a:lnTo>
                                  <a:pt x="43" y="87"/>
                                </a:lnTo>
                                <a:lnTo>
                                  <a:pt x="34" y="87"/>
                                </a:lnTo>
                                <a:lnTo>
                                  <a:pt x="19" y="80"/>
                                </a:lnTo>
                                <a:lnTo>
                                  <a:pt x="7" y="68"/>
                                </a:lnTo>
                                <a:lnTo>
                                  <a:pt x="1" y="53"/>
                                </a:lnTo>
                                <a:lnTo>
                                  <a:pt x="0" y="43"/>
                                </a:lnTo>
                                <a:lnTo>
                                  <a:pt x="1" y="35"/>
                                </a:lnTo>
                                <a:lnTo>
                                  <a:pt x="7" y="19"/>
                                </a:lnTo>
                                <a:lnTo>
                                  <a:pt x="19" y="7"/>
                                </a:lnTo>
                                <a:lnTo>
                                  <a:pt x="34" y="0"/>
                                </a:lnTo>
                                <a:lnTo>
                                  <a:pt x="43" y="0"/>
                                </a:lnTo>
                                <a:lnTo>
                                  <a:pt x="53" y="0"/>
                                </a:lnTo>
                                <a:lnTo>
                                  <a:pt x="67" y="7"/>
                                </a:lnTo>
                                <a:lnTo>
                                  <a:pt x="80" y="19"/>
                                </a:lnTo>
                                <a:lnTo>
                                  <a:pt x="86" y="35"/>
                                </a:lnTo>
                                <a:lnTo>
                                  <a:pt x="87" y="43"/>
                                </a:lnTo>
                                <a:close/>
                              </a:path>
                            </a:pathLst>
                          </a:custGeom>
                          <a:solidFill>
                            <a:srgbClr val="FFE6D5"/>
                          </a:solidFill>
                          <a:ln w="6350">
                            <a:solidFill>
                              <a:srgbClr val="FFD9BE"/>
                            </a:solidFill>
                            <a:prstDash val="solid"/>
                            <a:round/>
                            <a:headEnd/>
                            <a:tailEnd/>
                          </a:ln>
                        </wps:spPr>
                        <wps:bodyPr vert="horz" wrap="square" lIns="91440" tIns="45720" rIns="91440" bIns="45720" numCol="1" anchor="t" anchorCtr="0" compatLnSpc="1">
                          <a:prstTxWarp prst="textNoShape">
                            <a:avLst/>
                          </a:prstTxWarp>
                        </wps:bodyPr>
                      </wps:wsp>
                      <wps:wsp>
                        <wps:cNvPr id="934" name="Freeform 120"/>
                        <wps:cNvSpPr>
                          <a:spLocks/>
                        </wps:cNvSpPr>
                        <wps:spPr bwMode="auto">
                          <a:xfrm>
                            <a:off x="5484813" y="698500"/>
                            <a:ext cx="46038" cy="47625"/>
                          </a:xfrm>
                          <a:custGeom>
                            <a:avLst/>
                            <a:gdLst>
                              <a:gd name="T0" fmla="*/ 87 w 87"/>
                              <a:gd name="T1" fmla="*/ 44 h 88"/>
                              <a:gd name="T2" fmla="*/ 86 w 87"/>
                              <a:gd name="T3" fmla="*/ 52 h 88"/>
                              <a:gd name="T4" fmla="*/ 80 w 87"/>
                              <a:gd name="T5" fmla="*/ 68 h 88"/>
                              <a:gd name="T6" fmla="*/ 68 w 87"/>
                              <a:gd name="T7" fmla="*/ 81 h 88"/>
                              <a:gd name="T8" fmla="*/ 53 w 87"/>
                              <a:gd name="T9" fmla="*/ 87 h 88"/>
                              <a:gd name="T10" fmla="*/ 44 w 87"/>
                              <a:gd name="T11" fmla="*/ 88 h 88"/>
                              <a:gd name="T12" fmla="*/ 34 w 87"/>
                              <a:gd name="T13" fmla="*/ 87 h 88"/>
                              <a:gd name="T14" fmla="*/ 20 w 87"/>
                              <a:gd name="T15" fmla="*/ 81 h 88"/>
                              <a:gd name="T16" fmla="*/ 7 w 87"/>
                              <a:gd name="T17" fmla="*/ 68 h 88"/>
                              <a:gd name="T18" fmla="*/ 1 w 87"/>
                              <a:gd name="T19" fmla="*/ 52 h 88"/>
                              <a:gd name="T20" fmla="*/ 0 w 87"/>
                              <a:gd name="T21" fmla="*/ 44 h 88"/>
                              <a:gd name="T22" fmla="*/ 1 w 87"/>
                              <a:gd name="T23" fmla="*/ 35 h 88"/>
                              <a:gd name="T24" fmla="*/ 7 w 87"/>
                              <a:gd name="T25" fmla="*/ 19 h 88"/>
                              <a:gd name="T26" fmla="*/ 20 w 87"/>
                              <a:gd name="T27" fmla="*/ 7 h 88"/>
                              <a:gd name="T28" fmla="*/ 34 w 87"/>
                              <a:gd name="T29" fmla="*/ 1 h 88"/>
                              <a:gd name="T30" fmla="*/ 44 w 87"/>
                              <a:gd name="T31" fmla="*/ 0 h 88"/>
                              <a:gd name="T32" fmla="*/ 53 w 87"/>
                              <a:gd name="T33" fmla="*/ 1 h 88"/>
                              <a:gd name="T34" fmla="*/ 68 w 87"/>
                              <a:gd name="T35" fmla="*/ 7 h 88"/>
                              <a:gd name="T36" fmla="*/ 80 w 87"/>
                              <a:gd name="T37" fmla="*/ 19 h 88"/>
                              <a:gd name="T38" fmla="*/ 86 w 87"/>
                              <a:gd name="T39" fmla="*/ 35 h 88"/>
                              <a:gd name="T40" fmla="*/ 87 w 87"/>
                              <a:gd name="T41" fmla="*/ 44 h 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7" h="88">
                                <a:moveTo>
                                  <a:pt x="87" y="44"/>
                                </a:moveTo>
                                <a:lnTo>
                                  <a:pt x="86" y="52"/>
                                </a:lnTo>
                                <a:lnTo>
                                  <a:pt x="80" y="68"/>
                                </a:lnTo>
                                <a:lnTo>
                                  <a:pt x="68" y="81"/>
                                </a:lnTo>
                                <a:lnTo>
                                  <a:pt x="53" y="87"/>
                                </a:lnTo>
                                <a:lnTo>
                                  <a:pt x="44" y="88"/>
                                </a:lnTo>
                                <a:lnTo>
                                  <a:pt x="34" y="87"/>
                                </a:lnTo>
                                <a:lnTo>
                                  <a:pt x="20" y="81"/>
                                </a:lnTo>
                                <a:lnTo>
                                  <a:pt x="7" y="68"/>
                                </a:lnTo>
                                <a:lnTo>
                                  <a:pt x="1" y="52"/>
                                </a:lnTo>
                                <a:lnTo>
                                  <a:pt x="0" y="44"/>
                                </a:lnTo>
                                <a:lnTo>
                                  <a:pt x="1" y="35"/>
                                </a:lnTo>
                                <a:lnTo>
                                  <a:pt x="7" y="19"/>
                                </a:lnTo>
                                <a:lnTo>
                                  <a:pt x="20" y="7"/>
                                </a:lnTo>
                                <a:lnTo>
                                  <a:pt x="34" y="1"/>
                                </a:lnTo>
                                <a:lnTo>
                                  <a:pt x="44" y="0"/>
                                </a:lnTo>
                                <a:lnTo>
                                  <a:pt x="53" y="1"/>
                                </a:lnTo>
                                <a:lnTo>
                                  <a:pt x="68" y="7"/>
                                </a:lnTo>
                                <a:lnTo>
                                  <a:pt x="80" y="19"/>
                                </a:lnTo>
                                <a:lnTo>
                                  <a:pt x="86" y="35"/>
                                </a:lnTo>
                                <a:lnTo>
                                  <a:pt x="87" y="44"/>
                                </a:lnTo>
                                <a:close/>
                              </a:path>
                            </a:pathLst>
                          </a:custGeom>
                          <a:solidFill>
                            <a:srgbClr val="FFE6D5"/>
                          </a:solidFill>
                          <a:ln w="6350">
                            <a:solidFill>
                              <a:srgbClr val="FFD9BE"/>
                            </a:solidFill>
                            <a:prstDash val="solid"/>
                            <a:round/>
                            <a:headEnd/>
                            <a:tailEnd/>
                          </a:ln>
                        </wps:spPr>
                        <wps:bodyPr vert="horz" wrap="square" lIns="91440" tIns="45720" rIns="91440" bIns="45720" numCol="1" anchor="t" anchorCtr="0" compatLnSpc="1">
                          <a:prstTxWarp prst="textNoShape">
                            <a:avLst/>
                          </a:prstTxWarp>
                        </wps:bodyPr>
                      </wps:wsp>
                      <wps:wsp>
                        <wps:cNvPr id="935" name="Freeform 121"/>
                        <wps:cNvSpPr>
                          <a:spLocks/>
                        </wps:cNvSpPr>
                        <wps:spPr bwMode="auto">
                          <a:xfrm>
                            <a:off x="5508625" y="606425"/>
                            <a:ext cx="46038" cy="46038"/>
                          </a:xfrm>
                          <a:custGeom>
                            <a:avLst/>
                            <a:gdLst>
                              <a:gd name="T0" fmla="*/ 87 w 87"/>
                              <a:gd name="T1" fmla="*/ 44 h 87"/>
                              <a:gd name="T2" fmla="*/ 85 w 87"/>
                              <a:gd name="T3" fmla="*/ 53 h 87"/>
                              <a:gd name="T4" fmla="*/ 79 w 87"/>
                              <a:gd name="T5" fmla="*/ 69 h 87"/>
                              <a:gd name="T6" fmla="*/ 68 w 87"/>
                              <a:gd name="T7" fmla="*/ 80 h 87"/>
                              <a:gd name="T8" fmla="*/ 52 w 87"/>
                              <a:gd name="T9" fmla="*/ 87 h 87"/>
                              <a:gd name="T10" fmla="*/ 43 w 87"/>
                              <a:gd name="T11" fmla="*/ 87 h 87"/>
                              <a:gd name="T12" fmla="*/ 35 w 87"/>
                              <a:gd name="T13" fmla="*/ 87 h 87"/>
                              <a:gd name="T14" fmla="*/ 19 w 87"/>
                              <a:gd name="T15" fmla="*/ 80 h 87"/>
                              <a:gd name="T16" fmla="*/ 7 w 87"/>
                              <a:gd name="T17" fmla="*/ 69 h 87"/>
                              <a:gd name="T18" fmla="*/ 0 w 87"/>
                              <a:gd name="T19" fmla="*/ 53 h 87"/>
                              <a:gd name="T20" fmla="*/ 0 w 87"/>
                              <a:gd name="T21" fmla="*/ 44 h 87"/>
                              <a:gd name="T22" fmla="*/ 0 w 87"/>
                              <a:gd name="T23" fmla="*/ 34 h 87"/>
                              <a:gd name="T24" fmla="*/ 7 w 87"/>
                              <a:gd name="T25" fmla="*/ 18 h 87"/>
                              <a:gd name="T26" fmla="*/ 19 w 87"/>
                              <a:gd name="T27" fmla="*/ 7 h 87"/>
                              <a:gd name="T28" fmla="*/ 35 w 87"/>
                              <a:gd name="T29" fmla="*/ 0 h 87"/>
                              <a:gd name="T30" fmla="*/ 43 w 87"/>
                              <a:gd name="T31" fmla="*/ 0 h 87"/>
                              <a:gd name="T32" fmla="*/ 52 w 87"/>
                              <a:gd name="T33" fmla="*/ 0 h 87"/>
                              <a:gd name="T34" fmla="*/ 68 w 87"/>
                              <a:gd name="T35" fmla="*/ 7 h 87"/>
                              <a:gd name="T36" fmla="*/ 79 w 87"/>
                              <a:gd name="T37" fmla="*/ 18 h 87"/>
                              <a:gd name="T38" fmla="*/ 85 w 87"/>
                              <a:gd name="T39" fmla="*/ 34 h 87"/>
                              <a:gd name="T40" fmla="*/ 87 w 87"/>
                              <a:gd name="T41" fmla="*/ 44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7" h="87">
                                <a:moveTo>
                                  <a:pt x="87" y="44"/>
                                </a:moveTo>
                                <a:lnTo>
                                  <a:pt x="85" y="53"/>
                                </a:lnTo>
                                <a:lnTo>
                                  <a:pt x="79" y="69"/>
                                </a:lnTo>
                                <a:lnTo>
                                  <a:pt x="68" y="80"/>
                                </a:lnTo>
                                <a:lnTo>
                                  <a:pt x="52" y="87"/>
                                </a:lnTo>
                                <a:lnTo>
                                  <a:pt x="43" y="87"/>
                                </a:lnTo>
                                <a:lnTo>
                                  <a:pt x="35" y="87"/>
                                </a:lnTo>
                                <a:lnTo>
                                  <a:pt x="19" y="80"/>
                                </a:lnTo>
                                <a:lnTo>
                                  <a:pt x="7" y="69"/>
                                </a:lnTo>
                                <a:lnTo>
                                  <a:pt x="0" y="53"/>
                                </a:lnTo>
                                <a:lnTo>
                                  <a:pt x="0" y="44"/>
                                </a:lnTo>
                                <a:lnTo>
                                  <a:pt x="0" y="34"/>
                                </a:lnTo>
                                <a:lnTo>
                                  <a:pt x="7" y="18"/>
                                </a:lnTo>
                                <a:lnTo>
                                  <a:pt x="19" y="7"/>
                                </a:lnTo>
                                <a:lnTo>
                                  <a:pt x="35" y="0"/>
                                </a:lnTo>
                                <a:lnTo>
                                  <a:pt x="43" y="0"/>
                                </a:lnTo>
                                <a:lnTo>
                                  <a:pt x="52" y="0"/>
                                </a:lnTo>
                                <a:lnTo>
                                  <a:pt x="68" y="7"/>
                                </a:lnTo>
                                <a:lnTo>
                                  <a:pt x="79" y="18"/>
                                </a:lnTo>
                                <a:lnTo>
                                  <a:pt x="85" y="34"/>
                                </a:lnTo>
                                <a:lnTo>
                                  <a:pt x="87" y="44"/>
                                </a:lnTo>
                                <a:close/>
                              </a:path>
                            </a:pathLst>
                          </a:custGeom>
                          <a:solidFill>
                            <a:srgbClr val="FFE6D5"/>
                          </a:solidFill>
                          <a:ln w="6350">
                            <a:solidFill>
                              <a:srgbClr val="FFD9BE"/>
                            </a:solidFill>
                            <a:prstDash val="solid"/>
                            <a:round/>
                            <a:headEnd/>
                            <a:tailEnd/>
                          </a:ln>
                        </wps:spPr>
                        <wps:bodyPr vert="horz" wrap="square" lIns="91440" tIns="45720" rIns="91440" bIns="45720" numCol="1" anchor="t" anchorCtr="0" compatLnSpc="1">
                          <a:prstTxWarp prst="textNoShape">
                            <a:avLst/>
                          </a:prstTxWarp>
                        </wps:bodyPr>
                      </wps:wsp>
                      <wps:wsp>
                        <wps:cNvPr id="936" name="Freeform 122"/>
                        <wps:cNvSpPr>
                          <a:spLocks/>
                        </wps:cNvSpPr>
                        <wps:spPr bwMode="auto">
                          <a:xfrm>
                            <a:off x="5497513" y="515938"/>
                            <a:ext cx="46038" cy="46038"/>
                          </a:xfrm>
                          <a:custGeom>
                            <a:avLst/>
                            <a:gdLst>
                              <a:gd name="T0" fmla="*/ 87 w 87"/>
                              <a:gd name="T1" fmla="*/ 44 h 87"/>
                              <a:gd name="T2" fmla="*/ 87 w 87"/>
                              <a:gd name="T3" fmla="*/ 53 h 87"/>
                              <a:gd name="T4" fmla="*/ 79 w 87"/>
                              <a:gd name="T5" fmla="*/ 69 h 87"/>
                              <a:gd name="T6" fmla="*/ 68 w 87"/>
                              <a:gd name="T7" fmla="*/ 81 h 87"/>
                              <a:gd name="T8" fmla="*/ 52 w 87"/>
                              <a:gd name="T9" fmla="*/ 87 h 87"/>
                              <a:gd name="T10" fmla="*/ 44 w 87"/>
                              <a:gd name="T11" fmla="*/ 87 h 87"/>
                              <a:gd name="T12" fmla="*/ 35 w 87"/>
                              <a:gd name="T13" fmla="*/ 87 h 87"/>
                              <a:gd name="T14" fmla="*/ 19 w 87"/>
                              <a:gd name="T15" fmla="*/ 81 h 87"/>
                              <a:gd name="T16" fmla="*/ 8 w 87"/>
                              <a:gd name="T17" fmla="*/ 69 h 87"/>
                              <a:gd name="T18" fmla="*/ 0 w 87"/>
                              <a:gd name="T19" fmla="*/ 53 h 87"/>
                              <a:gd name="T20" fmla="*/ 0 w 87"/>
                              <a:gd name="T21" fmla="*/ 44 h 87"/>
                              <a:gd name="T22" fmla="*/ 0 w 87"/>
                              <a:gd name="T23" fmla="*/ 35 h 87"/>
                              <a:gd name="T24" fmla="*/ 8 w 87"/>
                              <a:gd name="T25" fmla="*/ 19 h 87"/>
                              <a:gd name="T26" fmla="*/ 19 w 87"/>
                              <a:gd name="T27" fmla="*/ 7 h 87"/>
                              <a:gd name="T28" fmla="*/ 35 w 87"/>
                              <a:gd name="T29" fmla="*/ 1 h 87"/>
                              <a:gd name="T30" fmla="*/ 44 w 87"/>
                              <a:gd name="T31" fmla="*/ 0 h 87"/>
                              <a:gd name="T32" fmla="*/ 52 w 87"/>
                              <a:gd name="T33" fmla="*/ 1 h 87"/>
                              <a:gd name="T34" fmla="*/ 68 w 87"/>
                              <a:gd name="T35" fmla="*/ 7 h 87"/>
                              <a:gd name="T36" fmla="*/ 79 w 87"/>
                              <a:gd name="T37" fmla="*/ 19 h 87"/>
                              <a:gd name="T38" fmla="*/ 87 w 87"/>
                              <a:gd name="T39" fmla="*/ 35 h 87"/>
                              <a:gd name="T40" fmla="*/ 87 w 87"/>
                              <a:gd name="T41" fmla="*/ 44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7" h="87">
                                <a:moveTo>
                                  <a:pt x="87" y="44"/>
                                </a:moveTo>
                                <a:lnTo>
                                  <a:pt x="87" y="53"/>
                                </a:lnTo>
                                <a:lnTo>
                                  <a:pt x="79" y="69"/>
                                </a:lnTo>
                                <a:lnTo>
                                  <a:pt x="68" y="81"/>
                                </a:lnTo>
                                <a:lnTo>
                                  <a:pt x="52" y="87"/>
                                </a:lnTo>
                                <a:lnTo>
                                  <a:pt x="44" y="87"/>
                                </a:lnTo>
                                <a:lnTo>
                                  <a:pt x="35" y="87"/>
                                </a:lnTo>
                                <a:lnTo>
                                  <a:pt x="19" y="81"/>
                                </a:lnTo>
                                <a:lnTo>
                                  <a:pt x="8" y="69"/>
                                </a:lnTo>
                                <a:lnTo>
                                  <a:pt x="0" y="53"/>
                                </a:lnTo>
                                <a:lnTo>
                                  <a:pt x="0" y="44"/>
                                </a:lnTo>
                                <a:lnTo>
                                  <a:pt x="0" y="35"/>
                                </a:lnTo>
                                <a:lnTo>
                                  <a:pt x="8" y="19"/>
                                </a:lnTo>
                                <a:lnTo>
                                  <a:pt x="19" y="7"/>
                                </a:lnTo>
                                <a:lnTo>
                                  <a:pt x="35" y="1"/>
                                </a:lnTo>
                                <a:lnTo>
                                  <a:pt x="44" y="0"/>
                                </a:lnTo>
                                <a:lnTo>
                                  <a:pt x="52" y="1"/>
                                </a:lnTo>
                                <a:lnTo>
                                  <a:pt x="68" y="7"/>
                                </a:lnTo>
                                <a:lnTo>
                                  <a:pt x="79" y="19"/>
                                </a:lnTo>
                                <a:lnTo>
                                  <a:pt x="87" y="35"/>
                                </a:lnTo>
                                <a:lnTo>
                                  <a:pt x="87" y="44"/>
                                </a:lnTo>
                                <a:close/>
                              </a:path>
                            </a:pathLst>
                          </a:custGeom>
                          <a:solidFill>
                            <a:srgbClr val="FFE6D5"/>
                          </a:solidFill>
                          <a:ln w="6350">
                            <a:solidFill>
                              <a:srgbClr val="FFD9BE"/>
                            </a:solidFill>
                            <a:prstDash val="solid"/>
                            <a:round/>
                            <a:headEnd/>
                            <a:tailEnd/>
                          </a:ln>
                        </wps:spPr>
                        <wps:bodyPr vert="horz" wrap="square" lIns="91440" tIns="45720" rIns="91440" bIns="45720" numCol="1" anchor="t" anchorCtr="0" compatLnSpc="1">
                          <a:prstTxWarp prst="textNoShape">
                            <a:avLst/>
                          </a:prstTxWarp>
                        </wps:bodyPr>
                      </wps:wsp>
                      <wps:wsp>
                        <wps:cNvPr id="937" name="Freeform 123"/>
                        <wps:cNvSpPr>
                          <a:spLocks/>
                        </wps:cNvSpPr>
                        <wps:spPr bwMode="auto">
                          <a:xfrm>
                            <a:off x="5467350" y="431800"/>
                            <a:ext cx="46038" cy="46038"/>
                          </a:xfrm>
                          <a:custGeom>
                            <a:avLst/>
                            <a:gdLst>
                              <a:gd name="T0" fmla="*/ 86 w 86"/>
                              <a:gd name="T1" fmla="*/ 44 h 87"/>
                              <a:gd name="T2" fmla="*/ 85 w 86"/>
                              <a:gd name="T3" fmla="*/ 53 h 87"/>
                              <a:gd name="T4" fmla="*/ 78 w 86"/>
                              <a:gd name="T5" fmla="*/ 69 h 87"/>
                              <a:gd name="T6" fmla="*/ 66 w 86"/>
                              <a:gd name="T7" fmla="*/ 80 h 87"/>
                              <a:gd name="T8" fmla="*/ 51 w 86"/>
                              <a:gd name="T9" fmla="*/ 87 h 87"/>
                              <a:gd name="T10" fmla="*/ 43 w 86"/>
                              <a:gd name="T11" fmla="*/ 87 h 87"/>
                              <a:gd name="T12" fmla="*/ 34 w 86"/>
                              <a:gd name="T13" fmla="*/ 87 h 87"/>
                              <a:gd name="T14" fmla="*/ 18 w 86"/>
                              <a:gd name="T15" fmla="*/ 80 h 87"/>
                              <a:gd name="T16" fmla="*/ 6 w 86"/>
                              <a:gd name="T17" fmla="*/ 69 h 87"/>
                              <a:gd name="T18" fmla="*/ 0 w 86"/>
                              <a:gd name="T19" fmla="*/ 53 h 87"/>
                              <a:gd name="T20" fmla="*/ 0 w 86"/>
                              <a:gd name="T21" fmla="*/ 44 h 87"/>
                              <a:gd name="T22" fmla="*/ 0 w 86"/>
                              <a:gd name="T23" fmla="*/ 34 h 87"/>
                              <a:gd name="T24" fmla="*/ 6 w 86"/>
                              <a:gd name="T25" fmla="*/ 19 h 87"/>
                              <a:gd name="T26" fmla="*/ 18 w 86"/>
                              <a:gd name="T27" fmla="*/ 7 h 87"/>
                              <a:gd name="T28" fmla="*/ 34 w 86"/>
                              <a:gd name="T29" fmla="*/ 0 h 87"/>
                              <a:gd name="T30" fmla="*/ 43 w 86"/>
                              <a:gd name="T31" fmla="*/ 0 h 87"/>
                              <a:gd name="T32" fmla="*/ 51 w 86"/>
                              <a:gd name="T33" fmla="*/ 0 h 87"/>
                              <a:gd name="T34" fmla="*/ 66 w 86"/>
                              <a:gd name="T35" fmla="*/ 7 h 87"/>
                              <a:gd name="T36" fmla="*/ 78 w 86"/>
                              <a:gd name="T37" fmla="*/ 19 h 87"/>
                              <a:gd name="T38" fmla="*/ 85 w 86"/>
                              <a:gd name="T39" fmla="*/ 34 h 87"/>
                              <a:gd name="T40" fmla="*/ 86 w 86"/>
                              <a:gd name="T41" fmla="*/ 44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6" h="87">
                                <a:moveTo>
                                  <a:pt x="86" y="44"/>
                                </a:moveTo>
                                <a:lnTo>
                                  <a:pt x="85" y="53"/>
                                </a:lnTo>
                                <a:lnTo>
                                  <a:pt x="78" y="69"/>
                                </a:lnTo>
                                <a:lnTo>
                                  <a:pt x="66" y="80"/>
                                </a:lnTo>
                                <a:lnTo>
                                  <a:pt x="51" y="87"/>
                                </a:lnTo>
                                <a:lnTo>
                                  <a:pt x="43" y="87"/>
                                </a:lnTo>
                                <a:lnTo>
                                  <a:pt x="34" y="87"/>
                                </a:lnTo>
                                <a:lnTo>
                                  <a:pt x="18" y="80"/>
                                </a:lnTo>
                                <a:lnTo>
                                  <a:pt x="6" y="69"/>
                                </a:lnTo>
                                <a:lnTo>
                                  <a:pt x="0" y="53"/>
                                </a:lnTo>
                                <a:lnTo>
                                  <a:pt x="0" y="44"/>
                                </a:lnTo>
                                <a:lnTo>
                                  <a:pt x="0" y="34"/>
                                </a:lnTo>
                                <a:lnTo>
                                  <a:pt x="6" y="19"/>
                                </a:lnTo>
                                <a:lnTo>
                                  <a:pt x="18" y="7"/>
                                </a:lnTo>
                                <a:lnTo>
                                  <a:pt x="34" y="0"/>
                                </a:lnTo>
                                <a:lnTo>
                                  <a:pt x="43" y="0"/>
                                </a:lnTo>
                                <a:lnTo>
                                  <a:pt x="51" y="0"/>
                                </a:lnTo>
                                <a:lnTo>
                                  <a:pt x="66" y="7"/>
                                </a:lnTo>
                                <a:lnTo>
                                  <a:pt x="78" y="19"/>
                                </a:lnTo>
                                <a:lnTo>
                                  <a:pt x="85" y="34"/>
                                </a:lnTo>
                                <a:lnTo>
                                  <a:pt x="86" y="44"/>
                                </a:lnTo>
                                <a:close/>
                              </a:path>
                            </a:pathLst>
                          </a:custGeom>
                          <a:solidFill>
                            <a:srgbClr val="FFCCAB"/>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38" name="Freeform 124"/>
                        <wps:cNvSpPr>
                          <a:spLocks/>
                        </wps:cNvSpPr>
                        <wps:spPr bwMode="auto">
                          <a:xfrm>
                            <a:off x="5408613" y="365125"/>
                            <a:ext cx="46038" cy="46038"/>
                          </a:xfrm>
                          <a:custGeom>
                            <a:avLst/>
                            <a:gdLst>
                              <a:gd name="T0" fmla="*/ 87 w 87"/>
                              <a:gd name="T1" fmla="*/ 44 h 87"/>
                              <a:gd name="T2" fmla="*/ 86 w 87"/>
                              <a:gd name="T3" fmla="*/ 53 h 87"/>
                              <a:gd name="T4" fmla="*/ 80 w 87"/>
                              <a:gd name="T5" fmla="*/ 69 h 87"/>
                              <a:gd name="T6" fmla="*/ 67 w 87"/>
                              <a:gd name="T7" fmla="*/ 81 h 87"/>
                              <a:gd name="T8" fmla="*/ 53 w 87"/>
                              <a:gd name="T9" fmla="*/ 87 h 87"/>
                              <a:gd name="T10" fmla="*/ 44 w 87"/>
                              <a:gd name="T11" fmla="*/ 87 h 87"/>
                              <a:gd name="T12" fmla="*/ 34 w 87"/>
                              <a:gd name="T13" fmla="*/ 87 h 87"/>
                              <a:gd name="T14" fmla="*/ 19 w 87"/>
                              <a:gd name="T15" fmla="*/ 81 h 87"/>
                              <a:gd name="T16" fmla="*/ 7 w 87"/>
                              <a:gd name="T17" fmla="*/ 69 h 87"/>
                              <a:gd name="T18" fmla="*/ 1 w 87"/>
                              <a:gd name="T19" fmla="*/ 53 h 87"/>
                              <a:gd name="T20" fmla="*/ 0 w 87"/>
                              <a:gd name="T21" fmla="*/ 44 h 87"/>
                              <a:gd name="T22" fmla="*/ 1 w 87"/>
                              <a:gd name="T23" fmla="*/ 34 h 87"/>
                              <a:gd name="T24" fmla="*/ 7 w 87"/>
                              <a:gd name="T25" fmla="*/ 20 h 87"/>
                              <a:gd name="T26" fmla="*/ 19 w 87"/>
                              <a:gd name="T27" fmla="*/ 7 h 87"/>
                              <a:gd name="T28" fmla="*/ 34 w 87"/>
                              <a:gd name="T29" fmla="*/ 1 h 87"/>
                              <a:gd name="T30" fmla="*/ 44 w 87"/>
                              <a:gd name="T31" fmla="*/ 0 h 87"/>
                              <a:gd name="T32" fmla="*/ 53 w 87"/>
                              <a:gd name="T33" fmla="*/ 1 h 87"/>
                              <a:gd name="T34" fmla="*/ 67 w 87"/>
                              <a:gd name="T35" fmla="*/ 7 h 87"/>
                              <a:gd name="T36" fmla="*/ 80 w 87"/>
                              <a:gd name="T37" fmla="*/ 20 h 87"/>
                              <a:gd name="T38" fmla="*/ 86 w 87"/>
                              <a:gd name="T39" fmla="*/ 34 h 87"/>
                              <a:gd name="T40" fmla="*/ 87 w 87"/>
                              <a:gd name="T41" fmla="*/ 44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7" h="87">
                                <a:moveTo>
                                  <a:pt x="87" y="44"/>
                                </a:moveTo>
                                <a:lnTo>
                                  <a:pt x="86" y="53"/>
                                </a:lnTo>
                                <a:lnTo>
                                  <a:pt x="80" y="69"/>
                                </a:lnTo>
                                <a:lnTo>
                                  <a:pt x="67" y="81"/>
                                </a:lnTo>
                                <a:lnTo>
                                  <a:pt x="53" y="87"/>
                                </a:lnTo>
                                <a:lnTo>
                                  <a:pt x="44" y="87"/>
                                </a:lnTo>
                                <a:lnTo>
                                  <a:pt x="34" y="87"/>
                                </a:lnTo>
                                <a:lnTo>
                                  <a:pt x="19" y="81"/>
                                </a:lnTo>
                                <a:lnTo>
                                  <a:pt x="7" y="69"/>
                                </a:lnTo>
                                <a:lnTo>
                                  <a:pt x="1" y="53"/>
                                </a:lnTo>
                                <a:lnTo>
                                  <a:pt x="0" y="44"/>
                                </a:lnTo>
                                <a:lnTo>
                                  <a:pt x="1" y="34"/>
                                </a:lnTo>
                                <a:lnTo>
                                  <a:pt x="7" y="20"/>
                                </a:lnTo>
                                <a:lnTo>
                                  <a:pt x="19" y="7"/>
                                </a:lnTo>
                                <a:lnTo>
                                  <a:pt x="34" y="1"/>
                                </a:lnTo>
                                <a:lnTo>
                                  <a:pt x="44" y="0"/>
                                </a:lnTo>
                                <a:lnTo>
                                  <a:pt x="53" y="1"/>
                                </a:lnTo>
                                <a:lnTo>
                                  <a:pt x="67" y="7"/>
                                </a:lnTo>
                                <a:lnTo>
                                  <a:pt x="80" y="20"/>
                                </a:lnTo>
                                <a:lnTo>
                                  <a:pt x="86" y="34"/>
                                </a:lnTo>
                                <a:lnTo>
                                  <a:pt x="87" y="44"/>
                                </a:lnTo>
                                <a:close/>
                              </a:path>
                            </a:pathLst>
                          </a:custGeom>
                          <a:solidFill>
                            <a:srgbClr val="FFE6D5"/>
                          </a:solidFill>
                          <a:ln w="6350">
                            <a:solidFill>
                              <a:srgbClr val="FFD9BE"/>
                            </a:solidFill>
                            <a:prstDash val="solid"/>
                            <a:round/>
                            <a:headEnd/>
                            <a:tailEnd/>
                          </a:ln>
                        </wps:spPr>
                        <wps:bodyPr vert="horz" wrap="square" lIns="91440" tIns="45720" rIns="91440" bIns="45720" numCol="1" anchor="t" anchorCtr="0" compatLnSpc="1">
                          <a:prstTxWarp prst="textNoShape">
                            <a:avLst/>
                          </a:prstTxWarp>
                        </wps:bodyPr>
                      </wps:wsp>
                      <wps:wsp>
                        <wps:cNvPr id="939" name="Freeform 125"/>
                        <wps:cNvSpPr>
                          <a:spLocks/>
                        </wps:cNvSpPr>
                        <wps:spPr bwMode="auto">
                          <a:xfrm>
                            <a:off x="4999038" y="398463"/>
                            <a:ext cx="44450" cy="46038"/>
                          </a:xfrm>
                          <a:custGeom>
                            <a:avLst/>
                            <a:gdLst>
                              <a:gd name="T0" fmla="*/ 86 w 86"/>
                              <a:gd name="T1" fmla="*/ 43 h 87"/>
                              <a:gd name="T2" fmla="*/ 86 w 86"/>
                              <a:gd name="T3" fmla="*/ 53 h 87"/>
                              <a:gd name="T4" fmla="*/ 79 w 86"/>
                              <a:gd name="T5" fmla="*/ 68 h 87"/>
                              <a:gd name="T6" fmla="*/ 68 w 86"/>
                              <a:gd name="T7" fmla="*/ 80 h 87"/>
                              <a:gd name="T8" fmla="*/ 52 w 86"/>
                              <a:gd name="T9" fmla="*/ 86 h 87"/>
                              <a:gd name="T10" fmla="*/ 43 w 86"/>
                              <a:gd name="T11" fmla="*/ 87 h 87"/>
                              <a:gd name="T12" fmla="*/ 34 w 86"/>
                              <a:gd name="T13" fmla="*/ 86 h 87"/>
                              <a:gd name="T14" fmla="*/ 18 w 86"/>
                              <a:gd name="T15" fmla="*/ 80 h 87"/>
                              <a:gd name="T16" fmla="*/ 7 w 86"/>
                              <a:gd name="T17" fmla="*/ 68 h 87"/>
                              <a:gd name="T18" fmla="*/ 0 w 86"/>
                              <a:gd name="T19" fmla="*/ 53 h 87"/>
                              <a:gd name="T20" fmla="*/ 0 w 86"/>
                              <a:gd name="T21" fmla="*/ 43 h 87"/>
                              <a:gd name="T22" fmla="*/ 0 w 86"/>
                              <a:gd name="T23" fmla="*/ 35 h 87"/>
                              <a:gd name="T24" fmla="*/ 7 w 86"/>
                              <a:gd name="T25" fmla="*/ 19 h 87"/>
                              <a:gd name="T26" fmla="*/ 18 w 86"/>
                              <a:gd name="T27" fmla="*/ 7 h 87"/>
                              <a:gd name="T28" fmla="*/ 34 w 86"/>
                              <a:gd name="T29" fmla="*/ 0 h 87"/>
                              <a:gd name="T30" fmla="*/ 43 w 86"/>
                              <a:gd name="T31" fmla="*/ 0 h 87"/>
                              <a:gd name="T32" fmla="*/ 52 w 86"/>
                              <a:gd name="T33" fmla="*/ 0 h 87"/>
                              <a:gd name="T34" fmla="*/ 68 w 86"/>
                              <a:gd name="T35" fmla="*/ 7 h 87"/>
                              <a:gd name="T36" fmla="*/ 79 w 86"/>
                              <a:gd name="T37" fmla="*/ 19 h 87"/>
                              <a:gd name="T38" fmla="*/ 86 w 86"/>
                              <a:gd name="T39" fmla="*/ 35 h 87"/>
                              <a:gd name="T40" fmla="*/ 86 w 86"/>
                              <a:gd name="T41" fmla="*/ 43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6" h="87">
                                <a:moveTo>
                                  <a:pt x="86" y="43"/>
                                </a:moveTo>
                                <a:lnTo>
                                  <a:pt x="86" y="53"/>
                                </a:lnTo>
                                <a:lnTo>
                                  <a:pt x="79" y="68"/>
                                </a:lnTo>
                                <a:lnTo>
                                  <a:pt x="68" y="80"/>
                                </a:lnTo>
                                <a:lnTo>
                                  <a:pt x="52" y="86"/>
                                </a:lnTo>
                                <a:lnTo>
                                  <a:pt x="43" y="87"/>
                                </a:lnTo>
                                <a:lnTo>
                                  <a:pt x="34" y="86"/>
                                </a:lnTo>
                                <a:lnTo>
                                  <a:pt x="18" y="80"/>
                                </a:lnTo>
                                <a:lnTo>
                                  <a:pt x="7" y="68"/>
                                </a:lnTo>
                                <a:lnTo>
                                  <a:pt x="0" y="53"/>
                                </a:lnTo>
                                <a:lnTo>
                                  <a:pt x="0" y="43"/>
                                </a:lnTo>
                                <a:lnTo>
                                  <a:pt x="0" y="35"/>
                                </a:lnTo>
                                <a:lnTo>
                                  <a:pt x="7" y="19"/>
                                </a:lnTo>
                                <a:lnTo>
                                  <a:pt x="18" y="7"/>
                                </a:lnTo>
                                <a:lnTo>
                                  <a:pt x="34" y="0"/>
                                </a:lnTo>
                                <a:lnTo>
                                  <a:pt x="43" y="0"/>
                                </a:lnTo>
                                <a:lnTo>
                                  <a:pt x="52" y="0"/>
                                </a:lnTo>
                                <a:lnTo>
                                  <a:pt x="68" y="7"/>
                                </a:lnTo>
                                <a:lnTo>
                                  <a:pt x="79" y="19"/>
                                </a:lnTo>
                                <a:lnTo>
                                  <a:pt x="86" y="35"/>
                                </a:lnTo>
                                <a:lnTo>
                                  <a:pt x="86" y="43"/>
                                </a:lnTo>
                                <a:close/>
                              </a:path>
                            </a:pathLst>
                          </a:custGeom>
                          <a:solidFill>
                            <a:srgbClr val="FFE6D5"/>
                          </a:solidFill>
                          <a:ln w="6350">
                            <a:solidFill>
                              <a:srgbClr val="FFD9BE"/>
                            </a:solidFill>
                            <a:prstDash val="solid"/>
                            <a:round/>
                            <a:headEnd/>
                            <a:tailEnd/>
                          </a:ln>
                        </wps:spPr>
                        <wps:bodyPr vert="horz" wrap="square" lIns="91440" tIns="45720" rIns="91440" bIns="45720" numCol="1" anchor="t" anchorCtr="0" compatLnSpc="1">
                          <a:prstTxWarp prst="textNoShape">
                            <a:avLst/>
                          </a:prstTxWarp>
                        </wps:bodyPr>
                      </wps:wsp>
                      <wps:wsp>
                        <wps:cNvPr id="940" name="Freeform 126"/>
                        <wps:cNvSpPr>
                          <a:spLocks/>
                        </wps:cNvSpPr>
                        <wps:spPr bwMode="auto">
                          <a:xfrm>
                            <a:off x="5065713" y="341313"/>
                            <a:ext cx="46038" cy="46038"/>
                          </a:xfrm>
                          <a:custGeom>
                            <a:avLst/>
                            <a:gdLst>
                              <a:gd name="T0" fmla="*/ 86 w 86"/>
                              <a:gd name="T1" fmla="*/ 44 h 87"/>
                              <a:gd name="T2" fmla="*/ 86 w 86"/>
                              <a:gd name="T3" fmla="*/ 53 h 87"/>
                              <a:gd name="T4" fmla="*/ 79 w 86"/>
                              <a:gd name="T5" fmla="*/ 69 h 87"/>
                              <a:gd name="T6" fmla="*/ 68 w 86"/>
                              <a:gd name="T7" fmla="*/ 80 h 87"/>
                              <a:gd name="T8" fmla="*/ 52 w 86"/>
                              <a:gd name="T9" fmla="*/ 87 h 87"/>
                              <a:gd name="T10" fmla="*/ 43 w 86"/>
                              <a:gd name="T11" fmla="*/ 87 h 87"/>
                              <a:gd name="T12" fmla="*/ 34 w 86"/>
                              <a:gd name="T13" fmla="*/ 87 h 87"/>
                              <a:gd name="T14" fmla="*/ 18 w 86"/>
                              <a:gd name="T15" fmla="*/ 80 h 87"/>
                              <a:gd name="T16" fmla="*/ 7 w 86"/>
                              <a:gd name="T17" fmla="*/ 69 h 87"/>
                              <a:gd name="T18" fmla="*/ 0 w 86"/>
                              <a:gd name="T19" fmla="*/ 53 h 87"/>
                              <a:gd name="T20" fmla="*/ 0 w 86"/>
                              <a:gd name="T21" fmla="*/ 44 h 87"/>
                              <a:gd name="T22" fmla="*/ 0 w 86"/>
                              <a:gd name="T23" fmla="*/ 34 h 87"/>
                              <a:gd name="T24" fmla="*/ 7 w 86"/>
                              <a:gd name="T25" fmla="*/ 18 h 87"/>
                              <a:gd name="T26" fmla="*/ 18 w 86"/>
                              <a:gd name="T27" fmla="*/ 7 h 87"/>
                              <a:gd name="T28" fmla="*/ 34 w 86"/>
                              <a:gd name="T29" fmla="*/ 0 h 87"/>
                              <a:gd name="T30" fmla="*/ 43 w 86"/>
                              <a:gd name="T31" fmla="*/ 0 h 87"/>
                              <a:gd name="T32" fmla="*/ 52 w 86"/>
                              <a:gd name="T33" fmla="*/ 0 h 87"/>
                              <a:gd name="T34" fmla="*/ 68 w 86"/>
                              <a:gd name="T35" fmla="*/ 7 h 87"/>
                              <a:gd name="T36" fmla="*/ 79 w 86"/>
                              <a:gd name="T37" fmla="*/ 18 h 87"/>
                              <a:gd name="T38" fmla="*/ 86 w 86"/>
                              <a:gd name="T39" fmla="*/ 34 h 87"/>
                              <a:gd name="T40" fmla="*/ 86 w 86"/>
                              <a:gd name="T41" fmla="*/ 44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6" h="87">
                                <a:moveTo>
                                  <a:pt x="86" y="44"/>
                                </a:moveTo>
                                <a:lnTo>
                                  <a:pt x="86" y="53"/>
                                </a:lnTo>
                                <a:lnTo>
                                  <a:pt x="79" y="69"/>
                                </a:lnTo>
                                <a:lnTo>
                                  <a:pt x="68" y="80"/>
                                </a:lnTo>
                                <a:lnTo>
                                  <a:pt x="52" y="87"/>
                                </a:lnTo>
                                <a:lnTo>
                                  <a:pt x="43" y="87"/>
                                </a:lnTo>
                                <a:lnTo>
                                  <a:pt x="34" y="87"/>
                                </a:lnTo>
                                <a:lnTo>
                                  <a:pt x="18" y="80"/>
                                </a:lnTo>
                                <a:lnTo>
                                  <a:pt x="7" y="69"/>
                                </a:lnTo>
                                <a:lnTo>
                                  <a:pt x="0" y="53"/>
                                </a:lnTo>
                                <a:lnTo>
                                  <a:pt x="0" y="44"/>
                                </a:lnTo>
                                <a:lnTo>
                                  <a:pt x="0" y="34"/>
                                </a:lnTo>
                                <a:lnTo>
                                  <a:pt x="7" y="18"/>
                                </a:lnTo>
                                <a:lnTo>
                                  <a:pt x="18" y="7"/>
                                </a:lnTo>
                                <a:lnTo>
                                  <a:pt x="34" y="0"/>
                                </a:lnTo>
                                <a:lnTo>
                                  <a:pt x="43" y="0"/>
                                </a:lnTo>
                                <a:lnTo>
                                  <a:pt x="52" y="0"/>
                                </a:lnTo>
                                <a:lnTo>
                                  <a:pt x="68" y="7"/>
                                </a:lnTo>
                                <a:lnTo>
                                  <a:pt x="79" y="18"/>
                                </a:lnTo>
                                <a:lnTo>
                                  <a:pt x="86" y="34"/>
                                </a:lnTo>
                                <a:lnTo>
                                  <a:pt x="86" y="44"/>
                                </a:lnTo>
                                <a:close/>
                              </a:path>
                            </a:pathLst>
                          </a:custGeom>
                          <a:solidFill>
                            <a:srgbClr val="FFCCAB"/>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41" name="Freeform 127"/>
                        <wps:cNvSpPr>
                          <a:spLocks/>
                        </wps:cNvSpPr>
                        <wps:spPr bwMode="auto">
                          <a:xfrm>
                            <a:off x="5153025" y="300038"/>
                            <a:ext cx="46038" cy="46038"/>
                          </a:xfrm>
                          <a:custGeom>
                            <a:avLst/>
                            <a:gdLst>
                              <a:gd name="T0" fmla="*/ 86 w 86"/>
                              <a:gd name="T1" fmla="*/ 43 h 87"/>
                              <a:gd name="T2" fmla="*/ 85 w 86"/>
                              <a:gd name="T3" fmla="*/ 53 h 87"/>
                              <a:gd name="T4" fmla="*/ 79 w 86"/>
                              <a:gd name="T5" fmla="*/ 69 h 87"/>
                              <a:gd name="T6" fmla="*/ 66 w 86"/>
                              <a:gd name="T7" fmla="*/ 80 h 87"/>
                              <a:gd name="T8" fmla="*/ 52 w 86"/>
                              <a:gd name="T9" fmla="*/ 87 h 87"/>
                              <a:gd name="T10" fmla="*/ 43 w 86"/>
                              <a:gd name="T11" fmla="*/ 87 h 87"/>
                              <a:gd name="T12" fmla="*/ 34 w 86"/>
                              <a:gd name="T13" fmla="*/ 87 h 87"/>
                              <a:gd name="T14" fmla="*/ 18 w 86"/>
                              <a:gd name="T15" fmla="*/ 80 h 87"/>
                              <a:gd name="T16" fmla="*/ 6 w 86"/>
                              <a:gd name="T17" fmla="*/ 69 h 87"/>
                              <a:gd name="T18" fmla="*/ 0 w 86"/>
                              <a:gd name="T19" fmla="*/ 53 h 87"/>
                              <a:gd name="T20" fmla="*/ 0 w 86"/>
                              <a:gd name="T21" fmla="*/ 43 h 87"/>
                              <a:gd name="T22" fmla="*/ 0 w 86"/>
                              <a:gd name="T23" fmla="*/ 34 h 87"/>
                              <a:gd name="T24" fmla="*/ 6 w 86"/>
                              <a:gd name="T25" fmla="*/ 18 h 87"/>
                              <a:gd name="T26" fmla="*/ 18 w 86"/>
                              <a:gd name="T27" fmla="*/ 7 h 87"/>
                              <a:gd name="T28" fmla="*/ 34 w 86"/>
                              <a:gd name="T29" fmla="*/ 0 h 87"/>
                              <a:gd name="T30" fmla="*/ 43 w 86"/>
                              <a:gd name="T31" fmla="*/ 0 h 87"/>
                              <a:gd name="T32" fmla="*/ 52 w 86"/>
                              <a:gd name="T33" fmla="*/ 0 h 87"/>
                              <a:gd name="T34" fmla="*/ 66 w 86"/>
                              <a:gd name="T35" fmla="*/ 7 h 87"/>
                              <a:gd name="T36" fmla="*/ 79 w 86"/>
                              <a:gd name="T37" fmla="*/ 18 h 87"/>
                              <a:gd name="T38" fmla="*/ 85 w 86"/>
                              <a:gd name="T39" fmla="*/ 34 h 87"/>
                              <a:gd name="T40" fmla="*/ 86 w 86"/>
                              <a:gd name="T41" fmla="*/ 43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6" h="87">
                                <a:moveTo>
                                  <a:pt x="86" y="43"/>
                                </a:moveTo>
                                <a:lnTo>
                                  <a:pt x="85" y="53"/>
                                </a:lnTo>
                                <a:lnTo>
                                  <a:pt x="79" y="69"/>
                                </a:lnTo>
                                <a:lnTo>
                                  <a:pt x="66" y="80"/>
                                </a:lnTo>
                                <a:lnTo>
                                  <a:pt x="52" y="87"/>
                                </a:lnTo>
                                <a:lnTo>
                                  <a:pt x="43" y="87"/>
                                </a:lnTo>
                                <a:lnTo>
                                  <a:pt x="34" y="87"/>
                                </a:lnTo>
                                <a:lnTo>
                                  <a:pt x="18" y="80"/>
                                </a:lnTo>
                                <a:lnTo>
                                  <a:pt x="6" y="69"/>
                                </a:lnTo>
                                <a:lnTo>
                                  <a:pt x="0" y="53"/>
                                </a:lnTo>
                                <a:lnTo>
                                  <a:pt x="0" y="43"/>
                                </a:lnTo>
                                <a:lnTo>
                                  <a:pt x="0" y="34"/>
                                </a:lnTo>
                                <a:lnTo>
                                  <a:pt x="6" y="18"/>
                                </a:lnTo>
                                <a:lnTo>
                                  <a:pt x="18" y="7"/>
                                </a:lnTo>
                                <a:lnTo>
                                  <a:pt x="34" y="0"/>
                                </a:lnTo>
                                <a:lnTo>
                                  <a:pt x="43" y="0"/>
                                </a:lnTo>
                                <a:lnTo>
                                  <a:pt x="52" y="0"/>
                                </a:lnTo>
                                <a:lnTo>
                                  <a:pt x="66" y="7"/>
                                </a:lnTo>
                                <a:lnTo>
                                  <a:pt x="79" y="18"/>
                                </a:lnTo>
                                <a:lnTo>
                                  <a:pt x="85" y="34"/>
                                </a:lnTo>
                                <a:lnTo>
                                  <a:pt x="86" y="43"/>
                                </a:lnTo>
                                <a:close/>
                              </a:path>
                            </a:pathLst>
                          </a:custGeom>
                          <a:solidFill>
                            <a:srgbClr val="FFE6D5"/>
                          </a:solidFill>
                          <a:ln w="6350">
                            <a:solidFill>
                              <a:srgbClr val="FFD9BE"/>
                            </a:solidFill>
                            <a:prstDash val="solid"/>
                            <a:round/>
                            <a:headEnd/>
                            <a:tailEnd/>
                          </a:ln>
                        </wps:spPr>
                        <wps:bodyPr vert="horz" wrap="square" lIns="91440" tIns="45720" rIns="91440" bIns="45720" numCol="1" anchor="t" anchorCtr="0" compatLnSpc="1">
                          <a:prstTxWarp prst="textNoShape">
                            <a:avLst/>
                          </a:prstTxWarp>
                        </wps:bodyPr>
                      </wps:wsp>
                      <wps:wsp>
                        <wps:cNvPr id="942" name="Freeform 128"/>
                        <wps:cNvSpPr>
                          <a:spLocks/>
                        </wps:cNvSpPr>
                        <wps:spPr bwMode="auto">
                          <a:xfrm>
                            <a:off x="5245100" y="292100"/>
                            <a:ext cx="46038" cy="46038"/>
                          </a:xfrm>
                          <a:custGeom>
                            <a:avLst/>
                            <a:gdLst>
                              <a:gd name="T0" fmla="*/ 86 w 86"/>
                              <a:gd name="T1" fmla="*/ 44 h 89"/>
                              <a:gd name="T2" fmla="*/ 85 w 86"/>
                              <a:gd name="T3" fmla="*/ 53 h 89"/>
                              <a:gd name="T4" fmla="*/ 79 w 86"/>
                              <a:gd name="T5" fmla="*/ 69 h 89"/>
                              <a:gd name="T6" fmla="*/ 66 w 86"/>
                              <a:gd name="T7" fmla="*/ 81 h 89"/>
                              <a:gd name="T8" fmla="*/ 52 w 86"/>
                              <a:gd name="T9" fmla="*/ 87 h 89"/>
                              <a:gd name="T10" fmla="*/ 43 w 86"/>
                              <a:gd name="T11" fmla="*/ 89 h 89"/>
                              <a:gd name="T12" fmla="*/ 34 w 86"/>
                              <a:gd name="T13" fmla="*/ 87 h 89"/>
                              <a:gd name="T14" fmla="*/ 18 w 86"/>
                              <a:gd name="T15" fmla="*/ 81 h 89"/>
                              <a:gd name="T16" fmla="*/ 6 w 86"/>
                              <a:gd name="T17" fmla="*/ 69 h 89"/>
                              <a:gd name="T18" fmla="*/ 0 w 86"/>
                              <a:gd name="T19" fmla="*/ 53 h 89"/>
                              <a:gd name="T20" fmla="*/ 0 w 86"/>
                              <a:gd name="T21" fmla="*/ 44 h 89"/>
                              <a:gd name="T22" fmla="*/ 0 w 86"/>
                              <a:gd name="T23" fmla="*/ 36 h 89"/>
                              <a:gd name="T24" fmla="*/ 6 w 86"/>
                              <a:gd name="T25" fmla="*/ 20 h 89"/>
                              <a:gd name="T26" fmla="*/ 18 w 86"/>
                              <a:gd name="T27" fmla="*/ 7 h 89"/>
                              <a:gd name="T28" fmla="*/ 34 w 86"/>
                              <a:gd name="T29" fmla="*/ 1 h 89"/>
                              <a:gd name="T30" fmla="*/ 43 w 86"/>
                              <a:gd name="T31" fmla="*/ 0 h 89"/>
                              <a:gd name="T32" fmla="*/ 52 w 86"/>
                              <a:gd name="T33" fmla="*/ 1 h 89"/>
                              <a:gd name="T34" fmla="*/ 66 w 86"/>
                              <a:gd name="T35" fmla="*/ 7 h 89"/>
                              <a:gd name="T36" fmla="*/ 79 w 86"/>
                              <a:gd name="T37" fmla="*/ 20 h 89"/>
                              <a:gd name="T38" fmla="*/ 85 w 86"/>
                              <a:gd name="T39" fmla="*/ 36 h 89"/>
                              <a:gd name="T40" fmla="*/ 86 w 86"/>
                              <a:gd name="T41" fmla="*/ 44 h 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6" h="89">
                                <a:moveTo>
                                  <a:pt x="86" y="44"/>
                                </a:moveTo>
                                <a:lnTo>
                                  <a:pt x="85" y="53"/>
                                </a:lnTo>
                                <a:lnTo>
                                  <a:pt x="79" y="69"/>
                                </a:lnTo>
                                <a:lnTo>
                                  <a:pt x="66" y="81"/>
                                </a:lnTo>
                                <a:lnTo>
                                  <a:pt x="52" y="87"/>
                                </a:lnTo>
                                <a:lnTo>
                                  <a:pt x="43" y="89"/>
                                </a:lnTo>
                                <a:lnTo>
                                  <a:pt x="34" y="87"/>
                                </a:lnTo>
                                <a:lnTo>
                                  <a:pt x="18" y="81"/>
                                </a:lnTo>
                                <a:lnTo>
                                  <a:pt x="6" y="69"/>
                                </a:lnTo>
                                <a:lnTo>
                                  <a:pt x="0" y="53"/>
                                </a:lnTo>
                                <a:lnTo>
                                  <a:pt x="0" y="44"/>
                                </a:lnTo>
                                <a:lnTo>
                                  <a:pt x="0" y="36"/>
                                </a:lnTo>
                                <a:lnTo>
                                  <a:pt x="6" y="20"/>
                                </a:lnTo>
                                <a:lnTo>
                                  <a:pt x="18" y="7"/>
                                </a:lnTo>
                                <a:lnTo>
                                  <a:pt x="34" y="1"/>
                                </a:lnTo>
                                <a:lnTo>
                                  <a:pt x="43" y="0"/>
                                </a:lnTo>
                                <a:lnTo>
                                  <a:pt x="52" y="1"/>
                                </a:lnTo>
                                <a:lnTo>
                                  <a:pt x="66" y="7"/>
                                </a:lnTo>
                                <a:lnTo>
                                  <a:pt x="79" y="20"/>
                                </a:lnTo>
                                <a:lnTo>
                                  <a:pt x="85" y="36"/>
                                </a:lnTo>
                                <a:lnTo>
                                  <a:pt x="86" y="44"/>
                                </a:lnTo>
                                <a:close/>
                              </a:path>
                            </a:pathLst>
                          </a:custGeom>
                          <a:solidFill>
                            <a:srgbClr val="FFCCAB"/>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43" name="Freeform 129"/>
                        <wps:cNvSpPr>
                          <a:spLocks/>
                        </wps:cNvSpPr>
                        <wps:spPr bwMode="auto">
                          <a:xfrm>
                            <a:off x="5041900" y="808038"/>
                            <a:ext cx="46038" cy="46038"/>
                          </a:xfrm>
                          <a:custGeom>
                            <a:avLst/>
                            <a:gdLst>
                              <a:gd name="T0" fmla="*/ 86 w 86"/>
                              <a:gd name="T1" fmla="*/ 45 h 89"/>
                              <a:gd name="T2" fmla="*/ 86 w 86"/>
                              <a:gd name="T3" fmla="*/ 53 h 89"/>
                              <a:gd name="T4" fmla="*/ 78 w 86"/>
                              <a:gd name="T5" fmla="*/ 69 h 89"/>
                              <a:gd name="T6" fmla="*/ 67 w 86"/>
                              <a:gd name="T7" fmla="*/ 81 h 89"/>
                              <a:gd name="T8" fmla="*/ 51 w 86"/>
                              <a:gd name="T9" fmla="*/ 88 h 89"/>
                              <a:gd name="T10" fmla="*/ 43 w 86"/>
                              <a:gd name="T11" fmla="*/ 89 h 89"/>
                              <a:gd name="T12" fmla="*/ 34 w 86"/>
                              <a:gd name="T13" fmla="*/ 88 h 89"/>
                              <a:gd name="T14" fmla="*/ 18 w 86"/>
                              <a:gd name="T15" fmla="*/ 81 h 89"/>
                              <a:gd name="T16" fmla="*/ 7 w 86"/>
                              <a:gd name="T17" fmla="*/ 69 h 89"/>
                              <a:gd name="T18" fmla="*/ 0 w 86"/>
                              <a:gd name="T19" fmla="*/ 53 h 89"/>
                              <a:gd name="T20" fmla="*/ 0 w 86"/>
                              <a:gd name="T21" fmla="*/ 45 h 89"/>
                              <a:gd name="T22" fmla="*/ 0 w 86"/>
                              <a:gd name="T23" fmla="*/ 36 h 89"/>
                              <a:gd name="T24" fmla="*/ 7 w 86"/>
                              <a:gd name="T25" fmla="*/ 20 h 89"/>
                              <a:gd name="T26" fmla="*/ 18 w 86"/>
                              <a:gd name="T27" fmla="*/ 8 h 89"/>
                              <a:gd name="T28" fmla="*/ 34 w 86"/>
                              <a:gd name="T29" fmla="*/ 1 h 89"/>
                              <a:gd name="T30" fmla="*/ 43 w 86"/>
                              <a:gd name="T31" fmla="*/ 0 h 89"/>
                              <a:gd name="T32" fmla="*/ 51 w 86"/>
                              <a:gd name="T33" fmla="*/ 1 h 89"/>
                              <a:gd name="T34" fmla="*/ 67 w 86"/>
                              <a:gd name="T35" fmla="*/ 8 h 89"/>
                              <a:gd name="T36" fmla="*/ 78 w 86"/>
                              <a:gd name="T37" fmla="*/ 20 h 89"/>
                              <a:gd name="T38" fmla="*/ 86 w 86"/>
                              <a:gd name="T39" fmla="*/ 36 h 89"/>
                              <a:gd name="T40" fmla="*/ 86 w 86"/>
                              <a:gd name="T41" fmla="*/ 45 h 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6" h="89">
                                <a:moveTo>
                                  <a:pt x="86" y="45"/>
                                </a:moveTo>
                                <a:lnTo>
                                  <a:pt x="86" y="53"/>
                                </a:lnTo>
                                <a:lnTo>
                                  <a:pt x="78" y="69"/>
                                </a:lnTo>
                                <a:lnTo>
                                  <a:pt x="67" y="81"/>
                                </a:lnTo>
                                <a:lnTo>
                                  <a:pt x="51" y="88"/>
                                </a:lnTo>
                                <a:lnTo>
                                  <a:pt x="43" y="89"/>
                                </a:lnTo>
                                <a:lnTo>
                                  <a:pt x="34" y="88"/>
                                </a:lnTo>
                                <a:lnTo>
                                  <a:pt x="18" y="81"/>
                                </a:lnTo>
                                <a:lnTo>
                                  <a:pt x="7" y="69"/>
                                </a:lnTo>
                                <a:lnTo>
                                  <a:pt x="0" y="53"/>
                                </a:lnTo>
                                <a:lnTo>
                                  <a:pt x="0" y="45"/>
                                </a:lnTo>
                                <a:lnTo>
                                  <a:pt x="0" y="36"/>
                                </a:lnTo>
                                <a:lnTo>
                                  <a:pt x="7" y="20"/>
                                </a:lnTo>
                                <a:lnTo>
                                  <a:pt x="18" y="8"/>
                                </a:lnTo>
                                <a:lnTo>
                                  <a:pt x="34" y="1"/>
                                </a:lnTo>
                                <a:lnTo>
                                  <a:pt x="43" y="0"/>
                                </a:lnTo>
                                <a:lnTo>
                                  <a:pt x="51" y="1"/>
                                </a:lnTo>
                                <a:lnTo>
                                  <a:pt x="67" y="8"/>
                                </a:lnTo>
                                <a:lnTo>
                                  <a:pt x="78" y="20"/>
                                </a:lnTo>
                                <a:lnTo>
                                  <a:pt x="86" y="36"/>
                                </a:lnTo>
                                <a:lnTo>
                                  <a:pt x="86" y="45"/>
                                </a:lnTo>
                                <a:close/>
                              </a:path>
                            </a:pathLst>
                          </a:custGeom>
                          <a:solidFill>
                            <a:srgbClr val="FFE6D5"/>
                          </a:solidFill>
                          <a:ln w="6350">
                            <a:solidFill>
                              <a:srgbClr val="FFD9BE"/>
                            </a:solidFill>
                            <a:prstDash val="solid"/>
                            <a:round/>
                            <a:headEnd/>
                            <a:tailEnd/>
                          </a:ln>
                        </wps:spPr>
                        <wps:bodyPr vert="horz" wrap="square" lIns="91440" tIns="45720" rIns="91440" bIns="45720" numCol="1" anchor="t" anchorCtr="0" compatLnSpc="1">
                          <a:prstTxWarp prst="textNoShape">
                            <a:avLst/>
                          </a:prstTxWarp>
                        </wps:bodyPr>
                      </wps:wsp>
                      <wps:wsp>
                        <wps:cNvPr id="944" name="Freeform 130"/>
                        <wps:cNvSpPr>
                          <a:spLocks/>
                        </wps:cNvSpPr>
                        <wps:spPr bwMode="auto">
                          <a:xfrm>
                            <a:off x="4981575" y="744538"/>
                            <a:ext cx="46038" cy="46038"/>
                          </a:xfrm>
                          <a:custGeom>
                            <a:avLst/>
                            <a:gdLst>
                              <a:gd name="T0" fmla="*/ 86 w 86"/>
                              <a:gd name="T1" fmla="*/ 44 h 87"/>
                              <a:gd name="T2" fmla="*/ 86 w 86"/>
                              <a:gd name="T3" fmla="*/ 53 h 87"/>
                              <a:gd name="T4" fmla="*/ 79 w 86"/>
                              <a:gd name="T5" fmla="*/ 69 h 87"/>
                              <a:gd name="T6" fmla="*/ 68 w 86"/>
                              <a:gd name="T7" fmla="*/ 81 h 87"/>
                              <a:gd name="T8" fmla="*/ 52 w 86"/>
                              <a:gd name="T9" fmla="*/ 87 h 87"/>
                              <a:gd name="T10" fmla="*/ 43 w 86"/>
                              <a:gd name="T11" fmla="*/ 87 h 87"/>
                              <a:gd name="T12" fmla="*/ 35 w 86"/>
                              <a:gd name="T13" fmla="*/ 87 h 87"/>
                              <a:gd name="T14" fmla="*/ 19 w 86"/>
                              <a:gd name="T15" fmla="*/ 81 h 87"/>
                              <a:gd name="T16" fmla="*/ 8 w 86"/>
                              <a:gd name="T17" fmla="*/ 69 h 87"/>
                              <a:gd name="T18" fmla="*/ 0 w 86"/>
                              <a:gd name="T19" fmla="*/ 53 h 87"/>
                              <a:gd name="T20" fmla="*/ 0 w 86"/>
                              <a:gd name="T21" fmla="*/ 44 h 87"/>
                              <a:gd name="T22" fmla="*/ 0 w 86"/>
                              <a:gd name="T23" fmla="*/ 34 h 87"/>
                              <a:gd name="T24" fmla="*/ 8 w 86"/>
                              <a:gd name="T25" fmla="*/ 20 h 87"/>
                              <a:gd name="T26" fmla="*/ 19 w 86"/>
                              <a:gd name="T27" fmla="*/ 7 h 87"/>
                              <a:gd name="T28" fmla="*/ 35 w 86"/>
                              <a:gd name="T29" fmla="*/ 1 h 87"/>
                              <a:gd name="T30" fmla="*/ 43 w 86"/>
                              <a:gd name="T31" fmla="*/ 0 h 87"/>
                              <a:gd name="T32" fmla="*/ 52 w 86"/>
                              <a:gd name="T33" fmla="*/ 1 h 87"/>
                              <a:gd name="T34" fmla="*/ 68 w 86"/>
                              <a:gd name="T35" fmla="*/ 7 h 87"/>
                              <a:gd name="T36" fmla="*/ 79 w 86"/>
                              <a:gd name="T37" fmla="*/ 20 h 87"/>
                              <a:gd name="T38" fmla="*/ 86 w 86"/>
                              <a:gd name="T39" fmla="*/ 34 h 87"/>
                              <a:gd name="T40" fmla="*/ 86 w 86"/>
                              <a:gd name="T41" fmla="*/ 44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6" h="87">
                                <a:moveTo>
                                  <a:pt x="86" y="44"/>
                                </a:moveTo>
                                <a:lnTo>
                                  <a:pt x="86" y="53"/>
                                </a:lnTo>
                                <a:lnTo>
                                  <a:pt x="79" y="69"/>
                                </a:lnTo>
                                <a:lnTo>
                                  <a:pt x="68" y="81"/>
                                </a:lnTo>
                                <a:lnTo>
                                  <a:pt x="52" y="87"/>
                                </a:lnTo>
                                <a:lnTo>
                                  <a:pt x="43" y="87"/>
                                </a:lnTo>
                                <a:lnTo>
                                  <a:pt x="35" y="87"/>
                                </a:lnTo>
                                <a:lnTo>
                                  <a:pt x="19" y="81"/>
                                </a:lnTo>
                                <a:lnTo>
                                  <a:pt x="8" y="69"/>
                                </a:lnTo>
                                <a:lnTo>
                                  <a:pt x="0" y="53"/>
                                </a:lnTo>
                                <a:lnTo>
                                  <a:pt x="0" y="44"/>
                                </a:lnTo>
                                <a:lnTo>
                                  <a:pt x="0" y="34"/>
                                </a:lnTo>
                                <a:lnTo>
                                  <a:pt x="8" y="20"/>
                                </a:lnTo>
                                <a:lnTo>
                                  <a:pt x="19" y="7"/>
                                </a:lnTo>
                                <a:lnTo>
                                  <a:pt x="35" y="1"/>
                                </a:lnTo>
                                <a:lnTo>
                                  <a:pt x="43" y="0"/>
                                </a:lnTo>
                                <a:lnTo>
                                  <a:pt x="52" y="1"/>
                                </a:lnTo>
                                <a:lnTo>
                                  <a:pt x="68" y="7"/>
                                </a:lnTo>
                                <a:lnTo>
                                  <a:pt x="79" y="20"/>
                                </a:lnTo>
                                <a:lnTo>
                                  <a:pt x="86" y="34"/>
                                </a:lnTo>
                                <a:lnTo>
                                  <a:pt x="86" y="44"/>
                                </a:lnTo>
                                <a:close/>
                              </a:path>
                            </a:pathLst>
                          </a:custGeom>
                          <a:solidFill>
                            <a:srgbClr val="FFE6D5"/>
                          </a:solidFill>
                          <a:ln w="6350">
                            <a:solidFill>
                              <a:srgbClr val="FFD9BE"/>
                            </a:solidFill>
                            <a:prstDash val="solid"/>
                            <a:round/>
                            <a:headEnd/>
                            <a:tailEnd/>
                          </a:ln>
                        </wps:spPr>
                        <wps:bodyPr vert="horz" wrap="square" lIns="91440" tIns="45720" rIns="91440" bIns="45720" numCol="1" anchor="t" anchorCtr="0" compatLnSpc="1">
                          <a:prstTxWarp prst="textNoShape">
                            <a:avLst/>
                          </a:prstTxWarp>
                        </wps:bodyPr>
                      </wps:wsp>
                      <wps:wsp>
                        <wps:cNvPr id="945" name="Freeform 131"/>
                        <wps:cNvSpPr>
                          <a:spLocks/>
                        </wps:cNvSpPr>
                        <wps:spPr bwMode="auto">
                          <a:xfrm>
                            <a:off x="4940300" y="566738"/>
                            <a:ext cx="46038" cy="46038"/>
                          </a:xfrm>
                          <a:custGeom>
                            <a:avLst/>
                            <a:gdLst>
                              <a:gd name="T0" fmla="*/ 87 w 87"/>
                              <a:gd name="T1" fmla="*/ 43 h 87"/>
                              <a:gd name="T2" fmla="*/ 87 w 87"/>
                              <a:gd name="T3" fmla="*/ 52 h 87"/>
                              <a:gd name="T4" fmla="*/ 79 w 87"/>
                              <a:gd name="T5" fmla="*/ 67 h 87"/>
                              <a:gd name="T6" fmla="*/ 68 w 87"/>
                              <a:gd name="T7" fmla="*/ 80 h 87"/>
                              <a:gd name="T8" fmla="*/ 52 w 87"/>
                              <a:gd name="T9" fmla="*/ 86 h 87"/>
                              <a:gd name="T10" fmla="*/ 43 w 87"/>
                              <a:gd name="T11" fmla="*/ 87 h 87"/>
                              <a:gd name="T12" fmla="*/ 35 w 87"/>
                              <a:gd name="T13" fmla="*/ 86 h 87"/>
                              <a:gd name="T14" fmla="*/ 19 w 87"/>
                              <a:gd name="T15" fmla="*/ 80 h 87"/>
                              <a:gd name="T16" fmla="*/ 8 w 87"/>
                              <a:gd name="T17" fmla="*/ 67 h 87"/>
                              <a:gd name="T18" fmla="*/ 0 w 87"/>
                              <a:gd name="T19" fmla="*/ 52 h 87"/>
                              <a:gd name="T20" fmla="*/ 0 w 87"/>
                              <a:gd name="T21" fmla="*/ 43 h 87"/>
                              <a:gd name="T22" fmla="*/ 0 w 87"/>
                              <a:gd name="T23" fmla="*/ 34 h 87"/>
                              <a:gd name="T24" fmla="*/ 8 w 87"/>
                              <a:gd name="T25" fmla="*/ 18 h 87"/>
                              <a:gd name="T26" fmla="*/ 19 w 87"/>
                              <a:gd name="T27" fmla="*/ 6 h 87"/>
                              <a:gd name="T28" fmla="*/ 35 w 87"/>
                              <a:gd name="T29" fmla="*/ 0 h 87"/>
                              <a:gd name="T30" fmla="*/ 43 w 87"/>
                              <a:gd name="T31" fmla="*/ 0 h 87"/>
                              <a:gd name="T32" fmla="*/ 52 w 87"/>
                              <a:gd name="T33" fmla="*/ 0 h 87"/>
                              <a:gd name="T34" fmla="*/ 68 w 87"/>
                              <a:gd name="T35" fmla="*/ 6 h 87"/>
                              <a:gd name="T36" fmla="*/ 79 w 87"/>
                              <a:gd name="T37" fmla="*/ 18 h 87"/>
                              <a:gd name="T38" fmla="*/ 87 w 87"/>
                              <a:gd name="T39" fmla="*/ 34 h 87"/>
                              <a:gd name="T40" fmla="*/ 87 w 87"/>
                              <a:gd name="T41" fmla="*/ 43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7" h="87">
                                <a:moveTo>
                                  <a:pt x="87" y="43"/>
                                </a:moveTo>
                                <a:lnTo>
                                  <a:pt x="87" y="52"/>
                                </a:lnTo>
                                <a:lnTo>
                                  <a:pt x="79" y="67"/>
                                </a:lnTo>
                                <a:lnTo>
                                  <a:pt x="68" y="80"/>
                                </a:lnTo>
                                <a:lnTo>
                                  <a:pt x="52" y="86"/>
                                </a:lnTo>
                                <a:lnTo>
                                  <a:pt x="43" y="87"/>
                                </a:lnTo>
                                <a:lnTo>
                                  <a:pt x="35" y="86"/>
                                </a:lnTo>
                                <a:lnTo>
                                  <a:pt x="19" y="80"/>
                                </a:lnTo>
                                <a:lnTo>
                                  <a:pt x="8" y="67"/>
                                </a:lnTo>
                                <a:lnTo>
                                  <a:pt x="0" y="52"/>
                                </a:lnTo>
                                <a:lnTo>
                                  <a:pt x="0" y="43"/>
                                </a:lnTo>
                                <a:lnTo>
                                  <a:pt x="0" y="34"/>
                                </a:lnTo>
                                <a:lnTo>
                                  <a:pt x="8" y="18"/>
                                </a:lnTo>
                                <a:lnTo>
                                  <a:pt x="19" y="6"/>
                                </a:lnTo>
                                <a:lnTo>
                                  <a:pt x="35" y="0"/>
                                </a:lnTo>
                                <a:lnTo>
                                  <a:pt x="43" y="0"/>
                                </a:lnTo>
                                <a:lnTo>
                                  <a:pt x="52" y="0"/>
                                </a:lnTo>
                                <a:lnTo>
                                  <a:pt x="68" y="6"/>
                                </a:lnTo>
                                <a:lnTo>
                                  <a:pt x="79" y="18"/>
                                </a:lnTo>
                                <a:lnTo>
                                  <a:pt x="87" y="34"/>
                                </a:lnTo>
                                <a:lnTo>
                                  <a:pt x="87" y="43"/>
                                </a:lnTo>
                                <a:close/>
                              </a:path>
                            </a:pathLst>
                          </a:custGeom>
                          <a:solidFill>
                            <a:srgbClr val="FFE6D5"/>
                          </a:solidFill>
                          <a:ln w="6350">
                            <a:solidFill>
                              <a:srgbClr val="FFD9BE"/>
                            </a:solidFill>
                            <a:prstDash val="solid"/>
                            <a:round/>
                            <a:headEnd/>
                            <a:tailEnd/>
                          </a:ln>
                        </wps:spPr>
                        <wps:bodyPr vert="horz" wrap="square" lIns="91440" tIns="45720" rIns="91440" bIns="45720" numCol="1" anchor="t" anchorCtr="0" compatLnSpc="1">
                          <a:prstTxWarp prst="textNoShape">
                            <a:avLst/>
                          </a:prstTxWarp>
                        </wps:bodyPr>
                      </wps:wsp>
                      <wps:wsp>
                        <wps:cNvPr id="946" name="Freeform 132"/>
                        <wps:cNvSpPr>
                          <a:spLocks/>
                        </wps:cNvSpPr>
                        <wps:spPr bwMode="auto">
                          <a:xfrm>
                            <a:off x="4953000" y="655638"/>
                            <a:ext cx="46038" cy="47625"/>
                          </a:xfrm>
                          <a:custGeom>
                            <a:avLst/>
                            <a:gdLst>
                              <a:gd name="T0" fmla="*/ 87 w 87"/>
                              <a:gd name="T1" fmla="*/ 45 h 89"/>
                              <a:gd name="T2" fmla="*/ 86 w 87"/>
                              <a:gd name="T3" fmla="*/ 53 h 89"/>
                              <a:gd name="T4" fmla="*/ 80 w 87"/>
                              <a:gd name="T5" fmla="*/ 69 h 89"/>
                              <a:gd name="T6" fmla="*/ 68 w 87"/>
                              <a:gd name="T7" fmla="*/ 82 h 89"/>
                              <a:gd name="T8" fmla="*/ 53 w 87"/>
                              <a:gd name="T9" fmla="*/ 88 h 89"/>
                              <a:gd name="T10" fmla="*/ 43 w 87"/>
                              <a:gd name="T11" fmla="*/ 89 h 89"/>
                              <a:gd name="T12" fmla="*/ 34 w 87"/>
                              <a:gd name="T13" fmla="*/ 88 h 89"/>
                              <a:gd name="T14" fmla="*/ 19 w 87"/>
                              <a:gd name="T15" fmla="*/ 82 h 89"/>
                              <a:gd name="T16" fmla="*/ 7 w 87"/>
                              <a:gd name="T17" fmla="*/ 69 h 89"/>
                              <a:gd name="T18" fmla="*/ 1 w 87"/>
                              <a:gd name="T19" fmla="*/ 53 h 89"/>
                              <a:gd name="T20" fmla="*/ 0 w 87"/>
                              <a:gd name="T21" fmla="*/ 45 h 89"/>
                              <a:gd name="T22" fmla="*/ 1 w 87"/>
                              <a:gd name="T23" fmla="*/ 36 h 89"/>
                              <a:gd name="T24" fmla="*/ 7 w 87"/>
                              <a:gd name="T25" fmla="*/ 20 h 89"/>
                              <a:gd name="T26" fmla="*/ 19 w 87"/>
                              <a:gd name="T27" fmla="*/ 8 h 89"/>
                              <a:gd name="T28" fmla="*/ 34 w 87"/>
                              <a:gd name="T29" fmla="*/ 2 h 89"/>
                              <a:gd name="T30" fmla="*/ 43 w 87"/>
                              <a:gd name="T31" fmla="*/ 0 h 89"/>
                              <a:gd name="T32" fmla="*/ 53 w 87"/>
                              <a:gd name="T33" fmla="*/ 2 h 89"/>
                              <a:gd name="T34" fmla="*/ 68 w 87"/>
                              <a:gd name="T35" fmla="*/ 8 h 89"/>
                              <a:gd name="T36" fmla="*/ 80 w 87"/>
                              <a:gd name="T37" fmla="*/ 20 h 89"/>
                              <a:gd name="T38" fmla="*/ 86 w 87"/>
                              <a:gd name="T39" fmla="*/ 36 h 89"/>
                              <a:gd name="T40" fmla="*/ 87 w 87"/>
                              <a:gd name="T41" fmla="*/ 45 h 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7" h="89">
                                <a:moveTo>
                                  <a:pt x="87" y="45"/>
                                </a:moveTo>
                                <a:lnTo>
                                  <a:pt x="86" y="53"/>
                                </a:lnTo>
                                <a:lnTo>
                                  <a:pt x="80" y="69"/>
                                </a:lnTo>
                                <a:lnTo>
                                  <a:pt x="68" y="82"/>
                                </a:lnTo>
                                <a:lnTo>
                                  <a:pt x="53" y="88"/>
                                </a:lnTo>
                                <a:lnTo>
                                  <a:pt x="43" y="89"/>
                                </a:lnTo>
                                <a:lnTo>
                                  <a:pt x="34" y="88"/>
                                </a:lnTo>
                                <a:lnTo>
                                  <a:pt x="19" y="82"/>
                                </a:lnTo>
                                <a:lnTo>
                                  <a:pt x="7" y="69"/>
                                </a:lnTo>
                                <a:lnTo>
                                  <a:pt x="1" y="53"/>
                                </a:lnTo>
                                <a:lnTo>
                                  <a:pt x="0" y="45"/>
                                </a:lnTo>
                                <a:lnTo>
                                  <a:pt x="1" y="36"/>
                                </a:lnTo>
                                <a:lnTo>
                                  <a:pt x="7" y="20"/>
                                </a:lnTo>
                                <a:lnTo>
                                  <a:pt x="19" y="8"/>
                                </a:lnTo>
                                <a:lnTo>
                                  <a:pt x="34" y="2"/>
                                </a:lnTo>
                                <a:lnTo>
                                  <a:pt x="43" y="0"/>
                                </a:lnTo>
                                <a:lnTo>
                                  <a:pt x="53" y="2"/>
                                </a:lnTo>
                                <a:lnTo>
                                  <a:pt x="68" y="8"/>
                                </a:lnTo>
                                <a:lnTo>
                                  <a:pt x="80" y="20"/>
                                </a:lnTo>
                                <a:lnTo>
                                  <a:pt x="86" y="36"/>
                                </a:lnTo>
                                <a:lnTo>
                                  <a:pt x="87" y="45"/>
                                </a:lnTo>
                                <a:close/>
                              </a:path>
                            </a:pathLst>
                          </a:custGeom>
                          <a:solidFill>
                            <a:srgbClr val="FFCCAB"/>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47" name="Freeform 133"/>
                        <wps:cNvSpPr>
                          <a:spLocks/>
                        </wps:cNvSpPr>
                        <wps:spPr bwMode="auto">
                          <a:xfrm>
                            <a:off x="4956175" y="477838"/>
                            <a:ext cx="46038" cy="46038"/>
                          </a:xfrm>
                          <a:custGeom>
                            <a:avLst/>
                            <a:gdLst>
                              <a:gd name="T0" fmla="*/ 86 w 86"/>
                              <a:gd name="T1" fmla="*/ 43 h 87"/>
                              <a:gd name="T2" fmla="*/ 86 w 86"/>
                              <a:gd name="T3" fmla="*/ 53 h 87"/>
                              <a:gd name="T4" fmla="*/ 79 w 86"/>
                              <a:gd name="T5" fmla="*/ 68 h 87"/>
                              <a:gd name="T6" fmla="*/ 68 w 86"/>
                              <a:gd name="T7" fmla="*/ 80 h 87"/>
                              <a:gd name="T8" fmla="*/ 52 w 86"/>
                              <a:gd name="T9" fmla="*/ 87 h 87"/>
                              <a:gd name="T10" fmla="*/ 43 w 86"/>
                              <a:gd name="T11" fmla="*/ 87 h 87"/>
                              <a:gd name="T12" fmla="*/ 35 w 86"/>
                              <a:gd name="T13" fmla="*/ 87 h 87"/>
                              <a:gd name="T14" fmla="*/ 19 w 86"/>
                              <a:gd name="T15" fmla="*/ 80 h 87"/>
                              <a:gd name="T16" fmla="*/ 8 w 86"/>
                              <a:gd name="T17" fmla="*/ 68 h 87"/>
                              <a:gd name="T18" fmla="*/ 0 w 86"/>
                              <a:gd name="T19" fmla="*/ 53 h 87"/>
                              <a:gd name="T20" fmla="*/ 0 w 86"/>
                              <a:gd name="T21" fmla="*/ 43 h 87"/>
                              <a:gd name="T22" fmla="*/ 0 w 86"/>
                              <a:gd name="T23" fmla="*/ 35 h 87"/>
                              <a:gd name="T24" fmla="*/ 8 w 86"/>
                              <a:gd name="T25" fmla="*/ 19 h 87"/>
                              <a:gd name="T26" fmla="*/ 19 w 86"/>
                              <a:gd name="T27" fmla="*/ 7 h 87"/>
                              <a:gd name="T28" fmla="*/ 35 w 86"/>
                              <a:gd name="T29" fmla="*/ 0 h 87"/>
                              <a:gd name="T30" fmla="*/ 43 w 86"/>
                              <a:gd name="T31" fmla="*/ 0 h 87"/>
                              <a:gd name="T32" fmla="*/ 52 w 86"/>
                              <a:gd name="T33" fmla="*/ 0 h 87"/>
                              <a:gd name="T34" fmla="*/ 68 w 86"/>
                              <a:gd name="T35" fmla="*/ 7 h 87"/>
                              <a:gd name="T36" fmla="*/ 79 w 86"/>
                              <a:gd name="T37" fmla="*/ 19 h 87"/>
                              <a:gd name="T38" fmla="*/ 86 w 86"/>
                              <a:gd name="T39" fmla="*/ 35 h 87"/>
                              <a:gd name="T40" fmla="*/ 86 w 86"/>
                              <a:gd name="T41" fmla="*/ 43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6" h="87">
                                <a:moveTo>
                                  <a:pt x="86" y="43"/>
                                </a:moveTo>
                                <a:lnTo>
                                  <a:pt x="86" y="53"/>
                                </a:lnTo>
                                <a:lnTo>
                                  <a:pt x="79" y="68"/>
                                </a:lnTo>
                                <a:lnTo>
                                  <a:pt x="68" y="80"/>
                                </a:lnTo>
                                <a:lnTo>
                                  <a:pt x="52" y="87"/>
                                </a:lnTo>
                                <a:lnTo>
                                  <a:pt x="43" y="87"/>
                                </a:lnTo>
                                <a:lnTo>
                                  <a:pt x="35" y="87"/>
                                </a:lnTo>
                                <a:lnTo>
                                  <a:pt x="19" y="80"/>
                                </a:lnTo>
                                <a:lnTo>
                                  <a:pt x="8" y="68"/>
                                </a:lnTo>
                                <a:lnTo>
                                  <a:pt x="0" y="53"/>
                                </a:lnTo>
                                <a:lnTo>
                                  <a:pt x="0" y="43"/>
                                </a:lnTo>
                                <a:lnTo>
                                  <a:pt x="0" y="35"/>
                                </a:lnTo>
                                <a:lnTo>
                                  <a:pt x="8" y="19"/>
                                </a:lnTo>
                                <a:lnTo>
                                  <a:pt x="19" y="7"/>
                                </a:lnTo>
                                <a:lnTo>
                                  <a:pt x="35" y="0"/>
                                </a:lnTo>
                                <a:lnTo>
                                  <a:pt x="43" y="0"/>
                                </a:lnTo>
                                <a:lnTo>
                                  <a:pt x="52" y="0"/>
                                </a:lnTo>
                                <a:lnTo>
                                  <a:pt x="68" y="7"/>
                                </a:lnTo>
                                <a:lnTo>
                                  <a:pt x="79" y="19"/>
                                </a:lnTo>
                                <a:lnTo>
                                  <a:pt x="86" y="35"/>
                                </a:lnTo>
                                <a:lnTo>
                                  <a:pt x="86" y="43"/>
                                </a:lnTo>
                                <a:close/>
                              </a:path>
                            </a:pathLst>
                          </a:custGeom>
                          <a:solidFill>
                            <a:srgbClr val="FFE6D5"/>
                          </a:solidFill>
                          <a:ln w="6350">
                            <a:solidFill>
                              <a:srgbClr val="FFD9BE"/>
                            </a:solidFill>
                            <a:prstDash val="solid"/>
                            <a:round/>
                            <a:headEnd/>
                            <a:tailEnd/>
                          </a:ln>
                        </wps:spPr>
                        <wps:bodyPr vert="horz" wrap="square" lIns="91440" tIns="45720" rIns="91440" bIns="45720" numCol="1" anchor="t" anchorCtr="0" compatLnSpc="1">
                          <a:prstTxWarp prst="textNoShape">
                            <a:avLst/>
                          </a:prstTxWarp>
                        </wps:bodyPr>
                      </wps:wsp>
                      <wps:wsp>
                        <wps:cNvPr id="948" name="Freeform 134"/>
                        <wps:cNvSpPr>
                          <a:spLocks/>
                        </wps:cNvSpPr>
                        <wps:spPr bwMode="auto">
                          <a:xfrm>
                            <a:off x="5375275" y="835025"/>
                            <a:ext cx="44450" cy="47625"/>
                          </a:xfrm>
                          <a:custGeom>
                            <a:avLst/>
                            <a:gdLst>
                              <a:gd name="T0" fmla="*/ 86 w 86"/>
                              <a:gd name="T1" fmla="*/ 43 h 88"/>
                              <a:gd name="T2" fmla="*/ 85 w 86"/>
                              <a:gd name="T3" fmla="*/ 53 h 88"/>
                              <a:gd name="T4" fmla="*/ 78 w 86"/>
                              <a:gd name="T5" fmla="*/ 69 h 88"/>
                              <a:gd name="T6" fmla="*/ 66 w 86"/>
                              <a:gd name="T7" fmla="*/ 80 h 88"/>
                              <a:gd name="T8" fmla="*/ 51 w 86"/>
                              <a:gd name="T9" fmla="*/ 88 h 88"/>
                              <a:gd name="T10" fmla="*/ 43 w 86"/>
                              <a:gd name="T11" fmla="*/ 88 h 88"/>
                              <a:gd name="T12" fmla="*/ 34 w 86"/>
                              <a:gd name="T13" fmla="*/ 88 h 88"/>
                              <a:gd name="T14" fmla="*/ 18 w 86"/>
                              <a:gd name="T15" fmla="*/ 80 h 88"/>
                              <a:gd name="T16" fmla="*/ 6 w 86"/>
                              <a:gd name="T17" fmla="*/ 69 h 88"/>
                              <a:gd name="T18" fmla="*/ 0 w 86"/>
                              <a:gd name="T19" fmla="*/ 53 h 88"/>
                              <a:gd name="T20" fmla="*/ 0 w 86"/>
                              <a:gd name="T21" fmla="*/ 43 h 88"/>
                              <a:gd name="T22" fmla="*/ 0 w 86"/>
                              <a:gd name="T23" fmla="*/ 35 h 88"/>
                              <a:gd name="T24" fmla="*/ 6 w 86"/>
                              <a:gd name="T25" fmla="*/ 19 h 88"/>
                              <a:gd name="T26" fmla="*/ 18 w 86"/>
                              <a:gd name="T27" fmla="*/ 8 h 88"/>
                              <a:gd name="T28" fmla="*/ 34 w 86"/>
                              <a:gd name="T29" fmla="*/ 0 h 88"/>
                              <a:gd name="T30" fmla="*/ 43 w 86"/>
                              <a:gd name="T31" fmla="*/ 0 h 88"/>
                              <a:gd name="T32" fmla="*/ 51 w 86"/>
                              <a:gd name="T33" fmla="*/ 0 h 88"/>
                              <a:gd name="T34" fmla="*/ 66 w 86"/>
                              <a:gd name="T35" fmla="*/ 8 h 88"/>
                              <a:gd name="T36" fmla="*/ 78 w 86"/>
                              <a:gd name="T37" fmla="*/ 19 h 88"/>
                              <a:gd name="T38" fmla="*/ 85 w 86"/>
                              <a:gd name="T39" fmla="*/ 35 h 88"/>
                              <a:gd name="T40" fmla="*/ 86 w 86"/>
                              <a:gd name="T41" fmla="*/ 43 h 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6" h="88">
                                <a:moveTo>
                                  <a:pt x="86" y="43"/>
                                </a:moveTo>
                                <a:lnTo>
                                  <a:pt x="85" y="53"/>
                                </a:lnTo>
                                <a:lnTo>
                                  <a:pt x="78" y="69"/>
                                </a:lnTo>
                                <a:lnTo>
                                  <a:pt x="66" y="80"/>
                                </a:lnTo>
                                <a:lnTo>
                                  <a:pt x="51" y="88"/>
                                </a:lnTo>
                                <a:lnTo>
                                  <a:pt x="43" y="88"/>
                                </a:lnTo>
                                <a:lnTo>
                                  <a:pt x="34" y="88"/>
                                </a:lnTo>
                                <a:lnTo>
                                  <a:pt x="18" y="80"/>
                                </a:lnTo>
                                <a:lnTo>
                                  <a:pt x="6" y="69"/>
                                </a:lnTo>
                                <a:lnTo>
                                  <a:pt x="0" y="53"/>
                                </a:lnTo>
                                <a:lnTo>
                                  <a:pt x="0" y="43"/>
                                </a:lnTo>
                                <a:lnTo>
                                  <a:pt x="0" y="35"/>
                                </a:lnTo>
                                <a:lnTo>
                                  <a:pt x="6" y="19"/>
                                </a:lnTo>
                                <a:lnTo>
                                  <a:pt x="18" y="8"/>
                                </a:lnTo>
                                <a:lnTo>
                                  <a:pt x="34" y="0"/>
                                </a:lnTo>
                                <a:lnTo>
                                  <a:pt x="43" y="0"/>
                                </a:lnTo>
                                <a:lnTo>
                                  <a:pt x="51" y="0"/>
                                </a:lnTo>
                                <a:lnTo>
                                  <a:pt x="66" y="8"/>
                                </a:lnTo>
                                <a:lnTo>
                                  <a:pt x="78" y="19"/>
                                </a:lnTo>
                                <a:lnTo>
                                  <a:pt x="85" y="35"/>
                                </a:lnTo>
                                <a:lnTo>
                                  <a:pt x="86" y="43"/>
                                </a:lnTo>
                                <a:close/>
                              </a:path>
                            </a:pathLst>
                          </a:custGeom>
                          <a:solidFill>
                            <a:srgbClr val="FFE6D5"/>
                          </a:solidFill>
                          <a:ln w="6350">
                            <a:solidFill>
                              <a:srgbClr val="FFD9BE"/>
                            </a:solidFill>
                            <a:prstDash val="solid"/>
                            <a:round/>
                            <a:headEnd/>
                            <a:tailEnd/>
                          </a:ln>
                        </wps:spPr>
                        <wps:bodyPr vert="horz" wrap="square" lIns="91440" tIns="45720" rIns="91440" bIns="45720" numCol="1" anchor="t" anchorCtr="0" compatLnSpc="1">
                          <a:prstTxWarp prst="textNoShape">
                            <a:avLst/>
                          </a:prstTxWarp>
                        </wps:bodyPr>
                      </wps:wsp>
                      <wps:wsp>
                        <wps:cNvPr id="949" name="Freeform 135"/>
                        <wps:cNvSpPr>
                          <a:spLocks/>
                        </wps:cNvSpPr>
                        <wps:spPr bwMode="auto">
                          <a:xfrm>
                            <a:off x="5443538" y="779463"/>
                            <a:ext cx="46038" cy="47625"/>
                          </a:xfrm>
                          <a:custGeom>
                            <a:avLst/>
                            <a:gdLst>
                              <a:gd name="T0" fmla="*/ 87 w 87"/>
                              <a:gd name="T1" fmla="*/ 45 h 88"/>
                              <a:gd name="T2" fmla="*/ 86 w 87"/>
                              <a:gd name="T3" fmla="*/ 53 h 88"/>
                              <a:gd name="T4" fmla="*/ 80 w 87"/>
                              <a:gd name="T5" fmla="*/ 69 h 88"/>
                              <a:gd name="T6" fmla="*/ 68 w 87"/>
                              <a:gd name="T7" fmla="*/ 80 h 88"/>
                              <a:gd name="T8" fmla="*/ 53 w 87"/>
                              <a:gd name="T9" fmla="*/ 88 h 88"/>
                              <a:gd name="T10" fmla="*/ 44 w 87"/>
                              <a:gd name="T11" fmla="*/ 88 h 88"/>
                              <a:gd name="T12" fmla="*/ 34 w 87"/>
                              <a:gd name="T13" fmla="*/ 88 h 88"/>
                              <a:gd name="T14" fmla="*/ 20 w 87"/>
                              <a:gd name="T15" fmla="*/ 80 h 88"/>
                              <a:gd name="T16" fmla="*/ 7 w 87"/>
                              <a:gd name="T17" fmla="*/ 69 h 88"/>
                              <a:gd name="T18" fmla="*/ 1 w 87"/>
                              <a:gd name="T19" fmla="*/ 53 h 88"/>
                              <a:gd name="T20" fmla="*/ 0 w 87"/>
                              <a:gd name="T21" fmla="*/ 45 h 88"/>
                              <a:gd name="T22" fmla="*/ 1 w 87"/>
                              <a:gd name="T23" fmla="*/ 35 h 88"/>
                              <a:gd name="T24" fmla="*/ 7 w 87"/>
                              <a:gd name="T25" fmla="*/ 19 h 88"/>
                              <a:gd name="T26" fmla="*/ 20 w 87"/>
                              <a:gd name="T27" fmla="*/ 8 h 88"/>
                              <a:gd name="T28" fmla="*/ 34 w 87"/>
                              <a:gd name="T29" fmla="*/ 0 h 88"/>
                              <a:gd name="T30" fmla="*/ 44 w 87"/>
                              <a:gd name="T31" fmla="*/ 0 h 88"/>
                              <a:gd name="T32" fmla="*/ 53 w 87"/>
                              <a:gd name="T33" fmla="*/ 0 h 88"/>
                              <a:gd name="T34" fmla="*/ 68 w 87"/>
                              <a:gd name="T35" fmla="*/ 8 h 88"/>
                              <a:gd name="T36" fmla="*/ 80 w 87"/>
                              <a:gd name="T37" fmla="*/ 19 h 88"/>
                              <a:gd name="T38" fmla="*/ 86 w 87"/>
                              <a:gd name="T39" fmla="*/ 35 h 88"/>
                              <a:gd name="T40" fmla="*/ 87 w 87"/>
                              <a:gd name="T41" fmla="*/ 45 h 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7" h="88">
                                <a:moveTo>
                                  <a:pt x="87" y="45"/>
                                </a:moveTo>
                                <a:lnTo>
                                  <a:pt x="86" y="53"/>
                                </a:lnTo>
                                <a:lnTo>
                                  <a:pt x="80" y="69"/>
                                </a:lnTo>
                                <a:lnTo>
                                  <a:pt x="68" y="80"/>
                                </a:lnTo>
                                <a:lnTo>
                                  <a:pt x="53" y="88"/>
                                </a:lnTo>
                                <a:lnTo>
                                  <a:pt x="44" y="88"/>
                                </a:lnTo>
                                <a:lnTo>
                                  <a:pt x="34" y="88"/>
                                </a:lnTo>
                                <a:lnTo>
                                  <a:pt x="20" y="80"/>
                                </a:lnTo>
                                <a:lnTo>
                                  <a:pt x="7" y="69"/>
                                </a:lnTo>
                                <a:lnTo>
                                  <a:pt x="1" y="53"/>
                                </a:lnTo>
                                <a:lnTo>
                                  <a:pt x="0" y="45"/>
                                </a:lnTo>
                                <a:lnTo>
                                  <a:pt x="1" y="35"/>
                                </a:lnTo>
                                <a:lnTo>
                                  <a:pt x="7" y="19"/>
                                </a:lnTo>
                                <a:lnTo>
                                  <a:pt x="20" y="8"/>
                                </a:lnTo>
                                <a:lnTo>
                                  <a:pt x="34" y="0"/>
                                </a:lnTo>
                                <a:lnTo>
                                  <a:pt x="44" y="0"/>
                                </a:lnTo>
                                <a:lnTo>
                                  <a:pt x="53" y="0"/>
                                </a:lnTo>
                                <a:lnTo>
                                  <a:pt x="68" y="8"/>
                                </a:lnTo>
                                <a:lnTo>
                                  <a:pt x="80" y="19"/>
                                </a:lnTo>
                                <a:lnTo>
                                  <a:pt x="86" y="35"/>
                                </a:lnTo>
                                <a:lnTo>
                                  <a:pt x="87" y="45"/>
                                </a:lnTo>
                                <a:close/>
                              </a:path>
                            </a:pathLst>
                          </a:custGeom>
                          <a:solidFill>
                            <a:srgbClr val="FFCCAB"/>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50" name="Freeform 136"/>
                        <wps:cNvSpPr>
                          <a:spLocks/>
                        </wps:cNvSpPr>
                        <wps:spPr bwMode="auto">
                          <a:xfrm>
                            <a:off x="5291138" y="868363"/>
                            <a:ext cx="44450" cy="47625"/>
                          </a:xfrm>
                          <a:custGeom>
                            <a:avLst/>
                            <a:gdLst>
                              <a:gd name="T0" fmla="*/ 86 w 86"/>
                              <a:gd name="T1" fmla="*/ 44 h 89"/>
                              <a:gd name="T2" fmla="*/ 86 w 86"/>
                              <a:gd name="T3" fmla="*/ 53 h 89"/>
                              <a:gd name="T4" fmla="*/ 80 w 86"/>
                              <a:gd name="T5" fmla="*/ 69 h 89"/>
                              <a:gd name="T6" fmla="*/ 68 w 86"/>
                              <a:gd name="T7" fmla="*/ 81 h 89"/>
                              <a:gd name="T8" fmla="*/ 53 w 86"/>
                              <a:gd name="T9" fmla="*/ 87 h 89"/>
                              <a:gd name="T10" fmla="*/ 43 w 86"/>
                              <a:gd name="T11" fmla="*/ 89 h 89"/>
                              <a:gd name="T12" fmla="*/ 34 w 86"/>
                              <a:gd name="T13" fmla="*/ 87 h 89"/>
                              <a:gd name="T14" fmla="*/ 19 w 86"/>
                              <a:gd name="T15" fmla="*/ 81 h 89"/>
                              <a:gd name="T16" fmla="*/ 7 w 86"/>
                              <a:gd name="T17" fmla="*/ 69 h 89"/>
                              <a:gd name="T18" fmla="*/ 1 w 86"/>
                              <a:gd name="T19" fmla="*/ 53 h 89"/>
                              <a:gd name="T20" fmla="*/ 0 w 86"/>
                              <a:gd name="T21" fmla="*/ 44 h 89"/>
                              <a:gd name="T22" fmla="*/ 1 w 86"/>
                              <a:gd name="T23" fmla="*/ 36 h 89"/>
                              <a:gd name="T24" fmla="*/ 7 w 86"/>
                              <a:gd name="T25" fmla="*/ 20 h 89"/>
                              <a:gd name="T26" fmla="*/ 19 w 86"/>
                              <a:gd name="T27" fmla="*/ 7 h 89"/>
                              <a:gd name="T28" fmla="*/ 34 w 86"/>
                              <a:gd name="T29" fmla="*/ 1 h 89"/>
                              <a:gd name="T30" fmla="*/ 43 w 86"/>
                              <a:gd name="T31" fmla="*/ 0 h 89"/>
                              <a:gd name="T32" fmla="*/ 53 w 86"/>
                              <a:gd name="T33" fmla="*/ 1 h 89"/>
                              <a:gd name="T34" fmla="*/ 68 w 86"/>
                              <a:gd name="T35" fmla="*/ 7 h 89"/>
                              <a:gd name="T36" fmla="*/ 80 w 86"/>
                              <a:gd name="T37" fmla="*/ 20 h 89"/>
                              <a:gd name="T38" fmla="*/ 86 w 86"/>
                              <a:gd name="T39" fmla="*/ 36 h 89"/>
                              <a:gd name="T40" fmla="*/ 86 w 86"/>
                              <a:gd name="T41" fmla="*/ 44 h 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6" h="89">
                                <a:moveTo>
                                  <a:pt x="86" y="44"/>
                                </a:moveTo>
                                <a:lnTo>
                                  <a:pt x="86" y="53"/>
                                </a:lnTo>
                                <a:lnTo>
                                  <a:pt x="80" y="69"/>
                                </a:lnTo>
                                <a:lnTo>
                                  <a:pt x="68" y="81"/>
                                </a:lnTo>
                                <a:lnTo>
                                  <a:pt x="53" y="87"/>
                                </a:lnTo>
                                <a:lnTo>
                                  <a:pt x="43" y="89"/>
                                </a:lnTo>
                                <a:lnTo>
                                  <a:pt x="34" y="87"/>
                                </a:lnTo>
                                <a:lnTo>
                                  <a:pt x="19" y="81"/>
                                </a:lnTo>
                                <a:lnTo>
                                  <a:pt x="7" y="69"/>
                                </a:lnTo>
                                <a:lnTo>
                                  <a:pt x="1" y="53"/>
                                </a:lnTo>
                                <a:lnTo>
                                  <a:pt x="0" y="44"/>
                                </a:lnTo>
                                <a:lnTo>
                                  <a:pt x="1" y="36"/>
                                </a:lnTo>
                                <a:lnTo>
                                  <a:pt x="7" y="20"/>
                                </a:lnTo>
                                <a:lnTo>
                                  <a:pt x="19" y="7"/>
                                </a:lnTo>
                                <a:lnTo>
                                  <a:pt x="34" y="1"/>
                                </a:lnTo>
                                <a:lnTo>
                                  <a:pt x="43" y="0"/>
                                </a:lnTo>
                                <a:lnTo>
                                  <a:pt x="53" y="1"/>
                                </a:lnTo>
                                <a:lnTo>
                                  <a:pt x="68" y="7"/>
                                </a:lnTo>
                                <a:lnTo>
                                  <a:pt x="80" y="20"/>
                                </a:lnTo>
                                <a:lnTo>
                                  <a:pt x="86" y="36"/>
                                </a:lnTo>
                                <a:lnTo>
                                  <a:pt x="86" y="44"/>
                                </a:lnTo>
                                <a:close/>
                              </a:path>
                            </a:pathLst>
                          </a:custGeom>
                          <a:solidFill>
                            <a:srgbClr val="FFE6D5"/>
                          </a:solidFill>
                          <a:ln w="6350">
                            <a:solidFill>
                              <a:srgbClr val="FFD9BE"/>
                            </a:solidFill>
                            <a:prstDash val="solid"/>
                            <a:round/>
                            <a:headEnd/>
                            <a:tailEnd/>
                          </a:ln>
                        </wps:spPr>
                        <wps:bodyPr vert="horz" wrap="square" lIns="91440" tIns="45720" rIns="91440" bIns="45720" numCol="1" anchor="t" anchorCtr="0" compatLnSpc="1">
                          <a:prstTxWarp prst="textNoShape">
                            <a:avLst/>
                          </a:prstTxWarp>
                        </wps:bodyPr>
                      </wps:wsp>
                      <wps:wsp>
                        <wps:cNvPr id="951" name="Freeform 137"/>
                        <wps:cNvSpPr>
                          <a:spLocks/>
                        </wps:cNvSpPr>
                        <wps:spPr bwMode="auto">
                          <a:xfrm>
                            <a:off x="5114925" y="854075"/>
                            <a:ext cx="44450" cy="46038"/>
                          </a:xfrm>
                          <a:custGeom>
                            <a:avLst/>
                            <a:gdLst>
                              <a:gd name="T0" fmla="*/ 86 w 86"/>
                              <a:gd name="T1" fmla="*/ 44 h 87"/>
                              <a:gd name="T2" fmla="*/ 86 w 86"/>
                              <a:gd name="T3" fmla="*/ 53 h 87"/>
                              <a:gd name="T4" fmla="*/ 80 w 86"/>
                              <a:gd name="T5" fmla="*/ 69 h 87"/>
                              <a:gd name="T6" fmla="*/ 68 w 86"/>
                              <a:gd name="T7" fmla="*/ 80 h 87"/>
                              <a:gd name="T8" fmla="*/ 53 w 86"/>
                              <a:gd name="T9" fmla="*/ 87 h 87"/>
                              <a:gd name="T10" fmla="*/ 43 w 86"/>
                              <a:gd name="T11" fmla="*/ 87 h 87"/>
                              <a:gd name="T12" fmla="*/ 35 w 86"/>
                              <a:gd name="T13" fmla="*/ 87 h 87"/>
                              <a:gd name="T14" fmla="*/ 20 w 86"/>
                              <a:gd name="T15" fmla="*/ 80 h 87"/>
                              <a:gd name="T16" fmla="*/ 8 w 86"/>
                              <a:gd name="T17" fmla="*/ 69 h 87"/>
                              <a:gd name="T18" fmla="*/ 1 w 86"/>
                              <a:gd name="T19" fmla="*/ 53 h 87"/>
                              <a:gd name="T20" fmla="*/ 0 w 86"/>
                              <a:gd name="T21" fmla="*/ 44 h 87"/>
                              <a:gd name="T22" fmla="*/ 1 w 86"/>
                              <a:gd name="T23" fmla="*/ 34 h 87"/>
                              <a:gd name="T24" fmla="*/ 8 w 86"/>
                              <a:gd name="T25" fmla="*/ 19 h 87"/>
                              <a:gd name="T26" fmla="*/ 20 w 86"/>
                              <a:gd name="T27" fmla="*/ 7 h 87"/>
                              <a:gd name="T28" fmla="*/ 35 w 86"/>
                              <a:gd name="T29" fmla="*/ 1 h 87"/>
                              <a:gd name="T30" fmla="*/ 43 w 86"/>
                              <a:gd name="T31" fmla="*/ 0 h 87"/>
                              <a:gd name="T32" fmla="*/ 53 w 86"/>
                              <a:gd name="T33" fmla="*/ 1 h 87"/>
                              <a:gd name="T34" fmla="*/ 68 w 86"/>
                              <a:gd name="T35" fmla="*/ 7 h 87"/>
                              <a:gd name="T36" fmla="*/ 80 w 86"/>
                              <a:gd name="T37" fmla="*/ 19 h 87"/>
                              <a:gd name="T38" fmla="*/ 86 w 86"/>
                              <a:gd name="T39" fmla="*/ 34 h 87"/>
                              <a:gd name="T40" fmla="*/ 86 w 86"/>
                              <a:gd name="T41" fmla="*/ 44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6" h="87">
                                <a:moveTo>
                                  <a:pt x="86" y="44"/>
                                </a:moveTo>
                                <a:lnTo>
                                  <a:pt x="86" y="53"/>
                                </a:lnTo>
                                <a:lnTo>
                                  <a:pt x="80" y="69"/>
                                </a:lnTo>
                                <a:lnTo>
                                  <a:pt x="68" y="80"/>
                                </a:lnTo>
                                <a:lnTo>
                                  <a:pt x="53" y="87"/>
                                </a:lnTo>
                                <a:lnTo>
                                  <a:pt x="43" y="87"/>
                                </a:lnTo>
                                <a:lnTo>
                                  <a:pt x="35" y="87"/>
                                </a:lnTo>
                                <a:lnTo>
                                  <a:pt x="20" y="80"/>
                                </a:lnTo>
                                <a:lnTo>
                                  <a:pt x="8" y="69"/>
                                </a:lnTo>
                                <a:lnTo>
                                  <a:pt x="1" y="53"/>
                                </a:lnTo>
                                <a:lnTo>
                                  <a:pt x="0" y="44"/>
                                </a:lnTo>
                                <a:lnTo>
                                  <a:pt x="1" y="34"/>
                                </a:lnTo>
                                <a:lnTo>
                                  <a:pt x="8" y="19"/>
                                </a:lnTo>
                                <a:lnTo>
                                  <a:pt x="20" y="7"/>
                                </a:lnTo>
                                <a:lnTo>
                                  <a:pt x="35" y="1"/>
                                </a:lnTo>
                                <a:lnTo>
                                  <a:pt x="43" y="0"/>
                                </a:lnTo>
                                <a:lnTo>
                                  <a:pt x="53" y="1"/>
                                </a:lnTo>
                                <a:lnTo>
                                  <a:pt x="68" y="7"/>
                                </a:lnTo>
                                <a:lnTo>
                                  <a:pt x="80" y="19"/>
                                </a:lnTo>
                                <a:lnTo>
                                  <a:pt x="86" y="34"/>
                                </a:lnTo>
                                <a:lnTo>
                                  <a:pt x="86" y="44"/>
                                </a:lnTo>
                                <a:close/>
                              </a:path>
                            </a:pathLst>
                          </a:custGeom>
                          <a:solidFill>
                            <a:srgbClr val="FFCCAB"/>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52" name="Freeform 138"/>
                        <wps:cNvSpPr>
                          <a:spLocks/>
                        </wps:cNvSpPr>
                        <wps:spPr bwMode="auto">
                          <a:xfrm>
                            <a:off x="5200650" y="876300"/>
                            <a:ext cx="44450" cy="46038"/>
                          </a:xfrm>
                          <a:custGeom>
                            <a:avLst/>
                            <a:gdLst>
                              <a:gd name="T0" fmla="*/ 86 w 86"/>
                              <a:gd name="T1" fmla="*/ 45 h 88"/>
                              <a:gd name="T2" fmla="*/ 86 w 86"/>
                              <a:gd name="T3" fmla="*/ 53 h 88"/>
                              <a:gd name="T4" fmla="*/ 80 w 86"/>
                              <a:gd name="T5" fmla="*/ 69 h 88"/>
                              <a:gd name="T6" fmla="*/ 67 w 86"/>
                              <a:gd name="T7" fmla="*/ 81 h 88"/>
                              <a:gd name="T8" fmla="*/ 51 w 86"/>
                              <a:gd name="T9" fmla="*/ 88 h 88"/>
                              <a:gd name="T10" fmla="*/ 43 w 86"/>
                              <a:gd name="T11" fmla="*/ 88 h 88"/>
                              <a:gd name="T12" fmla="*/ 34 w 86"/>
                              <a:gd name="T13" fmla="*/ 88 h 88"/>
                              <a:gd name="T14" fmla="*/ 19 w 86"/>
                              <a:gd name="T15" fmla="*/ 81 h 88"/>
                              <a:gd name="T16" fmla="*/ 7 w 86"/>
                              <a:gd name="T17" fmla="*/ 69 h 88"/>
                              <a:gd name="T18" fmla="*/ 1 w 86"/>
                              <a:gd name="T19" fmla="*/ 53 h 88"/>
                              <a:gd name="T20" fmla="*/ 0 w 86"/>
                              <a:gd name="T21" fmla="*/ 45 h 88"/>
                              <a:gd name="T22" fmla="*/ 1 w 86"/>
                              <a:gd name="T23" fmla="*/ 35 h 88"/>
                              <a:gd name="T24" fmla="*/ 7 w 86"/>
                              <a:gd name="T25" fmla="*/ 20 h 88"/>
                              <a:gd name="T26" fmla="*/ 19 w 86"/>
                              <a:gd name="T27" fmla="*/ 8 h 88"/>
                              <a:gd name="T28" fmla="*/ 34 w 86"/>
                              <a:gd name="T29" fmla="*/ 2 h 88"/>
                              <a:gd name="T30" fmla="*/ 43 w 86"/>
                              <a:gd name="T31" fmla="*/ 0 h 88"/>
                              <a:gd name="T32" fmla="*/ 51 w 86"/>
                              <a:gd name="T33" fmla="*/ 2 h 88"/>
                              <a:gd name="T34" fmla="*/ 67 w 86"/>
                              <a:gd name="T35" fmla="*/ 8 h 88"/>
                              <a:gd name="T36" fmla="*/ 80 w 86"/>
                              <a:gd name="T37" fmla="*/ 20 h 88"/>
                              <a:gd name="T38" fmla="*/ 86 w 86"/>
                              <a:gd name="T39" fmla="*/ 35 h 88"/>
                              <a:gd name="T40" fmla="*/ 86 w 86"/>
                              <a:gd name="T41" fmla="*/ 45 h 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6" h="88">
                                <a:moveTo>
                                  <a:pt x="86" y="45"/>
                                </a:moveTo>
                                <a:lnTo>
                                  <a:pt x="86" y="53"/>
                                </a:lnTo>
                                <a:lnTo>
                                  <a:pt x="80" y="69"/>
                                </a:lnTo>
                                <a:lnTo>
                                  <a:pt x="67" y="81"/>
                                </a:lnTo>
                                <a:lnTo>
                                  <a:pt x="51" y="88"/>
                                </a:lnTo>
                                <a:lnTo>
                                  <a:pt x="43" y="88"/>
                                </a:lnTo>
                                <a:lnTo>
                                  <a:pt x="34" y="88"/>
                                </a:lnTo>
                                <a:lnTo>
                                  <a:pt x="19" y="81"/>
                                </a:lnTo>
                                <a:lnTo>
                                  <a:pt x="7" y="69"/>
                                </a:lnTo>
                                <a:lnTo>
                                  <a:pt x="1" y="53"/>
                                </a:lnTo>
                                <a:lnTo>
                                  <a:pt x="0" y="45"/>
                                </a:lnTo>
                                <a:lnTo>
                                  <a:pt x="1" y="35"/>
                                </a:lnTo>
                                <a:lnTo>
                                  <a:pt x="7" y="20"/>
                                </a:lnTo>
                                <a:lnTo>
                                  <a:pt x="19" y="8"/>
                                </a:lnTo>
                                <a:lnTo>
                                  <a:pt x="34" y="2"/>
                                </a:lnTo>
                                <a:lnTo>
                                  <a:pt x="43" y="0"/>
                                </a:lnTo>
                                <a:lnTo>
                                  <a:pt x="51" y="2"/>
                                </a:lnTo>
                                <a:lnTo>
                                  <a:pt x="67" y="8"/>
                                </a:lnTo>
                                <a:lnTo>
                                  <a:pt x="80" y="20"/>
                                </a:lnTo>
                                <a:lnTo>
                                  <a:pt x="86" y="35"/>
                                </a:lnTo>
                                <a:lnTo>
                                  <a:pt x="86" y="45"/>
                                </a:lnTo>
                                <a:close/>
                              </a:path>
                            </a:pathLst>
                          </a:custGeom>
                          <a:solidFill>
                            <a:srgbClr val="FFE6D5"/>
                          </a:solidFill>
                          <a:ln w="6350">
                            <a:solidFill>
                              <a:srgbClr val="FFD9BE"/>
                            </a:solidFill>
                            <a:prstDash val="solid"/>
                            <a:round/>
                            <a:headEnd/>
                            <a:tailEnd/>
                          </a:ln>
                        </wps:spPr>
                        <wps:bodyPr vert="horz" wrap="square" lIns="91440" tIns="45720" rIns="91440" bIns="45720" numCol="1" anchor="t" anchorCtr="0" compatLnSpc="1">
                          <a:prstTxWarp prst="textNoShape">
                            <a:avLst/>
                          </a:prstTxWarp>
                        </wps:bodyPr>
                      </wps:wsp>
                      <wps:wsp>
                        <wps:cNvPr id="953" name="Freeform 139"/>
                        <wps:cNvSpPr>
                          <a:spLocks/>
                        </wps:cNvSpPr>
                        <wps:spPr bwMode="auto">
                          <a:xfrm>
                            <a:off x="5480050" y="487363"/>
                            <a:ext cx="88900" cy="88900"/>
                          </a:xfrm>
                          <a:custGeom>
                            <a:avLst/>
                            <a:gdLst>
                              <a:gd name="T0" fmla="*/ 148 w 167"/>
                              <a:gd name="T1" fmla="*/ 137 h 169"/>
                              <a:gd name="T2" fmla="*/ 136 w 167"/>
                              <a:gd name="T3" fmla="*/ 151 h 169"/>
                              <a:gd name="T4" fmla="*/ 108 w 167"/>
                              <a:gd name="T5" fmla="*/ 165 h 169"/>
                              <a:gd name="T6" fmla="*/ 77 w 167"/>
                              <a:gd name="T7" fmla="*/ 169 h 169"/>
                              <a:gd name="T8" fmla="*/ 45 w 167"/>
                              <a:gd name="T9" fmla="*/ 160 h 169"/>
                              <a:gd name="T10" fmla="*/ 31 w 167"/>
                              <a:gd name="T11" fmla="*/ 151 h 169"/>
                              <a:gd name="T12" fmla="*/ 19 w 167"/>
                              <a:gd name="T13" fmla="*/ 138 h 169"/>
                              <a:gd name="T14" fmla="*/ 3 w 167"/>
                              <a:gd name="T15" fmla="*/ 110 h 169"/>
                              <a:gd name="T16" fmla="*/ 0 w 167"/>
                              <a:gd name="T17" fmla="*/ 78 h 169"/>
                              <a:gd name="T18" fmla="*/ 9 w 167"/>
                              <a:gd name="T19" fmla="*/ 46 h 169"/>
                              <a:gd name="T20" fmla="*/ 19 w 167"/>
                              <a:gd name="T21" fmla="*/ 32 h 169"/>
                              <a:gd name="T22" fmla="*/ 30 w 167"/>
                              <a:gd name="T23" fmla="*/ 19 h 169"/>
                              <a:gd name="T24" fmla="*/ 58 w 167"/>
                              <a:gd name="T25" fmla="*/ 4 h 169"/>
                              <a:gd name="T26" fmla="*/ 90 w 167"/>
                              <a:gd name="T27" fmla="*/ 0 h 169"/>
                              <a:gd name="T28" fmla="*/ 121 w 167"/>
                              <a:gd name="T29" fmla="*/ 9 h 169"/>
                              <a:gd name="T30" fmla="*/ 135 w 167"/>
                              <a:gd name="T31" fmla="*/ 19 h 169"/>
                              <a:gd name="T32" fmla="*/ 148 w 167"/>
                              <a:gd name="T33" fmla="*/ 31 h 169"/>
                              <a:gd name="T34" fmla="*/ 163 w 167"/>
                              <a:gd name="T35" fmla="*/ 59 h 169"/>
                              <a:gd name="T36" fmla="*/ 167 w 167"/>
                              <a:gd name="T37" fmla="*/ 91 h 169"/>
                              <a:gd name="T38" fmla="*/ 158 w 167"/>
                              <a:gd name="T39" fmla="*/ 123 h 169"/>
                              <a:gd name="T40" fmla="*/ 148 w 167"/>
                              <a:gd name="T41" fmla="*/ 137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7" h="169">
                                <a:moveTo>
                                  <a:pt x="148" y="137"/>
                                </a:moveTo>
                                <a:lnTo>
                                  <a:pt x="136" y="151"/>
                                </a:lnTo>
                                <a:lnTo>
                                  <a:pt x="108" y="165"/>
                                </a:lnTo>
                                <a:lnTo>
                                  <a:pt x="77" y="169"/>
                                </a:lnTo>
                                <a:lnTo>
                                  <a:pt x="45" y="160"/>
                                </a:lnTo>
                                <a:lnTo>
                                  <a:pt x="31" y="151"/>
                                </a:lnTo>
                                <a:lnTo>
                                  <a:pt x="19" y="138"/>
                                </a:lnTo>
                                <a:lnTo>
                                  <a:pt x="3" y="110"/>
                                </a:lnTo>
                                <a:lnTo>
                                  <a:pt x="0" y="78"/>
                                </a:lnTo>
                                <a:lnTo>
                                  <a:pt x="9" y="46"/>
                                </a:lnTo>
                                <a:lnTo>
                                  <a:pt x="19" y="32"/>
                                </a:lnTo>
                                <a:lnTo>
                                  <a:pt x="30" y="19"/>
                                </a:lnTo>
                                <a:lnTo>
                                  <a:pt x="58" y="4"/>
                                </a:lnTo>
                                <a:lnTo>
                                  <a:pt x="90" y="0"/>
                                </a:lnTo>
                                <a:lnTo>
                                  <a:pt x="121" y="9"/>
                                </a:lnTo>
                                <a:lnTo>
                                  <a:pt x="135" y="19"/>
                                </a:lnTo>
                                <a:lnTo>
                                  <a:pt x="148" y="31"/>
                                </a:lnTo>
                                <a:lnTo>
                                  <a:pt x="163" y="59"/>
                                </a:lnTo>
                                <a:lnTo>
                                  <a:pt x="167" y="91"/>
                                </a:lnTo>
                                <a:lnTo>
                                  <a:pt x="158" y="123"/>
                                </a:lnTo>
                                <a:lnTo>
                                  <a:pt x="148" y="137"/>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54" name="Freeform 140"/>
                        <wps:cNvSpPr>
                          <a:spLocks/>
                        </wps:cNvSpPr>
                        <wps:spPr bwMode="auto">
                          <a:xfrm>
                            <a:off x="4978400" y="374650"/>
                            <a:ext cx="87313" cy="90488"/>
                          </a:xfrm>
                          <a:custGeom>
                            <a:avLst/>
                            <a:gdLst>
                              <a:gd name="T0" fmla="*/ 98 w 167"/>
                              <a:gd name="T1" fmla="*/ 3 h 170"/>
                              <a:gd name="T2" fmla="*/ 115 w 167"/>
                              <a:gd name="T3" fmla="*/ 7 h 170"/>
                              <a:gd name="T4" fmla="*/ 142 w 167"/>
                              <a:gd name="T5" fmla="*/ 25 h 170"/>
                              <a:gd name="T6" fmla="*/ 160 w 167"/>
                              <a:gd name="T7" fmla="*/ 52 h 170"/>
                              <a:gd name="T8" fmla="*/ 167 w 167"/>
                              <a:gd name="T9" fmla="*/ 84 h 170"/>
                              <a:gd name="T10" fmla="*/ 165 w 167"/>
                              <a:gd name="T11" fmla="*/ 101 h 170"/>
                              <a:gd name="T12" fmla="*/ 161 w 167"/>
                              <a:gd name="T13" fmla="*/ 117 h 170"/>
                              <a:gd name="T14" fmla="*/ 142 w 167"/>
                              <a:gd name="T15" fmla="*/ 145 h 170"/>
                              <a:gd name="T16" fmla="*/ 117 w 167"/>
                              <a:gd name="T17" fmla="*/ 163 h 170"/>
                              <a:gd name="T18" fmla="*/ 85 w 167"/>
                              <a:gd name="T19" fmla="*/ 170 h 170"/>
                              <a:gd name="T20" fmla="*/ 69 w 167"/>
                              <a:gd name="T21" fmla="*/ 168 h 170"/>
                              <a:gd name="T22" fmla="*/ 51 w 167"/>
                              <a:gd name="T23" fmla="*/ 164 h 170"/>
                              <a:gd name="T24" fmla="*/ 24 w 167"/>
                              <a:gd name="T25" fmla="*/ 146 h 170"/>
                              <a:gd name="T26" fmla="*/ 7 w 167"/>
                              <a:gd name="T27" fmla="*/ 119 h 170"/>
                              <a:gd name="T28" fmla="*/ 0 w 167"/>
                              <a:gd name="T29" fmla="*/ 87 h 170"/>
                              <a:gd name="T30" fmla="*/ 2 w 167"/>
                              <a:gd name="T31" fmla="*/ 69 h 170"/>
                              <a:gd name="T32" fmla="*/ 6 w 167"/>
                              <a:gd name="T33" fmla="*/ 53 h 170"/>
                              <a:gd name="T34" fmla="*/ 24 w 167"/>
                              <a:gd name="T35" fmla="*/ 25 h 170"/>
                              <a:gd name="T36" fmla="*/ 50 w 167"/>
                              <a:gd name="T37" fmla="*/ 8 h 170"/>
                              <a:gd name="T38" fmla="*/ 82 w 167"/>
                              <a:gd name="T39" fmla="*/ 0 h 170"/>
                              <a:gd name="T40" fmla="*/ 98 w 167"/>
                              <a:gd name="T41" fmla="*/ 3 h 1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7" h="170">
                                <a:moveTo>
                                  <a:pt x="98" y="3"/>
                                </a:moveTo>
                                <a:lnTo>
                                  <a:pt x="115" y="7"/>
                                </a:lnTo>
                                <a:lnTo>
                                  <a:pt x="142" y="25"/>
                                </a:lnTo>
                                <a:lnTo>
                                  <a:pt x="160" y="52"/>
                                </a:lnTo>
                                <a:lnTo>
                                  <a:pt x="167" y="84"/>
                                </a:lnTo>
                                <a:lnTo>
                                  <a:pt x="165" y="101"/>
                                </a:lnTo>
                                <a:lnTo>
                                  <a:pt x="161" y="117"/>
                                </a:lnTo>
                                <a:lnTo>
                                  <a:pt x="142" y="145"/>
                                </a:lnTo>
                                <a:lnTo>
                                  <a:pt x="117" y="163"/>
                                </a:lnTo>
                                <a:lnTo>
                                  <a:pt x="85" y="170"/>
                                </a:lnTo>
                                <a:lnTo>
                                  <a:pt x="69" y="168"/>
                                </a:lnTo>
                                <a:lnTo>
                                  <a:pt x="51" y="164"/>
                                </a:lnTo>
                                <a:lnTo>
                                  <a:pt x="24" y="146"/>
                                </a:lnTo>
                                <a:lnTo>
                                  <a:pt x="7" y="119"/>
                                </a:lnTo>
                                <a:lnTo>
                                  <a:pt x="0" y="87"/>
                                </a:lnTo>
                                <a:lnTo>
                                  <a:pt x="2" y="69"/>
                                </a:lnTo>
                                <a:lnTo>
                                  <a:pt x="6" y="53"/>
                                </a:lnTo>
                                <a:lnTo>
                                  <a:pt x="24" y="25"/>
                                </a:lnTo>
                                <a:lnTo>
                                  <a:pt x="50" y="8"/>
                                </a:lnTo>
                                <a:lnTo>
                                  <a:pt x="82" y="0"/>
                                </a:lnTo>
                                <a:lnTo>
                                  <a:pt x="98" y="3"/>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55" name="Freeform 141"/>
                        <wps:cNvSpPr>
                          <a:spLocks/>
                        </wps:cNvSpPr>
                        <wps:spPr bwMode="auto">
                          <a:xfrm>
                            <a:off x="5349875" y="815975"/>
                            <a:ext cx="87313" cy="87313"/>
                          </a:xfrm>
                          <a:custGeom>
                            <a:avLst/>
                            <a:gdLst>
                              <a:gd name="T0" fmla="*/ 52 w 165"/>
                              <a:gd name="T1" fmla="*/ 161 h 167"/>
                              <a:gd name="T2" fmla="*/ 36 w 165"/>
                              <a:gd name="T3" fmla="*/ 154 h 167"/>
                              <a:gd name="T4" fmla="*/ 14 w 165"/>
                              <a:gd name="T5" fmla="*/ 130 h 167"/>
                              <a:gd name="T6" fmla="*/ 1 w 165"/>
                              <a:gd name="T7" fmla="*/ 101 h 167"/>
                              <a:gd name="T8" fmla="*/ 0 w 165"/>
                              <a:gd name="T9" fmla="*/ 68 h 167"/>
                              <a:gd name="T10" fmla="*/ 6 w 165"/>
                              <a:gd name="T11" fmla="*/ 52 h 167"/>
                              <a:gd name="T12" fmla="*/ 14 w 165"/>
                              <a:gd name="T13" fmla="*/ 36 h 167"/>
                              <a:gd name="T14" fmla="*/ 36 w 165"/>
                              <a:gd name="T15" fmla="*/ 12 h 167"/>
                              <a:gd name="T16" fmla="*/ 65 w 165"/>
                              <a:gd name="T17" fmla="*/ 0 h 167"/>
                              <a:gd name="T18" fmla="*/ 97 w 165"/>
                              <a:gd name="T19" fmla="*/ 0 h 167"/>
                              <a:gd name="T20" fmla="*/ 115 w 165"/>
                              <a:gd name="T21" fmla="*/ 5 h 167"/>
                              <a:gd name="T22" fmla="*/ 129 w 165"/>
                              <a:gd name="T23" fmla="*/ 13 h 167"/>
                              <a:gd name="T24" fmla="*/ 152 w 165"/>
                              <a:gd name="T25" fmla="*/ 36 h 167"/>
                              <a:gd name="T26" fmla="*/ 164 w 165"/>
                              <a:gd name="T27" fmla="*/ 66 h 167"/>
                              <a:gd name="T28" fmla="*/ 165 w 165"/>
                              <a:gd name="T29" fmla="*/ 98 h 167"/>
                              <a:gd name="T30" fmla="*/ 159 w 165"/>
                              <a:gd name="T31" fmla="*/ 116 h 167"/>
                              <a:gd name="T32" fmla="*/ 152 w 165"/>
                              <a:gd name="T33" fmla="*/ 130 h 167"/>
                              <a:gd name="T34" fmla="*/ 129 w 165"/>
                              <a:gd name="T35" fmla="*/ 154 h 167"/>
                              <a:gd name="T36" fmla="*/ 100 w 165"/>
                              <a:gd name="T37" fmla="*/ 166 h 167"/>
                              <a:gd name="T38" fmla="*/ 68 w 165"/>
                              <a:gd name="T39" fmla="*/ 167 h 167"/>
                              <a:gd name="T40" fmla="*/ 52 w 165"/>
                              <a:gd name="T41" fmla="*/ 161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5" h="167">
                                <a:moveTo>
                                  <a:pt x="52" y="161"/>
                                </a:moveTo>
                                <a:lnTo>
                                  <a:pt x="36" y="154"/>
                                </a:lnTo>
                                <a:lnTo>
                                  <a:pt x="14" y="130"/>
                                </a:lnTo>
                                <a:lnTo>
                                  <a:pt x="1" y="101"/>
                                </a:lnTo>
                                <a:lnTo>
                                  <a:pt x="0" y="68"/>
                                </a:lnTo>
                                <a:lnTo>
                                  <a:pt x="6" y="52"/>
                                </a:lnTo>
                                <a:lnTo>
                                  <a:pt x="14" y="36"/>
                                </a:lnTo>
                                <a:lnTo>
                                  <a:pt x="36" y="12"/>
                                </a:lnTo>
                                <a:lnTo>
                                  <a:pt x="65" y="0"/>
                                </a:lnTo>
                                <a:lnTo>
                                  <a:pt x="97" y="0"/>
                                </a:lnTo>
                                <a:lnTo>
                                  <a:pt x="115" y="5"/>
                                </a:lnTo>
                                <a:lnTo>
                                  <a:pt x="129" y="13"/>
                                </a:lnTo>
                                <a:lnTo>
                                  <a:pt x="152" y="36"/>
                                </a:lnTo>
                                <a:lnTo>
                                  <a:pt x="164" y="66"/>
                                </a:lnTo>
                                <a:lnTo>
                                  <a:pt x="165" y="98"/>
                                </a:lnTo>
                                <a:lnTo>
                                  <a:pt x="159" y="116"/>
                                </a:lnTo>
                                <a:lnTo>
                                  <a:pt x="152" y="130"/>
                                </a:lnTo>
                                <a:lnTo>
                                  <a:pt x="129" y="154"/>
                                </a:lnTo>
                                <a:lnTo>
                                  <a:pt x="100" y="166"/>
                                </a:lnTo>
                                <a:lnTo>
                                  <a:pt x="68" y="167"/>
                                </a:lnTo>
                                <a:lnTo>
                                  <a:pt x="52" y="161"/>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56" name="Freeform 142"/>
                        <wps:cNvSpPr>
                          <a:spLocks/>
                        </wps:cNvSpPr>
                        <wps:spPr bwMode="auto">
                          <a:xfrm>
                            <a:off x="5500688" y="558800"/>
                            <a:ext cx="71438" cy="144463"/>
                          </a:xfrm>
                          <a:custGeom>
                            <a:avLst/>
                            <a:gdLst>
                              <a:gd name="T0" fmla="*/ 77 w 136"/>
                              <a:gd name="T1" fmla="*/ 0 h 273"/>
                              <a:gd name="T2" fmla="*/ 62 w 136"/>
                              <a:gd name="T3" fmla="*/ 1 h 273"/>
                              <a:gd name="T4" fmla="*/ 37 w 136"/>
                              <a:gd name="T5" fmla="*/ 21 h 273"/>
                              <a:gd name="T6" fmla="*/ 16 w 136"/>
                              <a:gd name="T7" fmla="*/ 57 h 273"/>
                              <a:gd name="T8" fmla="*/ 4 w 136"/>
                              <a:gd name="T9" fmla="*/ 105 h 273"/>
                              <a:gd name="T10" fmla="*/ 0 w 136"/>
                              <a:gd name="T11" fmla="*/ 133 h 273"/>
                              <a:gd name="T12" fmla="*/ 0 w 136"/>
                              <a:gd name="T13" fmla="*/ 160 h 273"/>
                              <a:gd name="T14" fmla="*/ 8 w 136"/>
                              <a:gd name="T15" fmla="*/ 209 h 273"/>
                              <a:gd name="T16" fmla="*/ 24 w 136"/>
                              <a:gd name="T17" fmla="*/ 248 h 273"/>
                              <a:gd name="T18" fmla="*/ 46 w 136"/>
                              <a:gd name="T19" fmla="*/ 270 h 273"/>
                              <a:gd name="T20" fmla="*/ 59 w 136"/>
                              <a:gd name="T21" fmla="*/ 273 h 273"/>
                              <a:gd name="T22" fmla="*/ 73 w 136"/>
                              <a:gd name="T23" fmla="*/ 272 h 273"/>
                              <a:gd name="T24" fmla="*/ 99 w 136"/>
                              <a:gd name="T25" fmla="*/ 252 h 273"/>
                              <a:gd name="T26" fmla="*/ 119 w 136"/>
                              <a:gd name="T27" fmla="*/ 217 h 273"/>
                              <a:gd name="T28" fmla="*/ 132 w 136"/>
                              <a:gd name="T29" fmla="*/ 169 h 273"/>
                              <a:gd name="T30" fmla="*/ 135 w 136"/>
                              <a:gd name="T31" fmla="*/ 140 h 273"/>
                              <a:gd name="T32" fmla="*/ 136 w 136"/>
                              <a:gd name="T33" fmla="*/ 113 h 273"/>
                              <a:gd name="T34" fmla="*/ 128 w 136"/>
                              <a:gd name="T35" fmla="*/ 64 h 273"/>
                              <a:gd name="T36" fmla="*/ 112 w 136"/>
                              <a:gd name="T37" fmla="*/ 26 h 273"/>
                              <a:gd name="T38" fmla="*/ 90 w 136"/>
                              <a:gd name="T39" fmla="*/ 4 h 273"/>
                              <a:gd name="T40" fmla="*/ 77 w 136"/>
                              <a:gd name="T41" fmla="*/ 0 h 2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36" h="273">
                                <a:moveTo>
                                  <a:pt x="77" y="0"/>
                                </a:moveTo>
                                <a:lnTo>
                                  <a:pt x="62" y="1"/>
                                </a:lnTo>
                                <a:lnTo>
                                  <a:pt x="37" y="21"/>
                                </a:lnTo>
                                <a:lnTo>
                                  <a:pt x="16" y="57"/>
                                </a:lnTo>
                                <a:lnTo>
                                  <a:pt x="4" y="105"/>
                                </a:lnTo>
                                <a:lnTo>
                                  <a:pt x="0" y="133"/>
                                </a:lnTo>
                                <a:lnTo>
                                  <a:pt x="0" y="160"/>
                                </a:lnTo>
                                <a:lnTo>
                                  <a:pt x="8" y="209"/>
                                </a:lnTo>
                                <a:lnTo>
                                  <a:pt x="24" y="248"/>
                                </a:lnTo>
                                <a:lnTo>
                                  <a:pt x="46" y="270"/>
                                </a:lnTo>
                                <a:lnTo>
                                  <a:pt x="59" y="273"/>
                                </a:lnTo>
                                <a:lnTo>
                                  <a:pt x="73" y="272"/>
                                </a:lnTo>
                                <a:lnTo>
                                  <a:pt x="99" y="252"/>
                                </a:lnTo>
                                <a:lnTo>
                                  <a:pt x="119" y="217"/>
                                </a:lnTo>
                                <a:lnTo>
                                  <a:pt x="132" y="169"/>
                                </a:lnTo>
                                <a:lnTo>
                                  <a:pt x="135" y="140"/>
                                </a:lnTo>
                                <a:lnTo>
                                  <a:pt x="136" y="113"/>
                                </a:lnTo>
                                <a:lnTo>
                                  <a:pt x="128" y="64"/>
                                </a:lnTo>
                                <a:lnTo>
                                  <a:pt x="112" y="26"/>
                                </a:lnTo>
                                <a:lnTo>
                                  <a:pt x="90" y="4"/>
                                </a:lnTo>
                                <a:lnTo>
                                  <a:pt x="77" y="0"/>
                                </a:lnTo>
                                <a:close/>
                              </a:path>
                            </a:pathLst>
                          </a:custGeom>
                          <a:solidFill>
                            <a:srgbClr val="38ACC8"/>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57" name="Freeform 143"/>
                        <wps:cNvSpPr>
                          <a:spLocks/>
                        </wps:cNvSpPr>
                        <wps:spPr bwMode="auto">
                          <a:xfrm>
                            <a:off x="4935538" y="428625"/>
                            <a:ext cx="77788" cy="141288"/>
                          </a:xfrm>
                          <a:custGeom>
                            <a:avLst/>
                            <a:gdLst>
                              <a:gd name="T0" fmla="*/ 104 w 145"/>
                              <a:gd name="T1" fmla="*/ 2 h 268"/>
                              <a:gd name="T2" fmla="*/ 91 w 145"/>
                              <a:gd name="T3" fmla="*/ 0 h 268"/>
                              <a:gd name="T4" fmla="*/ 63 w 145"/>
                              <a:gd name="T5" fmla="*/ 14 h 268"/>
                              <a:gd name="T6" fmla="*/ 35 w 145"/>
                              <a:gd name="T7" fmla="*/ 46 h 268"/>
                              <a:gd name="T8" fmla="*/ 15 w 145"/>
                              <a:gd name="T9" fmla="*/ 90 h 268"/>
                              <a:gd name="T10" fmla="*/ 7 w 145"/>
                              <a:gd name="T11" fmla="*/ 117 h 268"/>
                              <a:gd name="T12" fmla="*/ 1 w 145"/>
                              <a:gd name="T13" fmla="*/ 145 h 268"/>
                              <a:gd name="T14" fmla="*/ 0 w 145"/>
                              <a:gd name="T15" fmla="*/ 195 h 268"/>
                              <a:gd name="T16" fmla="*/ 8 w 145"/>
                              <a:gd name="T17" fmla="*/ 236 h 268"/>
                              <a:gd name="T18" fmla="*/ 27 w 145"/>
                              <a:gd name="T19" fmla="*/ 262 h 268"/>
                              <a:gd name="T20" fmla="*/ 39 w 145"/>
                              <a:gd name="T21" fmla="*/ 266 h 268"/>
                              <a:gd name="T22" fmla="*/ 53 w 145"/>
                              <a:gd name="T23" fmla="*/ 268 h 268"/>
                              <a:gd name="T24" fmla="*/ 81 w 145"/>
                              <a:gd name="T25" fmla="*/ 254 h 268"/>
                              <a:gd name="T26" fmla="*/ 108 w 145"/>
                              <a:gd name="T27" fmla="*/ 222 h 268"/>
                              <a:gd name="T28" fmla="*/ 130 w 145"/>
                              <a:gd name="T29" fmla="*/ 178 h 268"/>
                              <a:gd name="T30" fmla="*/ 138 w 145"/>
                              <a:gd name="T31" fmla="*/ 151 h 268"/>
                              <a:gd name="T32" fmla="*/ 143 w 145"/>
                              <a:gd name="T33" fmla="*/ 124 h 268"/>
                              <a:gd name="T34" fmla="*/ 145 w 145"/>
                              <a:gd name="T35" fmla="*/ 73 h 268"/>
                              <a:gd name="T36" fmla="*/ 136 w 145"/>
                              <a:gd name="T37" fmla="*/ 32 h 268"/>
                              <a:gd name="T38" fmla="*/ 118 w 145"/>
                              <a:gd name="T39" fmla="*/ 7 h 268"/>
                              <a:gd name="T40" fmla="*/ 104 w 145"/>
                              <a:gd name="T41" fmla="*/ 2 h 2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45" h="268">
                                <a:moveTo>
                                  <a:pt x="104" y="2"/>
                                </a:moveTo>
                                <a:lnTo>
                                  <a:pt x="91" y="0"/>
                                </a:lnTo>
                                <a:lnTo>
                                  <a:pt x="63" y="14"/>
                                </a:lnTo>
                                <a:lnTo>
                                  <a:pt x="35" y="46"/>
                                </a:lnTo>
                                <a:lnTo>
                                  <a:pt x="15" y="90"/>
                                </a:lnTo>
                                <a:lnTo>
                                  <a:pt x="7" y="117"/>
                                </a:lnTo>
                                <a:lnTo>
                                  <a:pt x="1" y="145"/>
                                </a:lnTo>
                                <a:lnTo>
                                  <a:pt x="0" y="195"/>
                                </a:lnTo>
                                <a:lnTo>
                                  <a:pt x="8" y="236"/>
                                </a:lnTo>
                                <a:lnTo>
                                  <a:pt x="27" y="262"/>
                                </a:lnTo>
                                <a:lnTo>
                                  <a:pt x="39" y="266"/>
                                </a:lnTo>
                                <a:lnTo>
                                  <a:pt x="53" y="268"/>
                                </a:lnTo>
                                <a:lnTo>
                                  <a:pt x="81" y="254"/>
                                </a:lnTo>
                                <a:lnTo>
                                  <a:pt x="108" y="222"/>
                                </a:lnTo>
                                <a:lnTo>
                                  <a:pt x="130" y="178"/>
                                </a:lnTo>
                                <a:lnTo>
                                  <a:pt x="138" y="151"/>
                                </a:lnTo>
                                <a:lnTo>
                                  <a:pt x="143" y="124"/>
                                </a:lnTo>
                                <a:lnTo>
                                  <a:pt x="145" y="73"/>
                                </a:lnTo>
                                <a:lnTo>
                                  <a:pt x="136" y="32"/>
                                </a:lnTo>
                                <a:lnTo>
                                  <a:pt x="118" y="7"/>
                                </a:lnTo>
                                <a:lnTo>
                                  <a:pt x="104" y="2"/>
                                </a:lnTo>
                                <a:close/>
                              </a:path>
                            </a:pathLst>
                          </a:custGeom>
                          <a:solidFill>
                            <a:srgbClr val="38ACC8"/>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58" name="Freeform 144"/>
                        <wps:cNvSpPr>
                          <a:spLocks/>
                        </wps:cNvSpPr>
                        <wps:spPr bwMode="auto">
                          <a:xfrm>
                            <a:off x="5241925" y="863600"/>
                            <a:ext cx="139700" cy="74613"/>
                          </a:xfrm>
                          <a:custGeom>
                            <a:avLst/>
                            <a:gdLst>
                              <a:gd name="T0" fmla="*/ 265 w 266"/>
                              <a:gd name="T1" fmla="*/ 48 h 142"/>
                              <a:gd name="T2" fmla="*/ 262 w 266"/>
                              <a:gd name="T3" fmla="*/ 35 h 142"/>
                              <a:gd name="T4" fmla="*/ 237 w 266"/>
                              <a:gd name="T5" fmla="*/ 14 h 142"/>
                              <a:gd name="T6" fmla="*/ 197 w 266"/>
                              <a:gd name="T7" fmla="*/ 1 h 142"/>
                              <a:gd name="T8" fmla="*/ 148 w 266"/>
                              <a:gd name="T9" fmla="*/ 0 h 142"/>
                              <a:gd name="T10" fmla="*/ 121 w 266"/>
                              <a:gd name="T11" fmla="*/ 4 h 142"/>
                              <a:gd name="T12" fmla="*/ 95 w 266"/>
                              <a:gd name="T13" fmla="*/ 10 h 142"/>
                              <a:gd name="T14" fmla="*/ 48 w 266"/>
                              <a:gd name="T15" fmla="*/ 28 h 142"/>
                              <a:gd name="T16" fmla="*/ 16 w 266"/>
                              <a:gd name="T17" fmla="*/ 53 h 142"/>
                              <a:gd name="T18" fmla="*/ 0 w 266"/>
                              <a:gd name="T19" fmla="*/ 80 h 142"/>
                              <a:gd name="T20" fmla="*/ 0 w 266"/>
                              <a:gd name="T21" fmla="*/ 95 h 142"/>
                              <a:gd name="T22" fmla="*/ 5 w 266"/>
                              <a:gd name="T23" fmla="*/ 107 h 142"/>
                              <a:gd name="T24" fmla="*/ 29 w 266"/>
                              <a:gd name="T25" fmla="*/ 128 h 142"/>
                              <a:gd name="T26" fmla="*/ 68 w 266"/>
                              <a:gd name="T27" fmla="*/ 140 h 142"/>
                              <a:gd name="T28" fmla="*/ 117 w 266"/>
                              <a:gd name="T29" fmla="*/ 142 h 142"/>
                              <a:gd name="T30" fmla="*/ 145 w 266"/>
                              <a:gd name="T31" fmla="*/ 138 h 142"/>
                              <a:gd name="T32" fmla="*/ 172 w 266"/>
                              <a:gd name="T33" fmla="*/ 133 h 142"/>
                              <a:gd name="T34" fmla="*/ 217 w 266"/>
                              <a:gd name="T35" fmla="*/ 113 h 142"/>
                              <a:gd name="T36" fmla="*/ 250 w 266"/>
                              <a:gd name="T37" fmla="*/ 89 h 142"/>
                              <a:gd name="T38" fmla="*/ 266 w 266"/>
                              <a:gd name="T39" fmla="*/ 62 h 142"/>
                              <a:gd name="T40" fmla="*/ 265 w 266"/>
                              <a:gd name="T41" fmla="*/ 48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266" h="142">
                                <a:moveTo>
                                  <a:pt x="265" y="48"/>
                                </a:moveTo>
                                <a:lnTo>
                                  <a:pt x="262" y="35"/>
                                </a:lnTo>
                                <a:lnTo>
                                  <a:pt x="237" y="14"/>
                                </a:lnTo>
                                <a:lnTo>
                                  <a:pt x="197" y="1"/>
                                </a:lnTo>
                                <a:lnTo>
                                  <a:pt x="148" y="0"/>
                                </a:lnTo>
                                <a:lnTo>
                                  <a:pt x="121" y="4"/>
                                </a:lnTo>
                                <a:lnTo>
                                  <a:pt x="95" y="10"/>
                                </a:lnTo>
                                <a:lnTo>
                                  <a:pt x="48" y="28"/>
                                </a:lnTo>
                                <a:lnTo>
                                  <a:pt x="16" y="53"/>
                                </a:lnTo>
                                <a:lnTo>
                                  <a:pt x="0" y="80"/>
                                </a:lnTo>
                                <a:lnTo>
                                  <a:pt x="0" y="95"/>
                                </a:lnTo>
                                <a:lnTo>
                                  <a:pt x="5" y="107"/>
                                </a:lnTo>
                                <a:lnTo>
                                  <a:pt x="29" y="128"/>
                                </a:lnTo>
                                <a:lnTo>
                                  <a:pt x="68" y="140"/>
                                </a:lnTo>
                                <a:lnTo>
                                  <a:pt x="117" y="142"/>
                                </a:lnTo>
                                <a:lnTo>
                                  <a:pt x="145" y="138"/>
                                </a:lnTo>
                                <a:lnTo>
                                  <a:pt x="172" y="133"/>
                                </a:lnTo>
                                <a:lnTo>
                                  <a:pt x="217" y="113"/>
                                </a:lnTo>
                                <a:lnTo>
                                  <a:pt x="250" y="89"/>
                                </a:lnTo>
                                <a:lnTo>
                                  <a:pt x="266" y="62"/>
                                </a:lnTo>
                                <a:lnTo>
                                  <a:pt x="265" y="48"/>
                                </a:lnTo>
                                <a:close/>
                              </a:path>
                            </a:pathLst>
                          </a:custGeom>
                          <a:solidFill>
                            <a:srgbClr val="38ACC8"/>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59" name="Freeform 145"/>
                        <wps:cNvSpPr>
                          <a:spLocks/>
                        </wps:cNvSpPr>
                        <wps:spPr bwMode="auto">
                          <a:xfrm>
                            <a:off x="5295900" y="287338"/>
                            <a:ext cx="131763" cy="92075"/>
                          </a:xfrm>
                          <a:custGeom>
                            <a:avLst/>
                            <a:gdLst>
                              <a:gd name="T0" fmla="*/ 244 w 247"/>
                              <a:gd name="T1" fmla="*/ 149 h 174"/>
                              <a:gd name="T2" fmla="*/ 247 w 247"/>
                              <a:gd name="T3" fmla="*/ 137 h 174"/>
                              <a:gd name="T4" fmla="*/ 241 w 247"/>
                              <a:gd name="T5" fmla="*/ 105 h 174"/>
                              <a:gd name="T6" fmla="*/ 217 w 247"/>
                              <a:gd name="T7" fmla="*/ 72 h 174"/>
                              <a:gd name="T8" fmla="*/ 178 w 247"/>
                              <a:gd name="T9" fmla="*/ 40 h 174"/>
                              <a:gd name="T10" fmla="*/ 155 w 247"/>
                              <a:gd name="T11" fmla="*/ 26 h 174"/>
                              <a:gd name="T12" fmla="*/ 130 w 247"/>
                              <a:gd name="T13" fmla="*/ 14 h 174"/>
                              <a:gd name="T14" fmla="*/ 82 w 247"/>
                              <a:gd name="T15" fmla="*/ 0 h 174"/>
                              <a:gd name="T16" fmla="*/ 42 w 247"/>
                              <a:gd name="T17" fmla="*/ 0 h 174"/>
                              <a:gd name="T18" fmla="*/ 12 w 247"/>
                              <a:gd name="T19" fmla="*/ 13 h 174"/>
                              <a:gd name="T20" fmla="*/ 5 w 247"/>
                              <a:gd name="T21" fmla="*/ 24 h 174"/>
                              <a:gd name="T22" fmla="*/ 0 w 247"/>
                              <a:gd name="T23" fmla="*/ 37 h 174"/>
                              <a:gd name="T24" fmla="*/ 7 w 247"/>
                              <a:gd name="T25" fmla="*/ 68 h 174"/>
                              <a:gd name="T26" fmla="*/ 31 w 247"/>
                              <a:gd name="T27" fmla="*/ 102 h 174"/>
                              <a:gd name="T28" fmla="*/ 69 w 247"/>
                              <a:gd name="T29" fmla="*/ 133 h 174"/>
                              <a:gd name="T30" fmla="*/ 93 w 247"/>
                              <a:gd name="T31" fmla="*/ 147 h 174"/>
                              <a:gd name="T32" fmla="*/ 118 w 247"/>
                              <a:gd name="T33" fmla="*/ 159 h 174"/>
                              <a:gd name="T34" fmla="*/ 165 w 247"/>
                              <a:gd name="T35" fmla="*/ 173 h 174"/>
                              <a:gd name="T36" fmla="*/ 206 w 247"/>
                              <a:gd name="T37" fmla="*/ 174 h 174"/>
                              <a:gd name="T38" fmla="*/ 235 w 247"/>
                              <a:gd name="T39" fmla="*/ 162 h 174"/>
                              <a:gd name="T40" fmla="*/ 244 w 247"/>
                              <a:gd name="T41" fmla="*/ 149 h 17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247" h="174">
                                <a:moveTo>
                                  <a:pt x="244" y="149"/>
                                </a:moveTo>
                                <a:lnTo>
                                  <a:pt x="247" y="137"/>
                                </a:lnTo>
                                <a:lnTo>
                                  <a:pt x="241" y="105"/>
                                </a:lnTo>
                                <a:lnTo>
                                  <a:pt x="217" y="72"/>
                                </a:lnTo>
                                <a:lnTo>
                                  <a:pt x="178" y="40"/>
                                </a:lnTo>
                                <a:lnTo>
                                  <a:pt x="155" y="26"/>
                                </a:lnTo>
                                <a:lnTo>
                                  <a:pt x="130" y="14"/>
                                </a:lnTo>
                                <a:lnTo>
                                  <a:pt x="82" y="0"/>
                                </a:lnTo>
                                <a:lnTo>
                                  <a:pt x="42" y="0"/>
                                </a:lnTo>
                                <a:lnTo>
                                  <a:pt x="12" y="13"/>
                                </a:lnTo>
                                <a:lnTo>
                                  <a:pt x="5" y="24"/>
                                </a:lnTo>
                                <a:lnTo>
                                  <a:pt x="0" y="37"/>
                                </a:lnTo>
                                <a:lnTo>
                                  <a:pt x="7" y="68"/>
                                </a:lnTo>
                                <a:lnTo>
                                  <a:pt x="31" y="102"/>
                                </a:lnTo>
                                <a:lnTo>
                                  <a:pt x="69" y="133"/>
                                </a:lnTo>
                                <a:lnTo>
                                  <a:pt x="93" y="147"/>
                                </a:lnTo>
                                <a:lnTo>
                                  <a:pt x="118" y="159"/>
                                </a:lnTo>
                                <a:lnTo>
                                  <a:pt x="165" y="173"/>
                                </a:lnTo>
                                <a:lnTo>
                                  <a:pt x="206" y="174"/>
                                </a:lnTo>
                                <a:lnTo>
                                  <a:pt x="235" y="162"/>
                                </a:lnTo>
                                <a:lnTo>
                                  <a:pt x="244" y="149"/>
                                </a:lnTo>
                                <a:close/>
                              </a:path>
                            </a:pathLst>
                          </a:custGeom>
                          <a:solidFill>
                            <a:srgbClr val="38ACC8"/>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60" name="Freeform 146"/>
                        <wps:cNvSpPr>
                          <a:spLocks/>
                        </wps:cNvSpPr>
                        <wps:spPr bwMode="auto">
                          <a:xfrm>
                            <a:off x="4992688" y="781050"/>
                            <a:ext cx="120650" cy="104775"/>
                          </a:xfrm>
                          <a:custGeom>
                            <a:avLst/>
                            <a:gdLst>
                              <a:gd name="T0" fmla="*/ 222 w 229"/>
                              <a:gd name="T1" fmla="*/ 181 h 198"/>
                              <a:gd name="T2" fmla="*/ 229 w 229"/>
                              <a:gd name="T3" fmla="*/ 169 h 198"/>
                              <a:gd name="T4" fmla="*/ 227 w 229"/>
                              <a:gd name="T5" fmla="*/ 137 h 198"/>
                              <a:gd name="T6" fmla="*/ 208 w 229"/>
                              <a:gd name="T7" fmla="*/ 100 h 198"/>
                              <a:gd name="T8" fmla="*/ 176 w 229"/>
                              <a:gd name="T9" fmla="*/ 61 h 198"/>
                              <a:gd name="T10" fmla="*/ 154 w 229"/>
                              <a:gd name="T11" fmla="*/ 44 h 198"/>
                              <a:gd name="T12" fmla="*/ 132 w 229"/>
                              <a:gd name="T13" fmla="*/ 28 h 198"/>
                              <a:gd name="T14" fmla="*/ 87 w 229"/>
                              <a:gd name="T15" fmla="*/ 7 h 198"/>
                              <a:gd name="T16" fmla="*/ 47 w 229"/>
                              <a:gd name="T17" fmla="*/ 0 h 198"/>
                              <a:gd name="T18" fmla="*/ 16 w 229"/>
                              <a:gd name="T19" fmla="*/ 7 h 198"/>
                              <a:gd name="T20" fmla="*/ 6 w 229"/>
                              <a:gd name="T21" fmla="*/ 17 h 198"/>
                              <a:gd name="T22" fmla="*/ 0 w 229"/>
                              <a:gd name="T23" fmla="*/ 29 h 198"/>
                              <a:gd name="T24" fmla="*/ 1 w 229"/>
                              <a:gd name="T25" fmla="*/ 61 h 198"/>
                              <a:gd name="T26" fmla="*/ 20 w 229"/>
                              <a:gd name="T27" fmla="*/ 98 h 198"/>
                              <a:gd name="T28" fmla="*/ 53 w 229"/>
                              <a:gd name="T29" fmla="*/ 137 h 198"/>
                              <a:gd name="T30" fmla="*/ 74 w 229"/>
                              <a:gd name="T31" fmla="*/ 154 h 198"/>
                              <a:gd name="T32" fmla="*/ 96 w 229"/>
                              <a:gd name="T33" fmla="*/ 170 h 198"/>
                              <a:gd name="T34" fmla="*/ 142 w 229"/>
                              <a:gd name="T35" fmla="*/ 191 h 198"/>
                              <a:gd name="T36" fmla="*/ 181 w 229"/>
                              <a:gd name="T37" fmla="*/ 198 h 198"/>
                              <a:gd name="T38" fmla="*/ 212 w 229"/>
                              <a:gd name="T39" fmla="*/ 191 h 198"/>
                              <a:gd name="T40" fmla="*/ 222 w 229"/>
                              <a:gd name="T41" fmla="*/ 181 h 1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229" h="198">
                                <a:moveTo>
                                  <a:pt x="222" y="181"/>
                                </a:moveTo>
                                <a:lnTo>
                                  <a:pt x="229" y="169"/>
                                </a:lnTo>
                                <a:lnTo>
                                  <a:pt x="227" y="137"/>
                                </a:lnTo>
                                <a:lnTo>
                                  <a:pt x="208" y="100"/>
                                </a:lnTo>
                                <a:lnTo>
                                  <a:pt x="176" y="61"/>
                                </a:lnTo>
                                <a:lnTo>
                                  <a:pt x="154" y="44"/>
                                </a:lnTo>
                                <a:lnTo>
                                  <a:pt x="132" y="28"/>
                                </a:lnTo>
                                <a:lnTo>
                                  <a:pt x="87" y="7"/>
                                </a:lnTo>
                                <a:lnTo>
                                  <a:pt x="47" y="0"/>
                                </a:lnTo>
                                <a:lnTo>
                                  <a:pt x="16" y="7"/>
                                </a:lnTo>
                                <a:lnTo>
                                  <a:pt x="6" y="17"/>
                                </a:lnTo>
                                <a:lnTo>
                                  <a:pt x="0" y="29"/>
                                </a:lnTo>
                                <a:lnTo>
                                  <a:pt x="1" y="61"/>
                                </a:lnTo>
                                <a:lnTo>
                                  <a:pt x="20" y="98"/>
                                </a:lnTo>
                                <a:lnTo>
                                  <a:pt x="53" y="137"/>
                                </a:lnTo>
                                <a:lnTo>
                                  <a:pt x="74" y="154"/>
                                </a:lnTo>
                                <a:lnTo>
                                  <a:pt x="96" y="170"/>
                                </a:lnTo>
                                <a:lnTo>
                                  <a:pt x="142" y="191"/>
                                </a:lnTo>
                                <a:lnTo>
                                  <a:pt x="181" y="198"/>
                                </a:lnTo>
                                <a:lnTo>
                                  <a:pt x="212" y="191"/>
                                </a:lnTo>
                                <a:lnTo>
                                  <a:pt x="222" y="181"/>
                                </a:lnTo>
                                <a:close/>
                              </a:path>
                            </a:pathLst>
                          </a:custGeom>
                          <a:solidFill>
                            <a:srgbClr val="38ACC8"/>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61" name="Freeform 147"/>
                        <wps:cNvSpPr>
                          <a:spLocks/>
                        </wps:cNvSpPr>
                        <wps:spPr bwMode="auto">
                          <a:xfrm>
                            <a:off x="4965700" y="725488"/>
                            <a:ext cx="87313" cy="88900"/>
                          </a:xfrm>
                          <a:custGeom>
                            <a:avLst/>
                            <a:gdLst>
                              <a:gd name="T0" fmla="*/ 5 w 165"/>
                              <a:gd name="T1" fmla="*/ 53 h 167"/>
                              <a:gd name="T2" fmla="*/ 13 w 165"/>
                              <a:gd name="T3" fmla="*/ 37 h 167"/>
                              <a:gd name="T4" fmla="*/ 36 w 165"/>
                              <a:gd name="T5" fmla="*/ 14 h 167"/>
                              <a:gd name="T6" fmla="*/ 64 w 165"/>
                              <a:gd name="T7" fmla="*/ 1 h 167"/>
                              <a:gd name="T8" fmla="*/ 98 w 165"/>
                              <a:gd name="T9" fmla="*/ 0 h 167"/>
                              <a:gd name="T10" fmla="*/ 114 w 165"/>
                              <a:gd name="T11" fmla="*/ 5 h 167"/>
                              <a:gd name="T12" fmla="*/ 129 w 165"/>
                              <a:gd name="T13" fmla="*/ 12 h 167"/>
                              <a:gd name="T14" fmla="*/ 152 w 165"/>
                              <a:gd name="T15" fmla="*/ 36 h 167"/>
                              <a:gd name="T16" fmla="*/ 164 w 165"/>
                              <a:gd name="T17" fmla="*/ 65 h 167"/>
                              <a:gd name="T18" fmla="*/ 165 w 165"/>
                              <a:gd name="T19" fmla="*/ 99 h 167"/>
                              <a:gd name="T20" fmla="*/ 161 w 165"/>
                              <a:gd name="T21" fmla="*/ 115 h 167"/>
                              <a:gd name="T22" fmla="*/ 153 w 165"/>
                              <a:gd name="T23" fmla="*/ 131 h 167"/>
                              <a:gd name="T24" fmla="*/ 130 w 165"/>
                              <a:gd name="T25" fmla="*/ 154 h 167"/>
                              <a:gd name="T26" fmla="*/ 101 w 165"/>
                              <a:gd name="T27" fmla="*/ 166 h 167"/>
                              <a:gd name="T28" fmla="*/ 68 w 165"/>
                              <a:gd name="T29" fmla="*/ 167 h 167"/>
                              <a:gd name="T30" fmla="*/ 52 w 165"/>
                              <a:gd name="T31" fmla="*/ 163 h 167"/>
                              <a:gd name="T32" fmla="*/ 37 w 165"/>
                              <a:gd name="T33" fmla="*/ 155 h 167"/>
                              <a:gd name="T34" fmla="*/ 14 w 165"/>
                              <a:gd name="T35" fmla="*/ 132 h 167"/>
                              <a:gd name="T36" fmla="*/ 2 w 165"/>
                              <a:gd name="T37" fmla="*/ 102 h 167"/>
                              <a:gd name="T38" fmla="*/ 0 w 165"/>
                              <a:gd name="T39" fmla="*/ 69 h 167"/>
                              <a:gd name="T40" fmla="*/ 5 w 165"/>
                              <a:gd name="T41" fmla="*/ 53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5" h="167">
                                <a:moveTo>
                                  <a:pt x="5" y="53"/>
                                </a:moveTo>
                                <a:lnTo>
                                  <a:pt x="13" y="37"/>
                                </a:lnTo>
                                <a:lnTo>
                                  <a:pt x="36" y="14"/>
                                </a:lnTo>
                                <a:lnTo>
                                  <a:pt x="64" y="1"/>
                                </a:lnTo>
                                <a:lnTo>
                                  <a:pt x="98" y="0"/>
                                </a:lnTo>
                                <a:lnTo>
                                  <a:pt x="114" y="5"/>
                                </a:lnTo>
                                <a:lnTo>
                                  <a:pt x="129" y="12"/>
                                </a:lnTo>
                                <a:lnTo>
                                  <a:pt x="152" y="36"/>
                                </a:lnTo>
                                <a:lnTo>
                                  <a:pt x="164" y="65"/>
                                </a:lnTo>
                                <a:lnTo>
                                  <a:pt x="165" y="99"/>
                                </a:lnTo>
                                <a:lnTo>
                                  <a:pt x="161" y="115"/>
                                </a:lnTo>
                                <a:lnTo>
                                  <a:pt x="153" y="131"/>
                                </a:lnTo>
                                <a:lnTo>
                                  <a:pt x="130" y="154"/>
                                </a:lnTo>
                                <a:lnTo>
                                  <a:pt x="101" y="166"/>
                                </a:lnTo>
                                <a:lnTo>
                                  <a:pt x="68" y="167"/>
                                </a:lnTo>
                                <a:lnTo>
                                  <a:pt x="52" y="163"/>
                                </a:lnTo>
                                <a:lnTo>
                                  <a:pt x="37" y="155"/>
                                </a:lnTo>
                                <a:lnTo>
                                  <a:pt x="14" y="132"/>
                                </a:lnTo>
                                <a:lnTo>
                                  <a:pt x="2" y="102"/>
                                </a:lnTo>
                                <a:lnTo>
                                  <a:pt x="0" y="69"/>
                                </a:lnTo>
                                <a:lnTo>
                                  <a:pt x="5" y="53"/>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62" name="Freeform 148"/>
                        <wps:cNvSpPr>
                          <a:spLocks/>
                        </wps:cNvSpPr>
                        <wps:spPr bwMode="auto">
                          <a:xfrm>
                            <a:off x="5156200" y="517525"/>
                            <a:ext cx="52388" cy="55563"/>
                          </a:xfrm>
                          <a:custGeom>
                            <a:avLst/>
                            <a:gdLst>
                              <a:gd name="T0" fmla="*/ 101 w 101"/>
                              <a:gd name="T1" fmla="*/ 52 h 105"/>
                              <a:gd name="T2" fmla="*/ 101 w 101"/>
                              <a:gd name="T3" fmla="*/ 63 h 105"/>
                              <a:gd name="T4" fmla="*/ 93 w 101"/>
                              <a:gd name="T5" fmla="*/ 81 h 105"/>
                              <a:gd name="T6" fmla="*/ 79 w 101"/>
                              <a:gd name="T7" fmla="*/ 96 h 105"/>
                              <a:gd name="T8" fmla="*/ 61 w 101"/>
                              <a:gd name="T9" fmla="*/ 104 h 105"/>
                              <a:gd name="T10" fmla="*/ 50 w 101"/>
                              <a:gd name="T11" fmla="*/ 105 h 105"/>
                              <a:gd name="T12" fmla="*/ 40 w 101"/>
                              <a:gd name="T13" fmla="*/ 104 h 105"/>
                              <a:gd name="T14" fmla="*/ 22 w 101"/>
                              <a:gd name="T15" fmla="*/ 96 h 105"/>
                              <a:gd name="T16" fmla="*/ 8 w 101"/>
                              <a:gd name="T17" fmla="*/ 81 h 105"/>
                              <a:gd name="T18" fmla="*/ 0 w 101"/>
                              <a:gd name="T19" fmla="*/ 63 h 105"/>
                              <a:gd name="T20" fmla="*/ 0 w 101"/>
                              <a:gd name="T21" fmla="*/ 52 h 105"/>
                              <a:gd name="T22" fmla="*/ 0 w 101"/>
                              <a:gd name="T23" fmla="*/ 42 h 105"/>
                              <a:gd name="T24" fmla="*/ 8 w 101"/>
                              <a:gd name="T25" fmla="*/ 24 h 105"/>
                              <a:gd name="T26" fmla="*/ 22 w 101"/>
                              <a:gd name="T27" fmla="*/ 9 h 105"/>
                              <a:gd name="T28" fmla="*/ 40 w 101"/>
                              <a:gd name="T29" fmla="*/ 1 h 105"/>
                              <a:gd name="T30" fmla="*/ 50 w 101"/>
                              <a:gd name="T31" fmla="*/ 0 h 105"/>
                              <a:gd name="T32" fmla="*/ 61 w 101"/>
                              <a:gd name="T33" fmla="*/ 1 h 105"/>
                              <a:gd name="T34" fmla="*/ 79 w 101"/>
                              <a:gd name="T35" fmla="*/ 9 h 105"/>
                              <a:gd name="T36" fmla="*/ 93 w 101"/>
                              <a:gd name="T37" fmla="*/ 24 h 105"/>
                              <a:gd name="T38" fmla="*/ 101 w 101"/>
                              <a:gd name="T39" fmla="*/ 42 h 105"/>
                              <a:gd name="T40" fmla="*/ 101 w 101"/>
                              <a:gd name="T41" fmla="*/ 52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1" h="105">
                                <a:moveTo>
                                  <a:pt x="101" y="52"/>
                                </a:moveTo>
                                <a:lnTo>
                                  <a:pt x="101" y="63"/>
                                </a:lnTo>
                                <a:lnTo>
                                  <a:pt x="93" y="81"/>
                                </a:lnTo>
                                <a:lnTo>
                                  <a:pt x="79" y="96"/>
                                </a:lnTo>
                                <a:lnTo>
                                  <a:pt x="61" y="104"/>
                                </a:lnTo>
                                <a:lnTo>
                                  <a:pt x="50" y="105"/>
                                </a:lnTo>
                                <a:lnTo>
                                  <a:pt x="40" y="104"/>
                                </a:lnTo>
                                <a:lnTo>
                                  <a:pt x="22" y="96"/>
                                </a:lnTo>
                                <a:lnTo>
                                  <a:pt x="8" y="81"/>
                                </a:lnTo>
                                <a:lnTo>
                                  <a:pt x="0" y="63"/>
                                </a:lnTo>
                                <a:lnTo>
                                  <a:pt x="0" y="52"/>
                                </a:lnTo>
                                <a:lnTo>
                                  <a:pt x="0" y="42"/>
                                </a:lnTo>
                                <a:lnTo>
                                  <a:pt x="8" y="24"/>
                                </a:lnTo>
                                <a:lnTo>
                                  <a:pt x="22" y="9"/>
                                </a:lnTo>
                                <a:lnTo>
                                  <a:pt x="40" y="1"/>
                                </a:lnTo>
                                <a:lnTo>
                                  <a:pt x="50" y="0"/>
                                </a:lnTo>
                                <a:lnTo>
                                  <a:pt x="61" y="1"/>
                                </a:lnTo>
                                <a:lnTo>
                                  <a:pt x="79" y="9"/>
                                </a:lnTo>
                                <a:lnTo>
                                  <a:pt x="93" y="24"/>
                                </a:lnTo>
                                <a:lnTo>
                                  <a:pt x="101" y="42"/>
                                </a:lnTo>
                                <a:lnTo>
                                  <a:pt x="101" y="52"/>
                                </a:lnTo>
                                <a:close/>
                              </a:path>
                            </a:pathLst>
                          </a:custGeom>
                          <a:solidFill>
                            <a:srgbClr val="93AC93"/>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63" name="Freeform 149"/>
                        <wps:cNvSpPr>
                          <a:spLocks/>
                        </wps:cNvSpPr>
                        <wps:spPr bwMode="auto">
                          <a:xfrm>
                            <a:off x="5345113" y="484188"/>
                            <a:ext cx="55563" cy="55563"/>
                          </a:xfrm>
                          <a:custGeom>
                            <a:avLst/>
                            <a:gdLst>
                              <a:gd name="T0" fmla="*/ 103 w 103"/>
                              <a:gd name="T1" fmla="*/ 52 h 104"/>
                              <a:gd name="T2" fmla="*/ 101 w 103"/>
                              <a:gd name="T3" fmla="*/ 63 h 104"/>
                              <a:gd name="T4" fmla="*/ 94 w 103"/>
                              <a:gd name="T5" fmla="*/ 82 h 104"/>
                              <a:gd name="T6" fmla="*/ 81 w 103"/>
                              <a:gd name="T7" fmla="*/ 95 h 104"/>
                              <a:gd name="T8" fmla="*/ 62 w 103"/>
                              <a:gd name="T9" fmla="*/ 104 h 104"/>
                              <a:gd name="T10" fmla="*/ 52 w 103"/>
                              <a:gd name="T11" fmla="*/ 104 h 104"/>
                              <a:gd name="T12" fmla="*/ 41 w 103"/>
                              <a:gd name="T13" fmla="*/ 104 h 104"/>
                              <a:gd name="T14" fmla="*/ 23 w 103"/>
                              <a:gd name="T15" fmla="*/ 95 h 104"/>
                              <a:gd name="T16" fmla="*/ 9 w 103"/>
                              <a:gd name="T17" fmla="*/ 82 h 104"/>
                              <a:gd name="T18" fmla="*/ 2 w 103"/>
                              <a:gd name="T19" fmla="*/ 63 h 104"/>
                              <a:gd name="T20" fmla="*/ 0 w 103"/>
                              <a:gd name="T21" fmla="*/ 52 h 104"/>
                              <a:gd name="T22" fmla="*/ 2 w 103"/>
                              <a:gd name="T23" fmla="*/ 42 h 104"/>
                              <a:gd name="T24" fmla="*/ 9 w 103"/>
                              <a:gd name="T25" fmla="*/ 24 h 104"/>
                              <a:gd name="T26" fmla="*/ 23 w 103"/>
                              <a:gd name="T27" fmla="*/ 9 h 104"/>
                              <a:gd name="T28" fmla="*/ 41 w 103"/>
                              <a:gd name="T29" fmla="*/ 2 h 104"/>
                              <a:gd name="T30" fmla="*/ 52 w 103"/>
                              <a:gd name="T31" fmla="*/ 0 h 104"/>
                              <a:gd name="T32" fmla="*/ 62 w 103"/>
                              <a:gd name="T33" fmla="*/ 2 h 104"/>
                              <a:gd name="T34" fmla="*/ 81 w 103"/>
                              <a:gd name="T35" fmla="*/ 9 h 104"/>
                              <a:gd name="T36" fmla="*/ 94 w 103"/>
                              <a:gd name="T37" fmla="*/ 24 h 104"/>
                              <a:gd name="T38" fmla="*/ 101 w 103"/>
                              <a:gd name="T39" fmla="*/ 42 h 104"/>
                              <a:gd name="T40" fmla="*/ 103 w 103"/>
                              <a:gd name="T41" fmla="*/ 52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3" h="104">
                                <a:moveTo>
                                  <a:pt x="103" y="52"/>
                                </a:moveTo>
                                <a:lnTo>
                                  <a:pt x="101" y="63"/>
                                </a:lnTo>
                                <a:lnTo>
                                  <a:pt x="94" y="82"/>
                                </a:lnTo>
                                <a:lnTo>
                                  <a:pt x="81" y="95"/>
                                </a:lnTo>
                                <a:lnTo>
                                  <a:pt x="62" y="104"/>
                                </a:lnTo>
                                <a:lnTo>
                                  <a:pt x="52" y="104"/>
                                </a:lnTo>
                                <a:lnTo>
                                  <a:pt x="41" y="104"/>
                                </a:lnTo>
                                <a:lnTo>
                                  <a:pt x="23" y="95"/>
                                </a:lnTo>
                                <a:lnTo>
                                  <a:pt x="9" y="82"/>
                                </a:lnTo>
                                <a:lnTo>
                                  <a:pt x="2" y="63"/>
                                </a:lnTo>
                                <a:lnTo>
                                  <a:pt x="0" y="52"/>
                                </a:lnTo>
                                <a:lnTo>
                                  <a:pt x="2" y="42"/>
                                </a:lnTo>
                                <a:lnTo>
                                  <a:pt x="9" y="24"/>
                                </a:lnTo>
                                <a:lnTo>
                                  <a:pt x="23" y="9"/>
                                </a:lnTo>
                                <a:lnTo>
                                  <a:pt x="41" y="2"/>
                                </a:lnTo>
                                <a:lnTo>
                                  <a:pt x="52" y="0"/>
                                </a:lnTo>
                                <a:lnTo>
                                  <a:pt x="62" y="2"/>
                                </a:lnTo>
                                <a:lnTo>
                                  <a:pt x="81" y="9"/>
                                </a:lnTo>
                                <a:lnTo>
                                  <a:pt x="94" y="24"/>
                                </a:lnTo>
                                <a:lnTo>
                                  <a:pt x="101" y="42"/>
                                </a:lnTo>
                                <a:lnTo>
                                  <a:pt x="103" y="52"/>
                                </a:lnTo>
                                <a:close/>
                              </a:path>
                            </a:pathLst>
                          </a:custGeom>
                          <a:solidFill>
                            <a:srgbClr val="93AC93"/>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64" name="Freeform 150"/>
                        <wps:cNvSpPr>
                          <a:spLocks/>
                        </wps:cNvSpPr>
                        <wps:spPr bwMode="auto">
                          <a:xfrm>
                            <a:off x="5316538" y="555625"/>
                            <a:ext cx="53975" cy="55563"/>
                          </a:xfrm>
                          <a:custGeom>
                            <a:avLst/>
                            <a:gdLst>
                              <a:gd name="T0" fmla="*/ 102 w 102"/>
                              <a:gd name="T1" fmla="*/ 52 h 103"/>
                              <a:gd name="T2" fmla="*/ 101 w 102"/>
                              <a:gd name="T3" fmla="*/ 63 h 103"/>
                              <a:gd name="T4" fmla="*/ 94 w 102"/>
                              <a:gd name="T5" fmla="*/ 81 h 103"/>
                              <a:gd name="T6" fmla="*/ 80 w 102"/>
                              <a:gd name="T7" fmla="*/ 95 h 103"/>
                              <a:gd name="T8" fmla="*/ 62 w 102"/>
                              <a:gd name="T9" fmla="*/ 103 h 103"/>
                              <a:gd name="T10" fmla="*/ 51 w 102"/>
                              <a:gd name="T11" fmla="*/ 103 h 103"/>
                              <a:gd name="T12" fmla="*/ 41 w 102"/>
                              <a:gd name="T13" fmla="*/ 103 h 103"/>
                              <a:gd name="T14" fmla="*/ 22 w 102"/>
                              <a:gd name="T15" fmla="*/ 95 h 103"/>
                              <a:gd name="T16" fmla="*/ 9 w 102"/>
                              <a:gd name="T17" fmla="*/ 81 h 103"/>
                              <a:gd name="T18" fmla="*/ 1 w 102"/>
                              <a:gd name="T19" fmla="*/ 63 h 103"/>
                              <a:gd name="T20" fmla="*/ 0 w 102"/>
                              <a:gd name="T21" fmla="*/ 52 h 103"/>
                              <a:gd name="T22" fmla="*/ 1 w 102"/>
                              <a:gd name="T23" fmla="*/ 42 h 103"/>
                              <a:gd name="T24" fmla="*/ 9 w 102"/>
                              <a:gd name="T25" fmla="*/ 23 h 103"/>
                              <a:gd name="T26" fmla="*/ 22 w 102"/>
                              <a:gd name="T27" fmla="*/ 8 h 103"/>
                              <a:gd name="T28" fmla="*/ 41 w 102"/>
                              <a:gd name="T29" fmla="*/ 1 h 103"/>
                              <a:gd name="T30" fmla="*/ 51 w 102"/>
                              <a:gd name="T31" fmla="*/ 0 h 103"/>
                              <a:gd name="T32" fmla="*/ 62 w 102"/>
                              <a:gd name="T33" fmla="*/ 1 h 103"/>
                              <a:gd name="T34" fmla="*/ 80 w 102"/>
                              <a:gd name="T35" fmla="*/ 8 h 103"/>
                              <a:gd name="T36" fmla="*/ 94 w 102"/>
                              <a:gd name="T37" fmla="*/ 23 h 103"/>
                              <a:gd name="T38" fmla="*/ 101 w 102"/>
                              <a:gd name="T39" fmla="*/ 42 h 103"/>
                              <a:gd name="T40" fmla="*/ 102 w 102"/>
                              <a:gd name="T41" fmla="*/ 52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2" h="103">
                                <a:moveTo>
                                  <a:pt x="102" y="52"/>
                                </a:moveTo>
                                <a:lnTo>
                                  <a:pt x="101" y="63"/>
                                </a:lnTo>
                                <a:lnTo>
                                  <a:pt x="94" y="81"/>
                                </a:lnTo>
                                <a:lnTo>
                                  <a:pt x="80" y="95"/>
                                </a:lnTo>
                                <a:lnTo>
                                  <a:pt x="62" y="103"/>
                                </a:lnTo>
                                <a:lnTo>
                                  <a:pt x="51" y="103"/>
                                </a:lnTo>
                                <a:lnTo>
                                  <a:pt x="41" y="103"/>
                                </a:lnTo>
                                <a:lnTo>
                                  <a:pt x="22" y="95"/>
                                </a:lnTo>
                                <a:lnTo>
                                  <a:pt x="9" y="81"/>
                                </a:lnTo>
                                <a:lnTo>
                                  <a:pt x="1" y="63"/>
                                </a:lnTo>
                                <a:lnTo>
                                  <a:pt x="0" y="52"/>
                                </a:lnTo>
                                <a:lnTo>
                                  <a:pt x="1" y="42"/>
                                </a:lnTo>
                                <a:lnTo>
                                  <a:pt x="9" y="23"/>
                                </a:lnTo>
                                <a:lnTo>
                                  <a:pt x="22" y="8"/>
                                </a:lnTo>
                                <a:lnTo>
                                  <a:pt x="41" y="1"/>
                                </a:lnTo>
                                <a:lnTo>
                                  <a:pt x="51" y="0"/>
                                </a:lnTo>
                                <a:lnTo>
                                  <a:pt x="62" y="1"/>
                                </a:lnTo>
                                <a:lnTo>
                                  <a:pt x="80" y="8"/>
                                </a:lnTo>
                                <a:lnTo>
                                  <a:pt x="94" y="23"/>
                                </a:lnTo>
                                <a:lnTo>
                                  <a:pt x="101" y="42"/>
                                </a:lnTo>
                                <a:lnTo>
                                  <a:pt x="102" y="52"/>
                                </a:lnTo>
                                <a:close/>
                              </a:path>
                            </a:pathLst>
                          </a:custGeom>
                          <a:solidFill>
                            <a:srgbClr val="87CDDE"/>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65" name="Freeform 151"/>
                        <wps:cNvSpPr>
                          <a:spLocks/>
                        </wps:cNvSpPr>
                        <wps:spPr bwMode="auto">
                          <a:xfrm>
                            <a:off x="5240338" y="423863"/>
                            <a:ext cx="53975" cy="55563"/>
                          </a:xfrm>
                          <a:custGeom>
                            <a:avLst/>
                            <a:gdLst>
                              <a:gd name="T0" fmla="*/ 102 w 102"/>
                              <a:gd name="T1" fmla="*/ 52 h 104"/>
                              <a:gd name="T2" fmla="*/ 101 w 102"/>
                              <a:gd name="T3" fmla="*/ 63 h 104"/>
                              <a:gd name="T4" fmla="*/ 94 w 102"/>
                              <a:gd name="T5" fmla="*/ 81 h 104"/>
                              <a:gd name="T6" fmla="*/ 79 w 102"/>
                              <a:gd name="T7" fmla="*/ 95 h 104"/>
                              <a:gd name="T8" fmla="*/ 62 w 102"/>
                              <a:gd name="T9" fmla="*/ 104 h 104"/>
                              <a:gd name="T10" fmla="*/ 51 w 102"/>
                              <a:gd name="T11" fmla="*/ 104 h 104"/>
                              <a:gd name="T12" fmla="*/ 41 w 102"/>
                              <a:gd name="T13" fmla="*/ 104 h 104"/>
                              <a:gd name="T14" fmla="*/ 22 w 102"/>
                              <a:gd name="T15" fmla="*/ 95 h 104"/>
                              <a:gd name="T16" fmla="*/ 9 w 102"/>
                              <a:gd name="T17" fmla="*/ 81 h 104"/>
                              <a:gd name="T18" fmla="*/ 0 w 102"/>
                              <a:gd name="T19" fmla="*/ 63 h 104"/>
                              <a:gd name="T20" fmla="*/ 0 w 102"/>
                              <a:gd name="T21" fmla="*/ 52 h 104"/>
                              <a:gd name="T22" fmla="*/ 0 w 102"/>
                              <a:gd name="T23" fmla="*/ 42 h 104"/>
                              <a:gd name="T24" fmla="*/ 9 w 102"/>
                              <a:gd name="T25" fmla="*/ 23 h 104"/>
                              <a:gd name="T26" fmla="*/ 22 w 102"/>
                              <a:gd name="T27" fmla="*/ 9 h 104"/>
                              <a:gd name="T28" fmla="*/ 41 w 102"/>
                              <a:gd name="T29" fmla="*/ 1 h 104"/>
                              <a:gd name="T30" fmla="*/ 51 w 102"/>
                              <a:gd name="T31" fmla="*/ 0 h 104"/>
                              <a:gd name="T32" fmla="*/ 62 w 102"/>
                              <a:gd name="T33" fmla="*/ 1 h 104"/>
                              <a:gd name="T34" fmla="*/ 79 w 102"/>
                              <a:gd name="T35" fmla="*/ 9 h 104"/>
                              <a:gd name="T36" fmla="*/ 94 w 102"/>
                              <a:gd name="T37" fmla="*/ 23 h 104"/>
                              <a:gd name="T38" fmla="*/ 101 w 102"/>
                              <a:gd name="T39" fmla="*/ 42 h 104"/>
                              <a:gd name="T40" fmla="*/ 102 w 102"/>
                              <a:gd name="T41" fmla="*/ 52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2" h="104">
                                <a:moveTo>
                                  <a:pt x="102" y="52"/>
                                </a:moveTo>
                                <a:lnTo>
                                  <a:pt x="101" y="63"/>
                                </a:lnTo>
                                <a:lnTo>
                                  <a:pt x="94" y="81"/>
                                </a:lnTo>
                                <a:lnTo>
                                  <a:pt x="79" y="95"/>
                                </a:lnTo>
                                <a:lnTo>
                                  <a:pt x="62" y="104"/>
                                </a:lnTo>
                                <a:lnTo>
                                  <a:pt x="51" y="104"/>
                                </a:lnTo>
                                <a:lnTo>
                                  <a:pt x="41" y="104"/>
                                </a:lnTo>
                                <a:lnTo>
                                  <a:pt x="22" y="95"/>
                                </a:lnTo>
                                <a:lnTo>
                                  <a:pt x="9" y="81"/>
                                </a:lnTo>
                                <a:lnTo>
                                  <a:pt x="0" y="63"/>
                                </a:lnTo>
                                <a:lnTo>
                                  <a:pt x="0" y="52"/>
                                </a:lnTo>
                                <a:lnTo>
                                  <a:pt x="0" y="42"/>
                                </a:lnTo>
                                <a:lnTo>
                                  <a:pt x="9" y="23"/>
                                </a:lnTo>
                                <a:lnTo>
                                  <a:pt x="22" y="9"/>
                                </a:lnTo>
                                <a:lnTo>
                                  <a:pt x="41" y="1"/>
                                </a:lnTo>
                                <a:lnTo>
                                  <a:pt x="51" y="0"/>
                                </a:lnTo>
                                <a:lnTo>
                                  <a:pt x="62" y="1"/>
                                </a:lnTo>
                                <a:lnTo>
                                  <a:pt x="79" y="9"/>
                                </a:lnTo>
                                <a:lnTo>
                                  <a:pt x="94" y="23"/>
                                </a:lnTo>
                                <a:lnTo>
                                  <a:pt x="101" y="42"/>
                                </a:lnTo>
                                <a:lnTo>
                                  <a:pt x="102" y="52"/>
                                </a:lnTo>
                                <a:close/>
                              </a:path>
                            </a:pathLst>
                          </a:custGeom>
                          <a:solidFill>
                            <a:srgbClr val="87CDDE"/>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66" name="Freeform 152"/>
                        <wps:cNvSpPr>
                          <a:spLocks/>
                        </wps:cNvSpPr>
                        <wps:spPr bwMode="auto">
                          <a:xfrm>
                            <a:off x="5235575" y="504825"/>
                            <a:ext cx="53975" cy="55563"/>
                          </a:xfrm>
                          <a:custGeom>
                            <a:avLst/>
                            <a:gdLst>
                              <a:gd name="T0" fmla="*/ 103 w 103"/>
                              <a:gd name="T1" fmla="*/ 51 h 103"/>
                              <a:gd name="T2" fmla="*/ 101 w 103"/>
                              <a:gd name="T3" fmla="*/ 63 h 103"/>
                              <a:gd name="T4" fmla="*/ 94 w 103"/>
                              <a:gd name="T5" fmla="*/ 81 h 103"/>
                              <a:gd name="T6" fmla="*/ 80 w 103"/>
                              <a:gd name="T7" fmla="*/ 95 h 103"/>
                              <a:gd name="T8" fmla="*/ 62 w 103"/>
                              <a:gd name="T9" fmla="*/ 103 h 103"/>
                              <a:gd name="T10" fmla="*/ 51 w 103"/>
                              <a:gd name="T11" fmla="*/ 103 h 103"/>
                              <a:gd name="T12" fmla="*/ 41 w 103"/>
                              <a:gd name="T13" fmla="*/ 103 h 103"/>
                              <a:gd name="T14" fmla="*/ 22 w 103"/>
                              <a:gd name="T15" fmla="*/ 95 h 103"/>
                              <a:gd name="T16" fmla="*/ 9 w 103"/>
                              <a:gd name="T17" fmla="*/ 81 h 103"/>
                              <a:gd name="T18" fmla="*/ 0 w 103"/>
                              <a:gd name="T19" fmla="*/ 63 h 103"/>
                              <a:gd name="T20" fmla="*/ 0 w 103"/>
                              <a:gd name="T21" fmla="*/ 51 h 103"/>
                              <a:gd name="T22" fmla="*/ 0 w 103"/>
                              <a:gd name="T23" fmla="*/ 42 h 103"/>
                              <a:gd name="T24" fmla="*/ 9 w 103"/>
                              <a:gd name="T25" fmla="*/ 23 h 103"/>
                              <a:gd name="T26" fmla="*/ 22 w 103"/>
                              <a:gd name="T27" fmla="*/ 8 h 103"/>
                              <a:gd name="T28" fmla="*/ 41 w 103"/>
                              <a:gd name="T29" fmla="*/ 1 h 103"/>
                              <a:gd name="T30" fmla="*/ 51 w 103"/>
                              <a:gd name="T31" fmla="*/ 0 h 103"/>
                              <a:gd name="T32" fmla="*/ 62 w 103"/>
                              <a:gd name="T33" fmla="*/ 1 h 103"/>
                              <a:gd name="T34" fmla="*/ 80 w 103"/>
                              <a:gd name="T35" fmla="*/ 8 h 103"/>
                              <a:gd name="T36" fmla="*/ 94 w 103"/>
                              <a:gd name="T37" fmla="*/ 23 h 103"/>
                              <a:gd name="T38" fmla="*/ 101 w 103"/>
                              <a:gd name="T39" fmla="*/ 42 h 103"/>
                              <a:gd name="T40" fmla="*/ 103 w 103"/>
                              <a:gd name="T41" fmla="*/ 51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3" h="103">
                                <a:moveTo>
                                  <a:pt x="103" y="51"/>
                                </a:moveTo>
                                <a:lnTo>
                                  <a:pt x="101" y="63"/>
                                </a:lnTo>
                                <a:lnTo>
                                  <a:pt x="94" y="81"/>
                                </a:lnTo>
                                <a:lnTo>
                                  <a:pt x="80" y="95"/>
                                </a:lnTo>
                                <a:lnTo>
                                  <a:pt x="62" y="103"/>
                                </a:lnTo>
                                <a:lnTo>
                                  <a:pt x="51" y="103"/>
                                </a:lnTo>
                                <a:lnTo>
                                  <a:pt x="41" y="103"/>
                                </a:lnTo>
                                <a:lnTo>
                                  <a:pt x="22" y="95"/>
                                </a:lnTo>
                                <a:lnTo>
                                  <a:pt x="9" y="81"/>
                                </a:lnTo>
                                <a:lnTo>
                                  <a:pt x="0" y="63"/>
                                </a:lnTo>
                                <a:lnTo>
                                  <a:pt x="0" y="51"/>
                                </a:lnTo>
                                <a:lnTo>
                                  <a:pt x="0" y="42"/>
                                </a:lnTo>
                                <a:lnTo>
                                  <a:pt x="9" y="23"/>
                                </a:lnTo>
                                <a:lnTo>
                                  <a:pt x="22" y="8"/>
                                </a:lnTo>
                                <a:lnTo>
                                  <a:pt x="41" y="1"/>
                                </a:lnTo>
                                <a:lnTo>
                                  <a:pt x="51" y="0"/>
                                </a:lnTo>
                                <a:lnTo>
                                  <a:pt x="62" y="1"/>
                                </a:lnTo>
                                <a:lnTo>
                                  <a:pt x="80" y="8"/>
                                </a:lnTo>
                                <a:lnTo>
                                  <a:pt x="94" y="23"/>
                                </a:lnTo>
                                <a:lnTo>
                                  <a:pt x="101" y="42"/>
                                </a:lnTo>
                                <a:lnTo>
                                  <a:pt x="103" y="51"/>
                                </a:lnTo>
                                <a:close/>
                              </a:path>
                            </a:pathLst>
                          </a:custGeom>
                          <a:solidFill>
                            <a:srgbClr val="87CDDE"/>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67" name="Freeform 153"/>
                        <wps:cNvSpPr>
                          <a:spLocks/>
                        </wps:cNvSpPr>
                        <wps:spPr bwMode="auto">
                          <a:xfrm>
                            <a:off x="5118100" y="603250"/>
                            <a:ext cx="52388" cy="53975"/>
                          </a:xfrm>
                          <a:custGeom>
                            <a:avLst/>
                            <a:gdLst>
                              <a:gd name="T0" fmla="*/ 101 w 101"/>
                              <a:gd name="T1" fmla="*/ 52 h 104"/>
                              <a:gd name="T2" fmla="*/ 101 w 101"/>
                              <a:gd name="T3" fmla="*/ 63 h 104"/>
                              <a:gd name="T4" fmla="*/ 94 w 101"/>
                              <a:gd name="T5" fmla="*/ 82 h 104"/>
                              <a:gd name="T6" fmla="*/ 79 w 101"/>
                              <a:gd name="T7" fmla="*/ 95 h 104"/>
                              <a:gd name="T8" fmla="*/ 62 w 101"/>
                              <a:gd name="T9" fmla="*/ 104 h 104"/>
                              <a:gd name="T10" fmla="*/ 51 w 101"/>
                              <a:gd name="T11" fmla="*/ 104 h 104"/>
                              <a:gd name="T12" fmla="*/ 41 w 101"/>
                              <a:gd name="T13" fmla="*/ 104 h 104"/>
                              <a:gd name="T14" fmla="*/ 23 w 101"/>
                              <a:gd name="T15" fmla="*/ 95 h 104"/>
                              <a:gd name="T16" fmla="*/ 9 w 101"/>
                              <a:gd name="T17" fmla="*/ 82 h 104"/>
                              <a:gd name="T18" fmla="*/ 0 w 101"/>
                              <a:gd name="T19" fmla="*/ 63 h 104"/>
                              <a:gd name="T20" fmla="*/ 0 w 101"/>
                              <a:gd name="T21" fmla="*/ 52 h 104"/>
                              <a:gd name="T22" fmla="*/ 0 w 101"/>
                              <a:gd name="T23" fmla="*/ 42 h 104"/>
                              <a:gd name="T24" fmla="*/ 9 w 101"/>
                              <a:gd name="T25" fmla="*/ 24 h 104"/>
                              <a:gd name="T26" fmla="*/ 23 w 101"/>
                              <a:gd name="T27" fmla="*/ 9 h 104"/>
                              <a:gd name="T28" fmla="*/ 41 w 101"/>
                              <a:gd name="T29" fmla="*/ 2 h 104"/>
                              <a:gd name="T30" fmla="*/ 51 w 101"/>
                              <a:gd name="T31" fmla="*/ 0 h 104"/>
                              <a:gd name="T32" fmla="*/ 62 w 101"/>
                              <a:gd name="T33" fmla="*/ 2 h 104"/>
                              <a:gd name="T34" fmla="*/ 79 w 101"/>
                              <a:gd name="T35" fmla="*/ 9 h 104"/>
                              <a:gd name="T36" fmla="*/ 94 w 101"/>
                              <a:gd name="T37" fmla="*/ 24 h 104"/>
                              <a:gd name="T38" fmla="*/ 101 w 101"/>
                              <a:gd name="T39" fmla="*/ 42 h 104"/>
                              <a:gd name="T40" fmla="*/ 101 w 101"/>
                              <a:gd name="T41" fmla="*/ 52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1" h="104">
                                <a:moveTo>
                                  <a:pt x="101" y="52"/>
                                </a:moveTo>
                                <a:lnTo>
                                  <a:pt x="101" y="63"/>
                                </a:lnTo>
                                <a:lnTo>
                                  <a:pt x="94" y="82"/>
                                </a:lnTo>
                                <a:lnTo>
                                  <a:pt x="79" y="95"/>
                                </a:lnTo>
                                <a:lnTo>
                                  <a:pt x="62" y="104"/>
                                </a:lnTo>
                                <a:lnTo>
                                  <a:pt x="51" y="104"/>
                                </a:lnTo>
                                <a:lnTo>
                                  <a:pt x="41" y="104"/>
                                </a:lnTo>
                                <a:lnTo>
                                  <a:pt x="23" y="95"/>
                                </a:lnTo>
                                <a:lnTo>
                                  <a:pt x="9" y="82"/>
                                </a:lnTo>
                                <a:lnTo>
                                  <a:pt x="0" y="63"/>
                                </a:lnTo>
                                <a:lnTo>
                                  <a:pt x="0" y="52"/>
                                </a:lnTo>
                                <a:lnTo>
                                  <a:pt x="0" y="42"/>
                                </a:lnTo>
                                <a:lnTo>
                                  <a:pt x="9" y="24"/>
                                </a:lnTo>
                                <a:lnTo>
                                  <a:pt x="23" y="9"/>
                                </a:lnTo>
                                <a:lnTo>
                                  <a:pt x="41" y="2"/>
                                </a:lnTo>
                                <a:lnTo>
                                  <a:pt x="51" y="0"/>
                                </a:lnTo>
                                <a:lnTo>
                                  <a:pt x="62" y="2"/>
                                </a:lnTo>
                                <a:lnTo>
                                  <a:pt x="79" y="9"/>
                                </a:lnTo>
                                <a:lnTo>
                                  <a:pt x="94" y="24"/>
                                </a:lnTo>
                                <a:lnTo>
                                  <a:pt x="101" y="42"/>
                                </a:lnTo>
                                <a:lnTo>
                                  <a:pt x="101" y="52"/>
                                </a:lnTo>
                                <a:close/>
                              </a:path>
                            </a:pathLst>
                          </a:custGeom>
                          <a:solidFill>
                            <a:srgbClr val="87CDDE"/>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68" name="Freeform 154"/>
                        <wps:cNvSpPr>
                          <a:spLocks/>
                        </wps:cNvSpPr>
                        <wps:spPr bwMode="auto">
                          <a:xfrm>
                            <a:off x="5130800" y="700088"/>
                            <a:ext cx="53975" cy="55563"/>
                          </a:xfrm>
                          <a:custGeom>
                            <a:avLst/>
                            <a:gdLst>
                              <a:gd name="T0" fmla="*/ 102 w 102"/>
                              <a:gd name="T1" fmla="*/ 52 h 105"/>
                              <a:gd name="T2" fmla="*/ 102 w 102"/>
                              <a:gd name="T3" fmla="*/ 63 h 105"/>
                              <a:gd name="T4" fmla="*/ 94 w 102"/>
                              <a:gd name="T5" fmla="*/ 81 h 105"/>
                              <a:gd name="T6" fmla="*/ 80 w 102"/>
                              <a:gd name="T7" fmla="*/ 96 h 105"/>
                              <a:gd name="T8" fmla="*/ 62 w 102"/>
                              <a:gd name="T9" fmla="*/ 104 h 105"/>
                              <a:gd name="T10" fmla="*/ 52 w 102"/>
                              <a:gd name="T11" fmla="*/ 105 h 105"/>
                              <a:gd name="T12" fmla="*/ 41 w 102"/>
                              <a:gd name="T13" fmla="*/ 104 h 105"/>
                              <a:gd name="T14" fmla="*/ 22 w 102"/>
                              <a:gd name="T15" fmla="*/ 96 h 105"/>
                              <a:gd name="T16" fmla="*/ 9 w 102"/>
                              <a:gd name="T17" fmla="*/ 81 h 105"/>
                              <a:gd name="T18" fmla="*/ 1 w 102"/>
                              <a:gd name="T19" fmla="*/ 63 h 105"/>
                              <a:gd name="T20" fmla="*/ 0 w 102"/>
                              <a:gd name="T21" fmla="*/ 52 h 105"/>
                              <a:gd name="T22" fmla="*/ 1 w 102"/>
                              <a:gd name="T23" fmla="*/ 42 h 105"/>
                              <a:gd name="T24" fmla="*/ 9 w 102"/>
                              <a:gd name="T25" fmla="*/ 24 h 105"/>
                              <a:gd name="T26" fmla="*/ 22 w 102"/>
                              <a:gd name="T27" fmla="*/ 9 h 105"/>
                              <a:gd name="T28" fmla="*/ 41 w 102"/>
                              <a:gd name="T29" fmla="*/ 1 h 105"/>
                              <a:gd name="T30" fmla="*/ 52 w 102"/>
                              <a:gd name="T31" fmla="*/ 0 h 105"/>
                              <a:gd name="T32" fmla="*/ 62 w 102"/>
                              <a:gd name="T33" fmla="*/ 1 h 105"/>
                              <a:gd name="T34" fmla="*/ 80 w 102"/>
                              <a:gd name="T35" fmla="*/ 9 h 105"/>
                              <a:gd name="T36" fmla="*/ 94 w 102"/>
                              <a:gd name="T37" fmla="*/ 24 h 105"/>
                              <a:gd name="T38" fmla="*/ 102 w 102"/>
                              <a:gd name="T39" fmla="*/ 42 h 105"/>
                              <a:gd name="T40" fmla="*/ 102 w 102"/>
                              <a:gd name="T41" fmla="*/ 52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2" h="105">
                                <a:moveTo>
                                  <a:pt x="102" y="52"/>
                                </a:moveTo>
                                <a:lnTo>
                                  <a:pt x="102" y="63"/>
                                </a:lnTo>
                                <a:lnTo>
                                  <a:pt x="94" y="81"/>
                                </a:lnTo>
                                <a:lnTo>
                                  <a:pt x="80" y="96"/>
                                </a:lnTo>
                                <a:lnTo>
                                  <a:pt x="62" y="104"/>
                                </a:lnTo>
                                <a:lnTo>
                                  <a:pt x="52" y="105"/>
                                </a:lnTo>
                                <a:lnTo>
                                  <a:pt x="41" y="104"/>
                                </a:lnTo>
                                <a:lnTo>
                                  <a:pt x="22" y="96"/>
                                </a:lnTo>
                                <a:lnTo>
                                  <a:pt x="9" y="81"/>
                                </a:lnTo>
                                <a:lnTo>
                                  <a:pt x="1" y="63"/>
                                </a:lnTo>
                                <a:lnTo>
                                  <a:pt x="0" y="52"/>
                                </a:lnTo>
                                <a:lnTo>
                                  <a:pt x="1" y="42"/>
                                </a:lnTo>
                                <a:lnTo>
                                  <a:pt x="9" y="24"/>
                                </a:lnTo>
                                <a:lnTo>
                                  <a:pt x="22" y="9"/>
                                </a:lnTo>
                                <a:lnTo>
                                  <a:pt x="41" y="1"/>
                                </a:lnTo>
                                <a:lnTo>
                                  <a:pt x="52" y="0"/>
                                </a:lnTo>
                                <a:lnTo>
                                  <a:pt x="62" y="1"/>
                                </a:lnTo>
                                <a:lnTo>
                                  <a:pt x="80" y="9"/>
                                </a:lnTo>
                                <a:lnTo>
                                  <a:pt x="94" y="24"/>
                                </a:lnTo>
                                <a:lnTo>
                                  <a:pt x="102" y="42"/>
                                </a:lnTo>
                                <a:lnTo>
                                  <a:pt x="102" y="52"/>
                                </a:lnTo>
                                <a:close/>
                              </a:path>
                            </a:pathLst>
                          </a:custGeom>
                          <a:solidFill>
                            <a:srgbClr val="87CDDE"/>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69" name="Freeform 155"/>
                        <wps:cNvSpPr>
                          <a:spLocks/>
                        </wps:cNvSpPr>
                        <wps:spPr bwMode="auto">
                          <a:xfrm>
                            <a:off x="5353050" y="703263"/>
                            <a:ext cx="53975" cy="55563"/>
                          </a:xfrm>
                          <a:custGeom>
                            <a:avLst/>
                            <a:gdLst>
                              <a:gd name="T0" fmla="*/ 102 w 102"/>
                              <a:gd name="T1" fmla="*/ 52 h 105"/>
                              <a:gd name="T2" fmla="*/ 101 w 102"/>
                              <a:gd name="T3" fmla="*/ 63 h 105"/>
                              <a:gd name="T4" fmla="*/ 93 w 102"/>
                              <a:gd name="T5" fmla="*/ 81 h 105"/>
                              <a:gd name="T6" fmla="*/ 80 w 102"/>
                              <a:gd name="T7" fmla="*/ 96 h 105"/>
                              <a:gd name="T8" fmla="*/ 61 w 102"/>
                              <a:gd name="T9" fmla="*/ 104 h 105"/>
                              <a:gd name="T10" fmla="*/ 50 w 102"/>
                              <a:gd name="T11" fmla="*/ 105 h 105"/>
                              <a:gd name="T12" fmla="*/ 40 w 102"/>
                              <a:gd name="T13" fmla="*/ 104 h 105"/>
                              <a:gd name="T14" fmla="*/ 22 w 102"/>
                              <a:gd name="T15" fmla="*/ 96 h 105"/>
                              <a:gd name="T16" fmla="*/ 8 w 102"/>
                              <a:gd name="T17" fmla="*/ 81 h 105"/>
                              <a:gd name="T18" fmla="*/ 1 w 102"/>
                              <a:gd name="T19" fmla="*/ 63 h 105"/>
                              <a:gd name="T20" fmla="*/ 0 w 102"/>
                              <a:gd name="T21" fmla="*/ 52 h 105"/>
                              <a:gd name="T22" fmla="*/ 1 w 102"/>
                              <a:gd name="T23" fmla="*/ 42 h 105"/>
                              <a:gd name="T24" fmla="*/ 8 w 102"/>
                              <a:gd name="T25" fmla="*/ 24 h 105"/>
                              <a:gd name="T26" fmla="*/ 22 w 102"/>
                              <a:gd name="T27" fmla="*/ 9 h 105"/>
                              <a:gd name="T28" fmla="*/ 40 w 102"/>
                              <a:gd name="T29" fmla="*/ 1 h 105"/>
                              <a:gd name="T30" fmla="*/ 50 w 102"/>
                              <a:gd name="T31" fmla="*/ 0 h 105"/>
                              <a:gd name="T32" fmla="*/ 61 w 102"/>
                              <a:gd name="T33" fmla="*/ 1 h 105"/>
                              <a:gd name="T34" fmla="*/ 80 w 102"/>
                              <a:gd name="T35" fmla="*/ 9 h 105"/>
                              <a:gd name="T36" fmla="*/ 93 w 102"/>
                              <a:gd name="T37" fmla="*/ 24 h 105"/>
                              <a:gd name="T38" fmla="*/ 101 w 102"/>
                              <a:gd name="T39" fmla="*/ 42 h 105"/>
                              <a:gd name="T40" fmla="*/ 102 w 102"/>
                              <a:gd name="T41" fmla="*/ 52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2" h="105">
                                <a:moveTo>
                                  <a:pt x="102" y="52"/>
                                </a:moveTo>
                                <a:lnTo>
                                  <a:pt x="101" y="63"/>
                                </a:lnTo>
                                <a:lnTo>
                                  <a:pt x="93" y="81"/>
                                </a:lnTo>
                                <a:lnTo>
                                  <a:pt x="80" y="96"/>
                                </a:lnTo>
                                <a:lnTo>
                                  <a:pt x="61" y="104"/>
                                </a:lnTo>
                                <a:lnTo>
                                  <a:pt x="50" y="105"/>
                                </a:lnTo>
                                <a:lnTo>
                                  <a:pt x="40" y="104"/>
                                </a:lnTo>
                                <a:lnTo>
                                  <a:pt x="22" y="96"/>
                                </a:lnTo>
                                <a:lnTo>
                                  <a:pt x="8" y="81"/>
                                </a:lnTo>
                                <a:lnTo>
                                  <a:pt x="1" y="63"/>
                                </a:lnTo>
                                <a:lnTo>
                                  <a:pt x="0" y="52"/>
                                </a:lnTo>
                                <a:lnTo>
                                  <a:pt x="1" y="42"/>
                                </a:lnTo>
                                <a:lnTo>
                                  <a:pt x="8" y="24"/>
                                </a:lnTo>
                                <a:lnTo>
                                  <a:pt x="22" y="9"/>
                                </a:lnTo>
                                <a:lnTo>
                                  <a:pt x="40" y="1"/>
                                </a:lnTo>
                                <a:lnTo>
                                  <a:pt x="50" y="0"/>
                                </a:lnTo>
                                <a:lnTo>
                                  <a:pt x="61" y="1"/>
                                </a:lnTo>
                                <a:lnTo>
                                  <a:pt x="80" y="9"/>
                                </a:lnTo>
                                <a:lnTo>
                                  <a:pt x="93" y="24"/>
                                </a:lnTo>
                                <a:lnTo>
                                  <a:pt x="101" y="42"/>
                                </a:lnTo>
                                <a:lnTo>
                                  <a:pt x="102" y="52"/>
                                </a:lnTo>
                                <a:close/>
                              </a:path>
                            </a:pathLst>
                          </a:custGeom>
                          <a:solidFill>
                            <a:srgbClr val="87CDDE"/>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70" name="Freeform 156"/>
                        <wps:cNvSpPr>
                          <a:spLocks/>
                        </wps:cNvSpPr>
                        <wps:spPr bwMode="auto">
                          <a:xfrm>
                            <a:off x="5397500" y="590550"/>
                            <a:ext cx="53975" cy="55563"/>
                          </a:xfrm>
                          <a:custGeom>
                            <a:avLst/>
                            <a:gdLst>
                              <a:gd name="T0" fmla="*/ 102 w 102"/>
                              <a:gd name="T1" fmla="*/ 52 h 104"/>
                              <a:gd name="T2" fmla="*/ 101 w 102"/>
                              <a:gd name="T3" fmla="*/ 63 h 104"/>
                              <a:gd name="T4" fmla="*/ 93 w 102"/>
                              <a:gd name="T5" fmla="*/ 82 h 104"/>
                              <a:gd name="T6" fmla="*/ 80 w 102"/>
                              <a:gd name="T7" fmla="*/ 95 h 104"/>
                              <a:gd name="T8" fmla="*/ 61 w 102"/>
                              <a:gd name="T9" fmla="*/ 104 h 104"/>
                              <a:gd name="T10" fmla="*/ 50 w 102"/>
                              <a:gd name="T11" fmla="*/ 104 h 104"/>
                              <a:gd name="T12" fmla="*/ 40 w 102"/>
                              <a:gd name="T13" fmla="*/ 104 h 104"/>
                              <a:gd name="T14" fmla="*/ 22 w 102"/>
                              <a:gd name="T15" fmla="*/ 95 h 104"/>
                              <a:gd name="T16" fmla="*/ 8 w 102"/>
                              <a:gd name="T17" fmla="*/ 82 h 104"/>
                              <a:gd name="T18" fmla="*/ 1 w 102"/>
                              <a:gd name="T19" fmla="*/ 63 h 104"/>
                              <a:gd name="T20" fmla="*/ 0 w 102"/>
                              <a:gd name="T21" fmla="*/ 52 h 104"/>
                              <a:gd name="T22" fmla="*/ 1 w 102"/>
                              <a:gd name="T23" fmla="*/ 42 h 104"/>
                              <a:gd name="T24" fmla="*/ 8 w 102"/>
                              <a:gd name="T25" fmla="*/ 24 h 104"/>
                              <a:gd name="T26" fmla="*/ 22 w 102"/>
                              <a:gd name="T27" fmla="*/ 9 h 104"/>
                              <a:gd name="T28" fmla="*/ 40 w 102"/>
                              <a:gd name="T29" fmla="*/ 2 h 104"/>
                              <a:gd name="T30" fmla="*/ 50 w 102"/>
                              <a:gd name="T31" fmla="*/ 0 h 104"/>
                              <a:gd name="T32" fmla="*/ 61 w 102"/>
                              <a:gd name="T33" fmla="*/ 2 h 104"/>
                              <a:gd name="T34" fmla="*/ 80 w 102"/>
                              <a:gd name="T35" fmla="*/ 9 h 104"/>
                              <a:gd name="T36" fmla="*/ 93 w 102"/>
                              <a:gd name="T37" fmla="*/ 24 h 104"/>
                              <a:gd name="T38" fmla="*/ 101 w 102"/>
                              <a:gd name="T39" fmla="*/ 42 h 104"/>
                              <a:gd name="T40" fmla="*/ 102 w 102"/>
                              <a:gd name="T41" fmla="*/ 52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2" h="104">
                                <a:moveTo>
                                  <a:pt x="102" y="52"/>
                                </a:moveTo>
                                <a:lnTo>
                                  <a:pt x="101" y="63"/>
                                </a:lnTo>
                                <a:lnTo>
                                  <a:pt x="93" y="82"/>
                                </a:lnTo>
                                <a:lnTo>
                                  <a:pt x="80" y="95"/>
                                </a:lnTo>
                                <a:lnTo>
                                  <a:pt x="61" y="104"/>
                                </a:lnTo>
                                <a:lnTo>
                                  <a:pt x="50" y="104"/>
                                </a:lnTo>
                                <a:lnTo>
                                  <a:pt x="40" y="104"/>
                                </a:lnTo>
                                <a:lnTo>
                                  <a:pt x="22" y="95"/>
                                </a:lnTo>
                                <a:lnTo>
                                  <a:pt x="8" y="82"/>
                                </a:lnTo>
                                <a:lnTo>
                                  <a:pt x="1" y="63"/>
                                </a:lnTo>
                                <a:lnTo>
                                  <a:pt x="0" y="52"/>
                                </a:lnTo>
                                <a:lnTo>
                                  <a:pt x="1" y="42"/>
                                </a:lnTo>
                                <a:lnTo>
                                  <a:pt x="8" y="24"/>
                                </a:lnTo>
                                <a:lnTo>
                                  <a:pt x="22" y="9"/>
                                </a:lnTo>
                                <a:lnTo>
                                  <a:pt x="40" y="2"/>
                                </a:lnTo>
                                <a:lnTo>
                                  <a:pt x="50" y="0"/>
                                </a:lnTo>
                                <a:lnTo>
                                  <a:pt x="61" y="2"/>
                                </a:lnTo>
                                <a:lnTo>
                                  <a:pt x="80" y="9"/>
                                </a:lnTo>
                                <a:lnTo>
                                  <a:pt x="93" y="24"/>
                                </a:lnTo>
                                <a:lnTo>
                                  <a:pt x="101" y="42"/>
                                </a:lnTo>
                                <a:lnTo>
                                  <a:pt x="102" y="52"/>
                                </a:lnTo>
                                <a:close/>
                              </a:path>
                            </a:pathLst>
                          </a:custGeom>
                          <a:solidFill>
                            <a:srgbClr val="87CDDE"/>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71" name="Freeform 157"/>
                        <wps:cNvSpPr>
                          <a:spLocks/>
                        </wps:cNvSpPr>
                        <wps:spPr bwMode="auto">
                          <a:xfrm>
                            <a:off x="5113338" y="438150"/>
                            <a:ext cx="53975" cy="53975"/>
                          </a:xfrm>
                          <a:custGeom>
                            <a:avLst/>
                            <a:gdLst>
                              <a:gd name="T0" fmla="*/ 102 w 102"/>
                              <a:gd name="T1" fmla="*/ 51 h 103"/>
                              <a:gd name="T2" fmla="*/ 101 w 102"/>
                              <a:gd name="T3" fmla="*/ 63 h 103"/>
                              <a:gd name="T4" fmla="*/ 94 w 102"/>
                              <a:gd name="T5" fmla="*/ 81 h 103"/>
                              <a:gd name="T6" fmla="*/ 79 w 102"/>
                              <a:gd name="T7" fmla="*/ 95 h 103"/>
                              <a:gd name="T8" fmla="*/ 62 w 102"/>
                              <a:gd name="T9" fmla="*/ 103 h 103"/>
                              <a:gd name="T10" fmla="*/ 50 w 102"/>
                              <a:gd name="T11" fmla="*/ 103 h 103"/>
                              <a:gd name="T12" fmla="*/ 41 w 102"/>
                              <a:gd name="T13" fmla="*/ 103 h 103"/>
                              <a:gd name="T14" fmla="*/ 22 w 102"/>
                              <a:gd name="T15" fmla="*/ 95 h 103"/>
                              <a:gd name="T16" fmla="*/ 9 w 102"/>
                              <a:gd name="T17" fmla="*/ 81 h 103"/>
                              <a:gd name="T18" fmla="*/ 0 w 102"/>
                              <a:gd name="T19" fmla="*/ 63 h 103"/>
                              <a:gd name="T20" fmla="*/ 0 w 102"/>
                              <a:gd name="T21" fmla="*/ 51 h 103"/>
                              <a:gd name="T22" fmla="*/ 0 w 102"/>
                              <a:gd name="T23" fmla="*/ 42 h 103"/>
                              <a:gd name="T24" fmla="*/ 9 w 102"/>
                              <a:gd name="T25" fmla="*/ 23 h 103"/>
                              <a:gd name="T26" fmla="*/ 22 w 102"/>
                              <a:gd name="T27" fmla="*/ 8 h 103"/>
                              <a:gd name="T28" fmla="*/ 41 w 102"/>
                              <a:gd name="T29" fmla="*/ 1 h 103"/>
                              <a:gd name="T30" fmla="*/ 50 w 102"/>
                              <a:gd name="T31" fmla="*/ 0 h 103"/>
                              <a:gd name="T32" fmla="*/ 62 w 102"/>
                              <a:gd name="T33" fmla="*/ 1 h 103"/>
                              <a:gd name="T34" fmla="*/ 79 w 102"/>
                              <a:gd name="T35" fmla="*/ 8 h 103"/>
                              <a:gd name="T36" fmla="*/ 94 w 102"/>
                              <a:gd name="T37" fmla="*/ 23 h 103"/>
                              <a:gd name="T38" fmla="*/ 101 w 102"/>
                              <a:gd name="T39" fmla="*/ 42 h 103"/>
                              <a:gd name="T40" fmla="*/ 102 w 102"/>
                              <a:gd name="T41" fmla="*/ 51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2" h="103">
                                <a:moveTo>
                                  <a:pt x="102" y="51"/>
                                </a:moveTo>
                                <a:lnTo>
                                  <a:pt x="101" y="63"/>
                                </a:lnTo>
                                <a:lnTo>
                                  <a:pt x="94" y="81"/>
                                </a:lnTo>
                                <a:lnTo>
                                  <a:pt x="79" y="95"/>
                                </a:lnTo>
                                <a:lnTo>
                                  <a:pt x="62" y="103"/>
                                </a:lnTo>
                                <a:lnTo>
                                  <a:pt x="50" y="103"/>
                                </a:lnTo>
                                <a:lnTo>
                                  <a:pt x="41" y="103"/>
                                </a:lnTo>
                                <a:lnTo>
                                  <a:pt x="22" y="95"/>
                                </a:lnTo>
                                <a:lnTo>
                                  <a:pt x="9" y="81"/>
                                </a:lnTo>
                                <a:lnTo>
                                  <a:pt x="0" y="63"/>
                                </a:lnTo>
                                <a:lnTo>
                                  <a:pt x="0" y="51"/>
                                </a:lnTo>
                                <a:lnTo>
                                  <a:pt x="0" y="42"/>
                                </a:lnTo>
                                <a:lnTo>
                                  <a:pt x="9" y="23"/>
                                </a:lnTo>
                                <a:lnTo>
                                  <a:pt x="22" y="8"/>
                                </a:lnTo>
                                <a:lnTo>
                                  <a:pt x="41" y="1"/>
                                </a:lnTo>
                                <a:lnTo>
                                  <a:pt x="50" y="0"/>
                                </a:lnTo>
                                <a:lnTo>
                                  <a:pt x="62" y="1"/>
                                </a:lnTo>
                                <a:lnTo>
                                  <a:pt x="79" y="8"/>
                                </a:lnTo>
                                <a:lnTo>
                                  <a:pt x="94" y="23"/>
                                </a:lnTo>
                                <a:lnTo>
                                  <a:pt x="101" y="42"/>
                                </a:lnTo>
                                <a:lnTo>
                                  <a:pt x="102" y="51"/>
                                </a:lnTo>
                                <a:close/>
                              </a:path>
                            </a:pathLst>
                          </a:custGeom>
                          <a:solidFill>
                            <a:srgbClr val="87CDDE"/>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72" name="Freeform 158"/>
                        <wps:cNvSpPr>
                          <a:spLocks/>
                        </wps:cNvSpPr>
                        <wps:spPr bwMode="auto">
                          <a:xfrm>
                            <a:off x="5043488" y="520700"/>
                            <a:ext cx="53975" cy="55563"/>
                          </a:xfrm>
                          <a:custGeom>
                            <a:avLst/>
                            <a:gdLst>
                              <a:gd name="T0" fmla="*/ 102 w 102"/>
                              <a:gd name="T1" fmla="*/ 52 h 104"/>
                              <a:gd name="T2" fmla="*/ 102 w 102"/>
                              <a:gd name="T3" fmla="*/ 63 h 104"/>
                              <a:gd name="T4" fmla="*/ 94 w 102"/>
                              <a:gd name="T5" fmla="*/ 82 h 104"/>
                              <a:gd name="T6" fmla="*/ 80 w 102"/>
                              <a:gd name="T7" fmla="*/ 95 h 104"/>
                              <a:gd name="T8" fmla="*/ 62 w 102"/>
                              <a:gd name="T9" fmla="*/ 104 h 104"/>
                              <a:gd name="T10" fmla="*/ 52 w 102"/>
                              <a:gd name="T11" fmla="*/ 104 h 104"/>
                              <a:gd name="T12" fmla="*/ 41 w 102"/>
                              <a:gd name="T13" fmla="*/ 104 h 104"/>
                              <a:gd name="T14" fmla="*/ 24 w 102"/>
                              <a:gd name="T15" fmla="*/ 95 h 104"/>
                              <a:gd name="T16" fmla="*/ 9 w 102"/>
                              <a:gd name="T17" fmla="*/ 82 h 104"/>
                              <a:gd name="T18" fmla="*/ 1 w 102"/>
                              <a:gd name="T19" fmla="*/ 63 h 104"/>
                              <a:gd name="T20" fmla="*/ 0 w 102"/>
                              <a:gd name="T21" fmla="*/ 52 h 104"/>
                              <a:gd name="T22" fmla="*/ 1 w 102"/>
                              <a:gd name="T23" fmla="*/ 42 h 104"/>
                              <a:gd name="T24" fmla="*/ 9 w 102"/>
                              <a:gd name="T25" fmla="*/ 24 h 104"/>
                              <a:gd name="T26" fmla="*/ 24 w 102"/>
                              <a:gd name="T27" fmla="*/ 9 h 104"/>
                              <a:gd name="T28" fmla="*/ 41 w 102"/>
                              <a:gd name="T29" fmla="*/ 2 h 104"/>
                              <a:gd name="T30" fmla="*/ 52 w 102"/>
                              <a:gd name="T31" fmla="*/ 0 h 104"/>
                              <a:gd name="T32" fmla="*/ 62 w 102"/>
                              <a:gd name="T33" fmla="*/ 2 h 104"/>
                              <a:gd name="T34" fmla="*/ 80 w 102"/>
                              <a:gd name="T35" fmla="*/ 9 h 104"/>
                              <a:gd name="T36" fmla="*/ 94 w 102"/>
                              <a:gd name="T37" fmla="*/ 24 h 104"/>
                              <a:gd name="T38" fmla="*/ 102 w 102"/>
                              <a:gd name="T39" fmla="*/ 42 h 104"/>
                              <a:gd name="T40" fmla="*/ 102 w 102"/>
                              <a:gd name="T41" fmla="*/ 52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2" h="104">
                                <a:moveTo>
                                  <a:pt x="102" y="52"/>
                                </a:moveTo>
                                <a:lnTo>
                                  <a:pt x="102" y="63"/>
                                </a:lnTo>
                                <a:lnTo>
                                  <a:pt x="94" y="82"/>
                                </a:lnTo>
                                <a:lnTo>
                                  <a:pt x="80" y="95"/>
                                </a:lnTo>
                                <a:lnTo>
                                  <a:pt x="62" y="104"/>
                                </a:lnTo>
                                <a:lnTo>
                                  <a:pt x="52" y="104"/>
                                </a:lnTo>
                                <a:lnTo>
                                  <a:pt x="41" y="104"/>
                                </a:lnTo>
                                <a:lnTo>
                                  <a:pt x="24" y="95"/>
                                </a:lnTo>
                                <a:lnTo>
                                  <a:pt x="9" y="82"/>
                                </a:lnTo>
                                <a:lnTo>
                                  <a:pt x="1" y="63"/>
                                </a:lnTo>
                                <a:lnTo>
                                  <a:pt x="0" y="52"/>
                                </a:lnTo>
                                <a:lnTo>
                                  <a:pt x="1" y="42"/>
                                </a:lnTo>
                                <a:lnTo>
                                  <a:pt x="9" y="24"/>
                                </a:lnTo>
                                <a:lnTo>
                                  <a:pt x="24" y="9"/>
                                </a:lnTo>
                                <a:lnTo>
                                  <a:pt x="41" y="2"/>
                                </a:lnTo>
                                <a:lnTo>
                                  <a:pt x="52" y="0"/>
                                </a:lnTo>
                                <a:lnTo>
                                  <a:pt x="62" y="2"/>
                                </a:lnTo>
                                <a:lnTo>
                                  <a:pt x="80" y="9"/>
                                </a:lnTo>
                                <a:lnTo>
                                  <a:pt x="94" y="24"/>
                                </a:lnTo>
                                <a:lnTo>
                                  <a:pt x="102" y="42"/>
                                </a:lnTo>
                                <a:lnTo>
                                  <a:pt x="102" y="52"/>
                                </a:lnTo>
                                <a:close/>
                              </a:path>
                            </a:pathLst>
                          </a:custGeom>
                          <a:solidFill>
                            <a:srgbClr val="87CDDE"/>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73" name="Freeform 159"/>
                        <wps:cNvSpPr>
                          <a:spLocks/>
                        </wps:cNvSpPr>
                        <wps:spPr bwMode="auto">
                          <a:xfrm>
                            <a:off x="5211763" y="581025"/>
                            <a:ext cx="53975" cy="53975"/>
                          </a:xfrm>
                          <a:custGeom>
                            <a:avLst/>
                            <a:gdLst>
                              <a:gd name="T0" fmla="*/ 102 w 102"/>
                              <a:gd name="T1" fmla="*/ 51 h 103"/>
                              <a:gd name="T2" fmla="*/ 102 w 102"/>
                              <a:gd name="T3" fmla="*/ 62 h 103"/>
                              <a:gd name="T4" fmla="*/ 93 w 102"/>
                              <a:gd name="T5" fmla="*/ 81 h 103"/>
                              <a:gd name="T6" fmla="*/ 80 w 102"/>
                              <a:gd name="T7" fmla="*/ 94 h 103"/>
                              <a:gd name="T8" fmla="*/ 61 w 102"/>
                              <a:gd name="T9" fmla="*/ 103 h 103"/>
                              <a:gd name="T10" fmla="*/ 51 w 102"/>
                              <a:gd name="T11" fmla="*/ 103 h 103"/>
                              <a:gd name="T12" fmla="*/ 40 w 102"/>
                              <a:gd name="T13" fmla="*/ 103 h 103"/>
                              <a:gd name="T14" fmla="*/ 23 w 102"/>
                              <a:gd name="T15" fmla="*/ 94 h 103"/>
                              <a:gd name="T16" fmla="*/ 8 w 102"/>
                              <a:gd name="T17" fmla="*/ 81 h 103"/>
                              <a:gd name="T18" fmla="*/ 1 w 102"/>
                              <a:gd name="T19" fmla="*/ 62 h 103"/>
                              <a:gd name="T20" fmla="*/ 0 w 102"/>
                              <a:gd name="T21" fmla="*/ 51 h 103"/>
                              <a:gd name="T22" fmla="*/ 1 w 102"/>
                              <a:gd name="T23" fmla="*/ 41 h 103"/>
                              <a:gd name="T24" fmla="*/ 8 w 102"/>
                              <a:gd name="T25" fmla="*/ 23 h 103"/>
                              <a:gd name="T26" fmla="*/ 23 w 102"/>
                              <a:gd name="T27" fmla="*/ 8 h 103"/>
                              <a:gd name="T28" fmla="*/ 40 w 102"/>
                              <a:gd name="T29" fmla="*/ 1 h 103"/>
                              <a:gd name="T30" fmla="*/ 51 w 102"/>
                              <a:gd name="T31" fmla="*/ 0 h 103"/>
                              <a:gd name="T32" fmla="*/ 61 w 102"/>
                              <a:gd name="T33" fmla="*/ 1 h 103"/>
                              <a:gd name="T34" fmla="*/ 80 w 102"/>
                              <a:gd name="T35" fmla="*/ 8 h 103"/>
                              <a:gd name="T36" fmla="*/ 93 w 102"/>
                              <a:gd name="T37" fmla="*/ 23 h 103"/>
                              <a:gd name="T38" fmla="*/ 102 w 102"/>
                              <a:gd name="T39" fmla="*/ 41 h 103"/>
                              <a:gd name="T40" fmla="*/ 102 w 102"/>
                              <a:gd name="T41" fmla="*/ 51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2" h="103">
                                <a:moveTo>
                                  <a:pt x="102" y="51"/>
                                </a:moveTo>
                                <a:lnTo>
                                  <a:pt x="102" y="62"/>
                                </a:lnTo>
                                <a:lnTo>
                                  <a:pt x="93" y="81"/>
                                </a:lnTo>
                                <a:lnTo>
                                  <a:pt x="80" y="94"/>
                                </a:lnTo>
                                <a:lnTo>
                                  <a:pt x="61" y="103"/>
                                </a:lnTo>
                                <a:lnTo>
                                  <a:pt x="51" y="103"/>
                                </a:lnTo>
                                <a:lnTo>
                                  <a:pt x="40" y="103"/>
                                </a:lnTo>
                                <a:lnTo>
                                  <a:pt x="23" y="94"/>
                                </a:lnTo>
                                <a:lnTo>
                                  <a:pt x="8" y="81"/>
                                </a:lnTo>
                                <a:lnTo>
                                  <a:pt x="1" y="62"/>
                                </a:lnTo>
                                <a:lnTo>
                                  <a:pt x="0" y="51"/>
                                </a:lnTo>
                                <a:lnTo>
                                  <a:pt x="1" y="41"/>
                                </a:lnTo>
                                <a:lnTo>
                                  <a:pt x="8" y="23"/>
                                </a:lnTo>
                                <a:lnTo>
                                  <a:pt x="23" y="8"/>
                                </a:lnTo>
                                <a:lnTo>
                                  <a:pt x="40" y="1"/>
                                </a:lnTo>
                                <a:lnTo>
                                  <a:pt x="51" y="0"/>
                                </a:lnTo>
                                <a:lnTo>
                                  <a:pt x="61" y="1"/>
                                </a:lnTo>
                                <a:lnTo>
                                  <a:pt x="80" y="8"/>
                                </a:lnTo>
                                <a:lnTo>
                                  <a:pt x="93" y="23"/>
                                </a:lnTo>
                                <a:lnTo>
                                  <a:pt x="102" y="41"/>
                                </a:lnTo>
                                <a:lnTo>
                                  <a:pt x="102" y="51"/>
                                </a:lnTo>
                                <a:close/>
                              </a:path>
                            </a:pathLst>
                          </a:custGeom>
                          <a:solidFill>
                            <a:srgbClr val="87CDDE"/>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74" name="Freeform 160"/>
                        <wps:cNvSpPr>
                          <a:spLocks/>
                        </wps:cNvSpPr>
                        <wps:spPr bwMode="auto">
                          <a:xfrm>
                            <a:off x="5280025" y="644525"/>
                            <a:ext cx="55563" cy="55563"/>
                          </a:xfrm>
                          <a:custGeom>
                            <a:avLst/>
                            <a:gdLst>
                              <a:gd name="T0" fmla="*/ 103 w 103"/>
                              <a:gd name="T1" fmla="*/ 52 h 104"/>
                              <a:gd name="T2" fmla="*/ 101 w 103"/>
                              <a:gd name="T3" fmla="*/ 63 h 104"/>
                              <a:gd name="T4" fmla="*/ 94 w 103"/>
                              <a:gd name="T5" fmla="*/ 82 h 104"/>
                              <a:gd name="T6" fmla="*/ 79 w 103"/>
                              <a:gd name="T7" fmla="*/ 96 h 104"/>
                              <a:gd name="T8" fmla="*/ 62 w 103"/>
                              <a:gd name="T9" fmla="*/ 104 h 104"/>
                              <a:gd name="T10" fmla="*/ 51 w 103"/>
                              <a:gd name="T11" fmla="*/ 104 h 104"/>
                              <a:gd name="T12" fmla="*/ 41 w 103"/>
                              <a:gd name="T13" fmla="*/ 104 h 104"/>
                              <a:gd name="T14" fmla="*/ 22 w 103"/>
                              <a:gd name="T15" fmla="*/ 96 h 104"/>
                              <a:gd name="T16" fmla="*/ 9 w 103"/>
                              <a:gd name="T17" fmla="*/ 82 h 104"/>
                              <a:gd name="T18" fmla="*/ 0 w 103"/>
                              <a:gd name="T19" fmla="*/ 63 h 104"/>
                              <a:gd name="T20" fmla="*/ 0 w 103"/>
                              <a:gd name="T21" fmla="*/ 52 h 104"/>
                              <a:gd name="T22" fmla="*/ 0 w 103"/>
                              <a:gd name="T23" fmla="*/ 42 h 104"/>
                              <a:gd name="T24" fmla="*/ 9 w 103"/>
                              <a:gd name="T25" fmla="*/ 24 h 104"/>
                              <a:gd name="T26" fmla="*/ 22 w 103"/>
                              <a:gd name="T27" fmla="*/ 9 h 104"/>
                              <a:gd name="T28" fmla="*/ 41 w 103"/>
                              <a:gd name="T29" fmla="*/ 2 h 104"/>
                              <a:gd name="T30" fmla="*/ 51 w 103"/>
                              <a:gd name="T31" fmla="*/ 0 h 104"/>
                              <a:gd name="T32" fmla="*/ 62 w 103"/>
                              <a:gd name="T33" fmla="*/ 2 h 104"/>
                              <a:gd name="T34" fmla="*/ 79 w 103"/>
                              <a:gd name="T35" fmla="*/ 9 h 104"/>
                              <a:gd name="T36" fmla="*/ 94 w 103"/>
                              <a:gd name="T37" fmla="*/ 24 h 104"/>
                              <a:gd name="T38" fmla="*/ 101 w 103"/>
                              <a:gd name="T39" fmla="*/ 42 h 104"/>
                              <a:gd name="T40" fmla="*/ 103 w 103"/>
                              <a:gd name="T41" fmla="*/ 52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3" h="104">
                                <a:moveTo>
                                  <a:pt x="103" y="52"/>
                                </a:moveTo>
                                <a:lnTo>
                                  <a:pt x="101" y="63"/>
                                </a:lnTo>
                                <a:lnTo>
                                  <a:pt x="94" y="82"/>
                                </a:lnTo>
                                <a:lnTo>
                                  <a:pt x="79" y="96"/>
                                </a:lnTo>
                                <a:lnTo>
                                  <a:pt x="62" y="104"/>
                                </a:lnTo>
                                <a:lnTo>
                                  <a:pt x="51" y="104"/>
                                </a:lnTo>
                                <a:lnTo>
                                  <a:pt x="41" y="104"/>
                                </a:lnTo>
                                <a:lnTo>
                                  <a:pt x="22" y="96"/>
                                </a:lnTo>
                                <a:lnTo>
                                  <a:pt x="9" y="82"/>
                                </a:lnTo>
                                <a:lnTo>
                                  <a:pt x="0" y="63"/>
                                </a:lnTo>
                                <a:lnTo>
                                  <a:pt x="0" y="52"/>
                                </a:lnTo>
                                <a:lnTo>
                                  <a:pt x="0" y="42"/>
                                </a:lnTo>
                                <a:lnTo>
                                  <a:pt x="9" y="24"/>
                                </a:lnTo>
                                <a:lnTo>
                                  <a:pt x="22" y="9"/>
                                </a:lnTo>
                                <a:lnTo>
                                  <a:pt x="41" y="2"/>
                                </a:lnTo>
                                <a:lnTo>
                                  <a:pt x="51" y="0"/>
                                </a:lnTo>
                                <a:lnTo>
                                  <a:pt x="62" y="2"/>
                                </a:lnTo>
                                <a:lnTo>
                                  <a:pt x="79" y="9"/>
                                </a:lnTo>
                                <a:lnTo>
                                  <a:pt x="94" y="24"/>
                                </a:lnTo>
                                <a:lnTo>
                                  <a:pt x="101" y="42"/>
                                </a:lnTo>
                                <a:lnTo>
                                  <a:pt x="103" y="52"/>
                                </a:lnTo>
                                <a:close/>
                              </a:path>
                            </a:pathLst>
                          </a:custGeom>
                          <a:solidFill>
                            <a:srgbClr val="87CDDE"/>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75" name="Freeform 161"/>
                        <wps:cNvSpPr>
                          <a:spLocks/>
                        </wps:cNvSpPr>
                        <wps:spPr bwMode="auto">
                          <a:xfrm>
                            <a:off x="5208588" y="655638"/>
                            <a:ext cx="53975" cy="53975"/>
                          </a:xfrm>
                          <a:custGeom>
                            <a:avLst/>
                            <a:gdLst>
                              <a:gd name="T0" fmla="*/ 101 w 101"/>
                              <a:gd name="T1" fmla="*/ 52 h 103"/>
                              <a:gd name="T2" fmla="*/ 101 w 101"/>
                              <a:gd name="T3" fmla="*/ 63 h 103"/>
                              <a:gd name="T4" fmla="*/ 92 w 101"/>
                              <a:gd name="T5" fmla="*/ 81 h 103"/>
                              <a:gd name="T6" fmla="*/ 79 w 101"/>
                              <a:gd name="T7" fmla="*/ 96 h 103"/>
                              <a:gd name="T8" fmla="*/ 60 w 101"/>
                              <a:gd name="T9" fmla="*/ 103 h 103"/>
                              <a:gd name="T10" fmla="*/ 50 w 101"/>
                              <a:gd name="T11" fmla="*/ 103 h 103"/>
                              <a:gd name="T12" fmla="*/ 39 w 101"/>
                              <a:gd name="T13" fmla="*/ 103 h 103"/>
                              <a:gd name="T14" fmla="*/ 22 w 101"/>
                              <a:gd name="T15" fmla="*/ 96 h 103"/>
                              <a:gd name="T16" fmla="*/ 7 w 101"/>
                              <a:gd name="T17" fmla="*/ 81 h 103"/>
                              <a:gd name="T18" fmla="*/ 0 w 101"/>
                              <a:gd name="T19" fmla="*/ 63 h 103"/>
                              <a:gd name="T20" fmla="*/ 0 w 101"/>
                              <a:gd name="T21" fmla="*/ 52 h 103"/>
                              <a:gd name="T22" fmla="*/ 0 w 101"/>
                              <a:gd name="T23" fmla="*/ 42 h 103"/>
                              <a:gd name="T24" fmla="*/ 7 w 101"/>
                              <a:gd name="T25" fmla="*/ 23 h 103"/>
                              <a:gd name="T26" fmla="*/ 22 w 101"/>
                              <a:gd name="T27" fmla="*/ 9 h 103"/>
                              <a:gd name="T28" fmla="*/ 39 w 101"/>
                              <a:gd name="T29" fmla="*/ 1 h 103"/>
                              <a:gd name="T30" fmla="*/ 50 w 101"/>
                              <a:gd name="T31" fmla="*/ 0 h 103"/>
                              <a:gd name="T32" fmla="*/ 60 w 101"/>
                              <a:gd name="T33" fmla="*/ 1 h 103"/>
                              <a:gd name="T34" fmla="*/ 79 w 101"/>
                              <a:gd name="T35" fmla="*/ 9 h 103"/>
                              <a:gd name="T36" fmla="*/ 92 w 101"/>
                              <a:gd name="T37" fmla="*/ 23 h 103"/>
                              <a:gd name="T38" fmla="*/ 101 w 101"/>
                              <a:gd name="T39" fmla="*/ 42 h 103"/>
                              <a:gd name="T40" fmla="*/ 101 w 101"/>
                              <a:gd name="T41" fmla="*/ 52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1" h="103">
                                <a:moveTo>
                                  <a:pt x="101" y="52"/>
                                </a:moveTo>
                                <a:lnTo>
                                  <a:pt x="101" y="63"/>
                                </a:lnTo>
                                <a:lnTo>
                                  <a:pt x="92" y="81"/>
                                </a:lnTo>
                                <a:lnTo>
                                  <a:pt x="79" y="96"/>
                                </a:lnTo>
                                <a:lnTo>
                                  <a:pt x="60" y="103"/>
                                </a:lnTo>
                                <a:lnTo>
                                  <a:pt x="50" y="103"/>
                                </a:lnTo>
                                <a:lnTo>
                                  <a:pt x="39" y="103"/>
                                </a:lnTo>
                                <a:lnTo>
                                  <a:pt x="22" y="96"/>
                                </a:lnTo>
                                <a:lnTo>
                                  <a:pt x="7" y="81"/>
                                </a:lnTo>
                                <a:lnTo>
                                  <a:pt x="0" y="63"/>
                                </a:lnTo>
                                <a:lnTo>
                                  <a:pt x="0" y="52"/>
                                </a:lnTo>
                                <a:lnTo>
                                  <a:pt x="0" y="42"/>
                                </a:lnTo>
                                <a:lnTo>
                                  <a:pt x="7" y="23"/>
                                </a:lnTo>
                                <a:lnTo>
                                  <a:pt x="22" y="9"/>
                                </a:lnTo>
                                <a:lnTo>
                                  <a:pt x="39" y="1"/>
                                </a:lnTo>
                                <a:lnTo>
                                  <a:pt x="50" y="0"/>
                                </a:lnTo>
                                <a:lnTo>
                                  <a:pt x="60" y="1"/>
                                </a:lnTo>
                                <a:lnTo>
                                  <a:pt x="79" y="9"/>
                                </a:lnTo>
                                <a:lnTo>
                                  <a:pt x="92" y="23"/>
                                </a:lnTo>
                                <a:lnTo>
                                  <a:pt x="101" y="42"/>
                                </a:lnTo>
                                <a:lnTo>
                                  <a:pt x="101" y="52"/>
                                </a:lnTo>
                                <a:close/>
                              </a:path>
                            </a:pathLst>
                          </a:custGeom>
                          <a:solidFill>
                            <a:srgbClr val="93AC93"/>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76" name="Freeform 162"/>
                        <wps:cNvSpPr>
                          <a:spLocks/>
                        </wps:cNvSpPr>
                        <wps:spPr bwMode="auto">
                          <a:xfrm>
                            <a:off x="5145088" y="773113"/>
                            <a:ext cx="55563" cy="53975"/>
                          </a:xfrm>
                          <a:custGeom>
                            <a:avLst/>
                            <a:gdLst>
                              <a:gd name="T0" fmla="*/ 103 w 103"/>
                              <a:gd name="T1" fmla="*/ 52 h 103"/>
                              <a:gd name="T2" fmla="*/ 101 w 103"/>
                              <a:gd name="T3" fmla="*/ 61 h 103"/>
                              <a:gd name="T4" fmla="*/ 94 w 103"/>
                              <a:gd name="T5" fmla="*/ 80 h 103"/>
                              <a:gd name="T6" fmla="*/ 80 w 103"/>
                              <a:gd name="T7" fmla="*/ 95 h 103"/>
                              <a:gd name="T8" fmla="*/ 62 w 103"/>
                              <a:gd name="T9" fmla="*/ 102 h 103"/>
                              <a:gd name="T10" fmla="*/ 51 w 103"/>
                              <a:gd name="T11" fmla="*/ 103 h 103"/>
                              <a:gd name="T12" fmla="*/ 41 w 103"/>
                              <a:gd name="T13" fmla="*/ 102 h 103"/>
                              <a:gd name="T14" fmla="*/ 23 w 103"/>
                              <a:gd name="T15" fmla="*/ 95 h 103"/>
                              <a:gd name="T16" fmla="*/ 9 w 103"/>
                              <a:gd name="T17" fmla="*/ 80 h 103"/>
                              <a:gd name="T18" fmla="*/ 2 w 103"/>
                              <a:gd name="T19" fmla="*/ 61 h 103"/>
                              <a:gd name="T20" fmla="*/ 0 w 103"/>
                              <a:gd name="T21" fmla="*/ 52 h 103"/>
                              <a:gd name="T22" fmla="*/ 2 w 103"/>
                              <a:gd name="T23" fmla="*/ 41 h 103"/>
                              <a:gd name="T24" fmla="*/ 9 w 103"/>
                              <a:gd name="T25" fmla="*/ 22 h 103"/>
                              <a:gd name="T26" fmla="*/ 23 w 103"/>
                              <a:gd name="T27" fmla="*/ 7 h 103"/>
                              <a:gd name="T28" fmla="*/ 41 w 103"/>
                              <a:gd name="T29" fmla="*/ 0 h 103"/>
                              <a:gd name="T30" fmla="*/ 51 w 103"/>
                              <a:gd name="T31" fmla="*/ 0 h 103"/>
                              <a:gd name="T32" fmla="*/ 62 w 103"/>
                              <a:gd name="T33" fmla="*/ 0 h 103"/>
                              <a:gd name="T34" fmla="*/ 80 w 103"/>
                              <a:gd name="T35" fmla="*/ 7 h 103"/>
                              <a:gd name="T36" fmla="*/ 94 w 103"/>
                              <a:gd name="T37" fmla="*/ 22 h 103"/>
                              <a:gd name="T38" fmla="*/ 101 w 103"/>
                              <a:gd name="T39" fmla="*/ 41 h 103"/>
                              <a:gd name="T40" fmla="*/ 103 w 103"/>
                              <a:gd name="T41" fmla="*/ 52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3" h="103">
                                <a:moveTo>
                                  <a:pt x="103" y="52"/>
                                </a:moveTo>
                                <a:lnTo>
                                  <a:pt x="101" y="61"/>
                                </a:lnTo>
                                <a:lnTo>
                                  <a:pt x="94" y="80"/>
                                </a:lnTo>
                                <a:lnTo>
                                  <a:pt x="80" y="95"/>
                                </a:lnTo>
                                <a:lnTo>
                                  <a:pt x="62" y="102"/>
                                </a:lnTo>
                                <a:lnTo>
                                  <a:pt x="51" y="103"/>
                                </a:lnTo>
                                <a:lnTo>
                                  <a:pt x="41" y="102"/>
                                </a:lnTo>
                                <a:lnTo>
                                  <a:pt x="23" y="95"/>
                                </a:lnTo>
                                <a:lnTo>
                                  <a:pt x="9" y="80"/>
                                </a:lnTo>
                                <a:lnTo>
                                  <a:pt x="2" y="61"/>
                                </a:lnTo>
                                <a:lnTo>
                                  <a:pt x="0" y="52"/>
                                </a:lnTo>
                                <a:lnTo>
                                  <a:pt x="2" y="41"/>
                                </a:lnTo>
                                <a:lnTo>
                                  <a:pt x="9" y="22"/>
                                </a:lnTo>
                                <a:lnTo>
                                  <a:pt x="23" y="7"/>
                                </a:lnTo>
                                <a:lnTo>
                                  <a:pt x="41" y="0"/>
                                </a:lnTo>
                                <a:lnTo>
                                  <a:pt x="51" y="0"/>
                                </a:lnTo>
                                <a:lnTo>
                                  <a:pt x="62" y="0"/>
                                </a:lnTo>
                                <a:lnTo>
                                  <a:pt x="80" y="7"/>
                                </a:lnTo>
                                <a:lnTo>
                                  <a:pt x="94" y="22"/>
                                </a:lnTo>
                                <a:lnTo>
                                  <a:pt x="101" y="41"/>
                                </a:lnTo>
                                <a:lnTo>
                                  <a:pt x="103" y="52"/>
                                </a:lnTo>
                                <a:close/>
                              </a:path>
                            </a:pathLst>
                          </a:custGeom>
                          <a:solidFill>
                            <a:srgbClr val="87CDDE"/>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77" name="Freeform 163"/>
                        <wps:cNvSpPr>
                          <a:spLocks/>
                        </wps:cNvSpPr>
                        <wps:spPr bwMode="auto">
                          <a:xfrm>
                            <a:off x="5265738" y="765175"/>
                            <a:ext cx="53975" cy="55563"/>
                          </a:xfrm>
                          <a:custGeom>
                            <a:avLst/>
                            <a:gdLst>
                              <a:gd name="T0" fmla="*/ 102 w 102"/>
                              <a:gd name="T1" fmla="*/ 52 h 104"/>
                              <a:gd name="T2" fmla="*/ 101 w 102"/>
                              <a:gd name="T3" fmla="*/ 62 h 104"/>
                              <a:gd name="T4" fmla="*/ 94 w 102"/>
                              <a:gd name="T5" fmla="*/ 80 h 104"/>
                              <a:gd name="T6" fmla="*/ 80 w 102"/>
                              <a:gd name="T7" fmla="*/ 95 h 104"/>
                              <a:gd name="T8" fmla="*/ 62 w 102"/>
                              <a:gd name="T9" fmla="*/ 102 h 104"/>
                              <a:gd name="T10" fmla="*/ 52 w 102"/>
                              <a:gd name="T11" fmla="*/ 104 h 104"/>
                              <a:gd name="T12" fmla="*/ 41 w 102"/>
                              <a:gd name="T13" fmla="*/ 102 h 104"/>
                              <a:gd name="T14" fmla="*/ 22 w 102"/>
                              <a:gd name="T15" fmla="*/ 95 h 104"/>
                              <a:gd name="T16" fmla="*/ 9 w 102"/>
                              <a:gd name="T17" fmla="*/ 80 h 104"/>
                              <a:gd name="T18" fmla="*/ 1 w 102"/>
                              <a:gd name="T19" fmla="*/ 62 h 104"/>
                              <a:gd name="T20" fmla="*/ 0 w 102"/>
                              <a:gd name="T21" fmla="*/ 52 h 104"/>
                              <a:gd name="T22" fmla="*/ 1 w 102"/>
                              <a:gd name="T23" fmla="*/ 41 h 104"/>
                              <a:gd name="T24" fmla="*/ 9 w 102"/>
                              <a:gd name="T25" fmla="*/ 22 h 104"/>
                              <a:gd name="T26" fmla="*/ 22 w 102"/>
                              <a:gd name="T27" fmla="*/ 8 h 104"/>
                              <a:gd name="T28" fmla="*/ 41 w 102"/>
                              <a:gd name="T29" fmla="*/ 0 h 104"/>
                              <a:gd name="T30" fmla="*/ 52 w 102"/>
                              <a:gd name="T31" fmla="*/ 0 h 104"/>
                              <a:gd name="T32" fmla="*/ 62 w 102"/>
                              <a:gd name="T33" fmla="*/ 0 h 104"/>
                              <a:gd name="T34" fmla="*/ 80 w 102"/>
                              <a:gd name="T35" fmla="*/ 8 h 104"/>
                              <a:gd name="T36" fmla="*/ 94 w 102"/>
                              <a:gd name="T37" fmla="*/ 22 h 104"/>
                              <a:gd name="T38" fmla="*/ 101 w 102"/>
                              <a:gd name="T39" fmla="*/ 41 h 104"/>
                              <a:gd name="T40" fmla="*/ 102 w 102"/>
                              <a:gd name="T41" fmla="*/ 52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2" h="104">
                                <a:moveTo>
                                  <a:pt x="102" y="52"/>
                                </a:moveTo>
                                <a:lnTo>
                                  <a:pt x="101" y="62"/>
                                </a:lnTo>
                                <a:lnTo>
                                  <a:pt x="94" y="80"/>
                                </a:lnTo>
                                <a:lnTo>
                                  <a:pt x="80" y="95"/>
                                </a:lnTo>
                                <a:lnTo>
                                  <a:pt x="62" y="102"/>
                                </a:lnTo>
                                <a:lnTo>
                                  <a:pt x="52" y="104"/>
                                </a:lnTo>
                                <a:lnTo>
                                  <a:pt x="41" y="102"/>
                                </a:lnTo>
                                <a:lnTo>
                                  <a:pt x="22" y="95"/>
                                </a:lnTo>
                                <a:lnTo>
                                  <a:pt x="9" y="80"/>
                                </a:lnTo>
                                <a:lnTo>
                                  <a:pt x="1" y="62"/>
                                </a:lnTo>
                                <a:lnTo>
                                  <a:pt x="0" y="52"/>
                                </a:lnTo>
                                <a:lnTo>
                                  <a:pt x="1" y="41"/>
                                </a:lnTo>
                                <a:lnTo>
                                  <a:pt x="9" y="22"/>
                                </a:lnTo>
                                <a:lnTo>
                                  <a:pt x="22" y="8"/>
                                </a:lnTo>
                                <a:lnTo>
                                  <a:pt x="41" y="0"/>
                                </a:lnTo>
                                <a:lnTo>
                                  <a:pt x="52" y="0"/>
                                </a:lnTo>
                                <a:lnTo>
                                  <a:pt x="62" y="0"/>
                                </a:lnTo>
                                <a:lnTo>
                                  <a:pt x="80" y="8"/>
                                </a:lnTo>
                                <a:lnTo>
                                  <a:pt x="94" y="22"/>
                                </a:lnTo>
                                <a:lnTo>
                                  <a:pt x="101" y="41"/>
                                </a:lnTo>
                                <a:lnTo>
                                  <a:pt x="102" y="52"/>
                                </a:lnTo>
                                <a:close/>
                              </a:path>
                            </a:pathLst>
                          </a:custGeom>
                          <a:solidFill>
                            <a:srgbClr val="87CDDE"/>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78" name="Freeform 164"/>
                        <wps:cNvSpPr>
                          <a:spLocks/>
                        </wps:cNvSpPr>
                        <wps:spPr bwMode="auto">
                          <a:xfrm>
                            <a:off x="5040313" y="628650"/>
                            <a:ext cx="52388" cy="55563"/>
                          </a:xfrm>
                          <a:custGeom>
                            <a:avLst/>
                            <a:gdLst>
                              <a:gd name="T0" fmla="*/ 101 w 101"/>
                              <a:gd name="T1" fmla="*/ 51 h 103"/>
                              <a:gd name="T2" fmla="*/ 101 w 101"/>
                              <a:gd name="T3" fmla="*/ 63 h 103"/>
                              <a:gd name="T4" fmla="*/ 92 w 101"/>
                              <a:gd name="T5" fmla="*/ 81 h 103"/>
                              <a:gd name="T6" fmla="*/ 78 w 101"/>
                              <a:gd name="T7" fmla="*/ 95 h 103"/>
                              <a:gd name="T8" fmla="*/ 60 w 101"/>
                              <a:gd name="T9" fmla="*/ 103 h 103"/>
                              <a:gd name="T10" fmla="*/ 50 w 101"/>
                              <a:gd name="T11" fmla="*/ 103 h 103"/>
                              <a:gd name="T12" fmla="*/ 40 w 101"/>
                              <a:gd name="T13" fmla="*/ 103 h 103"/>
                              <a:gd name="T14" fmla="*/ 22 w 101"/>
                              <a:gd name="T15" fmla="*/ 95 h 103"/>
                              <a:gd name="T16" fmla="*/ 7 w 101"/>
                              <a:gd name="T17" fmla="*/ 81 h 103"/>
                              <a:gd name="T18" fmla="*/ 0 w 101"/>
                              <a:gd name="T19" fmla="*/ 63 h 103"/>
                              <a:gd name="T20" fmla="*/ 0 w 101"/>
                              <a:gd name="T21" fmla="*/ 51 h 103"/>
                              <a:gd name="T22" fmla="*/ 0 w 101"/>
                              <a:gd name="T23" fmla="*/ 42 h 103"/>
                              <a:gd name="T24" fmla="*/ 7 w 101"/>
                              <a:gd name="T25" fmla="*/ 23 h 103"/>
                              <a:gd name="T26" fmla="*/ 22 w 101"/>
                              <a:gd name="T27" fmla="*/ 8 h 103"/>
                              <a:gd name="T28" fmla="*/ 40 w 101"/>
                              <a:gd name="T29" fmla="*/ 1 h 103"/>
                              <a:gd name="T30" fmla="*/ 50 w 101"/>
                              <a:gd name="T31" fmla="*/ 0 h 103"/>
                              <a:gd name="T32" fmla="*/ 60 w 101"/>
                              <a:gd name="T33" fmla="*/ 1 h 103"/>
                              <a:gd name="T34" fmla="*/ 78 w 101"/>
                              <a:gd name="T35" fmla="*/ 8 h 103"/>
                              <a:gd name="T36" fmla="*/ 92 w 101"/>
                              <a:gd name="T37" fmla="*/ 23 h 103"/>
                              <a:gd name="T38" fmla="*/ 101 w 101"/>
                              <a:gd name="T39" fmla="*/ 42 h 103"/>
                              <a:gd name="T40" fmla="*/ 101 w 101"/>
                              <a:gd name="T41" fmla="*/ 51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1" h="103">
                                <a:moveTo>
                                  <a:pt x="101" y="51"/>
                                </a:moveTo>
                                <a:lnTo>
                                  <a:pt x="101" y="63"/>
                                </a:lnTo>
                                <a:lnTo>
                                  <a:pt x="92" y="81"/>
                                </a:lnTo>
                                <a:lnTo>
                                  <a:pt x="78" y="95"/>
                                </a:lnTo>
                                <a:lnTo>
                                  <a:pt x="60" y="103"/>
                                </a:lnTo>
                                <a:lnTo>
                                  <a:pt x="50" y="103"/>
                                </a:lnTo>
                                <a:lnTo>
                                  <a:pt x="40" y="103"/>
                                </a:lnTo>
                                <a:lnTo>
                                  <a:pt x="22" y="95"/>
                                </a:lnTo>
                                <a:lnTo>
                                  <a:pt x="7" y="81"/>
                                </a:lnTo>
                                <a:lnTo>
                                  <a:pt x="0" y="63"/>
                                </a:lnTo>
                                <a:lnTo>
                                  <a:pt x="0" y="51"/>
                                </a:lnTo>
                                <a:lnTo>
                                  <a:pt x="0" y="42"/>
                                </a:lnTo>
                                <a:lnTo>
                                  <a:pt x="7" y="23"/>
                                </a:lnTo>
                                <a:lnTo>
                                  <a:pt x="22" y="8"/>
                                </a:lnTo>
                                <a:lnTo>
                                  <a:pt x="40" y="1"/>
                                </a:lnTo>
                                <a:lnTo>
                                  <a:pt x="50" y="0"/>
                                </a:lnTo>
                                <a:lnTo>
                                  <a:pt x="60" y="1"/>
                                </a:lnTo>
                                <a:lnTo>
                                  <a:pt x="78" y="8"/>
                                </a:lnTo>
                                <a:lnTo>
                                  <a:pt x="92" y="23"/>
                                </a:lnTo>
                                <a:lnTo>
                                  <a:pt x="101" y="42"/>
                                </a:lnTo>
                                <a:lnTo>
                                  <a:pt x="101" y="51"/>
                                </a:lnTo>
                                <a:close/>
                              </a:path>
                            </a:pathLst>
                          </a:custGeom>
                          <a:solidFill>
                            <a:srgbClr val="87CDDE"/>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79" name="Freeform 165"/>
                        <wps:cNvSpPr>
                          <a:spLocks/>
                        </wps:cNvSpPr>
                        <wps:spPr bwMode="auto">
                          <a:xfrm>
                            <a:off x="6713538" y="947738"/>
                            <a:ext cx="384175" cy="385763"/>
                          </a:xfrm>
                          <a:custGeom>
                            <a:avLst/>
                            <a:gdLst>
                              <a:gd name="T0" fmla="*/ 641 w 726"/>
                              <a:gd name="T1" fmla="*/ 600 h 728"/>
                              <a:gd name="T2" fmla="*/ 553 w 726"/>
                              <a:gd name="T3" fmla="*/ 582 h 728"/>
                              <a:gd name="T4" fmla="*/ 555 w 726"/>
                              <a:gd name="T5" fmla="*/ 675 h 728"/>
                              <a:gd name="T6" fmla="*/ 476 w 726"/>
                              <a:gd name="T7" fmla="*/ 630 h 728"/>
                              <a:gd name="T8" fmla="*/ 449 w 726"/>
                              <a:gd name="T9" fmla="*/ 718 h 728"/>
                              <a:gd name="T10" fmla="*/ 388 w 726"/>
                              <a:gd name="T11" fmla="*/ 653 h 728"/>
                              <a:gd name="T12" fmla="*/ 336 w 726"/>
                              <a:gd name="T13" fmla="*/ 728 h 728"/>
                              <a:gd name="T14" fmla="*/ 298 w 726"/>
                              <a:gd name="T15" fmla="*/ 646 h 728"/>
                              <a:gd name="T16" fmla="*/ 225 w 726"/>
                              <a:gd name="T17" fmla="*/ 701 h 728"/>
                              <a:gd name="T18" fmla="*/ 214 w 726"/>
                              <a:gd name="T19" fmla="*/ 612 h 728"/>
                              <a:gd name="T20" fmla="*/ 128 w 726"/>
                              <a:gd name="T21" fmla="*/ 642 h 728"/>
                              <a:gd name="T22" fmla="*/ 144 w 726"/>
                              <a:gd name="T23" fmla="*/ 554 h 728"/>
                              <a:gd name="T24" fmla="*/ 53 w 726"/>
                              <a:gd name="T25" fmla="*/ 555 h 728"/>
                              <a:gd name="T26" fmla="*/ 96 w 726"/>
                              <a:gd name="T27" fmla="*/ 477 h 728"/>
                              <a:gd name="T28" fmla="*/ 8 w 726"/>
                              <a:gd name="T29" fmla="*/ 451 h 728"/>
                              <a:gd name="T30" fmla="*/ 75 w 726"/>
                              <a:gd name="T31" fmla="*/ 389 h 728"/>
                              <a:gd name="T32" fmla="*/ 0 w 726"/>
                              <a:gd name="T33" fmla="*/ 336 h 728"/>
                              <a:gd name="T34" fmla="*/ 81 w 726"/>
                              <a:gd name="T35" fmla="*/ 298 h 728"/>
                              <a:gd name="T36" fmla="*/ 26 w 726"/>
                              <a:gd name="T37" fmla="*/ 225 h 728"/>
                              <a:gd name="T38" fmla="*/ 115 w 726"/>
                              <a:gd name="T39" fmla="*/ 214 h 728"/>
                              <a:gd name="T40" fmla="*/ 85 w 726"/>
                              <a:gd name="T41" fmla="*/ 128 h 728"/>
                              <a:gd name="T42" fmla="*/ 173 w 726"/>
                              <a:gd name="T43" fmla="*/ 145 h 728"/>
                              <a:gd name="T44" fmla="*/ 172 w 726"/>
                              <a:gd name="T45" fmla="*/ 54 h 728"/>
                              <a:gd name="T46" fmla="*/ 250 w 726"/>
                              <a:gd name="T47" fmla="*/ 97 h 728"/>
                              <a:gd name="T48" fmla="*/ 277 w 726"/>
                              <a:gd name="T49" fmla="*/ 10 h 728"/>
                              <a:gd name="T50" fmla="*/ 338 w 726"/>
                              <a:gd name="T51" fmla="*/ 75 h 728"/>
                              <a:gd name="T52" fmla="*/ 390 w 726"/>
                              <a:gd name="T53" fmla="*/ 0 h 728"/>
                              <a:gd name="T54" fmla="*/ 428 w 726"/>
                              <a:gd name="T55" fmla="*/ 81 h 728"/>
                              <a:gd name="T56" fmla="*/ 502 w 726"/>
                              <a:gd name="T57" fmla="*/ 27 h 728"/>
                              <a:gd name="T58" fmla="*/ 513 w 726"/>
                              <a:gd name="T59" fmla="*/ 116 h 728"/>
                              <a:gd name="T60" fmla="*/ 600 w 726"/>
                              <a:gd name="T61" fmla="*/ 86 h 728"/>
                              <a:gd name="T62" fmla="*/ 582 w 726"/>
                              <a:gd name="T63" fmla="*/ 174 h 728"/>
                              <a:gd name="T64" fmla="*/ 673 w 726"/>
                              <a:gd name="T65" fmla="*/ 172 h 728"/>
                              <a:gd name="T66" fmla="*/ 630 w 726"/>
                              <a:gd name="T67" fmla="*/ 251 h 728"/>
                              <a:gd name="T68" fmla="*/ 718 w 726"/>
                              <a:gd name="T69" fmla="*/ 278 h 728"/>
                              <a:gd name="T70" fmla="*/ 652 w 726"/>
                              <a:gd name="T71" fmla="*/ 339 h 728"/>
                              <a:gd name="T72" fmla="*/ 726 w 726"/>
                              <a:gd name="T73" fmla="*/ 392 h 728"/>
                              <a:gd name="T74" fmla="*/ 645 w 726"/>
                              <a:gd name="T75" fmla="*/ 430 h 728"/>
                              <a:gd name="T76" fmla="*/ 700 w 726"/>
                              <a:gd name="T77" fmla="*/ 502 h 728"/>
                              <a:gd name="T78" fmla="*/ 612 w 726"/>
                              <a:gd name="T79" fmla="*/ 513 h 728"/>
                              <a:gd name="T80" fmla="*/ 641 w 726"/>
                              <a:gd name="T81" fmla="*/ 600 h 7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726" h="728">
                                <a:moveTo>
                                  <a:pt x="641" y="600"/>
                                </a:moveTo>
                                <a:lnTo>
                                  <a:pt x="553" y="582"/>
                                </a:lnTo>
                                <a:lnTo>
                                  <a:pt x="555" y="675"/>
                                </a:lnTo>
                                <a:lnTo>
                                  <a:pt x="476" y="630"/>
                                </a:lnTo>
                                <a:lnTo>
                                  <a:pt x="449" y="718"/>
                                </a:lnTo>
                                <a:lnTo>
                                  <a:pt x="388" y="653"/>
                                </a:lnTo>
                                <a:lnTo>
                                  <a:pt x="336" y="728"/>
                                </a:lnTo>
                                <a:lnTo>
                                  <a:pt x="298" y="646"/>
                                </a:lnTo>
                                <a:lnTo>
                                  <a:pt x="225" y="701"/>
                                </a:lnTo>
                                <a:lnTo>
                                  <a:pt x="214" y="612"/>
                                </a:lnTo>
                                <a:lnTo>
                                  <a:pt x="128" y="642"/>
                                </a:lnTo>
                                <a:lnTo>
                                  <a:pt x="144" y="554"/>
                                </a:lnTo>
                                <a:lnTo>
                                  <a:pt x="53" y="555"/>
                                </a:lnTo>
                                <a:lnTo>
                                  <a:pt x="96" y="477"/>
                                </a:lnTo>
                                <a:lnTo>
                                  <a:pt x="8" y="451"/>
                                </a:lnTo>
                                <a:lnTo>
                                  <a:pt x="75" y="389"/>
                                </a:lnTo>
                                <a:lnTo>
                                  <a:pt x="0" y="336"/>
                                </a:lnTo>
                                <a:lnTo>
                                  <a:pt x="81" y="298"/>
                                </a:lnTo>
                                <a:lnTo>
                                  <a:pt x="26" y="225"/>
                                </a:lnTo>
                                <a:lnTo>
                                  <a:pt x="115" y="214"/>
                                </a:lnTo>
                                <a:lnTo>
                                  <a:pt x="85" y="128"/>
                                </a:lnTo>
                                <a:lnTo>
                                  <a:pt x="173" y="145"/>
                                </a:lnTo>
                                <a:lnTo>
                                  <a:pt x="172" y="54"/>
                                </a:lnTo>
                                <a:lnTo>
                                  <a:pt x="250" y="97"/>
                                </a:lnTo>
                                <a:lnTo>
                                  <a:pt x="277" y="10"/>
                                </a:lnTo>
                                <a:lnTo>
                                  <a:pt x="338" y="75"/>
                                </a:lnTo>
                                <a:lnTo>
                                  <a:pt x="390" y="0"/>
                                </a:lnTo>
                                <a:lnTo>
                                  <a:pt x="428" y="81"/>
                                </a:lnTo>
                                <a:lnTo>
                                  <a:pt x="502" y="27"/>
                                </a:lnTo>
                                <a:lnTo>
                                  <a:pt x="513" y="116"/>
                                </a:lnTo>
                                <a:lnTo>
                                  <a:pt x="600" y="86"/>
                                </a:lnTo>
                                <a:lnTo>
                                  <a:pt x="582" y="174"/>
                                </a:lnTo>
                                <a:lnTo>
                                  <a:pt x="673" y="172"/>
                                </a:lnTo>
                                <a:lnTo>
                                  <a:pt x="630" y="251"/>
                                </a:lnTo>
                                <a:lnTo>
                                  <a:pt x="718" y="278"/>
                                </a:lnTo>
                                <a:lnTo>
                                  <a:pt x="652" y="339"/>
                                </a:lnTo>
                                <a:lnTo>
                                  <a:pt x="726" y="392"/>
                                </a:lnTo>
                                <a:lnTo>
                                  <a:pt x="645" y="430"/>
                                </a:lnTo>
                                <a:lnTo>
                                  <a:pt x="700" y="502"/>
                                </a:lnTo>
                                <a:lnTo>
                                  <a:pt x="612" y="513"/>
                                </a:lnTo>
                                <a:lnTo>
                                  <a:pt x="641" y="600"/>
                                </a:lnTo>
                                <a:close/>
                              </a:path>
                            </a:pathLst>
                          </a:custGeom>
                          <a:solidFill>
                            <a:srgbClr val="FFEBA3"/>
                          </a:solidFill>
                          <a:ln w="4763">
                            <a:solidFill>
                              <a:srgbClr val="ECE2BB"/>
                            </a:solidFill>
                            <a:prstDash val="solid"/>
                            <a:round/>
                            <a:headEnd/>
                            <a:tailEnd/>
                          </a:ln>
                        </wps:spPr>
                        <wps:bodyPr vert="horz" wrap="square" lIns="91440" tIns="45720" rIns="91440" bIns="45720" numCol="1" anchor="t" anchorCtr="0" compatLnSpc="1">
                          <a:prstTxWarp prst="textNoShape">
                            <a:avLst/>
                          </a:prstTxWarp>
                        </wps:bodyPr>
                      </wps:wsp>
                      <wps:wsp>
                        <wps:cNvPr id="980" name="Freeform 166"/>
                        <wps:cNvSpPr>
                          <a:spLocks/>
                        </wps:cNvSpPr>
                        <wps:spPr bwMode="auto">
                          <a:xfrm>
                            <a:off x="6962775" y="947738"/>
                            <a:ext cx="30163" cy="31750"/>
                          </a:xfrm>
                          <a:custGeom>
                            <a:avLst/>
                            <a:gdLst>
                              <a:gd name="T0" fmla="*/ 58 w 58"/>
                              <a:gd name="T1" fmla="*/ 30 h 58"/>
                              <a:gd name="T2" fmla="*/ 55 w 58"/>
                              <a:gd name="T3" fmla="*/ 41 h 58"/>
                              <a:gd name="T4" fmla="*/ 41 w 58"/>
                              <a:gd name="T5" fmla="*/ 57 h 58"/>
                              <a:gd name="T6" fmla="*/ 28 w 58"/>
                              <a:gd name="T7" fmla="*/ 58 h 58"/>
                              <a:gd name="T8" fmla="*/ 17 w 58"/>
                              <a:gd name="T9" fmla="*/ 57 h 58"/>
                              <a:gd name="T10" fmla="*/ 1 w 58"/>
                              <a:gd name="T11" fmla="*/ 41 h 58"/>
                              <a:gd name="T12" fmla="*/ 0 w 58"/>
                              <a:gd name="T13" fmla="*/ 30 h 58"/>
                              <a:gd name="T14" fmla="*/ 1 w 58"/>
                              <a:gd name="T15" fmla="*/ 17 h 58"/>
                              <a:gd name="T16" fmla="*/ 17 w 58"/>
                              <a:gd name="T17" fmla="*/ 3 h 58"/>
                              <a:gd name="T18" fmla="*/ 28 w 58"/>
                              <a:gd name="T19" fmla="*/ 0 h 58"/>
                              <a:gd name="T20" fmla="*/ 41 w 58"/>
                              <a:gd name="T21" fmla="*/ 3 h 58"/>
                              <a:gd name="T22" fmla="*/ 55 w 58"/>
                              <a:gd name="T23" fmla="*/ 17 h 58"/>
                              <a:gd name="T24" fmla="*/ 58 w 58"/>
                              <a:gd name="T25" fmla="*/ 30 h 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8" h="58">
                                <a:moveTo>
                                  <a:pt x="58" y="30"/>
                                </a:moveTo>
                                <a:lnTo>
                                  <a:pt x="55" y="41"/>
                                </a:lnTo>
                                <a:lnTo>
                                  <a:pt x="41" y="57"/>
                                </a:lnTo>
                                <a:lnTo>
                                  <a:pt x="28" y="58"/>
                                </a:lnTo>
                                <a:lnTo>
                                  <a:pt x="17" y="57"/>
                                </a:lnTo>
                                <a:lnTo>
                                  <a:pt x="1" y="41"/>
                                </a:lnTo>
                                <a:lnTo>
                                  <a:pt x="0" y="30"/>
                                </a:lnTo>
                                <a:lnTo>
                                  <a:pt x="1" y="17"/>
                                </a:lnTo>
                                <a:lnTo>
                                  <a:pt x="17" y="3"/>
                                </a:lnTo>
                                <a:lnTo>
                                  <a:pt x="28" y="0"/>
                                </a:lnTo>
                                <a:lnTo>
                                  <a:pt x="41" y="3"/>
                                </a:lnTo>
                                <a:lnTo>
                                  <a:pt x="55" y="17"/>
                                </a:lnTo>
                                <a:lnTo>
                                  <a:pt x="58" y="30"/>
                                </a:lnTo>
                                <a:close/>
                              </a:path>
                            </a:pathLst>
                          </a:custGeom>
                          <a:solidFill>
                            <a:srgbClr val="FFE6D5"/>
                          </a:solidFill>
                          <a:ln w="3175">
                            <a:solidFill>
                              <a:srgbClr val="FFD9BE"/>
                            </a:solidFill>
                            <a:prstDash val="solid"/>
                            <a:round/>
                            <a:headEnd/>
                            <a:tailEnd/>
                          </a:ln>
                        </wps:spPr>
                        <wps:bodyPr vert="horz" wrap="square" lIns="91440" tIns="45720" rIns="91440" bIns="45720" numCol="1" anchor="t" anchorCtr="0" compatLnSpc="1">
                          <a:prstTxWarp prst="textNoShape">
                            <a:avLst/>
                          </a:prstTxWarp>
                        </wps:bodyPr>
                      </wps:wsp>
                      <wps:wsp>
                        <wps:cNvPr id="981" name="Freeform 167"/>
                        <wps:cNvSpPr>
                          <a:spLocks/>
                        </wps:cNvSpPr>
                        <wps:spPr bwMode="auto">
                          <a:xfrm>
                            <a:off x="7065963" y="1196975"/>
                            <a:ext cx="30163" cy="30163"/>
                          </a:xfrm>
                          <a:custGeom>
                            <a:avLst/>
                            <a:gdLst>
                              <a:gd name="T0" fmla="*/ 57 w 57"/>
                              <a:gd name="T1" fmla="*/ 28 h 57"/>
                              <a:gd name="T2" fmla="*/ 56 w 57"/>
                              <a:gd name="T3" fmla="*/ 40 h 57"/>
                              <a:gd name="T4" fmla="*/ 40 w 57"/>
                              <a:gd name="T5" fmla="*/ 55 h 57"/>
                              <a:gd name="T6" fmla="*/ 29 w 57"/>
                              <a:gd name="T7" fmla="*/ 57 h 57"/>
                              <a:gd name="T8" fmla="*/ 17 w 57"/>
                              <a:gd name="T9" fmla="*/ 55 h 57"/>
                              <a:gd name="T10" fmla="*/ 2 w 57"/>
                              <a:gd name="T11" fmla="*/ 40 h 57"/>
                              <a:gd name="T12" fmla="*/ 0 w 57"/>
                              <a:gd name="T13" fmla="*/ 28 h 57"/>
                              <a:gd name="T14" fmla="*/ 2 w 57"/>
                              <a:gd name="T15" fmla="*/ 17 h 57"/>
                              <a:gd name="T16" fmla="*/ 17 w 57"/>
                              <a:gd name="T17" fmla="*/ 1 h 57"/>
                              <a:gd name="T18" fmla="*/ 29 w 57"/>
                              <a:gd name="T19" fmla="*/ 0 h 57"/>
                              <a:gd name="T20" fmla="*/ 40 w 57"/>
                              <a:gd name="T21" fmla="*/ 1 h 57"/>
                              <a:gd name="T22" fmla="*/ 56 w 57"/>
                              <a:gd name="T23" fmla="*/ 17 h 57"/>
                              <a:gd name="T24" fmla="*/ 57 w 57"/>
                              <a:gd name="T25" fmla="*/ 28 h 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7" h="57">
                                <a:moveTo>
                                  <a:pt x="57" y="28"/>
                                </a:moveTo>
                                <a:lnTo>
                                  <a:pt x="56" y="40"/>
                                </a:lnTo>
                                <a:lnTo>
                                  <a:pt x="40" y="55"/>
                                </a:lnTo>
                                <a:lnTo>
                                  <a:pt x="29" y="57"/>
                                </a:lnTo>
                                <a:lnTo>
                                  <a:pt x="17" y="55"/>
                                </a:lnTo>
                                <a:lnTo>
                                  <a:pt x="2" y="40"/>
                                </a:lnTo>
                                <a:lnTo>
                                  <a:pt x="0" y="28"/>
                                </a:lnTo>
                                <a:lnTo>
                                  <a:pt x="2" y="17"/>
                                </a:lnTo>
                                <a:lnTo>
                                  <a:pt x="17" y="1"/>
                                </a:lnTo>
                                <a:lnTo>
                                  <a:pt x="29" y="0"/>
                                </a:lnTo>
                                <a:lnTo>
                                  <a:pt x="40" y="1"/>
                                </a:lnTo>
                                <a:lnTo>
                                  <a:pt x="56" y="17"/>
                                </a:lnTo>
                                <a:lnTo>
                                  <a:pt x="57" y="28"/>
                                </a:lnTo>
                                <a:close/>
                              </a:path>
                            </a:pathLst>
                          </a:custGeom>
                          <a:solidFill>
                            <a:srgbClr val="FFE6D5"/>
                          </a:solidFill>
                          <a:ln w="3175">
                            <a:solidFill>
                              <a:srgbClr val="FFD9BE"/>
                            </a:solidFill>
                            <a:prstDash val="solid"/>
                            <a:round/>
                            <a:headEnd/>
                            <a:tailEnd/>
                          </a:ln>
                        </wps:spPr>
                        <wps:bodyPr vert="horz" wrap="square" lIns="91440" tIns="45720" rIns="91440" bIns="45720" numCol="1" anchor="t" anchorCtr="0" compatLnSpc="1">
                          <a:prstTxWarp prst="textNoShape">
                            <a:avLst/>
                          </a:prstTxWarp>
                        </wps:bodyPr>
                      </wps:wsp>
                      <wps:wsp>
                        <wps:cNvPr id="982" name="Freeform 168"/>
                        <wps:cNvSpPr>
                          <a:spLocks/>
                        </wps:cNvSpPr>
                        <wps:spPr bwMode="auto">
                          <a:xfrm>
                            <a:off x="7081838" y="1136650"/>
                            <a:ext cx="30163" cy="30163"/>
                          </a:xfrm>
                          <a:custGeom>
                            <a:avLst/>
                            <a:gdLst>
                              <a:gd name="T0" fmla="*/ 57 w 57"/>
                              <a:gd name="T1" fmla="*/ 28 h 58"/>
                              <a:gd name="T2" fmla="*/ 56 w 57"/>
                              <a:gd name="T3" fmla="*/ 41 h 58"/>
                              <a:gd name="T4" fmla="*/ 40 w 57"/>
                              <a:gd name="T5" fmla="*/ 55 h 58"/>
                              <a:gd name="T6" fmla="*/ 29 w 57"/>
                              <a:gd name="T7" fmla="*/ 58 h 58"/>
                              <a:gd name="T8" fmla="*/ 18 w 57"/>
                              <a:gd name="T9" fmla="*/ 55 h 58"/>
                              <a:gd name="T10" fmla="*/ 2 w 57"/>
                              <a:gd name="T11" fmla="*/ 41 h 58"/>
                              <a:gd name="T12" fmla="*/ 0 w 57"/>
                              <a:gd name="T13" fmla="*/ 28 h 58"/>
                              <a:gd name="T14" fmla="*/ 2 w 57"/>
                              <a:gd name="T15" fmla="*/ 17 h 58"/>
                              <a:gd name="T16" fmla="*/ 18 w 57"/>
                              <a:gd name="T17" fmla="*/ 1 h 58"/>
                              <a:gd name="T18" fmla="*/ 29 w 57"/>
                              <a:gd name="T19" fmla="*/ 0 h 58"/>
                              <a:gd name="T20" fmla="*/ 40 w 57"/>
                              <a:gd name="T21" fmla="*/ 1 h 58"/>
                              <a:gd name="T22" fmla="*/ 56 w 57"/>
                              <a:gd name="T23" fmla="*/ 17 h 58"/>
                              <a:gd name="T24" fmla="*/ 57 w 57"/>
                              <a:gd name="T25" fmla="*/ 28 h 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7" h="58">
                                <a:moveTo>
                                  <a:pt x="57" y="28"/>
                                </a:moveTo>
                                <a:lnTo>
                                  <a:pt x="56" y="41"/>
                                </a:lnTo>
                                <a:lnTo>
                                  <a:pt x="40" y="55"/>
                                </a:lnTo>
                                <a:lnTo>
                                  <a:pt x="29" y="58"/>
                                </a:lnTo>
                                <a:lnTo>
                                  <a:pt x="18" y="55"/>
                                </a:lnTo>
                                <a:lnTo>
                                  <a:pt x="2" y="41"/>
                                </a:lnTo>
                                <a:lnTo>
                                  <a:pt x="0" y="28"/>
                                </a:lnTo>
                                <a:lnTo>
                                  <a:pt x="2" y="17"/>
                                </a:lnTo>
                                <a:lnTo>
                                  <a:pt x="18" y="1"/>
                                </a:lnTo>
                                <a:lnTo>
                                  <a:pt x="29" y="0"/>
                                </a:lnTo>
                                <a:lnTo>
                                  <a:pt x="40" y="1"/>
                                </a:lnTo>
                                <a:lnTo>
                                  <a:pt x="56" y="17"/>
                                </a:lnTo>
                                <a:lnTo>
                                  <a:pt x="57" y="28"/>
                                </a:lnTo>
                                <a:close/>
                              </a:path>
                            </a:pathLst>
                          </a:custGeom>
                          <a:solidFill>
                            <a:srgbClr val="FFE6D5"/>
                          </a:solidFill>
                          <a:ln w="3175">
                            <a:solidFill>
                              <a:srgbClr val="FFD9BE"/>
                            </a:solidFill>
                            <a:prstDash val="solid"/>
                            <a:round/>
                            <a:headEnd/>
                            <a:tailEnd/>
                          </a:ln>
                        </wps:spPr>
                        <wps:bodyPr vert="horz" wrap="square" lIns="91440" tIns="45720" rIns="91440" bIns="45720" numCol="1" anchor="t" anchorCtr="0" compatLnSpc="1">
                          <a:prstTxWarp prst="textNoShape">
                            <a:avLst/>
                          </a:prstTxWarp>
                        </wps:bodyPr>
                      </wps:wsp>
                      <wps:wsp>
                        <wps:cNvPr id="983" name="Freeform 169"/>
                        <wps:cNvSpPr>
                          <a:spLocks/>
                        </wps:cNvSpPr>
                        <wps:spPr bwMode="auto">
                          <a:xfrm>
                            <a:off x="7073900" y="1077913"/>
                            <a:ext cx="30163" cy="30163"/>
                          </a:xfrm>
                          <a:custGeom>
                            <a:avLst/>
                            <a:gdLst>
                              <a:gd name="T0" fmla="*/ 57 w 57"/>
                              <a:gd name="T1" fmla="*/ 28 h 58"/>
                              <a:gd name="T2" fmla="*/ 56 w 57"/>
                              <a:gd name="T3" fmla="*/ 41 h 58"/>
                              <a:gd name="T4" fmla="*/ 40 w 57"/>
                              <a:gd name="T5" fmla="*/ 57 h 58"/>
                              <a:gd name="T6" fmla="*/ 29 w 57"/>
                              <a:gd name="T7" fmla="*/ 58 h 58"/>
                              <a:gd name="T8" fmla="*/ 17 w 57"/>
                              <a:gd name="T9" fmla="*/ 57 h 58"/>
                              <a:gd name="T10" fmla="*/ 2 w 57"/>
                              <a:gd name="T11" fmla="*/ 41 h 58"/>
                              <a:gd name="T12" fmla="*/ 0 w 57"/>
                              <a:gd name="T13" fmla="*/ 28 h 58"/>
                              <a:gd name="T14" fmla="*/ 2 w 57"/>
                              <a:gd name="T15" fmla="*/ 17 h 58"/>
                              <a:gd name="T16" fmla="*/ 17 w 57"/>
                              <a:gd name="T17" fmla="*/ 1 h 58"/>
                              <a:gd name="T18" fmla="*/ 29 w 57"/>
                              <a:gd name="T19" fmla="*/ 0 h 58"/>
                              <a:gd name="T20" fmla="*/ 40 w 57"/>
                              <a:gd name="T21" fmla="*/ 1 h 58"/>
                              <a:gd name="T22" fmla="*/ 56 w 57"/>
                              <a:gd name="T23" fmla="*/ 17 h 58"/>
                              <a:gd name="T24" fmla="*/ 57 w 57"/>
                              <a:gd name="T25" fmla="*/ 28 h 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7" h="58">
                                <a:moveTo>
                                  <a:pt x="57" y="28"/>
                                </a:moveTo>
                                <a:lnTo>
                                  <a:pt x="56" y="41"/>
                                </a:lnTo>
                                <a:lnTo>
                                  <a:pt x="40" y="57"/>
                                </a:lnTo>
                                <a:lnTo>
                                  <a:pt x="29" y="58"/>
                                </a:lnTo>
                                <a:lnTo>
                                  <a:pt x="17" y="57"/>
                                </a:lnTo>
                                <a:lnTo>
                                  <a:pt x="2" y="41"/>
                                </a:lnTo>
                                <a:lnTo>
                                  <a:pt x="0" y="28"/>
                                </a:lnTo>
                                <a:lnTo>
                                  <a:pt x="2" y="17"/>
                                </a:lnTo>
                                <a:lnTo>
                                  <a:pt x="17" y="1"/>
                                </a:lnTo>
                                <a:lnTo>
                                  <a:pt x="29" y="0"/>
                                </a:lnTo>
                                <a:lnTo>
                                  <a:pt x="40" y="1"/>
                                </a:lnTo>
                                <a:lnTo>
                                  <a:pt x="56" y="17"/>
                                </a:lnTo>
                                <a:lnTo>
                                  <a:pt x="57" y="28"/>
                                </a:lnTo>
                                <a:close/>
                              </a:path>
                            </a:pathLst>
                          </a:custGeom>
                          <a:solidFill>
                            <a:srgbClr val="FFE6D5"/>
                          </a:solidFill>
                          <a:ln w="3175">
                            <a:solidFill>
                              <a:srgbClr val="FFD9BE"/>
                            </a:solidFill>
                            <a:prstDash val="solid"/>
                            <a:round/>
                            <a:headEnd/>
                            <a:tailEnd/>
                          </a:ln>
                        </wps:spPr>
                        <wps:bodyPr vert="horz" wrap="square" lIns="91440" tIns="45720" rIns="91440" bIns="45720" numCol="1" anchor="t" anchorCtr="0" compatLnSpc="1">
                          <a:prstTxWarp prst="textNoShape">
                            <a:avLst/>
                          </a:prstTxWarp>
                        </wps:bodyPr>
                      </wps:wsp>
                      <wps:wsp>
                        <wps:cNvPr id="984" name="Freeform 170"/>
                        <wps:cNvSpPr>
                          <a:spLocks/>
                        </wps:cNvSpPr>
                        <wps:spPr bwMode="auto">
                          <a:xfrm>
                            <a:off x="7053263" y="1022350"/>
                            <a:ext cx="30163" cy="30163"/>
                          </a:xfrm>
                          <a:custGeom>
                            <a:avLst/>
                            <a:gdLst>
                              <a:gd name="T0" fmla="*/ 58 w 58"/>
                              <a:gd name="T1" fmla="*/ 29 h 57"/>
                              <a:gd name="T2" fmla="*/ 56 w 58"/>
                              <a:gd name="T3" fmla="*/ 40 h 57"/>
                              <a:gd name="T4" fmla="*/ 41 w 58"/>
                              <a:gd name="T5" fmla="*/ 56 h 57"/>
                              <a:gd name="T6" fmla="*/ 29 w 58"/>
                              <a:gd name="T7" fmla="*/ 57 h 57"/>
                              <a:gd name="T8" fmla="*/ 18 w 58"/>
                              <a:gd name="T9" fmla="*/ 56 h 57"/>
                              <a:gd name="T10" fmla="*/ 2 w 58"/>
                              <a:gd name="T11" fmla="*/ 40 h 57"/>
                              <a:gd name="T12" fmla="*/ 0 w 58"/>
                              <a:gd name="T13" fmla="*/ 29 h 57"/>
                              <a:gd name="T14" fmla="*/ 2 w 58"/>
                              <a:gd name="T15" fmla="*/ 18 h 57"/>
                              <a:gd name="T16" fmla="*/ 18 w 58"/>
                              <a:gd name="T17" fmla="*/ 2 h 57"/>
                              <a:gd name="T18" fmla="*/ 29 w 58"/>
                              <a:gd name="T19" fmla="*/ 0 h 57"/>
                              <a:gd name="T20" fmla="*/ 41 w 58"/>
                              <a:gd name="T21" fmla="*/ 2 h 57"/>
                              <a:gd name="T22" fmla="*/ 56 w 58"/>
                              <a:gd name="T23" fmla="*/ 18 h 57"/>
                              <a:gd name="T24" fmla="*/ 58 w 58"/>
                              <a:gd name="T25" fmla="*/ 29 h 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8" h="57">
                                <a:moveTo>
                                  <a:pt x="58" y="29"/>
                                </a:moveTo>
                                <a:lnTo>
                                  <a:pt x="56" y="40"/>
                                </a:lnTo>
                                <a:lnTo>
                                  <a:pt x="41" y="56"/>
                                </a:lnTo>
                                <a:lnTo>
                                  <a:pt x="29" y="57"/>
                                </a:lnTo>
                                <a:lnTo>
                                  <a:pt x="18" y="56"/>
                                </a:lnTo>
                                <a:lnTo>
                                  <a:pt x="2" y="40"/>
                                </a:lnTo>
                                <a:lnTo>
                                  <a:pt x="0" y="29"/>
                                </a:lnTo>
                                <a:lnTo>
                                  <a:pt x="2" y="18"/>
                                </a:lnTo>
                                <a:lnTo>
                                  <a:pt x="18" y="2"/>
                                </a:lnTo>
                                <a:lnTo>
                                  <a:pt x="29" y="0"/>
                                </a:lnTo>
                                <a:lnTo>
                                  <a:pt x="41" y="2"/>
                                </a:lnTo>
                                <a:lnTo>
                                  <a:pt x="56" y="18"/>
                                </a:lnTo>
                                <a:lnTo>
                                  <a:pt x="58" y="29"/>
                                </a:lnTo>
                                <a:close/>
                              </a:path>
                            </a:pathLst>
                          </a:custGeom>
                          <a:solidFill>
                            <a:srgbClr val="FFCCAB"/>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85" name="Freeform 171"/>
                        <wps:cNvSpPr>
                          <a:spLocks/>
                        </wps:cNvSpPr>
                        <wps:spPr bwMode="auto">
                          <a:xfrm>
                            <a:off x="7015163" y="977900"/>
                            <a:ext cx="30163" cy="31750"/>
                          </a:xfrm>
                          <a:custGeom>
                            <a:avLst/>
                            <a:gdLst>
                              <a:gd name="T0" fmla="*/ 56 w 56"/>
                              <a:gd name="T1" fmla="*/ 28 h 58"/>
                              <a:gd name="T2" fmla="*/ 55 w 56"/>
                              <a:gd name="T3" fmla="*/ 40 h 58"/>
                              <a:gd name="T4" fmla="*/ 39 w 56"/>
                              <a:gd name="T5" fmla="*/ 55 h 58"/>
                              <a:gd name="T6" fmla="*/ 28 w 56"/>
                              <a:gd name="T7" fmla="*/ 58 h 58"/>
                              <a:gd name="T8" fmla="*/ 17 w 56"/>
                              <a:gd name="T9" fmla="*/ 55 h 58"/>
                              <a:gd name="T10" fmla="*/ 1 w 56"/>
                              <a:gd name="T11" fmla="*/ 40 h 58"/>
                              <a:gd name="T12" fmla="*/ 0 w 56"/>
                              <a:gd name="T13" fmla="*/ 28 h 58"/>
                              <a:gd name="T14" fmla="*/ 1 w 56"/>
                              <a:gd name="T15" fmla="*/ 17 h 58"/>
                              <a:gd name="T16" fmla="*/ 17 w 56"/>
                              <a:gd name="T17" fmla="*/ 1 h 58"/>
                              <a:gd name="T18" fmla="*/ 28 w 56"/>
                              <a:gd name="T19" fmla="*/ 0 h 58"/>
                              <a:gd name="T20" fmla="*/ 39 w 56"/>
                              <a:gd name="T21" fmla="*/ 1 h 58"/>
                              <a:gd name="T22" fmla="*/ 55 w 56"/>
                              <a:gd name="T23" fmla="*/ 17 h 58"/>
                              <a:gd name="T24" fmla="*/ 56 w 56"/>
                              <a:gd name="T25" fmla="*/ 28 h 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6" h="58">
                                <a:moveTo>
                                  <a:pt x="56" y="28"/>
                                </a:moveTo>
                                <a:lnTo>
                                  <a:pt x="55" y="40"/>
                                </a:lnTo>
                                <a:lnTo>
                                  <a:pt x="39" y="55"/>
                                </a:lnTo>
                                <a:lnTo>
                                  <a:pt x="28" y="58"/>
                                </a:lnTo>
                                <a:lnTo>
                                  <a:pt x="17" y="55"/>
                                </a:lnTo>
                                <a:lnTo>
                                  <a:pt x="1" y="40"/>
                                </a:lnTo>
                                <a:lnTo>
                                  <a:pt x="0" y="28"/>
                                </a:lnTo>
                                <a:lnTo>
                                  <a:pt x="1" y="17"/>
                                </a:lnTo>
                                <a:lnTo>
                                  <a:pt x="17" y="1"/>
                                </a:lnTo>
                                <a:lnTo>
                                  <a:pt x="28" y="0"/>
                                </a:lnTo>
                                <a:lnTo>
                                  <a:pt x="39" y="1"/>
                                </a:lnTo>
                                <a:lnTo>
                                  <a:pt x="55" y="17"/>
                                </a:lnTo>
                                <a:lnTo>
                                  <a:pt x="56" y="28"/>
                                </a:lnTo>
                                <a:close/>
                              </a:path>
                            </a:pathLst>
                          </a:custGeom>
                          <a:solidFill>
                            <a:srgbClr val="FFE6D5"/>
                          </a:solidFill>
                          <a:ln w="3175">
                            <a:solidFill>
                              <a:srgbClr val="FFD9BE"/>
                            </a:solidFill>
                            <a:prstDash val="solid"/>
                            <a:round/>
                            <a:headEnd/>
                            <a:tailEnd/>
                          </a:ln>
                        </wps:spPr>
                        <wps:bodyPr vert="horz" wrap="square" lIns="91440" tIns="45720" rIns="91440" bIns="45720" numCol="1" anchor="t" anchorCtr="0" compatLnSpc="1">
                          <a:prstTxWarp prst="textNoShape">
                            <a:avLst/>
                          </a:prstTxWarp>
                        </wps:bodyPr>
                      </wps:wsp>
                      <wps:wsp>
                        <wps:cNvPr id="986" name="Freeform 172"/>
                        <wps:cNvSpPr>
                          <a:spLocks/>
                        </wps:cNvSpPr>
                        <wps:spPr bwMode="auto">
                          <a:xfrm>
                            <a:off x="6740525" y="1000125"/>
                            <a:ext cx="31750" cy="30163"/>
                          </a:xfrm>
                          <a:custGeom>
                            <a:avLst/>
                            <a:gdLst>
                              <a:gd name="T0" fmla="*/ 58 w 58"/>
                              <a:gd name="T1" fmla="*/ 28 h 56"/>
                              <a:gd name="T2" fmla="*/ 57 w 58"/>
                              <a:gd name="T3" fmla="*/ 39 h 56"/>
                              <a:gd name="T4" fmla="*/ 41 w 58"/>
                              <a:gd name="T5" fmla="*/ 55 h 56"/>
                              <a:gd name="T6" fmla="*/ 29 w 58"/>
                              <a:gd name="T7" fmla="*/ 56 h 56"/>
                              <a:gd name="T8" fmla="*/ 18 w 58"/>
                              <a:gd name="T9" fmla="*/ 55 h 56"/>
                              <a:gd name="T10" fmla="*/ 2 w 58"/>
                              <a:gd name="T11" fmla="*/ 39 h 56"/>
                              <a:gd name="T12" fmla="*/ 0 w 58"/>
                              <a:gd name="T13" fmla="*/ 28 h 56"/>
                              <a:gd name="T14" fmla="*/ 2 w 58"/>
                              <a:gd name="T15" fmla="*/ 17 h 56"/>
                              <a:gd name="T16" fmla="*/ 18 w 58"/>
                              <a:gd name="T17" fmla="*/ 1 h 56"/>
                              <a:gd name="T18" fmla="*/ 29 w 58"/>
                              <a:gd name="T19" fmla="*/ 0 h 56"/>
                              <a:gd name="T20" fmla="*/ 41 w 58"/>
                              <a:gd name="T21" fmla="*/ 1 h 56"/>
                              <a:gd name="T22" fmla="*/ 57 w 58"/>
                              <a:gd name="T23" fmla="*/ 17 h 56"/>
                              <a:gd name="T24" fmla="*/ 58 w 58"/>
                              <a:gd name="T25" fmla="*/ 28 h 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8" h="56">
                                <a:moveTo>
                                  <a:pt x="58" y="28"/>
                                </a:moveTo>
                                <a:lnTo>
                                  <a:pt x="57" y="39"/>
                                </a:lnTo>
                                <a:lnTo>
                                  <a:pt x="41" y="55"/>
                                </a:lnTo>
                                <a:lnTo>
                                  <a:pt x="29" y="56"/>
                                </a:lnTo>
                                <a:lnTo>
                                  <a:pt x="18" y="55"/>
                                </a:lnTo>
                                <a:lnTo>
                                  <a:pt x="2" y="39"/>
                                </a:lnTo>
                                <a:lnTo>
                                  <a:pt x="0" y="28"/>
                                </a:lnTo>
                                <a:lnTo>
                                  <a:pt x="2" y="17"/>
                                </a:lnTo>
                                <a:lnTo>
                                  <a:pt x="18" y="1"/>
                                </a:lnTo>
                                <a:lnTo>
                                  <a:pt x="29" y="0"/>
                                </a:lnTo>
                                <a:lnTo>
                                  <a:pt x="41" y="1"/>
                                </a:lnTo>
                                <a:lnTo>
                                  <a:pt x="57" y="17"/>
                                </a:lnTo>
                                <a:lnTo>
                                  <a:pt x="58" y="28"/>
                                </a:lnTo>
                                <a:close/>
                              </a:path>
                            </a:pathLst>
                          </a:custGeom>
                          <a:solidFill>
                            <a:srgbClr val="FFE6D5"/>
                          </a:solidFill>
                          <a:ln w="3175">
                            <a:solidFill>
                              <a:srgbClr val="FFD9BE"/>
                            </a:solidFill>
                            <a:prstDash val="solid"/>
                            <a:round/>
                            <a:headEnd/>
                            <a:tailEnd/>
                          </a:ln>
                        </wps:spPr>
                        <wps:bodyPr vert="horz" wrap="square" lIns="91440" tIns="45720" rIns="91440" bIns="45720" numCol="1" anchor="t" anchorCtr="0" compatLnSpc="1">
                          <a:prstTxWarp prst="textNoShape">
                            <a:avLst/>
                          </a:prstTxWarp>
                        </wps:bodyPr>
                      </wps:wsp>
                      <wps:wsp>
                        <wps:cNvPr id="987" name="Freeform 173"/>
                        <wps:cNvSpPr>
                          <a:spLocks/>
                        </wps:cNvSpPr>
                        <wps:spPr bwMode="auto">
                          <a:xfrm>
                            <a:off x="6786563" y="962025"/>
                            <a:ext cx="30163" cy="31750"/>
                          </a:xfrm>
                          <a:custGeom>
                            <a:avLst/>
                            <a:gdLst>
                              <a:gd name="T0" fmla="*/ 57 w 57"/>
                              <a:gd name="T1" fmla="*/ 30 h 58"/>
                              <a:gd name="T2" fmla="*/ 56 w 57"/>
                              <a:gd name="T3" fmla="*/ 41 h 58"/>
                              <a:gd name="T4" fmla="*/ 40 w 57"/>
                              <a:gd name="T5" fmla="*/ 57 h 58"/>
                              <a:gd name="T6" fmla="*/ 29 w 57"/>
                              <a:gd name="T7" fmla="*/ 58 h 58"/>
                              <a:gd name="T8" fmla="*/ 18 w 57"/>
                              <a:gd name="T9" fmla="*/ 57 h 58"/>
                              <a:gd name="T10" fmla="*/ 2 w 57"/>
                              <a:gd name="T11" fmla="*/ 41 h 58"/>
                              <a:gd name="T12" fmla="*/ 0 w 57"/>
                              <a:gd name="T13" fmla="*/ 30 h 58"/>
                              <a:gd name="T14" fmla="*/ 2 w 57"/>
                              <a:gd name="T15" fmla="*/ 17 h 58"/>
                              <a:gd name="T16" fmla="*/ 18 w 57"/>
                              <a:gd name="T17" fmla="*/ 1 h 58"/>
                              <a:gd name="T18" fmla="*/ 29 w 57"/>
                              <a:gd name="T19" fmla="*/ 0 h 58"/>
                              <a:gd name="T20" fmla="*/ 40 w 57"/>
                              <a:gd name="T21" fmla="*/ 1 h 58"/>
                              <a:gd name="T22" fmla="*/ 56 w 57"/>
                              <a:gd name="T23" fmla="*/ 17 h 58"/>
                              <a:gd name="T24" fmla="*/ 57 w 57"/>
                              <a:gd name="T25" fmla="*/ 30 h 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7" h="58">
                                <a:moveTo>
                                  <a:pt x="57" y="30"/>
                                </a:moveTo>
                                <a:lnTo>
                                  <a:pt x="56" y="41"/>
                                </a:lnTo>
                                <a:lnTo>
                                  <a:pt x="40" y="57"/>
                                </a:lnTo>
                                <a:lnTo>
                                  <a:pt x="29" y="58"/>
                                </a:lnTo>
                                <a:lnTo>
                                  <a:pt x="18" y="57"/>
                                </a:lnTo>
                                <a:lnTo>
                                  <a:pt x="2" y="41"/>
                                </a:lnTo>
                                <a:lnTo>
                                  <a:pt x="0" y="30"/>
                                </a:lnTo>
                                <a:lnTo>
                                  <a:pt x="2" y="17"/>
                                </a:lnTo>
                                <a:lnTo>
                                  <a:pt x="18" y="1"/>
                                </a:lnTo>
                                <a:lnTo>
                                  <a:pt x="29" y="0"/>
                                </a:lnTo>
                                <a:lnTo>
                                  <a:pt x="40" y="1"/>
                                </a:lnTo>
                                <a:lnTo>
                                  <a:pt x="56" y="17"/>
                                </a:lnTo>
                                <a:lnTo>
                                  <a:pt x="57" y="30"/>
                                </a:lnTo>
                                <a:close/>
                              </a:path>
                            </a:pathLst>
                          </a:custGeom>
                          <a:solidFill>
                            <a:srgbClr val="FFCCAB"/>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88" name="Freeform 174"/>
                        <wps:cNvSpPr>
                          <a:spLocks/>
                        </wps:cNvSpPr>
                        <wps:spPr bwMode="auto">
                          <a:xfrm>
                            <a:off x="6843713" y="935038"/>
                            <a:ext cx="31750" cy="30163"/>
                          </a:xfrm>
                          <a:custGeom>
                            <a:avLst/>
                            <a:gdLst>
                              <a:gd name="T0" fmla="*/ 58 w 58"/>
                              <a:gd name="T1" fmla="*/ 30 h 58"/>
                              <a:gd name="T2" fmla="*/ 55 w 58"/>
                              <a:gd name="T3" fmla="*/ 41 h 58"/>
                              <a:gd name="T4" fmla="*/ 41 w 58"/>
                              <a:gd name="T5" fmla="*/ 57 h 58"/>
                              <a:gd name="T6" fmla="*/ 28 w 58"/>
                              <a:gd name="T7" fmla="*/ 58 h 58"/>
                              <a:gd name="T8" fmla="*/ 17 w 58"/>
                              <a:gd name="T9" fmla="*/ 57 h 58"/>
                              <a:gd name="T10" fmla="*/ 1 w 58"/>
                              <a:gd name="T11" fmla="*/ 41 h 58"/>
                              <a:gd name="T12" fmla="*/ 0 w 58"/>
                              <a:gd name="T13" fmla="*/ 30 h 58"/>
                              <a:gd name="T14" fmla="*/ 1 w 58"/>
                              <a:gd name="T15" fmla="*/ 18 h 58"/>
                              <a:gd name="T16" fmla="*/ 17 w 58"/>
                              <a:gd name="T17" fmla="*/ 3 h 58"/>
                              <a:gd name="T18" fmla="*/ 28 w 58"/>
                              <a:gd name="T19" fmla="*/ 0 h 58"/>
                              <a:gd name="T20" fmla="*/ 41 w 58"/>
                              <a:gd name="T21" fmla="*/ 3 h 58"/>
                              <a:gd name="T22" fmla="*/ 55 w 58"/>
                              <a:gd name="T23" fmla="*/ 18 h 58"/>
                              <a:gd name="T24" fmla="*/ 58 w 58"/>
                              <a:gd name="T25" fmla="*/ 30 h 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8" h="58">
                                <a:moveTo>
                                  <a:pt x="58" y="30"/>
                                </a:moveTo>
                                <a:lnTo>
                                  <a:pt x="55" y="41"/>
                                </a:lnTo>
                                <a:lnTo>
                                  <a:pt x="41" y="57"/>
                                </a:lnTo>
                                <a:lnTo>
                                  <a:pt x="28" y="58"/>
                                </a:lnTo>
                                <a:lnTo>
                                  <a:pt x="17" y="57"/>
                                </a:lnTo>
                                <a:lnTo>
                                  <a:pt x="1" y="41"/>
                                </a:lnTo>
                                <a:lnTo>
                                  <a:pt x="0" y="30"/>
                                </a:lnTo>
                                <a:lnTo>
                                  <a:pt x="1" y="18"/>
                                </a:lnTo>
                                <a:lnTo>
                                  <a:pt x="17" y="3"/>
                                </a:lnTo>
                                <a:lnTo>
                                  <a:pt x="28" y="0"/>
                                </a:lnTo>
                                <a:lnTo>
                                  <a:pt x="41" y="3"/>
                                </a:lnTo>
                                <a:lnTo>
                                  <a:pt x="55" y="18"/>
                                </a:lnTo>
                                <a:lnTo>
                                  <a:pt x="58" y="30"/>
                                </a:lnTo>
                                <a:close/>
                              </a:path>
                            </a:pathLst>
                          </a:custGeom>
                          <a:solidFill>
                            <a:srgbClr val="FFE6D5"/>
                          </a:solidFill>
                          <a:ln w="3175">
                            <a:solidFill>
                              <a:srgbClr val="FFD9BE"/>
                            </a:solidFill>
                            <a:prstDash val="solid"/>
                            <a:round/>
                            <a:headEnd/>
                            <a:tailEnd/>
                          </a:ln>
                        </wps:spPr>
                        <wps:bodyPr vert="horz" wrap="square" lIns="91440" tIns="45720" rIns="91440" bIns="45720" numCol="1" anchor="t" anchorCtr="0" compatLnSpc="1">
                          <a:prstTxWarp prst="textNoShape">
                            <a:avLst/>
                          </a:prstTxWarp>
                        </wps:bodyPr>
                      </wps:wsp>
                      <wps:wsp>
                        <wps:cNvPr id="989" name="Freeform 175"/>
                        <wps:cNvSpPr>
                          <a:spLocks/>
                        </wps:cNvSpPr>
                        <wps:spPr bwMode="auto">
                          <a:xfrm>
                            <a:off x="6905625" y="930275"/>
                            <a:ext cx="30163" cy="30163"/>
                          </a:xfrm>
                          <a:custGeom>
                            <a:avLst/>
                            <a:gdLst>
                              <a:gd name="T0" fmla="*/ 58 w 58"/>
                              <a:gd name="T1" fmla="*/ 28 h 58"/>
                              <a:gd name="T2" fmla="*/ 56 w 58"/>
                              <a:gd name="T3" fmla="*/ 40 h 58"/>
                              <a:gd name="T4" fmla="*/ 40 w 58"/>
                              <a:gd name="T5" fmla="*/ 56 h 58"/>
                              <a:gd name="T6" fmla="*/ 29 w 58"/>
                              <a:gd name="T7" fmla="*/ 58 h 58"/>
                              <a:gd name="T8" fmla="*/ 17 w 58"/>
                              <a:gd name="T9" fmla="*/ 56 h 58"/>
                              <a:gd name="T10" fmla="*/ 2 w 58"/>
                              <a:gd name="T11" fmla="*/ 40 h 58"/>
                              <a:gd name="T12" fmla="*/ 0 w 58"/>
                              <a:gd name="T13" fmla="*/ 28 h 58"/>
                              <a:gd name="T14" fmla="*/ 2 w 58"/>
                              <a:gd name="T15" fmla="*/ 17 h 58"/>
                              <a:gd name="T16" fmla="*/ 17 w 58"/>
                              <a:gd name="T17" fmla="*/ 1 h 58"/>
                              <a:gd name="T18" fmla="*/ 29 w 58"/>
                              <a:gd name="T19" fmla="*/ 0 h 58"/>
                              <a:gd name="T20" fmla="*/ 40 w 58"/>
                              <a:gd name="T21" fmla="*/ 1 h 58"/>
                              <a:gd name="T22" fmla="*/ 56 w 58"/>
                              <a:gd name="T23" fmla="*/ 17 h 58"/>
                              <a:gd name="T24" fmla="*/ 58 w 58"/>
                              <a:gd name="T25" fmla="*/ 28 h 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8" h="58">
                                <a:moveTo>
                                  <a:pt x="58" y="28"/>
                                </a:moveTo>
                                <a:lnTo>
                                  <a:pt x="56" y="40"/>
                                </a:lnTo>
                                <a:lnTo>
                                  <a:pt x="40" y="56"/>
                                </a:lnTo>
                                <a:lnTo>
                                  <a:pt x="29" y="58"/>
                                </a:lnTo>
                                <a:lnTo>
                                  <a:pt x="17" y="56"/>
                                </a:lnTo>
                                <a:lnTo>
                                  <a:pt x="2" y="40"/>
                                </a:lnTo>
                                <a:lnTo>
                                  <a:pt x="0" y="28"/>
                                </a:lnTo>
                                <a:lnTo>
                                  <a:pt x="2" y="17"/>
                                </a:lnTo>
                                <a:lnTo>
                                  <a:pt x="17" y="1"/>
                                </a:lnTo>
                                <a:lnTo>
                                  <a:pt x="29" y="0"/>
                                </a:lnTo>
                                <a:lnTo>
                                  <a:pt x="40" y="1"/>
                                </a:lnTo>
                                <a:lnTo>
                                  <a:pt x="56" y="17"/>
                                </a:lnTo>
                                <a:lnTo>
                                  <a:pt x="58" y="28"/>
                                </a:lnTo>
                                <a:close/>
                              </a:path>
                            </a:pathLst>
                          </a:custGeom>
                          <a:solidFill>
                            <a:srgbClr val="FFCCAB"/>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90" name="Freeform 176"/>
                        <wps:cNvSpPr>
                          <a:spLocks/>
                        </wps:cNvSpPr>
                        <wps:spPr bwMode="auto">
                          <a:xfrm>
                            <a:off x="6770688" y="1268413"/>
                            <a:ext cx="30163" cy="30163"/>
                          </a:xfrm>
                          <a:custGeom>
                            <a:avLst/>
                            <a:gdLst>
                              <a:gd name="T0" fmla="*/ 56 w 56"/>
                              <a:gd name="T1" fmla="*/ 29 h 58"/>
                              <a:gd name="T2" fmla="*/ 55 w 56"/>
                              <a:gd name="T3" fmla="*/ 40 h 58"/>
                              <a:gd name="T4" fmla="*/ 39 w 56"/>
                              <a:gd name="T5" fmla="*/ 56 h 58"/>
                              <a:gd name="T6" fmla="*/ 28 w 56"/>
                              <a:gd name="T7" fmla="*/ 58 h 58"/>
                              <a:gd name="T8" fmla="*/ 17 w 56"/>
                              <a:gd name="T9" fmla="*/ 56 h 58"/>
                              <a:gd name="T10" fmla="*/ 1 w 56"/>
                              <a:gd name="T11" fmla="*/ 40 h 58"/>
                              <a:gd name="T12" fmla="*/ 0 w 56"/>
                              <a:gd name="T13" fmla="*/ 29 h 58"/>
                              <a:gd name="T14" fmla="*/ 1 w 56"/>
                              <a:gd name="T15" fmla="*/ 17 h 58"/>
                              <a:gd name="T16" fmla="*/ 17 w 56"/>
                              <a:gd name="T17" fmla="*/ 2 h 58"/>
                              <a:gd name="T18" fmla="*/ 28 w 56"/>
                              <a:gd name="T19" fmla="*/ 0 h 58"/>
                              <a:gd name="T20" fmla="*/ 39 w 56"/>
                              <a:gd name="T21" fmla="*/ 2 h 58"/>
                              <a:gd name="T22" fmla="*/ 55 w 56"/>
                              <a:gd name="T23" fmla="*/ 17 h 58"/>
                              <a:gd name="T24" fmla="*/ 56 w 56"/>
                              <a:gd name="T25" fmla="*/ 29 h 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6" h="58">
                                <a:moveTo>
                                  <a:pt x="56" y="29"/>
                                </a:moveTo>
                                <a:lnTo>
                                  <a:pt x="55" y="40"/>
                                </a:lnTo>
                                <a:lnTo>
                                  <a:pt x="39" y="56"/>
                                </a:lnTo>
                                <a:lnTo>
                                  <a:pt x="28" y="58"/>
                                </a:lnTo>
                                <a:lnTo>
                                  <a:pt x="17" y="56"/>
                                </a:lnTo>
                                <a:lnTo>
                                  <a:pt x="1" y="40"/>
                                </a:lnTo>
                                <a:lnTo>
                                  <a:pt x="0" y="29"/>
                                </a:lnTo>
                                <a:lnTo>
                                  <a:pt x="1" y="17"/>
                                </a:lnTo>
                                <a:lnTo>
                                  <a:pt x="17" y="2"/>
                                </a:lnTo>
                                <a:lnTo>
                                  <a:pt x="28" y="0"/>
                                </a:lnTo>
                                <a:lnTo>
                                  <a:pt x="39" y="2"/>
                                </a:lnTo>
                                <a:lnTo>
                                  <a:pt x="55" y="17"/>
                                </a:lnTo>
                                <a:lnTo>
                                  <a:pt x="56" y="29"/>
                                </a:lnTo>
                                <a:close/>
                              </a:path>
                            </a:pathLst>
                          </a:custGeom>
                          <a:solidFill>
                            <a:srgbClr val="FFE6D5"/>
                          </a:solidFill>
                          <a:ln w="3175">
                            <a:solidFill>
                              <a:srgbClr val="FFD9BE"/>
                            </a:solidFill>
                            <a:prstDash val="solid"/>
                            <a:round/>
                            <a:headEnd/>
                            <a:tailEnd/>
                          </a:ln>
                        </wps:spPr>
                        <wps:bodyPr vert="horz" wrap="square" lIns="91440" tIns="45720" rIns="91440" bIns="45720" numCol="1" anchor="t" anchorCtr="0" compatLnSpc="1">
                          <a:prstTxWarp prst="textNoShape">
                            <a:avLst/>
                          </a:prstTxWarp>
                        </wps:bodyPr>
                      </wps:wsp>
                      <wps:wsp>
                        <wps:cNvPr id="991" name="Freeform 177"/>
                        <wps:cNvSpPr>
                          <a:spLocks/>
                        </wps:cNvSpPr>
                        <wps:spPr bwMode="auto">
                          <a:xfrm>
                            <a:off x="6729413" y="1227138"/>
                            <a:ext cx="31750" cy="30163"/>
                          </a:xfrm>
                          <a:custGeom>
                            <a:avLst/>
                            <a:gdLst>
                              <a:gd name="T0" fmla="*/ 58 w 58"/>
                              <a:gd name="T1" fmla="*/ 30 h 58"/>
                              <a:gd name="T2" fmla="*/ 57 w 58"/>
                              <a:gd name="T3" fmla="*/ 41 h 58"/>
                              <a:gd name="T4" fmla="*/ 41 w 58"/>
                              <a:gd name="T5" fmla="*/ 57 h 58"/>
                              <a:gd name="T6" fmla="*/ 30 w 58"/>
                              <a:gd name="T7" fmla="*/ 58 h 58"/>
                              <a:gd name="T8" fmla="*/ 19 w 58"/>
                              <a:gd name="T9" fmla="*/ 57 h 58"/>
                              <a:gd name="T10" fmla="*/ 3 w 58"/>
                              <a:gd name="T11" fmla="*/ 41 h 58"/>
                              <a:gd name="T12" fmla="*/ 0 w 58"/>
                              <a:gd name="T13" fmla="*/ 30 h 58"/>
                              <a:gd name="T14" fmla="*/ 3 w 58"/>
                              <a:gd name="T15" fmla="*/ 17 h 58"/>
                              <a:gd name="T16" fmla="*/ 19 w 58"/>
                              <a:gd name="T17" fmla="*/ 1 h 58"/>
                              <a:gd name="T18" fmla="*/ 30 w 58"/>
                              <a:gd name="T19" fmla="*/ 0 h 58"/>
                              <a:gd name="T20" fmla="*/ 41 w 58"/>
                              <a:gd name="T21" fmla="*/ 1 h 58"/>
                              <a:gd name="T22" fmla="*/ 57 w 58"/>
                              <a:gd name="T23" fmla="*/ 17 h 58"/>
                              <a:gd name="T24" fmla="*/ 58 w 58"/>
                              <a:gd name="T25" fmla="*/ 30 h 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8" h="58">
                                <a:moveTo>
                                  <a:pt x="58" y="30"/>
                                </a:moveTo>
                                <a:lnTo>
                                  <a:pt x="57" y="41"/>
                                </a:lnTo>
                                <a:lnTo>
                                  <a:pt x="41" y="57"/>
                                </a:lnTo>
                                <a:lnTo>
                                  <a:pt x="30" y="58"/>
                                </a:lnTo>
                                <a:lnTo>
                                  <a:pt x="19" y="57"/>
                                </a:lnTo>
                                <a:lnTo>
                                  <a:pt x="3" y="41"/>
                                </a:lnTo>
                                <a:lnTo>
                                  <a:pt x="0" y="30"/>
                                </a:lnTo>
                                <a:lnTo>
                                  <a:pt x="3" y="17"/>
                                </a:lnTo>
                                <a:lnTo>
                                  <a:pt x="19" y="1"/>
                                </a:lnTo>
                                <a:lnTo>
                                  <a:pt x="30" y="0"/>
                                </a:lnTo>
                                <a:lnTo>
                                  <a:pt x="41" y="1"/>
                                </a:lnTo>
                                <a:lnTo>
                                  <a:pt x="57" y="17"/>
                                </a:lnTo>
                                <a:lnTo>
                                  <a:pt x="58" y="30"/>
                                </a:lnTo>
                                <a:close/>
                              </a:path>
                            </a:pathLst>
                          </a:custGeom>
                          <a:solidFill>
                            <a:srgbClr val="FFE6D5"/>
                          </a:solidFill>
                          <a:ln w="3175">
                            <a:solidFill>
                              <a:srgbClr val="FFD9BE"/>
                            </a:solidFill>
                            <a:prstDash val="solid"/>
                            <a:round/>
                            <a:headEnd/>
                            <a:tailEnd/>
                          </a:ln>
                        </wps:spPr>
                        <wps:bodyPr vert="horz" wrap="square" lIns="91440" tIns="45720" rIns="91440" bIns="45720" numCol="1" anchor="t" anchorCtr="0" compatLnSpc="1">
                          <a:prstTxWarp prst="textNoShape">
                            <a:avLst/>
                          </a:prstTxWarp>
                        </wps:bodyPr>
                      </wps:wsp>
                      <wps:wsp>
                        <wps:cNvPr id="992" name="Freeform 178"/>
                        <wps:cNvSpPr>
                          <a:spLocks/>
                        </wps:cNvSpPr>
                        <wps:spPr bwMode="auto">
                          <a:xfrm>
                            <a:off x="6702425" y="1109663"/>
                            <a:ext cx="31750" cy="30163"/>
                          </a:xfrm>
                          <a:custGeom>
                            <a:avLst/>
                            <a:gdLst>
                              <a:gd name="T0" fmla="*/ 58 w 58"/>
                              <a:gd name="T1" fmla="*/ 29 h 57"/>
                              <a:gd name="T2" fmla="*/ 55 w 58"/>
                              <a:gd name="T3" fmla="*/ 40 h 57"/>
                              <a:gd name="T4" fmla="*/ 40 w 58"/>
                              <a:gd name="T5" fmla="*/ 56 h 57"/>
                              <a:gd name="T6" fmla="*/ 28 w 58"/>
                              <a:gd name="T7" fmla="*/ 57 h 57"/>
                              <a:gd name="T8" fmla="*/ 17 w 58"/>
                              <a:gd name="T9" fmla="*/ 56 h 57"/>
                              <a:gd name="T10" fmla="*/ 1 w 58"/>
                              <a:gd name="T11" fmla="*/ 40 h 57"/>
                              <a:gd name="T12" fmla="*/ 0 w 58"/>
                              <a:gd name="T13" fmla="*/ 29 h 57"/>
                              <a:gd name="T14" fmla="*/ 1 w 58"/>
                              <a:gd name="T15" fmla="*/ 17 h 57"/>
                              <a:gd name="T16" fmla="*/ 17 w 58"/>
                              <a:gd name="T17" fmla="*/ 1 h 57"/>
                              <a:gd name="T18" fmla="*/ 28 w 58"/>
                              <a:gd name="T19" fmla="*/ 0 h 57"/>
                              <a:gd name="T20" fmla="*/ 40 w 58"/>
                              <a:gd name="T21" fmla="*/ 1 h 57"/>
                              <a:gd name="T22" fmla="*/ 55 w 58"/>
                              <a:gd name="T23" fmla="*/ 17 h 57"/>
                              <a:gd name="T24" fmla="*/ 58 w 58"/>
                              <a:gd name="T25" fmla="*/ 29 h 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8" h="57">
                                <a:moveTo>
                                  <a:pt x="58" y="29"/>
                                </a:moveTo>
                                <a:lnTo>
                                  <a:pt x="55" y="40"/>
                                </a:lnTo>
                                <a:lnTo>
                                  <a:pt x="40" y="56"/>
                                </a:lnTo>
                                <a:lnTo>
                                  <a:pt x="28" y="57"/>
                                </a:lnTo>
                                <a:lnTo>
                                  <a:pt x="17" y="56"/>
                                </a:lnTo>
                                <a:lnTo>
                                  <a:pt x="1" y="40"/>
                                </a:lnTo>
                                <a:lnTo>
                                  <a:pt x="0" y="29"/>
                                </a:lnTo>
                                <a:lnTo>
                                  <a:pt x="1" y="17"/>
                                </a:lnTo>
                                <a:lnTo>
                                  <a:pt x="17" y="1"/>
                                </a:lnTo>
                                <a:lnTo>
                                  <a:pt x="28" y="0"/>
                                </a:lnTo>
                                <a:lnTo>
                                  <a:pt x="40" y="1"/>
                                </a:lnTo>
                                <a:lnTo>
                                  <a:pt x="55" y="17"/>
                                </a:lnTo>
                                <a:lnTo>
                                  <a:pt x="58" y="29"/>
                                </a:lnTo>
                                <a:close/>
                              </a:path>
                            </a:pathLst>
                          </a:custGeom>
                          <a:solidFill>
                            <a:srgbClr val="FFE6D5"/>
                          </a:solidFill>
                          <a:ln w="3175">
                            <a:solidFill>
                              <a:srgbClr val="FFD9BE"/>
                            </a:solidFill>
                            <a:prstDash val="solid"/>
                            <a:round/>
                            <a:headEnd/>
                            <a:tailEnd/>
                          </a:ln>
                        </wps:spPr>
                        <wps:bodyPr vert="horz" wrap="square" lIns="91440" tIns="45720" rIns="91440" bIns="45720" numCol="1" anchor="t" anchorCtr="0" compatLnSpc="1">
                          <a:prstTxWarp prst="textNoShape">
                            <a:avLst/>
                          </a:prstTxWarp>
                        </wps:bodyPr>
                      </wps:wsp>
                      <wps:wsp>
                        <wps:cNvPr id="993" name="Freeform 179"/>
                        <wps:cNvSpPr>
                          <a:spLocks/>
                        </wps:cNvSpPr>
                        <wps:spPr bwMode="auto">
                          <a:xfrm>
                            <a:off x="6711950" y="1169988"/>
                            <a:ext cx="30163" cy="30163"/>
                          </a:xfrm>
                          <a:custGeom>
                            <a:avLst/>
                            <a:gdLst>
                              <a:gd name="T0" fmla="*/ 58 w 58"/>
                              <a:gd name="T1" fmla="*/ 28 h 58"/>
                              <a:gd name="T2" fmla="*/ 55 w 58"/>
                              <a:gd name="T3" fmla="*/ 40 h 58"/>
                              <a:gd name="T4" fmla="*/ 40 w 58"/>
                              <a:gd name="T5" fmla="*/ 56 h 58"/>
                              <a:gd name="T6" fmla="*/ 28 w 58"/>
                              <a:gd name="T7" fmla="*/ 58 h 58"/>
                              <a:gd name="T8" fmla="*/ 17 w 58"/>
                              <a:gd name="T9" fmla="*/ 56 h 58"/>
                              <a:gd name="T10" fmla="*/ 1 w 58"/>
                              <a:gd name="T11" fmla="*/ 40 h 58"/>
                              <a:gd name="T12" fmla="*/ 0 w 58"/>
                              <a:gd name="T13" fmla="*/ 28 h 58"/>
                              <a:gd name="T14" fmla="*/ 1 w 58"/>
                              <a:gd name="T15" fmla="*/ 17 h 58"/>
                              <a:gd name="T16" fmla="*/ 17 w 58"/>
                              <a:gd name="T17" fmla="*/ 1 h 58"/>
                              <a:gd name="T18" fmla="*/ 28 w 58"/>
                              <a:gd name="T19" fmla="*/ 0 h 58"/>
                              <a:gd name="T20" fmla="*/ 40 w 58"/>
                              <a:gd name="T21" fmla="*/ 1 h 58"/>
                              <a:gd name="T22" fmla="*/ 55 w 58"/>
                              <a:gd name="T23" fmla="*/ 17 h 58"/>
                              <a:gd name="T24" fmla="*/ 58 w 58"/>
                              <a:gd name="T25" fmla="*/ 28 h 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8" h="58">
                                <a:moveTo>
                                  <a:pt x="58" y="28"/>
                                </a:moveTo>
                                <a:lnTo>
                                  <a:pt x="55" y="40"/>
                                </a:lnTo>
                                <a:lnTo>
                                  <a:pt x="40" y="56"/>
                                </a:lnTo>
                                <a:lnTo>
                                  <a:pt x="28" y="58"/>
                                </a:lnTo>
                                <a:lnTo>
                                  <a:pt x="17" y="56"/>
                                </a:lnTo>
                                <a:lnTo>
                                  <a:pt x="1" y="40"/>
                                </a:lnTo>
                                <a:lnTo>
                                  <a:pt x="0" y="28"/>
                                </a:lnTo>
                                <a:lnTo>
                                  <a:pt x="1" y="17"/>
                                </a:lnTo>
                                <a:lnTo>
                                  <a:pt x="17" y="1"/>
                                </a:lnTo>
                                <a:lnTo>
                                  <a:pt x="28" y="0"/>
                                </a:lnTo>
                                <a:lnTo>
                                  <a:pt x="40" y="1"/>
                                </a:lnTo>
                                <a:lnTo>
                                  <a:pt x="55" y="17"/>
                                </a:lnTo>
                                <a:lnTo>
                                  <a:pt x="58" y="28"/>
                                </a:lnTo>
                                <a:close/>
                              </a:path>
                            </a:pathLst>
                          </a:custGeom>
                          <a:solidFill>
                            <a:srgbClr val="FFCCAB"/>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94" name="Freeform 180"/>
                        <wps:cNvSpPr>
                          <a:spLocks/>
                        </wps:cNvSpPr>
                        <wps:spPr bwMode="auto">
                          <a:xfrm>
                            <a:off x="6713538" y="1052513"/>
                            <a:ext cx="30163" cy="30163"/>
                          </a:xfrm>
                          <a:custGeom>
                            <a:avLst/>
                            <a:gdLst>
                              <a:gd name="T0" fmla="*/ 56 w 56"/>
                              <a:gd name="T1" fmla="*/ 28 h 58"/>
                              <a:gd name="T2" fmla="*/ 55 w 56"/>
                              <a:gd name="T3" fmla="*/ 41 h 58"/>
                              <a:gd name="T4" fmla="*/ 39 w 56"/>
                              <a:gd name="T5" fmla="*/ 57 h 58"/>
                              <a:gd name="T6" fmla="*/ 28 w 56"/>
                              <a:gd name="T7" fmla="*/ 58 h 58"/>
                              <a:gd name="T8" fmla="*/ 17 w 56"/>
                              <a:gd name="T9" fmla="*/ 57 h 58"/>
                              <a:gd name="T10" fmla="*/ 1 w 56"/>
                              <a:gd name="T11" fmla="*/ 41 h 58"/>
                              <a:gd name="T12" fmla="*/ 0 w 56"/>
                              <a:gd name="T13" fmla="*/ 28 h 58"/>
                              <a:gd name="T14" fmla="*/ 1 w 56"/>
                              <a:gd name="T15" fmla="*/ 17 h 58"/>
                              <a:gd name="T16" fmla="*/ 17 w 56"/>
                              <a:gd name="T17" fmla="*/ 1 h 58"/>
                              <a:gd name="T18" fmla="*/ 28 w 56"/>
                              <a:gd name="T19" fmla="*/ 0 h 58"/>
                              <a:gd name="T20" fmla="*/ 39 w 56"/>
                              <a:gd name="T21" fmla="*/ 1 h 58"/>
                              <a:gd name="T22" fmla="*/ 55 w 56"/>
                              <a:gd name="T23" fmla="*/ 17 h 58"/>
                              <a:gd name="T24" fmla="*/ 56 w 56"/>
                              <a:gd name="T25" fmla="*/ 28 h 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6" h="58">
                                <a:moveTo>
                                  <a:pt x="56" y="28"/>
                                </a:moveTo>
                                <a:lnTo>
                                  <a:pt x="55" y="41"/>
                                </a:lnTo>
                                <a:lnTo>
                                  <a:pt x="39" y="57"/>
                                </a:lnTo>
                                <a:lnTo>
                                  <a:pt x="28" y="58"/>
                                </a:lnTo>
                                <a:lnTo>
                                  <a:pt x="17" y="57"/>
                                </a:lnTo>
                                <a:lnTo>
                                  <a:pt x="1" y="41"/>
                                </a:lnTo>
                                <a:lnTo>
                                  <a:pt x="0" y="28"/>
                                </a:lnTo>
                                <a:lnTo>
                                  <a:pt x="1" y="17"/>
                                </a:lnTo>
                                <a:lnTo>
                                  <a:pt x="17" y="1"/>
                                </a:lnTo>
                                <a:lnTo>
                                  <a:pt x="28" y="0"/>
                                </a:lnTo>
                                <a:lnTo>
                                  <a:pt x="39" y="1"/>
                                </a:lnTo>
                                <a:lnTo>
                                  <a:pt x="55" y="17"/>
                                </a:lnTo>
                                <a:lnTo>
                                  <a:pt x="56" y="28"/>
                                </a:lnTo>
                                <a:close/>
                              </a:path>
                            </a:pathLst>
                          </a:custGeom>
                          <a:solidFill>
                            <a:srgbClr val="FFE6D5"/>
                          </a:solidFill>
                          <a:ln w="3175">
                            <a:solidFill>
                              <a:srgbClr val="FFD9BE"/>
                            </a:solidFill>
                            <a:prstDash val="solid"/>
                            <a:round/>
                            <a:headEnd/>
                            <a:tailEnd/>
                          </a:ln>
                        </wps:spPr>
                        <wps:bodyPr vert="horz" wrap="square" lIns="91440" tIns="45720" rIns="91440" bIns="45720" numCol="1" anchor="t" anchorCtr="0" compatLnSpc="1">
                          <a:prstTxWarp prst="textNoShape">
                            <a:avLst/>
                          </a:prstTxWarp>
                        </wps:bodyPr>
                      </wps:wsp>
                      <wps:wsp>
                        <wps:cNvPr id="995" name="Freeform 181"/>
                        <wps:cNvSpPr>
                          <a:spLocks/>
                        </wps:cNvSpPr>
                        <wps:spPr bwMode="auto">
                          <a:xfrm>
                            <a:off x="6991350" y="1285875"/>
                            <a:ext cx="30163" cy="31750"/>
                          </a:xfrm>
                          <a:custGeom>
                            <a:avLst/>
                            <a:gdLst>
                              <a:gd name="T0" fmla="*/ 58 w 58"/>
                              <a:gd name="T1" fmla="*/ 29 h 58"/>
                              <a:gd name="T2" fmla="*/ 57 w 58"/>
                              <a:gd name="T3" fmla="*/ 41 h 58"/>
                              <a:gd name="T4" fmla="*/ 41 w 58"/>
                              <a:gd name="T5" fmla="*/ 57 h 58"/>
                              <a:gd name="T6" fmla="*/ 30 w 58"/>
                              <a:gd name="T7" fmla="*/ 58 h 58"/>
                              <a:gd name="T8" fmla="*/ 18 w 58"/>
                              <a:gd name="T9" fmla="*/ 57 h 58"/>
                              <a:gd name="T10" fmla="*/ 3 w 58"/>
                              <a:gd name="T11" fmla="*/ 41 h 58"/>
                              <a:gd name="T12" fmla="*/ 0 w 58"/>
                              <a:gd name="T13" fmla="*/ 29 h 58"/>
                              <a:gd name="T14" fmla="*/ 3 w 58"/>
                              <a:gd name="T15" fmla="*/ 18 h 58"/>
                              <a:gd name="T16" fmla="*/ 18 w 58"/>
                              <a:gd name="T17" fmla="*/ 2 h 58"/>
                              <a:gd name="T18" fmla="*/ 30 w 58"/>
                              <a:gd name="T19" fmla="*/ 0 h 58"/>
                              <a:gd name="T20" fmla="*/ 41 w 58"/>
                              <a:gd name="T21" fmla="*/ 2 h 58"/>
                              <a:gd name="T22" fmla="*/ 57 w 58"/>
                              <a:gd name="T23" fmla="*/ 18 h 58"/>
                              <a:gd name="T24" fmla="*/ 58 w 58"/>
                              <a:gd name="T25" fmla="*/ 29 h 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8" h="58">
                                <a:moveTo>
                                  <a:pt x="58" y="29"/>
                                </a:moveTo>
                                <a:lnTo>
                                  <a:pt x="57" y="41"/>
                                </a:lnTo>
                                <a:lnTo>
                                  <a:pt x="41" y="57"/>
                                </a:lnTo>
                                <a:lnTo>
                                  <a:pt x="30" y="58"/>
                                </a:lnTo>
                                <a:lnTo>
                                  <a:pt x="18" y="57"/>
                                </a:lnTo>
                                <a:lnTo>
                                  <a:pt x="3" y="41"/>
                                </a:lnTo>
                                <a:lnTo>
                                  <a:pt x="0" y="29"/>
                                </a:lnTo>
                                <a:lnTo>
                                  <a:pt x="3" y="18"/>
                                </a:lnTo>
                                <a:lnTo>
                                  <a:pt x="18" y="2"/>
                                </a:lnTo>
                                <a:lnTo>
                                  <a:pt x="30" y="0"/>
                                </a:lnTo>
                                <a:lnTo>
                                  <a:pt x="41" y="2"/>
                                </a:lnTo>
                                <a:lnTo>
                                  <a:pt x="57" y="18"/>
                                </a:lnTo>
                                <a:lnTo>
                                  <a:pt x="58" y="29"/>
                                </a:lnTo>
                                <a:close/>
                              </a:path>
                            </a:pathLst>
                          </a:custGeom>
                          <a:solidFill>
                            <a:srgbClr val="FFE6D5"/>
                          </a:solidFill>
                          <a:ln w="3175">
                            <a:solidFill>
                              <a:srgbClr val="FFD9BE"/>
                            </a:solidFill>
                            <a:prstDash val="solid"/>
                            <a:round/>
                            <a:headEnd/>
                            <a:tailEnd/>
                          </a:ln>
                        </wps:spPr>
                        <wps:bodyPr vert="horz" wrap="square" lIns="91440" tIns="45720" rIns="91440" bIns="45720" numCol="1" anchor="t" anchorCtr="0" compatLnSpc="1">
                          <a:prstTxWarp prst="textNoShape">
                            <a:avLst/>
                          </a:prstTxWarp>
                        </wps:bodyPr>
                      </wps:wsp>
                      <wps:wsp>
                        <wps:cNvPr id="996" name="Freeform 182"/>
                        <wps:cNvSpPr>
                          <a:spLocks/>
                        </wps:cNvSpPr>
                        <wps:spPr bwMode="auto">
                          <a:xfrm>
                            <a:off x="7037388" y="1249363"/>
                            <a:ext cx="31750" cy="31750"/>
                          </a:xfrm>
                          <a:custGeom>
                            <a:avLst/>
                            <a:gdLst>
                              <a:gd name="T0" fmla="*/ 58 w 58"/>
                              <a:gd name="T1" fmla="*/ 30 h 58"/>
                              <a:gd name="T2" fmla="*/ 55 w 58"/>
                              <a:gd name="T3" fmla="*/ 41 h 58"/>
                              <a:gd name="T4" fmla="*/ 40 w 58"/>
                              <a:gd name="T5" fmla="*/ 57 h 58"/>
                              <a:gd name="T6" fmla="*/ 28 w 58"/>
                              <a:gd name="T7" fmla="*/ 58 h 58"/>
                              <a:gd name="T8" fmla="*/ 17 w 58"/>
                              <a:gd name="T9" fmla="*/ 57 h 58"/>
                              <a:gd name="T10" fmla="*/ 1 w 58"/>
                              <a:gd name="T11" fmla="*/ 41 h 58"/>
                              <a:gd name="T12" fmla="*/ 0 w 58"/>
                              <a:gd name="T13" fmla="*/ 30 h 58"/>
                              <a:gd name="T14" fmla="*/ 1 w 58"/>
                              <a:gd name="T15" fmla="*/ 18 h 58"/>
                              <a:gd name="T16" fmla="*/ 17 w 58"/>
                              <a:gd name="T17" fmla="*/ 3 h 58"/>
                              <a:gd name="T18" fmla="*/ 28 w 58"/>
                              <a:gd name="T19" fmla="*/ 0 h 58"/>
                              <a:gd name="T20" fmla="*/ 40 w 58"/>
                              <a:gd name="T21" fmla="*/ 3 h 58"/>
                              <a:gd name="T22" fmla="*/ 55 w 58"/>
                              <a:gd name="T23" fmla="*/ 18 h 58"/>
                              <a:gd name="T24" fmla="*/ 58 w 58"/>
                              <a:gd name="T25" fmla="*/ 30 h 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8" h="58">
                                <a:moveTo>
                                  <a:pt x="58" y="30"/>
                                </a:moveTo>
                                <a:lnTo>
                                  <a:pt x="55" y="41"/>
                                </a:lnTo>
                                <a:lnTo>
                                  <a:pt x="40" y="57"/>
                                </a:lnTo>
                                <a:lnTo>
                                  <a:pt x="28" y="58"/>
                                </a:lnTo>
                                <a:lnTo>
                                  <a:pt x="17" y="57"/>
                                </a:lnTo>
                                <a:lnTo>
                                  <a:pt x="1" y="41"/>
                                </a:lnTo>
                                <a:lnTo>
                                  <a:pt x="0" y="30"/>
                                </a:lnTo>
                                <a:lnTo>
                                  <a:pt x="1" y="18"/>
                                </a:lnTo>
                                <a:lnTo>
                                  <a:pt x="17" y="3"/>
                                </a:lnTo>
                                <a:lnTo>
                                  <a:pt x="28" y="0"/>
                                </a:lnTo>
                                <a:lnTo>
                                  <a:pt x="40" y="3"/>
                                </a:lnTo>
                                <a:lnTo>
                                  <a:pt x="55" y="18"/>
                                </a:lnTo>
                                <a:lnTo>
                                  <a:pt x="58" y="30"/>
                                </a:lnTo>
                                <a:close/>
                              </a:path>
                            </a:pathLst>
                          </a:custGeom>
                          <a:solidFill>
                            <a:srgbClr val="FFCCAB"/>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97" name="Freeform 183"/>
                        <wps:cNvSpPr>
                          <a:spLocks/>
                        </wps:cNvSpPr>
                        <wps:spPr bwMode="auto">
                          <a:xfrm>
                            <a:off x="6935788" y="1308100"/>
                            <a:ext cx="31750" cy="31750"/>
                          </a:xfrm>
                          <a:custGeom>
                            <a:avLst/>
                            <a:gdLst>
                              <a:gd name="T0" fmla="*/ 58 w 58"/>
                              <a:gd name="T1" fmla="*/ 28 h 58"/>
                              <a:gd name="T2" fmla="*/ 55 w 58"/>
                              <a:gd name="T3" fmla="*/ 41 h 58"/>
                              <a:gd name="T4" fmla="*/ 40 w 58"/>
                              <a:gd name="T5" fmla="*/ 56 h 58"/>
                              <a:gd name="T6" fmla="*/ 28 w 58"/>
                              <a:gd name="T7" fmla="*/ 58 h 58"/>
                              <a:gd name="T8" fmla="*/ 17 w 58"/>
                              <a:gd name="T9" fmla="*/ 56 h 58"/>
                              <a:gd name="T10" fmla="*/ 1 w 58"/>
                              <a:gd name="T11" fmla="*/ 41 h 58"/>
                              <a:gd name="T12" fmla="*/ 0 w 58"/>
                              <a:gd name="T13" fmla="*/ 28 h 58"/>
                              <a:gd name="T14" fmla="*/ 1 w 58"/>
                              <a:gd name="T15" fmla="*/ 17 h 58"/>
                              <a:gd name="T16" fmla="*/ 17 w 58"/>
                              <a:gd name="T17" fmla="*/ 1 h 58"/>
                              <a:gd name="T18" fmla="*/ 28 w 58"/>
                              <a:gd name="T19" fmla="*/ 0 h 58"/>
                              <a:gd name="T20" fmla="*/ 40 w 58"/>
                              <a:gd name="T21" fmla="*/ 1 h 58"/>
                              <a:gd name="T22" fmla="*/ 55 w 58"/>
                              <a:gd name="T23" fmla="*/ 17 h 58"/>
                              <a:gd name="T24" fmla="*/ 58 w 58"/>
                              <a:gd name="T25" fmla="*/ 28 h 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8" h="58">
                                <a:moveTo>
                                  <a:pt x="58" y="28"/>
                                </a:moveTo>
                                <a:lnTo>
                                  <a:pt x="55" y="41"/>
                                </a:lnTo>
                                <a:lnTo>
                                  <a:pt x="40" y="56"/>
                                </a:lnTo>
                                <a:lnTo>
                                  <a:pt x="28" y="58"/>
                                </a:lnTo>
                                <a:lnTo>
                                  <a:pt x="17" y="56"/>
                                </a:lnTo>
                                <a:lnTo>
                                  <a:pt x="1" y="41"/>
                                </a:lnTo>
                                <a:lnTo>
                                  <a:pt x="0" y="28"/>
                                </a:lnTo>
                                <a:lnTo>
                                  <a:pt x="1" y="17"/>
                                </a:lnTo>
                                <a:lnTo>
                                  <a:pt x="17" y="1"/>
                                </a:lnTo>
                                <a:lnTo>
                                  <a:pt x="28" y="0"/>
                                </a:lnTo>
                                <a:lnTo>
                                  <a:pt x="40" y="1"/>
                                </a:lnTo>
                                <a:lnTo>
                                  <a:pt x="55" y="17"/>
                                </a:lnTo>
                                <a:lnTo>
                                  <a:pt x="58" y="28"/>
                                </a:lnTo>
                                <a:close/>
                              </a:path>
                            </a:pathLst>
                          </a:custGeom>
                          <a:solidFill>
                            <a:srgbClr val="FFE6D5"/>
                          </a:solidFill>
                          <a:ln w="3175">
                            <a:solidFill>
                              <a:srgbClr val="FFD9BE"/>
                            </a:solidFill>
                            <a:prstDash val="solid"/>
                            <a:round/>
                            <a:headEnd/>
                            <a:tailEnd/>
                          </a:ln>
                        </wps:spPr>
                        <wps:bodyPr vert="horz" wrap="square" lIns="91440" tIns="45720" rIns="91440" bIns="45720" numCol="1" anchor="t" anchorCtr="0" compatLnSpc="1">
                          <a:prstTxWarp prst="textNoShape">
                            <a:avLst/>
                          </a:prstTxWarp>
                        </wps:bodyPr>
                      </wps:wsp>
                      <wps:wsp>
                        <wps:cNvPr id="998" name="Freeform 184"/>
                        <wps:cNvSpPr>
                          <a:spLocks/>
                        </wps:cNvSpPr>
                        <wps:spPr bwMode="auto">
                          <a:xfrm>
                            <a:off x="6818313" y="1298575"/>
                            <a:ext cx="31750" cy="30163"/>
                          </a:xfrm>
                          <a:custGeom>
                            <a:avLst/>
                            <a:gdLst>
                              <a:gd name="T0" fmla="*/ 58 w 58"/>
                              <a:gd name="T1" fmla="*/ 28 h 56"/>
                              <a:gd name="T2" fmla="*/ 55 w 58"/>
                              <a:gd name="T3" fmla="*/ 39 h 56"/>
                              <a:gd name="T4" fmla="*/ 41 w 58"/>
                              <a:gd name="T5" fmla="*/ 55 h 56"/>
                              <a:gd name="T6" fmla="*/ 28 w 58"/>
                              <a:gd name="T7" fmla="*/ 56 h 56"/>
                              <a:gd name="T8" fmla="*/ 17 w 58"/>
                              <a:gd name="T9" fmla="*/ 55 h 56"/>
                              <a:gd name="T10" fmla="*/ 1 w 58"/>
                              <a:gd name="T11" fmla="*/ 39 h 56"/>
                              <a:gd name="T12" fmla="*/ 0 w 58"/>
                              <a:gd name="T13" fmla="*/ 28 h 56"/>
                              <a:gd name="T14" fmla="*/ 1 w 58"/>
                              <a:gd name="T15" fmla="*/ 17 h 56"/>
                              <a:gd name="T16" fmla="*/ 17 w 58"/>
                              <a:gd name="T17" fmla="*/ 1 h 56"/>
                              <a:gd name="T18" fmla="*/ 28 w 58"/>
                              <a:gd name="T19" fmla="*/ 0 h 56"/>
                              <a:gd name="T20" fmla="*/ 41 w 58"/>
                              <a:gd name="T21" fmla="*/ 1 h 56"/>
                              <a:gd name="T22" fmla="*/ 55 w 58"/>
                              <a:gd name="T23" fmla="*/ 17 h 56"/>
                              <a:gd name="T24" fmla="*/ 58 w 58"/>
                              <a:gd name="T25" fmla="*/ 28 h 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8" h="56">
                                <a:moveTo>
                                  <a:pt x="58" y="28"/>
                                </a:moveTo>
                                <a:lnTo>
                                  <a:pt x="55" y="39"/>
                                </a:lnTo>
                                <a:lnTo>
                                  <a:pt x="41" y="55"/>
                                </a:lnTo>
                                <a:lnTo>
                                  <a:pt x="28" y="56"/>
                                </a:lnTo>
                                <a:lnTo>
                                  <a:pt x="17" y="55"/>
                                </a:lnTo>
                                <a:lnTo>
                                  <a:pt x="1" y="39"/>
                                </a:lnTo>
                                <a:lnTo>
                                  <a:pt x="0" y="28"/>
                                </a:lnTo>
                                <a:lnTo>
                                  <a:pt x="1" y="17"/>
                                </a:lnTo>
                                <a:lnTo>
                                  <a:pt x="17" y="1"/>
                                </a:lnTo>
                                <a:lnTo>
                                  <a:pt x="28" y="0"/>
                                </a:lnTo>
                                <a:lnTo>
                                  <a:pt x="41" y="1"/>
                                </a:lnTo>
                                <a:lnTo>
                                  <a:pt x="55" y="17"/>
                                </a:lnTo>
                                <a:lnTo>
                                  <a:pt x="58" y="28"/>
                                </a:lnTo>
                                <a:close/>
                              </a:path>
                            </a:pathLst>
                          </a:custGeom>
                          <a:solidFill>
                            <a:srgbClr val="FFCCAB"/>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999" name="Freeform 185"/>
                        <wps:cNvSpPr>
                          <a:spLocks/>
                        </wps:cNvSpPr>
                        <wps:spPr bwMode="auto">
                          <a:xfrm>
                            <a:off x="6875463" y="1312863"/>
                            <a:ext cx="30163" cy="31750"/>
                          </a:xfrm>
                          <a:custGeom>
                            <a:avLst/>
                            <a:gdLst>
                              <a:gd name="T0" fmla="*/ 58 w 58"/>
                              <a:gd name="T1" fmla="*/ 28 h 58"/>
                              <a:gd name="T2" fmla="*/ 57 w 58"/>
                              <a:gd name="T3" fmla="*/ 40 h 58"/>
                              <a:gd name="T4" fmla="*/ 41 w 58"/>
                              <a:gd name="T5" fmla="*/ 55 h 58"/>
                              <a:gd name="T6" fmla="*/ 30 w 58"/>
                              <a:gd name="T7" fmla="*/ 58 h 58"/>
                              <a:gd name="T8" fmla="*/ 17 w 58"/>
                              <a:gd name="T9" fmla="*/ 55 h 58"/>
                              <a:gd name="T10" fmla="*/ 1 w 58"/>
                              <a:gd name="T11" fmla="*/ 40 h 58"/>
                              <a:gd name="T12" fmla="*/ 0 w 58"/>
                              <a:gd name="T13" fmla="*/ 28 h 58"/>
                              <a:gd name="T14" fmla="*/ 1 w 58"/>
                              <a:gd name="T15" fmla="*/ 17 h 58"/>
                              <a:gd name="T16" fmla="*/ 17 w 58"/>
                              <a:gd name="T17" fmla="*/ 1 h 58"/>
                              <a:gd name="T18" fmla="*/ 30 w 58"/>
                              <a:gd name="T19" fmla="*/ 0 h 58"/>
                              <a:gd name="T20" fmla="*/ 41 w 58"/>
                              <a:gd name="T21" fmla="*/ 1 h 58"/>
                              <a:gd name="T22" fmla="*/ 57 w 58"/>
                              <a:gd name="T23" fmla="*/ 17 h 58"/>
                              <a:gd name="T24" fmla="*/ 58 w 58"/>
                              <a:gd name="T25" fmla="*/ 28 h 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8" h="58">
                                <a:moveTo>
                                  <a:pt x="58" y="28"/>
                                </a:moveTo>
                                <a:lnTo>
                                  <a:pt x="57" y="40"/>
                                </a:lnTo>
                                <a:lnTo>
                                  <a:pt x="41" y="55"/>
                                </a:lnTo>
                                <a:lnTo>
                                  <a:pt x="30" y="58"/>
                                </a:lnTo>
                                <a:lnTo>
                                  <a:pt x="17" y="55"/>
                                </a:lnTo>
                                <a:lnTo>
                                  <a:pt x="1" y="40"/>
                                </a:lnTo>
                                <a:lnTo>
                                  <a:pt x="0" y="28"/>
                                </a:lnTo>
                                <a:lnTo>
                                  <a:pt x="1" y="17"/>
                                </a:lnTo>
                                <a:lnTo>
                                  <a:pt x="17" y="1"/>
                                </a:lnTo>
                                <a:lnTo>
                                  <a:pt x="30" y="0"/>
                                </a:lnTo>
                                <a:lnTo>
                                  <a:pt x="41" y="1"/>
                                </a:lnTo>
                                <a:lnTo>
                                  <a:pt x="57" y="17"/>
                                </a:lnTo>
                                <a:lnTo>
                                  <a:pt x="58" y="28"/>
                                </a:lnTo>
                                <a:close/>
                              </a:path>
                            </a:pathLst>
                          </a:custGeom>
                          <a:solidFill>
                            <a:srgbClr val="FFE6D5"/>
                          </a:solidFill>
                          <a:ln w="3175">
                            <a:solidFill>
                              <a:srgbClr val="FFD9BE"/>
                            </a:solidFill>
                            <a:prstDash val="solid"/>
                            <a:round/>
                            <a:headEnd/>
                            <a:tailEnd/>
                          </a:ln>
                        </wps:spPr>
                        <wps:bodyPr vert="horz" wrap="square" lIns="91440" tIns="45720" rIns="91440" bIns="45720" numCol="1" anchor="t" anchorCtr="0" compatLnSpc="1">
                          <a:prstTxWarp prst="textNoShape">
                            <a:avLst/>
                          </a:prstTxWarp>
                        </wps:bodyPr>
                      </wps:wsp>
                      <wps:wsp>
                        <wps:cNvPr id="1000" name="Freeform 186"/>
                        <wps:cNvSpPr>
                          <a:spLocks/>
                        </wps:cNvSpPr>
                        <wps:spPr bwMode="auto">
                          <a:xfrm>
                            <a:off x="7062788" y="1057275"/>
                            <a:ext cx="58738" cy="58738"/>
                          </a:xfrm>
                          <a:custGeom>
                            <a:avLst/>
                            <a:gdLst>
                              <a:gd name="T0" fmla="*/ 98 w 110"/>
                              <a:gd name="T1" fmla="*/ 90 h 111"/>
                              <a:gd name="T2" fmla="*/ 91 w 110"/>
                              <a:gd name="T3" fmla="*/ 99 h 111"/>
                              <a:gd name="T4" fmla="*/ 71 w 110"/>
                              <a:gd name="T5" fmla="*/ 110 h 111"/>
                              <a:gd name="T6" fmla="*/ 50 w 110"/>
                              <a:gd name="T7" fmla="*/ 111 h 111"/>
                              <a:gd name="T8" fmla="*/ 29 w 110"/>
                              <a:gd name="T9" fmla="*/ 106 h 111"/>
                              <a:gd name="T10" fmla="*/ 21 w 110"/>
                              <a:gd name="T11" fmla="*/ 99 h 111"/>
                              <a:gd name="T12" fmla="*/ 12 w 110"/>
                              <a:gd name="T13" fmla="*/ 91 h 111"/>
                              <a:gd name="T14" fmla="*/ 2 w 110"/>
                              <a:gd name="T15" fmla="*/ 73 h 111"/>
                              <a:gd name="T16" fmla="*/ 0 w 110"/>
                              <a:gd name="T17" fmla="*/ 52 h 111"/>
                              <a:gd name="T18" fmla="*/ 6 w 110"/>
                              <a:gd name="T19" fmla="*/ 31 h 111"/>
                              <a:gd name="T20" fmla="*/ 12 w 110"/>
                              <a:gd name="T21" fmla="*/ 21 h 111"/>
                              <a:gd name="T22" fmla="*/ 19 w 110"/>
                              <a:gd name="T23" fmla="*/ 12 h 111"/>
                              <a:gd name="T24" fmla="*/ 39 w 110"/>
                              <a:gd name="T25" fmla="*/ 3 h 111"/>
                              <a:gd name="T26" fmla="*/ 60 w 110"/>
                              <a:gd name="T27" fmla="*/ 0 h 111"/>
                              <a:gd name="T28" fmla="*/ 81 w 110"/>
                              <a:gd name="T29" fmla="*/ 6 h 111"/>
                              <a:gd name="T30" fmla="*/ 90 w 110"/>
                              <a:gd name="T31" fmla="*/ 12 h 111"/>
                              <a:gd name="T32" fmla="*/ 98 w 110"/>
                              <a:gd name="T33" fmla="*/ 21 h 111"/>
                              <a:gd name="T34" fmla="*/ 108 w 110"/>
                              <a:gd name="T35" fmla="*/ 39 h 111"/>
                              <a:gd name="T36" fmla="*/ 110 w 110"/>
                              <a:gd name="T37" fmla="*/ 60 h 111"/>
                              <a:gd name="T38" fmla="*/ 104 w 110"/>
                              <a:gd name="T39" fmla="*/ 81 h 111"/>
                              <a:gd name="T40" fmla="*/ 98 w 110"/>
                              <a:gd name="T41" fmla="*/ 90 h 1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10" h="111">
                                <a:moveTo>
                                  <a:pt x="98" y="90"/>
                                </a:moveTo>
                                <a:lnTo>
                                  <a:pt x="91" y="99"/>
                                </a:lnTo>
                                <a:lnTo>
                                  <a:pt x="71" y="110"/>
                                </a:lnTo>
                                <a:lnTo>
                                  <a:pt x="50" y="111"/>
                                </a:lnTo>
                                <a:lnTo>
                                  <a:pt x="29" y="106"/>
                                </a:lnTo>
                                <a:lnTo>
                                  <a:pt x="21" y="99"/>
                                </a:lnTo>
                                <a:lnTo>
                                  <a:pt x="12" y="91"/>
                                </a:lnTo>
                                <a:lnTo>
                                  <a:pt x="2" y="73"/>
                                </a:lnTo>
                                <a:lnTo>
                                  <a:pt x="0" y="52"/>
                                </a:lnTo>
                                <a:lnTo>
                                  <a:pt x="6" y="31"/>
                                </a:lnTo>
                                <a:lnTo>
                                  <a:pt x="12" y="21"/>
                                </a:lnTo>
                                <a:lnTo>
                                  <a:pt x="19" y="12"/>
                                </a:lnTo>
                                <a:lnTo>
                                  <a:pt x="39" y="3"/>
                                </a:lnTo>
                                <a:lnTo>
                                  <a:pt x="60" y="0"/>
                                </a:lnTo>
                                <a:lnTo>
                                  <a:pt x="81" y="6"/>
                                </a:lnTo>
                                <a:lnTo>
                                  <a:pt x="90" y="12"/>
                                </a:lnTo>
                                <a:lnTo>
                                  <a:pt x="98" y="21"/>
                                </a:lnTo>
                                <a:lnTo>
                                  <a:pt x="108" y="39"/>
                                </a:lnTo>
                                <a:lnTo>
                                  <a:pt x="110" y="60"/>
                                </a:lnTo>
                                <a:lnTo>
                                  <a:pt x="104" y="81"/>
                                </a:lnTo>
                                <a:lnTo>
                                  <a:pt x="98" y="90"/>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01" name="Freeform 187"/>
                        <wps:cNvSpPr>
                          <a:spLocks/>
                        </wps:cNvSpPr>
                        <wps:spPr bwMode="auto">
                          <a:xfrm>
                            <a:off x="6727825" y="984250"/>
                            <a:ext cx="58738" cy="58738"/>
                          </a:xfrm>
                          <a:custGeom>
                            <a:avLst/>
                            <a:gdLst>
                              <a:gd name="T0" fmla="*/ 65 w 110"/>
                              <a:gd name="T1" fmla="*/ 1 h 111"/>
                              <a:gd name="T2" fmla="*/ 76 w 110"/>
                              <a:gd name="T3" fmla="*/ 4 h 111"/>
                              <a:gd name="T4" fmla="*/ 94 w 110"/>
                              <a:gd name="T5" fmla="*/ 16 h 111"/>
                              <a:gd name="T6" fmla="*/ 107 w 110"/>
                              <a:gd name="T7" fmla="*/ 33 h 111"/>
                              <a:gd name="T8" fmla="*/ 110 w 110"/>
                              <a:gd name="T9" fmla="*/ 54 h 111"/>
                              <a:gd name="T10" fmla="*/ 109 w 110"/>
                              <a:gd name="T11" fmla="*/ 65 h 111"/>
                              <a:gd name="T12" fmla="*/ 107 w 110"/>
                              <a:gd name="T13" fmla="*/ 76 h 111"/>
                              <a:gd name="T14" fmla="*/ 94 w 110"/>
                              <a:gd name="T15" fmla="*/ 95 h 111"/>
                              <a:gd name="T16" fmla="*/ 77 w 110"/>
                              <a:gd name="T17" fmla="*/ 106 h 111"/>
                              <a:gd name="T18" fmla="*/ 56 w 110"/>
                              <a:gd name="T19" fmla="*/ 111 h 111"/>
                              <a:gd name="T20" fmla="*/ 45 w 110"/>
                              <a:gd name="T21" fmla="*/ 110 h 111"/>
                              <a:gd name="T22" fmla="*/ 34 w 110"/>
                              <a:gd name="T23" fmla="*/ 107 h 111"/>
                              <a:gd name="T24" fmla="*/ 16 w 110"/>
                              <a:gd name="T25" fmla="*/ 95 h 111"/>
                              <a:gd name="T26" fmla="*/ 4 w 110"/>
                              <a:gd name="T27" fmla="*/ 78 h 111"/>
                              <a:gd name="T28" fmla="*/ 0 w 110"/>
                              <a:gd name="T29" fmla="*/ 57 h 111"/>
                              <a:gd name="T30" fmla="*/ 1 w 110"/>
                              <a:gd name="T31" fmla="*/ 46 h 111"/>
                              <a:gd name="T32" fmla="*/ 3 w 110"/>
                              <a:gd name="T33" fmla="*/ 35 h 111"/>
                              <a:gd name="T34" fmla="*/ 16 w 110"/>
                              <a:gd name="T35" fmla="*/ 16 h 111"/>
                              <a:gd name="T36" fmla="*/ 33 w 110"/>
                              <a:gd name="T37" fmla="*/ 4 h 111"/>
                              <a:gd name="T38" fmla="*/ 54 w 110"/>
                              <a:gd name="T39" fmla="*/ 0 h 111"/>
                              <a:gd name="T40" fmla="*/ 65 w 110"/>
                              <a:gd name="T41" fmla="*/ 1 h 1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10" h="111">
                                <a:moveTo>
                                  <a:pt x="65" y="1"/>
                                </a:moveTo>
                                <a:lnTo>
                                  <a:pt x="76" y="4"/>
                                </a:lnTo>
                                <a:lnTo>
                                  <a:pt x="94" y="16"/>
                                </a:lnTo>
                                <a:lnTo>
                                  <a:pt x="107" y="33"/>
                                </a:lnTo>
                                <a:lnTo>
                                  <a:pt x="110" y="54"/>
                                </a:lnTo>
                                <a:lnTo>
                                  <a:pt x="109" y="65"/>
                                </a:lnTo>
                                <a:lnTo>
                                  <a:pt x="107" y="76"/>
                                </a:lnTo>
                                <a:lnTo>
                                  <a:pt x="94" y="95"/>
                                </a:lnTo>
                                <a:lnTo>
                                  <a:pt x="77" y="106"/>
                                </a:lnTo>
                                <a:lnTo>
                                  <a:pt x="56" y="111"/>
                                </a:lnTo>
                                <a:lnTo>
                                  <a:pt x="45" y="110"/>
                                </a:lnTo>
                                <a:lnTo>
                                  <a:pt x="34" y="107"/>
                                </a:lnTo>
                                <a:lnTo>
                                  <a:pt x="16" y="95"/>
                                </a:lnTo>
                                <a:lnTo>
                                  <a:pt x="4" y="78"/>
                                </a:lnTo>
                                <a:lnTo>
                                  <a:pt x="0" y="57"/>
                                </a:lnTo>
                                <a:lnTo>
                                  <a:pt x="1" y="46"/>
                                </a:lnTo>
                                <a:lnTo>
                                  <a:pt x="3" y="35"/>
                                </a:lnTo>
                                <a:lnTo>
                                  <a:pt x="16" y="16"/>
                                </a:lnTo>
                                <a:lnTo>
                                  <a:pt x="33" y="4"/>
                                </a:lnTo>
                                <a:lnTo>
                                  <a:pt x="54" y="0"/>
                                </a:lnTo>
                                <a:lnTo>
                                  <a:pt x="65" y="1"/>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02" name="Freeform 188"/>
                        <wps:cNvSpPr>
                          <a:spLocks/>
                        </wps:cNvSpPr>
                        <wps:spPr bwMode="auto">
                          <a:xfrm>
                            <a:off x="6975475" y="1273175"/>
                            <a:ext cx="58738" cy="58738"/>
                          </a:xfrm>
                          <a:custGeom>
                            <a:avLst/>
                            <a:gdLst>
                              <a:gd name="T0" fmla="*/ 34 w 109"/>
                              <a:gd name="T1" fmla="*/ 106 h 109"/>
                              <a:gd name="T2" fmla="*/ 23 w 109"/>
                              <a:gd name="T3" fmla="*/ 101 h 109"/>
                              <a:gd name="T4" fmla="*/ 8 w 109"/>
                              <a:gd name="T5" fmla="*/ 85 h 109"/>
                              <a:gd name="T6" fmla="*/ 0 w 109"/>
                              <a:gd name="T7" fmla="*/ 66 h 109"/>
                              <a:gd name="T8" fmla="*/ 0 w 109"/>
                              <a:gd name="T9" fmla="*/ 44 h 109"/>
                              <a:gd name="T10" fmla="*/ 4 w 109"/>
                              <a:gd name="T11" fmla="*/ 33 h 109"/>
                              <a:gd name="T12" fmla="*/ 8 w 109"/>
                              <a:gd name="T13" fmla="*/ 23 h 109"/>
                              <a:gd name="T14" fmla="*/ 23 w 109"/>
                              <a:gd name="T15" fmla="*/ 8 h 109"/>
                              <a:gd name="T16" fmla="*/ 43 w 109"/>
                              <a:gd name="T17" fmla="*/ 0 h 109"/>
                              <a:gd name="T18" fmla="*/ 65 w 109"/>
                              <a:gd name="T19" fmla="*/ 0 h 109"/>
                              <a:gd name="T20" fmla="*/ 76 w 109"/>
                              <a:gd name="T21" fmla="*/ 3 h 109"/>
                              <a:gd name="T22" fmla="*/ 86 w 109"/>
                              <a:gd name="T23" fmla="*/ 8 h 109"/>
                              <a:gd name="T24" fmla="*/ 101 w 109"/>
                              <a:gd name="T25" fmla="*/ 23 h 109"/>
                              <a:gd name="T26" fmla="*/ 109 w 109"/>
                              <a:gd name="T27" fmla="*/ 43 h 109"/>
                              <a:gd name="T28" fmla="*/ 109 w 109"/>
                              <a:gd name="T29" fmla="*/ 65 h 109"/>
                              <a:gd name="T30" fmla="*/ 106 w 109"/>
                              <a:gd name="T31" fmla="*/ 75 h 109"/>
                              <a:gd name="T32" fmla="*/ 101 w 109"/>
                              <a:gd name="T33" fmla="*/ 86 h 109"/>
                              <a:gd name="T34" fmla="*/ 86 w 109"/>
                              <a:gd name="T35" fmla="*/ 101 h 109"/>
                              <a:gd name="T36" fmla="*/ 66 w 109"/>
                              <a:gd name="T37" fmla="*/ 109 h 109"/>
                              <a:gd name="T38" fmla="*/ 44 w 109"/>
                              <a:gd name="T39" fmla="*/ 109 h 109"/>
                              <a:gd name="T40" fmla="*/ 34 w 109"/>
                              <a:gd name="T41" fmla="*/ 106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9" h="109">
                                <a:moveTo>
                                  <a:pt x="34" y="106"/>
                                </a:moveTo>
                                <a:lnTo>
                                  <a:pt x="23" y="101"/>
                                </a:lnTo>
                                <a:lnTo>
                                  <a:pt x="8" y="85"/>
                                </a:lnTo>
                                <a:lnTo>
                                  <a:pt x="0" y="66"/>
                                </a:lnTo>
                                <a:lnTo>
                                  <a:pt x="0" y="44"/>
                                </a:lnTo>
                                <a:lnTo>
                                  <a:pt x="4" y="33"/>
                                </a:lnTo>
                                <a:lnTo>
                                  <a:pt x="8" y="23"/>
                                </a:lnTo>
                                <a:lnTo>
                                  <a:pt x="23" y="8"/>
                                </a:lnTo>
                                <a:lnTo>
                                  <a:pt x="43" y="0"/>
                                </a:lnTo>
                                <a:lnTo>
                                  <a:pt x="65" y="0"/>
                                </a:lnTo>
                                <a:lnTo>
                                  <a:pt x="76" y="3"/>
                                </a:lnTo>
                                <a:lnTo>
                                  <a:pt x="86" y="8"/>
                                </a:lnTo>
                                <a:lnTo>
                                  <a:pt x="101" y="23"/>
                                </a:lnTo>
                                <a:lnTo>
                                  <a:pt x="109" y="43"/>
                                </a:lnTo>
                                <a:lnTo>
                                  <a:pt x="109" y="65"/>
                                </a:lnTo>
                                <a:lnTo>
                                  <a:pt x="106" y="75"/>
                                </a:lnTo>
                                <a:lnTo>
                                  <a:pt x="101" y="86"/>
                                </a:lnTo>
                                <a:lnTo>
                                  <a:pt x="86" y="101"/>
                                </a:lnTo>
                                <a:lnTo>
                                  <a:pt x="66" y="109"/>
                                </a:lnTo>
                                <a:lnTo>
                                  <a:pt x="44" y="109"/>
                                </a:lnTo>
                                <a:lnTo>
                                  <a:pt x="34" y="106"/>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03" name="Freeform 189"/>
                        <wps:cNvSpPr>
                          <a:spLocks/>
                        </wps:cNvSpPr>
                        <wps:spPr bwMode="auto">
                          <a:xfrm>
                            <a:off x="7075488" y="1104900"/>
                            <a:ext cx="47625" cy="95250"/>
                          </a:xfrm>
                          <a:custGeom>
                            <a:avLst/>
                            <a:gdLst>
                              <a:gd name="T0" fmla="*/ 51 w 90"/>
                              <a:gd name="T1" fmla="*/ 0 h 180"/>
                              <a:gd name="T2" fmla="*/ 42 w 90"/>
                              <a:gd name="T3" fmla="*/ 1 h 180"/>
                              <a:gd name="T4" fmla="*/ 25 w 90"/>
                              <a:gd name="T5" fmla="*/ 13 h 180"/>
                              <a:gd name="T6" fmla="*/ 11 w 90"/>
                              <a:gd name="T7" fmla="*/ 37 h 180"/>
                              <a:gd name="T8" fmla="*/ 3 w 90"/>
                              <a:gd name="T9" fmla="*/ 69 h 180"/>
                              <a:gd name="T10" fmla="*/ 0 w 90"/>
                              <a:gd name="T11" fmla="*/ 87 h 180"/>
                              <a:gd name="T12" fmla="*/ 0 w 90"/>
                              <a:gd name="T13" fmla="*/ 106 h 180"/>
                              <a:gd name="T14" fmla="*/ 5 w 90"/>
                              <a:gd name="T15" fmla="*/ 138 h 180"/>
                              <a:gd name="T16" fmla="*/ 15 w 90"/>
                              <a:gd name="T17" fmla="*/ 162 h 180"/>
                              <a:gd name="T18" fmla="*/ 31 w 90"/>
                              <a:gd name="T19" fmla="*/ 177 h 180"/>
                              <a:gd name="T20" fmla="*/ 40 w 90"/>
                              <a:gd name="T21" fmla="*/ 180 h 180"/>
                              <a:gd name="T22" fmla="*/ 50 w 90"/>
                              <a:gd name="T23" fmla="*/ 179 h 180"/>
                              <a:gd name="T24" fmla="*/ 66 w 90"/>
                              <a:gd name="T25" fmla="*/ 166 h 180"/>
                              <a:gd name="T26" fmla="*/ 79 w 90"/>
                              <a:gd name="T27" fmla="*/ 143 h 180"/>
                              <a:gd name="T28" fmla="*/ 89 w 90"/>
                              <a:gd name="T29" fmla="*/ 111 h 180"/>
                              <a:gd name="T30" fmla="*/ 90 w 90"/>
                              <a:gd name="T31" fmla="*/ 92 h 180"/>
                              <a:gd name="T32" fmla="*/ 90 w 90"/>
                              <a:gd name="T33" fmla="*/ 74 h 180"/>
                              <a:gd name="T34" fmla="*/ 86 w 90"/>
                              <a:gd name="T35" fmla="*/ 42 h 180"/>
                              <a:gd name="T36" fmla="*/ 75 w 90"/>
                              <a:gd name="T37" fmla="*/ 17 h 180"/>
                              <a:gd name="T38" fmla="*/ 61 w 90"/>
                              <a:gd name="T39" fmla="*/ 2 h 180"/>
                              <a:gd name="T40" fmla="*/ 51 w 90"/>
                              <a:gd name="T41" fmla="*/ 0 h 1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90" h="180">
                                <a:moveTo>
                                  <a:pt x="51" y="0"/>
                                </a:moveTo>
                                <a:lnTo>
                                  <a:pt x="42" y="1"/>
                                </a:lnTo>
                                <a:lnTo>
                                  <a:pt x="25" y="13"/>
                                </a:lnTo>
                                <a:lnTo>
                                  <a:pt x="11" y="37"/>
                                </a:lnTo>
                                <a:lnTo>
                                  <a:pt x="3" y="69"/>
                                </a:lnTo>
                                <a:lnTo>
                                  <a:pt x="0" y="87"/>
                                </a:lnTo>
                                <a:lnTo>
                                  <a:pt x="0" y="106"/>
                                </a:lnTo>
                                <a:lnTo>
                                  <a:pt x="5" y="138"/>
                                </a:lnTo>
                                <a:lnTo>
                                  <a:pt x="15" y="162"/>
                                </a:lnTo>
                                <a:lnTo>
                                  <a:pt x="31" y="177"/>
                                </a:lnTo>
                                <a:lnTo>
                                  <a:pt x="40" y="180"/>
                                </a:lnTo>
                                <a:lnTo>
                                  <a:pt x="50" y="179"/>
                                </a:lnTo>
                                <a:lnTo>
                                  <a:pt x="66" y="166"/>
                                </a:lnTo>
                                <a:lnTo>
                                  <a:pt x="79" y="143"/>
                                </a:lnTo>
                                <a:lnTo>
                                  <a:pt x="89" y="111"/>
                                </a:lnTo>
                                <a:lnTo>
                                  <a:pt x="90" y="92"/>
                                </a:lnTo>
                                <a:lnTo>
                                  <a:pt x="90" y="74"/>
                                </a:lnTo>
                                <a:lnTo>
                                  <a:pt x="86" y="42"/>
                                </a:lnTo>
                                <a:lnTo>
                                  <a:pt x="75" y="17"/>
                                </a:lnTo>
                                <a:lnTo>
                                  <a:pt x="61" y="2"/>
                                </a:lnTo>
                                <a:lnTo>
                                  <a:pt x="51" y="0"/>
                                </a:lnTo>
                                <a:close/>
                              </a:path>
                            </a:pathLst>
                          </a:custGeom>
                          <a:solidFill>
                            <a:srgbClr val="38ACC8"/>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04" name="Freeform 190"/>
                        <wps:cNvSpPr>
                          <a:spLocks/>
                        </wps:cNvSpPr>
                        <wps:spPr bwMode="auto">
                          <a:xfrm>
                            <a:off x="6699250" y="1019175"/>
                            <a:ext cx="52388" cy="93663"/>
                          </a:xfrm>
                          <a:custGeom>
                            <a:avLst/>
                            <a:gdLst>
                              <a:gd name="T0" fmla="*/ 70 w 97"/>
                              <a:gd name="T1" fmla="*/ 2 h 176"/>
                              <a:gd name="T2" fmla="*/ 61 w 97"/>
                              <a:gd name="T3" fmla="*/ 0 h 176"/>
                              <a:gd name="T4" fmla="*/ 41 w 97"/>
                              <a:gd name="T5" fmla="*/ 10 h 176"/>
                              <a:gd name="T6" fmla="*/ 24 w 97"/>
                              <a:gd name="T7" fmla="*/ 31 h 176"/>
                              <a:gd name="T8" fmla="*/ 9 w 97"/>
                              <a:gd name="T9" fmla="*/ 61 h 176"/>
                              <a:gd name="T10" fmla="*/ 5 w 97"/>
                              <a:gd name="T11" fmla="*/ 78 h 176"/>
                              <a:gd name="T12" fmla="*/ 1 w 97"/>
                              <a:gd name="T13" fmla="*/ 95 h 176"/>
                              <a:gd name="T14" fmla="*/ 0 w 97"/>
                              <a:gd name="T15" fmla="*/ 128 h 176"/>
                              <a:gd name="T16" fmla="*/ 6 w 97"/>
                              <a:gd name="T17" fmla="*/ 154 h 176"/>
                              <a:gd name="T18" fmla="*/ 18 w 97"/>
                              <a:gd name="T19" fmla="*/ 172 h 176"/>
                              <a:gd name="T20" fmla="*/ 27 w 97"/>
                              <a:gd name="T21" fmla="*/ 175 h 176"/>
                              <a:gd name="T22" fmla="*/ 35 w 97"/>
                              <a:gd name="T23" fmla="*/ 176 h 176"/>
                              <a:gd name="T24" fmla="*/ 54 w 97"/>
                              <a:gd name="T25" fmla="*/ 167 h 176"/>
                              <a:gd name="T26" fmla="*/ 72 w 97"/>
                              <a:gd name="T27" fmla="*/ 147 h 176"/>
                              <a:gd name="T28" fmla="*/ 87 w 97"/>
                              <a:gd name="T29" fmla="*/ 117 h 176"/>
                              <a:gd name="T30" fmla="*/ 92 w 97"/>
                              <a:gd name="T31" fmla="*/ 99 h 176"/>
                              <a:gd name="T32" fmla="*/ 96 w 97"/>
                              <a:gd name="T33" fmla="*/ 82 h 176"/>
                              <a:gd name="T34" fmla="*/ 97 w 97"/>
                              <a:gd name="T35" fmla="*/ 48 h 176"/>
                              <a:gd name="T36" fmla="*/ 91 w 97"/>
                              <a:gd name="T37" fmla="*/ 23 h 176"/>
                              <a:gd name="T38" fmla="*/ 78 w 97"/>
                              <a:gd name="T39" fmla="*/ 5 h 176"/>
                              <a:gd name="T40" fmla="*/ 70 w 97"/>
                              <a:gd name="T41" fmla="*/ 2 h 1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97" h="176">
                                <a:moveTo>
                                  <a:pt x="70" y="2"/>
                                </a:moveTo>
                                <a:lnTo>
                                  <a:pt x="61" y="0"/>
                                </a:lnTo>
                                <a:lnTo>
                                  <a:pt x="41" y="10"/>
                                </a:lnTo>
                                <a:lnTo>
                                  <a:pt x="24" y="31"/>
                                </a:lnTo>
                                <a:lnTo>
                                  <a:pt x="9" y="61"/>
                                </a:lnTo>
                                <a:lnTo>
                                  <a:pt x="5" y="78"/>
                                </a:lnTo>
                                <a:lnTo>
                                  <a:pt x="1" y="95"/>
                                </a:lnTo>
                                <a:lnTo>
                                  <a:pt x="0" y="128"/>
                                </a:lnTo>
                                <a:lnTo>
                                  <a:pt x="6" y="154"/>
                                </a:lnTo>
                                <a:lnTo>
                                  <a:pt x="18" y="172"/>
                                </a:lnTo>
                                <a:lnTo>
                                  <a:pt x="27" y="175"/>
                                </a:lnTo>
                                <a:lnTo>
                                  <a:pt x="35" y="176"/>
                                </a:lnTo>
                                <a:lnTo>
                                  <a:pt x="54" y="167"/>
                                </a:lnTo>
                                <a:lnTo>
                                  <a:pt x="72" y="147"/>
                                </a:lnTo>
                                <a:lnTo>
                                  <a:pt x="87" y="117"/>
                                </a:lnTo>
                                <a:lnTo>
                                  <a:pt x="92" y="99"/>
                                </a:lnTo>
                                <a:lnTo>
                                  <a:pt x="96" y="82"/>
                                </a:lnTo>
                                <a:lnTo>
                                  <a:pt x="97" y="48"/>
                                </a:lnTo>
                                <a:lnTo>
                                  <a:pt x="91" y="23"/>
                                </a:lnTo>
                                <a:lnTo>
                                  <a:pt x="78" y="5"/>
                                </a:lnTo>
                                <a:lnTo>
                                  <a:pt x="70" y="2"/>
                                </a:lnTo>
                                <a:close/>
                              </a:path>
                            </a:pathLst>
                          </a:custGeom>
                          <a:solidFill>
                            <a:srgbClr val="38ACC8"/>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05" name="Freeform 191"/>
                        <wps:cNvSpPr>
                          <a:spLocks/>
                        </wps:cNvSpPr>
                        <wps:spPr bwMode="auto">
                          <a:xfrm>
                            <a:off x="6904038" y="1304925"/>
                            <a:ext cx="92075" cy="49213"/>
                          </a:xfrm>
                          <a:custGeom>
                            <a:avLst/>
                            <a:gdLst>
                              <a:gd name="T0" fmla="*/ 176 w 176"/>
                              <a:gd name="T1" fmla="*/ 32 h 93"/>
                              <a:gd name="T2" fmla="*/ 174 w 176"/>
                              <a:gd name="T3" fmla="*/ 23 h 93"/>
                              <a:gd name="T4" fmla="*/ 158 w 176"/>
                              <a:gd name="T5" fmla="*/ 10 h 93"/>
                              <a:gd name="T6" fmla="*/ 132 w 176"/>
                              <a:gd name="T7" fmla="*/ 1 h 93"/>
                              <a:gd name="T8" fmla="*/ 99 w 176"/>
                              <a:gd name="T9" fmla="*/ 0 h 93"/>
                              <a:gd name="T10" fmla="*/ 80 w 176"/>
                              <a:gd name="T11" fmla="*/ 2 h 93"/>
                              <a:gd name="T12" fmla="*/ 63 w 176"/>
                              <a:gd name="T13" fmla="*/ 6 h 93"/>
                              <a:gd name="T14" fmla="*/ 32 w 176"/>
                              <a:gd name="T15" fmla="*/ 18 h 93"/>
                              <a:gd name="T16" fmla="*/ 10 w 176"/>
                              <a:gd name="T17" fmla="*/ 34 h 93"/>
                              <a:gd name="T18" fmla="*/ 0 w 176"/>
                              <a:gd name="T19" fmla="*/ 53 h 93"/>
                              <a:gd name="T20" fmla="*/ 0 w 176"/>
                              <a:gd name="T21" fmla="*/ 63 h 93"/>
                              <a:gd name="T22" fmla="*/ 3 w 176"/>
                              <a:gd name="T23" fmla="*/ 71 h 93"/>
                              <a:gd name="T24" fmla="*/ 19 w 176"/>
                              <a:gd name="T25" fmla="*/ 85 h 93"/>
                              <a:gd name="T26" fmla="*/ 44 w 176"/>
                              <a:gd name="T27" fmla="*/ 92 h 93"/>
                              <a:gd name="T28" fmla="*/ 78 w 176"/>
                              <a:gd name="T29" fmla="*/ 93 h 93"/>
                              <a:gd name="T30" fmla="*/ 96 w 176"/>
                              <a:gd name="T31" fmla="*/ 91 h 93"/>
                              <a:gd name="T32" fmla="*/ 113 w 176"/>
                              <a:gd name="T33" fmla="*/ 87 h 93"/>
                              <a:gd name="T34" fmla="*/ 144 w 176"/>
                              <a:gd name="T35" fmla="*/ 75 h 93"/>
                              <a:gd name="T36" fmla="*/ 166 w 176"/>
                              <a:gd name="T37" fmla="*/ 59 h 93"/>
                              <a:gd name="T38" fmla="*/ 176 w 176"/>
                              <a:gd name="T39" fmla="*/ 40 h 93"/>
                              <a:gd name="T40" fmla="*/ 176 w 176"/>
                              <a:gd name="T41" fmla="*/ 32 h 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76" h="93">
                                <a:moveTo>
                                  <a:pt x="176" y="32"/>
                                </a:moveTo>
                                <a:lnTo>
                                  <a:pt x="174" y="23"/>
                                </a:lnTo>
                                <a:lnTo>
                                  <a:pt x="158" y="10"/>
                                </a:lnTo>
                                <a:lnTo>
                                  <a:pt x="132" y="1"/>
                                </a:lnTo>
                                <a:lnTo>
                                  <a:pt x="99" y="0"/>
                                </a:lnTo>
                                <a:lnTo>
                                  <a:pt x="80" y="2"/>
                                </a:lnTo>
                                <a:lnTo>
                                  <a:pt x="63" y="6"/>
                                </a:lnTo>
                                <a:lnTo>
                                  <a:pt x="32" y="18"/>
                                </a:lnTo>
                                <a:lnTo>
                                  <a:pt x="10" y="34"/>
                                </a:lnTo>
                                <a:lnTo>
                                  <a:pt x="0" y="53"/>
                                </a:lnTo>
                                <a:lnTo>
                                  <a:pt x="0" y="63"/>
                                </a:lnTo>
                                <a:lnTo>
                                  <a:pt x="3" y="71"/>
                                </a:lnTo>
                                <a:lnTo>
                                  <a:pt x="19" y="85"/>
                                </a:lnTo>
                                <a:lnTo>
                                  <a:pt x="44" y="92"/>
                                </a:lnTo>
                                <a:lnTo>
                                  <a:pt x="78" y="93"/>
                                </a:lnTo>
                                <a:lnTo>
                                  <a:pt x="96" y="91"/>
                                </a:lnTo>
                                <a:lnTo>
                                  <a:pt x="113" y="87"/>
                                </a:lnTo>
                                <a:lnTo>
                                  <a:pt x="144" y="75"/>
                                </a:lnTo>
                                <a:lnTo>
                                  <a:pt x="166" y="59"/>
                                </a:lnTo>
                                <a:lnTo>
                                  <a:pt x="176" y="40"/>
                                </a:lnTo>
                                <a:lnTo>
                                  <a:pt x="176" y="32"/>
                                </a:lnTo>
                                <a:close/>
                              </a:path>
                            </a:pathLst>
                          </a:custGeom>
                          <a:solidFill>
                            <a:srgbClr val="38ACC8"/>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06" name="Freeform 192"/>
                        <wps:cNvSpPr>
                          <a:spLocks/>
                        </wps:cNvSpPr>
                        <wps:spPr bwMode="auto">
                          <a:xfrm>
                            <a:off x="6940550" y="927100"/>
                            <a:ext cx="87313" cy="60325"/>
                          </a:xfrm>
                          <a:custGeom>
                            <a:avLst/>
                            <a:gdLst>
                              <a:gd name="T0" fmla="*/ 161 w 165"/>
                              <a:gd name="T1" fmla="*/ 98 h 113"/>
                              <a:gd name="T2" fmla="*/ 165 w 165"/>
                              <a:gd name="T3" fmla="*/ 89 h 113"/>
                              <a:gd name="T4" fmla="*/ 160 w 165"/>
                              <a:gd name="T5" fmla="*/ 68 h 113"/>
                              <a:gd name="T6" fmla="*/ 144 w 165"/>
                              <a:gd name="T7" fmla="*/ 46 h 113"/>
                              <a:gd name="T8" fmla="*/ 118 w 165"/>
                              <a:gd name="T9" fmla="*/ 25 h 113"/>
                              <a:gd name="T10" fmla="*/ 104 w 165"/>
                              <a:gd name="T11" fmla="*/ 17 h 113"/>
                              <a:gd name="T12" fmla="*/ 86 w 165"/>
                              <a:gd name="T13" fmla="*/ 9 h 113"/>
                              <a:gd name="T14" fmla="*/ 55 w 165"/>
                              <a:gd name="T15" fmla="*/ 0 h 113"/>
                              <a:gd name="T16" fmla="*/ 27 w 165"/>
                              <a:gd name="T17" fmla="*/ 0 h 113"/>
                              <a:gd name="T18" fmla="*/ 9 w 165"/>
                              <a:gd name="T19" fmla="*/ 8 h 113"/>
                              <a:gd name="T20" fmla="*/ 3 w 165"/>
                              <a:gd name="T21" fmla="*/ 16 h 113"/>
                              <a:gd name="T22" fmla="*/ 0 w 165"/>
                              <a:gd name="T23" fmla="*/ 24 h 113"/>
                              <a:gd name="T24" fmla="*/ 5 w 165"/>
                              <a:gd name="T25" fmla="*/ 44 h 113"/>
                              <a:gd name="T26" fmla="*/ 21 w 165"/>
                              <a:gd name="T27" fmla="*/ 66 h 113"/>
                              <a:gd name="T28" fmla="*/ 46 w 165"/>
                              <a:gd name="T29" fmla="*/ 87 h 113"/>
                              <a:gd name="T30" fmla="*/ 62 w 165"/>
                              <a:gd name="T31" fmla="*/ 96 h 113"/>
                              <a:gd name="T32" fmla="*/ 78 w 165"/>
                              <a:gd name="T33" fmla="*/ 104 h 113"/>
                              <a:gd name="T34" fmla="*/ 110 w 165"/>
                              <a:gd name="T35" fmla="*/ 113 h 113"/>
                              <a:gd name="T36" fmla="*/ 137 w 165"/>
                              <a:gd name="T37" fmla="*/ 113 h 113"/>
                              <a:gd name="T38" fmla="*/ 156 w 165"/>
                              <a:gd name="T39" fmla="*/ 105 h 113"/>
                              <a:gd name="T40" fmla="*/ 161 w 165"/>
                              <a:gd name="T41" fmla="*/ 98 h 1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5" h="113">
                                <a:moveTo>
                                  <a:pt x="161" y="98"/>
                                </a:moveTo>
                                <a:lnTo>
                                  <a:pt x="165" y="89"/>
                                </a:lnTo>
                                <a:lnTo>
                                  <a:pt x="160" y="68"/>
                                </a:lnTo>
                                <a:lnTo>
                                  <a:pt x="144" y="46"/>
                                </a:lnTo>
                                <a:lnTo>
                                  <a:pt x="118" y="25"/>
                                </a:lnTo>
                                <a:lnTo>
                                  <a:pt x="104" y="17"/>
                                </a:lnTo>
                                <a:lnTo>
                                  <a:pt x="86" y="9"/>
                                </a:lnTo>
                                <a:lnTo>
                                  <a:pt x="55" y="0"/>
                                </a:lnTo>
                                <a:lnTo>
                                  <a:pt x="27" y="0"/>
                                </a:lnTo>
                                <a:lnTo>
                                  <a:pt x="9" y="8"/>
                                </a:lnTo>
                                <a:lnTo>
                                  <a:pt x="3" y="16"/>
                                </a:lnTo>
                                <a:lnTo>
                                  <a:pt x="0" y="24"/>
                                </a:lnTo>
                                <a:lnTo>
                                  <a:pt x="5" y="44"/>
                                </a:lnTo>
                                <a:lnTo>
                                  <a:pt x="21" y="66"/>
                                </a:lnTo>
                                <a:lnTo>
                                  <a:pt x="46" y="87"/>
                                </a:lnTo>
                                <a:lnTo>
                                  <a:pt x="62" y="96"/>
                                </a:lnTo>
                                <a:lnTo>
                                  <a:pt x="78" y="104"/>
                                </a:lnTo>
                                <a:lnTo>
                                  <a:pt x="110" y="113"/>
                                </a:lnTo>
                                <a:lnTo>
                                  <a:pt x="137" y="113"/>
                                </a:lnTo>
                                <a:lnTo>
                                  <a:pt x="156" y="105"/>
                                </a:lnTo>
                                <a:lnTo>
                                  <a:pt x="161" y="98"/>
                                </a:lnTo>
                                <a:close/>
                              </a:path>
                            </a:pathLst>
                          </a:custGeom>
                          <a:solidFill>
                            <a:srgbClr val="38ACC8"/>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07" name="Freeform 193"/>
                        <wps:cNvSpPr>
                          <a:spLocks/>
                        </wps:cNvSpPr>
                        <wps:spPr bwMode="auto">
                          <a:xfrm>
                            <a:off x="6737350" y="1250950"/>
                            <a:ext cx="80963" cy="68263"/>
                          </a:xfrm>
                          <a:custGeom>
                            <a:avLst/>
                            <a:gdLst>
                              <a:gd name="T0" fmla="*/ 148 w 153"/>
                              <a:gd name="T1" fmla="*/ 118 h 129"/>
                              <a:gd name="T2" fmla="*/ 153 w 153"/>
                              <a:gd name="T3" fmla="*/ 109 h 129"/>
                              <a:gd name="T4" fmla="*/ 152 w 153"/>
                              <a:gd name="T5" fmla="*/ 88 h 129"/>
                              <a:gd name="T6" fmla="*/ 139 w 153"/>
                              <a:gd name="T7" fmla="*/ 65 h 129"/>
                              <a:gd name="T8" fmla="*/ 117 w 153"/>
                              <a:gd name="T9" fmla="*/ 40 h 129"/>
                              <a:gd name="T10" fmla="*/ 103 w 153"/>
                              <a:gd name="T11" fmla="*/ 28 h 129"/>
                              <a:gd name="T12" fmla="*/ 89 w 153"/>
                              <a:gd name="T13" fmla="*/ 18 h 129"/>
                              <a:gd name="T14" fmla="*/ 58 w 153"/>
                              <a:gd name="T15" fmla="*/ 5 h 129"/>
                              <a:gd name="T16" fmla="*/ 32 w 153"/>
                              <a:gd name="T17" fmla="*/ 0 h 129"/>
                              <a:gd name="T18" fmla="*/ 11 w 153"/>
                              <a:gd name="T19" fmla="*/ 5 h 129"/>
                              <a:gd name="T20" fmla="*/ 5 w 153"/>
                              <a:gd name="T21" fmla="*/ 11 h 129"/>
                              <a:gd name="T22" fmla="*/ 0 w 153"/>
                              <a:gd name="T23" fmla="*/ 19 h 129"/>
                              <a:gd name="T24" fmla="*/ 1 w 153"/>
                              <a:gd name="T25" fmla="*/ 40 h 129"/>
                              <a:gd name="T26" fmla="*/ 14 w 153"/>
                              <a:gd name="T27" fmla="*/ 64 h 129"/>
                              <a:gd name="T28" fmla="*/ 36 w 153"/>
                              <a:gd name="T29" fmla="*/ 88 h 129"/>
                              <a:gd name="T30" fmla="*/ 49 w 153"/>
                              <a:gd name="T31" fmla="*/ 101 h 129"/>
                              <a:gd name="T32" fmla="*/ 64 w 153"/>
                              <a:gd name="T33" fmla="*/ 111 h 129"/>
                              <a:gd name="T34" fmla="*/ 95 w 153"/>
                              <a:gd name="T35" fmla="*/ 124 h 129"/>
                              <a:gd name="T36" fmla="*/ 121 w 153"/>
                              <a:gd name="T37" fmla="*/ 129 h 129"/>
                              <a:gd name="T38" fmla="*/ 142 w 153"/>
                              <a:gd name="T39" fmla="*/ 124 h 129"/>
                              <a:gd name="T40" fmla="*/ 148 w 153"/>
                              <a:gd name="T41" fmla="*/ 118 h 1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53" h="129">
                                <a:moveTo>
                                  <a:pt x="148" y="118"/>
                                </a:moveTo>
                                <a:lnTo>
                                  <a:pt x="153" y="109"/>
                                </a:lnTo>
                                <a:lnTo>
                                  <a:pt x="152" y="88"/>
                                </a:lnTo>
                                <a:lnTo>
                                  <a:pt x="139" y="65"/>
                                </a:lnTo>
                                <a:lnTo>
                                  <a:pt x="117" y="40"/>
                                </a:lnTo>
                                <a:lnTo>
                                  <a:pt x="103" y="28"/>
                                </a:lnTo>
                                <a:lnTo>
                                  <a:pt x="89" y="18"/>
                                </a:lnTo>
                                <a:lnTo>
                                  <a:pt x="58" y="5"/>
                                </a:lnTo>
                                <a:lnTo>
                                  <a:pt x="32" y="0"/>
                                </a:lnTo>
                                <a:lnTo>
                                  <a:pt x="11" y="5"/>
                                </a:lnTo>
                                <a:lnTo>
                                  <a:pt x="5" y="11"/>
                                </a:lnTo>
                                <a:lnTo>
                                  <a:pt x="0" y="19"/>
                                </a:lnTo>
                                <a:lnTo>
                                  <a:pt x="1" y="40"/>
                                </a:lnTo>
                                <a:lnTo>
                                  <a:pt x="14" y="64"/>
                                </a:lnTo>
                                <a:lnTo>
                                  <a:pt x="36" y="88"/>
                                </a:lnTo>
                                <a:lnTo>
                                  <a:pt x="49" y="101"/>
                                </a:lnTo>
                                <a:lnTo>
                                  <a:pt x="64" y="111"/>
                                </a:lnTo>
                                <a:lnTo>
                                  <a:pt x="95" y="124"/>
                                </a:lnTo>
                                <a:lnTo>
                                  <a:pt x="121" y="129"/>
                                </a:lnTo>
                                <a:lnTo>
                                  <a:pt x="142" y="124"/>
                                </a:lnTo>
                                <a:lnTo>
                                  <a:pt x="148" y="118"/>
                                </a:lnTo>
                                <a:close/>
                              </a:path>
                            </a:pathLst>
                          </a:custGeom>
                          <a:solidFill>
                            <a:srgbClr val="38ACC8"/>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08" name="Freeform 194"/>
                        <wps:cNvSpPr>
                          <a:spLocks/>
                        </wps:cNvSpPr>
                        <wps:spPr bwMode="auto">
                          <a:xfrm>
                            <a:off x="6719888" y="1214438"/>
                            <a:ext cx="57150" cy="57150"/>
                          </a:xfrm>
                          <a:custGeom>
                            <a:avLst/>
                            <a:gdLst>
                              <a:gd name="T0" fmla="*/ 3 w 109"/>
                              <a:gd name="T1" fmla="*/ 34 h 109"/>
                              <a:gd name="T2" fmla="*/ 8 w 109"/>
                              <a:gd name="T3" fmla="*/ 24 h 109"/>
                              <a:gd name="T4" fmla="*/ 23 w 109"/>
                              <a:gd name="T5" fmla="*/ 9 h 109"/>
                              <a:gd name="T6" fmla="*/ 43 w 109"/>
                              <a:gd name="T7" fmla="*/ 1 h 109"/>
                              <a:gd name="T8" fmla="*/ 64 w 109"/>
                              <a:gd name="T9" fmla="*/ 0 h 109"/>
                              <a:gd name="T10" fmla="*/ 75 w 109"/>
                              <a:gd name="T11" fmla="*/ 3 h 109"/>
                              <a:gd name="T12" fmla="*/ 85 w 109"/>
                              <a:gd name="T13" fmla="*/ 8 h 109"/>
                              <a:gd name="T14" fmla="*/ 101 w 109"/>
                              <a:gd name="T15" fmla="*/ 23 h 109"/>
                              <a:gd name="T16" fmla="*/ 109 w 109"/>
                              <a:gd name="T17" fmla="*/ 43 h 109"/>
                              <a:gd name="T18" fmla="*/ 109 w 109"/>
                              <a:gd name="T19" fmla="*/ 65 h 109"/>
                              <a:gd name="T20" fmla="*/ 106 w 109"/>
                              <a:gd name="T21" fmla="*/ 75 h 109"/>
                              <a:gd name="T22" fmla="*/ 101 w 109"/>
                              <a:gd name="T23" fmla="*/ 86 h 109"/>
                              <a:gd name="T24" fmla="*/ 86 w 109"/>
                              <a:gd name="T25" fmla="*/ 101 h 109"/>
                              <a:gd name="T26" fmla="*/ 66 w 109"/>
                              <a:gd name="T27" fmla="*/ 109 h 109"/>
                              <a:gd name="T28" fmla="*/ 45 w 109"/>
                              <a:gd name="T29" fmla="*/ 109 h 109"/>
                              <a:gd name="T30" fmla="*/ 34 w 109"/>
                              <a:gd name="T31" fmla="*/ 107 h 109"/>
                              <a:gd name="T32" fmla="*/ 24 w 109"/>
                              <a:gd name="T33" fmla="*/ 102 h 109"/>
                              <a:gd name="T34" fmla="*/ 8 w 109"/>
                              <a:gd name="T35" fmla="*/ 87 h 109"/>
                              <a:gd name="T36" fmla="*/ 0 w 109"/>
                              <a:gd name="T37" fmla="*/ 67 h 109"/>
                              <a:gd name="T38" fmla="*/ 0 w 109"/>
                              <a:gd name="T39" fmla="*/ 45 h 109"/>
                              <a:gd name="T40" fmla="*/ 3 w 109"/>
                              <a:gd name="T41" fmla="*/ 34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9" h="109">
                                <a:moveTo>
                                  <a:pt x="3" y="34"/>
                                </a:moveTo>
                                <a:lnTo>
                                  <a:pt x="8" y="24"/>
                                </a:lnTo>
                                <a:lnTo>
                                  <a:pt x="23" y="9"/>
                                </a:lnTo>
                                <a:lnTo>
                                  <a:pt x="43" y="1"/>
                                </a:lnTo>
                                <a:lnTo>
                                  <a:pt x="64" y="0"/>
                                </a:lnTo>
                                <a:lnTo>
                                  <a:pt x="75" y="3"/>
                                </a:lnTo>
                                <a:lnTo>
                                  <a:pt x="85" y="8"/>
                                </a:lnTo>
                                <a:lnTo>
                                  <a:pt x="101" y="23"/>
                                </a:lnTo>
                                <a:lnTo>
                                  <a:pt x="109" y="43"/>
                                </a:lnTo>
                                <a:lnTo>
                                  <a:pt x="109" y="65"/>
                                </a:lnTo>
                                <a:lnTo>
                                  <a:pt x="106" y="75"/>
                                </a:lnTo>
                                <a:lnTo>
                                  <a:pt x="101" y="86"/>
                                </a:lnTo>
                                <a:lnTo>
                                  <a:pt x="86" y="101"/>
                                </a:lnTo>
                                <a:lnTo>
                                  <a:pt x="66" y="109"/>
                                </a:lnTo>
                                <a:lnTo>
                                  <a:pt x="45" y="109"/>
                                </a:lnTo>
                                <a:lnTo>
                                  <a:pt x="34" y="107"/>
                                </a:lnTo>
                                <a:lnTo>
                                  <a:pt x="24" y="102"/>
                                </a:lnTo>
                                <a:lnTo>
                                  <a:pt x="8" y="87"/>
                                </a:lnTo>
                                <a:lnTo>
                                  <a:pt x="0" y="67"/>
                                </a:lnTo>
                                <a:lnTo>
                                  <a:pt x="0" y="45"/>
                                </a:lnTo>
                                <a:lnTo>
                                  <a:pt x="3" y="34"/>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09" name="Freeform 195"/>
                        <wps:cNvSpPr>
                          <a:spLocks/>
                        </wps:cNvSpPr>
                        <wps:spPr bwMode="auto">
                          <a:xfrm>
                            <a:off x="6846888" y="1077913"/>
                            <a:ext cx="34925" cy="36513"/>
                          </a:xfrm>
                          <a:custGeom>
                            <a:avLst/>
                            <a:gdLst>
                              <a:gd name="T0" fmla="*/ 67 w 67"/>
                              <a:gd name="T1" fmla="*/ 34 h 68"/>
                              <a:gd name="T2" fmla="*/ 65 w 67"/>
                              <a:gd name="T3" fmla="*/ 47 h 68"/>
                              <a:gd name="T4" fmla="*/ 47 w 67"/>
                              <a:gd name="T5" fmla="*/ 66 h 68"/>
                              <a:gd name="T6" fmla="*/ 33 w 67"/>
                              <a:gd name="T7" fmla="*/ 68 h 68"/>
                              <a:gd name="T8" fmla="*/ 19 w 67"/>
                              <a:gd name="T9" fmla="*/ 66 h 68"/>
                              <a:gd name="T10" fmla="*/ 1 w 67"/>
                              <a:gd name="T11" fmla="*/ 47 h 68"/>
                              <a:gd name="T12" fmla="*/ 0 w 67"/>
                              <a:gd name="T13" fmla="*/ 34 h 68"/>
                              <a:gd name="T14" fmla="*/ 1 w 67"/>
                              <a:gd name="T15" fmla="*/ 20 h 68"/>
                              <a:gd name="T16" fmla="*/ 19 w 67"/>
                              <a:gd name="T17" fmla="*/ 2 h 68"/>
                              <a:gd name="T18" fmla="*/ 33 w 67"/>
                              <a:gd name="T19" fmla="*/ 0 h 68"/>
                              <a:gd name="T20" fmla="*/ 47 w 67"/>
                              <a:gd name="T21" fmla="*/ 2 h 68"/>
                              <a:gd name="T22" fmla="*/ 65 w 67"/>
                              <a:gd name="T23" fmla="*/ 20 h 68"/>
                              <a:gd name="T24" fmla="*/ 67 w 67"/>
                              <a:gd name="T25" fmla="*/ 34 h 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67" h="68">
                                <a:moveTo>
                                  <a:pt x="67" y="34"/>
                                </a:moveTo>
                                <a:lnTo>
                                  <a:pt x="65" y="47"/>
                                </a:lnTo>
                                <a:lnTo>
                                  <a:pt x="47" y="66"/>
                                </a:lnTo>
                                <a:lnTo>
                                  <a:pt x="33" y="68"/>
                                </a:lnTo>
                                <a:lnTo>
                                  <a:pt x="19" y="66"/>
                                </a:lnTo>
                                <a:lnTo>
                                  <a:pt x="1" y="47"/>
                                </a:lnTo>
                                <a:lnTo>
                                  <a:pt x="0" y="34"/>
                                </a:lnTo>
                                <a:lnTo>
                                  <a:pt x="1" y="20"/>
                                </a:lnTo>
                                <a:lnTo>
                                  <a:pt x="19" y="2"/>
                                </a:lnTo>
                                <a:lnTo>
                                  <a:pt x="33" y="0"/>
                                </a:lnTo>
                                <a:lnTo>
                                  <a:pt x="47" y="2"/>
                                </a:lnTo>
                                <a:lnTo>
                                  <a:pt x="65" y="20"/>
                                </a:lnTo>
                                <a:lnTo>
                                  <a:pt x="67" y="34"/>
                                </a:lnTo>
                                <a:close/>
                              </a:path>
                            </a:pathLst>
                          </a:custGeom>
                          <a:solidFill>
                            <a:srgbClr val="93AC93"/>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10" name="Freeform 196"/>
                        <wps:cNvSpPr>
                          <a:spLocks/>
                        </wps:cNvSpPr>
                        <wps:spPr bwMode="auto">
                          <a:xfrm>
                            <a:off x="6972300" y="1057275"/>
                            <a:ext cx="36513" cy="34925"/>
                          </a:xfrm>
                          <a:custGeom>
                            <a:avLst/>
                            <a:gdLst>
                              <a:gd name="T0" fmla="*/ 69 w 69"/>
                              <a:gd name="T1" fmla="*/ 34 h 67"/>
                              <a:gd name="T2" fmla="*/ 66 w 69"/>
                              <a:gd name="T3" fmla="*/ 48 h 67"/>
                              <a:gd name="T4" fmla="*/ 48 w 69"/>
                              <a:gd name="T5" fmla="*/ 66 h 67"/>
                              <a:gd name="T6" fmla="*/ 34 w 69"/>
                              <a:gd name="T7" fmla="*/ 67 h 67"/>
                              <a:gd name="T8" fmla="*/ 21 w 69"/>
                              <a:gd name="T9" fmla="*/ 66 h 67"/>
                              <a:gd name="T10" fmla="*/ 2 w 69"/>
                              <a:gd name="T11" fmla="*/ 48 h 67"/>
                              <a:gd name="T12" fmla="*/ 0 w 69"/>
                              <a:gd name="T13" fmla="*/ 34 h 67"/>
                              <a:gd name="T14" fmla="*/ 2 w 69"/>
                              <a:gd name="T15" fmla="*/ 19 h 67"/>
                              <a:gd name="T16" fmla="*/ 21 w 69"/>
                              <a:gd name="T17" fmla="*/ 2 h 67"/>
                              <a:gd name="T18" fmla="*/ 34 w 69"/>
                              <a:gd name="T19" fmla="*/ 0 h 67"/>
                              <a:gd name="T20" fmla="*/ 48 w 69"/>
                              <a:gd name="T21" fmla="*/ 2 h 67"/>
                              <a:gd name="T22" fmla="*/ 66 w 69"/>
                              <a:gd name="T23" fmla="*/ 19 h 67"/>
                              <a:gd name="T24" fmla="*/ 69 w 69"/>
                              <a:gd name="T25" fmla="*/ 34 h 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69" h="67">
                                <a:moveTo>
                                  <a:pt x="69" y="34"/>
                                </a:moveTo>
                                <a:lnTo>
                                  <a:pt x="66" y="48"/>
                                </a:lnTo>
                                <a:lnTo>
                                  <a:pt x="48" y="66"/>
                                </a:lnTo>
                                <a:lnTo>
                                  <a:pt x="34" y="67"/>
                                </a:lnTo>
                                <a:lnTo>
                                  <a:pt x="21" y="66"/>
                                </a:lnTo>
                                <a:lnTo>
                                  <a:pt x="2" y="48"/>
                                </a:lnTo>
                                <a:lnTo>
                                  <a:pt x="0" y="34"/>
                                </a:lnTo>
                                <a:lnTo>
                                  <a:pt x="2" y="19"/>
                                </a:lnTo>
                                <a:lnTo>
                                  <a:pt x="21" y="2"/>
                                </a:lnTo>
                                <a:lnTo>
                                  <a:pt x="34" y="0"/>
                                </a:lnTo>
                                <a:lnTo>
                                  <a:pt x="48" y="2"/>
                                </a:lnTo>
                                <a:lnTo>
                                  <a:pt x="66" y="19"/>
                                </a:lnTo>
                                <a:lnTo>
                                  <a:pt x="69" y="34"/>
                                </a:lnTo>
                                <a:close/>
                              </a:path>
                            </a:pathLst>
                          </a:custGeom>
                          <a:solidFill>
                            <a:srgbClr val="93AC93"/>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11" name="Freeform 197"/>
                        <wps:cNvSpPr>
                          <a:spLocks/>
                        </wps:cNvSpPr>
                        <wps:spPr bwMode="auto">
                          <a:xfrm>
                            <a:off x="6953250" y="1103313"/>
                            <a:ext cx="34925" cy="36513"/>
                          </a:xfrm>
                          <a:custGeom>
                            <a:avLst/>
                            <a:gdLst>
                              <a:gd name="T0" fmla="*/ 67 w 67"/>
                              <a:gd name="T1" fmla="*/ 35 h 68"/>
                              <a:gd name="T2" fmla="*/ 66 w 67"/>
                              <a:gd name="T3" fmla="*/ 48 h 68"/>
                              <a:gd name="T4" fmla="*/ 48 w 67"/>
                              <a:gd name="T5" fmla="*/ 67 h 68"/>
                              <a:gd name="T6" fmla="*/ 34 w 67"/>
                              <a:gd name="T7" fmla="*/ 68 h 68"/>
                              <a:gd name="T8" fmla="*/ 21 w 67"/>
                              <a:gd name="T9" fmla="*/ 67 h 68"/>
                              <a:gd name="T10" fmla="*/ 2 w 67"/>
                              <a:gd name="T11" fmla="*/ 48 h 68"/>
                              <a:gd name="T12" fmla="*/ 0 w 67"/>
                              <a:gd name="T13" fmla="*/ 35 h 68"/>
                              <a:gd name="T14" fmla="*/ 2 w 67"/>
                              <a:gd name="T15" fmla="*/ 21 h 68"/>
                              <a:gd name="T16" fmla="*/ 21 w 67"/>
                              <a:gd name="T17" fmla="*/ 3 h 68"/>
                              <a:gd name="T18" fmla="*/ 34 w 67"/>
                              <a:gd name="T19" fmla="*/ 0 h 68"/>
                              <a:gd name="T20" fmla="*/ 48 w 67"/>
                              <a:gd name="T21" fmla="*/ 3 h 68"/>
                              <a:gd name="T22" fmla="*/ 66 w 67"/>
                              <a:gd name="T23" fmla="*/ 21 h 68"/>
                              <a:gd name="T24" fmla="*/ 67 w 67"/>
                              <a:gd name="T25" fmla="*/ 35 h 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67" h="68">
                                <a:moveTo>
                                  <a:pt x="67" y="35"/>
                                </a:moveTo>
                                <a:lnTo>
                                  <a:pt x="66" y="48"/>
                                </a:lnTo>
                                <a:lnTo>
                                  <a:pt x="48" y="67"/>
                                </a:lnTo>
                                <a:lnTo>
                                  <a:pt x="34" y="68"/>
                                </a:lnTo>
                                <a:lnTo>
                                  <a:pt x="21" y="67"/>
                                </a:lnTo>
                                <a:lnTo>
                                  <a:pt x="2" y="48"/>
                                </a:lnTo>
                                <a:lnTo>
                                  <a:pt x="0" y="35"/>
                                </a:lnTo>
                                <a:lnTo>
                                  <a:pt x="2" y="21"/>
                                </a:lnTo>
                                <a:lnTo>
                                  <a:pt x="21" y="3"/>
                                </a:lnTo>
                                <a:lnTo>
                                  <a:pt x="34" y="0"/>
                                </a:lnTo>
                                <a:lnTo>
                                  <a:pt x="48" y="3"/>
                                </a:lnTo>
                                <a:lnTo>
                                  <a:pt x="66" y="21"/>
                                </a:lnTo>
                                <a:lnTo>
                                  <a:pt x="67" y="35"/>
                                </a:lnTo>
                                <a:close/>
                              </a:path>
                            </a:pathLst>
                          </a:custGeom>
                          <a:solidFill>
                            <a:srgbClr val="93AC93"/>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12" name="Freeform 198"/>
                        <wps:cNvSpPr>
                          <a:spLocks/>
                        </wps:cNvSpPr>
                        <wps:spPr bwMode="auto">
                          <a:xfrm>
                            <a:off x="6902450" y="1017588"/>
                            <a:ext cx="36513" cy="34925"/>
                          </a:xfrm>
                          <a:custGeom>
                            <a:avLst/>
                            <a:gdLst>
                              <a:gd name="T0" fmla="*/ 68 w 68"/>
                              <a:gd name="T1" fmla="*/ 33 h 67"/>
                              <a:gd name="T2" fmla="*/ 65 w 68"/>
                              <a:gd name="T3" fmla="*/ 46 h 67"/>
                              <a:gd name="T4" fmla="*/ 47 w 68"/>
                              <a:gd name="T5" fmla="*/ 65 h 67"/>
                              <a:gd name="T6" fmla="*/ 33 w 68"/>
                              <a:gd name="T7" fmla="*/ 67 h 67"/>
                              <a:gd name="T8" fmla="*/ 20 w 68"/>
                              <a:gd name="T9" fmla="*/ 65 h 67"/>
                              <a:gd name="T10" fmla="*/ 1 w 68"/>
                              <a:gd name="T11" fmla="*/ 46 h 67"/>
                              <a:gd name="T12" fmla="*/ 0 w 68"/>
                              <a:gd name="T13" fmla="*/ 33 h 67"/>
                              <a:gd name="T14" fmla="*/ 1 w 68"/>
                              <a:gd name="T15" fmla="*/ 19 h 67"/>
                              <a:gd name="T16" fmla="*/ 20 w 68"/>
                              <a:gd name="T17" fmla="*/ 1 h 67"/>
                              <a:gd name="T18" fmla="*/ 33 w 68"/>
                              <a:gd name="T19" fmla="*/ 0 h 67"/>
                              <a:gd name="T20" fmla="*/ 47 w 68"/>
                              <a:gd name="T21" fmla="*/ 1 h 67"/>
                              <a:gd name="T22" fmla="*/ 65 w 68"/>
                              <a:gd name="T23" fmla="*/ 19 h 67"/>
                              <a:gd name="T24" fmla="*/ 68 w 68"/>
                              <a:gd name="T25" fmla="*/ 33 h 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68" h="67">
                                <a:moveTo>
                                  <a:pt x="68" y="33"/>
                                </a:moveTo>
                                <a:lnTo>
                                  <a:pt x="65" y="46"/>
                                </a:lnTo>
                                <a:lnTo>
                                  <a:pt x="47" y="65"/>
                                </a:lnTo>
                                <a:lnTo>
                                  <a:pt x="33" y="67"/>
                                </a:lnTo>
                                <a:lnTo>
                                  <a:pt x="20" y="65"/>
                                </a:lnTo>
                                <a:lnTo>
                                  <a:pt x="1" y="46"/>
                                </a:lnTo>
                                <a:lnTo>
                                  <a:pt x="0" y="33"/>
                                </a:lnTo>
                                <a:lnTo>
                                  <a:pt x="1" y="19"/>
                                </a:lnTo>
                                <a:lnTo>
                                  <a:pt x="20" y="1"/>
                                </a:lnTo>
                                <a:lnTo>
                                  <a:pt x="33" y="0"/>
                                </a:lnTo>
                                <a:lnTo>
                                  <a:pt x="47" y="1"/>
                                </a:lnTo>
                                <a:lnTo>
                                  <a:pt x="65" y="19"/>
                                </a:lnTo>
                                <a:lnTo>
                                  <a:pt x="68" y="33"/>
                                </a:lnTo>
                                <a:close/>
                              </a:path>
                            </a:pathLst>
                          </a:custGeom>
                          <a:solidFill>
                            <a:srgbClr val="93AC93"/>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13" name="Freeform 199"/>
                        <wps:cNvSpPr>
                          <a:spLocks/>
                        </wps:cNvSpPr>
                        <wps:spPr bwMode="auto">
                          <a:xfrm>
                            <a:off x="6899275" y="1069975"/>
                            <a:ext cx="36513" cy="36513"/>
                          </a:xfrm>
                          <a:custGeom>
                            <a:avLst/>
                            <a:gdLst>
                              <a:gd name="T0" fmla="*/ 67 w 67"/>
                              <a:gd name="T1" fmla="*/ 35 h 68"/>
                              <a:gd name="T2" fmla="*/ 65 w 67"/>
                              <a:gd name="T3" fmla="*/ 48 h 68"/>
                              <a:gd name="T4" fmla="*/ 47 w 67"/>
                              <a:gd name="T5" fmla="*/ 67 h 68"/>
                              <a:gd name="T6" fmla="*/ 33 w 67"/>
                              <a:gd name="T7" fmla="*/ 68 h 68"/>
                              <a:gd name="T8" fmla="*/ 19 w 67"/>
                              <a:gd name="T9" fmla="*/ 67 h 68"/>
                              <a:gd name="T10" fmla="*/ 1 w 67"/>
                              <a:gd name="T11" fmla="*/ 48 h 68"/>
                              <a:gd name="T12" fmla="*/ 0 w 67"/>
                              <a:gd name="T13" fmla="*/ 35 h 68"/>
                              <a:gd name="T14" fmla="*/ 1 w 67"/>
                              <a:gd name="T15" fmla="*/ 20 h 68"/>
                              <a:gd name="T16" fmla="*/ 19 w 67"/>
                              <a:gd name="T17" fmla="*/ 3 h 68"/>
                              <a:gd name="T18" fmla="*/ 33 w 67"/>
                              <a:gd name="T19" fmla="*/ 0 h 68"/>
                              <a:gd name="T20" fmla="*/ 47 w 67"/>
                              <a:gd name="T21" fmla="*/ 3 h 68"/>
                              <a:gd name="T22" fmla="*/ 65 w 67"/>
                              <a:gd name="T23" fmla="*/ 20 h 68"/>
                              <a:gd name="T24" fmla="*/ 67 w 67"/>
                              <a:gd name="T25" fmla="*/ 35 h 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67" h="68">
                                <a:moveTo>
                                  <a:pt x="67" y="35"/>
                                </a:moveTo>
                                <a:lnTo>
                                  <a:pt x="65" y="48"/>
                                </a:lnTo>
                                <a:lnTo>
                                  <a:pt x="47" y="67"/>
                                </a:lnTo>
                                <a:lnTo>
                                  <a:pt x="33" y="68"/>
                                </a:lnTo>
                                <a:lnTo>
                                  <a:pt x="19" y="67"/>
                                </a:lnTo>
                                <a:lnTo>
                                  <a:pt x="1" y="48"/>
                                </a:lnTo>
                                <a:lnTo>
                                  <a:pt x="0" y="35"/>
                                </a:lnTo>
                                <a:lnTo>
                                  <a:pt x="1" y="20"/>
                                </a:lnTo>
                                <a:lnTo>
                                  <a:pt x="19" y="3"/>
                                </a:lnTo>
                                <a:lnTo>
                                  <a:pt x="33" y="0"/>
                                </a:lnTo>
                                <a:lnTo>
                                  <a:pt x="47" y="3"/>
                                </a:lnTo>
                                <a:lnTo>
                                  <a:pt x="65" y="20"/>
                                </a:lnTo>
                                <a:lnTo>
                                  <a:pt x="67" y="35"/>
                                </a:lnTo>
                                <a:close/>
                              </a:path>
                            </a:pathLst>
                          </a:custGeom>
                          <a:solidFill>
                            <a:srgbClr val="93AC93"/>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14" name="Freeform 200"/>
                        <wps:cNvSpPr>
                          <a:spLocks/>
                        </wps:cNvSpPr>
                        <wps:spPr bwMode="auto">
                          <a:xfrm>
                            <a:off x="6819900" y="1146175"/>
                            <a:ext cx="34925" cy="36513"/>
                          </a:xfrm>
                          <a:custGeom>
                            <a:avLst/>
                            <a:gdLst>
                              <a:gd name="T0" fmla="*/ 68 w 68"/>
                              <a:gd name="T1" fmla="*/ 34 h 67"/>
                              <a:gd name="T2" fmla="*/ 65 w 68"/>
                              <a:gd name="T3" fmla="*/ 48 h 67"/>
                              <a:gd name="T4" fmla="*/ 47 w 68"/>
                              <a:gd name="T5" fmla="*/ 66 h 67"/>
                              <a:gd name="T6" fmla="*/ 33 w 68"/>
                              <a:gd name="T7" fmla="*/ 67 h 67"/>
                              <a:gd name="T8" fmla="*/ 20 w 68"/>
                              <a:gd name="T9" fmla="*/ 66 h 67"/>
                              <a:gd name="T10" fmla="*/ 1 w 68"/>
                              <a:gd name="T11" fmla="*/ 48 h 67"/>
                              <a:gd name="T12" fmla="*/ 0 w 68"/>
                              <a:gd name="T13" fmla="*/ 34 h 67"/>
                              <a:gd name="T14" fmla="*/ 1 w 68"/>
                              <a:gd name="T15" fmla="*/ 19 h 67"/>
                              <a:gd name="T16" fmla="*/ 20 w 68"/>
                              <a:gd name="T17" fmla="*/ 2 h 67"/>
                              <a:gd name="T18" fmla="*/ 33 w 68"/>
                              <a:gd name="T19" fmla="*/ 0 h 67"/>
                              <a:gd name="T20" fmla="*/ 47 w 68"/>
                              <a:gd name="T21" fmla="*/ 2 h 67"/>
                              <a:gd name="T22" fmla="*/ 65 w 68"/>
                              <a:gd name="T23" fmla="*/ 19 h 67"/>
                              <a:gd name="T24" fmla="*/ 68 w 68"/>
                              <a:gd name="T25" fmla="*/ 34 h 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68" h="67">
                                <a:moveTo>
                                  <a:pt x="68" y="34"/>
                                </a:moveTo>
                                <a:lnTo>
                                  <a:pt x="65" y="48"/>
                                </a:lnTo>
                                <a:lnTo>
                                  <a:pt x="47" y="66"/>
                                </a:lnTo>
                                <a:lnTo>
                                  <a:pt x="33" y="67"/>
                                </a:lnTo>
                                <a:lnTo>
                                  <a:pt x="20" y="66"/>
                                </a:lnTo>
                                <a:lnTo>
                                  <a:pt x="1" y="48"/>
                                </a:lnTo>
                                <a:lnTo>
                                  <a:pt x="0" y="34"/>
                                </a:lnTo>
                                <a:lnTo>
                                  <a:pt x="1" y="19"/>
                                </a:lnTo>
                                <a:lnTo>
                                  <a:pt x="20" y="2"/>
                                </a:lnTo>
                                <a:lnTo>
                                  <a:pt x="33" y="0"/>
                                </a:lnTo>
                                <a:lnTo>
                                  <a:pt x="47" y="2"/>
                                </a:lnTo>
                                <a:lnTo>
                                  <a:pt x="65" y="19"/>
                                </a:lnTo>
                                <a:lnTo>
                                  <a:pt x="68" y="34"/>
                                </a:lnTo>
                                <a:close/>
                              </a:path>
                            </a:pathLst>
                          </a:custGeom>
                          <a:solidFill>
                            <a:srgbClr val="93AC93"/>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15" name="Freeform 201"/>
                        <wps:cNvSpPr>
                          <a:spLocks/>
                        </wps:cNvSpPr>
                        <wps:spPr bwMode="auto">
                          <a:xfrm>
                            <a:off x="6829425" y="1198563"/>
                            <a:ext cx="36513" cy="36513"/>
                          </a:xfrm>
                          <a:custGeom>
                            <a:avLst/>
                            <a:gdLst>
                              <a:gd name="T0" fmla="*/ 68 w 68"/>
                              <a:gd name="T1" fmla="*/ 33 h 68"/>
                              <a:gd name="T2" fmla="*/ 66 w 68"/>
                              <a:gd name="T3" fmla="*/ 47 h 68"/>
                              <a:gd name="T4" fmla="*/ 48 w 68"/>
                              <a:gd name="T5" fmla="*/ 65 h 68"/>
                              <a:gd name="T6" fmla="*/ 34 w 68"/>
                              <a:gd name="T7" fmla="*/ 68 h 68"/>
                              <a:gd name="T8" fmla="*/ 21 w 68"/>
                              <a:gd name="T9" fmla="*/ 65 h 68"/>
                              <a:gd name="T10" fmla="*/ 2 w 68"/>
                              <a:gd name="T11" fmla="*/ 47 h 68"/>
                              <a:gd name="T12" fmla="*/ 0 w 68"/>
                              <a:gd name="T13" fmla="*/ 33 h 68"/>
                              <a:gd name="T14" fmla="*/ 2 w 68"/>
                              <a:gd name="T15" fmla="*/ 20 h 68"/>
                              <a:gd name="T16" fmla="*/ 21 w 68"/>
                              <a:gd name="T17" fmla="*/ 1 h 68"/>
                              <a:gd name="T18" fmla="*/ 34 w 68"/>
                              <a:gd name="T19" fmla="*/ 0 h 68"/>
                              <a:gd name="T20" fmla="*/ 48 w 68"/>
                              <a:gd name="T21" fmla="*/ 1 h 68"/>
                              <a:gd name="T22" fmla="*/ 66 w 68"/>
                              <a:gd name="T23" fmla="*/ 20 h 68"/>
                              <a:gd name="T24" fmla="*/ 68 w 68"/>
                              <a:gd name="T25" fmla="*/ 33 h 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68" h="68">
                                <a:moveTo>
                                  <a:pt x="68" y="33"/>
                                </a:moveTo>
                                <a:lnTo>
                                  <a:pt x="66" y="47"/>
                                </a:lnTo>
                                <a:lnTo>
                                  <a:pt x="48" y="65"/>
                                </a:lnTo>
                                <a:lnTo>
                                  <a:pt x="34" y="68"/>
                                </a:lnTo>
                                <a:lnTo>
                                  <a:pt x="21" y="65"/>
                                </a:lnTo>
                                <a:lnTo>
                                  <a:pt x="2" y="47"/>
                                </a:lnTo>
                                <a:lnTo>
                                  <a:pt x="0" y="33"/>
                                </a:lnTo>
                                <a:lnTo>
                                  <a:pt x="2" y="20"/>
                                </a:lnTo>
                                <a:lnTo>
                                  <a:pt x="21" y="1"/>
                                </a:lnTo>
                                <a:lnTo>
                                  <a:pt x="34" y="0"/>
                                </a:lnTo>
                                <a:lnTo>
                                  <a:pt x="48" y="1"/>
                                </a:lnTo>
                                <a:lnTo>
                                  <a:pt x="66" y="20"/>
                                </a:lnTo>
                                <a:lnTo>
                                  <a:pt x="68" y="33"/>
                                </a:lnTo>
                                <a:close/>
                              </a:path>
                            </a:pathLst>
                          </a:custGeom>
                          <a:solidFill>
                            <a:srgbClr val="93AC93"/>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16" name="Freeform 202"/>
                        <wps:cNvSpPr>
                          <a:spLocks/>
                        </wps:cNvSpPr>
                        <wps:spPr bwMode="auto">
                          <a:xfrm>
                            <a:off x="6977063" y="1200150"/>
                            <a:ext cx="36513" cy="36513"/>
                          </a:xfrm>
                          <a:custGeom>
                            <a:avLst/>
                            <a:gdLst>
                              <a:gd name="T0" fmla="*/ 68 w 68"/>
                              <a:gd name="T1" fmla="*/ 34 h 68"/>
                              <a:gd name="T2" fmla="*/ 67 w 68"/>
                              <a:gd name="T3" fmla="*/ 48 h 68"/>
                              <a:gd name="T4" fmla="*/ 48 w 68"/>
                              <a:gd name="T5" fmla="*/ 66 h 68"/>
                              <a:gd name="T6" fmla="*/ 35 w 68"/>
                              <a:gd name="T7" fmla="*/ 68 h 68"/>
                              <a:gd name="T8" fmla="*/ 21 w 68"/>
                              <a:gd name="T9" fmla="*/ 66 h 68"/>
                              <a:gd name="T10" fmla="*/ 3 w 68"/>
                              <a:gd name="T11" fmla="*/ 48 h 68"/>
                              <a:gd name="T12" fmla="*/ 0 w 68"/>
                              <a:gd name="T13" fmla="*/ 34 h 68"/>
                              <a:gd name="T14" fmla="*/ 3 w 68"/>
                              <a:gd name="T15" fmla="*/ 20 h 68"/>
                              <a:gd name="T16" fmla="*/ 21 w 68"/>
                              <a:gd name="T17" fmla="*/ 2 h 68"/>
                              <a:gd name="T18" fmla="*/ 35 w 68"/>
                              <a:gd name="T19" fmla="*/ 0 h 68"/>
                              <a:gd name="T20" fmla="*/ 48 w 68"/>
                              <a:gd name="T21" fmla="*/ 2 h 68"/>
                              <a:gd name="T22" fmla="*/ 67 w 68"/>
                              <a:gd name="T23" fmla="*/ 20 h 68"/>
                              <a:gd name="T24" fmla="*/ 68 w 68"/>
                              <a:gd name="T25" fmla="*/ 34 h 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68" h="68">
                                <a:moveTo>
                                  <a:pt x="68" y="34"/>
                                </a:moveTo>
                                <a:lnTo>
                                  <a:pt x="67" y="48"/>
                                </a:lnTo>
                                <a:lnTo>
                                  <a:pt x="48" y="66"/>
                                </a:lnTo>
                                <a:lnTo>
                                  <a:pt x="35" y="68"/>
                                </a:lnTo>
                                <a:lnTo>
                                  <a:pt x="21" y="66"/>
                                </a:lnTo>
                                <a:lnTo>
                                  <a:pt x="3" y="48"/>
                                </a:lnTo>
                                <a:lnTo>
                                  <a:pt x="0" y="34"/>
                                </a:lnTo>
                                <a:lnTo>
                                  <a:pt x="3" y="20"/>
                                </a:lnTo>
                                <a:lnTo>
                                  <a:pt x="21" y="2"/>
                                </a:lnTo>
                                <a:lnTo>
                                  <a:pt x="35" y="0"/>
                                </a:lnTo>
                                <a:lnTo>
                                  <a:pt x="48" y="2"/>
                                </a:lnTo>
                                <a:lnTo>
                                  <a:pt x="67" y="20"/>
                                </a:lnTo>
                                <a:lnTo>
                                  <a:pt x="68" y="34"/>
                                </a:lnTo>
                                <a:close/>
                              </a:path>
                            </a:pathLst>
                          </a:custGeom>
                          <a:solidFill>
                            <a:srgbClr val="87CDDE"/>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17" name="Freeform 203"/>
                        <wps:cNvSpPr>
                          <a:spLocks/>
                        </wps:cNvSpPr>
                        <wps:spPr bwMode="auto">
                          <a:xfrm>
                            <a:off x="7007225" y="1127125"/>
                            <a:ext cx="36513" cy="34925"/>
                          </a:xfrm>
                          <a:custGeom>
                            <a:avLst/>
                            <a:gdLst>
                              <a:gd name="T0" fmla="*/ 68 w 68"/>
                              <a:gd name="T1" fmla="*/ 33 h 67"/>
                              <a:gd name="T2" fmla="*/ 66 w 68"/>
                              <a:gd name="T3" fmla="*/ 46 h 67"/>
                              <a:gd name="T4" fmla="*/ 48 w 68"/>
                              <a:gd name="T5" fmla="*/ 65 h 67"/>
                              <a:gd name="T6" fmla="*/ 33 w 68"/>
                              <a:gd name="T7" fmla="*/ 67 h 67"/>
                              <a:gd name="T8" fmla="*/ 20 w 68"/>
                              <a:gd name="T9" fmla="*/ 65 h 67"/>
                              <a:gd name="T10" fmla="*/ 1 w 68"/>
                              <a:gd name="T11" fmla="*/ 46 h 67"/>
                              <a:gd name="T12" fmla="*/ 0 w 68"/>
                              <a:gd name="T13" fmla="*/ 33 h 67"/>
                              <a:gd name="T14" fmla="*/ 1 w 68"/>
                              <a:gd name="T15" fmla="*/ 19 h 67"/>
                              <a:gd name="T16" fmla="*/ 20 w 68"/>
                              <a:gd name="T17" fmla="*/ 1 h 67"/>
                              <a:gd name="T18" fmla="*/ 33 w 68"/>
                              <a:gd name="T19" fmla="*/ 0 h 67"/>
                              <a:gd name="T20" fmla="*/ 48 w 68"/>
                              <a:gd name="T21" fmla="*/ 1 h 67"/>
                              <a:gd name="T22" fmla="*/ 66 w 68"/>
                              <a:gd name="T23" fmla="*/ 19 h 67"/>
                              <a:gd name="T24" fmla="*/ 68 w 68"/>
                              <a:gd name="T25" fmla="*/ 33 h 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68" h="67">
                                <a:moveTo>
                                  <a:pt x="68" y="33"/>
                                </a:moveTo>
                                <a:lnTo>
                                  <a:pt x="66" y="46"/>
                                </a:lnTo>
                                <a:lnTo>
                                  <a:pt x="48" y="65"/>
                                </a:lnTo>
                                <a:lnTo>
                                  <a:pt x="33" y="67"/>
                                </a:lnTo>
                                <a:lnTo>
                                  <a:pt x="20" y="65"/>
                                </a:lnTo>
                                <a:lnTo>
                                  <a:pt x="1" y="46"/>
                                </a:lnTo>
                                <a:lnTo>
                                  <a:pt x="0" y="33"/>
                                </a:lnTo>
                                <a:lnTo>
                                  <a:pt x="1" y="19"/>
                                </a:lnTo>
                                <a:lnTo>
                                  <a:pt x="20" y="1"/>
                                </a:lnTo>
                                <a:lnTo>
                                  <a:pt x="33" y="0"/>
                                </a:lnTo>
                                <a:lnTo>
                                  <a:pt x="48" y="1"/>
                                </a:lnTo>
                                <a:lnTo>
                                  <a:pt x="66" y="19"/>
                                </a:lnTo>
                                <a:lnTo>
                                  <a:pt x="68" y="33"/>
                                </a:lnTo>
                                <a:close/>
                              </a:path>
                            </a:pathLst>
                          </a:custGeom>
                          <a:solidFill>
                            <a:srgbClr val="93AC93"/>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18" name="Freeform 204"/>
                        <wps:cNvSpPr>
                          <a:spLocks/>
                        </wps:cNvSpPr>
                        <wps:spPr bwMode="auto">
                          <a:xfrm>
                            <a:off x="6818313" y="1025525"/>
                            <a:ext cx="34925" cy="36513"/>
                          </a:xfrm>
                          <a:custGeom>
                            <a:avLst/>
                            <a:gdLst>
                              <a:gd name="T0" fmla="*/ 67 w 67"/>
                              <a:gd name="T1" fmla="*/ 33 h 67"/>
                              <a:gd name="T2" fmla="*/ 66 w 67"/>
                              <a:gd name="T3" fmla="*/ 46 h 67"/>
                              <a:gd name="T4" fmla="*/ 48 w 67"/>
                              <a:gd name="T5" fmla="*/ 65 h 67"/>
                              <a:gd name="T6" fmla="*/ 34 w 67"/>
                              <a:gd name="T7" fmla="*/ 67 h 67"/>
                              <a:gd name="T8" fmla="*/ 19 w 67"/>
                              <a:gd name="T9" fmla="*/ 65 h 67"/>
                              <a:gd name="T10" fmla="*/ 2 w 67"/>
                              <a:gd name="T11" fmla="*/ 46 h 67"/>
                              <a:gd name="T12" fmla="*/ 0 w 67"/>
                              <a:gd name="T13" fmla="*/ 33 h 67"/>
                              <a:gd name="T14" fmla="*/ 2 w 67"/>
                              <a:gd name="T15" fmla="*/ 19 h 67"/>
                              <a:gd name="T16" fmla="*/ 19 w 67"/>
                              <a:gd name="T17" fmla="*/ 1 h 67"/>
                              <a:gd name="T18" fmla="*/ 34 w 67"/>
                              <a:gd name="T19" fmla="*/ 0 h 67"/>
                              <a:gd name="T20" fmla="*/ 48 w 67"/>
                              <a:gd name="T21" fmla="*/ 1 h 67"/>
                              <a:gd name="T22" fmla="*/ 66 w 67"/>
                              <a:gd name="T23" fmla="*/ 19 h 67"/>
                              <a:gd name="T24" fmla="*/ 67 w 67"/>
                              <a:gd name="T25" fmla="*/ 33 h 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67" h="67">
                                <a:moveTo>
                                  <a:pt x="67" y="33"/>
                                </a:moveTo>
                                <a:lnTo>
                                  <a:pt x="66" y="46"/>
                                </a:lnTo>
                                <a:lnTo>
                                  <a:pt x="48" y="65"/>
                                </a:lnTo>
                                <a:lnTo>
                                  <a:pt x="34" y="67"/>
                                </a:lnTo>
                                <a:lnTo>
                                  <a:pt x="19" y="65"/>
                                </a:lnTo>
                                <a:lnTo>
                                  <a:pt x="2" y="46"/>
                                </a:lnTo>
                                <a:lnTo>
                                  <a:pt x="0" y="33"/>
                                </a:lnTo>
                                <a:lnTo>
                                  <a:pt x="2" y="19"/>
                                </a:lnTo>
                                <a:lnTo>
                                  <a:pt x="19" y="1"/>
                                </a:lnTo>
                                <a:lnTo>
                                  <a:pt x="34" y="0"/>
                                </a:lnTo>
                                <a:lnTo>
                                  <a:pt x="48" y="1"/>
                                </a:lnTo>
                                <a:lnTo>
                                  <a:pt x="66" y="19"/>
                                </a:lnTo>
                                <a:lnTo>
                                  <a:pt x="67" y="33"/>
                                </a:lnTo>
                                <a:close/>
                              </a:path>
                            </a:pathLst>
                          </a:custGeom>
                          <a:solidFill>
                            <a:srgbClr val="87CDDE"/>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19" name="Freeform 206"/>
                        <wps:cNvSpPr>
                          <a:spLocks/>
                        </wps:cNvSpPr>
                        <wps:spPr bwMode="auto">
                          <a:xfrm>
                            <a:off x="6772275" y="1081088"/>
                            <a:ext cx="34925" cy="34925"/>
                          </a:xfrm>
                          <a:custGeom>
                            <a:avLst/>
                            <a:gdLst>
                              <a:gd name="T0" fmla="*/ 68 w 68"/>
                              <a:gd name="T1" fmla="*/ 33 h 68"/>
                              <a:gd name="T2" fmla="*/ 67 w 68"/>
                              <a:gd name="T3" fmla="*/ 47 h 68"/>
                              <a:gd name="T4" fmla="*/ 48 w 68"/>
                              <a:gd name="T5" fmla="*/ 65 h 68"/>
                              <a:gd name="T6" fmla="*/ 35 w 68"/>
                              <a:gd name="T7" fmla="*/ 68 h 68"/>
                              <a:gd name="T8" fmla="*/ 21 w 68"/>
                              <a:gd name="T9" fmla="*/ 65 h 68"/>
                              <a:gd name="T10" fmla="*/ 3 w 68"/>
                              <a:gd name="T11" fmla="*/ 47 h 68"/>
                              <a:gd name="T12" fmla="*/ 0 w 68"/>
                              <a:gd name="T13" fmla="*/ 33 h 68"/>
                              <a:gd name="T14" fmla="*/ 3 w 68"/>
                              <a:gd name="T15" fmla="*/ 20 h 68"/>
                              <a:gd name="T16" fmla="*/ 21 w 68"/>
                              <a:gd name="T17" fmla="*/ 1 h 68"/>
                              <a:gd name="T18" fmla="*/ 35 w 68"/>
                              <a:gd name="T19" fmla="*/ 0 h 68"/>
                              <a:gd name="T20" fmla="*/ 48 w 68"/>
                              <a:gd name="T21" fmla="*/ 1 h 68"/>
                              <a:gd name="T22" fmla="*/ 67 w 68"/>
                              <a:gd name="T23" fmla="*/ 20 h 68"/>
                              <a:gd name="T24" fmla="*/ 68 w 68"/>
                              <a:gd name="T25" fmla="*/ 33 h 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68" h="68">
                                <a:moveTo>
                                  <a:pt x="68" y="33"/>
                                </a:moveTo>
                                <a:lnTo>
                                  <a:pt x="67" y="47"/>
                                </a:lnTo>
                                <a:lnTo>
                                  <a:pt x="48" y="65"/>
                                </a:lnTo>
                                <a:lnTo>
                                  <a:pt x="35" y="68"/>
                                </a:lnTo>
                                <a:lnTo>
                                  <a:pt x="21" y="65"/>
                                </a:lnTo>
                                <a:lnTo>
                                  <a:pt x="3" y="47"/>
                                </a:lnTo>
                                <a:lnTo>
                                  <a:pt x="0" y="33"/>
                                </a:lnTo>
                                <a:lnTo>
                                  <a:pt x="3" y="20"/>
                                </a:lnTo>
                                <a:lnTo>
                                  <a:pt x="21" y="1"/>
                                </a:lnTo>
                                <a:lnTo>
                                  <a:pt x="35" y="0"/>
                                </a:lnTo>
                                <a:lnTo>
                                  <a:pt x="48" y="1"/>
                                </a:lnTo>
                                <a:lnTo>
                                  <a:pt x="67" y="20"/>
                                </a:lnTo>
                                <a:lnTo>
                                  <a:pt x="68" y="33"/>
                                </a:lnTo>
                                <a:close/>
                              </a:path>
                            </a:pathLst>
                          </a:custGeom>
                          <a:solidFill>
                            <a:srgbClr val="93AC93"/>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20" name="Freeform 207"/>
                        <wps:cNvSpPr>
                          <a:spLocks/>
                        </wps:cNvSpPr>
                        <wps:spPr bwMode="auto">
                          <a:xfrm>
                            <a:off x="6883400" y="1119188"/>
                            <a:ext cx="36513" cy="36513"/>
                          </a:xfrm>
                          <a:custGeom>
                            <a:avLst/>
                            <a:gdLst>
                              <a:gd name="T0" fmla="*/ 68 w 68"/>
                              <a:gd name="T1" fmla="*/ 35 h 68"/>
                              <a:gd name="T2" fmla="*/ 65 w 68"/>
                              <a:gd name="T3" fmla="*/ 48 h 68"/>
                              <a:gd name="T4" fmla="*/ 47 w 68"/>
                              <a:gd name="T5" fmla="*/ 67 h 68"/>
                              <a:gd name="T6" fmla="*/ 33 w 68"/>
                              <a:gd name="T7" fmla="*/ 68 h 68"/>
                              <a:gd name="T8" fmla="*/ 20 w 68"/>
                              <a:gd name="T9" fmla="*/ 67 h 68"/>
                              <a:gd name="T10" fmla="*/ 1 w 68"/>
                              <a:gd name="T11" fmla="*/ 48 h 68"/>
                              <a:gd name="T12" fmla="*/ 0 w 68"/>
                              <a:gd name="T13" fmla="*/ 35 h 68"/>
                              <a:gd name="T14" fmla="*/ 1 w 68"/>
                              <a:gd name="T15" fmla="*/ 21 h 68"/>
                              <a:gd name="T16" fmla="*/ 20 w 68"/>
                              <a:gd name="T17" fmla="*/ 2 h 68"/>
                              <a:gd name="T18" fmla="*/ 33 w 68"/>
                              <a:gd name="T19" fmla="*/ 0 h 68"/>
                              <a:gd name="T20" fmla="*/ 47 w 68"/>
                              <a:gd name="T21" fmla="*/ 2 h 68"/>
                              <a:gd name="T22" fmla="*/ 65 w 68"/>
                              <a:gd name="T23" fmla="*/ 21 h 68"/>
                              <a:gd name="T24" fmla="*/ 68 w 68"/>
                              <a:gd name="T25" fmla="*/ 35 h 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68" h="68">
                                <a:moveTo>
                                  <a:pt x="68" y="35"/>
                                </a:moveTo>
                                <a:lnTo>
                                  <a:pt x="65" y="48"/>
                                </a:lnTo>
                                <a:lnTo>
                                  <a:pt x="47" y="67"/>
                                </a:lnTo>
                                <a:lnTo>
                                  <a:pt x="33" y="68"/>
                                </a:lnTo>
                                <a:lnTo>
                                  <a:pt x="20" y="67"/>
                                </a:lnTo>
                                <a:lnTo>
                                  <a:pt x="1" y="48"/>
                                </a:lnTo>
                                <a:lnTo>
                                  <a:pt x="0" y="35"/>
                                </a:lnTo>
                                <a:lnTo>
                                  <a:pt x="1" y="21"/>
                                </a:lnTo>
                                <a:lnTo>
                                  <a:pt x="20" y="2"/>
                                </a:lnTo>
                                <a:lnTo>
                                  <a:pt x="33" y="0"/>
                                </a:lnTo>
                                <a:lnTo>
                                  <a:pt x="47" y="2"/>
                                </a:lnTo>
                                <a:lnTo>
                                  <a:pt x="65" y="21"/>
                                </a:lnTo>
                                <a:lnTo>
                                  <a:pt x="68" y="35"/>
                                </a:lnTo>
                                <a:close/>
                              </a:path>
                            </a:pathLst>
                          </a:custGeom>
                          <a:solidFill>
                            <a:srgbClr val="87CDDE"/>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21" name="Freeform 208"/>
                        <wps:cNvSpPr>
                          <a:spLocks/>
                        </wps:cNvSpPr>
                        <wps:spPr bwMode="auto">
                          <a:xfrm>
                            <a:off x="6929438" y="1162050"/>
                            <a:ext cx="36513" cy="34925"/>
                          </a:xfrm>
                          <a:custGeom>
                            <a:avLst/>
                            <a:gdLst>
                              <a:gd name="T0" fmla="*/ 68 w 68"/>
                              <a:gd name="T1" fmla="*/ 34 h 68"/>
                              <a:gd name="T2" fmla="*/ 66 w 68"/>
                              <a:gd name="T3" fmla="*/ 48 h 68"/>
                              <a:gd name="T4" fmla="*/ 47 w 68"/>
                              <a:gd name="T5" fmla="*/ 66 h 68"/>
                              <a:gd name="T6" fmla="*/ 34 w 68"/>
                              <a:gd name="T7" fmla="*/ 68 h 68"/>
                              <a:gd name="T8" fmla="*/ 20 w 68"/>
                              <a:gd name="T9" fmla="*/ 66 h 68"/>
                              <a:gd name="T10" fmla="*/ 2 w 68"/>
                              <a:gd name="T11" fmla="*/ 48 h 68"/>
                              <a:gd name="T12" fmla="*/ 0 w 68"/>
                              <a:gd name="T13" fmla="*/ 34 h 68"/>
                              <a:gd name="T14" fmla="*/ 2 w 68"/>
                              <a:gd name="T15" fmla="*/ 21 h 68"/>
                              <a:gd name="T16" fmla="*/ 20 w 68"/>
                              <a:gd name="T17" fmla="*/ 2 h 68"/>
                              <a:gd name="T18" fmla="*/ 34 w 68"/>
                              <a:gd name="T19" fmla="*/ 0 h 68"/>
                              <a:gd name="T20" fmla="*/ 47 w 68"/>
                              <a:gd name="T21" fmla="*/ 2 h 68"/>
                              <a:gd name="T22" fmla="*/ 66 w 68"/>
                              <a:gd name="T23" fmla="*/ 21 h 68"/>
                              <a:gd name="T24" fmla="*/ 68 w 68"/>
                              <a:gd name="T25" fmla="*/ 34 h 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68" h="68">
                                <a:moveTo>
                                  <a:pt x="68" y="34"/>
                                </a:moveTo>
                                <a:lnTo>
                                  <a:pt x="66" y="48"/>
                                </a:lnTo>
                                <a:lnTo>
                                  <a:pt x="47" y="66"/>
                                </a:lnTo>
                                <a:lnTo>
                                  <a:pt x="34" y="68"/>
                                </a:lnTo>
                                <a:lnTo>
                                  <a:pt x="20" y="66"/>
                                </a:lnTo>
                                <a:lnTo>
                                  <a:pt x="2" y="48"/>
                                </a:lnTo>
                                <a:lnTo>
                                  <a:pt x="0" y="34"/>
                                </a:lnTo>
                                <a:lnTo>
                                  <a:pt x="2" y="21"/>
                                </a:lnTo>
                                <a:lnTo>
                                  <a:pt x="20" y="2"/>
                                </a:lnTo>
                                <a:lnTo>
                                  <a:pt x="34" y="0"/>
                                </a:lnTo>
                                <a:lnTo>
                                  <a:pt x="47" y="2"/>
                                </a:lnTo>
                                <a:lnTo>
                                  <a:pt x="66" y="21"/>
                                </a:lnTo>
                                <a:lnTo>
                                  <a:pt x="68" y="34"/>
                                </a:lnTo>
                                <a:close/>
                              </a:path>
                            </a:pathLst>
                          </a:custGeom>
                          <a:solidFill>
                            <a:srgbClr val="93AC93"/>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22" name="Freeform 209"/>
                        <wps:cNvSpPr>
                          <a:spLocks/>
                        </wps:cNvSpPr>
                        <wps:spPr bwMode="auto">
                          <a:xfrm>
                            <a:off x="6881813" y="1168400"/>
                            <a:ext cx="34925" cy="36513"/>
                          </a:xfrm>
                          <a:custGeom>
                            <a:avLst/>
                            <a:gdLst>
                              <a:gd name="T0" fmla="*/ 68 w 68"/>
                              <a:gd name="T1" fmla="*/ 34 h 68"/>
                              <a:gd name="T2" fmla="*/ 67 w 68"/>
                              <a:gd name="T3" fmla="*/ 47 h 68"/>
                              <a:gd name="T4" fmla="*/ 48 w 68"/>
                              <a:gd name="T5" fmla="*/ 66 h 68"/>
                              <a:gd name="T6" fmla="*/ 35 w 68"/>
                              <a:gd name="T7" fmla="*/ 68 h 68"/>
                              <a:gd name="T8" fmla="*/ 21 w 68"/>
                              <a:gd name="T9" fmla="*/ 66 h 68"/>
                              <a:gd name="T10" fmla="*/ 3 w 68"/>
                              <a:gd name="T11" fmla="*/ 47 h 68"/>
                              <a:gd name="T12" fmla="*/ 0 w 68"/>
                              <a:gd name="T13" fmla="*/ 34 h 68"/>
                              <a:gd name="T14" fmla="*/ 3 w 68"/>
                              <a:gd name="T15" fmla="*/ 20 h 68"/>
                              <a:gd name="T16" fmla="*/ 21 w 68"/>
                              <a:gd name="T17" fmla="*/ 2 h 68"/>
                              <a:gd name="T18" fmla="*/ 35 w 68"/>
                              <a:gd name="T19" fmla="*/ 0 h 68"/>
                              <a:gd name="T20" fmla="*/ 48 w 68"/>
                              <a:gd name="T21" fmla="*/ 2 h 68"/>
                              <a:gd name="T22" fmla="*/ 67 w 68"/>
                              <a:gd name="T23" fmla="*/ 20 h 68"/>
                              <a:gd name="T24" fmla="*/ 68 w 68"/>
                              <a:gd name="T25" fmla="*/ 34 h 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68" h="68">
                                <a:moveTo>
                                  <a:pt x="68" y="34"/>
                                </a:moveTo>
                                <a:lnTo>
                                  <a:pt x="67" y="47"/>
                                </a:lnTo>
                                <a:lnTo>
                                  <a:pt x="48" y="66"/>
                                </a:lnTo>
                                <a:lnTo>
                                  <a:pt x="35" y="68"/>
                                </a:lnTo>
                                <a:lnTo>
                                  <a:pt x="21" y="66"/>
                                </a:lnTo>
                                <a:lnTo>
                                  <a:pt x="3" y="47"/>
                                </a:lnTo>
                                <a:lnTo>
                                  <a:pt x="0" y="34"/>
                                </a:lnTo>
                                <a:lnTo>
                                  <a:pt x="3" y="20"/>
                                </a:lnTo>
                                <a:lnTo>
                                  <a:pt x="21" y="2"/>
                                </a:lnTo>
                                <a:lnTo>
                                  <a:pt x="35" y="0"/>
                                </a:lnTo>
                                <a:lnTo>
                                  <a:pt x="48" y="2"/>
                                </a:lnTo>
                                <a:lnTo>
                                  <a:pt x="67" y="20"/>
                                </a:lnTo>
                                <a:lnTo>
                                  <a:pt x="68" y="34"/>
                                </a:lnTo>
                                <a:close/>
                              </a:path>
                            </a:pathLst>
                          </a:custGeom>
                          <a:solidFill>
                            <a:srgbClr val="93AC93"/>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23" name="Freeform 210"/>
                        <wps:cNvSpPr>
                          <a:spLocks/>
                        </wps:cNvSpPr>
                        <wps:spPr bwMode="auto">
                          <a:xfrm>
                            <a:off x="6838950" y="1246188"/>
                            <a:ext cx="36513" cy="34925"/>
                          </a:xfrm>
                          <a:custGeom>
                            <a:avLst/>
                            <a:gdLst>
                              <a:gd name="T0" fmla="*/ 68 w 68"/>
                              <a:gd name="T1" fmla="*/ 34 h 67"/>
                              <a:gd name="T2" fmla="*/ 66 w 68"/>
                              <a:gd name="T3" fmla="*/ 48 h 67"/>
                              <a:gd name="T4" fmla="*/ 47 w 68"/>
                              <a:gd name="T5" fmla="*/ 66 h 67"/>
                              <a:gd name="T6" fmla="*/ 34 w 68"/>
                              <a:gd name="T7" fmla="*/ 67 h 67"/>
                              <a:gd name="T8" fmla="*/ 20 w 68"/>
                              <a:gd name="T9" fmla="*/ 66 h 67"/>
                              <a:gd name="T10" fmla="*/ 2 w 68"/>
                              <a:gd name="T11" fmla="*/ 48 h 67"/>
                              <a:gd name="T12" fmla="*/ 0 w 68"/>
                              <a:gd name="T13" fmla="*/ 34 h 67"/>
                              <a:gd name="T14" fmla="*/ 2 w 68"/>
                              <a:gd name="T15" fmla="*/ 19 h 67"/>
                              <a:gd name="T16" fmla="*/ 20 w 68"/>
                              <a:gd name="T17" fmla="*/ 1 h 67"/>
                              <a:gd name="T18" fmla="*/ 34 w 68"/>
                              <a:gd name="T19" fmla="*/ 0 h 67"/>
                              <a:gd name="T20" fmla="*/ 47 w 68"/>
                              <a:gd name="T21" fmla="*/ 1 h 67"/>
                              <a:gd name="T22" fmla="*/ 66 w 68"/>
                              <a:gd name="T23" fmla="*/ 19 h 67"/>
                              <a:gd name="T24" fmla="*/ 68 w 68"/>
                              <a:gd name="T25" fmla="*/ 34 h 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68" h="67">
                                <a:moveTo>
                                  <a:pt x="68" y="34"/>
                                </a:moveTo>
                                <a:lnTo>
                                  <a:pt x="66" y="48"/>
                                </a:lnTo>
                                <a:lnTo>
                                  <a:pt x="47" y="66"/>
                                </a:lnTo>
                                <a:lnTo>
                                  <a:pt x="34" y="67"/>
                                </a:lnTo>
                                <a:lnTo>
                                  <a:pt x="20" y="66"/>
                                </a:lnTo>
                                <a:lnTo>
                                  <a:pt x="2" y="48"/>
                                </a:lnTo>
                                <a:lnTo>
                                  <a:pt x="0" y="34"/>
                                </a:lnTo>
                                <a:lnTo>
                                  <a:pt x="2" y="19"/>
                                </a:lnTo>
                                <a:lnTo>
                                  <a:pt x="20" y="1"/>
                                </a:lnTo>
                                <a:lnTo>
                                  <a:pt x="34" y="0"/>
                                </a:lnTo>
                                <a:lnTo>
                                  <a:pt x="47" y="1"/>
                                </a:lnTo>
                                <a:lnTo>
                                  <a:pt x="66" y="19"/>
                                </a:lnTo>
                                <a:lnTo>
                                  <a:pt x="68" y="34"/>
                                </a:lnTo>
                                <a:close/>
                              </a:path>
                            </a:pathLst>
                          </a:custGeom>
                          <a:solidFill>
                            <a:srgbClr val="87CDDE"/>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24" name="Freeform 211"/>
                        <wps:cNvSpPr>
                          <a:spLocks/>
                        </wps:cNvSpPr>
                        <wps:spPr bwMode="auto">
                          <a:xfrm>
                            <a:off x="6919913" y="1239838"/>
                            <a:ext cx="36513" cy="36513"/>
                          </a:xfrm>
                          <a:custGeom>
                            <a:avLst/>
                            <a:gdLst>
                              <a:gd name="T0" fmla="*/ 68 w 68"/>
                              <a:gd name="T1" fmla="*/ 34 h 68"/>
                              <a:gd name="T2" fmla="*/ 66 w 68"/>
                              <a:gd name="T3" fmla="*/ 48 h 68"/>
                              <a:gd name="T4" fmla="*/ 48 w 68"/>
                              <a:gd name="T5" fmla="*/ 66 h 68"/>
                              <a:gd name="T6" fmla="*/ 34 w 68"/>
                              <a:gd name="T7" fmla="*/ 68 h 68"/>
                              <a:gd name="T8" fmla="*/ 21 w 68"/>
                              <a:gd name="T9" fmla="*/ 66 h 68"/>
                              <a:gd name="T10" fmla="*/ 2 w 68"/>
                              <a:gd name="T11" fmla="*/ 48 h 68"/>
                              <a:gd name="T12" fmla="*/ 0 w 68"/>
                              <a:gd name="T13" fmla="*/ 34 h 68"/>
                              <a:gd name="T14" fmla="*/ 2 w 68"/>
                              <a:gd name="T15" fmla="*/ 21 h 68"/>
                              <a:gd name="T16" fmla="*/ 21 w 68"/>
                              <a:gd name="T17" fmla="*/ 2 h 68"/>
                              <a:gd name="T18" fmla="*/ 34 w 68"/>
                              <a:gd name="T19" fmla="*/ 0 h 68"/>
                              <a:gd name="T20" fmla="*/ 48 w 68"/>
                              <a:gd name="T21" fmla="*/ 2 h 68"/>
                              <a:gd name="T22" fmla="*/ 66 w 68"/>
                              <a:gd name="T23" fmla="*/ 21 h 68"/>
                              <a:gd name="T24" fmla="*/ 68 w 68"/>
                              <a:gd name="T25" fmla="*/ 34 h 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68" h="68">
                                <a:moveTo>
                                  <a:pt x="68" y="34"/>
                                </a:moveTo>
                                <a:lnTo>
                                  <a:pt x="66" y="48"/>
                                </a:lnTo>
                                <a:lnTo>
                                  <a:pt x="48" y="66"/>
                                </a:lnTo>
                                <a:lnTo>
                                  <a:pt x="34" y="68"/>
                                </a:lnTo>
                                <a:lnTo>
                                  <a:pt x="21" y="66"/>
                                </a:lnTo>
                                <a:lnTo>
                                  <a:pt x="2" y="48"/>
                                </a:lnTo>
                                <a:lnTo>
                                  <a:pt x="0" y="34"/>
                                </a:lnTo>
                                <a:lnTo>
                                  <a:pt x="2" y="21"/>
                                </a:lnTo>
                                <a:lnTo>
                                  <a:pt x="21" y="2"/>
                                </a:lnTo>
                                <a:lnTo>
                                  <a:pt x="34" y="0"/>
                                </a:lnTo>
                                <a:lnTo>
                                  <a:pt x="48" y="2"/>
                                </a:lnTo>
                                <a:lnTo>
                                  <a:pt x="66" y="21"/>
                                </a:lnTo>
                                <a:lnTo>
                                  <a:pt x="68" y="34"/>
                                </a:lnTo>
                                <a:close/>
                              </a:path>
                            </a:pathLst>
                          </a:custGeom>
                          <a:solidFill>
                            <a:srgbClr val="93AC93"/>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25" name="Freeform 212"/>
                        <wps:cNvSpPr>
                          <a:spLocks/>
                        </wps:cNvSpPr>
                        <wps:spPr bwMode="auto">
                          <a:xfrm>
                            <a:off x="6769100" y="1150938"/>
                            <a:ext cx="34925" cy="36513"/>
                          </a:xfrm>
                          <a:custGeom>
                            <a:avLst/>
                            <a:gdLst>
                              <a:gd name="T0" fmla="*/ 68 w 68"/>
                              <a:gd name="T1" fmla="*/ 34 h 68"/>
                              <a:gd name="T2" fmla="*/ 65 w 68"/>
                              <a:gd name="T3" fmla="*/ 47 h 68"/>
                              <a:gd name="T4" fmla="*/ 47 w 68"/>
                              <a:gd name="T5" fmla="*/ 66 h 68"/>
                              <a:gd name="T6" fmla="*/ 33 w 68"/>
                              <a:gd name="T7" fmla="*/ 68 h 68"/>
                              <a:gd name="T8" fmla="*/ 20 w 68"/>
                              <a:gd name="T9" fmla="*/ 66 h 68"/>
                              <a:gd name="T10" fmla="*/ 1 w 68"/>
                              <a:gd name="T11" fmla="*/ 47 h 68"/>
                              <a:gd name="T12" fmla="*/ 0 w 68"/>
                              <a:gd name="T13" fmla="*/ 34 h 68"/>
                              <a:gd name="T14" fmla="*/ 1 w 68"/>
                              <a:gd name="T15" fmla="*/ 20 h 68"/>
                              <a:gd name="T16" fmla="*/ 20 w 68"/>
                              <a:gd name="T17" fmla="*/ 2 h 68"/>
                              <a:gd name="T18" fmla="*/ 33 w 68"/>
                              <a:gd name="T19" fmla="*/ 0 h 68"/>
                              <a:gd name="T20" fmla="*/ 47 w 68"/>
                              <a:gd name="T21" fmla="*/ 2 h 68"/>
                              <a:gd name="T22" fmla="*/ 65 w 68"/>
                              <a:gd name="T23" fmla="*/ 20 h 68"/>
                              <a:gd name="T24" fmla="*/ 68 w 68"/>
                              <a:gd name="T25" fmla="*/ 34 h 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68" h="68">
                                <a:moveTo>
                                  <a:pt x="68" y="34"/>
                                </a:moveTo>
                                <a:lnTo>
                                  <a:pt x="65" y="47"/>
                                </a:lnTo>
                                <a:lnTo>
                                  <a:pt x="47" y="66"/>
                                </a:lnTo>
                                <a:lnTo>
                                  <a:pt x="33" y="68"/>
                                </a:lnTo>
                                <a:lnTo>
                                  <a:pt x="20" y="66"/>
                                </a:lnTo>
                                <a:lnTo>
                                  <a:pt x="1" y="47"/>
                                </a:lnTo>
                                <a:lnTo>
                                  <a:pt x="0" y="34"/>
                                </a:lnTo>
                                <a:lnTo>
                                  <a:pt x="1" y="20"/>
                                </a:lnTo>
                                <a:lnTo>
                                  <a:pt x="20" y="2"/>
                                </a:lnTo>
                                <a:lnTo>
                                  <a:pt x="33" y="0"/>
                                </a:lnTo>
                                <a:lnTo>
                                  <a:pt x="47" y="2"/>
                                </a:lnTo>
                                <a:lnTo>
                                  <a:pt x="65" y="20"/>
                                </a:lnTo>
                                <a:lnTo>
                                  <a:pt x="68" y="34"/>
                                </a:lnTo>
                                <a:close/>
                              </a:path>
                            </a:pathLst>
                          </a:custGeom>
                          <a:solidFill>
                            <a:srgbClr val="87CDDE"/>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26" name="Freeform 213"/>
                        <wps:cNvSpPr>
                          <a:spLocks/>
                        </wps:cNvSpPr>
                        <wps:spPr bwMode="auto">
                          <a:xfrm>
                            <a:off x="2008188" y="593725"/>
                            <a:ext cx="423863" cy="422275"/>
                          </a:xfrm>
                          <a:custGeom>
                            <a:avLst/>
                            <a:gdLst>
                              <a:gd name="T0" fmla="*/ 801 w 801"/>
                              <a:gd name="T1" fmla="*/ 400 h 800"/>
                              <a:gd name="T2" fmla="*/ 799 w 801"/>
                              <a:gd name="T3" fmla="*/ 441 h 800"/>
                              <a:gd name="T4" fmla="*/ 783 w 801"/>
                              <a:gd name="T5" fmla="*/ 520 h 800"/>
                              <a:gd name="T6" fmla="*/ 753 w 801"/>
                              <a:gd name="T7" fmla="*/ 591 h 800"/>
                              <a:gd name="T8" fmla="*/ 709 w 801"/>
                              <a:gd name="T9" fmla="*/ 655 h 800"/>
                              <a:gd name="T10" fmla="*/ 655 w 801"/>
                              <a:gd name="T11" fmla="*/ 709 h 800"/>
                              <a:gd name="T12" fmla="*/ 591 w 801"/>
                              <a:gd name="T13" fmla="*/ 752 h 800"/>
                              <a:gd name="T14" fmla="*/ 520 w 801"/>
                              <a:gd name="T15" fmla="*/ 783 h 800"/>
                              <a:gd name="T16" fmla="*/ 441 w 801"/>
                              <a:gd name="T17" fmla="*/ 799 h 800"/>
                              <a:gd name="T18" fmla="*/ 400 w 801"/>
                              <a:gd name="T19" fmla="*/ 800 h 800"/>
                              <a:gd name="T20" fmla="*/ 358 w 801"/>
                              <a:gd name="T21" fmla="*/ 799 h 800"/>
                              <a:gd name="T22" fmla="*/ 281 w 801"/>
                              <a:gd name="T23" fmla="*/ 783 h 800"/>
                              <a:gd name="T24" fmla="*/ 209 w 801"/>
                              <a:gd name="T25" fmla="*/ 752 h 800"/>
                              <a:gd name="T26" fmla="*/ 145 w 801"/>
                              <a:gd name="T27" fmla="*/ 709 h 800"/>
                              <a:gd name="T28" fmla="*/ 91 w 801"/>
                              <a:gd name="T29" fmla="*/ 655 h 800"/>
                              <a:gd name="T30" fmla="*/ 48 w 801"/>
                              <a:gd name="T31" fmla="*/ 591 h 800"/>
                              <a:gd name="T32" fmla="*/ 17 w 801"/>
                              <a:gd name="T33" fmla="*/ 520 h 800"/>
                              <a:gd name="T34" fmla="*/ 1 w 801"/>
                              <a:gd name="T35" fmla="*/ 441 h 800"/>
                              <a:gd name="T36" fmla="*/ 0 w 801"/>
                              <a:gd name="T37" fmla="*/ 400 h 800"/>
                              <a:gd name="T38" fmla="*/ 1 w 801"/>
                              <a:gd name="T39" fmla="*/ 360 h 800"/>
                              <a:gd name="T40" fmla="*/ 17 w 801"/>
                              <a:gd name="T41" fmla="*/ 281 h 800"/>
                              <a:gd name="T42" fmla="*/ 48 w 801"/>
                              <a:gd name="T43" fmla="*/ 209 h 800"/>
                              <a:gd name="T44" fmla="*/ 91 w 801"/>
                              <a:gd name="T45" fmla="*/ 145 h 800"/>
                              <a:gd name="T46" fmla="*/ 145 w 801"/>
                              <a:gd name="T47" fmla="*/ 91 h 800"/>
                              <a:gd name="T48" fmla="*/ 209 w 801"/>
                              <a:gd name="T49" fmla="*/ 48 h 800"/>
                              <a:gd name="T50" fmla="*/ 281 w 801"/>
                              <a:gd name="T51" fmla="*/ 17 h 800"/>
                              <a:gd name="T52" fmla="*/ 358 w 801"/>
                              <a:gd name="T53" fmla="*/ 1 h 800"/>
                              <a:gd name="T54" fmla="*/ 400 w 801"/>
                              <a:gd name="T55" fmla="*/ 0 h 800"/>
                              <a:gd name="T56" fmla="*/ 441 w 801"/>
                              <a:gd name="T57" fmla="*/ 1 h 800"/>
                              <a:gd name="T58" fmla="*/ 520 w 801"/>
                              <a:gd name="T59" fmla="*/ 17 h 800"/>
                              <a:gd name="T60" fmla="*/ 591 w 801"/>
                              <a:gd name="T61" fmla="*/ 48 h 800"/>
                              <a:gd name="T62" fmla="*/ 655 w 801"/>
                              <a:gd name="T63" fmla="*/ 91 h 800"/>
                              <a:gd name="T64" fmla="*/ 709 w 801"/>
                              <a:gd name="T65" fmla="*/ 145 h 800"/>
                              <a:gd name="T66" fmla="*/ 753 w 801"/>
                              <a:gd name="T67" fmla="*/ 209 h 800"/>
                              <a:gd name="T68" fmla="*/ 783 w 801"/>
                              <a:gd name="T69" fmla="*/ 281 h 800"/>
                              <a:gd name="T70" fmla="*/ 799 w 801"/>
                              <a:gd name="T71" fmla="*/ 360 h 800"/>
                              <a:gd name="T72" fmla="*/ 801 w 801"/>
                              <a:gd name="T73" fmla="*/ 400 h 8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801" h="800">
                                <a:moveTo>
                                  <a:pt x="801" y="400"/>
                                </a:moveTo>
                                <a:lnTo>
                                  <a:pt x="799" y="441"/>
                                </a:lnTo>
                                <a:lnTo>
                                  <a:pt x="783" y="520"/>
                                </a:lnTo>
                                <a:lnTo>
                                  <a:pt x="753" y="591"/>
                                </a:lnTo>
                                <a:lnTo>
                                  <a:pt x="709" y="655"/>
                                </a:lnTo>
                                <a:lnTo>
                                  <a:pt x="655" y="709"/>
                                </a:lnTo>
                                <a:lnTo>
                                  <a:pt x="591" y="752"/>
                                </a:lnTo>
                                <a:lnTo>
                                  <a:pt x="520" y="783"/>
                                </a:lnTo>
                                <a:lnTo>
                                  <a:pt x="441" y="799"/>
                                </a:lnTo>
                                <a:lnTo>
                                  <a:pt x="400" y="800"/>
                                </a:lnTo>
                                <a:lnTo>
                                  <a:pt x="358" y="799"/>
                                </a:lnTo>
                                <a:lnTo>
                                  <a:pt x="281" y="783"/>
                                </a:lnTo>
                                <a:lnTo>
                                  <a:pt x="209" y="752"/>
                                </a:lnTo>
                                <a:lnTo>
                                  <a:pt x="145" y="709"/>
                                </a:lnTo>
                                <a:lnTo>
                                  <a:pt x="91" y="655"/>
                                </a:lnTo>
                                <a:lnTo>
                                  <a:pt x="48" y="591"/>
                                </a:lnTo>
                                <a:lnTo>
                                  <a:pt x="17" y="520"/>
                                </a:lnTo>
                                <a:lnTo>
                                  <a:pt x="1" y="441"/>
                                </a:lnTo>
                                <a:lnTo>
                                  <a:pt x="0" y="400"/>
                                </a:lnTo>
                                <a:lnTo>
                                  <a:pt x="1" y="360"/>
                                </a:lnTo>
                                <a:lnTo>
                                  <a:pt x="17" y="281"/>
                                </a:lnTo>
                                <a:lnTo>
                                  <a:pt x="48" y="209"/>
                                </a:lnTo>
                                <a:lnTo>
                                  <a:pt x="91" y="145"/>
                                </a:lnTo>
                                <a:lnTo>
                                  <a:pt x="145" y="91"/>
                                </a:lnTo>
                                <a:lnTo>
                                  <a:pt x="209" y="48"/>
                                </a:lnTo>
                                <a:lnTo>
                                  <a:pt x="281" y="17"/>
                                </a:lnTo>
                                <a:lnTo>
                                  <a:pt x="358" y="1"/>
                                </a:lnTo>
                                <a:lnTo>
                                  <a:pt x="400" y="0"/>
                                </a:lnTo>
                                <a:lnTo>
                                  <a:pt x="441" y="1"/>
                                </a:lnTo>
                                <a:lnTo>
                                  <a:pt x="520" y="17"/>
                                </a:lnTo>
                                <a:lnTo>
                                  <a:pt x="591" y="48"/>
                                </a:lnTo>
                                <a:lnTo>
                                  <a:pt x="655" y="91"/>
                                </a:lnTo>
                                <a:lnTo>
                                  <a:pt x="709" y="145"/>
                                </a:lnTo>
                                <a:lnTo>
                                  <a:pt x="753" y="209"/>
                                </a:lnTo>
                                <a:lnTo>
                                  <a:pt x="783" y="281"/>
                                </a:lnTo>
                                <a:lnTo>
                                  <a:pt x="799" y="360"/>
                                </a:lnTo>
                                <a:lnTo>
                                  <a:pt x="801" y="400"/>
                                </a:lnTo>
                                <a:close/>
                              </a:path>
                            </a:pathLst>
                          </a:custGeom>
                          <a:solidFill>
                            <a:srgbClr val="F8F4E4"/>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27" name="Freeform 214"/>
                        <wps:cNvSpPr>
                          <a:spLocks/>
                        </wps:cNvSpPr>
                        <wps:spPr bwMode="auto">
                          <a:xfrm>
                            <a:off x="2157413" y="973138"/>
                            <a:ext cx="185738" cy="95250"/>
                          </a:xfrm>
                          <a:custGeom>
                            <a:avLst/>
                            <a:gdLst>
                              <a:gd name="T0" fmla="*/ 348 w 349"/>
                              <a:gd name="T1" fmla="*/ 63 h 182"/>
                              <a:gd name="T2" fmla="*/ 349 w 349"/>
                              <a:gd name="T3" fmla="*/ 71 h 182"/>
                              <a:gd name="T4" fmla="*/ 345 w 349"/>
                              <a:gd name="T5" fmla="*/ 90 h 182"/>
                              <a:gd name="T6" fmla="*/ 327 w 349"/>
                              <a:gd name="T7" fmla="*/ 115 h 182"/>
                              <a:gd name="T8" fmla="*/ 284 w 349"/>
                              <a:gd name="T9" fmla="*/ 147 h 182"/>
                              <a:gd name="T10" fmla="*/ 223 w 349"/>
                              <a:gd name="T11" fmla="*/ 171 h 182"/>
                              <a:gd name="T12" fmla="*/ 189 w 349"/>
                              <a:gd name="T13" fmla="*/ 177 h 182"/>
                              <a:gd name="T14" fmla="*/ 153 w 349"/>
                              <a:gd name="T15" fmla="*/ 182 h 182"/>
                              <a:gd name="T16" fmla="*/ 89 w 349"/>
                              <a:gd name="T17" fmla="*/ 178 h 182"/>
                              <a:gd name="T18" fmla="*/ 37 w 349"/>
                              <a:gd name="T19" fmla="*/ 164 h 182"/>
                              <a:gd name="T20" fmla="*/ 13 w 349"/>
                              <a:gd name="T21" fmla="*/ 144 h 182"/>
                              <a:gd name="T22" fmla="*/ 3 w 349"/>
                              <a:gd name="T23" fmla="*/ 128 h 182"/>
                              <a:gd name="T24" fmla="*/ 2 w 349"/>
                              <a:gd name="T25" fmla="*/ 119 h 182"/>
                              <a:gd name="T26" fmla="*/ 0 w 349"/>
                              <a:gd name="T27" fmla="*/ 109 h 182"/>
                              <a:gd name="T28" fmla="*/ 4 w 349"/>
                              <a:gd name="T29" fmla="*/ 92 h 182"/>
                              <a:gd name="T30" fmla="*/ 21 w 349"/>
                              <a:gd name="T31" fmla="*/ 65 h 182"/>
                              <a:gd name="T32" fmla="*/ 66 w 349"/>
                              <a:gd name="T33" fmla="*/ 34 h 182"/>
                              <a:gd name="T34" fmla="*/ 125 w 349"/>
                              <a:gd name="T35" fmla="*/ 11 h 182"/>
                              <a:gd name="T36" fmla="*/ 161 w 349"/>
                              <a:gd name="T37" fmla="*/ 3 h 182"/>
                              <a:gd name="T38" fmla="*/ 196 w 349"/>
                              <a:gd name="T39" fmla="*/ 0 h 182"/>
                              <a:gd name="T40" fmla="*/ 260 w 349"/>
                              <a:gd name="T41" fmla="*/ 2 h 182"/>
                              <a:gd name="T42" fmla="*/ 311 w 349"/>
                              <a:gd name="T43" fmla="*/ 18 h 182"/>
                              <a:gd name="T44" fmla="*/ 337 w 349"/>
                              <a:gd name="T45" fmla="*/ 38 h 182"/>
                              <a:gd name="T46" fmla="*/ 347 w 349"/>
                              <a:gd name="T47" fmla="*/ 54 h 182"/>
                              <a:gd name="T48" fmla="*/ 348 w 349"/>
                              <a:gd name="T49" fmla="*/ 63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349" h="182">
                                <a:moveTo>
                                  <a:pt x="348" y="63"/>
                                </a:moveTo>
                                <a:lnTo>
                                  <a:pt x="349" y="71"/>
                                </a:lnTo>
                                <a:lnTo>
                                  <a:pt x="345" y="90"/>
                                </a:lnTo>
                                <a:lnTo>
                                  <a:pt x="327" y="115"/>
                                </a:lnTo>
                                <a:lnTo>
                                  <a:pt x="284" y="147"/>
                                </a:lnTo>
                                <a:lnTo>
                                  <a:pt x="223" y="171"/>
                                </a:lnTo>
                                <a:lnTo>
                                  <a:pt x="189" y="177"/>
                                </a:lnTo>
                                <a:lnTo>
                                  <a:pt x="153" y="182"/>
                                </a:lnTo>
                                <a:lnTo>
                                  <a:pt x="89" y="178"/>
                                </a:lnTo>
                                <a:lnTo>
                                  <a:pt x="37" y="164"/>
                                </a:lnTo>
                                <a:lnTo>
                                  <a:pt x="13" y="144"/>
                                </a:lnTo>
                                <a:lnTo>
                                  <a:pt x="3" y="128"/>
                                </a:lnTo>
                                <a:lnTo>
                                  <a:pt x="2" y="119"/>
                                </a:lnTo>
                                <a:lnTo>
                                  <a:pt x="0" y="109"/>
                                </a:lnTo>
                                <a:lnTo>
                                  <a:pt x="4" y="92"/>
                                </a:lnTo>
                                <a:lnTo>
                                  <a:pt x="21" y="65"/>
                                </a:lnTo>
                                <a:lnTo>
                                  <a:pt x="66" y="34"/>
                                </a:lnTo>
                                <a:lnTo>
                                  <a:pt x="125" y="11"/>
                                </a:lnTo>
                                <a:lnTo>
                                  <a:pt x="161" y="3"/>
                                </a:lnTo>
                                <a:lnTo>
                                  <a:pt x="196" y="0"/>
                                </a:lnTo>
                                <a:lnTo>
                                  <a:pt x="260" y="2"/>
                                </a:lnTo>
                                <a:lnTo>
                                  <a:pt x="311" y="18"/>
                                </a:lnTo>
                                <a:lnTo>
                                  <a:pt x="337" y="38"/>
                                </a:lnTo>
                                <a:lnTo>
                                  <a:pt x="347" y="54"/>
                                </a:lnTo>
                                <a:lnTo>
                                  <a:pt x="348" y="63"/>
                                </a:lnTo>
                                <a:close/>
                              </a:path>
                            </a:pathLst>
                          </a:custGeom>
                          <a:solidFill>
                            <a:srgbClr val="ABC837"/>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28" name="Freeform 215"/>
                        <wps:cNvSpPr>
                          <a:spLocks/>
                        </wps:cNvSpPr>
                        <wps:spPr bwMode="auto">
                          <a:xfrm>
                            <a:off x="2420938" y="773113"/>
                            <a:ext cx="119063" cy="119063"/>
                          </a:xfrm>
                          <a:custGeom>
                            <a:avLst/>
                            <a:gdLst>
                              <a:gd name="T0" fmla="*/ 219 w 224"/>
                              <a:gd name="T1" fmla="*/ 81 h 224"/>
                              <a:gd name="T2" fmla="*/ 224 w 224"/>
                              <a:gd name="T3" fmla="*/ 103 h 224"/>
                              <a:gd name="T4" fmla="*/ 219 w 224"/>
                              <a:gd name="T5" fmla="*/ 146 h 224"/>
                              <a:gd name="T6" fmla="*/ 198 w 224"/>
                              <a:gd name="T7" fmla="*/ 185 h 224"/>
                              <a:gd name="T8" fmla="*/ 165 w 224"/>
                              <a:gd name="T9" fmla="*/ 212 h 224"/>
                              <a:gd name="T10" fmla="*/ 144 w 224"/>
                              <a:gd name="T11" fmla="*/ 219 h 224"/>
                              <a:gd name="T12" fmla="*/ 122 w 224"/>
                              <a:gd name="T13" fmla="*/ 224 h 224"/>
                              <a:gd name="T14" fmla="*/ 78 w 224"/>
                              <a:gd name="T15" fmla="*/ 219 h 224"/>
                              <a:gd name="T16" fmla="*/ 41 w 224"/>
                              <a:gd name="T17" fmla="*/ 199 h 224"/>
                              <a:gd name="T18" fmla="*/ 14 w 224"/>
                              <a:gd name="T19" fmla="*/ 165 h 224"/>
                              <a:gd name="T20" fmla="*/ 5 w 224"/>
                              <a:gd name="T21" fmla="*/ 144 h 224"/>
                              <a:gd name="T22" fmla="*/ 0 w 224"/>
                              <a:gd name="T23" fmla="*/ 122 h 224"/>
                              <a:gd name="T24" fmla="*/ 5 w 224"/>
                              <a:gd name="T25" fmla="*/ 79 h 224"/>
                              <a:gd name="T26" fmla="*/ 26 w 224"/>
                              <a:gd name="T27" fmla="*/ 41 h 224"/>
                              <a:gd name="T28" fmla="*/ 59 w 224"/>
                              <a:gd name="T29" fmla="*/ 13 h 224"/>
                              <a:gd name="T30" fmla="*/ 81 w 224"/>
                              <a:gd name="T31" fmla="*/ 5 h 224"/>
                              <a:gd name="T32" fmla="*/ 104 w 224"/>
                              <a:gd name="T33" fmla="*/ 0 h 224"/>
                              <a:gd name="T34" fmla="*/ 147 w 224"/>
                              <a:gd name="T35" fmla="*/ 6 h 224"/>
                              <a:gd name="T36" fmla="*/ 184 w 224"/>
                              <a:gd name="T37" fmla="*/ 26 h 224"/>
                              <a:gd name="T38" fmla="*/ 212 w 224"/>
                              <a:gd name="T39" fmla="*/ 60 h 224"/>
                              <a:gd name="T40" fmla="*/ 219 w 224"/>
                              <a:gd name="T41" fmla="*/ 81 h 2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224" h="224">
                                <a:moveTo>
                                  <a:pt x="219" y="81"/>
                                </a:moveTo>
                                <a:lnTo>
                                  <a:pt x="224" y="103"/>
                                </a:lnTo>
                                <a:lnTo>
                                  <a:pt x="219" y="146"/>
                                </a:lnTo>
                                <a:lnTo>
                                  <a:pt x="198" y="185"/>
                                </a:lnTo>
                                <a:lnTo>
                                  <a:pt x="165" y="212"/>
                                </a:lnTo>
                                <a:lnTo>
                                  <a:pt x="144" y="219"/>
                                </a:lnTo>
                                <a:lnTo>
                                  <a:pt x="122" y="224"/>
                                </a:lnTo>
                                <a:lnTo>
                                  <a:pt x="78" y="219"/>
                                </a:lnTo>
                                <a:lnTo>
                                  <a:pt x="41" y="199"/>
                                </a:lnTo>
                                <a:lnTo>
                                  <a:pt x="14" y="165"/>
                                </a:lnTo>
                                <a:lnTo>
                                  <a:pt x="5" y="144"/>
                                </a:lnTo>
                                <a:lnTo>
                                  <a:pt x="0" y="122"/>
                                </a:lnTo>
                                <a:lnTo>
                                  <a:pt x="5" y="79"/>
                                </a:lnTo>
                                <a:lnTo>
                                  <a:pt x="26" y="41"/>
                                </a:lnTo>
                                <a:lnTo>
                                  <a:pt x="59" y="13"/>
                                </a:lnTo>
                                <a:lnTo>
                                  <a:pt x="81" y="5"/>
                                </a:lnTo>
                                <a:lnTo>
                                  <a:pt x="104" y="0"/>
                                </a:lnTo>
                                <a:lnTo>
                                  <a:pt x="147" y="6"/>
                                </a:lnTo>
                                <a:lnTo>
                                  <a:pt x="184" y="26"/>
                                </a:lnTo>
                                <a:lnTo>
                                  <a:pt x="212" y="60"/>
                                </a:lnTo>
                                <a:lnTo>
                                  <a:pt x="219" y="81"/>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29" name="Freeform 216"/>
                        <wps:cNvSpPr>
                          <a:spLocks/>
                        </wps:cNvSpPr>
                        <wps:spPr bwMode="auto">
                          <a:xfrm>
                            <a:off x="2392363" y="598488"/>
                            <a:ext cx="111125" cy="176213"/>
                          </a:xfrm>
                          <a:custGeom>
                            <a:avLst/>
                            <a:gdLst>
                              <a:gd name="T0" fmla="*/ 39 w 210"/>
                              <a:gd name="T1" fmla="*/ 4 h 331"/>
                              <a:gd name="T2" fmla="*/ 31 w 210"/>
                              <a:gd name="T3" fmla="*/ 7 h 331"/>
                              <a:gd name="T4" fmla="*/ 17 w 210"/>
                              <a:gd name="T5" fmla="*/ 21 h 331"/>
                              <a:gd name="T6" fmla="*/ 4 w 210"/>
                              <a:gd name="T7" fmla="*/ 49 h 331"/>
                              <a:gd name="T8" fmla="*/ 0 w 210"/>
                              <a:gd name="T9" fmla="*/ 102 h 331"/>
                              <a:gd name="T10" fmla="*/ 11 w 210"/>
                              <a:gd name="T11" fmla="*/ 166 h 331"/>
                              <a:gd name="T12" fmla="*/ 25 w 210"/>
                              <a:gd name="T13" fmla="*/ 200 h 331"/>
                              <a:gd name="T14" fmla="*/ 38 w 210"/>
                              <a:gd name="T15" fmla="*/ 232 h 331"/>
                              <a:gd name="T16" fmla="*/ 75 w 210"/>
                              <a:gd name="T17" fmla="*/ 286 h 331"/>
                              <a:gd name="T18" fmla="*/ 114 w 210"/>
                              <a:gd name="T19" fmla="*/ 320 h 331"/>
                              <a:gd name="T20" fmla="*/ 145 w 210"/>
                              <a:gd name="T21" fmla="*/ 331 h 331"/>
                              <a:gd name="T22" fmla="*/ 164 w 210"/>
                              <a:gd name="T23" fmla="*/ 331 h 331"/>
                              <a:gd name="T24" fmla="*/ 172 w 210"/>
                              <a:gd name="T25" fmla="*/ 329 h 331"/>
                              <a:gd name="T26" fmla="*/ 180 w 210"/>
                              <a:gd name="T27" fmla="*/ 325 h 331"/>
                              <a:gd name="T28" fmla="*/ 193 w 210"/>
                              <a:gd name="T29" fmla="*/ 312 h 331"/>
                              <a:gd name="T30" fmla="*/ 207 w 210"/>
                              <a:gd name="T31" fmla="*/ 283 h 331"/>
                              <a:gd name="T32" fmla="*/ 210 w 210"/>
                              <a:gd name="T33" fmla="*/ 230 h 331"/>
                              <a:gd name="T34" fmla="*/ 199 w 210"/>
                              <a:gd name="T35" fmla="*/ 166 h 331"/>
                              <a:gd name="T36" fmla="*/ 187 w 210"/>
                              <a:gd name="T37" fmla="*/ 133 h 331"/>
                              <a:gd name="T38" fmla="*/ 172 w 210"/>
                              <a:gd name="T39" fmla="*/ 100 h 331"/>
                              <a:gd name="T40" fmla="*/ 135 w 210"/>
                              <a:gd name="T41" fmla="*/ 47 h 331"/>
                              <a:gd name="T42" fmla="*/ 96 w 210"/>
                              <a:gd name="T43" fmla="*/ 11 h 331"/>
                              <a:gd name="T44" fmla="*/ 66 w 210"/>
                              <a:gd name="T45" fmla="*/ 0 h 331"/>
                              <a:gd name="T46" fmla="*/ 48 w 210"/>
                              <a:gd name="T47" fmla="*/ 0 h 331"/>
                              <a:gd name="T48" fmla="*/ 39 w 210"/>
                              <a:gd name="T49" fmla="*/ 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210" h="331">
                                <a:moveTo>
                                  <a:pt x="39" y="4"/>
                                </a:moveTo>
                                <a:lnTo>
                                  <a:pt x="31" y="7"/>
                                </a:lnTo>
                                <a:lnTo>
                                  <a:pt x="17" y="21"/>
                                </a:lnTo>
                                <a:lnTo>
                                  <a:pt x="4" y="49"/>
                                </a:lnTo>
                                <a:lnTo>
                                  <a:pt x="0" y="102"/>
                                </a:lnTo>
                                <a:lnTo>
                                  <a:pt x="11" y="166"/>
                                </a:lnTo>
                                <a:lnTo>
                                  <a:pt x="25" y="200"/>
                                </a:lnTo>
                                <a:lnTo>
                                  <a:pt x="38" y="232"/>
                                </a:lnTo>
                                <a:lnTo>
                                  <a:pt x="75" y="286"/>
                                </a:lnTo>
                                <a:lnTo>
                                  <a:pt x="114" y="320"/>
                                </a:lnTo>
                                <a:lnTo>
                                  <a:pt x="145" y="331"/>
                                </a:lnTo>
                                <a:lnTo>
                                  <a:pt x="164" y="331"/>
                                </a:lnTo>
                                <a:lnTo>
                                  <a:pt x="172" y="329"/>
                                </a:lnTo>
                                <a:lnTo>
                                  <a:pt x="180" y="325"/>
                                </a:lnTo>
                                <a:lnTo>
                                  <a:pt x="193" y="312"/>
                                </a:lnTo>
                                <a:lnTo>
                                  <a:pt x="207" y="283"/>
                                </a:lnTo>
                                <a:lnTo>
                                  <a:pt x="210" y="230"/>
                                </a:lnTo>
                                <a:lnTo>
                                  <a:pt x="199" y="166"/>
                                </a:lnTo>
                                <a:lnTo>
                                  <a:pt x="187" y="133"/>
                                </a:lnTo>
                                <a:lnTo>
                                  <a:pt x="172" y="100"/>
                                </a:lnTo>
                                <a:lnTo>
                                  <a:pt x="135" y="47"/>
                                </a:lnTo>
                                <a:lnTo>
                                  <a:pt x="96" y="11"/>
                                </a:lnTo>
                                <a:lnTo>
                                  <a:pt x="66" y="0"/>
                                </a:lnTo>
                                <a:lnTo>
                                  <a:pt x="48" y="0"/>
                                </a:lnTo>
                                <a:lnTo>
                                  <a:pt x="39" y="4"/>
                                </a:lnTo>
                                <a:close/>
                              </a:path>
                            </a:pathLst>
                          </a:custGeom>
                          <a:solidFill>
                            <a:srgbClr val="ABC837"/>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30" name="Freeform 217"/>
                        <wps:cNvSpPr>
                          <a:spLocks/>
                        </wps:cNvSpPr>
                        <wps:spPr bwMode="auto">
                          <a:xfrm>
                            <a:off x="1982788" y="579438"/>
                            <a:ext cx="117475" cy="119063"/>
                          </a:xfrm>
                          <a:custGeom>
                            <a:avLst/>
                            <a:gdLst>
                              <a:gd name="T0" fmla="*/ 223 w 223"/>
                              <a:gd name="T1" fmla="*/ 109 h 225"/>
                              <a:gd name="T2" fmla="*/ 222 w 223"/>
                              <a:gd name="T3" fmla="*/ 131 h 225"/>
                              <a:gd name="T4" fmla="*/ 207 w 223"/>
                              <a:gd name="T5" fmla="*/ 172 h 225"/>
                              <a:gd name="T6" fmla="*/ 177 w 223"/>
                              <a:gd name="T7" fmla="*/ 204 h 225"/>
                              <a:gd name="T8" fmla="*/ 138 w 223"/>
                              <a:gd name="T9" fmla="*/ 222 h 225"/>
                              <a:gd name="T10" fmla="*/ 116 w 223"/>
                              <a:gd name="T11" fmla="*/ 225 h 225"/>
                              <a:gd name="T12" fmla="*/ 92 w 223"/>
                              <a:gd name="T13" fmla="*/ 223 h 225"/>
                              <a:gd name="T14" fmla="*/ 52 w 223"/>
                              <a:gd name="T15" fmla="*/ 207 h 225"/>
                              <a:gd name="T16" fmla="*/ 20 w 223"/>
                              <a:gd name="T17" fmla="*/ 179 h 225"/>
                              <a:gd name="T18" fmla="*/ 2 w 223"/>
                              <a:gd name="T19" fmla="*/ 140 h 225"/>
                              <a:gd name="T20" fmla="*/ 0 w 223"/>
                              <a:gd name="T21" fmla="*/ 116 h 225"/>
                              <a:gd name="T22" fmla="*/ 0 w 223"/>
                              <a:gd name="T23" fmla="*/ 94 h 225"/>
                              <a:gd name="T24" fmla="*/ 16 w 223"/>
                              <a:gd name="T25" fmla="*/ 53 h 225"/>
                              <a:gd name="T26" fmla="*/ 44 w 223"/>
                              <a:gd name="T27" fmla="*/ 21 h 225"/>
                              <a:gd name="T28" fmla="*/ 84 w 223"/>
                              <a:gd name="T29" fmla="*/ 3 h 225"/>
                              <a:gd name="T30" fmla="*/ 107 w 223"/>
                              <a:gd name="T31" fmla="*/ 0 h 225"/>
                              <a:gd name="T32" fmla="*/ 129 w 223"/>
                              <a:gd name="T33" fmla="*/ 2 h 225"/>
                              <a:gd name="T34" fmla="*/ 170 w 223"/>
                              <a:gd name="T35" fmla="*/ 16 h 225"/>
                              <a:gd name="T36" fmla="*/ 202 w 223"/>
                              <a:gd name="T37" fmla="*/ 46 h 225"/>
                              <a:gd name="T38" fmla="*/ 220 w 223"/>
                              <a:gd name="T39" fmla="*/ 85 h 225"/>
                              <a:gd name="T40" fmla="*/ 223 w 223"/>
                              <a:gd name="T41" fmla="*/ 109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223" h="225">
                                <a:moveTo>
                                  <a:pt x="223" y="109"/>
                                </a:moveTo>
                                <a:lnTo>
                                  <a:pt x="222" y="131"/>
                                </a:lnTo>
                                <a:lnTo>
                                  <a:pt x="207" y="172"/>
                                </a:lnTo>
                                <a:lnTo>
                                  <a:pt x="177" y="204"/>
                                </a:lnTo>
                                <a:lnTo>
                                  <a:pt x="138" y="222"/>
                                </a:lnTo>
                                <a:lnTo>
                                  <a:pt x="116" y="225"/>
                                </a:lnTo>
                                <a:lnTo>
                                  <a:pt x="92" y="223"/>
                                </a:lnTo>
                                <a:lnTo>
                                  <a:pt x="52" y="207"/>
                                </a:lnTo>
                                <a:lnTo>
                                  <a:pt x="20" y="179"/>
                                </a:lnTo>
                                <a:lnTo>
                                  <a:pt x="2" y="140"/>
                                </a:lnTo>
                                <a:lnTo>
                                  <a:pt x="0" y="116"/>
                                </a:lnTo>
                                <a:lnTo>
                                  <a:pt x="0" y="94"/>
                                </a:lnTo>
                                <a:lnTo>
                                  <a:pt x="16" y="53"/>
                                </a:lnTo>
                                <a:lnTo>
                                  <a:pt x="44" y="21"/>
                                </a:lnTo>
                                <a:lnTo>
                                  <a:pt x="84" y="3"/>
                                </a:lnTo>
                                <a:lnTo>
                                  <a:pt x="107" y="0"/>
                                </a:lnTo>
                                <a:lnTo>
                                  <a:pt x="129" y="2"/>
                                </a:lnTo>
                                <a:lnTo>
                                  <a:pt x="170" y="16"/>
                                </a:lnTo>
                                <a:lnTo>
                                  <a:pt x="202" y="46"/>
                                </a:lnTo>
                                <a:lnTo>
                                  <a:pt x="220" y="85"/>
                                </a:lnTo>
                                <a:lnTo>
                                  <a:pt x="223" y="109"/>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31" name="Freeform 218"/>
                        <wps:cNvSpPr>
                          <a:spLocks/>
                        </wps:cNvSpPr>
                        <wps:spPr bwMode="auto">
                          <a:xfrm>
                            <a:off x="2005013" y="925513"/>
                            <a:ext cx="119063" cy="119063"/>
                          </a:xfrm>
                          <a:custGeom>
                            <a:avLst/>
                            <a:gdLst>
                              <a:gd name="T0" fmla="*/ 223 w 224"/>
                              <a:gd name="T1" fmla="*/ 123 h 224"/>
                              <a:gd name="T2" fmla="*/ 220 w 224"/>
                              <a:gd name="T3" fmla="*/ 146 h 224"/>
                              <a:gd name="T4" fmla="*/ 199 w 224"/>
                              <a:gd name="T5" fmla="*/ 184 h 224"/>
                              <a:gd name="T6" fmla="*/ 165 w 224"/>
                              <a:gd name="T7" fmla="*/ 211 h 224"/>
                              <a:gd name="T8" fmla="*/ 123 w 224"/>
                              <a:gd name="T9" fmla="*/ 224 h 224"/>
                              <a:gd name="T10" fmla="*/ 101 w 224"/>
                              <a:gd name="T11" fmla="*/ 223 h 224"/>
                              <a:gd name="T12" fmla="*/ 79 w 224"/>
                              <a:gd name="T13" fmla="*/ 219 h 224"/>
                              <a:gd name="T14" fmla="*/ 41 w 224"/>
                              <a:gd name="T15" fmla="*/ 199 h 224"/>
                              <a:gd name="T16" fmla="*/ 14 w 224"/>
                              <a:gd name="T17" fmla="*/ 165 h 224"/>
                              <a:gd name="T18" fmla="*/ 0 w 224"/>
                              <a:gd name="T19" fmla="*/ 123 h 224"/>
                              <a:gd name="T20" fmla="*/ 2 w 224"/>
                              <a:gd name="T21" fmla="*/ 101 h 224"/>
                              <a:gd name="T22" fmla="*/ 5 w 224"/>
                              <a:gd name="T23" fmla="*/ 79 h 224"/>
                              <a:gd name="T24" fmla="*/ 26 w 224"/>
                              <a:gd name="T25" fmla="*/ 41 h 224"/>
                              <a:gd name="T26" fmla="*/ 59 w 224"/>
                              <a:gd name="T27" fmla="*/ 14 h 224"/>
                              <a:gd name="T28" fmla="*/ 101 w 224"/>
                              <a:gd name="T29" fmla="*/ 0 h 224"/>
                              <a:gd name="T30" fmla="*/ 123 w 224"/>
                              <a:gd name="T31" fmla="*/ 2 h 224"/>
                              <a:gd name="T32" fmla="*/ 146 w 224"/>
                              <a:gd name="T33" fmla="*/ 5 h 224"/>
                              <a:gd name="T34" fmla="*/ 184 w 224"/>
                              <a:gd name="T35" fmla="*/ 26 h 224"/>
                              <a:gd name="T36" fmla="*/ 211 w 224"/>
                              <a:gd name="T37" fmla="*/ 59 h 224"/>
                              <a:gd name="T38" fmla="*/ 224 w 224"/>
                              <a:gd name="T39" fmla="*/ 101 h 224"/>
                              <a:gd name="T40" fmla="*/ 223 w 224"/>
                              <a:gd name="T41" fmla="*/ 123 h 2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224" h="224">
                                <a:moveTo>
                                  <a:pt x="223" y="123"/>
                                </a:moveTo>
                                <a:lnTo>
                                  <a:pt x="220" y="146"/>
                                </a:lnTo>
                                <a:lnTo>
                                  <a:pt x="199" y="184"/>
                                </a:lnTo>
                                <a:lnTo>
                                  <a:pt x="165" y="211"/>
                                </a:lnTo>
                                <a:lnTo>
                                  <a:pt x="123" y="224"/>
                                </a:lnTo>
                                <a:lnTo>
                                  <a:pt x="101" y="223"/>
                                </a:lnTo>
                                <a:lnTo>
                                  <a:pt x="79" y="219"/>
                                </a:lnTo>
                                <a:lnTo>
                                  <a:pt x="41" y="199"/>
                                </a:lnTo>
                                <a:lnTo>
                                  <a:pt x="14" y="165"/>
                                </a:lnTo>
                                <a:lnTo>
                                  <a:pt x="0" y="123"/>
                                </a:lnTo>
                                <a:lnTo>
                                  <a:pt x="2" y="101"/>
                                </a:lnTo>
                                <a:lnTo>
                                  <a:pt x="5" y="79"/>
                                </a:lnTo>
                                <a:lnTo>
                                  <a:pt x="26" y="41"/>
                                </a:lnTo>
                                <a:lnTo>
                                  <a:pt x="59" y="14"/>
                                </a:lnTo>
                                <a:lnTo>
                                  <a:pt x="101" y="0"/>
                                </a:lnTo>
                                <a:lnTo>
                                  <a:pt x="123" y="2"/>
                                </a:lnTo>
                                <a:lnTo>
                                  <a:pt x="146" y="5"/>
                                </a:lnTo>
                                <a:lnTo>
                                  <a:pt x="184" y="26"/>
                                </a:lnTo>
                                <a:lnTo>
                                  <a:pt x="211" y="59"/>
                                </a:lnTo>
                                <a:lnTo>
                                  <a:pt x="224" y="101"/>
                                </a:lnTo>
                                <a:lnTo>
                                  <a:pt x="223" y="123"/>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32" name="Freeform 219"/>
                        <wps:cNvSpPr>
                          <a:spLocks/>
                        </wps:cNvSpPr>
                        <wps:spPr bwMode="auto">
                          <a:xfrm>
                            <a:off x="2116138" y="500063"/>
                            <a:ext cx="185738" cy="93663"/>
                          </a:xfrm>
                          <a:custGeom>
                            <a:avLst/>
                            <a:gdLst>
                              <a:gd name="T0" fmla="*/ 351 w 351"/>
                              <a:gd name="T1" fmla="*/ 80 h 177"/>
                              <a:gd name="T2" fmla="*/ 349 w 351"/>
                              <a:gd name="T3" fmla="*/ 89 h 177"/>
                              <a:gd name="T4" fmla="*/ 343 w 351"/>
                              <a:gd name="T5" fmla="*/ 106 h 177"/>
                              <a:gd name="T6" fmla="*/ 324 w 351"/>
                              <a:gd name="T7" fmla="*/ 131 h 177"/>
                              <a:gd name="T8" fmla="*/ 277 w 351"/>
                              <a:gd name="T9" fmla="*/ 157 h 177"/>
                              <a:gd name="T10" fmla="*/ 215 w 351"/>
                              <a:gd name="T11" fmla="*/ 174 h 177"/>
                              <a:gd name="T12" fmla="*/ 179 w 351"/>
                              <a:gd name="T13" fmla="*/ 176 h 177"/>
                              <a:gd name="T14" fmla="*/ 144 w 351"/>
                              <a:gd name="T15" fmla="*/ 177 h 177"/>
                              <a:gd name="T16" fmla="*/ 80 w 351"/>
                              <a:gd name="T17" fmla="*/ 166 h 177"/>
                              <a:gd name="T18" fmla="*/ 30 w 351"/>
                              <a:gd name="T19" fmla="*/ 145 h 177"/>
                              <a:gd name="T20" fmla="*/ 8 w 351"/>
                              <a:gd name="T21" fmla="*/ 123 h 177"/>
                              <a:gd name="T22" fmla="*/ 0 w 351"/>
                              <a:gd name="T23" fmla="*/ 106 h 177"/>
                              <a:gd name="T24" fmla="*/ 0 w 351"/>
                              <a:gd name="T25" fmla="*/ 97 h 177"/>
                              <a:gd name="T26" fmla="*/ 0 w 351"/>
                              <a:gd name="T27" fmla="*/ 89 h 177"/>
                              <a:gd name="T28" fmla="*/ 6 w 351"/>
                              <a:gd name="T29" fmla="*/ 72 h 177"/>
                              <a:gd name="T30" fmla="*/ 26 w 351"/>
                              <a:gd name="T31" fmla="*/ 47 h 177"/>
                              <a:gd name="T32" fmla="*/ 72 w 351"/>
                              <a:gd name="T33" fmla="*/ 21 h 177"/>
                              <a:gd name="T34" fmla="*/ 134 w 351"/>
                              <a:gd name="T35" fmla="*/ 4 h 177"/>
                              <a:gd name="T36" fmla="*/ 170 w 351"/>
                              <a:gd name="T37" fmla="*/ 1 h 177"/>
                              <a:gd name="T38" fmla="*/ 207 w 351"/>
                              <a:gd name="T39" fmla="*/ 0 h 177"/>
                              <a:gd name="T40" fmla="*/ 269 w 351"/>
                              <a:gd name="T41" fmla="*/ 10 h 177"/>
                              <a:gd name="T42" fmla="*/ 319 w 351"/>
                              <a:gd name="T43" fmla="*/ 32 h 177"/>
                              <a:gd name="T44" fmla="*/ 341 w 351"/>
                              <a:gd name="T45" fmla="*/ 54 h 177"/>
                              <a:gd name="T46" fmla="*/ 349 w 351"/>
                              <a:gd name="T47" fmla="*/ 70 h 177"/>
                              <a:gd name="T48" fmla="*/ 351 w 351"/>
                              <a:gd name="T49" fmla="*/ 80 h 1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351" h="177">
                                <a:moveTo>
                                  <a:pt x="351" y="80"/>
                                </a:moveTo>
                                <a:lnTo>
                                  <a:pt x="349" y="89"/>
                                </a:lnTo>
                                <a:lnTo>
                                  <a:pt x="343" y="106"/>
                                </a:lnTo>
                                <a:lnTo>
                                  <a:pt x="324" y="131"/>
                                </a:lnTo>
                                <a:lnTo>
                                  <a:pt x="277" y="157"/>
                                </a:lnTo>
                                <a:lnTo>
                                  <a:pt x="215" y="174"/>
                                </a:lnTo>
                                <a:lnTo>
                                  <a:pt x="179" y="176"/>
                                </a:lnTo>
                                <a:lnTo>
                                  <a:pt x="144" y="177"/>
                                </a:lnTo>
                                <a:lnTo>
                                  <a:pt x="80" y="166"/>
                                </a:lnTo>
                                <a:lnTo>
                                  <a:pt x="30" y="145"/>
                                </a:lnTo>
                                <a:lnTo>
                                  <a:pt x="8" y="123"/>
                                </a:lnTo>
                                <a:lnTo>
                                  <a:pt x="0" y="106"/>
                                </a:lnTo>
                                <a:lnTo>
                                  <a:pt x="0" y="97"/>
                                </a:lnTo>
                                <a:lnTo>
                                  <a:pt x="0" y="89"/>
                                </a:lnTo>
                                <a:lnTo>
                                  <a:pt x="6" y="72"/>
                                </a:lnTo>
                                <a:lnTo>
                                  <a:pt x="26" y="47"/>
                                </a:lnTo>
                                <a:lnTo>
                                  <a:pt x="72" y="21"/>
                                </a:lnTo>
                                <a:lnTo>
                                  <a:pt x="134" y="4"/>
                                </a:lnTo>
                                <a:lnTo>
                                  <a:pt x="170" y="1"/>
                                </a:lnTo>
                                <a:lnTo>
                                  <a:pt x="207" y="0"/>
                                </a:lnTo>
                                <a:lnTo>
                                  <a:pt x="269" y="10"/>
                                </a:lnTo>
                                <a:lnTo>
                                  <a:pt x="319" y="32"/>
                                </a:lnTo>
                                <a:lnTo>
                                  <a:pt x="341" y="54"/>
                                </a:lnTo>
                                <a:lnTo>
                                  <a:pt x="349" y="70"/>
                                </a:lnTo>
                                <a:lnTo>
                                  <a:pt x="351" y="80"/>
                                </a:lnTo>
                                <a:close/>
                              </a:path>
                            </a:pathLst>
                          </a:custGeom>
                          <a:solidFill>
                            <a:srgbClr val="ABC837"/>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33" name="Freeform 220"/>
                        <wps:cNvSpPr>
                          <a:spLocks/>
                        </wps:cNvSpPr>
                        <wps:spPr bwMode="auto">
                          <a:xfrm>
                            <a:off x="2289175" y="527050"/>
                            <a:ext cx="119063" cy="119063"/>
                          </a:xfrm>
                          <a:custGeom>
                            <a:avLst/>
                            <a:gdLst>
                              <a:gd name="T0" fmla="*/ 223 w 224"/>
                              <a:gd name="T1" fmla="*/ 126 h 225"/>
                              <a:gd name="T2" fmla="*/ 218 w 224"/>
                              <a:gd name="T3" fmla="*/ 148 h 225"/>
                              <a:gd name="T4" fmla="*/ 197 w 224"/>
                              <a:gd name="T5" fmla="*/ 186 h 225"/>
                              <a:gd name="T6" fmla="*/ 163 w 224"/>
                              <a:gd name="T7" fmla="*/ 212 h 225"/>
                              <a:gd name="T8" fmla="*/ 121 w 224"/>
                              <a:gd name="T9" fmla="*/ 225 h 225"/>
                              <a:gd name="T10" fmla="*/ 99 w 224"/>
                              <a:gd name="T11" fmla="*/ 223 h 225"/>
                              <a:gd name="T12" fmla="*/ 77 w 224"/>
                              <a:gd name="T13" fmla="*/ 218 h 225"/>
                              <a:gd name="T14" fmla="*/ 38 w 224"/>
                              <a:gd name="T15" fmla="*/ 197 h 225"/>
                              <a:gd name="T16" fmla="*/ 13 w 224"/>
                              <a:gd name="T17" fmla="*/ 163 h 225"/>
                              <a:gd name="T18" fmla="*/ 0 w 224"/>
                              <a:gd name="T19" fmla="*/ 121 h 225"/>
                              <a:gd name="T20" fmla="*/ 2 w 224"/>
                              <a:gd name="T21" fmla="*/ 99 h 225"/>
                              <a:gd name="T22" fmla="*/ 5 w 224"/>
                              <a:gd name="T23" fmla="*/ 76 h 225"/>
                              <a:gd name="T24" fmla="*/ 27 w 224"/>
                              <a:gd name="T25" fmla="*/ 39 h 225"/>
                              <a:gd name="T26" fmla="*/ 62 w 224"/>
                              <a:gd name="T27" fmla="*/ 11 h 225"/>
                              <a:gd name="T28" fmla="*/ 104 w 224"/>
                              <a:gd name="T29" fmla="*/ 0 h 225"/>
                              <a:gd name="T30" fmla="*/ 126 w 224"/>
                              <a:gd name="T31" fmla="*/ 2 h 225"/>
                              <a:gd name="T32" fmla="*/ 148 w 224"/>
                              <a:gd name="T33" fmla="*/ 5 h 225"/>
                              <a:gd name="T34" fmla="*/ 186 w 224"/>
                              <a:gd name="T35" fmla="*/ 28 h 225"/>
                              <a:gd name="T36" fmla="*/ 212 w 224"/>
                              <a:gd name="T37" fmla="*/ 61 h 225"/>
                              <a:gd name="T38" fmla="*/ 224 w 224"/>
                              <a:gd name="T39" fmla="*/ 103 h 225"/>
                              <a:gd name="T40" fmla="*/ 223 w 224"/>
                              <a:gd name="T41" fmla="*/ 126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224" h="225">
                                <a:moveTo>
                                  <a:pt x="223" y="126"/>
                                </a:moveTo>
                                <a:lnTo>
                                  <a:pt x="218" y="148"/>
                                </a:lnTo>
                                <a:lnTo>
                                  <a:pt x="197" y="186"/>
                                </a:lnTo>
                                <a:lnTo>
                                  <a:pt x="163" y="212"/>
                                </a:lnTo>
                                <a:lnTo>
                                  <a:pt x="121" y="225"/>
                                </a:lnTo>
                                <a:lnTo>
                                  <a:pt x="99" y="223"/>
                                </a:lnTo>
                                <a:lnTo>
                                  <a:pt x="77" y="218"/>
                                </a:lnTo>
                                <a:lnTo>
                                  <a:pt x="38" y="197"/>
                                </a:lnTo>
                                <a:lnTo>
                                  <a:pt x="13" y="163"/>
                                </a:lnTo>
                                <a:lnTo>
                                  <a:pt x="0" y="121"/>
                                </a:lnTo>
                                <a:lnTo>
                                  <a:pt x="2" y="99"/>
                                </a:lnTo>
                                <a:lnTo>
                                  <a:pt x="5" y="76"/>
                                </a:lnTo>
                                <a:lnTo>
                                  <a:pt x="27" y="39"/>
                                </a:lnTo>
                                <a:lnTo>
                                  <a:pt x="62" y="11"/>
                                </a:lnTo>
                                <a:lnTo>
                                  <a:pt x="104" y="0"/>
                                </a:lnTo>
                                <a:lnTo>
                                  <a:pt x="126" y="2"/>
                                </a:lnTo>
                                <a:lnTo>
                                  <a:pt x="148" y="5"/>
                                </a:lnTo>
                                <a:lnTo>
                                  <a:pt x="186" y="28"/>
                                </a:lnTo>
                                <a:lnTo>
                                  <a:pt x="212" y="61"/>
                                </a:lnTo>
                                <a:lnTo>
                                  <a:pt x="224" y="103"/>
                                </a:lnTo>
                                <a:lnTo>
                                  <a:pt x="223" y="126"/>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34" name="Freeform 221"/>
                        <wps:cNvSpPr>
                          <a:spLocks/>
                        </wps:cNvSpPr>
                        <wps:spPr bwMode="auto">
                          <a:xfrm>
                            <a:off x="1943100" y="714375"/>
                            <a:ext cx="93663" cy="185738"/>
                          </a:xfrm>
                          <a:custGeom>
                            <a:avLst/>
                            <a:gdLst>
                              <a:gd name="T0" fmla="*/ 87 w 176"/>
                              <a:gd name="T1" fmla="*/ 0 h 351"/>
                              <a:gd name="T2" fmla="*/ 79 w 176"/>
                              <a:gd name="T3" fmla="*/ 0 h 351"/>
                              <a:gd name="T4" fmla="*/ 62 w 176"/>
                              <a:gd name="T5" fmla="*/ 7 h 351"/>
                              <a:gd name="T6" fmla="*/ 38 w 176"/>
                              <a:gd name="T7" fmla="*/ 29 h 351"/>
                              <a:gd name="T8" fmla="*/ 15 w 176"/>
                              <a:gd name="T9" fmla="*/ 76 h 351"/>
                              <a:gd name="T10" fmla="*/ 1 w 176"/>
                              <a:gd name="T11" fmla="*/ 140 h 351"/>
                              <a:gd name="T12" fmla="*/ 0 w 176"/>
                              <a:gd name="T13" fmla="*/ 176 h 351"/>
                              <a:gd name="T14" fmla="*/ 1 w 176"/>
                              <a:gd name="T15" fmla="*/ 212 h 351"/>
                              <a:gd name="T16" fmla="*/ 15 w 176"/>
                              <a:gd name="T17" fmla="*/ 274 h 351"/>
                              <a:gd name="T18" fmla="*/ 38 w 176"/>
                              <a:gd name="T19" fmla="*/ 322 h 351"/>
                              <a:gd name="T20" fmla="*/ 62 w 176"/>
                              <a:gd name="T21" fmla="*/ 343 h 351"/>
                              <a:gd name="T22" fmla="*/ 79 w 176"/>
                              <a:gd name="T23" fmla="*/ 351 h 351"/>
                              <a:gd name="T24" fmla="*/ 87 w 176"/>
                              <a:gd name="T25" fmla="*/ 351 h 351"/>
                              <a:gd name="T26" fmla="*/ 97 w 176"/>
                              <a:gd name="T27" fmla="*/ 351 h 351"/>
                              <a:gd name="T28" fmla="*/ 115 w 176"/>
                              <a:gd name="T29" fmla="*/ 343 h 351"/>
                              <a:gd name="T30" fmla="*/ 138 w 176"/>
                              <a:gd name="T31" fmla="*/ 322 h 351"/>
                              <a:gd name="T32" fmla="*/ 161 w 176"/>
                              <a:gd name="T33" fmla="*/ 274 h 351"/>
                              <a:gd name="T34" fmla="*/ 175 w 176"/>
                              <a:gd name="T35" fmla="*/ 212 h 351"/>
                              <a:gd name="T36" fmla="*/ 176 w 176"/>
                              <a:gd name="T37" fmla="*/ 176 h 351"/>
                              <a:gd name="T38" fmla="*/ 175 w 176"/>
                              <a:gd name="T39" fmla="*/ 140 h 351"/>
                              <a:gd name="T40" fmla="*/ 161 w 176"/>
                              <a:gd name="T41" fmla="*/ 76 h 351"/>
                              <a:gd name="T42" fmla="*/ 138 w 176"/>
                              <a:gd name="T43" fmla="*/ 29 h 351"/>
                              <a:gd name="T44" fmla="*/ 115 w 176"/>
                              <a:gd name="T45" fmla="*/ 7 h 351"/>
                              <a:gd name="T46" fmla="*/ 97 w 176"/>
                              <a:gd name="T47" fmla="*/ 0 h 351"/>
                              <a:gd name="T48" fmla="*/ 87 w 176"/>
                              <a:gd name="T49" fmla="*/ 0 h 3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176" h="351">
                                <a:moveTo>
                                  <a:pt x="87" y="0"/>
                                </a:moveTo>
                                <a:lnTo>
                                  <a:pt x="79" y="0"/>
                                </a:lnTo>
                                <a:lnTo>
                                  <a:pt x="62" y="7"/>
                                </a:lnTo>
                                <a:lnTo>
                                  <a:pt x="38" y="29"/>
                                </a:lnTo>
                                <a:lnTo>
                                  <a:pt x="15" y="76"/>
                                </a:lnTo>
                                <a:lnTo>
                                  <a:pt x="1" y="140"/>
                                </a:lnTo>
                                <a:lnTo>
                                  <a:pt x="0" y="176"/>
                                </a:lnTo>
                                <a:lnTo>
                                  <a:pt x="1" y="212"/>
                                </a:lnTo>
                                <a:lnTo>
                                  <a:pt x="15" y="274"/>
                                </a:lnTo>
                                <a:lnTo>
                                  <a:pt x="38" y="322"/>
                                </a:lnTo>
                                <a:lnTo>
                                  <a:pt x="62" y="343"/>
                                </a:lnTo>
                                <a:lnTo>
                                  <a:pt x="79" y="351"/>
                                </a:lnTo>
                                <a:lnTo>
                                  <a:pt x="87" y="351"/>
                                </a:lnTo>
                                <a:lnTo>
                                  <a:pt x="97" y="351"/>
                                </a:lnTo>
                                <a:lnTo>
                                  <a:pt x="115" y="343"/>
                                </a:lnTo>
                                <a:lnTo>
                                  <a:pt x="138" y="322"/>
                                </a:lnTo>
                                <a:lnTo>
                                  <a:pt x="161" y="274"/>
                                </a:lnTo>
                                <a:lnTo>
                                  <a:pt x="175" y="212"/>
                                </a:lnTo>
                                <a:lnTo>
                                  <a:pt x="176" y="176"/>
                                </a:lnTo>
                                <a:lnTo>
                                  <a:pt x="175" y="140"/>
                                </a:lnTo>
                                <a:lnTo>
                                  <a:pt x="161" y="76"/>
                                </a:lnTo>
                                <a:lnTo>
                                  <a:pt x="138" y="29"/>
                                </a:lnTo>
                                <a:lnTo>
                                  <a:pt x="115" y="7"/>
                                </a:lnTo>
                                <a:lnTo>
                                  <a:pt x="97" y="0"/>
                                </a:lnTo>
                                <a:lnTo>
                                  <a:pt x="87" y="0"/>
                                </a:lnTo>
                                <a:close/>
                              </a:path>
                            </a:pathLst>
                          </a:custGeom>
                          <a:solidFill>
                            <a:srgbClr val="ABC837"/>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35" name="Freeform 222"/>
                        <wps:cNvSpPr>
                          <a:spLocks/>
                        </wps:cNvSpPr>
                        <wps:spPr bwMode="auto">
                          <a:xfrm>
                            <a:off x="2328863" y="917575"/>
                            <a:ext cx="119063" cy="119063"/>
                          </a:xfrm>
                          <a:custGeom>
                            <a:avLst/>
                            <a:gdLst>
                              <a:gd name="T0" fmla="*/ 209 w 225"/>
                              <a:gd name="T1" fmla="*/ 170 h 224"/>
                              <a:gd name="T2" fmla="*/ 195 w 225"/>
                              <a:gd name="T3" fmla="*/ 189 h 224"/>
                              <a:gd name="T4" fmla="*/ 159 w 225"/>
                              <a:gd name="T5" fmla="*/ 215 h 224"/>
                              <a:gd name="T6" fmla="*/ 117 w 225"/>
                              <a:gd name="T7" fmla="*/ 224 h 224"/>
                              <a:gd name="T8" fmla="*/ 74 w 225"/>
                              <a:gd name="T9" fmla="*/ 218 h 224"/>
                              <a:gd name="T10" fmla="*/ 55 w 225"/>
                              <a:gd name="T11" fmla="*/ 207 h 224"/>
                              <a:gd name="T12" fmla="*/ 36 w 225"/>
                              <a:gd name="T13" fmla="*/ 194 h 224"/>
                              <a:gd name="T14" fmla="*/ 10 w 225"/>
                              <a:gd name="T15" fmla="*/ 159 h 224"/>
                              <a:gd name="T16" fmla="*/ 0 w 225"/>
                              <a:gd name="T17" fmla="*/ 117 h 224"/>
                              <a:gd name="T18" fmla="*/ 7 w 225"/>
                              <a:gd name="T19" fmla="*/ 74 h 224"/>
                              <a:gd name="T20" fmla="*/ 18 w 225"/>
                              <a:gd name="T21" fmla="*/ 53 h 224"/>
                              <a:gd name="T22" fmla="*/ 31 w 225"/>
                              <a:gd name="T23" fmla="*/ 35 h 224"/>
                              <a:gd name="T24" fmla="*/ 67 w 225"/>
                              <a:gd name="T25" fmla="*/ 10 h 224"/>
                              <a:gd name="T26" fmla="*/ 108 w 225"/>
                              <a:gd name="T27" fmla="*/ 0 h 224"/>
                              <a:gd name="T28" fmla="*/ 151 w 225"/>
                              <a:gd name="T29" fmla="*/ 6 h 224"/>
                              <a:gd name="T30" fmla="*/ 172 w 225"/>
                              <a:gd name="T31" fmla="*/ 18 h 224"/>
                              <a:gd name="T32" fmla="*/ 190 w 225"/>
                              <a:gd name="T33" fmla="*/ 30 h 224"/>
                              <a:gd name="T34" fmla="*/ 215 w 225"/>
                              <a:gd name="T35" fmla="*/ 66 h 224"/>
                              <a:gd name="T36" fmla="*/ 225 w 225"/>
                              <a:gd name="T37" fmla="*/ 107 h 224"/>
                              <a:gd name="T38" fmla="*/ 218 w 225"/>
                              <a:gd name="T39" fmla="*/ 151 h 224"/>
                              <a:gd name="T40" fmla="*/ 209 w 225"/>
                              <a:gd name="T41" fmla="*/ 170 h 2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225" h="224">
                                <a:moveTo>
                                  <a:pt x="209" y="170"/>
                                </a:moveTo>
                                <a:lnTo>
                                  <a:pt x="195" y="189"/>
                                </a:lnTo>
                                <a:lnTo>
                                  <a:pt x="159" y="215"/>
                                </a:lnTo>
                                <a:lnTo>
                                  <a:pt x="117" y="224"/>
                                </a:lnTo>
                                <a:lnTo>
                                  <a:pt x="74" y="218"/>
                                </a:lnTo>
                                <a:lnTo>
                                  <a:pt x="55" y="207"/>
                                </a:lnTo>
                                <a:lnTo>
                                  <a:pt x="36" y="194"/>
                                </a:lnTo>
                                <a:lnTo>
                                  <a:pt x="10" y="159"/>
                                </a:lnTo>
                                <a:lnTo>
                                  <a:pt x="0" y="117"/>
                                </a:lnTo>
                                <a:lnTo>
                                  <a:pt x="7" y="74"/>
                                </a:lnTo>
                                <a:lnTo>
                                  <a:pt x="18" y="53"/>
                                </a:lnTo>
                                <a:lnTo>
                                  <a:pt x="31" y="35"/>
                                </a:lnTo>
                                <a:lnTo>
                                  <a:pt x="67" y="10"/>
                                </a:lnTo>
                                <a:lnTo>
                                  <a:pt x="108" y="0"/>
                                </a:lnTo>
                                <a:lnTo>
                                  <a:pt x="151" y="6"/>
                                </a:lnTo>
                                <a:lnTo>
                                  <a:pt x="172" y="18"/>
                                </a:lnTo>
                                <a:lnTo>
                                  <a:pt x="190" y="30"/>
                                </a:lnTo>
                                <a:lnTo>
                                  <a:pt x="215" y="66"/>
                                </a:lnTo>
                                <a:lnTo>
                                  <a:pt x="225" y="107"/>
                                </a:lnTo>
                                <a:lnTo>
                                  <a:pt x="218" y="151"/>
                                </a:lnTo>
                                <a:lnTo>
                                  <a:pt x="209" y="170"/>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36" name="Freeform 223"/>
                        <wps:cNvSpPr>
                          <a:spLocks/>
                        </wps:cNvSpPr>
                        <wps:spPr bwMode="auto">
                          <a:xfrm>
                            <a:off x="2081213" y="671513"/>
                            <a:ext cx="65088" cy="65088"/>
                          </a:xfrm>
                          <a:custGeom>
                            <a:avLst/>
                            <a:gdLst>
                              <a:gd name="T0" fmla="*/ 123 w 123"/>
                              <a:gd name="T1" fmla="*/ 61 h 123"/>
                              <a:gd name="T2" fmla="*/ 122 w 123"/>
                              <a:gd name="T3" fmla="*/ 73 h 123"/>
                              <a:gd name="T4" fmla="*/ 113 w 123"/>
                              <a:gd name="T5" fmla="*/ 96 h 123"/>
                              <a:gd name="T6" fmla="*/ 96 w 123"/>
                              <a:gd name="T7" fmla="*/ 113 h 123"/>
                              <a:gd name="T8" fmla="*/ 74 w 123"/>
                              <a:gd name="T9" fmla="*/ 123 h 123"/>
                              <a:gd name="T10" fmla="*/ 62 w 123"/>
                              <a:gd name="T11" fmla="*/ 123 h 123"/>
                              <a:gd name="T12" fmla="*/ 49 w 123"/>
                              <a:gd name="T13" fmla="*/ 123 h 123"/>
                              <a:gd name="T14" fmla="*/ 27 w 123"/>
                              <a:gd name="T15" fmla="*/ 113 h 123"/>
                              <a:gd name="T16" fmla="*/ 10 w 123"/>
                              <a:gd name="T17" fmla="*/ 96 h 123"/>
                              <a:gd name="T18" fmla="*/ 1 w 123"/>
                              <a:gd name="T19" fmla="*/ 73 h 123"/>
                              <a:gd name="T20" fmla="*/ 0 w 123"/>
                              <a:gd name="T21" fmla="*/ 61 h 123"/>
                              <a:gd name="T22" fmla="*/ 1 w 123"/>
                              <a:gd name="T23" fmla="*/ 49 h 123"/>
                              <a:gd name="T24" fmla="*/ 10 w 123"/>
                              <a:gd name="T25" fmla="*/ 27 h 123"/>
                              <a:gd name="T26" fmla="*/ 27 w 123"/>
                              <a:gd name="T27" fmla="*/ 11 h 123"/>
                              <a:gd name="T28" fmla="*/ 49 w 123"/>
                              <a:gd name="T29" fmla="*/ 1 h 123"/>
                              <a:gd name="T30" fmla="*/ 62 w 123"/>
                              <a:gd name="T31" fmla="*/ 0 h 123"/>
                              <a:gd name="T32" fmla="*/ 74 w 123"/>
                              <a:gd name="T33" fmla="*/ 1 h 123"/>
                              <a:gd name="T34" fmla="*/ 96 w 123"/>
                              <a:gd name="T35" fmla="*/ 11 h 123"/>
                              <a:gd name="T36" fmla="*/ 113 w 123"/>
                              <a:gd name="T37" fmla="*/ 27 h 123"/>
                              <a:gd name="T38" fmla="*/ 122 w 123"/>
                              <a:gd name="T39" fmla="*/ 49 h 123"/>
                              <a:gd name="T40" fmla="*/ 123 w 123"/>
                              <a:gd name="T41" fmla="*/ 61 h 1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23" h="123">
                                <a:moveTo>
                                  <a:pt x="123" y="61"/>
                                </a:moveTo>
                                <a:lnTo>
                                  <a:pt x="122" y="73"/>
                                </a:lnTo>
                                <a:lnTo>
                                  <a:pt x="113" y="96"/>
                                </a:lnTo>
                                <a:lnTo>
                                  <a:pt x="96" y="113"/>
                                </a:lnTo>
                                <a:lnTo>
                                  <a:pt x="74" y="123"/>
                                </a:lnTo>
                                <a:lnTo>
                                  <a:pt x="62" y="123"/>
                                </a:lnTo>
                                <a:lnTo>
                                  <a:pt x="49" y="123"/>
                                </a:lnTo>
                                <a:lnTo>
                                  <a:pt x="27" y="113"/>
                                </a:lnTo>
                                <a:lnTo>
                                  <a:pt x="10" y="96"/>
                                </a:lnTo>
                                <a:lnTo>
                                  <a:pt x="1" y="73"/>
                                </a:lnTo>
                                <a:lnTo>
                                  <a:pt x="0" y="61"/>
                                </a:lnTo>
                                <a:lnTo>
                                  <a:pt x="1" y="49"/>
                                </a:lnTo>
                                <a:lnTo>
                                  <a:pt x="10" y="27"/>
                                </a:lnTo>
                                <a:lnTo>
                                  <a:pt x="27" y="11"/>
                                </a:lnTo>
                                <a:lnTo>
                                  <a:pt x="49" y="1"/>
                                </a:lnTo>
                                <a:lnTo>
                                  <a:pt x="62" y="0"/>
                                </a:lnTo>
                                <a:lnTo>
                                  <a:pt x="74" y="1"/>
                                </a:lnTo>
                                <a:lnTo>
                                  <a:pt x="96" y="11"/>
                                </a:lnTo>
                                <a:lnTo>
                                  <a:pt x="113" y="27"/>
                                </a:lnTo>
                                <a:lnTo>
                                  <a:pt x="122" y="49"/>
                                </a:lnTo>
                                <a:lnTo>
                                  <a:pt x="123" y="61"/>
                                </a:lnTo>
                                <a:close/>
                              </a:path>
                            </a:pathLst>
                          </a:custGeom>
                          <a:solidFill>
                            <a:srgbClr val="87CDDE"/>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37" name="Freeform 224"/>
                        <wps:cNvSpPr>
                          <a:spLocks/>
                        </wps:cNvSpPr>
                        <wps:spPr bwMode="auto">
                          <a:xfrm>
                            <a:off x="2192338" y="609600"/>
                            <a:ext cx="65088" cy="65088"/>
                          </a:xfrm>
                          <a:custGeom>
                            <a:avLst/>
                            <a:gdLst>
                              <a:gd name="T0" fmla="*/ 123 w 123"/>
                              <a:gd name="T1" fmla="*/ 61 h 123"/>
                              <a:gd name="T2" fmla="*/ 121 w 123"/>
                              <a:gd name="T3" fmla="*/ 74 h 123"/>
                              <a:gd name="T4" fmla="*/ 113 w 123"/>
                              <a:gd name="T5" fmla="*/ 96 h 123"/>
                              <a:gd name="T6" fmla="*/ 96 w 123"/>
                              <a:gd name="T7" fmla="*/ 113 h 123"/>
                              <a:gd name="T8" fmla="*/ 73 w 123"/>
                              <a:gd name="T9" fmla="*/ 122 h 123"/>
                              <a:gd name="T10" fmla="*/ 61 w 123"/>
                              <a:gd name="T11" fmla="*/ 123 h 123"/>
                              <a:gd name="T12" fmla="*/ 49 w 123"/>
                              <a:gd name="T13" fmla="*/ 122 h 123"/>
                              <a:gd name="T14" fmla="*/ 27 w 123"/>
                              <a:gd name="T15" fmla="*/ 113 h 123"/>
                              <a:gd name="T16" fmla="*/ 9 w 123"/>
                              <a:gd name="T17" fmla="*/ 96 h 123"/>
                              <a:gd name="T18" fmla="*/ 0 w 123"/>
                              <a:gd name="T19" fmla="*/ 74 h 123"/>
                              <a:gd name="T20" fmla="*/ 0 w 123"/>
                              <a:gd name="T21" fmla="*/ 61 h 123"/>
                              <a:gd name="T22" fmla="*/ 0 w 123"/>
                              <a:gd name="T23" fmla="*/ 49 h 123"/>
                              <a:gd name="T24" fmla="*/ 9 w 123"/>
                              <a:gd name="T25" fmla="*/ 27 h 123"/>
                              <a:gd name="T26" fmla="*/ 27 w 123"/>
                              <a:gd name="T27" fmla="*/ 10 h 123"/>
                              <a:gd name="T28" fmla="*/ 49 w 123"/>
                              <a:gd name="T29" fmla="*/ 1 h 123"/>
                              <a:gd name="T30" fmla="*/ 61 w 123"/>
                              <a:gd name="T31" fmla="*/ 0 h 123"/>
                              <a:gd name="T32" fmla="*/ 73 w 123"/>
                              <a:gd name="T33" fmla="*/ 1 h 123"/>
                              <a:gd name="T34" fmla="*/ 96 w 123"/>
                              <a:gd name="T35" fmla="*/ 10 h 123"/>
                              <a:gd name="T36" fmla="*/ 113 w 123"/>
                              <a:gd name="T37" fmla="*/ 27 h 123"/>
                              <a:gd name="T38" fmla="*/ 121 w 123"/>
                              <a:gd name="T39" fmla="*/ 49 h 123"/>
                              <a:gd name="T40" fmla="*/ 123 w 123"/>
                              <a:gd name="T41" fmla="*/ 61 h 1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23" h="123">
                                <a:moveTo>
                                  <a:pt x="123" y="61"/>
                                </a:moveTo>
                                <a:lnTo>
                                  <a:pt x="121" y="74"/>
                                </a:lnTo>
                                <a:lnTo>
                                  <a:pt x="113" y="96"/>
                                </a:lnTo>
                                <a:lnTo>
                                  <a:pt x="96" y="113"/>
                                </a:lnTo>
                                <a:lnTo>
                                  <a:pt x="73" y="122"/>
                                </a:lnTo>
                                <a:lnTo>
                                  <a:pt x="61" y="123"/>
                                </a:lnTo>
                                <a:lnTo>
                                  <a:pt x="49" y="122"/>
                                </a:lnTo>
                                <a:lnTo>
                                  <a:pt x="27" y="113"/>
                                </a:lnTo>
                                <a:lnTo>
                                  <a:pt x="9" y="96"/>
                                </a:lnTo>
                                <a:lnTo>
                                  <a:pt x="0" y="74"/>
                                </a:lnTo>
                                <a:lnTo>
                                  <a:pt x="0" y="61"/>
                                </a:lnTo>
                                <a:lnTo>
                                  <a:pt x="0" y="49"/>
                                </a:lnTo>
                                <a:lnTo>
                                  <a:pt x="9" y="27"/>
                                </a:lnTo>
                                <a:lnTo>
                                  <a:pt x="27" y="10"/>
                                </a:lnTo>
                                <a:lnTo>
                                  <a:pt x="49" y="1"/>
                                </a:lnTo>
                                <a:lnTo>
                                  <a:pt x="61" y="0"/>
                                </a:lnTo>
                                <a:lnTo>
                                  <a:pt x="73" y="1"/>
                                </a:lnTo>
                                <a:lnTo>
                                  <a:pt x="96" y="10"/>
                                </a:lnTo>
                                <a:lnTo>
                                  <a:pt x="113" y="27"/>
                                </a:lnTo>
                                <a:lnTo>
                                  <a:pt x="121" y="49"/>
                                </a:lnTo>
                                <a:lnTo>
                                  <a:pt x="123" y="61"/>
                                </a:lnTo>
                                <a:close/>
                              </a:path>
                            </a:pathLst>
                          </a:custGeom>
                          <a:solidFill>
                            <a:srgbClr val="87CDDE"/>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38" name="Freeform 225"/>
                        <wps:cNvSpPr>
                          <a:spLocks/>
                        </wps:cNvSpPr>
                        <wps:spPr bwMode="auto">
                          <a:xfrm>
                            <a:off x="2303463" y="681038"/>
                            <a:ext cx="66675" cy="65088"/>
                          </a:xfrm>
                          <a:custGeom>
                            <a:avLst/>
                            <a:gdLst>
                              <a:gd name="T0" fmla="*/ 124 w 124"/>
                              <a:gd name="T1" fmla="*/ 62 h 123"/>
                              <a:gd name="T2" fmla="*/ 124 w 124"/>
                              <a:gd name="T3" fmla="*/ 74 h 123"/>
                              <a:gd name="T4" fmla="*/ 114 w 124"/>
                              <a:gd name="T5" fmla="*/ 96 h 123"/>
                              <a:gd name="T6" fmla="*/ 96 w 124"/>
                              <a:gd name="T7" fmla="*/ 113 h 123"/>
                              <a:gd name="T8" fmla="*/ 74 w 124"/>
                              <a:gd name="T9" fmla="*/ 122 h 123"/>
                              <a:gd name="T10" fmla="*/ 62 w 124"/>
                              <a:gd name="T11" fmla="*/ 123 h 123"/>
                              <a:gd name="T12" fmla="*/ 50 w 124"/>
                              <a:gd name="T13" fmla="*/ 122 h 123"/>
                              <a:gd name="T14" fmla="*/ 27 w 124"/>
                              <a:gd name="T15" fmla="*/ 113 h 123"/>
                              <a:gd name="T16" fmla="*/ 11 w 124"/>
                              <a:gd name="T17" fmla="*/ 96 h 123"/>
                              <a:gd name="T18" fmla="*/ 2 w 124"/>
                              <a:gd name="T19" fmla="*/ 74 h 123"/>
                              <a:gd name="T20" fmla="*/ 0 w 124"/>
                              <a:gd name="T21" fmla="*/ 62 h 123"/>
                              <a:gd name="T22" fmla="*/ 2 w 124"/>
                              <a:gd name="T23" fmla="*/ 49 h 123"/>
                              <a:gd name="T24" fmla="*/ 11 w 124"/>
                              <a:gd name="T25" fmla="*/ 27 h 123"/>
                              <a:gd name="T26" fmla="*/ 27 w 124"/>
                              <a:gd name="T27" fmla="*/ 10 h 123"/>
                              <a:gd name="T28" fmla="*/ 50 w 124"/>
                              <a:gd name="T29" fmla="*/ 1 h 123"/>
                              <a:gd name="T30" fmla="*/ 62 w 124"/>
                              <a:gd name="T31" fmla="*/ 0 h 123"/>
                              <a:gd name="T32" fmla="*/ 74 w 124"/>
                              <a:gd name="T33" fmla="*/ 1 h 123"/>
                              <a:gd name="T34" fmla="*/ 96 w 124"/>
                              <a:gd name="T35" fmla="*/ 10 h 123"/>
                              <a:gd name="T36" fmla="*/ 114 w 124"/>
                              <a:gd name="T37" fmla="*/ 27 h 123"/>
                              <a:gd name="T38" fmla="*/ 124 w 124"/>
                              <a:gd name="T39" fmla="*/ 49 h 123"/>
                              <a:gd name="T40" fmla="*/ 124 w 124"/>
                              <a:gd name="T41" fmla="*/ 62 h 1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24" h="123">
                                <a:moveTo>
                                  <a:pt x="124" y="62"/>
                                </a:moveTo>
                                <a:lnTo>
                                  <a:pt x="124" y="74"/>
                                </a:lnTo>
                                <a:lnTo>
                                  <a:pt x="114" y="96"/>
                                </a:lnTo>
                                <a:lnTo>
                                  <a:pt x="96" y="113"/>
                                </a:lnTo>
                                <a:lnTo>
                                  <a:pt x="74" y="122"/>
                                </a:lnTo>
                                <a:lnTo>
                                  <a:pt x="62" y="123"/>
                                </a:lnTo>
                                <a:lnTo>
                                  <a:pt x="50" y="122"/>
                                </a:lnTo>
                                <a:lnTo>
                                  <a:pt x="27" y="113"/>
                                </a:lnTo>
                                <a:lnTo>
                                  <a:pt x="11" y="96"/>
                                </a:lnTo>
                                <a:lnTo>
                                  <a:pt x="2" y="74"/>
                                </a:lnTo>
                                <a:lnTo>
                                  <a:pt x="0" y="62"/>
                                </a:lnTo>
                                <a:lnTo>
                                  <a:pt x="2" y="49"/>
                                </a:lnTo>
                                <a:lnTo>
                                  <a:pt x="11" y="27"/>
                                </a:lnTo>
                                <a:lnTo>
                                  <a:pt x="27" y="10"/>
                                </a:lnTo>
                                <a:lnTo>
                                  <a:pt x="50" y="1"/>
                                </a:lnTo>
                                <a:lnTo>
                                  <a:pt x="62" y="0"/>
                                </a:lnTo>
                                <a:lnTo>
                                  <a:pt x="74" y="1"/>
                                </a:lnTo>
                                <a:lnTo>
                                  <a:pt x="96" y="10"/>
                                </a:lnTo>
                                <a:lnTo>
                                  <a:pt x="114" y="27"/>
                                </a:lnTo>
                                <a:lnTo>
                                  <a:pt x="124" y="49"/>
                                </a:lnTo>
                                <a:lnTo>
                                  <a:pt x="124" y="62"/>
                                </a:lnTo>
                                <a:close/>
                              </a:path>
                            </a:pathLst>
                          </a:custGeom>
                          <a:solidFill>
                            <a:srgbClr val="87CDDE"/>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39" name="Freeform 226"/>
                        <wps:cNvSpPr>
                          <a:spLocks/>
                        </wps:cNvSpPr>
                        <wps:spPr bwMode="auto">
                          <a:xfrm>
                            <a:off x="2235200" y="808038"/>
                            <a:ext cx="65088" cy="65088"/>
                          </a:xfrm>
                          <a:custGeom>
                            <a:avLst/>
                            <a:gdLst>
                              <a:gd name="T0" fmla="*/ 123 w 123"/>
                              <a:gd name="T1" fmla="*/ 62 h 124"/>
                              <a:gd name="T2" fmla="*/ 123 w 123"/>
                              <a:gd name="T3" fmla="*/ 74 h 124"/>
                              <a:gd name="T4" fmla="*/ 113 w 123"/>
                              <a:gd name="T5" fmla="*/ 96 h 124"/>
                              <a:gd name="T6" fmla="*/ 97 w 123"/>
                              <a:gd name="T7" fmla="*/ 114 h 124"/>
                              <a:gd name="T8" fmla="*/ 75 w 123"/>
                              <a:gd name="T9" fmla="*/ 122 h 124"/>
                              <a:gd name="T10" fmla="*/ 61 w 123"/>
                              <a:gd name="T11" fmla="*/ 124 h 124"/>
                              <a:gd name="T12" fmla="*/ 49 w 123"/>
                              <a:gd name="T13" fmla="*/ 122 h 124"/>
                              <a:gd name="T14" fmla="*/ 27 w 123"/>
                              <a:gd name="T15" fmla="*/ 114 h 124"/>
                              <a:gd name="T16" fmla="*/ 11 w 123"/>
                              <a:gd name="T17" fmla="*/ 96 h 124"/>
                              <a:gd name="T18" fmla="*/ 1 w 123"/>
                              <a:gd name="T19" fmla="*/ 74 h 124"/>
                              <a:gd name="T20" fmla="*/ 0 w 123"/>
                              <a:gd name="T21" fmla="*/ 62 h 124"/>
                              <a:gd name="T22" fmla="*/ 1 w 123"/>
                              <a:gd name="T23" fmla="*/ 50 h 124"/>
                              <a:gd name="T24" fmla="*/ 11 w 123"/>
                              <a:gd name="T25" fmla="*/ 27 h 124"/>
                              <a:gd name="T26" fmla="*/ 27 w 123"/>
                              <a:gd name="T27" fmla="*/ 10 h 124"/>
                              <a:gd name="T28" fmla="*/ 49 w 123"/>
                              <a:gd name="T29" fmla="*/ 2 h 124"/>
                              <a:gd name="T30" fmla="*/ 61 w 123"/>
                              <a:gd name="T31" fmla="*/ 0 h 124"/>
                              <a:gd name="T32" fmla="*/ 75 w 123"/>
                              <a:gd name="T33" fmla="*/ 2 h 124"/>
                              <a:gd name="T34" fmla="*/ 97 w 123"/>
                              <a:gd name="T35" fmla="*/ 10 h 124"/>
                              <a:gd name="T36" fmla="*/ 113 w 123"/>
                              <a:gd name="T37" fmla="*/ 27 h 124"/>
                              <a:gd name="T38" fmla="*/ 123 w 123"/>
                              <a:gd name="T39" fmla="*/ 50 h 124"/>
                              <a:gd name="T40" fmla="*/ 123 w 123"/>
                              <a:gd name="T41" fmla="*/ 62 h 1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23" h="124">
                                <a:moveTo>
                                  <a:pt x="123" y="62"/>
                                </a:moveTo>
                                <a:lnTo>
                                  <a:pt x="123" y="74"/>
                                </a:lnTo>
                                <a:lnTo>
                                  <a:pt x="113" y="96"/>
                                </a:lnTo>
                                <a:lnTo>
                                  <a:pt x="97" y="114"/>
                                </a:lnTo>
                                <a:lnTo>
                                  <a:pt x="75" y="122"/>
                                </a:lnTo>
                                <a:lnTo>
                                  <a:pt x="61" y="124"/>
                                </a:lnTo>
                                <a:lnTo>
                                  <a:pt x="49" y="122"/>
                                </a:lnTo>
                                <a:lnTo>
                                  <a:pt x="27" y="114"/>
                                </a:lnTo>
                                <a:lnTo>
                                  <a:pt x="11" y="96"/>
                                </a:lnTo>
                                <a:lnTo>
                                  <a:pt x="1" y="74"/>
                                </a:lnTo>
                                <a:lnTo>
                                  <a:pt x="0" y="62"/>
                                </a:lnTo>
                                <a:lnTo>
                                  <a:pt x="1" y="50"/>
                                </a:lnTo>
                                <a:lnTo>
                                  <a:pt x="11" y="27"/>
                                </a:lnTo>
                                <a:lnTo>
                                  <a:pt x="27" y="10"/>
                                </a:lnTo>
                                <a:lnTo>
                                  <a:pt x="49" y="2"/>
                                </a:lnTo>
                                <a:lnTo>
                                  <a:pt x="61" y="0"/>
                                </a:lnTo>
                                <a:lnTo>
                                  <a:pt x="75" y="2"/>
                                </a:lnTo>
                                <a:lnTo>
                                  <a:pt x="97" y="10"/>
                                </a:lnTo>
                                <a:lnTo>
                                  <a:pt x="113" y="27"/>
                                </a:lnTo>
                                <a:lnTo>
                                  <a:pt x="123" y="50"/>
                                </a:lnTo>
                                <a:lnTo>
                                  <a:pt x="123" y="62"/>
                                </a:lnTo>
                                <a:close/>
                              </a:path>
                            </a:pathLst>
                          </a:custGeom>
                          <a:solidFill>
                            <a:srgbClr val="87CDDE"/>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40" name="Freeform 227"/>
                        <wps:cNvSpPr>
                          <a:spLocks/>
                        </wps:cNvSpPr>
                        <wps:spPr bwMode="auto">
                          <a:xfrm>
                            <a:off x="2089150" y="868363"/>
                            <a:ext cx="65088" cy="65088"/>
                          </a:xfrm>
                          <a:custGeom>
                            <a:avLst/>
                            <a:gdLst>
                              <a:gd name="T0" fmla="*/ 123 w 123"/>
                              <a:gd name="T1" fmla="*/ 61 h 123"/>
                              <a:gd name="T2" fmla="*/ 122 w 123"/>
                              <a:gd name="T3" fmla="*/ 74 h 123"/>
                              <a:gd name="T4" fmla="*/ 112 w 123"/>
                              <a:gd name="T5" fmla="*/ 96 h 123"/>
                              <a:gd name="T6" fmla="*/ 96 w 123"/>
                              <a:gd name="T7" fmla="*/ 112 h 123"/>
                              <a:gd name="T8" fmla="*/ 74 w 123"/>
                              <a:gd name="T9" fmla="*/ 122 h 123"/>
                              <a:gd name="T10" fmla="*/ 62 w 123"/>
                              <a:gd name="T11" fmla="*/ 123 h 123"/>
                              <a:gd name="T12" fmla="*/ 48 w 123"/>
                              <a:gd name="T13" fmla="*/ 122 h 123"/>
                              <a:gd name="T14" fmla="*/ 26 w 123"/>
                              <a:gd name="T15" fmla="*/ 112 h 123"/>
                              <a:gd name="T16" fmla="*/ 10 w 123"/>
                              <a:gd name="T17" fmla="*/ 96 h 123"/>
                              <a:gd name="T18" fmla="*/ 0 w 123"/>
                              <a:gd name="T19" fmla="*/ 74 h 123"/>
                              <a:gd name="T20" fmla="*/ 0 w 123"/>
                              <a:gd name="T21" fmla="*/ 61 h 123"/>
                              <a:gd name="T22" fmla="*/ 0 w 123"/>
                              <a:gd name="T23" fmla="*/ 48 h 123"/>
                              <a:gd name="T24" fmla="*/ 10 w 123"/>
                              <a:gd name="T25" fmla="*/ 26 h 123"/>
                              <a:gd name="T26" fmla="*/ 26 w 123"/>
                              <a:gd name="T27" fmla="*/ 10 h 123"/>
                              <a:gd name="T28" fmla="*/ 48 w 123"/>
                              <a:gd name="T29" fmla="*/ 0 h 123"/>
                              <a:gd name="T30" fmla="*/ 62 w 123"/>
                              <a:gd name="T31" fmla="*/ 0 h 123"/>
                              <a:gd name="T32" fmla="*/ 74 w 123"/>
                              <a:gd name="T33" fmla="*/ 0 h 123"/>
                              <a:gd name="T34" fmla="*/ 96 w 123"/>
                              <a:gd name="T35" fmla="*/ 10 h 123"/>
                              <a:gd name="T36" fmla="*/ 112 w 123"/>
                              <a:gd name="T37" fmla="*/ 26 h 123"/>
                              <a:gd name="T38" fmla="*/ 122 w 123"/>
                              <a:gd name="T39" fmla="*/ 48 h 123"/>
                              <a:gd name="T40" fmla="*/ 123 w 123"/>
                              <a:gd name="T41" fmla="*/ 61 h 1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23" h="123">
                                <a:moveTo>
                                  <a:pt x="123" y="61"/>
                                </a:moveTo>
                                <a:lnTo>
                                  <a:pt x="122" y="74"/>
                                </a:lnTo>
                                <a:lnTo>
                                  <a:pt x="112" y="96"/>
                                </a:lnTo>
                                <a:lnTo>
                                  <a:pt x="96" y="112"/>
                                </a:lnTo>
                                <a:lnTo>
                                  <a:pt x="74" y="122"/>
                                </a:lnTo>
                                <a:lnTo>
                                  <a:pt x="62" y="123"/>
                                </a:lnTo>
                                <a:lnTo>
                                  <a:pt x="48" y="122"/>
                                </a:lnTo>
                                <a:lnTo>
                                  <a:pt x="26" y="112"/>
                                </a:lnTo>
                                <a:lnTo>
                                  <a:pt x="10" y="96"/>
                                </a:lnTo>
                                <a:lnTo>
                                  <a:pt x="0" y="74"/>
                                </a:lnTo>
                                <a:lnTo>
                                  <a:pt x="0" y="61"/>
                                </a:lnTo>
                                <a:lnTo>
                                  <a:pt x="0" y="48"/>
                                </a:lnTo>
                                <a:lnTo>
                                  <a:pt x="10" y="26"/>
                                </a:lnTo>
                                <a:lnTo>
                                  <a:pt x="26" y="10"/>
                                </a:lnTo>
                                <a:lnTo>
                                  <a:pt x="48" y="0"/>
                                </a:lnTo>
                                <a:lnTo>
                                  <a:pt x="62" y="0"/>
                                </a:lnTo>
                                <a:lnTo>
                                  <a:pt x="74" y="0"/>
                                </a:lnTo>
                                <a:lnTo>
                                  <a:pt x="96" y="10"/>
                                </a:lnTo>
                                <a:lnTo>
                                  <a:pt x="112" y="26"/>
                                </a:lnTo>
                                <a:lnTo>
                                  <a:pt x="122" y="48"/>
                                </a:lnTo>
                                <a:lnTo>
                                  <a:pt x="123" y="61"/>
                                </a:lnTo>
                                <a:close/>
                              </a:path>
                            </a:pathLst>
                          </a:custGeom>
                          <a:solidFill>
                            <a:srgbClr val="87CDDE"/>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41" name="Freeform 228"/>
                        <wps:cNvSpPr>
                          <a:spLocks/>
                        </wps:cNvSpPr>
                        <wps:spPr bwMode="auto">
                          <a:xfrm>
                            <a:off x="2214563" y="895350"/>
                            <a:ext cx="65088" cy="65088"/>
                          </a:xfrm>
                          <a:custGeom>
                            <a:avLst/>
                            <a:gdLst>
                              <a:gd name="T0" fmla="*/ 124 w 124"/>
                              <a:gd name="T1" fmla="*/ 62 h 123"/>
                              <a:gd name="T2" fmla="*/ 122 w 124"/>
                              <a:gd name="T3" fmla="*/ 74 h 123"/>
                              <a:gd name="T4" fmla="*/ 112 w 124"/>
                              <a:gd name="T5" fmla="*/ 96 h 123"/>
                              <a:gd name="T6" fmla="*/ 96 w 124"/>
                              <a:gd name="T7" fmla="*/ 113 h 123"/>
                              <a:gd name="T8" fmla="*/ 74 w 124"/>
                              <a:gd name="T9" fmla="*/ 122 h 123"/>
                              <a:gd name="T10" fmla="*/ 62 w 124"/>
                              <a:gd name="T11" fmla="*/ 123 h 123"/>
                              <a:gd name="T12" fmla="*/ 48 w 124"/>
                              <a:gd name="T13" fmla="*/ 122 h 123"/>
                              <a:gd name="T14" fmla="*/ 26 w 124"/>
                              <a:gd name="T15" fmla="*/ 113 h 123"/>
                              <a:gd name="T16" fmla="*/ 10 w 124"/>
                              <a:gd name="T17" fmla="*/ 96 h 123"/>
                              <a:gd name="T18" fmla="*/ 0 w 124"/>
                              <a:gd name="T19" fmla="*/ 74 h 123"/>
                              <a:gd name="T20" fmla="*/ 0 w 124"/>
                              <a:gd name="T21" fmla="*/ 62 h 123"/>
                              <a:gd name="T22" fmla="*/ 0 w 124"/>
                              <a:gd name="T23" fmla="*/ 49 h 123"/>
                              <a:gd name="T24" fmla="*/ 10 w 124"/>
                              <a:gd name="T25" fmla="*/ 27 h 123"/>
                              <a:gd name="T26" fmla="*/ 26 w 124"/>
                              <a:gd name="T27" fmla="*/ 10 h 123"/>
                              <a:gd name="T28" fmla="*/ 48 w 124"/>
                              <a:gd name="T29" fmla="*/ 1 h 123"/>
                              <a:gd name="T30" fmla="*/ 62 w 124"/>
                              <a:gd name="T31" fmla="*/ 0 h 123"/>
                              <a:gd name="T32" fmla="*/ 74 w 124"/>
                              <a:gd name="T33" fmla="*/ 1 h 123"/>
                              <a:gd name="T34" fmla="*/ 96 w 124"/>
                              <a:gd name="T35" fmla="*/ 10 h 123"/>
                              <a:gd name="T36" fmla="*/ 112 w 124"/>
                              <a:gd name="T37" fmla="*/ 27 h 123"/>
                              <a:gd name="T38" fmla="*/ 122 w 124"/>
                              <a:gd name="T39" fmla="*/ 49 h 123"/>
                              <a:gd name="T40" fmla="*/ 124 w 124"/>
                              <a:gd name="T41" fmla="*/ 62 h 1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24" h="123">
                                <a:moveTo>
                                  <a:pt x="124" y="62"/>
                                </a:moveTo>
                                <a:lnTo>
                                  <a:pt x="122" y="74"/>
                                </a:lnTo>
                                <a:lnTo>
                                  <a:pt x="112" y="96"/>
                                </a:lnTo>
                                <a:lnTo>
                                  <a:pt x="96" y="113"/>
                                </a:lnTo>
                                <a:lnTo>
                                  <a:pt x="74" y="122"/>
                                </a:lnTo>
                                <a:lnTo>
                                  <a:pt x="62" y="123"/>
                                </a:lnTo>
                                <a:lnTo>
                                  <a:pt x="48" y="122"/>
                                </a:lnTo>
                                <a:lnTo>
                                  <a:pt x="26" y="113"/>
                                </a:lnTo>
                                <a:lnTo>
                                  <a:pt x="10" y="96"/>
                                </a:lnTo>
                                <a:lnTo>
                                  <a:pt x="0" y="74"/>
                                </a:lnTo>
                                <a:lnTo>
                                  <a:pt x="0" y="62"/>
                                </a:lnTo>
                                <a:lnTo>
                                  <a:pt x="0" y="49"/>
                                </a:lnTo>
                                <a:lnTo>
                                  <a:pt x="10" y="27"/>
                                </a:lnTo>
                                <a:lnTo>
                                  <a:pt x="26" y="10"/>
                                </a:lnTo>
                                <a:lnTo>
                                  <a:pt x="48" y="1"/>
                                </a:lnTo>
                                <a:lnTo>
                                  <a:pt x="62" y="0"/>
                                </a:lnTo>
                                <a:lnTo>
                                  <a:pt x="74" y="1"/>
                                </a:lnTo>
                                <a:lnTo>
                                  <a:pt x="96" y="10"/>
                                </a:lnTo>
                                <a:lnTo>
                                  <a:pt x="112" y="27"/>
                                </a:lnTo>
                                <a:lnTo>
                                  <a:pt x="122" y="49"/>
                                </a:lnTo>
                                <a:lnTo>
                                  <a:pt x="124" y="62"/>
                                </a:lnTo>
                                <a:close/>
                              </a:path>
                            </a:pathLst>
                          </a:custGeom>
                          <a:solidFill>
                            <a:srgbClr val="87CDDE"/>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42" name="Freeform 229"/>
                        <wps:cNvSpPr>
                          <a:spLocks/>
                        </wps:cNvSpPr>
                        <wps:spPr bwMode="auto">
                          <a:xfrm>
                            <a:off x="2201863" y="698500"/>
                            <a:ext cx="65088" cy="65088"/>
                          </a:xfrm>
                          <a:custGeom>
                            <a:avLst/>
                            <a:gdLst>
                              <a:gd name="T0" fmla="*/ 123 w 123"/>
                              <a:gd name="T1" fmla="*/ 61 h 123"/>
                              <a:gd name="T2" fmla="*/ 122 w 123"/>
                              <a:gd name="T3" fmla="*/ 73 h 123"/>
                              <a:gd name="T4" fmla="*/ 113 w 123"/>
                              <a:gd name="T5" fmla="*/ 96 h 123"/>
                              <a:gd name="T6" fmla="*/ 96 w 123"/>
                              <a:gd name="T7" fmla="*/ 113 h 123"/>
                              <a:gd name="T8" fmla="*/ 74 w 123"/>
                              <a:gd name="T9" fmla="*/ 123 h 123"/>
                              <a:gd name="T10" fmla="*/ 61 w 123"/>
                              <a:gd name="T11" fmla="*/ 123 h 123"/>
                              <a:gd name="T12" fmla="*/ 49 w 123"/>
                              <a:gd name="T13" fmla="*/ 123 h 123"/>
                              <a:gd name="T14" fmla="*/ 27 w 123"/>
                              <a:gd name="T15" fmla="*/ 113 h 123"/>
                              <a:gd name="T16" fmla="*/ 10 w 123"/>
                              <a:gd name="T17" fmla="*/ 96 h 123"/>
                              <a:gd name="T18" fmla="*/ 1 w 123"/>
                              <a:gd name="T19" fmla="*/ 73 h 123"/>
                              <a:gd name="T20" fmla="*/ 0 w 123"/>
                              <a:gd name="T21" fmla="*/ 61 h 123"/>
                              <a:gd name="T22" fmla="*/ 1 w 123"/>
                              <a:gd name="T23" fmla="*/ 49 h 123"/>
                              <a:gd name="T24" fmla="*/ 10 w 123"/>
                              <a:gd name="T25" fmla="*/ 27 h 123"/>
                              <a:gd name="T26" fmla="*/ 27 w 123"/>
                              <a:gd name="T27" fmla="*/ 11 h 123"/>
                              <a:gd name="T28" fmla="*/ 49 w 123"/>
                              <a:gd name="T29" fmla="*/ 1 h 123"/>
                              <a:gd name="T30" fmla="*/ 61 w 123"/>
                              <a:gd name="T31" fmla="*/ 0 h 123"/>
                              <a:gd name="T32" fmla="*/ 74 w 123"/>
                              <a:gd name="T33" fmla="*/ 1 h 123"/>
                              <a:gd name="T34" fmla="*/ 96 w 123"/>
                              <a:gd name="T35" fmla="*/ 11 h 123"/>
                              <a:gd name="T36" fmla="*/ 113 w 123"/>
                              <a:gd name="T37" fmla="*/ 27 h 123"/>
                              <a:gd name="T38" fmla="*/ 122 w 123"/>
                              <a:gd name="T39" fmla="*/ 49 h 123"/>
                              <a:gd name="T40" fmla="*/ 123 w 123"/>
                              <a:gd name="T41" fmla="*/ 61 h 1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23" h="123">
                                <a:moveTo>
                                  <a:pt x="123" y="61"/>
                                </a:moveTo>
                                <a:lnTo>
                                  <a:pt x="122" y="73"/>
                                </a:lnTo>
                                <a:lnTo>
                                  <a:pt x="113" y="96"/>
                                </a:lnTo>
                                <a:lnTo>
                                  <a:pt x="96" y="113"/>
                                </a:lnTo>
                                <a:lnTo>
                                  <a:pt x="74" y="123"/>
                                </a:lnTo>
                                <a:lnTo>
                                  <a:pt x="61" y="123"/>
                                </a:lnTo>
                                <a:lnTo>
                                  <a:pt x="49" y="123"/>
                                </a:lnTo>
                                <a:lnTo>
                                  <a:pt x="27" y="113"/>
                                </a:lnTo>
                                <a:lnTo>
                                  <a:pt x="10" y="96"/>
                                </a:lnTo>
                                <a:lnTo>
                                  <a:pt x="1" y="73"/>
                                </a:lnTo>
                                <a:lnTo>
                                  <a:pt x="0" y="61"/>
                                </a:lnTo>
                                <a:lnTo>
                                  <a:pt x="1" y="49"/>
                                </a:lnTo>
                                <a:lnTo>
                                  <a:pt x="10" y="27"/>
                                </a:lnTo>
                                <a:lnTo>
                                  <a:pt x="27" y="11"/>
                                </a:lnTo>
                                <a:lnTo>
                                  <a:pt x="49" y="1"/>
                                </a:lnTo>
                                <a:lnTo>
                                  <a:pt x="61" y="0"/>
                                </a:lnTo>
                                <a:lnTo>
                                  <a:pt x="74" y="1"/>
                                </a:lnTo>
                                <a:lnTo>
                                  <a:pt x="96" y="11"/>
                                </a:lnTo>
                                <a:lnTo>
                                  <a:pt x="113" y="27"/>
                                </a:lnTo>
                                <a:lnTo>
                                  <a:pt x="122" y="49"/>
                                </a:lnTo>
                                <a:lnTo>
                                  <a:pt x="123" y="61"/>
                                </a:lnTo>
                                <a:close/>
                              </a:path>
                            </a:pathLst>
                          </a:custGeom>
                          <a:solidFill>
                            <a:srgbClr val="87CDDE"/>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43" name="Freeform 230"/>
                        <wps:cNvSpPr>
                          <a:spLocks/>
                        </wps:cNvSpPr>
                        <wps:spPr bwMode="auto">
                          <a:xfrm>
                            <a:off x="2149475" y="769938"/>
                            <a:ext cx="65088" cy="65088"/>
                          </a:xfrm>
                          <a:custGeom>
                            <a:avLst/>
                            <a:gdLst>
                              <a:gd name="T0" fmla="*/ 124 w 124"/>
                              <a:gd name="T1" fmla="*/ 61 h 123"/>
                              <a:gd name="T2" fmla="*/ 122 w 124"/>
                              <a:gd name="T3" fmla="*/ 73 h 123"/>
                              <a:gd name="T4" fmla="*/ 114 w 124"/>
                              <a:gd name="T5" fmla="*/ 96 h 123"/>
                              <a:gd name="T6" fmla="*/ 97 w 124"/>
                              <a:gd name="T7" fmla="*/ 113 h 123"/>
                              <a:gd name="T8" fmla="*/ 74 w 124"/>
                              <a:gd name="T9" fmla="*/ 121 h 123"/>
                              <a:gd name="T10" fmla="*/ 62 w 124"/>
                              <a:gd name="T11" fmla="*/ 123 h 123"/>
                              <a:gd name="T12" fmla="*/ 50 w 124"/>
                              <a:gd name="T13" fmla="*/ 121 h 123"/>
                              <a:gd name="T14" fmla="*/ 28 w 124"/>
                              <a:gd name="T15" fmla="*/ 113 h 123"/>
                              <a:gd name="T16" fmla="*/ 10 w 124"/>
                              <a:gd name="T17" fmla="*/ 96 h 123"/>
                              <a:gd name="T18" fmla="*/ 2 w 124"/>
                              <a:gd name="T19" fmla="*/ 73 h 123"/>
                              <a:gd name="T20" fmla="*/ 0 w 124"/>
                              <a:gd name="T21" fmla="*/ 61 h 123"/>
                              <a:gd name="T22" fmla="*/ 2 w 124"/>
                              <a:gd name="T23" fmla="*/ 49 h 123"/>
                              <a:gd name="T24" fmla="*/ 10 w 124"/>
                              <a:gd name="T25" fmla="*/ 27 h 123"/>
                              <a:gd name="T26" fmla="*/ 28 w 124"/>
                              <a:gd name="T27" fmla="*/ 9 h 123"/>
                              <a:gd name="T28" fmla="*/ 50 w 124"/>
                              <a:gd name="T29" fmla="*/ 1 h 123"/>
                              <a:gd name="T30" fmla="*/ 62 w 124"/>
                              <a:gd name="T31" fmla="*/ 0 h 123"/>
                              <a:gd name="T32" fmla="*/ 74 w 124"/>
                              <a:gd name="T33" fmla="*/ 1 h 123"/>
                              <a:gd name="T34" fmla="*/ 97 w 124"/>
                              <a:gd name="T35" fmla="*/ 9 h 123"/>
                              <a:gd name="T36" fmla="*/ 114 w 124"/>
                              <a:gd name="T37" fmla="*/ 27 h 123"/>
                              <a:gd name="T38" fmla="*/ 122 w 124"/>
                              <a:gd name="T39" fmla="*/ 49 h 123"/>
                              <a:gd name="T40" fmla="*/ 124 w 124"/>
                              <a:gd name="T41" fmla="*/ 61 h 1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24" h="123">
                                <a:moveTo>
                                  <a:pt x="124" y="61"/>
                                </a:moveTo>
                                <a:lnTo>
                                  <a:pt x="122" y="73"/>
                                </a:lnTo>
                                <a:lnTo>
                                  <a:pt x="114" y="96"/>
                                </a:lnTo>
                                <a:lnTo>
                                  <a:pt x="97" y="113"/>
                                </a:lnTo>
                                <a:lnTo>
                                  <a:pt x="74" y="121"/>
                                </a:lnTo>
                                <a:lnTo>
                                  <a:pt x="62" y="123"/>
                                </a:lnTo>
                                <a:lnTo>
                                  <a:pt x="50" y="121"/>
                                </a:lnTo>
                                <a:lnTo>
                                  <a:pt x="28" y="113"/>
                                </a:lnTo>
                                <a:lnTo>
                                  <a:pt x="10" y="96"/>
                                </a:lnTo>
                                <a:lnTo>
                                  <a:pt x="2" y="73"/>
                                </a:lnTo>
                                <a:lnTo>
                                  <a:pt x="0" y="61"/>
                                </a:lnTo>
                                <a:lnTo>
                                  <a:pt x="2" y="49"/>
                                </a:lnTo>
                                <a:lnTo>
                                  <a:pt x="10" y="27"/>
                                </a:lnTo>
                                <a:lnTo>
                                  <a:pt x="28" y="9"/>
                                </a:lnTo>
                                <a:lnTo>
                                  <a:pt x="50" y="1"/>
                                </a:lnTo>
                                <a:lnTo>
                                  <a:pt x="62" y="0"/>
                                </a:lnTo>
                                <a:lnTo>
                                  <a:pt x="74" y="1"/>
                                </a:lnTo>
                                <a:lnTo>
                                  <a:pt x="97" y="9"/>
                                </a:lnTo>
                                <a:lnTo>
                                  <a:pt x="114" y="27"/>
                                </a:lnTo>
                                <a:lnTo>
                                  <a:pt x="122" y="49"/>
                                </a:lnTo>
                                <a:lnTo>
                                  <a:pt x="124" y="61"/>
                                </a:lnTo>
                                <a:close/>
                              </a:path>
                            </a:pathLst>
                          </a:custGeom>
                          <a:solidFill>
                            <a:srgbClr val="87CDDE"/>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44" name="Freeform 231"/>
                        <wps:cNvSpPr>
                          <a:spLocks/>
                        </wps:cNvSpPr>
                        <wps:spPr bwMode="auto">
                          <a:xfrm>
                            <a:off x="5265738" y="2305050"/>
                            <a:ext cx="673100" cy="292100"/>
                          </a:xfrm>
                          <a:custGeom>
                            <a:avLst/>
                            <a:gdLst>
                              <a:gd name="T0" fmla="*/ 122 w 1272"/>
                              <a:gd name="T1" fmla="*/ 0 h 550"/>
                              <a:gd name="T2" fmla="*/ 1150 w 1272"/>
                              <a:gd name="T3" fmla="*/ 0 h 550"/>
                              <a:gd name="T4" fmla="*/ 1175 w 1272"/>
                              <a:gd name="T5" fmla="*/ 2 h 550"/>
                              <a:gd name="T6" fmla="*/ 1219 w 1272"/>
                              <a:gd name="T7" fmla="*/ 20 h 550"/>
                              <a:gd name="T8" fmla="*/ 1252 w 1272"/>
                              <a:gd name="T9" fmla="*/ 53 h 550"/>
                              <a:gd name="T10" fmla="*/ 1271 w 1272"/>
                              <a:gd name="T11" fmla="*/ 96 h 550"/>
                              <a:gd name="T12" fmla="*/ 1272 w 1272"/>
                              <a:gd name="T13" fmla="*/ 122 h 550"/>
                              <a:gd name="T14" fmla="*/ 1272 w 1272"/>
                              <a:gd name="T15" fmla="*/ 428 h 550"/>
                              <a:gd name="T16" fmla="*/ 1271 w 1272"/>
                              <a:gd name="T17" fmla="*/ 452 h 550"/>
                              <a:gd name="T18" fmla="*/ 1252 w 1272"/>
                              <a:gd name="T19" fmla="*/ 495 h 550"/>
                              <a:gd name="T20" fmla="*/ 1219 w 1272"/>
                              <a:gd name="T21" fmla="*/ 529 h 550"/>
                              <a:gd name="T22" fmla="*/ 1175 w 1272"/>
                              <a:gd name="T23" fmla="*/ 547 h 550"/>
                              <a:gd name="T24" fmla="*/ 1150 w 1272"/>
                              <a:gd name="T25" fmla="*/ 550 h 550"/>
                              <a:gd name="T26" fmla="*/ 122 w 1272"/>
                              <a:gd name="T27" fmla="*/ 550 h 550"/>
                              <a:gd name="T28" fmla="*/ 97 w 1272"/>
                              <a:gd name="T29" fmla="*/ 547 h 550"/>
                              <a:gd name="T30" fmla="*/ 54 w 1272"/>
                              <a:gd name="T31" fmla="*/ 529 h 550"/>
                              <a:gd name="T32" fmla="*/ 21 w 1272"/>
                              <a:gd name="T33" fmla="*/ 495 h 550"/>
                              <a:gd name="T34" fmla="*/ 2 w 1272"/>
                              <a:gd name="T35" fmla="*/ 452 h 550"/>
                              <a:gd name="T36" fmla="*/ 0 w 1272"/>
                              <a:gd name="T37" fmla="*/ 428 h 550"/>
                              <a:gd name="T38" fmla="*/ 0 w 1272"/>
                              <a:gd name="T39" fmla="*/ 122 h 550"/>
                              <a:gd name="T40" fmla="*/ 2 w 1272"/>
                              <a:gd name="T41" fmla="*/ 96 h 550"/>
                              <a:gd name="T42" fmla="*/ 21 w 1272"/>
                              <a:gd name="T43" fmla="*/ 53 h 550"/>
                              <a:gd name="T44" fmla="*/ 54 w 1272"/>
                              <a:gd name="T45" fmla="*/ 20 h 550"/>
                              <a:gd name="T46" fmla="*/ 97 w 1272"/>
                              <a:gd name="T47" fmla="*/ 2 h 550"/>
                              <a:gd name="T48" fmla="*/ 122 w 1272"/>
                              <a:gd name="T49" fmla="*/ 0 h 5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1272" h="550">
                                <a:moveTo>
                                  <a:pt x="122" y="0"/>
                                </a:moveTo>
                                <a:lnTo>
                                  <a:pt x="1150" y="0"/>
                                </a:lnTo>
                                <a:lnTo>
                                  <a:pt x="1175" y="2"/>
                                </a:lnTo>
                                <a:lnTo>
                                  <a:pt x="1219" y="20"/>
                                </a:lnTo>
                                <a:lnTo>
                                  <a:pt x="1252" y="53"/>
                                </a:lnTo>
                                <a:lnTo>
                                  <a:pt x="1271" y="96"/>
                                </a:lnTo>
                                <a:lnTo>
                                  <a:pt x="1272" y="122"/>
                                </a:lnTo>
                                <a:lnTo>
                                  <a:pt x="1272" y="428"/>
                                </a:lnTo>
                                <a:lnTo>
                                  <a:pt x="1271" y="452"/>
                                </a:lnTo>
                                <a:lnTo>
                                  <a:pt x="1252" y="495"/>
                                </a:lnTo>
                                <a:lnTo>
                                  <a:pt x="1219" y="529"/>
                                </a:lnTo>
                                <a:lnTo>
                                  <a:pt x="1175" y="547"/>
                                </a:lnTo>
                                <a:lnTo>
                                  <a:pt x="1150" y="550"/>
                                </a:lnTo>
                                <a:lnTo>
                                  <a:pt x="122" y="550"/>
                                </a:lnTo>
                                <a:lnTo>
                                  <a:pt x="97" y="547"/>
                                </a:lnTo>
                                <a:lnTo>
                                  <a:pt x="54" y="529"/>
                                </a:lnTo>
                                <a:lnTo>
                                  <a:pt x="21" y="495"/>
                                </a:lnTo>
                                <a:lnTo>
                                  <a:pt x="2" y="452"/>
                                </a:lnTo>
                                <a:lnTo>
                                  <a:pt x="0" y="428"/>
                                </a:lnTo>
                                <a:lnTo>
                                  <a:pt x="0" y="122"/>
                                </a:lnTo>
                                <a:lnTo>
                                  <a:pt x="2" y="96"/>
                                </a:lnTo>
                                <a:lnTo>
                                  <a:pt x="21" y="53"/>
                                </a:lnTo>
                                <a:lnTo>
                                  <a:pt x="54" y="20"/>
                                </a:lnTo>
                                <a:lnTo>
                                  <a:pt x="97" y="2"/>
                                </a:lnTo>
                                <a:lnTo>
                                  <a:pt x="122" y="0"/>
                                </a:lnTo>
                                <a:close/>
                              </a:path>
                            </a:pathLst>
                          </a:custGeom>
                          <a:solidFill>
                            <a:srgbClr val="96ACCD"/>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45" name="Freeform 232"/>
                        <wps:cNvSpPr>
                          <a:spLocks/>
                        </wps:cNvSpPr>
                        <wps:spPr bwMode="auto">
                          <a:xfrm>
                            <a:off x="5484813" y="2395538"/>
                            <a:ext cx="57150" cy="109538"/>
                          </a:xfrm>
                          <a:custGeom>
                            <a:avLst/>
                            <a:gdLst>
                              <a:gd name="T0" fmla="*/ 107 w 107"/>
                              <a:gd name="T1" fmla="*/ 196 h 208"/>
                              <a:gd name="T2" fmla="*/ 107 w 107"/>
                              <a:gd name="T3" fmla="*/ 200 h 208"/>
                              <a:gd name="T4" fmla="*/ 107 w 107"/>
                              <a:gd name="T5" fmla="*/ 202 h 208"/>
                              <a:gd name="T6" fmla="*/ 106 w 107"/>
                              <a:gd name="T7" fmla="*/ 203 h 208"/>
                              <a:gd name="T8" fmla="*/ 106 w 107"/>
                              <a:gd name="T9" fmla="*/ 206 h 208"/>
                              <a:gd name="T10" fmla="*/ 104 w 107"/>
                              <a:gd name="T11" fmla="*/ 207 h 208"/>
                              <a:gd name="T12" fmla="*/ 103 w 107"/>
                              <a:gd name="T13" fmla="*/ 207 h 208"/>
                              <a:gd name="T14" fmla="*/ 103 w 107"/>
                              <a:gd name="T15" fmla="*/ 208 h 208"/>
                              <a:gd name="T16" fmla="*/ 101 w 107"/>
                              <a:gd name="T17" fmla="*/ 208 h 208"/>
                              <a:gd name="T18" fmla="*/ 10 w 107"/>
                              <a:gd name="T19" fmla="*/ 208 h 208"/>
                              <a:gd name="T20" fmla="*/ 6 w 107"/>
                              <a:gd name="T21" fmla="*/ 208 h 208"/>
                              <a:gd name="T22" fmla="*/ 2 w 107"/>
                              <a:gd name="T23" fmla="*/ 206 h 208"/>
                              <a:gd name="T24" fmla="*/ 0 w 107"/>
                              <a:gd name="T25" fmla="*/ 202 h 208"/>
                              <a:gd name="T26" fmla="*/ 0 w 107"/>
                              <a:gd name="T27" fmla="*/ 197 h 208"/>
                              <a:gd name="T28" fmla="*/ 0 w 107"/>
                              <a:gd name="T29" fmla="*/ 5 h 208"/>
                              <a:gd name="T30" fmla="*/ 0 w 107"/>
                              <a:gd name="T31" fmla="*/ 4 h 208"/>
                              <a:gd name="T32" fmla="*/ 0 w 107"/>
                              <a:gd name="T33" fmla="*/ 3 h 208"/>
                              <a:gd name="T34" fmla="*/ 1 w 107"/>
                              <a:gd name="T35" fmla="*/ 1 h 208"/>
                              <a:gd name="T36" fmla="*/ 2 w 107"/>
                              <a:gd name="T37" fmla="*/ 1 h 208"/>
                              <a:gd name="T38" fmla="*/ 3 w 107"/>
                              <a:gd name="T39" fmla="*/ 0 h 208"/>
                              <a:gd name="T40" fmla="*/ 6 w 107"/>
                              <a:gd name="T41" fmla="*/ 0 h 208"/>
                              <a:gd name="T42" fmla="*/ 10 w 107"/>
                              <a:gd name="T43" fmla="*/ 0 h 208"/>
                              <a:gd name="T44" fmla="*/ 13 w 107"/>
                              <a:gd name="T45" fmla="*/ 0 h 208"/>
                              <a:gd name="T46" fmla="*/ 17 w 107"/>
                              <a:gd name="T47" fmla="*/ 0 h 208"/>
                              <a:gd name="T48" fmla="*/ 20 w 107"/>
                              <a:gd name="T49" fmla="*/ 0 h 208"/>
                              <a:gd name="T50" fmla="*/ 22 w 107"/>
                              <a:gd name="T51" fmla="*/ 0 h 208"/>
                              <a:gd name="T52" fmla="*/ 24 w 107"/>
                              <a:gd name="T53" fmla="*/ 1 h 208"/>
                              <a:gd name="T54" fmla="*/ 26 w 107"/>
                              <a:gd name="T55" fmla="*/ 1 h 208"/>
                              <a:gd name="T56" fmla="*/ 26 w 107"/>
                              <a:gd name="T57" fmla="*/ 3 h 208"/>
                              <a:gd name="T58" fmla="*/ 27 w 107"/>
                              <a:gd name="T59" fmla="*/ 4 h 208"/>
                              <a:gd name="T60" fmla="*/ 27 w 107"/>
                              <a:gd name="T61" fmla="*/ 5 h 208"/>
                              <a:gd name="T62" fmla="*/ 27 w 107"/>
                              <a:gd name="T63" fmla="*/ 184 h 208"/>
                              <a:gd name="T64" fmla="*/ 101 w 107"/>
                              <a:gd name="T65" fmla="*/ 184 h 208"/>
                              <a:gd name="T66" fmla="*/ 103 w 107"/>
                              <a:gd name="T67" fmla="*/ 185 h 208"/>
                              <a:gd name="T68" fmla="*/ 103 w 107"/>
                              <a:gd name="T69" fmla="*/ 185 h 208"/>
                              <a:gd name="T70" fmla="*/ 104 w 107"/>
                              <a:gd name="T71" fmla="*/ 186 h 208"/>
                              <a:gd name="T72" fmla="*/ 106 w 107"/>
                              <a:gd name="T73" fmla="*/ 187 h 208"/>
                              <a:gd name="T74" fmla="*/ 106 w 107"/>
                              <a:gd name="T75" fmla="*/ 189 h 208"/>
                              <a:gd name="T76" fmla="*/ 107 w 107"/>
                              <a:gd name="T77" fmla="*/ 191 h 208"/>
                              <a:gd name="T78" fmla="*/ 107 w 107"/>
                              <a:gd name="T79" fmla="*/ 194 h 208"/>
                              <a:gd name="T80" fmla="*/ 107 w 107"/>
                              <a:gd name="T81" fmla="*/ 196 h 2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107" h="208">
                                <a:moveTo>
                                  <a:pt x="107" y="196"/>
                                </a:moveTo>
                                <a:lnTo>
                                  <a:pt x="107" y="200"/>
                                </a:lnTo>
                                <a:lnTo>
                                  <a:pt x="107" y="202"/>
                                </a:lnTo>
                                <a:lnTo>
                                  <a:pt x="106" y="203"/>
                                </a:lnTo>
                                <a:lnTo>
                                  <a:pt x="106" y="206"/>
                                </a:lnTo>
                                <a:lnTo>
                                  <a:pt x="104" y="207"/>
                                </a:lnTo>
                                <a:lnTo>
                                  <a:pt x="103" y="207"/>
                                </a:lnTo>
                                <a:lnTo>
                                  <a:pt x="103" y="208"/>
                                </a:lnTo>
                                <a:lnTo>
                                  <a:pt x="101" y="208"/>
                                </a:lnTo>
                                <a:lnTo>
                                  <a:pt x="10" y="208"/>
                                </a:lnTo>
                                <a:lnTo>
                                  <a:pt x="6" y="208"/>
                                </a:lnTo>
                                <a:lnTo>
                                  <a:pt x="2" y="206"/>
                                </a:lnTo>
                                <a:lnTo>
                                  <a:pt x="0" y="202"/>
                                </a:lnTo>
                                <a:lnTo>
                                  <a:pt x="0" y="197"/>
                                </a:lnTo>
                                <a:lnTo>
                                  <a:pt x="0" y="5"/>
                                </a:lnTo>
                                <a:lnTo>
                                  <a:pt x="0" y="4"/>
                                </a:lnTo>
                                <a:lnTo>
                                  <a:pt x="0" y="3"/>
                                </a:lnTo>
                                <a:lnTo>
                                  <a:pt x="1" y="1"/>
                                </a:lnTo>
                                <a:lnTo>
                                  <a:pt x="2" y="1"/>
                                </a:lnTo>
                                <a:lnTo>
                                  <a:pt x="3" y="0"/>
                                </a:lnTo>
                                <a:lnTo>
                                  <a:pt x="6" y="0"/>
                                </a:lnTo>
                                <a:lnTo>
                                  <a:pt x="10" y="0"/>
                                </a:lnTo>
                                <a:lnTo>
                                  <a:pt x="13" y="0"/>
                                </a:lnTo>
                                <a:lnTo>
                                  <a:pt x="17" y="0"/>
                                </a:lnTo>
                                <a:lnTo>
                                  <a:pt x="20" y="0"/>
                                </a:lnTo>
                                <a:lnTo>
                                  <a:pt x="22" y="0"/>
                                </a:lnTo>
                                <a:lnTo>
                                  <a:pt x="24" y="1"/>
                                </a:lnTo>
                                <a:lnTo>
                                  <a:pt x="26" y="1"/>
                                </a:lnTo>
                                <a:lnTo>
                                  <a:pt x="26" y="3"/>
                                </a:lnTo>
                                <a:lnTo>
                                  <a:pt x="27" y="4"/>
                                </a:lnTo>
                                <a:lnTo>
                                  <a:pt x="27" y="5"/>
                                </a:lnTo>
                                <a:lnTo>
                                  <a:pt x="27" y="184"/>
                                </a:lnTo>
                                <a:lnTo>
                                  <a:pt x="101" y="184"/>
                                </a:lnTo>
                                <a:lnTo>
                                  <a:pt x="103" y="185"/>
                                </a:lnTo>
                                <a:lnTo>
                                  <a:pt x="103" y="185"/>
                                </a:lnTo>
                                <a:lnTo>
                                  <a:pt x="104" y="186"/>
                                </a:lnTo>
                                <a:lnTo>
                                  <a:pt x="106" y="187"/>
                                </a:lnTo>
                                <a:lnTo>
                                  <a:pt x="106" y="189"/>
                                </a:lnTo>
                                <a:lnTo>
                                  <a:pt x="107" y="191"/>
                                </a:lnTo>
                                <a:lnTo>
                                  <a:pt x="107" y="194"/>
                                </a:lnTo>
                                <a:lnTo>
                                  <a:pt x="107" y="19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46" name="Freeform 233"/>
                        <wps:cNvSpPr>
                          <a:spLocks noEditPoints="1"/>
                        </wps:cNvSpPr>
                        <wps:spPr bwMode="auto">
                          <a:xfrm>
                            <a:off x="5557838" y="2395538"/>
                            <a:ext cx="73025" cy="111125"/>
                          </a:xfrm>
                          <a:custGeom>
                            <a:avLst/>
                            <a:gdLst>
                              <a:gd name="T0" fmla="*/ 138 w 138"/>
                              <a:gd name="T1" fmla="*/ 205 h 210"/>
                              <a:gd name="T2" fmla="*/ 136 w 138"/>
                              <a:gd name="T3" fmla="*/ 207 h 210"/>
                              <a:gd name="T4" fmla="*/ 133 w 138"/>
                              <a:gd name="T5" fmla="*/ 208 h 210"/>
                              <a:gd name="T6" fmla="*/ 128 w 138"/>
                              <a:gd name="T7" fmla="*/ 210 h 210"/>
                              <a:gd name="T8" fmla="*/ 119 w 138"/>
                              <a:gd name="T9" fmla="*/ 210 h 210"/>
                              <a:gd name="T10" fmla="*/ 113 w 138"/>
                              <a:gd name="T11" fmla="*/ 208 h 210"/>
                              <a:gd name="T12" fmla="*/ 111 w 138"/>
                              <a:gd name="T13" fmla="*/ 207 h 210"/>
                              <a:gd name="T14" fmla="*/ 108 w 138"/>
                              <a:gd name="T15" fmla="*/ 205 h 210"/>
                              <a:gd name="T16" fmla="*/ 88 w 138"/>
                              <a:gd name="T17" fmla="*/ 154 h 210"/>
                              <a:gd name="T18" fmla="*/ 82 w 138"/>
                              <a:gd name="T19" fmla="*/ 138 h 210"/>
                              <a:gd name="T20" fmla="*/ 74 w 138"/>
                              <a:gd name="T21" fmla="*/ 126 h 210"/>
                              <a:gd name="T22" fmla="*/ 61 w 138"/>
                              <a:gd name="T23" fmla="*/ 118 h 210"/>
                              <a:gd name="T24" fmla="*/ 45 w 138"/>
                              <a:gd name="T25" fmla="*/ 116 h 210"/>
                              <a:gd name="T26" fmla="*/ 27 w 138"/>
                              <a:gd name="T27" fmla="*/ 203 h 210"/>
                              <a:gd name="T28" fmla="*/ 26 w 138"/>
                              <a:gd name="T29" fmla="*/ 206 h 210"/>
                              <a:gd name="T30" fmla="*/ 24 w 138"/>
                              <a:gd name="T31" fmla="*/ 208 h 210"/>
                              <a:gd name="T32" fmla="*/ 19 w 138"/>
                              <a:gd name="T33" fmla="*/ 208 h 210"/>
                              <a:gd name="T34" fmla="*/ 13 w 138"/>
                              <a:gd name="T35" fmla="*/ 210 h 210"/>
                              <a:gd name="T36" fmla="*/ 6 w 138"/>
                              <a:gd name="T37" fmla="*/ 208 h 210"/>
                              <a:gd name="T38" fmla="*/ 2 w 138"/>
                              <a:gd name="T39" fmla="*/ 208 h 210"/>
                              <a:gd name="T40" fmla="*/ 0 w 138"/>
                              <a:gd name="T41" fmla="*/ 206 h 210"/>
                              <a:gd name="T42" fmla="*/ 0 w 138"/>
                              <a:gd name="T43" fmla="*/ 203 h 210"/>
                              <a:gd name="T44" fmla="*/ 0 w 138"/>
                              <a:gd name="T45" fmla="*/ 6 h 210"/>
                              <a:gd name="T46" fmla="*/ 6 w 138"/>
                              <a:gd name="T47" fmla="*/ 1 h 210"/>
                              <a:gd name="T48" fmla="*/ 54 w 138"/>
                              <a:gd name="T49" fmla="*/ 0 h 210"/>
                              <a:gd name="T50" fmla="*/ 66 w 138"/>
                              <a:gd name="T51" fmla="*/ 1 h 210"/>
                              <a:gd name="T52" fmla="*/ 76 w 138"/>
                              <a:gd name="T53" fmla="*/ 1 h 210"/>
                              <a:gd name="T54" fmla="*/ 97 w 138"/>
                              <a:gd name="T55" fmla="*/ 9 h 210"/>
                              <a:gd name="T56" fmla="*/ 113 w 138"/>
                              <a:gd name="T57" fmla="*/ 20 h 210"/>
                              <a:gd name="T58" fmla="*/ 122 w 138"/>
                              <a:gd name="T59" fmla="*/ 36 h 210"/>
                              <a:gd name="T60" fmla="*/ 125 w 138"/>
                              <a:gd name="T61" fmla="*/ 56 h 210"/>
                              <a:gd name="T62" fmla="*/ 123 w 138"/>
                              <a:gd name="T63" fmla="*/ 74 h 210"/>
                              <a:gd name="T64" fmla="*/ 114 w 138"/>
                              <a:gd name="T65" fmla="*/ 89 h 210"/>
                              <a:gd name="T66" fmla="*/ 102 w 138"/>
                              <a:gd name="T67" fmla="*/ 100 h 210"/>
                              <a:gd name="T68" fmla="*/ 85 w 138"/>
                              <a:gd name="T69" fmla="*/ 107 h 210"/>
                              <a:gd name="T70" fmla="*/ 95 w 138"/>
                              <a:gd name="T71" fmla="*/ 114 h 210"/>
                              <a:gd name="T72" fmla="*/ 102 w 138"/>
                              <a:gd name="T73" fmla="*/ 121 h 210"/>
                              <a:gd name="T74" fmla="*/ 109 w 138"/>
                              <a:gd name="T75" fmla="*/ 132 h 210"/>
                              <a:gd name="T76" fmla="*/ 116 w 138"/>
                              <a:gd name="T77" fmla="*/ 147 h 210"/>
                              <a:gd name="T78" fmla="*/ 136 w 138"/>
                              <a:gd name="T79" fmla="*/ 197 h 210"/>
                              <a:gd name="T80" fmla="*/ 138 w 138"/>
                              <a:gd name="T81" fmla="*/ 202 h 210"/>
                              <a:gd name="T82" fmla="*/ 96 w 138"/>
                              <a:gd name="T83" fmla="*/ 58 h 210"/>
                              <a:gd name="T84" fmla="*/ 91 w 138"/>
                              <a:gd name="T85" fmla="*/ 37 h 210"/>
                              <a:gd name="T86" fmla="*/ 72 w 138"/>
                              <a:gd name="T87" fmla="*/ 26 h 210"/>
                              <a:gd name="T88" fmla="*/ 64 w 138"/>
                              <a:gd name="T89" fmla="*/ 24 h 210"/>
                              <a:gd name="T90" fmla="*/ 50 w 138"/>
                              <a:gd name="T91" fmla="*/ 24 h 210"/>
                              <a:gd name="T92" fmla="*/ 27 w 138"/>
                              <a:gd name="T93" fmla="*/ 94 h 210"/>
                              <a:gd name="T94" fmla="*/ 64 w 138"/>
                              <a:gd name="T95" fmla="*/ 93 h 210"/>
                              <a:gd name="T96" fmla="*/ 80 w 138"/>
                              <a:gd name="T97" fmla="*/ 88 h 210"/>
                              <a:gd name="T98" fmla="*/ 91 w 138"/>
                              <a:gd name="T99" fmla="*/ 78 h 210"/>
                              <a:gd name="T100" fmla="*/ 96 w 138"/>
                              <a:gd name="T101" fmla="*/ 65 h 2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138" h="210">
                                <a:moveTo>
                                  <a:pt x="138" y="203"/>
                                </a:moveTo>
                                <a:lnTo>
                                  <a:pt x="138" y="205"/>
                                </a:lnTo>
                                <a:lnTo>
                                  <a:pt x="138" y="206"/>
                                </a:lnTo>
                                <a:lnTo>
                                  <a:pt x="136" y="207"/>
                                </a:lnTo>
                                <a:lnTo>
                                  <a:pt x="135" y="208"/>
                                </a:lnTo>
                                <a:lnTo>
                                  <a:pt x="133" y="208"/>
                                </a:lnTo>
                                <a:lnTo>
                                  <a:pt x="130" y="208"/>
                                </a:lnTo>
                                <a:lnTo>
                                  <a:pt x="128" y="210"/>
                                </a:lnTo>
                                <a:lnTo>
                                  <a:pt x="123" y="210"/>
                                </a:lnTo>
                                <a:lnTo>
                                  <a:pt x="119" y="210"/>
                                </a:lnTo>
                                <a:lnTo>
                                  <a:pt x="116" y="208"/>
                                </a:lnTo>
                                <a:lnTo>
                                  <a:pt x="113" y="208"/>
                                </a:lnTo>
                                <a:lnTo>
                                  <a:pt x="112" y="208"/>
                                </a:lnTo>
                                <a:lnTo>
                                  <a:pt x="111" y="207"/>
                                </a:lnTo>
                                <a:lnTo>
                                  <a:pt x="109" y="206"/>
                                </a:lnTo>
                                <a:lnTo>
                                  <a:pt x="108" y="205"/>
                                </a:lnTo>
                                <a:lnTo>
                                  <a:pt x="108" y="202"/>
                                </a:lnTo>
                                <a:lnTo>
                                  <a:pt x="88" y="154"/>
                                </a:lnTo>
                                <a:lnTo>
                                  <a:pt x="85" y="146"/>
                                </a:lnTo>
                                <a:lnTo>
                                  <a:pt x="82" y="138"/>
                                </a:lnTo>
                                <a:lnTo>
                                  <a:pt x="77" y="132"/>
                                </a:lnTo>
                                <a:lnTo>
                                  <a:pt x="74" y="126"/>
                                </a:lnTo>
                                <a:lnTo>
                                  <a:pt x="67" y="122"/>
                                </a:lnTo>
                                <a:lnTo>
                                  <a:pt x="61" y="118"/>
                                </a:lnTo>
                                <a:lnTo>
                                  <a:pt x="54" y="116"/>
                                </a:lnTo>
                                <a:lnTo>
                                  <a:pt x="45" y="116"/>
                                </a:lnTo>
                                <a:lnTo>
                                  <a:pt x="27" y="116"/>
                                </a:lnTo>
                                <a:lnTo>
                                  <a:pt x="27" y="203"/>
                                </a:lnTo>
                                <a:lnTo>
                                  <a:pt x="27" y="205"/>
                                </a:lnTo>
                                <a:lnTo>
                                  <a:pt x="26" y="206"/>
                                </a:lnTo>
                                <a:lnTo>
                                  <a:pt x="26" y="207"/>
                                </a:lnTo>
                                <a:lnTo>
                                  <a:pt x="24" y="208"/>
                                </a:lnTo>
                                <a:lnTo>
                                  <a:pt x="22" y="208"/>
                                </a:lnTo>
                                <a:lnTo>
                                  <a:pt x="19" y="208"/>
                                </a:lnTo>
                                <a:lnTo>
                                  <a:pt x="17" y="210"/>
                                </a:lnTo>
                                <a:lnTo>
                                  <a:pt x="13" y="210"/>
                                </a:lnTo>
                                <a:lnTo>
                                  <a:pt x="10" y="210"/>
                                </a:lnTo>
                                <a:lnTo>
                                  <a:pt x="6" y="208"/>
                                </a:lnTo>
                                <a:lnTo>
                                  <a:pt x="3" y="208"/>
                                </a:lnTo>
                                <a:lnTo>
                                  <a:pt x="2" y="208"/>
                                </a:lnTo>
                                <a:lnTo>
                                  <a:pt x="1" y="207"/>
                                </a:lnTo>
                                <a:lnTo>
                                  <a:pt x="0" y="206"/>
                                </a:lnTo>
                                <a:lnTo>
                                  <a:pt x="0" y="205"/>
                                </a:lnTo>
                                <a:lnTo>
                                  <a:pt x="0" y="203"/>
                                </a:lnTo>
                                <a:lnTo>
                                  <a:pt x="0" y="11"/>
                                </a:lnTo>
                                <a:lnTo>
                                  <a:pt x="0" y="6"/>
                                </a:lnTo>
                                <a:lnTo>
                                  <a:pt x="2" y="3"/>
                                </a:lnTo>
                                <a:lnTo>
                                  <a:pt x="6" y="1"/>
                                </a:lnTo>
                                <a:lnTo>
                                  <a:pt x="10" y="0"/>
                                </a:lnTo>
                                <a:lnTo>
                                  <a:pt x="54" y="0"/>
                                </a:lnTo>
                                <a:lnTo>
                                  <a:pt x="61" y="0"/>
                                </a:lnTo>
                                <a:lnTo>
                                  <a:pt x="66" y="1"/>
                                </a:lnTo>
                                <a:lnTo>
                                  <a:pt x="71" y="1"/>
                                </a:lnTo>
                                <a:lnTo>
                                  <a:pt x="76" y="1"/>
                                </a:lnTo>
                                <a:lnTo>
                                  <a:pt x="87" y="4"/>
                                </a:lnTo>
                                <a:lnTo>
                                  <a:pt x="97" y="9"/>
                                </a:lnTo>
                                <a:lnTo>
                                  <a:pt x="106" y="14"/>
                                </a:lnTo>
                                <a:lnTo>
                                  <a:pt x="113" y="20"/>
                                </a:lnTo>
                                <a:lnTo>
                                  <a:pt x="118" y="27"/>
                                </a:lnTo>
                                <a:lnTo>
                                  <a:pt x="122" y="36"/>
                                </a:lnTo>
                                <a:lnTo>
                                  <a:pt x="125" y="45"/>
                                </a:lnTo>
                                <a:lnTo>
                                  <a:pt x="125" y="56"/>
                                </a:lnTo>
                                <a:lnTo>
                                  <a:pt x="125" y="65"/>
                                </a:lnTo>
                                <a:lnTo>
                                  <a:pt x="123" y="74"/>
                                </a:lnTo>
                                <a:lnTo>
                                  <a:pt x="119" y="81"/>
                                </a:lnTo>
                                <a:lnTo>
                                  <a:pt x="114" y="89"/>
                                </a:lnTo>
                                <a:lnTo>
                                  <a:pt x="109" y="95"/>
                                </a:lnTo>
                                <a:lnTo>
                                  <a:pt x="102" y="100"/>
                                </a:lnTo>
                                <a:lnTo>
                                  <a:pt x="95" y="104"/>
                                </a:lnTo>
                                <a:lnTo>
                                  <a:pt x="85" y="107"/>
                                </a:lnTo>
                                <a:lnTo>
                                  <a:pt x="90" y="110"/>
                                </a:lnTo>
                                <a:lnTo>
                                  <a:pt x="95" y="114"/>
                                </a:lnTo>
                                <a:lnTo>
                                  <a:pt x="98" y="117"/>
                                </a:lnTo>
                                <a:lnTo>
                                  <a:pt x="102" y="121"/>
                                </a:lnTo>
                                <a:lnTo>
                                  <a:pt x="106" y="127"/>
                                </a:lnTo>
                                <a:lnTo>
                                  <a:pt x="109" y="132"/>
                                </a:lnTo>
                                <a:lnTo>
                                  <a:pt x="112" y="139"/>
                                </a:lnTo>
                                <a:lnTo>
                                  <a:pt x="116" y="147"/>
                                </a:lnTo>
                                <a:lnTo>
                                  <a:pt x="134" y="192"/>
                                </a:lnTo>
                                <a:lnTo>
                                  <a:pt x="136" y="197"/>
                                </a:lnTo>
                                <a:lnTo>
                                  <a:pt x="136" y="201"/>
                                </a:lnTo>
                                <a:lnTo>
                                  <a:pt x="138" y="202"/>
                                </a:lnTo>
                                <a:lnTo>
                                  <a:pt x="138" y="203"/>
                                </a:lnTo>
                                <a:close/>
                                <a:moveTo>
                                  <a:pt x="96" y="58"/>
                                </a:moveTo>
                                <a:lnTo>
                                  <a:pt x="96" y="47"/>
                                </a:lnTo>
                                <a:lnTo>
                                  <a:pt x="91" y="37"/>
                                </a:lnTo>
                                <a:lnTo>
                                  <a:pt x="83" y="30"/>
                                </a:lnTo>
                                <a:lnTo>
                                  <a:pt x="72" y="26"/>
                                </a:lnTo>
                                <a:lnTo>
                                  <a:pt x="69" y="25"/>
                                </a:lnTo>
                                <a:lnTo>
                                  <a:pt x="64" y="24"/>
                                </a:lnTo>
                                <a:lnTo>
                                  <a:pt x="58" y="24"/>
                                </a:lnTo>
                                <a:lnTo>
                                  <a:pt x="50" y="24"/>
                                </a:lnTo>
                                <a:lnTo>
                                  <a:pt x="27" y="24"/>
                                </a:lnTo>
                                <a:lnTo>
                                  <a:pt x="27" y="94"/>
                                </a:lnTo>
                                <a:lnTo>
                                  <a:pt x="54" y="94"/>
                                </a:lnTo>
                                <a:lnTo>
                                  <a:pt x="64" y="93"/>
                                </a:lnTo>
                                <a:lnTo>
                                  <a:pt x="72" y="91"/>
                                </a:lnTo>
                                <a:lnTo>
                                  <a:pt x="80" y="88"/>
                                </a:lnTo>
                                <a:lnTo>
                                  <a:pt x="86" y="84"/>
                                </a:lnTo>
                                <a:lnTo>
                                  <a:pt x="91" y="78"/>
                                </a:lnTo>
                                <a:lnTo>
                                  <a:pt x="93" y="72"/>
                                </a:lnTo>
                                <a:lnTo>
                                  <a:pt x="96" y="65"/>
                                </a:lnTo>
                                <a:lnTo>
                                  <a:pt x="96" y="5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47" name="Freeform 234"/>
                        <wps:cNvSpPr>
                          <a:spLocks noEditPoints="1"/>
                        </wps:cNvSpPr>
                        <wps:spPr bwMode="auto">
                          <a:xfrm>
                            <a:off x="5651500" y="2395538"/>
                            <a:ext cx="68263" cy="111125"/>
                          </a:xfrm>
                          <a:custGeom>
                            <a:avLst/>
                            <a:gdLst>
                              <a:gd name="T0" fmla="*/ 127 w 128"/>
                              <a:gd name="T1" fmla="*/ 77 h 210"/>
                              <a:gd name="T2" fmla="*/ 117 w 128"/>
                              <a:gd name="T3" fmla="*/ 101 h 210"/>
                              <a:gd name="T4" fmla="*/ 97 w 128"/>
                              <a:gd name="T5" fmla="*/ 118 h 210"/>
                              <a:gd name="T6" fmla="*/ 70 w 128"/>
                              <a:gd name="T7" fmla="*/ 128 h 210"/>
                              <a:gd name="T8" fmla="*/ 28 w 128"/>
                              <a:gd name="T9" fmla="*/ 130 h 210"/>
                              <a:gd name="T10" fmla="*/ 28 w 128"/>
                              <a:gd name="T11" fmla="*/ 205 h 210"/>
                              <a:gd name="T12" fmla="*/ 26 w 128"/>
                              <a:gd name="T13" fmla="*/ 207 h 210"/>
                              <a:gd name="T14" fmla="*/ 24 w 128"/>
                              <a:gd name="T15" fmla="*/ 208 h 210"/>
                              <a:gd name="T16" fmla="*/ 19 w 128"/>
                              <a:gd name="T17" fmla="*/ 210 h 210"/>
                              <a:gd name="T18" fmla="*/ 11 w 128"/>
                              <a:gd name="T19" fmla="*/ 210 h 210"/>
                              <a:gd name="T20" fmla="*/ 5 w 128"/>
                              <a:gd name="T21" fmla="*/ 208 h 210"/>
                              <a:gd name="T22" fmla="*/ 3 w 128"/>
                              <a:gd name="T23" fmla="*/ 207 h 210"/>
                              <a:gd name="T24" fmla="*/ 0 w 128"/>
                              <a:gd name="T25" fmla="*/ 205 h 210"/>
                              <a:gd name="T26" fmla="*/ 0 w 128"/>
                              <a:gd name="T27" fmla="*/ 13 h 210"/>
                              <a:gd name="T28" fmla="*/ 4 w 128"/>
                              <a:gd name="T29" fmla="*/ 4 h 210"/>
                              <a:gd name="T30" fmla="*/ 11 w 128"/>
                              <a:gd name="T31" fmla="*/ 0 h 210"/>
                              <a:gd name="T32" fmla="*/ 63 w 128"/>
                              <a:gd name="T33" fmla="*/ 0 h 210"/>
                              <a:gd name="T34" fmla="*/ 75 w 128"/>
                              <a:gd name="T35" fmla="*/ 1 h 210"/>
                              <a:gd name="T36" fmla="*/ 91 w 128"/>
                              <a:gd name="T37" fmla="*/ 6 h 210"/>
                              <a:gd name="T38" fmla="*/ 108 w 128"/>
                              <a:gd name="T39" fmla="*/ 16 h 210"/>
                              <a:gd name="T40" fmla="*/ 121 w 128"/>
                              <a:gd name="T41" fmla="*/ 31 h 210"/>
                              <a:gd name="T42" fmla="*/ 127 w 128"/>
                              <a:gd name="T43" fmla="*/ 49 h 210"/>
                              <a:gd name="T44" fmla="*/ 99 w 128"/>
                              <a:gd name="T45" fmla="*/ 64 h 210"/>
                              <a:gd name="T46" fmla="*/ 94 w 128"/>
                              <a:gd name="T47" fmla="*/ 42 h 210"/>
                              <a:gd name="T48" fmla="*/ 83 w 128"/>
                              <a:gd name="T49" fmla="*/ 30 h 210"/>
                              <a:gd name="T50" fmla="*/ 68 w 128"/>
                              <a:gd name="T51" fmla="*/ 25 h 210"/>
                              <a:gd name="T52" fmla="*/ 53 w 128"/>
                              <a:gd name="T53" fmla="*/ 24 h 210"/>
                              <a:gd name="T54" fmla="*/ 28 w 128"/>
                              <a:gd name="T55" fmla="*/ 106 h 210"/>
                              <a:gd name="T56" fmla="*/ 65 w 128"/>
                              <a:gd name="T57" fmla="*/ 106 h 210"/>
                              <a:gd name="T58" fmla="*/ 81 w 128"/>
                              <a:gd name="T59" fmla="*/ 100 h 210"/>
                              <a:gd name="T60" fmla="*/ 92 w 128"/>
                              <a:gd name="T61" fmla="*/ 89 h 210"/>
                              <a:gd name="T62" fmla="*/ 99 w 128"/>
                              <a:gd name="T63" fmla="*/ 73 h 2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128" h="210">
                                <a:moveTo>
                                  <a:pt x="128" y="62"/>
                                </a:moveTo>
                                <a:lnTo>
                                  <a:pt x="127" y="77"/>
                                </a:lnTo>
                                <a:lnTo>
                                  <a:pt x="123" y="90"/>
                                </a:lnTo>
                                <a:lnTo>
                                  <a:pt x="117" y="101"/>
                                </a:lnTo>
                                <a:lnTo>
                                  <a:pt x="108" y="111"/>
                                </a:lnTo>
                                <a:lnTo>
                                  <a:pt x="97" y="118"/>
                                </a:lnTo>
                                <a:lnTo>
                                  <a:pt x="85" y="125"/>
                                </a:lnTo>
                                <a:lnTo>
                                  <a:pt x="70" y="128"/>
                                </a:lnTo>
                                <a:lnTo>
                                  <a:pt x="52" y="130"/>
                                </a:lnTo>
                                <a:lnTo>
                                  <a:pt x="28" y="130"/>
                                </a:lnTo>
                                <a:lnTo>
                                  <a:pt x="28" y="203"/>
                                </a:lnTo>
                                <a:lnTo>
                                  <a:pt x="28" y="205"/>
                                </a:lnTo>
                                <a:lnTo>
                                  <a:pt x="27" y="206"/>
                                </a:lnTo>
                                <a:lnTo>
                                  <a:pt x="26" y="207"/>
                                </a:lnTo>
                                <a:lnTo>
                                  <a:pt x="25" y="208"/>
                                </a:lnTo>
                                <a:lnTo>
                                  <a:pt x="24" y="208"/>
                                </a:lnTo>
                                <a:lnTo>
                                  <a:pt x="21" y="208"/>
                                </a:lnTo>
                                <a:lnTo>
                                  <a:pt x="19" y="210"/>
                                </a:lnTo>
                                <a:lnTo>
                                  <a:pt x="15" y="210"/>
                                </a:lnTo>
                                <a:lnTo>
                                  <a:pt x="11" y="210"/>
                                </a:lnTo>
                                <a:lnTo>
                                  <a:pt x="7" y="208"/>
                                </a:lnTo>
                                <a:lnTo>
                                  <a:pt x="5" y="208"/>
                                </a:lnTo>
                                <a:lnTo>
                                  <a:pt x="4" y="208"/>
                                </a:lnTo>
                                <a:lnTo>
                                  <a:pt x="3" y="207"/>
                                </a:lnTo>
                                <a:lnTo>
                                  <a:pt x="1" y="206"/>
                                </a:lnTo>
                                <a:lnTo>
                                  <a:pt x="0" y="205"/>
                                </a:lnTo>
                                <a:lnTo>
                                  <a:pt x="0" y="203"/>
                                </a:lnTo>
                                <a:lnTo>
                                  <a:pt x="0" y="13"/>
                                </a:lnTo>
                                <a:lnTo>
                                  <a:pt x="1" y="6"/>
                                </a:lnTo>
                                <a:lnTo>
                                  <a:pt x="4" y="4"/>
                                </a:lnTo>
                                <a:lnTo>
                                  <a:pt x="7" y="1"/>
                                </a:lnTo>
                                <a:lnTo>
                                  <a:pt x="11" y="0"/>
                                </a:lnTo>
                                <a:lnTo>
                                  <a:pt x="56" y="0"/>
                                </a:lnTo>
                                <a:lnTo>
                                  <a:pt x="63" y="0"/>
                                </a:lnTo>
                                <a:lnTo>
                                  <a:pt x="69" y="1"/>
                                </a:lnTo>
                                <a:lnTo>
                                  <a:pt x="75" y="1"/>
                                </a:lnTo>
                                <a:lnTo>
                                  <a:pt x="84" y="4"/>
                                </a:lnTo>
                                <a:lnTo>
                                  <a:pt x="91" y="6"/>
                                </a:lnTo>
                                <a:lnTo>
                                  <a:pt x="101" y="10"/>
                                </a:lnTo>
                                <a:lnTo>
                                  <a:pt x="108" y="16"/>
                                </a:lnTo>
                                <a:lnTo>
                                  <a:pt x="116" y="22"/>
                                </a:lnTo>
                                <a:lnTo>
                                  <a:pt x="121" y="31"/>
                                </a:lnTo>
                                <a:lnTo>
                                  <a:pt x="125" y="40"/>
                                </a:lnTo>
                                <a:lnTo>
                                  <a:pt x="127" y="49"/>
                                </a:lnTo>
                                <a:lnTo>
                                  <a:pt x="128" y="62"/>
                                </a:lnTo>
                                <a:close/>
                                <a:moveTo>
                                  <a:pt x="99" y="64"/>
                                </a:moveTo>
                                <a:lnTo>
                                  <a:pt x="99" y="52"/>
                                </a:lnTo>
                                <a:lnTo>
                                  <a:pt x="94" y="42"/>
                                </a:lnTo>
                                <a:lnTo>
                                  <a:pt x="89" y="35"/>
                                </a:lnTo>
                                <a:lnTo>
                                  <a:pt x="83" y="30"/>
                                </a:lnTo>
                                <a:lnTo>
                                  <a:pt x="75" y="26"/>
                                </a:lnTo>
                                <a:lnTo>
                                  <a:pt x="68" y="25"/>
                                </a:lnTo>
                                <a:lnTo>
                                  <a:pt x="60" y="24"/>
                                </a:lnTo>
                                <a:lnTo>
                                  <a:pt x="53" y="24"/>
                                </a:lnTo>
                                <a:lnTo>
                                  <a:pt x="28" y="24"/>
                                </a:lnTo>
                                <a:lnTo>
                                  <a:pt x="28" y="106"/>
                                </a:lnTo>
                                <a:lnTo>
                                  <a:pt x="53" y="106"/>
                                </a:lnTo>
                                <a:lnTo>
                                  <a:pt x="65" y="106"/>
                                </a:lnTo>
                                <a:lnTo>
                                  <a:pt x="74" y="104"/>
                                </a:lnTo>
                                <a:lnTo>
                                  <a:pt x="81" y="100"/>
                                </a:lnTo>
                                <a:lnTo>
                                  <a:pt x="88" y="95"/>
                                </a:lnTo>
                                <a:lnTo>
                                  <a:pt x="92" y="89"/>
                                </a:lnTo>
                                <a:lnTo>
                                  <a:pt x="96" y="81"/>
                                </a:lnTo>
                                <a:lnTo>
                                  <a:pt x="99" y="73"/>
                                </a:lnTo>
                                <a:lnTo>
                                  <a:pt x="99" y="6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48" name="Freeform 235"/>
                        <wps:cNvSpPr>
                          <a:spLocks/>
                        </wps:cNvSpPr>
                        <wps:spPr bwMode="auto">
                          <a:xfrm>
                            <a:off x="6548438" y="3179763"/>
                            <a:ext cx="392113" cy="392113"/>
                          </a:xfrm>
                          <a:custGeom>
                            <a:avLst/>
                            <a:gdLst>
                              <a:gd name="T0" fmla="*/ 740 w 740"/>
                              <a:gd name="T1" fmla="*/ 371 h 740"/>
                              <a:gd name="T2" fmla="*/ 739 w 740"/>
                              <a:gd name="T3" fmla="*/ 409 h 740"/>
                              <a:gd name="T4" fmla="*/ 724 w 740"/>
                              <a:gd name="T5" fmla="*/ 480 h 740"/>
                              <a:gd name="T6" fmla="*/ 696 w 740"/>
                              <a:gd name="T7" fmla="*/ 547 h 740"/>
                              <a:gd name="T8" fmla="*/ 657 w 740"/>
                              <a:gd name="T9" fmla="*/ 606 h 740"/>
                              <a:gd name="T10" fmla="*/ 606 w 740"/>
                              <a:gd name="T11" fmla="*/ 656 h 740"/>
                              <a:gd name="T12" fmla="*/ 547 w 740"/>
                              <a:gd name="T13" fmla="*/ 697 h 740"/>
                              <a:gd name="T14" fmla="*/ 480 w 740"/>
                              <a:gd name="T15" fmla="*/ 724 h 740"/>
                              <a:gd name="T16" fmla="*/ 408 w 740"/>
                              <a:gd name="T17" fmla="*/ 739 h 740"/>
                              <a:gd name="T18" fmla="*/ 370 w 740"/>
                              <a:gd name="T19" fmla="*/ 740 h 740"/>
                              <a:gd name="T20" fmla="*/ 333 w 740"/>
                              <a:gd name="T21" fmla="*/ 739 h 740"/>
                              <a:gd name="T22" fmla="*/ 260 w 740"/>
                              <a:gd name="T23" fmla="*/ 724 h 740"/>
                              <a:gd name="T24" fmla="*/ 193 w 740"/>
                              <a:gd name="T25" fmla="*/ 697 h 740"/>
                              <a:gd name="T26" fmla="*/ 134 w 740"/>
                              <a:gd name="T27" fmla="*/ 656 h 740"/>
                              <a:gd name="T28" fmla="*/ 84 w 740"/>
                              <a:gd name="T29" fmla="*/ 606 h 740"/>
                              <a:gd name="T30" fmla="*/ 44 w 740"/>
                              <a:gd name="T31" fmla="*/ 547 h 740"/>
                              <a:gd name="T32" fmla="*/ 16 w 740"/>
                              <a:gd name="T33" fmla="*/ 480 h 740"/>
                              <a:gd name="T34" fmla="*/ 1 w 740"/>
                              <a:gd name="T35" fmla="*/ 409 h 740"/>
                              <a:gd name="T36" fmla="*/ 0 w 740"/>
                              <a:gd name="T37" fmla="*/ 371 h 740"/>
                              <a:gd name="T38" fmla="*/ 1 w 740"/>
                              <a:gd name="T39" fmla="*/ 332 h 740"/>
                              <a:gd name="T40" fmla="*/ 16 w 740"/>
                              <a:gd name="T41" fmla="*/ 260 h 740"/>
                              <a:gd name="T42" fmla="*/ 44 w 740"/>
                              <a:gd name="T43" fmla="*/ 193 h 740"/>
                              <a:gd name="T44" fmla="*/ 84 w 740"/>
                              <a:gd name="T45" fmla="*/ 134 h 740"/>
                              <a:gd name="T46" fmla="*/ 134 w 740"/>
                              <a:gd name="T47" fmla="*/ 85 h 740"/>
                              <a:gd name="T48" fmla="*/ 193 w 740"/>
                              <a:gd name="T49" fmla="*/ 44 h 740"/>
                              <a:gd name="T50" fmla="*/ 260 w 740"/>
                              <a:gd name="T51" fmla="*/ 17 h 740"/>
                              <a:gd name="T52" fmla="*/ 333 w 740"/>
                              <a:gd name="T53" fmla="*/ 1 h 740"/>
                              <a:gd name="T54" fmla="*/ 370 w 740"/>
                              <a:gd name="T55" fmla="*/ 0 h 740"/>
                              <a:gd name="T56" fmla="*/ 408 w 740"/>
                              <a:gd name="T57" fmla="*/ 1 h 740"/>
                              <a:gd name="T58" fmla="*/ 480 w 740"/>
                              <a:gd name="T59" fmla="*/ 17 h 740"/>
                              <a:gd name="T60" fmla="*/ 547 w 740"/>
                              <a:gd name="T61" fmla="*/ 44 h 740"/>
                              <a:gd name="T62" fmla="*/ 606 w 740"/>
                              <a:gd name="T63" fmla="*/ 85 h 740"/>
                              <a:gd name="T64" fmla="*/ 657 w 740"/>
                              <a:gd name="T65" fmla="*/ 134 h 740"/>
                              <a:gd name="T66" fmla="*/ 696 w 740"/>
                              <a:gd name="T67" fmla="*/ 193 h 740"/>
                              <a:gd name="T68" fmla="*/ 724 w 740"/>
                              <a:gd name="T69" fmla="*/ 260 h 740"/>
                              <a:gd name="T70" fmla="*/ 739 w 740"/>
                              <a:gd name="T71" fmla="*/ 332 h 740"/>
                              <a:gd name="T72" fmla="*/ 740 w 740"/>
                              <a:gd name="T73" fmla="*/ 371 h 7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740" h="740">
                                <a:moveTo>
                                  <a:pt x="740" y="371"/>
                                </a:moveTo>
                                <a:lnTo>
                                  <a:pt x="739" y="409"/>
                                </a:lnTo>
                                <a:lnTo>
                                  <a:pt x="724" y="480"/>
                                </a:lnTo>
                                <a:lnTo>
                                  <a:pt x="696" y="547"/>
                                </a:lnTo>
                                <a:lnTo>
                                  <a:pt x="657" y="606"/>
                                </a:lnTo>
                                <a:lnTo>
                                  <a:pt x="606" y="656"/>
                                </a:lnTo>
                                <a:lnTo>
                                  <a:pt x="547" y="697"/>
                                </a:lnTo>
                                <a:lnTo>
                                  <a:pt x="480" y="724"/>
                                </a:lnTo>
                                <a:lnTo>
                                  <a:pt x="408" y="739"/>
                                </a:lnTo>
                                <a:lnTo>
                                  <a:pt x="370" y="740"/>
                                </a:lnTo>
                                <a:lnTo>
                                  <a:pt x="333" y="739"/>
                                </a:lnTo>
                                <a:lnTo>
                                  <a:pt x="260" y="724"/>
                                </a:lnTo>
                                <a:lnTo>
                                  <a:pt x="193" y="697"/>
                                </a:lnTo>
                                <a:lnTo>
                                  <a:pt x="134" y="656"/>
                                </a:lnTo>
                                <a:lnTo>
                                  <a:pt x="84" y="606"/>
                                </a:lnTo>
                                <a:lnTo>
                                  <a:pt x="44" y="547"/>
                                </a:lnTo>
                                <a:lnTo>
                                  <a:pt x="16" y="480"/>
                                </a:lnTo>
                                <a:lnTo>
                                  <a:pt x="1" y="409"/>
                                </a:lnTo>
                                <a:lnTo>
                                  <a:pt x="0" y="371"/>
                                </a:lnTo>
                                <a:lnTo>
                                  <a:pt x="1" y="332"/>
                                </a:lnTo>
                                <a:lnTo>
                                  <a:pt x="16" y="260"/>
                                </a:lnTo>
                                <a:lnTo>
                                  <a:pt x="44" y="193"/>
                                </a:lnTo>
                                <a:lnTo>
                                  <a:pt x="84" y="134"/>
                                </a:lnTo>
                                <a:lnTo>
                                  <a:pt x="134" y="85"/>
                                </a:lnTo>
                                <a:lnTo>
                                  <a:pt x="193" y="44"/>
                                </a:lnTo>
                                <a:lnTo>
                                  <a:pt x="260" y="17"/>
                                </a:lnTo>
                                <a:lnTo>
                                  <a:pt x="333" y="1"/>
                                </a:lnTo>
                                <a:lnTo>
                                  <a:pt x="370" y="0"/>
                                </a:lnTo>
                                <a:lnTo>
                                  <a:pt x="408" y="1"/>
                                </a:lnTo>
                                <a:lnTo>
                                  <a:pt x="480" y="17"/>
                                </a:lnTo>
                                <a:lnTo>
                                  <a:pt x="547" y="44"/>
                                </a:lnTo>
                                <a:lnTo>
                                  <a:pt x="606" y="85"/>
                                </a:lnTo>
                                <a:lnTo>
                                  <a:pt x="657" y="134"/>
                                </a:lnTo>
                                <a:lnTo>
                                  <a:pt x="696" y="193"/>
                                </a:lnTo>
                                <a:lnTo>
                                  <a:pt x="724" y="260"/>
                                </a:lnTo>
                                <a:lnTo>
                                  <a:pt x="739" y="332"/>
                                </a:lnTo>
                                <a:lnTo>
                                  <a:pt x="740" y="371"/>
                                </a:lnTo>
                                <a:close/>
                              </a:path>
                            </a:pathLst>
                          </a:custGeom>
                          <a:solidFill>
                            <a:srgbClr val="FFB380"/>
                          </a:solidFill>
                          <a:ln w="25400">
                            <a:solidFill>
                              <a:srgbClr val="F6A066"/>
                            </a:solidFill>
                            <a:prstDash val="solid"/>
                            <a:round/>
                            <a:headEnd/>
                            <a:tailEnd/>
                          </a:ln>
                        </wps:spPr>
                        <wps:bodyPr vert="horz" wrap="square" lIns="91440" tIns="45720" rIns="91440" bIns="45720" numCol="1" anchor="t" anchorCtr="0" compatLnSpc="1">
                          <a:prstTxWarp prst="textNoShape">
                            <a:avLst/>
                          </a:prstTxWarp>
                        </wps:bodyPr>
                      </wps:wsp>
                      <wps:wsp>
                        <wps:cNvPr id="1049" name="Freeform 236"/>
                        <wps:cNvSpPr>
                          <a:spLocks/>
                        </wps:cNvSpPr>
                        <wps:spPr bwMode="auto">
                          <a:xfrm>
                            <a:off x="7305675" y="1597025"/>
                            <a:ext cx="677863" cy="676275"/>
                          </a:xfrm>
                          <a:custGeom>
                            <a:avLst/>
                            <a:gdLst>
                              <a:gd name="T0" fmla="*/ 1279 w 1279"/>
                              <a:gd name="T1" fmla="*/ 640 h 1279"/>
                              <a:gd name="T2" fmla="*/ 1277 w 1279"/>
                              <a:gd name="T3" fmla="*/ 673 h 1279"/>
                              <a:gd name="T4" fmla="*/ 1271 w 1279"/>
                              <a:gd name="T5" fmla="*/ 737 h 1279"/>
                              <a:gd name="T6" fmla="*/ 1258 w 1279"/>
                              <a:gd name="T7" fmla="*/ 800 h 1279"/>
                              <a:gd name="T8" fmla="*/ 1239 w 1279"/>
                              <a:gd name="T9" fmla="*/ 860 h 1279"/>
                              <a:gd name="T10" fmla="*/ 1202 w 1279"/>
                              <a:gd name="T11" fmla="*/ 945 h 1279"/>
                              <a:gd name="T12" fmla="*/ 1133 w 1279"/>
                              <a:gd name="T13" fmla="*/ 1047 h 1279"/>
                              <a:gd name="T14" fmla="*/ 1046 w 1279"/>
                              <a:gd name="T15" fmla="*/ 1133 h 1279"/>
                              <a:gd name="T16" fmla="*/ 944 w 1279"/>
                              <a:gd name="T17" fmla="*/ 1202 h 1279"/>
                              <a:gd name="T18" fmla="*/ 859 w 1279"/>
                              <a:gd name="T19" fmla="*/ 1241 h 1279"/>
                              <a:gd name="T20" fmla="*/ 798 w 1279"/>
                              <a:gd name="T21" fmla="*/ 1259 h 1279"/>
                              <a:gd name="T22" fmla="*/ 737 w 1279"/>
                              <a:gd name="T23" fmla="*/ 1271 h 1279"/>
                              <a:gd name="T24" fmla="*/ 672 w 1279"/>
                              <a:gd name="T25" fmla="*/ 1279 h 1279"/>
                              <a:gd name="T26" fmla="*/ 639 w 1279"/>
                              <a:gd name="T27" fmla="*/ 1279 h 1279"/>
                              <a:gd name="T28" fmla="*/ 606 w 1279"/>
                              <a:gd name="T29" fmla="*/ 1279 h 1279"/>
                              <a:gd name="T30" fmla="*/ 541 w 1279"/>
                              <a:gd name="T31" fmla="*/ 1271 h 1279"/>
                              <a:gd name="T32" fmla="*/ 479 w 1279"/>
                              <a:gd name="T33" fmla="*/ 1259 h 1279"/>
                              <a:gd name="T34" fmla="*/ 419 w 1279"/>
                              <a:gd name="T35" fmla="*/ 1241 h 1279"/>
                              <a:gd name="T36" fmla="*/ 334 w 1279"/>
                              <a:gd name="T37" fmla="*/ 1202 h 1279"/>
                              <a:gd name="T38" fmla="*/ 232 w 1279"/>
                              <a:gd name="T39" fmla="*/ 1133 h 1279"/>
                              <a:gd name="T40" fmla="*/ 144 w 1279"/>
                              <a:gd name="T41" fmla="*/ 1047 h 1279"/>
                              <a:gd name="T42" fmla="*/ 77 w 1279"/>
                              <a:gd name="T43" fmla="*/ 945 h 1279"/>
                              <a:gd name="T44" fmla="*/ 38 w 1279"/>
                              <a:gd name="T45" fmla="*/ 860 h 1279"/>
                              <a:gd name="T46" fmla="*/ 20 w 1279"/>
                              <a:gd name="T47" fmla="*/ 800 h 1279"/>
                              <a:gd name="T48" fmla="*/ 6 w 1279"/>
                              <a:gd name="T49" fmla="*/ 737 h 1279"/>
                              <a:gd name="T50" fmla="*/ 0 w 1279"/>
                              <a:gd name="T51" fmla="*/ 673 h 1279"/>
                              <a:gd name="T52" fmla="*/ 0 w 1279"/>
                              <a:gd name="T53" fmla="*/ 640 h 1279"/>
                              <a:gd name="T54" fmla="*/ 0 w 1279"/>
                              <a:gd name="T55" fmla="*/ 606 h 1279"/>
                              <a:gd name="T56" fmla="*/ 6 w 1279"/>
                              <a:gd name="T57" fmla="*/ 542 h 1279"/>
                              <a:gd name="T58" fmla="*/ 20 w 1279"/>
                              <a:gd name="T59" fmla="*/ 479 h 1279"/>
                              <a:gd name="T60" fmla="*/ 38 w 1279"/>
                              <a:gd name="T61" fmla="*/ 420 h 1279"/>
                              <a:gd name="T62" fmla="*/ 77 w 1279"/>
                              <a:gd name="T63" fmla="*/ 334 h 1279"/>
                              <a:gd name="T64" fmla="*/ 144 w 1279"/>
                              <a:gd name="T65" fmla="*/ 233 h 1279"/>
                              <a:gd name="T66" fmla="*/ 232 w 1279"/>
                              <a:gd name="T67" fmla="*/ 146 h 1279"/>
                              <a:gd name="T68" fmla="*/ 334 w 1279"/>
                              <a:gd name="T69" fmla="*/ 77 h 1279"/>
                              <a:gd name="T70" fmla="*/ 419 w 1279"/>
                              <a:gd name="T71" fmla="*/ 40 h 1279"/>
                              <a:gd name="T72" fmla="*/ 479 w 1279"/>
                              <a:gd name="T73" fmla="*/ 20 h 1279"/>
                              <a:gd name="T74" fmla="*/ 541 w 1279"/>
                              <a:gd name="T75" fmla="*/ 8 h 1279"/>
                              <a:gd name="T76" fmla="*/ 606 w 1279"/>
                              <a:gd name="T77" fmla="*/ 2 h 1279"/>
                              <a:gd name="T78" fmla="*/ 639 w 1279"/>
                              <a:gd name="T79" fmla="*/ 0 h 1279"/>
                              <a:gd name="T80" fmla="*/ 672 w 1279"/>
                              <a:gd name="T81" fmla="*/ 2 h 1279"/>
                              <a:gd name="T82" fmla="*/ 737 w 1279"/>
                              <a:gd name="T83" fmla="*/ 8 h 1279"/>
                              <a:gd name="T84" fmla="*/ 798 w 1279"/>
                              <a:gd name="T85" fmla="*/ 20 h 1279"/>
                              <a:gd name="T86" fmla="*/ 859 w 1279"/>
                              <a:gd name="T87" fmla="*/ 40 h 1279"/>
                              <a:gd name="T88" fmla="*/ 944 w 1279"/>
                              <a:gd name="T89" fmla="*/ 77 h 1279"/>
                              <a:gd name="T90" fmla="*/ 1046 w 1279"/>
                              <a:gd name="T91" fmla="*/ 146 h 1279"/>
                              <a:gd name="T92" fmla="*/ 1133 w 1279"/>
                              <a:gd name="T93" fmla="*/ 233 h 1279"/>
                              <a:gd name="T94" fmla="*/ 1202 w 1279"/>
                              <a:gd name="T95" fmla="*/ 334 h 1279"/>
                              <a:gd name="T96" fmla="*/ 1239 w 1279"/>
                              <a:gd name="T97" fmla="*/ 420 h 1279"/>
                              <a:gd name="T98" fmla="*/ 1258 w 1279"/>
                              <a:gd name="T99" fmla="*/ 479 h 1279"/>
                              <a:gd name="T100" fmla="*/ 1271 w 1279"/>
                              <a:gd name="T101" fmla="*/ 542 h 1279"/>
                              <a:gd name="T102" fmla="*/ 1277 w 1279"/>
                              <a:gd name="T103" fmla="*/ 606 h 1279"/>
                              <a:gd name="T104" fmla="*/ 1279 w 1279"/>
                              <a:gd name="T105" fmla="*/ 640 h 12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1279" h="1279">
                                <a:moveTo>
                                  <a:pt x="1279" y="640"/>
                                </a:moveTo>
                                <a:lnTo>
                                  <a:pt x="1277" y="673"/>
                                </a:lnTo>
                                <a:lnTo>
                                  <a:pt x="1271" y="737"/>
                                </a:lnTo>
                                <a:lnTo>
                                  <a:pt x="1258" y="800"/>
                                </a:lnTo>
                                <a:lnTo>
                                  <a:pt x="1239" y="860"/>
                                </a:lnTo>
                                <a:lnTo>
                                  <a:pt x="1202" y="945"/>
                                </a:lnTo>
                                <a:lnTo>
                                  <a:pt x="1133" y="1047"/>
                                </a:lnTo>
                                <a:lnTo>
                                  <a:pt x="1046" y="1133"/>
                                </a:lnTo>
                                <a:lnTo>
                                  <a:pt x="944" y="1202"/>
                                </a:lnTo>
                                <a:lnTo>
                                  <a:pt x="859" y="1241"/>
                                </a:lnTo>
                                <a:lnTo>
                                  <a:pt x="798" y="1259"/>
                                </a:lnTo>
                                <a:lnTo>
                                  <a:pt x="737" y="1271"/>
                                </a:lnTo>
                                <a:lnTo>
                                  <a:pt x="672" y="1279"/>
                                </a:lnTo>
                                <a:lnTo>
                                  <a:pt x="639" y="1279"/>
                                </a:lnTo>
                                <a:lnTo>
                                  <a:pt x="606" y="1279"/>
                                </a:lnTo>
                                <a:lnTo>
                                  <a:pt x="541" y="1271"/>
                                </a:lnTo>
                                <a:lnTo>
                                  <a:pt x="479" y="1259"/>
                                </a:lnTo>
                                <a:lnTo>
                                  <a:pt x="419" y="1241"/>
                                </a:lnTo>
                                <a:lnTo>
                                  <a:pt x="334" y="1202"/>
                                </a:lnTo>
                                <a:lnTo>
                                  <a:pt x="232" y="1133"/>
                                </a:lnTo>
                                <a:lnTo>
                                  <a:pt x="144" y="1047"/>
                                </a:lnTo>
                                <a:lnTo>
                                  <a:pt x="77" y="945"/>
                                </a:lnTo>
                                <a:lnTo>
                                  <a:pt x="38" y="860"/>
                                </a:lnTo>
                                <a:lnTo>
                                  <a:pt x="20" y="800"/>
                                </a:lnTo>
                                <a:lnTo>
                                  <a:pt x="6" y="737"/>
                                </a:lnTo>
                                <a:lnTo>
                                  <a:pt x="0" y="673"/>
                                </a:lnTo>
                                <a:lnTo>
                                  <a:pt x="0" y="640"/>
                                </a:lnTo>
                                <a:lnTo>
                                  <a:pt x="0" y="606"/>
                                </a:lnTo>
                                <a:lnTo>
                                  <a:pt x="6" y="542"/>
                                </a:lnTo>
                                <a:lnTo>
                                  <a:pt x="20" y="479"/>
                                </a:lnTo>
                                <a:lnTo>
                                  <a:pt x="38" y="420"/>
                                </a:lnTo>
                                <a:lnTo>
                                  <a:pt x="77" y="334"/>
                                </a:lnTo>
                                <a:lnTo>
                                  <a:pt x="144" y="233"/>
                                </a:lnTo>
                                <a:lnTo>
                                  <a:pt x="232" y="146"/>
                                </a:lnTo>
                                <a:lnTo>
                                  <a:pt x="334" y="77"/>
                                </a:lnTo>
                                <a:lnTo>
                                  <a:pt x="419" y="40"/>
                                </a:lnTo>
                                <a:lnTo>
                                  <a:pt x="479" y="20"/>
                                </a:lnTo>
                                <a:lnTo>
                                  <a:pt x="541" y="8"/>
                                </a:lnTo>
                                <a:lnTo>
                                  <a:pt x="606" y="2"/>
                                </a:lnTo>
                                <a:lnTo>
                                  <a:pt x="639" y="0"/>
                                </a:lnTo>
                                <a:lnTo>
                                  <a:pt x="672" y="2"/>
                                </a:lnTo>
                                <a:lnTo>
                                  <a:pt x="737" y="8"/>
                                </a:lnTo>
                                <a:lnTo>
                                  <a:pt x="798" y="20"/>
                                </a:lnTo>
                                <a:lnTo>
                                  <a:pt x="859" y="40"/>
                                </a:lnTo>
                                <a:lnTo>
                                  <a:pt x="944" y="77"/>
                                </a:lnTo>
                                <a:lnTo>
                                  <a:pt x="1046" y="146"/>
                                </a:lnTo>
                                <a:lnTo>
                                  <a:pt x="1133" y="233"/>
                                </a:lnTo>
                                <a:lnTo>
                                  <a:pt x="1202" y="334"/>
                                </a:lnTo>
                                <a:lnTo>
                                  <a:pt x="1239" y="420"/>
                                </a:lnTo>
                                <a:lnTo>
                                  <a:pt x="1258" y="479"/>
                                </a:lnTo>
                                <a:lnTo>
                                  <a:pt x="1271" y="542"/>
                                </a:lnTo>
                                <a:lnTo>
                                  <a:pt x="1277" y="606"/>
                                </a:lnTo>
                                <a:lnTo>
                                  <a:pt x="1279" y="640"/>
                                </a:lnTo>
                                <a:close/>
                              </a:path>
                            </a:pathLst>
                          </a:custGeom>
                          <a:solidFill>
                            <a:srgbClr val="FFE36F"/>
                          </a:solidFill>
                          <a:ln w="25400">
                            <a:solidFill>
                              <a:srgbClr val="F4D144"/>
                            </a:solidFill>
                            <a:prstDash val="solid"/>
                            <a:round/>
                            <a:headEnd/>
                            <a:tailEnd/>
                          </a:ln>
                        </wps:spPr>
                        <wps:bodyPr vert="horz" wrap="square" lIns="91440" tIns="45720" rIns="91440" bIns="45720" numCol="1" anchor="t" anchorCtr="0" compatLnSpc="1">
                          <a:prstTxWarp prst="textNoShape">
                            <a:avLst/>
                          </a:prstTxWarp>
                        </wps:bodyPr>
                      </wps:wsp>
                      <wps:wsp>
                        <wps:cNvPr id="1050" name="Freeform 237"/>
                        <wps:cNvSpPr>
                          <a:spLocks/>
                        </wps:cNvSpPr>
                        <wps:spPr bwMode="auto">
                          <a:xfrm>
                            <a:off x="7364413" y="2784475"/>
                            <a:ext cx="560388" cy="558800"/>
                          </a:xfrm>
                          <a:custGeom>
                            <a:avLst/>
                            <a:gdLst>
                              <a:gd name="T0" fmla="*/ 1058 w 1058"/>
                              <a:gd name="T1" fmla="*/ 528 h 1058"/>
                              <a:gd name="T2" fmla="*/ 1055 w 1058"/>
                              <a:gd name="T3" fmla="*/ 583 h 1058"/>
                              <a:gd name="T4" fmla="*/ 1034 w 1058"/>
                              <a:gd name="T5" fmla="*/ 686 h 1058"/>
                              <a:gd name="T6" fmla="*/ 995 w 1058"/>
                              <a:gd name="T7" fmla="*/ 781 h 1058"/>
                              <a:gd name="T8" fmla="*/ 937 w 1058"/>
                              <a:gd name="T9" fmla="*/ 866 h 1058"/>
                              <a:gd name="T10" fmla="*/ 866 w 1058"/>
                              <a:gd name="T11" fmla="*/ 937 h 1058"/>
                              <a:gd name="T12" fmla="*/ 782 w 1058"/>
                              <a:gd name="T13" fmla="*/ 994 h 1058"/>
                              <a:gd name="T14" fmla="*/ 687 w 1058"/>
                              <a:gd name="T15" fmla="*/ 1035 h 1058"/>
                              <a:gd name="T16" fmla="*/ 584 w 1058"/>
                              <a:gd name="T17" fmla="*/ 1056 h 1058"/>
                              <a:gd name="T18" fmla="*/ 529 w 1058"/>
                              <a:gd name="T19" fmla="*/ 1058 h 1058"/>
                              <a:gd name="T20" fmla="*/ 474 w 1058"/>
                              <a:gd name="T21" fmla="*/ 1056 h 1058"/>
                              <a:gd name="T22" fmla="*/ 372 w 1058"/>
                              <a:gd name="T23" fmla="*/ 1035 h 1058"/>
                              <a:gd name="T24" fmla="*/ 277 w 1058"/>
                              <a:gd name="T25" fmla="*/ 994 h 1058"/>
                              <a:gd name="T26" fmla="*/ 192 w 1058"/>
                              <a:gd name="T27" fmla="*/ 937 h 1058"/>
                              <a:gd name="T28" fmla="*/ 121 w 1058"/>
                              <a:gd name="T29" fmla="*/ 866 h 1058"/>
                              <a:gd name="T30" fmla="*/ 63 w 1058"/>
                              <a:gd name="T31" fmla="*/ 781 h 1058"/>
                              <a:gd name="T32" fmla="*/ 23 w 1058"/>
                              <a:gd name="T33" fmla="*/ 686 h 1058"/>
                              <a:gd name="T34" fmla="*/ 2 w 1058"/>
                              <a:gd name="T35" fmla="*/ 583 h 1058"/>
                              <a:gd name="T36" fmla="*/ 0 w 1058"/>
                              <a:gd name="T37" fmla="*/ 528 h 1058"/>
                              <a:gd name="T38" fmla="*/ 2 w 1058"/>
                              <a:gd name="T39" fmla="*/ 474 h 1058"/>
                              <a:gd name="T40" fmla="*/ 23 w 1058"/>
                              <a:gd name="T41" fmla="*/ 371 h 1058"/>
                              <a:gd name="T42" fmla="*/ 63 w 1058"/>
                              <a:gd name="T43" fmla="*/ 276 h 1058"/>
                              <a:gd name="T44" fmla="*/ 121 w 1058"/>
                              <a:gd name="T45" fmla="*/ 192 h 1058"/>
                              <a:gd name="T46" fmla="*/ 192 w 1058"/>
                              <a:gd name="T47" fmla="*/ 120 h 1058"/>
                              <a:gd name="T48" fmla="*/ 277 w 1058"/>
                              <a:gd name="T49" fmla="*/ 63 h 1058"/>
                              <a:gd name="T50" fmla="*/ 372 w 1058"/>
                              <a:gd name="T51" fmla="*/ 24 h 1058"/>
                              <a:gd name="T52" fmla="*/ 474 w 1058"/>
                              <a:gd name="T53" fmla="*/ 1 h 1058"/>
                              <a:gd name="T54" fmla="*/ 529 w 1058"/>
                              <a:gd name="T55" fmla="*/ 0 h 1058"/>
                              <a:gd name="T56" fmla="*/ 584 w 1058"/>
                              <a:gd name="T57" fmla="*/ 1 h 1058"/>
                              <a:gd name="T58" fmla="*/ 687 w 1058"/>
                              <a:gd name="T59" fmla="*/ 24 h 1058"/>
                              <a:gd name="T60" fmla="*/ 782 w 1058"/>
                              <a:gd name="T61" fmla="*/ 63 h 1058"/>
                              <a:gd name="T62" fmla="*/ 866 w 1058"/>
                              <a:gd name="T63" fmla="*/ 120 h 1058"/>
                              <a:gd name="T64" fmla="*/ 937 w 1058"/>
                              <a:gd name="T65" fmla="*/ 192 h 1058"/>
                              <a:gd name="T66" fmla="*/ 995 w 1058"/>
                              <a:gd name="T67" fmla="*/ 276 h 1058"/>
                              <a:gd name="T68" fmla="*/ 1034 w 1058"/>
                              <a:gd name="T69" fmla="*/ 371 h 1058"/>
                              <a:gd name="T70" fmla="*/ 1055 w 1058"/>
                              <a:gd name="T71" fmla="*/ 474 h 1058"/>
                              <a:gd name="T72" fmla="*/ 1058 w 1058"/>
                              <a:gd name="T73" fmla="*/ 528 h 10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1058" h="1058">
                                <a:moveTo>
                                  <a:pt x="1058" y="528"/>
                                </a:moveTo>
                                <a:lnTo>
                                  <a:pt x="1055" y="583"/>
                                </a:lnTo>
                                <a:lnTo>
                                  <a:pt x="1034" y="686"/>
                                </a:lnTo>
                                <a:lnTo>
                                  <a:pt x="995" y="781"/>
                                </a:lnTo>
                                <a:lnTo>
                                  <a:pt x="937" y="866"/>
                                </a:lnTo>
                                <a:lnTo>
                                  <a:pt x="866" y="937"/>
                                </a:lnTo>
                                <a:lnTo>
                                  <a:pt x="782" y="994"/>
                                </a:lnTo>
                                <a:lnTo>
                                  <a:pt x="687" y="1035"/>
                                </a:lnTo>
                                <a:lnTo>
                                  <a:pt x="584" y="1056"/>
                                </a:lnTo>
                                <a:lnTo>
                                  <a:pt x="529" y="1058"/>
                                </a:lnTo>
                                <a:lnTo>
                                  <a:pt x="474" y="1056"/>
                                </a:lnTo>
                                <a:lnTo>
                                  <a:pt x="372" y="1035"/>
                                </a:lnTo>
                                <a:lnTo>
                                  <a:pt x="277" y="994"/>
                                </a:lnTo>
                                <a:lnTo>
                                  <a:pt x="192" y="937"/>
                                </a:lnTo>
                                <a:lnTo>
                                  <a:pt x="121" y="866"/>
                                </a:lnTo>
                                <a:lnTo>
                                  <a:pt x="63" y="781"/>
                                </a:lnTo>
                                <a:lnTo>
                                  <a:pt x="23" y="686"/>
                                </a:lnTo>
                                <a:lnTo>
                                  <a:pt x="2" y="583"/>
                                </a:lnTo>
                                <a:lnTo>
                                  <a:pt x="0" y="528"/>
                                </a:lnTo>
                                <a:lnTo>
                                  <a:pt x="2" y="474"/>
                                </a:lnTo>
                                <a:lnTo>
                                  <a:pt x="23" y="371"/>
                                </a:lnTo>
                                <a:lnTo>
                                  <a:pt x="63" y="276"/>
                                </a:lnTo>
                                <a:lnTo>
                                  <a:pt x="121" y="192"/>
                                </a:lnTo>
                                <a:lnTo>
                                  <a:pt x="192" y="120"/>
                                </a:lnTo>
                                <a:lnTo>
                                  <a:pt x="277" y="63"/>
                                </a:lnTo>
                                <a:lnTo>
                                  <a:pt x="372" y="24"/>
                                </a:lnTo>
                                <a:lnTo>
                                  <a:pt x="474" y="1"/>
                                </a:lnTo>
                                <a:lnTo>
                                  <a:pt x="529" y="0"/>
                                </a:lnTo>
                                <a:lnTo>
                                  <a:pt x="584" y="1"/>
                                </a:lnTo>
                                <a:lnTo>
                                  <a:pt x="687" y="24"/>
                                </a:lnTo>
                                <a:lnTo>
                                  <a:pt x="782" y="63"/>
                                </a:lnTo>
                                <a:lnTo>
                                  <a:pt x="866" y="120"/>
                                </a:lnTo>
                                <a:lnTo>
                                  <a:pt x="937" y="192"/>
                                </a:lnTo>
                                <a:lnTo>
                                  <a:pt x="995" y="276"/>
                                </a:lnTo>
                                <a:lnTo>
                                  <a:pt x="1034" y="371"/>
                                </a:lnTo>
                                <a:lnTo>
                                  <a:pt x="1055" y="474"/>
                                </a:lnTo>
                                <a:lnTo>
                                  <a:pt x="1058" y="528"/>
                                </a:lnTo>
                                <a:close/>
                              </a:path>
                            </a:pathLst>
                          </a:custGeom>
                          <a:solidFill>
                            <a:srgbClr val="FFC655"/>
                          </a:solidFill>
                          <a:ln w="25400">
                            <a:solidFill>
                              <a:srgbClr val="F7BF4D"/>
                            </a:solidFill>
                            <a:prstDash val="solid"/>
                            <a:round/>
                            <a:headEnd/>
                            <a:tailEnd/>
                          </a:ln>
                        </wps:spPr>
                        <wps:bodyPr vert="horz" wrap="square" lIns="91440" tIns="45720" rIns="91440" bIns="45720" numCol="1" anchor="t" anchorCtr="0" compatLnSpc="1">
                          <a:prstTxWarp prst="textNoShape">
                            <a:avLst/>
                          </a:prstTxWarp>
                        </wps:bodyPr>
                      </wps:wsp>
                      <wps:wsp>
                        <wps:cNvPr id="1051" name="Freeform 238"/>
                        <wps:cNvSpPr>
                          <a:spLocks/>
                        </wps:cNvSpPr>
                        <wps:spPr bwMode="auto">
                          <a:xfrm>
                            <a:off x="685800" y="925513"/>
                            <a:ext cx="179388" cy="179388"/>
                          </a:xfrm>
                          <a:custGeom>
                            <a:avLst/>
                            <a:gdLst>
                              <a:gd name="T0" fmla="*/ 339 w 339"/>
                              <a:gd name="T1" fmla="*/ 169 h 338"/>
                              <a:gd name="T2" fmla="*/ 337 w 339"/>
                              <a:gd name="T3" fmla="*/ 186 h 338"/>
                              <a:gd name="T4" fmla="*/ 331 w 339"/>
                              <a:gd name="T5" fmla="*/ 219 h 338"/>
                              <a:gd name="T6" fmla="*/ 318 w 339"/>
                              <a:gd name="T7" fmla="*/ 249 h 338"/>
                              <a:gd name="T8" fmla="*/ 299 w 339"/>
                              <a:gd name="T9" fmla="*/ 276 h 338"/>
                              <a:gd name="T10" fmla="*/ 277 w 339"/>
                              <a:gd name="T11" fmla="*/ 300 h 338"/>
                              <a:gd name="T12" fmla="*/ 250 w 339"/>
                              <a:gd name="T13" fmla="*/ 318 h 338"/>
                              <a:gd name="T14" fmla="*/ 219 w 339"/>
                              <a:gd name="T15" fmla="*/ 330 h 338"/>
                              <a:gd name="T16" fmla="*/ 186 w 339"/>
                              <a:gd name="T17" fmla="*/ 338 h 338"/>
                              <a:gd name="T18" fmla="*/ 169 w 339"/>
                              <a:gd name="T19" fmla="*/ 338 h 338"/>
                              <a:gd name="T20" fmla="*/ 151 w 339"/>
                              <a:gd name="T21" fmla="*/ 338 h 338"/>
                              <a:gd name="T22" fmla="*/ 118 w 339"/>
                              <a:gd name="T23" fmla="*/ 330 h 338"/>
                              <a:gd name="T24" fmla="*/ 89 w 339"/>
                              <a:gd name="T25" fmla="*/ 318 h 338"/>
                              <a:gd name="T26" fmla="*/ 62 w 339"/>
                              <a:gd name="T27" fmla="*/ 300 h 338"/>
                              <a:gd name="T28" fmla="*/ 38 w 339"/>
                              <a:gd name="T29" fmla="*/ 276 h 338"/>
                              <a:gd name="T30" fmla="*/ 20 w 339"/>
                              <a:gd name="T31" fmla="*/ 249 h 338"/>
                              <a:gd name="T32" fmla="*/ 7 w 339"/>
                              <a:gd name="T33" fmla="*/ 219 h 338"/>
                              <a:gd name="T34" fmla="*/ 1 w 339"/>
                              <a:gd name="T35" fmla="*/ 186 h 338"/>
                              <a:gd name="T36" fmla="*/ 0 w 339"/>
                              <a:gd name="T37" fmla="*/ 169 h 338"/>
                              <a:gd name="T38" fmla="*/ 1 w 339"/>
                              <a:gd name="T39" fmla="*/ 152 h 338"/>
                              <a:gd name="T40" fmla="*/ 7 w 339"/>
                              <a:gd name="T41" fmla="*/ 119 h 338"/>
                              <a:gd name="T42" fmla="*/ 20 w 339"/>
                              <a:gd name="T43" fmla="*/ 88 h 338"/>
                              <a:gd name="T44" fmla="*/ 38 w 339"/>
                              <a:gd name="T45" fmla="*/ 61 h 338"/>
                              <a:gd name="T46" fmla="*/ 62 w 339"/>
                              <a:gd name="T47" fmla="*/ 38 h 338"/>
                              <a:gd name="T48" fmla="*/ 89 w 339"/>
                              <a:gd name="T49" fmla="*/ 20 h 338"/>
                              <a:gd name="T50" fmla="*/ 118 w 339"/>
                              <a:gd name="T51" fmla="*/ 8 h 338"/>
                              <a:gd name="T52" fmla="*/ 151 w 339"/>
                              <a:gd name="T53" fmla="*/ 0 h 338"/>
                              <a:gd name="T54" fmla="*/ 169 w 339"/>
                              <a:gd name="T55" fmla="*/ 0 h 338"/>
                              <a:gd name="T56" fmla="*/ 186 w 339"/>
                              <a:gd name="T57" fmla="*/ 0 h 338"/>
                              <a:gd name="T58" fmla="*/ 219 w 339"/>
                              <a:gd name="T59" fmla="*/ 8 h 338"/>
                              <a:gd name="T60" fmla="*/ 250 w 339"/>
                              <a:gd name="T61" fmla="*/ 20 h 338"/>
                              <a:gd name="T62" fmla="*/ 277 w 339"/>
                              <a:gd name="T63" fmla="*/ 38 h 338"/>
                              <a:gd name="T64" fmla="*/ 299 w 339"/>
                              <a:gd name="T65" fmla="*/ 61 h 338"/>
                              <a:gd name="T66" fmla="*/ 318 w 339"/>
                              <a:gd name="T67" fmla="*/ 88 h 338"/>
                              <a:gd name="T68" fmla="*/ 331 w 339"/>
                              <a:gd name="T69" fmla="*/ 119 h 338"/>
                              <a:gd name="T70" fmla="*/ 337 w 339"/>
                              <a:gd name="T71" fmla="*/ 152 h 338"/>
                              <a:gd name="T72" fmla="*/ 339 w 339"/>
                              <a:gd name="T73" fmla="*/ 169 h 3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339" h="338">
                                <a:moveTo>
                                  <a:pt x="339" y="169"/>
                                </a:moveTo>
                                <a:lnTo>
                                  <a:pt x="337" y="186"/>
                                </a:lnTo>
                                <a:lnTo>
                                  <a:pt x="331" y="219"/>
                                </a:lnTo>
                                <a:lnTo>
                                  <a:pt x="318" y="249"/>
                                </a:lnTo>
                                <a:lnTo>
                                  <a:pt x="299" y="276"/>
                                </a:lnTo>
                                <a:lnTo>
                                  <a:pt x="277" y="300"/>
                                </a:lnTo>
                                <a:lnTo>
                                  <a:pt x="250" y="318"/>
                                </a:lnTo>
                                <a:lnTo>
                                  <a:pt x="219" y="330"/>
                                </a:lnTo>
                                <a:lnTo>
                                  <a:pt x="186" y="338"/>
                                </a:lnTo>
                                <a:lnTo>
                                  <a:pt x="169" y="338"/>
                                </a:lnTo>
                                <a:lnTo>
                                  <a:pt x="151" y="338"/>
                                </a:lnTo>
                                <a:lnTo>
                                  <a:pt x="118" y="330"/>
                                </a:lnTo>
                                <a:lnTo>
                                  <a:pt x="89" y="318"/>
                                </a:lnTo>
                                <a:lnTo>
                                  <a:pt x="62" y="300"/>
                                </a:lnTo>
                                <a:lnTo>
                                  <a:pt x="38" y="276"/>
                                </a:lnTo>
                                <a:lnTo>
                                  <a:pt x="20" y="249"/>
                                </a:lnTo>
                                <a:lnTo>
                                  <a:pt x="7" y="219"/>
                                </a:lnTo>
                                <a:lnTo>
                                  <a:pt x="1" y="186"/>
                                </a:lnTo>
                                <a:lnTo>
                                  <a:pt x="0" y="169"/>
                                </a:lnTo>
                                <a:lnTo>
                                  <a:pt x="1" y="152"/>
                                </a:lnTo>
                                <a:lnTo>
                                  <a:pt x="7" y="119"/>
                                </a:lnTo>
                                <a:lnTo>
                                  <a:pt x="20" y="88"/>
                                </a:lnTo>
                                <a:lnTo>
                                  <a:pt x="38" y="61"/>
                                </a:lnTo>
                                <a:lnTo>
                                  <a:pt x="62" y="38"/>
                                </a:lnTo>
                                <a:lnTo>
                                  <a:pt x="89" y="20"/>
                                </a:lnTo>
                                <a:lnTo>
                                  <a:pt x="118" y="8"/>
                                </a:lnTo>
                                <a:lnTo>
                                  <a:pt x="151" y="0"/>
                                </a:lnTo>
                                <a:lnTo>
                                  <a:pt x="169" y="0"/>
                                </a:lnTo>
                                <a:lnTo>
                                  <a:pt x="186" y="0"/>
                                </a:lnTo>
                                <a:lnTo>
                                  <a:pt x="219" y="8"/>
                                </a:lnTo>
                                <a:lnTo>
                                  <a:pt x="250" y="20"/>
                                </a:lnTo>
                                <a:lnTo>
                                  <a:pt x="277" y="38"/>
                                </a:lnTo>
                                <a:lnTo>
                                  <a:pt x="299" y="61"/>
                                </a:lnTo>
                                <a:lnTo>
                                  <a:pt x="318" y="88"/>
                                </a:lnTo>
                                <a:lnTo>
                                  <a:pt x="331" y="119"/>
                                </a:lnTo>
                                <a:lnTo>
                                  <a:pt x="337" y="152"/>
                                </a:lnTo>
                                <a:lnTo>
                                  <a:pt x="339" y="169"/>
                                </a:lnTo>
                                <a:close/>
                              </a:path>
                            </a:pathLst>
                          </a:custGeom>
                          <a:solidFill>
                            <a:srgbClr val="87CDDE"/>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52" name="Freeform 239"/>
                        <wps:cNvSpPr>
                          <a:spLocks/>
                        </wps:cNvSpPr>
                        <wps:spPr bwMode="auto">
                          <a:xfrm>
                            <a:off x="839788" y="1117600"/>
                            <a:ext cx="177800" cy="177800"/>
                          </a:xfrm>
                          <a:custGeom>
                            <a:avLst/>
                            <a:gdLst>
                              <a:gd name="T0" fmla="*/ 337 w 337"/>
                              <a:gd name="T1" fmla="*/ 169 h 338"/>
                              <a:gd name="T2" fmla="*/ 337 w 337"/>
                              <a:gd name="T3" fmla="*/ 186 h 338"/>
                              <a:gd name="T4" fmla="*/ 330 w 337"/>
                              <a:gd name="T5" fmla="*/ 219 h 338"/>
                              <a:gd name="T6" fmla="*/ 317 w 337"/>
                              <a:gd name="T7" fmla="*/ 249 h 338"/>
                              <a:gd name="T8" fmla="*/ 299 w 337"/>
                              <a:gd name="T9" fmla="*/ 276 h 338"/>
                              <a:gd name="T10" fmla="*/ 276 w 337"/>
                              <a:gd name="T11" fmla="*/ 299 h 338"/>
                              <a:gd name="T12" fmla="*/ 248 w 337"/>
                              <a:gd name="T13" fmla="*/ 318 h 338"/>
                              <a:gd name="T14" fmla="*/ 219 w 337"/>
                              <a:gd name="T15" fmla="*/ 330 h 338"/>
                              <a:gd name="T16" fmla="*/ 186 w 337"/>
                              <a:gd name="T17" fmla="*/ 338 h 338"/>
                              <a:gd name="T18" fmla="*/ 168 w 337"/>
                              <a:gd name="T19" fmla="*/ 338 h 338"/>
                              <a:gd name="T20" fmla="*/ 151 w 337"/>
                              <a:gd name="T21" fmla="*/ 338 h 338"/>
                              <a:gd name="T22" fmla="*/ 118 w 337"/>
                              <a:gd name="T23" fmla="*/ 330 h 338"/>
                              <a:gd name="T24" fmla="*/ 87 w 337"/>
                              <a:gd name="T25" fmla="*/ 318 h 338"/>
                              <a:gd name="T26" fmla="*/ 60 w 337"/>
                              <a:gd name="T27" fmla="*/ 299 h 338"/>
                              <a:gd name="T28" fmla="*/ 38 w 337"/>
                              <a:gd name="T29" fmla="*/ 276 h 338"/>
                              <a:gd name="T30" fmla="*/ 19 w 337"/>
                              <a:gd name="T31" fmla="*/ 249 h 338"/>
                              <a:gd name="T32" fmla="*/ 6 w 337"/>
                              <a:gd name="T33" fmla="*/ 219 h 338"/>
                              <a:gd name="T34" fmla="*/ 0 w 337"/>
                              <a:gd name="T35" fmla="*/ 186 h 338"/>
                              <a:gd name="T36" fmla="*/ 0 w 337"/>
                              <a:gd name="T37" fmla="*/ 169 h 338"/>
                              <a:gd name="T38" fmla="*/ 0 w 337"/>
                              <a:gd name="T39" fmla="*/ 152 h 338"/>
                              <a:gd name="T40" fmla="*/ 6 w 337"/>
                              <a:gd name="T41" fmla="*/ 118 h 338"/>
                              <a:gd name="T42" fmla="*/ 19 w 337"/>
                              <a:gd name="T43" fmla="*/ 88 h 338"/>
                              <a:gd name="T44" fmla="*/ 38 w 337"/>
                              <a:gd name="T45" fmla="*/ 60 h 338"/>
                              <a:gd name="T46" fmla="*/ 60 w 337"/>
                              <a:gd name="T47" fmla="*/ 38 h 338"/>
                              <a:gd name="T48" fmla="*/ 87 w 337"/>
                              <a:gd name="T49" fmla="*/ 20 h 338"/>
                              <a:gd name="T50" fmla="*/ 118 w 337"/>
                              <a:gd name="T51" fmla="*/ 7 h 338"/>
                              <a:gd name="T52" fmla="*/ 151 w 337"/>
                              <a:gd name="T53" fmla="*/ 0 h 338"/>
                              <a:gd name="T54" fmla="*/ 168 w 337"/>
                              <a:gd name="T55" fmla="*/ 0 h 338"/>
                              <a:gd name="T56" fmla="*/ 186 w 337"/>
                              <a:gd name="T57" fmla="*/ 0 h 338"/>
                              <a:gd name="T58" fmla="*/ 219 w 337"/>
                              <a:gd name="T59" fmla="*/ 7 h 338"/>
                              <a:gd name="T60" fmla="*/ 248 w 337"/>
                              <a:gd name="T61" fmla="*/ 20 h 338"/>
                              <a:gd name="T62" fmla="*/ 276 w 337"/>
                              <a:gd name="T63" fmla="*/ 38 h 338"/>
                              <a:gd name="T64" fmla="*/ 299 w 337"/>
                              <a:gd name="T65" fmla="*/ 60 h 338"/>
                              <a:gd name="T66" fmla="*/ 317 w 337"/>
                              <a:gd name="T67" fmla="*/ 88 h 338"/>
                              <a:gd name="T68" fmla="*/ 330 w 337"/>
                              <a:gd name="T69" fmla="*/ 118 h 338"/>
                              <a:gd name="T70" fmla="*/ 337 w 337"/>
                              <a:gd name="T71" fmla="*/ 152 h 338"/>
                              <a:gd name="T72" fmla="*/ 337 w 337"/>
                              <a:gd name="T73" fmla="*/ 169 h 3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337" h="338">
                                <a:moveTo>
                                  <a:pt x="337" y="169"/>
                                </a:moveTo>
                                <a:lnTo>
                                  <a:pt x="337" y="186"/>
                                </a:lnTo>
                                <a:lnTo>
                                  <a:pt x="330" y="219"/>
                                </a:lnTo>
                                <a:lnTo>
                                  <a:pt x="317" y="249"/>
                                </a:lnTo>
                                <a:lnTo>
                                  <a:pt x="299" y="276"/>
                                </a:lnTo>
                                <a:lnTo>
                                  <a:pt x="276" y="299"/>
                                </a:lnTo>
                                <a:lnTo>
                                  <a:pt x="248" y="318"/>
                                </a:lnTo>
                                <a:lnTo>
                                  <a:pt x="219" y="330"/>
                                </a:lnTo>
                                <a:lnTo>
                                  <a:pt x="186" y="338"/>
                                </a:lnTo>
                                <a:lnTo>
                                  <a:pt x="168" y="338"/>
                                </a:lnTo>
                                <a:lnTo>
                                  <a:pt x="151" y="338"/>
                                </a:lnTo>
                                <a:lnTo>
                                  <a:pt x="118" y="330"/>
                                </a:lnTo>
                                <a:lnTo>
                                  <a:pt x="87" y="318"/>
                                </a:lnTo>
                                <a:lnTo>
                                  <a:pt x="60" y="299"/>
                                </a:lnTo>
                                <a:lnTo>
                                  <a:pt x="38" y="276"/>
                                </a:lnTo>
                                <a:lnTo>
                                  <a:pt x="19" y="249"/>
                                </a:lnTo>
                                <a:lnTo>
                                  <a:pt x="6" y="219"/>
                                </a:lnTo>
                                <a:lnTo>
                                  <a:pt x="0" y="186"/>
                                </a:lnTo>
                                <a:lnTo>
                                  <a:pt x="0" y="169"/>
                                </a:lnTo>
                                <a:lnTo>
                                  <a:pt x="0" y="152"/>
                                </a:lnTo>
                                <a:lnTo>
                                  <a:pt x="6" y="118"/>
                                </a:lnTo>
                                <a:lnTo>
                                  <a:pt x="19" y="88"/>
                                </a:lnTo>
                                <a:lnTo>
                                  <a:pt x="38" y="60"/>
                                </a:lnTo>
                                <a:lnTo>
                                  <a:pt x="60" y="38"/>
                                </a:lnTo>
                                <a:lnTo>
                                  <a:pt x="87" y="20"/>
                                </a:lnTo>
                                <a:lnTo>
                                  <a:pt x="118" y="7"/>
                                </a:lnTo>
                                <a:lnTo>
                                  <a:pt x="151" y="0"/>
                                </a:lnTo>
                                <a:lnTo>
                                  <a:pt x="168" y="0"/>
                                </a:lnTo>
                                <a:lnTo>
                                  <a:pt x="186" y="0"/>
                                </a:lnTo>
                                <a:lnTo>
                                  <a:pt x="219" y="7"/>
                                </a:lnTo>
                                <a:lnTo>
                                  <a:pt x="248" y="20"/>
                                </a:lnTo>
                                <a:lnTo>
                                  <a:pt x="276" y="38"/>
                                </a:lnTo>
                                <a:lnTo>
                                  <a:pt x="299" y="60"/>
                                </a:lnTo>
                                <a:lnTo>
                                  <a:pt x="317" y="88"/>
                                </a:lnTo>
                                <a:lnTo>
                                  <a:pt x="330" y="118"/>
                                </a:lnTo>
                                <a:lnTo>
                                  <a:pt x="337" y="152"/>
                                </a:lnTo>
                                <a:lnTo>
                                  <a:pt x="337" y="169"/>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53" name="Freeform 240"/>
                        <wps:cNvSpPr>
                          <a:spLocks/>
                        </wps:cNvSpPr>
                        <wps:spPr bwMode="auto">
                          <a:xfrm>
                            <a:off x="1104900" y="860425"/>
                            <a:ext cx="642938" cy="352425"/>
                          </a:xfrm>
                          <a:custGeom>
                            <a:avLst/>
                            <a:gdLst>
                              <a:gd name="T0" fmla="*/ 0 w 1214"/>
                              <a:gd name="T1" fmla="*/ 666 h 666"/>
                              <a:gd name="T2" fmla="*/ 67 w 1214"/>
                              <a:gd name="T3" fmla="*/ 598 h 666"/>
                              <a:gd name="T4" fmla="*/ 204 w 1214"/>
                              <a:gd name="T5" fmla="*/ 479 h 666"/>
                              <a:gd name="T6" fmla="*/ 344 w 1214"/>
                              <a:gd name="T7" fmla="*/ 378 h 666"/>
                              <a:gd name="T8" fmla="*/ 487 w 1214"/>
                              <a:gd name="T9" fmla="*/ 290 h 666"/>
                              <a:gd name="T10" fmla="*/ 637 w 1214"/>
                              <a:gd name="T11" fmla="*/ 216 h 666"/>
                              <a:gd name="T12" fmla="*/ 792 w 1214"/>
                              <a:gd name="T13" fmla="*/ 150 h 666"/>
                              <a:gd name="T14" fmla="*/ 1037 w 1214"/>
                              <a:gd name="T15" fmla="*/ 59 h 666"/>
                              <a:gd name="T16" fmla="*/ 1214 w 1214"/>
                              <a:gd name="T17" fmla="*/ 0 h 6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14" h="666">
                                <a:moveTo>
                                  <a:pt x="0" y="666"/>
                                </a:moveTo>
                                <a:lnTo>
                                  <a:pt x="67" y="598"/>
                                </a:lnTo>
                                <a:lnTo>
                                  <a:pt x="204" y="479"/>
                                </a:lnTo>
                                <a:lnTo>
                                  <a:pt x="344" y="378"/>
                                </a:lnTo>
                                <a:lnTo>
                                  <a:pt x="487" y="290"/>
                                </a:lnTo>
                                <a:lnTo>
                                  <a:pt x="637" y="216"/>
                                </a:lnTo>
                                <a:lnTo>
                                  <a:pt x="792" y="150"/>
                                </a:lnTo>
                                <a:lnTo>
                                  <a:pt x="1037" y="59"/>
                                </a:lnTo>
                                <a:lnTo>
                                  <a:pt x="1214" y="0"/>
                                </a:lnTo>
                              </a:path>
                            </a:pathLst>
                          </a:custGeom>
                          <a:noFill/>
                          <a:ln w="20638">
                            <a:solidFill>
                              <a:srgbClr val="BEBEBE"/>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054" name="Freeform 241"/>
                        <wps:cNvSpPr>
                          <a:spLocks/>
                        </wps:cNvSpPr>
                        <wps:spPr bwMode="auto">
                          <a:xfrm>
                            <a:off x="1627188" y="846138"/>
                            <a:ext cx="146050" cy="95250"/>
                          </a:xfrm>
                          <a:custGeom>
                            <a:avLst/>
                            <a:gdLst>
                              <a:gd name="T0" fmla="*/ 0 w 276"/>
                              <a:gd name="T1" fmla="*/ 0 h 180"/>
                              <a:gd name="T2" fmla="*/ 276 w 276"/>
                              <a:gd name="T3" fmla="*/ 7 h 180"/>
                              <a:gd name="T4" fmla="*/ 60 w 276"/>
                              <a:gd name="T5" fmla="*/ 180 h 180"/>
                              <a:gd name="T6" fmla="*/ 68 w 276"/>
                              <a:gd name="T7" fmla="*/ 155 h 180"/>
                              <a:gd name="T8" fmla="*/ 66 w 276"/>
                              <a:gd name="T9" fmla="*/ 105 h 180"/>
                              <a:gd name="T10" fmla="*/ 50 w 276"/>
                              <a:gd name="T11" fmla="*/ 58 h 180"/>
                              <a:gd name="T12" fmla="*/ 21 w 276"/>
                              <a:gd name="T13" fmla="*/ 16 h 180"/>
                              <a:gd name="T14" fmla="*/ 0 w 276"/>
                              <a:gd name="T15" fmla="*/ 0 h 18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76" h="180">
                                <a:moveTo>
                                  <a:pt x="0" y="0"/>
                                </a:moveTo>
                                <a:lnTo>
                                  <a:pt x="276" y="7"/>
                                </a:lnTo>
                                <a:lnTo>
                                  <a:pt x="60" y="180"/>
                                </a:lnTo>
                                <a:lnTo>
                                  <a:pt x="68" y="155"/>
                                </a:lnTo>
                                <a:lnTo>
                                  <a:pt x="66" y="105"/>
                                </a:lnTo>
                                <a:lnTo>
                                  <a:pt x="50" y="58"/>
                                </a:lnTo>
                                <a:lnTo>
                                  <a:pt x="21" y="16"/>
                                </a:lnTo>
                                <a:lnTo>
                                  <a:pt x="0" y="0"/>
                                </a:lnTo>
                                <a:close/>
                              </a:path>
                            </a:pathLst>
                          </a:custGeom>
                          <a:solidFill>
                            <a:srgbClr val="BEBEBE"/>
                          </a:solidFill>
                          <a:ln w="7938">
                            <a:solidFill>
                              <a:srgbClr val="BEBEBE"/>
                            </a:solidFill>
                            <a:prstDash val="solid"/>
                            <a:round/>
                            <a:headEnd/>
                            <a:tailEnd/>
                          </a:ln>
                        </wps:spPr>
                        <wps:bodyPr vert="horz" wrap="square" lIns="91440" tIns="45720" rIns="91440" bIns="45720" numCol="1" anchor="t" anchorCtr="0" compatLnSpc="1">
                          <a:prstTxWarp prst="textNoShape">
                            <a:avLst/>
                          </a:prstTxWarp>
                        </wps:bodyPr>
                      </wps:wsp>
                      <wps:wsp>
                        <wps:cNvPr id="1055" name="Freeform 242"/>
                        <wps:cNvSpPr>
                          <a:spLocks/>
                        </wps:cNvSpPr>
                        <wps:spPr bwMode="auto">
                          <a:xfrm>
                            <a:off x="1101725" y="377825"/>
                            <a:ext cx="660400" cy="282575"/>
                          </a:xfrm>
                          <a:custGeom>
                            <a:avLst/>
                            <a:gdLst>
                              <a:gd name="T0" fmla="*/ 0 w 1248"/>
                              <a:gd name="T1" fmla="*/ 0 h 534"/>
                              <a:gd name="T2" fmla="*/ 99 w 1248"/>
                              <a:gd name="T3" fmla="*/ 11 h 534"/>
                              <a:gd name="T4" fmla="*/ 277 w 1248"/>
                              <a:gd name="T5" fmla="*/ 44 h 534"/>
                              <a:gd name="T6" fmla="*/ 437 w 1248"/>
                              <a:gd name="T7" fmla="*/ 88 h 534"/>
                              <a:gd name="T8" fmla="*/ 585 w 1248"/>
                              <a:gd name="T9" fmla="*/ 143 h 534"/>
                              <a:gd name="T10" fmla="*/ 726 w 1248"/>
                              <a:gd name="T11" fmla="*/ 211 h 534"/>
                              <a:gd name="T12" fmla="*/ 865 w 1248"/>
                              <a:gd name="T13" fmla="*/ 290 h 534"/>
                              <a:gd name="T14" fmla="*/ 1083 w 1248"/>
                              <a:gd name="T15" fmla="*/ 426 h 534"/>
                              <a:gd name="T16" fmla="*/ 1248 w 1248"/>
                              <a:gd name="T17" fmla="*/ 534 h 5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48" h="534">
                                <a:moveTo>
                                  <a:pt x="0" y="0"/>
                                </a:moveTo>
                                <a:lnTo>
                                  <a:pt x="99" y="11"/>
                                </a:lnTo>
                                <a:lnTo>
                                  <a:pt x="277" y="44"/>
                                </a:lnTo>
                                <a:lnTo>
                                  <a:pt x="437" y="88"/>
                                </a:lnTo>
                                <a:lnTo>
                                  <a:pt x="585" y="143"/>
                                </a:lnTo>
                                <a:lnTo>
                                  <a:pt x="726" y="211"/>
                                </a:lnTo>
                                <a:lnTo>
                                  <a:pt x="865" y="290"/>
                                </a:lnTo>
                                <a:lnTo>
                                  <a:pt x="1083" y="426"/>
                                </a:lnTo>
                                <a:lnTo>
                                  <a:pt x="1248" y="534"/>
                                </a:lnTo>
                              </a:path>
                            </a:pathLst>
                          </a:custGeom>
                          <a:noFill/>
                          <a:ln w="20638">
                            <a:solidFill>
                              <a:srgbClr val="BEBEBE"/>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056" name="Freeform 243"/>
                        <wps:cNvSpPr>
                          <a:spLocks/>
                        </wps:cNvSpPr>
                        <wps:spPr bwMode="auto">
                          <a:xfrm>
                            <a:off x="1643063" y="558800"/>
                            <a:ext cx="142875" cy="115888"/>
                          </a:xfrm>
                          <a:custGeom>
                            <a:avLst/>
                            <a:gdLst>
                              <a:gd name="T0" fmla="*/ 104 w 270"/>
                              <a:gd name="T1" fmla="*/ 0 h 219"/>
                              <a:gd name="T2" fmla="*/ 270 w 270"/>
                              <a:gd name="T3" fmla="*/ 219 h 219"/>
                              <a:gd name="T4" fmla="*/ 0 w 270"/>
                              <a:gd name="T5" fmla="*/ 160 h 219"/>
                              <a:gd name="T6" fmla="*/ 25 w 270"/>
                              <a:gd name="T7" fmla="*/ 149 h 219"/>
                              <a:gd name="T8" fmla="*/ 63 w 270"/>
                              <a:gd name="T9" fmla="*/ 117 h 219"/>
                              <a:gd name="T10" fmla="*/ 90 w 270"/>
                              <a:gd name="T11" fmla="*/ 75 h 219"/>
                              <a:gd name="T12" fmla="*/ 104 w 270"/>
                              <a:gd name="T13" fmla="*/ 25 h 219"/>
                              <a:gd name="T14" fmla="*/ 104 w 270"/>
                              <a:gd name="T15" fmla="*/ 0 h 219"/>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70" h="219">
                                <a:moveTo>
                                  <a:pt x="104" y="0"/>
                                </a:moveTo>
                                <a:lnTo>
                                  <a:pt x="270" y="219"/>
                                </a:lnTo>
                                <a:lnTo>
                                  <a:pt x="0" y="160"/>
                                </a:lnTo>
                                <a:lnTo>
                                  <a:pt x="25" y="149"/>
                                </a:lnTo>
                                <a:lnTo>
                                  <a:pt x="63" y="117"/>
                                </a:lnTo>
                                <a:lnTo>
                                  <a:pt x="90" y="75"/>
                                </a:lnTo>
                                <a:lnTo>
                                  <a:pt x="104" y="25"/>
                                </a:lnTo>
                                <a:lnTo>
                                  <a:pt x="104" y="0"/>
                                </a:lnTo>
                                <a:close/>
                              </a:path>
                            </a:pathLst>
                          </a:custGeom>
                          <a:solidFill>
                            <a:srgbClr val="BEBEBE"/>
                          </a:solidFill>
                          <a:ln w="7938">
                            <a:solidFill>
                              <a:srgbClr val="BEBEBE"/>
                            </a:solidFill>
                            <a:prstDash val="solid"/>
                            <a:round/>
                            <a:headEnd/>
                            <a:tailEnd/>
                          </a:ln>
                        </wps:spPr>
                        <wps:bodyPr vert="horz" wrap="square" lIns="91440" tIns="45720" rIns="91440" bIns="45720" numCol="1" anchor="t" anchorCtr="0" compatLnSpc="1">
                          <a:prstTxWarp prst="textNoShape">
                            <a:avLst/>
                          </a:prstTxWarp>
                        </wps:bodyPr>
                      </wps:wsp>
                      <wps:wsp>
                        <wps:cNvPr id="1057" name="Freeform 244"/>
                        <wps:cNvSpPr>
                          <a:spLocks/>
                        </wps:cNvSpPr>
                        <wps:spPr bwMode="auto">
                          <a:xfrm>
                            <a:off x="5616575" y="427038"/>
                            <a:ext cx="1041400" cy="460375"/>
                          </a:xfrm>
                          <a:custGeom>
                            <a:avLst/>
                            <a:gdLst>
                              <a:gd name="T0" fmla="*/ 0 w 1968"/>
                              <a:gd name="T1" fmla="*/ 1 h 872"/>
                              <a:gd name="T2" fmla="*/ 87 w 1968"/>
                              <a:gd name="T3" fmla="*/ 0 h 872"/>
                              <a:gd name="T4" fmla="*/ 255 w 1968"/>
                              <a:gd name="T5" fmla="*/ 7 h 872"/>
                              <a:gd name="T6" fmla="*/ 418 w 1968"/>
                              <a:gd name="T7" fmla="*/ 26 h 872"/>
                              <a:gd name="T8" fmla="*/ 576 w 1968"/>
                              <a:gd name="T9" fmla="*/ 55 h 872"/>
                              <a:gd name="T10" fmla="*/ 729 w 1968"/>
                              <a:gd name="T11" fmla="*/ 93 h 872"/>
                              <a:gd name="T12" fmla="*/ 874 w 1968"/>
                              <a:gd name="T13" fmla="*/ 140 h 872"/>
                              <a:gd name="T14" fmla="*/ 1013 w 1968"/>
                              <a:gd name="T15" fmla="*/ 193 h 872"/>
                              <a:gd name="T16" fmla="*/ 1146 w 1968"/>
                              <a:gd name="T17" fmla="*/ 253 h 872"/>
                              <a:gd name="T18" fmla="*/ 1272 w 1968"/>
                              <a:gd name="T19" fmla="*/ 319 h 872"/>
                              <a:gd name="T20" fmla="*/ 1390 w 1968"/>
                              <a:gd name="T21" fmla="*/ 388 h 872"/>
                              <a:gd name="T22" fmla="*/ 1555 w 1968"/>
                              <a:gd name="T23" fmla="*/ 497 h 872"/>
                              <a:gd name="T24" fmla="*/ 1746 w 1968"/>
                              <a:gd name="T25" fmla="*/ 649 h 872"/>
                              <a:gd name="T26" fmla="*/ 1904 w 1968"/>
                              <a:gd name="T27" fmla="*/ 800 h 872"/>
                              <a:gd name="T28" fmla="*/ 1968 w 1968"/>
                              <a:gd name="T29" fmla="*/ 872 h 8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968" h="872">
                                <a:moveTo>
                                  <a:pt x="0" y="1"/>
                                </a:moveTo>
                                <a:lnTo>
                                  <a:pt x="87" y="0"/>
                                </a:lnTo>
                                <a:lnTo>
                                  <a:pt x="255" y="7"/>
                                </a:lnTo>
                                <a:lnTo>
                                  <a:pt x="418" y="26"/>
                                </a:lnTo>
                                <a:lnTo>
                                  <a:pt x="576" y="55"/>
                                </a:lnTo>
                                <a:lnTo>
                                  <a:pt x="729" y="93"/>
                                </a:lnTo>
                                <a:lnTo>
                                  <a:pt x="874" y="140"/>
                                </a:lnTo>
                                <a:lnTo>
                                  <a:pt x="1013" y="193"/>
                                </a:lnTo>
                                <a:lnTo>
                                  <a:pt x="1146" y="253"/>
                                </a:lnTo>
                                <a:lnTo>
                                  <a:pt x="1272" y="319"/>
                                </a:lnTo>
                                <a:lnTo>
                                  <a:pt x="1390" y="388"/>
                                </a:lnTo>
                                <a:lnTo>
                                  <a:pt x="1555" y="497"/>
                                </a:lnTo>
                                <a:lnTo>
                                  <a:pt x="1746" y="649"/>
                                </a:lnTo>
                                <a:lnTo>
                                  <a:pt x="1904" y="800"/>
                                </a:lnTo>
                                <a:lnTo>
                                  <a:pt x="1968" y="872"/>
                                </a:lnTo>
                              </a:path>
                            </a:pathLst>
                          </a:custGeom>
                          <a:noFill/>
                          <a:ln w="20638">
                            <a:solidFill>
                              <a:srgbClr val="BEBEBE"/>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058" name="Freeform 245"/>
                        <wps:cNvSpPr>
                          <a:spLocks/>
                        </wps:cNvSpPr>
                        <wps:spPr bwMode="auto">
                          <a:xfrm>
                            <a:off x="6548438" y="771525"/>
                            <a:ext cx="127000" cy="136525"/>
                          </a:xfrm>
                          <a:custGeom>
                            <a:avLst/>
                            <a:gdLst>
                              <a:gd name="T0" fmla="*/ 144 w 241"/>
                              <a:gd name="T1" fmla="*/ 0 h 259"/>
                              <a:gd name="T2" fmla="*/ 241 w 241"/>
                              <a:gd name="T3" fmla="*/ 259 h 259"/>
                              <a:gd name="T4" fmla="*/ 0 w 241"/>
                              <a:gd name="T5" fmla="*/ 125 h 259"/>
                              <a:gd name="T6" fmla="*/ 26 w 241"/>
                              <a:gd name="T7" fmla="*/ 122 h 259"/>
                              <a:gd name="T8" fmla="*/ 73 w 241"/>
                              <a:gd name="T9" fmla="*/ 103 h 259"/>
                              <a:gd name="T10" fmla="*/ 111 w 241"/>
                              <a:gd name="T11" fmla="*/ 69 h 259"/>
                              <a:gd name="T12" fmla="*/ 137 w 241"/>
                              <a:gd name="T13" fmla="*/ 26 h 259"/>
                              <a:gd name="T14" fmla="*/ 144 w 241"/>
                              <a:gd name="T15" fmla="*/ 0 h 259"/>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41" h="259">
                                <a:moveTo>
                                  <a:pt x="144" y="0"/>
                                </a:moveTo>
                                <a:lnTo>
                                  <a:pt x="241" y="259"/>
                                </a:lnTo>
                                <a:lnTo>
                                  <a:pt x="0" y="125"/>
                                </a:lnTo>
                                <a:lnTo>
                                  <a:pt x="26" y="122"/>
                                </a:lnTo>
                                <a:lnTo>
                                  <a:pt x="73" y="103"/>
                                </a:lnTo>
                                <a:lnTo>
                                  <a:pt x="111" y="69"/>
                                </a:lnTo>
                                <a:lnTo>
                                  <a:pt x="137" y="26"/>
                                </a:lnTo>
                                <a:lnTo>
                                  <a:pt x="144" y="0"/>
                                </a:lnTo>
                                <a:close/>
                              </a:path>
                            </a:pathLst>
                          </a:custGeom>
                          <a:solidFill>
                            <a:srgbClr val="BEBEBE"/>
                          </a:solidFill>
                          <a:ln w="7938">
                            <a:solidFill>
                              <a:srgbClr val="BEBEBE"/>
                            </a:solidFill>
                            <a:prstDash val="solid"/>
                            <a:round/>
                            <a:headEnd/>
                            <a:tailEnd/>
                          </a:ln>
                        </wps:spPr>
                        <wps:bodyPr vert="horz" wrap="square" lIns="91440" tIns="45720" rIns="91440" bIns="45720" numCol="1" anchor="t" anchorCtr="0" compatLnSpc="1">
                          <a:prstTxWarp prst="textNoShape">
                            <a:avLst/>
                          </a:prstTxWarp>
                        </wps:bodyPr>
                      </wps:wsp>
                      <wps:wsp>
                        <wps:cNvPr id="1059" name="Line 246"/>
                        <wps:cNvCnPr/>
                        <wps:spPr bwMode="auto">
                          <a:xfrm>
                            <a:off x="7648575" y="3459163"/>
                            <a:ext cx="0" cy="412750"/>
                          </a:xfrm>
                          <a:prstGeom prst="line">
                            <a:avLst/>
                          </a:prstGeom>
                          <a:noFill/>
                          <a:ln w="20638">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1060" name="Freeform 247"/>
                        <wps:cNvSpPr>
                          <a:spLocks/>
                        </wps:cNvSpPr>
                        <wps:spPr bwMode="auto">
                          <a:xfrm>
                            <a:off x="7597775" y="3763963"/>
                            <a:ext cx="101600" cy="136525"/>
                          </a:xfrm>
                          <a:custGeom>
                            <a:avLst/>
                            <a:gdLst>
                              <a:gd name="T0" fmla="*/ 191 w 191"/>
                              <a:gd name="T1" fmla="*/ 0 h 259"/>
                              <a:gd name="T2" fmla="*/ 96 w 191"/>
                              <a:gd name="T3" fmla="*/ 259 h 259"/>
                              <a:gd name="T4" fmla="*/ 0 w 191"/>
                              <a:gd name="T5" fmla="*/ 0 h 259"/>
                              <a:gd name="T6" fmla="*/ 22 w 191"/>
                              <a:gd name="T7" fmla="*/ 14 h 259"/>
                              <a:gd name="T8" fmla="*/ 70 w 191"/>
                              <a:gd name="T9" fmla="*/ 30 h 259"/>
                              <a:gd name="T10" fmla="*/ 121 w 191"/>
                              <a:gd name="T11" fmla="*/ 30 h 259"/>
                              <a:gd name="T12" fmla="*/ 169 w 191"/>
                              <a:gd name="T13" fmla="*/ 14 h 259"/>
                              <a:gd name="T14" fmla="*/ 191 w 191"/>
                              <a:gd name="T15" fmla="*/ 0 h 259"/>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91" h="259">
                                <a:moveTo>
                                  <a:pt x="191" y="0"/>
                                </a:moveTo>
                                <a:lnTo>
                                  <a:pt x="96" y="259"/>
                                </a:lnTo>
                                <a:lnTo>
                                  <a:pt x="0" y="0"/>
                                </a:lnTo>
                                <a:lnTo>
                                  <a:pt x="22" y="14"/>
                                </a:lnTo>
                                <a:lnTo>
                                  <a:pt x="70" y="30"/>
                                </a:lnTo>
                                <a:lnTo>
                                  <a:pt x="121" y="30"/>
                                </a:lnTo>
                                <a:lnTo>
                                  <a:pt x="169" y="14"/>
                                </a:lnTo>
                                <a:lnTo>
                                  <a:pt x="191" y="0"/>
                                </a:lnTo>
                                <a:close/>
                              </a:path>
                            </a:pathLst>
                          </a:custGeom>
                          <a:solidFill>
                            <a:srgbClr val="BEBEBE"/>
                          </a:solidFill>
                          <a:ln w="7938">
                            <a:solidFill>
                              <a:srgbClr val="BEBEBE"/>
                            </a:solidFill>
                            <a:prstDash val="solid"/>
                            <a:round/>
                            <a:headEnd/>
                            <a:tailEnd/>
                          </a:ln>
                        </wps:spPr>
                        <wps:bodyPr vert="horz" wrap="square" lIns="91440" tIns="45720" rIns="91440" bIns="45720" numCol="1" anchor="t" anchorCtr="0" compatLnSpc="1">
                          <a:prstTxWarp prst="textNoShape">
                            <a:avLst/>
                          </a:prstTxWarp>
                        </wps:bodyPr>
                      </wps:wsp>
                      <wps:wsp>
                        <wps:cNvPr id="1061" name="Line 248"/>
                        <wps:cNvCnPr/>
                        <wps:spPr bwMode="auto">
                          <a:xfrm flipH="1">
                            <a:off x="7648575" y="2373313"/>
                            <a:ext cx="3175" cy="252413"/>
                          </a:xfrm>
                          <a:prstGeom prst="line">
                            <a:avLst/>
                          </a:prstGeom>
                          <a:noFill/>
                          <a:ln w="20638">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1062" name="Freeform 249"/>
                        <wps:cNvSpPr>
                          <a:spLocks/>
                        </wps:cNvSpPr>
                        <wps:spPr bwMode="auto">
                          <a:xfrm>
                            <a:off x="7599363" y="2514600"/>
                            <a:ext cx="101600" cy="138113"/>
                          </a:xfrm>
                          <a:custGeom>
                            <a:avLst/>
                            <a:gdLst>
                              <a:gd name="T0" fmla="*/ 191 w 191"/>
                              <a:gd name="T1" fmla="*/ 2 h 259"/>
                              <a:gd name="T2" fmla="*/ 92 w 191"/>
                              <a:gd name="T3" fmla="*/ 259 h 259"/>
                              <a:gd name="T4" fmla="*/ 0 w 191"/>
                              <a:gd name="T5" fmla="*/ 0 h 259"/>
                              <a:gd name="T6" fmla="*/ 23 w 191"/>
                              <a:gd name="T7" fmla="*/ 14 h 259"/>
                              <a:gd name="T8" fmla="*/ 69 w 191"/>
                              <a:gd name="T9" fmla="*/ 30 h 259"/>
                              <a:gd name="T10" fmla="*/ 120 w 191"/>
                              <a:gd name="T11" fmla="*/ 32 h 259"/>
                              <a:gd name="T12" fmla="*/ 168 w 191"/>
                              <a:gd name="T13" fmla="*/ 17 h 259"/>
                              <a:gd name="T14" fmla="*/ 191 w 191"/>
                              <a:gd name="T15" fmla="*/ 2 h 259"/>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91" h="259">
                                <a:moveTo>
                                  <a:pt x="191" y="2"/>
                                </a:moveTo>
                                <a:lnTo>
                                  <a:pt x="92" y="259"/>
                                </a:lnTo>
                                <a:lnTo>
                                  <a:pt x="0" y="0"/>
                                </a:lnTo>
                                <a:lnTo>
                                  <a:pt x="23" y="14"/>
                                </a:lnTo>
                                <a:lnTo>
                                  <a:pt x="69" y="30"/>
                                </a:lnTo>
                                <a:lnTo>
                                  <a:pt x="120" y="32"/>
                                </a:lnTo>
                                <a:lnTo>
                                  <a:pt x="168" y="17"/>
                                </a:lnTo>
                                <a:lnTo>
                                  <a:pt x="191" y="2"/>
                                </a:lnTo>
                                <a:close/>
                              </a:path>
                            </a:pathLst>
                          </a:custGeom>
                          <a:solidFill>
                            <a:srgbClr val="BEBEBE"/>
                          </a:solidFill>
                          <a:ln w="7938">
                            <a:solidFill>
                              <a:srgbClr val="BEBEBE"/>
                            </a:solidFill>
                            <a:prstDash val="solid"/>
                            <a:round/>
                            <a:headEnd/>
                            <a:tailEnd/>
                          </a:ln>
                        </wps:spPr>
                        <wps:bodyPr vert="horz" wrap="square" lIns="91440" tIns="45720" rIns="91440" bIns="45720" numCol="1" anchor="t" anchorCtr="0" compatLnSpc="1">
                          <a:prstTxWarp prst="textNoShape">
                            <a:avLst/>
                          </a:prstTxWarp>
                        </wps:bodyPr>
                      </wps:wsp>
                      <wps:wsp>
                        <wps:cNvPr id="1063" name="Freeform 250"/>
                        <wps:cNvSpPr>
                          <a:spLocks/>
                        </wps:cNvSpPr>
                        <wps:spPr bwMode="auto">
                          <a:xfrm>
                            <a:off x="6056313" y="1458913"/>
                            <a:ext cx="692150" cy="971550"/>
                          </a:xfrm>
                          <a:custGeom>
                            <a:avLst/>
                            <a:gdLst>
                              <a:gd name="T0" fmla="*/ 1308 w 1308"/>
                              <a:gd name="T1" fmla="*/ 0 h 1836"/>
                              <a:gd name="T2" fmla="*/ 1296 w 1308"/>
                              <a:gd name="T3" fmla="*/ 64 h 1836"/>
                              <a:gd name="T4" fmla="*/ 1261 w 1308"/>
                              <a:gd name="T5" fmla="*/ 196 h 1836"/>
                              <a:gd name="T6" fmla="*/ 1215 w 1308"/>
                              <a:gd name="T7" fmla="*/ 332 h 1836"/>
                              <a:gd name="T8" fmla="*/ 1157 w 1308"/>
                              <a:gd name="T9" fmla="*/ 470 h 1836"/>
                              <a:gd name="T10" fmla="*/ 1089 w 1308"/>
                              <a:gd name="T11" fmla="*/ 607 h 1836"/>
                              <a:gd name="T12" fmla="*/ 1011 w 1308"/>
                              <a:gd name="T13" fmla="*/ 747 h 1836"/>
                              <a:gd name="T14" fmla="*/ 928 w 1308"/>
                              <a:gd name="T15" fmla="*/ 883 h 1836"/>
                              <a:gd name="T16" fmla="*/ 836 w 1308"/>
                              <a:gd name="T17" fmla="*/ 1016 h 1836"/>
                              <a:gd name="T18" fmla="*/ 742 w 1308"/>
                              <a:gd name="T19" fmla="*/ 1146 h 1836"/>
                              <a:gd name="T20" fmla="*/ 642 w 1308"/>
                              <a:gd name="T21" fmla="*/ 1269 h 1836"/>
                              <a:gd name="T22" fmla="*/ 541 w 1308"/>
                              <a:gd name="T23" fmla="*/ 1386 h 1836"/>
                              <a:gd name="T24" fmla="*/ 439 w 1308"/>
                              <a:gd name="T25" fmla="*/ 1493 h 1836"/>
                              <a:gd name="T26" fmla="*/ 336 w 1308"/>
                              <a:gd name="T27" fmla="*/ 1591 h 1836"/>
                              <a:gd name="T28" fmla="*/ 235 w 1308"/>
                              <a:gd name="T29" fmla="*/ 1678 h 1836"/>
                              <a:gd name="T30" fmla="*/ 138 w 1308"/>
                              <a:gd name="T31" fmla="*/ 1753 h 1836"/>
                              <a:gd name="T32" fmla="*/ 45 w 1308"/>
                              <a:gd name="T33" fmla="*/ 1813 h 1836"/>
                              <a:gd name="T34" fmla="*/ 0 w 1308"/>
                              <a:gd name="T35" fmla="*/ 1836 h 18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308" h="1836">
                                <a:moveTo>
                                  <a:pt x="1308" y="0"/>
                                </a:moveTo>
                                <a:lnTo>
                                  <a:pt x="1296" y="64"/>
                                </a:lnTo>
                                <a:lnTo>
                                  <a:pt x="1261" y="196"/>
                                </a:lnTo>
                                <a:lnTo>
                                  <a:pt x="1215" y="332"/>
                                </a:lnTo>
                                <a:lnTo>
                                  <a:pt x="1157" y="470"/>
                                </a:lnTo>
                                <a:lnTo>
                                  <a:pt x="1089" y="607"/>
                                </a:lnTo>
                                <a:lnTo>
                                  <a:pt x="1011" y="747"/>
                                </a:lnTo>
                                <a:lnTo>
                                  <a:pt x="928" y="883"/>
                                </a:lnTo>
                                <a:lnTo>
                                  <a:pt x="836" y="1016"/>
                                </a:lnTo>
                                <a:lnTo>
                                  <a:pt x="742" y="1146"/>
                                </a:lnTo>
                                <a:lnTo>
                                  <a:pt x="642" y="1269"/>
                                </a:lnTo>
                                <a:lnTo>
                                  <a:pt x="541" y="1386"/>
                                </a:lnTo>
                                <a:lnTo>
                                  <a:pt x="439" y="1493"/>
                                </a:lnTo>
                                <a:lnTo>
                                  <a:pt x="336" y="1591"/>
                                </a:lnTo>
                                <a:lnTo>
                                  <a:pt x="235" y="1678"/>
                                </a:lnTo>
                                <a:lnTo>
                                  <a:pt x="138" y="1753"/>
                                </a:lnTo>
                                <a:lnTo>
                                  <a:pt x="45" y="1813"/>
                                </a:lnTo>
                                <a:lnTo>
                                  <a:pt x="0" y="1836"/>
                                </a:lnTo>
                              </a:path>
                            </a:pathLst>
                          </a:custGeom>
                          <a:noFill/>
                          <a:ln w="20638">
                            <a:solidFill>
                              <a:srgbClr val="BEBEBE"/>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064" name="Freeform 251"/>
                        <wps:cNvSpPr>
                          <a:spLocks/>
                        </wps:cNvSpPr>
                        <wps:spPr bwMode="auto">
                          <a:xfrm>
                            <a:off x="6032500" y="2335213"/>
                            <a:ext cx="144463" cy="107950"/>
                          </a:xfrm>
                          <a:custGeom>
                            <a:avLst/>
                            <a:gdLst>
                              <a:gd name="T0" fmla="*/ 274 w 274"/>
                              <a:gd name="T1" fmla="*/ 170 h 202"/>
                              <a:gd name="T2" fmla="*/ 0 w 274"/>
                              <a:gd name="T3" fmla="*/ 202 h 202"/>
                              <a:gd name="T4" fmla="*/ 188 w 274"/>
                              <a:gd name="T5" fmla="*/ 0 h 202"/>
                              <a:gd name="T6" fmla="*/ 185 w 274"/>
                              <a:gd name="T7" fmla="*/ 26 h 202"/>
                              <a:gd name="T8" fmla="*/ 193 w 274"/>
                              <a:gd name="T9" fmla="*/ 76 h 202"/>
                              <a:gd name="T10" fmla="*/ 216 w 274"/>
                              <a:gd name="T11" fmla="*/ 121 h 202"/>
                              <a:gd name="T12" fmla="*/ 252 w 274"/>
                              <a:gd name="T13" fmla="*/ 156 h 202"/>
                              <a:gd name="T14" fmla="*/ 274 w 274"/>
                              <a:gd name="T15" fmla="*/ 170 h 20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74" h="202">
                                <a:moveTo>
                                  <a:pt x="274" y="170"/>
                                </a:moveTo>
                                <a:lnTo>
                                  <a:pt x="0" y="202"/>
                                </a:lnTo>
                                <a:lnTo>
                                  <a:pt x="188" y="0"/>
                                </a:lnTo>
                                <a:lnTo>
                                  <a:pt x="185" y="26"/>
                                </a:lnTo>
                                <a:lnTo>
                                  <a:pt x="193" y="76"/>
                                </a:lnTo>
                                <a:lnTo>
                                  <a:pt x="216" y="121"/>
                                </a:lnTo>
                                <a:lnTo>
                                  <a:pt x="252" y="156"/>
                                </a:lnTo>
                                <a:lnTo>
                                  <a:pt x="274" y="170"/>
                                </a:lnTo>
                                <a:close/>
                              </a:path>
                            </a:pathLst>
                          </a:custGeom>
                          <a:solidFill>
                            <a:srgbClr val="BEBEBE"/>
                          </a:solidFill>
                          <a:ln w="7938">
                            <a:solidFill>
                              <a:srgbClr val="BEBEBE"/>
                            </a:solidFill>
                            <a:prstDash val="solid"/>
                            <a:round/>
                            <a:headEnd/>
                            <a:tailEnd/>
                          </a:ln>
                        </wps:spPr>
                        <wps:bodyPr vert="horz" wrap="square" lIns="91440" tIns="45720" rIns="91440" bIns="45720" numCol="1" anchor="t" anchorCtr="0" compatLnSpc="1">
                          <a:prstTxWarp prst="textNoShape">
                            <a:avLst/>
                          </a:prstTxWarp>
                        </wps:bodyPr>
                      </wps:wsp>
                      <wps:wsp>
                        <wps:cNvPr id="1065" name="Freeform 252"/>
                        <wps:cNvSpPr>
                          <a:spLocks/>
                        </wps:cNvSpPr>
                        <wps:spPr bwMode="auto">
                          <a:xfrm>
                            <a:off x="5265738" y="2963863"/>
                            <a:ext cx="673100" cy="292100"/>
                          </a:xfrm>
                          <a:custGeom>
                            <a:avLst/>
                            <a:gdLst>
                              <a:gd name="T0" fmla="*/ 122 w 1272"/>
                              <a:gd name="T1" fmla="*/ 0 h 550"/>
                              <a:gd name="T2" fmla="*/ 1150 w 1272"/>
                              <a:gd name="T3" fmla="*/ 0 h 550"/>
                              <a:gd name="T4" fmla="*/ 1175 w 1272"/>
                              <a:gd name="T5" fmla="*/ 3 h 550"/>
                              <a:gd name="T6" fmla="*/ 1219 w 1272"/>
                              <a:gd name="T7" fmla="*/ 21 h 550"/>
                              <a:gd name="T8" fmla="*/ 1252 w 1272"/>
                              <a:gd name="T9" fmla="*/ 54 h 550"/>
                              <a:gd name="T10" fmla="*/ 1271 w 1272"/>
                              <a:gd name="T11" fmla="*/ 98 h 550"/>
                              <a:gd name="T12" fmla="*/ 1272 w 1272"/>
                              <a:gd name="T13" fmla="*/ 122 h 550"/>
                              <a:gd name="T14" fmla="*/ 1272 w 1272"/>
                              <a:gd name="T15" fmla="*/ 428 h 550"/>
                              <a:gd name="T16" fmla="*/ 1271 w 1272"/>
                              <a:gd name="T17" fmla="*/ 453 h 550"/>
                              <a:gd name="T18" fmla="*/ 1252 w 1272"/>
                              <a:gd name="T19" fmla="*/ 497 h 550"/>
                              <a:gd name="T20" fmla="*/ 1219 w 1272"/>
                              <a:gd name="T21" fmla="*/ 530 h 550"/>
                              <a:gd name="T22" fmla="*/ 1175 w 1272"/>
                              <a:gd name="T23" fmla="*/ 548 h 550"/>
                              <a:gd name="T24" fmla="*/ 1150 w 1272"/>
                              <a:gd name="T25" fmla="*/ 550 h 550"/>
                              <a:gd name="T26" fmla="*/ 122 w 1272"/>
                              <a:gd name="T27" fmla="*/ 550 h 550"/>
                              <a:gd name="T28" fmla="*/ 97 w 1272"/>
                              <a:gd name="T29" fmla="*/ 548 h 550"/>
                              <a:gd name="T30" fmla="*/ 54 w 1272"/>
                              <a:gd name="T31" fmla="*/ 530 h 550"/>
                              <a:gd name="T32" fmla="*/ 21 w 1272"/>
                              <a:gd name="T33" fmla="*/ 497 h 550"/>
                              <a:gd name="T34" fmla="*/ 2 w 1272"/>
                              <a:gd name="T35" fmla="*/ 453 h 550"/>
                              <a:gd name="T36" fmla="*/ 0 w 1272"/>
                              <a:gd name="T37" fmla="*/ 428 h 550"/>
                              <a:gd name="T38" fmla="*/ 0 w 1272"/>
                              <a:gd name="T39" fmla="*/ 122 h 550"/>
                              <a:gd name="T40" fmla="*/ 2 w 1272"/>
                              <a:gd name="T41" fmla="*/ 98 h 550"/>
                              <a:gd name="T42" fmla="*/ 21 w 1272"/>
                              <a:gd name="T43" fmla="*/ 54 h 550"/>
                              <a:gd name="T44" fmla="*/ 54 w 1272"/>
                              <a:gd name="T45" fmla="*/ 21 h 550"/>
                              <a:gd name="T46" fmla="*/ 97 w 1272"/>
                              <a:gd name="T47" fmla="*/ 3 h 550"/>
                              <a:gd name="T48" fmla="*/ 122 w 1272"/>
                              <a:gd name="T49" fmla="*/ 0 h 5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1272" h="550">
                                <a:moveTo>
                                  <a:pt x="122" y="0"/>
                                </a:moveTo>
                                <a:lnTo>
                                  <a:pt x="1150" y="0"/>
                                </a:lnTo>
                                <a:lnTo>
                                  <a:pt x="1175" y="3"/>
                                </a:lnTo>
                                <a:lnTo>
                                  <a:pt x="1219" y="21"/>
                                </a:lnTo>
                                <a:lnTo>
                                  <a:pt x="1252" y="54"/>
                                </a:lnTo>
                                <a:lnTo>
                                  <a:pt x="1271" y="98"/>
                                </a:lnTo>
                                <a:lnTo>
                                  <a:pt x="1272" y="122"/>
                                </a:lnTo>
                                <a:lnTo>
                                  <a:pt x="1272" y="428"/>
                                </a:lnTo>
                                <a:lnTo>
                                  <a:pt x="1271" y="453"/>
                                </a:lnTo>
                                <a:lnTo>
                                  <a:pt x="1252" y="497"/>
                                </a:lnTo>
                                <a:lnTo>
                                  <a:pt x="1219" y="530"/>
                                </a:lnTo>
                                <a:lnTo>
                                  <a:pt x="1175" y="548"/>
                                </a:lnTo>
                                <a:lnTo>
                                  <a:pt x="1150" y="550"/>
                                </a:lnTo>
                                <a:lnTo>
                                  <a:pt x="122" y="550"/>
                                </a:lnTo>
                                <a:lnTo>
                                  <a:pt x="97" y="548"/>
                                </a:lnTo>
                                <a:lnTo>
                                  <a:pt x="54" y="530"/>
                                </a:lnTo>
                                <a:lnTo>
                                  <a:pt x="21" y="497"/>
                                </a:lnTo>
                                <a:lnTo>
                                  <a:pt x="2" y="453"/>
                                </a:lnTo>
                                <a:lnTo>
                                  <a:pt x="0" y="428"/>
                                </a:lnTo>
                                <a:lnTo>
                                  <a:pt x="0" y="122"/>
                                </a:lnTo>
                                <a:lnTo>
                                  <a:pt x="2" y="98"/>
                                </a:lnTo>
                                <a:lnTo>
                                  <a:pt x="21" y="54"/>
                                </a:lnTo>
                                <a:lnTo>
                                  <a:pt x="54" y="21"/>
                                </a:lnTo>
                                <a:lnTo>
                                  <a:pt x="97" y="3"/>
                                </a:lnTo>
                                <a:lnTo>
                                  <a:pt x="122" y="0"/>
                                </a:lnTo>
                                <a:close/>
                              </a:path>
                            </a:pathLst>
                          </a:custGeom>
                          <a:solidFill>
                            <a:srgbClr val="96ACCD"/>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66" name="Freeform 253"/>
                        <wps:cNvSpPr>
                          <a:spLocks/>
                        </wps:cNvSpPr>
                        <wps:spPr bwMode="auto">
                          <a:xfrm>
                            <a:off x="5403850" y="3054350"/>
                            <a:ext cx="68263" cy="112713"/>
                          </a:xfrm>
                          <a:custGeom>
                            <a:avLst/>
                            <a:gdLst>
                              <a:gd name="T0" fmla="*/ 127 w 128"/>
                              <a:gd name="T1" fmla="*/ 166 h 213"/>
                              <a:gd name="T2" fmla="*/ 116 w 128"/>
                              <a:gd name="T3" fmla="*/ 188 h 213"/>
                              <a:gd name="T4" fmla="*/ 98 w 128"/>
                              <a:gd name="T5" fmla="*/ 204 h 213"/>
                              <a:gd name="T6" fmla="*/ 72 w 128"/>
                              <a:gd name="T7" fmla="*/ 213 h 213"/>
                              <a:gd name="T8" fmla="*/ 47 w 128"/>
                              <a:gd name="T9" fmla="*/ 213 h 213"/>
                              <a:gd name="T10" fmla="*/ 30 w 128"/>
                              <a:gd name="T11" fmla="*/ 209 h 213"/>
                              <a:gd name="T12" fmla="*/ 15 w 128"/>
                              <a:gd name="T13" fmla="*/ 204 h 213"/>
                              <a:gd name="T14" fmla="*/ 6 w 128"/>
                              <a:gd name="T15" fmla="*/ 199 h 213"/>
                              <a:gd name="T16" fmla="*/ 2 w 128"/>
                              <a:gd name="T17" fmla="*/ 195 h 213"/>
                              <a:gd name="T18" fmla="*/ 0 w 128"/>
                              <a:gd name="T19" fmla="*/ 188 h 213"/>
                              <a:gd name="T20" fmla="*/ 0 w 128"/>
                              <a:gd name="T21" fmla="*/ 181 h 213"/>
                              <a:gd name="T22" fmla="*/ 0 w 128"/>
                              <a:gd name="T23" fmla="*/ 176 h 213"/>
                              <a:gd name="T24" fmla="*/ 3 w 128"/>
                              <a:gd name="T25" fmla="*/ 174 h 213"/>
                              <a:gd name="T26" fmla="*/ 4 w 128"/>
                              <a:gd name="T27" fmla="*/ 172 h 213"/>
                              <a:gd name="T28" fmla="*/ 8 w 128"/>
                              <a:gd name="T29" fmla="*/ 172 h 213"/>
                              <a:gd name="T30" fmla="*/ 16 w 128"/>
                              <a:gd name="T31" fmla="*/ 177 h 213"/>
                              <a:gd name="T32" fmla="*/ 29 w 128"/>
                              <a:gd name="T33" fmla="*/ 183 h 213"/>
                              <a:gd name="T34" fmla="*/ 47 w 128"/>
                              <a:gd name="T35" fmla="*/ 190 h 213"/>
                              <a:gd name="T36" fmla="*/ 67 w 128"/>
                              <a:gd name="T37" fmla="*/ 190 h 213"/>
                              <a:gd name="T38" fmla="*/ 82 w 128"/>
                              <a:gd name="T39" fmla="*/ 185 h 213"/>
                              <a:gd name="T40" fmla="*/ 93 w 128"/>
                              <a:gd name="T41" fmla="*/ 176 h 213"/>
                              <a:gd name="T42" fmla="*/ 99 w 128"/>
                              <a:gd name="T43" fmla="*/ 163 h 213"/>
                              <a:gd name="T44" fmla="*/ 99 w 128"/>
                              <a:gd name="T45" fmla="*/ 147 h 213"/>
                              <a:gd name="T46" fmla="*/ 90 w 128"/>
                              <a:gd name="T47" fmla="*/ 134 h 213"/>
                              <a:gd name="T48" fmla="*/ 78 w 128"/>
                              <a:gd name="T49" fmla="*/ 124 h 213"/>
                              <a:gd name="T50" fmla="*/ 61 w 128"/>
                              <a:gd name="T51" fmla="*/ 116 h 213"/>
                              <a:gd name="T52" fmla="*/ 43 w 128"/>
                              <a:gd name="T53" fmla="*/ 108 h 213"/>
                              <a:gd name="T54" fmla="*/ 27 w 128"/>
                              <a:gd name="T55" fmla="*/ 97 h 213"/>
                              <a:gd name="T56" fmla="*/ 14 w 128"/>
                              <a:gd name="T57" fmla="*/ 84 h 213"/>
                              <a:gd name="T58" fmla="*/ 6 w 128"/>
                              <a:gd name="T59" fmla="*/ 66 h 213"/>
                              <a:gd name="T60" fmla="*/ 6 w 128"/>
                              <a:gd name="T61" fmla="*/ 42 h 213"/>
                              <a:gd name="T62" fmla="*/ 15 w 128"/>
                              <a:gd name="T63" fmla="*/ 21 h 213"/>
                              <a:gd name="T64" fmla="*/ 32 w 128"/>
                              <a:gd name="T65" fmla="*/ 7 h 213"/>
                              <a:gd name="T66" fmla="*/ 56 w 128"/>
                              <a:gd name="T67" fmla="*/ 0 h 213"/>
                              <a:gd name="T68" fmla="*/ 75 w 128"/>
                              <a:gd name="T69" fmla="*/ 0 h 213"/>
                              <a:gd name="T70" fmla="*/ 89 w 128"/>
                              <a:gd name="T71" fmla="*/ 2 h 213"/>
                              <a:gd name="T72" fmla="*/ 101 w 128"/>
                              <a:gd name="T73" fmla="*/ 6 h 213"/>
                              <a:gd name="T74" fmla="*/ 111 w 128"/>
                              <a:gd name="T75" fmla="*/ 11 h 213"/>
                              <a:gd name="T76" fmla="*/ 114 w 128"/>
                              <a:gd name="T77" fmla="*/ 14 h 213"/>
                              <a:gd name="T78" fmla="*/ 115 w 128"/>
                              <a:gd name="T79" fmla="*/ 16 h 213"/>
                              <a:gd name="T80" fmla="*/ 116 w 128"/>
                              <a:gd name="T81" fmla="*/ 18 h 213"/>
                              <a:gd name="T82" fmla="*/ 116 w 128"/>
                              <a:gd name="T83" fmla="*/ 22 h 213"/>
                              <a:gd name="T84" fmla="*/ 116 w 128"/>
                              <a:gd name="T85" fmla="*/ 28 h 213"/>
                              <a:gd name="T86" fmla="*/ 116 w 128"/>
                              <a:gd name="T87" fmla="*/ 32 h 213"/>
                              <a:gd name="T88" fmla="*/ 115 w 128"/>
                              <a:gd name="T89" fmla="*/ 36 h 213"/>
                              <a:gd name="T90" fmla="*/ 112 w 128"/>
                              <a:gd name="T91" fmla="*/ 37 h 213"/>
                              <a:gd name="T92" fmla="*/ 110 w 128"/>
                              <a:gd name="T93" fmla="*/ 37 h 213"/>
                              <a:gd name="T94" fmla="*/ 103 w 128"/>
                              <a:gd name="T95" fmla="*/ 33 h 213"/>
                              <a:gd name="T96" fmla="*/ 91 w 128"/>
                              <a:gd name="T97" fmla="*/ 27 h 213"/>
                              <a:gd name="T98" fmla="*/ 77 w 128"/>
                              <a:gd name="T99" fmla="*/ 23 h 213"/>
                              <a:gd name="T100" fmla="*/ 59 w 128"/>
                              <a:gd name="T101" fmla="*/ 23 h 213"/>
                              <a:gd name="T102" fmla="*/ 46 w 128"/>
                              <a:gd name="T103" fmla="*/ 27 h 213"/>
                              <a:gd name="T104" fmla="*/ 38 w 128"/>
                              <a:gd name="T105" fmla="*/ 34 h 213"/>
                              <a:gd name="T106" fmla="*/ 34 w 128"/>
                              <a:gd name="T107" fmla="*/ 46 h 213"/>
                              <a:gd name="T108" fmla="*/ 34 w 128"/>
                              <a:gd name="T109" fmla="*/ 59 h 213"/>
                              <a:gd name="T110" fmla="*/ 42 w 128"/>
                              <a:gd name="T111" fmla="*/ 73 h 213"/>
                              <a:gd name="T112" fmla="*/ 55 w 128"/>
                              <a:gd name="T113" fmla="*/ 82 h 213"/>
                              <a:gd name="T114" fmla="*/ 72 w 128"/>
                              <a:gd name="T115" fmla="*/ 90 h 213"/>
                              <a:gd name="T116" fmla="*/ 89 w 128"/>
                              <a:gd name="T117" fmla="*/ 98 h 213"/>
                              <a:gd name="T118" fmla="*/ 106 w 128"/>
                              <a:gd name="T119" fmla="*/ 108 h 213"/>
                              <a:gd name="T120" fmla="*/ 120 w 128"/>
                              <a:gd name="T121" fmla="*/ 122 h 213"/>
                              <a:gd name="T122" fmla="*/ 127 w 128"/>
                              <a:gd name="T123" fmla="*/ 140 h 2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28" h="213">
                                <a:moveTo>
                                  <a:pt x="128" y="151"/>
                                </a:moveTo>
                                <a:lnTo>
                                  <a:pt x="127" y="166"/>
                                </a:lnTo>
                                <a:lnTo>
                                  <a:pt x="122" y="177"/>
                                </a:lnTo>
                                <a:lnTo>
                                  <a:pt x="116" y="188"/>
                                </a:lnTo>
                                <a:lnTo>
                                  <a:pt x="107" y="197"/>
                                </a:lnTo>
                                <a:lnTo>
                                  <a:pt x="98" y="204"/>
                                </a:lnTo>
                                <a:lnTo>
                                  <a:pt x="85" y="209"/>
                                </a:lnTo>
                                <a:lnTo>
                                  <a:pt x="72" y="213"/>
                                </a:lnTo>
                                <a:lnTo>
                                  <a:pt x="57" y="213"/>
                                </a:lnTo>
                                <a:lnTo>
                                  <a:pt x="47" y="213"/>
                                </a:lnTo>
                                <a:lnTo>
                                  <a:pt x="37" y="212"/>
                                </a:lnTo>
                                <a:lnTo>
                                  <a:pt x="30" y="209"/>
                                </a:lnTo>
                                <a:lnTo>
                                  <a:pt x="22" y="207"/>
                                </a:lnTo>
                                <a:lnTo>
                                  <a:pt x="15" y="204"/>
                                </a:lnTo>
                                <a:lnTo>
                                  <a:pt x="10" y="202"/>
                                </a:lnTo>
                                <a:lnTo>
                                  <a:pt x="6" y="199"/>
                                </a:lnTo>
                                <a:lnTo>
                                  <a:pt x="4" y="197"/>
                                </a:lnTo>
                                <a:lnTo>
                                  <a:pt x="2" y="195"/>
                                </a:lnTo>
                                <a:lnTo>
                                  <a:pt x="2" y="192"/>
                                </a:lnTo>
                                <a:lnTo>
                                  <a:pt x="0" y="188"/>
                                </a:lnTo>
                                <a:lnTo>
                                  <a:pt x="0" y="185"/>
                                </a:lnTo>
                                <a:lnTo>
                                  <a:pt x="0" y="181"/>
                                </a:lnTo>
                                <a:lnTo>
                                  <a:pt x="0" y="179"/>
                                </a:lnTo>
                                <a:lnTo>
                                  <a:pt x="0" y="176"/>
                                </a:lnTo>
                                <a:lnTo>
                                  <a:pt x="2" y="175"/>
                                </a:lnTo>
                                <a:lnTo>
                                  <a:pt x="3" y="174"/>
                                </a:lnTo>
                                <a:lnTo>
                                  <a:pt x="3" y="172"/>
                                </a:lnTo>
                                <a:lnTo>
                                  <a:pt x="4" y="172"/>
                                </a:lnTo>
                                <a:lnTo>
                                  <a:pt x="5" y="172"/>
                                </a:lnTo>
                                <a:lnTo>
                                  <a:pt x="8" y="172"/>
                                </a:lnTo>
                                <a:lnTo>
                                  <a:pt x="11" y="175"/>
                                </a:lnTo>
                                <a:lnTo>
                                  <a:pt x="16" y="177"/>
                                </a:lnTo>
                                <a:lnTo>
                                  <a:pt x="22" y="181"/>
                                </a:lnTo>
                                <a:lnTo>
                                  <a:pt x="29" y="183"/>
                                </a:lnTo>
                                <a:lnTo>
                                  <a:pt x="37" y="187"/>
                                </a:lnTo>
                                <a:lnTo>
                                  <a:pt x="47" y="190"/>
                                </a:lnTo>
                                <a:lnTo>
                                  <a:pt x="58" y="190"/>
                                </a:lnTo>
                                <a:lnTo>
                                  <a:pt x="67" y="190"/>
                                </a:lnTo>
                                <a:lnTo>
                                  <a:pt x="75" y="187"/>
                                </a:lnTo>
                                <a:lnTo>
                                  <a:pt x="82" y="185"/>
                                </a:lnTo>
                                <a:lnTo>
                                  <a:pt x="88" y="180"/>
                                </a:lnTo>
                                <a:lnTo>
                                  <a:pt x="93" y="176"/>
                                </a:lnTo>
                                <a:lnTo>
                                  <a:pt x="96" y="170"/>
                                </a:lnTo>
                                <a:lnTo>
                                  <a:pt x="99" y="163"/>
                                </a:lnTo>
                                <a:lnTo>
                                  <a:pt x="99" y="155"/>
                                </a:lnTo>
                                <a:lnTo>
                                  <a:pt x="99" y="147"/>
                                </a:lnTo>
                                <a:lnTo>
                                  <a:pt x="95" y="140"/>
                                </a:lnTo>
                                <a:lnTo>
                                  <a:pt x="90" y="134"/>
                                </a:lnTo>
                                <a:lnTo>
                                  <a:pt x="84" y="129"/>
                                </a:lnTo>
                                <a:lnTo>
                                  <a:pt x="78" y="124"/>
                                </a:lnTo>
                                <a:lnTo>
                                  <a:pt x="69" y="121"/>
                                </a:lnTo>
                                <a:lnTo>
                                  <a:pt x="61" y="116"/>
                                </a:lnTo>
                                <a:lnTo>
                                  <a:pt x="52" y="112"/>
                                </a:lnTo>
                                <a:lnTo>
                                  <a:pt x="43" y="108"/>
                                </a:lnTo>
                                <a:lnTo>
                                  <a:pt x="35" y="103"/>
                                </a:lnTo>
                                <a:lnTo>
                                  <a:pt x="27" y="97"/>
                                </a:lnTo>
                                <a:lnTo>
                                  <a:pt x="20" y="91"/>
                                </a:lnTo>
                                <a:lnTo>
                                  <a:pt x="14" y="84"/>
                                </a:lnTo>
                                <a:lnTo>
                                  <a:pt x="9" y="75"/>
                                </a:lnTo>
                                <a:lnTo>
                                  <a:pt x="6" y="66"/>
                                </a:lnTo>
                                <a:lnTo>
                                  <a:pt x="5" y="54"/>
                                </a:lnTo>
                                <a:lnTo>
                                  <a:pt x="6" y="42"/>
                                </a:lnTo>
                                <a:lnTo>
                                  <a:pt x="10" y="31"/>
                                </a:lnTo>
                                <a:lnTo>
                                  <a:pt x="15" y="21"/>
                                </a:lnTo>
                                <a:lnTo>
                                  <a:pt x="24" y="14"/>
                                </a:lnTo>
                                <a:lnTo>
                                  <a:pt x="32" y="7"/>
                                </a:lnTo>
                                <a:lnTo>
                                  <a:pt x="43" y="4"/>
                                </a:lnTo>
                                <a:lnTo>
                                  <a:pt x="56" y="0"/>
                                </a:lnTo>
                                <a:lnTo>
                                  <a:pt x="68" y="0"/>
                                </a:lnTo>
                                <a:lnTo>
                                  <a:pt x="75" y="0"/>
                                </a:lnTo>
                                <a:lnTo>
                                  <a:pt x="82" y="1"/>
                                </a:lnTo>
                                <a:lnTo>
                                  <a:pt x="89" y="2"/>
                                </a:lnTo>
                                <a:lnTo>
                                  <a:pt x="95" y="4"/>
                                </a:lnTo>
                                <a:lnTo>
                                  <a:pt x="101" y="6"/>
                                </a:lnTo>
                                <a:lnTo>
                                  <a:pt x="106" y="9"/>
                                </a:lnTo>
                                <a:lnTo>
                                  <a:pt x="111" y="11"/>
                                </a:lnTo>
                                <a:lnTo>
                                  <a:pt x="112" y="12"/>
                                </a:lnTo>
                                <a:lnTo>
                                  <a:pt x="114" y="14"/>
                                </a:lnTo>
                                <a:lnTo>
                                  <a:pt x="115" y="15"/>
                                </a:lnTo>
                                <a:lnTo>
                                  <a:pt x="115" y="16"/>
                                </a:lnTo>
                                <a:lnTo>
                                  <a:pt x="116" y="17"/>
                                </a:lnTo>
                                <a:lnTo>
                                  <a:pt x="116" y="18"/>
                                </a:lnTo>
                                <a:lnTo>
                                  <a:pt x="116" y="21"/>
                                </a:lnTo>
                                <a:lnTo>
                                  <a:pt x="116" y="22"/>
                                </a:lnTo>
                                <a:lnTo>
                                  <a:pt x="116" y="26"/>
                                </a:lnTo>
                                <a:lnTo>
                                  <a:pt x="116" y="28"/>
                                </a:lnTo>
                                <a:lnTo>
                                  <a:pt x="116" y="31"/>
                                </a:lnTo>
                                <a:lnTo>
                                  <a:pt x="116" y="32"/>
                                </a:lnTo>
                                <a:lnTo>
                                  <a:pt x="115" y="34"/>
                                </a:lnTo>
                                <a:lnTo>
                                  <a:pt x="115" y="36"/>
                                </a:lnTo>
                                <a:lnTo>
                                  <a:pt x="114" y="37"/>
                                </a:lnTo>
                                <a:lnTo>
                                  <a:pt x="112" y="37"/>
                                </a:lnTo>
                                <a:lnTo>
                                  <a:pt x="112" y="37"/>
                                </a:lnTo>
                                <a:lnTo>
                                  <a:pt x="110" y="37"/>
                                </a:lnTo>
                                <a:lnTo>
                                  <a:pt x="106" y="34"/>
                                </a:lnTo>
                                <a:lnTo>
                                  <a:pt x="103" y="33"/>
                                </a:lnTo>
                                <a:lnTo>
                                  <a:pt x="98" y="30"/>
                                </a:lnTo>
                                <a:lnTo>
                                  <a:pt x="91" y="27"/>
                                </a:lnTo>
                                <a:lnTo>
                                  <a:pt x="84" y="25"/>
                                </a:lnTo>
                                <a:lnTo>
                                  <a:pt x="77" y="23"/>
                                </a:lnTo>
                                <a:lnTo>
                                  <a:pt x="67" y="22"/>
                                </a:lnTo>
                                <a:lnTo>
                                  <a:pt x="59" y="23"/>
                                </a:lnTo>
                                <a:lnTo>
                                  <a:pt x="52" y="25"/>
                                </a:lnTo>
                                <a:lnTo>
                                  <a:pt x="46" y="27"/>
                                </a:lnTo>
                                <a:lnTo>
                                  <a:pt x="42" y="31"/>
                                </a:lnTo>
                                <a:lnTo>
                                  <a:pt x="38" y="34"/>
                                </a:lnTo>
                                <a:lnTo>
                                  <a:pt x="36" y="41"/>
                                </a:lnTo>
                                <a:lnTo>
                                  <a:pt x="34" y="46"/>
                                </a:lnTo>
                                <a:lnTo>
                                  <a:pt x="34" y="52"/>
                                </a:lnTo>
                                <a:lnTo>
                                  <a:pt x="34" y="59"/>
                                </a:lnTo>
                                <a:lnTo>
                                  <a:pt x="37" y="66"/>
                                </a:lnTo>
                                <a:lnTo>
                                  <a:pt x="42" y="73"/>
                                </a:lnTo>
                                <a:lnTo>
                                  <a:pt x="48" y="78"/>
                                </a:lnTo>
                                <a:lnTo>
                                  <a:pt x="55" y="82"/>
                                </a:lnTo>
                                <a:lnTo>
                                  <a:pt x="63" y="86"/>
                                </a:lnTo>
                                <a:lnTo>
                                  <a:pt x="72" y="90"/>
                                </a:lnTo>
                                <a:lnTo>
                                  <a:pt x="80" y="95"/>
                                </a:lnTo>
                                <a:lnTo>
                                  <a:pt x="89" y="98"/>
                                </a:lnTo>
                                <a:lnTo>
                                  <a:pt x="98" y="103"/>
                                </a:lnTo>
                                <a:lnTo>
                                  <a:pt x="106" y="108"/>
                                </a:lnTo>
                                <a:lnTo>
                                  <a:pt x="112" y="115"/>
                                </a:lnTo>
                                <a:lnTo>
                                  <a:pt x="120" y="122"/>
                                </a:lnTo>
                                <a:lnTo>
                                  <a:pt x="123" y="131"/>
                                </a:lnTo>
                                <a:lnTo>
                                  <a:pt x="127" y="140"/>
                                </a:lnTo>
                                <a:lnTo>
                                  <a:pt x="128"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67" name="Freeform 254"/>
                        <wps:cNvSpPr>
                          <a:spLocks noEditPoints="1"/>
                        </wps:cNvSpPr>
                        <wps:spPr bwMode="auto">
                          <a:xfrm>
                            <a:off x="5492750" y="3054350"/>
                            <a:ext cx="73025" cy="111125"/>
                          </a:xfrm>
                          <a:custGeom>
                            <a:avLst/>
                            <a:gdLst>
                              <a:gd name="T0" fmla="*/ 139 w 139"/>
                              <a:gd name="T1" fmla="*/ 205 h 209"/>
                              <a:gd name="T2" fmla="*/ 138 w 139"/>
                              <a:gd name="T3" fmla="*/ 207 h 209"/>
                              <a:gd name="T4" fmla="*/ 134 w 139"/>
                              <a:gd name="T5" fmla="*/ 209 h 209"/>
                              <a:gd name="T6" fmla="*/ 128 w 139"/>
                              <a:gd name="T7" fmla="*/ 209 h 209"/>
                              <a:gd name="T8" fmla="*/ 120 w 139"/>
                              <a:gd name="T9" fmla="*/ 209 h 209"/>
                              <a:gd name="T10" fmla="*/ 114 w 139"/>
                              <a:gd name="T11" fmla="*/ 209 h 209"/>
                              <a:gd name="T12" fmla="*/ 112 w 139"/>
                              <a:gd name="T13" fmla="*/ 207 h 209"/>
                              <a:gd name="T14" fmla="*/ 109 w 139"/>
                              <a:gd name="T15" fmla="*/ 205 h 209"/>
                              <a:gd name="T16" fmla="*/ 89 w 139"/>
                              <a:gd name="T17" fmla="*/ 153 h 209"/>
                              <a:gd name="T18" fmla="*/ 82 w 139"/>
                              <a:gd name="T19" fmla="*/ 138 h 209"/>
                              <a:gd name="T20" fmla="*/ 73 w 139"/>
                              <a:gd name="T21" fmla="*/ 126 h 209"/>
                              <a:gd name="T22" fmla="*/ 62 w 139"/>
                              <a:gd name="T23" fmla="*/ 119 h 209"/>
                              <a:gd name="T24" fmla="*/ 46 w 139"/>
                              <a:gd name="T25" fmla="*/ 115 h 209"/>
                              <a:gd name="T26" fmla="*/ 28 w 139"/>
                              <a:gd name="T27" fmla="*/ 204 h 209"/>
                              <a:gd name="T28" fmla="*/ 27 w 139"/>
                              <a:gd name="T29" fmla="*/ 206 h 209"/>
                              <a:gd name="T30" fmla="*/ 24 w 139"/>
                              <a:gd name="T31" fmla="*/ 207 h 209"/>
                              <a:gd name="T32" fmla="*/ 21 w 139"/>
                              <a:gd name="T33" fmla="*/ 209 h 209"/>
                              <a:gd name="T34" fmla="*/ 14 w 139"/>
                              <a:gd name="T35" fmla="*/ 209 h 209"/>
                              <a:gd name="T36" fmla="*/ 7 w 139"/>
                              <a:gd name="T37" fmla="*/ 209 h 209"/>
                              <a:gd name="T38" fmla="*/ 3 w 139"/>
                              <a:gd name="T39" fmla="*/ 207 h 209"/>
                              <a:gd name="T40" fmla="*/ 1 w 139"/>
                              <a:gd name="T41" fmla="*/ 206 h 209"/>
                              <a:gd name="T42" fmla="*/ 0 w 139"/>
                              <a:gd name="T43" fmla="*/ 204 h 209"/>
                              <a:gd name="T44" fmla="*/ 1 w 139"/>
                              <a:gd name="T45" fmla="*/ 7 h 209"/>
                              <a:gd name="T46" fmla="*/ 7 w 139"/>
                              <a:gd name="T47" fmla="*/ 0 h 209"/>
                              <a:gd name="T48" fmla="*/ 55 w 139"/>
                              <a:gd name="T49" fmla="*/ 0 h 209"/>
                              <a:gd name="T50" fmla="*/ 67 w 139"/>
                              <a:gd name="T51" fmla="*/ 0 h 209"/>
                              <a:gd name="T52" fmla="*/ 77 w 139"/>
                              <a:gd name="T53" fmla="*/ 2 h 209"/>
                              <a:gd name="T54" fmla="*/ 98 w 139"/>
                              <a:gd name="T55" fmla="*/ 8 h 209"/>
                              <a:gd name="T56" fmla="*/ 114 w 139"/>
                              <a:gd name="T57" fmla="*/ 20 h 209"/>
                              <a:gd name="T58" fmla="*/ 123 w 139"/>
                              <a:gd name="T59" fmla="*/ 36 h 209"/>
                              <a:gd name="T60" fmla="*/ 126 w 139"/>
                              <a:gd name="T61" fmla="*/ 55 h 209"/>
                              <a:gd name="T62" fmla="*/ 123 w 139"/>
                              <a:gd name="T63" fmla="*/ 74 h 209"/>
                              <a:gd name="T64" fmla="*/ 115 w 139"/>
                              <a:gd name="T65" fmla="*/ 89 h 209"/>
                              <a:gd name="T66" fmla="*/ 103 w 139"/>
                              <a:gd name="T67" fmla="*/ 99 h 209"/>
                              <a:gd name="T68" fmla="*/ 86 w 139"/>
                              <a:gd name="T69" fmla="*/ 108 h 209"/>
                              <a:gd name="T70" fmla="*/ 96 w 139"/>
                              <a:gd name="T71" fmla="*/ 114 h 209"/>
                              <a:gd name="T72" fmla="*/ 103 w 139"/>
                              <a:gd name="T73" fmla="*/ 121 h 209"/>
                              <a:gd name="T74" fmla="*/ 110 w 139"/>
                              <a:gd name="T75" fmla="*/ 132 h 209"/>
                              <a:gd name="T76" fmla="*/ 117 w 139"/>
                              <a:gd name="T77" fmla="*/ 147 h 209"/>
                              <a:gd name="T78" fmla="*/ 138 w 139"/>
                              <a:gd name="T79" fmla="*/ 197 h 209"/>
                              <a:gd name="T80" fmla="*/ 139 w 139"/>
                              <a:gd name="T81" fmla="*/ 202 h 209"/>
                              <a:gd name="T82" fmla="*/ 97 w 139"/>
                              <a:gd name="T83" fmla="*/ 58 h 209"/>
                              <a:gd name="T84" fmla="*/ 92 w 139"/>
                              <a:gd name="T85" fmla="*/ 37 h 209"/>
                              <a:gd name="T86" fmla="*/ 73 w 139"/>
                              <a:gd name="T87" fmla="*/ 25 h 209"/>
                              <a:gd name="T88" fmla="*/ 64 w 139"/>
                              <a:gd name="T89" fmla="*/ 24 h 209"/>
                              <a:gd name="T90" fmla="*/ 51 w 139"/>
                              <a:gd name="T91" fmla="*/ 24 h 209"/>
                              <a:gd name="T92" fmla="*/ 28 w 139"/>
                              <a:gd name="T93" fmla="*/ 93 h 209"/>
                              <a:gd name="T94" fmla="*/ 65 w 139"/>
                              <a:gd name="T95" fmla="*/ 93 h 209"/>
                              <a:gd name="T96" fmla="*/ 81 w 139"/>
                              <a:gd name="T97" fmla="*/ 88 h 209"/>
                              <a:gd name="T98" fmla="*/ 92 w 139"/>
                              <a:gd name="T99" fmla="*/ 78 h 209"/>
                              <a:gd name="T100" fmla="*/ 97 w 139"/>
                              <a:gd name="T101" fmla="*/ 66 h 2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139" h="209">
                                <a:moveTo>
                                  <a:pt x="139" y="204"/>
                                </a:moveTo>
                                <a:lnTo>
                                  <a:pt x="139" y="205"/>
                                </a:lnTo>
                                <a:lnTo>
                                  <a:pt x="138" y="206"/>
                                </a:lnTo>
                                <a:lnTo>
                                  <a:pt x="138" y="207"/>
                                </a:lnTo>
                                <a:lnTo>
                                  <a:pt x="136" y="207"/>
                                </a:lnTo>
                                <a:lnTo>
                                  <a:pt x="134" y="209"/>
                                </a:lnTo>
                                <a:lnTo>
                                  <a:pt x="131" y="209"/>
                                </a:lnTo>
                                <a:lnTo>
                                  <a:pt x="128" y="209"/>
                                </a:lnTo>
                                <a:lnTo>
                                  <a:pt x="124" y="209"/>
                                </a:lnTo>
                                <a:lnTo>
                                  <a:pt x="120" y="209"/>
                                </a:lnTo>
                                <a:lnTo>
                                  <a:pt x="117" y="209"/>
                                </a:lnTo>
                                <a:lnTo>
                                  <a:pt x="114" y="209"/>
                                </a:lnTo>
                                <a:lnTo>
                                  <a:pt x="113" y="207"/>
                                </a:lnTo>
                                <a:lnTo>
                                  <a:pt x="112" y="207"/>
                                </a:lnTo>
                                <a:lnTo>
                                  <a:pt x="110" y="206"/>
                                </a:lnTo>
                                <a:lnTo>
                                  <a:pt x="109" y="205"/>
                                </a:lnTo>
                                <a:lnTo>
                                  <a:pt x="109" y="202"/>
                                </a:lnTo>
                                <a:lnTo>
                                  <a:pt x="89" y="153"/>
                                </a:lnTo>
                                <a:lnTo>
                                  <a:pt x="86" y="146"/>
                                </a:lnTo>
                                <a:lnTo>
                                  <a:pt x="82" y="138"/>
                                </a:lnTo>
                                <a:lnTo>
                                  <a:pt x="78" y="131"/>
                                </a:lnTo>
                                <a:lnTo>
                                  <a:pt x="73" y="126"/>
                                </a:lnTo>
                                <a:lnTo>
                                  <a:pt x="69" y="121"/>
                                </a:lnTo>
                                <a:lnTo>
                                  <a:pt x="62" y="119"/>
                                </a:lnTo>
                                <a:lnTo>
                                  <a:pt x="55" y="116"/>
                                </a:lnTo>
                                <a:lnTo>
                                  <a:pt x="46" y="115"/>
                                </a:lnTo>
                                <a:lnTo>
                                  <a:pt x="28" y="115"/>
                                </a:lnTo>
                                <a:lnTo>
                                  <a:pt x="28" y="204"/>
                                </a:lnTo>
                                <a:lnTo>
                                  <a:pt x="28" y="205"/>
                                </a:lnTo>
                                <a:lnTo>
                                  <a:pt x="27" y="206"/>
                                </a:lnTo>
                                <a:lnTo>
                                  <a:pt x="27" y="207"/>
                                </a:lnTo>
                                <a:lnTo>
                                  <a:pt x="24" y="207"/>
                                </a:lnTo>
                                <a:lnTo>
                                  <a:pt x="23" y="209"/>
                                </a:lnTo>
                                <a:lnTo>
                                  <a:pt x="21" y="209"/>
                                </a:lnTo>
                                <a:lnTo>
                                  <a:pt x="18" y="209"/>
                                </a:lnTo>
                                <a:lnTo>
                                  <a:pt x="14" y="209"/>
                                </a:lnTo>
                                <a:lnTo>
                                  <a:pt x="11" y="209"/>
                                </a:lnTo>
                                <a:lnTo>
                                  <a:pt x="7" y="209"/>
                                </a:lnTo>
                                <a:lnTo>
                                  <a:pt x="5" y="209"/>
                                </a:lnTo>
                                <a:lnTo>
                                  <a:pt x="3" y="207"/>
                                </a:lnTo>
                                <a:lnTo>
                                  <a:pt x="2" y="207"/>
                                </a:lnTo>
                                <a:lnTo>
                                  <a:pt x="1" y="206"/>
                                </a:lnTo>
                                <a:lnTo>
                                  <a:pt x="1" y="205"/>
                                </a:lnTo>
                                <a:lnTo>
                                  <a:pt x="0" y="204"/>
                                </a:lnTo>
                                <a:lnTo>
                                  <a:pt x="0" y="12"/>
                                </a:lnTo>
                                <a:lnTo>
                                  <a:pt x="1" y="7"/>
                                </a:lnTo>
                                <a:lnTo>
                                  <a:pt x="3" y="3"/>
                                </a:lnTo>
                                <a:lnTo>
                                  <a:pt x="7" y="0"/>
                                </a:lnTo>
                                <a:lnTo>
                                  <a:pt x="11" y="0"/>
                                </a:lnTo>
                                <a:lnTo>
                                  <a:pt x="55" y="0"/>
                                </a:lnTo>
                                <a:lnTo>
                                  <a:pt x="62" y="0"/>
                                </a:lnTo>
                                <a:lnTo>
                                  <a:pt x="67" y="0"/>
                                </a:lnTo>
                                <a:lnTo>
                                  <a:pt x="72" y="2"/>
                                </a:lnTo>
                                <a:lnTo>
                                  <a:pt x="77" y="2"/>
                                </a:lnTo>
                                <a:lnTo>
                                  <a:pt x="88" y="4"/>
                                </a:lnTo>
                                <a:lnTo>
                                  <a:pt x="98" y="8"/>
                                </a:lnTo>
                                <a:lnTo>
                                  <a:pt x="107" y="13"/>
                                </a:lnTo>
                                <a:lnTo>
                                  <a:pt x="114" y="20"/>
                                </a:lnTo>
                                <a:lnTo>
                                  <a:pt x="119" y="28"/>
                                </a:lnTo>
                                <a:lnTo>
                                  <a:pt x="123" y="36"/>
                                </a:lnTo>
                                <a:lnTo>
                                  <a:pt x="125" y="45"/>
                                </a:lnTo>
                                <a:lnTo>
                                  <a:pt x="126" y="55"/>
                                </a:lnTo>
                                <a:lnTo>
                                  <a:pt x="125" y="66"/>
                                </a:lnTo>
                                <a:lnTo>
                                  <a:pt x="123" y="74"/>
                                </a:lnTo>
                                <a:lnTo>
                                  <a:pt x="120" y="82"/>
                                </a:lnTo>
                                <a:lnTo>
                                  <a:pt x="115" y="89"/>
                                </a:lnTo>
                                <a:lnTo>
                                  <a:pt x="109" y="94"/>
                                </a:lnTo>
                                <a:lnTo>
                                  <a:pt x="103" y="99"/>
                                </a:lnTo>
                                <a:lnTo>
                                  <a:pt x="94" y="104"/>
                                </a:lnTo>
                                <a:lnTo>
                                  <a:pt x="86" y="108"/>
                                </a:lnTo>
                                <a:lnTo>
                                  <a:pt x="91" y="110"/>
                                </a:lnTo>
                                <a:lnTo>
                                  <a:pt x="96" y="114"/>
                                </a:lnTo>
                                <a:lnTo>
                                  <a:pt x="99" y="116"/>
                                </a:lnTo>
                                <a:lnTo>
                                  <a:pt x="103" y="121"/>
                                </a:lnTo>
                                <a:lnTo>
                                  <a:pt x="107" y="126"/>
                                </a:lnTo>
                                <a:lnTo>
                                  <a:pt x="110" y="132"/>
                                </a:lnTo>
                                <a:lnTo>
                                  <a:pt x="113" y="138"/>
                                </a:lnTo>
                                <a:lnTo>
                                  <a:pt x="117" y="147"/>
                                </a:lnTo>
                                <a:lnTo>
                                  <a:pt x="135" y="193"/>
                                </a:lnTo>
                                <a:lnTo>
                                  <a:pt x="138" y="197"/>
                                </a:lnTo>
                                <a:lnTo>
                                  <a:pt x="138" y="200"/>
                                </a:lnTo>
                                <a:lnTo>
                                  <a:pt x="139" y="202"/>
                                </a:lnTo>
                                <a:lnTo>
                                  <a:pt x="139" y="204"/>
                                </a:lnTo>
                                <a:close/>
                                <a:moveTo>
                                  <a:pt x="97" y="58"/>
                                </a:moveTo>
                                <a:lnTo>
                                  <a:pt x="96" y="46"/>
                                </a:lnTo>
                                <a:lnTo>
                                  <a:pt x="92" y="37"/>
                                </a:lnTo>
                                <a:lnTo>
                                  <a:pt x="85" y="30"/>
                                </a:lnTo>
                                <a:lnTo>
                                  <a:pt x="73" y="25"/>
                                </a:lnTo>
                                <a:lnTo>
                                  <a:pt x="69" y="24"/>
                                </a:lnTo>
                                <a:lnTo>
                                  <a:pt x="64" y="24"/>
                                </a:lnTo>
                                <a:lnTo>
                                  <a:pt x="59" y="24"/>
                                </a:lnTo>
                                <a:lnTo>
                                  <a:pt x="51" y="24"/>
                                </a:lnTo>
                                <a:lnTo>
                                  <a:pt x="28" y="24"/>
                                </a:lnTo>
                                <a:lnTo>
                                  <a:pt x="28" y="93"/>
                                </a:lnTo>
                                <a:lnTo>
                                  <a:pt x="55" y="93"/>
                                </a:lnTo>
                                <a:lnTo>
                                  <a:pt x="65" y="93"/>
                                </a:lnTo>
                                <a:lnTo>
                                  <a:pt x="73" y="90"/>
                                </a:lnTo>
                                <a:lnTo>
                                  <a:pt x="81" y="88"/>
                                </a:lnTo>
                                <a:lnTo>
                                  <a:pt x="87" y="83"/>
                                </a:lnTo>
                                <a:lnTo>
                                  <a:pt x="92" y="78"/>
                                </a:lnTo>
                                <a:lnTo>
                                  <a:pt x="94" y="72"/>
                                </a:lnTo>
                                <a:lnTo>
                                  <a:pt x="97" y="66"/>
                                </a:lnTo>
                                <a:lnTo>
                                  <a:pt x="97" y="5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68" name="Freeform 255"/>
                        <wps:cNvSpPr>
                          <a:spLocks/>
                        </wps:cNvSpPr>
                        <wps:spPr bwMode="auto">
                          <a:xfrm>
                            <a:off x="5578475" y="3116263"/>
                            <a:ext cx="41275" cy="11113"/>
                          </a:xfrm>
                          <a:custGeom>
                            <a:avLst/>
                            <a:gdLst>
                              <a:gd name="T0" fmla="*/ 78 w 78"/>
                              <a:gd name="T1" fmla="*/ 11 h 22"/>
                              <a:gd name="T2" fmla="*/ 78 w 78"/>
                              <a:gd name="T3" fmla="*/ 16 h 22"/>
                              <a:gd name="T4" fmla="*/ 77 w 78"/>
                              <a:gd name="T5" fmla="*/ 20 h 22"/>
                              <a:gd name="T6" fmla="*/ 75 w 78"/>
                              <a:gd name="T7" fmla="*/ 21 h 22"/>
                              <a:gd name="T8" fmla="*/ 73 w 78"/>
                              <a:gd name="T9" fmla="*/ 22 h 22"/>
                              <a:gd name="T10" fmla="*/ 6 w 78"/>
                              <a:gd name="T11" fmla="*/ 22 h 22"/>
                              <a:gd name="T12" fmla="*/ 3 w 78"/>
                              <a:gd name="T13" fmla="*/ 21 h 22"/>
                              <a:gd name="T14" fmla="*/ 1 w 78"/>
                              <a:gd name="T15" fmla="*/ 20 h 22"/>
                              <a:gd name="T16" fmla="*/ 0 w 78"/>
                              <a:gd name="T17" fmla="*/ 16 h 22"/>
                              <a:gd name="T18" fmla="*/ 0 w 78"/>
                              <a:gd name="T19" fmla="*/ 11 h 22"/>
                              <a:gd name="T20" fmla="*/ 0 w 78"/>
                              <a:gd name="T21" fmla="*/ 5 h 22"/>
                              <a:gd name="T22" fmla="*/ 1 w 78"/>
                              <a:gd name="T23" fmla="*/ 3 h 22"/>
                              <a:gd name="T24" fmla="*/ 3 w 78"/>
                              <a:gd name="T25" fmla="*/ 0 h 22"/>
                              <a:gd name="T26" fmla="*/ 6 w 78"/>
                              <a:gd name="T27" fmla="*/ 0 h 22"/>
                              <a:gd name="T28" fmla="*/ 73 w 78"/>
                              <a:gd name="T29" fmla="*/ 0 h 22"/>
                              <a:gd name="T30" fmla="*/ 74 w 78"/>
                              <a:gd name="T31" fmla="*/ 0 h 22"/>
                              <a:gd name="T32" fmla="*/ 75 w 78"/>
                              <a:gd name="T33" fmla="*/ 0 h 22"/>
                              <a:gd name="T34" fmla="*/ 77 w 78"/>
                              <a:gd name="T35" fmla="*/ 1 h 22"/>
                              <a:gd name="T36" fmla="*/ 77 w 78"/>
                              <a:gd name="T37" fmla="*/ 3 h 22"/>
                              <a:gd name="T38" fmla="*/ 78 w 78"/>
                              <a:gd name="T39" fmla="*/ 4 h 22"/>
                              <a:gd name="T40" fmla="*/ 78 w 78"/>
                              <a:gd name="T41" fmla="*/ 6 h 22"/>
                              <a:gd name="T42" fmla="*/ 78 w 78"/>
                              <a:gd name="T43" fmla="*/ 8 h 22"/>
                              <a:gd name="T44" fmla="*/ 78 w 78"/>
                              <a:gd name="T45" fmla="*/ 11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78" h="22">
                                <a:moveTo>
                                  <a:pt x="78" y="11"/>
                                </a:moveTo>
                                <a:lnTo>
                                  <a:pt x="78" y="16"/>
                                </a:lnTo>
                                <a:lnTo>
                                  <a:pt x="77" y="20"/>
                                </a:lnTo>
                                <a:lnTo>
                                  <a:pt x="75" y="21"/>
                                </a:lnTo>
                                <a:lnTo>
                                  <a:pt x="73" y="22"/>
                                </a:lnTo>
                                <a:lnTo>
                                  <a:pt x="6" y="22"/>
                                </a:lnTo>
                                <a:lnTo>
                                  <a:pt x="3" y="21"/>
                                </a:lnTo>
                                <a:lnTo>
                                  <a:pt x="1" y="20"/>
                                </a:lnTo>
                                <a:lnTo>
                                  <a:pt x="0" y="16"/>
                                </a:lnTo>
                                <a:lnTo>
                                  <a:pt x="0" y="11"/>
                                </a:lnTo>
                                <a:lnTo>
                                  <a:pt x="0" y="5"/>
                                </a:lnTo>
                                <a:lnTo>
                                  <a:pt x="1" y="3"/>
                                </a:lnTo>
                                <a:lnTo>
                                  <a:pt x="3" y="0"/>
                                </a:lnTo>
                                <a:lnTo>
                                  <a:pt x="6" y="0"/>
                                </a:lnTo>
                                <a:lnTo>
                                  <a:pt x="73" y="0"/>
                                </a:lnTo>
                                <a:lnTo>
                                  <a:pt x="74" y="0"/>
                                </a:lnTo>
                                <a:lnTo>
                                  <a:pt x="75" y="0"/>
                                </a:lnTo>
                                <a:lnTo>
                                  <a:pt x="77" y="1"/>
                                </a:lnTo>
                                <a:lnTo>
                                  <a:pt x="77" y="3"/>
                                </a:lnTo>
                                <a:lnTo>
                                  <a:pt x="78" y="4"/>
                                </a:lnTo>
                                <a:lnTo>
                                  <a:pt x="78" y="6"/>
                                </a:lnTo>
                                <a:lnTo>
                                  <a:pt x="78" y="8"/>
                                </a:lnTo>
                                <a:lnTo>
                                  <a:pt x="78" y="1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69" name="Freeform 256"/>
                        <wps:cNvSpPr>
                          <a:spLocks noEditPoints="1"/>
                        </wps:cNvSpPr>
                        <wps:spPr bwMode="auto">
                          <a:xfrm>
                            <a:off x="5640388" y="3054350"/>
                            <a:ext cx="73025" cy="111125"/>
                          </a:xfrm>
                          <a:custGeom>
                            <a:avLst/>
                            <a:gdLst>
                              <a:gd name="T0" fmla="*/ 137 w 137"/>
                              <a:gd name="T1" fmla="*/ 158 h 209"/>
                              <a:gd name="T2" fmla="*/ 132 w 137"/>
                              <a:gd name="T3" fmla="*/ 174 h 209"/>
                              <a:gd name="T4" fmla="*/ 122 w 137"/>
                              <a:gd name="T5" fmla="*/ 188 h 209"/>
                              <a:gd name="T6" fmla="*/ 110 w 137"/>
                              <a:gd name="T7" fmla="*/ 197 h 209"/>
                              <a:gd name="T8" fmla="*/ 94 w 137"/>
                              <a:gd name="T9" fmla="*/ 205 h 209"/>
                              <a:gd name="T10" fmla="*/ 75 w 137"/>
                              <a:gd name="T11" fmla="*/ 207 h 209"/>
                              <a:gd name="T12" fmla="*/ 10 w 137"/>
                              <a:gd name="T13" fmla="*/ 209 h 209"/>
                              <a:gd name="T14" fmla="*/ 4 w 137"/>
                              <a:gd name="T15" fmla="*/ 206 h 209"/>
                              <a:gd name="T16" fmla="*/ 0 w 137"/>
                              <a:gd name="T17" fmla="*/ 196 h 209"/>
                              <a:gd name="T18" fmla="*/ 0 w 137"/>
                              <a:gd name="T19" fmla="*/ 7 h 209"/>
                              <a:gd name="T20" fmla="*/ 6 w 137"/>
                              <a:gd name="T21" fmla="*/ 0 h 209"/>
                              <a:gd name="T22" fmla="*/ 58 w 137"/>
                              <a:gd name="T23" fmla="*/ 0 h 209"/>
                              <a:gd name="T24" fmla="*/ 88 w 137"/>
                              <a:gd name="T25" fmla="*/ 4 h 209"/>
                              <a:gd name="T26" fmla="*/ 107 w 137"/>
                              <a:gd name="T27" fmla="*/ 14 h 209"/>
                              <a:gd name="T28" fmla="*/ 120 w 137"/>
                              <a:gd name="T29" fmla="*/ 31 h 209"/>
                              <a:gd name="T30" fmla="*/ 123 w 137"/>
                              <a:gd name="T31" fmla="*/ 53 h 209"/>
                              <a:gd name="T32" fmla="*/ 122 w 137"/>
                              <a:gd name="T33" fmla="*/ 67 h 209"/>
                              <a:gd name="T34" fmla="*/ 117 w 137"/>
                              <a:gd name="T35" fmla="*/ 79 h 209"/>
                              <a:gd name="T36" fmla="*/ 109 w 137"/>
                              <a:gd name="T37" fmla="*/ 89 h 209"/>
                              <a:gd name="T38" fmla="*/ 96 w 137"/>
                              <a:gd name="T39" fmla="*/ 96 h 209"/>
                              <a:gd name="T40" fmla="*/ 112 w 137"/>
                              <a:gd name="T41" fmla="*/ 103 h 209"/>
                              <a:gd name="T42" fmla="*/ 125 w 137"/>
                              <a:gd name="T43" fmla="*/ 114 h 209"/>
                              <a:gd name="T44" fmla="*/ 133 w 137"/>
                              <a:gd name="T45" fmla="*/ 130 h 209"/>
                              <a:gd name="T46" fmla="*/ 137 w 137"/>
                              <a:gd name="T47" fmla="*/ 148 h 209"/>
                              <a:gd name="T48" fmla="*/ 95 w 137"/>
                              <a:gd name="T49" fmla="*/ 48 h 209"/>
                              <a:gd name="T50" fmla="*/ 91 w 137"/>
                              <a:gd name="T51" fmla="*/ 36 h 209"/>
                              <a:gd name="T52" fmla="*/ 81 w 137"/>
                              <a:gd name="T53" fmla="*/ 28 h 209"/>
                              <a:gd name="T54" fmla="*/ 67 w 137"/>
                              <a:gd name="T55" fmla="*/ 24 h 209"/>
                              <a:gd name="T56" fmla="*/ 27 w 137"/>
                              <a:gd name="T57" fmla="*/ 23 h 209"/>
                              <a:gd name="T58" fmla="*/ 59 w 137"/>
                              <a:gd name="T59" fmla="*/ 90 h 209"/>
                              <a:gd name="T60" fmla="*/ 77 w 137"/>
                              <a:gd name="T61" fmla="*/ 88 h 209"/>
                              <a:gd name="T62" fmla="*/ 88 w 137"/>
                              <a:gd name="T63" fmla="*/ 80 h 209"/>
                              <a:gd name="T64" fmla="*/ 94 w 137"/>
                              <a:gd name="T65" fmla="*/ 69 h 209"/>
                              <a:gd name="T66" fmla="*/ 95 w 137"/>
                              <a:gd name="T67" fmla="*/ 56 h 209"/>
                              <a:gd name="T68" fmla="*/ 107 w 137"/>
                              <a:gd name="T69" fmla="*/ 141 h 209"/>
                              <a:gd name="T70" fmla="*/ 101 w 137"/>
                              <a:gd name="T71" fmla="*/ 127 h 209"/>
                              <a:gd name="T72" fmla="*/ 90 w 137"/>
                              <a:gd name="T73" fmla="*/ 117 h 209"/>
                              <a:gd name="T74" fmla="*/ 73 w 137"/>
                              <a:gd name="T75" fmla="*/ 113 h 209"/>
                              <a:gd name="T76" fmla="*/ 27 w 137"/>
                              <a:gd name="T77" fmla="*/ 113 h 209"/>
                              <a:gd name="T78" fmla="*/ 68 w 137"/>
                              <a:gd name="T79" fmla="*/ 185 h 209"/>
                              <a:gd name="T80" fmla="*/ 84 w 137"/>
                              <a:gd name="T81" fmla="*/ 183 h 209"/>
                              <a:gd name="T82" fmla="*/ 96 w 137"/>
                              <a:gd name="T83" fmla="*/ 177 h 209"/>
                              <a:gd name="T84" fmla="*/ 105 w 137"/>
                              <a:gd name="T85" fmla="*/ 165 h 209"/>
                              <a:gd name="T86" fmla="*/ 109 w 137"/>
                              <a:gd name="T87" fmla="*/ 151 h 2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137" h="209">
                                <a:moveTo>
                                  <a:pt x="137" y="148"/>
                                </a:moveTo>
                                <a:lnTo>
                                  <a:pt x="137" y="158"/>
                                </a:lnTo>
                                <a:lnTo>
                                  <a:pt x="134" y="167"/>
                                </a:lnTo>
                                <a:lnTo>
                                  <a:pt x="132" y="174"/>
                                </a:lnTo>
                                <a:lnTo>
                                  <a:pt x="127" y="181"/>
                                </a:lnTo>
                                <a:lnTo>
                                  <a:pt x="122" y="188"/>
                                </a:lnTo>
                                <a:lnTo>
                                  <a:pt x="117" y="193"/>
                                </a:lnTo>
                                <a:lnTo>
                                  <a:pt x="110" y="197"/>
                                </a:lnTo>
                                <a:lnTo>
                                  <a:pt x="102" y="201"/>
                                </a:lnTo>
                                <a:lnTo>
                                  <a:pt x="94" y="205"/>
                                </a:lnTo>
                                <a:lnTo>
                                  <a:pt x="85" y="206"/>
                                </a:lnTo>
                                <a:lnTo>
                                  <a:pt x="75" y="207"/>
                                </a:lnTo>
                                <a:lnTo>
                                  <a:pt x="64" y="209"/>
                                </a:lnTo>
                                <a:lnTo>
                                  <a:pt x="10" y="209"/>
                                </a:lnTo>
                                <a:lnTo>
                                  <a:pt x="6" y="207"/>
                                </a:lnTo>
                                <a:lnTo>
                                  <a:pt x="4" y="206"/>
                                </a:lnTo>
                                <a:lnTo>
                                  <a:pt x="0" y="202"/>
                                </a:lnTo>
                                <a:lnTo>
                                  <a:pt x="0" y="196"/>
                                </a:lnTo>
                                <a:lnTo>
                                  <a:pt x="0" y="12"/>
                                </a:lnTo>
                                <a:lnTo>
                                  <a:pt x="0" y="7"/>
                                </a:lnTo>
                                <a:lnTo>
                                  <a:pt x="4" y="3"/>
                                </a:lnTo>
                                <a:lnTo>
                                  <a:pt x="6" y="0"/>
                                </a:lnTo>
                                <a:lnTo>
                                  <a:pt x="10" y="0"/>
                                </a:lnTo>
                                <a:lnTo>
                                  <a:pt x="58" y="0"/>
                                </a:lnTo>
                                <a:lnTo>
                                  <a:pt x="75" y="2"/>
                                </a:lnTo>
                                <a:lnTo>
                                  <a:pt x="88" y="4"/>
                                </a:lnTo>
                                <a:lnTo>
                                  <a:pt x="99" y="8"/>
                                </a:lnTo>
                                <a:lnTo>
                                  <a:pt x="107" y="14"/>
                                </a:lnTo>
                                <a:lnTo>
                                  <a:pt x="115" y="21"/>
                                </a:lnTo>
                                <a:lnTo>
                                  <a:pt x="120" y="31"/>
                                </a:lnTo>
                                <a:lnTo>
                                  <a:pt x="123" y="41"/>
                                </a:lnTo>
                                <a:lnTo>
                                  <a:pt x="123" y="53"/>
                                </a:lnTo>
                                <a:lnTo>
                                  <a:pt x="123" y="61"/>
                                </a:lnTo>
                                <a:lnTo>
                                  <a:pt x="122" y="67"/>
                                </a:lnTo>
                                <a:lnTo>
                                  <a:pt x="120" y="73"/>
                                </a:lnTo>
                                <a:lnTo>
                                  <a:pt x="117" y="79"/>
                                </a:lnTo>
                                <a:lnTo>
                                  <a:pt x="113" y="85"/>
                                </a:lnTo>
                                <a:lnTo>
                                  <a:pt x="109" y="89"/>
                                </a:lnTo>
                                <a:lnTo>
                                  <a:pt x="102" y="94"/>
                                </a:lnTo>
                                <a:lnTo>
                                  <a:pt x="96" y="96"/>
                                </a:lnTo>
                                <a:lnTo>
                                  <a:pt x="105" y="99"/>
                                </a:lnTo>
                                <a:lnTo>
                                  <a:pt x="112" y="103"/>
                                </a:lnTo>
                                <a:lnTo>
                                  <a:pt x="120" y="108"/>
                                </a:lnTo>
                                <a:lnTo>
                                  <a:pt x="125" y="114"/>
                                </a:lnTo>
                                <a:lnTo>
                                  <a:pt x="131" y="121"/>
                                </a:lnTo>
                                <a:lnTo>
                                  <a:pt x="133" y="130"/>
                                </a:lnTo>
                                <a:lnTo>
                                  <a:pt x="137" y="138"/>
                                </a:lnTo>
                                <a:lnTo>
                                  <a:pt x="137" y="148"/>
                                </a:lnTo>
                                <a:close/>
                                <a:moveTo>
                                  <a:pt x="95" y="56"/>
                                </a:moveTo>
                                <a:lnTo>
                                  <a:pt x="95" y="48"/>
                                </a:lnTo>
                                <a:lnTo>
                                  <a:pt x="94" y="42"/>
                                </a:lnTo>
                                <a:lnTo>
                                  <a:pt x="91" y="36"/>
                                </a:lnTo>
                                <a:lnTo>
                                  <a:pt x="86" y="31"/>
                                </a:lnTo>
                                <a:lnTo>
                                  <a:pt x="81" y="28"/>
                                </a:lnTo>
                                <a:lnTo>
                                  <a:pt x="75" y="25"/>
                                </a:lnTo>
                                <a:lnTo>
                                  <a:pt x="67" y="24"/>
                                </a:lnTo>
                                <a:lnTo>
                                  <a:pt x="56" y="23"/>
                                </a:lnTo>
                                <a:lnTo>
                                  <a:pt x="27" y="23"/>
                                </a:lnTo>
                                <a:lnTo>
                                  <a:pt x="27" y="90"/>
                                </a:lnTo>
                                <a:lnTo>
                                  <a:pt x="59" y="90"/>
                                </a:lnTo>
                                <a:lnTo>
                                  <a:pt x="69" y="90"/>
                                </a:lnTo>
                                <a:lnTo>
                                  <a:pt x="77" y="88"/>
                                </a:lnTo>
                                <a:lnTo>
                                  <a:pt x="83" y="84"/>
                                </a:lnTo>
                                <a:lnTo>
                                  <a:pt x="88" y="80"/>
                                </a:lnTo>
                                <a:lnTo>
                                  <a:pt x="91" y="74"/>
                                </a:lnTo>
                                <a:lnTo>
                                  <a:pt x="94" y="69"/>
                                </a:lnTo>
                                <a:lnTo>
                                  <a:pt x="95" y="62"/>
                                </a:lnTo>
                                <a:lnTo>
                                  <a:pt x="95" y="56"/>
                                </a:lnTo>
                                <a:close/>
                                <a:moveTo>
                                  <a:pt x="109" y="151"/>
                                </a:moveTo>
                                <a:lnTo>
                                  <a:pt x="107" y="141"/>
                                </a:lnTo>
                                <a:lnTo>
                                  <a:pt x="105" y="133"/>
                                </a:lnTo>
                                <a:lnTo>
                                  <a:pt x="101" y="127"/>
                                </a:lnTo>
                                <a:lnTo>
                                  <a:pt x="96" y="122"/>
                                </a:lnTo>
                                <a:lnTo>
                                  <a:pt x="90" y="117"/>
                                </a:lnTo>
                                <a:lnTo>
                                  <a:pt x="81" y="115"/>
                                </a:lnTo>
                                <a:lnTo>
                                  <a:pt x="73" y="113"/>
                                </a:lnTo>
                                <a:lnTo>
                                  <a:pt x="61" y="113"/>
                                </a:lnTo>
                                <a:lnTo>
                                  <a:pt x="27" y="113"/>
                                </a:lnTo>
                                <a:lnTo>
                                  <a:pt x="27" y="185"/>
                                </a:lnTo>
                                <a:lnTo>
                                  <a:pt x="68" y="185"/>
                                </a:lnTo>
                                <a:lnTo>
                                  <a:pt x="77" y="185"/>
                                </a:lnTo>
                                <a:lnTo>
                                  <a:pt x="84" y="183"/>
                                </a:lnTo>
                                <a:lnTo>
                                  <a:pt x="91" y="180"/>
                                </a:lnTo>
                                <a:lnTo>
                                  <a:pt x="96" y="177"/>
                                </a:lnTo>
                                <a:lnTo>
                                  <a:pt x="101" y="172"/>
                                </a:lnTo>
                                <a:lnTo>
                                  <a:pt x="105" y="165"/>
                                </a:lnTo>
                                <a:lnTo>
                                  <a:pt x="107" y="158"/>
                                </a:lnTo>
                                <a:lnTo>
                                  <a:pt x="109"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70" name="Freeform 257"/>
                        <wps:cNvSpPr>
                          <a:spLocks/>
                        </wps:cNvSpPr>
                        <wps:spPr bwMode="auto">
                          <a:xfrm>
                            <a:off x="5735638" y="3054350"/>
                            <a:ext cx="63500" cy="111125"/>
                          </a:xfrm>
                          <a:custGeom>
                            <a:avLst/>
                            <a:gdLst>
                              <a:gd name="T0" fmla="*/ 121 w 121"/>
                              <a:gd name="T1" fmla="*/ 201 h 210"/>
                              <a:gd name="T2" fmla="*/ 119 w 121"/>
                              <a:gd name="T3" fmla="*/ 205 h 210"/>
                              <a:gd name="T4" fmla="*/ 117 w 121"/>
                              <a:gd name="T5" fmla="*/ 208 h 210"/>
                              <a:gd name="T6" fmla="*/ 116 w 121"/>
                              <a:gd name="T7" fmla="*/ 210 h 210"/>
                              <a:gd name="T8" fmla="*/ 6 w 121"/>
                              <a:gd name="T9" fmla="*/ 210 h 210"/>
                              <a:gd name="T10" fmla="*/ 4 w 121"/>
                              <a:gd name="T11" fmla="*/ 208 h 210"/>
                              <a:gd name="T12" fmla="*/ 2 w 121"/>
                              <a:gd name="T13" fmla="*/ 207 h 210"/>
                              <a:gd name="T14" fmla="*/ 1 w 121"/>
                              <a:gd name="T15" fmla="*/ 203 h 210"/>
                              <a:gd name="T16" fmla="*/ 0 w 121"/>
                              <a:gd name="T17" fmla="*/ 198 h 210"/>
                              <a:gd name="T18" fmla="*/ 1 w 121"/>
                              <a:gd name="T19" fmla="*/ 194 h 210"/>
                              <a:gd name="T20" fmla="*/ 2 w 121"/>
                              <a:gd name="T21" fmla="*/ 190 h 210"/>
                              <a:gd name="T22" fmla="*/ 4 w 121"/>
                              <a:gd name="T23" fmla="*/ 187 h 210"/>
                              <a:gd name="T24" fmla="*/ 6 w 121"/>
                              <a:gd name="T25" fmla="*/ 187 h 210"/>
                              <a:gd name="T26" fmla="*/ 49 w 121"/>
                              <a:gd name="T27" fmla="*/ 29 h 210"/>
                              <a:gd name="T28" fmla="*/ 6 w 121"/>
                              <a:gd name="T29" fmla="*/ 54 h 210"/>
                              <a:gd name="T30" fmla="*/ 2 w 121"/>
                              <a:gd name="T31" fmla="*/ 56 h 210"/>
                              <a:gd name="T32" fmla="*/ 0 w 121"/>
                              <a:gd name="T33" fmla="*/ 53 h 210"/>
                              <a:gd name="T34" fmla="*/ 0 w 121"/>
                              <a:gd name="T35" fmla="*/ 48 h 210"/>
                              <a:gd name="T36" fmla="*/ 0 w 121"/>
                              <a:gd name="T37" fmla="*/ 42 h 210"/>
                              <a:gd name="T38" fmla="*/ 0 w 121"/>
                              <a:gd name="T39" fmla="*/ 38 h 210"/>
                              <a:gd name="T40" fmla="*/ 1 w 121"/>
                              <a:gd name="T41" fmla="*/ 36 h 210"/>
                              <a:gd name="T42" fmla="*/ 2 w 121"/>
                              <a:gd name="T43" fmla="*/ 33 h 210"/>
                              <a:gd name="T44" fmla="*/ 52 w 121"/>
                              <a:gd name="T45" fmla="*/ 1 h 210"/>
                              <a:gd name="T46" fmla="*/ 53 w 121"/>
                              <a:gd name="T47" fmla="*/ 1 h 210"/>
                              <a:gd name="T48" fmla="*/ 55 w 121"/>
                              <a:gd name="T49" fmla="*/ 0 h 210"/>
                              <a:gd name="T50" fmla="*/ 59 w 121"/>
                              <a:gd name="T51" fmla="*/ 0 h 210"/>
                              <a:gd name="T52" fmla="*/ 64 w 121"/>
                              <a:gd name="T53" fmla="*/ 0 h 210"/>
                              <a:gd name="T54" fmla="*/ 70 w 121"/>
                              <a:gd name="T55" fmla="*/ 0 h 210"/>
                              <a:gd name="T56" fmla="*/ 75 w 121"/>
                              <a:gd name="T57" fmla="*/ 1 h 210"/>
                              <a:gd name="T58" fmla="*/ 76 w 121"/>
                              <a:gd name="T59" fmla="*/ 3 h 210"/>
                              <a:gd name="T60" fmla="*/ 76 w 121"/>
                              <a:gd name="T61" fmla="*/ 5 h 210"/>
                              <a:gd name="T62" fmla="*/ 115 w 121"/>
                              <a:gd name="T63" fmla="*/ 187 h 210"/>
                              <a:gd name="T64" fmla="*/ 117 w 121"/>
                              <a:gd name="T65" fmla="*/ 187 h 210"/>
                              <a:gd name="T66" fmla="*/ 118 w 121"/>
                              <a:gd name="T67" fmla="*/ 190 h 210"/>
                              <a:gd name="T68" fmla="*/ 119 w 121"/>
                              <a:gd name="T69" fmla="*/ 194 h 210"/>
                              <a:gd name="T70" fmla="*/ 121 w 121"/>
                              <a:gd name="T71" fmla="*/ 198 h 2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21" h="210">
                                <a:moveTo>
                                  <a:pt x="121" y="198"/>
                                </a:moveTo>
                                <a:lnTo>
                                  <a:pt x="121" y="201"/>
                                </a:lnTo>
                                <a:lnTo>
                                  <a:pt x="119" y="203"/>
                                </a:lnTo>
                                <a:lnTo>
                                  <a:pt x="119" y="205"/>
                                </a:lnTo>
                                <a:lnTo>
                                  <a:pt x="118" y="207"/>
                                </a:lnTo>
                                <a:lnTo>
                                  <a:pt x="117" y="208"/>
                                </a:lnTo>
                                <a:lnTo>
                                  <a:pt x="117" y="208"/>
                                </a:lnTo>
                                <a:lnTo>
                                  <a:pt x="116" y="210"/>
                                </a:lnTo>
                                <a:lnTo>
                                  <a:pt x="115" y="210"/>
                                </a:lnTo>
                                <a:lnTo>
                                  <a:pt x="6" y="210"/>
                                </a:lnTo>
                                <a:lnTo>
                                  <a:pt x="5" y="210"/>
                                </a:lnTo>
                                <a:lnTo>
                                  <a:pt x="4" y="208"/>
                                </a:lnTo>
                                <a:lnTo>
                                  <a:pt x="2" y="208"/>
                                </a:lnTo>
                                <a:lnTo>
                                  <a:pt x="2" y="207"/>
                                </a:lnTo>
                                <a:lnTo>
                                  <a:pt x="1" y="205"/>
                                </a:lnTo>
                                <a:lnTo>
                                  <a:pt x="1" y="203"/>
                                </a:lnTo>
                                <a:lnTo>
                                  <a:pt x="0" y="201"/>
                                </a:lnTo>
                                <a:lnTo>
                                  <a:pt x="0" y="198"/>
                                </a:lnTo>
                                <a:lnTo>
                                  <a:pt x="0" y="195"/>
                                </a:lnTo>
                                <a:lnTo>
                                  <a:pt x="1" y="194"/>
                                </a:lnTo>
                                <a:lnTo>
                                  <a:pt x="1" y="191"/>
                                </a:lnTo>
                                <a:lnTo>
                                  <a:pt x="2" y="190"/>
                                </a:lnTo>
                                <a:lnTo>
                                  <a:pt x="2" y="189"/>
                                </a:lnTo>
                                <a:lnTo>
                                  <a:pt x="4" y="187"/>
                                </a:lnTo>
                                <a:lnTo>
                                  <a:pt x="5" y="187"/>
                                </a:lnTo>
                                <a:lnTo>
                                  <a:pt x="6" y="187"/>
                                </a:lnTo>
                                <a:lnTo>
                                  <a:pt x="49" y="187"/>
                                </a:lnTo>
                                <a:lnTo>
                                  <a:pt x="49" y="29"/>
                                </a:lnTo>
                                <a:lnTo>
                                  <a:pt x="10" y="53"/>
                                </a:lnTo>
                                <a:lnTo>
                                  <a:pt x="6" y="54"/>
                                </a:lnTo>
                                <a:lnTo>
                                  <a:pt x="4" y="54"/>
                                </a:lnTo>
                                <a:lnTo>
                                  <a:pt x="2" y="56"/>
                                </a:lnTo>
                                <a:lnTo>
                                  <a:pt x="1" y="54"/>
                                </a:lnTo>
                                <a:lnTo>
                                  <a:pt x="0" y="53"/>
                                </a:lnTo>
                                <a:lnTo>
                                  <a:pt x="0" y="51"/>
                                </a:lnTo>
                                <a:lnTo>
                                  <a:pt x="0" y="48"/>
                                </a:lnTo>
                                <a:lnTo>
                                  <a:pt x="0" y="45"/>
                                </a:lnTo>
                                <a:lnTo>
                                  <a:pt x="0" y="42"/>
                                </a:lnTo>
                                <a:lnTo>
                                  <a:pt x="0" y="40"/>
                                </a:lnTo>
                                <a:lnTo>
                                  <a:pt x="0" y="38"/>
                                </a:lnTo>
                                <a:lnTo>
                                  <a:pt x="0" y="37"/>
                                </a:lnTo>
                                <a:lnTo>
                                  <a:pt x="1" y="36"/>
                                </a:lnTo>
                                <a:lnTo>
                                  <a:pt x="1" y="35"/>
                                </a:lnTo>
                                <a:lnTo>
                                  <a:pt x="2" y="33"/>
                                </a:lnTo>
                                <a:lnTo>
                                  <a:pt x="4" y="32"/>
                                </a:lnTo>
                                <a:lnTo>
                                  <a:pt x="52" y="1"/>
                                </a:lnTo>
                                <a:lnTo>
                                  <a:pt x="53" y="1"/>
                                </a:lnTo>
                                <a:lnTo>
                                  <a:pt x="53" y="1"/>
                                </a:lnTo>
                                <a:lnTo>
                                  <a:pt x="54" y="1"/>
                                </a:lnTo>
                                <a:lnTo>
                                  <a:pt x="55" y="0"/>
                                </a:lnTo>
                                <a:lnTo>
                                  <a:pt x="58" y="0"/>
                                </a:lnTo>
                                <a:lnTo>
                                  <a:pt x="59" y="0"/>
                                </a:lnTo>
                                <a:lnTo>
                                  <a:pt x="62" y="0"/>
                                </a:lnTo>
                                <a:lnTo>
                                  <a:pt x="64" y="0"/>
                                </a:lnTo>
                                <a:lnTo>
                                  <a:pt x="68" y="0"/>
                                </a:lnTo>
                                <a:lnTo>
                                  <a:pt x="70" y="0"/>
                                </a:lnTo>
                                <a:lnTo>
                                  <a:pt x="73" y="0"/>
                                </a:lnTo>
                                <a:lnTo>
                                  <a:pt x="75" y="1"/>
                                </a:lnTo>
                                <a:lnTo>
                                  <a:pt x="76" y="1"/>
                                </a:lnTo>
                                <a:lnTo>
                                  <a:pt x="76" y="3"/>
                                </a:lnTo>
                                <a:lnTo>
                                  <a:pt x="76" y="4"/>
                                </a:lnTo>
                                <a:lnTo>
                                  <a:pt x="76" y="5"/>
                                </a:lnTo>
                                <a:lnTo>
                                  <a:pt x="76" y="187"/>
                                </a:lnTo>
                                <a:lnTo>
                                  <a:pt x="115" y="187"/>
                                </a:lnTo>
                                <a:lnTo>
                                  <a:pt x="116" y="187"/>
                                </a:lnTo>
                                <a:lnTo>
                                  <a:pt x="117" y="187"/>
                                </a:lnTo>
                                <a:lnTo>
                                  <a:pt x="118" y="189"/>
                                </a:lnTo>
                                <a:lnTo>
                                  <a:pt x="118" y="190"/>
                                </a:lnTo>
                                <a:lnTo>
                                  <a:pt x="119" y="191"/>
                                </a:lnTo>
                                <a:lnTo>
                                  <a:pt x="119" y="194"/>
                                </a:lnTo>
                                <a:lnTo>
                                  <a:pt x="121" y="195"/>
                                </a:lnTo>
                                <a:lnTo>
                                  <a:pt x="121" y="19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71" name="Freeform 258"/>
                        <wps:cNvSpPr>
                          <a:spLocks/>
                        </wps:cNvSpPr>
                        <wps:spPr bwMode="auto">
                          <a:xfrm>
                            <a:off x="5265738" y="2636838"/>
                            <a:ext cx="673100" cy="290513"/>
                          </a:xfrm>
                          <a:custGeom>
                            <a:avLst/>
                            <a:gdLst>
                              <a:gd name="T0" fmla="*/ 122 w 1272"/>
                              <a:gd name="T1" fmla="*/ 0 h 549"/>
                              <a:gd name="T2" fmla="*/ 1150 w 1272"/>
                              <a:gd name="T3" fmla="*/ 0 h 549"/>
                              <a:gd name="T4" fmla="*/ 1175 w 1272"/>
                              <a:gd name="T5" fmla="*/ 2 h 549"/>
                              <a:gd name="T6" fmla="*/ 1219 w 1272"/>
                              <a:gd name="T7" fmla="*/ 21 h 549"/>
                              <a:gd name="T8" fmla="*/ 1252 w 1272"/>
                              <a:gd name="T9" fmla="*/ 53 h 549"/>
                              <a:gd name="T10" fmla="*/ 1271 w 1272"/>
                              <a:gd name="T11" fmla="*/ 97 h 549"/>
                              <a:gd name="T12" fmla="*/ 1272 w 1272"/>
                              <a:gd name="T13" fmla="*/ 122 h 549"/>
                              <a:gd name="T14" fmla="*/ 1272 w 1272"/>
                              <a:gd name="T15" fmla="*/ 427 h 549"/>
                              <a:gd name="T16" fmla="*/ 1271 w 1272"/>
                              <a:gd name="T17" fmla="*/ 452 h 549"/>
                              <a:gd name="T18" fmla="*/ 1252 w 1272"/>
                              <a:gd name="T19" fmla="*/ 496 h 549"/>
                              <a:gd name="T20" fmla="*/ 1219 w 1272"/>
                              <a:gd name="T21" fmla="*/ 529 h 549"/>
                              <a:gd name="T22" fmla="*/ 1175 w 1272"/>
                              <a:gd name="T23" fmla="*/ 548 h 549"/>
                              <a:gd name="T24" fmla="*/ 1150 w 1272"/>
                              <a:gd name="T25" fmla="*/ 549 h 549"/>
                              <a:gd name="T26" fmla="*/ 122 w 1272"/>
                              <a:gd name="T27" fmla="*/ 549 h 549"/>
                              <a:gd name="T28" fmla="*/ 97 w 1272"/>
                              <a:gd name="T29" fmla="*/ 548 h 549"/>
                              <a:gd name="T30" fmla="*/ 54 w 1272"/>
                              <a:gd name="T31" fmla="*/ 529 h 549"/>
                              <a:gd name="T32" fmla="*/ 21 w 1272"/>
                              <a:gd name="T33" fmla="*/ 496 h 549"/>
                              <a:gd name="T34" fmla="*/ 2 w 1272"/>
                              <a:gd name="T35" fmla="*/ 452 h 549"/>
                              <a:gd name="T36" fmla="*/ 0 w 1272"/>
                              <a:gd name="T37" fmla="*/ 427 h 549"/>
                              <a:gd name="T38" fmla="*/ 0 w 1272"/>
                              <a:gd name="T39" fmla="*/ 122 h 549"/>
                              <a:gd name="T40" fmla="*/ 2 w 1272"/>
                              <a:gd name="T41" fmla="*/ 97 h 549"/>
                              <a:gd name="T42" fmla="*/ 21 w 1272"/>
                              <a:gd name="T43" fmla="*/ 53 h 549"/>
                              <a:gd name="T44" fmla="*/ 54 w 1272"/>
                              <a:gd name="T45" fmla="*/ 21 h 549"/>
                              <a:gd name="T46" fmla="*/ 97 w 1272"/>
                              <a:gd name="T47" fmla="*/ 2 h 549"/>
                              <a:gd name="T48" fmla="*/ 122 w 1272"/>
                              <a:gd name="T49" fmla="*/ 0 h 5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1272" h="549">
                                <a:moveTo>
                                  <a:pt x="122" y="0"/>
                                </a:moveTo>
                                <a:lnTo>
                                  <a:pt x="1150" y="0"/>
                                </a:lnTo>
                                <a:lnTo>
                                  <a:pt x="1175" y="2"/>
                                </a:lnTo>
                                <a:lnTo>
                                  <a:pt x="1219" y="21"/>
                                </a:lnTo>
                                <a:lnTo>
                                  <a:pt x="1252" y="53"/>
                                </a:lnTo>
                                <a:lnTo>
                                  <a:pt x="1271" y="97"/>
                                </a:lnTo>
                                <a:lnTo>
                                  <a:pt x="1272" y="122"/>
                                </a:lnTo>
                                <a:lnTo>
                                  <a:pt x="1272" y="427"/>
                                </a:lnTo>
                                <a:lnTo>
                                  <a:pt x="1271" y="452"/>
                                </a:lnTo>
                                <a:lnTo>
                                  <a:pt x="1252" y="496"/>
                                </a:lnTo>
                                <a:lnTo>
                                  <a:pt x="1219" y="529"/>
                                </a:lnTo>
                                <a:lnTo>
                                  <a:pt x="1175" y="548"/>
                                </a:lnTo>
                                <a:lnTo>
                                  <a:pt x="1150" y="549"/>
                                </a:lnTo>
                                <a:lnTo>
                                  <a:pt x="122" y="549"/>
                                </a:lnTo>
                                <a:lnTo>
                                  <a:pt x="97" y="548"/>
                                </a:lnTo>
                                <a:lnTo>
                                  <a:pt x="54" y="529"/>
                                </a:lnTo>
                                <a:lnTo>
                                  <a:pt x="21" y="496"/>
                                </a:lnTo>
                                <a:lnTo>
                                  <a:pt x="2" y="452"/>
                                </a:lnTo>
                                <a:lnTo>
                                  <a:pt x="0" y="427"/>
                                </a:lnTo>
                                <a:lnTo>
                                  <a:pt x="0" y="122"/>
                                </a:lnTo>
                                <a:lnTo>
                                  <a:pt x="2" y="97"/>
                                </a:lnTo>
                                <a:lnTo>
                                  <a:pt x="21" y="53"/>
                                </a:lnTo>
                                <a:lnTo>
                                  <a:pt x="54" y="21"/>
                                </a:lnTo>
                                <a:lnTo>
                                  <a:pt x="97" y="2"/>
                                </a:lnTo>
                                <a:lnTo>
                                  <a:pt x="122" y="0"/>
                                </a:lnTo>
                                <a:close/>
                              </a:path>
                            </a:pathLst>
                          </a:custGeom>
                          <a:solidFill>
                            <a:srgbClr val="96ACCD"/>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72" name="Freeform 259"/>
                        <wps:cNvSpPr>
                          <a:spLocks/>
                        </wps:cNvSpPr>
                        <wps:spPr bwMode="auto">
                          <a:xfrm>
                            <a:off x="5438775" y="2725738"/>
                            <a:ext cx="57150" cy="111125"/>
                          </a:xfrm>
                          <a:custGeom>
                            <a:avLst/>
                            <a:gdLst>
                              <a:gd name="T0" fmla="*/ 107 w 107"/>
                              <a:gd name="T1" fmla="*/ 197 h 208"/>
                              <a:gd name="T2" fmla="*/ 107 w 107"/>
                              <a:gd name="T3" fmla="*/ 199 h 208"/>
                              <a:gd name="T4" fmla="*/ 107 w 107"/>
                              <a:gd name="T5" fmla="*/ 202 h 208"/>
                              <a:gd name="T6" fmla="*/ 106 w 107"/>
                              <a:gd name="T7" fmla="*/ 204 h 208"/>
                              <a:gd name="T8" fmla="*/ 106 w 107"/>
                              <a:gd name="T9" fmla="*/ 205 h 208"/>
                              <a:gd name="T10" fmla="*/ 104 w 107"/>
                              <a:gd name="T11" fmla="*/ 206 h 208"/>
                              <a:gd name="T12" fmla="*/ 103 w 107"/>
                              <a:gd name="T13" fmla="*/ 208 h 208"/>
                              <a:gd name="T14" fmla="*/ 102 w 107"/>
                              <a:gd name="T15" fmla="*/ 208 h 208"/>
                              <a:gd name="T16" fmla="*/ 101 w 107"/>
                              <a:gd name="T17" fmla="*/ 208 h 208"/>
                              <a:gd name="T18" fmla="*/ 9 w 107"/>
                              <a:gd name="T19" fmla="*/ 208 h 208"/>
                              <a:gd name="T20" fmla="*/ 6 w 107"/>
                              <a:gd name="T21" fmla="*/ 208 h 208"/>
                              <a:gd name="T22" fmla="*/ 2 w 107"/>
                              <a:gd name="T23" fmla="*/ 206 h 208"/>
                              <a:gd name="T24" fmla="*/ 0 w 107"/>
                              <a:gd name="T25" fmla="*/ 203 h 208"/>
                              <a:gd name="T26" fmla="*/ 0 w 107"/>
                              <a:gd name="T27" fmla="*/ 197 h 208"/>
                              <a:gd name="T28" fmla="*/ 0 w 107"/>
                              <a:gd name="T29" fmla="*/ 4 h 208"/>
                              <a:gd name="T30" fmla="*/ 0 w 107"/>
                              <a:gd name="T31" fmla="*/ 3 h 208"/>
                              <a:gd name="T32" fmla="*/ 0 w 107"/>
                              <a:gd name="T33" fmla="*/ 3 h 208"/>
                              <a:gd name="T34" fmla="*/ 1 w 107"/>
                              <a:gd name="T35" fmla="*/ 2 h 208"/>
                              <a:gd name="T36" fmla="*/ 2 w 107"/>
                              <a:gd name="T37" fmla="*/ 1 h 208"/>
                              <a:gd name="T38" fmla="*/ 3 w 107"/>
                              <a:gd name="T39" fmla="*/ 1 h 208"/>
                              <a:gd name="T40" fmla="*/ 6 w 107"/>
                              <a:gd name="T41" fmla="*/ 1 h 208"/>
                              <a:gd name="T42" fmla="*/ 9 w 107"/>
                              <a:gd name="T43" fmla="*/ 0 h 208"/>
                              <a:gd name="T44" fmla="*/ 13 w 107"/>
                              <a:gd name="T45" fmla="*/ 0 h 208"/>
                              <a:gd name="T46" fmla="*/ 17 w 107"/>
                              <a:gd name="T47" fmla="*/ 0 h 208"/>
                              <a:gd name="T48" fmla="*/ 19 w 107"/>
                              <a:gd name="T49" fmla="*/ 1 h 208"/>
                              <a:gd name="T50" fmla="*/ 22 w 107"/>
                              <a:gd name="T51" fmla="*/ 1 h 208"/>
                              <a:gd name="T52" fmla="*/ 24 w 107"/>
                              <a:gd name="T53" fmla="*/ 1 h 208"/>
                              <a:gd name="T54" fmla="*/ 25 w 107"/>
                              <a:gd name="T55" fmla="*/ 2 h 208"/>
                              <a:gd name="T56" fmla="*/ 25 w 107"/>
                              <a:gd name="T57" fmla="*/ 3 h 208"/>
                              <a:gd name="T58" fmla="*/ 27 w 107"/>
                              <a:gd name="T59" fmla="*/ 3 h 208"/>
                              <a:gd name="T60" fmla="*/ 27 w 107"/>
                              <a:gd name="T61" fmla="*/ 4 h 208"/>
                              <a:gd name="T62" fmla="*/ 27 w 107"/>
                              <a:gd name="T63" fmla="*/ 184 h 208"/>
                              <a:gd name="T64" fmla="*/ 101 w 107"/>
                              <a:gd name="T65" fmla="*/ 184 h 208"/>
                              <a:gd name="T66" fmla="*/ 102 w 107"/>
                              <a:gd name="T67" fmla="*/ 184 h 208"/>
                              <a:gd name="T68" fmla="*/ 103 w 107"/>
                              <a:gd name="T69" fmla="*/ 186 h 208"/>
                              <a:gd name="T70" fmla="*/ 104 w 107"/>
                              <a:gd name="T71" fmla="*/ 186 h 208"/>
                              <a:gd name="T72" fmla="*/ 106 w 107"/>
                              <a:gd name="T73" fmla="*/ 187 h 208"/>
                              <a:gd name="T74" fmla="*/ 106 w 107"/>
                              <a:gd name="T75" fmla="*/ 189 h 208"/>
                              <a:gd name="T76" fmla="*/ 107 w 107"/>
                              <a:gd name="T77" fmla="*/ 190 h 208"/>
                              <a:gd name="T78" fmla="*/ 107 w 107"/>
                              <a:gd name="T79" fmla="*/ 193 h 208"/>
                              <a:gd name="T80" fmla="*/ 107 w 107"/>
                              <a:gd name="T81" fmla="*/ 197 h 2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107" h="208">
                                <a:moveTo>
                                  <a:pt x="107" y="197"/>
                                </a:moveTo>
                                <a:lnTo>
                                  <a:pt x="107" y="199"/>
                                </a:lnTo>
                                <a:lnTo>
                                  <a:pt x="107" y="202"/>
                                </a:lnTo>
                                <a:lnTo>
                                  <a:pt x="106" y="204"/>
                                </a:lnTo>
                                <a:lnTo>
                                  <a:pt x="106" y="205"/>
                                </a:lnTo>
                                <a:lnTo>
                                  <a:pt x="104" y="206"/>
                                </a:lnTo>
                                <a:lnTo>
                                  <a:pt x="103" y="208"/>
                                </a:lnTo>
                                <a:lnTo>
                                  <a:pt x="102" y="208"/>
                                </a:lnTo>
                                <a:lnTo>
                                  <a:pt x="101" y="208"/>
                                </a:lnTo>
                                <a:lnTo>
                                  <a:pt x="9" y="208"/>
                                </a:lnTo>
                                <a:lnTo>
                                  <a:pt x="6" y="208"/>
                                </a:lnTo>
                                <a:lnTo>
                                  <a:pt x="2" y="206"/>
                                </a:lnTo>
                                <a:lnTo>
                                  <a:pt x="0" y="203"/>
                                </a:lnTo>
                                <a:lnTo>
                                  <a:pt x="0" y="197"/>
                                </a:lnTo>
                                <a:lnTo>
                                  <a:pt x="0" y="4"/>
                                </a:lnTo>
                                <a:lnTo>
                                  <a:pt x="0" y="3"/>
                                </a:lnTo>
                                <a:lnTo>
                                  <a:pt x="0" y="3"/>
                                </a:lnTo>
                                <a:lnTo>
                                  <a:pt x="1" y="2"/>
                                </a:lnTo>
                                <a:lnTo>
                                  <a:pt x="2" y="1"/>
                                </a:lnTo>
                                <a:lnTo>
                                  <a:pt x="3" y="1"/>
                                </a:lnTo>
                                <a:lnTo>
                                  <a:pt x="6" y="1"/>
                                </a:lnTo>
                                <a:lnTo>
                                  <a:pt x="9" y="0"/>
                                </a:lnTo>
                                <a:lnTo>
                                  <a:pt x="13" y="0"/>
                                </a:lnTo>
                                <a:lnTo>
                                  <a:pt x="17" y="0"/>
                                </a:lnTo>
                                <a:lnTo>
                                  <a:pt x="19" y="1"/>
                                </a:lnTo>
                                <a:lnTo>
                                  <a:pt x="22" y="1"/>
                                </a:lnTo>
                                <a:lnTo>
                                  <a:pt x="24" y="1"/>
                                </a:lnTo>
                                <a:lnTo>
                                  <a:pt x="25" y="2"/>
                                </a:lnTo>
                                <a:lnTo>
                                  <a:pt x="25" y="3"/>
                                </a:lnTo>
                                <a:lnTo>
                                  <a:pt x="27" y="3"/>
                                </a:lnTo>
                                <a:lnTo>
                                  <a:pt x="27" y="4"/>
                                </a:lnTo>
                                <a:lnTo>
                                  <a:pt x="27" y="184"/>
                                </a:lnTo>
                                <a:lnTo>
                                  <a:pt x="101" y="184"/>
                                </a:lnTo>
                                <a:lnTo>
                                  <a:pt x="102" y="184"/>
                                </a:lnTo>
                                <a:lnTo>
                                  <a:pt x="103" y="186"/>
                                </a:lnTo>
                                <a:lnTo>
                                  <a:pt x="104" y="186"/>
                                </a:lnTo>
                                <a:lnTo>
                                  <a:pt x="106" y="187"/>
                                </a:lnTo>
                                <a:lnTo>
                                  <a:pt x="106" y="189"/>
                                </a:lnTo>
                                <a:lnTo>
                                  <a:pt x="107" y="190"/>
                                </a:lnTo>
                                <a:lnTo>
                                  <a:pt x="107" y="193"/>
                                </a:lnTo>
                                <a:lnTo>
                                  <a:pt x="107" y="19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73" name="Freeform 260"/>
                        <wps:cNvSpPr>
                          <a:spLocks noEditPoints="1"/>
                        </wps:cNvSpPr>
                        <wps:spPr bwMode="auto">
                          <a:xfrm>
                            <a:off x="5511800" y="2727325"/>
                            <a:ext cx="84138" cy="109538"/>
                          </a:xfrm>
                          <a:custGeom>
                            <a:avLst/>
                            <a:gdLst>
                              <a:gd name="T0" fmla="*/ 158 w 158"/>
                              <a:gd name="T1" fmla="*/ 101 h 207"/>
                              <a:gd name="T2" fmla="*/ 157 w 158"/>
                              <a:gd name="T3" fmla="*/ 127 h 207"/>
                              <a:gd name="T4" fmla="*/ 152 w 158"/>
                              <a:gd name="T5" fmla="*/ 148 h 207"/>
                              <a:gd name="T6" fmla="*/ 144 w 158"/>
                              <a:gd name="T7" fmla="*/ 166 h 207"/>
                              <a:gd name="T8" fmla="*/ 131 w 158"/>
                              <a:gd name="T9" fmla="*/ 181 h 207"/>
                              <a:gd name="T10" fmla="*/ 118 w 158"/>
                              <a:gd name="T11" fmla="*/ 193 h 207"/>
                              <a:gd name="T12" fmla="*/ 99 w 158"/>
                              <a:gd name="T13" fmla="*/ 201 h 207"/>
                              <a:gd name="T14" fmla="*/ 78 w 158"/>
                              <a:gd name="T15" fmla="*/ 207 h 207"/>
                              <a:gd name="T16" fmla="*/ 54 w 158"/>
                              <a:gd name="T17" fmla="*/ 207 h 207"/>
                              <a:gd name="T18" fmla="*/ 9 w 158"/>
                              <a:gd name="T19" fmla="*/ 207 h 207"/>
                              <a:gd name="T20" fmla="*/ 6 w 158"/>
                              <a:gd name="T21" fmla="*/ 207 h 207"/>
                              <a:gd name="T22" fmla="*/ 2 w 158"/>
                              <a:gd name="T23" fmla="*/ 205 h 207"/>
                              <a:gd name="T24" fmla="*/ 0 w 158"/>
                              <a:gd name="T25" fmla="*/ 202 h 207"/>
                              <a:gd name="T26" fmla="*/ 0 w 158"/>
                              <a:gd name="T27" fmla="*/ 196 h 207"/>
                              <a:gd name="T28" fmla="*/ 0 w 158"/>
                              <a:gd name="T29" fmla="*/ 11 h 207"/>
                              <a:gd name="T30" fmla="*/ 0 w 158"/>
                              <a:gd name="T31" fmla="*/ 6 h 207"/>
                              <a:gd name="T32" fmla="*/ 2 w 158"/>
                              <a:gd name="T33" fmla="*/ 2 h 207"/>
                              <a:gd name="T34" fmla="*/ 6 w 158"/>
                              <a:gd name="T35" fmla="*/ 0 h 207"/>
                              <a:gd name="T36" fmla="*/ 9 w 158"/>
                              <a:gd name="T37" fmla="*/ 0 h 207"/>
                              <a:gd name="T38" fmla="*/ 56 w 158"/>
                              <a:gd name="T39" fmla="*/ 0 h 207"/>
                              <a:gd name="T40" fmla="*/ 82 w 158"/>
                              <a:gd name="T41" fmla="*/ 1 h 207"/>
                              <a:gd name="T42" fmla="*/ 102 w 158"/>
                              <a:gd name="T43" fmla="*/ 7 h 207"/>
                              <a:gd name="T44" fmla="*/ 119 w 158"/>
                              <a:gd name="T45" fmla="*/ 15 h 207"/>
                              <a:gd name="T46" fmla="*/ 133 w 158"/>
                              <a:gd name="T47" fmla="*/ 27 h 207"/>
                              <a:gd name="T48" fmla="*/ 145 w 158"/>
                              <a:gd name="T49" fmla="*/ 40 h 207"/>
                              <a:gd name="T50" fmla="*/ 152 w 158"/>
                              <a:gd name="T51" fmla="*/ 59 h 207"/>
                              <a:gd name="T52" fmla="*/ 157 w 158"/>
                              <a:gd name="T53" fmla="*/ 77 h 207"/>
                              <a:gd name="T54" fmla="*/ 158 w 158"/>
                              <a:gd name="T55" fmla="*/ 101 h 207"/>
                              <a:gd name="T56" fmla="*/ 130 w 158"/>
                              <a:gd name="T57" fmla="*/ 102 h 207"/>
                              <a:gd name="T58" fmla="*/ 129 w 158"/>
                              <a:gd name="T59" fmla="*/ 85 h 207"/>
                              <a:gd name="T60" fmla="*/ 125 w 158"/>
                              <a:gd name="T61" fmla="*/ 70 h 207"/>
                              <a:gd name="T62" fmla="*/ 120 w 158"/>
                              <a:gd name="T63" fmla="*/ 56 h 207"/>
                              <a:gd name="T64" fmla="*/ 112 w 158"/>
                              <a:gd name="T65" fmla="*/ 45 h 207"/>
                              <a:gd name="T66" fmla="*/ 103 w 158"/>
                              <a:gd name="T67" fmla="*/ 36 h 207"/>
                              <a:gd name="T68" fmla="*/ 89 w 158"/>
                              <a:gd name="T69" fmla="*/ 28 h 207"/>
                              <a:gd name="T70" fmla="*/ 75 w 158"/>
                              <a:gd name="T71" fmla="*/ 23 h 207"/>
                              <a:gd name="T72" fmla="*/ 55 w 158"/>
                              <a:gd name="T73" fmla="*/ 23 h 207"/>
                              <a:gd name="T74" fmla="*/ 27 w 158"/>
                              <a:gd name="T75" fmla="*/ 23 h 207"/>
                              <a:gd name="T76" fmla="*/ 27 w 158"/>
                              <a:gd name="T77" fmla="*/ 185 h 207"/>
                              <a:gd name="T78" fmla="*/ 55 w 158"/>
                              <a:gd name="T79" fmla="*/ 185 h 207"/>
                              <a:gd name="T80" fmla="*/ 73 w 158"/>
                              <a:gd name="T81" fmla="*/ 183 h 207"/>
                              <a:gd name="T82" fmla="*/ 88 w 158"/>
                              <a:gd name="T83" fmla="*/ 180 h 207"/>
                              <a:gd name="T84" fmla="*/ 102 w 158"/>
                              <a:gd name="T85" fmla="*/ 173 h 207"/>
                              <a:gd name="T86" fmla="*/ 112 w 158"/>
                              <a:gd name="T87" fmla="*/ 164 h 207"/>
                              <a:gd name="T88" fmla="*/ 119 w 158"/>
                              <a:gd name="T89" fmla="*/ 152 h 207"/>
                              <a:gd name="T90" fmla="*/ 125 w 158"/>
                              <a:gd name="T91" fmla="*/ 139 h 207"/>
                              <a:gd name="T92" fmla="*/ 129 w 158"/>
                              <a:gd name="T93" fmla="*/ 122 h 207"/>
                              <a:gd name="T94" fmla="*/ 130 w 158"/>
                              <a:gd name="T95" fmla="*/ 102 h 2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58" h="207">
                                <a:moveTo>
                                  <a:pt x="158" y="101"/>
                                </a:moveTo>
                                <a:lnTo>
                                  <a:pt x="157" y="127"/>
                                </a:lnTo>
                                <a:lnTo>
                                  <a:pt x="152" y="148"/>
                                </a:lnTo>
                                <a:lnTo>
                                  <a:pt x="144" y="166"/>
                                </a:lnTo>
                                <a:lnTo>
                                  <a:pt x="131" y="181"/>
                                </a:lnTo>
                                <a:lnTo>
                                  <a:pt x="118" y="193"/>
                                </a:lnTo>
                                <a:lnTo>
                                  <a:pt x="99" y="201"/>
                                </a:lnTo>
                                <a:lnTo>
                                  <a:pt x="78" y="207"/>
                                </a:lnTo>
                                <a:lnTo>
                                  <a:pt x="54" y="207"/>
                                </a:lnTo>
                                <a:lnTo>
                                  <a:pt x="9" y="207"/>
                                </a:lnTo>
                                <a:lnTo>
                                  <a:pt x="6" y="207"/>
                                </a:lnTo>
                                <a:lnTo>
                                  <a:pt x="2" y="205"/>
                                </a:lnTo>
                                <a:lnTo>
                                  <a:pt x="0" y="202"/>
                                </a:lnTo>
                                <a:lnTo>
                                  <a:pt x="0" y="196"/>
                                </a:lnTo>
                                <a:lnTo>
                                  <a:pt x="0" y="11"/>
                                </a:lnTo>
                                <a:lnTo>
                                  <a:pt x="0" y="6"/>
                                </a:lnTo>
                                <a:lnTo>
                                  <a:pt x="2" y="2"/>
                                </a:lnTo>
                                <a:lnTo>
                                  <a:pt x="6" y="0"/>
                                </a:lnTo>
                                <a:lnTo>
                                  <a:pt x="9" y="0"/>
                                </a:lnTo>
                                <a:lnTo>
                                  <a:pt x="56" y="0"/>
                                </a:lnTo>
                                <a:lnTo>
                                  <a:pt x="82" y="1"/>
                                </a:lnTo>
                                <a:lnTo>
                                  <a:pt x="102" y="7"/>
                                </a:lnTo>
                                <a:lnTo>
                                  <a:pt x="119" y="15"/>
                                </a:lnTo>
                                <a:lnTo>
                                  <a:pt x="133" y="27"/>
                                </a:lnTo>
                                <a:lnTo>
                                  <a:pt x="145" y="40"/>
                                </a:lnTo>
                                <a:lnTo>
                                  <a:pt x="152" y="59"/>
                                </a:lnTo>
                                <a:lnTo>
                                  <a:pt x="157" y="77"/>
                                </a:lnTo>
                                <a:lnTo>
                                  <a:pt x="158" y="101"/>
                                </a:lnTo>
                                <a:close/>
                                <a:moveTo>
                                  <a:pt x="130" y="102"/>
                                </a:moveTo>
                                <a:lnTo>
                                  <a:pt x="129" y="85"/>
                                </a:lnTo>
                                <a:lnTo>
                                  <a:pt x="125" y="70"/>
                                </a:lnTo>
                                <a:lnTo>
                                  <a:pt x="120" y="56"/>
                                </a:lnTo>
                                <a:lnTo>
                                  <a:pt x="112" y="45"/>
                                </a:lnTo>
                                <a:lnTo>
                                  <a:pt x="103" y="36"/>
                                </a:lnTo>
                                <a:lnTo>
                                  <a:pt x="89" y="28"/>
                                </a:lnTo>
                                <a:lnTo>
                                  <a:pt x="75" y="23"/>
                                </a:lnTo>
                                <a:lnTo>
                                  <a:pt x="55" y="23"/>
                                </a:lnTo>
                                <a:lnTo>
                                  <a:pt x="27" y="23"/>
                                </a:lnTo>
                                <a:lnTo>
                                  <a:pt x="27" y="185"/>
                                </a:lnTo>
                                <a:lnTo>
                                  <a:pt x="55" y="185"/>
                                </a:lnTo>
                                <a:lnTo>
                                  <a:pt x="73" y="183"/>
                                </a:lnTo>
                                <a:lnTo>
                                  <a:pt x="88" y="180"/>
                                </a:lnTo>
                                <a:lnTo>
                                  <a:pt x="102" y="173"/>
                                </a:lnTo>
                                <a:lnTo>
                                  <a:pt x="112" y="164"/>
                                </a:lnTo>
                                <a:lnTo>
                                  <a:pt x="119" y="152"/>
                                </a:lnTo>
                                <a:lnTo>
                                  <a:pt x="125" y="139"/>
                                </a:lnTo>
                                <a:lnTo>
                                  <a:pt x="129" y="122"/>
                                </a:lnTo>
                                <a:lnTo>
                                  <a:pt x="130" y="10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74" name="Freeform 261"/>
                        <wps:cNvSpPr>
                          <a:spLocks/>
                        </wps:cNvSpPr>
                        <wps:spPr bwMode="auto">
                          <a:xfrm>
                            <a:off x="5619750" y="2725738"/>
                            <a:ext cx="55563" cy="111125"/>
                          </a:xfrm>
                          <a:custGeom>
                            <a:avLst/>
                            <a:gdLst>
                              <a:gd name="T0" fmla="*/ 107 w 107"/>
                              <a:gd name="T1" fmla="*/ 197 h 208"/>
                              <a:gd name="T2" fmla="*/ 107 w 107"/>
                              <a:gd name="T3" fmla="*/ 199 h 208"/>
                              <a:gd name="T4" fmla="*/ 107 w 107"/>
                              <a:gd name="T5" fmla="*/ 202 h 208"/>
                              <a:gd name="T6" fmla="*/ 105 w 107"/>
                              <a:gd name="T7" fmla="*/ 204 h 208"/>
                              <a:gd name="T8" fmla="*/ 105 w 107"/>
                              <a:gd name="T9" fmla="*/ 205 h 208"/>
                              <a:gd name="T10" fmla="*/ 104 w 107"/>
                              <a:gd name="T11" fmla="*/ 206 h 208"/>
                              <a:gd name="T12" fmla="*/ 103 w 107"/>
                              <a:gd name="T13" fmla="*/ 208 h 208"/>
                              <a:gd name="T14" fmla="*/ 103 w 107"/>
                              <a:gd name="T15" fmla="*/ 208 h 208"/>
                              <a:gd name="T16" fmla="*/ 101 w 107"/>
                              <a:gd name="T17" fmla="*/ 208 h 208"/>
                              <a:gd name="T18" fmla="*/ 9 w 107"/>
                              <a:gd name="T19" fmla="*/ 208 h 208"/>
                              <a:gd name="T20" fmla="*/ 6 w 107"/>
                              <a:gd name="T21" fmla="*/ 208 h 208"/>
                              <a:gd name="T22" fmla="*/ 2 w 107"/>
                              <a:gd name="T23" fmla="*/ 206 h 208"/>
                              <a:gd name="T24" fmla="*/ 0 w 107"/>
                              <a:gd name="T25" fmla="*/ 203 h 208"/>
                              <a:gd name="T26" fmla="*/ 0 w 107"/>
                              <a:gd name="T27" fmla="*/ 197 h 208"/>
                              <a:gd name="T28" fmla="*/ 0 w 107"/>
                              <a:gd name="T29" fmla="*/ 4 h 208"/>
                              <a:gd name="T30" fmla="*/ 0 w 107"/>
                              <a:gd name="T31" fmla="*/ 3 h 208"/>
                              <a:gd name="T32" fmla="*/ 0 w 107"/>
                              <a:gd name="T33" fmla="*/ 3 h 208"/>
                              <a:gd name="T34" fmla="*/ 1 w 107"/>
                              <a:gd name="T35" fmla="*/ 2 h 208"/>
                              <a:gd name="T36" fmla="*/ 2 w 107"/>
                              <a:gd name="T37" fmla="*/ 1 h 208"/>
                              <a:gd name="T38" fmla="*/ 3 w 107"/>
                              <a:gd name="T39" fmla="*/ 1 h 208"/>
                              <a:gd name="T40" fmla="*/ 6 w 107"/>
                              <a:gd name="T41" fmla="*/ 1 h 208"/>
                              <a:gd name="T42" fmla="*/ 9 w 107"/>
                              <a:gd name="T43" fmla="*/ 0 h 208"/>
                              <a:gd name="T44" fmla="*/ 13 w 107"/>
                              <a:gd name="T45" fmla="*/ 0 h 208"/>
                              <a:gd name="T46" fmla="*/ 17 w 107"/>
                              <a:gd name="T47" fmla="*/ 0 h 208"/>
                              <a:gd name="T48" fmla="*/ 19 w 107"/>
                              <a:gd name="T49" fmla="*/ 1 h 208"/>
                              <a:gd name="T50" fmla="*/ 22 w 107"/>
                              <a:gd name="T51" fmla="*/ 1 h 208"/>
                              <a:gd name="T52" fmla="*/ 24 w 107"/>
                              <a:gd name="T53" fmla="*/ 1 h 208"/>
                              <a:gd name="T54" fmla="*/ 25 w 107"/>
                              <a:gd name="T55" fmla="*/ 2 h 208"/>
                              <a:gd name="T56" fmla="*/ 25 w 107"/>
                              <a:gd name="T57" fmla="*/ 3 h 208"/>
                              <a:gd name="T58" fmla="*/ 27 w 107"/>
                              <a:gd name="T59" fmla="*/ 3 h 208"/>
                              <a:gd name="T60" fmla="*/ 27 w 107"/>
                              <a:gd name="T61" fmla="*/ 4 h 208"/>
                              <a:gd name="T62" fmla="*/ 27 w 107"/>
                              <a:gd name="T63" fmla="*/ 184 h 208"/>
                              <a:gd name="T64" fmla="*/ 101 w 107"/>
                              <a:gd name="T65" fmla="*/ 184 h 208"/>
                              <a:gd name="T66" fmla="*/ 103 w 107"/>
                              <a:gd name="T67" fmla="*/ 184 h 208"/>
                              <a:gd name="T68" fmla="*/ 103 w 107"/>
                              <a:gd name="T69" fmla="*/ 186 h 208"/>
                              <a:gd name="T70" fmla="*/ 104 w 107"/>
                              <a:gd name="T71" fmla="*/ 186 h 208"/>
                              <a:gd name="T72" fmla="*/ 105 w 107"/>
                              <a:gd name="T73" fmla="*/ 187 h 208"/>
                              <a:gd name="T74" fmla="*/ 105 w 107"/>
                              <a:gd name="T75" fmla="*/ 189 h 208"/>
                              <a:gd name="T76" fmla="*/ 107 w 107"/>
                              <a:gd name="T77" fmla="*/ 190 h 208"/>
                              <a:gd name="T78" fmla="*/ 107 w 107"/>
                              <a:gd name="T79" fmla="*/ 193 h 208"/>
                              <a:gd name="T80" fmla="*/ 107 w 107"/>
                              <a:gd name="T81" fmla="*/ 197 h 2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107" h="208">
                                <a:moveTo>
                                  <a:pt x="107" y="197"/>
                                </a:moveTo>
                                <a:lnTo>
                                  <a:pt x="107" y="199"/>
                                </a:lnTo>
                                <a:lnTo>
                                  <a:pt x="107" y="202"/>
                                </a:lnTo>
                                <a:lnTo>
                                  <a:pt x="105" y="204"/>
                                </a:lnTo>
                                <a:lnTo>
                                  <a:pt x="105" y="205"/>
                                </a:lnTo>
                                <a:lnTo>
                                  <a:pt x="104" y="206"/>
                                </a:lnTo>
                                <a:lnTo>
                                  <a:pt x="103" y="208"/>
                                </a:lnTo>
                                <a:lnTo>
                                  <a:pt x="103" y="208"/>
                                </a:lnTo>
                                <a:lnTo>
                                  <a:pt x="101" y="208"/>
                                </a:lnTo>
                                <a:lnTo>
                                  <a:pt x="9" y="208"/>
                                </a:lnTo>
                                <a:lnTo>
                                  <a:pt x="6" y="208"/>
                                </a:lnTo>
                                <a:lnTo>
                                  <a:pt x="2" y="206"/>
                                </a:lnTo>
                                <a:lnTo>
                                  <a:pt x="0" y="203"/>
                                </a:lnTo>
                                <a:lnTo>
                                  <a:pt x="0" y="197"/>
                                </a:lnTo>
                                <a:lnTo>
                                  <a:pt x="0" y="4"/>
                                </a:lnTo>
                                <a:lnTo>
                                  <a:pt x="0" y="3"/>
                                </a:lnTo>
                                <a:lnTo>
                                  <a:pt x="0" y="3"/>
                                </a:lnTo>
                                <a:lnTo>
                                  <a:pt x="1" y="2"/>
                                </a:lnTo>
                                <a:lnTo>
                                  <a:pt x="2" y="1"/>
                                </a:lnTo>
                                <a:lnTo>
                                  <a:pt x="3" y="1"/>
                                </a:lnTo>
                                <a:lnTo>
                                  <a:pt x="6" y="1"/>
                                </a:lnTo>
                                <a:lnTo>
                                  <a:pt x="9" y="0"/>
                                </a:lnTo>
                                <a:lnTo>
                                  <a:pt x="13" y="0"/>
                                </a:lnTo>
                                <a:lnTo>
                                  <a:pt x="17" y="0"/>
                                </a:lnTo>
                                <a:lnTo>
                                  <a:pt x="19" y="1"/>
                                </a:lnTo>
                                <a:lnTo>
                                  <a:pt x="22" y="1"/>
                                </a:lnTo>
                                <a:lnTo>
                                  <a:pt x="24" y="1"/>
                                </a:lnTo>
                                <a:lnTo>
                                  <a:pt x="25" y="2"/>
                                </a:lnTo>
                                <a:lnTo>
                                  <a:pt x="25" y="3"/>
                                </a:lnTo>
                                <a:lnTo>
                                  <a:pt x="27" y="3"/>
                                </a:lnTo>
                                <a:lnTo>
                                  <a:pt x="27" y="4"/>
                                </a:lnTo>
                                <a:lnTo>
                                  <a:pt x="27" y="184"/>
                                </a:lnTo>
                                <a:lnTo>
                                  <a:pt x="101" y="184"/>
                                </a:lnTo>
                                <a:lnTo>
                                  <a:pt x="103" y="184"/>
                                </a:lnTo>
                                <a:lnTo>
                                  <a:pt x="103" y="186"/>
                                </a:lnTo>
                                <a:lnTo>
                                  <a:pt x="104" y="186"/>
                                </a:lnTo>
                                <a:lnTo>
                                  <a:pt x="105" y="187"/>
                                </a:lnTo>
                                <a:lnTo>
                                  <a:pt x="105" y="189"/>
                                </a:lnTo>
                                <a:lnTo>
                                  <a:pt x="107" y="190"/>
                                </a:lnTo>
                                <a:lnTo>
                                  <a:pt x="107" y="193"/>
                                </a:lnTo>
                                <a:lnTo>
                                  <a:pt x="107" y="19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75" name="Freeform 262"/>
                        <wps:cNvSpPr>
                          <a:spLocks noEditPoints="1"/>
                        </wps:cNvSpPr>
                        <wps:spPr bwMode="auto">
                          <a:xfrm>
                            <a:off x="5691188" y="2727325"/>
                            <a:ext cx="73025" cy="109538"/>
                          </a:xfrm>
                          <a:custGeom>
                            <a:avLst/>
                            <a:gdLst>
                              <a:gd name="T0" fmla="*/ 138 w 138"/>
                              <a:gd name="T1" fmla="*/ 204 h 208"/>
                              <a:gd name="T2" fmla="*/ 137 w 138"/>
                              <a:gd name="T3" fmla="*/ 207 h 208"/>
                              <a:gd name="T4" fmla="*/ 133 w 138"/>
                              <a:gd name="T5" fmla="*/ 208 h 208"/>
                              <a:gd name="T6" fmla="*/ 129 w 138"/>
                              <a:gd name="T7" fmla="*/ 208 h 208"/>
                              <a:gd name="T8" fmla="*/ 120 w 138"/>
                              <a:gd name="T9" fmla="*/ 208 h 208"/>
                              <a:gd name="T10" fmla="*/ 114 w 138"/>
                              <a:gd name="T11" fmla="*/ 208 h 208"/>
                              <a:gd name="T12" fmla="*/ 111 w 138"/>
                              <a:gd name="T13" fmla="*/ 207 h 208"/>
                              <a:gd name="T14" fmla="*/ 109 w 138"/>
                              <a:gd name="T15" fmla="*/ 203 h 208"/>
                              <a:gd name="T16" fmla="*/ 89 w 138"/>
                              <a:gd name="T17" fmla="*/ 152 h 208"/>
                              <a:gd name="T18" fmla="*/ 83 w 138"/>
                              <a:gd name="T19" fmla="*/ 138 h 208"/>
                              <a:gd name="T20" fmla="*/ 74 w 138"/>
                              <a:gd name="T21" fmla="*/ 125 h 208"/>
                              <a:gd name="T22" fmla="*/ 62 w 138"/>
                              <a:gd name="T23" fmla="*/ 118 h 208"/>
                              <a:gd name="T24" fmla="*/ 46 w 138"/>
                              <a:gd name="T25" fmla="*/ 114 h 208"/>
                              <a:gd name="T26" fmla="*/ 28 w 138"/>
                              <a:gd name="T27" fmla="*/ 203 h 208"/>
                              <a:gd name="T28" fmla="*/ 26 w 138"/>
                              <a:gd name="T29" fmla="*/ 205 h 208"/>
                              <a:gd name="T30" fmla="*/ 25 w 138"/>
                              <a:gd name="T31" fmla="*/ 207 h 208"/>
                              <a:gd name="T32" fmla="*/ 20 w 138"/>
                              <a:gd name="T33" fmla="*/ 208 h 208"/>
                              <a:gd name="T34" fmla="*/ 14 w 138"/>
                              <a:gd name="T35" fmla="*/ 208 h 208"/>
                              <a:gd name="T36" fmla="*/ 7 w 138"/>
                              <a:gd name="T37" fmla="*/ 208 h 208"/>
                              <a:gd name="T38" fmla="*/ 3 w 138"/>
                              <a:gd name="T39" fmla="*/ 207 h 208"/>
                              <a:gd name="T40" fmla="*/ 0 w 138"/>
                              <a:gd name="T41" fmla="*/ 205 h 208"/>
                              <a:gd name="T42" fmla="*/ 0 w 138"/>
                              <a:gd name="T43" fmla="*/ 203 h 208"/>
                              <a:gd name="T44" fmla="*/ 0 w 138"/>
                              <a:gd name="T45" fmla="*/ 6 h 208"/>
                              <a:gd name="T46" fmla="*/ 7 w 138"/>
                              <a:gd name="T47" fmla="*/ 0 h 208"/>
                              <a:gd name="T48" fmla="*/ 55 w 138"/>
                              <a:gd name="T49" fmla="*/ 0 h 208"/>
                              <a:gd name="T50" fmla="*/ 67 w 138"/>
                              <a:gd name="T51" fmla="*/ 0 h 208"/>
                              <a:gd name="T52" fmla="*/ 77 w 138"/>
                              <a:gd name="T53" fmla="*/ 1 h 208"/>
                              <a:gd name="T54" fmla="*/ 98 w 138"/>
                              <a:gd name="T55" fmla="*/ 7 h 208"/>
                              <a:gd name="T56" fmla="*/ 114 w 138"/>
                              <a:gd name="T57" fmla="*/ 19 h 208"/>
                              <a:gd name="T58" fmla="*/ 122 w 138"/>
                              <a:gd name="T59" fmla="*/ 36 h 208"/>
                              <a:gd name="T60" fmla="*/ 126 w 138"/>
                              <a:gd name="T61" fmla="*/ 54 h 208"/>
                              <a:gd name="T62" fmla="*/ 124 w 138"/>
                              <a:gd name="T63" fmla="*/ 74 h 208"/>
                              <a:gd name="T64" fmla="*/ 115 w 138"/>
                              <a:gd name="T65" fmla="*/ 87 h 208"/>
                              <a:gd name="T66" fmla="*/ 103 w 138"/>
                              <a:gd name="T67" fmla="*/ 98 h 208"/>
                              <a:gd name="T68" fmla="*/ 85 w 138"/>
                              <a:gd name="T69" fmla="*/ 107 h 208"/>
                              <a:gd name="T70" fmla="*/ 95 w 138"/>
                              <a:gd name="T71" fmla="*/ 112 h 208"/>
                              <a:gd name="T72" fmla="*/ 103 w 138"/>
                              <a:gd name="T73" fmla="*/ 120 h 208"/>
                              <a:gd name="T74" fmla="*/ 110 w 138"/>
                              <a:gd name="T75" fmla="*/ 132 h 208"/>
                              <a:gd name="T76" fmla="*/ 116 w 138"/>
                              <a:gd name="T77" fmla="*/ 145 h 208"/>
                              <a:gd name="T78" fmla="*/ 137 w 138"/>
                              <a:gd name="T79" fmla="*/ 197 h 208"/>
                              <a:gd name="T80" fmla="*/ 138 w 138"/>
                              <a:gd name="T81" fmla="*/ 202 h 208"/>
                              <a:gd name="T82" fmla="*/ 97 w 138"/>
                              <a:gd name="T83" fmla="*/ 58 h 208"/>
                              <a:gd name="T84" fmla="*/ 92 w 138"/>
                              <a:gd name="T85" fmla="*/ 37 h 208"/>
                              <a:gd name="T86" fmla="*/ 73 w 138"/>
                              <a:gd name="T87" fmla="*/ 24 h 208"/>
                              <a:gd name="T88" fmla="*/ 65 w 138"/>
                              <a:gd name="T89" fmla="*/ 23 h 208"/>
                              <a:gd name="T90" fmla="*/ 51 w 138"/>
                              <a:gd name="T91" fmla="*/ 22 h 208"/>
                              <a:gd name="T92" fmla="*/ 28 w 138"/>
                              <a:gd name="T93" fmla="*/ 92 h 208"/>
                              <a:gd name="T94" fmla="*/ 65 w 138"/>
                              <a:gd name="T95" fmla="*/ 92 h 208"/>
                              <a:gd name="T96" fmla="*/ 81 w 138"/>
                              <a:gd name="T97" fmla="*/ 87 h 208"/>
                              <a:gd name="T98" fmla="*/ 92 w 138"/>
                              <a:gd name="T99" fmla="*/ 77 h 208"/>
                              <a:gd name="T100" fmla="*/ 97 w 138"/>
                              <a:gd name="T101" fmla="*/ 65 h 2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138" h="208">
                                <a:moveTo>
                                  <a:pt x="138" y="203"/>
                                </a:moveTo>
                                <a:lnTo>
                                  <a:pt x="138" y="204"/>
                                </a:lnTo>
                                <a:lnTo>
                                  <a:pt x="138" y="205"/>
                                </a:lnTo>
                                <a:lnTo>
                                  <a:pt x="137" y="207"/>
                                </a:lnTo>
                                <a:lnTo>
                                  <a:pt x="136" y="207"/>
                                </a:lnTo>
                                <a:lnTo>
                                  <a:pt x="133" y="208"/>
                                </a:lnTo>
                                <a:lnTo>
                                  <a:pt x="131" y="208"/>
                                </a:lnTo>
                                <a:lnTo>
                                  <a:pt x="129" y="208"/>
                                </a:lnTo>
                                <a:lnTo>
                                  <a:pt x="124" y="208"/>
                                </a:lnTo>
                                <a:lnTo>
                                  <a:pt x="120" y="208"/>
                                </a:lnTo>
                                <a:lnTo>
                                  <a:pt x="116" y="208"/>
                                </a:lnTo>
                                <a:lnTo>
                                  <a:pt x="114" y="208"/>
                                </a:lnTo>
                                <a:lnTo>
                                  <a:pt x="113" y="207"/>
                                </a:lnTo>
                                <a:lnTo>
                                  <a:pt x="111" y="207"/>
                                </a:lnTo>
                                <a:lnTo>
                                  <a:pt x="110" y="205"/>
                                </a:lnTo>
                                <a:lnTo>
                                  <a:pt x="109" y="203"/>
                                </a:lnTo>
                                <a:lnTo>
                                  <a:pt x="109" y="202"/>
                                </a:lnTo>
                                <a:lnTo>
                                  <a:pt x="89" y="152"/>
                                </a:lnTo>
                                <a:lnTo>
                                  <a:pt x="85" y="145"/>
                                </a:lnTo>
                                <a:lnTo>
                                  <a:pt x="83" y="138"/>
                                </a:lnTo>
                                <a:lnTo>
                                  <a:pt x="78" y="130"/>
                                </a:lnTo>
                                <a:lnTo>
                                  <a:pt x="74" y="125"/>
                                </a:lnTo>
                                <a:lnTo>
                                  <a:pt x="68" y="120"/>
                                </a:lnTo>
                                <a:lnTo>
                                  <a:pt x="62" y="118"/>
                                </a:lnTo>
                                <a:lnTo>
                                  <a:pt x="55" y="116"/>
                                </a:lnTo>
                                <a:lnTo>
                                  <a:pt x="46" y="114"/>
                                </a:lnTo>
                                <a:lnTo>
                                  <a:pt x="28" y="114"/>
                                </a:lnTo>
                                <a:lnTo>
                                  <a:pt x="28" y="203"/>
                                </a:lnTo>
                                <a:lnTo>
                                  <a:pt x="28" y="204"/>
                                </a:lnTo>
                                <a:lnTo>
                                  <a:pt x="26" y="205"/>
                                </a:lnTo>
                                <a:lnTo>
                                  <a:pt x="26" y="207"/>
                                </a:lnTo>
                                <a:lnTo>
                                  <a:pt x="25" y="207"/>
                                </a:lnTo>
                                <a:lnTo>
                                  <a:pt x="23" y="208"/>
                                </a:lnTo>
                                <a:lnTo>
                                  <a:pt x="20" y="208"/>
                                </a:lnTo>
                                <a:lnTo>
                                  <a:pt x="18" y="208"/>
                                </a:lnTo>
                                <a:lnTo>
                                  <a:pt x="14" y="208"/>
                                </a:lnTo>
                                <a:lnTo>
                                  <a:pt x="10" y="208"/>
                                </a:lnTo>
                                <a:lnTo>
                                  <a:pt x="7" y="208"/>
                                </a:lnTo>
                                <a:lnTo>
                                  <a:pt x="4" y="208"/>
                                </a:lnTo>
                                <a:lnTo>
                                  <a:pt x="3" y="207"/>
                                </a:lnTo>
                                <a:lnTo>
                                  <a:pt x="2" y="207"/>
                                </a:lnTo>
                                <a:lnTo>
                                  <a:pt x="0" y="205"/>
                                </a:lnTo>
                                <a:lnTo>
                                  <a:pt x="0" y="204"/>
                                </a:lnTo>
                                <a:lnTo>
                                  <a:pt x="0" y="203"/>
                                </a:lnTo>
                                <a:lnTo>
                                  <a:pt x="0" y="11"/>
                                </a:lnTo>
                                <a:lnTo>
                                  <a:pt x="0" y="6"/>
                                </a:lnTo>
                                <a:lnTo>
                                  <a:pt x="3" y="2"/>
                                </a:lnTo>
                                <a:lnTo>
                                  <a:pt x="7" y="0"/>
                                </a:lnTo>
                                <a:lnTo>
                                  <a:pt x="10" y="0"/>
                                </a:lnTo>
                                <a:lnTo>
                                  <a:pt x="55" y="0"/>
                                </a:lnTo>
                                <a:lnTo>
                                  <a:pt x="62" y="0"/>
                                </a:lnTo>
                                <a:lnTo>
                                  <a:pt x="67" y="0"/>
                                </a:lnTo>
                                <a:lnTo>
                                  <a:pt x="72" y="1"/>
                                </a:lnTo>
                                <a:lnTo>
                                  <a:pt x="77" y="1"/>
                                </a:lnTo>
                                <a:lnTo>
                                  <a:pt x="88" y="3"/>
                                </a:lnTo>
                                <a:lnTo>
                                  <a:pt x="98" y="7"/>
                                </a:lnTo>
                                <a:lnTo>
                                  <a:pt x="106" y="12"/>
                                </a:lnTo>
                                <a:lnTo>
                                  <a:pt x="114" y="19"/>
                                </a:lnTo>
                                <a:lnTo>
                                  <a:pt x="119" y="27"/>
                                </a:lnTo>
                                <a:lnTo>
                                  <a:pt x="122" y="36"/>
                                </a:lnTo>
                                <a:lnTo>
                                  <a:pt x="125" y="44"/>
                                </a:lnTo>
                                <a:lnTo>
                                  <a:pt x="126" y="54"/>
                                </a:lnTo>
                                <a:lnTo>
                                  <a:pt x="126" y="65"/>
                                </a:lnTo>
                                <a:lnTo>
                                  <a:pt x="124" y="74"/>
                                </a:lnTo>
                                <a:lnTo>
                                  <a:pt x="120" y="81"/>
                                </a:lnTo>
                                <a:lnTo>
                                  <a:pt x="115" y="87"/>
                                </a:lnTo>
                                <a:lnTo>
                                  <a:pt x="109" y="93"/>
                                </a:lnTo>
                                <a:lnTo>
                                  <a:pt x="103" y="98"/>
                                </a:lnTo>
                                <a:lnTo>
                                  <a:pt x="95" y="103"/>
                                </a:lnTo>
                                <a:lnTo>
                                  <a:pt x="85" y="107"/>
                                </a:lnTo>
                                <a:lnTo>
                                  <a:pt x="90" y="109"/>
                                </a:lnTo>
                                <a:lnTo>
                                  <a:pt x="95" y="112"/>
                                </a:lnTo>
                                <a:lnTo>
                                  <a:pt x="99" y="116"/>
                                </a:lnTo>
                                <a:lnTo>
                                  <a:pt x="103" y="120"/>
                                </a:lnTo>
                                <a:lnTo>
                                  <a:pt x="106" y="125"/>
                                </a:lnTo>
                                <a:lnTo>
                                  <a:pt x="110" y="132"/>
                                </a:lnTo>
                                <a:lnTo>
                                  <a:pt x="113" y="138"/>
                                </a:lnTo>
                                <a:lnTo>
                                  <a:pt x="116" y="145"/>
                                </a:lnTo>
                                <a:lnTo>
                                  <a:pt x="135" y="192"/>
                                </a:lnTo>
                                <a:lnTo>
                                  <a:pt x="137" y="197"/>
                                </a:lnTo>
                                <a:lnTo>
                                  <a:pt x="137" y="199"/>
                                </a:lnTo>
                                <a:lnTo>
                                  <a:pt x="138" y="202"/>
                                </a:lnTo>
                                <a:lnTo>
                                  <a:pt x="138" y="203"/>
                                </a:lnTo>
                                <a:close/>
                                <a:moveTo>
                                  <a:pt x="97" y="58"/>
                                </a:moveTo>
                                <a:lnTo>
                                  <a:pt x="95" y="45"/>
                                </a:lnTo>
                                <a:lnTo>
                                  <a:pt x="92" y="37"/>
                                </a:lnTo>
                                <a:lnTo>
                                  <a:pt x="84" y="29"/>
                                </a:lnTo>
                                <a:lnTo>
                                  <a:pt x="73" y="24"/>
                                </a:lnTo>
                                <a:lnTo>
                                  <a:pt x="69" y="23"/>
                                </a:lnTo>
                                <a:lnTo>
                                  <a:pt x="65" y="23"/>
                                </a:lnTo>
                                <a:lnTo>
                                  <a:pt x="58" y="23"/>
                                </a:lnTo>
                                <a:lnTo>
                                  <a:pt x="51" y="22"/>
                                </a:lnTo>
                                <a:lnTo>
                                  <a:pt x="28" y="22"/>
                                </a:lnTo>
                                <a:lnTo>
                                  <a:pt x="28" y="92"/>
                                </a:lnTo>
                                <a:lnTo>
                                  <a:pt x="55" y="92"/>
                                </a:lnTo>
                                <a:lnTo>
                                  <a:pt x="65" y="92"/>
                                </a:lnTo>
                                <a:lnTo>
                                  <a:pt x="73" y="90"/>
                                </a:lnTo>
                                <a:lnTo>
                                  <a:pt x="81" y="87"/>
                                </a:lnTo>
                                <a:lnTo>
                                  <a:pt x="87" y="82"/>
                                </a:lnTo>
                                <a:lnTo>
                                  <a:pt x="92" y="77"/>
                                </a:lnTo>
                                <a:lnTo>
                                  <a:pt x="94" y="71"/>
                                </a:lnTo>
                                <a:lnTo>
                                  <a:pt x="97" y="65"/>
                                </a:lnTo>
                                <a:lnTo>
                                  <a:pt x="97" y="5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76" name="Freeform 263"/>
                        <wps:cNvSpPr>
                          <a:spLocks/>
                        </wps:cNvSpPr>
                        <wps:spPr bwMode="auto">
                          <a:xfrm>
                            <a:off x="3568700" y="1995488"/>
                            <a:ext cx="955675" cy="396875"/>
                          </a:xfrm>
                          <a:custGeom>
                            <a:avLst/>
                            <a:gdLst>
                              <a:gd name="T0" fmla="*/ 166 w 1804"/>
                              <a:gd name="T1" fmla="*/ 0 h 751"/>
                              <a:gd name="T2" fmla="*/ 149 w 1804"/>
                              <a:gd name="T3" fmla="*/ 1 h 751"/>
                              <a:gd name="T4" fmla="*/ 117 w 1804"/>
                              <a:gd name="T5" fmla="*/ 7 h 751"/>
                              <a:gd name="T6" fmla="*/ 86 w 1804"/>
                              <a:gd name="T7" fmla="*/ 20 h 751"/>
                              <a:gd name="T8" fmla="*/ 60 w 1804"/>
                              <a:gd name="T9" fmla="*/ 38 h 751"/>
                              <a:gd name="T10" fmla="*/ 37 w 1804"/>
                              <a:gd name="T11" fmla="*/ 60 h 751"/>
                              <a:gd name="T12" fmla="*/ 20 w 1804"/>
                              <a:gd name="T13" fmla="*/ 87 h 751"/>
                              <a:gd name="T14" fmla="*/ 6 w 1804"/>
                              <a:gd name="T15" fmla="*/ 117 h 751"/>
                              <a:gd name="T16" fmla="*/ 0 w 1804"/>
                              <a:gd name="T17" fmla="*/ 150 h 751"/>
                              <a:gd name="T18" fmla="*/ 0 w 1804"/>
                              <a:gd name="T19" fmla="*/ 167 h 751"/>
                              <a:gd name="T20" fmla="*/ 0 w 1804"/>
                              <a:gd name="T21" fmla="*/ 585 h 751"/>
                              <a:gd name="T22" fmla="*/ 0 w 1804"/>
                              <a:gd name="T23" fmla="*/ 602 h 751"/>
                              <a:gd name="T24" fmla="*/ 6 w 1804"/>
                              <a:gd name="T25" fmla="*/ 634 h 751"/>
                              <a:gd name="T26" fmla="*/ 20 w 1804"/>
                              <a:gd name="T27" fmla="*/ 665 h 751"/>
                              <a:gd name="T28" fmla="*/ 37 w 1804"/>
                              <a:gd name="T29" fmla="*/ 691 h 751"/>
                              <a:gd name="T30" fmla="*/ 60 w 1804"/>
                              <a:gd name="T31" fmla="*/ 714 h 751"/>
                              <a:gd name="T32" fmla="*/ 86 w 1804"/>
                              <a:gd name="T33" fmla="*/ 731 h 751"/>
                              <a:gd name="T34" fmla="*/ 117 w 1804"/>
                              <a:gd name="T35" fmla="*/ 744 h 751"/>
                              <a:gd name="T36" fmla="*/ 149 w 1804"/>
                              <a:gd name="T37" fmla="*/ 751 h 751"/>
                              <a:gd name="T38" fmla="*/ 166 w 1804"/>
                              <a:gd name="T39" fmla="*/ 751 h 751"/>
                              <a:gd name="T40" fmla="*/ 1637 w 1804"/>
                              <a:gd name="T41" fmla="*/ 751 h 751"/>
                              <a:gd name="T42" fmla="*/ 1654 w 1804"/>
                              <a:gd name="T43" fmla="*/ 751 h 751"/>
                              <a:gd name="T44" fmla="*/ 1687 w 1804"/>
                              <a:gd name="T45" fmla="*/ 744 h 751"/>
                              <a:gd name="T46" fmla="*/ 1717 w 1804"/>
                              <a:gd name="T47" fmla="*/ 731 h 751"/>
                              <a:gd name="T48" fmla="*/ 1744 w 1804"/>
                              <a:gd name="T49" fmla="*/ 714 h 751"/>
                              <a:gd name="T50" fmla="*/ 1766 w 1804"/>
                              <a:gd name="T51" fmla="*/ 691 h 751"/>
                              <a:gd name="T52" fmla="*/ 1785 w 1804"/>
                              <a:gd name="T53" fmla="*/ 665 h 751"/>
                              <a:gd name="T54" fmla="*/ 1797 w 1804"/>
                              <a:gd name="T55" fmla="*/ 634 h 751"/>
                              <a:gd name="T56" fmla="*/ 1803 w 1804"/>
                              <a:gd name="T57" fmla="*/ 602 h 751"/>
                              <a:gd name="T58" fmla="*/ 1804 w 1804"/>
                              <a:gd name="T59" fmla="*/ 585 h 751"/>
                              <a:gd name="T60" fmla="*/ 1804 w 1804"/>
                              <a:gd name="T61" fmla="*/ 528 h 751"/>
                              <a:gd name="T62" fmla="*/ 1804 w 1804"/>
                              <a:gd name="T63" fmla="*/ 528 h 751"/>
                              <a:gd name="T64" fmla="*/ 1772 w 1804"/>
                              <a:gd name="T65" fmla="*/ 527 h 751"/>
                              <a:gd name="T66" fmla="*/ 1718 w 1804"/>
                              <a:gd name="T67" fmla="*/ 504 h 751"/>
                              <a:gd name="T68" fmla="*/ 1676 w 1804"/>
                              <a:gd name="T69" fmla="*/ 462 h 751"/>
                              <a:gd name="T70" fmla="*/ 1653 w 1804"/>
                              <a:gd name="T71" fmla="*/ 407 h 751"/>
                              <a:gd name="T72" fmla="*/ 1650 w 1804"/>
                              <a:gd name="T73" fmla="*/ 375 h 751"/>
                              <a:gd name="T74" fmla="*/ 1653 w 1804"/>
                              <a:gd name="T75" fmla="*/ 345 h 751"/>
                              <a:gd name="T76" fmla="*/ 1676 w 1804"/>
                              <a:gd name="T77" fmla="*/ 289 h 751"/>
                              <a:gd name="T78" fmla="*/ 1718 w 1804"/>
                              <a:gd name="T79" fmla="*/ 249 h 751"/>
                              <a:gd name="T80" fmla="*/ 1772 w 1804"/>
                              <a:gd name="T81" fmla="*/ 225 h 751"/>
                              <a:gd name="T82" fmla="*/ 1804 w 1804"/>
                              <a:gd name="T83" fmla="*/ 223 h 751"/>
                              <a:gd name="T84" fmla="*/ 1804 w 1804"/>
                              <a:gd name="T85" fmla="*/ 223 h 751"/>
                              <a:gd name="T86" fmla="*/ 1804 w 1804"/>
                              <a:gd name="T87" fmla="*/ 167 h 751"/>
                              <a:gd name="T88" fmla="*/ 1803 w 1804"/>
                              <a:gd name="T89" fmla="*/ 150 h 751"/>
                              <a:gd name="T90" fmla="*/ 1797 w 1804"/>
                              <a:gd name="T91" fmla="*/ 117 h 751"/>
                              <a:gd name="T92" fmla="*/ 1785 w 1804"/>
                              <a:gd name="T93" fmla="*/ 87 h 751"/>
                              <a:gd name="T94" fmla="*/ 1766 w 1804"/>
                              <a:gd name="T95" fmla="*/ 60 h 751"/>
                              <a:gd name="T96" fmla="*/ 1744 w 1804"/>
                              <a:gd name="T97" fmla="*/ 38 h 751"/>
                              <a:gd name="T98" fmla="*/ 1717 w 1804"/>
                              <a:gd name="T99" fmla="*/ 20 h 751"/>
                              <a:gd name="T100" fmla="*/ 1687 w 1804"/>
                              <a:gd name="T101" fmla="*/ 7 h 751"/>
                              <a:gd name="T102" fmla="*/ 1654 w 1804"/>
                              <a:gd name="T103" fmla="*/ 1 h 751"/>
                              <a:gd name="T104" fmla="*/ 1637 w 1804"/>
                              <a:gd name="T105" fmla="*/ 0 h 751"/>
                              <a:gd name="T106" fmla="*/ 166 w 1804"/>
                              <a:gd name="T107" fmla="*/ 0 h 7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804" h="751">
                                <a:moveTo>
                                  <a:pt x="166" y="0"/>
                                </a:moveTo>
                                <a:lnTo>
                                  <a:pt x="149" y="1"/>
                                </a:lnTo>
                                <a:lnTo>
                                  <a:pt x="117" y="7"/>
                                </a:lnTo>
                                <a:lnTo>
                                  <a:pt x="86" y="20"/>
                                </a:lnTo>
                                <a:lnTo>
                                  <a:pt x="60" y="38"/>
                                </a:lnTo>
                                <a:lnTo>
                                  <a:pt x="37" y="60"/>
                                </a:lnTo>
                                <a:lnTo>
                                  <a:pt x="20" y="87"/>
                                </a:lnTo>
                                <a:lnTo>
                                  <a:pt x="6" y="117"/>
                                </a:lnTo>
                                <a:lnTo>
                                  <a:pt x="0" y="150"/>
                                </a:lnTo>
                                <a:lnTo>
                                  <a:pt x="0" y="167"/>
                                </a:lnTo>
                                <a:lnTo>
                                  <a:pt x="0" y="585"/>
                                </a:lnTo>
                                <a:lnTo>
                                  <a:pt x="0" y="602"/>
                                </a:lnTo>
                                <a:lnTo>
                                  <a:pt x="6" y="634"/>
                                </a:lnTo>
                                <a:lnTo>
                                  <a:pt x="20" y="665"/>
                                </a:lnTo>
                                <a:lnTo>
                                  <a:pt x="37" y="691"/>
                                </a:lnTo>
                                <a:lnTo>
                                  <a:pt x="60" y="714"/>
                                </a:lnTo>
                                <a:lnTo>
                                  <a:pt x="86" y="731"/>
                                </a:lnTo>
                                <a:lnTo>
                                  <a:pt x="117" y="744"/>
                                </a:lnTo>
                                <a:lnTo>
                                  <a:pt x="149" y="751"/>
                                </a:lnTo>
                                <a:lnTo>
                                  <a:pt x="166" y="751"/>
                                </a:lnTo>
                                <a:lnTo>
                                  <a:pt x="1637" y="751"/>
                                </a:lnTo>
                                <a:lnTo>
                                  <a:pt x="1654" y="751"/>
                                </a:lnTo>
                                <a:lnTo>
                                  <a:pt x="1687" y="744"/>
                                </a:lnTo>
                                <a:lnTo>
                                  <a:pt x="1717" y="731"/>
                                </a:lnTo>
                                <a:lnTo>
                                  <a:pt x="1744" y="714"/>
                                </a:lnTo>
                                <a:lnTo>
                                  <a:pt x="1766" y="691"/>
                                </a:lnTo>
                                <a:lnTo>
                                  <a:pt x="1785" y="665"/>
                                </a:lnTo>
                                <a:lnTo>
                                  <a:pt x="1797" y="634"/>
                                </a:lnTo>
                                <a:lnTo>
                                  <a:pt x="1803" y="602"/>
                                </a:lnTo>
                                <a:lnTo>
                                  <a:pt x="1804" y="585"/>
                                </a:lnTo>
                                <a:lnTo>
                                  <a:pt x="1804" y="528"/>
                                </a:lnTo>
                                <a:lnTo>
                                  <a:pt x="1804" y="528"/>
                                </a:lnTo>
                                <a:lnTo>
                                  <a:pt x="1772" y="527"/>
                                </a:lnTo>
                                <a:lnTo>
                                  <a:pt x="1718" y="504"/>
                                </a:lnTo>
                                <a:lnTo>
                                  <a:pt x="1676" y="462"/>
                                </a:lnTo>
                                <a:lnTo>
                                  <a:pt x="1653" y="407"/>
                                </a:lnTo>
                                <a:lnTo>
                                  <a:pt x="1650" y="375"/>
                                </a:lnTo>
                                <a:lnTo>
                                  <a:pt x="1653" y="345"/>
                                </a:lnTo>
                                <a:lnTo>
                                  <a:pt x="1676" y="289"/>
                                </a:lnTo>
                                <a:lnTo>
                                  <a:pt x="1718" y="249"/>
                                </a:lnTo>
                                <a:lnTo>
                                  <a:pt x="1772" y="225"/>
                                </a:lnTo>
                                <a:lnTo>
                                  <a:pt x="1804" y="223"/>
                                </a:lnTo>
                                <a:lnTo>
                                  <a:pt x="1804" y="223"/>
                                </a:lnTo>
                                <a:lnTo>
                                  <a:pt x="1804" y="167"/>
                                </a:lnTo>
                                <a:lnTo>
                                  <a:pt x="1803" y="150"/>
                                </a:lnTo>
                                <a:lnTo>
                                  <a:pt x="1797" y="117"/>
                                </a:lnTo>
                                <a:lnTo>
                                  <a:pt x="1785" y="87"/>
                                </a:lnTo>
                                <a:lnTo>
                                  <a:pt x="1766" y="60"/>
                                </a:lnTo>
                                <a:lnTo>
                                  <a:pt x="1744" y="38"/>
                                </a:lnTo>
                                <a:lnTo>
                                  <a:pt x="1717" y="20"/>
                                </a:lnTo>
                                <a:lnTo>
                                  <a:pt x="1687" y="7"/>
                                </a:lnTo>
                                <a:lnTo>
                                  <a:pt x="1654" y="1"/>
                                </a:lnTo>
                                <a:lnTo>
                                  <a:pt x="1637" y="0"/>
                                </a:lnTo>
                                <a:lnTo>
                                  <a:pt x="166" y="0"/>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77" name="Freeform 264"/>
                        <wps:cNvSpPr>
                          <a:spLocks noEditPoints="1"/>
                        </wps:cNvSpPr>
                        <wps:spPr bwMode="auto">
                          <a:xfrm>
                            <a:off x="3852863" y="2165350"/>
                            <a:ext cx="87313" cy="84138"/>
                          </a:xfrm>
                          <a:custGeom>
                            <a:avLst/>
                            <a:gdLst>
                              <a:gd name="T0" fmla="*/ 164 w 164"/>
                              <a:gd name="T1" fmla="*/ 150 h 158"/>
                              <a:gd name="T2" fmla="*/ 161 w 164"/>
                              <a:gd name="T3" fmla="*/ 155 h 158"/>
                              <a:gd name="T4" fmla="*/ 154 w 164"/>
                              <a:gd name="T5" fmla="*/ 156 h 158"/>
                              <a:gd name="T6" fmla="*/ 145 w 164"/>
                              <a:gd name="T7" fmla="*/ 157 h 158"/>
                              <a:gd name="T8" fmla="*/ 131 w 164"/>
                              <a:gd name="T9" fmla="*/ 156 h 158"/>
                              <a:gd name="T10" fmla="*/ 117 w 164"/>
                              <a:gd name="T11" fmla="*/ 147 h 158"/>
                              <a:gd name="T12" fmla="*/ 110 w 164"/>
                              <a:gd name="T13" fmla="*/ 126 h 158"/>
                              <a:gd name="T14" fmla="*/ 96 w 164"/>
                              <a:gd name="T15" fmla="*/ 145 h 158"/>
                              <a:gd name="T16" fmla="*/ 76 w 164"/>
                              <a:gd name="T17" fmla="*/ 156 h 158"/>
                              <a:gd name="T18" fmla="*/ 44 w 164"/>
                              <a:gd name="T19" fmla="*/ 157 h 158"/>
                              <a:gd name="T20" fmla="*/ 14 w 164"/>
                              <a:gd name="T21" fmla="*/ 136 h 158"/>
                              <a:gd name="T22" fmla="*/ 1 w 164"/>
                              <a:gd name="T23" fmla="*/ 97 h 158"/>
                              <a:gd name="T24" fmla="*/ 4 w 164"/>
                              <a:gd name="T25" fmla="*/ 46 h 158"/>
                              <a:gd name="T26" fmla="*/ 26 w 164"/>
                              <a:gd name="T27" fmla="*/ 12 h 158"/>
                              <a:gd name="T28" fmla="*/ 65 w 164"/>
                              <a:gd name="T29" fmla="*/ 0 h 158"/>
                              <a:gd name="T30" fmla="*/ 92 w 164"/>
                              <a:gd name="T31" fmla="*/ 7 h 158"/>
                              <a:gd name="T32" fmla="*/ 111 w 164"/>
                              <a:gd name="T33" fmla="*/ 28 h 158"/>
                              <a:gd name="T34" fmla="*/ 119 w 164"/>
                              <a:gd name="T35" fmla="*/ 39 h 158"/>
                              <a:gd name="T36" fmla="*/ 123 w 164"/>
                              <a:gd name="T37" fmla="*/ 17 h 158"/>
                              <a:gd name="T38" fmla="*/ 126 w 164"/>
                              <a:gd name="T39" fmla="*/ 4 h 158"/>
                              <a:gd name="T40" fmla="*/ 127 w 164"/>
                              <a:gd name="T41" fmla="*/ 3 h 158"/>
                              <a:gd name="T42" fmla="*/ 131 w 164"/>
                              <a:gd name="T43" fmla="*/ 2 h 158"/>
                              <a:gd name="T44" fmla="*/ 138 w 164"/>
                              <a:gd name="T45" fmla="*/ 2 h 158"/>
                              <a:gd name="T46" fmla="*/ 147 w 164"/>
                              <a:gd name="T47" fmla="*/ 2 h 158"/>
                              <a:gd name="T48" fmla="*/ 150 w 164"/>
                              <a:gd name="T49" fmla="*/ 4 h 158"/>
                              <a:gd name="T50" fmla="*/ 150 w 164"/>
                              <a:gd name="T51" fmla="*/ 9 h 158"/>
                              <a:gd name="T52" fmla="*/ 148 w 164"/>
                              <a:gd name="T53" fmla="*/ 27 h 158"/>
                              <a:gd name="T54" fmla="*/ 142 w 164"/>
                              <a:gd name="T55" fmla="*/ 51 h 158"/>
                              <a:gd name="T56" fmla="*/ 134 w 164"/>
                              <a:gd name="T57" fmla="*/ 78 h 158"/>
                              <a:gd name="T58" fmla="*/ 129 w 164"/>
                              <a:gd name="T59" fmla="*/ 105 h 158"/>
                              <a:gd name="T60" fmla="*/ 134 w 164"/>
                              <a:gd name="T61" fmla="*/ 128 h 158"/>
                              <a:gd name="T62" fmla="*/ 143 w 164"/>
                              <a:gd name="T63" fmla="*/ 135 h 158"/>
                              <a:gd name="T64" fmla="*/ 151 w 164"/>
                              <a:gd name="T65" fmla="*/ 135 h 158"/>
                              <a:gd name="T66" fmla="*/ 158 w 164"/>
                              <a:gd name="T67" fmla="*/ 134 h 158"/>
                              <a:gd name="T68" fmla="*/ 161 w 164"/>
                              <a:gd name="T69" fmla="*/ 133 h 158"/>
                              <a:gd name="T70" fmla="*/ 164 w 164"/>
                              <a:gd name="T71" fmla="*/ 134 h 158"/>
                              <a:gd name="T72" fmla="*/ 164 w 164"/>
                              <a:gd name="T73" fmla="*/ 137 h 158"/>
                              <a:gd name="T74" fmla="*/ 102 w 164"/>
                              <a:gd name="T75" fmla="*/ 78 h 158"/>
                              <a:gd name="T76" fmla="*/ 96 w 164"/>
                              <a:gd name="T77" fmla="*/ 41 h 158"/>
                              <a:gd name="T78" fmla="*/ 79 w 164"/>
                              <a:gd name="T79" fmla="*/ 24 h 158"/>
                              <a:gd name="T80" fmla="*/ 55 w 164"/>
                              <a:gd name="T81" fmla="*/ 22 h 158"/>
                              <a:gd name="T82" fmla="*/ 36 w 164"/>
                              <a:gd name="T83" fmla="*/ 39 h 158"/>
                              <a:gd name="T84" fmla="*/ 28 w 164"/>
                              <a:gd name="T85" fmla="*/ 67 h 158"/>
                              <a:gd name="T86" fmla="*/ 30 w 164"/>
                              <a:gd name="T87" fmla="*/ 99 h 158"/>
                              <a:gd name="T88" fmla="*/ 39 w 164"/>
                              <a:gd name="T89" fmla="*/ 125 h 158"/>
                              <a:gd name="T90" fmla="*/ 63 w 164"/>
                              <a:gd name="T91" fmla="*/ 136 h 158"/>
                              <a:gd name="T92" fmla="*/ 87 w 164"/>
                              <a:gd name="T93" fmla="*/ 126 h 158"/>
                              <a:gd name="T94" fmla="*/ 100 w 164"/>
                              <a:gd name="T95" fmla="*/ 102 h 158"/>
                              <a:gd name="T96" fmla="*/ 102 w 164"/>
                              <a:gd name="T97" fmla="*/ 78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64" h="158">
                                <a:moveTo>
                                  <a:pt x="164" y="142"/>
                                </a:moveTo>
                                <a:lnTo>
                                  <a:pt x="164" y="147"/>
                                </a:lnTo>
                                <a:lnTo>
                                  <a:pt x="164" y="150"/>
                                </a:lnTo>
                                <a:lnTo>
                                  <a:pt x="163" y="152"/>
                                </a:lnTo>
                                <a:lnTo>
                                  <a:pt x="163" y="153"/>
                                </a:lnTo>
                                <a:lnTo>
                                  <a:pt x="161" y="155"/>
                                </a:lnTo>
                                <a:lnTo>
                                  <a:pt x="159" y="155"/>
                                </a:lnTo>
                                <a:lnTo>
                                  <a:pt x="158" y="156"/>
                                </a:lnTo>
                                <a:lnTo>
                                  <a:pt x="154" y="156"/>
                                </a:lnTo>
                                <a:lnTo>
                                  <a:pt x="151" y="157"/>
                                </a:lnTo>
                                <a:lnTo>
                                  <a:pt x="149" y="157"/>
                                </a:lnTo>
                                <a:lnTo>
                                  <a:pt x="145" y="157"/>
                                </a:lnTo>
                                <a:lnTo>
                                  <a:pt x="143" y="158"/>
                                </a:lnTo>
                                <a:lnTo>
                                  <a:pt x="137" y="157"/>
                                </a:lnTo>
                                <a:lnTo>
                                  <a:pt x="131" y="156"/>
                                </a:lnTo>
                                <a:lnTo>
                                  <a:pt x="126" y="155"/>
                                </a:lnTo>
                                <a:lnTo>
                                  <a:pt x="121" y="151"/>
                                </a:lnTo>
                                <a:lnTo>
                                  <a:pt x="117" y="147"/>
                                </a:lnTo>
                                <a:lnTo>
                                  <a:pt x="113" y="142"/>
                                </a:lnTo>
                                <a:lnTo>
                                  <a:pt x="111" y="135"/>
                                </a:lnTo>
                                <a:lnTo>
                                  <a:pt x="110" y="126"/>
                                </a:lnTo>
                                <a:lnTo>
                                  <a:pt x="106" y="133"/>
                                </a:lnTo>
                                <a:lnTo>
                                  <a:pt x="102" y="139"/>
                                </a:lnTo>
                                <a:lnTo>
                                  <a:pt x="96" y="145"/>
                                </a:lnTo>
                                <a:lnTo>
                                  <a:pt x="90" y="150"/>
                                </a:lnTo>
                                <a:lnTo>
                                  <a:pt x="84" y="153"/>
                                </a:lnTo>
                                <a:lnTo>
                                  <a:pt x="76" y="156"/>
                                </a:lnTo>
                                <a:lnTo>
                                  <a:pt x="69" y="157"/>
                                </a:lnTo>
                                <a:lnTo>
                                  <a:pt x="60" y="158"/>
                                </a:lnTo>
                                <a:lnTo>
                                  <a:pt x="44" y="157"/>
                                </a:lnTo>
                                <a:lnTo>
                                  <a:pt x="32" y="152"/>
                                </a:lnTo>
                                <a:lnTo>
                                  <a:pt x="22" y="145"/>
                                </a:lnTo>
                                <a:lnTo>
                                  <a:pt x="14" y="136"/>
                                </a:lnTo>
                                <a:lnTo>
                                  <a:pt x="7" y="125"/>
                                </a:lnTo>
                                <a:lnTo>
                                  <a:pt x="4" y="112"/>
                                </a:lnTo>
                                <a:lnTo>
                                  <a:pt x="1" y="97"/>
                                </a:lnTo>
                                <a:lnTo>
                                  <a:pt x="0" y="81"/>
                                </a:lnTo>
                                <a:lnTo>
                                  <a:pt x="1" y="62"/>
                                </a:lnTo>
                                <a:lnTo>
                                  <a:pt x="4" y="46"/>
                                </a:lnTo>
                                <a:lnTo>
                                  <a:pt x="9" y="33"/>
                                </a:lnTo>
                                <a:lnTo>
                                  <a:pt x="17" y="22"/>
                                </a:lnTo>
                                <a:lnTo>
                                  <a:pt x="26" y="12"/>
                                </a:lnTo>
                                <a:lnTo>
                                  <a:pt x="37" y="6"/>
                                </a:lnTo>
                                <a:lnTo>
                                  <a:pt x="49" y="1"/>
                                </a:lnTo>
                                <a:lnTo>
                                  <a:pt x="65" y="0"/>
                                </a:lnTo>
                                <a:lnTo>
                                  <a:pt x="75" y="0"/>
                                </a:lnTo>
                                <a:lnTo>
                                  <a:pt x="84" y="3"/>
                                </a:lnTo>
                                <a:lnTo>
                                  <a:pt x="92" y="7"/>
                                </a:lnTo>
                                <a:lnTo>
                                  <a:pt x="100" y="12"/>
                                </a:lnTo>
                                <a:lnTo>
                                  <a:pt x="106" y="19"/>
                                </a:lnTo>
                                <a:lnTo>
                                  <a:pt x="111" y="28"/>
                                </a:lnTo>
                                <a:lnTo>
                                  <a:pt x="116" y="39"/>
                                </a:lnTo>
                                <a:lnTo>
                                  <a:pt x="117" y="50"/>
                                </a:lnTo>
                                <a:lnTo>
                                  <a:pt x="119" y="39"/>
                                </a:lnTo>
                                <a:lnTo>
                                  <a:pt x="122" y="30"/>
                                </a:lnTo>
                                <a:lnTo>
                                  <a:pt x="123" y="23"/>
                                </a:lnTo>
                                <a:lnTo>
                                  <a:pt x="123" y="17"/>
                                </a:lnTo>
                                <a:lnTo>
                                  <a:pt x="124" y="11"/>
                                </a:lnTo>
                                <a:lnTo>
                                  <a:pt x="124" y="8"/>
                                </a:lnTo>
                                <a:lnTo>
                                  <a:pt x="126" y="4"/>
                                </a:lnTo>
                                <a:lnTo>
                                  <a:pt x="126" y="3"/>
                                </a:lnTo>
                                <a:lnTo>
                                  <a:pt x="127" y="3"/>
                                </a:lnTo>
                                <a:lnTo>
                                  <a:pt x="127" y="3"/>
                                </a:lnTo>
                                <a:lnTo>
                                  <a:pt x="128" y="3"/>
                                </a:lnTo>
                                <a:lnTo>
                                  <a:pt x="129" y="2"/>
                                </a:lnTo>
                                <a:lnTo>
                                  <a:pt x="131" y="2"/>
                                </a:lnTo>
                                <a:lnTo>
                                  <a:pt x="133" y="2"/>
                                </a:lnTo>
                                <a:lnTo>
                                  <a:pt x="135" y="2"/>
                                </a:lnTo>
                                <a:lnTo>
                                  <a:pt x="138" y="2"/>
                                </a:lnTo>
                                <a:lnTo>
                                  <a:pt x="142" y="2"/>
                                </a:lnTo>
                                <a:lnTo>
                                  <a:pt x="144" y="2"/>
                                </a:lnTo>
                                <a:lnTo>
                                  <a:pt x="147" y="2"/>
                                </a:lnTo>
                                <a:lnTo>
                                  <a:pt x="148" y="3"/>
                                </a:lnTo>
                                <a:lnTo>
                                  <a:pt x="149" y="3"/>
                                </a:lnTo>
                                <a:lnTo>
                                  <a:pt x="150" y="4"/>
                                </a:lnTo>
                                <a:lnTo>
                                  <a:pt x="150" y="6"/>
                                </a:lnTo>
                                <a:lnTo>
                                  <a:pt x="150" y="7"/>
                                </a:lnTo>
                                <a:lnTo>
                                  <a:pt x="150" y="9"/>
                                </a:lnTo>
                                <a:lnTo>
                                  <a:pt x="150" y="14"/>
                                </a:lnTo>
                                <a:lnTo>
                                  <a:pt x="149" y="20"/>
                                </a:lnTo>
                                <a:lnTo>
                                  <a:pt x="148" y="27"/>
                                </a:lnTo>
                                <a:lnTo>
                                  <a:pt x="147" y="34"/>
                                </a:lnTo>
                                <a:lnTo>
                                  <a:pt x="144" y="43"/>
                                </a:lnTo>
                                <a:lnTo>
                                  <a:pt x="142" y="51"/>
                                </a:lnTo>
                                <a:lnTo>
                                  <a:pt x="139" y="61"/>
                                </a:lnTo>
                                <a:lnTo>
                                  <a:pt x="137" y="70"/>
                                </a:lnTo>
                                <a:lnTo>
                                  <a:pt x="134" y="78"/>
                                </a:lnTo>
                                <a:lnTo>
                                  <a:pt x="132" y="86"/>
                                </a:lnTo>
                                <a:lnTo>
                                  <a:pt x="129" y="93"/>
                                </a:lnTo>
                                <a:lnTo>
                                  <a:pt x="129" y="105"/>
                                </a:lnTo>
                                <a:lnTo>
                                  <a:pt x="131" y="115"/>
                                </a:lnTo>
                                <a:lnTo>
                                  <a:pt x="132" y="123"/>
                                </a:lnTo>
                                <a:lnTo>
                                  <a:pt x="134" y="128"/>
                                </a:lnTo>
                                <a:lnTo>
                                  <a:pt x="137" y="133"/>
                                </a:lnTo>
                                <a:lnTo>
                                  <a:pt x="140" y="134"/>
                                </a:lnTo>
                                <a:lnTo>
                                  <a:pt x="143" y="135"/>
                                </a:lnTo>
                                <a:lnTo>
                                  <a:pt x="147" y="135"/>
                                </a:lnTo>
                                <a:lnTo>
                                  <a:pt x="149" y="135"/>
                                </a:lnTo>
                                <a:lnTo>
                                  <a:pt x="151" y="135"/>
                                </a:lnTo>
                                <a:lnTo>
                                  <a:pt x="154" y="135"/>
                                </a:lnTo>
                                <a:lnTo>
                                  <a:pt x="156" y="134"/>
                                </a:lnTo>
                                <a:lnTo>
                                  <a:pt x="158" y="134"/>
                                </a:lnTo>
                                <a:lnTo>
                                  <a:pt x="159" y="133"/>
                                </a:lnTo>
                                <a:lnTo>
                                  <a:pt x="160" y="133"/>
                                </a:lnTo>
                                <a:lnTo>
                                  <a:pt x="161" y="133"/>
                                </a:lnTo>
                                <a:lnTo>
                                  <a:pt x="163" y="133"/>
                                </a:lnTo>
                                <a:lnTo>
                                  <a:pt x="163" y="133"/>
                                </a:lnTo>
                                <a:lnTo>
                                  <a:pt x="164" y="134"/>
                                </a:lnTo>
                                <a:lnTo>
                                  <a:pt x="164" y="134"/>
                                </a:lnTo>
                                <a:lnTo>
                                  <a:pt x="164" y="135"/>
                                </a:lnTo>
                                <a:lnTo>
                                  <a:pt x="164" y="137"/>
                                </a:lnTo>
                                <a:lnTo>
                                  <a:pt x="164" y="140"/>
                                </a:lnTo>
                                <a:lnTo>
                                  <a:pt x="164" y="142"/>
                                </a:lnTo>
                                <a:close/>
                                <a:moveTo>
                                  <a:pt x="102" y="78"/>
                                </a:moveTo>
                                <a:lnTo>
                                  <a:pt x="102" y="64"/>
                                </a:lnTo>
                                <a:lnTo>
                                  <a:pt x="99" y="52"/>
                                </a:lnTo>
                                <a:lnTo>
                                  <a:pt x="96" y="41"/>
                                </a:lnTo>
                                <a:lnTo>
                                  <a:pt x="91" y="34"/>
                                </a:lnTo>
                                <a:lnTo>
                                  <a:pt x="85" y="28"/>
                                </a:lnTo>
                                <a:lnTo>
                                  <a:pt x="79" y="24"/>
                                </a:lnTo>
                                <a:lnTo>
                                  <a:pt x="73" y="22"/>
                                </a:lnTo>
                                <a:lnTo>
                                  <a:pt x="65" y="22"/>
                                </a:lnTo>
                                <a:lnTo>
                                  <a:pt x="55" y="22"/>
                                </a:lnTo>
                                <a:lnTo>
                                  <a:pt x="48" y="27"/>
                                </a:lnTo>
                                <a:lnTo>
                                  <a:pt x="41" y="32"/>
                                </a:lnTo>
                                <a:lnTo>
                                  <a:pt x="36" y="39"/>
                                </a:lnTo>
                                <a:lnTo>
                                  <a:pt x="32" y="48"/>
                                </a:lnTo>
                                <a:lnTo>
                                  <a:pt x="30" y="57"/>
                                </a:lnTo>
                                <a:lnTo>
                                  <a:pt x="28" y="67"/>
                                </a:lnTo>
                                <a:lnTo>
                                  <a:pt x="27" y="77"/>
                                </a:lnTo>
                                <a:lnTo>
                                  <a:pt x="28" y="89"/>
                                </a:lnTo>
                                <a:lnTo>
                                  <a:pt x="30" y="99"/>
                                </a:lnTo>
                                <a:lnTo>
                                  <a:pt x="31" y="109"/>
                                </a:lnTo>
                                <a:lnTo>
                                  <a:pt x="34" y="118"/>
                                </a:lnTo>
                                <a:lnTo>
                                  <a:pt x="39" y="125"/>
                                </a:lnTo>
                                <a:lnTo>
                                  <a:pt x="46" y="131"/>
                                </a:lnTo>
                                <a:lnTo>
                                  <a:pt x="53" y="135"/>
                                </a:lnTo>
                                <a:lnTo>
                                  <a:pt x="63" y="136"/>
                                </a:lnTo>
                                <a:lnTo>
                                  <a:pt x="73" y="135"/>
                                </a:lnTo>
                                <a:lnTo>
                                  <a:pt x="80" y="131"/>
                                </a:lnTo>
                                <a:lnTo>
                                  <a:pt x="87" y="126"/>
                                </a:lnTo>
                                <a:lnTo>
                                  <a:pt x="92" y="120"/>
                                </a:lnTo>
                                <a:lnTo>
                                  <a:pt x="97" y="112"/>
                                </a:lnTo>
                                <a:lnTo>
                                  <a:pt x="100" y="102"/>
                                </a:lnTo>
                                <a:lnTo>
                                  <a:pt x="102" y="91"/>
                                </a:lnTo>
                                <a:lnTo>
                                  <a:pt x="102" y="78"/>
                                </a:lnTo>
                                <a:lnTo>
                                  <a:pt x="102" y="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78" name="Freeform 265"/>
                        <wps:cNvSpPr>
                          <a:spLocks/>
                        </wps:cNvSpPr>
                        <wps:spPr bwMode="auto">
                          <a:xfrm>
                            <a:off x="3949700" y="2200275"/>
                            <a:ext cx="41275" cy="9525"/>
                          </a:xfrm>
                          <a:custGeom>
                            <a:avLst/>
                            <a:gdLst>
                              <a:gd name="T0" fmla="*/ 79 w 79"/>
                              <a:gd name="T1" fmla="*/ 9 h 20"/>
                              <a:gd name="T2" fmla="*/ 78 w 79"/>
                              <a:gd name="T3" fmla="*/ 16 h 20"/>
                              <a:gd name="T4" fmla="*/ 78 w 79"/>
                              <a:gd name="T5" fmla="*/ 18 h 20"/>
                              <a:gd name="T6" fmla="*/ 75 w 79"/>
                              <a:gd name="T7" fmla="*/ 20 h 20"/>
                              <a:gd name="T8" fmla="*/ 73 w 79"/>
                              <a:gd name="T9" fmla="*/ 20 h 20"/>
                              <a:gd name="T10" fmla="*/ 6 w 79"/>
                              <a:gd name="T11" fmla="*/ 20 h 20"/>
                              <a:gd name="T12" fmla="*/ 4 w 79"/>
                              <a:gd name="T13" fmla="*/ 20 h 20"/>
                              <a:gd name="T14" fmla="*/ 2 w 79"/>
                              <a:gd name="T15" fmla="*/ 18 h 20"/>
                              <a:gd name="T16" fmla="*/ 0 w 79"/>
                              <a:gd name="T17" fmla="*/ 16 h 20"/>
                              <a:gd name="T18" fmla="*/ 0 w 79"/>
                              <a:gd name="T19" fmla="*/ 9 h 20"/>
                              <a:gd name="T20" fmla="*/ 0 w 79"/>
                              <a:gd name="T21" fmla="*/ 4 h 20"/>
                              <a:gd name="T22" fmla="*/ 2 w 79"/>
                              <a:gd name="T23" fmla="*/ 2 h 20"/>
                              <a:gd name="T24" fmla="*/ 4 w 79"/>
                              <a:gd name="T25" fmla="*/ 0 h 20"/>
                              <a:gd name="T26" fmla="*/ 6 w 79"/>
                              <a:gd name="T27" fmla="*/ 0 h 20"/>
                              <a:gd name="T28" fmla="*/ 73 w 79"/>
                              <a:gd name="T29" fmla="*/ 0 h 20"/>
                              <a:gd name="T30" fmla="*/ 74 w 79"/>
                              <a:gd name="T31" fmla="*/ 0 h 20"/>
                              <a:gd name="T32" fmla="*/ 75 w 79"/>
                              <a:gd name="T33" fmla="*/ 0 h 20"/>
                              <a:gd name="T34" fmla="*/ 77 w 79"/>
                              <a:gd name="T35" fmla="*/ 1 h 20"/>
                              <a:gd name="T36" fmla="*/ 77 w 79"/>
                              <a:gd name="T37" fmla="*/ 2 h 20"/>
                              <a:gd name="T38" fmla="*/ 78 w 79"/>
                              <a:gd name="T39" fmla="*/ 3 h 20"/>
                              <a:gd name="T40" fmla="*/ 78 w 79"/>
                              <a:gd name="T41" fmla="*/ 4 h 20"/>
                              <a:gd name="T42" fmla="*/ 79 w 79"/>
                              <a:gd name="T43" fmla="*/ 7 h 20"/>
                              <a:gd name="T44" fmla="*/ 79 w 79"/>
                              <a:gd name="T45" fmla="*/ 9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79" h="20">
                                <a:moveTo>
                                  <a:pt x="79" y="9"/>
                                </a:moveTo>
                                <a:lnTo>
                                  <a:pt x="78" y="16"/>
                                </a:lnTo>
                                <a:lnTo>
                                  <a:pt x="78" y="18"/>
                                </a:lnTo>
                                <a:lnTo>
                                  <a:pt x="75" y="20"/>
                                </a:lnTo>
                                <a:lnTo>
                                  <a:pt x="73" y="20"/>
                                </a:lnTo>
                                <a:lnTo>
                                  <a:pt x="6" y="20"/>
                                </a:lnTo>
                                <a:lnTo>
                                  <a:pt x="4" y="20"/>
                                </a:lnTo>
                                <a:lnTo>
                                  <a:pt x="2" y="18"/>
                                </a:lnTo>
                                <a:lnTo>
                                  <a:pt x="0" y="16"/>
                                </a:lnTo>
                                <a:lnTo>
                                  <a:pt x="0" y="9"/>
                                </a:lnTo>
                                <a:lnTo>
                                  <a:pt x="0" y="4"/>
                                </a:lnTo>
                                <a:lnTo>
                                  <a:pt x="2" y="2"/>
                                </a:lnTo>
                                <a:lnTo>
                                  <a:pt x="4" y="0"/>
                                </a:lnTo>
                                <a:lnTo>
                                  <a:pt x="6" y="0"/>
                                </a:lnTo>
                                <a:lnTo>
                                  <a:pt x="73" y="0"/>
                                </a:lnTo>
                                <a:lnTo>
                                  <a:pt x="74" y="0"/>
                                </a:lnTo>
                                <a:lnTo>
                                  <a:pt x="75" y="0"/>
                                </a:lnTo>
                                <a:lnTo>
                                  <a:pt x="77" y="1"/>
                                </a:lnTo>
                                <a:lnTo>
                                  <a:pt x="77" y="2"/>
                                </a:lnTo>
                                <a:lnTo>
                                  <a:pt x="78" y="3"/>
                                </a:lnTo>
                                <a:lnTo>
                                  <a:pt x="78" y="4"/>
                                </a:lnTo>
                                <a:lnTo>
                                  <a:pt x="79" y="7"/>
                                </a:lnTo>
                                <a:lnTo>
                                  <a:pt x="79" y="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79" name="Freeform 266"/>
                        <wps:cNvSpPr>
                          <a:spLocks/>
                        </wps:cNvSpPr>
                        <wps:spPr bwMode="auto">
                          <a:xfrm>
                            <a:off x="3998913" y="2138363"/>
                            <a:ext cx="82550" cy="109538"/>
                          </a:xfrm>
                          <a:custGeom>
                            <a:avLst/>
                            <a:gdLst>
                              <a:gd name="T0" fmla="*/ 155 w 155"/>
                              <a:gd name="T1" fmla="*/ 11 h 208"/>
                              <a:gd name="T2" fmla="*/ 155 w 155"/>
                              <a:gd name="T3" fmla="*/ 15 h 208"/>
                              <a:gd name="T4" fmla="*/ 155 w 155"/>
                              <a:gd name="T5" fmla="*/ 17 h 208"/>
                              <a:gd name="T6" fmla="*/ 154 w 155"/>
                              <a:gd name="T7" fmla="*/ 18 h 208"/>
                              <a:gd name="T8" fmla="*/ 154 w 155"/>
                              <a:gd name="T9" fmla="*/ 21 h 208"/>
                              <a:gd name="T10" fmla="*/ 152 w 155"/>
                              <a:gd name="T11" fmla="*/ 22 h 208"/>
                              <a:gd name="T12" fmla="*/ 151 w 155"/>
                              <a:gd name="T13" fmla="*/ 22 h 208"/>
                              <a:gd name="T14" fmla="*/ 150 w 155"/>
                              <a:gd name="T15" fmla="*/ 23 h 208"/>
                              <a:gd name="T16" fmla="*/ 149 w 155"/>
                              <a:gd name="T17" fmla="*/ 23 h 208"/>
                              <a:gd name="T18" fmla="*/ 91 w 155"/>
                              <a:gd name="T19" fmla="*/ 23 h 208"/>
                              <a:gd name="T20" fmla="*/ 91 w 155"/>
                              <a:gd name="T21" fmla="*/ 203 h 208"/>
                              <a:gd name="T22" fmla="*/ 91 w 155"/>
                              <a:gd name="T23" fmla="*/ 204 h 208"/>
                              <a:gd name="T24" fmla="*/ 90 w 155"/>
                              <a:gd name="T25" fmla="*/ 205 h 208"/>
                              <a:gd name="T26" fmla="*/ 90 w 155"/>
                              <a:gd name="T27" fmla="*/ 205 h 208"/>
                              <a:gd name="T28" fmla="*/ 88 w 155"/>
                              <a:gd name="T29" fmla="*/ 207 h 208"/>
                              <a:gd name="T30" fmla="*/ 86 w 155"/>
                              <a:gd name="T31" fmla="*/ 207 h 208"/>
                              <a:gd name="T32" fmla="*/ 83 w 155"/>
                              <a:gd name="T33" fmla="*/ 208 h 208"/>
                              <a:gd name="T34" fmla="*/ 81 w 155"/>
                              <a:gd name="T35" fmla="*/ 208 h 208"/>
                              <a:gd name="T36" fmla="*/ 77 w 155"/>
                              <a:gd name="T37" fmla="*/ 208 h 208"/>
                              <a:gd name="T38" fmla="*/ 74 w 155"/>
                              <a:gd name="T39" fmla="*/ 208 h 208"/>
                              <a:gd name="T40" fmla="*/ 70 w 155"/>
                              <a:gd name="T41" fmla="*/ 208 h 208"/>
                              <a:gd name="T42" fmla="*/ 67 w 155"/>
                              <a:gd name="T43" fmla="*/ 207 h 208"/>
                              <a:gd name="T44" fmla="*/ 66 w 155"/>
                              <a:gd name="T45" fmla="*/ 207 h 208"/>
                              <a:gd name="T46" fmla="*/ 65 w 155"/>
                              <a:gd name="T47" fmla="*/ 205 h 208"/>
                              <a:gd name="T48" fmla="*/ 64 w 155"/>
                              <a:gd name="T49" fmla="*/ 205 h 208"/>
                              <a:gd name="T50" fmla="*/ 64 w 155"/>
                              <a:gd name="T51" fmla="*/ 204 h 208"/>
                              <a:gd name="T52" fmla="*/ 64 w 155"/>
                              <a:gd name="T53" fmla="*/ 203 h 208"/>
                              <a:gd name="T54" fmla="*/ 64 w 155"/>
                              <a:gd name="T55" fmla="*/ 23 h 208"/>
                              <a:gd name="T56" fmla="*/ 5 w 155"/>
                              <a:gd name="T57" fmla="*/ 23 h 208"/>
                              <a:gd name="T58" fmla="*/ 3 w 155"/>
                              <a:gd name="T59" fmla="*/ 23 h 208"/>
                              <a:gd name="T60" fmla="*/ 2 w 155"/>
                              <a:gd name="T61" fmla="*/ 22 h 208"/>
                              <a:gd name="T62" fmla="*/ 1 w 155"/>
                              <a:gd name="T63" fmla="*/ 22 h 208"/>
                              <a:gd name="T64" fmla="*/ 1 w 155"/>
                              <a:gd name="T65" fmla="*/ 21 h 208"/>
                              <a:gd name="T66" fmla="*/ 0 w 155"/>
                              <a:gd name="T67" fmla="*/ 18 h 208"/>
                              <a:gd name="T68" fmla="*/ 0 w 155"/>
                              <a:gd name="T69" fmla="*/ 17 h 208"/>
                              <a:gd name="T70" fmla="*/ 0 w 155"/>
                              <a:gd name="T71" fmla="*/ 15 h 208"/>
                              <a:gd name="T72" fmla="*/ 0 w 155"/>
                              <a:gd name="T73" fmla="*/ 11 h 208"/>
                              <a:gd name="T74" fmla="*/ 0 w 155"/>
                              <a:gd name="T75" fmla="*/ 8 h 208"/>
                              <a:gd name="T76" fmla="*/ 0 w 155"/>
                              <a:gd name="T77" fmla="*/ 6 h 208"/>
                              <a:gd name="T78" fmla="*/ 0 w 155"/>
                              <a:gd name="T79" fmla="*/ 3 h 208"/>
                              <a:gd name="T80" fmla="*/ 1 w 155"/>
                              <a:gd name="T81" fmla="*/ 2 h 208"/>
                              <a:gd name="T82" fmla="*/ 1 w 155"/>
                              <a:gd name="T83" fmla="*/ 1 h 208"/>
                              <a:gd name="T84" fmla="*/ 2 w 155"/>
                              <a:gd name="T85" fmla="*/ 0 h 208"/>
                              <a:gd name="T86" fmla="*/ 3 w 155"/>
                              <a:gd name="T87" fmla="*/ 0 h 208"/>
                              <a:gd name="T88" fmla="*/ 5 w 155"/>
                              <a:gd name="T89" fmla="*/ 0 h 208"/>
                              <a:gd name="T90" fmla="*/ 149 w 155"/>
                              <a:gd name="T91" fmla="*/ 0 h 208"/>
                              <a:gd name="T92" fmla="*/ 150 w 155"/>
                              <a:gd name="T93" fmla="*/ 0 h 208"/>
                              <a:gd name="T94" fmla="*/ 151 w 155"/>
                              <a:gd name="T95" fmla="*/ 0 h 208"/>
                              <a:gd name="T96" fmla="*/ 152 w 155"/>
                              <a:gd name="T97" fmla="*/ 1 h 208"/>
                              <a:gd name="T98" fmla="*/ 154 w 155"/>
                              <a:gd name="T99" fmla="*/ 2 h 208"/>
                              <a:gd name="T100" fmla="*/ 154 w 155"/>
                              <a:gd name="T101" fmla="*/ 3 h 208"/>
                              <a:gd name="T102" fmla="*/ 155 w 155"/>
                              <a:gd name="T103" fmla="*/ 6 h 208"/>
                              <a:gd name="T104" fmla="*/ 155 w 155"/>
                              <a:gd name="T105" fmla="*/ 8 h 208"/>
                              <a:gd name="T106" fmla="*/ 155 w 155"/>
                              <a:gd name="T107" fmla="*/ 11 h 2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55" h="208">
                                <a:moveTo>
                                  <a:pt x="155" y="11"/>
                                </a:moveTo>
                                <a:lnTo>
                                  <a:pt x="155" y="15"/>
                                </a:lnTo>
                                <a:lnTo>
                                  <a:pt x="155" y="17"/>
                                </a:lnTo>
                                <a:lnTo>
                                  <a:pt x="154" y="18"/>
                                </a:lnTo>
                                <a:lnTo>
                                  <a:pt x="154" y="21"/>
                                </a:lnTo>
                                <a:lnTo>
                                  <a:pt x="152" y="22"/>
                                </a:lnTo>
                                <a:lnTo>
                                  <a:pt x="151" y="22"/>
                                </a:lnTo>
                                <a:lnTo>
                                  <a:pt x="150" y="23"/>
                                </a:lnTo>
                                <a:lnTo>
                                  <a:pt x="149" y="23"/>
                                </a:lnTo>
                                <a:lnTo>
                                  <a:pt x="91" y="23"/>
                                </a:lnTo>
                                <a:lnTo>
                                  <a:pt x="91" y="203"/>
                                </a:lnTo>
                                <a:lnTo>
                                  <a:pt x="91" y="204"/>
                                </a:lnTo>
                                <a:lnTo>
                                  <a:pt x="90" y="205"/>
                                </a:lnTo>
                                <a:lnTo>
                                  <a:pt x="90" y="205"/>
                                </a:lnTo>
                                <a:lnTo>
                                  <a:pt x="88" y="207"/>
                                </a:lnTo>
                                <a:lnTo>
                                  <a:pt x="86" y="207"/>
                                </a:lnTo>
                                <a:lnTo>
                                  <a:pt x="83" y="208"/>
                                </a:lnTo>
                                <a:lnTo>
                                  <a:pt x="81" y="208"/>
                                </a:lnTo>
                                <a:lnTo>
                                  <a:pt x="77" y="208"/>
                                </a:lnTo>
                                <a:lnTo>
                                  <a:pt x="74" y="208"/>
                                </a:lnTo>
                                <a:lnTo>
                                  <a:pt x="70" y="208"/>
                                </a:lnTo>
                                <a:lnTo>
                                  <a:pt x="67" y="207"/>
                                </a:lnTo>
                                <a:lnTo>
                                  <a:pt x="66" y="207"/>
                                </a:lnTo>
                                <a:lnTo>
                                  <a:pt x="65" y="205"/>
                                </a:lnTo>
                                <a:lnTo>
                                  <a:pt x="64" y="205"/>
                                </a:lnTo>
                                <a:lnTo>
                                  <a:pt x="64" y="204"/>
                                </a:lnTo>
                                <a:lnTo>
                                  <a:pt x="64" y="203"/>
                                </a:lnTo>
                                <a:lnTo>
                                  <a:pt x="64" y="23"/>
                                </a:lnTo>
                                <a:lnTo>
                                  <a:pt x="5" y="23"/>
                                </a:lnTo>
                                <a:lnTo>
                                  <a:pt x="3" y="23"/>
                                </a:lnTo>
                                <a:lnTo>
                                  <a:pt x="2" y="22"/>
                                </a:lnTo>
                                <a:lnTo>
                                  <a:pt x="1" y="22"/>
                                </a:lnTo>
                                <a:lnTo>
                                  <a:pt x="1" y="21"/>
                                </a:lnTo>
                                <a:lnTo>
                                  <a:pt x="0" y="18"/>
                                </a:lnTo>
                                <a:lnTo>
                                  <a:pt x="0" y="17"/>
                                </a:lnTo>
                                <a:lnTo>
                                  <a:pt x="0" y="15"/>
                                </a:lnTo>
                                <a:lnTo>
                                  <a:pt x="0" y="11"/>
                                </a:lnTo>
                                <a:lnTo>
                                  <a:pt x="0" y="8"/>
                                </a:lnTo>
                                <a:lnTo>
                                  <a:pt x="0" y="6"/>
                                </a:lnTo>
                                <a:lnTo>
                                  <a:pt x="0" y="3"/>
                                </a:lnTo>
                                <a:lnTo>
                                  <a:pt x="1" y="2"/>
                                </a:lnTo>
                                <a:lnTo>
                                  <a:pt x="1" y="1"/>
                                </a:lnTo>
                                <a:lnTo>
                                  <a:pt x="2" y="0"/>
                                </a:lnTo>
                                <a:lnTo>
                                  <a:pt x="3" y="0"/>
                                </a:lnTo>
                                <a:lnTo>
                                  <a:pt x="5" y="0"/>
                                </a:lnTo>
                                <a:lnTo>
                                  <a:pt x="149" y="0"/>
                                </a:lnTo>
                                <a:lnTo>
                                  <a:pt x="150" y="0"/>
                                </a:lnTo>
                                <a:lnTo>
                                  <a:pt x="151" y="0"/>
                                </a:lnTo>
                                <a:lnTo>
                                  <a:pt x="152" y="1"/>
                                </a:lnTo>
                                <a:lnTo>
                                  <a:pt x="154" y="2"/>
                                </a:lnTo>
                                <a:lnTo>
                                  <a:pt x="154" y="3"/>
                                </a:lnTo>
                                <a:lnTo>
                                  <a:pt x="155" y="6"/>
                                </a:lnTo>
                                <a:lnTo>
                                  <a:pt x="155" y="8"/>
                                </a:lnTo>
                                <a:lnTo>
                                  <a:pt x="155" y="1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80" name="Freeform 267"/>
                        <wps:cNvSpPr>
                          <a:spLocks/>
                        </wps:cNvSpPr>
                        <wps:spPr bwMode="auto">
                          <a:xfrm>
                            <a:off x="4086225" y="2138363"/>
                            <a:ext cx="82550" cy="109538"/>
                          </a:xfrm>
                          <a:custGeom>
                            <a:avLst/>
                            <a:gdLst>
                              <a:gd name="T0" fmla="*/ 155 w 155"/>
                              <a:gd name="T1" fmla="*/ 11 h 208"/>
                              <a:gd name="T2" fmla="*/ 155 w 155"/>
                              <a:gd name="T3" fmla="*/ 15 h 208"/>
                              <a:gd name="T4" fmla="*/ 154 w 155"/>
                              <a:gd name="T5" fmla="*/ 17 h 208"/>
                              <a:gd name="T6" fmla="*/ 154 w 155"/>
                              <a:gd name="T7" fmla="*/ 18 h 208"/>
                              <a:gd name="T8" fmla="*/ 152 w 155"/>
                              <a:gd name="T9" fmla="*/ 21 h 208"/>
                              <a:gd name="T10" fmla="*/ 152 w 155"/>
                              <a:gd name="T11" fmla="*/ 22 h 208"/>
                              <a:gd name="T12" fmla="*/ 151 w 155"/>
                              <a:gd name="T13" fmla="*/ 22 h 208"/>
                              <a:gd name="T14" fmla="*/ 150 w 155"/>
                              <a:gd name="T15" fmla="*/ 23 h 208"/>
                              <a:gd name="T16" fmla="*/ 149 w 155"/>
                              <a:gd name="T17" fmla="*/ 23 h 208"/>
                              <a:gd name="T18" fmla="*/ 91 w 155"/>
                              <a:gd name="T19" fmla="*/ 23 h 208"/>
                              <a:gd name="T20" fmla="*/ 91 w 155"/>
                              <a:gd name="T21" fmla="*/ 203 h 208"/>
                              <a:gd name="T22" fmla="*/ 91 w 155"/>
                              <a:gd name="T23" fmla="*/ 204 h 208"/>
                              <a:gd name="T24" fmla="*/ 90 w 155"/>
                              <a:gd name="T25" fmla="*/ 205 h 208"/>
                              <a:gd name="T26" fmla="*/ 90 w 155"/>
                              <a:gd name="T27" fmla="*/ 205 h 208"/>
                              <a:gd name="T28" fmla="*/ 87 w 155"/>
                              <a:gd name="T29" fmla="*/ 207 h 208"/>
                              <a:gd name="T30" fmla="*/ 86 w 155"/>
                              <a:gd name="T31" fmla="*/ 207 h 208"/>
                              <a:gd name="T32" fmla="*/ 83 w 155"/>
                              <a:gd name="T33" fmla="*/ 208 h 208"/>
                              <a:gd name="T34" fmla="*/ 81 w 155"/>
                              <a:gd name="T35" fmla="*/ 208 h 208"/>
                              <a:gd name="T36" fmla="*/ 77 w 155"/>
                              <a:gd name="T37" fmla="*/ 208 h 208"/>
                              <a:gd name="T38" fmla="*/ 74 w 155"/>
                              <a:gd name="T39" fmla="*/ 208 h 208"/>
                              <a:gd name="T40" fmla="*/ 70 w 155"/>
                              <a:gd name="T41" fmla="*/ 208 h 208"/>
                              <a:gd name="T42" fmla="*/ 67 w 155"/>
                              <a:gd name="T43" fmla="*/ 207 h 208"/>
                              <a:gd name="T44" fmla="*/ 66 w 155"/>
                              <a:gd name="T45" fmla="*/ 207 h 208"/>
                              <a:gd name="T46" fmla="*/ 65 w 155"/>
                              <a:gd name="T47" fmla="*/ 205 h 208"/>
                              <a:gd name="T48" fmla="*/ 64 w 155"/>
                              <a:gd name="T49" fmla="*/ 205 h 208"/>
                              <a:gd name="T50" fmla="*/ 64 w 155"/>
                              <a:gd name="T51" fmla="*/ 204 h 208"/>
                              <a:gd name="T52" fmla="*/ 63 w 155"/>
                              <a:gd name="T53" fmla="*/ 203 h 208"/>
                              <a:gd name="T54" fmla="*/ 63 w 155"/>
                              <a:gd name="T55" fmla="*/ 23 h 208"/>
                              <a:gd name="T56" fmla="*/ 5 w 155"/>
                              <a:gd name="T57" fmla="*/ 23 h 208"/>
                              <a:gd name="T58" fmla="*/ 3 w 155"/>
                              <a:gd name="T59" fmla="*/ 23 h 208"/>
                              <a:gd name="T60" fmla="*/ 2 w 155"/>
                              <a:gd name="T61" fmla="*/ 22 h 208"/>
                              <a:gd name="T62" fmla="*/ 1 w 155"/>
                              <a:gd name="T63" fmla="*/ 22 h 208"/>
                              <a:gd name="T64" fmla="*/ 1 w 155"/>
                              <a:gd name="T65" fmla="*/ 21 h 208"/>
                              <a:gd name="T66" fmla="*/ 0 w 155"/>
                              <a:gd name="T67" fmla="*/ 18 h 208"/>
                              <a:gd name="T68" fmla="*/ 0 w 155"/>
                              <a:gd name="T69" fmla="*/ 17 h 208"/>
                              <a:gd name="T70" fmla="*/ 0 w 155"/>
                              <a:gd name="T71" fmla="*/ 15 h 208"/>
                              <a:gd name="T72" fmla="*/ 0 w 155"/>
                              <a:gd name="T73" fmla="*/ 11 h 208"/>
                              <a:gd name="T74" fmla="*/ 0 w 155"/>
                              <a:gd name="T75" fmla="*/ 8 h 208"/>
                              <a:gd name="T76" fmla="*/ 0 w 155"/>
                              <a:gd name="T77" fmla="*/ 6 h 208"/>
                              <a:gd name="T78" fmla="*/ 0 w 155"/>
                              <a:gd name="T79" fmla="*/ 3 h 208"/>
                              <a:gd name="T80" fmla="*/ 1 w 155"/>
                              <a:gd name="T81" fmla="*/ 2 h 208"/>
                              <a:gd name="T82" fmla="*/ 1 w 155"/>
                              <a:gd name="T83" fmla="*/ 1 h 208"/>
                              <a:gd name="T84" fmla="*/ 2 w 155"/>
                              <a:gd name="T85" fmla="*/ 0 h 208"/>
                              <a:gd name="T86" fmla="*/ 3 w 155"/>
                              <a:gd name="T87" fmla="*/ 0 h 208"/>
                              <a:gd name="T88" fmla="*/ 5 w 155"/>
                              <a:gd name="T89" fmla="*/ 0 h 208"/>
                              <a:gd name="T90" fmla="*/ 149 w 155"/>
                              <a:gd name="T91" fmla="*/ 0 h 208"/>
                              <a:gd name="T92" fmla="*/ 150 w 155"/>
                              <a:gd name="T93" fmla="*/ 0 h 208"/>
                              <a:gd name="T94" fmla="*/ 151 w 155"/>
                              <a:gd name="T95" fmla="*/ 0 h 208"/>
                              <a:gd name="T96" fmla="*/ 152 w 155"/>
                              <a:gd name="T97" fmla="*/ 1 h 208"/>
                              <a:gd name="T98" fmla="*/ 152 w 155"/>
                              <a:gd name="T99" fmla="*/ 2 h 208"/>
                              <a:gd name="T100" fmla="*/ 154 w 155"/>
                              <a:gd name="T101" fmla="*/ 3 h 208"/>
                              <a:gd name="T102" fmla="*/ 154 w 155"/>
                              <a:gd name="T103" fmla="*/ 6 h 208"/>
                              <a:gd name="T104" fmla="*/ 155 w 155"/>
                              <a:gd name="T105" fmla="*/ 8 h 208"/>
                              <a:gd name="T106" fmla="*/ 155 w 155"/>
                              <a:gd name="T107" fmla="*/ 11 h 2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55" h="208">
                                <a:moveTo>
                                  <a:pt x="155" y="11"/>
                                </a:moveTo>
                                <a:lnTo>
                                  <a:pt x="155" y="15"/>
                                </a:lnTo>
                                <a:lnTo>
                                  <a:pt x="154" y="17"/>
                                </a:lnTo>
                                <a:lnTo>
                                  <a:pt x="154" y="18"/>
                                </a:lnTo>
                                <a:lnTo>
                                  <a:pt x="152" y="21"/>
                                </a:lnTo>
                                <a:lnTo>
                                  <a:pt x="152" y="22"/>
                                </a:lnTo>
                                <a:lnTo>
                                  <a:pt x="151" y="22"/>
                                </a:lnTo>
                                <a:lnTo>
                                  <a:pt x="150" y="23"/>
                                </a:lnTo>
                                <a:lnTo>
                                  <a:pt x="149" y="23"/>
                                </a:lnTo>
                                <a:lnTo>
                                  <a:pt x="91" y="23"/>
                                </a:lnTo>
                                <a:lnTo>
                                  <a:pt x="91" y="203"/>
                                </a:lnTo>
                                <a:lnTo>
                                  <a:pt x="91" y="204"/>
                                </a:lnTo>
                                <a:lnTo>
                                  <a:pt x="90" y="205"/>
                                </a:lnTo>
                                <a:lnTo>
                                  <a:pt x="90" y="205"/>
                                </a:lnTo>
                                <a:lnTo>
                                  <a:pt x="87" y="207"/>
                                </a:lnTo>
                                <a:lnTo>
                                  <a:pt x="86" y="207"/>
                                </a:lnTo>
                                <a:lnTo>
                                  <a:pt x="83" y="208"/>
                                </a:lnTo>
                                <a:lnTo>
                                  <a:pt x="81" y="208"/>
                                </a:lnTo>
                                <a:lnTo>
                                  <a:pt x="77" y="208"/>
                                </a:lnTo>
                                <a:lnTo>
                                  <a:pt x="74" y="208"/>
                                </a:lnTo>
                                <a:lnTo>
                                  <a:pt x="70" y="208"/>
                                </a:lnTo>
                                <a:lnTo>
                                  <a:pt x="67" y="207"/>
                                </a:lnTo>
                                <a:lnTo>
                                  <a:pt x="66" y="207"/>
                                </a:lnTo>
                                <a:lnTo>
                                  <a:pt x="65" y="205"/>
                                </a:lnTo>
                                <a:lnTo>
                                  <a:pt x="64" y="205"/>
                                </a:lnTo>
                                <a:lnTo>
                                  <a:pt x="64" y="204"/>
                                </a:lnTo>
                                <a:lnTo>
                                  <a:pt x="63" y="203"/>
                                </a:lnTo>
                                <a:lnTo>
                                  <a:pt x="63" y="23"/>
                                </a:lnTo>
                                <a:lnTo>
                                  <a:pt x="5" y="23"/>
                                </a:lnTo>
                                <a:lnTo>
                                  <a:pt x="3" y="23"/>
                                </a:lnTo>
                                <a:lnTo>
                                  <a:pt x="2" y="22"/>
                                </a:lnTo>
                                <a:lnTo>
                                  <a:pt x="1" y="22"/>
                                </a:lnTo>
                                <a:lnTo>
                                  <a:pt x="1" y="21"/>
                                </a:lnTo>
                                <a:lnTo>
                                  <a:pt x="0" y="18"/>
                                </a:lnTo>
                                <a:lnTo>
                                  <a:pt x="0" y="17"/>
                                </a:lnTo>
                                <a:lnTo>
                                  <a:pt x="0" y="15"/>
                                </a:lnTo>
                                <a:lnTo>
                                  <a:pt x="0" y="11"/>
                                </a:lnTo>
                                <a:lnTo>
                                  <a:pt x="0" y="8"/>
                                </a:lnTo>
                                <a:lnTo>
                                  <a:pt x="0" y="6"/>
                                </a:lnTo>
                                <a:lnTo>
                                  <a:pt x="0" y="3"/>
                                </a:lnTo>
                                <a:lnTo>
                                  <a:pt x="1" y="2"/>
                                </a:lnTo>
                                <a:lnTo>
                                  <a:pt x="1" y="1"/>
                                </a:lnTo>
                                <a:lnTo>
                                  <a:pt x="2" y="0"/>
                                </a:lnTo>
                                <a:lnTo>
                                  <a:pt x="3" y="0"/>
                                </a:lnTo>
                                <a:lnTo>
                                  <a:pt x="5" y="0"/>
                                </a:lnTo>
                                <a:lnTo>
                                  <a:pt x="149" y="0"/>
                                </a:lnTo>
                                <a:lnTo>
                                  <a:pt x="150" y="0"/>
                                </a:lnTo>
                                <a:lnTo>
                                  <a:pt x="151" y="0"/>
                                </a:lnTo>
                                <a:lnTo>
                                  <a:pt x="152" y="1"/>
                                </a:lnTo>
                                <a:lnTo>
                                  <a:pt x="152" y="2"/>
                                </a:lnTo>
                                <a:lnTo>
                                  <a:pt x="154" y="3"/>
                                </a:lnTo>
                                <a:lnTo>
                                  <a:pt x="154" y="6"/>
                                </a:lnTo>
                                <a:lnTo>
                                  <a:pt x="155" y="8"/>
                                </a:lnTo>
                                <a:lnTo>
                                  <a:pt x="155" y="1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81" name="Freeform 268"/>
                        <wps:cNvSpPr>
                          <a:spLocks noEditPoints="1"/>
                        </wps:cNvSpPr>
                        <wps:spPr bwMode="auto">
                          <a:xfrm>
                            <a:off x="4183063" y="2138363"/>
                            <a:ext cx="68263" cy="109538"/>
                          </a:xfrm>
                          <a:custGeom>
                            <a:avLst/>
                            <a:gdLst>
                              <a:gd name="T0" fmla="*/ 127 w 129"/>
                              <a:gd name="T1" fmla="*/ 75 h 208"/>
                              <a:gd name="T2" fmla="*/ 117 w 129"/>
                              <a:gd name="T3" fmla="*/ 101 h 208"/>
                              <a:gd name="T4" fmla="*/ 98 w 129"/>
                              <a:gd name="T5" fmla="*/ 118 h 208"/>
                              <a:gd name="T6" fmla="*/ 71 w 129"/>
                              <a:gd name="T7" fmla="*/ 127 h 208"/>
                              <a:gd name="T8" fmla="*/ 29 w 129"/>
                              <a:gd name="T9" fmla="*/ 128 h 208"/>
                              <a:gd name="T10" fmla="*/ 29 w 129"/>
                              <a:gd name="T11" fmla="*/ 204 h 208"/>
                              <a:gd name="T12" fmla="*/ 26 w 129"/>
                              <a:gd name="T13" fmla="*/ 205 h 208"/>
                              <a:gd name="T14" fmla="*/ 24 w 129"/>
                              <a:gd name="T15" fmla="*/ 207 h 208"/>
                              <a:gd name="T16" fmla="*/ 19 w 129"/>
                              <a:gd name="T17" fmla="*/ 208 h 208"/>
                              <a:gd name="T18" fmla="*/ 10 w 129"/>
                              <a:gd name="T19" fmla="*/ 208 h 208"/>
                              <a:gd name="T20" fmla="*/ 5 w 129"/>
                              <a:gd name="T21" fmla="*/ 207 h 208"/>
                              <a:gd name="T22" fmla="*/ 2 w 129"/>
                              <a:gd name="T23" fmla="*/ 205 h 208"/>
                              <a:gd name="T24" fmla="*/ 0 w 129"/>
                              <a:gd name="T25" fmla="*/ 204 h 208"/>
                              <a:gd name="T26" fmla="*/ 0 w 129"/>
                              <a:gd name="T27" fmla="*/ 11 h 208"/>
                              <a:gd name="T28" fmla="*/ 4 w 129"/>
                              <a:gd name="T29" fmla="*/ 2 h 208"/>
                              <a:gd name="T30" fmla="*/ 12 w 129"/>
                              <a:gd name="T31" fmla="*/ 0 h 208"/>
                              <a:gd name="T32" fmla="*/ 63 w 129"/>
                              <a:gd name="T33" fmla="*/ 0 h 208"/>
                              <a:gd name="T34" fmla="*/ 76 w 129"/>
                              <a:gd name="T35" fmla="*/ 1 h 208"/>
                              <a:gd name="T36" fmla="*/ 92 w 129"/>
                              <a:gd name="T37" fmla="*/ 5 h 208"/>
                              <a:gd name="T38" fmla="*/ 109 w 129"/>
                              <a:gd name="T39" fmla="*/ 15 h 208"/>
                              <a:gd name="T40" fmla="*/ 121 w 129"/>
                              <a:gd name="T41" fmla="*/ 29 h 208"/>
                              <a:gd name="T42" fmla="*/ 127 w 129"/>
                              <a:gd name="T43" fmla="*/ 49 h 208"/>
                              <a:gd name="T44" fmla="*/ 99 w 129"/>
                              <a:gd name="T45" fmla="*/ 63 h 208"/>
                              <a:gd name="T46" fmla="*/ 94 w 129"/>
                              <a:gd name="T47" fmla="*/ 42 h 208"/>
                              <a:gd name="T48" fmla="*/ 83 w 129"/>
                              <a:gd name="T49" fmla="*/ 28 h 208"/>
                              <a:gd name="T50" fmla="*/ 68 w 129"/>
                              <a:gd name="T51" fmla="*/ 23 h 208"/>
                              <a:gd name="T52" fmla="*/ 53 w 129"/>
                              <a:gd name="T53" fmla="*/ 22 h 208"/>
                              <a:gd name="T54" fmla="*/ 29 w 129"/>
                              <a:gd name="T55" fmla="*/ 106 h 208"/>
                              <a:gd name="T56" fmla="*/ 64 w 129"/>
                              <a:gd name="T57" fmla="*/ 104 h 208"/>
                              <a:gd name="T58" fmla="*/ 82 w 129"/>
                              <a:gd name="T59" fmla="*/ 98 h 208"/>
                              <a:gd name="T60" fmla="*/ 93 w 129"/>
                              <a:gd name="T61" fmla="*/ 87 h 208"/>
                              <a:gd name="T62" fmla="*/ 99 w 129"/>
                              <a:gd name="T63" fmla="*/ 71 h 2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129" h="208">
                                <a:moveTo>
                                  <a:pt x="129" y="60"/>
                                </a:moveTo>
                                <a:lnTo>
                                  <a:pt x="127" y="75"/>
                                </a:lnTo>
                                <a:lnTo>
                                  <a:pt x="124" y="88"/>
                                </a:lnTo>
                                <a:lnTo>
                                  <a:pt x="117" y="101"/>
                                </a:lnTo>
                                <a:lnTo>
                                  <a:pt x="109" y="109"/>
                                </a:lnTo>
                                <a:lnTo>
                                  <a:pt x="98" y="118"/>
                                </a:lnTo>
                                <a:lnTo>
                                  <a:pt x="85" y="123"/>
                                </a:lnTo>
                                <a:lnTo>
                                  <a:pt x="71" y="127"/>
                                </a:lnTo>
                                <a:lnTo>
                                  <a:pt x="52" y="128"/>
                                </a:lnTo>
                                <a:lnTo>
                                  <a:pt x="29" y="128"/>
                                </a:lnTo>
                                <a:lnTo>
                                  <a:pt x="29" y="203"/>
                                </a:lnTo>
                                <a:lnTo>
                                  <a:pt x="29" y="204"/>
                                </a:lnTo>
                                <a:lnTo>
                                  <a:pt x="28" y="205"/>
                                </a:lnTo>
                                <a:lnTo>
                                  <a:pt x="26" y="205"/>
                                </a:lnTo>
                                <a:lnTo>
                                  <a:pt x="25" y="207"/>
                                </a:lnTo>
                                <a:lnTo>
                                  <a:pt x="24" y="207"/>
                                </a:lnTo>
                                <a:lnTo>
                                  <a:pt x="21" y="208"/>
                                </a:lnTo>
                                <a:lnTo>
                                  <a:pt x="19" y="208"/>
                                </a:lnTo>
                                <a:lnTo>
                                  <a:pt x="14" y="208"/>
                                </a:lnTo>
                                <a:lnTo>
                                  <a:pt x="10" y="208"/>
                                </a:lnTo>
                                <a:lnTo>
                                  <a:pt x="8" y="208"/>
                                </a:lnTo>
                                <a:lnTo>
                                  <a:pt x="5" y="207"/>
                                </a:lnTo>
                                <a:lnTo>
                                  <a:pt x="4" y="207"/>
                                </a:lnTo>
                                <a:lnTo>
                                  <a:pt x="2" y="205"/>
                                </a:lnTo>
                                <a:lnTo>
                                  <a:pt x="2" y="205"/>
                                </a:lnTo>
                                <a:lnTo>
                                  <a:pt x="0" y="204"/>
                                </a:lnTo>
                                <a:lnTo>
                                  <a:pt x="0" y="203"/>
                                </a:lnTo>
                                <a:lnTo>
                                  <a:pt x="0" y="11"/>
                                </a:lnTo>
                                <a:lnTo>
                                  <a:pt x="2" y="6"/>
                                </a:lnTo>
                                <a:lnTo>
                                  <a:pt x="4" y="2"/>
                                </a:lnTo>
                                <a:lnTo>
                                  <a:pt x="8" y="0"/>
                                </a:lnTo>
                                <a:lnTo>
                                  <a:pt x="12" y="0"/>
                                </a:lnTo>
                                <a:lnTo>
                                  <a:pt x="56" y="0"/>
                                </a:lnTo>
                                <a:lnTo>
                                  <a:pt x="63" y="0"/>
                                </a:lnTo>
                                <a:lnTo>
                                  <a:pt x="69" y="0"/>
                                </a:lnTo>
                                <a:lnTo>
                                  <a:pt x="76" y="1"/>
                                </a:lnTo>
                                <a:lnTo>
                                  <a:pt x="83" y="2"/>
                                </a:lnTo>
                                <a:lnTo>
                                  <a:pt x="92" y="5"/>
                                </a:lnTo>
                                <a:lnTo>
                                  <a:pt x="100" y="10"/>
                                </a:lnTo>
                                <a:lnTo>
                                  <a:pt x="109" y="15"/>
                                </a:lnTo>
                                <a:lnTo>
                                  <a:pt x="115" y="22"/>
                                </a:lnTo>
                                <a:lnTo>
                                  <a:pt x="121" y="29"/>
                                </a:lnTo>
                                <a:lnTo>
                                  <a:pt x="125" y="39"/>
                                </a:lnTo>
                                <a:lnTo>
                                  <a:pt x="127" y="49"/>
                                </a:lnTo>
                                <a:lnTo>
                                  <a:pt x="129" y="60"/>
                                </a:lnTo>
                                <a:close/>
                                <a:moveTo>
                                  <a:pt x="99" y="63"/>
                                </a:moveTo>
                                <a:lnTo>
                                  <a:pt x="99" y="50"/>
                                </a:lnTo>
                                <a:lnTo>
                                  <a:pt x="94" y="42"/>
                                </a:lnTo>
                                <a:lnTo>
                                  <a:pt x="89" y="33"/>
                                </a:lnTo>
                                <a:lnTo>
                                  <a:pt x="83" y="28"/>
                                </a:lnTo>
                                <a:lnTo>
                                  <a:pt x="76" y="24"/>
                                </a:lnTo>
                                <a:lnTo>
                                  <a:pt x="68" y="23"/>
                                </a:lnTo>
                                <a:lnTo>
                                  <a:pt x="61" y="22"/>
                                </a:lnTo>
                                <a:lnTo>
                                  <a:pt x="53" y="22"/>
                                </a:lnTo>
                                <a:lnTo>
                                  <a:pt x="29" y="22"/>
                                </a:lnTo>
                                <a:lnTo>
                                  <a:pt x="29" y="106"/>
                                </a:lnTo>
                                <a:lnTo>
                                  <a:pt x="53" y="106"/>
                                </a:lnTo>
                                <a:lnTo>
                                  <a:pt x="64" y="104"/>
                                </a:lnTo>
                                <a:lnTo>
                                  <a:pt x="74" y="102"/>
                                </a:lnTo>
                                <a:lnTo>
                                  <a:pt x="82" y="98"/>
                                </a:lnTo>
                                <a:lnTo>
                                  <a:pt x="88" y="93"/>
                                </a:lnTo>
                                <a:lnTo>
                                  <a:pt x="93" y="87"/>
                                </a:lnTo>
                                <a:lnTo>
                                  <a:pt x="97" y="80"/>
                                </a:lnTo>
                                <a:lnTo>
                                  <a:pt x="99" y="71"/>
                                </a:lnTo>
                                <a:lnTo>
                                  <a:pt x="99" y="6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82" name="Freeform 269"/>
                        <wps:cNvSpPr>
                          <a:spLocks/>
                        </wps:cNvSpPr>
                        <wps:spPr bwMode="auto">
                          <a:xfrm>
                            <a:off x="3573463" y="2476500"/>
                            <a:ext cx="949325" cy="1568450"/>
                          </a:xfrm>
                          <a:custGeom>
                            <a:avLst/>
                            <a:gdLst>
                              <a:gd name="T0" fmla="*/ 93 w 1792"/>
                              <a:gd name="T1" fmla="*/ 0 h 2964"/>
                              <a:gd name="T2" fmla="*/ 1698 w 1792"/>
                              <a:gd name="T3" fmla="*/ 0 h 2964"/>
                              <a:gd name="T4" fmla="*/ 1718 w 1792"/>
                              <a:gd name="T5" fmla="*/ 1 h 2964"/>
                              <a:gd name="T6" fmla="*/ 1751 w 1792"/>
                              <a:gd name="T7" fmla="*/ 15 h 2964"/>
                              <a:gd name="T8" fmla="*/ 1777 w 1792"/>
                              <a:gd name="T9" fmla="*/ 41 h 2964"/>
                              <a:gd name="T10" fmla="*/ 1790 w 1792"/>
                              <a:gd name="T11" fmla="*/ 74 h 2964"/>
                              <a:gd name="T12" fmla="*/ 1792 w 1792"/>
                              <a:gd name="T13" fmla="*/ 94 h 2964"/>
                              <a:gd name="T14" fmla="*/ 1792 w 1792"/>
                              <a:gd name="T15" fmla="*/ 2872 h 2964"/>
                              <a:gd name="T16" fmla="*/ 1790 w 1792"/>
                              <a:gd name="T17" fmla="*/ 2890 h 2964"/>
                              <a:gd name="T18" fmla="*/ 1777 w 1792"/>
                              <a:gd name="T19" fmla="*/ 2923 h 2964"/>
                              <a:gd name="T20" fmla="*/ 1751 w 1792"/>
                              <a:gd name="T21" fmla="*/ 2949 h 2964"/>
                              <a:gd name="T22" fmla="*/ 1718 w 1792"/>
                              <a:gd name="T23" fmla="*/ 2963 h 2964"/>
                              <a:gd name="T24" fmla="*/ 1698 w 1792"/>
                              <a:gd name="T25" fmla="*/ 2964 h 2964"/>
                              <a:gd name="T26" fmla="*/ 93 w 1792"/>
                              <a:gd name="T27" fmla="*/ 2964 h 2964"/>
                              <a:gd name="T28" fmla="*/ 75 w 1792"/>
                              <a:gd name="T29" fmla="*/ 2963 h 2964"/>
                              <a:gd name="T30" fmla="*/ 41 w 1792"/>
                              <a:gd name="T31" fmla="*/ 2949 h 2964"/>
                              <a:gd name="T32" fmla="*/ 16 w 1792"/>
                              <a:gd name="T33" fmla="*/ 2923 h 2964"/>
                              <a:gd name="T34" fmla="*/ 2 w 1792"/>
                              <a:gd name="T35" fmla="*/ 2890 h 2964"/>
                              <a:gd name="T36" fmla="*/ 0 w 1792"/>
                              <a:gd name="T37" fmla="*/ 2872 h 2964"/>
                              <a:gd name="T38" fmla="*/ 0 w 1792"/>
                              <a:gd name="T39" fmla="*/ 94 h 2964"/>
                              <a:gd name="T40" fmla="*/ 2 w 1792"/>
                              <a:gd name="T41" fmla="*/ 74 h 2964"/>
                              <a:gd name="T42" fmla="*/ 16 w 1792"/>
                              <a:gd name="T43" fmla="*/ 41 h 2964"/>
                              <a:gd name="T44" fmla="*/ 41 w 1792"/>
                              <a:gd name="T45" fmla="*/ 15 h 2964"/>
                              <a:gd name="T46" fmla="*/ 75 w 1792"/>
                              <a:gd name="T47" fmla="*/ 1 h 2964"/>
                              <a:gd name="T48" fmla="*/ 93 w 1792"/>
                              <a:gd name="T49" fmla="*/ 0 h 29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1792" h="2964">
                                <a:moveTo>
                                  <a:pt x="93" y="0"/>
                                </a:moveTo>
                                <a:lnTo>
                                  <a:pt x="1698" y="0"/>
                                </a:lnTo>
                                <a:lnTo>
                                  <a:pt x="1718" y="1"/>
                                </a:lnTo>
                                <a:lnTo>
                                  <a:pt x="1751" y="15"/>
                                </a:lnTo>
                                <a:lnTo>
                                  <a:pt x="1777" y="41"/>
                                </a:lnTo>
                                <a:lnTo>
                                  <a:pt x="1790" y="74"/>
                                </a:lnTo>
                                <a:lnTo>
                                  <a:pt x="1792" y="94"/>
                                </a:lnTo>
                                <a:lnTo>
                                  <a:pt x="1792" y="2872"/>
                                </a:lnTo>
                                <a:lnTo>
                                  <a:pt x="1790" y="2890"/>
                                </a:lnTo>
                                <a:lnTo>
                                  <a:pt x="1777" y="2923"/>
                                </a:lnTo>
                                <a:lnTo>
                                  <a:pt x="1751" y="2949"/>
                                </a:lnTo>
                                <a:lnTo>
                                  <a:pt x="1718" y="2963"/>
                                </a:lnTo>
                                <a:lnTo>
                                  <a:pt x="1698" y="2964"/>
                                </a:lnTo>
                                <a:lnTo>
                                  <a:pt x="93" y="2964"/>
                                </a:lnTo>
                                <a:lnTo>
                                  <a:pt x="75" y="2963"/>
                                </a:lnTo>
                                <a:lnTo>
                                  <a:pt x="41" y="2949"/>
                                </a:lnTo>
                                <a:lnTo>
                                  <a:pt x="16" y="2923"/>
                                </a:lnTo>
                                <a:lnTo>
                                  <a:pt x="2" y="2890"/>
                                </a:lnTo>
                                <a:lnTo>
                                  <a:pt x="0" y="2872"/>
                                </a:lnTo>
                                <a:lnTo>
                                  <a:pt x="0" y="94"/>
                                </a:lnTo>
                                <a:lnTo>
                                  <a:pt x="2" y="74"/>
                                </a:lnTo>
                                <a:lnTo>
                                  <a:pt x="16" y="41"/>
                                </a:lnTo>
                                <a:lnTo>
                                  <a:pt x="41" y="15"/>
                                </a:lnTo>
                                <a:lnTo>
                                  <a:pt x="75" y="1"/>
                                </a:lnTo>
                                <a:lnTo>
                                  <a:pt x="93" y="0"/>
                                </a:lnTo>
                                <a:close/>
                              </a:path>
                            </a:pathLst>
                          </a:custGeom>
                          <a:solidFill>
                            <a:srgbClr val="E9D5D5"/>
                          </a:solidFill>
                          <a:ln w="7938">
                            <a:solidFill>
                              <a:srgbClr val="C8A5A5"/>
                            </a:solidFill>
                            <a:prstDash val="solid"/>
                            <a:round/>
                            <a:headEnd/>
                            <a:tailEnd/>
                          </a:ln>
                        </wps:spPr>
                        <wps:bodyPr vert="horz" wrap="square" lIns="91440" tIns="45720" rIns="91440" bIns="45720" numCol="1" anchor="t" anchorCtr="0" compatLnSpc="1">
                          <a:prstTxWarp prst="textNoShape">
                            <a:avLst/>
                          </a:prstTxWarp>
                        </wps:bodyPr>
                      </wps:wsp>
                      <wps:wsp>
                        <wps:cNvPr id="1083" name="Freeform 270"/>
                        <wps:cNvSpPr>
                          <a:spLocks/>
                        </wps:cNvSpPr>
                        <wps:spPr bwMode="auto">
                          <a:xfrm>
                            <a:off x="3816350" y="2890838"/>
                            <a:ext cx="65088" cy="109538"/>
                          </a:xfrm>
                          <a:custGeom>
                            <a:avLst/>
                            <a:gdLst>
                              <a:gd name="T0" fmla="*/ 121 w 121"/>
                              <a:gd name="T1" fmla="*/ 201 h 209"/>
                              <a:gd name="T2" fmla="*/ 121 w 121"/>
                              <a:gd name="T3" fmla="*/ 204 h 209"/>
                              <a:gd name="T4" fmla="*/ 118 w 121"/>
                              <a:gd name="T5" fmla="*/ 208 h 209"/>
                              <a:gd name="T6" fmla="*/ 117 w 121"/>
                              <a:gd name="T7" fmla="*/ 208 h 209"/>
                              <a:gd name="T8" fmla="*/ 7 w 121"/>
                              <a:gd name="T9" fmla="*/ 209 h 209"/>
                              <a:gd name="T10" fmla="*/ 5 w 121"/>
                              <a:gd name="T11" fmla="*/ 208 h 209"/>
                              <a:gd name="T12" fmla="*/ 2 w 121"/>
                              <a:gd name="T13" fmla="*/ 207 h 209"/>
                              <a:gd name="T14" fmla="*/ 1 w 121"/>
                              <a:gd name="T15" fmla="*/ 203 h 209"/>
                              <a:gd name="T16" fmla="*/ 1 w 121"/>
                              <a:gd name="T17" fmla="*/ 198 h 209"/>
                              <a:gd name="T18" fmla="*/ 1 w 121"/>
                              <a:gd name="T19" fmla="*/ 193 h 209"/>
                              <a:gd name="T20" fmla="*/ 2 w 121"/>
                              <a:gd name="T21" fmla="*/ 190 h 209"/>
                              <a:gd name="T22" fmla="*/ 5 w 121"/>
                              <a:gd name="T23" fmla="*/ 187 h 209"/>
                              <a:gd name="T24" fmla="*/ 7 w 121"/>
                              <a:gd name="T25" fmla="*/ 187 h 209"/>
                              <a:gd name="T26" fmla="*/ 51 w 121"/>
                              <a:gd name="T27" fmla="*/ 28 h 209"/>
                              <a:gd name="T28" fmla="*/ 7 w 121"/>
                              <a:gd name="T29" fmla="*/ 54 h 209"/>
                              <a:gd name="T30" fmla="*/ 4 w 121"/>
                              <a:gd name="T31" fmla="*/ 54 h 209"/>
                              <a:gd name="T32" fmla="*/ 1 w 121"/>
                              <a:gd name="T33" fmla="*/ 53 h 209"/>
                              <a:gd name="T34" fmla="*/ 0 w 121"/>
                              <a:gd name="T35" fmla="*/ 48 h 209"/>
                              <a:gd name="T36" fmla="*/ 0 w 121"/>
                              <a:gd name="T37" fmla="*/ 42 h 209"/>
                              <a:gd name="T38" fmla="*/ 1 w 121"/>
                              <a:gd name="T39" fmla="*/ 38 h 209"/>
                              <a:gd name="T40" fmla="*/ 2 w 121"/>
                              <a:gd name="T41" fmla="*/ 36 h 209"/>
                              <a:gd name="T42" fmla="*/ 4 w 121"/>
                              <a:gd name="T43" fmla="*/ 33 h 209"/>
                              <a:gd name="T44" fmla="*/ 53 w 121"/>
                              <a:gd name="T45" fmla="*/ 1 h 209"/>
                              <a:gd name="T46" fmla="*/ 54 w 121"/>
                              <a:gd name="T47" fmla="*/ 1 h 209"/>
                              <a:gd name="T48" fmla="*/ 57 w 121"/>
                              <a:gd name="T49" fmla="*/ 0 h 209"/>
                              <a:gd name="T50" fmla="*/ 60 w 121"/>
                              <a:gd name="T51" fmla="*/ 0 h 209"/>
                              <a:gd name="T52" fmla="*/ 65 w 121"/>
                              <a:gd name="T53" fmla="*/ 0 h 209"/>
                              <a:gd name="T54" fmla="*/ 71 w 121"/>
                              <a:gd name="T55" fmla="*/ 0 h 209"/>
                              <a:gd name="T56" fmla="*/ 75 w 121"/>
                              <a:gd name="T57" fmla="*/ 1 h 209"/>
                              <a:gd name="T58" fmla="*/ 78 w 121"/>
                              <a:gd name="T59" fmla="*/ 2 h 209"/>
                              <a:gd name="T60" fmla="*/ 78 w 121"/>
                              <a:gd name="T61" fmla="*/ 4 h 209"/>
                              <a:gd name="T62" fmla="*/ 116 w 121"/>
                              <a:gd name="T63" fmla="*/ 187 h 209"/>
                              <a:gd name="T64" fmla="*/ 118 w 121"/>
                              <a:gd name="T65" fmla="*/ 187 h 209"/>
                              <a:gd name="T66" fmla="*/ 119 w 121"/>
                              <a:gd name="T67" fmla="*/ 190 h 209"/>
                              <a:gd name="T68" fmla="*/ 121 w 121"/>
                              <a:gd name="T69" fmla="*/ 193 h 209"/>
                              <a:gd name="T70" fmla="*/ 121 w 121"/>
                              <a:gd name="T71" fmla="*/ 198 h 2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21" h="209">
                                <a:moveTo>
                                  <a:pt x="121" y="198"/>
                                </a:moveTo>
                                <a:lnTo>
                                  <a:pt x="121" y="201"/>
                                </a:lnTo>
                                <a:lnTo>
                                  <a:pt x="121" y="203"/>
                                </a:lnTo>
                                <a:lnTo>
                                  <a:pt x="121" y="204"/>
                                </a:lnTo>
                                <a:lnTo>
                                  <a:pt x="119" y="207"/>
                                </a:lnTo>
                                <a:lnTo>
                                  <a:pt x="118" y="208"/>
                                </a:lnTo>
                                <a:lnTo>
                                  <a:pt x="117" y="208"/>
                                </a:lnTo>
                                <a:lnTo>
                                  <a:pt x="117" y="208"/>
                                </a:lnTo>
                                <a:lnTo>
                                  <a:pt x="116" y="209"/>
                                </a:lnTo>
                                <a:lnTo>
                                  <a:pt x="7" y="209"/>
                                </a:lnTo>
                                <a:lnTo>
                                  <a:pt x="6" y="208"/>
                                </a:lnTo>
                                <a:lnTo>
                                  <a:pt x="5" y="208"/>
                                </a:lnTo>
                                <a:lnTo>
                                  <a:pt x="4" y="208"/>
                                </a:lnTo>
                                <a:lnTo>
                                  <a:pt x="2" y="207"/>
                                </a:lnTo>
                                <a:lnTo>
                                  <a:pt x="2" y="204"/>
                                </a:lnTo>
                                <a:lnTo>
                                  <a:pt x="1" y="203"/>
                                </a:lnTo>
                                <a:lnTo>
                                  <a:pt x="1" y="201"/>
                                </a:lnTo>
                                <a:lnTo>
                                  <a:pt x="1" y="198"/>
                                </a:lnTo>
                                <a:lnTo>
                                  <a:pt x="1" y="194"/>
                                </a:lnTo>
                                <a:lnTo>
                                  <a:pt x="1" y="193"/>
                                </a:lnTo>
                                <a:lnTo>
                                  <a:pt x="2" y="191"/>
                                </a:lnTo>
                                <a:lnTo>
                                  <a:pt x="2" y="190"/>
                                </a:lnTo>
                                <a:lnTo>
                                  <a:pt x="4" y="188"/>
                                </a:lnTo>
                                <a:lnTo>
                                  <a:pt x="5" y="187"/>
                                </a:lnTo>
                                <a:lnTo>
                                  <a:pt x="6" y="187"/>
                                </a:lnTo>
                                <a:lnTo>
                                  <a:pt x="7" y="187"/>
                                </a:lnTo>
                                <a:lnTo>
                                  <a:pt x="51" y="187"/>
                                </a:lnTo>
                                <a:lnTo>
                                  <a:pt x="51" y="28"/>
                                </a:lnTo>
                                <a:lnTo>
                                  <a:pt x="10" y="53"/>
                                </a:lnTo>
                                <a:lnTo>
                                  <a:pt x="7" y="54"/>
                                </a:lnTo>
                                <a:lnTo>
                                  <a:pt x="5" y="54"/>
                                </a:lnTo>
                                <a:lnTo>
                                  <a:pt x="4" y="54"/>
                                </a:lnTo>
                                <a:lnTo>
                                  <a:pt x="2" y="54"/>
                                </a:lnTo>
                                <a:lnTo>
                                  <a:pt x="1" y="53"/>
                                </a:lnTo>
                                <a:lnTo>
                                  <a:pt x="1" y="50"/>
                                </a:lnTo>
                                <a:lnTo>
                                  <a:pt x="0" y="48"/>
                                </a:lnTo>
                                <a:lnTo>
                                  <a:pt x="0" y="44"/>
                                </a:lnTo>
                                <a:lnTo>
                                  <a:pt x="0" y="42"/>
                                </a:lnTo>
                                <a:lnTo>
                                  <a:pt x="0" y="39"/>
                                </a:lnTo>
                                <a:lnTo>
                                  <a:pt x="1" y="38"/>
                                </a:lnTo>
                                <a:lnTo>
                                  <a:pt x="1" y="37"/>
                                </a:lnTo>
                                <a:lnTo>
                                  <a:pt x="2" y="36"/>
                                </a:lnTo>
                                <a:lnTo>
                                  <a:pt x="2" y="34"/>
                                </a:lnTo>
                                <a:lnTo>
                                  <a:pt x="4" y="33"/>
                                </a:lnTo>
                                <a:lnTo>
                                  <a:pt x="5" y="32"/>
                                </a:lnTo>
                                <a:lnTo>
                                  <a:pt x="53" y="1"/>
                                </a:lnTo>
                                <a:lnTo>
                                  <a:pt x="53" y="1"/>
                                </a:lnTo>
                                <a:lnTo>
                                  <a:pt x="54" y="1"/>
                                </a:lnTo>
                                <a:lnTo>
                                  <a:pt x="55" y="1"/>
                                </a:lnTo>
                                <a:lnTo>
                                  <a:pt x="57" y="0"/>
                                </a:lnTo>
                                <a:lnTo>
                                  <a:pt x="58" y="0"/>
                                </a:lnTo>
                                <a:lnTo>
                                  <a:pt x="60" y="0"/>
                                </a:lnTo>
                                <a:lnTo>
                                  <a:pt x="63" y="0"/>
                                </a:lnTo>
                                <a:lnTo>
                                  <a:pt x="65" y="0"/>
                                </a:lnTo>
                                <a:lnTo>
                                  <a:pt x="69" y="0"/>
                                </a:lnTo>
                                <a:lnTo>
                                  <a:pt x="71" y="0"/>
                                </a:lnTo>
                                <a:lnTo>
                                  <a:pt x="74" y="0"/>
                                </a:lnTo>
                                <a:lnTo>
                                  <a:pt x="75" y="1"/>
                                </a:lnTo>
                                <a:lnTo>
                                  <a:pt x="76" y="1"/>
                                </a:lnTo>
                                <a:lnTo>
                                  <a:pt x="78" y="2"/>
                                </a:lnTo>
                                <a:lnTo>
                                  <a:pt x="78" y="4"/>
                                </a:lnTo>
                                <a:lnTo>
                                  <a:pt x="78" y="4"/>
                                </a:lnTo>
                                <a:lnTo>
                                  <a:pt x="78" y="187"/>
                                </a:lnTo>
                                <a:lnTo>
                                  <a:pt x="116" y="187"/>
                                </a:lnTo>
                                <a:lnTo>
                                  <a:pt x="117" y="187"/>
                                </a:lnTo>
                                <a:lnTo>
                                  <a:pt x="118" y="187"/>
                                </a:lnTo>
                                <a:lnTo>
                                  <a:pt x="119" y="188"/>
                                </a:lnTo>
                                <a:lnTo>
                                  <a:pt x="119" y="190"/>
                                </a:lnTo>
                                <a:lnTo>
                                  <a:pt x="121" y="191"/>
                                </a:lnTo>
                                <a:lnTo>
                                  <a:pt x="121" y="193"/>
                                </a:lnTo>
                                <a:lnTo>
                                  <a:pt x="121" y="194"/>
                                </a:lnTo>
                                <a:lnTo>
                                  <a:pt x="121" y="19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84" name="Freeform 271"/>
                        <wps:cNvSpPr>
                          <a:spLocks/>
                        </wps:cNvSpPr>
                        <wps:spPr bwMode="auto">
                          <a:xfrm>
                            <a:off x="3898900" y="2889250"/>
                            <a:ext cx="69850" cy="112713"/>
                          </a:xfrm>
                          <a:custGeom>
                            <a:avLst/>
                            <a:gdLst>
                              <a:gd name="T0" fmla="*/ 125 w 130"/>
                              <a:gd name="T1" fmla="*/ 176 h 213"/>
                              <a:gd name="T2" fmla="*/ 100 w 130"/>
                              <a:gd name="T3" fmla="*/ 203 h 213"/>
                              <a:gd name="T4" fmla="*/ 57 w 130"/>
                              <a:gd name="T5" fmla="*/ 213 h 213"/>
                              <a:gd name="T6" fmla="*/ 29 w 130"/>
                              <a:gd name="T7" fmla="*/ 209 h 213"/>
                              <a:gd name="T8" fmla="*/ 9 w 130"/>
                              <a:gd name="T9" fmla="*/ 203 h 213"/>
                              <a:gd name="T10" fmla="*/ 3 w 130"/>
                              <a:gd name="T11" fmla="*/ 198 h 213"/>
                              <a:gd name="T12" fmla="*/ 0 w 130"/>
                              <a:gd name="T13" fmla="*/ 193 h 213"/>
                              <a:gd name="T14" fmla="*/ 0 w 130"/>
                              <a:gd name="T15" fmla="*/ 187 h 213"/>
                              <a:gd name="T16" fmla="*/ 0 w 130"/>
                              <a:gd name="T17" fmla="*/ 176 h 213"/>
                              <a:gd name="T18" fmla="*/ 7 w 130"/>
                              <a:gd name="T19" fmla="*/ 175 h 213"/>
                              <a:gd name="T20" fmla="*/ 20 w 130"/>
                              <a:gd name="T21" fmla="*/ 182 h 213"/>
                              <a:gd name="T22" fmla="*/ 46 w 130"/>
                              <a:gd name="T23" fmla="*/ 189 h 213"/>
                              <a:gd name="T24" fmla="*/ 74 w 130"/>
                              <a:gd name="T25" fmla="*/ 187 h 213"/>
                              <a:gd name="T26" fmla="*/ 93 w 130"/>
                              <a:gd name="T27" fmla="*/ 175 h 213"/>
                              <a:gd name="T28" fmla="*/ 99 w 130"/>
                              <a:gd name="T29" fmla="*/ 152 h 213"/>
                              <a:gd name="T30" fmla="*/ 92 w 130"/>
                              <a:gd name="T31" fmla="*/ 130 h 213"/>
                              <a:gd name="T32" fmla="*/ 69 w 130"/>
                              <a:gd name="T33" fmla="*/ 117 h 213"/>
                              <a:gd name="T34" fmla="*/ 28 w 130"/>
                              <a:gd name="T35" fmla="*/ 114 h 213"/>
                              <a:gd name="T36" fmla="*/ 24 w 130"/>
                              <a:gd name="T37" fmla="*/ 113 h 213"/>
                              <a:gd name="T38" fmla="*/ 21 w 130"/>
                              <a:gd name="T39" fmla="*/ 108 h 213"/>
                              <a:gd name="T40" fmla="*/ 21 w 130"/>
                              <a:gd name="T41" fmla="*/ 101 h 213"/>
                              <a:gd name="T42" fmla="*/ 23 w 130"/>
                              <a:gd name="T43" fmla="*/ 94 h 213"/>
                              <a:gd name="T44" fmla="*/ 26 w 130"/>
                              <a:gd name="T45" fmla="*/ 92 h 213"/>
                              <a:gd name="T46" fmla="*/ 56 w 130"/>
                              <a:gd name="T47" fmla="*/ 92 h 213"/>
                              <a:gd name="T48" fmla="*/ 78 w 130"/>
                              <a:gd name="T49" fmla="*/ 82 h 213"/>
                              <a:gd name="T50" fmla="*/ 90 w 130"/>
                              <a:gd name="T51" fmla="*/ 62 h 213"/>
                              <a:gd name="T52" fmla="*/ 89 w 130"/>
                              <a:gd name="T53" fmla="*/ 42 h 213"/>
                              <a:gd name="T54" fmla="*/ 78 w 130"/>
                              <a:gd name="T55" fmla="*/ 27 h 213"/>
                              <a:gd name="T56" fmla="*/ 57 w 130"/>
                              <a:gd name="T57" fmla="*/ 22 h 213"/>
                              <a:gd name="T58" fmla="*/ 32 w 130"/>
                              <a:gd name="T59" fmla="*/ 28 h 213"/>
                              <a:gd name="T60" fmla="*/ 15 w 130"/>
                              <a:gd name="T61" fmla="*/ 37 h 213"/>
                              <a:gd name="T62" fmla="*/ 9 w 130"/>
                              <a:gd name="T63" fmla="*/ 39 h 213"/>
                              <a:gd name="T64" fmla="*/ 7 w 130"/>
                              <a:gd name="T65" fmla="*/ 38 h 213"/>
                              <a:gd name="T66" fmla="*/ 5 w 130"/>
                              <a:gd name="T67" fmla="*/ 32 h 213"/>
                              <a:gd name="T68" fmla="*/ 5 w 130"/>
                              <a:gd name="T69" fmla="*/ 24 h 213"/>
                              <a:gd name="T70" fmla="*/ 7 w 130"/>
                              <a:gd name="T71" fmla="*/ 19 h 213"/>
                              <a:gd name="T72" fmla="*/ 9 w 130"/>
                              <a:gd name="T73" fmla="*/ 16 h 213"/>
                              <a:gd name="T74" fmla="*/ 21 w 130"/>
                              <a:gd name="T75" fmla="*/ 8 h 213"/>
                              <a:gd name="T76" fmla="*/ 44 w 130"/>
                              <a:gd name="T77" fmla="*/ 1 h 213"/>
                              <a:gd name="T78" fmla="*/ 76 w 130"/>
                              <a:gd name="T79" fmla="*/ 0 h 213"/>
                              <a:gd name="T80" fmla="*/ 105 w 130"/>
                              <a:gd name="T81" fmla="*/ 13 h 213"/>
                              <a:gd name="T82" fmla="*/ 120 w 130"/>
                              <a:gd name="T83" fmla="*/ 39 h 213"/>
                              <a:gd name="T84" fmla="*/ 117 w 130"/>
                              <a:gd name="T85" fmla="*/ 69 h 213"/>
                              <a:gd name="T86" fmla="*/ 105 w 130"/>
                              <a:gd name="T87" fmla="*/ 90 h 213"/>
                              <a:gd name="T88" fmla="*/ 82 w 130"/>
                              <a:gd name="T89" fmla="*/ 101 h 213"/>
                              <a:gd name="T90" fmla="*/ 101 w 130"/>
                              <a:gd name="T91" fmla="*/ 107 h 213"/>
                              <a:gd name="T92" fmla="*/ 122 w 130"/>
                              <a:gd name="T93" fmla="*/ 124 h 213"/>
                              <a:gd name="T94" fmla="*/ 130 w 130"/>
                              <a:gd name="T95" fmla="*/ 150 h 2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30" h="213">
                                <a:moveTo>
                                  <a:pt x="130" y="150"/>
                                </a:moveTo>
                                <a:lnTo>
                                  <a:pt x="129" y="165"/>
                                </a:lnTo>
                                <a:lnTo>
                                  <a:pt x="125" y="176"/>
                                </a:lnTo>
                                <a:lnTo>
                                  <a:pt x="119" y="187"/>
                                </a:lnTo>
                                <a:lnTo>
                                  <a:pt x="110" y="195"/>
                                </a:lnTo>
                                <a:lnTo>
                                  <a:pt x="100" y="203"/>
                                </a:lnTo>
                                <a:lnTo>
                                  <a:pt x="88" y="208"/>
                                </a:lnTo>
                                <a:lnTo>
                                  <a:pt x="73" y="211"/>
                                </a:lnTo>
                                <a:lnTo>
                                  <a:pt x="57" y="213"/>
                                </a:lnTo>
                                <a:lnTo>
                                  <a:pt x="47" y="213"/>
                                </a:lnTo>
                                <a:lnTo>
                                  <a:pt x="37" y="211"/>
                                </a:lnTo>
                                <a:lnTo>
                                  <a:pt x="29" y="209"/>
                                </a:lnTo>
                                <a:lnTo>
                                  <a:pt x="21" y="207"/>
                                </a:lnTo>
                                <a:lnTo>
                                  <a:pt x="15" y="204"/>
                                </a:lnTo>
                                <a:lnTo>
                                  <a:pt x="9" y="203"/>
                                </a:lnTo>
                                <a:lnTo>
                                  <a:pt x="5" y="200"/>
                                </a:lnTo>
                                <a:lnTo>
                                  <a:pt x="4" y="199"/>
                                </a:lnTo>
                                <a:lnTo>
                                  <a:pt x="3" y="198"/>
                                </a:lnTo>
                                <a:lnTo>
                                  <a:pt x="2" y="197"/>
                                </a:lnTo>
                                <a:lnTo>
                                  <a:pt x="2" y="195"/>
                                </a:lnTo>
                                <a:lnTo>
                                  <a:pt x="0" y="193"/>
                                </a:lnTo>
                                <a:lnTo>
                                  <a:pt x="0" y="192"/>
                                </a:lnTo>
                                <a:lnTo>
                                  <a:pt x="0" y="189"/>
                                </a:lnTo>
                                <a:lnTo>
                                  <a:pt x="0" y="187"/>
                                </a:lnTo>
                                <a:lnTo>
                                  <a:pt x="0" y="184"/>
                                </a:lnTo>
                                <a:lnTo>
                                  <a:pt x="0" y="178"/>
                                </a:lnTo>
                                <a:lnTo>
                                  <a:pt x="0" y="176"/>
                                </a:lnTo>
                                <a:lnTo>
                                  <a:pt x="2" y="175"/>
                                </a:lnTo>
                                <a:lnTo>
                                  <a:pt x="4" y="173"/>
                                </a:lnTo>
                                <a:lnTo>
                                  <a:pt x="7" y="175"/>
                                </a:lnTo>
                                <a:lnTo>
                                  <a:pt x="10" y="176"/>
                                </a:lnTo>
                                <a:lnTo>
                                  <a:pt x="14" y="179"/>
                                </a:lnTo>
                                <a:lnTo>
                                  <a:pt x="20" y="182"/>
                                </a:lnTo>
                                <a:lnTo>
                                  <a:pt x="28" y="184"/>
                                </a:lnTo>
                                <a:lnTo>
                                  <a:pt x="36" y="187"/>
                                </a:lnTo>
                                <a:lnTo>
                                  <a:pt x="46" y="189"/>
                                </a:lnTo>
                                <a:lnTo>
                                  <a:pt x="56" y="189"/>
                                </a:lnTo>
                                <a:lnTo>
                                  <a:pt x="66" y="189"/>
                                </a:lnTo>
                                <a:lnTo>
                                  <a:pt x="74" y="187"/>
                                </a:lnTo>
                                <a:lnTo>
                                  <a:pt x="82" y="184"/>
                                </a:lnTo>
                                <a:lnTo>
                                  <a:pt x="88" y="179"/>
                                </a:lnTo>
                                <a:lnTo>
                                  <a:pt x="93" y="175"/>
                                </a:lnTo>
                                <a:lnTo>
                                  <a:pt x="97" y="168"/>
                                </a:lnTo>
                                <a:lnTo>
                                  <a:pt x="99" y="161"/>
                                </a:lnTo>
                                <a:lnTo>
                                  <a:pt x="99" y="152"/>
                                </a:lnTo>
                                <a:lnTo>
                                  <a:pt x="99" y="144"/>
                                </a:lnTo>
                                <a:lnTo>
                                  <a:pt x="95" y="138"/>
                                </a:lnTo>
                                <a:lnTo>
                                  <a:pt x="92" y="130"/>
                                </a:lnTo>
                                <a:lnTo>
                                  <a:pt x="85" y="125"/>
                                </a:lnTo>
                                <a:lnTo>
                                  <a:pt x="78" y="120"/>
                                </a:lnTo>
                                <a:lnTo>
                                  <a:pt x="69" y="117"/>
                                </a:lnTo>
                                <a:lnTo>
                                  <a:pt x="60" y="114"/>
                                </a:lnTo>
                                <a:lnTo>
                                  <a:pt x="47" y="114"/>
                                </a:lnTo>
                                <a:lnTo>
                                  <a:pt x="28" y="114"/>
                                </a:lnTo>
                                <a:lnTo>
                                  <a:pt x="26" y="114"/>
                                </a:lnTo>
                                <a:lnTo>
                                  <a:pt x="25" y="114"/>
                                </a:lnTo>
                                <a:lnTo>
                                  <a:pt x="24" y="113"/>
                                </a:lnTo>
                                <a:lnTo>
                                  <a:pt x="23" y="112"/>
                                </a:lnTo>
                                <a:lnTo>
                                  <a:pt x="23" y="110"/>
                                </a:lnTo>
                                <a:lnTo>
                                  <a:pt x="21" y="108"/>
                                </a:lnTo>
                                <a:lnTo>
                                  <a:pt x="21" y="106"/>
                                </a:lnTo>
                                <a:lnTo>
                                  <a:pt x="21" y="103"/>
                                </a:lnTo>
                                <a:lnTo>
                                  <a:pt x="21" y="101"/>
                                </a:lnTo>
                                <a:lnTo>
                                  <a:pt x="21" y="98"/>
                                </a:lnTo>
                                <a:lnTo>
                                  <a:pt x="21" y="96"/>
                                </a:lnTo>
                                <a:lnTo>
                                  <a:pt x="23" y="94"/>
                                </a:lnTo>
                                <a:lnTo>
                                  <a:pt x="24" y="93"/>
                                </a:lnTo>
                                <a:lnTo>
                                  <a:pt x="25" y="93"/>
                                </a:lnTo>
                                <a:lnTo>
                                  <a:pt x="26" y="92"/>
                                </a:lnTo>
                                <a:lnTo>
                                  <a:pt x="28" y="92"/>
                                </a:lnTo>
                                <a:lnTo>
                                  <a:pt x="46" y="92"/>
                                </a:lnTo>
                                <a:lnTo>
                                  <a:pt x="56" y="92"/>
                                </a:lnTo>
                                <a:lnTo>
                                  <a:pt x="64" y="90"/>
                                </a:lnTo>
                                <a:lnTo>
                                  <a:pt x="72" y="87"/>
                                </a:lnTo>
                                <a:lnTo>
                                  <a:pt x="78" y="82"/>
                                </a:lnTo>
                                <a:lnTo>
                                  <a:pt x="84" y="76"/>
                                </a:lnTo>
                                <a:lnTo>
                                  <a:pt x="88" y="70"/>
                                </a:lnTo>
                                <a:lnTo>
                                  <a:pt x="90" y="62"/>
                                </a:lnTo>
                                <a:lnTo>
                                  <a:pt x="90" y="54"/>
                                </a:lnTo>
                                <a:lnTo>
                                  <a:pt x="90" y="48"/>
                                </a:lnTo>
                                <a:lnTo>
                                  <a:pt x="89" y="42"/>
                                </a:lnTo>
                                <a:lnTo>
                                  <a:pt x="87" y="35"/>
                                </a:lnTo>
                                <a:lnTo>
                                  <a:pt x="83" y="32"/>
                                </a:lnTo>
                                <a:lnTo>
                                  <a:pt x="78" y="27"/>
                                </a:lnTo>
                                <a:lnTo>
                                  <a:pt x="72" y="24"/>
                                </a:lnTo>
                                <a:lnTo>
                                  <a:pt x="64" y="22"/>
                                </a:lnTo>
                                <a:lnTo>
                                  <a:pt x="57" y="22"/>
                                </a:lnTo>
                                <a:lnTo>
                                  <a:pt x="47" y="22"/>
                                </a:lnTo>
                                <a:lnTo>
                                  <a:pt x="40" y="24"/>
                                </a:lnTo>
                                <a:lnTo>
                                  <a:pt x="32" y="28"/>
                                </a:lnTo>
                                <a:lnTo>
                                  <a:pt x="26" y="30"/>
                                </a:lnTo>
                                <a:lnTo>
                                  <a:pt x="20" y="34"/>
                                </a:lnTo>
                                <a:lnTo>
                                  <a:pt x="15" y="37"/>
                                </a:lnTo>
                                <a:lnTo>
                                  <a:pt x="12" y="39"/>
                                </a:lnTo>
                                <a:lnTo>
                                  <a:pt x="10" y="39"/>
                                </a:lnTo>
                                <a:lnTo>
                                  <a:pt x="9" y="39"/>
                                </a:lnTo>
                                <a:lnTo>
                                  <a:pt x="8" y="39"/>
                                </a:lnTo>
                                <a:lnTo>
                                  <a:pt x="8" y="39"/>
                                </a:lnTo>
                                <a:lnTo>
                                  <a:pt x="7" y="38"/>
                                </a:lnTo>
                                <a:lnTo>
                                  <a:pt x="7" y="37"/>
                                </a:lnTo>
                                <a:lnTo>
                                  <a:pt x="5" y="34"/>
                                </a:lnTo>
                                <a:lnTo>
                                  <a:pt x="5" y="32"/>
                                </a:lnTo>
                                <a:lnTo>
                                  <a:pt x="5" y="28"/>
                                </a:lnTo>
                                <a:lnTo>
                                  <a:pt x="5" y="27"/>
                                </a:lnTo>
                                <a:lnTo>
                                  <a:pt x="5" y="24"/>
                                </a:lnTo>
                                <a:lnTo>
                                  <a:pt x="7" y="23"/>
                                </a:lnTo>
                                <a:lnTo>
                                  <a:pt x="7" y="21"/>
                                </a:lnTo>
                                <a:lnTo>
                                  <a:pt x="7" y="19"/>
                                </a:lnTo>
                                <a:lnTo>
                                  <a:pt x="8" y="18"/>
                                </a:lnTo>
                                <a:lnTo>
                                  <a:pt x="8" y="17"/>
                                </a:lnTo>
                                <a:lnTo>
                                  <a:pt x="9" y="16"/>
                                </a:lnTo>
                                <a:lnTo>
                                  <a:pt x="12" y="14"/>
                                </a:lnTo>
                                <a:lnTo>
                                  <a:pt x="16" y="12"/>
                                </a:lnTo>
                                <a:lnTo>
                                  <a:pt x="21" y="8"/>
                                </a:lnTo>
                                <a:lnTo>
                                  <a:pt x="28" y="6"/>
                                </a:lnTo>
                                <a:lnTo>
                                  <a:pt x="35" y="3"/>
                                </a:lnTo>
                                <a:lnTo>
                                  <a:pt x="44" y="1"/>
                                </a:lnTo>
                                <a:lnTo>
                                  <a:pt x="52" y="0"/>
                                </a:lnTo>
                                <a:lnTo>
                                  <a:pt x="62" y="0"/>
                                </a:lnTo>
                                <a:lnTo>
                                  <a:pt x="76" y="0"/>
                                </a:lnTo>
                                <a:lnTo>
                                  <a:pt x="88" y="3"/>
                                </a:lnTo>
                                <a:lnTo>
                                  <a:pt x="98" y="7"/>
                                </a:lnTo>
                                <a:lnTo>
                                  <a:pt x="105" y="13"/>
                                </a:lnTo>
                                <a:lnTo>
                                  <a:pt x="113" y="21"/>
                                </a:lnTo>
                                <a:lnTo>
                                  <a:pt x="116" y="29"/>
                                </a:lnTo>
                                <a:lnTo>
                                  <a:pt x="120" y="39"/>
                                </a:lnTo>
                                <a:lnTo>
                                  <a:pt x="120" y="50"/>
                                </a:lnTo>
                                <a:lnTo>
                                  <a:pt x="120" y="60"/>
                                </a:lnTo>
                                <a:lnTo>
                                  <a:pt x="117" y="69"/>
                                </a:lnTo>
                                <a:lnTo>
                                  <a:pt x="115" y="76"/>
                                </a:lnTo>
                                <a:lnTo>
                                  <a:pt x="110" y="83"/>
                                </a:lnTo>
                                <a:lnTo>
                                  <a:pt x="105" y="90"/>
                                </a:lnTo>
                                <a:lnTo>
                                  <a:pt x="98" y="94"/>
                                </a:lnTo>
                                <a:lnTo>
                                  <a:pt x="90" y="98"/>
                                </a:lnTo>
                                <a:lnTo>
                                  <a:pt x="82" y="101"/>
                                </a:lnTo>
                                <a:lnTo>
                                  <a:pt x="82" y="101"/>
                                </a:lnTo>
                                <a:lnTo>
                                  <a:pt x="92" y="103"/>
                                </a:lnTo>
                                <a:lnTo>
                                  <a:pt x="101" y="107"/>
                                </a:lnTo>
                                <a:lnTo>
                                  <a:pt x="109" y="110"/>
                                </a:lnTo>
                                <a:lnTo>
                                  <a:pt x="116" y="117"/>
                                </a:lnTo>
                                <a:lnTo>
                                  <a:pt x="122" y="124"/>
                                </a:lnTo>
                                <a:lnTo>
                                  <a:pt x="126" y="131"/>
                                </a:lnTo>
                                <a:lnTo>
                                  <a:pt x="130" y="141"/>
                                </a:lnTo>
                                <a:lnTo>
                                  <a:pt x="130" y="1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85" name="Freeform 272"/>
                        <wps:cNvSpPr>
                          <a:spLocks/>
                        </wps:cNvSpPr>
                        <wps:spPr bwMode="auto">
                          <a:xfrm>
                            <a:off x="3990975" y="2882900"/>
                            <a:ext cx="14288" cy="44450"/>
                          </a:xfrm>
                          <a:custGeom>
                            <a:avLst/>
                            <a:gdLst>
                              <a:gd name="T0" fmla="*/ 23 w 27"/>
                              <a:gd name="T1" fmla="*/ 79 h 84"/>
                              <a:gd name="T2" fmla="*/ 23 w 27"/>
                              <a:gd name="T3" fmla="*/ 80 h 84"/>
                              <a:gd name="T4" fmla="*/ 23 w 27"/>
                              <a:gd name="T5" fmla="*/ 81 h 84"/>
                              <a:gd name="T6" fmla="*/ 22 w 27"/>
                              <a:gd name="T7" fmla="*/ 83 h 84"/>
                              <a:gd name="T8" fmla="*/ 21 w 27"/>
                              <a:gd name="T9" fmla="*/ 83 h 84"/>
                              <a:gd name="T10" fmla="*/ 20 w 27"/>
                              <a:gd name="T11" fmla="*/ 84 h 84"/>
                              <a:gd name="T12" fmla="*/ 18 w 27"/>
                              <a:gd name="T13" fmla="*/ 84 h 84"/>
                              <a:gd name="T14" fmla="*/ 16 w 27"/>
                              <a:gd name="T15" fmla="*/ 84 h 84"/>
                              <a:gd name="T16" fmla="*/ 13 w 27"/>
                              <a:gd name="T17" fmla="*/ 84 h 84"/>
                              <a:gd name="T18" fmla="*/ 11 w 27"/>
                              <a:gd name="T19" fmla="*/ 84 h 84"/>
                              <a:gd name="T20" fmla="*/ 8 w 27"/>
                              <a:gd name="T21" fmla="*/ 84 h 84"/>
                              <a:gd name="T22" fmla="*/ 6 w 27"/>
                              <a:gd name="T23" fmla="*/ 84 h 84"/>
                              <a:gd name="T24" fmla="*/ 5 w 27"/>
                              <a:gd name="T25" fmla="*/ 83 h 84"/>
                              <a:gd name="T26" fmla="*/ 5 w 27"/>
                              <a:gd name="T27" fmla="*/ 83 h 84"/>
                              <a:gd name="T28" fmla="*/ 4 w 27"/>
                              <a:gd name="T29" fmla="*/ 81 h 84"/>
                              <a:gd name="T30" fmla="*/ 4 w 27"/>
                              <a:gd name="T31" fmla="*/ 80 h 84"/>
                              <a:gd name="T32" fmla="*/ 4 w 27"/>
                              <a:gd name="T33" fmla="*/ 79 h 84"/>
                              <a:gd name="T34" fmla="*/ 0 w 27"/>
                              <a:gd name="T35" fmla="*/ 5 h 84"/>
                              <a:gd name="T36" fmla="*/ 0 w 27"/>
                              <a:gd name="T37" fmla="*/ 4 h 84"/>
                              <a:gd name="T38" fmla="*/ 0 w 27"/>
                              <a:gd name="T39" fmla="*/ 3 h 84"/>
                              <a:gd name="T40" fmla="*/ 1 w 27"/>
                              <a:gd name="T41" fmla="*/ 1 h 84"/>
                              <a:gd name="T42" fmla="*/ 2 w 27"/>
                              <a:gd name="T43" fmla="*/ 1 h 84"/>
                              <a:gd name="T44" fmla="*/ 5 w 27"/>
                              <a:gd name="T45" fmla="*/ 0 h 84"/>
                              <a:gd name="T46" fmla="*/ 7 w 27"/>
                              <a:gd name="T47" fmla="*/ 0 h 84"/>
                              <a:gd name="T48" fmla="*/ 10 w 27"/>
                              <a:gd name="T49" fmla="*/ 0 h 84"/>
                              <a:gd name="T50" fmla="*/ 13 w 27"/>
                              <a:gd name="T51" fmla="*/ 0 h 84"/>
                              <a:gd name="T52" fmla="*/ 17 w 27"/>
                              <a:gd name="T53" fmla="*/ 0 h 84"/>
                              <a:gd name="T54" fmla="*/ 20 w 27"/>
                              <a:gd name="T55" fmla="*/ 0 h 84"/>
                              <a:gd name="T56" fmla="*/ 22 w 27"/>
                              <a:gd name="T57" fmla="*/ 0 h 84"/>
                              <a:gd name="T58" fmla="*/ 25 w 27"/>
                              <a:gd name="T59" fmla="*/ 1 h 84"/>
                              <a:gd name="T60" fmla="*/ 26 w 27"/>
                              <a:gd name="T61" fmla="*/ 1 h 84"/>
                              <a:gd name="T62" fmla="*/ 27 w 27"/>
                              <a:gd name="T63" fmla="*/ 3 h 84"/>
                              <a:gd name="T64" fmla="*/ 27 w 27"/>
                              <a:gd name="T65" fmla="*/ 4 h 84"/>
                              <a:gd name="T66" fmla="*/ 27 w 27"/>
                              <a:gd name="T67" fmla="*/ 5 h 84"/>
                              <a:gd name="T68" fmla="*/ 23 w 27"/>
                              <a:gd name="T69" fmla="*/ 79 h 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7" h="84">
                                <a:moveTo>
                                  <a:pt x="23" y="79"/>
                                </a:moveTo>
                                <a:lnTo>
                                  <a:pt x="23" y="80"/>
                                </a:lnTo>
                                <a:lnTo>
                                  <a:pt x="23" y="81"/>
                                </a:lnTo>
                                <a:lnTo>
                                  <a:pt x="22" y="83"/>
                                </a:lnTo>
                                <a:lnTo>
                                  <a:pt x="21" y="83"/>
                                </a:lnTo>
                                <a:lnTo>
                                  <a:pt x="20" y="84"/>
                                </a:lnTo>
                                <a:lnTo>
                                  <a:pt x="18" y="84"/>
                                </a:lnTo>
                                <a:lnTo>
                                  <a:pt x="16" y="84"/>
                                </a:lnTo>
                                <a:lnTo>
                                  <a:pt x="13" y="84"/>
                                </a:lnTo>
                                <a:lnTo>
                                  <a:pt x="11" y="84"/>
                                </a:lnTo>
                                <a:lnTo>
                                  <a:pt x="8" y="84"/>
                                </a:lnTo>
                                <a:lnTo>
                                  <a:pt x="6" y="84"/>
                                </a:lnTo>
                                <a:lnTo>
                                  <a:pt x="5" y="83"/>
                                </a:lnTo>
                                <a:lnTo>
                                  <a:pt x="5" y="83"/>
                                </a:lnTo>
                                <a:lnTo>
                                  <a:pt x="4" y="81"/>
                                </a:lnTo>
                                <a:lnTo>
                                  <a:pt x="4" y="80"/>
                                </a:lnTo>
                                <a:lnTo>
                                  <a:pt x="4" y="79"/>
                                </a:lnTo>
                                <a:lnTo>
                                  <a:pt x="0" y="5"/>
                                </a:lnTo>
                                <a:lnTo>
                                  <a:pt x="0" y="4"/>
                                </a:lnTo>
                                <a:lnTo>
                                  <a:pt x="0" y="3"/>
                                </a:lnTo>
                                <a:lnTo>
                                  <a:pt x="1" y="1"/>
                                </a:lnTo>
                                <a:lnTo>
                                  <a:pt x="2" y="1"/>
                                </a:lnTo>
                                <a:lnTo>
                                  <a:pt x="5" y="0"/>
                                </a:lnTo>
                                <a:lnTo>
                                  <a:pt x="7" y="0"/>
                                </a:lnTo>
                                <a:lnTo>
                                  <a:pt x="10" y="0"/>
                                </a:lnTo>
                                <a:lnTo>
                                  <a:pt x="13" y="0"/>
                                </a:lnTo>
                                <a:lnTo>
                                  <a:pt x="17" y="0"/>
                                </a:lnTo>
                                <a:lnTo>
                                  <a:pt x="20" y="0"/>
                                </a:lnTo>
                                <a:lnTo>
                                  <a:pt x="22" y="0"/>
                                </a:lnTo>
                                <a:lnTo>
                                  <a:pt x="25" y="1"/>
                                </a:lnTo>
                                <a:lnTo>
                                  <a:pt x="26" y="1"/>
                                </a:lnTo>
                                <a:lnTo>
                                  <a:pt x="27" y="3"/>
                                </a:lnTo>
                                <a:lnTo>
                                  <a:pt x="27" y="4"/>
                                </a:lnTo>
                                <a:lnTo>
                                  <a:pt x="27" y="5"/>
                                </a:lnTo>
                                <a:lnTo>
                                  <a:pt x="23" y="7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86" name="Freeform 273"/>
                        <wps:cNvSpPr>
                          <a:spLocks/>
                        </wps:cNvSpPr>
                        <wps:spPr bwMode="auto">
                          <a:xfrm>
                            <a:off x="4022725" y="2952750"/>
                            <a:ext cx="41275" cy="11113"/>
                          </a:xfrm>
                          <a:custGeom>
                            <a:avLst/>
                            <a:gdLst>
                              <a:gd name="T0" fmla="*/ 79 w 79"/>
                              <a:gd name="T1" fmla="*/ 11 h 22"/>
                              <a:gd name="T2" fmla="*/ 79 w 79"/>
                              <a:gd name="T3" fmla="*/ 16 h 22"/>
                              <a:gd name="T4" fmla="*/ 78 w 79"/>
                              <a:gd name="T5" fmla="*/ 20 h 22"/>
                              <a:gd name="T6" fmla="*/ 77 w 79"/>
                              <a:gd name="T7" fmla="*/ 21 h 22"/>
                              <a:gd name="T8" fmla="*/ 73 w 79"/>
                              <a:gd name="T9" fmla="*/ 22 h 22"/>
                              <a:gd name="T10" fmla="*/ 6 w 79"/>
                              <a:gd name="T11" fmla="*/ 22 h 22"/>
                              <a:gd name="T12" fmla="*/ 4 w 79"/>
                              <a:gd name="T13" fmla="*/ 21 h 22"/>
                              <a:gd name="T14" fmla="*/ 3 w 79"/>
                              <a:gd name="T15" fmla="*/ 20 h 22"/>
                              <a:gd name="T16" fmla="*/ 1 w 79"/>
                              <a:gd name="T17" fmla="*/ 16 h 22"/>
                              <a:gd name="T18" fmla="*/ 0 w 79"/>
                              <a:gd name="T19" fmla="*/ 11 h 22"/>
                              <a:gd name="T20" fmla="*/ 1 w 79"/>
                              <a:gd name="T21" fmla="*/ 5 h 22"/>
                              <a:gd name="T22" fmla="*/ 3 w 79"/>
                              <a:gd name="T23" fmla="*/ 2 h 22"/>
                              <a:gd name="T24" fmla="*/ 4 w 79"/>
                              <a:gd name="T25" fmla="*/ 0 h 22"/>
                              <a:gd name="T26" fmla="*/ 6 w 79"/>
                              <a:gd name="T27" fmla="*/ 0 h 22"/>
                              <a:gd name="T28" fmla="*/ 73 w 79"/>
                              <a:gd name="T29" fmla="*/ 0 h 22"/>
                              <a:gd name="T30" fmla="*/ 74 w 79"/>
                              <a:gd name="T31" fmla="*/ 0 h 22"/>
                              <a:gd name="T32" fmla="*/ 75 w 79"/>
                              <a:gd name="T33" fmla="*/ 0 h 22"/>
                              <a:gd name="T34" fmla="*/ 77 w 79"/>
                              <a:gd name="T35" fmla="*/ 1 h 22"/>
                              <a:gd name="T36" fmla="*/ 78 w 79"/>
                              <a:gd name="T37" fmla="*/ 2 h 22"/>
                              <a:gd name="T38" fmla="*/ 78 w 79"/>
                              <a:gd name="T39" fmla="*/ 4 h 22"/>
                              <a:gd name="T40" fmla="*/ 79 w 79"/>
                              <a:gd name="T41" fmla="*/ 6 h 22"/>
                              <a:gd name="T42" fmla="*/ 79 w 79"/>
                              <a:gd name="T43" fmla="*/ 7 h 22"/>
                              <a:gd name="T44" fmla="*/ 79 w 79"/>
                              <a:gd name="T45" fmla="*/ 11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79" h="22">
                                <a:moveTo>
                                  <a:pt x="79" y="11"/>
                                </a:moveTo>
                                <a:lnTo>
                                  <a:pt x="79" y="16"/>
                                </a:lnTo>
                                <a:lnTo>
                                  <a:pt x="78" y="20"/>
                                </a:lnTo>
                                <a:lnTo>
                                  <a:pt x="77" y="21"/>
                                </a:lnTo>
                                <a:lnTo>
                                  <a:pt x="73" y="22"/>
                                </a:lnTo>
                                <a:lnTo>
                                  <a:pt x="6" y="22"/>
                                </a:lnTo>
                                <a:lnTo>
                                  <a:pt x="4" y="21"/>
                                </a:lnTo>
                                <a:lnTo>
                                  <a:pt x="3" y="20"/>
                                </a:lnTo>
                                <a:lnTo>
                                  <a:pt x="1" y="16"/>
                                </a:lnTo>
                                <a:lnTo>
                                  <a:pt x="0" y="11"/>
                                </a:lnTo>
                                <a:lnTo>
                                  <a:pt x="1" y="5"/>
                                </a:lnTo>
                                <a:lnTo>
                                  <a:pt x="3" y="2"/>
                                </a:lnTo>
                                <a:lnTo>
                                  <a:pt x="4" y="0"/>
                                </a:lnTo>
                                <a:lnTo>
                                  <a:pt x="6" y="0"/>
                                </a:lnTo>
                                <a:lnTo>
                                  <a:pt x="73" y="0"/>
                                </a:lnTo>
                                <a:lnTo>
                                  <a:pt x="74" y="0"/>
                                </a:lnTo>
                                <a:lnTo>
                                  <a:pt x="75" y="0"/>
                                </a:lnTo>
                                <a:lnTo>
                                  <a:pt x="77" y="1"/>
                                </a:lnTo>
                                <a:lnTo>
                                  <a:pt x="78" y="2"/>
                                </a:lnTo>
                                <a:lnTo>
                                  <a:pt x="78" y="4"/>
                                </a:lnTo>
                                <a:lnTo>
                                  <a:pt x="79" y="6"/>
                                </a:lnTo>
                                <a:lnTo>
                                  <a:pt x="79" y="7"/>
                                </a:lnTo>
                                <a:lnTo>
                                  <a:pt x="79" y="1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87" name="Freeform 274"/>
                        <wps:cNvSpPr>
                          <a:spLocks noEditPoints="1"/>
                        </wps:cNvSpPr>
                        <wps:spPr bwMode="auto">
                          <a:xfrm>
                            <a:off x="4078288" y="2889250"/>
                            <a:ext cx="98425" cy="112713"/>
                          </a:xfrm>
                          <a:custGeom>
                            <a:avLst/>
                            <a:gdLst>
                              <a:gd name="T0" fmla="*/ 185 w 186"/>
                              <a:gd name="T1" fmla="*/ 128 h 213"/>
                              <a:gd name="T2" fmla="*/ 173 w 186"/>
                              <a:gd name="T3" fmla="*/ 168 h 213"/>
                              <a:gd name="T4" fmla="*/ 149 w 186"/>
                              <a:gd name="T5" fmla="*/ 197 h 213"/>
                              <a:gd name="T6" fmla="*/ 113 w 186"/>
                              <a:gd name="T7" fmla="*/ 211 h 213"/>
                              <a:gd name="T8" fmla="*/ 69 w 186"/>
                              <a:gd name="T9" fmla="*/ 211 h 213"/>
                              <a:gd name="T10" fmla="*/ 35 w 186"/>
                              <a:gd name="T11" fmla="*/ 198 h 213"/>
                              <a:gd name="T12" fmla="*/ 12 w 186"/>
                              <a:gd name="T13" fmla="*/ 171 h 213"/>
                              <a:gd name="T14" fmla="*/ 1 w 186"/>
                              <a:gd name="T15" fmla="*/ 131 h 213"/>
                              <a:gd name="T16" fmla="*/ 1 w 186"/>
                              <a:gd name="T17" fmla="*/ 83 h 213"/>
                              <a:gd name="T18" fmla="*/ 12 w 186"/>
                              <a:gd name="T19" fmla="*/ 44 h 213"/>
                              <a:gd name="T20" fmla="*/ 37 w 186"/>
                              <a:gd name="T21" fmla="*/ 16 h 213"/>
                              <a:gd name="T22" fmla="*/ 73 w 186"/>
                              <a:gd name="T23" fmla="*/ 1 h 213"/>
                              <a:gd name="T24" fmla="*/ 117 w 186"/>
                              <a:gd name="T25" fmla="*/ 0 h 213"/>
                              <a:gd name="T26" fmla="*/ 152 w 186"/>
                              <a:gd name="T27" fmla="*/ 14 h 213"/>
                              <a:gd name="T28" fmla="*/ 174 w 186"/>
                              <a:gd name="T29" fmla="*/ 40 h 213"/>
                              <a:gd name="T30" fmla="*/ 185 w 186"/>
                              <a:gd name="T31" fmla="*/ 80 h 213"/>
                              <a:gd name="T32" fmla="*/ 157 w 186"/>
                              <a:gd name="T33" fmla="*/ 106 h 213"/>
                              <a:gd name="T34" fmla="*/ 154 w 186"/>
                              <a:gd name="T35" fmla="*/ 72 h 213"/>
                              <a:gd name="T36" fmla="*/ 143 w 186"/>
                              <a:gd name="T37" fmla="*/ 46 h 213"/>
                              <a:gd name="T38" fmla="*/ 123 w 186"/>
                              <a:gd name="T39" fmla="*/ 29 h 213"/>
                              <a:gd name="T40" fmla="*/ 94 w 186"/>
                              <a:gd name="T41" fmla="*/ 23 h 213"/>
                              <a:gd name="T42" fmla="*/ 63 w 186"/>
                              <a:gd name="T43" fmla="*/ 29 h 213"/>
                              <a:gd name="T44" fmla="*/ 43 w 186"/>
                              <a:gd name="T45" fmla="*/ 48 h 213"/>
                              <a:gd name="T46" fmla="*/ 32 w 186"/>
                              <a:gd name="T47" fmla="*/ 74 h 213"/>
                              <a:gd name="T48" fmla="*/ 30 w 186"/>
                              <a:gd name="T49" fmla="*/ 106 h 213"/>
                              <a:gd name="T50" fmla="*/ 32 w 186"/>
                              <a:gd name="T51" fmla="*/ 139 h 213"/>
                              <a:gd name="T52" fmla="*/ 43 w 186"/>
                              <a:gd name="T53" fmla="*/ 166 h 213"/>
                              <a:gd name="T54" fmla="*/ 62 w 186"/>
                              <a:gd name="T55" fmla="*/ 183 h 213"/>
                              <a:gd name="T56" fmla="*/ 93 w 186"/>
                              <a:gd name="T57" fmla="*/ 189 h 213"/>
                              <a:gd name="T58" fmla="*/ 123 w 186"/>
                              <a:gd name="T59" fmla="*/ 182 h 213"/>
                              <a:gd name="T60" fmla="*/ 143 w 186"/>
                              <a:gd name="T61" fmla="*/ 163 h 213"/>
                              <a:gd name="T62" fmla="*/ 154 w 186"/>
                              <a:gd name="T63" fmla="*/ 138 h 213"/>
                              <a:gd name="T64" fmla="*/ 157 w 186"/>
                              <a:gd name="T65" fmla="*/ 106 h 2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86" h="213">
                                <a:moveTo>
                                  <a:pt x="186" y="103"/>
                                </a:moveTo>
                                <a:lnTo>
                                  <a:pt x="185" y="128"/>
                                </a:lnTo>
                                <a:lnTo>
                                  <a:pt x="180" y="149"/>
                                </a:lnTo>
                                <a:lnTo>
                                  <a:pt x="173" y="168"/>
                                </a:lnTo>
                                <a:lnTo>
                                  <a:pt x="161" y="183"/>
                                </a:lnTo>
                                <a:lnTo>
                                  <a:pt x="149" y="197"/>
                                </a:lnTo>
                                <a:lnTo>
                                  <a:pt x="132" y="205"/>
                                </a:lnTo>
                                <a:lnTo>
                                  <a:pt x="113" y="211"/>
                                </a:lnTo>
                                <a:lnTo>
                                  <a:pt x="91" y="213"/>
                                </a:lnTo>
                                <a:lnTo>
                                  <a:pt x="69" y="211"/>
                                </a:lnTo>
                                <a:lnTo>
                                  <a:pt x="51" y="205"/>
                                </a:lnTo>
                                <a:lnTo>
                                  <a:pt x="35" y="198"/>
                                </a:lnTo>
                                <a:lnTo>
                                  <a:pt x="22" y="186"/>
                                </a:lnTo>
                                <a:lnTo>
                                  <a:pt x="12" y="171"/>
                                </a:lnTo>
                                <a:lnTo>
                                  <a:pt x="5" y="152"/>
                                </a:lnTo>
                                <a:lnTo>
                                  <a:pt x="1" y="131"/>
                                </a:lnTo>
                                <a:lnTo>
                                  <a:pt x="0" y="107"/>
                                </a:lnTo>
                                <a:lnTo>
                                  <a:pt x="1" y="83"/>
                                </a:lnTo>
                                <a:lnTo>
                                  <a:pt x="6" y="62"/>
                                </a:lnTo>
                                <a:lnTo>
                                  <a:pt x="12" y="44"/>
                                </a:lnTo>
                                <a:lnTo>
                                  <a:pt x="24" y="28"/>
                                </a:lnTo>
                                <a:lnTo>
                                  <a:pt x="37" y="16"/>
                                </a:lnTo>
                                <a:lnTo>
                                  <a:pt x="53" y="7"/>
                                </a:lnTo>
                                <a:lnTo>
                                  <a:pt x="73" y="1"/>
                                </a:lnTo>
                                <a:lnTo>
                                  <a:pt x="95" y="0"/>
                                </a:lnTo>
                                <a:lnTo>
                                  <a:pt x="117" y="0"/>
                                </a:lnTo>
                                <a:lnTo>
                                  <a:pt x="136" y="6"/>
                                </a:lnTo>
                                <a:lnTo>
                                  <a:pt x="152" y="14"/>
                                </a:lnTo>
                                <a:lnTo>
                                  <a:pt x="163" y="27"/>
                                </a:lnTo>
                                <a:lnTo>
                                  <a:pt x="174" y="40"/>
                                </a:lnTo>
                                <a:lnTo>
                                  <a:pt x="180" y="59"/>
                                </a:lnTo>
                                <a:lnTo>
                                  <a:pt x="185" y="80"/>
                                </a:lnTo>
                                <a:lnTo>
                                  <a:pt x="186" y="103"/>
                                </a:lnTo>
                                <a:close/>
                                <a:moveTo>
                                  <a:pt x="157" y="106"/>
                                </a:moveTo>
                                <a:lnTo>
                                  <a:pt x="157" y="88"/>
                                </a:lnTo>
                                <a:lnTo>
                                  <a:pt x="154" y="72"/>
                                </a:lnTo>
                                <a:lnTo>
                                  <a:pt x="149" y="59"/>
                                </a:lnTo>
                                <a:lnTo>
                                  <a:pt x="143" y="46"/>
                                </a:lnTo>
                                <a:lnTo>
                                  <a:pt x="136" y="37"/>
                                </a:lnTo>
                                <a:lnTo>
                                  <a:pt x="123" y="29"/>
                                </a:lnTo>
                                <a:lnTo>
                                  <a:pt x="111" y="24"/>
                                </a:lnTo>
                                <a:lnTo>
                                  <a:pt x="94" y="23"/>
                                </a:lnTo>
                                <a:lnTo>
                                  <a:pt x="77" y="24"/>
                                </a:lnTo>
                                <a:lnTo>
                                  <a:pt x="63" y="29"/>
                                </a:lnTo>
                                <a:lnTo>
                                  <a:pt x="52" y="37"/>
                                </a:lnTo>
                                <a:lnTo>
                                  <a:pt x="43" y="48"/>
                                </a:lnTo>
                                <a:lnTo>
                                  <a:pt x="37" y="59"/>
                                </a:lnTo>
                                <a:lnTo>
                                  <a:pt x="32" y="74"/>
                                </a:lnTo>
                                <a:lnTo>
                                  <a:pt x="30" y="88"/>
                                </a:lnTo>
                                <a:lnTo>
                                  <a:pt x="30" y="106"/>
                                </a:lnTo>
                                <a:lnTo>
                                  <a:pt x="30" y="123"/>
                                </a:lnTo>
                                <a:lnTo>
                                  <a:pt x="32" y="139"/>
                                </a:lnTo>
                                <a:lnTo>
                                  <a:pt x="36" y="154"/>
                                </a:lnTo>
                                <a:lnTo>
                                  <a:pt x="43" y="166"/>
                                </a:lnTo>
                                <a:lnTo>
                                  <a:pt x="51" y="176"/>
                                </a:lnTo>
                                <a:lnTo>
                                  <a:pt x="62" y="183"/>
                                </a:lnTo>
                                <a:lnTo>
                                  <a:pt x="75" y="188"/>
                                </a:lnTo>
                                <a:lnTo>
                                  <a:pt x="93" y="189"/>
                                </a:lnTo>
                                <a:lnTo>
                                  <a:pt x="110" y="188"/>
                                </a:lnTo>
                                <a:lnTo>
                                  <a:pt x="123" y="182"/>
                                </a:lnTo>
                                <a:lnTo>
                                  <a:pt x="134" y="175"/>
                                </a:lnTo>
                                <a:lnTo>
                                  <a:pt x="143" y="163"/>
                                </a:lnTo>
                                <a:lnTo>
                                  <a:pt x="149" y="152"/>
                                </a:lnTo>
                                <a:lnTo>
                                  <a:pt x="154" y="138"/>
                                </a:lnTo>
                                <a:lnTo>
                                  <a:pt x="157" y="122"/>
                                </a:lnTo>
                                <a:lnTo>
                                  <a:pt x="157" y="1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88" name="Freeform 275"/>
                        <wps:cNvSpPr>
                          <a:spLocks/>
                        </wps:cNvSpPr>
                        <wps:spPr bwMode="auto">
                          <a:xfrm>
                            <a:off x="4200525" y="2890838"/>
                            <a:ext cx="77788" cy="109538"/>
                          </a:xfrm>
                          <a:custGeom>
                            <a:avLst/>
                            <a:gdLst>
                              <a:gd name="T0" fmla="*/ 149 w 149"/>
                              <a:gd name="T1" fmla="*/ 206 h 209"/>
                              <a:gd name="T2" fmla="*/ 148 w 149"/>
                              <a:gd name="T3" fmla="*/ 208 h 209"/>
                              <a:gd name="T4" fmla="*/ 146 w 149"/>
                              <a:gd name="T5" fmla="*/ 209 h 209"/>
                              <a:gd name="T6" fmla="*/ 139 w 149"/>
                              <a:gd name="T7" fmla="*/ 209 h 209"/>
                              <a:gd name="T8" fmla="*/ 132 w 149"/>
                              <a:gd name="T9" fmla="*/ 209 h 209"/>
                              <a:gd name="T10" fmla="*/ 127 w 149"/>
                              <a:gd name="T11" fmla="*/ 209 h 209"/>
                              <a:gd name="T12" fmla="*/ 123 w 149"/>
                              <a:gd name="T13" fmla="*/ 208 h 209"/>
                              <a:gd name="T14" fmla="*/ 122 w 149"/>
                              <a:gd name="T15" fmla="*/ 206 h 209"/>
                              <a:gd name="T16" fmla="*/ 122 w 149"/>
                              <a:gd name="T17" fmla="*/ 112 h 209"/>
                              <a:gd name="T18" fmla="*/ 29 w 149"/>
                              <a:gd name="T19" fmla="*/ 204 h 209"/>
                              <a:gd name="T20" fmla="*/ 27 w 149"/>
                              <a:gd name="T21" fmla="*/ 207 h 209"/>
                              <a:gd name="T22" fmla="*/ 25 w 149"/>
                              <a:gd name="T23" fmla="*/ 208 h 209"/>
                              <a:gd name="T24" fmla="*/ 21 w 149"/>
                              <a:gd name="T25" fmla="*/ 209 h 209"/>
                              <a:gd name="T26" fmla="*/ 14 w 149"/>
                              <a:gd name="T27" fmla="*/ 209 h 209"/>
                              <a:gd name="T28" fmla="*/ 8 w 149"/>
                              <a:gd name="T29" fmla="*/ 209 h 209"/>
                              <a:gd name="T30" fmla="*/ 3 w 149"/>
                              <a:gd name="T31" fmla="*/ 208 h 209"/>
                              <a:gd name="T32" fmla="*/ 1 w 149"/>
                              <a:gd name="T33" fmla="*/ 207 h 209"/>
                              <a:gd name="T34" fmla="*/ 0 w 149"/>
                              <a:gd name="T35" fmla="*/ 204 h 209"/>
                              <a:gd name="T36" fmla="*/ 0 w 149"/>
                              <a:gd name="T37" fmla="*/ 4 h 209"/>
                              <a:gd name="T38" fmla="*/ 1 w 149"/>
                              <a:gd name="T39" fmla="*/ 2 h 209"/>
                              <a:gd name="T40" fmla="*/ 5 w 149"/>
                              <a:gd name="T41" fmla="*/ 1 h 209"/>
                              <a:gd name="T42" fmla="*/ 10 w 149"/>
                              <a:gd name="T43" fmla="*/ 0 h 209"/>
                              <a:gd name="T44" fmla="*/ 17 w 149"/>
                              <a:gd name="T45" fmla="*/ 0 h 209"/>
                              <a:gd name="T46" fmla="*/ 24 w 149"/>
                              <a:gd name="T47" fmla="*/ 1 h 209"/>
                              <a:gd name="T48" fmla="*/ 26 w 149"/>
                              <a:gd name="T49" fmla="*/ 2 h 209"/>
                              <a:gd name="T50" fmla="*/ 27 w 149"/>
                              <a:gd name="T51" fmla="*/ 4 h 209"/>
                              <a:gd name="T52" fmla="*/ 29 w 149"/>
                              <a:gd name="T53" fmla="*/ 89 h 209"/>
                              <a:gd name="T54" fmla="*/ 122 w 149"/>
                              <a:gd name="T55" fmla="*/ 5 h 209"/>
                              <a:gd name="T56" fmla="*/ 123 w 149"/>
                              <a:gd name="T57" fmla="*/ 4 h 209"/>
                              <a:gd name="T58" fmla="*/ 126 w 149"/>
                              <a:gd name="T59" fmla="*/ 1 h 209"/>
                              <a:gd name="T60" fmla="*/ 130 w 149"/>
                              <a:gd name="T61" fmla="*/ 1 h 209"/>
                              <a:gd name="T62" fmla="*/ 136 w 149"/>
                              <a:gd name="T63" fmla="*/ 0 h 209"/>
                              <a:gd name="T64" fmla="*/ 143 w 149"/>
                              <a:gd name="T65" fmla="*/ 1 h 209"/>
                              <a:gd name="T66" fmla="*/ 147 w 149"/>
                              <a:gd name="T67" fmla="*/ 1 h 209"/>
                              <a:gd name="T68" fmla="*/ 149 w 149"/>
                              <a:gd name="T69" fmla="*/ 4 h 209"/>
                              <a:gd name="T70" fmla="*/ 149 w 149"/>
                              <a:gd name="T71" fmla="*/ 5 h 2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49" h="209">
                                <a:moveTo>
                                  <a:pt x="149" y="204"/>
                                </a:moveTo>
                                <a:lnTo>
                                  <a:pt x="149" y="206"/>
                                </a:lnTo>
                                <a:lnTo>
                                  <a:pt x="149" y="207"/>
                                </a:lnTo>
                                <a:lnTo>
                                  <a:pt x="148" y="208"/>
                                </a:lnTo>
                                <a:lnTo>
                                  <a:pt x="147" y="208"/>
                                </a:lnTo>
                                <a:lnTo>
                                  <a:pt x="146" y="209"/>
                                </a:lnTo>
                                <a:lnTo>
                                  <a:pt x="143" y="209"/>
                                </a:lnTo>
                                <a:lnTo>
                                  <a:pt x="139" y="209"/>
                                </a:lnTo>
                                <a:lnTo>
                                  <a:pt x="136" y="209"/>
                                </a:lnTo>
                                <a:lnTo>
                                  <a:pt x="132" y="209"/>
                                </a:lnTo>
                                <a:lnTo>
                                  <a:pt x="130" y="209"/>
                                </a:lnTo>
                                <a:lnTo>
                                  <a:pt x="127" y="209"/>
                                </a:lnTo>
                                <a:lnTo>
                                  <a:pt x="126" y="208"/>
                                </a:lnTo>
                                <a:lnTo>
                                  <a:pt x="123" y="208"/>
                                </a:lnTo>
                                <a:lnTo>
                                  <a:pt x="123" y="207"/>
                                </a:lnTo>
                                <a:lnTo>
                                  <a:pt x="122" y="206"/>
                                </a:lnTo>
                                <a:lnTo>
                                  <a:pt x="122" y="204"/>
                                </a:lnTo>
                                <a:lnTo>
                                  <a:pt x="122" y="112"/>
                                </a:lnTo>
                                <a:lnTo>
                                  <a:pt x="29" y="112"/>
                                </a:lnTo>
                                <a:lnTo>
                                  <a:pt x="29" y="204"/>
                                </a:lnTo>
                                <a:lnTo>
                                  <a:pt x="27" y="206"/>
                                </a:lnTo>
                                <a:lnTo>
                                  <a:pt x="27" y="207"/>
                                </a:lnTo>
                                <a:lnTo>
                                  <a:pt x="26" y="208"/>
                                </a:lnTo>
                                <a:lnTo>
                                  <a:pt x="25" y="208"/>
                                </a:lnTo>
                                <a:lnTo>
                                  <a:pt x="24" y="209"/>
                                </a:lnTo>
                                <a:lnTo>
                                  <a:pt x="21" y="209"/>
                                </a:lnTo>
                                <a:lnTo>
                                  <a:pt x="17" y="209"/>
                                </a:lnTo>
                                <a:lnTo>
                                  <a:pt x="14" y="209"/>
                                </a:lnTo>
                                <a:lnTo>
                                  <a:pt x="10" y="209"/>
                                </a:lnTo>
                                <a:lnTo>
                                  <a:pt x="8" y="209"/>
                                </a:lnTo>
                                <a:lnTo>
                                  <a:pt x="5" y="209"/>
                                </a:lnTo>
                                <a:lnTo>
                                  <a:pt x="3" y="208"/>
                                </a:lnTo>
                                <a:lnTo>
                                  <a:pt x="1" y="208"/>
                                </a:lnTo>
                                <a:lnTo>
                                  <a:pt x="1" y="207"/>
                                </a:lnTo>
                                <a:lnTo>
                                  <a:pt x="0" y="206"/>
                                </a:lnTo>
                                <a:lnTo>
                                  <a:pt x="0" y="204"/>
                                </a:lnTo>
                                <a:lnTo>
                                  <a:pt x="0" y="5"/>
                                </a:lnTo>
                                <a:lnTo>
                                  <a:pt x="0" y="4"/>
                                </a:lnTo>
                                <a:lnTo>
                                  <a:pt x="1" y="4"/>
                                </a:lnTo>
                                <a:lnTo>
                                  <a:pt x="1" y="2"/>
                                </a:lnTo>
                                <a:lnTo>
                                  <a:pt x="3" y="1"/>
                                </a:lnTo>
                                <a:lnTo>
                                  <a:pt x="5" y="1"/>
                                </a:lnTo>
                                <a:lnTo>
                                  <a:pt x="8" y="1"/>
                                </a:lnTo>
                                <a:lnTo>
                                  <a:pt x="10" y="0"/>
                                </a:lnTo>
                                <a:lnTo>
                                  <a:pt x="14" y="0"/>
                                </a:lnTo>
                                <a:lnTo>
                                  <a:pt x="17" y="0"/>
                                </a:lnTo>
                                <a:lnTo>
                                  <a:pt x="21" y="1"/>
                                </a:lnTo>
                                <a:lnTo>
                                  <a:pt x="24" y="1"/>
                                </a:lnTo>
                                <a:lnTo>
                                  <a:pt x="25" y="1"/>
                                </a:lnTo>
                                <a:lnTo>
                                  <a:pt x="26" y="2"/>
                                </a:lnTo>
                                <a:lnTo>
                                  <a:pt x="27" y="4"/>
                                </a:lnTo>
                                <a:lnTo>
                                  <a:pt x="27" y="4"/>
                                </a:lnTo>
                                <a:lnTo>
                                  <a:pt x="29" y="5"/>
                                </a:lnTo>
                                <a:lnTo>
                                  <a:pt x="29" y="89"/>
                                </a:lnTo>
                                <a:lnTo>
                                  <a:pt x="122" y="89"/>
                                </a:lnTo>
                                <a:lnTo>
                                  <a:pt x="122" y="5"/>
                                </a:lnTo>
                                <a:lnTo>
                                  <a:pt x="122" y="4"/>
                                </a:lnTo>
                                <a:lnTo>
                                  <a:pt x="123" y="4"/>
                                </a:lnTo>
                                <a:lnTo>
                                  <a:pt x="123" y="2"/>
                                </a:lnTo>
                                <a:lnTo>
                                  <a:pt x="126" y="1"/>
                                </a:lnTo>
                                <a:lnTo>
                                  <a:pt x="127" y="1"/>
                                </a:lnTo>
                                <a:lnTo>
                                  <a:pt x="130" y="1"/>
                                </a:lnTo>
                                <a:lnTo>
                                  <a:pt x="132" y="0"/>
                                </a:lnTo>
                                <a:lnTo>
                                  <a:pt x="136" y="0"/>
                                </a:lnTo>
                                <a:lnTo>
                                  <a:pt x="139" y="0"/>
                                </a:lnTo>
                                <a:lnTo>
                                  <a:pt x="143" y="1"/>
                                </a:lnTo>
                                <a:lnTo>
                                  <a:pt x="146" y="1"/>
                                </a:lnTo>
                                <a:lnTo>
                                  <a:pt x="147" y="1"/>
                                </a:lnTo>
                                <a:lnTo>
                                  <a:pt x="148" y="2"/>
                                </a:lnTo>
                                <a:lnTo>
                                  <a:pt x="149" y="4"/>
                                </a:lnTo>
                                <a:lnTo>
                                  <a:pt x="149" y="4"/>
                                </a:lnTo>
                                <a:lnTo>
                                  <a:pt x="149" y="5"/>
                                </a:lnTo>
                                <a:lnTo>
                                  <a:pt x="149" y="20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89" name="Freeform 276"/>
                        <wps:cNvSpPr>
                          <a:spLocks/>
                        </wps:cNvSpPr>
                        <wps:spPr bwMode="auto">
                          <a:xfrm>
                            <a:off x="3713163" y="3395663"/>
                            <a:ext cx="65088" cy="111125"/>
                          </a:xfrm>
                          <a:custGeom>
                            <a:avLst/>
                            <a:gdLst>
                              <a:gd name="T0" fmla="*/ 121 w 121"/>
                              <a:gd name="T1" fmla="*/ 201 h 210"/>
                              <a:gd name="T2" fmla="*/ 120 w 121"/>
                              <a:gd name="T3" fmla="*/ 206 h 210"/>
                              <a:gd name="T4" fmla="*/ 119 w 121"/>
                              <a:gd name="T5" fmla="*/ 209 h 210"/>
                              <a:gd name="T6" fmla="*/ 116 w 121"/>
                              <a:gd name="T7" fmla="*/ 210 h 210"/>
                              <a:gd name="T8" fmla="*/ 7 w 121"/>
                              <a:gd name="T9" fmla="*/ 210 h 210"/>
                              <a:gd name="T10" fmla="*/ 5 w 121"/>
                              <a:gd name="T11" fmla="*/ 209 h 210"/>
                              <a:gd name="T12" fmla="*/ 3 w 121"/>
                              <a:gd name="T13" fmla="*/ 207 h 210"/>
                              <a:gd name="T14" fmla="*/ 2 w 121"/>
                              <a:gd name="T15" fmla="*/ 204 h 210"/>
                              <a:gd name="T16" fmla="*/ 2 w 121"/>
                              <a:gd name="T17" fmla="*/ 199 h 210"/>
                              <a:gd name="T18" fmla="*/ 2 w 121"/>
                              <a:gd name="T19" fmla="*/ 194 h 210"/>
                              <a:gd name="T20" fmla="*/ 3 w 121"/>
                              <a:gd name="T21" fmla="*/ 190 h 210"/>
                              <a:gd name="T22" fmla="*/ 4 w 121"/>
                              <a:gd name="T23" fmla="*/ 188 h 210"/>
                              <a:gd name="T24" fmla="*/ 7 w 121"/>
                              <a:gd name="T25" fmla="*/ 188 h 210"/>
                              <a:gd name="T26" fmla="*/ 51 w 121"/>
                              <a:gd name="T27" fmla="*/ 30 h 210"/>
                              <a:gd name="T28" fmla="*/ 8 w 121"/>
                              <a:gd name="T29" fmla="*/ 55 h 210"/>
                              <a:gd name="T30" fmla="*/ 4 w 121"/>
                              <a:gd name="T31" fmla="*/ 56 h 210"/>
                              <a:gd name="T32" fmla="*/ 2 w 121"/>
                              <a:gd name="T33" fmla="*/ 53 h 210"/>
                              <a:gd name="T34" fmla="*/ 0 w 121"/>
                              <a:gd name="T35" fmla="*/ 49 h 210"/>
                              <a:gd name="T36" fmla="*/ 0 w 121"/>
                              <a:gd name="T37" fmla="*/ 42 h 210"/>
                              <a:gd name="T38" fmla="*/ 0 w 121"/>
                              <a:gd name="T39" fmla="*/ 39 h 210"/>
                              <a:gd name="T40" fmla="*/ 2 w 121"/>
                              <a:gd name="T41" fmla="*/ 36 h 210"/>
                              <a:gd name="T42" fmla="*/ 4 w 121"/>
                              <a:gd name="T43" fmla="*/ 34 h 210"/>
                              <a:gd name="T44" fmla="*/ 53 w 121"/>
                              <a:gd name="T45" fmla="*/ 3 h 210"/>
                              <a:gd name="T46" fmla="*/ 55 w 121"/>
                              <a:gd name="T47" fmla="*/ 2 h 210"/>
                              <a:gd name="T48" fmla="*/ 57 w 121"/>
                              <a:gd name="T49" fmla="*/ 2 h 210"/>
                              <a:gd name="T50" fmla="*/ 61 w 121"/>
                              <a:gd name="T51" fmla="*/ 0 h 210"/>
                              <a:gd name="T52" fmla="*/ 64 w 121"/>
                              <a:gd name="T53" fmla="*/ 0 h 210"/>
                              <a:gd name="T54" fmla="*/ 72 w 121"/>
                              <a:gd name="T55" fmla="*/ 0 h 210"/>
                              <a:gd name="T56" fmla="*/ 76 w 121"/>
                              <a:gd name="T57" fmla="*/ 2 h 210"/>
                              <a:gd name="T58" fmla="*/ 78 w 121"/>
                              <a:gd name="T59" fmla="*/ 3 h 210"/>
                              <a:gd name="T60" fmla="*/ 78 w 121"/>
                              <a:gd name="T61" fmla="*/ 5 h 210"/>
                              <a:gd name="T62" fmla="*/ 115 w 121"/>
                              <a:gd name="T63" fmla="*/ 188 h 210"/>
                              <a:gd name="T64" fmla="*/ 117 w 121"/>
                              <a:gd name="T65" fmla="*/ 188 h 210"/>
                              <a:gd name="T66" fmla="*/ 120 w 121"/>
                              <a:gd name="T67" fmla="*/ 190 h 210"/>
                              <a:gd name="T68" fmla="*/ 121 w 121"/>
                              <a:gd name="T69" fmla="*/ 194 h 210"/>
                              <a:gd name="T70" fmla="*/ 121 w 121"/>
                              <a:gd name="T71" fmla="*/ 199 h 2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21" h="210">
                                <a:moveTo>
                                  <a:pt x="121" y="199"/>
                                </a:moveTo>
                                <a:lnTo>
                                  <a:pt x="121" y="201"/>
                                </a:lnTo>
                                <a:lnTo>
                                  <a:pt x="121" y="204"/>
                                </a:lnTo>
                                <a:lnTo>
                                  <a:pt x="120" y="206"/>
                                </a:lnTo>
                                <a:lnTo>
                                  <a:pt x="120" y="207"/>
                                </a:lnTo>
                                <a:lnTo>
                                  <a:pt x="119" y="209"/>
                                </a:lnTo>
                                <a:lnTo>
                                  <a:pt x="117" y="209"/>
                                </a:lnTo>
                                <a:lnTo>
                                  <a:pt x="116" y="210"/>
                                </a:lnTo>
                                <a:lnTo>
                                  <a:pt x="115" y="210"/>
                                </a:lnTo>
                                <a:lnTo>
                                  <a:pt x="7" y="210"/>
                                </a:lnTo>
                                <a:lnTo>
                                  <a:pt x="5" y="210"/>
                                </a:lnTo>
                                <a:lnTo>
                                  <a:pt x="5" y="209"/>
                                </a:lnTo>
                                <a:lnTo>
                                  <a:pt x="4" y="209"/>
                                </a:lnTo>
                                <a:lnTo>
                                  <a:pt x="3" y="207"/>
                                </a:lnTo>
                                <a:lnTo>
                                  <a:pt x="2" y="206"/>
                                </a:lnTo>
                                <a:lnTo>
                                  <a:pt x="2" y="204"/>
                                </a:lnTo>
                                <a:lnTo>
                                  <a:pt x="2" y="201"/>
                                </a:lnTo>
                                <a:lnTo>
                                  <a:pt x="2" y="199"/>
                                </a:lnTo>
                                <a:lnTo>
                                  <a:pt x="2" y="196"/>
                                </a:lnTo>
                                <a:lnTo>
                                  <a:pt x="2" y="194"/>
                                </a:lnTo>
                                <a:lnTo>
                                  <a:pt x="2" y="191"/>
                                </a:lnTo>
                                <a:lnTo>
                                  <a:pt x="3" y="190"/>
                                </a:lnTo>
                                <a:lnTo>
                                  <a:pt x="4" y="189"/>
                                </a:lnTo>
                                <a:lnTo>
                                  <a:pt x="4" y="188"/>
                                </a:lnTo>
                                <a:lnTo>
                                  <a:pt x="5" y="188"/>
                                </a:lnTo>
                                <a:lnTo>
                                  <a:pt x="7" y="188"/>
                                </a:lnTo>
                                <a:lnTo>
                                  <a:pt x="51" y="188"/>
                                </a:lnTo>
                                <a:lnTo>
                                  <a:pt x="51" y="30"/>
                                </a:lnTo>
                                <a:lnTo>
                                  <a:pt x="10" y="53"/>
                                </a:lnTo>
                                <a:lnTo>
                                  <a:pt x="8" y="55"/>
                                </a:lnTo>
                                <a:lnTo>
                                  <a:pt x="5" y="56"/>
                                </a:lnTo>
                                <a:lnTo>
                                  <a:pt x="4" y="56"/>
                                </a:lnTo>
                                <a:lnTo>
                                  <a:pt x="3" y="55"/>
                                </a:lnTo>
                                <a:lnTo>
                                  <a:pt x="2" y="53"/>
                                </a:lnTo>
                                <a:lnTo>
                                  <a:pt x="0" y="51"/>
                                </a:lnTo>
                                <a:lnTo>
                                  <a:pt x="0" y="49"/>
                                </a:lnTo>
                                <a:lnTo>
                                  <a:pt x="0" y="45"/>
                                </a:lnTo>
                                <a:lnTo>
                                  <a:pt x="0" y="42"/>
                                </a:lnTo>
                                <a:lnTo>
                                  <a:pt x="0" y="41"/>
                                </a:lnTo>
                                <a:lnTo>
                                  <a:pt x="0" y="39"/>
                                </a:lnTo>
                                <a:lnTo>
                                  <a:pt x="2" y="37"/>
                                </a:lnTo>
                                <a:lnTo>
                                  <a:pt x="2" y="36"/>
                                </a:lnTo>
                                <a:lnTo>
                                  <a:pt x="3" y="35"/>
                                </a:lnTo>
                                <a:lnTo>
                                  <a:pt x="4" y="34"/>
                                </a:lnTo>
                                <a:lnTo>
                                  <a:pt x="5" y="34"/>
                                </a:lnTo>
                                <a:lnTo>
                                  <a:pt x="53" y="3"/>
                                </a:lnTo>
                                <a:lnTo>
                                  <a:pt x="53" y="2"/>
                                </a:lnTo>
                                <a:lnTo>
                                  <a:pt x="55" y="2"/>
                                </a:lnTo>
                                <a:lnTo>
                                  <a:pt x="56" y="2"/>
                                </a:lnTo>
                                <a:lnTo>
                                  <a:pt x="57" y="2"/>
                                </a:lnTo>
                                <a:lnTo>
                                  <a:pt x="58" y="0"/>
                                </a:lnTo>
                                <a:lnTo>
                                  <a:pt x="61" y="0"/>
                                </a:lnTo>
                                <a:lnTo>
                                  <a:pt x="62" y="0"/>
                                </a:lnTo>
                                <a:lnTo>
                                  <a:pt x="64" y="0"/>
                                </a:lnTo>
                                <a:lnTo>
                                  <a:pt x="68" y="0"/>
                                </a:lnTo>
                                <a:lnTo>
                                  <a:pt x="72" y="0"/>
                                </a:lnTo>
                                <a:lnTo>
                                  <a:pt x="74" y="2"/>
                                </a:lnTo>
                                <a:lnTo>
                                  <a:pt x="76" y="2"/>
                                </a:lnTo>
                                <a:lnTo>
                                  <a:pt x="77" y="3"/>
                                </a:lnTo>
                                <a:lnTo>
                                  <a:pt x="78" y="3"/>
                                </a:lnTo>
                                <a:lnTo>
                                  <a:pt x="78" y="4"/>
                                </a:lnTo>
                                <a:lnTo>
                                  <a:pt x="78" y="5"/>
                                </a:lnTo>
                                <a:lnTo>
                                  <a:pt x="78" y="188"/>
                                </a:lnTo>
                                <a:lnTo>
                                  <a:pt x="115" y="188"/>
                                </a:lnTo>
                                <a:lnTo>
                                  <a:pt x="116" y="188"/>
                                </a:lnTo>
                                <a:lnTo>
                                  <a:pt x="117" y="188"/>
                                </a:lnTo>
                                <a:lnTo>
                                  <a:pt x="119" y="189"/>
                                </a:lnTo>
                                <a:lnTo>
                                  <a:pt x="120" y="190"/>
                                </a:lnTo>
                                <a:lnTo>
                                  <a:pt x="120" y="191"/>
                                </a:lnTo>
                                <a:lnTo>
                                  <a:pt x="121" y="194"/>
                                </a:lnTo>
                                <a:lnTo>
                                  <a:pt x="121" y="196"/>
                                </a:lnTo>
                                <a:lnTo>
                                  <a:pt x="121" y="19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90" name="Freeform 277"/>
                        <wps:cNvSpPr>
                          <a:spLocks/>
                        </wps:cNvSpPr>
                        <wps:spPr bwMode="auto">
                          <a:xfrm>
                            <a:off x="3795713" y="3395663"/>
                            <a:ext cx="69850" cy="112713"/>
                          </a:xfrm>
                          <a:custGeom>
                            <a:avLst/>
                            <a:gdLst>
                              <a:gd name="T0" fmla="*/ 125 w 130"/>
                              <a:gd name="T1" fmla="*/ 178 h 213"/>
                              <a:gd name="T2" fmla="*/ 101 w 130"/>
                              <a:gd name="T3" fmla="*/ 205 h 213"/>
                              <a:gd name="T4" fmla="*/ 57 w 130"/>
                              <a:gd name="T5" fmla="*/ 213 h 213"/>
                              <a:gd name="T6" fmla="*/ 29 w 130"/>
                              <a:gd name="T7" fmla="*/ 210 h 213"/>
                              <a:gd name="T8" fmla="*/ 9 w 130"/>
                              <a:gd name="T9" fmla="*/ 203 h 213"/>
                              <a:gd name="T10" fmla="*/ 2 w 130"/>
                              <a:gd name="T11" fmla="*/ 199 h 213"/>
                              <a:gd name="T12" fmla="*/ 1 w 130"/>
                              <a:gd name="T13" fmla="*/ 195 h 213"/>
                              <a:gd name="T14" fmla="*/ 0 w 130"/>
                              <a:gd name="T15" fmla="*/ 189 h 213"/>
                              <a:gd name="T16" fmla="*/ 1 w 130"/>
                              <a:gd name="T17" fmla="*/ 176 h 213"/>
                              <a:gd name="T18" fmla="*/ 6 w 130"/>
                              <a:gd name="T19" fmla="*/ 175 h 213"/>
                              <a:gd name="T20" fmla="*/ 21 w 130"/>
                              <a:gd name="T21" fmla="*/ 183 h 213"/>
                              <a:gd name="T22" fmla="*/ 45 w 130"/>
                              <a:gd name="T23" fmla="*/ 190 h 213"/>
                              <a:gd name="T24" fmla="*/ 75 w 130"/>
                              <a:gd name="T25" fmla="*/ 189 h 213"/>
                              <a:gd name="T26" fmla="*/ 93 w 130"/>
                              <a:gd name="T27" fmla="*/ 175 h 213"/>
                              <a:gd name="T28" fmla="*/ 99 w 130"/>
                              <a:gd name="T29" fmla="*/ 154 h 213"/>
                              <a:gd name="T30" fmla="*/ 92 w 130"/>
                              <a:gd name="T31" fmla="*/ 131 h 213"/>
                              <a:gd name="T32" fmla="*/ 69 w 130"/>
                              <a:gd name="T33" fmla="*/ 118 h 213"/>
                              <a:gd name="T34" fmla="*/ 28 w 130"/>
                              <a:gd name="T35" fmla="*/ 115 h 213"/>
                              <a:gd name="T36" fmla="*/ 24 w 130"/>
                              <a:gd name="T37" fmla="*/ 114 h 213"/>
                              <a:gd name="T38" fmla="*/ 22 w 130"/>
                              <a:gd name="T39" fmla="*/ 110 h 213"/>
                              <a:gd name="T40" fmla="*/ 21 w 130"/>
                              <a:gd name="T41" fmla="*/ 101 h 213"/>
                              <a:gd name="T42" fmla="*/ 23 w 130"/>
                              <a:gd name="T43" fmla="*/ 96 h 213"/>
                              <a:gd name="T44" fmla="*/ 25 w 130"/>
                              <a:gd name="T45" fmla="*/ 94 h 213"/>
                              <a:gd name="T46" fmla="*/ 55 w 130"/>
                              <a:gd name="T47" fmla="*/ 93 h 213"/>
                              <a:gd name="T48" fmla="*/ 78 w 130"/>
                              <a:gd name="T49" fmla="*/ 83 h 213"/>
                              <a:gd name="T50" fmla="*/ 91 w 130"/>
                              <a:gd name="T51" fmla="*/ 63 h 213"/>
                              <a:gd name="T52" fmla="*/ 88 w 130"/>
                              <a:gd name="T53" fmla="*/ 42 h 213"/>
                              <a:gd name="T54" fmla="*/ 78 w 130"/>
                              <a:gd name="T55" fmla="*/ 29 h 213"/>
                              <a:gd name="T56" fmla="*/ 56 w 130"/>
                              <a:gd name="T57" fmla="*/ 22 h 213"/>
                              <a:gd name="T58" fmla="*/ 32 w 130"/>
                              <a:gd name="T59" fmla="*/ 29 h 213"/>
                              <a:gd name="T60" fmla="*/ 16 w 130"/>
                              <a:gd name="T61" fmla="*/ 37 h 213"/>
                              <a:gd name="T62" fmla="*/ 9 w 130"/>
                              <a:gd name="T63" fmla="*/ 41 h 213"/>
                              <a:gd name="T64" fmla="*/ 7 w 130"/>
                              <a:gd name="T65" fmla="*/ 38 h 213"/>
                              <a:gd name="T66" fmla="*/ 6 w 130"/>
                              <a:gd name="T67" fmla="*/ 32 h 213"/>
                              <a:gd name="T68" fmla="*/ 6 w 130"/>
                              <a:gd name="T69" fmla="*/ 25 h 213"/>
                              <a:gd name="T70" fmla="*/ 7 w 130"/>
                              <a:gd name="T71" fmla="*/ 21 h 213"/>
                              <a:gd name="T72" fmla="*/ 9 w 130"/>
                              <a:gd name="T73" fmla="*/ 18 h 213"/>
                              <a:gd name="T74" fmla="*/ 21 w 130"/>
                              <a:gd name="T75" fmla="*/ 10 h 213"/>
                              <a:gd name="T76" fmla="*/ 43 w 130"/>
                              <a:gd name="T77" fmla="*/ 1 h 213"/>
                              <a:gd name="T78" fmla="*/ 76 w 130"/>
                              <a:gd name="T79" fmla="*/ 0 h 213"/>
                              <a:gd name="T80" fmla="*/ 106 w 130"/>
                              <a:gd name="T81" fmla="*/ 14 h 213"/>
                              <a:gd name="T82" fmla="*/ 119 w 130"/>
                              <a:gd name="T83" fmla="*/ 40 h 213"/>
                              <a:gd name="T84" fmla="*/ 118 w 130"/>
                              <a:gd name="T85" fmla="*/ 69 h 213"/>
                              <a:gd name="T86" fmla="*/ 104 w 130"/>
                              <a:gd name="T87" fmla="*/ 90 h 213"/>
                              <a:gd name="T88" fmla="*/ 81 w 130"/>
                              <a:gd name="T89" fmla="*/ 101 h 213"/>
                              <a:gd name="T90" fmla="*/ 101 w 130"/>
                              <a:gd name="T91" fmla="*/ 107 h 213"/>
                              <a:gd name="T92" fmla="*/ 123 w 130"/>
                              <a:gd name="T93" fmla="*/ 125 h 213"/>
                              <a:gd name="T94" fmla="*/ 130 w 130"/>
                              <a:gd name="T95" fmla="*/ 152 h 2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30" h="213">
                                <a:moveTo>
                                  <a:pt x="130" y="152"/>
                                </a:moveTo>
                                <a:lnTo>
                                  <a:pt x="129" y="165"/>
                                </a:lnTo>
                                <a:lnTo>
                                  <a:pt x="125" y="178"/>
                                </a:lnTo>
                                <a:lnTo>
                                  <a:pt x="119" y="187"/>
                                </a:lnTo>
                                <a:lnTo>
                                  <a:pt x="110" y="196"/>
                                </a:lnTo>
                                <a:lnTo>
                                  <a:pt x="101" y="205"/>
                                </a:lnTo>
                                <a:lnTo>
                                  <a:pt x="88" y="210"/>
                                </a:lnTo>
                                <a:lnTo>
                                  <a:pt x="74" y="213"/>
                                </a:lnTo>
                                <a:lnTo>
                                  <a:pt x="57" y="213"/>
                                </a:lnTo>
                                <a:lnTo>
                                  <a:pt x="46" y="213"/>
                                </a:lnTo>
                                <a:lnTo>
                                  <a:pt x="38" y="212"/>
                                </a:lnTo>
                                <a:lnTo>
                                  <a:pt x="29" y="210"/>
                                </a:lnTo>
                                <a:lnTo>
                                  <a:pt x="22" y="208"/>
                                </a:lnTo>
                                <a:lnTo>
                                  <a:pt x="14" y="206"/>
                                </a:lnTo>
                                <a:lnTo>
                                  <a:pt x="9" y="203"/>
                                </a:lnTo>
                                <a:lnTo>
                                  <a:pt x="6" y="201"/>
                                </a:lnTo>
                                <a:lnTo>
                                  <a:pt x="3" y="200"/>
                                </a:lnTo>
                                <a:lnTo>
                                  <a:pt x="2" y="199"/>
                                </a:lnTo>
                                <a:lnTo>
                                  <a:pt x="2" y="197"/>
                                </a:lnTo>
                                <a:lnTo>
                                  <a:pt x="1" y="196"/>
                                </a:lnTo>
                                <a:lnTo>
                                  <a:pt x="1" y="195"/>
                                </a:lnTo>
                                <a:lnTo>
                                  <a:pt x="1" y="192"/>
                                </a:lnTo>
                                <a:lnTo>
                                  <a:pt x="0" y="191"/>
                                </a:lnTo>
                                <a:lnTo>
                                  <a:pt x="0" y="189"/>
                                </a:lnTo>
                                <a:lnTo>
                                  <a:pt x="0" y="185"/>
                                </a:lnTo>
                                <a:lnTo>
                                  <a:pt x="0" y="180"/>
                                </a:lnTo>
                                <a:lnTo>
                                  <a:pt x="1" y="176"/>
                                </a:lnTo>
                                <a:lnTo>
                                  <a:pt x="2" y="175"/>
                                </a:lnTo>
                                <a:lnTo>
                                  <a:pt x="5" y="175"/>
                                </a:lnTo>
                                <a:lnTo>
                                  <a:pt x="6" y="175"/>
                                </a:lnTo>
                                <a:lnTo>
                                  <a:pt x="9" y="178"/>
                                </a:lnTo>
                                <a:lnTo>
                                  <a:pt x="14" y="180"/>
                                </a:lnTo>
                                <a:lnTo>
                                  <a:pt x="21" y="183"/>
                                </a:lnTo>
                                <a:lnTo>
                                  <a:pt x="28" y="186"/>
                                </a:lnTo>
                                <a:lnTo>
                                  <a:pt x="37" y="189"/>
                                </a:lnTo>
                                <a:lnTo>
                                  <a:pt x="45" y="190"/>
                                </a:lnTo>
                                <a:lnTo>
                                  <a:pt x="56" y="191"/>
                                </a:lnTo>
                                <a:lnTo>
                                  <a:pt x="66" y="190"/>
                                </a:lnTo>
                                <a:lnTo>
                                  <a:pt x="75" y="189"/>
                                </a:lnTo>
                                <a:lnTo>
                                  <a:pt x="82" y="185"/>
                                </a:lnTo>
                                <a:lnTo>
                                  <a:pt x="88" y="180"/>
                                </a:lnTo>
                                <a:lnTo>
                                  <a:pt x="93" y="175"/>
                                </a:lnTo>
                                <a:lnTo>
                                  <a:pt x="97" y="169"/>
                                </a:lnTo>
                                <a:lnTo>
                                  <a:pt x="98" y="162"/>
                                </a:lnTo>
                                <a:lnTo>
                                  <a:pt x="99" y="154"/>
                                </a:lnTo>
                                <a:lnTo>
                                  <a:pt x="98" y="146"/>
                                </a:lnTo>
                                <a:lnTo>
                                  <a:pt x="96" y="138"/>
                                </a:lnTo>
                                <a:lnTo>
                                  <a:pt x="92" y="131"/>
                                </a:lnTo>
                                <a:lnTo>
                                  <a:pt x="86" y="126"/>
                                </a:lnTo>
                                <a:lnTo>
                                  <a:pt x="78" y="121"/>
                                </a:lnTo>
                                <a:lnTo>
                                  <a:pt x="69" y="118"/>
                                </a:lnTo>
                                <a:lnTo>
                                  <a:pt x="59" y="116"/>
                                </a:lnTo>
                                <a:lnTo>
                                  <a:pt x="48" y="115"/>
                                </a:lnTo>
                                <a:lnTo>
                                  <a:pt x="28" y="115"/>
                                </a:lnTo>
                                <a:lnTo>
                                  <a:pt x="27" y="115"/>
                                </a:lnTo>
                                <a:lnTo>
                                  <a:pt x="25" y="115"/>
                                </a:lnTo>
                                <a:lnTo>
                                  <a:pt x="24" y="114"/>
                                </a:lnTo>
                                <a:lnTo>
                                  <a:pt x="23" y="112"/>
                                </a:lnTo>
                                <a:lnTo>
                                  <a:pt x="22" y="111"/>
                                </a:lnTo>
                                <a:lnTo>
                                  <a:pt x="22" y="110"/>
                                </a:lnTo>
                                <a:lnTo>
                                  <a:pt x="21" y="107"/>
                                </a:lnTo>
                                <a:lnTo>
                                  <a:pt x="21" y="104"/>
                                </a:lnTo>
                                <a:lnTo>
                                  <a:pt x="21" y="101"/>
                                </a:lnTo>
                                <a:lnTo>
                                  <a:pt x="22" y="99"/>
                                </a:lnTo>
                                <a:lnTo>
                                  <a:pt x="22" y="98"/>
                                </a:lnTo>
                                <a:lnTo>
                                  <a:pt x="23" y="96"/>
                                </a:lnTo>
                                <a:lnTo>
                                  <a:pt x="23" y="95"/>
                                </a:lnTo>
                                <a:lnTo>
                                  <a:pt x="24" y="94"/>
                                </a:lnTo>
                                <a:lnTo>
                                  <a:pt x="25" y="94"/>
                                </a:lnTo>
                                <a:lnTo>
                                  <a:pt x="27" y="94"/>
                                </a:lnTo>
                                <a:lnTo>
                                  <a:pt x="45" y="94"/>
                                </a:lnTo>
                                <a:lnTo>
                                  <a:pt x="55" y="93"/>
                                </a:lnTo>
                                <a:lnTo>
                                  <a:pt x="65" y="90"/>
                                </a:lnTo>
                                <a:lnTo>
                                  <a:pt x="72" y="88"/>
                                </a:lnTo>
                                <a:lnTo>
                                  <a:pt x="78" y="83"/>
                                </a:lnTo>
                                <a:lnTo>
                                  <a:pt x="85" y="78"/>
                                </a:lnTo>
                                <a:lnTo>
                                  <a:pt x="87" y="70"/>
                                </a:lnTo>
                                <a:lnTo>
                                  <a:pt x="91" y="63"/>
                                </a:lnTo>
                                <a:lnTo>
                                  <a:pt x="91" y="54"/>
                                </a:lnTo>
                                <a:lnTo>
                                  <a:pt x="91" y="48"/>
                                </a:lnTo>
                                <a:lnTo>
                                  <a:pt x="88" y="42"/>
                                </a:lnTo>
                                <a:lnTo>
                                  <a:pt x="86" y="37"/>
                                </a:lnTo>
                                <a:lnTo>
                                  <a:pt x="82" y="32"/>
                                </a:lnTo>
                                <a:lnTo>
                                  <a:pt x="78" y="29"/>
                                </a:lnTo>
                                <a:lnTo>
                                  <a:pt x="72" y="25"/>
                                </a:lnTo>
                                <a:lnTo>
                                  <a:pt x="65" y="24"/>
                                </a:lnTo>
                                <a:lnTo>
                                  <a:pt x="56" y="22"/>
                                </a:lnTo>
                                <a:lnTo>
                                  <a:pt x="48" y="24"/>
                                </a:lnTo>
                                <a:lnTo>
                                  <a:pt x="39" y="26"/>
                                </a:lnTo>
                                <a:lnTo>
                                  <a:pt x="32" y="29"/>
                                </a:lnTo>
                                <a:lnTo>
                                  <a:pt x="25" y="32"/>
                                </a:lnTo>
                                <a:lnTo>
                                  <a:pt x="21" y="35"/>
                                </a:lnTo>
                                <a:lnTo>
                                  <a:pt x="16" y="37"/>
                                </a:lnTo>
                                <a:lnTo>
                                  <a:pt x="12" y="40"/>
                                </a:lnTo>
                                <a:lnTo>
                                  <a:pt x="11" y="41"/>
                                </a:lnTo>
                                <a:lnTo>
                                  <a:pt x="9" y="41"/>
                                </a:lnTo>
                                <a:lnTo>
                                  <a:pt x="8" y="40"/>
                                </a:lnTo>
                                <a:lnTo>
                                  <a:pt x="7" y="40"/>
                                </a:lnTo>
                                <a:lnTo>
                                  <a:pt x="7" y="38"/>
                                </a:lnTo>
                                <a:lnTo>
                                  <a:pt x="6" y="37"/>
                                </a:lnTo>
                                <a:lnTo>
                                  <a:pt x="6" y="35"/>
                                </a:lnTo>
                                <a:lnTo>
                                  <a:pt x="6" y="32"/>
                                </a:lnTo>
                                <a:lnTo>
                                  <a:pt x="6" y="30"/>
                                </a:lnTo>
                                <a:lnTo>
                                  <a:pt x="6" y="27"/>
                                </a:lnTo>
                                <a:lnTo>
                                  <a:pt x="6" y="25"/>
                                </a:lnTo>
                                <a:lnTo>
                                  <a:pt x="6" y="24"/>
                                </a:lnTo>
                                <a:lnTo>
                                  <a:pt x="7" y="22"/>
                                </a:lnTo>
                                <a:lnTo>
                                  <a:pt x="7" y="21"/>
                                </a:lnTo>
                                <a:lnTo>
                                  <a:pt x="7" y="20"/>
                                </a:lnTo>
                                <a:lnTo>
                                  <a:pt x="8" y="19"/>
                                </a:lnTo>
                                <a:lnTo>
                                  <a:pt x="9" y="18"/>
                                </a:lnTo>
                                <a:lnTo>
                                  <a:pt x="12" y="15"/>
                                </a:lnTo>
                                <a:lnTo>
                                  <a:pt x="16" y="13"/>
                                </a:lnTo>
                                <a:lnTo>
                                  <a:pt x="21" y="10"/>
                                </a:lnTo>
                                <a:lnTo>
                                  <a:pt x="27" y="6"/>
                                </a:lnTo>
                                <a:lnTo>
                                  <a:pt x="34" y="4"/>
                                </a:lnTo>
                                <a:lnTo>
                                  <a:pt x="43" y="1"/>
                                </a:lnTo>
                                <a:lnTo>
                                  <a:pt x="53" y="0"/>
                                </a:lnTo>
                                <a:lnTo>
                                  <a:pt x="62" y="0"/>
                                </a:lnTo>
                                <a:lnTo>
                                  <a:pt x="76" y="0"/>
                                </a:lnTo>
                                <a:lnTo>
                                  <a:pt x="87" y="4"/>
                                </a:lnTo>
                                <a:lnTo>
                                  <a:pt x="98" y="8"/>
                                </a:lnTo>
                                <a:lnTo>
                                  <a:pt x="106" y="14"/>
                                </a:lnTo>
                                <a:lnTo>
                                  <a:pt x="113" y="21"/>
                                </a:lnTo>
                                <a:lnTo>
                                  <a:pt x="117" y="30"/>
                                </a:lnTo>
                                <a:lnTo>
                                  <a:pt x="119" y="40"/>
                                </a:lnTo>
                                <a:lnTo>
                                  <a:pt x="120" y="51"/>
                                </a:lnTo>
                                <a:lnTo>
                                  <a:pt x="120" y="61"/>
                                </a:lnTo>
                                <a:lnTo>
                                  <a:pt x="118" y="69"/>
                                </a:lnTo>
                                <a:lnTo>
                                  <a:pt x="114" y="78"/>
                                </a:lnTo>
                                <a:lnTo>
                                  <a:pt x="110" y="84"/>
                                </a:lnTo>
                                <a:lnTo>
                                  <a:pt x="104" y="90"/>
                                </a:lnTo>
                                <a:lnTo>
                                  <a:pt x="98" y="95"/>
                                </a:lnTo>
                                <a:lnTo>
                                  <a:pt x="91" y="99"/>
                                </a:lnTo>
                                <a:lnTo>
                                  <a:pt x="81" y="101"/>
                                </a:lnTo>
                                <a:lnTo>
                                  <a:pt x="81" y="102"/>
                                </a:lnTo>
                                <a:lnTo>
                                  <a:pt x="92" y="104"/>
                                </a:lnTo>
                                <a:lnTo>
                                  <a:pt x="101" y="107"/>
                                </a:lnTo>
                                <a:lnTo>
                                  <a:pt x="109" y="112"/>
                                </a:lnTo>
                                <a:lnTo>
                                  <a:pt x="117" y="118"/>
                                </a:lnTo>
                                <a:lnTo>
                                  <a:pt x="123" y="125"/>
                                </a:lnTo>
                                <a:lnTo>
                                  <a:pt x="126" y="133"/>
                                </a:lnTo>
                                <a:lnTo>
                                  <a:pt x="129" y="142"/>
                                </a:lnTo>
                                <a:lnTo>
                                  <a:pt x="130"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91" name="Freeform 278"/>
                        <wps:cNvSpPr>
                          <a:spLocks/>
                        </wps:cNvSpPr>
                        <wps:spPr bwMode="auto">
                          <a:xfrm>
                            <a:off x="3887788" y="3387725"/>
                            <a:ext cx="14288" cy="46038"/>
                          </a:xfrm>
                          <a:custGeom>
                            <a:avLst/>
                            <a:gdLst>
                              <a:gd name="T0" fmla="*/ 25 w 28"/>
                              <a:gd name="T1" fmla="*/ 79 h 85"/>
                              <a:gd name="T2" fmla="*/ 25 w 28"/>
                              <a:gd name="T3" fmla="*/ 80 h 85"/>
                              <a:gd name="T4" fmla="*/ 23 w 28"/>
                              <a:gd name="T5" fmla="*/ 81 h 85"/>
                              <a:gd name="T6" fmla="*/ 23 w 28"/>
                              <a:gd name="T7" fmla="*/ 82 h 85"/>
                              <a:gd name="T8" fmla="*/ 22 w 28"/>
                              <a:gd name="T9" fmla="*/ 82 h 85"/>
                              <a:gd name="T10" fmla="*/ 21 w 28"/>
                              <a:gd name="T11" fmla="*/ 83 h 85"/>
                              <a:gd name="T12" fmla="*/ 20 w 28"/>
                              <a:gd name="T13" fmla="*/ 83 h 85"/>
                              <a:gd name="T14" fmla="*/ 17 w 28"/>
                              <a:gd name="T15" fmla="*/ 83 h 85"/>
                              <a:gd name="T16" fmla="*/ 15 w 28"/>
                              <a:gd name="T17" fmla="*/ 85 h 85"/>
                              <a:gd name="T18" fmla="*/ 11 w 28"/>
                              <a:gd name="T19" fmla="*/ 83 h 85"/>
                              <a:gd name="T20" fmla="*/ 10 w 28"/>
                              <a:gd name="T21" fmla="*/ 83 h 85"/>
                              <a:gd name="T22" fmla="*/ 7 w 28"/>
                              <a:gd name="T23" fmla="*/ 83 h 85"/>
                              <a:gd name="T24" fmla="*/ 6 w 28"/>
                              <a:gd name="T25" fmla="*/ 82 h 85"/>
                              <a:gd name="T26" fmla="*/ 5 w 28"/>
                              <a:gd name="T27" fmla="*/ 82 h 85"/>
                              <a:gd name="T28" fmla="*/ 5 w 28"/>
                              <a:gd name="T29" fmla="*/ 81 h 85"/>
                              <a:gd name="T30" fmla="*/ 4 w 28"/>
                              <a:gd name="T31" fmla="*/ 80 h 85"/>
                              <a:gd name="T32" fmla="*/ 4 w 28"/>
                              <a:gd name="T33" fmla="*/ 79 h 85"/>
                              <a:gd name="T34" fmla="*/ 0 w 28"/>
                              <a:gd name="T35" fmla="*/ 5 h 85"/>
                              <a:gd name="T36" fmla="*/ 0 w 28"/>
                              <a:gd name="T37" fmla="*/ 3 h 85"/>
                              <a:gd name="T38" fmla="*/ 1 w 28"/>
                              <a:gd name="T39" fmla="*/ 2 h 85"/>
                              <a:gd name="T40" fmla="*/ 3 w 28"/>
                              <a:gd name="T41" fmla="*/ 2 h 85"/>
                              <a:gd name="T42" fmla="*/ 4 w 28"/>
                              <a:gd name="T43" fmla="*/ 1 h 85"/>
                              <a:gd name="T44" fmla="*/ 5 w 28"/>
                              <a:gd name="T45" fmla="*/ 0 h 85"/>
                              <a:gd name="T46" fmla="*/ 7 w 28"/>
                              <a:gd name="T47" fmla="*/ 0 h 85"/>
                              <a:gd name="T48" fmla="*/ 11 w 28"/>
                              <a:gd name="T49" fmla="*/ 0 h 85"/>
                              <a:gd name="T50" fmla="*/ 15 w 28"/>
                              <a:gd name="T51" fmla="*/ 0 h 85"/>
                              <a:gd name="T52" fmla="*/ 19 w 28"/>
                              <a:gd name="T53" fmla="*/ 0 h 85"/>
                              <a:gd name="T54" fmla="*/ 21 w 28"/>
                              <a:gd name="T55" fmla="*/ 0 h 85"/>
                              <a:gd name="T56" fmla="*/ 23 w 28"/>
                              <a:gd name="T57" fmla="*/ 0 h 85"/>
                              <a:gd name="T58" fmla="*/ 25 w 28"/>
                              <a:gd name="T59" fmla="*/ 1 h 85"/>
                              <a:gd name="T60" fmla="*/ 27 w 28"/>
                              <a:gd name="T61" fmla="*/ 2 h 85"/>
                              <a:gd name="T62" fmla="*/ 27 w 28"/>
                              <a:gd name="T63" fmla="*/ 2 h 85"/>
                              <a:gd name="T64" fmla="*/ 28 w 28"/>
                              <a:gd name="T65" fmla="*/ 3 h 85"/>
                              <a:gd name="T66" fmla="*/ 28 w 28"/>
                              <a:gd name="T67" fmla="*/ 5 h 85"/>
                              <a:gd name="T68" fmla="*/ 25 w 28"/>
                              <a:gd name="T69" fmla="*/ 79 h 8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8" h="85">
                                <a:moveTo>
                                  <a:pt x="25" y="79"/>
                                </a:moveTo>
                                <a:lnTo>
                                  <a:pt x="25" y="80"/>
                                </a:lnTo>
                                <a:lnTo>
                                  <a:pt x="23" y="81"/>
                                </a:lnTo>
                                <a:lnTo>
                                  <a:pt x="23" y="82"/>
                                </a:lnTo>
                                <a:lnTo>
                                  <a:pt x="22" y="82"/>
                                </a:lnTo>
                                <a:lnTo>
                                  <a:pt x="21" y="83"/>
                                </a:lnTo>
                                <a:lnTo>
                                  <a:pt x="20" y="83"/>
                                </a:lnTo>
                                <a:lnTo>
                                  <a:pt x="17" y="83"/>
                                </a:lnTo>
                                <a:lnTo>
                                  <a:pt x="15" y="85"/>
                                </a:lnTo>
                                <a:lnTo>
                                  <a:pt x="11" y="83"/>
                                </a:lnTo>
                                <a:lnTo>
                                  <a:pt x="10" y="83"/>
                                </a:lnTo>
                                <a:lnTo>
                                  <a:pt x="7" y="83"/>
                                </a:lnTo>
                                <a:lnTo>
                                  <a:pt x="6" y="82"/>
                                </a:lnTo>
                                <a:lnTo>
                                  <a:pt x="5" y="82"/>
                                </a:lnTo>
                                <a:lnTo>
                                  <a:pt x="5" y="81"/>
                                </a:lnTo>
                                <a:lnTo>
                                  <a:pt x="4" y="80"/>
                                </a:lnTo>
                                <a:lnTo>
                                  <a:pt x="4" y="79"/>
                                </a:lnTo>
                                <a:lnTo>
                                  <a:pt x="0" y="5"/>
                                </a:lnTo>
                                <a:lnTo>
                                  <a:pt x="0" y="3"/>
                                </a:lnTo>
                                <a:lnTo>
                                  <a:pt x="1" y="2"/>
                                </a:lnTo>
                                <a:lnTo>
                                  <a:pt x="3" y="2"/>
                                </a:lnTo>
                                <a:lnTo>
                                  <a:pt x="4" y="1"/>
                                </a:lnTo>
                                <a:lnTo>
                                  <a:pt x="5" y="0"/>
                                </a:lnTo>
                                <a:lnTo>
                                  <a:pt x="7" y="0"/>
                                </a:lnTo>
                                <a:lnTo>
                                  <a:pt x="11" y="0"/>
                                </a:lnTo>
                                <a:lnTo>
                                  <a:pt x="15" y="0"/>
                                </a:lnTo>
                                <a:lnTo>
                                  <a:pt x="19" y="0"/>
                                </a:lnTo>
                                <a:lnTo>
                                  <a:pt x="21" y="0"/>
                                </a:lnTo>
                                <a:lnTo>
                                  <a:pt x="23" y="0"/>
                                </a:lnTo>
                                <a:lnTo>
                                  <a:pt x="25" y="1"/>
                                </a:lnTo>
                                <a:lnTo>
                                  <a:pt x="27" y="2"/>
                                </a:lnTo>
                                <a:lnTo>
                                  <a:pt x="27" y="2"/>
                                </a:lnTo>
                                <a:lnTo>
                                  <a:pt x="28" y="3"/>
                                </a:lnTo>
                                <a:lnTo>
                                  <a:pt x="28" y="5"/>
                                </a:lnTo>
                                <a:lnTo>
                                  <a:pt x="25" y="7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92" name="Freeform 279"/>
                        <wps:cNvSpPr>
                          <a:spLocks/>
                        </wps:cNvSpPr>
                        <wps:spPr bwMode="auto">
                          <a:xfrm>
                            <a:off x="3919538" y="3457575"/>
                            <a:ext cx="41275" cy="12700"/>
                          </a:xfrm>
                          <a:custGeom>
                            <a:avLst/>
                            <a:gdLst>
                              <a:gd name="T0" fmla="*/ 78 w 78"/>
                              <a:gd name="T1" fmla="*/ 12 h 23"/>
                              <a:gd name="T2" fmla="*/ 78 w 78"/>
                              <a:gd name="T3" fmla="*/ 18 h 23"/>
                              <a:gd name="T4" fmla="*/ 77 w 78"/>
                              <a:gd name="T5" fmla="*/ 20 h 23"/>
                              <a:gd name="T6" fmla="*/ 75 w 78"/>
                              <a:gd name="T7" fmla="*/ 23 h 23"/>
                              <a:gd name="T8" fmla="*/ 72 w 78"/>
                              <a:gd name="T9" fmla="*/ 23 h 23"/>
                              <a:gd name="T10" fmla="*/ 6 w 78"/>
                              <a:gd name="T11" fmla="*/ 23 h 23"/>
                              <a:gd name="T12" fmla="*/ 3 w 78"/>
                              <a:gd name="T13" fmla="*/ 23 h 23"/>
                              <a:gd name="T14" fmla="*/ 1 w 78"/>
                              <a:gd name="T15" fmla="*/ 20 h 23"/>
                              <a:gd name="T16" fmla="*/ 0 w 78"/>
                              <a:gd name="T17" fmla="*/ 18 h 23"/>
                              <a:gd name="T18" fmla="*/ 0 w 78"/>
                              <a:gd name="T19" fmla="*/ 12 h 23"/>
                              <a:gd name="T20" fmla="*/ 0 w 78"/>
                              <a:gd name="T21" fmla="*/ 7 h 23"/>
                              <a:gd name="T22" fmla="*/ 1 w 78"/>
                              <a:gd name="T23" fmla="*/ 3 h 23"/>
                              <a:gd name="T24" fmla="*/ 3 w 78"/>
                              <a:gd name="T25" fmla="*/ 2 h 23"/>
                              <a:gd name="T26" fmla="*/ 6 w 78"/>
                              <a:gd name="T27" fmla="*/ 0 h 23"/>
                              <a:gd name="T28" fmla="*/ 72 w 78"/>
                              <a:gd name="T29" fmla="*/ 0 h 23"/>
                              <a:gd name="T30" fmla="*/ 74 w 78"/>
                              <a:gd name="T31" fmla="*/ 0 h 23"/>
                              <a:gd name="T32" fmla="*/ 75 w 78"/>
                              <a:gd name="T33" fmla="*/ 2 h 23"/>
                              <a:gd name="T34" fmla="*/ 76 w 78"/>
                              <a:gd name="T35" fmla="*/ 2 h 23"/>
                              <a:gd name="T36" fmla="*/ 76 w 78"/>
                              <a:gd name="T37" fmla="*/ 3 h 23"/>
                              <a:gd name="T38" fmla="*/ 77 w 78"/>
                              <a:gd name="T39" fmla="*/ 4 h 23"/>
                              <a:gd name="T40" fmla="*/ 77 w 78"/>
                              <a:gd name="T41" fmla="*/ 7 h 23"/>
                              <a:gd name="T42" fmla="*/ 78 w 78"/>
                              <a:gd name="T43" fmla="*/ 9 h 23"/>
                              <a:gd name="T44" fmla="*/ 78 w 78"/>
                              <a:gd name="T45" fmla="*/ 12 h 2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78" h="23">
                                <a:moveTo>
                                  <a:pt x="78" y="12"/>
                                </a:moveTo>
                                <a:lnTo>
                                  <a:pt x="78" y="18"/>
                                </a:lnTo>
                                <a:lnTo>
                                  <a:pt x="77" y="20"/>
                                </a:lnTo>
                                <a:lnTo>
                                  <a:pt x="75" y="23"/>
                                </a:lnTo>
                                <a:lnTo>
                                  <a:pt x="72" y="23"/>
                                </a:lnTo>
                                <a:lnTo>
                                  <a:pt x="6" y="23"/>
                                </a:lnTo>
                                <a:lnTo>
                                  <a:pt x="3" y="23"/>
                                </a:lnTo>
                                <a:lnTo>
                                  <a:pt x="1" y="20"/>
                                </a:lnTo>
                                <a:lnTo>
                                  <a:pt x="0" y="18"/>
                                </a:lnTo>
                                <a:lnTo>
                                  <a:pt x="0" y="12"/>
                                </a:lnTo>
                                <a:lnTo>
                                  <a:pt x="0" y="7"/>
                                </a:lnTo>
                                <a:lnTo>
                                  <a:pt x="1" y="3"/>
                                </a:lnTo>
                                <a:lnTo>
                                  <a:pt x="3" y="2"/>
                                </a:lnTo>
                                <a:lnTo>
                                  <a:pt x="6" y="0"/>
                                </a:lnTo>
                                <a:lnTo>
                                  <a:pt x="72" y="0"/>
                                </a:lnTo>
                                <a:lnTo>
                                  <a:pt x="74" y="0"/>
                                </a:lnTo>
                                <a:lnTo>
                                  <a:pt x="75" y="2"/>
                                </a:lnTo>
                                <a:lnTo>
                                  <a:pt x="76" y="2"/>
                                </a:lnTo>
                                <a:lnTo>
                                  <a:pt x="76" y="3"/>
                                </a:lnTo>
                                <a:lnTo>
                                  <a:pt x="77" y="4"/>
                                </a:lnTo>
                                <a:lnTo>
                                  <a:pt x="77" y="7"/>
                                </a:lnTo>
                                <a:lnTo>
                                  <a:pt x="78" y="9"/>
                                </a:lnTo>
                                <a:lnTo>
                                  <a:pt x="78" y="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93" name="Freeform 280"/>
                        <wps:cNvSpPr>
                          <a:spLocks/>
                        </wps:cNvSpPr>
                        <wps:spPr bwMode="auto">
                          <a:xfrm>
                            <a:off x="3975100" y="3395663"/>
                            <a:ext cx="80963" cy="112713"/>
                          </a:xfrm>
                          <a:custGeom>
                            <a:avLst/>
                            <a:gdLst>
                              <a:gd name="T0" fmla="*/ 152 w 152"/>
                              <a:gd name="T1" fmla="*/ 184 h 213"/>
                              <a:gd name="T2" fmla="*/ 151 w 152"/>
                              <a:gd name="T3" fmla="*/ 187 h 213"/>
                              <a:gd name="T4" fmla="*/ 151 w 152"/>
                              <a:gd name="T5" fmla="*/ 190 h 213"/>
                              <a:gd name="T6" fmla="*/ 149 w 152"/>
                              <a:gd name="T7" fmla="*/ 192 h 213"/>
                              <a:gd name="T8" fmla="*/ 146 w 152"/>
                              <a:gd name="T9" fmla="*/ 196 h 213"/>
                              <a:gd name="T10" fmla="*/ 135 w 152"/>
                              <a:gd name="T11" fmla="*/ 202 h 213"/>
                              <a:gd name="T12" fmla="*/ 120 w 152"/>
                              <a:gd name="T13" fmla="*/ 208 h 213"/>
                              <a:gd name="T14" fmla="*/ 100 w 152"/>
                              <a:gd name="T15" fmla="*/ 213 h 213"/>
                              <a:gd name="T16" fmla="*/ 69 w 152"/>
                              <a:gd name="T17" fmla="*/ 212 h 213"/>
                              <a:gd name="T18" fmla="*/ 37 w 152"/>
                              <a:gd name="T19" fmla="*/ 199 h 213"/>
                              <a:gd name="T20" fmla="*/ 14 w 152"/>
                              <a:gd name="T21" fmla="*/ 173 h 213"/>
                              <a:gd name="T22" fmla="*/ 2 w 152"/>
                              <a:gd name="T23" fmla="*/ 133 h 213"/>
                              <a:gd name="T24" fmla="*/ 2 w 152"/>
                              <a:gd name="T25" fmla="*/ 85 h 213"/>
                              <a:gd name="T26" fmla="*/ 15 w 152"/>
                              <a:gd name="T27" fmla="*/ 45 h 213"/>
                              <a:gd name="T28" fmla="*/ 38 w 152"/>
                              <a:gd name="T29" fmla="*/ 16 h 213"/>
                              <a:gd name="T30" fmla="*/ 72 w 152"/>
                              <a:gd name="T31" fmla="*/ 1 h 213"/>
                              <a:gd name="T32" fmla="*/ 101 w 152"/>
                              <a:gd name="T33" fmla="*/ 0 h 213"/>
                              <a:gd name="T34" fmla="*/ 117 w 152"/>
                              <a:gd name="T35" fmla="*/ 4 h 213"/>
                              <a:gd name="T36" fmla="*/ 132 w 152"/>
                              <a:gd name="T37" fmla="*/ 9 h 213"/>
                              <a:gd name="T38" fmla="*/ 143 w 152"/>
                              <a:gd name="T39" fmla="*/ 15 h 213"/>
                              <a:gd name="T40" fmla="*/ 148 w 152"/>
                              <a:gd name="T41" fmla="*/ 20 h 213"/>
                              <a:gd name="T42" fmla="*/ 149 w 152"/>
                              <a:gd name="T43" fmla="*/ 22 h 213"/>
                              <a:gd name="T44" fmla="*/ 151 w 152"/>
                              <a:gd name="T45" fmla="*/ 26 h 213"/>
                              <a:gd name="T46" fmla="*/ 151 w 152"/>
                              <a:gd name="T47" fmla="*/ 30 h 213"/>
                              <a:gd name="T48" fmla="*/ 151 w 152"/>
                              <a:gd name="T49" fmla="*/ 36 h 213"/>
                              <a:gd name="T50" fmla="*/ 149 w 152"/>
                              <a:gd name="T51" fmla="*/ 40 h 213"/>
                              <a:gd name="T52" fmla="*/ 148 w 152"/>
                              <a:gd name="T53" fmla="*/ 43 h 213"/>
                              <a:gd name="T54" fmla="*/ 147 w 152"/>
                              <a:gd name="T55" fmla="*/ 45 h 213"/>
                              <a:gd name="T56" fmla="*/ 143 w 152"/>
                              <a:gd name="T57" fmla="*/ 45 h 213"/>
                              <a:gd name="T58" fmla="*/ 135 w 152"/>
                              <a:gd name="T59" fmla="*/ 38 h 213"/>
                              <a:gd name="T60" fmla="*/ 122 w 152"/>
                              <a:gd name="T61" fmla="*/ 31 h 213"/>
                              <a:gd name="T62" fmla="*/ 104 w 152"/>
                              <a:gd name="T63" fmla="*/ 25 h 213"/>
                              <a:gd name="T64" fmla="*/ 79 w 152"/>
                              <a:gd name="T65" fmla="*/ 26 h 213"/>
                              <a:gd name="T66" fmla="*/ 56 w 152"/>
                              <a:gd name="T67" fmla="*/ 36 h 213"/>
                              <a:gd name="T68" fmla="*/ 40 w 152"/>
                              <a:gd name="T69" fmla="*/ 58 h 213"/>
                              <a:gd name="T70" fmla="*/ 31 w 152"/>
                              <a:gd name="T71" fmla="*/ 89 h 213"/>
                              <a:gd name="T72" fmla="*/ 31 w 152"/>
                              <a:gd name="T73" fmla="*/ 127 h 213"/>
                              <a:gd name="T74" fmla="*/ 40 w 152"/>
                              <a:gd name="T75" fmla="*/ 157 h 213"/>
                              <a:gd name="T76" fmla="*/ 56 w 152"/>
                              <a:gd name="T77" fmla="*/ 178 h 213"/>
                              <a:gd name="T78" fmla="*/ 79 w 152"/>
                              <a:gd name="T79" fmla="*/ 187 h 213"/>
                              <a:gd name="T80" fmla="*/ 105 w 152"/>
                              <a:gd name="T81" fmla="*/ 189 h 213"/>
                              <a:gd name="T82" fmla="*/ 123 w 152"/>
                              <a:gd name="T83" fmla="*/ 183 h 213"/>
                              <a:gd name="T84" fmla="*/ 136 w 152"/>
                              <a:gd name="T85" fmla="*/ 175 h 213"/>
                              <a:gd name="T86" fmla="*/ 144 w 152"/>
                              <a:gd name="T87" fmla="*/ 170 h 213"/>
                              <a:gd name="T88" fmla="*/ 148 w 152"/>
                              <a:gd name="T89" fmla="*/ 169 h 213"/>
                              <a:gd name="T90" fmla="*/ 149 w 152"/>
                              <a:gd name="T91" fmla="*/ 170 h 213"/>
                              <a:gd name="T92" fmla="*/ 151 w 152"/>
                              <a:gd name="T93" fmla="*/ 173 h 213"/>
                              <a:gd name="T94" fmla="*/ 152 w 152"/>
                              <a:gd name="T95" fmla="*/ 178 h 2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52" h="213">
                                <a:moveTo>
                                  <a:pt x="152" y="181"/>
                                </a:moveTo>
                                <a:lnTo>
                                  <a:pt x="152" y="184"/>
                                </a:lnTo>
                                <a:lnTo>
                                  <a:pt x="152" y="186"/>
                                </a:lnTo>
                                <a:lnTo>
                                  <a:pt x="151" y="187"/>
                                </a:lnTo>
                                <a:lnTo>
                                  <a:pt x="151" y="189"/>
                                </a:lnTo>
                                <a:lnTo>
                                  <a:pt x="151" y="190"/>
                                </a:lnTo>
                                <a:lnTo>
                                  <a:pt x="149" y="191"/>
                                </a:lnTo>
                                <a:lnTo>
                                  <a:pt x="149" y="192"/>
                                </a:lnTo>
                                <a:lnTo>
                                  <a:pt x="147" y="195"/>
                                </a:lnTo>
                                <a:lnTo>
                                  <a:pt x="146" y="196"/>
                                </a:lnTo>
                                <a:lnTo>
                                  <a:pt x="141" y="200"/>
                                </a:lnTo>
                                <a:lnTo>
                                  <a:pt x="135" y="202"/>
                                </a:lnTo>
                                <a:lnTo>
                                  <a:pt x="128" y="206"/>
                                </a:lnTo>
                                <a:lnTo>
                                  <a:pt x="120" y="208"/>
                                </a:lnTo>
                                <a:lnTo>
                                  <a:pt x="110" y="211"/>
                                </a:lnTo>
                                <a:lnTo>
                                  <a:pt x="100" y="213"/>
                                </a:lnTo>
                                <a:lnTo>
                                  <a:pt x="89" y="213"/>
                                </a:lnTo>
                                <a:lnTo>
                                  <a:pt x="69" y="212"/>
                                </a:lnTo>
                                <a:lnTo>
                                  <a:pt x="52" y="206"/>
                                </a:lnTo>
                                <a:lnTo>
                                  <a:pt x="37" y="199"/>
                                </a:lnTo>
                                <a:lnTo>
                                  <a:pt x="25" y="186"/>
                                </a:lnTo>
                                <a:lnTo>
                                  <a:pt x="14" y="173"/>
                                </a:lnTo>
                                <a:lnTo>
                                  <a:pt x="6" y="154"/>
                                </a:lnTo>
                                <a:lnTo>
                                  <a:pt x="2" y="133"/>
                                </a:lnTo>
                                <a:lnTo>
                                  <a:pt x="0" y="110"/>
                                </a:lnTo>
                                <a:lnTo>
                                  <a:pt x="2" y="85"/>
                                </a:lnTo>
                                <a:lnTo>
                                  <a:pt x="8" y="63"/>
                                </a:lnTo>
                                <a:lnTo>
                                  <a:pt x="15" y="45"/>
                                </a:lnTo>
                                <a:lnTo>
                                  <a:pt x="26" y="30"/>
                                </a:lnTo>
                                <a:lnTo>
                                  <a:pt x="38" y="16"/>
                                </a:lnTo>
                                <a:lnTo>
                                  <a:pt x="55" y="8"/>
                                </a:lnTo>
                                <a:lnTo>
                                  <a:pt x="72" y="1"/>
                                </a:lnTo>
                                <a:lnTo>
                                  <a:pt x="93" y="0"/>
                                </a:lnTo>
                                <a:lnTo>
                                  <a:pt x="101" y="0"/>
                                </a:lnTo>
                                <a:lnTo>
                                  <a:pt x="110" y="3"/>
                                </a:lnTo>
                                <a:lnTo>
                                  <a:pt x="117" y="4"/>
                                </a:lnTo>
                                <a:lnTo>
                                  <a:pt x="125" y="6"/>
                                </a:lnTo>
                                <a:lnTo>
                                  <a:pt x="132" y="9"/>
                                </a:lnTo>
                                <a:lnTo>
                                  <a:pt x="138" y="13"/>
                                </a:lnTo>
                                <a:lnTo>
                                  <a:pt x="143" y="15"/>
                                </a:lnTo>
                                <a:lnTo>
                                  <a:pt x="146" y="18"/>
                                </a:lnTo>
                                <a:lnTo>
                                  <a:pt x="148" y="20"/>
                                </a:lnTo>
                                <a:lnTo>
                                  <a:pt x="149" y="21"/>
                                </a:lnTo>
                                <a:lnTo>
                                  <a:pt x="149" y="22"/>
                                </a:lnTo>
                                <a:lnTo>
                                  <a:pt x="149" y="24"/>
                                </a:lnTo>
                                <a:lnTo>
                                  <a:pt x="151" y="26"/>
                                </a:lnTo>
                                <a:lnTo>
                                  <a:pt x="151" y="27"/>
                                </a:lnTo>
                                <a:lnTo>
                                  <a:pt x="151" y="30"/>
                                </a:lnTo>
                                <a:lnTo>
                                  <a:pt x="151" y="32"/>
                                </a:lnTo>
                                <a:lnTo>
                                  <a:pt x="151" y="36"/>
                                </a:lnTo>
                                <a:lnTo>
                                  <a:pt x="151" y="38"/>
                                </a:lnTo>
                                <a:lnTo>
                                  <a:pt x="149" y="40"/>
                                </a:lnTo>
                                <a:lnTo>
                                  <a:pt x="149" y="42"/>
                                </a:lnTo>
                                <a:lnTo>
                                  <a:pt x="148" y="43"/>
                                </a:lnTo>
                                <a:lnTo>
                                  <a:pt x="148" y="45"/>
                                </a:lnTo>
                                <a:lnTo>
                                  <a:pt x="147" y="45"/>
                                </a:lnTo>
                                <a:lnTo>
                                  <a:pt x="146" y="45"/>
                                </a:lnTo>
                                <a:lnTo>
                                  <a:pt x="143" y="45"/>
                                </a:lnTo>
                                <a:lnTo>
                                  <a:pt x="139" y="42"/>
                                </a:lnTo>
                                <a:lnTo>
                                  <a:pt x="135" y="38"/>
                                </a:lnTo>
                                <a:lnTo>
                                  <a:pt x="128" y="35"/>
                                </a:lnTo>
                                <a:lnTo>
                                  <a:pt x="122" y="31"/>
                                </a:lnTo>
                                <a:lnTo>
                                  <a:pt x="114" y="27"/>
                                </a:lnTo>
                                <a:lnTo>
                                  <a:pt x="104" y="25"/>
                                </a:lnTo>
                                <a:lnTo>
                                  <a:pt x="91" y="25"/>
                                </a:lnTo>
                                <a:lnTo>
                                  <a:pt x="79" y="26"/>
                                </a:lnTo>
                                <a:lnTo>
                                  <a:pt x="67" y="30"/>
                                </a:lnTo>
                                <a:lnTo>
                                  <a:pt x="56" y="36"/>
                                </a:lnTo>
                                <a:lnTo>
                                  <a:pt x="47" y="46"/>
                                </a:lnTo>
                                <a:lnTo>
                                  <a:pt x="40" y="58"/>
                                </a:lnTo>
                                <a:lnTo>
                                  <a:pt x="35" y="73"/>
                                </a:lnTo>
                                <a:lnTo>
                                  <a:pt x="31" y="89"/>
                                </a:lnTo>
                                <a:lnTo>
                                  <a:pt x="31" y="107"/>
                                </a:lnTo>
                                <a:lnTo>
                                  <a:pt x="31" y="127"/>
                                </a:lnTo>
                                <a:lnTo>
                                  <a:pt x="35" y="143"/>
                                </a:lnTo>
                                <a:lnTo>
                                  <a:pt x="40" y="157"/>
                                </a:lnTo>
                                <a:lnTo>
                                  <a:pt x="47" y="168"/>
                                </a:lnTo>
                                <a:lnTo>
                                  <a:pt x="56" y="178"/>
                                </a:lnTo>
                                <a:lnTo>
                                  <a:pt x="67" y="184"/>
                                </a:lnTo>
                                <a:lnTo>
                                  <a:pt x="79" y="187"/>
                                </a:lnTo>
                                <a:lnTo>
                                  <a:pt x="93" y="189"/>
                                </a:lnTo>
                                <a:lnTo>
                                  <a:pt x="105" y="189"/>
                                </a:lnTo>
                                <a:lnTo>
                                  <a:pt x="115" y="186"/>
                                </a:lnTo>
                                <a:lnTo>
                                  <a:pt x="123" y="183"/>
                                </a:lnTo>
                                <a:lnTo>
                                  <a:pt x="130" y="179"/>
                                </a:lnTo>
                                <a:lnTo>
                                  <a:pt x="136" y="175"/>
                                </a:lnTo>
                                <a:lnTo>
                                  <a:pt x="141" y="173"/>
                                </a:lnTo>
                                <a:lnTo>
                                  <a:pt x="144" y="170"/>
                                </a:lnTo>
                                <a:lnTo>
                                  <a:pt x="147" y="169"/>
                                </a:lnTo>
                                <a:lnTo>
                                  <a:pt x="148" y="169"/>
                                </a:lnTo>
                                <a:lnTo>
                                  <a:pt x="149" y="169"/>
                                </a:lnTo>
                                <a:lnTo>
                                  <a:pt x="149" y="170"/>
                                </a:lnTo>
                                <a:lnTo>
                                  <a:pt x="151" y="171"/>
                                </a:lnTo>
                                <a:lnTo>
                                  <a:pt x="151" y="173"/>
                                </a:lnTo>
                                <a:lnTo>
                                  <a:pt x="151" y="175"/>
                                </a:lnTo>
                                <a:lnTo>
                                  <a:pt x="152" y="178"/>
                                </a:lnTo>
                                <a:lnTo>
                                  <a:pt x="152"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94" name="Freeform 281"/>
                        <wps:cNvSpPr>
                          <a:spLocks noEditPoints="1"/>
                        </wps:cNvSpPr>
                        <wps:spPr bwMode="auto">
                          <a:xfrm>
                            <a:off x="4067175" y="3395663"/>
                            <a:ext cx="98425" cy="112713"/>
                          </a:xfrm>
                          <a:custGeom>
                            <a:avLst/>
                            <a:gdLst>
                              <a:gd name="T0" fmla="*/ 185 w 185"/>
                              <a:gd name="T1" fmla="*/ 128 h 213"/>
                              <a:gd name="T2" fmla="*/ 172 w 185"/>
                              <a:gd name="T3" fmla="*/ 169 h 213"/>
                              <a:gd name="T4" fmla="*/ 149 w 185"/>
                              <a:gd name="T5" fmla="*/ 197 h 213"/>
                              <a:gd name="T6" fmla="*/ 113 w 185"/>
                              <a:gd name="T7" fmla="*/ 212 h 213"/>
                              <a:gd name="T8" fmla="*/ 68 w 185"/>
                              <a:gd name="T9" fmla="*/ 212 h 213"/>
                              <a:gd name="T10" fmla="*/ 34 w 185"/>
                              <a:gd name="T11" fmla="*/ 199 h 213"/>
                              <a:gd name="T12" fmla="*/ 11 w 185"/>
                              <a:gd name="T13" fmla="*/ 171 h 213"/>
                              <a:gd name="T14" fmla="*/ 1 w 185"/>
                              <a:gd name="T15" fmla="*/ 133 h 213"/>
                              <a:gd name="T16" fmla="*/ 1 w 185"/>
                              <a:gd name="T17" fmla="*/ 84 h 213"/>
                              <a:gd name="T18" fmla="*/ 12 w 185"/>
                              <a:gd name="T19" fmla="*/ 45 h 213"/>
                              <a:gd name="T20" fmla="*/ 37 w 185"/>
                              <a:gd name="T21" fmla="*/ 16 h 213"/>
                              <a:gd name="T22" fmla="*/ 71 w 185"/>
                              <a:gd name="T23" fmla="*/ 1 h 213"/>
                              <a:gd name="T24" fmla="*/ 117 w 185"/>
                              <a:gd name="T25" fmla="*/ 1 h 213"/>
                              <a:gd name="T26" fmla="*/ 150 w 185"/>
                              <a:gd name="T27" fmla="*/ 15 h 213"/>
                              <a:gd name="T28" fmla="*/ 174 w 185"/>
                              <a:gd name="T29" fmla="*/ 41 h 213"/>
                              <a:gd name="T30" fmla="*/ 185 w 185"/>
                              <a:gd name="T31" fmla="*/ 80 h 213"/>
                              <a:gd name="T32" fmla="*/ 156 w 185"/>
                              <a:gd name="T33" fmla="*/ 106 h 213"/>
                              <a:gd name="T34" fmla="*/ 153 w 185"/>
                              <a:gd name="T35" fmla="*/ 74 h 213"/>
                              <a:gd name="T36" fmla="*/ 143 w 185"/>
                              <a:gd name="T37" fmla="*/ 47 h 213"/>
                              <a:gd name="T38" fmla="*/ 123 w 185"/>
                              <a:gd name="T39" fmla="*/ 30 h 213"/>
                              <a:gd name="T40" fmla="*/ 94 w 185"/>
                              <a:gd name="T41" fmla="*/ 24 h 213"/>
                              <a:gd name="T42" fmla="*/ 63 w 185"/>
                              <a:gd name="T43" fmla="*/ 30 h 213"/>
                              <a:gd name="T44" fmla="*/ 43 w 185"/>
                              <a:gd name="T45" fmla="*/ 48 h 213"/>
                              <a:gd name="T46" fmla="*/ 32 w 185"/>
                              <a:gd name="T47" fmla="*/ 74 h 213"/>
                              <a:gd name="T48" fmla="*/ 30 w 185"/>
                              <a:gd name="T49" fmla="*/ 106 h 213"/>
                              <a:gd name="T50" fmla="*/ 32 w 185"/>
                              <a:gd name="T51" fmla="*/ 139 h 213"/>
                              <a:gd name="T52" fmla="*/ 42 w 185"/>
                              <a:gd name="T53" fmla="*/ 167 h 213"/>
                              <a:gd name="T54" fmla="*/ 62 w 185"/>
                              <a:gd name="T55" fmla="*/ 184 h 213"/>
                              <a:gd name="T56" fmla="*/ 92 w 185"/>
                              <a:gd name="T57" fmla="*/ 190 h 213"/>
                              <a:gd name="T58" fmla="*/ 122 w 185"/>
                              <a:gd name="T59" fmla="*/ 183 h 213"/>
                              <a:gd name="T60" fmla="*/ 143 w 185"/>
                              <a:gd name="T61" fmla="*/ 165 h 213"/>
                              <a:gd name="T62" fmla="*/ 153 w 185"/>
                              <a:gd name="T63" fmla="*/ 138 h 213"/>
                              <a:gd name="T64" fmla="*/ 156 w 185"/>
                              <a:gd name="T65" fmla="*/ 106 h 2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85" h="213">
                                <a:moveTo>
                                  <a:pt x="185" y="105"/>
                                </a:moveTo>
                                <a:lnTo>
                                  <a:pt x="185" y="128"/>
                                </a:lnTo>
                                <a:lnTo>
                                  <a:pt x="180" y="149"/>
                                </a:lnTo>
                                <a:lnTo>
                                  <a:pt x="172" y="169"/>
                                </a:lnTo>
                                <a:lnTo>
                                  <a:pt x="161" y="184"/>
                                </a:lnTo>
                                <a:lnTo>
                                  <a:pt x="149" y="197"/>
                                </a:lnTo>
                                <a:lnTo>
                                  <a:pt x="132" y="206"/>
                                </a:lnTo>
                                <a:lnTo>
                                  <a:pt x="113" y="212"/>
                                </a:lnTo>
                                <a:lnTo>
                                  <a:pt x="91" y="213"/>
                                </a:lnTo>
                                <a:lnTo>
                                  <a:pt x="68" y="212"/>
                                </a:lnTo>
                                <a:lnTo>
                                  <a:pt x="50" y="207"/>
                                </a:lnTo>
                                <a:lnTo>
                                  <a:pt x="34" y="199"/>
                                </a:lnTo>
                                <a:lnTo>
                                  <a:pt x="22" y="186"/>
                                </a:lnTo>
                                <a:lnTo>
                                  <a:pt x="11" y="171"/>
                                </a:lnTo>
                                <a:lnTo>
                                  <a:pt x="5" y="153"/>
                                </a:lnTo>
                                <a:lnTo>
                                  <a:pt x="1" y="133"/>
                                </a:lnTo>
                                <a:lnTo>
                                  <a:pt x="0" y="107"/>
                                </a:lnTo>
                                <a:lnTo>
                                  <a:pt x="1" y="84"/>
                                </a:lnTo>
                                <a:lnTo>
                                  <a:pt x="6" y="63"/>
                                </a:lnTo>
                                <a:lnTo>
                                  <a:pt x="12" y="45"/>
                                </a:lnTo>
                                <a:lnTo>
                                  <a:pt x="23" y="30"/>
                                </a:lnTo>
                                <a:lnTo>
                                  <a:pt x="37" y="16"/>
                                </a:lnTo>
                                <a:lnTo>
                                  <a:pt x="53" y="8"/>
                                </a:lnTo>
                                <a:lnTo>
                                  <a:pt x="71" y="1"/>
                                </a:lnTo>
                                <a:lnTo>
                                  <a:pt x="95" y="0"/>
                                </a:lnTo>
                                <a:lnTo>
                                  <a:pt x="117" y="1"/>
                                </a:lnTo>
                                <a:lnTo>
                                  <a:pt x="134" y="6"/>
                                </a:lnTo>
                                <a:lnTo>
                                  <a:pt x="150" y="15"/>
                                </a:lnTo>
                                <a:lnTo>
                                  <a:pt x="163" y="27"/>
                                </a:lnTo>
                                <a:lnTo>
                                  <a:pt x="174" y="41"/>
                                </a:lnTo>
                                <a:lnTo>
                                  <a:pt x="180" y="59"/>
                                </a:lnTo>
                                <a:lnTo>
                                  <a:pt x="185" y="80"/>
                                </a:lnTo>
                                <a:lnTo>
                                  <a:pt x="185" y="105"/>
                                </a:lnTo>
                                <a:close/>
                                <a:moveTo>
                                  <a:pt x="156" y="106"/>
                                </a:moveTo>
                                <a:lnTo>
                                  <a:pt x="155" y="89"/>
                                </a:lnTo>
                                <a:lnTo>
                                  <a:pt x="153" y="74"/>
                                </a:lnTo>
                                <a:lnTo>
                                  <a:pt x="149" y="59"/>
                                </a:lnTo>
                                <a:lnTo>
                                  <a:pt x="143" y="47"/>
                                </a:lnTo>
                                <a:lnTo>
                                  <a:pt x="134" y="37"/>
                                </a:lnTo>
                                <a:lnTo>
                                  <a:pt x="123" y="30"/>
                                </a:lnTo>
                                <a:lnTo>
                                  <a:pt x="110" y="25"/>
                                </a:lnTo>
                                <a:lnTo>
                                  <a:pt x="94" y="24"/>
                                </a:lnTo>
                                <a:lnTo>
                                  <a:pt x="76" y="25"/>
                                </a:lnTo>
                                <a:lnTo>
                                  <a:pt x="63" y="30"/>
                                </a:lnTo>
                                <a:lnTo>
                                  <a:pt x="52" y="38"/>
                                </a:lnTo>
                                <a:lnTo>
                                  <a:pt x="43" y="48"/>
                                </a:lnTo>
                                <a:lnTo>
                                  <a:pt x="36" y="61"/>
                                </a:lnTo>
                                <a:lnTo>
                                  <a:pt x="32" y="74"/>
                                </a:lnTo>
                                <a:lnTo>
                                  <a:pt x="30" y="90"/>
                                </a:lnTo>
                                <a:lnTo>
                                  <a:pt x="30" y="106"/>
                                </a:lnTo>
                                <a:lnTo>
                                  <a:pt x="30" y="123"/>
                                </a:lnTo>
                                <a:lnTo>
                                  <a:pt x="32" y="139"/>
                                </a:lnTo>
                                <a:lnTo>
                                  <a:pt x="36" y="154"/>
                                </a:lnTo>
                                <a:lnTo>
                                  <a:pt x="42" y="167"/>
                                </a:lnTo>
                                <a:lnTo>
                                  <a:pt x="50" y="176"/>
                                </a:lnTo>
                                <a:lnTo>
                                  <a:pt x="62" y="184"/>
                                </a:lnTo>
                                <a:lnTo>
                                  <a:pt x="75" y="189"/>
                                </a:lnTo>
                                <a:lnTo>
                                  <a:pt x="92" y="190"/>
                                </a:lnTo>
                                <a:lnTo>
                                  <a:pt x="110" y="189"/>
                                </a:lnTo>
                                <a:lnTo>
                                  <a:pt x="122" y="183"/>
                                </a:lnTo>
                                <a:lnTo>
                                  <a:pt x="134" y="175"/>
                                </a:lnTo>
                                <a:lnTo>
                                  <a:pt x="143" y="165"/>
                                </a:lnTo>
                                <a:lnTo>
                                  <a:pt x="149" y="153"/>
                                </a:lnTo>
                                <a:lnTo>
                                  <a:pt x="153" y="138"/>
                                </a:lnTo>
                                <a:lnTo>
                                  <a:pt x="155" y="123"/>
                                </a:lnTo>
                                <a:lnTo>
                                  <a:pt x="156" y="1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95" name="Freeform 282"/>
                        <wps:cNvSpPr>
                          <a:spLocks noEditPoints="1"/>
                        </wps:cNvSpPr>
                        <wps:spPr bwMode="auto">
                          <a:xfrm>
                            <a:off x="4181475" y="3395663"/>
                            <a:ext cx="98425" cy="112713"/>
                          </a:xfrm>
                          <a:custGeom>
                            <a:avLst/>
                            <a:gdLst>
                              <a:gd name="T0" fmla="*/ 184 w 186"/>
                              <a:gd name="T1" fmla="*/ 128 h 213"/>
                              <a:gd name="T2" fmla="*/ 173 w 186"/>
                              <a:gd name="T3" fmla="*/ 169 h 213"/>
                              <a:gd name="T4" fmla="*/ 149 w 186"/>
                              <a:gd name="T5" fmla="*/ 197 h 213"/>
                              <a:gd name="T6" fmla="*/ 114 w 186"/>
                              <a:gd name="T7" fmla="*/ 212 h 213"/>
                              <a:gd name="T8" fmla="*/ 69 w 186"/>
                              <a:gd name="T9" fmla="*/ 212 h 213"/>
                              <a:gd name="T10" fmla="*/ 34 w 186"/>
                              <a:gd name="T11" fmla="*/ 199 h 213"/>
                              <a:gd name="T12" fmla="*/ 12 w 186"/>
                              <a:gd name="T13" fmla="*/ 171 h 213"/>
                              <a:gd name="T14" fmla="*/ 1 w 186"/>
                              <a:gd name="T15" fmla="*/ 133 h 213"/>
                              <a:gd name="T16" fmla="*/ 1 w 186"/>
                              <a:gd name="T17" fmla="*/ 84 h 213"/>
                              <a:gd name="T18" fmla="*/ 13 w 186"/>
                              <a:gd name="T19" fmla="*/ 45 h 213"/>
                              <a:gd name="T20" fmla="*/ 37 w 186"/>
                              <a:gd name="T21" fmla="*/ 16 h 213"/>
                              <a:gd name="T22" fmla="*/ 72 w 186"/>
                              <a:gd name="T23" fmla="*/ 1 h 213"/>
                              <a:gd name="T24" fmla="*/ 117 w 186"/>
                              <a:gd name="T25" fmla="*/ 1 h 213"/>
                              <a:gd name="T26" fmla="*/ 151 w 186"/>
                              <a:gd name="T27" fmla="*/ 15 h 213"/>
                              <a:gd name="T28" fmla="*/ 173 w 186"/>
                              <a:gd name="T29" fmla="*/ 41 h 213"/>
                              <a:gd name="T30" fmla="*/ 184 w 186"/>
                              <a:gd name="T31" fmla="*/ 80 h 213"/>
                              <a:gd name="T32" fmla="*/ 156 w 186"/>
                              <a:gd name="T33" fmla="*/ 106 h 213"/>
                              <a:gd name="T34" fmla="*/ 154 w 186"/>
                              <a:gd name="T35" fmla="*/ 74 h 213"/>
                              <a:gd name="T36" fmla="*/ 143 w 186"/>
                              <a:gd name="T37" fmla="*/ 47 h 213"/>
                              <a:gd name="T38" fmla="*/ 124 w 186"/>
                              <a:gd name="T39" fmla="*/ 30 h 213"/>
                              <a:gd name="T40" fmla="*/ 93 w 186"/>
                              <a:gd name="T41" fmla="*/ 24 h 213"/>
                              <a:gd name="T42" fmla="*/ 64 w 186"/>
                              <a:gd name="T43" fmla="*/ 30 h 213"/>
                              <a:gd name="T44" fmla="*/ 44 w 186"/>
                              <a:gd name="T45" fmla="*/ 48 h 213"/>
                              <a:gd name="T46" fmla="*/ 33 w 186"/>
                              <a:gd name="T47" fmla="*/ 74 h 213"/>
                              <a:gd name="T48" fmla="*/ 29 w 186"/>
                              <a:gd name="T49" fmla="*/ 106 h 213"/>
                              <a:gd name="T50" fmla="*/ 33 w 186"/>
                              <a:gd name="T51" fmla="*/ 139 h 213"/>
                              <a:gd name="T52" fmla="*/ 43 w 186"/>
                              <a:gd name="T53" fmla="*/ 167 h 213"/>
                              <a:gd name="T54" fmla="*/ 63 w 186"/>
                              <a:gd name="T55" fmla="*/ 184 h 213"/>
                              <a:gd name="T56" fmla="*/ 92 w 186"/>
                              <a:gd name="T57" fmla="*/ 190 h 213"/>
                              <a:gd name="T58" fmla="*/ 123 w 186"/>
                              <a:gd name="T59" fmla="*/ 183 h 213"/>
                              <a:gd name="T60" fmla="*/ 143 w 186"/>
                              <a:gd name="T61" fmla="*/ 165 h 213"/>
                              <a:gd name="T62" fmla="*/ 154 w 186"/>
                              <a:gd name="T63" fmla="*/ 138 h 213"/>
                              <a:gd name="T64" fmla="*/ 156 w 186"/>
                              <a:gd name="T65" fmla="*/ 106 h 2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86" h="213">
                                <a:moveTo>
                                  <a:pt x="186" y="105"/>
                                </a:moveTo>
                                <a:lnTo>
                                  <a:pt x="184" y="128"/>
                                </a:lnTo>
                                <a:lnTo>
                                  <a:pt x="180" y="149"/>
                                </a:lnTo>
                                <a:lnTo>
                                  <a:pt x="173" y="169"/>
                                </a:lnTo>
                                <a:lnTo>
                                  <a:pt x="162" y="184"/>
                                </a:lnTo>
                                <a:lnTo>
                                  <a:pt x="149" y="197"/>
                                </a:lnTo>
                                <a:lnTo>
                                  <a:pt x="133" y="206"/>
                                </a:lnTo>
                                <a:lnTo>
                                  <a:pt x="114" y="212"/>
                                </a:lnTo>
                                <a:lnTo>
                                  <a:pt x="91" y="213"/>
                                </a:lnTo>
                                <a:lnTo>
                                  <a:pt x="69" y="212"/>
                                </a:lnTo>
                                <a:lnTo>
                                  <a:pt x="50" y="207"/>
                                </a:lnTo>
                                <a:lnTo>
                                  <a:pt x="34" y="199"/>
                                </a:lnTo>
                                <a:lnTo>
                                  <a:pt x="22" y="186"/>
                                </a:lnTo>
                                <a:lnTo>
                                  <a:pt x="12" y="171"/>
                                </a:lnTo>
                                <a:lnTo>
                                  <a:pt x="6" y="153"/>
                                </a:lnTo>
                                <a:lnTo>
                                  <a:pt x="1" y="133"/>
                                </a:lnTo>
                                <a:lnTo>
                                  <a:pt x="0" y="107"/>
                                </a:lnTo>
                                <a:lnTo>
                                  <a:pt x="1" y="84"/>
                                </a:lnTo>
                                <a:lnTo>
                                  <a:pt x="6" y="63"/>
                                </a:lnTo>
                                <a:lnTo>
                                  <a:pt x="13" y="45"/>
                                </a:lnTo>
                                <a:lnTo>
                                  <a:pt x="24" y="30"/>
                                </a:lnTo>
                                <a:lnTo>
                                  <a:pt x="37" y="16"/>
                                </a:lnTo>
                                <a:lnTo>
                                  <a:pt x="54" y="8"/>
                                </a:lnTo>
                                <a:lnTo>
                                  <a:pt x="72" y="1"/>
                                </a:lnTo>
                                <a:lnTo>
                                  <a:pt x="95" y="0"/>
                                </a:lnTo>
                                <a:lnTo>
                                  <a:pt x="117" y="1"/>
                                </a:lnTo>
                                <a:lnTo>
                                  <a:pt x="135" y="6"/>
                                </a:lnTo>
                                <a:lnTo>
                                  <a:pt x="151" y="15"/>
                                </a:lnTo>
                                <a:lnTo>
                                  <a:pt x="164" y="27"/>
                                </a:lnTo>
                                <a:lnTo>
                                  <a:pt x="173" y="41"/>
                                </a:lnTo>
                                <a:lnTo>
                                  <a:pt x="180" y="59"/>
                                </a:lnTo>
                                <a:lnTo>
                                  <a:pt x="184" y="80"/>
                                </a:lnTo>
                                <a:lnTo>
                                  <a:pt x="186" y="105"/>
                                </a:lnTo>
                                <a:close/>
                                <a:moveTo>
                                  <a:pt x="156" y="106"/>
                                </a:moveTo>
                                <a:lnTo>
                                  <a:pt x="156" y="89"/>
                                </a:lnTo>
                                <a:lnTo>
                                  <a:pt x="154" y="74"/>
                                </a:lnTo>
                                <a:lnTo>
                                  <a:pt x="150" y="59"/>
                                </a:lnTo>
                                <a:lnTo>
                                  <a:pt x="143" y="47"/>
                                </a:lnTo>
                                <a:lnTo>
                                  <a:pt x="135" y="37"/>
                                </a:lnTo>
                                <a:lnTo>
                                  <a:pt x="124" y="30"/>
                                </a:lnTo>
                                <a:lnTo>
                                  <a:pt x="111" y="25"/>
                                </a:lnTo>
                                <a:lnTo>
                                  <a:pt x="93" y="24"/>
                                </a:lnTo>
                                <a:lnTo>
                                  <a:pt x="76" y="25"/>
                                </a:lnTo>
                                <a:lnTo>
                                  <a:pt x="64" y="30"/>
                                </a:lnTo>
                                <a:lnTo>
                                  <a:pt x="51" y="38"/>
                                </a:lnTo>
                                <a:lnTo>
                                  <a:pt x="44" y="48"/>
                                </a:lnTo>
                                <a:lnTo>
                                  <a:pt x="37" y="61"/>
                                </a:lnTo>
                                <a:lnTo>
                                  <a:pt x="33" y="74"/>
                                </a:lnTo>
                                <a:lnTo>
                                  <a:pt x="31" y="90"/>
                                </a:lnTo>
                                <a:lnTo>
                                  <a:pt x="29" y="106"/>
                                </a:lnTo>
                                <a:lnTo>
                                  <a:pt x="29" y="123"/>
                                </a:lnTo>
                                <a:lnTo>
                                  <a:pt x="33" y="139"/>
                                </a:lnTo>
                                <a:lnTo>
                                  <a:pt x="37" y="154"/>
                                </a:lnTo>
                                <a:lnTo>
                                  <a:pt x="43" y="167"/>
                                </a:lnTo>
                                <a:lnTo>
                                  <a:pt x="50" y="176"/>
                                </a:lnTo>
                                <a:lnTo>
                                  <a:pt x="63" y="184"/>
                                </a:lnTo>
                                <a:lnTo>
                                  <a:pt x="75" y="189"/>
                                </a:lnTo>
                                <a:lnTo>
                                  <a:pt x="92" y="190"/>
                                </a:lnTo>
                                <a:lnTo>
                                  <a:pt x="109" y="189"/>
                                </a:lnTo>
                                <a:lnTo>
                                  <a:pt x="123" y="183"/>
                                </a:lnTo>
                                <a:lnTo>
                                  <a:pt x="134" y="175"/>
                                </a:lnTo>
                                <a:lnTo>
                                  <a:pt x="143" y="165"/>
                                </a:lnTo>
                                <a:lnTo>
                                  <a:pt x="150" y="153"/>
                                </a:lnTo>
                                <a:lnTo>
                                  <a:pt x="154" y="138"/>
                                </a:lnTo>
                                <a:lnTo>
                                  <a:pt x="156" y="123"/>
                                </a:lnTo>
                                <a:lnTo>
                                  <a:pt x="156" y="1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96" name="Freeform 283"/>
                        <wps:cNvSpPr>
                          <a:spLocks/>
                        </wps:cNvSpPr>
                        <wps:spPr bwMode="auto">
                          <a:xfrm>
                            <a:off x="4303713" y="3397250"/>
                            <a:ext cx="79375" cy="109538"/>
                          </a:xfrm>
                          <a:custGeom>
                            <a:avLst/>
                            <a:gdLst>
                              <a:gd name="T0" fmla="*/ 150 w 150"/>
                              <a:gd name="T1" fmla="*/ 204 h 209"/>
                              <a:gd name="T2" fmla="*/ 149 w 150"/>
                              <a:gd name="T3" fmla="*/ 207 h 209"/>
                              <a:gd name="T4" fmla="*/ 145 w 150"/>
                              <a:gd name="T5" fmla="*/ 208 h 209"/>
                              <a:gd name="T6" fmla="*/ 140 w 150"/>
                              <a:gd name="T7" fmla="*/ 209 h 209"/>
                              <a:gd name="T8" fmla="*/ 133 w 150"/>
                              <a:gd name="T9" fmla="*/ 209 h 209"/>
                              <a:gd name="T10" fmla="*/ 127 w 150"/>
                              <a:gd name="T11" fmla="*/ 208 h 209"/>
                              <a:gd name="T12" fmla="*/ 124 w 150"/>
                              <a:gd name="T13" fmla="*/ 207 h 209"/>
                              <a:gd name="T14" fmla="*/ 123 w 150"/>
                              <a:gd name="T15" fmla="*/ 204 h 209"/>
                              <a:gd name="T16" fmla="*/ 123 w 150"/>
                              <a:gd name="T17" fmla="*/ 112 h 209"/>
                              <a:gd name="T18" fmla="*/ 28 w 150"/>
                              <a:gd name="T19" fmla="*/ 203 h 209"/>
                              <a:gd name="T20" fmla="*/ 27 w 150"/>
                              <a:gd name="T21" fmla="*/ 205 h 209"/>
                              <a:gd name="T22" fmla="*/ 24 w 150"/>
                              <a:gd name="T23" fmla="*/ 208 h 209"/>
                              <a:gd name="T24" fmla="*/ 21 w 150"/>
                              <a:gd name="T25" fmla="*/ 208 h 209"/>
                              <a:gd name="T26" fmla="*/ 15 w 150"/>
                              <a:gd name="T27" fmla="*/ 209 h 209"/>
                              <a:gd name="T28" fmla="*/ 7 w 150"/>
                              <a:gd name="T29" fmla="*/ 208 h 209"/>
                              <a:gd name="T30" fmla="*/ 4 w 150"/>
                              <a:gd name="T31" fmla="*/ 208 h 209"/>
                              <a:gd name="T32" fmla="*/ 1 w 150"/>
                              <a:gd name="T33" fmla="*/ 205 h 209"/>
                              <a:gd name="T34" fmla="*/ 0 w 150"/>
                              <a:gd name="T35" fmla="*/ 203 h 209"/>
                              <a:gd name="T36" fmla="*/ 1 w 150"/>
                              <a:gd name="T37" fmla="*/ 3 h 209"/>
                              <a:gd name="T38" fmla="*/ 2 w 150"/>
                              <a:gd name="T39" fmla="*/ 1 h 209"/>
                              <a:gd name="T40" fmla="*/ 5 w 150"/>
                              <a:gd name="T41" fmla="*/ 0 h 209"/>
                              <a:gd name="T42" fmla="*/ 11 w 150"/>
                              <a:gd name="T43" fmla="*/ 0 h 209"/>
                              <a:gd name="T44" fmla="*/ 18 w 150"/>
                              <a:gd name="T45" fmla="*/ 0 h 209"/>
                              <a:gd name="T46" fmla="*/ 23 w 150"/>
                              <a:gd name="T47" fmla="*/ 0 h 209"/>
                              <a:gd name="T48" fmla="*/ 27 w 150"/>
                              <a:gd name="T49" fmla="*/ 1 h 209"/>
                              <a:gd name="T50" fmla="*/ 28 w 150"/>
                              <a:gd name="T51" fmla="*/ 3 h 209"/>
                              <a:gd name="T52" fmla="*/ 28 w 150"/>
                              <a:gd name="T53" fmla="*/ 87 h 209"/>
                              <a:gd name="T54" fmla="*/ 123 w 150"/>
                              <a:gd name="T55" fmla="*/ 5 h 209"/>
                              <a:gd name="T56" fmla="*/ 123 w 150"/>
                              <a:gd name="T57" fmla="*/ 2 h 209"/>
                              <a:gd name="T58" fmla="*/ 125 w 150"/>
                              <a:gd name="T59" fmla="*/ 1 h 209"/>
                              <a:gd name="T60" fmla="*/ 129 w 150"/>
                              <a:gd name="T61" fmla="*/ 0 h 209"/>
                              <a:gd name="T62" fmla="*/ 137 w 150"/>
                              <a:gd name="T63" fmla="*/ 0 h 209"/>
                              <a:gd name="T64" fmla="*/ 143 w 150"/>
                              <a:gd name="T65" fmla="*/ 0 h 209"/>
                              <a:gd name="T66" fmla="*/ 146 w 150"/>
                              <a:gd name="T67" fmla="*/ 1 h 209"/>
                              <a:gd name="T68" fmla="*/ 149 w 150"/>
                              <a:gd name="T69" fmla="*/ 2 h 209"/>
                              <a:gd name="T70" fmla="*/ 150 w 150"/>
                              <a:gd name="T71" fmla="*/ 5 h 2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50" h="209">
                                <a:moveTo>
                                  <a:pt x="150" y="203"/>
                                </a:moveTo>
                                <a:lnTo>
                                  <a:pt x="150" y="204"/>
                                </a:lnTo>
                                <a:lnTo>
                                  <a:pt x="149" y="205"/>
                                </a:lnTo>
                                <a:lnTo>
                                  <a:pt x="149" y="207"/>
                                </a:lnTo>
                                <a:lnTo>
                                  <a:pt x="146" y="208"/>
                                </a:lnTo>
                                <a:lnTo>
                                  <a:pt x="145" y="208"/>
                                </a:lnTo>
                                <a:lnTo>
                                  <a:pt x="143" y="208"/>
                                </a:lnTo>
                                <a:lnTo>
                                  <a:pt x="140" y="209"/>
                                </a:lnTo>
                                <a:lnTo>
                                  <a:pt x="137" y="209"/>
                                </a:lnTo>
                                <a:lnTo>
                                  <a:pt x="133" y="209"/>
                                </a:lnTo>
                                <a:lnTo>
                                  <a:pt x="129" y="208"/>
                                </a:lnTo>
                                <a:lnTo>
                                  <a:pt x="127" y="208"/>
                                </a:lnTo>
                                <a:lnTo>
                                  <a:pt x="125" y="208"/>
                                </a:lnTo>
                                <a:lnTo>
                                  <a:pt x="124" y="207"/>
                                </a:lnTo>
                                <a:lnTo>
                                  <a:pt x="123" y="205"/>
                                </a:lnTo>
                                <a:lnTo>
                                  <a:pt x="123" y="204"/>
                                </a:lnTo>
                                <a:lnTo>
                                  <a:pt x="123" y="203"/>
                                </a:lnTo>
                                <a:lnTo>
                                  <a:pt x="123" y="112"/>
                                </a:lnTo>
                                <a:lnTo>
                                  <a:pt x="28" y="112"/>
                                </a:lnTo>
                                <a:lnTo>
                                  <a:pt x="28" y="203"/>
                                </a:lnTo>
                                <a:lnTo>
                                  <a:pt x="28" y="204"/>
                                </a:lnTo>
                                <a:lnTo>
                                  <a:pt x="27" y="205"/>
                                </a:lnTo>
                                <a:lnTo>
                                  <a:pt x="27" y="207"/>
                                </a:lnTo>
                                <a:lnTo>
                                  <a:pt x="24" y="208"/>
                                </a:lnTo>
                                <a:lnTo>
                                  <a:pt x="23" y="208"/>
                                </a:lnTo>
                                <a:lnTo>
                                  <a:pt x="21" y="208"/>
                                </a:lnTo>
                                <a:lnTo>
                                  <a:pt x="18" y="209"/>
                                </a:lnTo>
                                <a:lnTo>
                                  <a:pt x="15" y="209"/>
                                </a:lnTo>
                                <a:lnTo>
                                  <a:pt x="11" y="209"/>
                                </a:lnTo>
                                <a:lnTo>
                                  <a:pt x="7" y="208"/>
                                </a:lnTo>
                                <a:lnTo>
                                  <a:pt x="5" y="208"/>
                                </a:lnTo>
                                <a:lnTo>
                                  <a:pt x="4" y="208"/>
                                </a:lnTo>
                                <a:lnTo>
                                  <a:pt x="2" y="207"/>
                                </a:lnTo>
                                <a:lnTo>
                                  <a:pt x="1" y="205"/>
                                </a:lnTo>
                                <a:lnTo>
                                  <a:pt x="1" y="204"/>
                                </a:lnTo>
                                <a:lnTo>
                                  <a:pt x="0" y="203"/>
                                </a:lnTo>
                                <a:lnTo>
                                  <a:pt x="0" y="5"/>
                                </a:lnTo>
                                <a:lnTo>
                                  <a:pt x="1" y="3"/>
                                </a:lnTo>
                                <a:lnTo>
                                  <a:pt x="1" y="2"/>
                                </a:lnTo>
                                <a:lnTo>
                                  <a:pt x="2" y="1"/>
                                </a:lnTo>
                                <a:lnTo>
                                  <a:pt x="4" y="1"/>
                                </a:lnTo>
                                <a:lnTo>
                                  <a:pt x="5" y="0"/>
                                </a:lnTo>
                                <a:lnTo>
                                  <a:pt x="7" y="0"/>
                                </a:lnTo>
                                <a:lnTo>
                                  <a:pt x="11" y="0"/>
                                </a:lnTo>
                                <a:lnTo>
                                  <a:pt x="15" y="0"/>
                                </a:lnTo>
                                <a:lnTo>
                                  <a:pt x="18" y="0"/>
                                </a:lnTo>
                                <a:lnTo>
                                  <a:pt x="21" y="0"/>
                                </a:lnTo>
                                <a:lnTo>
                                  <a:pt x="23" y="0"/>
                                </a:lnTo>
                                <a:lnTo>
                                  <a:pt x="24" y="1"/>
                                </a:lnTo>
                                <a:lnTo>
                                  <a:pt x="27" y="1"/>
                                </a:lnTo>
                                <a:lnTo>
                                  <a:pt x="27" y="2"/>
                                </a:lnTo>
                                <a:lnTo>
                                  <a:pt x="28" y="3"/>
                                </a:lnTo>
                                <a:lnTo>
                                  <a:pt x="28" y="5"/>
                                </a:lnTo>
                                <a:lnTo>
                                  <a:pt x="28" y="87"/>
                                </a:lnTo>
                                <a:lnTo>
                                  <a:pt x="123" y="87"/>
                                </a:lnTo>
                                <a:lnTo>
                                  <a:pt x="123" y="5"/>
                                </a:lnTo>
                                <a:lnTo>
                                  <a:pt x="123" y="3"/>
                                </a:lnTo>
                                <a:lnTo>
                                  <a:pt x="123" y="2"/>
                                </a:lnTo>
                                <a:lnTo>
                                  <a:pt x="124" y="1"/>
                                </a:lnTo>
                                <a:lnTo>
                                  <a:pt x="125" y="1"/>
                                </a:lnTo>
                                <a:lnTo>
                                  <a:pt x="127" y="0"/>
                                </a:lnTo>
                                <a:lnTo>
                                  <a:pt x="129" y="0"/>
                                </a:lnTo>
                                <a:lnTo>
                                  <a:pt x="133" y="0"/>
                                </a:lnTo>
                                <a:lnTo>
                                  <a:pt x="137" y="0"/>
                                </a:lnTo>
                                <a:lnTo>
                                  <a:pt x="140" y="0"/>
                                </a:lnTo>
                                <a:lnTo>
                                  <a:pt x="143" y="0"/>
                                </a:lnTo>
                                <a:lnTo>
                                  <a:pt x="145" y="0"/>
                                </a:lnTo>
                                <a:lnTo>
                                  <a:pt x="146" y="1"/>
                                </a:lnTo>
                                <a:lnTo>
                                  <a:pt x="149" y="1"/>
                                </a:lnTo>
                                <a:lnTo>
                                  <a:pt x="149" y="2"/>
                                </a:lnTo>
                                <a:lnTo>
                                  <a:pt x="150" y="3"/>
                                </a:lnTo>
                                <a:lnTo>
                                  <a:pt x="150" y="5"/>
                                </a:lnTo>
                                <a:lnTo>
                                  <a:pt x="150" y="20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97" name="Freeform 284"/>
                        <wps:cNvSpPr>
                          <a:spLocks/>
                        </wps:cNvSpPr>
                        <wps:spPr bwMode="auto">
                          <a:xfrm>
                            <a:off x="3865563" y="3832225"/>
                            <a:ext cx="79375" cy="112713"/>
                          </a:xfrm>
                          <a:custGeom>
                            <a:avLst/>
                            <a:gdLst>
                              <a:gd name="T0" fmla="*/ 151 w 151"/>
                              <a:gd name="T1" fmla="*/ 184 h 213"/>
                              <a:gd name="T2" fmla="*/ 149 w 151"/>
                              <a:gd name="T3" fmla="*/ 188 h 213"/>
                              <a:gd name="T4" fmla="*/ 149 w 151"/>
                              <a:gd name="T5" fmla="*/ 191 h 213"/>
                              <a:gd name="T6" fmla="*/ 148 w 151"/>
                              <a:gd name="T7" fmla="*/ 192 h 213"/>
                              <a:gd name="T8" fmla="*/ 144 w 151"/>
                              <a:gd name="T9" fmla="*/ 196 h 213"/>
                              <a:gd name="T10" fmla="*/ 135 w 151"/>
                              <a:gd name="T11" fmla="*/ 202 h 213"/>
                              <a:gd name="T12" fmla="*/ 119 w 151"/>
                              <a:gd name="T13" fmla="*/ 208 h 213"/>
                              <a:gd name="T14" fmla="*/ 99 w 151"/>
                              <a:gd name="T15" fmla="*/ 213 h 213"/>
                              <a:gd name="T16" fmla="*/ 68 w 151"/>
                              <a:gd name="T17" fmla="*/ 212 h 213"/>
                              <a:gd name="T18" fmla="*/ 36 w 151"/>
                              <a:gd name="T19" fmla="*/ 199 h 213"/>
                              <a:gd name="T20" fmla="*/ 13 w 151"/>
                              <a:gd name="T21" fmla="*/ 173 h 213"/>
                              <a:gd name="T22" fmla="*/ 0 w 151"/>
                              <a:gd name="T23" fmla="*/ 135 h 213"/>
                              <a:gd name="T24" fmla="*/ 0 w 151"/>
                              <a:gd name="T25" fmla="*/ 85 h 213"/>
                              <a:gd name="T26" fmla="*/ 14 w 151"/>
                              <a:gd name="T27" fmla="*/ 45 h 213"/>
                              <a:gd name="T28" fmla="*/ 37 w 151"/>
                              <a:gd name="T29" fmla="*/ 16 h 213"/>
                              <a:gd name="T30" fmla="*/ 72 w 151"/>
                              <a:gd name="T31" fmla="*/ 2 h 213"/>
                              <a:gd name="T32" fmla="*/ 100 w 151"/>
                              <a:gd name="T33" fmla="*/ 2 h 213"/>
                              <a:gd name="T34" fmla="*/ 117 w 151"/>
                              <a:gd name="T35" fmla="*/ 4 h 213"/>
                              <a:gd name="T36" fmla="*/ 131 w 151"/>
                              <a:gd name="T37" fmla="*/ 9 h 213"/>
                              <a:gd name="T38" fmla="*/ 142 w 151"/>
                              <a:gd name="T39" fmla="*/ 16 h 213"/>
                              <a:gd name="T40" fmla="*/ 147 w 151"/>
                              <a:gd name="T41" fmla="*/ 20 h 213"/>
                              <a:gd name="T42" fmla="*/ 148 w 151"/>
                              <a:gd name="T43" fmla="*/ 23 h 213"/>
                              <a:gd name="T44" fmla="*/ 149 w 151"/>
                              <a:gd name="T45" fmla="*/ 26 h 213"/>
                              <a:gd name="T46" fmla="*/ 149 w 151"/>
                              <a:gd name="T47" fmla="*/ 30 h 213"/>
                              <a:gd name="T48" fmla="*/ 149 w 151"/>
                              <a:gd name="T49" fmla="*/ 36 h 213"/>
                              <a:gd name="T50" fmla="*/ 149 w 151"/>
                              <a:gd name="T51" fmla="*/ 40 h 213"/>
                              <a:gd name="T52" fmla="*/ 148 w 151"/>
                              <a:gd name="T53" fmla="*/ 43 h 213"/>
                              <a:gd name="T54" fmla="*/ 146 w 151"/>
                              <a:gd name="T55" fmla="*/ 45 h 213"/>
                              <a:gd name="T56" fmla="*/ 142 w 151"/>
                              <a:gd name="T57" fmla="*/ 45 h 213"/>
                              <a:gd name="T58" fmla="*/ 133 w 151"/>
                              <a:gd name="T59" fmla="*/ 39 h 213"/>
                              <a:gd name="T60" fmla="*/ 121 w 151"/>
                              <a:gd name="T61" fmla="*/ 31 h 213"/>
                              <a:gd name="T62" fmla="*/ 103 w 151"/>
                              <a:gd name="T63" fmla="*/ 25 h 213"/>
                              <a:gd name="T64" fmla="*/ 78 w 151"/>
                              <a:gd name="T65" fmla="*/ 26 h 213"/>
                              <a:gd name="T66" fmla="*/ 55 w 151"/>
                              <a:gd name="T67" fmla="*/ 37 h 213"/>
                              <a:gd name="T68" fmla="*/ 39 w 151"/>
                              <a:gd name="T69" fmla="*/ 58 h 213"/>
                              <a:gd name="T70" fmla="*/ 30 w 151"/>
                              <a:gd name="T71" fmla="*/ 89 h 213"/>
                              <a:gd name="T72" fmla="*/ 30 w 151"/>
                              <a:gd name="T73" fmla="*/ 127 h 213"/>
                              <a:gd name="T74" fmla="*/ 39 w 151"/>
                              <a:gd name="T75" fmla="*/ 158 h 213"/>
                              <a:gd name="T76" fmla="*/ 55 w 151"/>
                              <a:gd name="T77" fmla="*/ 178 h 213"/>
                              <a:gd name="T78" fmla="*/ 78 w 151"/>
                              <a:gd name="T79" fmla="*/ 188 h 213"/>
                              <a:gd name="T80" fmla="*/ 104 w 151"/>
                              <a:gd name="T81" fmla="*/ 189 h 213"/>
                              <a:gd name="T82" fmla="*/ 122 w 151"/>
                              <a:gd name="T83" fmla="*/ 183 h 213"/>
                              <a:gd name="T84" fmla="*/ 135 w 151"/>
                              <a:gd name="T85" fmla="*/ 175 h 213"/>
                              <a:gd name="T86" fmla="*/ 143 w 151"/>
                              <a:gd name="T87" fmla="*/ 170 h 213"/>
                              <a:gd name="T88" fmla="*/ 147 w 151"/>
                              <a:gd name="T89" fmla="*/ 169 h 213"/>
                              <a:gd name="T90" fmla="*/ 149 w 151"/>
                              <a:gd name="T91" fmla="*/ 170 h 213"/>
                              <a:gd name="T92" fmla="*/ 149 w 151"/>
                              <a:gd name="T93" fmla="*/ 173 h 213"/>
                              <a:gd name="T94" fmla="*/ 151 w 151"/>
                              <a:gd name="T95" fmla="*/ 178 h 2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51" h="213">
                                <a:moveTo>
                                  <a:pt x="151" y="181"/>
                                </a:moveTo>
                                <a:lnTo>
                                  <a:pt x="151" y="184"/>
                                </a:lnTo>
                                <a:lnTo>
                                  <a:pt x="151" y="186"/>
                                </a:lnTo>
                                <a:lnTo>
                                  <a:pt x="149" y="188"/>
                                </a:lnTo>
                                <a:lnTo>
                                  <a:pt x="149" y="189"/>
                                </a:lnTo>
                                <a:lnTo>
                                  <a:pt x="149" y="191"/>
                                </a:lnTo>
                                <a:lnTo>
                                  <a:pt x="148" y="192"/>
                                </a:lnTo>
                                <a:lnTo>
                                  <a:pt x="148" y="192"/>
                                </a:lnTo>
                                <a:lnTo>
                                  <a:pt x="147" y="195"/>
                                </a:lnTo>
                                <a:lnTo>
                                  <a:pt x="144" y="196"/>
                                </a:lnTo>
                                <a:lnTo>
                                  <a:pt x="140" y="200"/>
                                </a:lnTo>
                                <a:lnTo>
                                  <a:pt x="135" y="202"/>
                                </a:lnTo>
                                <a:lnTo>
                                  <a:pt x="127" y="206"/>
                                </a:lnTo>
                                <a:lnTo>
                                  <a:pt x="119" y="208"/>
                                </a:lnTo>
                                <a:lnTo>
                                  <a:pt x="109" y="211"/>
                                </a:lnTo>
                                <a:lnTo>
                                  <a:pt x="99" y="213"/>
                                </a:lnTo>
                                <a:lnTo>
                                  <a:pt x="88" y="213"/>
                                </a:lnTo>
                                <a:lnTo>
                                  <a:pt x="68" y="212"/>
                                </a:lnTo>
                                <a:lnTo>
                                  <a:pt x="51" y="206"/>
                                </a:lnTo>
                                <a:lnTo>
                                  <a:pt x="36" y="199"/>
                                </a:lnTo>
                                <a:lnTo>
                                  <a:pt x="24" y="186"/>
                                </a:lnTo>
                                <a:lnTo>
                                  <a:pt x="13" y="173"/>
                                </a:lnTo>
                                <a:lnTo>
                                  <a:pt x="5" y="154"/>
                                </a:lnTo>
                                <a:lnTo>
                                  <a:pt x="0" y="135"/>
                                </a:lnTo>
                                <a:lnTo>
                                  <a:pt x="0" y="110"/>
                                </a:lnTo>
                                <a:lnTo>
                                  <a:pt x="0" y="85"/>
                                </a:lnTo>
                                <a:lnTo>
                                  <a:pt x="7" y="63"/>
                                </a:lnTo>
                                <a:lnTo>
                                  <a:pt x="14" y="45"/>
                                </a:lnTo>
                                <a:lnTo>
                                  <a:pt x="25" y="30"/>
                                </a:lnTo>
                                <a:lnTo>
                                  <a:pt x="37" y="16"/>
                                </a:lnTo>
                                <a:lnTo>
                                  <a:pt x="53" y="8"/>
                                </a:lnTo>
                                <a:lnTo>
                                  <a:pt x="72" y="2"/>
                                </a:lnTo>
                                <a:lnTo>
                                  <a:pt x="92" y="0"/>
                                </a:lnTo>
                                <a:lnTo>
                                  <a:pt x="100" y="2"/>
                                </a:lnTo>
                                <a:lnTo>
                                  <a:pt x="109" y="3"/>
                                </a:lnTo>
                                <a:lnTo>
                                  <a:pt x="117" y="4"/>
                                </a:lnTo>
                                <a:lnTo>
                                  <a:pt x="125" y="6"/>
                                </a:lnTo>
                                <a:lnTo>
                                  <a:pt x="131" y="9"/>
                                </a:lnTo>
                                <a:lnTo>
                                  <a:pt x="137" y="13"/>
                                </a:lnTo>
                                <a:lnTo>
                                  <a:pt x="142" y="16"/>
                                </a:lnTo>
                                <a:lnTo>
                                  <a:pt x="144" y="19"/>
                                </a:lnTo>
                                <a:lnTo>
                                  <a:pt x="147" y="20"/>
                                </a:lnTo>
                                <a:lnTo>
                                  <a:pt x="148" y="21"/>
                                </a:lnTo>
                                <a:lnTo>
                                  <a:pt x="148" y="23"/>
                                </a:lnTo>
                                <a:lnTo>
                                  <a:pt x="148" y="24"/>
                                </a:lnTo>
                                <a:lnTo>
                                  <a:pt x="149" y="26"/>
                                </a:lnTo>
                                <a:lnTo>
                                  <a:pt x="149" y="27"/>
                                </a:lnTo>
                                <a:lnTo>
                                  <a:pt x="149" y="30"/>
                                </a:lnTo>
                                <a:lnTo>
                                  <a:pt x="149" y="32"/>
                                </a:lnTo>
                                <a:lnTo>
                                  <a:pt x="149" y="36"/>
                                </a:lnTo>
                                <a:lnTo>
                                  <a:pt x="149" y="39"/>
                                </a:lnTo>
                                <a:lnTo>
                                  <a:pt x="149" y="40"/>
                                </a:lnTo>
                                <a:lnTo>
                                  <a:pt x="148" y="42"/>
                                </a:lnTo>
                                <a:lnTo>
                                  <a:pt x="148" y="43"/>
                                </a:lnTo>
                                <a:lnTo>
                                  <a:pt x="147" y="45"/>
                                </a:lnTo>
                                <a:lnTo>
                                  <a:pt x="146" y="45"/>
                                </a:lnTo>
                                <a:lnTo>
                                  <a:pt x="144" y="45"/>
                                </a:lnTo>
                                <a:lnTo>
                                  <a:pt x="142" y="45"/>
                                </a:lnTo>
                                <a:lnTo>
                                  <a:pt x="138" y="42"/>
                                </a:lnTo>
                                <a:lnTo>
                                  <a:pt x="133" y="39"/>
                                </a:lnTo>
                                <a:lnTo>
                                  <a:pt x="128" y="35"/>
                                </a:lnTo>
                                <a:lnTo>
                                  <a:pt x="121" y="31"/>
                                </a:lnTo>
                                <a:lnTo>
                                  <a:pt x="112" y="27"/>
                                </a:lnTo>
                                <a:lnTo>
                                  <a:pt x="103" y="25"/>
                                </a:lnTo>
                                <a:lnTo>
                                  <a:pt x="90" y="25"/>
                                </a:lnTo>
                                <a:lnTo>
                                  <a:pt x="78" y="26"/>
                                </a:lnTo>
                                <a:lnTo>
                                  <a:pt x="66" y="30"/>
                                </a:lnTo>
                                <a:lnTo>
                                  <a:pt x="55" y="37"/>
                                </a:lnTo>
                                <a:lnTo>
                                  <a:pt x="46" y="47"/>
                                </a:lnTo>
                                <a:lnTo>
                                  <a:pt x="39" y="58"/>
                                </a:lnTo>
                                <a:lnTo>
                                  <a:pt x="34" y="73"/>
                                </a:lnTo>
                                <a:lnTo>
                                  <a:pt x="30" y="89"/>
                                </a:lnTo>
                                <a:lnTo>
                                  <a:pt x="30" y="109"/>
                                </a:lnTo>
                                <a:lnTo>
                                  <a:pt x="30" y="127"/>
                                </a:lnTo>
                                <a:lnTo>
                                  <a:pt x="34" y="143"/>
                                </a:lnTo>
                                <a:lnTo>
                                  <a:pt x="39" y="158"/>
                                </a:lnTo>
                                <a:lnTo>
                                  <a:pt x="46" y="169"/>
                                </a:lnTo>
                                <a:lnTo>
                                  <a:pt x="55" y="178"/>
                                </a:lnTo>
                                <a:lnTo>
                                  <a:pt x="66" y="184"/>
                                </a:lnTo>
                                <a:lnTo>
                                  <a:pt x="78" y="188"/>
                                </a:lnTo>
                                <a:lnTo>
                                  <a:pt x="92" y="189"/>
                                </a:lnTo>
                                <a:lnTo>
                                  <a:pt x="104" y="189"/>
                                </a:lnTo>
                                <a:lnTo>
                                  <a:pt x="114" y="186"/>
                                </a:lnTo>
                                <a:lnTo>
                                  <a:pt x="122" y="183"/>
                                </a:lnTo>
                                <a:lnTo>
                                  <a:pt x="128" y="179"/>
                                </a:lnTo>
                                <a:lnTo>
                                  <a:pt x="135" y="175"/>
                                </a:lnTo>
                                <a:lnTo>
                                  <a:pt x="140" y="173"/>
                                </a:lnTo>
                                <a:lnTo>
                                  <a:pt x="143" y="170"/>
                                </a:lnTo>
                                <a:lnTo>
                                  <a:pt x="146" y="169"/>
                                </a:lnTo>
                                <a:lnTo>
                                  <a:pt x="147" y="169"/>
                                </a:lnTo>
                                <a:lnTo>
                                  <a:pt x="148" y="170"/>
                                </a:lnTo>
                                <a:lnTo>
                                  <a:pt x="149" y="170"/>
                                </a:lnTo>
                                <a:lnTo>
                                  <a:pt x="149" y="172"/>
                                </a:lnTo>
                                <a:lnTo>
                                  <a:pt x="149" y="173"/>
                                </a:lnTo>
                                <a:lnTo>
                                  <a:pt x="151" y="175"/>
                                </a:lnTo>
                                <a:lnTo>
                                  <a:pt x="151" y="178"/>
                                </a:lnTo>
                                <a:lnTo>
                                  <a:pt x="151"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98" name="Freeform 285"/>
                        <wps:cNvSpPr>
                          <a:spLocks/>
                        </wps:cNvSpPr>
                        <wps:spPr bwMode="auto">
                          <a:xfrm>
                            <a:off x="3963988" y="3833813"/>
                            <a:ext cx="61913" cy="109538"/>
                          </a:xfrm>
                          <a:custGeom>
                            <a:avLst/>
                            <a:gdLst>
                              <a:gd name="T0" fmla="*/ 116 w 116"/>
                              <a:gd name="T1" fmla="*/ 199 h 208"/>
                              <a:gd name="T2" fmla="*/ 116 w 116"/>
                              <a:gd name="T3" fmla="*/ 203 h 208"/>
                              <a:gd name="T4" fmla="*/ 114 w 116"/>
                              <a:gd name="T5" fmla="*/ 207 h 208"/>
                              <a:gd name="T6" fmla="*/ 112 w 116"/>
                              <a:gd name="T7" fmla="*/ 208 h 208"/>
                              <a:gd name="T8" fmla="*/ 11 w 116"/>
                              <a:gd name="T9" fmla="*/ 208 h 208"/>
                              <a:gd name="T10" fmla="*/ 4 w 116"/>
                              <a:gd name="T11" fmla="*/ 205 h 208"/>
                              <a:gd name="T12" fmla="*/ 0 w 116"/>
                              <a:gd name="T13" fmla="*/ 197 h 208"/>
                              <a:gd name="T14" fmla="*/ 2 w 116"/>
                              <a:gd name="T15" fmla="*/ 6 h 208"/>
                              <a:gd name="T16" fmla="*/ 8 w 116"/>
                              <a:gd name="T17" fmla="*/ 1 h 208"/>
                              <a:gd name="T18" fmla="*/ 110 w 116"/>
                              <a:gd name="T19" fmla="*/ 0 h 208"/>
                              <a:gd name="T20" fmla="*/ 112 w 116"/>
                              <a:gd name="T21" fmla="*/ 1 h 208"/>
                              <a:gd name="T22" fmla="*/ 114 w 116"/>
                              <a:gd name="T23" fmla="*/ 3 h 208"/>
                              <a:gd name="T24" fmla="*/ 115 w 116"/>
                              <a:gd name="T25" fmla="*/ 7 h 208"/>
                              <a:gd name="T26" fmla="*/ 115 w 116"/>
                              <a:gd name="T27" fmla="*/ 12 h 208"/>
                              <a:gd name="T28" fmla="*/ 115 w 116"/>
                              <a:gd name="T29" fmla="*/ 17 h 208"/>
                              <a:gd name="T30" fmla="*/ 114 w 116"/>
                              <a:gd name="T31" fmla="*/ 21 h 208"/>
                              <a:gd name="T32" fmla="*/ 112 w 116"/>
                              <a:gd name="T33" fmla="*/ 22 h 208"/>
                              <a:gd name="T34" fmla="*/ 110 w 116"/>
                              <a:gd name="T35" fmla="*/ 23 h 208"/>
                              <a:gd name="T36" fmla="*/ 29 w 116"/>
                              <a:gd name="T37" fmla="*/ 88 h 208"/>
                              <a:gd name="T38" fmla="*/ 99 w 116"/>
                              <a:gd name="T39" fmla="*/ 88 h 208"/>
                              <a:gd name="T40" fmla="*/ 101 w 116"/>
                              <a:gd name="T41" fmla="*/ 90 h 208"/>
                              <a:gd name="T42" fmla="*/ 103 w 116"/>
                              <a:gd name="T43" fmla="*/ 92 h 208"/>
                              <a:gd name="T44" fmla="*/ 104 w 116"/>
                              <a:gd name="T45" fmla="*/ 97 h 208"/>
                              <a:gd name="T46" fmla="*/ 104 w 116"/>
                              <a:gd name="T47" fmla="*/ 102 h 208"/>
                              <a:gd name="T48" fmla="*/ 103 w 116"/>
                              <a:gd name="T49" fmla="*/ 107 h 208"/>
                              <a:gd name="T50" fmla="*/ 101 w 116"/>
                              <a:gd name="T51" fmla="*/ 109 h 208"/>
                              <a:gd name="T52" fmla="*/ 99 w 116"/>
                              <a:gd name="T53" fmla="*/ 111 h 208"/>
                              <a:gd name="T54" fmla="*/ 29 w 116"/>
                              <a:gd name="T55" fmla="*/ 111 h 208"/>
                              <a:gd name="T56" fmla="*/ 111 w 116"/>
                              <a:gd name="T57" fmla="*/ 185 h 208"/>
                              <a:gd name="T58" fmla="*/ 112 w 116"/>
                              <a:gd name="T59" fmla="*/ 186 h 208"/>
                              <a:gd name="T60" fmla="*/ 115 w 116"/>
                              <a:gd name="T61" fmla="*/ 187 h 208"/>
                              <a:gd name="T62" fmla="*/ 116 w 116"/>
                              <a:gd name="T63" fmla="*/ 191 h 208"/>
                              <a:gd name="T64" fmla="*/ 116 w 116"/>
                              <a:gd name="T65" fmla="*/ 197 h 2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16" h="208">
                                <a:moveTo>
                                  <a:pt x="116" y="197"/>
                                </a:moveTo>
                                <a:lnTo>
                                  <a:pt x="116" y="199"/>
                                </a:lnTo>
                                <a:lnTo>
                                  <a:pt x="116" y="202"/>
                                </a:lnTo>
                                <a:lnTo>
                                  <a:pt x="116" y="203"/>
                                </a:lnTo>
                                <a:lnTo>
                                  <a:pt x="115" y="205"/>
                                </a:lnTo>
                                <a:lnTo>
                                  <a:pt x="114" y="207"/>
                                </a:lnTo>
                                <a:lnTo>
                                  <a:pt x="112" y="207"/>
                                </a:lnTo>
                                <a:lnTo>
                                  <a:pt x="112" y="208"/>
                                </a:lnTo>
                                <a:lnTo>
                                  <a:pt x="111" y="208"/>
                                </a:lnTo>
                                <a:lnTo>
                                  <a:pt x="11" y="208"/>
                                </a:lnTo>
                                <a:lnTo>
                                  <a:pt x="8" y="208"/>
                                </a:lnTo>
                                <a:lnTo>
                                  <a:pt x="4" y="205"/>
                                </a:lnTo>
                                <a:lnTo>
                                  <a:pt x="2" y="202"/>
                                </a:lnTo>
                                <a:lnTo>
                                  <a:pt x="0" y="197"/>
                                </a:lnTo>
                                <a:lnTo>
                                  <a:pt x="0" y="12"/>
                                </a:lnTo>
                                <a:lnTo>
                                  <a:pt x="2" y="6"/>
                                </a:lnTo>
                                <a:lnTo>
                                  <a:pt x="4" y="2"/>
                                </a:lnTo>
                                <a:lnTo>
                                  <a:pt x="8" y="1"/>
                                </a:lnTo>
                                <a:lnTo>
                                  <a:pt x="11" y="0"/>
                                </a:lnTo>
                                <a:lnTo>
                                  <a:pt x="110" y="0"/>
                                </a:lnTo>
                                <a:lnTo>
                                  <a:pt x="111" y="0"/>
                                </a:lnTo>
                                <a:lnTo>
                                  <a:pt x="112" y="1"/>
                                </a:lnTo>
                                <a:lnTo>
                                  <a:pt x="112" y="2"/>
                                </a:lnTo>
                                <a:lnTo>
                                  <a:pt x="114" y="3"/>
                                </a:lnTo>
                                <a:lnTo>
                                  <a:pt x="114" y="5"/>
                                </a:lnTo>
                                <a:lnTo>
                                  <a:pt x="115" y="7"/>
                                </a:lnTo>
                                <a:lnTo>
                                  <a:pt x="115" y="8"/>
                                </a:lnTo>
                                <a:lnTo>
                                  <a:pt x="115" y="12"/>
                                </a:lnTo>
                                <a:lnTo>
                                  <a:pt x="115" y="15"/>
                                </a:lnTo>
                                <a:lnTo>
                                  <a:pt x="115" y="17"/>
                                </a:lnTo>
                                <a:lnTo>
                                  <a:pt x="114" y="20"/>
                                </a:lnTo>
                                <a:lnTo>
                                  <a:pt x="114" y="21"/>
                                </a:lnTo>
                                <a:lnTo>
                                  <a:pt x="112" y="22"/>
                                </a:lnTo>
                                <a:lnTo>
                                  <a:pt x="112" y="22"/>
                                </a:lnTo>
                                <a:lnTo>
                                  <a:pt x="111" y="23"/>
                                </a:lnTo>
                                <a:lnTo>
                                  <a:pt x="110" y="23"/>
                                </a:lnTo>
                                <a:lnTo>
                                  <a:pt x="29" y="23"/>
                                </a:lnTo>
                                <a:lnTo>
                                  <a:pt x="29" y="88"/>
                                </a:lnTo>
                                <a:lnTo>
                                  <a:pt x="98" y="88"/>
                                </a:lnTo>
                                <a:lnTo>
                                  <a:pt x="99" y="88"/>
                                </a:lnTo>
                                <a:lnTo>
                                  <a:pt x="100" y="90"/>
                                </a:lnTo>
                                <a:lnTo>
                                  <a:pt x="101" y="90"/>
                                </a:lnTo>
                                <a:lnTo>
                                  <a:pt x="103" y="91"/>
                                </a:lnTo>
                                <a:lnTo>
                                  <a:pt x="103" y="92"/>
                                </a:lnTo>
                                <a:lnTo>
                                  <a:pt x="104" y="95"/>
                                </a:lnTo>
                                <a:lnTo>
                                  <a:pt x="104" y="97"/>
                                </a:lnTo>
                                <a:lnTo>
                                  <a:pt x="104" y="100"/>
                                </a:lnTo>
                                <a:lnTo>
                                  <a:pt x="104" y="102"/>
                                </a:lnTo>
                                <a:lnTo>
                                  <a:pt x="104" y="104"/>
                                </a:lnTo>
                                <a:lnTo>
                                  <a:pt x="103" y="107"/>
                                </a:lnTo>
                                <a:lnTo>
                                  <a:pt x="103" y="108"/>
                                </a:lnTo>
                                <a:lnTo>
                                  <a:pt x="101" y="109"/>
                                </a:lnTo>
                                <a:lnTo>
                                  <a:pt x="100" y="111"/>
                                </a:lnTo>
                                <a:lnTo>
                                  <a:pt x="99" y="111"/>
                                </a:lnTo>
                                <a:lnTo>
                                  <a:pt x="98" y="111"/>
                                </a:lnTo>
                                <a:lnTo>
                                  <a:pt x="29" y="111"/>
                                </a:lnTo>
                                <a:lnTo>
                                  <a:pt x="29" y="185"/>
                                </a:lnTo>
                                <a:lnTo>
                                  <a:pt x="111" y="185"/>
                                </a:lnTo>
                                <a:lnTo>
                                  <a:pt x="112" y="185"/>
                                </a:lnTo>
                                <a:lnTo>
                                  <a:pt x="112" y="186"/>
                                </a:lnTo>
                                <a:lnTo>
                                  <a:pt x="114" y="186"/>
                                </a:lnTo>
                                <a:lnTo>
                                  <a:pt x="115" y="187"/>
                                </a:lnTo>
                                <a:lnTo>
                                  <a:pt x="116" y="189"/>
                                </a:lnTo>
                                <a:lnTo>
                                  <a:pt x="116" y="191"/>
                                </a:lnTo>
                                <a:lnTo>
                                  <a:pt x="116" y="193"/>
                                </a:lnTo>
                                <a:lnTo>
                                  <a:pt x="116" y="19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099" name="Freeform 286"/>
                        <wps:cNvSpPr>
                          <a:spLocks/>
                        </wps:cNvSpPr>
                        <wps:spPr bwMode="auto">
                          <a:xfrm>
                            <a:off x="4049713" y="3833813"/>
                            <a:ext cx="79375" cy="109538"/>
                          </a:xfrm>
                          <a:custGeom>
                            <a:avLst/>
                            <a:gdLst>
                              <a:gd name="T0" fmla="*/ 149 w 149"/>
                              <a:gd name="T1" fmla="*/ 204 h 209"/>
                              <a:gd name="T2" fmla="*/ 148 w 149"/>
                              <a:gd name="T3" fmla="*/ 207 h 209"/>
                              <a:gd name="T4" fmla="*/ 144 w 149"/>
                              <a:gd name="T5" fmla="*/ 208 h 209"/>
                              <a:gd name="T6" fmla="*/ 139 w 149"/>
                              <a:gd name="T7" fmla="*/ 209 h 209"/>
                              <a:gd name="T8" fmla="*/ 132 w 149"/>
                              <a:gd name="T9" fmla="*/ 209 h 209"/>
                              <a:gd name="T10" fmla="*/ 127 w 149"/>
                              <a:gd name="T11" fmla="*/ 208 h 209"/>
                              <a:gd name="T12" fmla="*/ 123 w 149"/>
                              <a:gd name="T13" fmla="*/ 207 h 209"/>
                              <a:gd name="T14" fmla="*/ 122 w 149"/>
                              <a:gd name="T15" fmla="*/ 204 h 209"/>
                              <a:gd name="T16" fmla="*/ 122 w 149"/>
                              <a:gd name="T17" fmla="*/ 112 h 209"/>
                              <a:gd name="T18" fmla="*/ 27 w 149"/>
                              <a:gd name="T19" fmla="*/ 203 h 209"/>
                              <a:gd name="T20" fmla="*/ 27 w 149"/>
                              <a:gd name="T21" fmla="*/ 205 h 209"/>
                              <a:gd name="T22" fmla="*/ 24 w 149"/>
                              <a:gd name="T23" fmla="*/ 208 h 209"/>
                              <a:gd name="T24" fmla="*/ 19 w 149"/>
                              <a:gd name="T25" fmla="*/ 208 h 209"/>
                              <a:gd name="T26" fmla="*/ 13 w 149"/>
                              <a:gd name="T27" fmla="*/ 209 h 209"/>
                              <a:gd name="T28" fmla="*/ 7 w 149"/>
                              <a:gd name="T29" fmla="*/ 208 h 209"/>
                              <a:gd name="T30" fmla="*/ 2 w 149"/>
                              <a:gd name="T31" fmla="*/ 208 h 209"/>
                              <a:gd name="T32" fmla="*/ 0 w 149"/>
                              <a:gd name="T33" fmla="*/ 205 h 209"/>
                              <a:gd name="T34" fmla="*/ 0 w 149"/>
                              <a:gd name="T35" fmla="*/ 203 h 209"/>
                              <a:gd name="T36" fmla="*/ 0 w 149"/>
                              <a:gd name="T37" fmla="*/ 3 h 209"/>
                              <a:gd name="T38" fmla="*/ 1 w 149"/>
                              <a:gd name="T39" fmla="*/ 1 h 209"/>
                              <a:gd name="T40" fmla="*/ 3 w 149"/>
                              <a:gd name="T41" fmla="*/ 0 h 209"/>
                              <a:gd name="T42" fmla="*/ 10 w 149"/>
                              <a:gd name="T43" fmla="*/ 0 h 209"/>
                              <a:gd name="T44" fmla="*/ 17 w 149"/>
                              <a:gd name="T45" fmla="*/ 0 h 209"/>
                              <a:gd name="T46" fmla="*/ 22 w 149"/>
                              <a:gd name="T47" fmla="*/ 0 h 209"/>
                              <a:gd name="T48" fmla="*/ 26 w 149"/>
                              <a:gd name="T49" fmla="*/ 1 h 209"/>
                              <a:gd name="T50" fmla="*/ 27 w 149"/>
                              <a:gd name="T51" fmla="*/ 3 h 209"/>
                              <a:gd name="T52" fmla="*/ 27 w 149"/>
                              <a:gd name="T53" fmla="*/ 87 h 209"/>
                              <a:gd name="T54" fmla="*/ 122 w 149"/>
                              <a:gd name="T55" fmla="*/ 5 h 209"/>
                              <a:gd name="T56" fmla="*/ 122 w 149"/>
                              <a:gd name="T57" fmla="*/ 2 h 209"/>
                              <a:gd name="T58" fmla="*/ 124 w 149"/>
                              <a:gd name="T59" fmla="*/ 1 h 209"/>
                              <a:gd name="T60" fmla="*/ 128 w 149"/>
                              <a:gd name="T61" fmla="*/ 0 h 209"/>
                              <a:gd name="T62" fmla="*/ 135 w 149"/>
                              <a:gd name="T63" fmla="*/ 0 h 209"/>
                              <a:gd name="T64" fmla="*/ 141 w 149"/>
                              <a:gd name="T65" fmla="*/ 0 h 209"/>
                              <a:gd name="T66" fmla="*/ 146 w 149"/>
                              <a:gd name="T67" fmla="*/ 1 h 209"/>
                              <a:gd name="T68" fmla="*/ 148 w 149"/>
                              <a:gd name="T69" fmla="*/ 2 h 209"/>
                              <a:gd name="T70" fmla="*/ 149 w 149"/>
                              <a:gd name="T71" fmla="*/ 5 h 2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49" h="209">
                                <a:moveTo>
                                  <a:pt x="149" y="203"/>
                                </a:moveTo>
                                <a:lnTo>
                                  <a:pt x="149" y="204"/>
                                </a:lnTo>
                                <a:lnTo>
                                  <a:pt x="148" y="205"/>
                                </a:lnTo>
                                <a:lnTo>
                                  <a:pt x="148" y="207"/>
                                </a:lnTo>
                                <a:lnTo>
                                  <a:pt x="146" y="208"/>
                                </a:lnTo>
                                <a:lnTo>
                                  <a:pt x="144" y="208"/>
                                </a:lnTo>
                                <a:lnTo>
                                  <a:pt x="141" y="208"/>
                                </a:lnTo>
                                <a:lnTo>
                                  <a:pt x="139" y="209"/>
                                </a:lnTo>
                                <a:lnTo>
                                  <a:pt x="135" y="209"/>
                                </a:lnTo>
                                <a:lnTo>
                                  <a:pt x="132" y="209"/>
                                </a:lnTo>
                                <a:lnTo>
                                  <a:pt x="128" y="208"/>
                                </a:lnTo>
                                <a:lnTo>
                                  <a:pt x="127" y="208"/>
                                </a:lnTo>
                                <a:lnTo>
                                  <a:pt x="124" y="208"/>
                                </a:lnTo>
                                <a:lnTo>
                                  <a:pt x="123" y="207"/>
                                </a:lnTo>
                                <a:lnTo>
                                  <a:pt x="122" y="205"/>
                                </a:lnTo>
                                <a:lnTo>
                                  <a:pt x="122" y="204"/>
                                </a:lnTo>
                                <a:lnTo>
                                  <a:pt x="122" y="203"/>
                                </a:lnTo>
                                <a:lnTo>
                                  <a:pt x="122" y="112"/>
                                </a:lnTo>
                                <a:lnTo>
                                  <a:pt x="27" y="112"/>
                                </a:lnTo>
                                <a:lnTo>
                                  <a:pt x="27" y="203"/>
                                </a:lnTo>
                                <a:lnTo>
                                  <a:pt x="27" y="204"/>
                                </a:lnTo>
                                <a:lnTo>
                                  <a:pt x="27" y="205"/>
                                </a:lnTo>
                                <a:lnTo>
                                  <a:pt x="26" y="207"/>
                                </a:lnTo>
                                <a:lnTo>
                                  <a:pt x="24" y="208"/>
                                </a:lnTo>
                                <a:lnTo>
                                  <a:pt x="22" y="208"/>
                                </a:lnTo>
                                <a:lnTo>
                                  <a:pt x="19" y="208"/>
                                </a:lnTo>
                                <a:lnTo>
                                  <a:pt x="17" y="209"/>
                                </a:lnTo>
                                <a:lnTo>
                                  <a:pt x="13" y="209"/>
                                </a:lnTo>
                                <a:lnTo>
                                  <a:pt x="10" y="209"/>
                                </a:lnTo>
                                <a:lnTo>
                                  <a:pt x="7" y="208"/>
                                </a:lnTo>
                                <a:lnTo>
                                  <a:pt x="3" y="208"/>
                                </a:lnTo>
                                <a:lnTo>
                                  <a:pt x="2" y="208"/>
                                </a:lnTo>
                                <a:lnTo>
                                  <a:pt x="1" y="207"/>
                                </a:lnTo>
                                <a:lnTo>
                                  <a:pt x="0" y="205"/>
                                </a:lnTo>
                                <a:lnTo>
                                  <a:pt x="0" y="204"/>
                                </a:lnTo>
                                <a:lnTo>
                                  <a:pt x="0" y="203"/>
                                </a:lnTo>
                                <a:lnTo>
                                  <a:pt x="0" y="5"/>
                                </a:lnTo>
                                <a:lnTo>
                                  <a:pt x="0" y="3"/>
                                </a:lnTo>
                                <a:lnTo>
                                  <a:pt x="0" y="2"/>
                                </a:lnTo>
                                <a:lnTo>
                                  <a:pt x="1" y="1"/>
                                </a:lnTo>
                                <a:lnTo>
                                  <a:pt x="2" y="1"/>
                                </a:lnTo>
                                <a:lnTo>
                                  <a:pt x="3" y="0"/>
                                </a:lnTo>
                                <a:lnTo>
                                  <a:pt x="7" y="0"/>
                                </a:lnTo>
                                <a:lnTo>
                                  <a:pt x="10" y="0"/>
                                </a:lnTo>
                                <a:lnTo>
                                  <a:pt x="13" y="0"/>
                                </a:lnTo>
                                <a:lnTo>
                                  <a:pt x="17" y="0"/>
                                </a:lnTo>
                                <a:lnTo>
                                  <a:pt x="19" y="0"/>
                                </a:lnTo>
                                <a:lnTo>
                                  <a:pt x="22" y="0"/>
                                </a:lnTo>
                                <a:lnTo>
                                  <a:pt x="24" y="1"/>
                                </a:lnTo>
                                <a:lnTo>
                                  <a:pt x="26" y="1"/>
                                </a:lnTo>
                                <a:lnTo>
                                  <a:pt x="27" y="2"/>
                                </a:lnTo>
                                <a:lnTo>
                                  <a:pt x="27" y="3"/>
                                </a:lnTo>
                                <a:lnTo>
                                  <a:pt x="27" y="5"/>
                                </a:lnTo>
                                <a:lnTo>
                                  <a:pt x="27" y="87"/>
                                </a:lnTo>
                                <a:lnTo>
                                  <a:pt x="122" y="87"/>
                                </a:lnTo>
                                <a:lnTo>
                                  <a:pt x="122" y="5"/>
                                </a:lnTo>
                                <a:lnTo>
                                  <a:pt x="122" y="3"/>
                                </a:lnTo>
                                <a:lnTo>
                                  <a:pt x="122" y="2"/>
                                </a:lnTo>
                                <a:lnTo>
                                  <a:pt x="123" y="1"/>
                                </a:lnTo>
                                <a:lnTo>
                                  <a:pt x="124" y="1"/>
                                </a:lnTo>
                                <a:lnTo>
                                  <a:pt x="127" y="0"/>
                                </a:lnTo>
                                <a:lnTo>
                                  <a:pt x="128" y="0"/>
                                </a:lnTo>
                                <a:lnTo>
                                  <a:pt x="132" y="0"/>
                                </a:lnTo>
                                <a:lnTo>
                                  <a:pt x="135" y="0"/>
                                </a:lnTo>
                                <a:lnTo>
                                  <a:pt x="139" y="0"/>
                                </a:lnTo>
                                <a:lnTo>
                                  <a:pt x="141" y="0"/>
                                </a:lnTo>
                                <a:lnTo>
                                  <a:pt x="144" y="0"/>
                                </a:lnTo>
                                <a:lnTo>
                                  <a:pt x="146" y="1"/>
                                </a:lnTo>
                                <a:lnTo>
                                  <a:pt x="148" y="1"/>
                                </a:lnTo>
                                <a:lnTo>
                                  <a:pt x="148" y="2"/>
                                </a:lnTo>
                                <a:lnTo>
                                  <a:pt x="149" y="3"/>
                                </a:lnTo>
                                <a:lnTo>
                                  <a:pt x="149" y="5"/>
                                </a:lnTo>
                                <a:lnTo>
                                  <a:pt x="149" y="20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00" name="Freeform 287"/>
                        <wps:cNvSpPr>
                          <a:spLocks/>
                        </wps:cNvSpPr>
                        <wps:spPr bwMode="auto">
                          <a:xfrm>
                            <a:off x="4151313" y="3832225"/>
                            <a:ext cx="79375" cy="112713"/>
                          </a:xfrm>
                          <a:custGeom>
                            <a:avLst/>
                            <a:gdLst>
                              <a:gd name="T0" fmla="*/ 150 w 150"/>
                              <a:gd name="T1" fmla="*/ 184 h 213"/>
                              <a:gd name="T2" fmla="*/ 150 w 150"/>
                              <a:gd name="T3" fmla="*/ 188 h 213"/>
                              <a:gd name="T4" fmla="*/ 149 w 150"/>
                              <a:gd name="T5" fmla="*/ 191 h 213"/>
                              <a:gd name="T6" fmla="*/ 148 w 150"/>
                              <a:gd name="T7" fmla="*/ 192 h 213"/>
                              <a:gd name="T8" fmla="*/ 144 w 150"/>
                              <a:gd name="T9" fmla="*/ 196 h 213"/>
                              <a:gd name="T10" fmla="*/ 134 w 150"/>
                              <a:gd name="T11" fmla="*/ 202 h 213"/>
                              <a:gd name="T12" fmla="*/ 119 w 150"/>
                              <a:gd name="T13" fmla="*/ 208 h 213"/>
                              <a:gd name="T14" fmla="*/ 100 w 150"/>
                              <a:gd name="T15" fmla="*/ 213 h 213"/>
                              <a:gd name="T16" fmla="*/ 69 w 150"/>
                              <a:gd name="T17" fmla="*/ 212 h 213"/>
                              <a:gd name="T18" fmla="*/ 36 w 150"/>
                              <a:gd name="T19" fmla="*/ 199 h 213"/>
                              <a:gd name="T20" fmla="*/ 13 w 150"/>
                              <a:gd name="T21" fmla="*/ 173 h 213"/>
                              <a:gd name="T22" fmla="*/ 1 w 150"/>
                              <a:gd name="T23" fmla="*/ 135 h 213"/>
                              <a:gd name="T24" fmla="*/ 1 w 150"/>
                              <a:gd name="T25" fmla="*/ 85 h 213"/>
                              <a:gd name="T26" fmla="*/ 15 w 150"/>
                              <a:gd name="T27" fmla="*/ 45 h 213"/>
                              <a:gd name="T28" fmla="*/ 38 w 150"/>
                              <a:gd name="T29" fmla="*/ 16 h 213"/>
                              <a:gd name="T30" fmla="*/ 71 w 150"/>
                              <a:gd name="T31" fmla="*/ 2 h 213"/>
                              <a:gd name="T32" fmla="*/ 100 w 150"/>
                              <a:gd name="T33" fmla="*/ 2 h 213"/>
                              <a:gd name="T34" fmla="*/ 117 w 150"/>
                              <a:gd name="T35" fmla="*/ 4 h 213"/>
                              <a:gd name="T36" fmla="*/ 132 w 150"/>
                              <a:gd name="T37" fmla="*/ 9 h 213"/>
                              <a:gd name="T38" fmla="*/ 143 w 150"/>
                              <a:gd name="T39" fmla="*/ 16 h 213"/>
                              <a:gd name="T40" fmla="*/ 146 w 150"/>
                              <a:gd name="T41" fmla="*/ 20 h 213"/>
                              <a:gd name="T42" fmla="*/ 149 w 150"/>
                              <a:gd name="T43" fmla="*/ 23 h 213"/>
                              <a:gd name="T44" fmla="*/ 149 w 150"/>
                              <a:gd name="T45" fmla="*/ 26 h 213"/>
                              <a:gd name="T46" fmla="*/ 150 w 150"/>
                              <a:gd name="T47" fmla="*/ 30 h 213"/>
                              <a:gd name="T48" fmla="*/ 150 w 150"/>
                              <a:gd name="T49" fmla="*/ 36 h 213"/>
                              <a:gd name="T50" fmla="*/ 149 w 150"/>
                              <a:gd name="T51" fmla="*/ 40 h 213"/>
                              <a:gd name="T52" fmla="*/ 148 w 150"/>
                              <a:gd name="T53" fmla="*/ 43 h 213"/>
                              <a:gd name="T54" fmla="*/ 146 w 150"/>
                              <a:gd name="T55" fmla="*/ 45 h 213"/>
                              <a:gd name="T56" fmla="*/ 143 w 150"/>
                              <a:gd name="T57" fmla="*/ 45 h 213"/>
                              <a:gd name="T58" fmla="*/ 134 w 150"/>
                              <a:gd name="T59" fmla="*/ 39 h 213"/>
                              <a:gd name="T60" fmla="*/ 122 w 150"/>
                              <a:gd name="T61" fmla="*/ 31 h 213"/>
                              <a:gd name="T62" fmla="*/ 103 w 150"/>
                              <a:gd name="T63" fmla="*/ 25 h 213"/>
                              <a:gd name="T64" fmla="*/ 77 w 150"/>
                              <a:gd name="T65" fmla="*/ 26 h 213"/>
                              <a:gd name="T66" fmla="*/ 55 w 150"/>
                              <a:gd name="T67" fmla="*/ 37 h 213"/>
                              <a:gd name="T68" fmla="*/ 39 w 150"/>
                              <a:gd name="T69" fmla="*/ 58 h 213"/>
                              <a:gd name="T70" fmla="*/ 31 w 150"/>
                              <a:gd name="T71" fmla="*/ 89 h 213"/>
                              <a:gd name="T72" fmla="*/ 31 w 150"/>
                              <a:gd name="T73" fmla="*/ 127 h 213"/>
                              <a:gd name="T74" fmla="*/ 39 w 150"/>
                              <a:gd name="T75" fmla="*/ 158 h 213"/>
                              <a:gd name="T76" fmla="*/ 55 w 150"/>
                              <a:gd name="T77" fmla="*/ 178 h 213"/>
                              <a:gd name="T78" fmla="*/ 77 w 150"/>
                              <a:gd name="T79" fmla="*/ 188 h 213"/>
                              <a:gd name="T80" fmla="*/ 103 w 150"/>
                              <a:gd name="T81" fmla="*/ 189 h 213"/>
                              <a:gd name="T82" fmla="*/ 122 w 150"/>
                              <a:gd name="T83" fmla="*/ 183 h 213"/>
                              <a:gd name="T84" fmla="*/ 135 w 150"/>
                              <a:gd name="T85" fmla="*/ 175 h 213"/>
                              <a:gd name="T86" fmla="*/ 144 w 150"/>
                              <a:gd name="T87" fmla="*/ 170 h 213"/>
                              <a:gd name="T88" fmla="*/ 148 w 150"/>
                              <a:gd name="T89" fmla="*/ 169 h 213"/>
                              <a:gd name="T90" fmla="*/ 149 w 150"/>
                              <a:gd name="T91" fmla="*/ 170 h 213"/>
                              <a:gd name="T92" fmla="*/ 150 w 150"/>
                              <a:gd name="T93" fmla="*/ 173 h 213"/>
                              <a:gd name="T94" fmla="*/ 150 w 150"/>
                              <a:gd name="T95" fmla="*/ 178 h 2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50" h="213">
                                <a:moveTo>
                                  <a:pt x="150" y="181"/>
                                </a:moveTo>
                                <a:lnTo>
                                  <a:pt x="150" y="184"/>
                                </a:lnTo>
                                <a:lnTo>
                                  <a:pt x="150" y="186"/>
                                </a:lnTo>
                                <a:lnTo>
                                  <a:pt x="150" y="188"/>
                                </a:lnTo>
                                <a:lnTo>
                                  <a:pt x="150" y="189"/>
                                </a:lnTo>
                                <a:lnTo>
                                  <a:pt x="149" y="191"/>
                                </a:lnTo>
                                <a:lnTo>
                                  <a:pt x="149" y="192"/>
                                </a:lnTo>
                                <a:lnTo>
                                  <a:pt x="148" y="192"/>
                                </a:lnTo>
                                <a:lnTo>
                                  <a:pt x="146" y="195"/>
                                </a:lnTo>
                                <a:lnTo>
                                  <a:pt x="144" y="196"/>
                                </a:lnTo>
                                <a:lnTo>
                                  <a:pt x="140" y="200"/>
                                </a:lnTo>
                                <a:lnTo>
                                  <a:pt x="134" y="202"/>
                                </a:lnTo>
                                <a:lnTo>
                                  <a:pt x="127" y="206"/>
                                </a:lnTo>
                                <a:lnTo>
                                  <a:pt x="119" y="208"/>
                                </a:lnTo>
                                <a:lnTo>
                                  <a:pt x="109" y="211"/>
                                </a:lnTo>
                                <a:lnTo>
                                  <a:pt x="100" y="213"/>
                                </a:lnTo>
                                <a:lnTo>
                                  <a:pt x="89" y="213"/>
                                </a:lnTo>
                                <a:lnTo>
                                  <a:pt x="69" y="212"/>
                                </a:lnTo>
                                <a:lnTo>
                                  <a:pt x="52" y="206"/>
                                </a:lnTo>
                                <a:lnTo>
                                  <a:pt x="36" y="199"/>
                                </a:lnTo>
                                <a:lnTo>
                                  <a:pt x="23" y="186"/>
                                </a:lnTo>
                                <a:lnTo>
                                  <a:pt x="13" y="173"/>
                                </a:lnTo>
                                <a:lnTo>
                                  <a:pt x="6" y="154"/>
                                </a:lnTo>
                                <a:lnTo>
                                  <a:pt x="1" y="135"/>
                                </a:lnTo>
                                <a:lnTo>
                                  <a:pt x="0" y="110"/>
                                </a:lnTo>
                                <a:lnTo>
                                  <a:pt x="1" y="85"/>
                                </a:lnTo>
                                <a:lnTo>
                                  <a:pt x="6" y="63"/>
                                </a:lnTo>
                                <a:lnTo>
                                  <a:pt x="15" y="45"/>
                                </a:lnTo>
                                <a:lnTo>
                                  <a:pt x="26" y="30"/>
                                </a:lnTo>
                                <a:lnTo>
                                  <a:pt x="38" y="16"/>
                                </a:lnTo>
                                <a:lnTo>
                                  <a:pt x="54" y="8"/>
                                </a:lnTo>
                                <a:lnTo>
                                  <a:pt x="71" y="2"/>
                                </a:lnTo>
                                <a:lnTo>
                                  <a:pt x="91" y="0"/>
                                </a:lnTo>
                                <a:lnTo>
                                  <a:pt x="100" y="2"/>
                                </a:lnTo>
                                <a:lnTo>
                                  <a:pt x="108" y="3"/>
                                </a:lnTo>
                                <a:lnTo>
                                  <a:pt x="117" y="4"/>
                                </a:lnTo>
                                <a:lnTo>
                                  <a:pt x="124" y="6"/>
                                </a:lnTo>
                                <a:lnTo>
                                  <a:pt x="132" y="9"/>
                                </a:lnTo>
                                <a:lnTo>
                                  <a:pt x="138" y="13"/>
                                </a:lnTo>
                                <a:lnTo>
                                  <a:pt x="143" y="16"/>
                                </a:lnTo>
                                <a:lnTo>
                                  <a:pt x="145" y="19"/>
                                </a:lnTo>
                                <a:lnTo>
                                  <a:pt x="146" y="20"/>
                                </a:lnTo>
                                <a:lnTo>
                                  <a:pt x="148" y="21"/>
                                </a:lnTo>
                                <a:lnTo>
                                  <a:pt x="149" y="23"/>
                                </a:lnTo>
                                <a:lnTo>
                                  <a:pt x="149" y="24"/>
                                </a:lnTo>
                                <a:lnTo>
                                  <a:pt x="149" y="26"/>
                                </a:lnTo>
                                <a:lnTo>
                                  <a:pt x="149" y="27"/>
                                </a:lnTo>
                                <a:lnTo>
                                  <a:pt x="150" y="30"/>
                                </a:lnTo>
                                <a:lnTo>
                                  <a:pt x="150" y="32"/>
                                </a:lnTo>
                                <a:lnTo>
                                  <a:pt x="150" y="36"/>
                                </a:lnTo>
                                <a:lnTo>
                                  <a:pt x="149" y="39"/>
                                </a:lnTo>
                                <a:lnTo>
                                  <a:pt x="149" y="40"/>
                                </a:lnTo>
                                <a:lnTo>
                                  <a:pt x="149" y="42"/>
                                </a:lnTo>
                                <a:lnTo>
                                  <a:pt x="148" y="43"/>
                                </a:lnTo>
                                <a:lnTo>
                                  <a:pt x="146" y="45"/>
                                </a:lnTo>
                                <a:lnTo>
                                  <a:pt x="146" y="45"/>
                                </a:lnTo>
                                <a:lnTo>
                                  <a:pt x="145" y="45"/>
                                </a:lnTo>
                                <a:lnTo>
                                  <a:pt x="143" y="45"/>
                                </a:lnTo>
                                <a:lnTo>
                                  <a:pt x="139" y="42"/>
                                </a:lnTo>
                                <a:lnTo>
                                  <a:pt x="134" y="39"/>
                                </a:lnTo>
                                <a:lnTo>
                                  <a:pt x="128" y="35"/>
                                </a:lnTo>
                                <a:lnTo>
                                  <a:pt x="122" y="31"/>
                                </a:lnTo>
                                <a:lnTo>
                                  <a:pt x="113" y="27"/>
                                </a:lnTo>
                                <a:lnTo>
                                  <a:pt x="103" y="25"/>
                                </a:lnTo>
                                <a:lnTo>
                                  <a:pt x="91" y="25"/>
                                </a:lnTo>
                                <a:lnTo>
                                  <a:pt x="77" y="26"/>
                                </a:lnTo>
                                <a:lnTo>
                                  <a:pt x="66" y="30"/>
                                </a:lnTo>
                                <a:lnTo>
                                  <a:pt x="55" y="37"/>
                                </a:lnTo>
                                <a:lnTo>
                                  <a:pt x="47" y="47"/>
                                </a:lnTo>
                                <a:lnTo>
                                  <a:pt x="39" y="58"/>
                                </a:lnTo>
                                <a:lnTo>
                                  <a:pt x="34" y="73"/>
                                </a:lnTo>
                                <a:lnTo>
                                  <a:pt x="31" y="89"/>
                                </a:lnTo>
                                <a:lnTo>
                                  <a:pt x="29" y="109"/>
                                </a:lnTo>
                                <a:lnTo>
                                  <a:pt x="31" y="127"/>
                                </a:lnTo>
                                <a:lnTo>
                                  <a:pt x="34" y="143"/>
                                </a:lnTo>
                                <a:lnTo>
                                  <a:pt x="39" y="158"/>
                                </a:lnTo>
                                <a:lnTo>
                                  <a:pt x="47" y="169"/>
                                </a:lnTo>
                                <a:lnTo>
                                  <a:pt x="55" y="178"/>
                                </a:lnTo>
                                <a:lnTo>
                                  <a:pt x="65" y="184"/>
                                </a:lnTo>
                                <a:lnTo>
                                  <a:pt x="77" y="188"/>
                                </a:lnTo>
                                <a:lnTo>
                                  <a:pt x="92" y="189"/>
                                </a:lnTo>
                                <a:lnTo>
                                  <a:pt x="103" y="189"/>
                                </a:lnTo>
                                <a:lnTo>
                                  <a:pt x="113" y="186"/>
                                </a:lnTo>
                                <a:lnTo>
                                  <a:pt x="122" y="183"/>
                                </a:lnTo>
                                <a:lnTo>
                                  <a:pt x="129" y="179"/>
                                </a:lnTo>
                                <a:lnTo>
                                  <a:pt x="135" y="175"/>
                                </a:lnTo>
                                <a:lnTo>
                                  <a:pt x="140" y="173"/>
                                </a:lnTo>
                                <a:lnTo>
                                  <a:pt x="144" y="170"/>
                                </a:lnTo>
                                <a:lnTo>
                                  <a:pt x="146" y="169"/>
                                </a:lnTo>
                                <a:lnTo>
                                  <a:pt x="148" y="169"/>
                                </a:lnTo>
                                <a:lnTo>
                                  <a:pt x="148" y="170"/>
                                </a:lnTo>
                                <a:lnTo>
                                  <a:pt x="149" y="170"/>
                                </a:lnTo>
                                <a:lnTo>
                                  <a:pt x="150" y="172"/>
                                </a:lnTo>
                                <a:lnTo>
                                  <a:pt x="150" y="173"/>
                                </a:lnTo>
                                <a:lnTo>
                                  <a:pt x="150" y="175"/>
                                </a:lnTo>
                                <a:lnTo>
                                  <a:pt x="150" y="178"/>
                                </a:lnTo>
                                <a:lnTo>
                                  <a:pt x="150"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01" name="Line 288"/>
                        <wps:cNvCnPr/>
                        <wps:spPr bwMode="auto">
                          <a:xfrm>
                            <a:off x="4048125" y="3548063"/>
                            <a:ext cx="0" cy="225425"/>
                          </a:xfrm>
                          <a:prstGeom prst="line">
                            <a:avLst/>
                          </a:prstGeom>
                          <a:noFill/>
                          <a:ln w="11113">
                            <a:solidFill>
                              <a:srgbClr val="8F8F8F"/>
                            </a:solidFill>
                            <a:prstDash val="solid"/>
                            <a:round/>
                            <a:headEnd/>
                            <a:tailEnd/>
                          </a:ln>
                          <a:extLst>
                            <a:ext uri="{909E8E84-426E-40DD-AFC4-6F175D3DCCD1}">
                              <a14:hiddenFill xmlns:a14="http://schemas.microsoft.com/office/drawing/2010/main">
                                <a:noFill/>
                              </a14:hiddenFill>
                            </a:ext>
                          </a:extLst>
                        </wps:spPr>
                        <wps:bodyPr/>
                      </wps:wsp>
                      <wps:wsp>
                        <wps:cNvPr id="1102" name="Freeform 289"/>
                        <wps:cNvSpPr>
                          <a:spLocks/>
                        </wps:cNvSpPr>
                        <wps:spPr bwMode="auto">
                          <a:xfrm>
                            <a:off x="4021138" y="3714750"/>
                            <a:ext cx="53975" cy="74613"/>
                          </a:xfrm>
                          <a:custGeom>
                            <a:avLst/>
                            <a:gdLst>
                              <a:gd name="T0" fmla="*/ 101 w 101"/>
                              <a:gd name="T1" fmla="*/ 0 h 139"/>
                              <a:gd name="T2" fmla="*/ 50 w 101"/>
                              <a:gd name="T3" fmla="*/ 139 h 139"/>
                              <a:gd name="T4" fmla="*/ 0 w 101"/>
                              <a:gd name="T5" fmla="*/ 0 h 139"/>
                              <a:gd name="T6" fmla="*/ 11 w 101"/>
                              <a:gd name="T7" fmla="*/ 7 h 139"/>
                              <a:gd name="T8" fmla="*/ 37 w 101"/>
                              <a:gd name="T9" fmla="*/ 16 h 139"/>
                              <a:gd name="T10" fmla="*/ 64 w 101"/>
                              <a:gd name="T11" fmla="*/ 16 h 139"/>
                              <a:gd name="T12" fmla="*/ 90 w 101"/>
                              <a:gd name="T13" fmla="*/ 7 h 139"/>
                              <a:gd name="T14" fmla="*/ 101 w 101"/>
                              <a:gd name="T15" fmla="*/ 0 h 139"/>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39">
                                <a:moveTo>
                                  <a:pt x="101" y="0"/>
                                </a:moveTo>
                                <a:lnTo>
                                  <a:pt x="50" y="139"/>
                                </a:lnTo>
                                <a:lnTo>
                                  <a:pt x="0" y="0"/>
                                </a:lnTo>
                                <a:lnTo>
                                  <a:pt x="11" y="7"/>
                                </a:lnTo>
                                <a:lnTo>
                                  <a:pt x="37" y="16"/>
                                </a:lnTo>
                                <a:lnTo>
                                  <a:pt x="64" y="16"/>
                                </a:lnTo>
                                <a:lnTo>
                                  <a:pt x="90" y="7"/>
                                </a:lnTo>
                                <a:lnTo>
                                  <a:pt x="101" y="0"/>
                                </a:lnTo>
                                <a:close/>
                              </a:path>
                            </a:pathLst>
                          </a:custGeom>
                          <a:solidFill>
                            <a:srgbClr val="8F8F8F"/>
                          </a:solidFill>
                          <a:ln w="3175">
                            <a:solidFill>
                              <a:srgbClr val="8F8F8F"/>
                            </a:solidFill>
                            <a:prstDash val="solid"/>
                            <a:round/>
                            <a:headEnd/>
                            <a:tailEnd/>
                          </a:ln>
                        </wps:spPr>
                        <wps:bodyPr vert="horz" wrap="square" lIns="91440" tIns="45720" rIns="91440" bIns="45720" numCol="1" anchor="t" anchorCtr="0" compatLnSpc="1">
                          <a:prstTxWarp prst="textNoShape">
                            <a:avLst/>
                          </a:prstTxWarp>
                        </wps:bodyPr>
                      </wps:wsp>
                      <wps:wsp>
                        <wps:cNvPr id="1103" name="Line 290"/>
                        <wps:cNvCnPr/>
                        <wps:spPr bwMode="auto">
                          <a:xfrm>
                            <a:off x="4048125" y="3081338"/>
                            <a:ext cx="0" cy="227013"/>
                          </a:xfrm>
                          <a:prstGeom prst="line">
                            <a:avLst/>
                          </a:prstGeom>
                          <a:noFill/>
                          <a:ln w="11113">
                            <a:solidFill>
                              <a:srgbClr val="8F8F8F"/>
                            </a:solidFill>
                            <a:prstDash val="solid"/>
                            <a:round/>
                            <a:headEnd/>
                            <a:tailEnd/>
                          </a:ln>
                          <a:extLst>
                            <a:ext uri="{909E8E84-426E-40DD-AFC4-6F175D3DCCD1}">
                              <a14:hiddenFill xmlns:a14="http://schemas.microsoft.com/office/drawing/2010/main">
                                <a:noFill/>
                              </a14:hiddenFill>
                            </a:ext>
                          </a:extLst>
                        </wps:spPr>
                        <wps:bodyPr/>
                      </wps:wsp>
                      <wps:wsp>
                        <wps:cNvPr id="1104" name="Freeform 291"/>
                        <wps:cNvSpPr>
                          <a:spLocks/>
                        </wps:cNvSpPr>
                        <wps:spPr bwMode="auto">
                          <a:xfrm>
                            <a:off x="4021138" y="3249613"/>
                            <a:ext cx="53975" cy="73025"/>
                          </a:xfrm>
                          <a:custGeom>
                            <a:avLst/>
                            <a:gdLst>
                              <a:gd name="T0" fmla="*/ 101 w 101"/>
                              <a:gd name="T1" fmla="*/ 0 h 140"/>
                              <a:gd name="T2" fmla="*/ 50 w 101"/>
                              <a:gd name="T3" fmla="*/ 140 h 140"/>
                              <a:gd name="T4" fmla="*/ 0 w 101"/>
                              <a:gd name="T5" fmla="*/ 0 h 140"/>
                              <a:gd name="T6" fmla="*/ 11 w 101"/>
                              <a:gd name="T7" fmla="*/ 8 h 140"/>
                              <a:gd name="T8" fmla="*/ 37 w 101"/>
                              <a:gd name="T9" fmla="*/ 16 h 140"/>
                              <a:gd name="T10" fmla="*/ 64 w 101"/>
                              <a:gd name="T11" fmla="*/ 16 h 140"/>
                              <a:gd name="T12" fmla="*/ 90 w 101"/>
                              <a:gd name="T13" fmla="*/ 9 h 140"/>
                              <a:gd name="T14" fmla="*/ 101 w 101"/>
                              <a:gd name="T15" fmla="*/ 0 h 14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0">
                                <a:moveTo>
                                  <a:pt x="101" y="0"/>
                                </a:moveTo>
                                <a:lnTo>
                                  <a:pt x="50" y="140"/>
                                </a:lnTo>
                                <a:lnTo>
                                  <a:pt x="0" y="0"/>
                                </a:lnTo>
                                <a:lnTo>
                                  <a:pt x="11" y="8"/>
                                </a:lnTo>
                                <a:lnTo>
                                  <a:pt x="37" y="16"/>
                                </a:lnTo>
                                <a:lnTo>
                                  <a:pt x="64" y="16"/>
                                </a:lnTo>
                                <a:lnTo>
                                  <a:pt x="90" y="9"/>
                                </a:lnTo>
                                <a:lnTo>
                                  <a:pt x="101" y="0"/>
                                </a:lnTo>
                                <a:close/>
                              </a:path>
                            </a:pathLst>
                          </a:custGeom>
                          <a:solidFill>
                            <a:srgbClr val="8F8F8F"/>
                          </a:solidFill>
                          <a:ln w="3175">
                            <a:solidFill>
                              <a:srgbClr val="8F8F8F"/>
                            </a:solidFill>
                            <a:prstDash val="solid"/>
                            <a:round/>
                            <a:headEnd/>
                            <a:tailEnd/>
                          </a:ln>
                        </wps:spPr>
                        <wps:bodyPr vert="horz" wrap="square" lIns="91440" tIns="45720" rIns="91440" bIns="45720" numCol="1" anchor="t" anchorCtr="0" compatLnSpc="1">
                          <a:prstTxWarp prst="textNoShape">
                            <a:avLst/>
                          </a:prstTxWarp>
                        </wps:bodyPr>
                      </wps:wsp>
                      <wps:wsp>
                        <wps:cNvPr id="1105" name="Line 292"/>
                        <wps:cNvCnPr/>
                        <wps:spPr bwMode="auto">
                          <a:xfrm>
                            <a:off x="4048125" y="2582863"/>
                            <a:ext cx="0" cy="225425"/>
                          </a:xfrm>
                          <a:prstGeom prst="line">
                            <a:avLst/>
                          </a:prstGeom>
                          <a:noFill/>
                          <a:ln w="11113">
                            <a:solidFill>
                              <a:srgbClr val="8F8F8F"/>
                            </a:solidFill>
                            <a:prstDash val="solid"/>
                            <a:round/>
                            <a:headEnd/>
                            <a:tailEnd/>
                          </a:ln>
                          <a:extLst>
                            <a:ext uri="{909E8E84-426E-40DD-AFC4-6F175D3DCCD1}">
                              <a14:hiddenFill xmlns:a14="http://schemas.microsoft.com/office/drawing/2010/main">
                                <a:noFill/>
                              </a14:hiddenFill>
                            </a:ext>
                          </a:extLst>
                        </wps:spPr>
                        <wps:bodyPr/>
                      </wps:wsp>
                      <wps:wsp>
                        <wps:cNvPr id="1106" name="Freeform 293"/>
                        <wps:cNvSpPr>
                          <a:spLocks/>
                        </wps:cNvSpPr>
                        <wps:spPr bwMode="auto">
                          <a:xfrm>
                            <a:off x="4021138" y="2749550"/>
                            <a:ext cx="53975" cy="74613"/>
                          </a:xfrm>
                          <a:custGeom>
                            <a:avLst/>
                            <a:gdLst>
                              <a:gd name="T0" fmla="*/ 101 w 101"/>
                              <a:gd name="T1" fmla="*/ 0 h 139"/>
                              <a:gd name="T2" fmla="*/ 50 w 101"/>
                              <a:gd name="T3" fmla="*/ 139 h 139"/>
                              <a:gd name="T4" fmla="*/ 0 w 101"/>
                              <a:gd name="T5" fmla="*/ 0 h 139"/>
                              <a:gd name="T6" fmla="*/ 11 w 101"/>
                              <a:gd name="T7" fmla="*/ 8 h 139"/>
                              <a:gd name="T8" fmla="*/ 37 w 101"/>
                              <a:gd name="T9" fmla="*/ 16 h 139"/>
                              <a:gd name="T10" fmla="*/ 64 w 101"/>
                              <a:gd name="T11" fmla="*/ 16 h 139"/>
                              <a:gd name="T12" fmla="*/ 90 w 101"/>
                              <a:gd name="T13" fmla="*/ 8 h 139"/>
                              <a:gd name="T14" fmla="*/ 101 w 101"/>
                              <a:gd name="T15" fmla="*/ 0 h 139"/>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39">
                                <a:moveTo>
                                  <a:pt x="101" y="0"/>
                                </a:moveTo>
                                <a:lnTo>
                                  <a:pt x="50" y="139"/>
                                </a:lnTo>
                                <a:lnTo>
                                  <a:pt x="0" y="0"/>
                                </a:lnTo>
                                <a:lnTo>
                                  <a:pt x="11" y="8"/>
                                </a:lnTo>
                                <a:lnTo>
                                  <a:pt x="37" y="16"/>
                                </a:lnTo>
                                <a:lnTo>
                                  <a:pt x="64" y="16"/>
                                </a:lnTo>
                                <a:lnTo>
                                  <a:pt x="90" y="8"/>
                                </a:lnTo>
                                <a:lnTo>
                                  <a:pt x="101" y="0"/>
                                </a:lnTo>
                                <a:close/>
                              </a:path>
                            </a:pathLst>
                          </a:custGeom>
                          <a:solidFill>
                            <a:srgbClr val="8F8F8F"/>
                          </a:solidFill>
                          <a:ln w="3175">
                            <a:solidFill>
                              <a:srgbClr val="8F8F8F"/>
                            </a:solidFill>
                            <a:prstDash val="solid"/>
                            <a:round/>
                            <a:headEnd/>
                            <a:tailEnd/>
                          </a:ln>
                        </wps:spPr>
                        <wps:bodyPr vert="horz" wrap="square" lIns="91440" tIns="45720" rIns="91440" bIns="45720" numCol="1" anchor="t" anchorCtr="0" compatLnSpc="1">
                          <a:prstTxWarp prst="textNoShape">
                            <a:avLst/>
                          </a:prstTxWarp>
                        </wps:bodyPr>
                      </wps:wsp>
                      <wps:wsp>
                        <wps:cNvPr id="1107" name="Freeform 294"/>
                        <wps:cNvSpPr>
                          <a:spLocks/>
                        </wps:cNvSpPr>
                        <wps:spPr bwMode="auto">
                          <a:xfrm>
                            <a:off x="3465513" y="2859088"/>
                            <a:ext cx="77788" cy="1122363"/>
                          </a:xfrm>
                          <a:custGeom>
                            <a:avLst/>
                            <a:gdLst>
                              <a:gd name="T0" fmla="*/ 148 w 148"/>
                              <a:gd name="T1" fmla="*/ 2123 h 2123"/>
                              <a:gd name="T2" fmla="*/ 0 w 148"/>
                              <a:gd name="T3" fmla="*/ 2123 h 2123"/>
                              <a:gd name="T4" fmla="*/ 0 w 148"/>
                              <a:gd name="T5" fmla="*/ 0 h 2123"/>
                              <a:gd name="T6" fmla="*/ 141 w 148"/>
                              <a:gd name="T7" fmla="*/ 0 h 2123"/>
                            </a:gdLst>
                            <a:ahLst/>
                            <a:cxnLst>
                              <a:cxn ang="0">
                                <a:pos x="T0" y="T1"/>
                              </a:cxn>
                              <a:cxn ang="0">
                                <a:pos x="T2" y="T3"/>
                              </a:cxn>
                              <a:cxn ang="0">
                                <a:pos x="T4" y="T5"/>
                              </a:cxn>
                              <a:cxn ang="0">
                                <a:pos x="T6" y="T7"/>
                              </a:cxn>
                            </a:cxnLst>
                            <a:rect l="0" t="0" r="r" b="b"/>
                            <a:pathLst>
                              <a:path w="148" h="2123">
                                <a:moveTo>
                                  <a:pt x="148" y="2123"/>
                                </a:moveTo>
                                <a:lnTo>
                                  <a:pt x="0" y="2123"/>
                                </a:lnTo>
                                <a:lnTo>
                                  <a:pt x="0" y="0"/>
                                </a:lnTo>
                                <a:lnTo>
                                  <a:pt x="141" y="0"/>
                                </a:lnTo>
                              </a:path>
                            </a:pathLst>
                          </a:custGeom>
                          <a:noFill/>
                          <a:ln w="20638">
                            <a:solidFill>
                              <a:srgbClr val="BEBEBE"/>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108" name="Freeform 295"/>
                        <wps:cNvSpPr>
                          <a:spLocks/>
                        </wps:cNvSpPr>
                        <wps:spPr bwMode="auto">
                          <a:xfrm>
                            <a:off x="5087938" y="2284413"/>
                            <a:ext cx="61913" cy="993775"/>
                          </a:xfrm>
                          <a:custGeom>
                            <a:avLst/>
                            <a:gdLst>
                              <a:gd name="T0" fmla="*/ 116 w 116"/>
                              <a:gd name="T1" fmla="*/ 1878 h 1878"/>
                              <a:gd name="T2" fmla="*/ 0 w 116"/>
                              <a:gd name="T3" fmla="*/ 1878 h 1878"/>
                              <a:gd name="T4" fmla="*/ 0 w 116"/>
                              <a:gd name="T5" fmla="*/ 0 h 1878"/>
                              <a:gd name="T6" fmla="*/ 111 w 116"/>
                              <a:gd name="T7" fmla="*/ 0 h 1878"/>
                            </a:gdLst>
                            <a:ahLst/>
                            <a:cxnLst>
                              <a:cxn ang="0">
                                <a:pos x="T0" y="T1"/>
                              </a:cxn>
                              <a:cxn ang="0">
                                <a:pos x="T2" y="T3"/>
                              </a:cxn>
                              <a:cxn ang="0">
                                <a:pos x="T4" y="T5"/>
                              </a:cxn>
                              <a:cxn ang="0">
                                <a:pos x="T6" y="T7"/>
                              </a:cxn>
                            </a:cxnLst>
                            <a:rect l="0" t="0" r="r" b="b"/>
                            <a:pathLst>
                              <a:path w="116" h="1878">
                                <a:moveTo>
                                  <a:pt x="116" y="1878"/>
                                </a:moveTo>
                                <a:lnTo>
                                  <a:pt x="0" y="1878"/>
                                </a:lnTo>
                                <a:lnTo>
                                  <a:pt x="0" y="0"/>
                                </a:lnTo>
                                <a:lnTo>
                                  <a:pt x="111" y="0"/>
                                </a:lnTo>
                              </a:path>
                            </a:pathLst>
                          </a:custGeom>
                          <a:noFill/>
                          <a:ln w="20638">
                            <a:solidFill>
                              <a:srgbClr val="BEBEBE"/>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109" name="Freeform 296"/>
                        <wps:cNvSpPr>
                          <a:spLocks/>
                        </wps:cNvSpPr>
                        <wps:spPr bwMode="auto">
                          <a:xfrm>
                            <a:off x="904875" y="2478088"/>
                            <a:ext cx="674688" cy="290513"/>
                          </a:xfrm>
                          <a:custGeom>
                            <a:avLst/>
                            <a:gdLst>
                              <a:gd name="T0" fmla="*/ 122 w 1273"/>
                              <a:gd name="T1" fmla="*/ 0 h 550"/>
                              <a:gd name="T2" fmla="*/ 1151 w 1273"/>
                              <a:gd name="T3" fmla="*/ 0 h 550"/>
                              <a:gd name="T4" fmla="*/ 1175 w 1273"/>
                              <a:gd name="T5" fmla="*/ 3 h 550"/>
                              <a:gd name="T6" fmla="*/ 1220 w 1273"/>
                              <a:gd name="T7" fmla="*/ 21 h 550"/>
                              <a:gd name="T8" fmla="*/ 1253 w 1273"/>
                              <a:gd name="T9" fmla="*/ 53 h 550"/>
                              <a:gd name="T10" fmla="*/ 1271 w 1273"/>
                              <a:gd name="T11" fmla="*/ 98 h 550"/>
                              <a:gd name="T12" fmla="*/ 1273 w 1273"/>
                              <a:gd name="T13" fmla="*/ 122 h 550"/>
                              <a:gd name="T14" fmla="*/ 1273 w 1273"/>
                              <a:gd name="T15" fmla="*/ 428 h 550"/>
                              <a:gd name="T16" fmla="*/ 1271 w 1273"/>
                              <a:gd name="T17" fmla="*/ 452 h 550"/>
                              <a:gd name="T18" fmla="*/ 1253 w 1273"/>
                              <a:gd name="T19" fmla="*/ 497 h 550"/>
                              <a:gd name="T20" fmla="*/ 1220 w 1273"/>
                              <a:gd name="T21" fmla="*/ 530 h 550"/>
                              <a:gd name="T22" fmla="*/ 1175 w 1273"/>
                              <a:gd name="T23" fmla="*/ 548 h 550"/>
                              <a:gd name="T24" fmla="*/ 1151 w 1273"/>
                              <a:gd name="T25" fmla="*/ 550 h 550"/>
                              <a:gd name="T26" fmla="*/ 122 w 1273"/>
                              <a:gd name="T27" fmla="*/ 550 h 550"/>
                              <a:gd name="T28" fmla="*/ 98 w 1273"/>
                              <a:gd name="T29" fmla="*/ 548 h 550"/>
                              <a:gd name="T30" fmla="*/ 53 w 1273"/>
                              <a:gd name="T31" fmla="*/ 530 h 550"/>
                              <a:gd name="T32" fmla="*/ 21 w 1273"/>
                              <a:gd name="T33" fmla="*/ 497 h 550"/>
                              <a:gd name="T34" fmla="*/ 3 w 1273"/>
                              <a:gd name="T35" fmla="*/ 452 h 550"/>
                              <a:gd name="T36" fmla="*/ 0 w 1273"/>
                              <a:gd name="T37" fmla="*/ 428 h 550"/>
                              <a:gd name="T38" fmla="*/ 0 w 1273"/>
                              <a:gd name="T39" fmla="*/ 122 h 550"/>
                              <a:gd name="T40" fmla="*/ 3 w 1273"/>
                              <a:gd name="T41" fmla="*/ 98 h 550"/>
                              <a:gd name="T42" fmla="*/ 21 w 1273"/>
                              <a:gd name="T43" fmla="*/ 53 h 550"/>
                              <a:gd name="T44" fmla="*/ 53 w 1273"/>
                              <a:gd name="T45" fmla="*/ 21 h 550"/>
                              <a:gd name="T46" fmla="*/ 98 w 1273"/>
                              <a:gd name="T47" fmla="*/ 3 h 550"/>
                              <a:gd name="T48" fmla="*/ 122 w 1273"/>
                              <a:gd name="T49" fmla="*/ 0 h 5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1273" h="550">
                                <a:moveTo>
                                  <a:pt x="122" y="0"/>
                                </a:moveTo>
                                <a:lnTo>
                                  <a:pt x="1151" y="0"/>
                                </a:lnTo>
                                <a:lnTo>
                                  <a:pt x="1175" y="3"/>
                                </a:lnTo>
                                <a:lnTo>
                                  <a:pt x="1220" y="21"/>
                                </a:lnTo>
                                <a:lnTo>
                                  <a:pt x="1253" y="53"/>
                                </a:lnTo>
                                <a:lnTo>
                                  <a:pt x="1271" y="98"/>
                                </a:lnTo>
                                <a:lnTo>
                                  <a:pt x="1273" y="122"/>
                                </a:lnTo>
                                <a:lnTo>
                                  <a:pt x="1273" y="428"/>
                                </a:lnTo>
                                <a:lnTo>
                                  <a:pt x="1271" y="452"/>
                                </a:lnTo>
                                <a:lnTo>
                                  <a:pt x="1253" y="497"/>
                                </a:lnTo>
                                <a:lnTo>
                                  <a:pt x="1220" y="530"/>
                                </a:lnTo>
                                <a:lnTo>
                                  <a:pt x="1175" y="548"/>
                                </a:lnTo>
                                <a:lnTo>
                                  <a:pt x="1151" y="550"/>
                                </a:lnTo>
                                <a:lnTo>
                                  <a:pt x="122" y="550"/>
                                </a:lnTo>
                                <a:lnTo>
                                  <a:pt x="98" y="548"/>
                                </a:lnTo>
                                <a:lnTo>
                                  <a:pt x="53" y="530"/>
                                </a:lnTo>
                                <a:lnTo>
                                  <a:pt x="21" y="497"/>
                                </a:lnTo>
                                <a:lnTo>
                                  <a:pt x="3" y="452"/>
                                </a:lnTo>
                                <a:lnTo>
                                  <a:pt x="0" y="428"/>
                                </a:lnTo>
                                <a:lnTo>
                                  <a:pt x="0" y="122"/>
                                </a:lnTo>
                                <a:lnTo>
                                  <a:pt x="3" y="98"/>
                                </a:lnTo>
                                <a:lnTo>
                                  <a:pt x="21" y="53"/>
                                </a:lnTo>
                                <a:lnTo>
                                  <a:pt x="53" y="21"/>
                                </a:lnTo>
                                <a:lnTo>
                                  <a:pt x="98" y="3"/>
                                </a:lnTo>
                                <a:lnTo>
                                  <a:pt x="122" y="0"/>
                                </a:lnTo>
                                <a:close/>
                              </a:path>
                            </a:pathLst>
                          </a:custGeom>
                          <a:solidFill>
                            <a:srgbClr val="96ACCD"/>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10" name="Freeform 297"/>
                        <wps:cNvSpPr>
                          <a:spLocks/>
                        </wps:cNvSpPr>
                        <wps:spPr bwMode="auto">
                          <a:xfrm>
                            <a:off x="1036638" y="2568575"/>
                            <a:ext cx="119063" cy="109538"/>
                          </a:xfrm>
                          <a:custGeom>
                            <a:avLst/>
                            <a:gdLst>
                              <a:gd name="T0" fmla="*/ 225 w 225"/>
                              <a:gd name="T1" fmla="*/ 204 h 208"/>
                              <a:gd name="T2" fmla="*/ 224 w 225"/>
                              <a:gd name="T3" fmla="*/ 206 h 208"/>
                              <a:gd name="T4" fmla="*/ 220 w 225"/>
                              <a:gd name="T5" fmla="*/ 208 h 208"/>
                              <a:gd name="T6" fmla="*/ 215 w 225"/>
                              <a:gd name="T7" fmla="*/ 208 h 208"/>
                              <a:gd name="T8" fmla="*/ 208 w 225"/>
                              <a:gd name="T9" fmla="*/ 208 h 208"/>
                              <a:gd name="T10" fmla="*/ 203 w 225"/>
                              <a:gd name="T11" fmla="*/ 208 h 208"/>
                              <a:gd name="T12" fmla="*/ 199 w 225"/>
                              <a:gd name="T13" fmla="*/ 206 h 208"/>
                              <a:gd name="T14" fmla="*/ 198 w 225"/>
                              <a:gd name="T15" fmla="*/ 204 h 208"/>
                              <a:gd name="T16" fmla="*/ 198 w 225"/>
                              <a:gd name="T17" fmla="*/ 22 h 208"/>
                              <a:gd name="T18" fmla="*/ 124 w 225"/>
                              <a:gd name="T19" fmla="*/ 204 h 208"/>
                              <a:gd name="T20" fmla="*/ 123 w 225"/>
                              <a:gd name="T21" fmla="*/ 205 h 208"/>
                              <a:gd name="T22" fmla="*/ 120 w 225"/>
                              <a:gd name="T23" fmla="*/ 208 h 208"/>
                              <a:gd name="T24" fmla="*/ 115 w 225"/>
                              <a:gd name="T25" fmla="*/ 208 h 208"/>
                              <a:gd name="T26" fmla="*/ 110 w 225"/>
                              <a:gd name="T27" fmla="*/ 208 h 208"/>
                              <a:gd name="T28" fmla="*/ 104 w 225"/>
                              <a:gd name="T29" fmla="*/ 208 h 208"/>
                              <a:gd name="T30" fmla="*/ 101 w 225"/>
                              <a:gd name="T31" fmla="*/ 206 h 208"/>
                              <a:gd name="T32" fmla="*/ 98 w 225"/>
                              <a:gd name="T33" fmla="*/ 205 h 208"/>
                              <a:gd name="T34" fmla="*/ 97 w 225"/>
                              <a:gd name="T35" fmla="*/ 204 h 208"/>
                              <a:gd name="T36" fmla="*/ 27 w 225"/>
                              <a:gd name="T37" fmla="*/ 22 h 208"/>
                              <a:gd name="T38" fmla="*/ 25 w 225"/>
                              <a:gd name="T39" fmla="*/ 204 h 208"/>
                              <a:gd name="T40" fmla="*/ 24 w 225"/>
                              <a:gd name="T41" fmla="*/ 206 h 208"/>
                              <a:gd name="T42" fmla="*/ 22 w 225"/>
                              <a:gd name="T43" fmla="*/ 208 h 208"/>
                              <a:gd name="T44" fmla="*/ 17 w 225"/>
                              <a:gd name="T45" fmla="*/ 208 h 208"/>
                              <a:gd name="T46" fmla="*/ 9 w 225"/>
                              <a:gd name="T47" fmla="*/ 208 h 208"/>
                              <a:gd name="T48" fmla="*/ 3 w 225"/>
                              <a:gd name="T49" fmla="*/ 208 h 208"/>
                              <a:gd name="T50" fmla="*/ 1 w 225"/>
                              <a:gd name="T51" fmla="*/ 206 h 208"/>
                              <a:gd name="T52" fmla="*/ 0 w 225"/>
                              <a:gd name="T53" fmla="*/ 204 h 208"/>
                              <a:gd name="T54" fmla="*/ 0 w 225"/>
                              <a:gd name="T55" fmla="*/ 12 h 208"/>
                              <a:gd name="T56" fmla="*/ 3 w 225"/>
                              <a:gd name="T57" fmla="*/ 2 h 208"/>
                              <a:gd name="T58" fmla="*/ 11 w 225"/>
                              <a:gd name="T59" fmla="*/ 0 h 208"/>
                              <a:gd name="T60" fmla="*/ 33 w 225"/>
                              <a:gd name="T61" fmla="*/ 0 h 208"/>
                              <a:gd name="T62" fmla="*/ 40 w 225"/>
                              <a:gd name="T63" fmla="*/ 2 h 208"/>
                              <a:gd name="T64" fmla="*/ 46 w 225"/>
                              <a:gd name="T65" fmla="*/ 6 h 208"/>
                              <a:gd name="T66" fmla="*/ 50 w 225"/>
                              <a:gd name="T67" fmla="*/ 12 h 208"/>
                              <a:gd name="T68" fmla="*/ 112 w 225"/>
                              <a:gd name="T69" fmla="*/ 167 h 208"/>
                              <a:gd name="T70" fmla="*/ 174 w 225"/>
                              <a:gd name="T71" fmla="*/ 17 h 208"/>
                              <a:gd name="T72" fmla="*/ 178 w 225"/>
                              <a:gd name="T73" fmla="*/ 8 h 208"/>
                              <a:gd name="T74" fmla="*/ 183 w 225"/>
                              <a:gd name="T75" fmla="*/ 3 h 208"/>
                              <a:gd name="T76" fmla="*/ 189 w 225"/>
                              <a:gd name="T77" fmla="*/ 1 h 208"/>
                              <a:gd name="T78" fmla="*/ 195 w 225"/>
                              <a:gd name="T79" fmla="*/ 0 h 208"/>
                              <a:gd name="T80" fmla="*/ 215 w 225"/>
                              <a:gd name="T81" fmla="*/ 0 h 208"/>
                              <a:gd name="T82" fmla="*/ 220 w 225"/>
                              <a:gd name="T83" fmla="*/ 1 h 208"/>
                              <a:gd name="T84" fmla="*/ 223 w 225"/>
                              <a:gd name="T85" fmla="*/ 4 h 208"/>
                              <a:gd name="T86" fmla="*/ 225 w 225"/>
                              <a:gd name="T87" fmla="*/ 9 h 208"/>
                              <a:gd name="T88" fmla="*/ 225 w 225"/>
                              <a:gd name="T89" fmla="*/ 203 h 2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225" h="208">
                                <a:moveTo>
                                  <a:pt x="225" y="203"/>
                                </a:moveTo>
                                <a:lnTo>
                                  <a:pt x="225" y="204"/>
                                </a:lnTo>
                                <a:lnTo>
                                  <a:pt x="224" y="205"/>
                                </a:lnTo>
                                <a:lnTo>
                                  <a:pt x="224" y="206"/>
                                </a:lnTo>
                                <a:lnTo>
                                  <a:pt x="223" y="206"/>
                                </a:lnTo>
                                <a:lnTo>
                                  <a:pt x="220" y="208"/>
                                </a:lnTo>
                                <a:lnTo>
                                  <a:pt x="218" y="208"/>
                                </a:lnTo>
                                <a:lnTo>
                                  <a:pt x="215" y="208"/>
                                </a:lnTo>
                                <a:lnTo>
                                  <a:pt x="211" y="208"/>
                                </a:lnTo>
                                <a:lnTo>
                                  <a:pt x="208" y="208"/>
                                </a:lnTo>
                                <a:lnTo>
                                  <a:pt x="205" y="208"/>
                                </a:lnTo>
                                <a:lnTo>
                                  <a:pt x="203" y="208"/>
                                </a:lnTo>
                                <a:lnTo>
                                  <a:pt x="200" y="206"/>
                                </a:lnTo>
                                <a:lnTo>
                                  <a:pt x="199" y="206"/>
                                </a:lnTo>
                                <a:lnTo>
                                  <a:pt x="199" y="205"/>
                                </a:lnTo>
                                <a:lnTo>
                                  <a:pt x="198" y="204"/>
                                </a:lnTo>
                                <a:lnTo>
                                  <a:pt x="198" y="203"/>
                                </a:lnTo>
                                <a:lnTo>
                                  <a:pt x="198" y="22"/>
                                </a:lnTo>
                                <a:lnTo>
                                  <a:pt x="198" y="22"/>
                                </a:lnTo>
                                <a:lnTo>
                                  <a:pt x="124" y="204"/>
                                </a:lnTo>
                                <a:lnTo>
                                  <a:pt x="124" y="205"/>
                                </a:lnTo>
                                <a:lnTo>
                                  <a:pt x="123" y="205"/>
                                </a:lnTo>
                                <a:lnTo>
                                  <a:pt x="122" y="206"/>
                                </a:lnTo>
                                <a:lnTo>
                                  <a:pt x="120" y="208"/>
                                </a:lnTo>
                                <a:lnTo>
                                  <a:pt x="118" y="208"/>
                                </a:lnTo>
                                <a:lnTo>
                                  <a:pt x="115" y="208"/>
                                </a:lnTo>
                                <a:lnTo>
                                  <a:pt x="114" y="208"/>
                                </a:lnTo>
                                <a:lnTo>
                                  <a:pt x="110" y="208"/>
                                </a:lnTo>
                                <a:lnTo>
                                  <a:pt x="107" y="208"/>
                                </a:lnTo>
                                <a:lnTo>
                                  <a:pt x="104" y="208"/>
                                </a:lnTo>
                                <a:lnTo>
                                  <a:pt x="102" y="208"/>
                                </a:lnTo>
                                <a:lnTo>
                                  <a:pt x="101" y="206"/>
                                </a:lnTo>
                                <a:lnTo>
                                  <a:pt x="99" y="206"/>
                                </a:lnTo>
                                <a:lnTo>
                                  <a:pt x="98" y="205"/>
                                </a:lnTo>
                                <a:lnTo>
                                  <a:pt x="97" y="205"/>
                                </a:lnTo>
                                <a:lnTo>
                                  <a:pt x="97" y="204"/>
                                </a:lnTo>
                                <a:lnTo>
                                  <a:pt x="27" y="22"/>
                                </a:lnTo>
                                <a:lnTo>
                                  <a:pt x="27" y="22"/>
                                </a:lnTo>
                                <a:lnTo>
                                  <a:pt x="27" y="203"/>
                                </a:lnTo>
                                <a:lnTo>
                                  <a:pt x="25" y="204"/>
                                </a:lnTo>
                                <a:lnTo>
                                  <a:pt x="25" y="205"/>
                                </a:lnTo>
                                <a:lnTo>
                                  <a:pt x="24" y="206"/>
                                </a:lnTo>
                                <a:lnTo>
                                  <a:pt x="23" y="206"/>
                                </a:lnTo>
                                <a:lnTo>
                                  <a:pt x="22" y="208"/>
                                </a:lnTo>
                                <a:lnTo>
                                  <a:pt x="19" y="208"/>
                                </a:lnTo>
                                <a:lnTo>
                                  <a:pt x="17" y="208"/>
                                </a:lnTo>
                                <a:lnTo>
                                  <a:pt x="12" y="208"/>
                                </a:lnTo>
                                <a:lnTo>
                                  <a:pt x="9" y="208"/>
                                </a:lnTo>
                                <a:lnTo>
                                  <a:pt x="6" y="208"/>
                                </a:lnTo>
                                <a:lnTo>
                                  <a:pt x="3" y="208"/>
                                </a:lnTo>
                                <a:lnTo>
                                  <a:pt x="2" y="206"/>
                                </a:lnTo>
                                <a:lnTo>
                                  <a:pt x="1" y="206"/>
                                </a:lnTo>
                                <a:lnTo>
                                  <a:pt x="0" y="205"/>
                                </a:lnTo>
                                <a:lnTo>
                                  <a:pt x="0" y="204"/>
                                </a:lnTo>
                                <a:lnTo>
                                  <a:pt x="0" y="203"/>
                                </a:lnTo>
                                <a:lnTo>
                                  <a:pt x="0" y="12"/>
                                </a:lnTo>
                                <a:lnTo>
                                  <a:pt x="0" y="6"/>
                                </a:lnTo>
                                <a:lnTo>
                                  <a:pt x="3" y="2"/>
                                </a:lnTo>
                                <a:lnTo>
                                  <a:pt x="7" y="0"/>
                                </a:lnTo>
                                <a:lnTo>
                                  <a:pt x="11" y="0"/>
                                </a:lnTo>
                                <a:lnTo>
                                  <a:pt x="28" y="0"/>
                                </a:lnTo>
                                <a:lnTo>
                                  <a:pt x="33" y="0"/>
                                </a:lnTo>
                                <a:lnTo>
                                  <a:pt x="37" y="1"/>
                                </a:lnTo>
                                <a:lnTo>
                                  <a:pt x="40" y="2"/>
                                </a:lnTo>
                                <a:lnTo>
                                  <a:pt x="43" y="3"/>
                                </a:lnTo>
                                <a:lnTo>
                                  <a:pt x="46" y="6"/>
                                </a:lnTo>
                                <a:lnTo>
                                  <a:pt x="48" y="9"/>
                                </a:lnTo>
                                <a:lnTo>
                                  <a:pt x="50" y="12"/>
                                </a:lnTo>
                                <a:lnTo>
                                  <a:pt x="51" y="17"/>
                                </a:lnTo>
                                <a:lnTo>
                                  <a:pt x="112" y="167"/>
                                </a:lnTo>
                                <a:lnTo>
                                  <a:pt x="112" y="167"/>
                                </a:lnTo>
                                <a:lnTo>
                                  <a:pt x="174" y="17"/>
                                </a:lnTo>
                                <a:lnTo>
                                  <a:pt x="177" y="12"/>
                                </a:lnTo>
                                <a:lnTo>
                                  <a:pt x="178" y="8"/>
                                </a:lnTo>
                                <a:lnTo>
                                  <a:pt x="181" y="6"/>
                                </a:lnTo>
                                <a:lnTo>
                                  <a:pt x="183" y="3"/>
                                </a:lnTo>
                                <a:lnTo>
                                  <a:pt x="186" y="2"/>
                                </a:lnTo>
                                <a:lnTo>
                                  <a:pt x="189" y="1"/>
                                </a:lnTo>
                                <a:lnTo>
                                  <a:pt x="192" y="0"/>
                                </a:lnTo>
                                <a:lnTo>
                                  <a:pt x="195" y="0"/>
                                </a:lnTo>
                                <a:lnTo>
                                  <a:pt x="213" y="0"/>
                                </a:lnTo>
                                <a:lnTo>
                                  <a:pt x="215" y="0"/>
                                </a:lnTo>
                                <a:lnTo>
                                  <a:pt x="218" y="1"/>
                                </a:lnTo>
                                <a:lnTo>
                                  <a:pt x="220" y="1"/>
                                </a:lnTo>
                                <a:lnTo>
                                  <a:pt x="221" y="2"/>
                                </a:lnTo>
                                <a:lnTo>
                                  <a:pt x="223" y="4"/>
                                </a:lnTo>
                                <a:lnTo>
                                  <a:pt x="224" y="7"/>
                                </a:lnTo>
                                <a:lnTo>
                                  <a:pt x="225" y="9"/>
                                </a:lnTo>
                                <a:lnTo>
                                  <a:pt x="225" y="12"/>
                                </a:lnTo>
                                <a:lnTo>
                                  <a:pt x="225" y="20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11" name="Freeform 298"/>
                        <wps:cNvSpPr>
                          <a:spLocks noEditPoints="1"/>
                        </wps:cNvSpPr>
                        <wps:spPr bwMode="auto">
                          <a:xfrm>
                            <a:off x="1184275" y="2568575"/>
                            <a:ext cx="84138" cy="109538"/>
                          </a:xfrm>
                          <a:custGeom>
                            <a:avLst/>
                            <a:gdLst>
                              <a:gd name="T0" fmla="*/ 159 w 159"/>
                              <a:gd name="T1" fmla="*/ 101 h 208"/>
                              <a:gd name="T2" fmla="*/ 159 w 159"/>
                              <a:gd name="T3" fmla="*/ 126 h 208"/>
                              <a:gd name="T4" fmla="*/ 153 w 159"/>
                              <a:gd name="T5" fmla="*/ 147 h 208"/>
                              <a:gd name="T6" fmla="*/ 145 w 159"/>
                              <a:gd name="T7" fmla="*/ 166 h 208"/>
                              <a:gd name="T8" fmla="*/ 132 w 159"/>
                              <a:gd name="T9" fmla="*/ 181 h 208"/>
                              <a:gd name="T10" fmla="*/ 119 w 159"/>
                              <a:gd name="T11" fmla="*/ 193 h 208"/>
                              <a:gd name="T12" fmla="*/ 100 w 159"/>
                              <a:gd name="T13" fmla="*/ 200 h 208"/>
                              <a:gd name="T14" fmla="*/ 80 w 159"/>
                              <a:gd name="T15" fmla="*/ 206 h 208"/>
                              <a:gd name="T16" fmla="*/ 55 w 159"/>
                              <a:gd name="T17" fmla="*/ 208 h 208"/>
                              <a:gd name="T18" fmla="*/ 10 w 159"/>
                              <a:gd name="T19" fmla="*/ 208 h 208"/>
                              <a:gd name="T20" fmla="*/ 7 w 159"/>
                              <a:gd name="T21" fmla="*/ 206 h 208"/>
                              <a:gd name="T22" fmla="*/ 4 w 159"/>
                              <a:gd name="T23" fmla="*/ 205 h 208"/>
                              <a:gd name="T24" fmla="*/ 0 w 159"/>
                              <a:gd name="T25" fmla="*/ 202 h 208"/>
                              <a:gd name="T26" fmla="*/ 0 w 159"/>
                              <a:gd name="T27" fmla="*/ 195 h 208"/>
                              <a:gd name="T28" fmla="*/ 0 w 159"/>
                              <a:gd name="T29" fmla="*/ 11 h 208"/>
                              <a:gd name="T30" fmla="*/ 0 w 159"/>
                              <a:gd name="T31" fmla="*/ 6 h 208"/>
                              <a:gd name="T32" fmla="*/ 4 w 159"/>
                              <a:gd name="T33" fmla="*/ 2 h 208"/>
                              <a:gd name="T34" fmla="*/ 7 w 159"/>
                              <a:gd name="T35" fmla="*/ 0 h 208"/>
                              <a:gd name="T36" fmla="*/ 10 w 159"/>
                              <a:gd name="T37" fmla="*/ 0 h 208"/>
                              <a:gd name="T38" fmla="*/ 57 w 159"/>
                              <a:gd name="T39" fmla="*/ 0 h 208"/>
                              <a:gd name="T40" fmla="*/ 83 w 159"/>
                              <a:gd name="T41" fmla="*/ 1 h 208"/>
                              <a:gd name="T42" fmla="*/ 103 w 159"/>
                              <a:gd name="T43" fmla="*/ 7 h 208"/>
                              <a:gd name="T44" fmla="*/ 121 w 159"/>
                              <a:gd name="T45" fmla="*/ 14 h 208"/>
                              <a:gd name="T46" fmla="*/ 135 w 159"/>
                              <a:gd name="T47" fmla="*/ 27 h 208"/>
                              <a:gd name="T48" fmla="*/ 146 w 159"/>
                              <a:gd name="T49" fmla="*/ 40 h 208"/>
                              <a:gd name="T50" fmla="*/ 153 w 159"/>
                              <a:gd name="T51" fmla="*/ 59 h 208"/>
                              <a:gd name="T52" fmla="*/ 159 w 159"/>
                              <a:gd name="T53" fmla="*/ 77 h 208"/>
                              <a:gd name="T54" fmla="*/ 159 w 159"/>
                              <a:gd name="T55" fmla="*/ 101 h 208"/>
                              <a:gd name="T56" fmla="*/ 131 w 159"/>
                              <a:gd name="T57" fmla="*/ 102 h 208"/>
                              <a:gd name="T58" fmla="*/ 130 w 159"/>
                              <a:gd name="T59" fmla="*/ 85 h 208"/>
                              <a:gd name="T60" fmla="*/ 127 w 159"/>
                              <a:gd name="T61" fmla="*/ 70 h 208"/>
                              <a:gd name="T62" fmla="*/ 121 w 159"/>
                              <a:gd name="T63" fmla="*/ 56 h 208"/>
                              <a:gd name="T64" fmla="*/ 114 w 159"/>
                              <a:gd name="T65" fmla="*/ 45 h 208"/>
                              <a:gd name="T66" fmla="*/ 104 w 159"/>
                              <a:gd name="T67" fmla="*/ 35 h 208"/>
                              <a:gd name="T68" fmla="*/ 92 w 159"/>
                              <a:gd name="T69" fmla="*/ 28 h 208"/>
                              <a:gd name="T70" fmla="*/ 76 w 159"/>
                              <a:gd name="T71" fmla="*/ 23 h 208"/>
                              <a:gd name="T72" fmla="*/ 56 w 159"/>
                              <a:gd name="T73" fmla="*/ 23 h 208"/>
                              <a:gd name="T74" fmla="*/ 27 w 159"/>
                              <a:gd name="T75" fmla="*/ 23 h 208"/>
                              <a:gd name="T76" fmla="*/ 27 w 159"/>
                              <a:gd name="T77" fmla="*/ 184 h 208"/>
                              <a:gd name="T78" fmla="*/ 56 w 159"/>
                              <a:gd name="T79" fmla="*/ 184 h 208"/>
                              <a:gd name="T80" fmla="*/ 76 w 159"/>
                              <a:gd name="T81" fmla="*/ 183 h 208"/>
                              <a:gd name="T82" fmla="*/ 90 w 159"/>
                              <a:gd name="T83" fmla="*/ 179 h 208"/>
                              <a:gd name="T84" fmla="*/ 103 w 159"/>
                              <a:gd name="T85" fmla="*/ 173 h 208"/>
                              <a:gd name="T86" fmla="*/ 112 w 159"/>
                              <a:gd name="T87" fmla="*/ 163 h 208"/>
                              <a:gd name="T88" fmla="*/ 121 w 159"/>
                              <a:gd name="T89" fmla="*/ 152 h 208"/>
                              <a:gd name="T90" fmla="*/ 126 w 159"/>
                              <a:gd name="T91" fmla="*/ 139 h 208"/>
                              <a:gd name="T92" fmla="*/ 130 w 159"/>
                              <a:gd name="T93" fmla="*/ 121 h 208"/>
                              <a:gd name="T94" fmla="*/ 131 w 159"/>
                              <a:gd name="T95" fmla="*/ 102 h 2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59" h="208">
                                <a:moveTo>
                                  <a:pt x="159" y="101"/>
                                </a:moveTo>
                                <a:lnTo>
                                  <a:pt x="159" y="126"/>
                                </a:lnTo>
                                <a:lnTo>
                                  <a:pt x="153" y="147"/>
                                </a:lnTo>
                                <a:lnTo>
                                  <a:pt x="145" y="166"/>
                                </a:lnTo>
                                <a:lnTo>
                                  <a:pt x="132" y="181"/>
                                </a:lnTo>
                                <a:lnTo>
                                  <a:pt x="119" y="193"/>
                                </a:lnTo>
                                <a:lnTo>
                                  <a:pt x="100" y="200"/>
                                </a:lnTo>
                                <a:lnTo>
                                  <a:pt x="80" y="206"/>
                                </a:lnTo>
                                <a:lnTo>
                                  <a:pt x="55" y="208"/>
                                </a:lnTo>
                                <a:lnTo>
                                  <a:pt x="10" y="208"/>
                                </a:lnTo>
                                <a:lnTo>
                                  <a:pt x="7" y="206"/>
                                </a:lnTo>
                                <a:lnTo>
                                  <a:pt x="4" y="205"/>
                                </a:lnTo>
                                <a:lnTo>
                                  <a:pt x="0" y="202"/>
                                </a:lnTo>
                                <a:lnTo>
                                  <a:pt x="0" y="195"/>
                                </a:lnTo>
                                <a:lnTo>
                                  <a:pt x="0" y="11"/>
                                </a:lnTo>
                                <a:lnTo>
                                  <a:pt x="0" y="6"/>
                                </a:lnTo>
                                <a:lnTo>
                                  <a:pt x="4" y="2"/>
                                </a:lnTo>
                                <a:lnTo>
                                  <a:pt x="7" y="0"/>
                                </a:lnTo>
                                <a:lnTo>
                                  <a:pt x="10" y="0"/>
                                </a:lnTo>
                                <a:lnTo>
                                  <a:pt x="57" y="0"/>
                                </a:lnTo>
                                <a:lnTo>
                                  <a:pt x="83" y="1"/>
                                </a:lnTo>
                                <a:lnTo>
                                  <a:pt x="103" y="7"/>
                                </a:lnTo>
                                <a:lnTo>
                                  <a:pt x="121" y="14"/>
                                </a:lnTo>
                                <a:lnTo>
                                  <a:pt x="135" y="27"/>
                                </a:lnTo>
                                <a:lnTo>
                                  <a:pt x="146" y="40"/>
                                </a:lnTo>
                                <a:lnTo>
                                  <a:pt x="153" y="59"/>
                                </a:lnTo>
                                <a:lnTo>
                                  <a:pt x="159" y="77"/>
                                </a:lnTo>
                                <a:lnTo>
                                  <a:pt x="159" y="101"/>
                                </a:lnTo>
                                <a:close/>
                                <a:moveTo>
                                  <a:pt x="131" y="102"/>
                                </a:moveTo>
                                <a:lnTo>
                                  <a:pt x="130" y="85"/>
                                </a:lnTo>
                                <a:lnTo>
                                  <a:pt x="127" y="70"/>
                                </a:lnTo>
                                <a:lnTo>
                                  <a:pt x="121" y="56"/>
                                </a:lnTo>
                                <a:lnTo>
                                  <a:pt x="114" y="45"/>
                                </a:lnTo>
                                <a:lnTo>
                                  <a:pt x="104" y="35"/>
                                </a:lnTo>
                                <a:lnTo>
                                  <a:pt x="92" y="28"/>
                                </a:lnTo>
                                <a:lnTo>
                                  <a:pt x="76" y="23"/>
                                </a:lnTo>
                                <a:lnTo>
                                  <a:pt x="56" y="23"/>
                                </a:lnTo>
                                <a:lnTo>
                                  <a:pt x="27" y="23"/>
                                </a:lnTo>
                                <a:lnTo>
                                  <a:pt x="27" y="184"/>
                                </a:lnTo>
                                <a:lnTo>
                                  <a:pt x="56" y="184"/>
                                </a:lnTo>
                                <a:lnTo>
                                  <a:pt x="76" y="183"/>
                                </a:lnTo>
                                <a:lnTo>
                                  <a:pt x="90" y="179"/>
                                </a:lnTo>
                                <a:lnTo>
                                  <a:pt x="103" y="173"/>
                                </a:lnTo>
                                <a:lnTo>
                                  <a:pt x="112" y="163"/>
                                </a:lnTo>
                                <a:lnTo>
                                  <a:pt x="121" y="152"/>
                                </a:lnTo>
                                <a:lnTo>
                                  <a:pt x="126" y="139"/>
                                </a:lnTo>
                                <a:lnTo>
                                  <a:pt x="130" y="121"/>
                                </a:lnTo>
                                <a:lnTo>
                                  <a:pt x="131" y="10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12" name="Freeform 299"/>
                        <wps:cNvSpPr>
                          <a:spLocks noEditPoints="1"/>
                        </wps:cNvSpPr>
                        <wps:spPr bwMode="auto">
                          <a:xfrm>
                            <a:off x="1290638" y="2568575"/>
                            <a:ext cx="73025" cy="109538"/>
                          </a:xfrm>
                          <a:custGeom>
                            <a:avLst/>
                            <a:gdLst>
                              <a:gd name="T0" fmla="*/ 138 w 138"/>
                              <a:gd name="T1" fmla="*/ 204 h 208"/>
                              <a:gd name="T2" fmla="*/ 137 w 138"/>
                              <a:gd name="T3" fmla="*/ 206 h 208"/>
                              <a:gd name="T4" fmla="*/ 135 w 138"/>
                              <a:gd name="T5" fmla="*/ 208 h 208"/>
                              <a:gd name="T6" fmla="*/ 128 w 138"/>
                              <a:gd name="T7" fmla="*/ 208 h 208"/>
                              <a:gd name="T8" fmla="*/ 120 w 138"/>
                              <a:gd name="T9" fmla="*/ 208 h 208"/>
                              <a:gd name="T10" fmla="*/ 115 w 138"/>
                              <a:gd name="T11" fmla="*/ 208 h 208"/>
                              <a:gd name="T12" fmla="*/ 111 w 138"/>
                              <a:gd name="T13" fmla="*/ 206 h 208"/>
                              <a:gd name="T14" fmla="*/ 110 w 138"/>
                              <a:gd name="T15" fmla="*/ 203 h 208"/>
                              <a:gd name="T16" fmla="*/ 90 w 138"/>
                              <a:gd name="T17" fmla="*/ 152 h 208"/>
                              <a:gd name="T18" fmla="*/ 83 w 138"/>
                              <a:gd name="T19" fmla="*/ 137 h 208"/>
                              <a:gd name="T20" fmla="*/ 74 w 138"/>
                              <a:gd name="T21" fmla="*/ 125 h 208"/>
                              <a:gd name="T22" fmla="*/ 63 w 138"/>
                              <a:gd name="T23" fmla="*/ 118 h 208"/>
                              <a:gd name="T24" fmla="*/ 46 w 138"/>
                              <a:gd name="T25" fmla="*/ 114 h 208"/>
                              <a:gd name="T26" fmla="*/ 27 w 138"/>
                              <a:gd name="T27" fmla="*/ 203 h 208"/>
                              <a:gd name="T28" fmla="*/ 27 w 138"/>
                              <a:gd name="T29" fmla="*/ 205 h 208"/>
                              <a:gd name="T30" fmla="*/ 25 w 138"/>
                              <a:gd name="T31" fmla="*/ 206 h 208"/>
                              <a:gd name="T32" fmla="*/ 21 w 138"/>
                              <a:gd name="T33" fmla="*/ 208 h 208"/>
                              <a:gd name="T34" fmla="*/ 14 w 138"/>
                              <a:gd name="T35" fmla="*/ 208 h 208"/>
                              <a:gd name="T36" fmla="*/ 8 w 138"/>
                              <a:gd name="T37" fmla="*/ 208 h 208"/>
                              <a:gd name="T38" fmla="*/ 3 w 138"/>
                              <a:gd name="T39" fmla="*/ 206 h 208"/>
                              <a:gd name="T40" fmla="*/ 2 w 138"/>
                              <a:gd name="T41" fmla="*/ 205 h 208"/>
                              <a:gd name="T42" fmla="*/ 0 w 138"/>
                              <a:gd name="T43" fmla="*/ 203 h 208"/>
                              <a:gd name="T44" fmla="*/ 0 w 138"/>
                              <a:gd name="T45" fmla="*/ 6 h 208"/>
                              <a:gd name="T46" fmla="*/ 7 w 138"/>
                              <a:gd name="T47" fmla="*/ 0 h 208"/>
                              <a:gd name="T48" fmla="*/ 55 w 138"/>
                              <a:gd name="T49" fmla="*/ 0 h 208"/>
                              <a:gd name="T50" fmla="*/ 68 w 138"/>
                              <a:gd name="T51" fmla="*/ 0 h 208"/>
                              <a:gd name="T52" fmla="*/ 77 w 138"/>
                              <a:gd name="T53" fmla="*/ 1 h 208"/>
                              <a:gd name="T54" fmla="*/ 99 w 138"/>
                              <a:gd name="T55" fmla="*/ 7 h 208"/>
                              <a:gd name="T56" fmla="*/ 114 w 138"/>
                              <a:gd name="T57" fmla="*/ 19 h 208"/>
                              <a:gd name="T58" fmla="*/ 124 w 138"/>
                              <a:gd name="T59" fmla="*/ 35 h 208"/>
                              <a:gd name="T60" fmla="*/ 126 w 138"/>
                              <a:gd name="T61" fmla="*/ 54 h 208"/>
                              <a:gd name="T62" fmla="*/ 124 w 138"/>
                              <a:gd name="T63" fmla="*/ 73 h 208"/>
                              <a:gd name="T64" fmla="*/ 115 w 138"/>
                              <a:gd name="T65" fmla="*/ 88 h 208"/>
                              <a:gd name="T66" fmla="*/ 103 w 138"/>
                              <a:gd name="T67" fmla="*/ 98 h 208"/>
                              <a:gd name="T68" fmla="*/ 87 w 138"/>
                              <a:gd name="T69" fmla="*/ 107 h 208"/>
                              <a:gd name="T70" fmla="*/ 95 w 138"/>
                              <a:gd name="T71" fmla="*/ 112 h 208"/>
                              <a:gd name="T72" fmla="*/ 104 w 138"/>
                              <a:gd name="T73" fmla="*/ 120 h 208"/>
                              <a:gd name="T74" fmla="*/ 110 w 138"/>
                              <a:gd name="T75" fmla="*/ 131 h 208"/>
                              <a:gd name="T76" fmla="*/ 116 w 138"/>
                              <a:gd name="T77" fmla="*/ 146 h 208"/>
                              <a:gd name="T78" fmla="*/ 137 w 138"/>
                              <a:gd name="T79" fmla="*/ 197 h 208"/>
                              <a:gd name="T80" fmla="*/ 138 w 138"/>
                              <a:gd name="T81" fmla="*/ 202 h 208"/>
                              <a:gd name="T82" fmla="*/ 98 w 138"/>
                              <a:gd name="T83" fmla="*/ 57 h 208"/>
                              <a:gd name="T84" fmla="*/ 92 w 138"/>
                              <a:gd name="T85" fmla="*/ 36 h 208"/>
                              <a:gd name="T86" fmla="*/ 73 w 138"/>
                              <a:gd name="T87" fmla="*/ 24 h 208"/>
                              <a:gd name="T88" fmla="*/ 64 w 138"/>
                              <a:gd name="T89" fmla="*/ 23 h 208"/>
                              <a:gd name="T90" fmla="*/ 51 w 138"/>
                              <a:gd name="T91" fmla="*/ 23 h 208"/>
                              <a:gd name="T92" fmla="*/ 27 w 138"/>
                              <a:gd name="T93" fmla="*/ 92 h 208"/>
                              <a:gd name="T94" fmla="*/ 66 w 138"/>
                              <a:gd name="T95" fmla="*/ 92 h 208"/>
                              <a:gd name="T96" fmla="*/ 82 w 138"/>
                              <a:gd name="T97" fmla="*/ 87 h 208"/>
                              <a:gd name="T98" fmla="*/ 92 w 138"/>
                              <a:gd name="T99" fmla="*/ 77 h 208"/>
                              <a:gd name="T100" fmla="*/ 96 w 138"/>
                              <a:gd name="T101" fmla="*/ 65 h 2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138" h="208">
                                <a:moveTo>
                                  <a:pt x="138" y="203"/>
                                </a:moveTo>
                                <a:lnTo>
                                  <a:pt x="138" y="204"/>
                                </a:lnTo>
                                <a:lnTo>
                                  <a:pt x="138" y="205"/>
                                </a:lnTo>
                                <a:lnTo>
                                  <a:pt x="137" y="206"/>
                                </a:lnTo>
                                <a:lnTo>
                                  <a:pt x="136" y="206"/>
                                </a:lnTo>
                                <a:lnTo>
                                  <a:pt x="135" y="208"/>
                                </a:lnTo>
                                <a:lnTo>
                                  <a:pt x="132" y="208"/>
                                </a:lnTo>
                                <a:lnTo>
                                  <a:pt x="128" y="208"/>
                                </a:lnTo>
                                <a:lnTo>
                                  <a:pt x="124" y="208"/>
                                </a:lnTo>
                                <a:lnTo>
                                  <a:pt x="120" y="208"/>
                                </a:lnTo>
                                <a:lnTo>
                                  <a:pt x="117" y="208"/>
                                </a:lnTo>
                                <a:lnTo>
                                  <a:pt x="115" y="208"/>
                                </a:lnTo>
                                <a:lnTo>
                                  <a:pt x="112" y="206"/>
                                </a:lnTo>
                                <a:lnTo>
                                  <a:pt x="111" y="206"/>
                                </a:lnTo>
                                <a:lnTo>
                                  <a:pt x="110" y="205"/>
                                </a:lnTo>
                                <a:lnTo>
                                  <a:pt x="110" y="203"/>
                                </a:lnTo>
                                <a:lnTo>
                                  <a:pt x="109" y="202"/>
                                </a:lnTo>
                                <a:lnTo>
                                  <a:pt x="90" y="152"/>
                                </a:lnTo>
                                <a:lnTo>
                                  <a:pt x="87" y="145"/>
                                </a:lnTo>
                                <a:lnTo>
                                  <a:pt x="83" y="137"/>
                                </a:lnTo>
                                <a:lnTo>
                                  <a:pt x="79" y="130"/>
                                </a:lnTo>
                                <a:lnTo>
                                  <a:pt x="74" y="125"/>
                                </a:lnTo>
                                <a:lnTo>
                                  <a:pt x="69" y="120"/>
                                </a:lnTo>
                                <a:lnTo>
                                  <a:pt x="63" y="118"/>
                                </a:lnTo>
                                <a:lnTo>
                                  <a:pt x="56" y="115"/>
                                </a:lnTo>
                                <a:lnTo>
                                  <a:pt x="46" y="114"/>
                                </a:lnTo>
                                <a:lnTo>
                                  <a:pt x="27" y="114"/>
                                </a:lnTo>
                                <a:lnTo>
                                  <a:pt x="27" y="203"/>
                                </a:lnTo>
                                <a:lnTo>
                                  <a:pt x="27" y="204"/>
                                </a:lnTo>
                                <a:lnTo>
                                  <a:pt x="27" y="205"/>
                                </a:lnTo>
                                <a:lnTo>
                                  <a:pt x="26" y="206"/>
                                </a:lnTo>
                                <a:lnTo>
                                  <a:pt x="25" y="206"/>
                                </a:lnTo>
                                <a:lnTo>
                                  <a:pt x="24" y="208"/>
                                </a:lnTo>
                                <a:lnTo>
                                  <a:pt x="21" y="208"/>
                                </a:lnTo>
                                <a:lnTo>
                                  <a:pt x="18" y="208"/>
                                </a:lnTo>
                                <a:lnTo>
                                  <a:pt x="14" y="208"/>
                                </a:lnTo>
                                <a:lnTo>
                                  <a:pt x="10" y="208"/>
                                </a:lnTo>
                                <a:lnTo>
                                  <a:pt x="8" y="208"/>
                                </a:lnTo>
                                <a:lnTo>
                                  <a:pt x="5" y="208"/>
                                </a:lnTo>
                                <a:lnTo>
                                  <a:pt x="3" y="206"/>
                                </a:lnTo>
                                <a:lnTo>
                                  <a:pt x="2" y="206"/>
                                </a:lnTo>
                                <a:lnTo>
                                  <a:pt x="2" y="205"/>
                                </a:lnTo>
                                <a:lnTo>
                                  <a:pt x="0" y="204"/>
                                </a:lnTo>
                                <a:lnTo>
                                  <a:pt x="0" y="203"/>
                                </a:lnTo>
                                <a:lnTo>
                                  <a:pt x="0" y="11"/>
                                </a:lnTo>
                                <a:lnTo>
                                  <a:pt x="0" y="6"/>
                                </a:lnTo>
                                <a:lnTo>
                                  <a:pt x="4" y="2"/>
                                </a:lnTo>
                                <a:lnTo>
                                  <a:pt x="7" y="0"/>
                                </a:lnTo>
                                <a:lnTo>
                                  <a:pt x="10" y="0"/>
                                </a:lnTo>
                                <a:lnTo>
                                  <a:pt x="55" y="0"/>
                                </a:lnTo>
                                <a:lnTo>
                                  <a:pt x="62" y="0"/>
                                </a:lnTo>
                                <a:lnTo>
                                  <a:pt x="68" y="0"/>
                                </a:lnTo>
                                <a:lnTo>
                                  <a:pt x="73" y="1"/>
                                </a:lnTo>
                                <a:lnTo>
                                  <a:pt x="77" y="1"/>
                                </a:lnTo>
                                <a:lnTo>
                                  <a:pt x="89" y="3"/>
                                </a:lnTo>
                                <a:lnTo>
                                  <a:pt x="99" y="7"/>
                                </a:lnTo>
                                <a:lnTo>
                                  <a:pt x="108" y="12"/>
                                </a:lnTo>
                                <a:lnTo>
                                  <a:pt x="114" y="19"/>
                                </a:lnTo>
                                <a:lnTo>
                                  <a:pt x="120" y="27"/>
                                </a:lnTo>
                                <a:lnTo>
                                  <a:pt x="124" y="35"/>
                                </a:lnTo>
                                <a:lnTo>
                                  <a:pt x="126" y="44"/>
                                </a:lnTo>
                                <a:lnTo>
                                  <a:pt x="126" y="54"/>
                                </a:lnTo>
                                <a:lnTo>
                                  <a:pt x="126" y="65"/>
                                </a:lnTo>
                                <a:lnTo>
                                  <a:pt x="124" y="73"/>
                                </a:lnTo>
                                <a:lnTo>
                                  <a:pt x="120" y="81"/>
                                </a:lnTo>
                                <a:lnTo>
                                  <a:pt x="115" y="88"/>
                                </a:lnTo>
                                <a:lnTo>
                                  <a:pt x="110" y="93"/>
                                </a:lnTo>
                                <a:lnTo>
                                  <a:pt x="103" y="98"/>
                                </a:lnTo>
                                <a:lnTo>
                                  <a:pt x="95" y="103"/>
                                </a:lnTo>
                                <a:lnTo>
                                  <a:pt x="87" y="107"/>
                                </a:lnTo>
                                <a:lnTo>
                                  <a:pt x="92" y="109"/>
                                </a:lnTo>
                                <a:lnTo>
                                  <a:pt x="95" y="112"/>
                                </a:lnTo>
                                <a:lnTo>
                                  <a:pt x="100" y="115"/>
                                </a:lnTo>
                                <a:lnTo>
                                  <a:pt x="104" y="120"/>
                                </a:lnTo>
                                <a:lnTo>
                                  <a:pt x="108" y="125"/>
                                </a:lnTo>
                                <a:lnTo>
                                  <a:pt x="110" y="131"/>
                                </a:lnTo>
                                <a:lnTo>
                                  <a:pt x="114" y="137"/>
                                </a:lnTo>
                                <a:lnTo>
                                  <a:pt x="116" y="146"/>
                                </a:lnTo>
                                <a:lnTo>
                                  <a:pt x="135" y="192"/>
                                </a:lnTo>
                                <a:lnTo>
                                  <a:pt x="137" y="197"/>
                                </a:lnTo>
                                <a:lnTo>
                                  <a:pt x="138" y="199"/>
                                </a:lnTo>
                                <a:lnTo>
                                  <a:pt x="138" y="202"/>
                                </a:lnTo>
                                <a:lnTo>
                                  <a:pt x="138" y="203"/>
                                </a:lnTo>
                                <a:close/>
                                <a:moveTo>
                                  <a:pt x="98" y="57"/>
                                </a:moveTo>
                                <a:lnTo>
                                  <a:pt x="96" y="45"/>
                                </a:lnTo>
                                <a:lnTo>
                                  <a:pt x="92" y="36"/>
                                </a:lnTo>
                                <a:lnTo>
                                  <a:pt x="85" y="29"/>
                                </a:lnTo>
                                <a:lnTo>
                                  <a:pt x="73" y="24"/>
                                </a:lnTo>
                                <a:lnTo>
                                  <a:pt x="69" y="23"/>
                                </a:lnTo>
                                <a:lnTo>
                                  <a:pt x="64" y="23"/>
                                </a:lnTo>
                                <a:lnTo>
                                  <a:pt x="58" y="23"/>
                                </a:lnTo>
                                <a:lnTo>
                                  <a:pt x="51" y="23"/>
                                </a:lnTo>
                                <a:lnTo>
                                  <a:pt x="27" y="23"/>
                                </a:lnTo>
                                <a:lnTo>
                                  <a:pt x="27" y="92"/>
                                </a:lnTo>
                                <a:lnTo>
                                  <a:pt x="55" y="92"/>
                                </a:lnTo>
                                <a:lnTo>
                                  <a:pt x="66" y="92"/>
                                </a:lnTo>
                                <a:lnTo>
                                  <a:pt x="73" y="89"/>
                                </a:lnTo>
                                <a:lnTo>
                                  <a:pt x="82" y="87"/>
                                </a:lnTo>
                                <a:lnTo>
                                  <a:pt x="87" y="82"/>
                                </a:lnTo>
                                <a:lnTo>
                                  <a:pt x="92" y="77"/>
                                </a:lnTo>
                                <a:lnTo>
                                  <a:pt x="95" y="71"/>
                                </a:lnTo>
                                <a:lnTo>
                                  <a:pt x="96" y="65"/>
                                </a:lnTo>
                                <a:lnTo>
                                  <a:pt x="98" y="5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13" name="Freeform 300"/>
                        <wps:cNvSpPr>
                          <a:spLocks/>
                        </wps:cNvSpPr>
                        <wps:spPr bwMode="auto">
                          <a:xfrm>
                            <a:off x="1379538" y="2566988"/>
                            <a:ext cx="68263" cy="112713"/>
                          </a:xfrm>
                          <a:custGeom>
                            <a:avLst/>
                            <a:gdLst>
                              <a:gd name="T0" fmla="*/ 124 w 129"/>
                              <a:gd name="T1" fmla="*/ 176 h 213"/>
                              <a:gd name="T2" fmla="*/ 101 w 129"/>
                              <a:gd name="T3" fmla="*/ 203 h 213"/>
                              <a:gd name="T4" fmla="*/ 57 w 129"/>
                              <a:gd name="T5" fmla="*/ 213 h 213"/>
                              <a:gd name="T6" fmla="*/ 28 w 129"/>
                              <a:gd name="T7" fmla="*/ 209 h 213"/>
                              <a:gd name="T8" fmla="*/ 10 w 129"/>
                              <a:gd name="T9" fmla="*/ 203 h 213"/>
                              <a:gd name="T10" fmla="*/ 2 w 129"/>
                              <a:gd name="T11" fmla="*/ 198 h 213"/>
                              <a:gd name="T12" fmla="*/ 1 w 129"/>
                              <a:gd name="T13" fmla="*/ 193 h 213"/>
                              <a:gd name="T14" fmla="*/ 0 w 129"/>
                              <a:gd name="T15" fmla="*/ 187 h 213"/>
                              <a:gd name="T16" fmla="*/ 1 w 129"/>
                              <a:gd name="T17" fmla="*/ 176 h 213"/>
                              <a:gd name="T18" fmla="*/ 6 w 129"/>
                              <a:gd name="T19" fmla="*/ 175 h 213"/>
                              <a:gd name="T20" fmla="*/ 21 w 129"/>
                              <a:gd name="T21" fmla="*/ 182 h 213"/>
                              <a:gd name="T22" fmla="*/ 45 w 129"/>
                              <a:gd name="T23" fmla="*/ 190 h 213"/>
                              <a:gd name="T24" fmla="*/ 75 w 129"/>
                              <a:gd name="T25" fmla="*/ 187 h 213"/>
                              <a:gd name="T26" fmla="*/ 93 w 129"/>
                              <a:gd name="T27" fmla="*/ 175 h 213"/>
                              <a:gd name="T28" fmla="*/ 98 w 129"/>
                              <a:gd name="T29" fmla="*/ 153 h 213"/>
                              <a:gd name="T30" fmla="*/ 91 w 129"/>
                              <a:gd name="T31" fmla="*/ 131 h 213"/>
                              <a:gd name="T32" fmla="*/ 69 w 129"/>
                              <a:gd name="T33" fmla="*/ 117 h 213"/>
                              <a:gd name="T34" fmla="*/ 27 w 129"/>
                              <a:gd name="T35" fmla="*/ 115 h 213"/>
                              <a:gd name="T36" fmla="*/ 23 w 129"/>
                              <a:gd name="T37" fmla="*/ 113 h 213"/>
                              <a:gd name="T38" fmla="*/ 21 w 129"/>
                              <a:gd name="T39" fmla="*/ 108 h 213"/>
                              <a:gd name="T40" fmla="*/ 21 w 129"/>
                              <a:gd name="T41" fmla="*/ 101 h 213"/>
                              <a:gd name="T42" fmla="*/ 22 w 129"/>
                              <a:gd name="T43" fmla="*/ 95 h 213"/>
                              <a:gd name="T44" fmla="*/ 26 w 129"/>
                              <a:gd name="T45" fmla="*/ 92 h 213"/>
                              <a:gd name="T46" fmla="*/ 55 w 129"/>
                              <a:gd name="T47" fmla="*/ 92 h 213"/>
                              <a:gd name="T48" fmla="*/ 79 w 129"/>
                              <a:gd name="T49" fmla="*/ 83 h 213"/>
                              <a:gd name="T50" fmla="*/ 90 w 129"/>
                              <a:gd name="T51" fmla="*/ 63 h 213"/>
                              <a:gd name="T52" fmla="*/ 89 w 129"/>
                              <a:gd name="T53" fmla="*/ 42 h 213"/>
                              <a:gd name="T54" fmla="*/ 77 w 129"/>
                              <a:gd name="T55" fmla="*/ 27 h 213"/>
                              <a:gd name="T56" fmla="*/ 57 w 129"/>
                              <a:gd name="T57" fmla="*/ 22 h 213"/>
                              <a:gd name="T58" fmla="*/ 32 w 129"/>
                              <a:gd name="T59" fmla="*/ 28 h 213"/>
                              <a:gd name="T60" fmla="*/ 16 w 129"/>
                              <a:gd name="T61" fmla="*/ 37 h 213"/>
                              <a:gd name="T62" fmla="*/ 9 w 129"/>
                              <a:gd name="T63" fmla="*/ 39 h 213"/>
                              <a:gd name="T64" fmla="*/ 6 w 129"/>
                              <a:gd name="T65" fmla="*/ 38 h 213"/>
                              <a:gd name="T66" fmla="*/ 5 w 129"/>
                              <a:gd name="T67" fmla="*/ 32 h 213"/>
                              <a:gd name="T68" fmla="*/ 6 w 129"/>
                              <a:gd name="T69" fmla="*/ 25 h 213"/>
                              <a:gd name="T70" fmla="*/ 7 w 129"/>
                              <a:gd name="T71" fmla="*/ 20 h 213"/>
                              <a:gd name="T72" fmla="*/ 10 w 129"/>
                              <a:gd name="T73" fmla="*/ 16 h 213"/>
                              <a:gd name="T74" fmla="*/ 21 w 129"/>
                              <a:gd name="T75" fmla="*/ 9 h 213"/>
                              <a:gd name="T76" fmla="*/ 43 w 129"/>
                              <a:gd name="T77" fmla="*/ 1 h 213"/>
                              <a:gd name="T78" fmla="*/ 76 w 129"/>
                              <a:gd name="T79" fmla="*/ 0 h 213"/>
                              <a:gd name="T80" fmla="*/ 106 w 129"/>
                              <a:gd name="T81" fmla="*/ 14 h 213"/>
                              <a:gd name="T82" fmla="*/ 119 w 129"/>
                              <a:gd name="T83" fmla="*/ 39 h 213"/>
                              <a:gd name="T84" fmla="*/ 117 w 129"/>
                              <a:gd name="T85" fmla="*/ 69 h 213"/>
                              <a:gd name="T86" fmla="*/ 105 w 129"/>
                              <a:gd name="T87" fmla="*/ 90 h 213"/>
                              <a:gd name="T88" fmla="*/ 81 w 129"/>
                              <a:gd name="T89" fmla="*/ 101 h 213"/>
                              <a:gd name="T90" fmla="*/ 101 w 129"/>
                              <a:gd name="T91" fmla="*/ 107 h 213"/>
                              <a:gd name="T92" fmla="*/ 122 w 129"/>
                              <a:gd name="T93" fmla="*/ 124 h 213"/>
                              <a:gd name="T94" fmla="*/ 129 w 129"/>
                              <a:gd name="T95" fmla="*/ 150 h 2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29" h="213">
                                <a:moveTo>
                                  <a:pt x="129" y="150"/>
                                </a:moveTo>
                                <a:lnTo>
                                  <a:pt x="129" y="165"/>
                                </a:lnTo>
                                <a:lnTo>
                                  <a:pt x="124" y="176"/>
                                </a:lnTo>
                                <a:lnTo>
                                  <a:pt x="119" y="187"/>
                                </a:lnTo>
                                <a:lnTo>
                                  <a:pt x="111" y="196"/>
                                </a:lnTo>
                                <a:lnTo>
                                  <a:pt x="101" y="203"/>
                                </a:lnTo>
                                <a:lnTo>
                                  <a:pt x="87" y="208"/>
                                </a:lnTo>
                                <a:lnTo>
                                  <a:pt x="74" y="212"/>
                                </a:lnTo>
                                <a:lnTo>
                                  <a:pt x="57" y="213"/>
                                </a:lnTo>
                                <a:lnTo>
                                  <a:pt x="47" y="213"/>
                                </a:lnTo>
                                <a:lnTo>
                                  <a:pt x="37" y="212"/>
                                </a:lnTo>
                                <a:lnTo>
                                  <a:pt x="28" y="209"/>
                                </a:lnTo>
                                <a:lnTo>
                                  <a:pt x="21" y="207"/>
                                </a:lnTo>
                                <a:lnTo>
                                  <a:pt x="15" y="205"/>
                                </a:lnTo>
                                <a:lnTo>
                                  <a:pt x="10" y="203"/>
                                </a:lnTo>
                                <a:lnTo>
                                  <a:pt x="5" y="201"/>
                                </a:lnTo>
                                <a:lnTo>
                                  <a:pt x="4" y="200"/>
                                </a:lnTo>
                                <a:lnTo>
                                  <a:pt x="2" y="198"/>
                                </a:lnTo>
                                <a:lnTo>
                                  <a:pt x="1" y="197"/>
                                </a:lnTo>
                                <a:lnTo>
                                  <a:pt x="1" y="196"/>
                                </a:lnTo>
                                <a:lnTo>
                                  <a:pt x="1" y="193"/>
                                </a:lnTo>
                                <a:lnTo>
                                  <a:pt x="0" y="192"/>
                                </a:lnTo>
                                <a:lnTo>
                                  <a:pt x="0" y="190"/>
                                </a:lnTo>
                                <a:lnTo>
                                  <a:pt x="0" y="187"/>
                                </a:lnTo>
                                <a:lnTo>
                                  <a:pt x="0" y="185"/>
                                </a:lnTo>
                                <a:lnTo>
                                  <a:pt x="0" y="179"/>
                                </a:lnTo>
                                <a:lnTo>
                                  <a:pt x="1" y="176"/>
                                </a:lnTo>
                                <a:lnTo>
                                  <a:pt x="2" y="175"/>
                                </a:lnTo>
                                <a:lnTo>
                                  <a:pt x="4" y="174"/>
                                </a:lnTo>
                                <a:lnTo>
                                  <a:pt x="6" y="175"/>
                                </a:lnTo>
                                <a:lnTo>
                                  <a:pt x="10" y="176"/>
                                </a:lnTo>
                                <a:lnTo>
                                  <a:pt x="15" y="180"/>
                                </a:lnTo>
                                <a:lnTo>
                                  <a:pt x="21" y="182"/>
                                </a:lnTo>
                                <a:lnTo>
                                  <a:pt x="27" y="185"/>
                                </a:lnTo>
                                <a:lnTo>
                                  <a:pt x="36" y="187"/>
                                </a:lnTo>
                                <a:lnTo>
                                  <a:pt x="45" y="190"/>
                                </a:lnTo>
                                <a:lnTo>
                                  <a:pt x="55" y="190"/>
                                </a:lnTo>
                                <a:lnTo>
                                  <a:pt x="66" y="190"/>
                                </a:lnTo>
                                <a:lnTo>
                                  <a:pt x="75" y="187"/>
                                </a:lnTo>
                                <a:lnTo>
                                  <a:pt x="82" y="185"/>
                                </a:lnTo>
                                <a:lnTo>
                                  <a:pt x="89" y="180"/>
                                </a:lnTo>
                                <a:lnTo>
                                  <a:pt x="93" y="175"/>
                                </a:lnTo>
                                <a:lnTo>
                                  <a:pt x="96" y="169"/>
                                </a:lnTo>
                                <a:lnTo>
                                  <a:pt x="98" y="161"/>
                                </a:lnTo>
                                <a:lnTo>
                                  <a:pt x="98" y="153"/>
                                </a:lnTo>
                                <a:lnTo>
                                  <a:pt x="98" y="144"/>
                                </a:lnTo>
                                <a:lnTo>
                                  <a:pt x="96" y="138"/>
                                </a:lnTo>
                                <a:lnTo>
                                  <a:pt x="91" y="131"/>
                                </a:lnTo>
                                <a:lnTo>
                                  <a:pt x="85" y="126"/>
                                </a:lnTo>
                                <a:lnTo>
                                  <a:pt x="79" y="121"/>
                                </a:lnTo>
                                <a:lnTo>
                                  <a:pt x="69" y="117"/>
                                </a:lnTo>
                                <a:lnTo>
                                  <a:pt x="59" y="115"/>
                                </a:lnTo>
                                <a:lnTo>
                                  <a:pt x="47" y="115"/>
                                </a:lnTo>
                                <a:lnTo>
                                  <a:pt x="27" y="115"/>
                                </a:lnTo>
                                <a:lnTo>
                                  <a:pt x="26" y="115"/>
                                </a:lnTo>
                                <a:lnTo>
                                  <a:pt x="25" y="115"/>
                                </a:lnTo>
                                <a:lnTo>
                                  <a:pt x="23" y="113"/>
                                </a:lnTo>
                                <a:lnTo>
                                  <a:pt x="22" y="112"/>
                                </a:lnTo>
                                <a:lnTo>
                                  <a:pt x="22" y="111"/>
                                </a:lnTo>
                                <a:lnTo>
                                  <a:pt x="21" y="108"/>
                                </a:lnTo>
                                <a:lnTo>
                                  <a:pt x="21" y="106"/>
                                </a:lnTo>
                                <a:lnTo>
                                  <a:pt x="21" y="104"/>
                                </a:lnTo>
                                <a:lnTo>
                                  <a:pt x="21" y="101"/>
                                </a:lnTo>
                                <a:lnTo>
                                  <a:pt x="21" y="99"/>
                                </a:lnTo>
                                <a:lnTo>
                                  <a:pt x="22" y="96"/>
                                </a:lnTo>
                                <a:lnTo>
                                  <a:pt x="22" y="95"/>
                                </a:lnTo>
                                <a:lnTo>
                                  <a:pt x="23" y="94"/>
                                </a:lnTo>
                                <a:lnTo>
                                  <a:pt x="25" y="94"/>
                                </a:lnTo>
                                <a:lnTo>
                                  <a:pt x="26" y="92"/>
                                </a:lnTo>
                                <a:lnTo>
                                  <a:pt x="27" y="92"/>
                                </a:lnTo>
                                <a:lnTo>
                                  <a:pt x="45" y="92"/>
                                </a:lnTo>
                                <a:lnTo>
                                  <a:pt x="55" y="92"/>
                                </a:lnTo>
                                <a:lnTo>
                                  <a:pt x="64" y="90"/>
                                </a:lnTo>
                                <a:lnTo>
                                  <a:pt x="73" y="88"/>
                                </a:lnTo>
                                <a:lnTo>
                                  <a:pt x="79" y="83"/>
                                </a:lnTo>
                                <a:lnTo>
                                  <a:pt x="84" y="76"/>
                                </a:lnTo>
                                <a:lnTo>
                                  <a:pt x="87" y="70"/>
                                </a:lnTo>
                                <a:lnTo>
                                  <a:pt x="90" y="63"/>
                                </a:lnTo>
                                <a:lnTo>
                                  <a:pt x="91" y="54"/>
                                </a:lnTo>
                                <a:lnTo>
                                  <a:pt x="90" y="48"/>
                                </a:lnTo>
                                <a:lnTo>
                                  <a:pt x="89" y="42"/>
                                </a:lnTo>
                                <a:lnTo>
                                  <a:pt x="86" y="36"/>
                                </a:lnTo>
                                <a:lnTo>
                                  <a:pt x="82" y="32"/>
                                </a:lnTo>
                                <a:lnTo>
                                  <a:pt x="77" y="27"/>
                                </a:lnTo>
                                <a:lnTo>
                                  <a:pt x="71" y="25"/>
                                </a:lnTo>
                                <a:lnTo>
                                  <a:pt x="65" y="22"/>
                                </a:lnTo>
                                <a:lnTo>
                                  <a:pt x="57" y="22"/>
                                </a:lnTo>
                                <a:lnTo>
                                  <a:pt x="48" y="22"/>
                                </a:lnTo>
                                <a:lnTo>
                                  <a:pt x="39" y="25"/>
                                </a:lnTo>
                                <a:lnTo>
                                  <a:pt x="32" y="28"/>
                                </a:lnTo>
                                <a:lnTo>
                                  <a:pt x="26" y="31"/>
                                </a:lnTo>
                                <a:lnTo>
                                  <a:pt x="20" y="35"/>
                                </a:lnTo>
                                <a:lnTo>
                                  <a:pt x="16" y="37"/>
                                </a:lnTo>
                                <a:lnTo>
                                  <a:pt x="12" y="39"/>
                                </a:lnTo>
                                <a:lnTo>
                                  <a:pt x="10" y="39"/>
                                </a:lnTo>
                                <a:lnTo>
                                  <a:pt x="9" y="39"/>
                                </a:lnTo>
                                <a:lnTo>
                                  <a:pt x="7" y="39"/>
                                </a:lnTo>
                                <a:lnTo>
                                  <a:pt x="7" y="39"/>
                                </a:lnTo>
                                <a:lnTo>
                                  <a:pt x="6" y="38"/>
                                </a:lnTo>
                                <a:lnTo>
                                  <a:pt x="6" y="37"/>
                                </a:lnTo>
                                <a:lnTo>
                                  <a:pt x="6" y="35"/>
                                </a:lnTo>
                                <a:lnTo>
                                  <a:pt x="5" y="32"/>
                                </a:lnTo>
                                <a:lnTo>
                                  <a:pt x="5" y="28"/>
                                </a:lnTo>
                                <a:lnTo>
                                  <a:pt x="5" y="27"/>
                                </a:lnTo>
                                <a:lnTo>
                                  <a:pt x="6" y="25"/>
                                </a:lnTo>
                                <a:lnTo>
                                  <a:pt x="6" y="23"/>
                                </a:lnTo>
                                <a:lnTo>
                                  <a:pt x="6" y="21"/>
                                </a:lnTo>
                                <a:lnTo>
                                  <a:pt x="7" y="20"/>
                                </a:lnTo>
                                <a:lnTo>
                                  <a:pt x="7" y="19"/>
                                </a:lnTo>
                                <a:lnTo>
                                  <a:pt x="9" y="17"/>
                                </a:lnTo>
                                <a:lnTo>
                                  <a:pt x="10" y="16"/>
                                </a:lnTo>
                                <a:lnTo>
                                  <a:pt x="11" y="15"/>
                                </a:lnTo>
                                <a:lnTo>
                                  <a:pt x="16" y="12"/>
                                </a:lnTo>
                                <a:lnTo>
                                  <a:pt x="21" y="9"/>
                                </a:lnTo>
                                <a:lnTo>
                                  <a:pt x="27" y="6"/>
                                </a:lnTo>
                                <a:lnTo>
                                  <a:pt x="34" y="4"/>
                                </a:lnTo>
                                <a:lnTo>
                                  <a:pt x="43" y="1"/>
                                </a:lnTo>
                                <a:lnTo>
                                  <a:pt x="52" y="0"/>
                                </a:lnTo>
                                <a:lnTo>
                                  <a:pt x="61" y="0"/>
                                </a:lnTo>
                                <a:lnTo>
                                  <a:pt x="76" y="0"/>
                                </a:lnTo>
                                <a:lnTo>
                                  <a:pt x="87" y="4"/>
                                </a:lnTo>
                                <a:lnTo>
                                  <a:pt x="97" y="7"/>
                                </a:lnTo>
                                <a:lnTo>
                                  <a:pt x="106" y="14"/>
                                </a:lnTo>
                                <a:lnTo>
                                  <a:pt x="112" y="21"/>
                                </a:lnTo>
                                <a:lnTo>
                                  <a:pt x="117" y="30"/>
                                </a:lnTo>
                                <a:lnTo>
                                  <a:pt x="119" y="39"/>
                                </a:lnTo>
                                <a:lnTo>
                                  <a:pt x="121" y="51"/>
                                </a:lnTo>
                                <a:lnTo>
                                  <a:pt x="119" y="60"/>
                                </a:lnTo>
                                <a:lnTo>
                                  <a:pt x="117" y="69"/>
                                </a:lnTo>
                                <a:lnTo>
                                  <a:pt x="114" y="76"/>
                                </a:lnTo>
                                <a:lnTo>
                                  <a:pt x="110" y="84"/>
                                </a:lnTo>
                                <a:lnTo>
                                  <a:pt x="105" y="90"/>
                                </a:lnTo>
                                <a:lnTo>
                                  <a:pt x="97" y="95"/>
                                </a:lnTo>
                                <a:lnTo>
                                  <a:pt x="90" y="99"/>
                                </a:lnTo>
                                <a:lnTo>
                                  <a:pt x="81" y="101"/>
                                </a:lnTo>
                                <a:lnTo>
                                  <a:pt x="81" y="101"/>
                                </a:lnTo>
                                <a:lnTo>
                                  <a:pt x="91" y="104"/>
                                </a:lnTo>
                                <a:lnTo>
                                  <a:pt x="101" y="107"/>
                                </a:lnTo>
                                <a:lnTo>
                                  <a:pt x="110" y="111"/>
                                </a:lnTo>
                                <a:lnTo>
                                  <a:pt x="116" y="117"/>
                                </a:lnTo>
                                <a:lnTo>
                                  <a:pt x="122" y="124"/>
                                </a:lnTo>
                                <a:lnTo>
                                  <a:pt x="126" y="132"/>
                                </a:lnTo>
                                <a:lnTo>
                                  <a:pt x="129" y="142"/>
                                </a:lnTo>
                                <a:lnTo>
                                  <a:pt x="129" y="1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14" name="Freeform 301"/>
                        <wps:cNvSpPr>
                          <a:spLocks/>
                        </wps:cNvSpPr>
                        <wps:spPr bwMode="auto">
                          <a:xfrm>
                            <a:off x="904875" y="4054475"/>
                            <a:ext cx="674688" cy="290513"/>
                          </a:xfrm>
                          <a:custGeom>
                            <a:avLst/>
                            <a:gdLst>
                              <a:gd name="T0" fmla="*/ 122 w 1273"/>
                              <a:gd name="T1" fmla="*/ 0 h 549"/>
                              <a:gd name="T2" fmla="*/ 1151 w 1273"/>
                              <a:gd name="T3" fmla="*/ 0 h 549"/>
                              <a:gd name="T4" fmla="*/ 1175 w 1273"/>
                              <a:gd name="T5" fmla="*/ 1 h 549"/>
                              <a:gd name="T6" fmla="*/ 1220 w 1273"/>
                              <a:gd name="T7" fmla="*/ 20 h 549"/>
                              <a:gd name="T8" fmla="*/ 1253 w 1273"/>
                              <a:gd name="T9" fmla="*/ 53 h 549"/>
                              <a:gd name="T10" fmla="*/ 1271 w 1273"/>
                              <a:gd name="T11" fmla="*/ 98 h 549"/>
                              <a:gd name="T12" fmla="*/ 1273 w 1273"/>
                              <a:gd name="T13" fmla="*/ 122 h 549"/>
                              <a:gd name="T14" fmla="*/ 1273 w 1273"/>
                              <a:gd name="T15" fmla="*/ 428 h 549"/>
                              <a:gd name="T16" fmla="*/ 1271 w 1273"/>
                              <a:gd name="T17" fmla="*/ 452 h 549"/>
                              <a:gd name="T18" fmla="*/ 1253 w 1273"/>
                              <a:gd name="T19" fmla="*/ 497 h 549"/>
                              <a:gd name="T20" fmla="*/ 1220 w 1273"/>
                              <a:gd name="T21" fmla="*/ 530 h 549"/>
                              <a:gd name="T22" fmla="*/ 1175 w 1273"/>
                              <a:gd name="T23" fmla="*/ 548 h 549"/>
                              <a:gd name="T24" fmla="*/ 1151 w 1273"/>
                              <a:gd name="T25" fmla="*/ 549 h 549"/>
                              <a:gd name="T26" fmla="*/ 122 w 1273"/>
                              <a:gd name="T27" fmla="*/ 549 h 549"/>
                              <a:gd name="T28" fmla="*/ 98 w 1273"/>
                              <a:gd name="T29" fmla="*/ 548 h 549"/>
                              <a:gd name="T30" fmla="*/ 53 w 1273"/>
                              <a:gd name="T31" fmla="*/ 530 h 549"/>
                              <a:gd name="T32" fmla="*/ 21 w 1273"/>
                              <a:gd name="T33" fmla="*/ 497 h 549"/>
                              <a:gd name="T34" fmla="*/ 3 w 1273"/>
                              <a:gd name="T35" fmla="*/ 452 h 549"/>
                              <a:gd name="T36" fmla="*/ 0 w 1273"/>
                              <a:gd name="T37" fmla="*/ 428 h 549"/>
                              <a:gd name="T38" fmla="*/ 0 w 1273"/>
                              <a:gd name="T39" fmla="*/ 122 h 549"/>
                              <a:gd name="T40" fmla="*/ 3 w 1273"/>
                              <a:gd name="T41" fmla="*/ 98 h 549"/>
                              <a:gd name="T42" fmla="*/ 21 w 1273"/>
                              <a:gd name="T43" fmla="*/ 53 h 549"/>
                              <a:gd name="T44" fmla="*/ 53 w 1273"/>
                              <a:gd name="T45" fmla="*/ 20 h 549"/>
                              <a:gd name="T46" fmla="*/ 98 w 1273"/>
                              <a:gd name="T47" fmla="*/ 1 h 549"/>
                              <a:gd name="T48" fmla="*/ 122 w 1273"/>
                              <a:gd name="T49" fmla="*/ 0 h 5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1273" h="549">
                                <a:moveTo>
                                  <a:pt x="122" y="0"/>
                                </a:moveTo>
                                <a:lnTo>
                                  <a:pt x="1151" y="0"/>
                                </a:lnTo>
                                <a:lnTo>
                                  <a:pt x="1175" y="1"/>
                                </a:lnTo>
                                <a:lnTo>
                                  <a:pt x="1220" y="20"/>
                                </a:lnTo>
                                <a:lnTo>
                                  <a:pt x="1253" y="53"/>
                                </a:lnTo>
                                <a:lnTo>
                                  <a:pt x="1271" y="98"/>
                                </a:lnTo>
                                <a:lnTo>
                                  <a:pt x="1273" y="122"/>
                                </a:lnTo>
                                <a:lnTo>
                                  <a:pt x="1273" y="428"/>
                                </a:lnTo>
                                <a:lnTo>
                                  <a:pt x="1271" y="452"/>
                                </a:lnTo>
                                <a:lnTo>
                                  <a:pt x="1253" y="497"/>
                                </a:lnTo>
                                <a:lnTo>
                                  <a:pt x="1220" y="530"/>
                                </a:lnTo>
                                <a:lnTo>
                                  <a:pt x="1175" y="548"/>
                                </a:lnTo>
                                <a:lnTo>
                                  <a:pt x="1151" y="549"/>
                                </a:lnTo>
                                <a:lnTo>
                                  <a:pt x="122" y="549"/>
                                </a:lnTo>
                                <a:lnTo>
                                  <a:pt x="98" y="548"/>
                                </a:lnTo>
                                <a:lnTo>
                                  <a:pt x="53" y="530"/>
                                </a:lnTo>
                                <a:lnTo>
                                  <a:pt x="21" y="497"/>
                                </a:lnTo>
                                <a:lnTo>
                                  <a:pt x="3" y="452"/>
                                </a:lnTo>
                                <a:lnTo>
                                  <a:pt x="0" y="428"/>
                                </a:lnTo>
                                <a:lnTo>
                                  <a:pt x="0" y="122"/>
                                </a:lnTo>
                                <a:lnTo>
                                  <a:pt x="3" y="98"/>
                                </a:lnTo>
                                <a:lnTo>
                                  <a:pt x="21" y="53"/>
                                </a:lnTo>
                                <a:lnTo>
                                  <a:pt x="53" y="20"/>
                                </a:lnTo>
                                <a:lnTo>
                                  <a:pt x="98" y="1"/>
                                </a:lnTo>
                                <a:lnTo>
                                  <a:pt x="122" y="0"/>
                                </a:lnTo>
                                <a:close/>
                              </a:path>
                            </a:pathLst>
                          </a:custGeom>
                          <a:solidFill>
                            <a:srgbClr val="96ACCD"/>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15" name="Freeform 302"/>
                        <wps:cNvSpPr>
                          <a:spLocks/>
                        </wps:cNvSpPr>
                        <wps:spPr bwMode="auto">
                          <a:xfrm>
                            <a:off x="1036638" y="4144963"/>
                            <a:ext cx="119063" cy="109538"/>
                          </a:xfrm>
                          <a:custGeom>
                            <a:avLst/>
                            <a:gdLst>
                              <a:gd name="T0" fmla="*/ 225 w 225"/>
                              <a:gd name="T1" fmla="*/ 205 h 209"/>
                              <a:gd name="T2" fmla="*/ 224 w 225"/>
                              <a:gd name="T3" fmla="*/ 206 h 209"/>
                              <a:gd name="T4" fmla="*/ 220 w 225"/>
                              <a:gd name="T5" fmla="*/ 207 h 209"/>
                              <a:gd name="T6" fmla="*/ 215 w 225"/>
                              <a:gd name="T7" fmla="*/ 209 h 209"/>
                              <a:gd name="T8" fmla="*/ 208 w 225"/>
                              <a:gd name="T9" fmla="*/ 209 h 209"/>
                              <a:gd name="T10" fmla="*/ 203 w 225"/>
                              <a:gd name="T11" fmla="*/ 207 h 209"/>
                              <a:gd name="T12" fmla="*/ 199 w 225"/>
                              <a:gd name="T13" fmla="*/ 206 h 209"/>
                              <a:gd name="T14" fmla="*/ 198 w 225"/>
                              <a:gd name="T15" fmla="*/ 205 h 209"/>
                              <a:gd name="T16" fmla="*/ 198 w 225"/>
                              <a:gd name="T17" fmla="*/ 23 h 209"/>
                              <a:gd name="T18" fmla="*/ 124 w 225"/>
                              <a:gd name="T19" fmla="*/ 204 h 209"/>
                              <a:gd name="T20" fmla="*/ 123 w 225"/>
                              <a:gd name="T21" fmla="*/ 206 h 209"/>
                              <a:gd name="T22" fmla="*/ 120 w 225"/>
                              <a:gd name="T23" fmla="*/ 207 h 209"/>
                              <a:gd name="T24" fmla="*/ 115 w 225"/>
                              <a:gd name="T25" fmla="*/ 209 h 209"/>
                              <a:gd name="T26" fmla="*/ 110 w 225"/>
                              <a:gd name="T27" fmla="*/ 209 h 209"/>
                              <a:gd name="T28" fmla="*/ 104 w 225"/>
                              <a:gd name="T29" fmla="*/ 209 h 209"/>
                              <a:gd name="T30" fmla="*/ 101 w 225"/>
                              <a:gd name="T31" fmla="*/ 207 h 209"/>
                              <a:gd name="T32" fmla="*/ 98 w 225"/>
                              <a:gd name="T33" fmla="*/ 206 h 209"/>
                              <a:gd name="T34" fmla="*/ 97 w 225"/>
                              <a:gd name="T35" fmla="*/ 204 h 209"/>
                              <a:gd name="T36" fmla="*/ 27 w 225"/>
                              <a:gd name="T37" fmla="*/ 23 h 209"/>
                              <a:gd name="T38" fmla="*/ 25 w 225"/>
                              <a:gd name="T39" fmla="*/ 205 h 209"/>
                              <a:gd name="T40" fmla="*/ 24 w 225"/>
                              <a:gd name="T41" fmla="*/ 206 h 209"/>
                              <a:gd name="T42" fmla="*/ 22 w 225"/>
                              <a:gd name="T43" fmla="*/ 207 h 209"/>
                              <a:gd name="T44" fmla="*/ 17 w 225"/>
                              <a:gd name="T45" fmla="*/ 209 h 209"/>
                              <a:gd name="T46" fmla="*/ 9 w 225"/>
                              <a:gd name="T47" fmla="*/ 209 h 209"/>
                              <a:gd name="T48" fmla="*/ 3 w 225"/>
                              <a:gd name="T49" fmla="*/ 207 h 209"/>
                              <a:gd name="T50" fmla="*/ 1 w 225"/>
                              <a:gd name="T51" fmla="*/ 206 h 209"/>
                              <a:gd name="T52" fmla="*/ 0 w 225"/>
                              <a:gd name="T53" fmla="*/ 205 h 209"/>
                              <a:gd name="T54" fmla="*/ 0 w 225"/>
                              <a:gd name="T55" fmla="*/ 13 h 209"/>
                              <a:gd name="T56" fmla="*/ 3 w 225"/>
                              <a:gd name="T57" fmla="*/ 3 h 209"/>
                              <a:gd name="T58" fmla="*/ 11 w 225"/>
                              <a:gd name="T59" fmla="*/ 0 h 209"/>
                              <a:gd name="T60" fmla="*/ 33 w 225"/>
                              <a:gd name="T61" fmla="*/ 0 h 209"/>
                              <a:gd name="T62" fmla="*/ 40 w 225"/>
                              <a:gd name="T63" fmla="*/ 2 h 209"/>
                              <a:gd name="T64" fmla="*/ 46 w 225"/>
                              <a:gd name="T65" fmla="*/ 7 h 209"/>
                              <a:gd name="T66" fmla="*/ 50 w 225"/>
                              <a:gd name="T67" fmla="*/ 13 h 209"/>
                              <a:gd name="T68" fmla="*/ 112 w 225"/>
                              <a:gd name="T69" fmla="*/ 167 h 209"/>
                              <a:gd name="T70" fmla="*/ 174 w 225"/>
                              <a:gd name="T71" fmla="*/ 18 h 209"/>
                              <a:gd name="T72" fmla="*/ 178 w 225"/>
                              <a:gd name="T73" fmla="*/ 9 h 209"/>
                              <a:gd name="T74" fmla="*/ 183 w 225"/>
                              <a:gd name="T75" fmla="*/ 4 h 209"/>
                              <a:gd name="T76" fmla="*/ 189 w 225"/>
                              <a:gd name="T77" fmla="*/ 0 h 209"/>
                              <a:gd name="T78" fmla="*/ 195 w 225"/>
                              <a:gd name="T79" fmla="*/ 0 h 209"/>
                              <a:gd name="T80" fmla="*/ 215 w 225"/>
                              <a:gd name="T81" fmla="*/ 0 h 209"/>
                              <a:gd name="T82" fmla="*/ 220 w 225"/>
                              <a:gd name="T83" fmla="*/ 2 h 209"/>
                              <a:gd name="T84" fmla="*/ 223 w 225"/>
                              <a:gd name="T85" fmla="*/ 4 h 209"/>
                              <a:gd name="T86" fmla="*/ 225 w 225"/>
                              <a:gd name="T87" fmla="*/ 9 h 209"/>
                              <a:gd name="T88" fmla="*/ 225 w 225"/>
                              <a:gd name="T89" fmla="*/ 204 h 2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225" h="209">
                                <a:moveTo>
                                  <a:pt x="225" y="204"/>
                                </a:moveTo>
                                <a:lnTo>
                                  <a:pt x="225" y="205"/>
                                </a:lnTo>
                                <a:lnTo>
                                  <a:pt x="224" y="205"/>
                                </a:lnTo>
                                <a:lnTo>
                                  <a:pt x="224" y="206"/>
                                </a:lnTo>
                                <a:lnTo>
                                  <a:pt x="223" y="207"/>
                                </a:lnTo>
                                <a:lnTo>
                                  <a:pt x="220" y="207"/>
                                </a:lnTo>
                                <a:lnTo>
                                  <a:pt x="218" y="207"/>
                                </a:lnTo>
                                <a:lnTo>
                                  <a:pt x="215" y="209"/>
                                </a:lnTo>
                                <a:lnTo>
                                  <a:pt x="211" y="209"/>
                                </a:lnTo>
                                <a:lnTo>
                                  <a:pt x="208" y="209"/>
                                </a:lnTo>
                                <a:lnTo>
                                  <a:pt x="205" y="207"/>
                                </a:lnTo>
                                <a:lnTo>
                                  <a:pt x="203" y="207"/>
                                </a:lnTo>
                                <a:lnTo>
                                  <a:pt x="200" y="207"/>
                                </a:lnTo>
                                <a:lnTo>
                                  <a:pt x="199" y="206"/>
                                </a:lnTo>
                                <a:lnTo>
                                  <a:pt x="199" y="205"/>
                                </a:lnTo>
                                <a:lnTo>
                                  <a:pt x="198" y="205"/>
                                </a:lnTo>
                                <a:lnTo>
                                  <a:pt x="198" y="204"/>
                                </a:lnTo>
                                <a:lnTo>
                                  <a:pt x="198" y="23"/>
                                </a:lnTo>
                                <a:lnTo>
                                  <a:pt x="198" y="23"/>
                                </a:lnTo>
                                <a:lnTo>
                                  <a:pt x="124" y="204"/>
                                </a:lnTo>
                                <a:lnTo>
                                  <a:pt x="124" y="205"/>
                                </a:lnTo>
                                <a:lnTo>
                                  <a:pt x="123" y="206"/>
                                </a:lnTo>
                                <a:lnTo>
                                  <a:pt x="122" y="207"/>
                                </a:lnTo>
                                <a:lnTo>
                                  <a:pt x="120" y="207"/>
                                </a:lnTo>
                                <a:lnTo>
                                  <a:pt x="118" y="207"/>
                                </a:lnTo>
                                <a:lnTo>
                                  <a:pt x="115" y="209"/>
                                </a:lnTo>
                                <a:lnTo>
                                  <a:pt x="114" y="209"/>
                                </a:lnTo>
                                <a:lnTo>
                                  <a:pt x="110" y="209"/>
                                </a:lnTo>
                                <a:lnTo>
                                  <a:pt x="107" y="209"/>
                                </a:lnTo>
                                <a:lnTo>
                                  <a:pt x="104" y="209"/>
                                </a:lnTo>
                                <a:lnTo>
                                  <a:pt x="102" y="207"/>
                                </a:lnTo>
                                <a:lnTo>
                                  <a:pt x="101" y="207"/>
                                </a:lnTo>
                                <a:lnTo>
                                  <a:pt x="99" y="206"/>
                                </a:lnTo>
                                <a:lnTo>
                                  <a:pt x="98" y="206"/>
                                </a:lnTo>
                                <a:lnTo>
                                  <a:pt x="97" y="205"/>
                                </a:lnTo>
                                <a:lnTo>
                                  <a:pt x="97" y="204"/>
                                </a:lnTo>
                                <a:lnTo>
                                  <a:pt x="27" y="23"/>
                                </a:lnTo>
                                <a:lnTo>
                                  <a:pt x="27" y="23"/>
                                </a:lnTo>
                                <a:lnTo>
                                  <a:pt x="27" y="204"/>
                                </a:lnTo>
                                <a:lnTo>
                                  <a:pt x="25" y="205"/>
                                </a:lnTo>
                                <a:lnTo>
                                  <a:pt x="25" y="205"/>
                                </a:lnTo>
                                <a:lnTo>
                                  <a:pt x="24" y="206"/>
                                </a:lnTo>
                                <a:lnTo>
                                  <a:pt x="23" y="207"/>
                                </a:lnTo>
                                <a:lnTo>
                                  <a:pt x="22" y="207"/>
                                </a:lnTo>
                                <a:lnTo>
                                  <a:pt x="19" y="207"/>
                                </a:lnTo>
                                <a:lnTo>
                                  <a:pt x="17" y="209"/>
                                </a:lnTo>
                                <a:lnTo>
                                  <a:pt x="12" y="209"/>
                                </a:lnTo>
                                <a:lnTo>
                                  <a:pt x="9" y="209"/>
                                </a:lnTo>
                                <a:lnTo>
                                  <a:pt x="6" y="207"/>
                                </a:lnTo>
                                <a:lnTo>
                                  <a:pt x="3" y="207"/>
                                </a:lnTo>
                                <a:lnTo>
                                  <a:pt x="2" y="207"/>
                                </a:lnTo>
                                <a:lnTo>
                                  <a:pt x="1" y="206"/>
                                </a:lnTo>
                                <a:lnTo>
                                  <a:pt x="0" y="205"/>
                                </a:lnTo>
                                <a:lnTo>
                                  <a:pt x="0" y="205"/>
                                </a:lnTo>
                                <a:lnTo>
                                  <a:pt x="0" y="204"/>
                                </a:lnTo>
                                <a:lnTo>
                                  <a:pt x="0" y="13"/>
                                </a:lnTo>
                                <a:lnTo>
                                  <a:pt x="0" y="7"/>
                                </a:lnTo>
                                <a:lnTo>
                                  <a:pt x="3" y="3"/>
                                </a:lnTo>
                                <a:lnTo>
                                  <a:pt x="7" y="0"/>
                                </a:lnTo>
                                <a:lnTo>
                                  <a:pt x="11" y="0"/>
                                </a:lnTo>
                                <a:lnTo>
                                  <a:pt x="28" y="0"/>
                                </a:lnTo>
                                <a:lnTo>
                                  <a:pt x="33" y="0"/>
                                </a:lnTo>
                                <a:lnTo>
                                  <a:pt x="37" y="0"/>
                                </a:lnTo>
                                <a:lnTo>
                                  <a:pt x="40" y="2"/>
                                </a:lnTo>
                                <a:lnTo>
                                  <a:pt x="43" y="4"/>
                                </a:lnTo>
                                <a:lnTo>
                                  <a:pt x="46" y="7"/>
                                </a:lnTo>
                                <a:lnTo>
                                  <a:pt x="48" y="9"/>
                                </a:lnTo>
                                <a:lnTo>
                                  <a:pt x="50" y="13"/>
                                </a:lnTo>
                                <a:lnTo>
                                  <a:pt x="51" y="16"/>
                                </a:lnTo>
                                <a:lnTo>
                                  <a:pt x="112" y="167"/>
                                </a:lnTo>
                                <a:lnTo>
                                  <a:pt x="112" y="167"/>
                                </a:lnTo>
                                <a:lnTo>
                                  <a:pt x="174" y="18"/>
                                </a:lnTo>
                                <a:lnTo>
                                  <a:pt x="177" y="13"/>
                                </a:lnTo>
                                <a:lnTo>
                                  <a:pt x="178" y="9"/>
                                </a:lnTo>
                                <a:lnTo>
                                  <a:pt x="181" y="5"/>
                                </a:lnTo>
                                <a:lnTo>
                                  <a:pt x="183" y="4"/>
                                </a:lnTo>
                                <a:lnTo>
                                  <a:pt x="186" y="2"/>
                                </a:lnTo>
                                <a:lnTo>
                                  <a:pt x="189" y="0"/>
                                </a:lnTo>
                                <a:lnTo>
                                  <a:pt x="192" y="0"/>
                                </a:lnTo>
                                <a:lnTo>
                                  <a:pt x="195" y="0"/>
                                </a:lnTo>
                                <a:lnTo>
                                  <a:pt x="213" y="0"/>
                                </a:lnTo>
                                <a:lnTo>
                                  <a:pt x="215" y="0"/>
                                </a:lnTo>
                                <a:lnTo>
                                  <a:pt x="218" y="0"/>
                                </a:lnTo>
                                <a:lnTo>
                                  <a:pt x="220" y="2"/>
                                </a:lnTo>
                                <a:lnTo>
                                  <a:pt x="221" y="3"/>
                                </a:lnTo>
                                <a:lnTo>
                                  <a:pt x="223" y="4"/>
                                </a:lnTo>
                                <a:lnTo>
                                  <a:pt x="224" y="7"/>
                                </a:lnTo>
                                <a:lnTo>
                                  <a:pt x="225" y="9"/>
                                </a:lnTo>
                                <a:lnTo>
                                  <a:pt x="225" y="13"/>
                                </a:lnTo>
                                <a:lnTo>
                                  <a:pt x="225" y="20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16" name="Freeform 303"/>
                        <wps:cNvSpPr>
                          <a:spLocks noEditPoints="1"/>
                        </wps:cNvSpPr>
                        <wps:spPr bwMode="auto">
                          <a:xfrm>
                            <a:off x="1184275" y="4144963"/>
                            <a:ext cx="84138" cy="109538"/>
                          </a:xfrm>
                          <a:custGeom>
                            <a:avLst/>
                            <a:gdLst>
                              <a:gd name="T0" fmla="*/ 159 w 159"/>
                              <a:gd name="T1" fmla="*/ 100 h 207"/>
                              <a:gd name="T2" fmla="*/ 159 w 159"/>
                              <a:gd name="T3" fmla="*/ 126 h 207"/>
                              <a:gd name="T4" fmla="*/ 153 w 159"/>
                              <a:gd name="T5" fmla="*/ 148 h 207"/>
                              <a:gd name="T6" fmla="*/ 145 w 159"/>
                              <a:gd name="T7" fmla="*/ 167 h 207"/>
                              <a:gd name="T8" fmla="*/ 132 w 159"/>
                              <a:gd name="T9" fmla="*/ 181 h 207"/>
                              <a:gd name="T10" fmla="*/ 119 w 159"/>
                              <a:gd name="T11" fmla="*/ 193 h 207"/>
                              <a:gd name="T12" fmla="*/ 100 w 159"/>
                              <a:gd name="T13" fmla="*/ 201 h 207"/>
                              <a:gd name="T14" fmla="*/ 80 w 159"/>
                              <a:gd name="T15" fmla="*/ 206 h 207"/>
                              <a:gd name="T16" fmla="*/ 55 w 159"/>
                              <a:gd name="T17" fmla="*/ 207 h 207"/>
                              <a:gd name="T18" fmla="*/ 10 w 159"/>
                              <a:gd name="T19" fmla="*/ 207 h 207"/>
                              <a:gd name="T20" fmla="*/ 7 w 159"/>
                              <a:gd name="T21" fmla="*/ 207 h 207"/>
                              <a:gd name="T22" fmla="*/ 4 w 159"/>
                              <a:gd name="T23" fmla="*/ 205 h 207"/>
                              <a:gd name="T24" fmla="*/ 0 w 159"/>
                              <a:gd name="T25" fmla="*/ 202 h 207"/>
                              <a:gd name="T26" fmla="*/ 0 w 159"/>
                              <a:gd name="T27" fmla="*/ 196 h 207"/>
                              <a:gd name="T28" fmla="*/ 0 w 159"/>
                              <a:gd name="T29" fmla="*/ 12 h 207"/>
                              <a:gd name="T30" fmla="*/ 0 w 159"/>
                              <a:gd name="T31" fmla="*/ 5 h 207"/>
                              <a:gd name="T32" fmla="*/ 4 w 159"/>
                              <a:gd name="T33" fmla="*/ 3 h 207"/>
                              <a:gd name="T34" fmla="*/ 7 w 159"/>
                              <a:gd name="T35" fmla="*/ 0 h 207"/>
                              <a:gd name="T36" fmla="*/ 10 w 159"/>
                              <a:gd name="T37" fmla="*/ 0 h 207"/>
                              <a:gd name="T38" fmla="*/ 57 w 159"/>
                              <a:gd name="T39" fmla="*/ 0 h 207"/>
                              <a:gd name="T40" fmla="*/ 83 w 159"/>
                              <a:gd name="T41" fmla="*/ 2 h 207"/>
                              <a:gd name="T42" fmla="*/ 103 w 159"/>
                              <a:gd name="T43" fmla="*/ 7 h 207"/>
                              <a:gd name="T44" fmla="*/ 121 w 159"/>
                              <a:gd name="T45" fmla="*/ 15 h 207"/>
                              <a:gd name="T46" fmla="*/ 135 w 159"/>
                              <a:gd name="T47" fmla="*/ 28 h 207"/>
                              <a:gd name="T48" fmla="*/ 146 w 159"/>
                              <a:gd name="T49" fmla="*/ 41 h 207"/>
                              <a:gd name="T50" fmla="*/ 153 w 159"/>
                              <a:gd name="T51" fmla="*/ 58 h 207"/>
                              <a:gd name="T52" fmla="*/ 159 w 159"/>
                              <a:gd name="T53" fmla="*/ 78 h 207"/>
                              <a:gd name="T54" fmla="*/ 159 w 159"/>
                              <a:gd name="T55" fmla="*/ 100 h 207"/>
                              <a:gd name="T56" fmla="*/ 131 w 159"/>
                              <a:gd name="T57" fmla="*/ 101 h 207"/>
                              <a:gd name="T58" fmla="*/ 130 w 159"/>
                              <a:gd name="T59" fmla="*/ 85 h 207"/>
                              <a:gd name="T60" fmla="*/ 127 w 159"/>
                              <a:gd name="T61" fmla="*/ 71 h 207"/>
                              <a:gd name="T62" fmla="*/ 121 w 159"/>
                              <a:gd name="T63" fmla="*/ 57 h 207"/>
                              <a:gd name="T64" fmla="*/ 114 w 159"/>
                              <a:gd name="T65" fmla="*/ 45 h 207"/>
                              <a:gd name="T66" fmla="*/ 104 w 159"/>
                              <a:gd name="T67" fmla="*/ 35 h 207"/>
                              <a:gd name="T68" fmla="*/ 92 w 159"/>
                              <a:gd name="T69" fmla="*/ 29 h 207"/>
                              <a:gd name="T70" fmla="*/ 76 w 159"/>
                              <a:gd name="T71" fmla="*/ 24 h 207"/>
                              <a:gd name="T72" fmla="*/ 56 w 159"/>
                              <a:gd name="T73" fmla="*/ 23 h 207"/>
                              <a:gd name="T74" fmla="*/ 27 w 159"/>
                              <a:gd name="T75" fmla="*/ 23 h 207"/>
                              <a:gd name="T76" fmla="*/ 27 w 159"/>
                              <a:gd name="T77" fmla="*/ 184 h 207"/>
                              <a:gd name="T78" fmla="*/ 56 w 159"/>
                              <a:gd name="T79" fmla="*/ 184 h 207"/>
                              <a:gd name="T80" fmla="*/ 76 w 159"/>
                              <a:gd name="T81" fmla="*/ 184 h 207"/>
                              <a:gd name="T82" fmla="*/ 90 w 159"/>
                              <a:gd name="T83" fmla="*/ 179 h 207"/>
                              <a:gd name="T84" fmla="*/ 103 w 159"/>
                              <a:gd name="T85" fmla="*/ 174 h 207"/>
                              <a:gd name="T86" fmla="*/ 112 w 159"/>
                              <a:gd name="T87" fmla="*/ 164 h 207"/>
                              <a:gd name="T88" fmla="*/ 121 w 159"/>
                              <a:gd name="T89" fmla="*/ 153 h 207"/>
                              <a:gd name="T90" fmla="*/ 126 w 159"/>
                              <a:gd name="T91" fmla="*/ 138 h 207"/>
                              <a:gd name="T92" fmla="*/ 130 w 159"/>
                              <a:gd name="T93" fmla="*/ 122 h 207"/>
                              <a:gd name="T94" fmla="*/ 131 w 159"/>
                              <a:gd name="T95" fmla="*/ 101 h 2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59" h="207">
                                <a:moveTo>
                                  <a:pt x="159" y="100"/>
                                </a:moveTo>
                                <a:lnTo>
                                  <a:pt x="159" y="126"/>
                                </a:lnTo>
                                <a:lnTo>
                                  <a:pt x="153" y="148"/>
                                </a:lnTo>
                                <a:lnTo>
                                  <a:pt x="145" y="167"/>
                                </a:lnTo>
                                <a:lnTo>
                                  <a:pt x="132" y="181"/>
                                </a:lnTo>
                                <a:lnTo>
                                  <a:pt x="119" y="193"/>
                                </a:lnTo>
                                <a:lnTo>
                                  <a:pt x="100" y="201"/>
                                </a:lnTo>
                                <a:lnTo>
                                  <a:pt x="80" y="206"/>
                                </a:lnTo>
                                <a:lnTo>
                                  <a:pt x="55" y="207"/>
                                </a:lnTo>
                                <a:lnTo>
                                  <a:pt x="10" y="207"/>
                                </a:lnTo>
                                <a:lnTo>
                                  <a:pt x="7" y="207"/>
                                </a:lnTo>
                                <a:lnTo>
                                  <a:pt x="4" y="205"/>
                                </a:lnTo>
                                <a:lnTo>
                                  <a:pt x="0" y="202"/>
                                </a:lnTo>
                                <a:lnTo>
                                  <a:pt x="0" y="196"/>
                                </a:lnTo>
                                <a:lnTo>
                                  <a:pt x="0" y="12"/>
                                </a:lnTo>
                                <a:lnTo>
                                  <a:pt x="0" y="5"/>
                                </a:lnTo>
                                <a:lnTo>
                                  <a:pt x="4" y="3"/>
                                </a:lnTo>
                                <a:lnTo>
                                  <a:pt x="7" y="0"/>
                                </a:lnTo>
                                <a:lnTo>
                                  <a:pt x="10" y="0"/>
                                </a:lnTo>
                                <a:lnTo>
                                  <a:pt x="57" y="0"/>
                                </a:lnTo>
                                <a:lnTo>
                                  <a:pt x="83" y="2"/>
                                </a:lnTo>
                                <a:lnTo>
                                  <a:pt x="103" y="7"/>
                                </a:lnTo>
                                <a:lnTo>
                                  <a:pt x="121" y="15"/>
                                </a:lnTo>
                                <a:lnTo>
                                  <a:pt x="135" y="28"/>
                                </a:lnTo>
                                <a:lnTo>
                                  <a:pt x="146" y="41"/>
                                </a:lnTo>
                                <a:lnTo>
                                  <a:pt x="153" y="58"/>
                                </a:lnTo>
                                <a:lnTo>
                                  <a:pt x="159" y="78"/>
                                </a:lnTo>
                                <a:lnTo>
                                  <a:pt x="159" y="100"/>
                                </a:lnTo>
                                <a:close/>
                                <a:moveTo>
                                  <a:pt x="131" y="101"/>
                                </a:moveTo>
                                <a:lnTo>
                                  <a:pt x="130" y="85"/>
                                </a:lnTo>
                                <a:lnTo>
                                  <a:pt x="127" y="71"/>
                                </a:lnTo>
                                <a:lnTo>
                                  <a:pt x="121" y="57"/>
                                </a:lnTo>
                                <a:lnTo>
                                  <a:pt x="114" y="45"/>
                                </a:lnTo>
                                <a:lnTo>
                                  <a:pt x="104" y="35"/>
                                </a:lnTo>
                                <a:lnTo>
                                  <a:pt x="92" y="29"/>
                                </a:lnTo>
                                <a:lnTo>
                                  <a:pt x="76" y="24"/>
                                </a:lnTo>
                                <a:lnTo>
                                  <a:pt x="56" y="23"/>
                                </a:lnTo>
                                <a:lnTo>
                                  <a:pt x="27" y="23"/>
                                </a:lnTo>
                                <a:lnTo>
                                  <a:pt x="27" y="184"/>
                                </a:lnTo>
                                <a:lnTo>
                                  <a:pt x="56" y="184"/>
                                </a:lnTo>
                                <a:lnTo>
                                  <a:pt x="76" y="184"/>
                                </a:lnTo>
                                <a:lnTo>
                                  <a:pt x="90" y="179"/>
                                </a:lnTo>
                                <a:lnTo>
                                  <a:pt x="103" y="174"/>
                                </a:lnTo>
                                <a:lnTo>
                                  <a:pt x="112" y="164"/>
                                </a:lnTo>
                                <a:lnTo>
                                  <a:pt x="121" y="153"/>
                                </a:lnTo>
                                <a:lnTo>
                                  <a:pt x="126" y="138"/>
                                </a:lnTo>
                                <a:lnTo>
                                  <a:pt x="130" y="122"/>
                                </a:lnTo>
                                <a:lnTo>
                                  <a:pt x="131" y="10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17" name="Freeform 304"/>
                        <wps:cNvSpPr>
                          <a:spLocks noEditPoints="1"/>
                        </wps:cNvSpPr>
                        <wps:spPr bwMode="auto">
                          <a:xfrm>
                            <a:off x="1290638" y="4144963"/>
                            <a:ext cx="73025" cy="109538"/>
                          </a:xfrm>
                          <a:custGeom>
                            <a:avLst/>
                            <a:gdLst>
                              <a:gd name="T0" fmla="*/ 138 w 138"/>
                              <a:gd name="T1" fmla="*/ 205 h 209"/>
                              <a:gd name="T2" fmla="*/ 137 w 138"/>
                              <a:gd name="T3" fmla="*/ 206 h 209"/>
                              <a:gd name="T4" fmla="*/ 135 w 138"/>
                              <a:gd name="T5" fmla="*/ 207 h 209"/>
                              <a:gd name="T6" fmla="*/ 128 w 138"/>
                              <a:gd name="T7" fmla="*/ 209 h 209"/>
                              <a:gd name="T8" fmla="*/ 120 w 138"/>
                              <a:gd name="T9" fmla="*/ 209 h 209"/>
                              <a:gd name="T10" fmla="*/ 115 w 138"/>
                              <a:gd name="T11" fmla="*/ 207 h 209"/>
                              <a:gd name="T12" fmla="*/ 111 w 138"/>
                              <a:gd name="T13" fmla="*/ 206 h 209"/>
                              <a:gd name="T14" fmla="*/ 110 w 138"/>
                              <a:gd name="T15" fmla="*/ 204 h 209"/>
                              <a:gd name="T16" fmla="*/ 90 w 138"/>
                              <a:gd name="T17" fmla="*/ 153 h 209"/>
                              <a:gd name="T18" fmla="*/ 83 w 138"/>
                              <a:gd name="T19" fmla="*/ 137 h 209"/>
                              <a:gd name="T20" fmla="*/ 74 w 138"/>
                              <a:gd name="T21" fmla="*/ 126 h 209"/>
                              <a:gd name="T22" fmla="*/ 63 w 138"/>
                              <a:gd name="T23" fmla="*/ 117 h 209"/>
                              <a:gd name="T24" fmla="*/ 46 w 138"/>
                              <a:gd name="T25" fmla="*/ 115 h 209"/>
                              <a:gd name="T26" fmla="*/ 27 w 138"/>
                              <a:gd name="T27" fmla="*/ 204 h 209"/>
                              <a:gd name="T28" fmla="*/ 27 w 138"/>
                              <a:gd name="T29" fmla="*/ 205 h 209"/>
                              <a:gd name="T30" fmla="*/ 25 w 138"/>
                              <a:gd name="T31" fmla="*/ 207 h 209"/>
                              <a:gd name="T32" fmla="*/ 21 w 138"/>
                              <a:gd name="T33" fmla="*/ 207 h 209"/>
                              <a:gd name="T34" fmla="*/ 14 w 138"/>
                              <a:gd name="T35" fmla="*/ 209 h 209"/>
                              <a:gd name="T36" fmla="*/ 8 w 138"/>
                              <a:gd name="T37" fmla="*/ 207 h 209"/>
                              <a:gd name="T38" fmla="*/ 3 w 138"/>
                              <a:gd name="T39" fmla="*/ 207 h 209"/>
                              <a:gd name="T40" fmla="*/ 2 w 138"/>
                              <a:gd name="T41" fmla="*/ 205 h 209"/>
                              <a:gd name="T42" fmla="*/ 0 w 138"/>
                              <a:gd name="T43" fmla="*/ 204 h 209"/>
                              <a:gd name="T44" fmla="*/ 0 w 138"/>
                              <a:gd name="T45" fmla="*/ 5 h 209"/>
                              <a:gd name="T46" fmla="*/ 7 w 138"/>
                              <a:gd name="T47" fmla="*/ 0 h 209"/>
                              <a:gd name="T48" fmla="*/ 55 w 138"/>
                              <a:gd name="T49" fmla="*/ 0 h 209"/>
                              <a:gd name="T50" fmla="*/ 68 w 138"/>
                              <a:gd name="T51" fmla="*/ 0 h 209"/>
                              <a:gd name="T52" fmla="*/ 77 w 138"/>
                              <a:gd name="T53" fmla="*/ 2 h 209"/>
                              <a:gd name="T54" fmla="*/ 99 w 138"/>
                              <a:gd name="T55" fmla="*/ 8 h 209"/>
                              <a:gd name="T56" fmla="*/ 114 w 138"/>
                              <a:gd name="T57" fmla="*/ 19 h 209"/>
                              <a:gd name="T58" fmla="*/ 124 w 138"/>
                              <a:gd name="T59" fmla="*/ 35 h 209"/>
                              <a:gd name="T60" fmla="*/ 126 w 138"/>
                              <a:gd name="T61" fmla="*/ 55 h 209"/>
                              <a:gd name="T62" fmla="*/ 124 w 138"/>
                              <a:gd name="T63" fmla="*/ 73 h 209"/>
                              <a:gd name="T64" fmla="*/ 115 w 138"/>
                              <a:gd name="T65" fmla="*/ 88 h 209"/>
                              <a:gd name="T66" fmla="*/ 103 w 138"/>
                              <a:gd name="T67" fmla="*/ 99 h 209"/>
                              <a:gd name="T68" fmla="*/ 87 w 138"/>
                              <a:gd name="T69" fmla="*/ 106 h 209"/>
                              <a:gd name="T70" fmla="*/ 95 w 138"/>
                              <a:gd name="T71" fmla="*/ 112 h 209"/>
                              <a:gd name="T72" fmla="*/ 104 w 138"/>
                              <a:gd name="T73" fmla="*/ 121 h 209"/>
                              <a:gd name="T74" fmla="*/ 110 w 138"/>
                              <a:gd name="T75" fmla="*/ 132 h 209"/>
                              <a:gd name="T76" fmla="*/ 116 w 138"/>
                              <a:gd name="T77" fmla="*/ 146 h 209"/>
                              <a:gd name="T78" fmla="*/ 137 w 138"/>
                              <a:gd name="T79" fmla="*/ 196 h 209"/>
                              <a:gd name="T80" fmla="*/ 138 w 138"/>
                              <a:gd name="T81" fmla="*/ 201 h 209"/>
                              <a:gd name="T82" fmla="*/ 98 w 138"/>
                              <a:gd name="T83" fmla="*/ 57 h 209"/>
                              <a:gd name="T84" fmla="*/ 92 w 138"/>
                              <a:gd name="T85" fmla="*/ 37 h 209"/>
                              <a:gd name="T86" fmla="*/ 73 w 138"/>
                              <a:gd name="T87" fmla="*/ 25 h 209"/>
                              <a:gd name="T88" fmla="*/ 64 w 138"/>
                              <a:gd name="T89" fmla="*/ 23 h 209"/>
                              <a:gd name="T90" fmla="*/ 51 w 138"/>
                              <a:gd name="T91" fmla="*/ 23 h 209"/>
                              <a:gd name="T92" fmla="*/ 27 w 138"/>
                              <a:gd name="T93" fmla="*/ 93 h 209"/>
                              <a:gd name="T94" fmla="*/ 66 w 138"/>
                              <a:gd name="T95" fmla="*/ 92 h 209"/>
                              <a:gd name="T96" fmla="*/ 82 w 138"/>
                              <a:gd name="T97" fmla="*/ 87 h 209"/>
                              <a:gd name="T98" fmla="*/ 92 w 138"/>
                              <a:gd name="T99" fmla="*/ 78 h 209"/>
                              <a:gd name="T100" fmla="*/ 96 w 138"/>
                              <a:gd name="T101" fmla="*/ 64 h 2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138" h="209">
                                <a:moveTo>
                                  <a:pt x="138" y="204"/>
                                </a:moveTo>
                                <a:lnTo>
                                  <a:pt x="138" y="205"/>
                                </a:lnTo>
                                <a:lnTo>
                                  <a:pt x="138" y="205"/>
                                </a:lnTo>
                                <a:lnTo>
                                  <a:pt x="137" y="206"/>
                                </a:lnTo>
                                <a:lnTo>
                                  <a:pt x="136" y="207"/>
                                </a:lnTo>
                                <a:lnTo>
                                  <a:pt x="135" y="207"/>
                                </a:lnTo>
                                <a:lnTo>
                                  <a:pt x="132" y="209"/>
                                </a:lnTo>
                                <a:lnTo>
                                  <a:pt x="128" y="209"/>
                                </a:lnTo>
                                <a:lnTo>
                                  <a:pt x="124" y="209"/>
                                </a:lnTo>
                                <a:lnTo>
                                  <a:pt x="120" y="209"/>
                                </a:lnTo>
                                <a:lnTo>
                                  <a:pt x="117" y="209"/>
                                </a:lnTo>
                                <a:lnTo>
                                  <a:pt x="115" y="207"/>
                                </a:lnTo>
                                <a:lnTo>
                                  <a:pt x="112" y="207"/>
                                </a:lnTo>
                                <a:lnTo>
                                  <a:pt x="111" y="206"/>
                                </a:lnTo>
                                <a:lnTo>
                                  <a:pt x="110" y="205"/>
                                </a:lnTo>
                                <a:lnTo>
                                  <a:pt x="110" y="204"/>
                                </a:lnTo>
                                <a:lnTo>
                                  <a:pt x="109" y="201"/>
                                </a:lnTo>
                                <a:lnTo>
                                  <a:pt x="90" y="153"/>
                                </a:lnTo>
                                <a:lnTo>
                                  <a:pt x="87" y="145"/>
                                </a:lnTo>
                                <a:lnTo>
                                  <a:pt x="83" y="137"/>
                                </a:lnTo>
                                <a:lnTo>
                                  <a:pt x="79" y="131"/>
                                </a:lnTo>
                                <a:lnTo>
                                  <a:pt x="74" y="126"/>
                                </a:lnTo>
                                <a:lnTo>
                                  <a:pt x="69" y="121"/>
                                </a:lnTo>
                                <a:lnTo>
                                  <a:pt x="63" y="117"/>
                                </a:lnTo>
                                <a:lnTo>
                                  <a:pt x="56" y="115"/>
                                </a:lnTo>
                                <a:lnTo>
                                  <a:pt x="46" y="115"/>
                                </a:lnTo>
                                <a:lnTo>
                                  <a:pt x="27" y="115"/>
                                </a:lnTo>
                                <a:lnTo>
                                  <a:pt x="27" y="204"/>
                                </a:lnTo>
                                <a:lnTo>
                                  <a:pt x="27" y="205"/>
                                </a:lnTo>
                                <a:lnTo>
                                  <a:pt x="27" y="205"/>
                                </a:lnTo>
                                <a:lnTo>
                                  <a:pt x="26" y="206"/>
                                </a:lnTo>
                                <a:lnTo>
                                  <a:pt x="25" y="207"/>
                                </a:lnTo>
                                <a:lnTo>
                                  <a:pt x="24" y="207"/>
                                </a:lnTo>
                                <a:lnTo>
                                  <a:pt x="21" y="207"/>
                                </a:lnTo>
                                <a:lnTo>
                                  <a:pt x="18" y="209"/>
                                </a:lnTo>
                                <a:lnTo>
                                  <a:pt x="14" y="209"/>
                                </a:lnTo>
                                <a:lnTo>
                                  <a:pt x="10" y="209"/>
                                </a:lnTo>
                                <a:lnTo>
                                  <a:pt x="8" y="207"/>
                                </a:lnTo>
                                <a:lnTo>
                                  <a:pt x="5" y="207"/>
                                </a:lnTo>
                                <a:lnTo>
                                  <a:pt x="3" y="207"/>
                                </a:lnTo>
                                <a:lnTo>
                                  <a:pt x="2" y="206"/>
                                </a:lnTo>
                                <a:lnTo>
                                  <a:pt x="2" y="205"/>
                                </a:lnTo>
                                <a:lnTo>
                                  <a:pt x="0" y="205"/>
                                </a:lnTo>
                                <a:lnTo>
                                  <a:pt x="0" y="204"/>
                                </a:lnTo>
                                <a:lnTo>
                                  <a:pt x="0" y="12"/>
                                </a:lnTo>
                                <a:lnTo>
                                  <a:pt x="0" y="5"/>
                                </a:lnTo>
                                <a:lnTo>
                                  <a:pt x="4" y="3"/>
                                </a:lnTo>
                                <a:lnTo>
                                  <a:pt x="7" y="0"/>
                                </a:lnTo>
                                <a:lnTo>
                                  <a:pt x="10" y="0"/>
                                </a:lnTo>
                                <a:lnTo>
                                  <a:pt x="55" y="0"/>
                                </a:lnTo>
                                <a:lnTo>
                                  <a:pt x="62" y="0"/>
                                </a:lnTo>
                                <a:lnTo>
                                  <a:pt x="68" y="0"/>
                                </a:lnTo>
                                <a:lnTo>
                                  <a:pt x="73" y="0"/>
                                </a:lnTo>
                                <a:lnTo>
                                  <a:pt x="77" y="2"/>
                                </a:lnTo>
                                <a:lnTo>
                                  <a:pt x="89" y="4"/>
                                </a:lnTo>
                                <a:lnTo>
                                  <a:pt x="99" y="8"/>
                                </a:lnTo>
                                <a:lnTo>
                                  <a:pt x="108" y="13"/>
                                </a:lnTo>
                                <a:lnTo>
                                  <a:pt x="114" y="19"/>
                                </a:lnTo>
                                <a:lnTo>
                                  <a:pt x="120" y="26"/>
                                </a:lnTo>
                                <a:lnTo>
                                  <a:pt x="124" y="35"/>
                                </a:lnTo>
                                <a:lnTo>
                                  <a:pt x="126" y="45"/>
                                </a:lnTo>
                                <a:lnTo>
                                  <a:pt x="126" y="55"/>
                                </a:lnTo>
                                <a:lnTo>
                                  <a:pt x="126" y="64"/>
                                </a:lnTo>
                                <a:lnTo>
                                  <a:pt x="124" y="73"/>
                                </a:lnTo>
                                <a:lnTo>
                                  <a:pt x="120" y="82"/>
                                </a:lnTo>
                                <a:lnTo>
                                  <a:pt x="115" y="88"/>
                                </a:lnTo>
                                <a:lnTo>
                                  <a:pt x="110" y="94"/>
                                </a:lnTo>
                                <a:lnTo>
                                  <a:pt x="103" y="99"/>
                                </a:lnTo>
                                <a:lnTo>
                                  <a:pt x="95" y="103"/>
                                </a:lnTo>
                                <a:lnTo>
                                  <a:pt x="87" y="106"/>
                                </a:lnTo>
                                <a:lnTo>
                                  <a:pt x="92" y="109"/>
                                </a:lnTo>
                                <a:lnTo>
                                  <a:pt x="95" y="112"/>
                                </a:lnTo>
                                <a:lnTo>
                                  <a:pt x="100" y="116"/>
                                </a:lnTo>
                                <a:lnTo>
                                  <a:pt x="104" y="121"/>
                                </a:lnTo>
                                <a:lnTo>
                                  <a:pt x="108" y="126"/>
                                </a:lnTo>
                                <a:lnTo>
                                  <a:pt x="110" y="132"/>
                                </a:lnTo>
                                <a:lnTo>
                                  <a:pt x="114" y="138"/>
                                </a:lnTo>
                                <a:lnTo>
                                  <a:pt x="116" y="146"/>
                                </a:lnTo>
                                <a:lnTo>
                                  <a:pt x="135" y="191"/>
                                </a:lnTo>
                                <a:lnTo>
                                  <a:pt x="137" y="196"/>
                                </a:lnTo>
                                <a:lnTo>
                                  <a:pt x="138" y="200"/>
                                </a:lnTo>
                                <a:lnTo>
                                  <a:pt x="138" y="201"/>
                                </a:lnTo>
                                <a:lnTo>
                                  <a:pt x="138" y="204"/>
                                </a:lnTo>
                                <a:close/>
                                <a:moveTo>
                                  <a:pt x="98" y="57"/>
                                </a:moveTo>
                                <a:lnTo>
                                  <a:pt x="96" y="46"/>
                                </a:lnTo>
                                <a:lnTo>
                                  <a:pt x="92" y="37"/>
                                </a:lnTo>
                                <a:lnTo>
                                  <a:pt x="85" y="29"/>
                                </a:lnTo>
                                <a:lnTo>
                                  <a:pt x="73" y="25"/>
                                </a:lnTo>
                                <a:lnTo>
                                  <a:pt x="69" y="24"/>
                                </a:lnTo>
                                <a:lnTo>
                                  <a:pt x="64" y="23"/>
                                </a:lnTo>
                                <a:lnTo>
                                  <a:pt x="58" y="23"/>
                                </a:lnTo>
                                <a:lnTo>
                                  <a:pt x="51" y="23"/>
                                </a:lnTo>
                                <a:lnTo>
                                  <a:pt x="27" y="23"/>
                                </a:lnTo>
                                <a:lnTo>
                                  <a:pt x="27" y="93"/>
                                </a:lnTo>
                                <a:lnTo>
                                  <a:pt x="55" y="93"/>
                                </a:lnTo>
                                <a:lnTo>
                                  <a:pt x="66" y="92"/>
                                </a:lnTo>
                                <a:lnTo>
                                  <a:pt x="73" y="90"/>
                                </a:lnTo>
                                <a:lnTo>
                                  <a:pt x="82" y="87"/>
                                </a:lnTo>
                                <a:lnTo>
                                  <a:pt x="87" y="83"/>
                                </a:lnTo>
                                <a:lnTo>
                                  <a:pt x="92" y="78"/>
                                </a:lnTo>
                                <a:lnTo>
                                  <a:pt x="95" y="72"/>
                                </a:lnTo>
                                <a:lnTo>
                                  <a:pt x="96" y="64"/>
                                </a:lnTo>
                                <a:lnTo>
                                  <a:pt x="98" y="5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18" name="Freeform 305"/>
                        <wps:cNvSpPr>
                          <a:spLocks/>
                        </wps:cNvSpPr>
                        <wps:spPr bwMode="auto">
                          <a:xfrm>
                            <a:off x="1379538" y="4143375"/>
                            <a:ext cx="68263" cy="112713"/>
                          </a:xfrm>
                          <a:custGeom>
                            <a:avLst/>
                            <a:gdLst>
                              <a:gd name="T0" fmla="*/ 124 w 129"/>
                              <a:gd name="T1" fmla="*/ 177 h 214"/>
                              <a:gd name="T2" fmla="*/ 101 w 129"/>
                              <a:gd name="T3" fmla="*/ 204 h 214"/>
                              <a:gd name="T4" fmla="*/ 57 w 129"/>
                              <a:gd name="T5" fmla="*/ 214 h 214"/>
                              <a:gd name="T6" fmla="*/ 28 w 129"/>
                              <a:gd name="T7" fmla="*/ 210 h 214"/>
                              <a:gd name="T8" fmla="*/ 10 w 129"/>
                              <a:gd name="T9" fmla="*/ 203 h 214"/>
                              <a:gd name="T10" fmla="*/ 2 w 129"/>
                              <a:gd name="T11" fmla="*/ 198 h 214"/>
                              <a:gd name="T12" fmla="*/ 1 w 129"/>
                              <a:gd name="T13" fmla="*/ 194 h 214"/>
                              <a:gd name="T14" fmla="*/ 0 w 129"/>
                              <a:gd name="T15" fmla="*/ 188 h 214"/>
                              <a:gd name="T16" fmla="*/ 1 w 129"/>
                              <a:gd name="T17" fmla="*/ 177 h 214"/>
                              <a:gd name="T18" fmla="*/ 6 w 129"/>
                              <a:gd name="T19" fmla="*/ 175 h 214"/>
                              <a:gd name="T20" fmla="*/ 21 w 129"/>
                              <a:gd name="T21" fmla="*/ 183 h 214"/>
                              <a:gd name="T22" fmla="*/ 45 w 129"/>
                              <a:gd name="T23" fmla="*/ 191 h 214"/>
                              <a:gd name="T24" fmla="*/ 75 w 129"/>
                              <a:gd name="T25" fmla="*/ 188 h 214"/>
                              <a:gd name="T26" fmla="*/ 93 w 129"/>
                              <a:gd name="T27" fmla="*/ 175 h 214"/>
                              <a:gd name="T28" fmla="*/ 98 w 129"/>
                              <a:gd name="T29" fmla="*/ 154 h 214"/>
                              <a:gd name="T30" fmla="*/ 91 w 129"/>
                              <a:gd name="T31" fmla="*/ 132 h 214"/>
                              <a:gd name="T32" fmla="*/ 69 w 129"/>
                              <a:gd name="T33" fmla="*/ 118 h 214"/>
                              <a:gd name="T34" fmla="*/ 27 w 129"/>
                              <a:gd name="T35" fmla="*/ 115 h 214"/>
                              <a:gd name="T36" fmla="*/ 23 w 129"/>
                              <a:gd name="T37" fmla="*/ 114 h 214"/>
                              <a:gd name="T38" fmla="*/ 21 w 129"/>
                              <a:gd name="T39" fmla="*/ 109 h 214"/>
                              <a:gd name="T40" fmla="*/ 21 w 129"/>
                              <a:gd name="T41" fmla="*/ 101 h 214"/>
                              <a:gd name="T42" fmla="*/ 22 w 129"/>
                              <a:gd name="T43" fmla="*/ 96 h 214"/>
                              <a:gd name="T44" fmla="*/ 26 w 129"/>
                              <a:gd name="T45" fmla="*/ 93 h 214"/>
                              <a:gd name="T46" fmla="*/ 55 w 129"/>
                              <a:gd name="T47" fmla="*/ 93 h 214"/>
                              <a:gd name="T48" fmla="*/ 79 w 129"/>
                              <a:gd name="T49" fmla="*/ 82 h 214"/>
                              <a:gd name="T50" fmla="*/ 90 w 129"/>
                              <a:gd name="T51" fmla="*/ 63 h 214"/>
                              <a:gd name="T52" fmla="*/ 89 w 129"/>
                              <a:gd name="T53" fmla="*/ 42 h 214"/>
                              <a:gd name="T54" fmla="*/ 77 w 129"/>
                              <a:gd name="T55" fmla="*/ 28 h 214"/>
                              <a:gd name="T56" fmla="*/ 57 w 129"/>
                              <a:gd name="T57" fmla="*/ 23 h 214"/>
                              <a:gd name="T58" fmla="*/ 32 w 129"/>
                              <a:gd name="T59" fmla="*/ 28 h 214"/>
                              <a:gd name="T60" fmla="*/ 16 w 129"/>
                              <a:gd name="T61" fmla="*/ 38 h 214"/>
                              <a:gd name="T62" fmla="*/ 9 w 129"/>
                              <a:gd name="T63" fmla="*/ 40 h 214"/>
                              <a:gd name="T64" fmla="*/ 6 w 129"/>
                              <a:gd name="T65" fmla="*/ 38 h 214"/>
                              <a:gd name="T66" fmla="*/ 5 w 129"/>
                              <a:gd name="T67" fmla="*/ 33 h 214"/>
                              <a:gd name="T68" fmla="*/ 6 w 129"/>
                              <a:gd name="T69" fmla="*/ 26 h 214"/>
                              <a:gd name="T70" fmla="*/ 7 w 129"/>
                              <a:gd name="T71" fmla="*/ 21 h 214"/>
                              <a:gd name="T72" fmla="*/ 10 w 129"/>
                              <a:gd name="T73" fmla="*/ 17 h 214"/>
                              <a:gd name="T74" fmla="*/ 21 w 129"/>
                              <a:gd name="T75" fmla="*/ 10 h 214"/>
                              <a:gd name="T76" fmla="*/ 43 w 129"/>
                              <a:gd name="T77" fmla="*/ 2 h 214"/>
                              <a:gd name="T78" fmla="*/ 76 w 129"/>
                              <a:gd name="T79" fmla="*/ 1 h 214"/>
                              <a:gd name="T80" fmla="*/ 106 w 129"/>
                              <a:gd name="T81" fmla="*/ 15 h 214"/>
                              <a:gd name="T82" fmla="*/ 119 w 129"/>
                              <a:gd name="T83" fmla="*/ 40 h 214"/>
                              <a:gd name="T84" fmla="*/ 117 w 129"/>
                              <a:gd name="T85" fmla="*/ 69 h 214"/>
                              <a:gd name="T86" fmla="*/ 105 w 129"/>
                              <a:gd name="T87" fmla="*/ 90 h 214"/>
                              <a:gd name="T88" fmla="*/ 81 w 129"/>
                              <a:gd name="T89" fmla="*/ 102 h 214"/>
                              <a:gd name="T90" fmla="*/ 101 w 129"/>
                              <a:gd name="T91" fmla="*/ 107 h 214"/>
                              <a:gd name="T92" fmla="*/ 122 w 129"/>
                              <a:gd name="T93" fmla="*/ 124 h 214"/>
                              <a:gd name="T94" fmla="*/ 129 w 129"/>
                              <a:gd name="T95" fmla="*/ 151 h 2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29" h="214">
                                <a:moveTo>
                                  <a:pt x="129" y="151"/>
                                </a:moveTo>
                                <a:lnTo>
                                  <a:pt x="129" y="165"/>
                                </a:lnTo>
                                <a:lnTo>
                                  <a:pt x="124" y="177"/>
                                </a:lnTo>
                                <a:lnTo>
                                  <a:pt x="119" y="188"/>
                                </a:lnTo>
                                <a:lnTo>
                                  <a:pt x="111" y="197"/>
                                </a:lnTo>
                                <a:lnTo>
                                  <a:pt x="101" y="204"/>
                                </a:lnTo>
                                <a:lnTo>
                                  <a:pt x="87" y="209"/>
                                </a:lnTo>
                                <a:lnTo>
                                  <a:pt x="74" y="213"/>
                                </a:lnTo>
                                <a:lnTo>
                                  <a:pt x="57" y="214"/>
                                </a:lnTo>
                                <a:lnTo>
                                  <a:pt x="47" y="213"/>
                                </a:lnTo>
                                <a:lnTo>
                                  <a:pt x="37" y="212"/>
                                </a:lnTo>
                                <a:lnTo>
                                  <a:pt x="28" y="210"/>
                                </a:lnTo>
                                <a:lnTo>
                                  <a:pt x="21" y="208"/>
                                </a:lnTo>
                                <a:lnTo>
                                  <a:pt x="15" y="205"/>
                                </a:lnTo>
                                <a:lnTo>
                                  <a:pt x="10" y="203"/>
                                </a:lnTo>
                                <a:lnTo>
                                  <a:pt x="5" y="200"/>
                                </a:lnTo>
                                <a:lnTo>
                                  <a:pt x="4" y="199"/>
                                </a:lnTo>
                                <a:lnTo>
                                  <a:pt x="2" y="198"/>
                                </a:lnTo>
                                <a:lnTo>
                                  <a:pt x="1" y="197"/>
                                </a:lnTo>
                                <a:lnTo>
                                  <a:pt x="1" y="196"/>
                                </a:lnTo>
                                <a:lnTo>
                                  <a:pt x="1" y="194"/>
                                </a:lnTo>
                                <a:lnTo>
                                  <a:pt x="0" y="193"/>
                                </a:lnTo>
                                <a:lnTo>
                                  <a:pt x="0" y="191"/>
                                </a:lnTo>
                                <a:lnTo>
                                  <a:pt x="0" y="188"/>
                                </a:lnTo>
                                <a:lnTo>
                                  <a:pt x="0" y="184"/>
                                </a:lnTo>
                                <a:lnTo>
                                  <a:pt x="0" y="180"/>
                                </a:lnTo>
                                <a:lnTo>
                                  <a:pt x="1" y="177"/>
                                </a:lnTo>
                                <a:lnTo>
                                  <a:pt x="2" y="175"/>
                                </a:lnTo>
                                <a:lnTo>
                                  <a:pt x="4" y="175"/>
                                </a:lnTo>
                                <a:lnTo>
                                  <a:pt x="6" y="175"/>
                                </a:lnTo>
                                <a:lnTo>
                                  <a:pt x="10" y="177"/>
                                </a:lnTo>
                                <a:lnTo>
                                  <a:pt x="15" y="180"/>
                                </a:lnTo>
                                <a:lnTo>
                                  <a:pt x="21" y="183"/>
                                </a:lnTo>
                                <a:lnTo>
                                  <a:pt x="27" y="186"/>
                                </a:lnTo>
                                <a:lnTo>
                                  <a:pt x="36" y="188"/>
                                </a:lnTo>
                                <a:lnTo>
                                  <a:pt x="45" y="191"/>
                                </a:lnTo>
                                <a:lnTo>
                                  <a:pt x="55" y="191"/>
                                </a:lnTo>
                                <a:lnTo>
                                  <a:pt x="66" y="191"/>
                                </a:lnTo>
                                <a:lnTo>
                                  <a:pt x="75" y="188"/>
                                </a:lnTo>
                                <a:lnTo>
                                  <a:pt x="82" y="184"/>
                                </a:lnTo>
                                <a:lnTo>
                                  <a:pt x="89" y="181"/>
                                </a:lnTo>
                                <a:lnTo>
                                  <a:pt x="93" y="175"/>
                                </a:lnTo>
                                <a:lnTo>
                                  <a:pt x="96" y="168"/>
                                </a:lnTo>
                                <a:lnTo>
                                  <a:pt x="98" y="161"/>
                                </a:lnTo>
                                <a:lnTo>
                                  <a:pt x="98" y="154"/>
                                </a:lnTo>
                                <a:lnTo>
                                  <a:pt x="98" y="145"/>
                                </a:lnTo>
                                <a:lnTo>
                                  <a:pt x="96" y="138"/>
                                </a:lnTo>
                                <a:lnTo>
                                  <a:pt x="91" y="132"/>
                                </a:lnTo>
                                <a:lnTo>
                                  <a:pt x="85" y="125"/>
                                </a:lnTo>
                                <a:lnTo>
                                  <a:pt x="79" y="120"/>
                                </a:lnTo>
                                <a:lnTo>
                                  <a:pt x="69" y="118"/>
                                </a:lnTo>
                                <a:lnTo>
                                  <a:pt x="59" y="115"/>
                                </a:lnTo>
                                <a:lnTo>
                                  <a:pt x="47" y="115"/>
                                </a:lnTo>
                                <a:lnTo>
                                  <a:pt x="27" y="115"/>
                                </a:lnTo>
                                <a:lnTo>
                                  <a:pt x="26" y="115"/>
                                </a:lnTo>
                                <a:lnTo>
                                  <a:pt x="25" y="114"/>
                                </a:lnTo>
                                <a:lnTo>
                                  <a:pt x="23" y="114"/>
                                </a:lnTo>
                                <a:lnTo>
                                  <a:pt x="22" y="113"/>
                                </a:lnTo>
                                <a:lnTo>
                                  <a:pt x="22" y="111"/>
                                </a:lnTo>
                                <a:lnTo>
                                  <a:pt x="21" y="109"/>
                                </a:lnTo>
                                <a:lnTo>
                                  <a:pt x="21" y="107"/>
                                </a:lnTo>
                                <a:lnTo>
                                  <a:pt x="21" y="103"/>
                                </a:lnTo>
                                <a:lnTo>
                                  <a:pt x="21" y="101"/>
                                </a:lnTo>
                                <a:lnTo>
                                  <a:pt x="21" y="98"/>
                                </a:lnTo>
                                <a:lnTo>
                                  <a:pt x="22" y="97"/>
                                </a:lnTo>
                                <a:lnTo>
                                  <a:pt x="22" y="96"/>
                                </a:lnTo>
                                <a:lnTo>
                                  <a:pt x="23" y="95"/>
                                </a:lnTo>
                                <a:lnTo>
                                  <a:pt x="25" y="93"/>
                                </a:lnTo>
                                <a:lnTo>
                                  <a:pt x="26" y="93"/>
                                </a:lnTo>
                                <a:lnTo>
                                  <a:pt x="27" y="93"/>
                                </a:lnTo>
                                <a:lnTo>
                                  <a:pt x="45" y="93"/>
                                </a:lnTo>
                                <a:lnTo>
                                  <a:pt x="55" y="93"/>
                                </a:lnTo>
                                <a:lnTo>
                                  <a:pt x="64" y="91"/>
                                </a:lnTo>
                                <a:lnTo>
                                  <a:pt x="73" y="87"/>
                                </a:lnTo>
                                <a:lnTo>
                                  <a:pt x="79" y="82"/>
                                </a:lnTo>
                                <a:lnTo>
                                  <a:pt x="84" y="77"/>
                                </a:lnTo>
                                <a:lnTo>
                                  <a:pt x="87" y="70"/>
                                </a:lnTo>
                                <a:lnTo>
                                  <a:pt x="90" y="63"/>
                                </a:lnTo>
                                <a:lnTo>
                                  <a:pt x="91" y="54"/>
                                </a:lnTo>
                                <a:lnTo>
                                  <a:pt x="90" y="48"/>
                                </a:lnTo>
                                <a:lnTo>
                                  <a:pt x="89" y="42"/>
                                </a:lnTo>
                                <a:lnTo>
                                  <a:pt x="86" y="37"/>
                                </a:lnTo>
                                <a:lnTo>
                                  <a:pt x="82" y="32"/>
                                </a:lnTo>
                                <a:lnTo>
                                  <a:pt x="77" y="28"/>
                                </a:lnTo>
                                <a:lnTo>
                                  <a:pt x="71" y="26"/>
                                </a:lnTo>
                                <a:lnTo>
                                  <a:pt x="65" y="23"/>
                                </a:lnTo>
                                <a:lnTo>
                                  <a:pt x="57" y="23"/>
                                </a:lnTo>
                                <a:lnTo>
                                  <a:pt x="48" y="23"/>
                                </a:lnTo>
                                <a:lnTo>
                                  <a:pt x="39" y="26"/>
                                </a:lnTo>
                                <a:lnTo>
                                  <a:pt x="32" y="28"/>
                                </a:lnTo>
                                <a:lnTo>
                                  <a:pt x="26" y="32"/>
                                </a:lnTo>
                                <a:lnTo>
                                  <a:pt x="20" y="34"/>
                                </a:lnTo>
                                <a:lnTo>
                                  <a:pt x="16" y="38"/>
                                </a:lnTo>
                                <a:lnTo>
                                  <a:pt x="12" y="40"/>
                                </a:lnTo>
                                <a:lnTo>
                                  <a:pt x="10" y="40"/>
                                </a:lnTo>
                                <a:lnTo>
                                  <a:pt x="9" y="40"/>
                                </a:lnTo>
                                <a:lnTo>
                                  <a:pt x="7" y="40"/>
                                </a:lnTo>
                                <a:lnTo>
                                  <a:pt x="7" y="39"/>
                                </a:lnTo>
                                <a:lnTo>
                                  <a:pt x="6" y="38"/>
                                </a:lnTo>
                                <a:lnTo>
                                  <a:pt x="6" y="37"/>
                                </a:lnTo>
                                <a:lnTo>
                                  <a:pt x="6" y="35"/>
                                </a:lnTo>
                                <a:lnTo>
                                  <a:pt x="5" y="33"/>
                                </a:lnTo>
                                <a:lnTo>
                                  <a:pt x="5" y="29"/>
                                </a:lnTo>
                                <a:lnTo>
                                  <a:pt x="5" y="27"/>
                                </a:lnTo>
                                <a:lnTo>
                                  <a:pt x="6" y="26"/>
                                </a:lnTo>
                                <a:lnTo>
                                  <a:pt x="6" y="23"/>
                                </a:lnTo>
                                <a:lnTo>
                                  <a:pt x="6" y="22"/>
                                </a:lnTo>
                                <a:lnTo>
                                  <a:pt x="7" y="21"/>
                                </a:lnTo>
                                <a:lnTo>
                                  <a:pt x="7" y="19"/>
                                </a:lnTo>
                                <a:lnTo>
                                  <a:pt x="9" y="18"/>
                                </a:lnTo>
                                <a:lnTo>
                                  <a:pt x="10" y="17"/>
                                </a:lnTo>
                                <a:lnTo>
                                  <a:pt x="11" y="15"/>
                                </a:lnTo>
                                <a:lnTo>
                                  <a:pt x="16" y="12"/>
                                </a:lnTo>
                                <a:lnTo>
                                  <a:pt x="21" y="10"/>
                                </a:lnTo>
                                <a:lnTo>
                                  <a:pt x="27" y="7"/>
                                </a:lnTo>
                                <a:lnTo>
                                  <a:pt x="34" y="3"/>
                                </a:lnTo>
                                <a:lnTo>
                                  <a:pt x="43" y="2"/>
                                </a:lnTo>
                                <a:lnTo>
                                  <a:pt x="52" y="0"/>
                                </a:lnTo>
                                <a:lnTo>
                                  <a:pt x="61" y="0"/>
                                </a:lnTo>
                                <a:lnTo>
                                  <a:pt x="76" y="1"/>
                                </a:lnTo>
                                <a:lnTo>
                                  <a:pt x="87" y="3"/>
                                </a:lnTo>
                                <a:lnTo>
                                  <a:pt x="97" y="7"/>
                                </a:lnTo>
                                <a:lnTo>
                                  <a:pt x="106" y="15"/>
                                </a:lnTo>
                                <a:lnTo>
                                  <a:pt x="112" y="21"/>
                                </a:lnTo>
                                <a:lnTo>
                                  <a:pt x="117" y="31"/>
                                </a:lnTo>
                                <a:lnTo>
                                  <a:pt x="119" y="40"/>
                                </a:lnTo>
                                <a:lnTo>
                                  <a:pt x="121" y="50"/>
                                </a:lnTo>
                                <a:lnTo>
                                  <a:pt x="119" y="60"/>
                                </a:lnTo>
                                <a:lnTo>
                                  <a:pt x="117" y="69"/>
                                </a:lnTo>
                                <a:lnTo>
                                  <a:pt x="114" y="77"/>
                                </a:lnTo>
                                <a:lnTo>
                                  <a:pt x="110" y="83"/>
                                </a:lnTo>
                                <a:lnTo>
                                  <a:pt x="105" y="90"/>
                                </a:lnTo>
                                <a:lnTo>
                                  <a:pt x="97" y="95"/>
                                </a:lnTo>
                                <a:lnTo>
                                  <a:pt x="90" y="99"/>
                                </a:lnTo>
                                <a:lnTo>
                                  <a:pt x="81" y="102"/>
                                </a:lnTo>
                                <a:lnTo>
                                  <a:pt x="81" y="102"/>
                                </a:lnTo>
                                <a:lnTo>
                                  <a:pt x="91" y="103"/>
                                </a:lnTo>
                                <a:lnTo>
                                  <a:pt x="101" y="107"/>
                                </a:lnTo>
                                <a:lnTo>
                                  <a:pt x="110" y="112"/>
                                </a:lnTo>
                                <a:lnTo>
                                  <a:pt x="116" y="118"/>
                                </a:lnTo>
                                <a:lnTo>
                                  <a:pt x="122" y="124"/>
                                </a:lnTo>
                                <a:lnTo>
                                  <a:pt x="126" y="133"/>
                                </a:lnTo>
                                <a:lnTo>
                                  <a:pt x="129" y="141"/>
                                </a:lnTo>
                                <a:lnTo>
                                  <a:pt x="129"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19" name="Freeform 306"/>
                        <wps:cNvSpPr>
                          <a:spLocks/>
                        </wps:cNvSpPr>
                        <wps:spPr bwMode="auto">
                          <a:xfrm>
                            <a:off x="1724025" y="2444750"/>
                            <a:ext cx="73025" cy="1951038"/>
                          </a:xfrm>
                          <a:custGeom>
                            <a:avLst/>
                            <a:gdLst>
                              <a:gd name="T0" fmla="*/ 0 w 137"/>
                              <a:gd name="T1" fmla="*/ 3686 h 3686"/>
                              <a:gd name="T2" fmla="*/ 137 w 137"/>
                              <a:gd name="T3" fmla="*/ 3686 h 3686"/>
                              <a:gd name="T4" fmla="*/ 137 w 137"/>
                              <a:gd name="T5" fmla="*/ 0 h 3686"/>
                              <a:gd name="T6" fmla="*/ 6 w 137"/>
                              <a:gd name="T7" fmla="*/ 0 h 3686"/>
                            </a:gdLst>
                            <a:ahLst/>
                            <a:cxnLst>
                              <a:cxn ang="0">
                                <a:pos x="T0" y="T1"/>
                              </a:cxn>
                              <a:cxn ang="0">
                                <a:pos x="T2" y="T3"/>
                              </a:cxn>
                              <a:cxn ang="0">
                                <a:pos x="T4" y="T5"/>
                              </a:cxn>
                              <a:cxn ang="0">
                                <a:pos x="T6" y="T7"/>
                              </a:cxn>
                            </a:cxnLst>
                            <a:rect l="0" t="0" r="r" b="b"/>
                            <a:pathLst>
                              <a:path w="137" h="3686">
                                <a:moveTo>
                                  <a:pt x="0" y="3686"/>
                                </a:moveTo>
                                <a:lnTo>
                                  <a:pt x="137" y="3686"/>
                                </a:lnTo>
                                <a:lnTo>
                                  <a:pt x="137" y="0"/>
                                </a:lnTo>
                                <a:lnTo>
                                  <a:pt x="6" y="0"/>
                                </a:lnTo>
                              </a:path>
                            </a:pathLst>
                          </a:custGeom>
                          <a:noFill/>
                          <a:ln w="28575">
                            <a:solidFill>
                              <a:srgbClr val="BEBEBE"/>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120" name="Freeform 307"/>
                        <wps:cNvSpPr>
                          <a:spLocks/>
                        </wps:cNvSpPr>
                        <wps:spPr bwMode="auto">
                          <a:xfrm>
                            <a:off x="7513638" y="1893888"/>
                            <a:ext cx="69850" cy="82550"/>
                          </a:xfrm>
                          <a:custGeom>
                            <a:avLst/>
                            <a:gdLst>
                              <a:gd name="T0" fmla="*/ 79 w 131"/>
                              <a:gd name="T1" fmla="*/ 152 h 157"/>
                              <a:gd name="T2" fmla="*/ 79 w 131"/>
                              <a:gd name="T3" fmla="*/ 154 h 157"/>
                              <a:gd name="T4" fmla="*/ 78 w 131"/>
                              <a:gd name="T5" fmla="*/ 155 h 157"/>
                              <a:gd name="T6" fmla="*/ 77 w 131"/>
                              <a:gd name="T7" fmla="*/ 156 h 157"/>
                              <a:gd name="T8" fmla="*/ 75 w 131"/>
                              <a:gd name="T9" fmla="*/ 156 h 157"/>
                              <a:gd name="T10" fmla="*/ 74 w 131"/>
                              <a:gd name="T11" fmla="*/ 157 h 157"/>
                              <a:gd name="T12" fmla="*/ 72 w 131"/>
                              <a:gd name="T13" fmla="*/ 157 h 157"/>
                              <a:gd name="T14" fmla="*/ 69 w 131"/>
                              <a:gd name="T15" fmla="*/ 157 h 157"/>
                              <a:gd name="T16" fmla="*/ 65 w 131"/>
                              <a:gd name="T17" fmla="*/ 157 h 157"/>
                              <a:gd name="T18" fmla="*/ 63 w 131"/>
                              <a:gd name="T19" fmla="*/ 157 h 157"/>
                              <a:gd name="T20" fmla="*/ 62 w 131"/>
                              <a:gd name="T21" fmla="*/ 157 h 157"/>
                              <a:gd name="T22" fmla="*/ 59 w 131"/>
                              <a:gd name="T23" fmla="*/ 157 h 157"/>
                              <a:gd name="T24" fmla="*/ 58 w 131"/>
                              <a:gd name="T25" fmla="*/ 157 h 157"/>
                              <a:gd name="T26" fmla="*/ 57 w 131"/>
                              <a:gd name="T27" fmla="*/ 157 h 157"/>
                              <a:gd name="T28" fmla="*/ 56 w 131"/>
                              <a:gd name="T29" fmla="*/ 156 h 157"/>
                              <a:gd name="T30" fmla="*/ 54 w 131"/>
                              <a:gd name="T31" fmla="*/ 156 h 157"/>
                              <a:gd name="T32" fmla="*/ 53 w 131"/>
                              <a:gd name="T33" fmla="*/ 156 h 157"/>
                              <a:gd name="T34" fmla="*/ 53 w 131"/>
                              <a:gd name="T35" fmla="*/ 155 h 157"/>
                              <a:gd name="T36" fmla="*/ 52 w 131"/>
                              <a:gd name="T37" fmla="*/ 155 h 157"/>
                              <a:gd name="T38" fmla="*/ 52 w 131"/>
                              <a:gd name="T39" fmla="*/ 154 h 157"/>
                              <a:gd name="T40" fmla="*/ 52 w 131"/>
                              <a:gd name="T41" fmla="*/ 152 h 157"/>
                              <a:gd name="T42" fmla="*/ 1 w 131"/>
                              <a:gd name="T43" fmla="*/ 8 h 157"/>
                              <a:gd name="T44" fmla="*/ 0 w 131"/>
                              <a:gd name="T45" fmla="*/ 6 h 157"/>
                              <a:gd name="T46" fmla="*/ 0 w 131"/>
                              <a:gd name="T47" fmla="*/ 5 h 157"/>
                              <a:gd name="T48" fmla="*/ 0 w 131"/>
                              <a:gd name="T49" fmla="*/ 2 h 157"/>
                              <a:gd name="T50" fmla="*/ 1 w 131"/>
                              <a:gd name="T51" fmla="*/ 2 h 157"/>
                              <a:gd name="T52" fmla="*/ 3 w 131"/>
                              <a:gd name="T53" fmla="*/ 1 h 157"/>
                              <a:gd name="T54" fmla="*/ 4 w 131"/>
                              <a:gd name="T55" fmla="*/ 1 h 157"/>
                              <a:gd name="T56" fmla="*/ 8 w 131"/>
                              <a:gd name="T57" fmla="*/ 0 h 157"/>
                              <a:gd name="T58" fmla="*/ 11 w 131"/>
                              <a:gd name="T59" fmla="*/ 0 h 157"/>
                              <a:gd name="T60" fmla="*/ 14 w 131"/>
                              <a:gd name="T61" fmla="*/ 0 h 157"/>
                              <a:gd name="T62" fmla="*/ 16 w 131"/>
                              <a:gd name="T63" fmla="*/ 1 h 157"/>
                              <a:gd name="T64" fmla="*/ 19 w 131"/>
                              <a:gd name="T65" fmla="*/ 1 h 157"/>
                              <a:gd name="T66" fmla="*/ 20 w 131"/>
                              <a:gd name="T67" fmla="*/ 1 h 157"/>
                              <a:gd name="T68" fmla="*/ 20 w 131"/>
                              <a:gd name="T69" fmla="*/ 2 h 157"/>
                              <a:gd name="T70" fmla="*/ 21 w 131"/>
                              <a:gd name="T71" fmla="*/ 2 h 157"/>
                              <a:gd name="T72" fmla="*/ 21 w 131"/>
                              <a:gd name="T73" fmla="*/ 3 h 157"/>
                              <a:gd name="T74" fmla="*/ 22 w 131"/>
                              <a:gd name="T75" fmla="*/ 5 h 157"/>
                              <a:gd name="T76" fmla="*/ 67 w 131"/>
                              <a:gd name="T77" fmla="*/ 135 h 157"/>
                              <a:gd name="T78" fmla="*/ 67 w 131"/>
                              <a:gd name="T79" fmla="*/ 135 h 157"/>
                              <a:gd name="T80" fmla="*/ 110 w 131"/>
                              <a:gd name="T81" fmla="*/ 5 h 157"/>
                              <a:gd name="T82" fmla="*/ 111 w 131"/>
                              <a:gd name="T83" fmla="*/ 3 h 157"/>
                              <a:gd name="T84" fmla="*/ 111 w 131"/>
                              <a:gd name="T85" fmla="*/ 2 h 157"/>
                              <a:gd name="T86" fmla="*/ 111 w 131"/>
                              <a:gd name="T87" fmla="*/ 2 h 157"/>
                              <a:gd name="T88" fmla="*/ 112 w 131"/>
                              <a:gd name="T89" fmla="*/ 1 h 157"/>
                              <a:gd name="T90" fmla="*/ 113 w 131"/>
                              <a:gd name="T91" fmla="*/ 1 h 157"/>
                              <a:gd name="T92" fmla="*/ 116 w 131"/>
                              <a:gd name="T93" fmla="*/ 1 h 157"/>
                              <a:gd name="T94" fmla="*/ 118 w 131"/>
                              <a:gd name="T95" fmla="*/ 0 h 157"/>
                              <a:gd name="T96" fmla="*/ 122 w 131"/>
                              <a:gd name="T97" fmla="*/ 0 h 157"/>
                              <a:gd name="T98" fmla="*/ 126 w 131"/>
                              <a:gd name="T99" fmla="*/ 1 h 157"/>
                              <a:gd name="T100" fmla="*/ 128 w 131"/>
                              <a:gd name="T101" fmla="*/ 1 h 157"/>
                              <a:gd name="T102" fmla="*/ 129 w 131"/>
                              <a:gd name="T103" fmla="*/ 1 h 157"/>
                              <a:gd name="T104" fmla="*/ 131 w 131"/>
                              <a:gd name="T105" fmla="*/ 2 h 157"/>
                              <a:gd name="T106" fmla="*/ 131 w 131"/>
                              <a:gd name="T107" fmla="*/ 2 h 157"/>
                              <a:gd name="T108" fmla="*/ 131 w 131"/>
                              <a:gd name="T109" fmla="*/ 5 h 157"/>
                              <a:gd name="T110" fmla="*/ 131 w 131"/>
                              <a:gd name="T111" fmla="*/ 6 h 157"/>
                              <a:gd name="T112" fmla="*/ 129 w 131"/>
                              <a:gd name="T113" fmla="*/ 8 h 157"/>
                              <a:gd name="T114" fmla="*/ 79 w 131"/>
                              <a:gd name="T115"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31" h="157">
                                <a:moveTo>
                                  <a:pt x="79" y="152"/>
                                </a:moveTo>
                                <a:lnTo>
                                  <a:pt x="79" y="154"/>
                                </a:lnTo>
                                <a:lnTo>
                                  <a:pt x="78" y="155"/>
                                </a:lnTo>
                                <a:lnTo>
                                  <a:pt x="77" y="156"/>
                                </a:lnTo>
                                <a:lnTo>
                                  <a:pt x="75" y="156"/>
                                </a:lnTo>
                                <a:lnTo>
                                  <a:pt x="74" y="157"/>
                                </a:lnTo>
                                <a:lnTo>
                                  <a:pt x="72" y="157"/>
                                </a:lnTo>
                                <a:lnTo>
                                  <a:pt x="69" y="157"/>
                                </a:lnTo>
                                <a:lnTo>
                                  <a:pt x="65" y="157"/>
                                </a:lnTo>
                                <a:lnTo>
                                  <a:pt x="63" y="157"/>
                                </a:lnTo>
                                <a:lnTo>
                                  <a:pt x="62" y="157"/>
                                </a:lnTo>
                                <a:lnTo>
                                  <a:pt x="59" y="157"/>
                                </a:lnTo>
                                <a:lnTo>
                                  <a:pt x="58" y="157"/>
                                </a:lnTo>
                                <a:lnTo>
                                  <a:pt x="57" y="157"/>
                                </a:lnTo>
                                <a:lnTo>
                                  <a:pt x="56" y="156"/>
                                </a:lnTo>
                                <a:lnTo>
                                  <a:pt x="54" y="156"/>
                                </a:lnTo>
                                <a:lnTo>
                                  <a:pt x="53" y="156"/>
                                </a:lnTo>
                                <a:lnTo>
                                  <a:pt x="53" y="155"/>
                                </a:lnTo>
                                <a:lnTo>
                                  <a:pt x="52" y="155"/>
                                </a:lnTo>
                                <a:lnTo>
                                  <a:pt x="52" y="154"/>
                                </a:lnTo>
                                <a:lnTo>
                                  <a:pt x="52" y="152"/>
                                </a:lnTo>
                                <a:lnTo>
                                  <a:pt x="1" y="8"/>
                                </a:lnTo>
                                <a:lnTo>
                                  <a:pt x="0" y="6"/>
                                </a:lnTo>
                                <a:lnTo>
                                  <a:pt x="0" y="5"/>
                                </a:lnTo>
                                <a:lnTo>
                                  <a:pt x="0" y="2"/>
                                </a:lnTo>
                                <a:lnTo>
                                  <a:pt x="1" y="2"/>
                                </a:lnTo>
                                <a:lnTo>
                                  <a:pt x="3" y="1"/>
                                </a:lnTo>
                                <a:lnTo>
                                  <a:pt x="4" y="1"/>
                                </a:lnTo>
                                <a:lnTo>
                                  <a:pt x="8" y="0"/>
                                </a:lnTo>
                                <a:lnTo>
                                  <a:pt x="11" y="0"/>
                                </a:lnTo>
                                <a:lnTo>
                                  <a:pt x="14" y="0"/>
                                </a:lnTo>
                                <a:lnTo>
                                  <a:pt x="16" y="1"/>
                                </a:lnTo>
                                <a:lnTo>
                                  <a:pt x="19" y="1"/>
                                </a:lnTo>
                                <a:lnTo>
                                  <a:pt x="20" y="1"/>
                                </a:lnTo>
                                <a:lnTo>
                                  <a:pt x="20" y="2"/>
                                </a:lnTo>
                                <a:lnTo>
                                  <a:pt x="21" y="2"/>
                                </a:lnTo>
                                <a:lnTo>
                                  <a:pt x="21" y="3"/>
                                </a:lnTo>
                                <a:lnTo>
                                  <a:pt x="22" y="5"/>
                                </a:lnTo>
                                <a:lnTo>
                                  <a:pt x="67" y="135"/>
                                </a:lnTo>
                                <a:lnTo>
                                  <a:pt x="67" y="135"/>
                                </a:lnTo>
                                <a:lnTo>
                                  <a:pt x="110" y="5"/>
                                </a:lnTo>
                                <a:lnTo>
                                  <a:pt x="111" y="3"/>
                                </a:lnTo>
                                <a:lnTo>
                                  <a:pt x="111" y="2"/>
                                </a:lnTo>
                                <a:lnTo>
                                  <a:pt x="111" y="2"/>
                                </a:lnTo>
                                <a:lnTo>
                                  <a:pt x="112" y="1"/>
                                </a:lnTo>
                                <a:lnTo>
                                  <a:pt x="113" y="1"/>
                                </a:lnTo>
                                <a:lnTo>
                                  <a:pt x="116" y="1"/>
                                </a:lnTo>
                                <a:lnTo>
                                  <a:pt x="118" y="0"/>
                                </a:lnTo>
                                <a:lnTo>
                                  <a:pt x="122" y="0"/>
                                </a:lnTo>
                                <a:lnTo>
                                  <a:pt x="126" y="1"/>
                                </a:lnTo>
                                <a:lnTo>
                                  <a:pt x="128" y="1"/>
                                </a:lnTo>
                                <a:lnTo>
                                  <a:pt x="129" y="1"/>
                                </a:lnTo>
                                <a:lnTo>
                                  <a:pt x="131" y="2"/>
                                </a:lnTo>
                                <a:lnTo>
                                  <a:pt x="131" y="2"/>
                                </a:lnTo>
                                <a:lnTo>
                                  <a:pt x="131" y="5"/>
                                </a:lnTo>
                                <a:lnTo>
                                  <a:pt x="131" y="6"/>
                                </a:lnTo>
                                <a:lnTo>
                                  <a:pt x="129" y="8"/>
                                </a:lnTo>
                                <a:lnTo>
                                  <a:pt x="79"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21" name="Freeform 308"/>
                        <wps:cNvSpPr>
                          <a:spLocks/>
                        </wps:cNvSpPr>
                        <wps:spPr bwMode="auto">
                          <a:xfrm>
                            <a:off x="7597775" y="1893888"/>
                            <a:ext cx="41275" cy="82550"/>
                          </a:xfrm>
                          <a:custGeom>
                            <a:avLst/>
                            <a:gdLst>
                              <a:gd name="T0" fmla="*/ 80 w 80"/>
                              <a:gd name="T1" fmla="*/ 148 h 156"/>
                              <a:gd name="T2" fmla="*/ 80 w 80"/>
                              <a:gd name="T3" fmla="*/ 150 h 156"/>
                              <a:gd name="T4" fmla="*/ 80 w 80"/>
                              <a:gd name="T5" fmla="*/ 151 h 156"/>
                              <a:gd name="T6" fmla="*/ 80 w 80"/>
                              <a:gd name="T7" fmla="*/ 154 h 156"/>
                              <a:gd name="T8" fmla="*/ 80 w 80"/>
                              <a:gd name="T9" fmla="*/ 155 h 156"/>
                              <a:gd name="T10" fmla="*/ 78 w 80"/>
                              <a:gd name="T11" fmla="*/ 155 h 156"/>
                              <a:gd name="T12" fmla="*/ 77 w 80"/>
                              <a:gd name="T13" fmla="*/ 156 h 156"/>
                              <a:gd name="T14" fmla="*/ 77 w 80"/>
                              <a:gd name="T15" fmla="*/ 156 h 156"/>
                              <a:gd name="T16" fmla="*/ 76 w 80"/>
                              <a:gd name="T17" fmla="*/ 156 h 156"/>
                              <a:gd name="T18" fmla="*/ 7 w 80"/>
                              <a:gd name="T19" fmla="*/ 156 h 156"/>
                              <a:gd name="T20" fmla="*/ 4 w 80"/>
                              <a:gd name="T21" fmla="*/ 156 h 156"/>
                              <a:gd name="T22" fmla="*/ 2 w 80"/>
                              <a:gd name="T23" fmla="*/ 155 h 156"/>
                              <a:gd name="T24" fmla="*/ 0 w 80"/>
                              <a:gd name="T25" fmla="*/ 152 h 156"/>
                              <a:gd name="T26" fmla="*/ 0 w 80"/>
                              <a:gd name="T27" fmla="*/ 149 h 156"/>
                              <a:gd name="T28" fmla="*/ 0 w 80"/>
                              <a:gd name="T29" fmla="*/ 5 h 156"/>
                              <a:gd name="T30" fmla="*/ 0 w 80"/>
                              <a:gd name="T31" fmla="*/ 3 h 156"/>
                              <a:gd name="T32" fmla="*/ 0 w 80"/>
                              <a:gd name="T33" fmla="*/ 2 h 156"/>
                              <a:gd name="T34" fmla="*/ 1 w 80"/>
                              <a:gd name="T35" fmla="*/ 2 h 156"/>
                              <a:gd name="T36" fmla="*/ 2 w 80"/>
                              <a:gd name="T37" fmla="*/ 1 h 156"/>
                              <a:gd name="T38" fmla="*/ 3 w 80"/>
                              <a:gd name="T39" fmla="*/ 1 h 156"/>
                              <a:gd name="T40" fmla="*/ 4 w 80"/>
                              <a:gd name="T41" fmla="*/ 1 h 156"/>
                              <a:gd name="T42" fmla="*/ 7 w 80"/>
                              <a:gd name="T43" fmla="*/ 1 h 156"/>
                              <a:gd name="T44" fmla="*/ 9 w 80"/>
                              <a:gd name="T45" fmla="*/ 0 h 156"/>
                              <a:gd name="T46" fmla="*/ 13 w 80"/>
                              <a:gd name="T47" fmla="*/ 1 h 156"/>
                              <a:gd name="T48" fmla="*/ 14 w 80"/>
                              <a:gd name="T49" fmla="*/ 1 h 156"/>
                              <a:gd name="T50" fmla="*/ 17 w 80"/>
                              <a:gd name="T51" fmla="*/ 1 h 156"/>
                              <a:gd name="T52" fmla="*/ 18 w 80"/>
                              <a:gd name="T53" fmla="*/ 1 h 156"/>
                              <a:gd name="T54" fmla="*/ 19 w 80"/>
                              <a:gd name="T55" fmla="*/ 2 h 156"/>
                              <a:gd name="T56" fmla="*/ 19 w 80"/>
                              <a:gd name="T57" fmla="*/ 2 h 156"/>
                              <a:gd name="T58" fmla="*/ 21 w 80"/>
                              <a:gd name="T59" fmla="*/ 3 h 156"/>
                              <a:gd name="T60" fmla="*/ 21 w 80"/>
                              <a:gd name="T61" fmla="*/ 5 h 156"/>
                              <a:gd name="T62" fmla="*/ 21 w 80"/>
                              <a:gd name="T63" fmla="*/ 139 h 156"/>
                              <a:gd name="T64" fmla="*/ 76 w 80"/>
                              <a:gd name="T65" fmla="*/ 139 h 156"/>
                              <a:gd name="T66" fmla="*/ 77 w 80"/>
                              <a:gd name="T67" fmla="*/ 139 h 156"/>
                              <a:gd name="T68" fmla="*/ 77 w 80"/>
                              <a:gd name="T69" fmla="*/ 139 h 156"/>
                              <a:gd name="T70" fmla="*/ 78 w 80"/>
                              <a:gd name="T71" fmla="*/ 140 h 156"/>
                              <a:gd name="T72" fmla="*/ 80 w 80"/>
                              <a:gd name="T73" fmla="*/ 141 h 156"/>
                              <a:gd name="T74" fmla="*/ 80 w 80"/>
                              <a:gd name="T75" fmla="*/ 143 h 156"/>
                              <a:gd name="T76" fmla="*/ 80 w 80"/>
                              <a:gd name="T77" fmla="*/ 144 h 156"/>
                              <a:gd name="T78" fmla="*/ 80 w 80"/>
                              <a:gd name="T79" fmla="*/ 145 h 156"/>
                              <a:gd name="T80" fmla="*/ 80 w 80"/>
                              <a:gd name="T81" fmla="*/ 148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80" h="156">
                                <a:moveTo>
                                  <a:pt x="80" y="148"/>
                                </a:moveTo>
                                <a:lnTo>
                                  <a:pt x="80" y="150"/>
                                </a:lnTo>
                                <a:lnTo>
                                  <a:pt x="80" y="151"/>
                                </a:lnTo>
                                <a:lnTo>
                                  <a:pt x="80" y="154"/>
                                </a:lnTo>
                                <a:lnTo>
                                  <a:pt x="80" y="155"/>
                                </a:lnTo>
                                <a:lnTo>
                                  <a:pt x="78" y="155"/>
                                </a:lnTo>
                                <a:lnTo>
                                  <a:pt x="77" y="156"/>
                                </a:lnTo>
                                <a:lnTo>
                                  <a:pt x="77" y="156"/>
                                </a:lnTo>
                                <a:lnTo>
                                  <a:pt x="76" y="156"/>
                                </a:lnTo>
                                <a:lnTo>
                                  <a:pt x="7" y="156"/>
                                </a:lnTo>
                                <a:lnTo>
                                  <a:pt x="4" y="156"/>
                                </a:lnTo>
                                <a:lnTo>
                                  <a:pt x="2" y="155"/>
                                </a:lnTo>
                                <a:lnTo>
                                  <a:pt x="0" y="152"/>
                                </a:lnTo>
                                <a:lnTo>
                                  <a:pt x="0" y="149"/>
                                </a:lnTo>
                                <a:lnTo>
                                  <a:pt x="0" y="5"/>
                                </a:lnTo>
                                <a:lnTo>
                                  <a:pt x="0" y="3"/>
                                </a:lnTo>
                                <a:lnTo>
                                  <a:pt x="0" y="2"/>
                                </a:lnTo>
                                <a:lnTo>
                                  <a:pt x="1" y="2"/>
                                </a:lnTo>
                                <a:lnTo>
                                  <a:pt x="2" y="1"/>
                                </a:lnTo>
                                <a:lnTo>
                                  <a:pt x="3" y="1"/>
                                </a:lnTo>
                                <a:lnTo>
                                  <a:pt x="4" y="1"/>
                                </a:lnTo>
                                <a:lnTo>
                                  <a:pt x="7" y="1"/>
                                </a:lnTo>
                                <a:lnTo>
                                  <a:pt x="9" y="0"/>
                                </a:lnTo>
                                <a:lnTo>
                                  <a:pt x="13" y="1"/>
                                </a:lnTo>
                                <a:lnTo>
                                  <a:pt x="14" y="1"/>
                                </a:lnTo>
                                <a:lnTo>
                                  <a:pt x="17" y="1"/>
                                </a:lnTo>
                                <a:lnTo>
                                  <a:pt x="18" y="1"/>
                                </a:lnTo>
                                <a:lnTo>
                                  <a:pt x="19" y="2"/>
                                </a:lnTo>
                                <a:lnTo>
                                  <a:pt x="19" y="2"/>
                                </a:lnTo>
                                <a:lnTo>
                                  <a:pt x="21" y="3"/>
                                </a:lnTo>
                                <a:lnTo>
                                  <a:pt x="21" y="5"/>
                                </a:lnTo>
                                <a:lnTo>
                                  <a:pt x="21" y="139"/>
                                </a:lnTo>
                                <a:lnTo>
                                  <a:pt x="76" y="139"/>
                                </a:lnTo>
                                <a:lnTo>
                                  <a:pt x="77" y="139"/>
                                </a:lnTo>
                                <a:lnTo>
                                  <a:pt x="77" y="139"/>
                                </a:lnTo>
                                <a:lnTo>
                                  <a:pt x="78" y="140"/>
                                </a:lnTo>
                                <a:lnTo>
                                  <a:pt x="80" y="141"/>
                                </a:lnTo>
                                <a:lnTo>
                                  <a:pt x="80" y="143"/>
                                </a:lnTo>
                                <a:lnTo>
                                  <a:pt x="80" y="144"/>
                                </a:lnTo>
                                <a:lnTo>
                                  <a:pt x="80" y="145"/>
                                </a:lnTo>
                                <a:lnTo>
                                  <a:pt x="80" y="14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22" name="Freeform 309"/>
                        <wps:cNvSpPr>
                          <a:spLocks noEditPoints="1"/>
                        </wps:cNvSpPr>
                        <wps:spPr bwMode="auto">
                          <a:xfrm>
                            <a:off x="7651750" y="1893888"/>
                            <a:ext cx="63500" cy="82550"/>
                          </a:xfrm>
                          <a:custGeom>
                            <a:avLst/>
                            <a:gdLst>
                              <a:gd name="T0" fmla="*/ 119 w 119"/>
                              <a:gd name="T1" fmla="*/ 75 h 155"/>
                              <a:gd name="T2" fmla="*/ 118 w 119"/>
                              <a:gd name="T3" fmla="*/ 95 h 155"/>
                              <a:gd name="T4" fmla="*/ 115 w 119"/>
                              <a:gd name="T5" fmla="*/ 111 h 155"/>
                              <a:gd name="T6" fmla="*/ 108 w 119"/>
                              <a:gd name="T7" fmla="*/ 126 h 155"/>
                              <a:gd name="T8" fmla="*/ 100 w 119"/>
                              <a:gd name="T9" fmla="*/ 135 h 155"/>
                              <a:gd name="T10" fmla="*/ 89 w 119"/>
                              <a:gd name="T11" fmla="*/ 145 h 155"/>
                              <a:gd name="T12" fmla="*/ 75 w 119"/>
                              <a:gd name="T13" fmla="*/ 150 h 155"/>
                              <a:gd name="T14" fmla="*/ 59 w 119"/>
                              <a:gd name="T15" fmla="*/ 155 h 155"/>
                              <a:gd name="T16" fmla="*/ 41 w 119"/>
                              <a:gd name="T17" fmla="*/ 155 h 155"/>
                              <a:gd name="T18" fmla="*/ 7 w 119"/>
                              <a:gd name="T19" fmla="*/ 155 h 155"/>
                              <a:gd name="T20" fmla="*/ 5 w 119"/>
                              <a:gd name="T21" fmla="*/ 155 h 155"/>
                              <a:gd name="T22" fmla="*/ 2 w 119"/>
                              <a:gd name="T23" fmla="*/ 154 h 155"/>
                              <a:gd name="T24" fmla="*/ 0 w 119"/>
                              <a:gd name="T25" fmla="*/ 151 h 155"/>
                              <a:gd name="T26" fmla="*/ 0 w 119"/>
                              <a:gd name="T27" fmla="*/ 148 h 155"/>
                              <a:gd name="T28" fmla="*/ 0 w 119"/>
                              <a:gd name="T29" fmla="*/ 9 h 155"/>
                              <a:gd name="T30" fmla="*/ 0 w 119"/>
                              <a:gd name="T31" fmla="*/ 4 h 155"/>
                              <a:gd name="T32" fmla="*/ 2 w 119"/>
                              <a:gd name="T33" fmla="*/ 2 h 155"/>
                              <a:gd name="T34" fmla="*/ 5 w 119"/>
                              <a:gd name="T35" fmla="*/ 0 h 155"/>
                              <a:gd name="T36" fmla="*/ 7 w 119"/>
                              <a:gd name="T37" fmla="*/ 0 h 155"/>
                              <a:gd name="T38" fmla="*/ 43 w 119"/>
                              <a:gd name="T39" fmla="*/ 0 h 155"/>
                              <a:gd name="T40" fmla="*/ 62 w 119"/>
                              <a:gd name="T41" fmla="*/ 1 h 155"/>
                              <a:gd name="T42" fmla="*/ 76 w 119"/>
                              <a:gd name="T43" fmla="*/ 5 h 155"/>
                              <a:gd name="T44" fmla="*/ 90 w 119"/>
                              <a:gd name="T45" fmla="*/ 11 h 155"/>
                              <a:gd name="T46" fmla="*/ 100 w 119"/>
                              <a:gd name="T47" fmla="*/ 21 h 155"/>
                              <a:gd name="T48" fmla="*/ 108 w 119"/>
                              <a:gd name="T49" fmla="*/ 31 h 155"/>
                              <a:gd name="T50" fmla="*/ 115 w 119"/>
                              <a:gd name="T51" fmla="*/ 44 h 155"/>
                              <a:gd name="T52" fmla="*/ 118 w 119"/>
                              <a:gd name="T53" fmla="*/ 59 h 155"/>
                              <a:gd name="T54" fmla="*/ 119 w 119"/>
                              <a:gd name="T55" fmla="*/ 75 h 155"/>
                              <a:gd name="T56" fmla="*/ 97 w 119"/>
                              <a:gd name="T57" fmla="*/ 76 h 155"/>
                              <a:gd name="T58" fmla="*/ 97 w 119"/>
                              <a:gd name="T59" fmla="*/ 64 h 155"/>
                              <a:gd name="T60" fmla="*/ 95 w 119"/>
                              <a:gd name="T61" fmla="*/ 53 h 155"/>
                              <a:gd name="T62" fmla="*/ 91 w 119"/>
                              <a:gd name="T63" fmla="*/ 43 h 155"/>
                              <a:gd name="T64" fmla="*/ 85 w 119"/>
                              <a:gd name="T65" fmla="*/ 34 h 155"/>
                              <a:gd name="T66" fmla="*/ 78 w 119"/>
                              <a:gd name="T67" fmla="*/ 27 h 155"/>
                              <a:gd name="T68" fmla="*/ 68 w 119"/>
                              <a:gd name="T69" fmla="*/ 22 h 155"/>
                              <a:gd name="T70" fmla="*/ 57 w 119"/>
                              <a:gd name="T71" fmla="*/ 18 h 155"/>
                              <a:gd name="T72" fmla="*/ 42 w 119"/>
                              <a:gd name="T73" fmla="*/ 17 h 155"/>
                              <a:gd name="T74" fmla="*/ 21 w 119"/>
                              <a:gd name="T75" fmla="*/ 17 h 155"/>
                              <a:gd name="T76" fmla="*/ 21 w 119"/>
                              <a:gd name="T77" fmla="*/ 138 h 155"/>
                              <a:gd name="T78" fmla="*/ 42 w 119"/>
                              <a:gd name="T79" fmla="*/ 138 h 155"/>
                              <a:gd name="T80" fmla="*/ 55 w 119"/>
                              <a:gd name="T81" fmla="*/ 138 h 155"/>
                              <a:gd name="T82" fmla="*/ 67 w 119"/>
                              <a:gd name="T83" fmla="*/ 134 h 155"/>
                              <a:gd name="T84" fmla="*/ 76 w 119"/>
                              <a:gd name="T85" fmla="*/ 131 h 155"/>
                              <a:gd name="T86" fmla="*/ 84 w 119"/>
                              <a:gd name="T87" fmla="*/ 123 h 155"/>
                              <a:gd name="T88" fmla="*/ 90 w 119"/>
                              <a:gd name="T89" fmla="*/ 115 h 155"/>
                              <a:gd name="T90" fmla="*/ 94 w 119"/>
                              <a:gd name="T91" fmla="*/ 103 h 155"/>
                              <a:gd name="T92" fmla="*/ 97 w 119"/>
                              <a:gd name="T93" fmla="*/ 91 h 155"/>
                              <a:gd name="T94" fmla="*/ 97 w 119"/>
                              <a:gd name="T95" fmla="*/ 76 h 1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19" h="155">
                                <a:moveTo>
                                  <a:pt x="119" y="75"/>
                                </a:moveTo>
                                <a:lnTo>
                                  <a:pt x="118" y="95"/>
                                </a:lnTo>
                                <a:lnTo>
                                  <a:pt x="115" y="111"/>
                                </a:lnTo>
                                <a:lnTo>
                                  <a:pt x="108" y="126"/>
                                </a:lnTo>
                                <a:lnTo>
                                  <a:pt x="100" y="135"/>
                                </a:lnTo>
                                <a:lnTo>
                                  <a:pt x="89" y="145"/>
                                </a:lnTo>
                                <a:lnTo>
                                  <a:pt x="75" y="150"/>
                                </a:lnTo>
                                <a:lnTo>
                                  <a:pt x="59" y="155"/>
                                </a:lnTo>
                                <a:lnTo>
                                  <a:pt x="41" y="155"/>
                                </a:lnTo>
                                <a:lnTo>
                                  <a:pt x="7" y="155"/>
                                </a:lnTo>
                                <a:lnTo>
                                  <a:pt x="5" y="155"/>
                                </a:lnTo>
                                <a:lnTo>
                                  <a:pt x="2" y="154"/>
                                </a:lnTo>
                                <a:lnTo>
                                  <a:pt x="0" y="151"/>
                                </a:lnTo>
                                <a:lnTo>
                                  <a:pt x="0" y="148"/>
                                </a:lnTo>
                                <a:lnTo>
                                  <a:pt x="0" y="9"/>
                                </a:lnTo>
                                <a:lnTo>
                                  <a:pt x="0" y="4"/>
                                </a:lnTo>
                                <a:lnTo>
                                  <a:pt x="2" y="2"/>
                                </a:lnTo>
                                <a:lnTo>
                                  <a:pt x="5" y="0"/>
                                </a:lnTo>
                                <a:lnTo>
                                  <a:pt x="7" y="0"/>
                                </a:lnTo>
                                <a:lnTo>
                                  <a:pt x="43" y="0"/>
                                </a:lnTo>
                                <a:lnTo>
                                  <a:pt x="62" y="1"/>
                                </a:lnTo>
                                <a:lnTo>
                                  <a:pt x="76" y="5"/>
                                </a:lnTo>
                                <a:lnTo>
                                  <a:pt x="90" y="11"/>
                                </a:lnTo>
                                <a:lnTo>
                                  <a:pt x="100" y="21"/>
                                </a:lnTo>
                                <a:lnTo>
                                  <a:pt x="108" y="31"/>
                                </a:lnTo>
                                <a:lnTo>
                                  <a:pt x="115" y="44"/>
                                </a:lnTo>
                                <a:lnTo>
                                  <a:pt x="118" y="59"/>
                                </a:lnTo>
                                <a:lnTo>
                                  <a:pt x="119" y="75"/>
                                </a:lnTo>
                                <a:close/>
                                <a:moveTo>
                                  <a:pt x="97" y="76"/>
                                </a:moveTo>
                                <a:lnTo>
                                  <a:pt x="97" y="64"/>
                                </a:lnTo>
                                <a:lnTo>
                                  <a:pt x="95" y="53"/>
                                </a:lnTo>
                                <a:lnTo>
                                  <a:pt x="91" y="43"/>
                                </a:lnTo>
                                <a:lnTo>
                                  <a:pt x="85" y="34"/>
                                </a:lnTo>
                                <a:lnTo>
                                  <a:pt x="78" y="27"/>
                                </a:lnTo>
                                <a:lnTo>
                                  <a:pt x="68" y="22"/>
                                </a:lnTo>
                                <a:lnTo>
                                  <a:pt x="57" y="18"/>
                                </a:lnTo>
                                <a:lnTo>
                                  <a:pt x="42" y="17"/>
                                </a:lnTo>
                                <a:lnTo>
                                  <a:pt x="21" y="17"/>
                                </a:lnTo>
                                <a:lnTo>
                                  <a:pt x="21" y="138"/>
                                </a:lnTo>
                                <a:lnTo>
                                  <a:pt x="42" y="138"/>
                                </a:lnTo>
                                <a:lnTo>
                                  <a:pt x="55" y="138"/>
                                </a:lnTo>
                                <a:lnTo>
                                  <a:pt x="67" y="134"/>
                                </a:lnTo>
                                <a:lnTo>
                                  <a:pt x="76" y="131"/>
                                </a:lnTo>
                                <a:lnTo>
                                  <a:pt x="84" y="123"/>
                                </a:lnTo>
                                <a:lnTo>
                                  <a:pt x="90" y="115"/>
                                </a:lnTo>
                                <a:lnTo>
                                  <a:pt x="94" y="103"/>
                                </a:lnTo>
                                <a:lnTo>
                                  <a:pt x="97" y="91"/>
                                </a:lnTo>
                                <a:lnTo>
                                  <a:pt x="97" y="7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23" name="Freeform 310"/>
                        <wps:cNvSpPr>
                          <a:spLocks/>
                        </wps:cNvSpPr>
                        <wps:spPr bwMode="auto">
                          <a:xfrm>
                            <a:off x="7732713" y="1893888"/>
                            <a:ext cx="41275" cy="82550"/>
                          </a:xfrm>
                          <a:custGeom>
                            <a:avLst/>
                            <a:gdLst>
                              <a:gd name="T0" fmla="*/ 80 w 80"/>
                              <a:gd name="T1" fmla="*/ 148 h 156"/>
                              <a:gd name="T2" fmla="*/ 80 w 80"/>
                              <a:gd name="T3" fmla="*/ 150 h 156"/>
                              <a:gd name="T4" fmla="*/ 80 w 80"/>
                              <a:gd name="T5" fmla="*/ 151 h 156"/>
                              <a:gd name="T6" fmla="*/ 80 w 80"/>
                              <a:gd name="T7" fmla="*/ 154 h 156"/>
                              <a:gd name="T8" fmla="*/ 80 w 80"/>
                              <a:gd name="T9" fmla="*/ 155 h 156"/>
                              <a:gd name="T10" fmla="*/ 78 w 80"/>
                              <a:gd name="T11" fmla="*/ 155 h 156"/>
                              <a:gd name="T12" fmla="*/ 77 w 80"/>
                              <a:gd name="T13" fmla="*/ 156 h 156"/>
                              <a:gd name="T14" fmla="*/ 77 w 80"/>
                              <a:gd name="T15" fmla="*/ 156 h 156"/>
                              <a:gd name="T16" fmla="*/ 76 w 80"/>
                              <a:gd name="T17" fmla="*/ 156 h 156"/>
                              <a:gd name="T18" fmla="*/ 7 w 80"/>
                              <a:gd name="T19" fmla="*/ 156 h 156"/>
                              <a:gd name="T20" fmla="*/ 4 w 80"/>
                              <a:gd name="T21" fmla="*/ 156 h 156"/>
                              <a:gd name="T22" fmla="*/ 2 w 80"/>
                              <a:gd name="T23" fmla="*/ 155 h 156"/>
                              <a:gd name="T24" fmla="*/ 0 w 80"/>
                              <a:gd name="T25" fmla="*/ 152 h 156"/>
                              <a:gd name="T26" fmla="*/ 0 w 80"/>
                              <a:gd name="T27" fmla="*/ 149 h 156"/>
                              <a:gd name="T28" fmla="*/ 0 w 80"/>
                              <a:gd name="T29" fmla="*/ 5 h 156"/>
                              <a:gd name="T30" fmla="*/ 0 w 80"/>
                              <a:gd name="T31" fmla="*/ 3 h 156"/>
                              <a:gd name="T32" fmla="*/ 0 w 80"/>
                              <a:gd name="T33" fmla="*/ 2 h 156"/>
                              <a:gd name="T34" fmla="*/ 1 w 80"/>
                              <a:gd name="T35" fmla="*/ 2 h 156"/>
                              <a:gd name="T36" fmla="*/ 2 w 80"/>
                              <a:gd name="T37" fmla="*/ 1 h 156"/>
                              <a:gd name="T38" fmla="*/ 3 w 80"/>
                              <a:gd name="T39" fmla="*/ 1 h 156"/>
                              <a:gd name="T40" fmla="*/ 4 w 80"/>
                              <a:gd name="T41" fmla="*/ 1 h 156"/>
                              <a:gd name="T42" fmla="*/ 7 w 80"/>
                              <a:gd name="T43" fmla="*/ 1 h 156"/>
                              <a:gd name="T44" fmla="*/ 9 w 80"/>
                              <a:gd name="T45" fmla="*/ 0 h 156"/>
                              <a:gd name="T46" fmla="*/ 13 w 80"/>
                              <a:gd name="T47" fmla="*/ 1 h 156"/>
                              <a:gd name="T48" fmla="*/ 14 w 80"/>
                              <a:gd name="T49" fmla="*/ 1 h 156"/>
                              <a:gd name="T50" fmla="*/ 17 w 80"/>
                              <a:gd name="T51" fmla="*/ 1 h 156"/>
                              <a:gd name="T52" fmla="*/ 18 w 80"/>
                              <a:gd name="T53" fmla="*/ 1 h 156"/>
                              <a:gd name="T54" fmla="*/ 19 w 80"/>
                              <a:gd name="T55" fmla="*/ 2 h 156"/>
                              <a:gd name="T56" fmla="*/ 19 w 80"/>
                              <a:gd name="T57" fmla="*/ 2 h 156"/>
                              <a:gd name="T58" fmla="*/ 20 w 80"/>
                              <a:gd name="T59" fmla="*/ 3 h 156"/>
                              <a:gd name="T60" fmla="*/ 20 w 80"/>
                              <a:gd name="T61" fmla="*/ 5 h 156"/>
                              <a:gd name="T62" fmla="*/ 20 w 80"/>
                              <a:gd name="T63" fmla="*/ 139 h 156"/>
                              <a:gd name="T64" fmla="*/ 76 w 80"/>
                              <a:gd name="T65" fmla="*/ 139 h 156"/>
                              <a:gd name="T66" fmla="*/ 77 w 80"/>
                              <a:gd name="T67" fmla="*/ 139 h 156"/>
                              <a:gd name="T68" fmla="*/ 77 w 80"/>
                              <a:gd name="T69" fmla="*/ 139 h 156"/>
                              <a:gd name="T70" fmla="*/ 78 w 80"/>
                              <a:gd name="T71" fmla="*/ 140 h 156"/>
                              <a:gd name="T72" fmla="*/ 80 w 80"/>
                              <a:gd name="T73" fmla="*/ 141 h 156"/>
                              <a:gd name="T74" fmla="*/ 80 w 80"/>
                              <a:gd name="T75" fmla="*/ 143 h 156"/>
                              <a:gd name="T76" fmla="*/ 80 w 80"/>
                              <a:gd name="T77" fmla="*/ 144 h 156"/>
                              <a:gd name="T78" fmla="*/ 80 w 80"/>
                              <a:gd name="T79" fmla="*/ 145 h 156"/>
                              <a:gd name="T80" fmla="*/ 80 w 80"/>
                              <a:gd name="T81" fmla="*/ 148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80" h="156">
                                <a:moveTo>
                                  <a:pt x="80" y="148"/>
                                </a:moveTo>
                                <a:lnTo>
                                  <a:pt x="80" y="150"/>
                                </a:lnTo>
                                <a:lnTo>
                                  <a:pt x="80" y="151"/>
                                </a:lnTo>
                                <a:lnTo>
                                  <a:pt x="80" y="154"/>
                                </a:lnTo>
                                <a:lnTo>
                                  <a:pt x="80" y="155"/>
                                </a:lnTo>
                                <a:lnTo>
                                  <a:pt x="78" y="155"/>
                                </a:lnTo>
                                <a:lnTo>
                                  <a:pt x="77" y="156"/>
                                </a:lnTo>
                                <a:lnTo>
                                  <a:pt x="77" y="156"/>
                                </a:lnTo>
                                <a:lnTo>
                                  <a:pt x="76" y="156"/>
                                </a:lnTo>
                                <a:lnTo>
                                  <a:pt x="7" y="156"/>
                                </a:lnTo>
                                <a:lnTo>
                                  <a:pt x="4" y="156"/>
                                </a:lnTo>
                                <a:lnTo>
                                  <a:pt x="2" y="155"/>
                                </a:lnTo>
                                <a:lnTo>
                                  <a:pt x="0" y="152"/>
                                </a:lnTo>
                                <a:lnTo>
                                  <a:pt x="0" y="149"/>
                                </a:lnTo>
                                <a:lnTo>
                                  <a:pt x="0" y="5"/>
                                </a:lnTo>
                                <a:lnTo>
                                  <a:pt x="0" y="3"/>
                                </a:lnTo>
                                <a:lnTo>
                                  <a:pt x="0" y="2"/>
                                </a:lnTo>
                                <a:lnTo>
                                  <a:pt x="1" y="2"/>
                                </a:lnTo>
                                <a:lnTo>
                                  <a:pt x="2" y="1"/>
                                </a:lnTo>
                                <a:lnTo>
                                  <a:pt x="3" y="1"/>
                                </a:lnTo>
                                <a:lnTo>
                                  <a:pt x="4" y="1"/>
                                </a:lnTo>
                                <a:lnTo>
                                  <a:pt x="7" y="1"/>
                                </a:lnTo>
                                <a:lnTo>
                                  <a:pt x="9" y="0"/>
                                </a:lnTo>
                                <a:lnTo>
                                  <a:pt x="13" y="1"/>
                                </a:lnTo>
                                <a:lnTo>
                                  <a:pt x="14" y="1"/>
                                </a:lnTo>
                                <a:lnTo>
                                  <a:pt x="17" y="1"/>
                                </a:lnTo>
                                <a:lnTo>
                                  <a:pt x="18" y="1"/>
                                </a:lnTo>
                                <a:lnTo>
                                  <a:pt x="19" y="2"/>
                                </a:lnTo>
                                <a:lnTo>
                                  <a:pt x="19" y="2"/>
                                </a:lnTo>
                                <a:lnTo>
                                  <a:pt x="20" y="3"/>
                                </a:lnTo>
                                <a:lnTo>
                                  <a:pt x="20" y="5"/>
                                </a:lnTo>
                                <a:lnTo>
                                  <a:pt x="20" y="139"/>
                                </a:lnTo>
                                <a:lnTo>
                                  <a:pt x="76" y="139"/>
                                </a:lnTo>
                                <a:lnTo>
                                  <a:pt x="77" y="139"/>
                                </a:lnTo>
                                <a:lnTo>
                                  <a:pt x="77" y="139"/>
                                </a:lnTo>
                                <a:lnTo>
                                  <a:pt x="78" y="140"/>
                                </a:lnTo>
                                <a:lnTo>
                                  <a:pt x="80" y="141"/>
                                </a:lnTo>
                                <a:lnTo>
                                  <a:pt x="80" y="143"/>
                                </a:lnTo>
                                <a:lnTo>
                                  <a:pt x="80" y="144"/>
                                </a:lnTo>
                                <a:lnTo>
                                  <a:pt x="80" y="145"/>
                                </a:lnTo>
                                <a:lnTo>
                                  <a:pt x="80" y="14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24" name="Freeform 311"/>
                        <wps:cNvSpPr>
                          <a:spLocks/>
                        </wps:cNvSpPr>
                        <wps:spPr bwMode="auto">
                          <a:xfrm>
                            <a:off x="7554913" y="3022600"/>
                            <a:ext cx="42863" cy="82550"/>
                          </a:xfrm>
                          <a:custGeom>
                            <a:avLst/>
                            <a:gdLst>
                              <a:gd name="T0" fmla="*/ 81 w 81"/>
                              <a:gd name="T1" fmla="*/ 146 h 156"/>
                              <a:gd name="T2" fmla="*/ 81 w 81"/>
                              <a:gd name="T3" fmla="*/ 149 h 156"/>
                              <a:gd name="T4" fmla="*/ 81 w 81"/>
                              <a:gd name="T5" fmla="*/ 151 h 156"/>
                              <a:gd name="T6" fmla="*/ 80 w 81"/>
                              <a:gd name="T7" fmla="*/ 153 h 156"/>
                              <a:gd name="T8" fmla="*/ 80 w 81"/>
                              <a:gd name="T9" fmla="*/ 154 h 156"/>
                              <a:gd name="T10" fmla="*/ 79 w 81"/>
                              <a:gd name="T11" fmla="*/ 155 h 156"/>
                              <a:gd name="T12" fmla="*/ 79 w 81"/>
                              <a:gd name="T13" fmla="*/ 155 h 156"/>
                              <a:gd name="T14" fmla="*/ 77 w 81"/>
                              <a:gd name="T15" fmla="*/ 156 h 156"/>
                              <a:gd name="T16" fmla="*/ 76 w 81"/>
                              <a:gd name="T17" fmla="*/ 156 h 156"/>
                              <a:gd name="T18" fmla="*/ 8 w 81"/>
                              <a:gd name="T19" fmla="*/ 156 h 156"/>
                              <a:gd name="T20" fmla="*/ 5 w 81"/>
                              <a:gd name="T21" fmla="*/ 155 h 156"/>
                              <a:gd name="T22" fmla="*/ 2 w 81"/>
                              <a:gd name="T23" fmla="*/ 154 h 156"/>
                              <a:gd name="T24" fmla="*/ 1 w 81"/>
                              <a:gd name="T25" fmla="*/ 151 h 156"/>
                              <a:gd name="T26" fmla="*/ 0 w 81"/>
                              <a:gd name="T27" fmla="*/ 148 h 156"/>
                              <a:gd name="T28" fmla="*/ 0 w 81"/>
                              <a:gd name="T29" fmla="*/ 4 h 156"/>
                              <a:gd name="T30" fmla="*/ 0 w 81"/>
                              <a:gd name="T31" fmla="*/ 2 h 156"/>
                              <a:gd name="T32" fmla="*/ 1 w 81"/>
                              <a:gd name="T33" fmla="*/ 2 h 156"/>
                              <a:gd name="T34" fmla="*/ 1 w 81"/>
                              <a:gd name="T35" fmla="*/ 1 h 156"/>
                              <a:gd name="T36" fmla="*/ 2 w 81"/>
                              <a:gd name="T37" fmla="*/ 1 h 156"/>
                              <a:gd name="T38" fmla="*/ 3 w 81"/>
                              <a:gd name="T39" fmla="*/ 0 h 156"/>
                              <a:gd name="T40" fmla="*/ 6 w 81"/>
                              <a:gd name="T41" fmla="*/ 0 h 156"/>
                              <a:gd name="T42" fmla="*/ 7 w 81"/>
                              <a:gd name="T43" fmla="*/ 0 h 156"/>
                              <a:gd name="T44" fmla="*/ 11 w 81"/>
                              <a:gd name="T45" fmla="*/ 0 h 156"/>
                              <a:gd name="T46" fmla="*/ 13 w 81"/>
                              <a:gd name="T47" fmla="*/ 0 h 156"/>
                              <a:gd name="T48" fmla="*/ 16 w 81"/>
                              <a:gd name="T49" fmla="*/ 0 h 156"/>
                              <a:gd name="T50" fmla="*/ 17 w 81"/>
                              <a:gd name="T51" fmla="*/ 0 h 156"/>
                              <a:gd name="T52" fmla="*/ 18 w 81"/>
                              <a:gd name="T53" fmla="*/ 1 h 156"/>
                              <a:gd name="T54" fmla="*/ 19 w 81"/>
                              <a:gd name="T55" fmla="*/ 1 h 156"/>
                              <a:gd name="T56" fmla="*/ 21 w 81"/>
                              <a:gd name="T57" fmla="*/ 2 h 156"/>
                              <a:gd name="T58" fmla="*/ 21 w 81"/>
                              <a:gd name="T59" fmla="*/ 2 h 156"/>
                              <a:gd name="T60" fmla="*/ 21 w 81"/>
                              <a:gd name="T61" fmla="*/ 4 h 156"/>
                              <a:gd name="T62" fmla="*/ 21 w 81"/>
                              <a:gd name="T63" fmla="*/ 138 h 156"/>
                              <a:gd name="T64" fmla="*/ 76 w 81"/>
                              <a:gd name="T65" fmla="*/ 138 h 156"/>
                              <a:gd name="T66" fmla="*/ 77 w 81"/>
                              <a:gd name="T67" fmla="*/ 138 h 156"/>
                              <a:gd name="T68" fmla="*/ 79 w 81"/>
                              <a:gd name="T69" fmla="*/ 139 h 156"/>
                              <a:gd name="T70" fmla="*/ 79 w 81"/>
                              <a:gd name="T71" fmla="*/ 139 h 156"/>
                              <a:gd name="T72" fmla="*/ 80 w 81"/>
                              <a:gd name="T73" fmla="*/ 140 h 156"/>
                              <a:gd name="T74" fmla="*/ 80 w 81"/>
                              <a:gd name="T75" fmla="*/ 141 h 156"/>
                              <a:gd name="T76" fmla="*/ 81 w 81"/>
                              <a:gd name="T77" fmla="*/ 143 h 156"/>
                              <a:gd name="T78" fmla="*/ 81 w 81"/>
                              <a:gd name="T79" fmla="*/ 145 h 156"/>
                              <a:gd name="T80" fmla="*/ 81 w 81"/>
                              <a:gd name="T81" fmla="*/ 146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81" h="156">
                                <a:moveTo>
                                  <a:pt x="81" y="146"/>
                                </a:moveTo>
                                <a:lnTo>
                                  <a:pt x="81" y="149"/>
                                </a:lnTo>
                                <a:lnTo>
                                  <a:pt x="81" y="151"/>
                                </a:lnTo>
                                <a:lnTo>
                                  <a:pt x="80" y="153"/>
                                </a:lnTo>
                                <a:lnTo>
                                  <a:pt x="80" y="154"/>
                                </a:lnTo>
                                <a:lnTo>
                                  <a:pt x="79" y="155"/>
                                </a:lnTo>
                                <a:lnTo>
                                  <a:pt x="79" y="155"/>
                                </a:lnTo>
                                <a:lnTo>
                                  <a:pt x="77" y="156"/>
                                </a:lnTo>
                                <a:lnTo>
                                  <a:pt x="76" y="156"/>
                                </a:lnTo>
                                <a:lnTo>
                                  <a:pt x="8" y="156"/>
                                </a:lnTo>
                                <a:lnTo>
                                  <a:pt x="5" y="155"/>
                                </a:lnTo>
                                <a:lnTo>
                                  <a:pt x="2" y="154"/>
                                </a:lnTo>
                                <a:lnTo>
                                  <a:pt x="1" y="151"/>
                                </a:lnTo>
                                <a:lnTo>
                                  <a:pt x="0" y="148"/>
                                </a:lnTo>
                                <a:lnTo>
                                  <a:pt x="0" y="4"/>
                                </a:lnTo>
                                <a:lnTo>
                                  <a:pt x="0" y="2"/>
                                </a:lnTo>
                                <a:lnTo>
                                  <a:pt x="1" y="2"/>
                                </a:lnTo>
                                <a:lnTo>
                                  <a:pt x="1" y="1"/>
                                </a:lnTo>
                                <a:lnTo>
                                  <a:pt x="2" y="1"/>
                                </a:lnTo>
                                <a:lnTo>
                                  <a:pt x="3" y="0"/>
                                </a:lnTo>
                                <a:lnTo>
                                  <a:pt x="6" y="0"/>
                                </a:lnTo>
                                <a:lnTo>
                                  <a:pt x="7" y="0"/>
                                </a:lnTo>
                                <a:lnTo>
                                  <a:pt x="11" y="0"/>
                                </a:lnTo>
                                <a:lnTo>
                                  <a:pt x="13" y="0"/>
                                </a:lnTo>
                                <a:lnTo>
                                  <a:pt x="16" y="0"/>
                                </a:lnTo>
                                <a:lnTo>
                                  <a:pt x="17" y="0"/>
                                </a:lnTo>
                                <a:lnTo>
                                  <a:pt x="18" y="1"/>
                                </a:lnTo>
                                <a:lnTo>
                                  <a:pt x="19" y="1"/>
                                </a:lnTo>
                                <a:lnTo>
                                  <a:pt x="21" y="2"/>
                                </a:lnTo>
                                <a:lnTo>
                                  <a:pt x="21" y="2"/>
                                </a:lnTo>
                                <a:lnTo>
                                  <a:pt x="21" y="4"/>
                                </a:lnTo>
                                <a:lnTo>
                                  <a:pt x="21" y="138"/>
                                </a:lnTo>
                                <a:lnTo>
                                  <a:pt x="76" y="138"/>
                                </a:lnTo>
                                <a:lnTo>
                                  <a:pt x="77" y="138"/>
                                </a:lnTo>
                                <a:lnTo>
                                  <a:pt x="79" y="139"/>
                                </a:lnTo>
                                <a:lnTo>
                                  <a:pt x="79" y="139"/>
                                </a:lnTo>
                                <a:lnTo>
                                  <a:pt x="80" y="140"/>
                                </a:lnTo>
                                <a:lnTo>
                                  <a:pt x="80" y="141"/>
                                </a:lnTo>
                                <a:lnTo>
                                  <a:pt x="81" y="143"/>
                                </a:lnTo>
                                <a:lnTo>
                                  <a:pt x="81" y="145"/>
                                </a:lnTo>
                                <a:lnTo>
                                  <a:pt x="81" y="14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25" name="Freeform 312"/>
                        <wps:cNvSpPr>
                          <a:spLocks noEditPoints="1"/>
                        </wps:cNvSpPr>
                        <wps:spPr bwMode="auto">
                          <a:xfrm>
                            <a:off x="7610475" y="3022600"/>
                            <a:ext cx="63500" cy="82550"/>
                          </a:xfrm>
                          <a:custGeom>
                            <a:avLst/>
                            <a:gdLst>
                              <a:gd name="T0" fmla="*/ 120 w 120"/>
                              <a:gd name="T1" fmla="*/ 76 h 156"/>
                              <a:gd name="T2" fmla="*/ 120 w 120"/>
                              <a:gd name="T3" fmla="*/ 95 h 156"/>
                              <a:gd name="T4" fmla="*/ 115 w 120"/>
                              <a:gd name="T5" fmla="*/ 111 h 156"/>
                              <a:gd name="T6" fmla="*/ 109 w 120"/>
                              <a:gd name="T7" fmla="*/ 125 h 156"/>
                              <a:gd name="T8" fmla="*/ 100 w 120"/>
                              <a:gd name="T9" fmla="*/ 137 h 156"/>
                              <a:gd name="T10" fmla="*/ 89 w 120"/>
                              <a:gd name="T11" fmla="*/ 145 h 156"/>
                              <a:gd name="T12" fmla="*/ 75 w 120"/>
                              <a:gd name="T13" fmla="*/ 151 h 156"/>
                              <a:gd name="T14" fmla="*/ 61 w 120"/>
                              <a:gd name="T15" fmla="*/ 155 h 156"/>
                              <a:gd name="T16" fmla="*/ 41 w 120"/>
                              <a:gd name="T17" fmla="*/ 156 h 156"/>
                              <a:gd name="T18" fmla="*/ 9 w 120"/>
                              <a:gd name="T19" fmla="*/ 156 h 156"/>
                              <a:gd name="T20" fmla="*/ 5 w 120"/>
                              <a:gd name="T21" fmla="*/ 155 h 156"/>
                              <a:gd name="T22" fmla="*/ 3 w 120"/>
                              <a:gd name="T23" fmla="*/ 154 h 156"/>
                              <a:gd name="T24" fmla="*/ 1 w 120"/>
                              <a:gd name="T25" fmla="*/ 151 h 156"/>
                              <a:gd name="T26" fmla="*/ 0 w 120"/>
                              <a:gd name="T27" fmla="*/ 148 h 156"/>
                              <a:gd name="T28" fmla="*/ 0 w 120"/>
                              <a:gd name="T29" fmla="*/ 8 h 156"/>
                              <a:gd name="T30" fmla="*/ 1 w 120"/>
                              <a:gd name="T31" fmla="*/ 5 h 156"/>
                              <a:gd name="T32" fmla="*/ 3 w 120"/>
                              <a:gd name="T33" fmla="*/ 2 h 156"/>
                              <a:gd name="T34" fmla="*/ 5 w 120"/>
                              <a:gd name="T35" fmla="*/ 1 h 156"/>
                              <a:gd name="T36" fmla="*/ 9 w 120"/>
                              <a:gd name="T37" fmla="*/ 0 h 156"/>
                              <a:gd name="T38" fmla="*/ 43 w 120"/>
                              <a:gd name="T39" fmla="*/ 0 h 156"/>
                              <a:gd name="T40" fmla="*/ 63 w 120"/>
                              <a:gd name="T41" fmla="*/ 1 h 156"/>
                              <a:gd name="T42" fmla="*/ 78 w 120"/>
                              <a:gd name="T43" fmla="*/ 6 h 156"/>
                              <a:gd name="T44" fmla="*/ 91 w 120"/>
                              <a:gd name="T45" fmla="*/ 11 h 156"/>
                              <a:gd name="T46" fmla="*/ 101 w 120"/>
                              <a:gd name="T47" fmla="*/ 21 h 156"/>
                              <a:gd name="T48" fmla="*/ 110 w 120"/>
                              <a:gd name="T49" fmla="*/ 31 h 156"/>
                              <a:gd name="T50" fmla="*/ 115 w 120"/>
                              <a:gd name="T51" fmla="*/ 44 h 156"/>
                              <a:gd name="T52" fmla="*/ 120 w 120"/>
                              <a:gd name="T53" fmla="*/ 59 h 156"/>
                              <a:gd name="T54" fmla="*/ 120 w 120"/>
                              <a:gd name="T55" fmla="*/ 76 h 156"/>
                              <a:gd name="T56" fmla="*/ 99 w 120"/>
                              <a:gd name="T57" fmla="*/ 76 h 156"/>
                              <a:gd name="T58" fmla="*/ 98 w 120"/>
                              <a:gd name="T59" fmla="*/ 64 h 156"/>
                              <a:gd name="T60" fmla="*/ 95 w 120"/>
                              <a:gd name="T61" fmla="*/ 53 h 156"/>
                              <a:gd name="T62" fmla="*/ 91 w 120"/>
                              <a:gd name="T63" fmla="*/ 43 h 156"/>
                              <a:gd name="T64" fmla="*/ 85 w 120"/>
                              <a:gd name="T65" fmla="*/ 34 h 156"/>
                              <a:gd name="T66" fmla="*/ 78 w 120"/>
                              <a:gd name="T67" fmla="*/ 27 h 156"/>
                              <a:gd name="T68" fmla="*/ 69 w 120"/>
                              <a:gd name="T69" fmla="*/ 22 h 156"/>
                              <a:gd name="T70" fmla="*/ 57 w 120"/>
                              <a:gd name="T71" fmla="*/ 18 h 156"/>
                              <a:gd name="T72" fmla="*/ 42 w 120"/>
                              <a:gd name="T73" fmla="*/ 17 h 156"/>
                              <a:gd name="T74" fmla="*/ 21 w 120"/>
                              <a:gd name="T75" fmla="*/ 17 h 156"/>
                              <a:gd name="T76" fmla="*/ 21 w 120"/>
                              <a:gd name="T77" fmla="*/ 139 h 156"/>
                              <a:gd name="T78" fmla="*/ 42 w 120"/>
                              <a:gd name="T79" fmla="*/ 139 h 156"/>
                              <a:gd name="T80" fmla="*/ 57 w 120"/>
                              <a:gd name="T81" fmla="*/ 138 h 156"/>
                              <a:gd name="T82" fmla="*/ 68 w 120"/>
                              <a:gd name="T83" fmla="*/ 135 h 156"/>
                              <a:gd name="T84" fmla="*/ 78 w 120"/>
                              <a:gd name="T85" fmla="*/ 130 h 156"/>
                              <a:gd name="T86" fmla="*/ 85 w 120"/>
                              <a:gd name="T87" fmla="*/ 123 h 156"/>
                              <a:gd name="T88" fmla="*/ 91 w 120"/>
                              <a:gd name="T89" fmla="*/ 116 h 156"/>
                              <a:gd name="T90" fmla="*/ 95 w 120"/>
                              <a:gd name="T91" fmla="*/ 105 h 156"/>
                              <a:gd name="T92" fmla="*/ 98 w 120"/>
                              <a:gd name="T93" fmla="*/ 92 h 156"/>
                              <a:gd name="T94" fmla="*/ 99 w 120"/>
                              <a:gd name="T95" fmla="*/ 76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20" h="156">
                                <a:moveTo>
                                  <a:pt x="120" y="76"/>
                                </a:moveTo>
                                <a:lnTo>
                                  <a:pt x="120" y="95"/>
                                </a:lnTo>
                                <a:lnTo>
                                  <a:pt x="115" y="111"/>
                                </a:lnTo>
                                <a:lnTo>
                                  <a:pt x="109" y="125"/>
                                </a:lnTo>
                                <a:lnTo>
                                  <a:pt x="100" y="137"/>
                                </a:lnTo>
                                <a:lnTo>
                                  <a:pt x="89" y="145"/>
                                </a:lnTo>
                                <a:lnTo>
                                  <a:pt x="75" y="151"/>
                                </a:lnTo>
                                <a:lnTo>
                                  <a:pt x="61" y="155"/>
                                </a:lnTo>
                                <a:lnTo>
                                  <a:pt x="41" y="156"/>
                                </a:lnTo>
                                <a:lnTo>
                                  <a:pt x="9" y="156"/>
                                </a:lnTo>
                                <a:lnTo>
                                  <a:pt x="5" y="155"/>
                                </a:lnTo>
                                <a:lnTo>
                                  <a:pt x="3" y="154"/>
                                </a:lnTo>
                                <a:lnTo>
                                  <a:pt x="1" y="151"/>
                                </a:lnTo>
                                <a:lnTo>
                                  <a:pt x="0" y="148"/>
                                </a:lnTo>
                                <a:lnTo>
                                  <a:pt x="0" y="8"/>
                                </a:lnTo>
                                <a:lnTo>
                                  <a:pt x="1" y="5"/>
                                </a:lnTo>
                                <a:lnTo>
                                  <a:pt x="3" y="2"/>
                                </a:lnTo>
                                <a:lnTo>
                                  <a:pt x="5" y="1"/>
                                </a:lnTo>
                                <a:lnTo>
                                  <a:pt x="9" y="0"/>
                                </a:lnTo>
                                <a:lnTo>
                                  <a:pt x="43" y="0"/>
                                </a:lnTo>
                                <a:lnTo>
                                  <a:pt x="63" y="1"/>
                                </a:lnTo>
                                <a:lnTo>
                                  <a:pt x="78" y="6"/>
                                </a:lnTo>
                                <a:lnTo>
                                  <a:pt x="91" y="11"/>
                                </a:lnTo>
                                <a:lnTo>
                                  <a:pt x="101" y="21"/>
                                </a:lnTo>
                                <a:lnTo>
                                  <a:pt x="110" y="31"/>
                                </a:lnTo>
                                <a:lnTo>
                                  <a:pt x="115" y="44"/>
                                </a:lnTo>
                                <a:lnTo>
                                  <a:pt x="120" y="59"/>
                                </a:lnTo>
                                <a:lnTo>
                                  <a:pt x="120" y="76"/>
                                </a:lnTo>
                                <a:close/>
                                <a:moveTo>
                                  <a:pt x="99" y="76"/>
                                </a:moveTo>
                                <a:lnTo>
                                  <a:pt x="98" y="64"/>
                                </a:lnTo>
                                <a:lnTo>
                                  <a:pt x="95" y="53"/>
                                </a:lnTo>
                                <a:lnTo>
                                  <a:pt x="91" y="43"/>
                                </a:lnTo>
                                <a:lnTo>
                                  <a:pt x="85" y="34"/>
                                </a:lnTo>
                                <a:lnTo>
                                  <a:pt x="78" y="27"/>
                                </a:lnTo>
                                <a:lnTo>
                                  <a:pt x="69" y="22"/>
                                </a:lnTo>
                                <a:lnTo>
                                  <a:pt x="57" y="18"/>
                                </a:lnTo>
                                <a:lnTo>
                                  <a:pt x="42" y="17"/>
                                </a:lnTo>
                                <a:lnTo>
                                  <a:pt x="21" y="17"/>
                                </a:lnTo>
                                <a:lnTo>
                                  <a:pt x="21" y="139"/>
                                </a:lnTo>
                                <a:lnTo>
                                  <a:pt x="42" y="139"/>
                                </a:lnTo>
                                <a:lnTo>
                                  <a:pt x="57" y="138"/>
                                </a:lnTo>
                                <a:lnTo>
                                  <a:pt x="68" y="135"/>
                                </a:lnTo>
                                <a:lnTo>
                                  <a:pt x="78" y="130"/>
                                </a:lnTo>
                                <a:lnTo>
                                  <a:pt x="85" y="123"/>
                                </a:lnTo>
                                <a:lnTo>
                                  <a:pt x="91" y="116"/>
                                </a:lnTo>
                                <a:lnTo>
                                  <a:pt x="95" y="105"/>
                                </a:lnTo>
                                <a:lnTo>
                                  <a:pt x="98" y="92"/>
                                </a:lnTo>
                                <a:lnTo>
                                  <a:pt x="99" y="7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26" name="Freeform 313"/>
                        <wps:cNvSpPr>
                          <a:spLocks/>
                        </wps:cNvSpPr>
                        <wps:spPr bwMode="auto">
                          <a:xfrm>
                            <a:off x="7689850" y="3022600"/>
                            <a:ext cx="42863" cy="82550"/>
                          </a:xfrm>
                          <a:custGeom>
                            <a:avLst/>
                            <a:gdLst>
                              <a:gd name="T0" fmla="*/ 81 w 81"/>
                              <a:gd name="T1" fmla="*/ 146 h 156"/>
                              <a:gd name="T2" fmla="*/ 81 w 81"/>
                              <a:gd name="T3" fmla="*/ 149 h 156"/>
                              <a:gd name="T4" fmla="*/ 81 w 81"/>
                              <a:gd name="T5" fmla="*/ 151 h 156"/>
                              <a:gd name="T6" fmla="*/ 80 w 81"/>
                              <a:gd name="T7" fmla="*/ 153 h 156"/>
                              <a:gd name="T8" fmla="*/ 80 w 81"/>
                              <a:gd name="T9" fmla="*/ 154 h 156"/>
                              <a:gd name="T10" fmla="*/ 80 w 81"/>
                              <a:gd name="T11" fmla="*/ 155 h 156"/>
                              <a:gd name="T12" fmla="*/ 79 w 81"/>
                              <a:gd name="T13" fmla="*/ 155 h 156"/>
                              <a:gd name="T14" fmla="*/ 77 w 81"/>
                              <a:gd name="T15" fmla="*/ 156 h 156"/>
                              <a:gd name="T16" fmla="*/ 76 w 81"/>
                              <a:gd name="T17" fmla="*/ 156 h 156"/>
                              <a:gd name="T18" fmla="*/ 8 w 81"/>
                              <a:gd name="T19" fmla="*/ 156 h 156"/>
                              <a:gd name="T20" fmla="*/ 5 w 81"/>
                              <a:gd name="T21" fmla="*/ 155 h 156"/>
                              <a:gd name="T22" fmla="*/ 2 w 81"/>
                              <a:gd name="T23" fmla="*/ 154 h 156"/>
                              <a:gd name="T24" fmla="*/ 1 w 81"/>
                              <a:gd name="T25" fmla="*/ 151 h 156"/>
                              <a:gd name="T26" fmla="*/ 0 w 81"/>
                              <a:gd name="T27" fmla="*/ 148 h 156"/>
                              <a:gd name="T28" fmla="*/ 0 w 81"/>
                              <a:gd name="T29" fmla="*/ 4 h 156"/>
                              <a:gd name="T30" fmla="*/ 0 w 81"/>
                              <a:gd name="T31" fmla="*/ 2 h 156"/>
                              <a:gd name="T32" fmla="*/ 1 w 81"/>
                              <a:gd name="T33" fmla="*/ 2 h 156"/>
                              <a:gd name="T34" fmla="*/ 1 w 81"/>
                              <a:gd name="T35" fmla="*/ 1 h 156"/>
                              <a:gd name="T36" fmla="*/ 2 w 81"/>
                              <a:gd name="T37" fmla="*/ 1 h 156"/>
                              <a:gd name="T38" fmla="*/ 3 w 81"/>
                              <a:gd name="T39" fmla="*/ 0 h 156"/>
                              <a:gd name="T40" fmla="*/ 6 w 81"/>
                              <a:gd name="T41" fmla="*/ 0 h 156"/>
                              <a:gd name="T42" fmla="*/ 7 w 81"/>
                              <a:gd name="T43" fmla="*/ 0 h 156"/>
                              <a:gd name="T44" fmla="*/ 11 w 81"/>
                              <a:gd name="T45" fmla="*/ 0 h 156"/>
                              <a:gd name="T46" fmla="*/ 13 w 81"/>
                              <a:gd name="T47" fmla="*/ 0 h 156"/>
                              <a:gd name="T48" fmla="*/ 16 w 81"/>
                              <a:gd name="T49" fmla="*/ 0 h 156"/>
                              <a:gd name="T50" fmla="*/ 17 w 81"/>
                              <a:gd name="T51" fmla="*/ 0 h 156"/>
                              <a:gd name="T52" fmla="*/ 18 w 81"/>
                              <a:gd name="T53" fmla="*/ 1 h 156"/>
                              <a:gd name="T54" fmla="*/ 19 w 81"/>
                              <a:gd name="T55" fmla="*/ 1 h 156"/>
                              <a:gd name="T56" fmla="*/ 21 w 81"/>
                              <a:gd name="T57" fmla="*/ 2 h 156"/>
                              <a:gd name="T58" fmla="*/ 21 w 81"/>
                              <a:gd name="T59" fmla="*/ 2 h 156"/>
                              <a:gd name="T60" fmla="*/ 21 w 81"/>
                              <a:gd name="T61" fmla="*/ 4 h 156"/>
                              <a:gd name="T62" fmla="*/ 21 w 81"/>
                              <a:gd name="T63" fmla="*/ 138 h 156"/>
                              <a:gd name="T64" fmla="*/ 76 w 81"/>
                              <a:gd name="T65" fmla="*/ 138 h 156"/>
                              <a:gd name="T66" fmla="*/ 77 w 81"/>
                              <a:gd name="T67" fmla="*/ 138 h 156"/>
                              <a:gd name="T68" fmla="*/ 79 w 81"/>
                              <a:gd name="T69" fmla="*/ 139 h 156"/>
                              <a:gd name="T70" fmla="*/ 80 w 81"/>
                              <a:gd name="T71" fmla="*/ 139 h 156"/>
                              <a:gd name="T72" fmla="*/ 80 w 81"/>
                              <a:gd name="T73" fmla="*/ 140 h 156"/>
                              <a:gd name="T74" fmla="*/ 80 w 81"/>
                              <a:gd name="T75" fmla="*/ 141 h 156"/>
                              <a:gd name="T76" fmla="*/ 81 w 81"/>
                              <a:gd name="T77" fmla="*/ 143 h 156"/>
                              <a:gd name="T78" fmla="*/ 81 w 81"/>
                              <a:gd name="T79" fmla="*/ 145 h 156"/>
                              <a:gd name="T80" fmla="*/ 81 w 81"/>
                              <a:gd name="T81" fmla="*/ 146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81" h="156">
                                <a:moveTo>
                                  <a:pt x="81" y="146"/>
                                </a:moveTo>
                                <a:lnTo>
                                  <a:pt x="81" y="149"/>
                                </a:lnTo>
                                <a:lnTo>
                                  <a:pt x="81" y="151"/>
                                </a:lnTo>
                                <a:lnTo>
                                  <a:pt x="80" y="153"/>
                                </a:lnTo>
                                <a:lnTo>
                                  <a:pt x="80" y="154"/>
                                </a:lnTo>
                                <a:lnTo>
                                  <a:pt x="80" y="155"/>
                                </a:lnTo>
                                <a:lnTo>
                                  <a:pt x="79" y="155"/>
                                </a:lnTo>
                                <a:lnTo>
                                  <a:pt x="77" y="156"/>
                                </a:lnTo>
                                <a:lnTo>
                                  <a:pt x="76" y="156"/>
                                </a:lnTo>
                                <a:lnTo>
                                  <a:pt x="8" y="156"/>
                                </a:lnTo>
                                <a:lnTo>
                                  <a:pt x="5" y="155"/>
                                </a:lnTo>
                                <a:lnTo>
                                  <a:pt x="2" y="154"/>
                                </a:lnTo>
                                <a:lnTo>
                                  <a:pt x="1" y="151"/>
                                </a:lnTo>
                                <a:lnTo>
                                  <a:pt x="0" y="148"/>
                                </a:lnTo>
                                <a:lnTo>
                                  <a:pt x="0" y="4"/>
                                </a:lnTo>
                                <a:lnTo>
                                  <a:pt x="0" y="2"/>
                                </a:lnTo>
                                <a:lnTo>
                                  <a:pt x="1" y="2"/>
                                </a:lnTo>
                                <a:lnTo>
                                  <a:pt x="1" y="1"/>
                                </a:lnTo>
                                <a:lnTo>
                                  <a:pt x="2" y="1"/>
                                </a:lnTo>
                                <a:lnTo>
                                  <a:pt x="3" y="0"/>
                                </a:lnTo>
                                <a:lnTo>
                                  <a:pt x="6" y="0"/>
                                </a:lnTo>
                                <a:lnTo>
                                  <a:pt x="7" y="0"/>
                                </a:lnTo>
                                <a:lnTo>
                                  <a:pt x="11" y="0"/>
                                </a:lnTo>
                                <a:lnTo>
                                  <a:pt x="13" y="0"/>
                                </a:lnTo>
                                <a:lnTo>
                                  <a:pt x="16" y="0"/>
                                </a:lnTo>
                                <a:lnTo>
                                  <a:pt x="17" y="0"/>
                                </a:lnTo>
                                <a:lnTo>
                                  <a:pt x="18" y="1"/>
                                </a:lnTo>
                                <a:lnTo>
                                  <a:pt x="19" y="1"/>
                                </a:lnTo>
                                <a:lnTo>
                                  <a:pt x="21" y="2"/>
                                </a:lnTo>
                                <a:lnTo>
                                  <a:pt x="21" y="2"/>
                                </a:lnTo>
                                <a:lnTo>
                                  <a:pt x="21" y="4"/>
                                </a:lnTo>
                                <a:lnTo>
                                  <a:pt x="21" y="138"/>
                                </a:lnTo>
                                <a:lnTo>
                                  <a:pt x="76" y="138"/>
                                </a:lnTo>
                                <a:lnTo>
                                  <a:pt x="77" y="138"/>
                                </a:lnTo>
                                <a:lnTo>
                                  <a:pt x="79" y="139"/>
                                </a:lnTo>
                                <a:lnTo>
                                  <a:pt x="80" y="139"/>
                                </a:lnTo>
                                <a:lnTo>
                                  <a:pt x="80" y="140"/>
                                </a:lnTo>
                                <a:lnTo>
                                  <a:pt x="80" y="141"/>
                                </a:lnTo>
                                <a:lnTo>
                                  <a:pt x="81" y="143"/>
                                </a:lnTo>
                                <a:lnTo>
                                  <a:pt x="81" y="145"/>
                                </a:lnTo>
                                <a:lnTo>
                                  <a:pt x="81" y="14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27" name="Freeform 314"/>
                        <wps:cNvSpPr>
                          <a:spLocks/>
                        </wps:cNvSpPr>
                        <wps:spPr bwMode="auto">
                          <a:xfrm>
                            <a:off x="6642100" y="3335338"/>
                            <a:ext cx="60325" cy="82550"/>
                          </a:xfrm>
                          <a:custGeom>
                            <a:avLst/>
                            <a:gdLst>
                              <a:gd name="T0" fmla="*/ 113 w 113"/>
                              <a:gd name="T1" fmla="*/ 154 h 157"/>
                              <a:gd name="T2" fmla="*/ 111 w 113"/>
                              <a:gd name="T3" fmla="*/ 156 h 157"/>
                              <a:gd name="T4" fmla="*/ 109 w 113"/>
                              <a:gd name="T5" fmla="*/ 156 h 157"/>
                              <a:gd name="T6" fmla="*/ 105 w 113"/>
                              <a:gd name="T7" fmla="*/ 157 h 157"/>
                              <a:gd name="T8" fmla="*/ 99 w 113"/>
                              <a:gd name="T9" fmla="*/ 157 h 157"/>
                              <a:gd name="T10" fmla="*/ 95 w 113"/>
                              <a:gd name="T11" fmla="*/ 156 h 157"/>
                              <a:gd name="T12" fmla="*/ 93 w 113"/>
                              <a:gd name="T13" fmla="*/ 156 h 157"/>
                              <a:gd name="T14" fmla="*/ 92 w 113"/>
                              <a:gd name="T15" fmla="*/ 154 h 157"/>
                              <a:gd name="T16" fmla="*/ 92 w 113"/>
                              <a:gd name="T17" fmla="*/ 85 h 157"/>
                              <a:gd name="T18" fmla="*/ 21 w 113"/>
                              <a:gd name="T19" fmla="*/ 154 h 157"/>
                              <a:gd name="T20" fmla="*/ 20 w 113"/>
                              <a:gd name="T21" fmla="*/ 155 h 157"/>
                              <a:gd name="T22" fmla="*/ 19 w 113"/>
                              <a:gd name="T23" fmla="*/ 156 h 157"/>
                              <a:gd name="T24" fmla="*/ 15 w 113"/>
                              <a:gd name="T25" fmla="*/ 156 h 157"/>
                              <a:gd name="T26" fmla="*/ 10 w 113"/>
                              <a:gd name="T27" fmla="*/ 157 h 157"/>
                              <a:gd name="T28" fmla="*/ 5 w 113"/>
                              <a:gd name="T29" fmla="*/ 156 h 157"/>
                              <a:gd name="T30" fmla="*/ 3 w 113"/>
                              <a:gd name="T31" fmla="*/ 156 h 157"/>
                              <a:gd name="T32" fmla="*/ 0 w 113"/>
                              <a:gd name="T33" fmla="*/ 155 h 157"/>
                              <a:gd name="T34" fmla="*/ 0 w 113"/>
                              <a:gd name="T35" fmla="*/ 154 h 157"/>
                              <a:gd name="T36" fmla="*/ 0 w 113"/>
                              <a:gd name="T37" fmla="*/ 3 h 157"/>
                              <a:gd name="T38" fmla="*/ 2 w 113"/>
                              <a:gd name="T39" fmla="*/ 1 h 157"/>
                              <a:gd name="T40" fmla="*/ 4 w 113"/>
                              <a:gd name="T41" fmla="*/ 1 h 157"/>
                              <a:gd name="T42" fmla="*/ 8 w 113"/>
                              <a:gd name="T43" fmla="*/ 0 h 157"/>
                              <a:gd name="T44" fmla="*/ 14 w 113"/>
                              <a:gd name="T45" fmla="*/ 0 h 157"/>
                              <a:gd name="T46" fmla="*/ 18 w 113"/>
                              <a:gd name="T47" fmla="*/ 1 h 157"/>
                              <a:gd name="T48" fmla="*/ 20 w 113"/>
                              <a:gd name="T49" fmla="*/ 1 h 157"/>
                              <a:gd name="T50" fmla="*/ 21 w 113"/>
                              <a:gd name="T51" fmla="*/ 3 h 157"/>
                              <a:gd name="T52" fmla="*/ 21 w 113"/>
                              <a:gd name="T53" fmla="*/ 66 h 157"/>
                              <a:gd name="T54" fmla="*/ 92 w 113"/>
                              <a:gd name="T55" fmla="*/ 3 h 157"/>
                              <a:gd name="T56" fmla="*/ 93 w 113"/>
                              <a:gd name="T57" fmla="*/ 2 h 157"/>
                              <a:gd name="T58" fmla="*/ 94 w 113"/>
                              <a:gd name="T59" fmla="*/ 1 h 157"/>
                              <a:gd name="T60" fmla="*/ 97 w 113"/>
                              <a:gd name="T61" fmla="*/ 0 h 157"/>
                              <a:gd name="T62" fmla="*/ 103 w 113"/>
                              <a:gd name="T63" fmla="*/ 0 h 157"/>
                              <a:gd name="T64" fmla="*/ 106 w 113"/>
                              <a:gd name="T65" fmla="*/ 0 h 157"/>
                              <a:gd name="T66" fmla="*/ 110 w 113"/>
                              <a:gd name="T67" fmla="*/ 1 h 157"/>
                              <a:gd name="T68" fmla="*/ 111 w 113"/>
                              <a:gd name="T69" fmla="*/ 2 h 157"/>
                              <a:gd name="T70" fmla="*/ 113 w 113"/>
                              <a:gd name="T71" fmla="*/ 3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13" h="157">
                                <a:moveTo>
                                  <a:pt x="113" y="154"/>
                                </a:moveTo>
                                <a:lnTo>
                                  <a:pt x="113" y="154"/>
                                </a:lnTo>
                                <a:lnTo>
                                  <a:pt x="111" y="155"/>
                                </a:lnTo>
                                <a:lnTo>
                                  <a:pt x="111" y="156"/>
                                </a:lnTo>
                                <a:lnTo>
                                  <a:pt x="110" y="156"/>
                                </a:lnTo>
                                <a:lnTo>
                                  <a:pt x="109" y="156"/>
                                </a:lnTo>
                                <a:lnTo>
                                  <a:pt x="106" y="156"/>
                                </a:lnTo>
                                <a:lnTo>
                                  <a:pt x="105" y="157"/>
                                </a:lnTo>
                                <a:lnTo>
                                  <a:pt x="103" y="157"/>
                                </a:lnTo>
                                <a:lnTo>
                                  <a:pt x="99" y="157"/>
                                </a:lnTo>
                                <a:lnTo>
                                  <a:pt x="97" y="156"/>
                                </a:lnTo>
                                <a:lnTo>
                                  <a:pt x="95" y="156"/>
                                </a:lnTo>
                                <a:lnTo>
                                  <a:pt x="94" y="156"/>
                                </a:lnTo>
                                <a:lnTo>
                                  <a:pt x="93" y="156"/>
                                </a:lnTo>
                                <a:lnTo>
                                  <a:pt x="93" y="155"/>
                                </a:lnTo>
                                <a:lnTo>
                                  <a:pt x="92" y="154"/>
                                </a:lnTo>
                                <a:lnTo>
                                  <a:pt x="92" y="154"/>
                                </a:lnTo>
                                <a:lnTo>
                                  <a:pt x="92" y="85"/>
                                </a:lnTo>
                                <a:lnTo>
                                  <a:pt x="21" y="85"/>
                                </a:lnTo>
                                <a:lnTo>
                                  <a:pt x="21" y="154"/>
                                </a:lnTo>
                                <a:lnTo>
                                  <a:pt x="21" y="154"/>
                                </a:lnTo>
                                <a:lnTo>
                                  <a:pt x="20" y="155"/>
                                </a:lnTo>
                                <a:lnTo>
                                  <a:pt x="20" y="156"/>
                                </a:lnTo>
                                <a:lnTo>
                                  <a:pt x="19" y="156"/>
                                </a:lnTo>
                                <a:lnTo>
                                  <a:pt x="18" y="156"/>
                                </a:lnTo>
                                <a:lnTo>
                                  <a:pt x="15" y="156"/>
                                </a:lnTo>
                                <a:lnTo>
                                  <a:pt x="14" y="157"/>
                                </a:lnTo>
                                <a:lnTo>
                                  <a:pt x="10" y="157"/>
                                </a:lnTo>
                                <a:lnTo>
                                  <a:pt x="8" y="157"/>
                                </a:lnTo>
                                <a:lnTo>
                                  <a:pt x="5" y="156"/>
                                </a:lnTo>
                                <a:lnTo>
                                  <a:pt x="4" y="156"/>
                                </a:lnTo>
                                <a:lnTo>
                                  <a:pt x="3" y="156"/>
                                </a:lnTo>
                                <a:lnTo>
                                  <a:pt x="2" y="156"/>
                                </a:lnTo>
                                <a:lnTo>
                                  <a:pt x="0" y="155"/>
                                </a:lnTo>
                                <a:lnTo>
                                  <a:pt x="0" y="154"/>
                                </a:lnTo>
                                <a:lnTo>
                                  <a:pt x="0" y="154"/>
                                </a:lnTo>
                                <a:lnTo>
                                  <a:pt x="0" y="3"/>
                                </a:lnTo>
                                <a:lnTo>
                                  <a:pt x="0" y="3"/>
                                </a:lnTo>
                                <a:lnTo>
                                  <a:pt x="0" y="2"/>
                                </a:lnTo>
                                <a:lnTo>
                                  <a:pt x="2" y="1"/>
                                </a:lnTo>
                                <a:lnTo>
                                  <a:pt x="3" y="1"/>
                                </a:lnTo>
                                <a:lnTo>
                                  <a:pt x="4" y="1"/>
                                </a:lnTo>
                                <a:lnTo>
                                  <a:pt x="5" y="0"/>
                                </a:lnTo>
                                <a:lnTo>
                                  <a:pt x="8" y="0"/>
                                </a:lnTo>
                                <a:lnTo>
                                  <a:pt x="10" y="0"/>
                                </a:lnTo>
                                <a:lnTo>
                                  <a:pt x="14" y="0"/>
                                </a:lnTo>
                                <a:lnTo>
                                  <a:pt x="15" y="0"/>
                                </a:lnTo>
                                <a:lnTo>
                                  <a:pt x="18" y="1"/>
                                </a:lnTo>
                                <a:lnTo>
                                  <a:pt x="19" y="1"/>
                                </a:lnTo>
                                <a:lnTo>
                                  <a:pt x="20" y="1"/>
                                </a:lnTo>
                                <a:lnTo>
                                  <a:pt x="20" y="2"/>
                                </a:lnTo>
                                <a:lnTo>
                                  <a:pt x="21" y="3"/>
                                </a:lnTo>
                                <a:lnTo>
                                  <a:pt x="21" y="3"/>
                                </a:lnTo>
                                <a:lnTo>
                                  <a:pt x="21" y="66"/>
                                </a:lnTo>
                                <a:lnTo>
                                  <a:pt x="92" y="66"/>
                                </a:lnTo>
                                <a:lnTo>
                                  <a:pt x="92" y="3"/>
                                </a:lnTo>
                                <a:lnTo>
                                  <a:pt x="92" y="3"/>
                                </a:lnTo>
                                <a:lnTo>
                                  <a:pt x="93" y="2"/>
                                </a:lnTo>
                                <a:lnTo>
                                  <a:pt x="93" y="1"/>
                                </a:lnTo>
                                <a:lnTo>
                                  <a:pt x="94" y="1"/>
                                </a:lnTo>
                                <a:lnTo>
                                  <a:pt x="95" y="1"/>
                                </a:lnTo>
                                <a:lnTo>
                                  <a:pt x="97" y="0"/>
                                </a:lnTo>
                                <a:lnTo>
                                  <a:pt x="99" y="0"/>
                                </a:lnTo>
                                <a:lnTo>
                                  <a:pt x="103" y="0"/>
                                </a:lnTo>
                                <a:lnTo>
                                  <a:pt x="105" y="0"/>
                                </a:lnTo>
                                <a:lnTo>
                                  <a:pt x="106" y="0"/>
                                </a:lnTo>
                                <a:lnTo>
                                  <a:pt x="109" y="1"/>
                                </a:lnTo>
                                <a:lnTo>
                                  <a:pt x="110" y="1"/>
                                </a:lnTo>
                                <a:lnTo>
                                  <a:pt x="111" y="1"/>
                                </a:lnTo>
                                <a:lnTo>
                                  <a:pt x="111" y="2"/>
                                </a:lnTo>
                                <a:lnTo>
                                  <a:pt x="113" y="3"/>
                                </a:lnTo>
                                <a:lnTo>
                                  <a:pt x="113" y="3"/>
                                </a:lnTo>
                                <a:lnTo>
                                  <a:pt x="113" y="1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28" name="Freeform 315"/>
                        <wps:cNvSpPr>
                          <a:spLocks noEditPoints="1"/>
                        </wps:cNvSpPr>
                        <wps:spPr bwMode="auto">
                          <a:xfrm>
                            <a:off x="6723063" y="3335338"/>
                            <a:ext cx="65088" cy="82550"/>
                          </a:xfrm>
                          <a:custGeom>
                            <a:avLst/>
                            <a:gdLst>
                              <a:gd name="T0" fmla="*/ 121 w 121"/>
                              <a:gd name="T1" fmla="*/ 75 h 155"/>
                              <a:gd name="T2" fmla="*/ 120 w 121"/>
                              <a:gd name="T3" fmla="*/ 95 h 155"/>
                              <a:gd name="T4" fmla="*/ 115 w 121"/>
                              <a:gd name="T5" fmla="*/ 111 h 155"/>
                              <a:gd name="T6" fmla="*/ 110 w 121"/>
                              <a:gd name="T7" fmla="*/ 124 h 155"/>
                              <a:gd name="T8" fmla="*/ 100 w 121"/>
                              <a:gd name="T9" fmla="*/ 135 h 155"/>
                              <a:gd name="T10" fmla="*/ 90 w 121"/>
                              <a:gd name="T11" fmla="*/ 144 h 155"/>
                              <a:gd name="T12" fmla="*/ 75 w 121"/>
                              <a:gd name="T13" fmla="*/ 150 h 155"/>
                              <a:gd name="T14" fmla="*/ 61 w 121"/>
                              <a:gd name="T15" fmla="*/ 154 h 155"/>
                              <a:gd name="T16" fmla="*/ 41 w 121"/>
                              <a:gd name="T17" fmla="*/ 155 h 155"/>
                              <a:gd name="T18" fmla="*/ 9 w 121"/>
                              <a:gd name="T19" fmla="*/ 155 h 155"/>
                              <a:gd name="T20" fmla="*/ 6 w 121"/>
                              <a:gd name="T21" fmla="*/ 155 h 155"/>
                              <a:gd name="T22" fmla="*/ 3 w 121"/>
                              <a:gd name="T23" fmla="*/ 154 h 155"/>
                              <a:gd name="T24" fmla="*/ 1 w 121"/>
                              <a:gd name="T25" fmla="*/ 151 h 155"/>
                              <a:gd name="T26" fmla="*/ 0 w 121"/>
                              <a:gd name="T27" fmla="*/ 147 h 155"/>
                              <a:gd name="T28" fmla="*/ 0 w 121"/>
                              <a:gd name="T29" fmla="*/ 9 h 155"/>
                              <a:gd name="T30" fmla="*/ 1 w 121"/>
                              <a:gd name="T31" fmla="*/ 4 h 155"/>
                              <a:gd name="T32" fmla="*/ 3 w 121"/>
                              <a:gd name="T33" fmla="*/ 1 h 155"/>
                              <a:gd name="T34" fmla="*/ 6 w 121"/>
                              <a:gd name="T35" fmla="*/ 0 h 155"/>
                              <a:gd name="T36" fmla="*/ 9 w 121"/>
                              <a:gd name="T37" fmla="*/ 0 h 155"/>
                              <a:gd name="T38" fmla="*/ 43 w 121"/>
                              <a:gd name="T39" fmla="*/ 0 h 155"/>
                              <a:gd name="T40" fmla="*/ 63 w 121"/>
                              <a:gd name="T41" fmla="*/ 0 h 155"/>
                              <a:gd name="T42" fmla="*/ 78 w 121"/>
                              <a:gd name="T43" fmla="*/ 5 h 155"/>
                              <a:gd name="T44" fmla="*/ 91 w 121"/>
                              <a:gd name="T45" fmla="*/ 11 h 155"/>
                              <a:gd name="T46" fmla="*/ 101 w 121"/>
                              <a:gd name="T47" fmla="*/ 20 h 155"/>
                              <a:gd name="T48" fmla="*/ 110 w 121"/>
                              <a:gd name="T49" fmla="*/ 31 h 155"/>
                              <a:gd name="T50" fmla="*/ 116 w 121"/>
                              <a:gd name="T51" fmla="*/ 43 h 155"/>
                              <a:gd name="T52" fmla="*/ 120 w 121"/>
                              <a:gd name="T53" fmla="*/ 58 h 155"/>
                              <a:gd name="T54" fmla="*/ 121 w 121"/>
                              <a:gd name="T55" fmla="*/ 75 h 155"/>
                              <a:gd name="T56" fmla="*/ 99 w 121"/>
                              <a:gd name="T57" fmla="*/ 76 h 155"/>
                              <a:gd name="T58" fmla="*/ 99 w 121"/>
                              <a:gd name="T59" fmla="*/ 64 h 155"/>
                              <a:gd name="T60" fmla="*/ 95 w 121"/>
                              <a:gd name="T61" fmla="*/ 53 h 155"/>
                              <a:gd name="T62" fmla="*/ 91 w 121"/>
                              <a:gd name="T63" fmla="*/ 42 h 155"/>
                              <a:gd name="T64" fmla="*/ 85 w 121"/>
                              <a:gd name="T65" fmla="*/ 33 h 155"/>
                              <a:gd name="T66" fmla="*/ 79 w 121"/>
                              <a:gd name="T67" fmla="*/ 26 h 155"/>
                              <a:gd name="T68" fmla="*/ 69 w 121"/>
                              <a:gd name="T69" fmla="*/ 21 h 155"/>
                              <a:gd name="T70" fmla="*/ 58 w 121"/>
                              <a:gd name="T71" fmla="*/ 17 h 155"/>
                              <a:gd name="T72" fmla="*/ 42 w 121"/>
                              <a:gd name="T73" fmla="*/ 17 h 155"/>
                              <a:gd name="T74" fmla="*/ 21 w 121"/>
                              <a:gd name="T75" fmla="*/ 17 h 155"/>
                              <a:gd name="T76" fmla="*/ 21 w 121"/>
                              <a:gd name="T77" fmla="*/ 138 h 155"/>
                              <a:gd name="T78" fmla="*/ 43 w 121"/>
                              <a:gd name="T79" fmla="*/ 138 h 155"/>
                              <a:gd name="T80" fmla="*/ 57 w 121"/>
                              <a:gd name="T81" fmla="*/ 138 h 155"/>
                              <a:gd name="T82" fmla="*/ 68 w 121"/>
                              <a:gd name="T83" fmla="*/ 134 h 155"/>
                              <a:gd name="T84" fmla="*/ 78 w 121"/>
                              <a:gd name="T85" fmla="*/ 129 h 155"/>
                              <a:gd name="T86" fmla="*/ 85 w 121"/>
                              <a:gd name="T87" fmla="*/ 123 h 155"/>
                              <a:gd name="T88" fmla="*/ 91 w 121"/>
                              <a:gd name="T89" fmla="*/ 114 h 155"/>
                              <a:gd name="T90" fmla="*/ 95 w 121"/>
                              <a:gd name="T91" fmla="*/ 103 h 155"/>
                              <a:gd name="T92" fmla="*/ 97 w 121"/>
                              <a:gd name="T93" fmla="*/ 91 h 155"/>
                              <a:gd name="T94" fmla="*/ 99 w 121"/>
                              <a:gd name="T95" fmla="*/ 76 h 1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21" h="155">
                                <a:moveTo>
                                  <a:pt x="121" y="75"/>
                                </a:moveTo>
                                <a:lnTo>
                                  <a:pt x="120" y="95"/>
                                </a:lnTo>
                                <a:lnTo>
                                  <a:pt x="115" y="111"/>
                                </a:lnTo>
                                <a:lnTo>
                                  <a:pt x="110" y="124"/>
                                </a:lnTo>
                                <a:lnTo>
                                  <a:pt x="100" y="135"/>
                                </a:lnTo>
                                <a:lnTo>
                                  <a:pt x="90" y="144"/>
                                </a:lnTo>
                                <a:lnTo>
                                  <a:pt x="75" y="150"/>
                                </a:lnTo>
                                <a:lnTo>
                                  <a:pt x="61" y="154"/>
                                </a:lnTo>
                                <a:lnTo>
                                  <a:pt x="41" y="155"/>
                                </a:lnTo>
                                <a:lnTo>
                                  <a:pt x="9" y="155"/>
                                </a:lnTo>
                                <a:lnTo>
                                  <a:pt x="6" y="155"/>
                                </a:lnTo>
                                <a:lnTo>
                                  <a:pt x="3" y="154"/>
                                </a:lnTo>
                                <a:lnTo>
                                  <a:pt x="1" y="151"/>
                                </a:lnTo>
                                <a:lnTo>
                                  <a:pt x="0" y="147"/>
                                </a:lnTo>
                                <a:lnTo>
                                  <a:pt x="0" y="9"/>
                                </a:lnTo>
                                <a:lnTo>
                                  <a:pt x="1" y="4"/>
                                </a:lnTo>
                                <a:lnTo>
                                  <a:pt x="3" y="1"/>
                                </a:lnTo>
                                <a:lnTo>
                                  <a:pt x="6" y="0"/>
                                </a:lnTo>
                                <a:lnTo>
                                  <a:pt x="9" y="0"/>
                                </a:lnTo>
                                <a:lnTo>
                                  <a:pt x="43" y="0"/>
                                </a:lnTo>
                                <a:lnTo>
                                  <a:pt x="63" y="0"/>
                                </a:lnTo>
                                <a:lnTo>
                                  <a:pt x="78" y="5"/>
                                </a:lnTo>
                                <a:lnTo>
                                  <a:pt x="91" y="11"/>
                                </a:lnTo>
                                <a:lnTo>
                                  <a:pt x="101" y="20"/>
                                </a:lnTo>
                                <a:lnTo>
                                  <a:pt x="110" y="31"/>
                                </a:lnTo>
                                <a:lnTo>
                                  <a:pt x="116" y="43"/>
                                </a:lnTo>
                                <a:lnTo>
                                  <a:pt x="120" y="58"/>
                                </a:lnTo>
                                <a:lnTo>
                                  <a:pt x="121" y="75"/>
                                </a:lnTo>
                                <a:close/>
                                <a:moveTo>
                                  <a:pt x="99" y="76"/>
                                </a:moveTo>
                                <a:lnTo>
                                  <a:pt x="99" y="64"/>
                                </a:lnTo>
                                <a:lnTo>
                                  <a:pt x="95" y="53"/>
                                </a:lnTo>
                                <a:lnTo>
                                  <a:pt x="91" y="42"/>
                                </a:lnTo>
                                <a:lnTo>
                                  <a:pt x="85" y="33"/>
                                </a:lnTo>
                                <a:lnTo>
                                  <a:pt x="79" y="26"/>
                                </a:lnTo>
                                <a:lnTo>
                                  <a:pt x="69" y="21"/>
                                </a:lnTo>
                                <a:lnTo>
                                  <a:pt x="58" y="17"/>
                                </a:lnTo>
                                <a:lnTo>
                                  <a:pt x="42" y="17"/>
                                </a:lnTo>
                                <a:lnTo>
                                  <a:pt x="21" y="17"/>
                                </a:lnTo>
                                <a:lnTo>
                                  <a:pt x="21" y="138"/>
                                </a:lnTo>
                                <a:lnTo>
                                  <a:pt x="43" y="138"/>
                                </a:lnTo>
                                <a:lnTo>
                                  <a:pt x="57" y="138"/>
                                </a:lnTo>
                                <a:lnTo>
                                  <a:pt x="68" y="134"/>
                                </a:lnTo>
                                <a:lnTo>
                                  <a:pt x="78" y="129"/>
                                </a:lnTo>
                                <a:lnTo>
                                  <a:pt x="85" y="123"/>
                                </a:lnTo>
                                <a:lnTo>
                                  <a:pt x="91" y="114"/>
                                </a:lnTo>
                                <a:lnTo>
                                  <a:pt x="95" y="103"/>
                                </a:lnTo>
                                <a:lnTo>
                                  <a:pt x="97" y="91"/>
                                </a:lnTo>
                                <a:lnTo>
                                  <a:pt x="99" y="7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29" name="Freeform 316"/>
                        <wps:cNvSpPr>
                          <a:spLocks/>
                        </wps:cNvSpPr>
                        <wps:spPr bwMode="auto">
                          <a:xfrm>
                            <a:off x="6804025" y="3335338"/>
                            <a:ext cx="42863" cy="82550"/>
                          </a:xfrm>
                          <a:custGeom>
                            <a:avLst/>
                            <a:gdLst>
                              <a:gd name="T0" fmla="*/ 80 w 80"/>
                              <a:gd name="T1" fmla="*/ 148 h 156"/>
                              <a:gd name="T2" fmla="*/ 80 w 80"/>
                              <a:gd name="T3" fmla="*/ 150 h 156"/>
                              <a:gd name="T4" fmla="*/ 80 w 80"/>
                              <a:gd name="T5" fmla="*/ 151 h 156"/>
                              <a:gd name="T6" fmla="*/ 80 w 80"/>
                              <a:gd name="T7" fmla="*/ 152 h 156"/>
                              <a:gd name="T8" fmla="*/ 79 w 80"/>
                              <a:gd name="T9" fmla="*/ 154 h 156"/>
                              <a:gd name="T10" fmla="*/ 79 w 80"/>
                              <a:gd name="T11" fmla="*/ 155 h 156"/>
                              <a:gd name="T12" fmla="*/ 77 w 80"/>
                              <a:gd name="T13" fmla="*/ 156 h 156"/>
                              <a:gd name="T14" fmla="*/ 76 w 80"/>
                              <a:gd name="T15" fmla="*/ 156 h 156"/>
                              <a:gd name="T16" fmla="*/ 76 w 80"/>
                              <a:gd name="T17" fmla="*/ 156 h 156"/>
                              <a:gd name="T18" fmla="*/ 7 w 80"/>
                              <a:gd name="T19" fmla="*/ 156 h 156"/>
                              <a:gd name="T20" fmla="*/ 5 w 80"/>
                              <a:gd name="T21" fmla="*/ 156 h 156"/>
                              <a:gd name="T22" fmla="*/ 1 w 80"/>
                              <a:gd name="T23" fmla="*/ 155 h 156"/>
                              <a:gd name="T24" fmla="*/ 0 w 80"/>
                              <a:gd name="T25" fmla="*/ 152 h 156"/>
                              <a:gd name="T26" fmla="*/ 0 w 80"/>
                              <a:gd name="T27" fmla="*/ 148 h 156"/>
                              <a:gd name="T28" fmla="*/ 0 w 80"/>
                              <a:gd name="T29" fmla="*/ 3 h 156"/>
                              <a:gd name="T30" fmla="*/ 0 w 80"/>
                              <a:gd name="T31" fmla="*/ 3 h 156"/>
                              <a:gd name="T32" fmla="*/ 0 w 80"/>
                              <a:gd name="T33" fmla="*/ 2 h 156"/>
                              <a:gd name="T34" fmla="*/ 0 w 80"/>
                              <a:gd name="T35" fmla="*/ 1 h 156"/>
                              <a:gd name="T36" fmla="*/ 1 w 80"/>
                              <a:gd name="T37" fmla="*/ 1 h 156"/>
                              <a:gd name="T38" fmla="*/ 2 w 80"/>
                              <a:gd name="T39" fmla="*/ 1 h 156"/>
                              <a:gd name="T40" fmla="*/ 5 w 80"/>
                              <a:gd name="T41" fmla="*/ 0 h 156"/>
                              <a:gd name="T42" fmla="*/ 7 w 80"/>
                              <a:gd name="T43" fmla="*/ 0 h 156"/>
                              <a:gd name="T44" fmla="*/ 10 w 80"/>
                              <a:gd name="T45" fmla="*/ 0 h 156"/>
                              <a:gd name="T46" fmla="*/ 12 w 80"/>
                              <a:gd name="T47" fmla="*/ 0 h 156"/>
                              <a:gd name="T48" fmla="*/ 15 w 80"/>
                              <a:gd name="T49" fmla="*/ 0 h 156"/>
                              <a:gd name="T50" fmla="*/ 16 w 80"/>
                              <a:gd name="T51" fmla="*/ 1 h 156"/>
                              <a:gd name="T52" fmla="*/ 18 w 80"/>
                              <a:gd name="T53" fmla="*/ 1 h 156"/>
                              <a:gd name="T54" fmla="*/ 18 w 80"/>
                              <a:gd name="T55" fmla="*/ 1 h 156"/>
                              <a:gd name="T56" fmla="*/ 20 w 80"/>
                              <a:gd name="T57" fmla="*/ 2 h 156"/>
                              <a:gd name="T58" fmla="*/ 20 w 80"/>
                              <a:gd name="T59" fmla="*/ 3 h 156"/>
                              <a:gd name="T60" fmla="*/ 20 w 80"/>
                              <a:gd name="T61" fmla="*/ 3 h 156"/>
                              <a:gd name="T62" fmla="*/ 20 w 80"/>
                              <a:gd name="T63" fmla="*/ 139 h 156"/>
                              <a:gd name="T64" fmla="*/ 76 w 80"/>
                              <a:gd name="T65" fmla="*/ 139 h 156"/>
                              <a:gd name="T66" fmla="*/ 76 w 80"/>
                              <a:gd name="T67" fmla="*/ 139 h 156"/>
                              <a:gd name="T68" fmla="*/ 77 w 80"/>
                              <a:gd name="T69" fmla="*/ 139 h 156"/>
                              <a:gd name="T70" fmla="*/ 79 w 80"/>
                              <a:gd name="T71" fmla="*/ 140 h 156"/>
                              <a:gd name="T72" fmla="*/ 79 w 80"/>
                              <a:gd name="T73" fmla="*/ 140 h 156"/>
                              <a:gd name="T74" fmla="*/ 80 w 80"/>
                              <a:gd name="T75" fmla="*/ 141 h 156"/>
                              <a:gd name="T76" fmla="*/ 80 w 80"/>
                              <a:gd name="T77" fmla="*/ 143 h 156"/>
                              <a:gd name="T78" fmla="*/ 80 w 80"/>
                              <a:gd name="T79" fmla="*/ 145 h 156"/>
                              <a:gd name="T80" fmla="*/ 80 w 80"/>
                              <a:gd name="T81" fmla="*/ 148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80" h="156">
                                <a:moveTo>
                                  <a:pt x="80" y="148"/>
                                </a:moveTo>
                                <a:lnTo>
                                  <a:pt x="80" y="150"/>
                                </a:lnTo>
                                <a:lnTo>
                                  <a:pt x="80" y="151"/>
                                </a:lnTo>
                                <a:lnTo>
                                  <a:pt x="80" y="152"/>
                                </a:lnTo>
                                <a:lnTo>
                                  <a:pt x="79" y="154"/>
                                </a:lnTo>
                                <a:lnTo>
                                  <a:pt x="79" y="155"/>
                                </a:lnTo>
                                <a:lnTo>
                                  <a:pt x="77" y="156"/>
                                </a:lnTo>
                                <a:lnTo>
                                  <a:pt x="76" y="156"/>
                                </a:lnTo>
                                <a:lnTo>
                                  <a:pt x="76" y="156"/>
                                </a:lnTo>
                                <a:lnTo>
                                  <a:pt x="7" y="156"/>
                                </a:lnTo>
                                <a:lnTo>
                                  <a:pt x="5" y="156"/>
                                </a:lnTo>
                                <a:lnTo>
                                  <a:pt x="1" y="155"/>
                                </a:lnTo>
                                <a:lnTo>
                                  <a:pt x="0" y="152"/>
                                </a:lnTo>
                                <a:lnTo>
                                  <a:pt x="0" y="148"/>
                                </a:lnTo>
                                <a:lnTo>
                                  <a:pt x="0" y="3"/>
                                </a:lnTo>
                                <a:lnTo>
                                  <a:pt x="0" y="3"/>
                                </a:lnTo>
                                <a:lnTo>
                                  <a:pt x="0" y="2"/>
                                </a:lnTo>
                                <a:lnTo>
                                  <a:pt x="0" y="1"/>
                                </a:lnTo>
                                <a:lnTo>
                                  <a:pt x="1" y="1"/>
                                </a:lnTo>
                                <a:lnTo>
                                  <a:pt x="2" y="1"/>
                                </a:lnTo>
                                <a:lnTo>
                                  <a:pt x="5" y="0"/>
                                </a:lnTo>
                                <a:lnTo>
                                  <a:pt x="7" y="0"/>
                                </a:lnTo>
                                <a:lnTo>
                                  <a:pt x="10" y="0"/>
                                </a:lnTo>
                                <a:lnTo>
                                  <a:pt x="12" y="0"/>
                                </a:lnTo>
                                <a:lnTo>
                                  <a:pt x="15" y="0"/>
                                </a:lnTo>
                                <a:lnTo>
                                  <a:pt x="16" y="1"/>
                                </a:lnTo>
                                <a:lnTo>
                                  <a:pt x="18" y="1"/>
                                </a:lnTo>
                                <a:lnTo>
                                  <a:pt x="18" y="1"/>
                                </a:lnTo>
                                <a:lnTo>
                                  <a:pt x="20" y="2"/>
                                </a:lnTo>
                                <a:lnTo>
                                  <a:pt x="20" y="3"/>
                                </a:lnTo>
                                <a:lnTo>
                                  <a:pt x="20" y="3"/>
                                </a:lnTo>
                                <a:lnTo>
                                  <a:pt x="20" y="139"/>
                                </a:lnTo>
                                <a:lnTo>
                                  <a:pt x="76" y="139"/>
                                </a:lnTo>
                                <a:lnTo>
                                  <a:pt x="76" y="139"/>
                                </a:lnTo>
                                <a:lnTo>
                                  <a:pt x="77" y="139"/>
                                </a:lnTo>
                                <a:lnTo>
                                  <a:pt x="79" y="140"/>
                                </a:lnTo>
                                <a:lnTo>
                                  <a:pt x="79" y="140"/>
                                </a:lnTo>
                                <a:lnTo>
                                  <a:pt x="80" y="141"/>
                                </a:lnTo>
                                <a:lnTo>
                                  <a:pt x="80" y="143"/>
                                </a:lnTo>
                                <a:lnTo>
                                  <a:pt x="80" y="145"/>
                                </a:lnTo>
                                <a:lnTo>
                                  <a:pt x="80" y="14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30" name="Freeform 317"/>
                        <wps:cNvSpPr>
                          <a:spLocks/>
                        </wps:cNvSpPr>
                        <wps:spPr bwMode="auto">
                          <a:xfrm>
                            <a:off x="2014538" y="1190625"/>
                            <a:ext cx="88900" cy="82550"/>
                          </a:xfrm>
                          <a:custGeom>
                            <a:avLst/>
                            <a:gdLst>
                              <a:gd name="T0" fmla="*/ 168 w 168"/>
                              <a:gd name="T1" fmla="*/ 154 h 157"/>
                              <a:gd name="T2" fmla="*/ 167 w 168"/>
                              <a:gd name="T3" fmla="*/ 155 h 157"/>
                              <a:gd name="T4" fmla="*/ 165 w 168"/>
                              <a:gd name="T5" fmla="*/ 157 h 157"/>
                              <a:gd name="T6" fmla="*/ 161 w 168"/>
                              <a:gd name="T7" fmla="*/ 157 h 157"/>
                              <a:gd name="T8" fmla="*/ 156 w 168"/>
                              <a:gd name="T9" fmla="*/ 157 h 157"/>
                              <a:gd name="T10" fmla="*/ 151 w 168"/>
                              <a:gd name="T11" fmla="*/ 157 h 157"/>
                              <a:gd name="T12" fmla="*/ 150 w 168"/>
                              <a:gd name="T13" fmla="*/ 155 h 157"/>
                              <a:gd name="T14" fmla="*/ 149 w 168"/>
                              <a:gd name="T15" fmla="*/ 154 h 157"/>
                              <a:gd name="T16" fmla="*/ 149 w 168"/>
                              <a:gd name="T17" fmla="*/ 18 h 157"/>
                              <a:gd name="T18" fmla="*/ 92 w 168"/>
                              <a:gd name="T19" fmla="*/ 154 h 157"/>
                              <a:gd name="T20" fmla="*/ 92 w 168"/>
                              <a:gd name="T21" fmla="*/ 155 h 157"/>
                              <a:gd name="T22" fmla="*/ 89 w 168"/>
                              <a:gd name="T23" fmla="*/ 157 h 157"/>
                              <a:gd name="T24" fmla="*/ 87 w 168"/>
                              <a:gd name="T25" fmla="*/ 157 h 157"/>
                              <a:gd name="T26" fmla="*/ 82 w 168"/>
                              <a:gd name="T27" fmla="*/ 157 h 157"/>
                              <a:gd name="T28" fmla="*/ 78 w 168"/>
                              <a:gd name="T29" fmla="*/ 157 h 157"/>
                              <a:gd name="T30" fmla="*/ 75 w 168"/>
                              <a:gd name="T31" fmla="*/ 157 h 157"/>
                              <a:gd name="T32" fmla="*/ 73 w 168"/>
                              <a:gd name="T33" fmla="*/ 155 h 157"/>
                              <a:gd name="T34" fmla="*/ 72 w 168"/>
                              <a:gd name="T35" fmla="*/ 154 h 157"/>
                              <a:gd name="T36" fmla="*/ 19 w 168"/>
                              <a:gd name="T37" fmla="*/ 18 h 157"/>
                              <a:gd name="T38" fmla="*/ 19 w 168"/>
                              <a:gd name="T39" fmla="*/ 154 h 157"/>
                              <a:gd name="T40" fmla="*/ 18 w 168"/>
                              <a:gd name="T41" fmla="*/ 155 h 157"/>
                              <a:gd name="T42" fmla="*/ 16 w 168"/>
                              <a:gd name="T43" fmla="*/ 157 h 157"/>
                              <a:gd name="T44" fmla="*/ 12 w 168"/>
                              <a:gd name="T45" fmla="*/ 157 h 157"/>
                              <a:gd name="T46" fmla="*/ 6 w 168"/>
                              <a:gd name="T47" fmla="*/ 157 h 157"/>
                              <a:gd name="T48" fmla="*/ 2 w 168"/>
                              <a:gd name="T49" fmla="*/ 157 h 157"/>
                              <a:gd name="T50" fmla="*/ 0 w 168"/>
                              <a:gd name="T51" fmla="*/ 155 h 157"/>
                              <a:gd name="T52" fmla="*/ 0 w 168"/>
                              <a:gd name="T53" fmla="*/ 154 h 157"/>
                              <a:gd name="T54" fmla="*/ 0 w 168"/>
                              <a:gd name="T55" fmla="*/ 10 h 157"/>
                              <a:gd name="T56" fmla="*/ 2 w 168"/>
                              <a:gd name="T57" fmla="*/ 3 h 157"/>
                              <a:gd name="T58" fmla="*/ 8 w 168"/>
                              <a:gd name="T59" fmla="*/ 0 h 157"/>
                              <a:gd name="T60" fmla="*/ 24 w 168"/>
                              <a:gd name="T61" fmla="*/ 1 h 157"/>
                              <a:gd name="T62" fmla="*/ 29 w 168"/>
                              <a:gd name="T63" fmla="*/ 3 h 157"/>
                              <a:gd name="T64" fmla="*/ 34 w 168"/>
                              <a:gd name="T65" fmla="*/ 5 h 157"/>
                              <a:gd name="T66" fmla="*/ 36 w 168"/>
                              <a:gd name="T67" fmla="*/ 10 h 157"/>
                              <a:gd name="T68" fmla="*/ 83 w 168"/>
                              <a:gd name="T69" fmla="*/ 126 h 157"/>
                              <a:gd name="T70" fmla="*/ 130 w 168"/>
                              <a:gd name="T71" fmla="*/ 14 h 157"/>
                              <a:gd name="T72" fmla="*/ 134 w 168"/>
                              <a:gd name="T73" fmla="*/ 8 h 157"/>
                              <a:gd name="T74" fmla="*/ 136 w 168"/>
                              <a:gd name="T75" fmla="*/ 4 h 157"/>
                              <a:gd name="T76" fmla="*/ 141 w 168"/>
                              <a:gd name="T77" fmla="*/ 1 h 157"/>
                              <a:gd name="T78" fmla="*/ 146 w 168"/>
                              <a:gd name="T79" fmla="*/ 0 h 157"/>
                              <a:gd name="T80" fmla="*/ 161 w 168"/>
                              <a:gd name="T81" fmla="*/ 0 h 157"/>
                              <a:gd name="T82" fmla="*/ 165 w 168"/>
                              <a:gd name="T83" fmla="*/ 1 h 157"/>
                              <a:gd name="T84" fmla="*/ 167 w 168"/>
                              <a:gd name="T85" fmla="*/ 4 h 157"/>
                              <a:gd name="T86" fmla="*/ 168 w 168"/>
                              <a:gd name="T87" fmla="*/ 8 h 157"/>
                              <a:gd name="T88" fmla="*/ 168 w 168"/>
                              <a:gd name="T89" fmla="*/ 153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68" h="157">
                                <a:moveTo>
                                  <a:pt x="168" y="153"/>
                                </a:moveTo>
                                <a:lnTo>
                                  <a:pt x="168" y="154"/>
                                </a:lnTo>
                                <a:lnTo>
                                  <a:pt x="168" y="155"/>
                                </a:lnTo>
                                <a:lnTo>
                                  <a:pt x="167" y="155"/>
                                </a:lnTo>
                                <a:lnTo>
                                  <a:pt x="166" y="157"/>
                                </a:lnTo>
                                <a:lnTo>
                                  <a:pt x="165" y="157"/>
                                </a:lnTo>
                                <a:lnTo>
                                  <a:pt x="163" y="157"/>
                                </a:lnTo>
                                <a:lnTo>
                                  <a:pt x="161" y="157"/>
                                </a:lnTo>
                                <a:lnTo>
                                  <a:pt x="158" y="157"/>
                                </a:lnTo>
                                <a:lnTo>
                                  <a:pt x="156" y="157"/>
                                </a:lnTo>
                                <a:lnTo>
                                  <a:pt x="153" y="157"/>
                                </a:lnTo>
                                <a:lnTo>
                                  <a:pt x="151" y="157"/>
                                </a:lnTo>
                                <a:lnTo>
                                  <a:pt x="150" y="157"/>
                                </a:lnTo>
                                <a:lnTo>
                                  <a:pt x="150" y="155"/>
                                </a:lnTo>
                                <a:lnTo>
                                  <a:pt x="149" y="155"/>
                                </a:lnTo>
                                <a:lnTo>
                                  <a:pt x="149" y="154"/>
                                </a:lnTo>
                                <a:lnTo>
                                  <a:pt x="149" y="153"/>
                                </a:lnTo>
                                <a:lnTo>
                                  <a:pt x="149" y="18"/>
                                </a:lnTo>
                                <a:lnTo>
                                  <a:pt x="147" y="18"/>
                                </a:lnTo>
                                <a:lnTo>
                                  <a:pt x="92" y="154"/>
                                </a:lnTo>
                                <a:lnTo>
                                  <a:pt x="92" y="154"/>
                                </a:lnTo>
                                <a:lnTo>
                                  <a:pt x="92" y="155"/>
                                </a:lnTo>
                                <a:lnTo>
                                  <a:pt x="91" y="155"/>
                                </a:lnTo>
                                <a:lnTo>
                                  <a:pt x="89" y="157"/>
                                </a:lnTo>
                                <a:lnTo>
                                  <a:pt x="88" y="157"/>
                                </a:lnTo>
                                <a:lnTo>
                                  <a:pt x="87" y="157"/>
                                </a:lnTo>
                                <a:lnTo>
                                  <a:pt x="85" y="157"/>
                                </a:lnTo>
                                <a:lnTo>
                                  <a:pt x="82" y="157"/>
                                </a:lnTo>
                                <a:lnTo>
                                  <a:pt x="80" y="157"/>
                                </a:lnTo>
                                <a:lnTo>
                                  <a:pt x="78" y="157"/>
                                </a:lnTo>
                                <a:lnTo>
                                  <a:pt x="76" y="157"/>
                                </a:lnTo>
                                <a:lnTo>
                                  <a:pt x="75" y="157"/>
                                </a:lnTo>
                                <a:lnTo>
                                  <a:pt x="73" y="155"/>
                                </a:lnTo>
                                <a:lnTo>
                                  <a:pt x="73" y="155"/>
                                </a:lnTo>
                                <a:lnTo>
                                  <a:pt x="72" y="154"/>
                                </a:lnTo>
                                <a:lnTo>
                                  <a:pt x="72" y="154"/>
                                </a:lnTo>
                                <a:lnTo>
                                  <a:pt x="19" y="18"/>
                                </a:lnTo>
                                <a:lnTo>
                                  <a:pt x="19" y="18"/>
                                </a:lnTo>
                                <a:lnTo>
                                  <a:pt x="19" y="153"/>
                                </a:lnTo>
                                <a:lnTo>
                                  <a:pt x="19" y="154"/>
                                </a:lnTo>
                                <a:lnTo>
                                  <a:pt x="18" y="155"/>
                                </a:lnTo>
                                <a:lnTo>
                                  <a:pt x="18" y="155"/>
                                </a:lnTo>
                                <a:lnTo>
                                  <a:pt x="17" y="157"/>
                                </a:lnTo>
                                <a:lnTo>
                                  <a:pt x="16" y="157"/>
                                </a:lnTo>
                                <a:lnTo>
                                  <a:pt x="14" y="157"/>
                                </a:lnTo>
                                <a:lnTo>
                                  <a:pt x="12" y="157"/>
                                </a:lnTo>
                                <a:lnTo>
                                  <a:pt x="9" y="157"/>
                                </a:lnTo>
                                <a:lnTo>
                                  <a:pt x="6" y="157"/>
                                </a:lnTo>
                                <a:lnTo>
                                  <a:pt x="4" y="157"/>
                                </a:lnTo>
                                <a:lnTo>
                                  <a:pt x="2" y="157"/>
                                </a:lnTo>
                                <a:lnTo>
                                  <a:pt x="1" y="157"/>
                                </a:lnTo>
                                <a:lnTo>
                                  <a:pt x="0" y="155"/>
                                </a:lnTo>
                                <a:lnTo>
                                  <a:pt x="0" y="155"/>
                                </a:lnTo>
                                <a:lnTo>
                                  <a:pt x="0" y="154"/>
                                </a:lnTo>
                                <a:lnTo>
                                  <a:pt x="0" y="153"/>
                                </a:lnTo>
                                <a:lnTo>
                                  <a:pt x="0" y="10"/>
                                </a:lnTo>
                                <a:lnTo>
                                  <a:pt x="0" y="5"/>
                                </a:lnTo>
                                <a:lnTo>
                                  <a:pt x="2" y="3"/>
                                </a:lnTo>
                                <a:lnTo>
                                  <a:pt x="4" y="1"/>
                                </a:lnTo>
                                <a:lnTo>
                                  <a:pt x="8" y="0"/>
                                </a:lnTo>
                                <a:lnTo>
                                  <a:pt x="20" y="0"/>
                                </a:lnTo>
                                <a:lnTo>
                                  <a:pt x="24" y="1"/>
                                </a:lnTo>
                                <a:lnTo>
                                  <a:pt x="27" y="1"/>
                                </a:lnTo>
                                <a:lnTo>
                                  <a:pt x="29" y="3"/>
                                </a:lnTo>
                                <a:lnTo>
                                  <a:pt x="32" y="4"/>
                                </a:lnTo>
                                <a:lnTo>
                                  <a:pt x="34" y="5"/>
                                </a:lnTo>
                                <a:lnTo>
                                  <a:pt x="35" y="8"/>
                                </a:lnTo>
                                <a:lnTo>
                                  <a:pt x="36" y="10"/>
                                </a:lnTo>
                                <a:lnTo>
                                  <a:pt x="38" y="14"/>
                                </a:lnTo>
                                <a:lnTo>
                                  <a:pt x="83" y="126"/>
                                </a:lnTo>
                                <a:lnTo>
                                  <a:pt x="83" y="126"/>
                                </a:lnTo>
                                <a:lnTo>
                                  <a:pt x="130" y="14"/>
                                </a:lnTo>
                                <a:lnTo>
                                  <a:pt x="133" y="10"/>
                                </a:lnTo>
                                <a:lnTo>
                                  <a:pt x="134" y="8"/>
                                </a:lnTo>
                                <a:lnTo>
                                  <a:pt x="135" y="5"/>
                                </a:lnTo>
                                <a:lnTo>
                                  <a:pt x="136" y="4"/>
                                </a:lnTo>
                                <a:lnTo>
                                  <a:pt x="139" y="3"/>
                                </a:lnTo>
                                <a:lnTo>
                                  <a:pt x="141" y="1"/>
                                </a:lnTo>
                                <a:lnTo>
                                  <a:pt x="144" y="1"/>
                                </a:lnTo>
                                <a:lnTo>
                                  <a:pt x="146" y="0"/>
                                </a:lnTo>
                                <a:lnTo>
                                  <a:pt x="160" y="0"/>
                                </a:lnTo>
                                <a:lnTo>
                                  <a:pt x="161" y="0"/>
                                </a:lnTo>
                                <a:lnTo>
                                  <a:pt x="163" y="1"/>
                                </a:lnTo>
                                <a:lnTo>
                                  <a:pt x="165" y="1"/>
                                </a:lnTo>
                                <a:lnTo>
                                  <a:pt x="166" y="3"/>
                                </a:lnTo>
                                <a:lnTo>
                                  <a:pt x="167" y="4"/>
                                </a:lnTo>
                                <a:lnTo>
                                  <a:pt x="167" y="6"/>
                                </a:lnTo>
                                <a:lnTo>
                                  <a:pt x="168" y="8"/>
                                </a:lnTo>
                                <a:lnTo>
                                  <a:pt x="168" y="10"/>
                                </a:lnTo>
                                <a:lnTo>
                                  <a:pt x="168" y="1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31" name="Freeform 318"/>
                        <wps:cNvSpPr>
                          <a:spLocks noEditPoints="1"/>
                        </wps:cNvSpPr>
                        <wps:spPr bwMode="auto">
                          <a:xfrm>
                            <a:off x="2124075" y="1189038"/>
                            <a:ext cx="12700" cy="84138"/>
                          </a:xfrm>
                          <a:custGeom>
                            <a:avLst/>
                            <a:gdLst>
                              <a:gd name="T0" fmla="*/ 22 w 25"/>
                              <a:gd name="T1" fmla="*/ 156 h 160"/>
                              <a:gd name="T2" fmla="*/ 22 w 25"/>
                              <a:gd name="T3" fmla="*/ 157 h 160"/>
                              <a:gd name="T4" fmla="*/ 22 w 25"/>
                              <a:gd name="T5" fmla="*/ 158 h 160"/>
                              <a:gd name="T6" fmla="*/ 21 w 25"/>
                              <a:gd name="T7" fmla="*/ 158 h 160"/>
                              <a:gd name="T8" fmla="*/ 20 w 25"/>
                              <a:gd name="T9" fmla="*/ 160 h 160"/>
                              <a:gd name="T10" fmla="*/ 19 w 25"/>
                              <a:gd name="T11" fmla="*/ 160 h 160"/>
                              <a:gd name="T12" fmla="*/ 17 w 25"/>
                              <a:gd name="T13" fmla="*/ 160 h 160"/>
                              <a:gd name="T14" fmla="*/ 15 w 25"/>
                              <a:gd name="T15" fmla="*/ 160 h 160"/>
                              <a:gd name="T16" fmla="*/ 13 w 25"/>
                              <a:gd name="T17" fmla="*/ 160 h 160"/>
                              <a:gd name="T18" fmla="*/ 10 w 25"/>
                              <a:gd name="T19" fmla="*/ 160 h 160"/>
                              <a:gd name="T20" fmla="*/ 8 w 25"/>
                              <a:gd name="T21" fmla="*/ 160 h 160"/>
                              <a:gd name="T22" fmla="*/ 5 w 25"/>
                              <a:gd name="T23" fmla="*/ 160 h 160"/>
                              <a:gd name="T24" fmla="*/ 4 w 25"/>
                              <a:gd name="T25" fmla="*/ 160 h 160"/>
                              <a:gd name="T26" fmla="*/ 4 w 25"/>
                              <a:gd name="T27" fmla="*/ 158 h 160"/>
                              <a:gd name="T28" fmla="*/ 3 w 25"/>
                              <a:gd name="T29" fmla="*/ 158 h 160"/>
                              <a:gd name="T30" fmla="*/ 3 w 25"/>
                              <a:gd name="T31" fmla="*/ 157 h 160"/>
                              <a:gd name="T32" fmla="*/ 3 w 25"/>
                              <a:gd name="T33" fmla="*/ 156 h 160"/>
                              <a:gd name="T34" fmla="*/ 3 w 25"/>
                              <a:gd name="T35" fmla="*/ 48 h 160"/>
                              <a:gd name="T36" fmla="*/ 3 w 25"/>
                              <a:gd name="T37" fmla="*/ 48 h 160"/>
                              <a:gd name="T38" fmla="*/ 3 w 25"/>
                              <a:gd name="T39" fmla="*/ 46 h 160"/>
                              <a:gd name="T40" fmla="*/ 4 w 25"/>
                              <a:gd name="T41" fmla="*/ 46 h 160"/>
                              <a:gd name="T42" fmla="*/ 4 w 25"/>
                              <a:gd name="T43" fmla="*/ 45 h 160"/>
                              <a:gd name="T44" fmla="*/ 5 w 25"/>
                              <a:gd name="T45" fmla="*/ 45 h 160"/>
                              <a:gd name="T46" fmla="*/ 8 w 25"/>
                              <a:gd name="T47" fmla="*/ 45 h 160"/>
                              <a:gd name="T48" fmla="*/ 10 w 25"/>
                              <a:gd name="T49" fmla="*/ 44 h 160"/>
                              <a:gd name="T50" fmla="*/ 13 w 25"/>
                              <a:gd name="T51" fmla="*/ 44 h 160"/>
                              <a:gd name="T52" fmla="*/ 15 w 25"/>
                              <a:gd name="T53" fmla="*/ 44 h 160"/>
                              <a:gd name="T54" fmla="*/ 17 w 25"/>
                              <a:gd name="T55" fmla="*/ 45 h 160"/>
                              <a:gd name="T56" fmla="*/ 19 w 25"/>
                              <a:gd name="T57" fmla="*/ 45 h 160"/>
                              <a:gd name="T58" fmla="*/ 20 w 25"/>
                              <a:gd name="T59" fmla="*/ 45 h 160"/>
                              <a:gd name="T60" fmla="*/ 21 w 25"/>
                              <a:gd name="T61" fmla="*/ 46 h 160"/>
                              <a:gd name="T62" fmla="*/ 22 w 25"/>
                              <a:gd name="T63" fmla="*/ 46 h 160"/>
                              <a:gd name="T64" fmla="*/ 22 w 25"/>
                              <a:gd name="T65" fmla="*/ 48 h 160"/>
                              <a:gd name="T66" fmla="*/ 22 w 25"/>
                              <a:gd name="T67" fmla="*/ 48 h 160"/>
                              <a:gd name="T68" fmla="*/ 22 w 25"/>
                              <a:gd name="T69" fmla="*/ 156 h 160"/>
                              <a:gd name="T70" fmla="*/ 25 w 25"/>
                              <a:gd name="T71" fmla="*/ 12 h 160"/>
                              <a:gd name="T72" fmla="*/ 24 w 25"/>
                              <a:gd name="T73" fmla="*/ 18 h 160"/>
                              <a:gd name="T74" fmla="*/ 22 w 25"/>
                              <a:gd name="T75" fmla="*/ 21 h 160"/>
                              <a:gd name="T76" fmla="*/ 19 w 25"/>
                              <a:gd name="T77" fmla="*/ 23 h 160"/>
                              <a:gd name="T78" fmla="*/ 13 w 25"/>
                              <a:gd name="T79" fmla="*/ 24 h 160"/>
                              <a:gd name="T80" fmla="*/ 6 w 25"/>
                              <a:gd name="T81" fmla="*/ 23 h 160"/>
                              <a:gd name="T82" fmla="*/ 3 w 25"/>
                              <a:gd name="T83" fmla="*/ 22 h 160"/>
                              <a:gd name="T84" fmla="*/ 0 w 25"/>
                              <a:gd name="T85" fmla="*/ 18 h 160"/>
                              <a:gd name="T86" fmla="*/ 0 w 25"/>
                              <a:gd name="T87" fmla="*/ 12 h 160"/>
                              <a:gd name="T88" fmla="*/ 0 w 25"/>
                              <a:gd name="T89" fmla="*/ 6 h 160"/>
                              <a:gd name="T90" fmla="*/ 3 w 25"/>
                              <a:gd name="T91" fmla="*/ 2 h 160"/>
                              <a:gd name="T92" fmla="*/ 6 w 25"/>
                              <a:gd name="T93" fmla="*/ 1 h 160"/>
                              <a:gd name="T94" fmla="*/ 13 w 25"/>
                              <a:gd name="T95" fmla="*/ 0 h 160"/>
                              <a:gd name="T96" fmla="*/ 19 w 25"/>
                              <a:gd name="T97" fmla="*/ 1 h 160"/>
                              <a:gd name="T98" fmla="*/ 22 w 25"/>
                              <a:gd name="T99" fmla="*/ 2 h 160"/>
                              <a:gd name="T100" fmla="*/ 24 w 25"/>
                              <a:gd name="T101" fmla="*/ 6 h 160"/>
                              <a:gd name="T102" fmla="*/ 25 w 25"/>
                              <a:gd name="T103" fmla="*/ 12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25" h="160">
                                <a:moveTo>
                                  <a:pt x="22" y="156"/>
                                </a:moveTo>
                                <a:lnTo>
                                  <a:pt x="22" y="157"/>
                                </a:lnTo>
                                <a:lnTo>
                                  <a:pt x="22" y="158"/>
                                </a:lnTo>
                                <a:lnTo>
                                  <a:pt x="21" y="158"/>
                                </a:lnTo>
                                <a:lnTo>
                                  <a:pt x="20" y="160"/>
                                </a:lnTo>
                                <a:lnTo>
                                  <a:pt x="19" y="160"/>
                                </a:lnTo>
                                <a:lnTo>
                                  <a:pt x="17" y="160"/>
                                </a:lnTo>
                                <a:lnTo>
                                  <a:pt x="15" y="160"/>
                                </a:lnTo>
                                <a:lnTo>
                                  <a:pt x="13" y="160"/>
                                </a:lnTo>
                                <a:lnTo>
                                  <a:pt x="10" y="160"/>
                                </a:lnTo>
                                <a:lnTo>
                                  <a:pt x="8" y="160"/>
                                </a:lnTo>
                                <a:lnTo>
                                  <a:pt x="5" y="160"/>
                                </a:lnTo>
                                <a:lnTo>
                                  <a:pt x="4" y="160"/>
                                </a:lnTo>
                                <a:lnTo>
                                  <a:pt x="4" y="158"/>
                                </a:lnTo>
                                <a:lnTo>
                                  <a:pt x="3" y="158"/>
                                </a:lnTo>
                                <a:lnTo>
                                  <a:pt x="3" y="157"/>
                                </a:lnTo>
                                <a:lnTo>
                                  <a:pt x="3" y="156"/>
                                </a:lnTo>
                                <a:lnTo>
                                  <a:pt x="3" y="48"/>
                                </a:lnTo>
                                <a:lnTo>
                                  <a:pt x="3" y="48"/>
                                </a:lnTo>
                                <a:lnTo>
                                  <a:pt x="3" y="46"/>
                                </a:lnTo>
                                <a:lnTo>
                                  <a:pt x="4" y="46"/>
                                </a:lnTo>
                                <a:lnTo>
                                  <a:pt x="4" y="45"/>
                                </a:lnTo>
                                <a:lnTo>
                                  <a:pt x="5" y="45"/>
                                </a:lnTo>
                                <a:lnTo>
                                  <a:pt x="8" y="45"/>
                                </a:lnTo>
                                <a:lnTo>
                                  <a:pt x="10" y="44"/>
                                </a:lnTo>
                                <a:lnTo>
                                  <a:pt x="13" y="44"/>
                                </a:lnTo>
                                <a:lnTo>
                                  <a:pt x="15" y="44"/>
                                </a:lnTo>
                                <a:lnTo>
                                  <a:pt x="17" y="45"/>
                                </a:lnTo>
                                <a:lnTo>
                                  <a:pt x="19" y="45"/>
                                </a:lnTo>
                                <a:lnTo>
                                  <a:pt x="20" y="45"/>
                                </a:lnTo>
                                <a:lnTo>
                                  <a:pt x="21" y="46"/>
                                </a:lnTo>
                                <a:lnTo>
                                  <a:pt x="22" y="46"/>
                                </a:lnTo>
                                <a:lnTo>
                                  <a:pt x="22" y="48"/>
                                </a:lnTo>
                                <a:lnTo>
                                  <a:pt x="22" y="48"/>
                                </a:lnTo>
                                <a:lnTo>
                                  <a:pt x="22" y="156"/>
                                </a:lnTo>
                                <a:close/>
                                <a:moveTo>
                                  <a:pt x="25" y="12"/>
                                </a:moveTo>
                                <a:lnTo>
                                  <a:pt x="24" y="18"/>
                                </a:lnTo>
                                <a:lnTo>
                                  <a:pt x="22" y="21"/>
                                </a:lnTo>
                                <a:lnTo>
                                  <a:pt x="19" y="23"/>
                                </a:lnTo>
                                <a:lnTo>
                                  <a:pt x="13" y="24"/>
                                </a:lnTo>
                                <a:lnTo>
                                  <a:pt x="6" y="23"/>
                                </a:lnTo>
                                <a:lnTo>
                                  <a:pt x="3" y="22"/>
                                </a:lnTo>
                                <a:lnTo>
                                  <a:pt x="0" y="18"/>
                                </a:lnTo>
                                <a:lnTo>
                                  <a:pt x="0" y="12"/>
                                </a:lnTo>
                                <a:lnTo>
                                  <a:pt x="0" y="6"/>
                                </a:lnTo>
                                <a:lnTo>
                                  <a:pt x="3" y="2"/>
                                </a:lnTo>
                                <a:lnTo>
                                  <a:pt x="6" y="1"/>
                                </a:lnTo>
                                <a:lnTo>
                                  <a:pt x="13" y="0"/>
                                </a:lnTo>
                                <a:lnTo>
                                  <a:pt x="19" y="1"/>
                                </a:lnTo>
                                <a:lnTo>
                                  <a:pt x="22" y="2"/>
                                </a:lnTo>
                                <a:lnTo>
                                  <a:pt x="24" y="6"/>
                                </a:lnTo>
                                <a:lnTo>
                                  <a:pt x="25" y="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32" name="Freeform 319"/>
                        <wps:cNvSpPr>
                          <a:spLocks/>
                        </wps:cNvSpPr>
                        <wps:spPr bwMode="auto">
                          <a:xfrm>
                            <a:off x="2151063" y="1211263"/>
                            <a:ext cx="44450" cy="63500"/>
                          </a:xfrm>
                          <a:custGeom>
                            <a:avLst/>
                            <a:gdLst>
                              <a:gd name="T0" fmla="*/ 85 w 85"/>
                              <a:gd name="T1" fmla="*/ 99 h 119"/>
                              <a:gd name="T2" fmla="*/ 85 w 85"/>
                              <a:gd name="T3" fmla="*/ 102 h 119"/>
                              <a:gd name="T4" fmla="*/ 84 w 85"/>
                              <a:gd name="T5" fmla="*/ 104 h 119"/>
                              <a:gd name="T6" fmla="*/ 84 w 85"/>
                              <a:gd name="T7" fmla="*/ 106 h 119"/>
                              <a:gd name="T8" fmla="*/ 80 w 85"/>
                              <a:gd name="T9" fmla="*/ 109 h 119"/>
                              <a:gd name="T10" fmla="*/ 73 w 85"/>
                              <a:gd name="T11" fmla="*/ 113 h 119"/>
                              <a:gd name="T12" fmla="*/ 64 w 85"/>
                              <a:gd name="T13" fmla="*/ 117 h 119"/>
                              <a:gd name="T14" fmla="*/ 53 w 85"/>
                              <a:gd name="T15" fmla="*/ 118 h 119"/>
                              <a:gd name="T16" fmla="*/ 37 w 85"/>
                              <a:gd name="T17" fmla="*/ 118 h 119"/>
                              <a:gd name="T18" fmla="*/ 18 w 85"/>
                              <a:gd name="T19" fmla="*/ 110 h 119"/>
                              <a:gd name="T20" fmla="*/ 6 w 85"/>
                              <a:gd name="T21" fmla="*/ 96 h 119"/>
                              <a:gd name="T22" fmla="*/ 0 w 85"/>
                              <a:gd name="T23" fmla="*/ 74 h 119"/>
                              <a:gd name="T24" fmla="*/ 0 w 85"/>
                              <a:gd name="T25" fmla="*/ 45 h 119"/>
                              <a:gd name="T26" fmla="*/ 7 w 85"/>
                              <a:gd name="T27" fmla="*/ 22 h 119"/>
                              <a:gd name="T28" fmla="*/ 21 w 85"/>
                              <a:gd name="T29" fmla="*/ 7 h 119"/>
                              <a:gd name="T30" fmla="*/ 39 w 85"/>
                              <a:gd name="T31" fmla="*/ 1 h 119"/>
                              <a:gd name="T32" fmla="*/ 55 w 85"/>
                              <a:gd name="T33" fmla="*/ 0 h 119"/>
                              <a:gd name="T34" fmla="*/ 65 w 85"/>
                              <a:gd name="T35" fmla="*/ 2 h 119"/>
                              <a:gd name="T36" fmla="*/ 73 w 85"/>
                              <a:gd name="T37" fmla="*/ 5 h 119"/>
                              <a:gd name="T38" fmla="*/ 79 w 85"/>
                              <a:gd name="T39" fmla="*/ 8 h 119"/>
                              <a:gd name="T40" fmla="*/ 82 w 85"/>
                              <a:gd name="T41" fmla="*/ 12 h 119"/>
                              <a:gd name="T42" fmla="*/ 84 w 85"/>
                              <a:gd name="T43" fmla="*/ 13 h 119"/>
                              <a:gd name="T44" fmla="*/ 84 w 85"/>
                              <a:gd name="T45" fmla="*/ 16 h 119"/>
                              <a:gd name="T46" fmla="*/ 85 w 85"/>
                              <a:gd name="T47" fmla="*/ 19 h 119"/>
                              <a:gd name="T48" fmla="*/ 85 w 85"/>
                              <a:gd name="T49" fmla="*/ 26 h 119"/>
                              <a:gd name="T50" fmla="*/ 82 w 85"/>
                              <a:gd name="T51" fmla="*/ 29 h 119"/>
                              <a:gd name="T52" fmla="*/ 79 w 85"/>
                              <a:gd name="T53" fmla="*/ 29 h 119"/>
                              <a:gd name="T54" fmla="*/ 74 w 85"/>
                              <a:gd name="T55" fmla="*/ 26 h 119"/>
                              <a:gd name="T56" fmla="*/ 66 w 85"/>
                              <a:gd name="T57" fmla="*/ 21 h 119"/>
                              <a:gd name="T58" fmla="*/ 57 w 85"/>
                              <a:gd name="T59" fmla="*/ 17 h 119"/>
                              <a:gd name="T60" fmla="*/ 43 w 85"/>
                              <a:gd name="T61" fmla="*/ 17 h 119"/>
                              <a:gd name="T62" fmla="*/ 28 w 85"/>
                              <a:gd name="T63" fmla="*/ 28 h 119"/>
                              <a:gd name="T64" fmla="*/ 21 w 85"/>
                              <a:gd name="T65" fmla="*/ 60 h 119"/>
                              <a:gd name="T66" fmla="*/ 22 w 85"/>
                              <a:gd name="T67" fmla="*/ 78 h 119"/>
                              <a:gd name="T68" fmla="*/ 28 w 85"/>
                              <a:gd name="T69" fmla="*/ 91 h 119"/>
                              <a:gd name="T70" fmla="*/ 38 w 85"/>
                              <a:gd name="T71" fmla="*/ 99 h 119"/>
                              <a:gd name="T72" fmla="*/ 50 w 85"/>
                              <a:gd name="T73" fmla="*/ 102 h 119"/>
                              <a:gd name="T74" fmla="*/ 63 w 85"/>
                              <a:gd name="T75" fmla="*/ 99 h 119"/>
                              <a:gd name="T76" fmla="*/ 71 w 85"/>
                              <a:gd name="T77" fmla="*/ 94 h 119"/>
                              <a:gd name="T78" fmla="*/ 78 w 85"/>
                              <a:gd name="T79" fmla="*/ 90 h 119"/>
                              <a:gd name="T80" fmla="*/ 81 w 85"/>
                              <a:gd name="T81" fmla="*/ 88 h 119"/>
                              <a:gd name="T82" fmla="*/ 84 w 85"/>
                              <a:gd name="T83" fmla="*/ 88 h 119"/>
                              <a:gd name="T84" fmla="*/ 84 w 85"/>
                              <a:gd name="T85" fmla="*/ 90 h 119"/>
                              <a:gd name="T86" fmla="*/ 85 w 85"/>
                              <a:gd name="T87" fmla="*/ 93 h 119"/>
                              <a:gd name="T88" fmla="*/ 85 w 85"/>
                              <a:gd name="T89" fmla="*/ 97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85" h="119">
                                <a:moveTo>
                                  <a:pt x="85" y="97"/>
                                </a:moveTo>
                                <a:lnTo>
                                  <a:pt x="85" y="99"/>
                                </a:lnTo>
                                <a:lnTo>
                                  <a:pt x="85" y="101"/>
                                </a:lnTo>
                                <a:lnTo>
                                  <a:pt x="85" y="102"/>
                                </a:lnTo>
                                <a:lnTo>
                                  <a:pt x="85" y="103"/>
                                </a:lnTo>
                                <a:lnTo>
                                  <a:pt x="84" y="104"/>
                                </a:lnTo>
                                <a:lnTo>
                                  <a:pt x="84" y="104"/>
                                </a:lnTo>
                                <a:lnTo>
                                  <a:pt x="84" y="106"/>
                                </a:lnTo>
                                <a:lnTo>
                                  <a:pt x="81" y="107"/>
                                </a:lnTo>
                                <a:lnTo>
                                  <a:pt x="80" y="109"/>
                                </a:lnTo>
                                <a:lnTo>
                                  <a:pt x="76" y="110"/>
                                </a:lnTo>
                                <a:lnTo>
                                  <a:pt x="73" y="113"/>
                                </a:lnTo>
                                <a:lnTo>
                                  <a:pt x="69" y="115"/>
                                </a:lnTo>
                                <a:lnTo>
                                  <a:pt x="64" y="117"/>
                                </a:lnTo>
                                <a:lnTo>
                                  <a:pt x="59" y="118"/>
                                </a:lnTo>
                                <a:lnTo>
                                  <a:pt x="53" y="118"/>
                                </a:lnTo>
                                <a:lnTo>
                                  <a:pt x="48" y="119"/>
                                </a:lnTo>
                                <a:lnTo>
                                  <a:pt x="37" y="118"/>
                                </a:lnTo>
                                <a:lnTo>
                                  <a:pt x="27" y="115"/>
                                </a:lnTo>
                                <a:lnTo>
                                  <a:pt x="18" y="110"/>
                                </a:lnTo>
                                <a:lnTo>
                                  <a:pt x="12" y="103"/>
                                </a:lnTo>
                                <a:lnTo>
                                  <a:pt x="6" y="96"/>
                                </a:lnTo>
                                <a:lnTo>
                                  <a:pt x="2" y="86"/>
                                </a:lnTo>
                                <a:lnTo>
                                  <a:pt x="0" y="74"/>
                                </a:lnTo>
                                <a:lnTo>
                                  <a:pt x="0" y="60"/>
                                </a:lnTo>
                                <a:lnTo>
                                  <a:pt x="0" y="45"/>
                                </a:lnTo>
                                <a:lnTo>
                                  <a:pt x="4" y="33"/>
                                </a:lnTo>
                                <a:lnTo>
                                  <a:pt x="7" y="22"/>
                                </a:lnTo>
                                <a:lnTo>
                                  <a:pt x="15" y="14"/>
                                </a:lnTo>
                                <a:lnTo>
                                  <a:pt x="21" y="7"/>
                                </a:lnTo>
                                <a:lnTo>
                                  <a:pt x="31" y="3"/>
                                </a:lnTo>
                                <a:lnTo>
                                  <a:pt x="39" y="1"/>
                                </a:lnTo>
                                <a:lnTo>
                                  <a:pt x="50" y="0"/>
                                </a:lnTo>
                                <a:lnTo>
                                  <a:pt x="55" y="0"/>
                                </a:lnTo>
                                <a:lnTo>
                                  <a:pt x="60" y="1"/>
                                </a:lnTo>
                                <a:lnTo>
                                  <a:pt x="65" y="2"/>
                                </a:lnTo>
                                <a:lnTo>
                                  <a:pt x="69" y="3"/>
                                </a:lnTo>
                                <a:lnTo>
                                  <a:pt x="73" y="5"/>
                                </a:lnTo>
                                <a:lnTo>
                                  <a:pt x="76" y="7"/>
                                </a:lnTo>
                                <a:lnTo>
                                  <a:pt x="79" y="8"/>
                                </a:lnTo>
                                <a:lnTo>
                                  <a:pt x="81" y="11"/>
                                </a:lnTo>
                                <a:lnTo>
                                  <a:pt x="82" y="12"/>
                                </a:lnTo>
                                <a:lnTo>
                                  <a:pt x="82" y="13"/>
                                </a:lnTo>
                                <a:lnTo>
                                  <a:pt x="84" y="13"/>
                                </a:lnTo>
                                <a:lnTo>
                                  <a:pt x="84" y="14"/>
                                </a:lnTo>
                                <a:lnTo>
                                  <a:pt x="84" y="16"/>
                                </a:lnTo>
                                <a:lnTo>
                                  <a:pt x="85" y="17"/>
                                </a:lnTo>
                                <a:lnTo>
                                  <a:pt x="85" y="19"/>
                                </a:lnTo>
                                <a:lnTo>
                                  <a:pt x="85" y="21"/>
                                </a:lnTo>
                                <a:lnTo>
                                  <a:pt x="85" y="26"/>
                                </a:lnTo>
                                <a:lnTo>
                                  <a:pt x="84" y="28"/>
                                </a:lnTo>
                                <a:lnTo>
                                  <a:pt x="82" y="29"/>
                                </a:lnTo>
                                <a:lnTo>
                                  <a:pt x="81" y="29"/>
                                </a:lnTo>
                                <a:lnTo>
                                  <a:pt x="79" y="29"/>
                                </a:lnTo>
                                <a:lnTo>
                                  <a:pt x="76" y="28"/>
                                </a:lnTo>
                                <a:lnTo>
                                  <a:pt x="74" y="26"/>
                                </a:lnTo>
                                <a:lnTo>
                                  <a:pt x="70" y="23"/>
                                </a:lnTo>
                                <a:lnTo>
                                  <a:pt x="66" y="21"/>
                                </a:lnTo>
                                <a:lnTo>
                                  <a:pt x="62" y="18"/>
                                </a:lnTo>
                                <a:lnTo>
                                  <a:pt x="57" y="17"/>
                                </a:lnTo>
                                <a:lnTo>
                                  <a:pt x="50" y="17"/>
                                </a:lnTo>
                                <a:lnTo>
                                  <a:pt x="43" y="17"/>
                                </a:lnTo>
                                <a:lnTo>
                                  <a:pt x="32" y="23"/>
                                </a:lnTo>
                                <a:lnTo>
                                  <a:pt x="28" y="28"/>
                                </a:lnTo>
                                <a:lnTo>
                                  <a:pt x="22" y="40"/>
                                </a:lnTo>
                                <a:lnTo>
                                  <a:pt x="21" y="60"/>
                                </a:lnTo>
                                <a:lnTo>
                                  <a:pt x="21" y="70"/>
                                </a:lnTo>
                                <a:lnTo>
                                  <a:pt x="22" y="78"/>
                                </a:lnTo>
                                <a:lnTo>
                                  <a:pt x="25" y="86"/>
                                </a:lnTo>
                                <a:lnTo>
                                  <a:pt x="28" y="91"/>
                                </a:lnTo>
                                <a:lnTo>
                                  <a:pt x="32" y="96"/>
                                </a:lnTo>
                                <a:lnTo>
                                  <a:pt x="38" y="99"/>
                                </a:lnTo>
                                <a:lnTo>
                                  <a:pt x="43" y="101"/>
                                </a:lnTo>
                                <a:lnTo>
                                  <a:pt x="50" y="102"/>
                                </a:lnTo>
                                <a:lnTo>
                                  <a:pt x="57" y="101"/>
                                </a:lnTo>
                                <a:lnTo>
                                  <a:pt x="63" y="99"/>
                                </a:lnTo>
                                <a:lnTo>
                                  <a:pt x="68" y="97"/>
                                </a:lnTo>
                                <a:lnTo>
                                  <a:pt x="71" y="94"/>
                                </a:lnTo>
                                <a:lnTo>
                                  <a:pt x="75" y="92"/>
                                </a:lnTo>
                                <a:lnTo>
                                  <a:pt x="78" y="90"/>
                                </a:lnTo>
                                <a:lnTo>
                                  <a:pt x="80" y="88"/>
                                </a:lnTo>
                                <a:lnTo>
                                  <a:pt x="81" y="88"/>
                                </a:lnTo>
                                <a:lnTo>
                                  <a:pt x="82" y="88"/>
                                </a:lnTo>
                                <a:lnTo>
                                  <a:pt x="84" y="88"/>
                                </a:lnTo>
                                <a:lnTo>
                                  <a:pt x="84" y="88"/>
                                </a:lnTo>
                                <a:lnTo>
                                  <a:pt x="84" y="90"/>
                                </a:lnTo>
                                <a:lnTo>
                                  <a:pt x="85" y="91"/>
                                </a:lnTo>
                                <a:lnTo>
                                  <a:pt x="85" y="93"/>
                                </a:lnTo>
                                <a:lnTo>
                                  <a:pt x="85" y="94"/>
                                </a:lnTo>
                                <a:lnTo>
                                  <a:pt x="85" y="9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33" name="Freeform 320"/>
                        <wps:cNvSpPr>
                          <a:spLocks noEditPoints="1"/>
                        </wps:cNvSpPr>
                        <wps:spPr bwMode="auto">
                          <a:xfrm>
                            <a:off x="2206625" y="1211263"/>
                            <a:ext cx="52388" cy="63500"/>
                          </a:xfrm>
                          <a:custGeom>
                            <a:avLst/>
                            <a:gdLst>
                              <a:gd name="T0" fmla="*/ 98 w 99"/>
                              <a:gd name="T1" fmla="*/ 59 h 119"/>
                              <a:gd name="T2" fmla="*/ 94 w 99"/>
                              <a:gd name="T3" fmla="*/ 62 h 119"/>
                              <a:gd name="T4" fmla="*/ 21 w 99"/>
                              <a:gd name="T5" fmla="*/ 64 h 119"/>
                              <a:gd name="T6" fmla="*/ 22 w 99"/>
                              <a:gd name="T7" fmla="*/ 80 h 119"/>
                              <a:gd name="T8" fmla="*/ 28 w 99"/>
                              <a:gd name="T9" fmla="*/ 92 h 119"/>
                              <a:gd name="T10" fmla="*/ 39 w 99"/>
                              <a:gd name="T11" fmla="*/ 99 h 119"/>
                              <a:gd name="T12" fmla="*/ 55 w 99"/>
                              <a:gd name="T13" fmla="*/ 103 h 119"/>
                              <a:gd name="T14" fmla="*/ 70 w 99"/>
                              <a:gd name="T15" fmla="*/ 102 h 119"/>
                              <a:gd name="T16" fmla="*/ 80 w 99"/>
                              <a:gd name="T17" fmla="*/ 98 h 119"/>
                              <a:gd name="T18" fmla="*/ 87 w 99"/>
                              <a:gd name="T19" fmla="*/ 96 h 119"/>
                              <a:gd name="T20" fmla="*/ 91 w 99"/>
                              <a:gd name="T21" fmla="*/ 94 h 119"/>
                              <a:gd name="T22" fmla="*/ 92 w 99"/>
                              <a:gd name="T23" fmla="*/ 94 h 119"/>
                              <a:gd name="T24" fmla="*/ 93 w 99"/>
                              <a:gd name="T25" fmla="*/ 96 h 119"/>
                              <a:gd name="T26" fmla="*/ 94 w 99"/>
                              <a:gd name="T27" fmla="*/ 98 h 119"/>
                              <a:gd name="T28" fmla="*/ 94 w 99"/>
                              <a:gd name="T29" fmla="*/ 102 h 119"/>
                              <a:gd name="T30" fmla="*/ 94 w 99"/>
                              <a:gd name="T31" fmla="*/ 104 h 119"/>
                              <a:gd name="T32" fmla="*/ 94 w 99"/>
                              <a:gd name="T33" fmla="*/ 107 h 119"/>
                              <a:gd name="T34" fmla="*/ 93 w 99"/>
                              <a:gd name="T35" fmla="*/ 108 h 119"/>
                              <a:gd name="T36" fmla="*/ 92 w 99"/>
                              <a:gd name="T37" fmla="*/ 110 h 119"/>
                              <a:gd name="T38" fmla="*/ 88 w 99"/>
                              <a:gd name="T39" fmla="*/ 112 h 119"/>
                              <a:gd name="T40" fmla="*/ 80 w 99"/>
                              <a:gd name="T41" fmla="*/ 115 h 119"/>
                              <a:gd name="T42" fmla="*/ 67 w 99"/>
                              <a:gd name="T43" fmla="*/ 118 h 119"/>
                              <a:gd name="T44" fmla="*/ 54 w 99"/>
                              <a:gd name="T45" fmla="*/ 119 h 119"/>
                              <a:gd name="T46" fmla="*/ 30 w 99"/>
                              <a:gd name="T47" fmla="*/ 115 h 119"/>
                              <a:gd name="T48" fmla="*/ 13 w 99"/>
                              <a:gd name="T49" fmla="*/ 104 h 119"/>
                              <a:gd name="T50" fmla="*/ 3 w 99"/>
                              <a:gd name="T51" fmla="*/ 86 h 119"/>
                              <a:gd name="T52" fmla="*/ 0 w 99"/>
                              <a:gd name="T53" fmla="*/ 60 h 119"/>
                              <a:gd name="T54" fmla="*/ 3 w 99"/>
                              <a:gd name="T55" fmla="*/ 34 h 119"/>
                              <a:gd name="T56" fmla="*/ 13 w 99"/>
                              <a:gd name="T57" fmla="*/ 16 h 119"/>
                              <a:gd name="T58" fmla="*/ 30 w 99"/>
                              <a:gd name="T59" fmla="*/ 3 h 119"/>
                              <a:gd name="T60" fmla="*/ 51 w 99"/>
                              <a:gd name="T61" fmla="*/ 0 h 119"/>
                              <a:gd name="T62" fmla="*/ 74 w 99"/>
                              <a:gd name="T63" fmla="*/ 3 h 119"/>
                              <a:gd name="T64" fmla="*/ 88 w 99"/>
                              <a:gd name="T65" fmla="*/ 14 h 119"/>
                              <a:gd name="T66" fmla="*/ 96 w 99"/>
                              <a:gd name="T67" fmla="*/ 32 h 119"/>
                              <a:gd name="T68" fmla="*/ 99 w 99"/>
                              <a:gd name="T69" fmla="*/ 51 h 119"/>
                              <a:gd name="T70" fmla="*/ 78 w 99"/>
                              <a:gd name="T71" fmla="*/ 49 h 119"/>
                              <a:gd name="T72" fmla="*/ 72 w 99"/>
                              <a:gd name="T73" fmla="*/ 24 h 119"/>
                              <a:gd name="T74" fmla="*/ 50 w 99"/>
                              <a:gd name="T75" fmla="*/ 16 h 119"/>
                              <a:gd name="T76" fmla="*/ 38 w 99"/>
                              <a:gd name="T77" fmla="*/ 18 h 119"/>
                              <a:gd name="T78" fmla="*/ 28 w 99"/>
                              <a:gd name="T79" fmla="*/ 26 h 119"/>
                              <a:gd name="T80" fmla="*/ 23 w 99"/>
                              <a:gd name="T81" fmla="*/ 37 h 119"/>
                              <a:gd name="T82" fmla="*/ 21 w 99"/>
                              <a:gd name="T83" fmla="*/ 49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99" h="119">
                                <a:moveTo>
                                  <a:pt x="99" y="55"/>
                                </a:moveTo>
                                <a:lnTo>
                                  <a:pt x="98" y="59"/>
                                </a:lnTo>
                                <a:lnTo>
                                  <a:pt x="97" y="61"/>
                                </a:lnTo>
                                <a:lnTo>
                                  <a:pt x="94" y="62"/>
                                </a:lnTo>
                                <a:lnTo>
                                  <a:pt x="91" y="64"/>
                                </a:lnTo>
                                <a:lnTo>
                                  <a:pt x="21" y="64"/>
                                </a:lnTo>
                                <a:lnTo>
                                  <a:pt x="21" y="72"/>
                                </a:lnTo>
                                <a:lnTo>
                                  <a:pt x="22" y="80"/>
                                </a:lnTo>
                                <a:lnTo>
                                  <a:pt x="24" y="86"/>
                                </a:lnTo>
                                <a:lnTo>
                                  <a:pt x="28" y="92"/>
                                </a:lnTo>
                                <a:lnTo>
                                  <a:pt x="33" y="97"/>
                                </a:lnTo>
                                <a:lnTo>
                                  <a:pt x="39" y="99"/>
                                </a:lnTo>
                                <a:lnTo>
                                  <a:pt x="46" y="102"/>
                                </a:lnTo>
                                <a:lnTo>
                                  <a:pt x="55" y="103"/>
                                </a:lnTo>
                                <a:lnTo>
                                  <a:pt x="62" y="102"/>
                                </a:lnTo>
                                <a:lnTo>
                                  <a:pt x="70" y="102"/>
                                </a:lnTo>
                                <a:lnTo>
                                  <a:pt x="75" y="99"/>
                                </a:lnTo>
                                <a:lnTo>
                                  <a:pt x="80" y="98"/>
                                </a:lnTo>
                                <a:lnTo>
                                  <a:pt x="83" y="97"/>
                                </a:lnTo>
                                <a:lnTo>
                                  <a:pt x="87" y="96"/>
                                </a:lnTo>
                                <a:lnTo>
                                  <a:pt x="90" y="94"/>
                                </a:lnTo>
                                <a:lnTo>
                                  <a:pt x="91" y="94"/>
                                </a:lnTo>
                                <a:lnTo>
                                  <a:pt x="92" y="94"/>
                                </a:lnTo>
                                <a:lnTo>
                                  <a:pt x="92" y="94"/>
                                </a:lnTo>
                                <a:lnTo>
                                  <a:pt x="93" y="96"/>
                                </a:lnTo>
                                <a:lnTo>
                                  <a:pt x="93" y="96"/>
                                </a:lnTo>
                                <a:lnTo>
                                  <a:pt x="94" y="97"/>
                                </a:lnTo>
                                <a:lnTo>
                                  <a:pt x="94" y="98"/>
                                </a:lnTo>
                                <a:lnTo>
                                  <a:pt x="94" y="99"/>
                                </a:lnTo>
                                <a:lnTo>
                                  <a:pt x="94" y="102"/>
                                </a:lnTo>
                                <a:lnTo>
                                  <a:pt x="94" y="103"/>
                                </a:lnTo>
                                <a:lnTo>
                                  <a:pt x="94" y="104"/>
                                </a:lnTo>
                                <a:lnTo>
                                  <a:pt x="94" y="106"/>
                                </a:lnTo>
                                <a:lnTo>
                                  <a:pt x="94" y="107"/>
                                </a:lnTo>
                                <a:lnTo>
                                  <a:pt x="93" y="108"/>
                                </a:lnTo>
                                <a:lnTo>
                                  <a:pt x="93" y="108"/>
                                </a:lnTo>
                                <a:lnTo>
                                  <a:pt x="93" y="109"/>
                                </a:lnTo>
                                <a:lnTo>
                                  <a:pt x="92" y="110"/>
                                </a:lnTo>
                                <a:lnTo>
                                  <a:pt x="91" y="110"/>
                                </a:lnTo>
                                <a:lnTo>
                                  <a:pt x="88" y="112"/>
                                </a:lnTo>
                                <a:lnTo>
                                  <a:pt x="85" y="113"/>
                                </a:lnTo>
                                <a:lnTo>
                                  <a:pt x="80" y="115"/>
                                </a:lnTo>
                                <a:lnTo>
                                  <a:pt x="75" y="117"/>
                                </a:lnTo>
                                <a:lnTo>
                                  <a:pt x="67" y="118"/>
                                </a:lnTo>
                                <a:lnTo>
                                  <a:pt x="61" y="118"/>
                                </a:lnTo>
                                <a:lnTo>
                                  <a:pt x="54" y="119"/>
                                </a:lnTo>
                                <a:lnTo>
                                  <a:pt x="40" y="118"/>
                                </a:lnTo>
                                <a:lnTo>
                                  <a:pt x="30" y="115"/>
                                </a:lnTo>
                                <a:lnTo>
                                  <a:pt x="21" y="110"/>
                                </a:lnTo>
                                <a:lnTo>
                                  <a:pt x="13" y="104"/>
                                </a:lnTo>
                                <a:lnTo>
                                  <a:pt x="7" y="96"/>
                                </a:lnTo>
                                <a:lnTo>
                                  <a:pt x="3" y="86"/>
                                </a:lnTo>
                                <a:lnTo>
                                  <a:pt x="0" y="74"/>
                                </a:lnTo>
                                <a:lnTo>
                                  <a:pt x="0" y="60"/>
                                </a:lnTo>
                                <a:lnTo>
                                  <a:pt x="0" y="46"/>
                                </a:lnTo>
                                <a:lnTo>
                                  <a:pt x="3" y="34"/>
                                </a:lnTo>
                                <a:lnTo>
                                  <a:pt x="7" y="24"/>
                                </a:lnTo>
                                <a:lnTo>
                                  <a:pt x="13" y="16"/>
                                </a:lnTo>
                                <a:lnTo>
                                  <a:pt x="21" y="8"/>
                                </a:lnTo>
                                <a:lnTo>
                                  <a:pt x="30" y="3"/>
                                </a:lnTo>
                                <a:lnTo>
                                  <a:pt x="40" y="1"/>
                                </a:lnTo>
                                <a:lnTo>
                                  <a:pt x="51" y="0"/>
                                </a:lnTo>
                                <a:lnTo>
                                  <a:pt x="64" y="1"/>
                                </a:lnTo>
                                <a:lnTo>
                                  <a:pt x="74" y="3"/>
                                </a:lnTo>
                                <a:lnTo>
                                  <a:pt x="81" y="8"/>
                                </a:lnTo>
                                <a:lnTo>
                                  <a:pt x="88" y="14"/>
                                </a:lnTo>
                                <a:lnTo>
                                  <a:pt x="93" y="22"/>
                                </a:lnTo>
                                <a:lnTo>
                                  <a:pt x="96" y="32"/>
                                </a:lnTo>
                                <a:lnTo>
                                  <a:pt x="98" y="40"/>
                                </a:lnTo>
                                <a:lnTo>
                                  <a:pt x="99" y="51"/>
                                </a:lnTo>
                                <a:lnTo>
                                  <a:pt x="99" y="55"/>
                                </a:lnTo>
                                <a:close/>
                                <a:moveTo>
                                  <a:pt x="78" y="49"/>
                                </a:moveTo>
                                <a:lnTo>
                                  <a:pt x="78" y="34"/>
                                </a:lnTo>
                                <a:lnTo>
                                  <a:pt x="72" y="24"/>
                                </a:lnTo>
                                <a:lnTo>
                                  <a:pt x="64" y="17"/>
                                </a:lnTo>
                                <a:lnTo>
                                  <a:pt x="50" y="16"/>
                                </a:lnTo>
                                <a:lnTo>
                                  <a:pt x="44" y="16"/>
                                </a:lnTo>
                                <a:lnTo>
                                  <a:pt x="38" y="18"/>
                                </a:lnTo>
                                <a:lnTo>
                                  <a:pt x="33" y="21"/>
                                </a:lnTo>
                                <a:lnTo>
                                  <a:pt x="28" y="26"/>
                                </a:lnTo>
                                <a:lnTo>
                                  <a:pt x="25" y="30"/>
                                </a:lnTo>
                                <a:lnTo>
                                  <a:pt x="23" y="37"/>
                                </a:lnTo>
                                <a:lnTo>
                                  <a:pt x="21" y="43"/>
                                </a:lnTo>
                                <a:lnTo>
                                  <a:pt x="21" y="49"/>
                                </a:lnTo>
                                <a:lnTo>
                                  <a:pt x="78" y="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34" name="Freeform 321"/>
                        <wps:cNvSpPr>
                          <a:spLocks/>
                        </wps:cNvSpPr>
                        <wps:spPr bwMode="auto">
                          <a:xfrm>
                            <a:off x="2274888" y="1184275"/>
                            <a:ext cx="11113" cy="88900"/>
                          </a:xfrm>
                          <a:custGeom>
                            <a:avLst/>
                            <a:gdLst>
                              <a:gd name="T0" fmla="*/ 20 w 20"/>
                              <a:gd name="T1" fmla="*/ 164 h 168"/>
                              <a:gd name="T2" fmla="*/ 20 w 20"/>
                              <a:gd name="T3" fmla="*/ 165 h 168"/>
                              <a:gd name="T4" fmla="*/ 20 w 20"/>
                              <a:gd name="T5" fmla="*/ 166 h 168"/>
                              <a:gd name="T6" fmla="*/ 20 w 20"/>
                              <a:gd name="T7" fmla="*/ 166 h 168"/>
                              <a:gd name="T8" fmla="*/ 18 w 20"/>
                              <a:gd name="T9" fmla="*/ 168 h 168"/>
                              <a:gd name="T10" fmla="*/ 17 w 20"/>
                              <a:gd name="T11" fmla="*/ 168 h 168"/>
                              <a:gd name="T12" fmla="*/ 15 w 20"/>
                              <a:gd name="T13" fmla="*/ 168 h 168"/>
                              <a:gd name="T14" fmla="*/ 13 w 20"/>
                              <a:gd name="T15" fmla="*/ 168 h 168"/>
                              <a:gd name="T16" fmla="*/ 10 w 20"/>
                              <a:gd name="T17" fmla="*/ 168 h 168"/>
                              <a:gd name="T18" fmla="*/ 7 w 20"/>
                              <a:gd name="T19" fmla="*/ 168 h 168"/>
                              <a:gd name="T20" fmla="*/ 5 w 20"/>
                              <a:gd name="T21" fmla="*/ 168 h 168"/>
                              <a:gd name="T22" fmla="*/ 4 w 20"/>
                              <a:gd name="T23" fmla="*/ 168 h 168"/>
                              <a:gd name="T24" fmla="*/ 2 w 20"/>
                              <a:gd name="T25" fmla="*/ 168 h 168"/>
                              <a:gd name="T26" fmla="*/ 1 w 20"/>
                              <a:gd name="T27" fmla="*/ 166 h 168"/>
                              <a:gd name="T28" fmla="*/ 1 w 20"/>
                              <a:gd name="T29" fmla="*/ 166 h 168"/>
                              <a:gd name="T30" fmla="*/ 0 w 20"/>
                              <a:gd name="T31" fmla="*/ 165 h 168"/>
                              <a:gd name="T32" fmla="*/ 0 w 20"/>
                              <a:gd name="T33" fmla="*/ 164 h 168"/>
                              <a:gd name="T34" fmla="*/ 0 w 20"/>
                              <a:gd name="T35" fmla="*/ 4 h 168"/>
                              <a:gd name="T36" fmla="*/ 0 w 20"/>
                              <a:gd name="T37" fmla="*/ 3 h 168"/>
                              <a:gd name="T38" fmla="*/ 1 w 20"/>
                              <a:gd name="T39" fmla="*/ 1 h 168"/>
                              <a:gd name="T40" fmla="*/ 1 w 20"/>
                              <a:gd name="T41" fmla="*/ 1 h 168"/>
                              <a:gd name="T42" fmla="*/ 2 w 20"/>
                              <a:gd name="T43" fmla="*/ 1 h 168"/>
                              <a:gd name="T44" fmla="*/ 4 w 20"/>
                              <a:gd name="T45" fmla="*/ 0 h 168"/>
                              <a:gd name="T46" fmla="*/ 5 w 20"/>
                              <a:gd name="T47" fmla="*/ 0 h 168"/>
                              <a:gd name="T48" fmla="*/ 7 w 20"/>
                              <a:gd name="T49" fmla="*/ 0 h 168"/>
                              <a:gd name="T50" fmla="*/ 10 w 20"/>
                              <a:gd name="T51" fmla="*/ 0 h 168"/>
                              <a:gd name="T52" fmla="*/ 13 w 20"/>
                              <a:gd name="T53" fmla="*/ 0 h 168"/>
                              <a:gd name="T54" fmla="*/ 15 w 20"/>
                              <a:gd name="T55" fmla="*/ 0 h 168"/>
                              <a:gd name="T56" fmla="*/ 17 w 20"/>
                              <a:gd name="T57" fmla="*/ 0 h 168"/>
                              <a:gd name="T58" fmla="*/ 18 w 20"/>
                              <a:gd name="T59" fmla="*/ 1 h 168"/>
                              <a:gd name="T60" fmla="*/ 20 w 20"/>
                              <a:gd name="T61" fmla="*/ 1 h 168"/>
                              <a:gd name="T62" fmla="*/ 20 w 20"/>
                              <a:gd name="T63" fmla="*/ 1 h 168"/>
                              <a:gd name="T64" fmla="*/ 20 w 20"/>
                              <a:gd name="T65" fmla="*/ 3 h 168"/>
                              <a:gd name="T66" fmla="*/ 20 w 20"/>
                              <a:gd name="T67" fmla="*/ 4 h 168"/>
                              <a:gd name="T68" fmla="*/ 20 w 20"/>
                              <a:gd name="T69" fmla="*/ 164 h 1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0" h="168">
                                <a:moveTo>
                                  <a:pt x="20" y="164"/>
                                </a:moveTo>
                                <a:lnTo>
                                  <a:pt x="20" y="165"/>
                                </a:lnTo>
                                <a:lnTo>
                                  <a:pt x="20" y="166"/>
                                </a:lnTo>
                                <a:lnTo>
                                  <a:pt x="20" y="166"/>
                                </a:lnTo>
                                <a:lnTo>
                                  <a:pt x="18" y="168"/>
                                </a:lnTo>
                                <a:lnTo>
                                  <a:pt x="17" y="168"/>
                                </a:lnTo>
                                <a:lnTo>
                                  <a:pt x="15" y="168"/>
                                </a:lnTo>
                                <a:lnTo>
                                  <a:pt x="13" y="168"/>
                                </a:lnTo>
                                <a:lnTo>
                                  <a:pt x="10" y="168"/>
                                </a:lnTo>
                                <a:lnTo>
                                  <a:pt x="7" y="168"/>
                                </a:lnTo>
                                <a:lnTo>
                                  <a:pt x="5" y="168"/>
                                </a:lnTo>
                                <a:lnTo>
                                  <a:pt x="4" y="168"/>
                                </a:lnTo>
                                <a:lnTo>
                                  <a:pt x="2" y="168"/>
                                </a:lnTo>
                                <a:lnTo>
                                  <a:pt x="1" y="166"/>
                                </a:lnTo>
                                <a:lnTo>
                                  <a:pt x="1" y="166"/>
                                </a:lnTo>
                                <a:lnTo>
                                  <a:pt x="0" y="165"/>
                                </a:lnTo>
                                <a:lnTo>
                                  <a:pt x="0" y="164"/>
                                </a:lnTo>
                                <a:lnTo>
                                  <a:pt x="0" y="4"/>
                                </a:lnTo>
                                <a:lnTo>
                                  <a:pt x="0" y="3"/>
                                </a:lnTo>
                                <a:lnTo>
                                  <a:pt x="1" y="1"/>
                                </a:lnTo>
                                <a:lnTo>
                                  <a:pt x="1" y="1"/>
                                </a:lnTo>
                                <a:lnTo>
                                  <a:pt x="2" y="1"/>
                                </a:lnTo>
                                <a:lnTo>
                                  <a:pt x="4" y="0"/>
                                </a:lnTo>
                                <a:lnTo>
                                  <a:pt x="5" y="0"/>
                                </a:lnTo>
                                <a:lnTo>
                                  <a:pt x="7" y="0"/>
                                </a:lnTo>
                                <a:lnTo>
                                  <a:pt x="10" y="0"/>
                                </a:lnTo>
                                <a:lnTo>
                                  <a:pt x="13" y="0"/>
                                </a:lnTo>
                                <a:lnTo>
                                  <a:pt x="15" y="0"/>
                                </a:lnTo>
                                <a:lnTo>
                                  <a:pt x="17" y="0"/>
                                </a:lnTo>
                                <a:lnTo>
                                  <a:pt x="18" y="1"/>
                                </a:lnTo>
                                <a:lnTo>
                                  <a:pt x="20" y="1"/>
                                </a:lnTo>
                                <a:lnTo>
                                  <a:pt x="20" y="1"/>
                                </a:lnTo>
                                <a:lnTo>
                                  <a:pt x="20" y="3"/>
                                </a:lnTo>
                                <a:lnTo>
                                  <a:pt x="20" y="4"/>
                                </a:lnTo>
                                <a:lnTo>
                                  <a:pt x="20" y="16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35" name="Freeform 322"/>
                        <wps:cNvSpPr>
                          <a:spLocks/>
                        </wps:cNvSpPr>
                        <wps:spPr bwMode="auto">
                          <a:xfrm>
                            <a:off x="2305050" y="1184275"/>
                            <a:ext cx="9525" cy="88900"/>
                          </a:xfrm>
                          <a:custGeom>
                            <a:avLst/>
                            <a:gdLst>
                              <a:gd name="T0" fmla="*/ 19 w 19"/>
                              <a:gd name="T1" fmla="*/ 164 h 168"/>
                              <a:gd name="T2" fmla="*/ 19 w 19"/>
                              <a:gd name="T3" fmla="*/ 165 h 168"/>
                              <a:gd name="T4" fmla="*/ 19 w 19"/>
                              <a:gd name="T5" fmla="*/ 166 h 168"/>
                              <a:gd name="T6" fmla="*/ 19 w 19"/>
                              <a:gd name="T7" fmla="*/ 166 h 168"/>
                              <a:gd name="T8" fmla="*/ 18 w 19"/>
                              <a:gd name="T9" fmla="*/ 168 h 168"/>
                              <a:gd name="T10" fmla="*/ 17 w 19"/>
                              <a:gd name="T11" fmla="*/ 168 h 168"/>
                              <a:gd name="T12" fmla="*/ 14 w 19"/>
                              <a:gd name="T13" fmla="*/ 168 h 168"/>
                              <a:gd name="T14" fmla="*/ 13 w 19"/>
                              <a:gd name="T15" fmla="*/ 168 h 168"/>
                              <a:gd name="T16" fmla="*/ 9 w 19"/>
                              <a:gd name="T17" fmla="*/ 168 h 168"/>
                              <a:gd name="T18" fmla="*/ 7 w 19"/>
                              <a:gd name="T19" fmla="*/ 168 h 168"/>
                              <a:gd name="T20" fmla="*/ 5 w 19"/>
                              <a:gd name="T21" fmla="*/ 168 h 168"/>
                              <a:gd name="T22" fmla="*/ 3 w 19"/>
                              <a:gd name="T23" fmla="*/ 168 h 168"/>
                              <a:gd name="T24" fmla="*/ 2 w 19"/>
                              <a:gd name="T25" fmla="*/ 168 h 168"/>
                              <a:gd name="T26" fmla="*/ 1 w 19"/>
                              <a:gd name="T27" fmla="*/ 166 h 168"/>
                              <a:gd name="T28" fmla="*/ 1 w 19"/>
                              <a:gd name="T29" fmla="*/ 166 h 168"/>
                              <a:gd name="T30" fmla="*/ 0 w 19"/>
                              <a:gd name="T31" fmla="*/ 165 h 168"/>
                              <a:gd name="T32" fmla="*/ 0 w 19"/>
                              <a:gd name="T33" fmla="*/ 164 h 168"/>
                              <a:gd name="T34" fmla="*/ 0 w 19"/>
                              <a:gd name="T35" fmla="*/ 4 h 168"/>
                              <a:gd name="T36" fmla="*/ 0 w 19"/>
                              <a:gd name="T37" fmla="*/ 3 h 168"/>
                              <a:gd name="T38" fmla="*/ 1 w 19"/>
                              <a:gd name="T39" fmla="*/ 1 h 168"/>
                              <a:gd name="T40" fmla="*/ 1 w 19"/>
                              <a:gd name="T41" fmla="*/ 1 h 168"/>
                              <a:gd name="T42" fmla="*/ 2 w 19"/>
                              <a:gd name="T43" fmla="*/ 1 h 168"/>
                              <a:gd name="T44" fmla="*/ 3 w 19"/>
                              <a:gd name="T45" fmla="*/ 0 h 168"/>
                              <a:gd name="T46" fmla="*/ 5 w 19"/>
                              <a:gd name="T47" fmla="*/ 0 h 168"/>
                              <a:gd name="T48" fmla="*/ 7 w 19"/>
                              <a:gd name="T49" fmla="*/ 0 h 168"/>
                              <a:gd name="T50" fmla="*/ 9 w 19"/>
                              <a:gd name="T51" fmla="*/ 0 h 168"/>
                              <a:gd name="T52" fmla="*/ 13 w 19"/>
                              <a:gd name="T53" fmla="*/ 0 h 168"/>
                              <a:gd name="T54" fmla="*/ 14 w 19"/>
                              <a:gd name="T55" fmla="*/ 0 h 168"/>
                              <a:gd name="T56" fmla="*/ 17 w 19"/>
                              <a:gd name="T57" fmla="*/ 0 h 168"/>
                              <a:gd name="T58" fmla="*/ 18 w 19"/>
                              <a:gd name="T59" fmla="*/ 1 h 168"/>
                              <a:gd name="T60" fmla="*/ 19 w 19"/>
                              <a:gd name="T61" fmla="*/ 1 h 168"/>
                              <a:gd name="T62" fmla="*/ 19 w 19"/>
                              <a:gd name="T63" fmla="*/ 1 h 168"/>
                              <a:gd name="T64" fmla="*/ 19 w 19"/>
                              <a:gd name="T65" fmla="*/ 3 h 168"/>
                              <a:gd name="T66" fmla="*/ 19 w 19"/>
                              <a:gd name="T67" fmla="*/ 4 h 168"/>
                              <a:gd name="T68" fmla="*/ 19 w 19"/>
                              <a:gd name="T69" fmla="*/ 164 h 1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19" h="168">
                                <a:moveTo>
                                  <a:pt x="19" y="164"/>
                                </a:moveTo>
                                <a:lnTo>
                                  <a:pt x="19" y="165"/>
                                </a:lnTo>
                                <a:lnTo>
                                  <a:pt x="19" y="166"/>
                                </a:lnTo>
                                <a:lnTo>
                                  <a:pt x="19" y="166"/>
                                </a:lnTo>
                                <a:lnTo>
                                  <a:pt x="18" y="168"/>
                                </a:lnTo>
                                <a:lnTo>
                                  <a:pt x="17" y="168"/>
                                </a:lnTo>
                                <a:lnTo>
                                  <a:pt x="14" y="168"/>
                                </a:lnTo>
                                <a:lnTo>
                                  <a:pt x="13" y="168"/>
                                </a:lnTo>
                                <a:lnTo>
                                  <a:pt x="9" y="168"/>
                                </a:lnTo>
                                <a:lnTo>
                                  <a:pt x="7" y="168"/>
                                </a:lnTo>
                                <a:lnTo>
                                  <a:pt x="5" y="168"/>
                                </a:lnTo>
                                <a:lnTo>
                                  <a:pt x="3" y="168"/>
                                </a:lnTo>
                                <a:lnTo>
                                  <a:pt x="2" y="168"/>
                                </a:lnTo>
                                <a:lnTo>
                                  <a:pt x="1" y="166"/>
                                </a:lnTo>
                                <a:lnTo>
                                  <a:pt x="1" y="166"/>
                                </a:lnTo>
                                <a:lnTo>
                                  <a:pt x="0" y="165"/>
                                </a:lnTo>
                                <a:lnTo>
                                  <a:pt x="0" y="164"/>
                                </a:lnTo>
                                <a:lnTo>
                                  <a:pt x="0" y="4"/>
                                </a:lnTo>
                                <a:lnTo>
                                  <a:pt x="0" y="3"/>
                                </a:lnTo>
                                <a:lnTo>
                                  <a:pt x="1" y="1"/>
                                </a:lnTo>
                                <a:lnTo>
                                  <a:pt x="1" y="1"/>
                                </a:lnTo>
                                <a:lnTo>
                                  <a:pt x="2" y="1"/>
                                </a:lnTo>
                                <a:lnTo>
                                  <a:pt x="3" y="0"/>
                                </a:lnTo>
                                <a:lnTo>
                                  <a:pt x="5" y="0"/>
                                </a:lnTo>
                                <a:lnTo>
                                  <a:pt x="7" y="0"/>
                                </a:lnTo>
                                <a:lnTo>
                                  <a:pt x="9" y="0"/>
                                </a:lnTo>
                                <a:lnTo>
                                  <a:pt x="13" y="0"/>
                                </a:lnTo>
                                <a:lnTo>
                                  <a:pt x="14" y="0"/>
                                </a:lnTo>
                                <a:lnTo>
                                  <a:pt x="17" y="0"/>
                                </a:lnTo>
                                <a:lnTo>
                                  <a:pt x="18" y="1"/>
                                </a:lnTo>
                                <a:lnTo>
                                  <a:pt x="19" y="1"/>
                                </a:lnTo>
                                <a:lnTo>
                                  <a:pt x="19" y="1"/>
                                </a:lnTo>
                                <a:lnTo>
                                  <a:pt x="19" y="3"/>
                                </a:lnTo>
                                <a:lnTo>
                                  <a:pt x="19" y="4"/>
                                </a:lnTo>
                                <a:lnTo>
                                  <a:pt x="19" y="16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36" name="Freeform 323"/>
                        <wps:cNvSpPr>
                          <a:spLocks noEditPoints="1"/>
                        </wps:cNvSpPr>
                        <wps:spPr bwMode="auto">
                          <a:xfrm>
                            <a:off x="2332038" y="1211263"/>
                            <a:ext cx="52388" cy="63500"/>
                          </a:xfrm>
                          <a:custGeom>
                            <a:avLst/>
                            <a:gdLst>
                              <a:gd name="T0" fmla="*/ 99 w 99"/>
                              <a:gd name="T1" fmla="*/ 59 h 119"/>
                              <a:gd name="T2" fmla="*/ 95 w 99"/>
                              <a:gd name="T3" fmla="*/ 62 h 119"/>
                              <a:gd name="T4" fmla="*/ 21 w 99"/>
                              <a:gd name="T5" fmla="*/ 64 h 119"/>
                              <a:gd name="T6" fmla="*/ 22 w 99"/>
                              <a:gd name="T7" fmla="*/ 80 h 119"/>
                              <a:gd name="T8" fmla="*/ 28 w 99"/>
                              <a:gd name="T9" fmla="*/ 92 h 119"/>
                              <a:gd name="T10" fmla="*/ 40 w 99"/>
                              <a:gd name="T11" fmla="*/ 99 h 119"/>
                              <a:gd name="T12" fmla="*/ 56 w 99"/>
                              <a:gd name="T13" fmla="*/ 103 h 119"/>
                              <a:gd name="T14" fmla="*/ 69 w 99"/>
                              <a:gd name="T15" fmla="*/ 102 h 119"/>
                              <a:gd name="T16" fmla="*/ 80 w 99"/>
                              <a:gd name="T17" fmla="*/ 98 h 119"/>
                              <a:gd name="T18" fmla="*/ 88 w 99"/>
                              <a:gd name="T19" fmla="*/ 96 h 119"/>
                              <a:gd name="T20" fmla="*/ 91 w 99"/>
                              <a:gd name="T21" fmla="*/ 94 h 119"/>
                              <a:gd name="T22" fmla="*/ 92 w 99"/>
                              <a:gd name="T23" fmla="*/ 94 h 119"/>
                              <a:gd name="T24" fmla="*/ 94 w 99"/>
                              <a:gd name="T25" fmla="*/ 96 h 119"/>
                              <a:gd name="T26" fmla="*/ 95 w 99"/>
                              <a:gd name="T27" fmla="*/ 98 h 119"/>
                              <a:gd name="T28" fmla="*/ 95 w 99"/>
                              <a:gd name="T29" fmla="*/ 102 h 119"/>
                              <a:gd name="T30" fmla="*/ 95 w 99"/>
                              <a:gd name="T31" fmla="*/ 104 h 119"/>
                              <a:gd name="T32" fmla="*/ 94 w 99"/>
                              <a:gd name="T33" fmla="*/ 107 h 119"/>
                              <a:gd name="T34" fmla="*/ 94 w 99"/>
                              <a:gd name="T35" fmla="*/ 108 h 119"/>
                              <a:gd name="T36" fmla="*/ 92 w 99"/>
                              <a:gd name="T37" fmla="*/ 110 h 119"/>
                              <a:gd name="T38" fmla="*/ 89 w 99"/>
                              <a:gd name="T39" fmla="*/ 112 h 119"/>
                              <a:gd name="T40" fmla="*/ 80 w 99"/>
                              <a:gd name="T41" fmla="*/ 115 h 119"/>
                              <a:gd name="T42" fmla="*/ 68 w 99"/>
                              <a:gd name="T43" fmla="*/ 118 h 119"/>
                              <a:gd name="T44" fmla="*/ 54 w 99"/>
                              <a:gd name="T45" fmla="*/ 119 h 119"/>
                              <a:gd name="T46" fmla="*/ 31 w 99"/>
                              <a:gd name="T47" fmla="*/ 115 h 119"/>
                              <a:gd name="T48" fmla="*/ 14 w 99"/>
                              <a:gd name="T49" fmla="*/ 104 h 119"/>
                              <a:gd name="T50" fmla="*/ 3 w 99"/>
                              <a:gd name="T51" fmla="*/ 86 h 119"/>
                              <a:gd name="T52" fmla="*/ 0 w 99"/>
                              <a:gd name="T53" fmla="*/ 60 h 119"/>
                              <a:gd name="T54" fmla="*/ 4 w 99"/>
                              <a:gd name="T55" fmla="*/ 34 h 119"/>
                              <a:gd name="T56" fmla="*/ 14 w 99"/>
                              <a:gd name="T57" fmla="*/ 16 h 119"/>
                              <a:gd name="T58" fmla="*/ 30 w 99"/>
                              <a:gd name="T59" fmla="*/ 3 h 119"/>
                              <a:gd name="T60" fmla="*/ 52 w 99"/>
                              <a:gd name="T61" fmla="*/ 0 h 119"/>
                              <a:gd name="T62" fmla="*/ 73 w 99"/>
                              <a:gd name="T63" fmla="*/ 3 h 119"/>
                              <a:gd name="T64" fmla="*/ 88 w 99"/>
                              <a:gd name="T65" fmla="*/ 14 h 119"/>
                              <a:gd name="T66" fmla="*/ 96 w 99"/>
                              <a:gd name="T67" fmla="*/ 32 h 119"/>
                              <a:gd name="T68" fmla="*/ 99 w 99"/>
                              <a:gd name="T69" fmla="*/ 51 h 119"/>
                              <a:gd name="T70" fmla="*/ 79 w 99"/>
                              <a:gd name="T71" fmla="*/ 49 h 119"/>
                              <a:gd name="T72" fmla="*/ 73 w 99"/>
                              <a:gd name="T73" fmla="*/ 24 h 119"/>
                              <a:gd name="T74" fmla="*/ 51 w 99"/>
                              <a:gd name="T75" fmla="*/ 16 h 119"/>
                              <a:gd name="T76" fmla="*/ 38 w 99"/>
                              <a:gd name="T77" fmla="*/ 18 h 119"/>
                              <a:gd name="T78" fmla="*/ 28 w 99"/>
                              <a:gd name="T79" fmla="*/ 26 h 119"/>
                              <a:gd name="T80" fmla="*/ 22 w 99"/>
                              <a:gd name="T81" fmla="*/ 37 h 119"/>
                              <a:gd name="T82" fmla="*/ 21 w 99"/>
                              <a:gd name="T83" fmla="*/ 49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99" h="119">
                                <a:moveTo>
                                  <a:pt x="99" y="55"/>
                                </a:moveTo>
                                <a:lnTo>
                                  <a:pt x="99" y="59"/>
                                </a:lnTo>
                                <a:lnTo>
                                  <a:pt x="97" y="61"/>
                                </a:lnTo>
                                <a:lnTo>
                                  <a:pt x="95" y="62"/>
                                </a:lnTo>
                                <a:lnTo>
                                  <a:pt x="91" y="64"/>
                                </a:lnTo>
                                <a:lnTo>
                                  <a:pt x="21" y="64"/>
                                </a:lnTo>
                                <a:lnTo>
                                  <a:pt x="21" y="72"/>
                                </a:lnTo>
                                <a:lnTo>
                                  <a:pt x="22" y="80"/>
                                </a:lnTo>
                                <a:lnTo>
                                  <a:pt x="25" y="86"/>
                                </a:lnTo>
                                <a:lnTo>
                                  <a:pt x="28" y="92"/>
                                </a:lnTo>
                                <a:lnTo>
                                  <a:pt x="33" y="97"/>
                                </a:lnTo>
                                <a:lnTo>
                                  <a:pt x="40" y="99"/>
                                </a:lnTo>
                                <a:lnTo>
                                  <a:pt x="47" y="102"/>
                                </a:lnTo>
                                <a:lnTo>
                                  <a:pt x="56" y="103"/>
                                </a:lnTo>
                                <a:lnTo>
                                  <a:pt x="63" y="102"/>
                                </a:lnTo>
                                <a:lnTo>
                                  <a:pt x="69" y="102"/>
                                </a:lnTo>
                                <a:lnTo>
                                  <a:pt x="75" y="99"/>
                                </a:lnTo>
                                <a:lnTo>
                                  <a:pt x="80" y="98"/>
                                </a:lnTo>
                                <a:lnTo>
                                  <a:pt x="84" y="97"/>
                                </a:lnTo>
                                <a:lnTo>
                                  <a:pt x="88" y="96"/>
                                </a:lnTo>
                                <a:lnTo>
                                  <a:pt x="90" y="94"/>
                                </a:lnTo>
                                <a:lnTo>
                                  <a:pt x="91" y="94"/>
                                </a:lnTo>
                                <a:lnTo>
                                  <a:pt x="92" y="94"/>
                                </a:lnTo>
                                <a:lnTo>
                                  <a:pt x="92" y="94"/>
                                </a:lnTo>
                                <a:lnTo>
                                  <a:pt x="94" y="96"/>
                                </a:lnTo>
                                <a:lnTo>
                                  <a:pt x="94" y="96"/>
                                </a:lnTo>
                                <a:lnTo>
                                  <a:pt x="94" y="97"/>
                                </a:lnTo>
                                <a:lnTo>
                                  <a:pt x="95" y="98"/>
                                </a:lnTo>
                                <a:lnTo>
                                  <a:pt x="95" y="99"/>
                                </a:lnTo>
                                <a:lnTo>
                                  <a:pt x="95" y="102"/>
                                </a:lnTo>
                                <a:lnTo>
                                  <a:pt x="95" y="103"/>
                                </a:lnTo>
                                <a:lnTo>
                                  <a:pt x="95" y="104"/>
                                </a:lnTo>
                                <a:lnTo>
                                  <a:pt x="95" y="106"/>
                                </a:lnTo>
                                <a:lnTo>
                                  <a:pt x="94" y="107"/>
                                </a:lnTo>
                                <a:lnTo>
                                  <a:pt x="94" y="108"/>
                                </a:lnTo>
                                <a:lnTo>
                                  <a:pt x="94" y="108"/>
                                </a:lnTo>
                                <a:lnTo>
                                  <a:pt x="94" y="109"/>
                                </a:lnTo>
                                <a:lnTo>
                                  <a:pt x="92" y="110"/>
                                </a:lnTo>
                                <a:lnTo>
                                  <a:pt x="91" y="110"/>
                                </a:lnTo>
                                <a:lnTo>
                                  <a:pt x="89" y="112"/>
                                </a:lnTo>
                                <a:lnTo>
                                  <a:pt x="85" y="113"/>
                                </a:lnTo>
                                <a:lnTo>
                                  <a:pt x="80" y="115"/>
                                </a:lnTo>
                                <a:lnTo>
                                  <a:pt x="75" y="117"/>
                                </a:lnTo>
                                <a:lnTo>
                                  <a:pt x="68" y="118"/>
                                </a:lnTo>
                                <a:lnTo>
                                  <a:pt x="62" y="118"/>
                                </a:lnTo>
                                <a:lnTo>
                                  <a:pt x="54" y="119"/>
                                </a:lnTo>
                                <a:lnTo>
                                  <a:pt x="41" y="118"/>
                                </a:lnTo>
                                <a:lnTo>
                                  <a:pt x="31" y="115"/>
                                </a:lnTo>
                                <a:lnTo>
                                  <a:pt x="21" y="110"/>
                                </a:lnTo>
                                <a:lnTo>
                                  <a:pt x="14" y="104"/>
                                </a:lnTo>
                                <a:lnTo>
                                  <a:pt x="7" y="96"/>
                                </a:lnTo>
                                <a:lnTo>
                                  <a:pt x="3" y="86"/>
                                </a:lnTo>
                                <a:lnTo>
                                  <a:pt x="0" y="74"/>
                                </a:lnTo>
                                <a:lnTo>
                                  <a:pt x="0" y="60"/>
                                </a:lnTo>
                                <a:lnTo>
                                  <a:pt x="0" y="46"/>
                                </a:lnTo>
                                <a:lnTo>
                                  <a:pt x="4" y="34"/>
                                </a:lnTo>
                                <a:lnTo>
                                  <a:pt x="7" y="24"/>
                                </a:lnTo>
                                <a:lnTo>
                                  <a:pt x="14" y="16"/>
                                </a:lnTo>
                                <a:lnTo>
                                  <a:pt x="21" y="8"/>
                                </a:lnTo>
                                <a:lnTo>
                                  <a:pt x="30" y="3"/>
                                </a:lnTo>
                                <a:lnTo>
                                  <a:pt x="40" y="1"/>
                                </a:lnTo>
                                <a:lnTo>
                                  <a:pt x="52" y="0"/>
                                </a:lnTo>
                                <a:lnTo>
                                  <a:pt x="64" y="1"/>
                                </a:lnTo>
                                <a:lnTo>
                                  <a:pt x="73" y="3"/>
                                </a:lnTo>
                                <a:lnTo>
                                  <a:pt x="81" y="8"/>
                                </a:lnTo>
                                <a:lnTo>
                                  <a:pt x="88" y="14"/>
                                </a:lnTo>
                                <a:lnTo>
                                  <a:pt x="94" y="22"/>
                                </a:lnTo>
                                <a:lnTo>
                                  <a:pt x="96" y="32"/>
                                </a:lnTo>
                                <a:lnTo>
                                  <a:pt x="99" y="40"/>
                                </a:lnTo>
                                <a:lnTo>
                                  <a:pt x="99" y="51"/>
                                </a:lnTo>
                                <a:lnTo>
                                  <a:pt x="99" y="55"/>
                                </a:lnTo>
                                <a:close/>
                                <a:moveTo>
                                  <a:pt x="79" y="49"/>
                                </a:moveTo>
                                <a:lnTo>
                                  <a:pt x="79" y="34"/>
                                </a:lnTo>
                                <a:lnTo>
                                  <a:pt x="73" y="24"/>
                                </a:lnTo>
                                <a:lnTo>
                                  <a:pt x="64" y="17"/>
                                </a:lnTo>
                                <a:lnTo>
                                  <a:pt x="51" y="16"/>
                                </a:lnTo>
                                <a:lnTo>
                                  <a:pt x="43" y="16"/>
                                </a:lnTo>
                                <a:lnTo>
                                  <a:pt x="38" y="18"/>
                                </a:lnTo>
                                <a:lnTo>
                                  <a:pt x="32" y="21"/>
                                </a:lnTo>
                                <a:lnTo>
                                  <a:pt x="28" y="26"/>
                                </a:lnTo>
                                <a:lnTo>
                                  <a:pt x="25" y="30"/>
                                </a:lnTo>
                                <a:lnTo>
                                  <a:pt x="22" y="37"/>
                                </a:lnTo>
                                <a:lnTo>
                                  <a:pt x="21" y="43"/>
                                </a:lnTo>
                                <a:lnTo>
                                  <a:pt x="21" y="49"/>
                                </a:lnTo>
                                <a:lnTo>
                                  <a:pt x="79" y="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37" name="Freeform 324"/>
                        <wps:cNvSpPr>
                          <a:spLocks/>
                        </wps:cNvSpPr>
                        <wps:spPr bwMode="auto">
                          <a:xfrm>
                            <a:off x="4918075" y="1003300"/>
                            <a:ext cx="58738" cy="84138"/>
                          </a:xfrm>
                          <a:custGeom>
                            <a:avLst/>
                            <a:gdLst>
                              <a:gd name="T0" fmla="*/ 112 w 112"/>
                              <a:gd name="T1" fmla="*/ 138 h 160"/>
                              <a:gd name="T2" fmla="*/ 112 w 112"/>
                              <a:gd name="T3" fmla="*/ 140 h 160"/>
                              <a:gd name="T4" fmla="*/ 112 w 112"/>
                              <a:gd name="T5" fmla="*/ 142 h 160"/>
                              <a:gd name="T6" fmla="*/ 111 w 112"/>
                              <a:gd name="T7" fmla="*/ 145 h 160"/>
                              <a:gd name="T8" fmla="*/ 109 w 112"/>
                              <a:gd name="T9" fmla="*/ 147 h 160"/>
                              <a:gd name="T10" fmla="*/ 100 w 112"/>
                              <a:gd name="T11" fmla="*/ 151 h 160"/>
                              <a:gd name="T12" fmla="*/ 89 w 112"/>
                              <a:gd name="T13" fmla="*/ 156 h 160"/>
                              <a:gd name="T14" fmla="*/ 74 w 112"/>
                              <a:gd name="T15" fmla="*/ 160 h 160"/>
                              <a:gd name="T16" fmla="*/ 51 w 112"/>
                              <a:gd name="T17" fmla="*/ 158 h 160"/>
                              <a:gd name="T18" fmla="*/ 27 w 112"/>
                              <a:gd name="T19" fmla="*/ 149 h 160"/>
                              <a:gd name="T20" fmla="*/ 10 w 112"/>
                              <a:gd name="T21" fmla="*/ 129 h 160"/>
                              <a:gd name="T22" fmla="*/ 0 w 112"/>
                              <a:gd name="T23" fmla="*/ 101 h 160"/>
                              <a:gd name="T24" fmla="*/ 0 w 112"/>
                              <a:gd name="T25" fmla="*/ 64 h 160"/>
                              <a:gd name="T26" fmla="*/ 10 w 112"/>
                              <a:gd name="T27" fmla="*/ 33 h 160"/>
                              <a:gd name="T28" fmla="*/ 29 w 112"/>
                              <a:gd name="T29" fmla="*/ 12 h 160"/>
                              <a:gd name="T30" fmla="*/ 53 w 112"/>
                              <a:gd name="T31" fmla="*/ 1 h 160"/>
                              <a:gd name="T32" fmla="*/ 75 w 112"/>
                              <a:gd name="T33" fmla="*/ 1 h 160"/>
                              <a:gd name="T34" fmla="*/ 88 w 112"/>
                              <a:gd name="T35" fmla="*/ 3 h 160"/>
                              <a:gd name="T36" fmla="*/ 99 w 112"/>
                              <a:gd name="T37" fmla="*/ 7 h 160"/>
                              <a:gd name="T38" fmla="*/ 106 w 112"/>
                              <a:gd name="T39" fmla="*/ 12 h 160"/>
                              <a:gd name="T40" fmla="*/ 110 w 112"/>
                              <a:gd name="T41" fmla="*/ 14 h 160"/>
                              <a:gd name="T42" fmla="*/ 111 w 112"/>
                              <a:gd name="T43" fmla="*/ 17 h 160"/>
                              <a:gd name="T44" fmla="*/ 112 w 112"/>
                              <a:gd name="T45" fmla="*/ 19 h 160"/>
                              <a:gd name="T46" fmla="*/ 112 w 112"/>
                              <a:gd name="T47" fmla="*/ 22 h 160"/>
                              <a:gd name="T48" fmla="*/ 112 w 112"/>
                              <a:gd name="T49" fmla="*/ 27 h 160"/>
                              <a:gd name="T50" fmla="*/ 111 w 112"/>
                              <a:gd name="T51" fmla="*/ 29 h 160"/>
                              <a:gd name="T52" fmla="*/ 111 w 112"/>
                              <a:gd name="T53" fmla="*/ 32 h 160"/>
                              <a:gd name="T54" fmla="*/ 110 w 112"/>
                              <a:gd name="T55" fmla="*/ 33 h 160"/>
                              <a:gd name="T56" fmla="*/ 106 w 112"/>
                              <a:gd name="T57" fmla="*/ 33 h 160"/>
                              <a:gd name="T58" fmla="*/ 100 w 112"/>
                              <a:gd name="T59" fmla="*/ 28 h 160"/>
                              <a:gd name="T60" fmla="*/ 91 w 112"/>
                              <a:gd name="T61" fmla="*/ 23 h 160"/>
                              <a:gd name="T62" fmla="*/ 77 w 112"/>
                              <a:gd name="T63" fmla="*/ 18 h 160"/>
                              <a:gd name="T64" fmla="*/ 58 w 112"/>
                              <a:gd name="T65" fmla="*/ 19 h 160"/>
                              <a:gd name="T66" fmla="*/ 41 w 112"/>
                              <a:gd name="T67" fmla="*/ 27 h 160"/>
                              <a:gd name="T68" fmla="*/ 30 w 112"/>
                              <a:gd name="T69" fmla="*/ 43 h 160"/>
                              <a:gd name="T70" fmla="*/ 22 w 112"/>
                              <a:gd name="T71" fmla="*/ 66 h 160"/>
                              <a:gd name="T72" fmla="*/ 22 w 112"/>
                              <a:gd name="T73" fmla="*/ 94 h 160"/>
                              <a:gd name="T74" fmla="*/ 29 w 112"/>
                              <a:gd name="T75" fmla="*/ 118 h 160"/>
                              <a:gd name="T76" fmla="*/ 41 w 112"/>
                              <a:gd name="T77" fmla="*/ 133 h 160"/>
                              <a:gd name="T78" fmla="*/ 58 w 112"/>
                              <a:gd name="T79" fmla="*/ 141 h 160"/>
                              <a:gd name="T80" fmla="*/ 78 w 112"/>
                              <a:gd name="T81" fmla="*/ 141 h 160"/>
                              <a:gd name="T82" fmla="*/ 91 w 112"/>
                              <a:gd name="T83" fmla="*/ 136 h 160"/>
                              <a:gd name="T84" fmla="*/ 101 w 112"/>
                              <a:gd name="T85" fmla="*/ 131 h 160"/>
                              <a:gd name="T86" fmla="*/ 107 w 112"/>
                              <a:gd name="T87" fmla="*/ 126 h 160"/>
                              <a:gd name="T88" fmla="*/ 110 w 112"/>
                              <a:gd name="T89" fmla="*/ 126 h 160"/>
                              <a:gd name="T90" fmla="*/ 111 w 112"/>
                              <a:gd name="T91" fmla="*/ 128 h 160"/>
                              <a:gd name="T92" fmla="*/ 112 w 112"/>
                              <a:gd name="T93" fmla="*/ 129 h 160"/>
                              <a:gd name="T94" fmla="*/ 112 w 112"/>
                              <a:gd name="T95" fmla="*/ 133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12" h="160">
                                <a:moveTo>
                                  <a:pt x="112" y="135"/>
                                </a:moveTo>
                                <a:lnTo>
                                  <a:pt x="112" y="138"/>
                                </a:lnTo>
                                <a:lnTo>
                                  <a:pt x="112" y="139"/>
                                </a:lnTo>
                                <a:lnTo>
                                  <a:pt x="112" y="140"/>
                                </a:lnTo>
                                <a:lnTo>
                                  <a:pt x="112" y="141"/>
                                </a:lnTo>
                                <a:lnTo>
                                  <a:pt x="112" y="142"/>
                                </a:lnTo>
                                <a:lnTo>
                                  <a:pt x="111" y="144"/>
                                </a:lnTo>
                                <a:lnTo>
                                  <a:pt x="111" y="145"/>
                                </a:lnTo>
                                <a:lnTo>
                                  <a:pt x="110" y="145"/>
                                </a:lnTo>
                                <a:lnTo>
                                  <a:pt x="109" y="147"/>
                                </a:lnTo>
                                <a:lnTo>
                                  <a:pt x="105" y="150"/>
                                </a:lnTo>
                                <a:lnTo>
                                  <a:pt x="100" y="151"/>
                                </a:lnTo>
                                <a:lnTo>
                                  <a:pt x="95" y="154"/>
                                </a:lnTo>
                                <a:lnTo>
                                  <a:pt x="89" y="156"/>
                                </a:lnTo>
                                <a:lnTo>
                                  <a:pt x="82" y="158"/>
                                </a:lnTo>
                                <a:lnTo>
                                  <a:pt x="74" y="160"/>
                                </a:lnTo>
                                <a:lnTo>
                                  <a:pt x="66" y="160"/>
                                </a:lnTo>
                                <a:lnTo>
                                  <a:pt x="51" y="158"/>
                                </a:lnTo>
                                <a:lnTo>
                                  <a:pt x="38" y="155"/>
                                </a:lnTo>
                                <a:lnTo>
                                  <a:pt x="27" y="149"/>
                                </a:lnTo>
                                <a:lnTo>
                                  <a:pt x="18" y="140"/>
                                </a:lnTo>
                                <a:lnTo>
                                  <a:pt x="10" y="129"/>
                                </a:lnTo>
                                <a:lnTo>
                                  <a:pt x="4" y="115"/>
                                </a:lnTo>
                                <a:lnTo>
                                  <a:pt x="0" y="101"/>
                                </a:lnTo>
                                <a:lnTo>
                                  <a:pt x="0" y="82"/>
                                </a:lnTo>
                                <a:lnTo>
                                  <a:pt x="0" y="64"/>
                                </a:lnTo>
                                <a:lnTo>
                                  <a:pt x="5" y="48"/>
                                </a:lnTo>
                                <a:lnTo>
                                  <a:pt x="10" y="33"/>
                                </a:lnTo>
                                <a:lnTo>
                                  <a:pt x="19" y="22"/>
                                </a:lnTo>
                                <a:lnTo>
                                  <a:pt x="29" y="12"/>
                                </a:lnTo>
                                <a:lnTo>
                                  <a:pt x="41" y="6"/>
                                </a:lnTo>
                                <a:lnTo>
                                  <a:pt x="53" y="1"/>
                                </a:lnTo>
                                <a:lnTo>
                                  <a:pt x="68" y="0"/>
                                </a:lnTo>
                                <a:lnTo>
                                  <a:pt x="75" y="1"/>
                                </a:lnTo>
                                <a:lnTo>
                                  <a:pt x="82" y="1"/>
                                </a:lnTo>
                                <a:lnTo>
                                  <a:pt x="88" y="3"/>
                                </a:lnTo>
                                <a:lnTo>
                                  <a:pt x="93" y="5"/>
                                </a:lnTo>
                                <a:lnTo>
                                  <a:pt x="99" y="7"/>
                                </a:lnTo>
                                <a:lnTo>
                                  <a:pt x="102" y="9"/>
                                </a:lnTo>
                                <a:lnTo>
                                  <a:pt x="106" y="12"/>
                                </a:lnTo>
                                <a:lnTo>
                                  <a:pt x="109" y="13"/>
                                </a:lnTo>
                                <a:lnTo>
                                  <a:pt x="110" y="14"/>
                                </a:lnTo>
                                <a:lnTo>
                                  <a:pt x="111" y="16"/>
                                </a:lnTo>
                                <a:lnTo>
                                  <a:pt x="111" y="17"/>
                                </a:lnTo>
                                <a:lnTo>
                                  <a:pt x="111" y="18"/>
                                </a:lnTo>
                                <a:lnTo>
                                  <a:pt x="112" y="19"/>
                                </a:lnTo>
                                <a:lnTo>
                                  <a:pt x="112" y="21"/>
                                </a:lnTo>
                                <a:lnTo>
                                  <a:pt x="112" y="22"/>
                                </a:lnTo>
                                <a:lnTo>
                                  <a:pt x="112" y="24"/>
                                </a:lnTo>
                                <a:lnTo>
                                  <a:pt x="112" y="27"/>
                                </a:lnTo>
                                <a:lnTo>
                                  <a:pt x="112" y="28"/>
                                </a:lnTo>
                                <a:lnTo>
                                  <a:pt x="111" y="29"/>
                                </a:lnTo>
                                <a:lnTo>
                                  <a:pt x="111" y="32"/>
                                </a:lnTo>
                                <a:lnTo>
                                  <a:pt x="111" y="32"/>
                                </a:lnTo>
                                <a:lnTo>
                                  <a:pt x="110" y="33"/>
                                </a:lnTo>
                                <a:lnTo>
                                  <a:pt x="110" y="33"/>
                                </a:lnTo>
                                <a:lnTo>
                                  <a:pt x="109" y="33"/>
                                </a:lnTo>
                                <a:lnTo>
                                  <a:pt x="106" y="33"/>
                                </a:lnTo>
                                <a:lnTo>
                                  <a:pt x="104" y="30"/>
                                </a:lnTo>
                                <a:lnTo>
                                  <a:pt x="100" y="28"/>
                                </a:lnTo>
                                <a:lnTo>
                                  <a:pt x="96" y="25"/>
                                </a:lnTo>
                                <a:lnTo>
                                  <a:pt x="91" y="23"/>
                                </a:lnTo>
                                <a:lnTo>
                                  <a:pt x="84" y="21"/>
                                </a:lnTo>
                                <a:lnTo>
                                  <a:pt x="77" y="18"/>
                                </a:lnTo>
                                <a:lnTo>
                                  <a:pt x="68" y="18"/>
                                </a:lnTo>
                                <a:lnTo>
                                  <a:pt x="58" y="19"/>
                                </a:lnTo>
                                <a:lnTo>
                                  <a:pt x="50" y="22"/>
                                </a:lnTo>
                                <a:lnTo>
                                  <a:pt x="41" y="27"/>
                                </a:lnTo>
                                <a:lnTo>
                                  <a:pt x="35" y="34"/>
                                </a:lnTo>
                                <a:lnTo>
                                  <a:pt x="30" y="43"/>
                                </a:lnTo>
                                <a:lnTo>
                                  <a:pt x="25" y="54"/>
                                </a:lnTo>
                                <a:lnTo>
                                  <a:pt x="22" y="66"/>
                                </a:lnTo>
                                <a:lnTo>
                                  <a:pt x="22" y="81"/>
                                </a:lnTo>
                                <a:lnTo>
                                  <a:pt x="22" y="94"/>
                                </a:lnTo>
                                <a:lnTo>
                                  <a:pt x="25" y="107"/>
                                </a:lnTo>
                                <a:lnTo>
                                  <a:pt x="29" y="118"/>
                                </a:lnTo>
                                <a:lnTo>
                                  <a:pt x="35" y="126"/>
                                </a:lnTo>
                                <a:lnTo>
                                  <a:pt x="41" y="133"/>
                                </a:lnTo>
                                <a:lnTo>
                                  <a:pt x="50" y="138"/>
                                </a:lnTo>
                                <a:lnTo>
                                  <a:pt x="58" y="141"/>
                                </a:lnTo>
                                <a:lnTo>
                                  <a:pt x="69" y="141"/>
                                </a:lnTo>
                                <a:lnTo>
                                  <a:pt x="78" y="141"/>
                                </a:lnTo>
                                <a:lnTo>
                                  <a:pt x="85" y="139"/>
                                </a:lnTo>
                                <a:lnTo>
                                  <a:pt x="91" y="136"/>
                                </a:lnTo>
                                <a:lnTo>
                                  <a:pt x="96" y="134"/>
                                </a:lnTo>
                                <a:lnTo>
                                  <a:pt x="101" y="131"/>
                                </a:lnTo>
                                <a:lnTo>
                                  <a:pt x="105" y="129"/>
                                </a:lnTo>
                                <a:lnTo>
                                  <a:pt x="107" y="126"/>
                                </a:lnTo>
                                <a:lnTo>
                                  <a:pt x="110" y="126"/>
                                </a:lnTo>
                                <a:lnTo>
                                  <a:pt x="110" y="126"/>
                                </a:lnTo>
                                <a:lnTo>
                                  <a:pt x="111" y="126"/>
                                </a:lnTo>
                                <a:lnTo>
                                  <a:pt x="111" y="128"/>
                                </a:lnTo>
                                <a:lnTo>
                                  <a:pt x="112" y="129"/>
                                </a:lnTo>
                                <a:lnTo>
                                  <a:pt x="112" y="129"/>
                                </a:lnTo>
                                <a:lnTo>
                                  <a:pt x="112" y="131"/>
                                </a:lnTo>
                                <a:lnTo>
                                  <a:pt x="112" y="133"/>
                                </a:lnTo>
                                <a:lnTo>
                                  <a:pt x="112" y="13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38" name="Freeform 325"/>
                        <wps:cNvSpPr>
                          <a:spLocks/>
                        </wps:cNvSpPr>
                        <wps:spPr bwMode="auto">
                          <a:xfrm>
                            <a:off x="4991100" y="998538"/>
                            <a:ext cx="49213" cy="88900"/>
                          </a:xfrm>
                          <a:custGeom>
                            <a:avLst/>
                            <a:gdLst>
                              <a:gd name="T0" fmla="*/ 93 w 93"/>
                              <a:gd name="T1" fmla="*/ 166 h 168"/>
                              <a:gd name="T2" fmla="*/ 93 w 93"/>
                              <a:gd name="T3" fmla="*/ 167 h 168"/>
                              <a:gd name="T4" fmla="*/ 90 w 93"/>
                              <a:gd name="T5" fmla="*/ 168 h 168"/>
                              <a:gd name="T6" fmla="*/ 86 w 93"/>
                              <a:gd name="T7" fmla="*/ 168 h 168"/>
                              <a:gd name="T8" fmla="*/ 80 w 93"/>
                              <a:gd name="T9" fmla="*/ 168 h 168"/>
                              <a:gd name="T10" fmla="*/ 77 w 93"/>
                              <a:gd name="T11" fmla="*/ 168 h 168"/>
                              <a:gd name="T12" fmla="*/ 74 w 93"/>
                              <a:gd name="T13" fmla="*/ 167 h 168"/>
                              <a:gd name="T14" fmla="*/ 73 w 93"/>
                              <a:gd name="T15" fmla="*/ 166 h 168"/>
                              <a:gd name="T16" fmla="*/ 73 w 93"/>
                              <a:gd name="T17" fmla="*/ 101 h 168"/>
                              <a:gd name="T18" fmla="*/ 72 w 93"/>
                              <a:gd name="T19" fmla="*/ 86 h 168"/>
                              <a:gd name="T20" fmla="*/ 68 w 93"/>
                              <a:gd name="T21" fmla="*/ 76 h 168"/>
                              <a:gd name="T22" fmla="*/ 61 w 93"/>
                              <a:gd name="T23" fmla="*/ 70 h 168"/>
                              <a:gd name="T24" fmla="*/ 51 w 93"/>
                              <a:gd name="T25" fmla="*/ 69 h 168"/>
                              <a:gd name="T26" fmla="*/ 36 w 93"/>
                              <a:gd name="T27" fmla="*/ 74 h 168"/>
                              <a:gd name="T28" fmla="*/ 20 w 93"/>
                              <a:gd name="T29" fmla="*/ 88 h 168"/>
                              <a:gd name="T30" fmla="*/ 20 w 93"/>
                              <a:gd name="T31" fmla="*/ 166 h 168"/>
                              <a:gd name="T32" fmla="*/ 19 w 93"/>
                              <a:gd name="T33" fmla="*/ 167 h 168"/>
                              <a:gd name="T34" fmla="*/ 16 w 93"/>
                              <a:gd name="T35" fmla="*/ 168 h 168"/>
                              <a:gd name="T36" fmla="*/ 13 w 93"/>
                              <a:gd name="T37" fmla="*/ 168 h 168"/>
                              <a:gd name="T38" fmla="*/ 8 w 93"/>
                              <a:gd name="T39" fmla="*/ 168 h 168"/>
                              <a:gd name="T40" fmla="*/ 3 w 93"/>
                              <a:gd name="T41" fmla="*/ 168 h 168"/>
                              <a:gd name="T42" fmla="*/ 1 w 93"/>
                              <a:gd name="T43" fmla="*/ 167 h 168"/>
                              <a:gd name="T44" fmla="*/ 0 w 93"/>
                              <a:gd name="T45" fmla="*/ 166 h 168"/>
                              <a:gd name="T46" fmla="*/ 0 w 93"/>
                              <a:gd name="T47" fmla="*/ 3 h 168"/>
                              <a:gd name="T48" fmla="*/ 0 w 93"/>
                              <a:gd name="T49" fmla="*/ 2 h 168"/>
                              <a:gd name="T50" fmla="*/ 1 w 93"/>
                              <a:gd name="T51" fmla="*/ 1 h 168"/>
                              <a:gd name="T52" fmla="*/ 5 w 93"/>
                              <a:gd name="T53" fmla="*/ 0 h 168"/>
                              <a:gd name="T54" fmla="*/ 10 w 93"/>
                              <a:gd name="T55" fmla="*/ 0 h 168"/>
                              <a:gd name="T56" fmla="*/ 15 w 93"/>
                              <a:gd name="T57" fmla="*/ 0 h 168"/>
                              <a:gd name="T58" fmla="*/ 17 w 93"/>
                              <a:gd name="T59" fmla="*/ 1 h 168"/>
                              <a:gd name="T60" fmla="*/ 19 w 93"/>
                              <a:gd name="T61" fmla="*/ 2 h 168"/>
                              <a:gd name="T62" fmla="*/ 20 w 93"/>
                              <a:gd name="T63" fmla="*/ 3 h 168"/>
                              <a:gd name="T64" fmla="*/ 29 w 93"/>
                              <a:gd name="T65" fmla="*/ 60 h 168"/>
                              <a:gd name="T66" fmla="*/ 46 w 93"/>
                              <a:gd name="T67" fmla="*/ 51 h 168"/>
                              <a:gd name="T68" fmla="*/ 64 w 93"/>
                              <a:gd name="T69" fmla="*/ 51 h 168"/>
                              <a:gd name="T70" fmla="*/ 79 w 93"/>
                              <a:gd name="T71" fmla="*/ 59 h 168"/>
                              <a:gd name="T72" fmla="*/ 89 w 93"/>
                              <a:gd name="T73" fmla="*/ 71 h 168"/>
                              <a:gd name="T74" fmla="*/ 93 w 93"/>
                              <a:gd name="T75" fmla="*/ 87 h 168"/>
                              <a:gd name="T76" fmla="*/ 93 w 93"/>
                              <a:gd name="T77" fmla="*/ 165 h 1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93" h="168">
                                <a:moveTo>
                                  <a:pt x="93" y="165"/>
                                </a:moveTo>
                                <a:lnTo>
                                  <a:pt x="93" y="166"/>
                                </a:lnTo>
                                <a:lnTo>
                                  <a:pt x="93" y="166"/>
                                </a:lnTo>
                                <a:lnTo>
                                  <a:pt x="93" y="167"/>
                                </a:lnTo>
                                <a:lnTo>
                                  <a:pt x="91" y="167"/>
                                </a:lnTo>
                                <a:lnTo>
                                  <a:pt x="90" y="168"/>
                                </a:lnTo>
                                <a:lnTo>
                                  <a:pt x="88" y="168"/>
                                </a:lnTo>
                                <a:lnTo>
                                  <a:pt x="86" y="168"/>
                                </a:lnTo>
                                <a:lnTo>
                                  <a:pt x="83" y="168"/>
                                </a:lnTo>
                                <a:lnTo>
                                  <a:pt x="80" y="168"/>
                                </a:lnTo>
                                <a:lnTo>
                                  <a:pt x="78" y="168"/>
                                </a:lnTo>
                                <a:lnTo>
                                  <a:pt x="77" y="168"/>
                                </a:lnTo>
                                <a:lnTo>
                                  <a:pt x="75" y="167"/>
                                </a:lnTo>
                                <a:lnTo>
                                  <a:pt x="74" y="167"/>
                                </a:lnTo>
                                <a:lnTo>
                                  <a:pt x="74" y="166"/>
                                </a:lnTo>
                                <a:lnTo>
                                  <a:pt x="73" y="166"/>
                                </a:lnTo>
                                <a:lnTo>
                                  <a:pt x="73" y="165"/>
                                </a:lnTo>
                                <a:lnTo>
                                  <a:pt x="73" y="101"/>
                                </a:lnTo>
                                <a:lnTo>
                                  <a:pt x="73" y="92"/>
                                </a:lnTo>
                                <a:lnTo>
                                  <a:pt x="72" y="86"/>
                                </a:lnTo>
                                <a:lnTo>
                                  <a:pt x="70" y="81"/>
                                </a:lnTo>
                                <a:lnTo>
                                  <a:pt x="68" y="76"/>
                                </a:lnTo>
                                <a:lnTo>
                                  <a:pt x="64" y="72"/>
                                </a:lnTo>
                                <a:lnTo>
                                  <a:pt x="61" y="70"/>
                                </a:lnTo>
                                <a:lnTo>
                                  <a:pt x="56" y="69"/>
                                </a:lnTo>
                                <a:lnTo>
                                  <a:pt x="51" y="69"/>
                                </a:lnTo>
                                <a:lnTo>
                                  <a:pt x="43" y="69"/>
                                </a:lnTo>
                                <a:lnTo>
                                  <a:pt x="36" y="74"/>
                                </a:lnTo>
                                <a:lnTo>
                                  <a:pt x="27" y="80"/>
                                </a:lnTo>
                                <a:lnTo>
                                  <a:pt x="20" y="88"/>
                                </a:lnTo>
                                <a:lnTo>
                                  <a:pt x="20" y="165"/>
                                </a:lnTo>
                                <a:lnTo>
                                  <a:pt x="20" y="166"/>
                                </a:lnTo>
                                <a:lnTo>
                                  <a:pt x="19" y="166"/>
                                </a:lnTo>
                                <a:lnTo>
                                  <a:pt x="19" y="167"/>
                                </a:lnTo>
                                <a:lnTo>
                                  <a:pt x="17" y="167"/>
                                </a:lnTo>
                                <a:lnTo>
                                  <a:pt x="16" y="168"/>
                                </a:lnTo>
                                <a:lnTo>
                                  <a:pt x="15" y="168"/>
                                </a:lnTo>
                                <a:lnTo>
                                  <a:pt x="13" y="168"/>
                                </a:lnTo>
                                <a:lnTo>
                                  <a:pt x="10" y="168"/>
                                </a:lnTo>
                                <a:lnTo>
                                  <a:pt x="8" y="168"/>
                                </a:lnTo>
                                <a:lnTo>
                                  <a:pt x="5" y="168"/>
                                </a:lnTo>
                                <a:lnTo>
                                  <a:pt x="3" y="168"/>
                                </a:lnTo>
                                <a:lnTo>
                                  <a:pt x="1" y="167"/>
                                </a:lnTo>
                                <a:lnTo>
                                  <a:pt x="1" y="167"/>
                                </a:lnTo>
                                <a:lnTo>
                                  <a:pt x="0" y="166"/>
                                </a:lnTo>
                                <a:lnTo>
                                  <a:pt x="0" y="166"/>
                                </a:lnTo>
                                <a:lnTo>
                                  <a:pt x="0" y="165"/>
                                </a:lnTo>
                                <a:lnTo>
                                  <a:pt x="0" y="3"/>
                                </a:lnTo>
                                <a:lnTo>
                                  <a:pt x="0" y="3"/>
                                </a:lnTo>
                                <a:lnTo>
                                  <a:pt x="0" y="2"/>
                                </a:lnTo>
                                <a:lnTo>
                                  <a:pt x="1" y="2"/>
                                </a:lnTo>
                                <a:lnTo>
                                  <a:pt x="1" y="1"/>
                                </a:lnTo>
                                <a:lnTo>
                                  <a:pt x="3" y="1"/>
                                </a:lnTo>
                                <a:lnTo>
                                  <a:pt x="5" y="0"/>
                                </a:lnTo>
                                <a:lnTo>
                                  <a:pt x="8" y="0"/>
                                </a:lnTo>
                                <a:lnTo>
                                  <a:pt x="10" y="0"/>
                                </a:lnTo>
                                <a:lnTo>
                                  <a:pt x="13" y="0"/>
                                </a:lnTo>
                                <a:lnTo>
                                  <a:pt x="15" y="0"/>
                                </a:lnTo>
                                <a:lnTo>
                                  <a:pt x="16" y="1"/>
                                </a:lnTo>
                                <a:lnTo>
                                  <a:pt x="17" y="1"/>
                                </a:lnTo>
                                <a:lnTo>
                                  <a:pt x="19" y="2"/>
                                </a:lnTo>
                                <a:lnTo>
                                  <a:pt x="19" y="2"/>
                                </a:lnTo>
                                <a:lnTo>
                                  <a:pt x="20" y="3"/>
                                </a:lnTo>
                                <a:lnTo>
                                  <a:pt x="20" y="3"/>
                                </a:lnTo>
                                <a:lnTo>
                                  <a:pt x="20" y="69"/>
                                </a:lnTo>
                                <a:lnTo>
                                  <a:pt x="29" y="60"/>
                                </a:lnTo>
                                <a:lnTo>
                                  <a:pt x="37" y="55"/>
                                </a:lnTo>
                                <a:lnTo>
                                  <a:pt x="46" y="51"/>
                                </a:lnTo>
                                <a:lnTo>
                                  <a:pt x="54" y="51"/>
                                </a:lnTo>
                                <a:lnTo>
                                  <a:pt x="64" y="51"/>
                                </a:lnTo>
                                <a:lnTo>
                                  <a:pt x="73" y="55"/>
                                </a:lnTo>
                                <a:lnTo>
                                  <a:pt x="79" y="59"/>
                                </a:lnTo>
                                <a:lnTo>
                                  <a:pt x="85" y="65"/>
                                </a:lnTo>
                                <a:lnTo>
                                  <a:pt x="89" y="71"/>
                                </a:lnTo>
                                <a:lnTo>
                                  <a:pt x="91" y="79"/>
                                </a:lnTo>
                                <a:lnTo>
                                  <a:pt x="93" y="87"/>
                                </a:lnTo>
                                <a:lnTo>
                                  <a:pt x="93" y="98"/>
                                </a:lnTo>
                                <a:lnTo>
                                  <a:pt x="93" y="16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39" name="Freeform 326"/>
                        <wps:cNvSpPr>
                          <a:spLocks/>
                        </wps:cNvSpPr>
                        <wps:spPr bwMode="auto">
                          <a:xfrm>
                            <a:off x="5049838" y="1025525"/>
                            <a:ext cx="53975" cy="84138"/>
                          </a:xfrm>
                          <a:custGeom>
                            <a:avLst/>
                            <a:gdLst>
                              <a:gd name="T0" fmla="*/ 63 w 102"/>
                              <a:gd name="T1" fmla="*/ 114 h 159"/>
                              <a:gd name="T2" fmla="*/ 49 w 102"/>
                              <a:gd name="T3" fmla="*/ 155 h 159"/>
                              <a:gd name="T4" fmla="*/ 48 w 102"/>
                              <a:gd name="T5" fmla="*/ 156 h 159"/>
                              <a:gd name="T6" fmla="*/ 46 w 102"/>
                              <a:gd name="T7" fmla="*/ 157 h 159"/>
                              <a:gd name="T8" fmla="*/ 42 w 102"/>
                              <a:gd name="T9" fmla="*/ 159 h 159"/>
                              <a:gd name="T10" fmla="*/ 36 w 102"/>
                              <a:gd name="T11" fmla="*/ 159 h 159"/>
                              <a:gd name="T12" fmla="*/ 33 w 102"/>
                              <a:gd name="T13" fmla="*/ 159 h 159"/>
                              <a:gd name="T14" fmla="*/ 31 w 102"/>
                              <a:gd name="T15" fmla="*/ 159 h 159"/>
                              <a:gd name="T16" fmla="*/ 30 w 102"/>
                              <a:gd name="T17" fmla="*/ 157 h 159"/>
                              <a:gd name="T18" fmla="*/ 28 w 102"/>
                              <a:gd name="T19" fmla="*/ 157 h 159"/>
                              <a:gd name="T20" fmla="*/ 27 w 102"/>
                              <a:gd name="T21" fmla="*/ 156 h 159"/>
                              <a:gd name="T22" fmla="*/ 27 w 102"/>
                              <a:gd name="T23" fmla="*/ 155 h 159"/>
                              <a:gd name="T24" fmla="*/ 27 w 102"/>
                              <a:gd name="T25" fmla="*/ 154 h 159"/>
                              <a:gd name="T26" fmla="*/ 27 w 102"/>
                              <a:gd name="T27" fmla="*/ 152 h 159"/>
                              <a:gd name="T28" fmla="*/ 43 w 102"/>
                              <a:gd name="T29" fmla="*/ 114 h 159"/>
                              <a:gd name="T30" fmla="*/ 42 w 102"/>
                              <a:gd name="T31" fmla="*/ 114 h 159"/>
                              <a:gd name="T32" fmla="*/ 41 w 102"/>
                              <a:gd name="T33" fmla="*/ 113 h 159"/>
                              <a:gd name="T34" fmla="*/ 39 w 102"/>
                              <a:gd name="T35" fmla="*/ 112 h 159"/>
                              <a:gd name="T36" fmla="*/ 39 w 102"/>
                              <a:gd name="T37" fmla="*/ 111 h 159"/>
                              <a:gd name="T38" fmla="*/ 0 w 102"/>
                              <a:gd name="T39" fmla="*/ 7 h 159"/>
                              <a:gd name="T40" fmla="*/ 0 w 102"/>
                              <a:gd name="T41" fmla="*/ 5 h 159"/>
                              <a:gd name="T42" fmla="*/ 0 w 102"/>
                              <a:gd name="T43" fmla="*/ 3 h 159"/>
                              <a:gd name="T44" fmla="*/ 0 w 102"/>
                              <a:gd name="T45" fmla="*/ 2 h 159"/>
                              <a:gd name="T46" fmla="*/ 0 w 102"/>
                              <a:gd name="T47" fmla="*/ 1 h 159"/>
                              <a:gd name="T48" fmla="*/ 1 w 102"/>
                              <a:gd name="T49" fmla="*/ 1 h 159"/>
                              <a:gd name="T50" fmla="*/ 4 w 102"/>
                              <a:gd name="T51" fmla="*/ 0 h 159"/>
                              <a:gd name="T52" fmla="*/ 6 w 102"/>
                              <a:gd name="T53" fmla="*/ 0 h 159"/>
                              <a:gd name="T54" fmla="*/ 10 w 102"/>
                              <a:gd name="T55" fmla="*/ 0 h 159"/>
                              <a:gd name="T56" fmla="*/ 12 w 102"/>
                              <a:gd name="T57" fmla="*/ 0 h 159"/>
                              <a:gd name="T58" fmla="*/ 15 w 102"/>
                              <a:gd name="T59" fmla="*/ 0 h 159"/>
                              <a:gd name="T60" fmla="*/ 17 w 102"/>
                              <a:gd name="T61" fmla="*/ 0 h 159"/>
                              <a:gd name="T62" fmla="*/ 19 w 102"/>
                              <a:gd name="T63" fmla="*/ 1 h 159"/>
                              <a:gd name="T64" fmla="*/ 20 w 102"/>
                              <a:gd name="T65" fmla="*/ 1 h 159"/>
                              <a:gd name="T66" fmla="*/ 20 w 102"/>
                              <a:gd name="T67" fmla="*/ 2 h 159"/>
                              <a:gd name="T68" fmla="*/ 21 w 102"/>
                              <a:gd name="T69" fmla="*/ 3 h 159"/>
                              <a:gd name="T70" fmla="*/ 21 w 102"/>
                              <a:gd name="T71" fmla="*/ 5 h 159"/>
                              <a:gd name="T72" fmla="*/ 52 w 102"/>
                              <a:gd name="T73" fmla="*/ 91 h 159"/>
                              <a:gd name="T74" fmla="*/ 53 w 102"/>
                              <a:gd name="T75" fmla="*/ 91 h 159"/>
                              <a:gd name="T76" fmla="*/ 83 w 102"/>
                              <a:gd name="T77" fmla="*/ 3 h 159"/>
                              <a:gd name="T78" fmla="*/ 84 w 102"/>
                              <a:gd name="T79" fmla="*/ 2 h 159"/>
                              <a:gd name="T80" fmla="*/ 84 w 102"/>
                              <a:gd name="T81" fmla="*/ 1 h 159"/>
                              <a:gd name="T82" fmla="*/ 85 w 102"/>
                              <a:gd name="T83" fmla="*/ 1 h 159"/>
                              <a:gd name="T84" fmla="*/ 88 w 102"/>
                              <a:gd name="T85" fmla="*/ 0 h 159"/>
                              <a:gd name="T86" fmla="*/ 90 w 102"/>
                              <a:gd name="T87" fmla="*/ 0 h 159"/>
                              <a:gd name="T88" fmla="*/ 94 w 102"/>
                              <a:gd name="T89" fmla="*/ 0 h 159"/>
                              <a:gd name="T90" fmla="*/ 96 w 102"/>
                              <a:gd name="T91" fmla="*/ 0 h 159"/>
                              <a:gd name="T92" fmla="*/ 99 w 102"/>
                              <a:gd name="T93" fmla="*/ 0 h 159"/>
                              <a:gd name="T94" fmla="*/ 101 w 102"/>
                              <a:gd name="T95" fmla="*/ 1 h 159"/>
                              <a:gd name="T96" fmla="*/ 102 w 102"/>
                              <a:gd name="T97" fmla="*/ 1 h 159"/>
                              <a:gd name="T98" fmla="*/ 102 w 102"/>
                              <a:gd name="T99" fmla="*/ 2 h 159"/>
                              <a:gd name="T100" fmla="*/ 102 w 102"/>
                              <a:gd name="T101" fmla="*/ 3 h 159"/>
                              <a:gd name="T102" fmla="*/ 102 w 102"/>
                              <a:gd name="T103" fmla="*/ 5 h 159"/>
                              <a:gd name="T104" fmla="*/ 102 w 102"/>
                              <a:gd name="T105" fmla="*/ 7 h 159"/>
                              <a:gd name="T106" fmla="*/ 63 w 102"/>
                              <a:gd name="T107" fmla="*/ 114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02" h="159">
                                <a:moveTo>
                                  <a:pt x="63" y="114"/>
                                </a:moveTo>
                                <a:lnTo>
                                  <a:pt x="49" y="155"/>
                                </a:lnTo>
                                <a:lnTo>
                                  <a:pt x="48" y="156"/>
                                </a:lnTo>
                                <a:lnTo>
                                  <a:pt x="46" y="157"/>
                                </a:lnTo>
                                <a:lnTo>
                                  <a:pt x="42" y="159"/>
                                </a:lnTo>
                                <a:lnTo>
                                  <a:pt x="36" y="159"/>
                                </a:lnTo>
                                <a:lnTo>
                                  <a:pt x="33" y="159"/>
                                </a:lnTo>
                                <a:lnTo>
                                  <a:pt x="31" y="159"/>
                                </a:lnTo>
                                <a:lnTo>
                                  <a:pt x="30" y="157"/>
                                </a:lnTo>
                                <a:lnTo>
                                  <a:pt x="28" y="157"/>
                                </a:lnTo>
                                <a:lnTo>
                                  <a:pt x="27" y="156"/>
                                </a:lnTo>
                                <a:lnTo>
                                  <a:pt x="27" y="155"/>
                                </a:lnTo>
                                <a:lnTo>
                                  <a:pt x="27" y="154"/>
                                </a:lnTo>
                                <a:lnTo>
                                  <a:pt x="27" y="152"/>
                                </a:lnTo>
                                <a:lnTo>
                                  <a:pt x="43" y="114"/>
                                </a:lnTo>
                                <a:lnTo>
                                  <a:pt x="42" y="114"/>
                                </a:lnTo>
                                <a:lnTo>
                                  <a:pt x="41" y="113"/>
                                </a:lnTo>
                                <a:lnTo>
                                  <a:pt x="39" y="112"/>
                                </a:lnTo>
                                <a:lnTo>
                                  <a:pt x="39" y="111"/>
                                </a:lnTo>
                                <a:lnTo>
                                  <a:pt x="0" y="7"/>
                                </a:lnTo>
                                <a:lnTo>
                                  <a:pt x="0" y="5"/>
                                </a:lnTo>
                                <a:lnTo>
                                  <a:pt x="0" y="3"/>
                                </a:lnTo>
                                <a:lnTo>
                                  <a:pt x="0" y="2"/>
                                </a:lnTo>
                                <a:lnTo>
                                  <a:pt x="0" y="1"/>
                                </a:lnTo>
                                <a:lnTo>
                                  <a:pt x="1" y="1"/>
                                </a:lnTo>
                                <a:lnTo>
                                  <a:pt x="4" y="0"/>
                                </a:lnTo>
                                <a:lnTo>
                                  <a:pt x="6" y="0"/>
                                </a:lnTo>
                                <a:lnTo>
                                  <a:pt x="10" y="0"/>
                                </a:lnTo>
                                <a:lnTo>
                                  <a:pt x="12" y="0"/>
                                </a:lnTo>
                                <a:lnTo>
                                  <a:pt x="15" y="0"/>
                                </a:lnTo>
                                <a:lnTo>
                                  <a:pt x="17" y="0"/>
                                </a:lnTo>
                                <a:lnTo>
                                  <a:pt x="19" y="1"/>
                                </a:lnTo>
                                <a:lnTo>
                                  <a:pt x="20" y="1"/>
                                </a:lnTo>
                                <a:lnTo>
                                  <a:pt x="20" y="2"/>
                                </a:lnTo>
                                <a:lnTo>
                                  <a:pt x="21" y="3"/>
                                </a:lnTo>
                                <a:lnTo>
                                  <a:pt x="21" y="5"/>
                                </a:lnTo>
                                <a:lnTo>
                                  <a:pt x="52" y="91"/>
                                </a:lnTo>
                                <a:lnTo>
                                  <a:pt x="53" y="91"/>
                                </a:lnTo>
                                <a:lnTo>
                                  <a:pt x="83" y="3"/>
                                </a:lnTo>
                                <a:lnTo>
                                  <a:pt x="84" y="2"/>
                                </a:lnTo>
                                <a:lnTo>
                                  <a:pt x="84" y="1"/>
                                </a:lnTo>
                                <a:lnTo>
                                  <a:pt x="85" y="1"/>
                                </a:lnTo>
                                <a:lnTo>
                                  <a:pt x="88" y="0"/>
                                </a:lnTo>
                                <a:lnTo>
                                  <a:pt x="90" y="0"/>
                                </a:lnTo>
                                <a:lnTo>
                                  <a:pt x="94" y="0"/>
                                </a:lnTo>
                                <a:lnTo>
                                  <a:pt x="96" y="0"/>
                                </a:lnTo>
                                <a:lnTo>
                                  <a:pt x="99" y="0"/>
                                </a:lnTo>
                                <a:lnTo>
                                  <a:pt x="101" y="1"/>
                                </a:lnTo>
                                <a:lnTo>
                                  <a:pt x="102" y="1"/>
                                </a:lnTo>
                                <a:lnTo>
                                  <a:pt x="102" y="2"/>
                                </a:lnTo>
                                <a:lnTo>
                                  <a:pt x="102" y="3"/>
                                </a:lnTo>
                                <a:lnTo>
                                  <a:pt x="102" y="5"/>
                                </a:lnTo>
                                <a:lnTo>
                                  <a:pt x="102" y="7"/>
                                </a:lnTo>
                                <a:lnTo>
                                  <a:pt x="63" y="11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40" name="Freeform 327"/>
                        <wps:cNvSpPr>
                          <a:spLocks/>
                        </wps:cNvSpPr>
                        <wps:spPr bwMode="auto">
                          <a:xfrm>
                            <a:off x="5116513" y="998538"/>
                            <a:ext cx="9525" cy="88900"/>
                          </a:xfrm>
                          <a:custGeom>
                            <a:avLst/>
                            <a:gdLst>
                              <a:gd name="T0" fmla="*/ 19 w 19"/>
                              <a:gd name="T1" fmla="*/ 165 h 168"/>
                              <a:gd name="T2" fmla="*/ 19 w 19"/>
                              <a:gd name="T3" fmla="*/ 166 h 168"/>
                              <a:gd name="T4" fmla="*/ 19 w 19"/>
                              <a:gd name="T5" fmla="*/ 166 h 168"/>
                              <a:gd name="T6" fmla="*/ 18 w 19"/>
                              <a:gd name="T7" fmla="*/ 167 h 168"/>
                              <a:gd name="T8" fmla="*/ 17 w 19"/>
                              <a:gd name="T9" fmla="*/ 167 h 168"/>
                              <a:gd name="T10" fmla="*/ 16 w 19"/>
                              <a:gd name="T11" fmla="*/ 168 h 168"/>
                              <a:gd name="T12" fmla="*/ 14 w 19"/>
                              <a:gd name="T13" fmla="*/ 168 h 168"/>
                              <a:gd name="T14" fmla="*/ 12 w 19"/>
                              <a:gd name="T15" fmla="*/ 168 h 168"/>
                              <a:gd name="T16" fmla="*/ 10 w 19"/>
                              <a:gd name="T17" fmla="*/ 168 h 168"/>
                              <a:gd name="T18" fmla="*/ 7 w 19"/>
                              <a:gd name="T19" fmla="*/ 168 h 168"/>
                              <a:gd name="T20" fmla="*/ 5 w 19"/>
                              <a:gd name="T21" fmla="*/ 168 h 168"/>
                              <a:gd name="T22" fmla="*/ 3 w 19"/>
                              <a:gd name="T23" fmla="*/ 168 h 168"/>
                              <a:gd name="T24" fmla="*/ 2 w 19"/>
                              <a:gd name="T25" fmla="*/ 167 h 168"/>
                              <a:gd name="T26" fmla="*/ 1 w 19"/>
                              <a:gd name="T27" fmla="*/ 167 h 168"/>
                              <a:gd name="T28" fmla="*/ 0 w 19"/>
                              <a:gd name="T29" fmla="*/ 166 h 168"/>
                              <a:gd name="T30" fmla="*/ 0 w 19"/>
                              <a:gd name="T31" fmla="*/ 166 h 168"/>
                              <a:gd name="T32" fmla="*/ 0 w 19"/>
                              <a:gd name="T33" fmla="*/ 165 h 168"/>
                              <a:gd name="T34" fmla="*/ 0 w 19"/>
                              <a:gd name="T35" fmla="*/ 3 h 168"/>
                              <a:gd name="T36" fmla="*/ 0 w 19"/>
                              <a:gd name="T37" fmla="*/ 3 h 168"/>
                              <a:gd name="T38" fmla="*/ 0 w 19"/>
                              <a:gd name="T39" fmla="*/ 2 h 168"/>
                              <a:gd name="T40" fmla="*/ 1 w 19"/>
                              <a:gd name="T41" fmla="*/ 2 h 168"/>
                              <a:gd name="T42" fmla="*/ 2 w 19"/>
                              <a:gd name="T43" fmla="*/ 1 h 168"/>
                              <a:gd name="T44" fmla="*/ 3 w 19"/>
                              <a:gd name="T45" fmla="*/ 1 h 168"/>
                              <a:gd name="T46" fmla="*/ 5 w 19"/>
                              <a:gd name="T47" fmla="*/ 0 h 168"/>
                              <a:gd name="T48" fmla="*/ 7 w 19"/>
                              <a:gd name="T49" fmla="*/ 0 h 168"/>
                              <a:gd name="T50" fmla="*/ 10 w 19"/>
                              <a:gd name="T51" fmla="*/ 0 h 168"/>
                              <a:gd name="T52" fmla="*/ 12 w 19"/>
                              <a:gd name="T53" fmla="*/ 0 h 168"/>
                              <a:gd name="T54" fmla="*/ 14 w 19"/>
                              <a:gd name="T55" fmla="*/ 0 h 168"/>
                              <a:gd name="T56" fmla="*/ 16 w 19"/>
                              <a:gd name="T57" fmla="*/ 1 h 168"/>
                              <a:gd name="T58" fmla="*/ 17 w 19"/>
                              <a:gd name="T59" fmla="*/ 1 h 168"/>
                              <a:gd name="T60" fmla="*/ 18 w 19"/>
                              <a:gd name="T61" fmla="*/ 2 h 168"/>
                              <a:gd name="T62" fmla="*/ 19 w 19"/>
                              <a:gd name="T63" fmla="*/ 2 h 168"/>
                              <a:gd name="T64" fmla="*/ 19 w 19"/>
                              <a:gd name="T65" fmla="*/ 3 h 168"/>
                              <a:gd name="T66" fmla="*/ 19 w 19"/>
                              <a:gd name="T67" fmla="*/ 3 h 168"/>
                              <a:gd name="T68" fmla="*/ 19 w 19"/>
                              <a:gd name="T69" fmla="*/ 165 h 1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19" h="168">
                                <a:moveTo>
                                  <a:pt x="19" y="165"/>
                                </a:moveTo>
                                <a:lnTo>
                                  <a:pt x="19" y="166"/>
                                </a:lnTo>
                                <a:lnTo>
                                  <a:pt x="19" y="166"/>
                                </a:lnTo>
                                <a:lnTo>
                                  <a:pt x="18" y="167"/>
                                </a:lnTo>
                                <a:lnTo>
                                  <a:pt x="17" y="167"/>
                                </a:lnTo>
                                <a:lnTo>
                                  <a:pt x="16" y="168"/>
                                </a:lnTo>
                                <a:lnTo>
                                  <a:pt x="14" y="168"/>
                                </a:lnTo>
                                <a:lnTo>
                                  <a:pt x="12" y="168"/>
                                </a:lnTo>
                                <a:lnTo>
                                  <a:pt x="10" y="168"/>
                                </a:lnTo>
                                <a:lnTo>
                                  <a:pt x="7" y="168"/>
                                </a:lnTo>
                                <a:lnTo>
                                  <a:pt x="5" y="168"/>
                                </a:lnTo>
                                <a:lnTo>
                                  <a:pt x="3" y="168"/>
                                </a:lnTo>
                                <a:lnTo>
                                  <a:pt x="2" y="167"/>
                                </a:lnTo>
                                <a:lnTo>
                                  <a:pt x="1" y="167"/>
                                </a:lnTo>
                                <a:lnTo>
                                  <a:pt x="0" y="166"/>
                                </a:lnTo>
                                <a:lnTo>
                                  <a:pt x="0" y="166"/>
                                </a:lnTo>
                                <a:lnTo>
                                  <a:pt x="0" y="165"/>
                                </a:lnTo>
                                <a:lnTo>
                                  <a:pt x="0" y="3"/>
                                </a:lnTo>
                                <a:lnTo>
                                  <a:pt x="0" y="3"/>
                                </a:lnTo>
                                <a:lnTo>
                                  <a:pt x="0" y="2"/>
                                </a:lnTo>
                                <a:lnTo>
                                  <a:pt x="1" y="2"/>
                                </a:lnTo>
                                <a:lnTo>
                                  <a:pt x="2" y="1"/>
                                </a:lnTo>
                                <a:lnTo>
                                  <a:pt x="3" y="1"/>
                                </a:lnTo>
                                <a:lnTo>
                                  <a:pt x="5" y="0"/>
                                </a:lnTo>
                                <a:lnTo>
                                  <a:pt x="7" y="0"/>
                                </a:lnTo>
                                <a:lnTo>
                                  <a:pt x="10" y="0"/>
                                </a:lnTo>
                                <a:lnTo>
                                  <a:pt x="12" y="0"/>
                                </a:lnTo>
                                <a:lnTo>
                                  <a:pt x="14" y="0"/>
                                </a:lnTo>
                                <a:lnTo>
                                  <a:pt x="16" y="1"/>
                                </a:lnTo>
                                <a:lnTo>
                                  <a:pt x="17" y="1"/>
                                </a:lnTo>
                                <a:lnTo>
                                  <a:pt x="18" y="2"/>
                                </a:lnTo>
                                <a:lnTo>
                                  <a:pt x="19" y="2"/>
                                </a:lnTo>
                                <a:lnTo>
                                  <a:pt x="19" y="3"/>
                                </a:lnTo>
                                <a:lnTo>
                                  <a:pt x="19" y="3"/>
                                </a:lnTo>
                                <a:lnTo>
                                  <a:pt x="19" y="16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41" name="Freeform 328"/>
                        <wps:cNvSpPr>
                          <a:spLocks noEditPoints="1"/>
                        </wps:cNvSpPr>
                        <wps:spPr bwMode="auto">
                          <a:xfrm>
                            <a:off x="5141913" y="1025525"/>
                            <a:ext cx="57150" cy="61913"/>
                          </a:xfrm>
                          <a:custGeom>
                            <a:avLst/>
                            <a:gdLst>
                              <a:gd name="T0" fmla="*/ 107 w 108"/>
                              <a:gd name="T1" fmla="*/ 71 h 119"/>
                              <a:gd name="T2" fmla="*/ 101 w 108"/>
                              <a:gd name="T3" fmla="*/ 93 h 119"/>
                              <a:gd name="T4" fmla="*/ 86 w 108"/>
                              <a:gd name="T5" fmla="*/ 109 h 119"/>
                              <a:gd name="T6" fmla="*/ 66 w 108"/>
                              <a:gd name="T7" fmla="*/ 119 h 119"/>
                              <a:gd name="T8" fmla="*/ 39 w 108"/>
                              <a:gd name="T9" fmla="*/ 119 h 119"/>
                              <a:gd name="T10" fmla="*/ 20 w 108"/>
                              <a:gd name="T11" fmla="*/ 110 h 119"/>
                              <a:gd name="T12" fmla="*/ 7 w 108"/>
                              <a:gd name="T13" fmla="*/ 95 h 119"/>
                              <a:gd name="T14" fmla="*/ 0 w 108"/>
                              <a:gd name="T15" fmla="*/ 73 h 119"/>
                              <a:gd name="T16" fmla="*/ 0 w 108"/>
                              <a:gd name="T17" fmla="*/ 47 h 119"/>
                              <a:gd name="T18" fmla="*/ 7 w 108"/>
                              <a:gd name="T19" fmla="*/ 25 h 119"/>
                              <a:gd name="T20" fmla="*/ 21 w 108"/>
                              <a:gd name="T21" fmla="*/ 9 h 119"/>
                              <a:gd name="T22" fmla="*/ 42 w 108"/>
                              <a:gd name="T23" fmla="*/ 0 h 119"/>
                              <a:gd name="T24" fmla="*/ 68 w 108"/>
                              <a:gd name="T25" fmla="*/ 0 h 119"/>
                              <a:gd name="T26" fmla="*/ 87 w 108"/>
                              <a:gd name="T27" fmla="*/ 9 h 119"/>
                              <a:gd name="T28" fmla="*/ 101 w 108"/>
                              <a:gd name="T29" fmla="*/ 24 h 119"/>
                              <a:gd name="T30" fmla="*/ 107 w 108"/>
                              <a:gd name="T31" fmla="*/ 45 h 119"/>
                              <a:gd name="T32" fmla="*/ 87 w 108"/>
                              <a:gd name="T33" fmla="*/ 60 h 119"/>
                              <a:gd name="T34" fmla="*/ 85 w 108"/>
                              <a:gd name="T35" fmla="*/ 44 h 119"/>
                              <a:gd name="T36" fmla="*/ 80 w 108"/>
                              <a:gd name="T37" fmla="*/ 29 h 119"/>
                              <a:gd name="T38" fmla="*/ 70 w 108"/>
                              <a:gd name="T39" fmla="*/ 20 h 119"/>
                              <a:gd name="T40" fmla="*/ 54 w 108"/>
                              <a:gd name="T41" fmla="*/ 16 h 119"/>
                              <a:gd name="T42" fmla="*/ 39 w 108"/>
                              <a:gd name="T43" fmla="*/ 20 h 119"/>
                              <a:gd name="T44" fmla="*/ 28 w 108"/>
                              <a:gd name="T45" fmla="*/ 29 h 119"/>
                              <a:gd name="T46" fmla="*/ 22 w 108"/>
                              <a:gd name="T47" fmla="*/ 42 h 119"/>
                              <a:gd name="T48" fmla="*/ 21 w 108"/>
                              <a:gd name="T49" fmla="*/ 60 h 119"/>
                              <a:gd name="T50" fmla="*/ 22 w 108"/>
                              <a:gd name="T51" fmla="*/ 76 h 119"/>
                              <a:gd name="T52" fmla="*/ 27 w 108"/>
                              <a:gd name="T53" fmla="*/ 89 h 119"/>
                              <a:gd name="T54" fmla="*/ 38 w 108"/>
                              <a:gd name="T55" fmla="*/ 99 h 119"/>
                              <a:gd name="T56" fmla="*/ 54 w 108"/>
                              <a:gd name="T57" fmla="*/ 103 h 119"/>
                              <a:gd name="T58" fmla="*/ 69 w 108"/>
                              <a:gd name="T59" fmla="*/ 99 h 119"/>
                              <a:gd name="T60" fmla="*/ 79 w 108"/>
                              <a:gd name="T61" fmla="*/ 90 h 119"/>
                              <a:gd name="T62" fmla="*/ 85 w 108"/>
                              <a:gd name="T63" fmla="*/ 77 h 119"/>
                              <a:gd name="T64" fmla="*/ 87 w 108"/>
                              <a:gd name="T65" fmla="*/ 60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08" h="119">
                                <a:moveTo>
                                  <a:pt x="108" y="58"/>
                                </a:moveTo>
                                <a:lnTo>
                                  <a:pt x="107" y="71"/>
                                </a:lnTo>
                                <a:lnTo>
                                  <a:pt x="105" y="83"/>
                                </a:lnTo>
                                <a:lnTo>
                                  <a:pt x="101" y="93"/>
                                </a:lnTo>
                                <a:lnTo>
                                  <a:pt x="94" y="101"/>
                                </a:lnTo>
                                <a:lnTo>
                                  <a:pt x="86" y="109"/>
                                </a:lnTo>
                                <a:lnTo>
                                  <a:pt x="76" y="115"/>
                                </a:lnTo>
                                <a:lnTo>
                                  <a:pt x="66" y="119"/>
                                </a:lnTo>
                                <a:lnTo>
                                  <a:pt x="53" y="119"/>
                                </a:lnTo>
                                <a:lnTo>
                                  <a:pt x="39" y="119"/>
                                </a:lnTo>
                                <a:lnTo>
                                  <a:pt x="30" y="115"/>
                                </a:lnTo>
                                <a:lnTo>
                                  <a:pt x="20" y="110"/>
                                </a:lnTo>
                                <a:lnTo>
                                  <a:pt x="14" y="104"/>
                                </a:lnTo>
                                <a:lnTo>
                                  <a:pt x="7" y="95"/>
                                </a:lnTo>
                                <a:lnTo>
                                  <a:pt x="4" y="85"/>
                                </a:lnTo>
                                <a:lnTo>
                                  <a:pt x="0" y="73"/>
                                </a:lnTo>
                                <a:lnTo>
                                  <a:pt x="0" y="61"/>
                                </a:lnTo>
                                <a:lnTo>
                                  <a:pt x="0" y="47"/>
                                </a:lnTo>
                                <a:lnTo>
                                  <a:pt x="4" y="36"/>
                                </a:lnTo>
                                <a:lnTo>
                                  <a:pt x="7" y="25"/>
                                </a:lnTo>
                                <a:lnTo>
                                  <a:pt x="14" y="16"/>
                                </a:lnTo>
                                <a:lnTo>
                                  <a:pt x="21" y="9"/>
                                </a:lnTo>
                                <a:lnTo>
                                  <a:pt x="31" y="4"/>
                                </a:lnTo>
                                <a:lnTo>
                                  <a:pt x="42" y="0"/>
                                </a:lnTo>
                                <a:lnTo>
                                  <a:pt x="55" y="0"/>
                                </a:lnTo>
                                <a:lnTo>
                                  <a:pt x="68" y="0"/>
                                </a:lnTo>
                                <a:lnTo>
                                  <a:pt x="79" y="4"/>
                                </a:lnTo>
                                <a:lnTo>
                                  <a:pt x="87" y="9"/>
                                </a:lnTo>
                                <a:lnTo>
                                  <a:pt x="95" y="15"/>
                                </a:lnTo>
                                <a:lnTo>
                                  <a:pt x="101" y="24"/>
                                </a:lnTo>
                                <a:lnTo>
                                  <a:pt x="105" y="34"/>
                                </a:lnTo>
                                <a:lnTo>
                                  <a:pt x="107" y="45"/>
                                </a:lnTo>
                                <a:lnTo>
                                  <a:pt x="108" y="58"/>
                                </a:lnTo>
                                <a:close/>
                                <a:moveTo>
                                  <a:pt x="87" y="60"/>
                                </a:moveTo>
                                <a:lnTo>
                                  <a:pt x="87" y="51"/>
                                </a:lnTo>
                                <a:lnTo>
                                  <a:pt x="85" y="44"/>
                                </a:lnTo>
                                <a:lnTo>
                                  <a:pt x="84" y="35"/>
                                </a:lnTo>
                                <a:lnTo>
                                  <a:pt x="80" y="29"/>
                                </a:lnTo>
                                <a:lnTo>
                                  <a:pt x="76" y="24"/>
                                </a:lnTo>
                                <a:lnTo>
                                  <a:pt x="70" y="20"/>
                                </a:lnTo>
                                <a:lnTo>
                                  <a:pt x="63" y="18"/>
                                </a:lnTo>
                                <a:lnTo>
                                  <a:pt x="54" y="16"/>
                                </a:lnTo>
                                <a:lnTo>
                                  <a:pt x="46" y="18"/>
                                </a:lnTo>
                                <a:lnTo>
                                  <a:pt x="39" y="20"/>
                                </a:lnTo>
                                <a:lnTo>
                                  <a:pt x="33" y="24"/>
                                </a:lnTo>
                                <a:lnTo>
                                  <a:pt x="28" y="29"/>
                                </a:lnTo>
                                <a:lnTo>
                                  <a:pt x="25" y="35"/>
                                </a:lnTo>
                                <a:lnTo>
                                  <a:pt x="22" y="42"/>
                                </a:lnTo>
                                <a:lnTo>
                                  <a:pt x="21" y="50"/>
                                </a:lnTo>
                                <a:lnTo>
                                  <a:pt x="21" y="60"/>
                                </a:lnTo>
                                <a:lnTo>
                                  <a:pt x="21" y="68"/>
                                </a:lnTo>
                                <a:lnTo>
                                  <a:pt x="22" y="76"/>
                                </a:lnTo>
                                <a:lnTo>
                                  <a:pt x="25" y="83"/>
                                </a:lnTo>
                                <a:lnTo>
                                  <a:pt x="27" y="89"/>
                                </a:lnTo>
                                <a:lnTo>
                                  <a:pt x="32" y="95"/>
                                </a:lnTo>
                                <a:lnTo>
                                  <a:pt x="38" y="99"/>
                                </a:lnTo>
                                <a:lnTo>
                                  <a:pt x="44" y="101"/>
                                </a:lnTo>
                                <a:lnTo>
                                  <a:pt x="54" y="103"/>
                                </a:lnTo>
                                <a:lnTo>
                                  <a:pt x="62" y="101"/>
                                </a:lnTo>
                                <a:lnTo>
                                  <a:pt x="69" y="99"/>
                                </a:lnTo>
                                <a:lnTo>
                                  <a:pt x="75" y="95"/>
                                </a:lnTo>
                                <a:lnTo>
                                  <a:pt x="79" y="90"/>
                                </a:lnTo>
                                <a:lnTo>
                                  <a:pt x="82" y="84"/>
                                </a:lnTo>
                                <a:lnTo>
                                  <a:pt x="85" y="77"/>
                                </a:lnTo>
                                <a:lnTo>
                                  <a:pt x="87" y="68"/>
                                </a:lnTo>
                                <a:lnTo>
                                  <a:pt x="87" y="6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42" name="Freeform 329"/>
                        <wps:cNvSpPr>
                          <a:spLocks/>
                        </wps:cNvSpPr>
                        <wps:spPr bwMode="auto">
                          <a:xfrm>
                            <a:off x="5214938" y="1025525"/>
                            <a:ext cx="84138" cy="61913"/>
                          </a:xfrm>
                          <a:custGeom>
                            <a:avLst/>
                            <a:gdLst>
                              <a:gd name="T0" fmla="*/ 160 w 160"/>
                              <a:gd name="T1" fmla="*/ 115 h 117"/>
                              <a:gd name="T2" fmla="*/ 159 w 160"/>
                              <a:gd name="T3" fmla="*/ 116 h 117"/>
                              <a:gd name="T4" fmla="*/ 156 w 160"/>
                              <a:gd name="T5" fmla="*/ 117 h 117"/>
                              <a:gd name="T6" fmla="*/ 153 w 160"/>
                              <a:gd name="T7" fmla="*/ 117 h 117"/>
                              <a:gd name="T8" fmla="*/ 148 w 160"/>
                              <a:gd name="T9" fmla="*/ 117 h 117"/>
                              <a:gd name="T10" fmla="*/ 143 w 160"/>
                              <a:gd name="T11" fmla="*/ 117 h 117"/>
                              <a:gd name="T12" fmla="*/ 142 w 160"/>
                              <a:gd name="T13" fmla="*/ 116 h 117"/>
                              <a:gd name="T14" fmla="*/ 140 w 160"/>
                              <a:gd name="T15" fmla="*/ 115 h 117"/>
                              <a:gd name="T16" fmla="*/ 140 w 160"/>
                              <a:gd name="T17" fmla="*/ 47 h 117"/>
                              <a:gd name="T18" fmla="*/ 139 w 160"/>
                              <a:gd name="T19" fmla="*/ 35 h 117"/>
                              <a:gd name="T20" fmla="*/ 135 w 160"/>
                              <a:gd name="T21" fmla="*/ 25 h 117"/>
                              <a:gd name="T22" fmla="*/ 128 w 160"/>
                              <a:gd name="T23" fmla="*/ 19 h 117"/>
                              <a:gd name="T24" fmla="*/ 118 w 160"/>
                              <a:gd name="T25" fmla="*/ 18 h 117"/>
                              <a:gd name="T26" fmla="*/ 105 w 160"/>
                              <a:gd name="T27" fmla="*/ 23 h 117"/>
                              <a:gd name="T28" fmla="*/ 90 w 160"/>
                              <a:gd name="T29" fmla="*/ 37 h 117"/>
                              <a:gd name="T30" fmla="*/ 90 w 160"/>
                              <a:gd name="T31" fmla="*/ 115 h 117"/>
                              <a:gd name="T32" fmla="*/ 89 w 160"/>
                              <a:gd name="T33" fmla="*/ 116 h 117"/>
                              <a:gd name="T34" fmla="*/ 86 w 160"/>
                              <a:gd name="T35" fmla="*/ 117 h 117"/>
                              <a:gd name="T36" fmla="*/ 82 w 160"/>
                              <a:gd name="T37" fmla="*/ 117 h 117"/>
                              <a:gd name="T38" fmla="*/ 77 w 160"/>
                              <a:gd name="T39" fmla="*/ 117 h 117"/>
                              <a:gd name="T40" fmla="*/ 73 w 160"/>
                              <a:gd name="T41" fmla="*/ 117 h 117"/>
                              <a:gd name="T42" fmla="*/ 70 w 160"/>
                              <a:gd name="T43" fmla="*/ 116 h 117"/>
                              <a:gd name="T44" fmla="*/ 70 w 160"/>
                              <a:gd name="T45" fmla="*/ 115 h 117"/>
                              <a:gd name="T46" fmla="*/ 70 w 160"/>
                              <a:gd name="T47" fmla="*/ 47 h 117"/>
                              <a:gd name="T48" fmla="*/ 69 w 160"/>
                              <a:gd name="T49" fmla="*/ 35 h 117"/>
                              <a:gd name="T50" fmla="*/ 64 w 160"/>
                              <a:gd name="T51" fmla="*/ 25 h 117"/>
                              <a:gd name="T52" fmla="*/ 58 w 160"/>
                              <a:gd name="T53" fmla="*/ 19 h 117"/>
                              <a:gd name="T54" fmla="*/ 48 w 160"/>
                              <a:gd name="T55" fmla="*/ 18 h 117"/>
                              <a:gd name="T56" fmla="*/ 34 w 160"/>
                              <a:gd name="T57" fmla="*/ 23 h 117"/>
                              <a:gd name="T58" fmla="*/ 20 w 160"/>
                              <a:gd name="T59" fmla="*/ 37 h 117"/>
                              <a:gd name="T60" fmla="*/ 20 w 160"/>
                              <a:gd name="T61" fmla="*/ 115 h 117"/>
                              <a:gd name="T62" fmla="*/ 18 w 160"/>
                              <a:gd name="T63" fmla="*/ 116 h 117"/>
                              <a:gd name="T64" fmla="*/ 16 w 160"/>
                              <a:gd name="T65" fmla="*/ 117 h 117"/>
                              <a:gd name="T66" fmla="*/ 12 w 160"/>
                              <a:gd name="T67" fmla="*/ 117 h 117"/>
                              <a:gd name="T68" fmla="*/ 6 w 160"/>
                              <a:gd name="T69" fmla="*/ 117 h 117"/>
                              <a:gd name="T70" fmla="*/ 2 w 160"/>
                              <a:gd name="T71" fmla="*/ 117 h 117"/>
                              <a:gd name="T72" fmla="*/ 0 w 160"/>
                              <a:gd name="T73" fmla="*/ 116 h 117"/>
                              <a:gd name="T74" fmla="*/ 0 w 160"/>
                              <a:gd name="T75" fmla="*/ 115 h 117"/>
                              <a:gd name="T76" fmla="*/ 0 w 160"/>
                              <a:gd name="T77" fmla="*/ 5 h 117"/>
                              <a:gd name="T78" fmla="*/ 0 w 160"/>
                              <a:gd name="T79" fmla="*/ 4 h 117"/>
                              <a:gd name="T80" fmla="*/ 1 w 160"/>
                              <a:gd name="T81" fmla="*/ 3 h 117"/>
                              <a:gd name="T82" fmla="*/ 4 w 160"/>
                              <a:gd name="T83" fmla="*/ 2 h 117"/>
                              <a:gd name="T84" fmla="*/ 9 w 160"/>
                              <a:gd name="T85" fmla="*/ 2 h 117"/>
                              <a:gd name="T86" fmla="*/ 12 w 160"/>
                              <a:gd name="T87" fmla="*/ 2 h 117"/>
                              <a:gd name="T88" fmla="*/ 16 w 160"/>
                              <a:gd name="T89" fmla="*/ 3 h 117"/>
                              <a:gd name="T90" fmla="*/ 17 w 160"/>
                              <a:gd name="T91" fmla="*/ 4 h 117"/>
                              <a:gd name="T92" fmla="*/ 17 w 160"/>
                              <a:gd name="T93" fmla="*/ 5 h 117"/>
                              <a:gd name="T94" fmla="*/ 26 w 160"/>
                              <a:gd name="T95" fmla="*/ 10 h 117"/>
                              <a:gd name="T96" fmla="*/ 43 w 160"/>
                              <a:gd name="T97" fmla="*/ 0 h 117"/>
                              <a:gd name="T98" fmla="*/ 59 w 160"/>
                              <a:gd name="T99" fmla="*/ 0 h 117"/>
                              <a:gd name="T100" fmla="*/ 70 w 160"/>
                              <a:gd name="T101" fmla="*/ 3 h 117"/>
                              <a:gd name="T102" fmla="*/ 77 w 160"/>
                              <a:gd name="T103" fmla="*/ 9 h 117"/>
                              <a:gd name="T104" fmla="*/ 84 w 160"/>
                              <a:gd name="T105" fmla="*/ 16 h 117"/>
                              <a:gd name="T106" fmla="*/ 91 w 160"/>
                              <a:gd name="T107" fmla="*/ 15 h 117"/>
                              <a:gd name="T108" fmla="*/ 101 w 160"/>
                              <a:gd name="T109" fmla="*/ 8 h 117"/>
                              <a:gd name="T110" fmla="*/ 110 w 160"/>
                              <a:gd name="T111" fmla="*/ 3 h 117"/>
                              <a:gd name="T112" fmla="*/ 118 w 160"/>
                              <a:gd name="T113" fmla="*/ 0 h 117"/>
                              <a:gd name="T114" fmla="*/ 133 w 160"/>
                              <a:gd name="T115" fmla="*/ 0 h 117"/>
                              <a:gd name="T116" fmla="*/ 146 w 160"/>
                              <a:gd name="T117" fmla="*/ 8 h 117"/>
                              <a:gd name="T118" fmla="*/ 156 w 160"/>
                              <a:gd name="T119" fmla="*/ 20 h 117"/>
                              <a:gd name="T120" fmla="*/ 160 w 160"/>
                              <a:gd name="T121" fmla="*/ 36 h 117"/>
                              <a:gd name="T122" fmla="*/ 160 w 160"/>
                              <a:gd name="T123" fmla="*/ 114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60" h="117">
                                <a:moveTo>
                                  <a:pt x="160" y="114"/>
                                </a:moveTo>
                                <a:lnTo>
                                  <a:pt x="160" y="115"/>
                                </a:lnTo>
                                <a:lnTo>
                                  <a:pt x="159" y="115"/>
                                </a:lnTo>
                                <a:lnTo>
                                  <a:pt x="159" y="116"/>
                                </a:lnTo>
                                <a:lnTo>
                                  <a:pt x="158" y="116"/>
                                </a:lnTo>
                                <a:lnTo>
                                  <a:pt x="156" y="117"/>
                                </a:lnTo>
                                <a:lnTo>
                                  <a:pt x="155" y="117"/>
                                </a:lnTo>
                                <a:lnTo>
                                  <a:pt x="153" y="117"/>
                                </a:lnTo>
                                <a:lnTo>
                                  <a:pt x="150" y="117"/>
                                </a:lnTo>
                                <a:lnTo>
                                  <a:pt x="148" y="117"/>
                                </a:lnTo>
                                <a:lnTo>
                                  <a:pt x="145" y="117"/>
                                </a:lnTo>
                                <a:lnTo>
                                  <a:pt x="143" y="117"/>
                                </a:lnTo>
                                <a:lnTo>
                                  <a:pt x="142" y="116"/>
                                </a:lnTo>
                                <a:lnTo>
                                  <a:pt x="142" y="116"/>
                                </a:lnTo>
                                <a:lnTo>
                                  <a:pt x="140" y="115"/>
                                </a:lnTo>
                                <a:lnTo>
                                  <a:pt x="140" y="115"/>
                                </a:lnTo>
                                <a:lnTo>
                                  <a:pt x="140" y="114"/>
                                </a:lnTo>
                                <a:lnTo>
                                  <a:pt x="140" y="47"/>
                                </a:lnTo>
                                <a:lnTo>
                                  <a:pt x="140" y="41"/>
                                </a:lnTo>
                                <a:lnTo>
                                  <a:pt x="139" y="35"/>
                                </a:lnTo>
                                <a:lnTo>
                                  <a:pt x="138" y="30"/>
                                </a:lnTo>
                                <a:lnTo>
                                  <a:pt x="135" y="25"/>
                                </a:lnTo>
                                <a:lnTo>
                                  <a:pt x="132" y="21"/>
                                </a:lnTo>
                                <a:lnTo>
                                  <a:pt x="128" y="19"/>
                                </a:lnTo>
                                <a:lnTo>
                                  <a:pt x="124" y="18"/>
                                </a:lnTo>
                                <a:lnTo>
                                  <a:pt x="118" y="18"/>
                                </a:lnTo>
                                <a:lnTo>
                                  <a:pt x="112" y="18"/>
                                </a:lnTo>
                                <a:lnTo>
                                  <a:pt x="105" y="23"/>
                                </a:lnTo>
                                <a:lnTo>
                                  <a:pt x="97" y="29"/>
                                </a:lnTo>
                                <a:lnTo>
                                  <a:pt x="90" y="37"/>
                                </a:lnTo>
                                <a:lnTo>
                                  <a:pt x="90" y="114"/>
                                </a:lnTo>
                                <a:lnTo>
                                  <a:pt x="90" y="115"/>
                                </a:lnTo>
                                <a:lnTo>
                                  <a:pt x="89" y="115"/>
                                </a:lnTo>
                                <a:lnTo>
                                  <a:pt x="89" y="116"/>
                                </a:lnTo>
                                <a:lnTo>
                                  <a:pt x="87" y="116"/>
                                </a:lnTo>
                                <a:lnTo>
                                  <a:pt x="86" y="117"/>
                                </a:lnTo>
                                <a:lnTo>
                                  <a:pt x="85" y="117"/>
                                </a:lnTo>
                                <a:lnTo>
                                  <a:pt x="82" y="117"/>
                                </a:lnTo>
                                <a:lnTo>
                                  <a:pt x="80" y="117"/>
                                </a:lnTo>
                                <a:lnTo>
                                  <a:pt x="77" y="117"/>
                                </a:lnTo>
                                <a:lnTo>
                                  <a:pt x="75" y="117"/>
                                </a:lnTo>
                                <a:lnTo>
                                  <a:pt x="73" y="117"/>
                                </a:lnTo>
                                <a:lnTo>
                                  <a:pt x="71" y="116"/>
                                </a:lnTo>
                                <a:lnTo>
                                  <a:pt x="70" y="116"/>
                                </a:lnTo>
                                <a:lnTo>
                                  <a:pt x="70" y="115"/>
                                </a:lnTo>
                                <a:lnTo>
                                  <a:pt x="70" y="115"/>
                                </a:lnTo>
                                <a:lnTo>
                                  <a:pt x="70" y="114"/>
                                </a:lnTo>
                                <a:lnTo>
                                  <a:pt x="70" y="47"/>
                                </a:lnTo>
                                <a:lnTo>
                                  <a:pt x="69" y="41"/>
                                </a:lnTo>
                                <a:lnTo>
                                  <a:pt x="69" y="35"/>
                                </a:lnTo>
                                <a:lnTo>
                                  <a:pt x="66" y="30"/>
                                </a:lnTo>
                                <a:lnTo>
                                  <a:pt x="64" y="25"/>
                                </a:lnTo>
                                <a:lnTo>
                                  <a:pt x="61" y="21"/>
                                </a:lnTo>
                                <a:lnTo>
                                  <a:pt x="58" y="19"/>
                                </a:lnTo>
                                <a:lnTo>
                                  <a:pt x="53" y="18"/>
                                </a:lnTo>
                                <a:lnTo>
                                  <a:pt x="48" y="18"/>
                                </a:lnTo>
                                <a:lnTo>
                                  <a:pt x="42" y="18"/>
                                </a:lnTo>
                                <a:lnTo>
                                  <a:pt x="34" y="23"/>
                                </a:lnTo>
                                <a:lnTo>
                                  <a:pt x="27" y="29"/>
                                </a:lnTo>
                                <a:lnTo>
                                  <a:pt x="20" y="37"/>
                                </a:lnTo>
                                <a:lnTo>
                                  <a:pt x="20" y="114"/>
                                </a:lnTo>
                                <a:lnTo>
                                  <a:pt x="20" y="115"/>
                                </a:lnTo>
                                <a:lnTo>
                                  <a:pt x="18" y="115"/>
                                </a:lnTo>
                                <a:lnTo>
                                  <a:pt x="18" y="116"/>
                                </a:lnTo>
                                <a:lnTo>
                                  <a:pt x="17" y="116"/>
                                </a:lnTo>
                                <a:lnTo>
                                  <a:pt x="16" y="117"/>
                                </a:lnTo>
                                <a:lnTo>
                                  <a:pt x="15" y="117"/>
                                </a:lnTo>
                                <a:lnTo>
                                  <a:pt x="12" y="117"/>
                                </a:lnTo>
                                <a:lnTo>
                                  <a:pt x="10" y="117"/>
                                </a:lnTo>
                                <a:lnTo>
                                  <a:pt x="6" y="117"/>
                                </a:lnTo>
                                <a:lnTo>
                                  <a:pt x="5" y="117"/>
                                </a:lnTo>
                                <a:lnTo>
                                  <a:pt x="2" y="117"/>
                                </a:lnTo>
                                <a:lnTo>
                                  <a:pt x="1" y="116"/>
                                </a:lnTo>
                                <a:lnTo>
                                  <a:pt x="0" y="116"/>
                                </a:lnTo>
                                <a:lnTo>
                                  <a:pt x="0" y="115"/>
                                </a:lnTo>
                                <a:lnTo>
                                  <a:pt x="0" y="115"/>
                                </a:lnTo>
                                <a:lnTo>
                                  <a:pt x="0" y="114"/>
                                </a:lnTo>
                                <a:lnTo>
                                  <a:pt x="0" y="5"/>
                                </a:lnTo>
                                <a:lnTo>
                                  <a:pt x="0" y="4"/>
                                </a:lnTo>
                                <a:lnTo>
                                  <a:pt x="0" y="4"/>
                                </a:lnTo>
                                <a:lnTo>
                                  <a:pt x="0" y="3"/>
                                </a:lnTo>
                                <a:lnTo>
                                  <a:pt x="1" y="3"/>
                                </a:lnTo>
                                <a:lnTo>
                                  <a:pt x="2" y="2"/>
                                </a:lnTo>
                                <a:lnTo>
                                  <a:pt x="4" y="2"/>
                                </a:lnTo>
                                <a:lnTo>
                                  <a:pt x="6" y="2"/>
                                </a:lnTo>
                                <a:lnTo>
                                  <a:pt x="9" y="2"/>
                                </a:lnTo>
                                <a:lnTo>
                                  <a:pt x="11" y="2"/>
                                </a:lnTo>
                                <a:lnTo>
                                  <a:pt x="12" y="2"/>
                                </a:lnTo>
                                <a:lnTo>
                                  <a:pt x="15" y="2"/>
                                </a:lnTo>
                                <a:lnTo>
                                  <a:pt x="16" y="3"/>
                                </a:lnTo>
                                <a:lnTo>
                                  <a:pt x="16" y="3"/>
                                </a:lnTo>
                                <a:lnTo>
                                  <a:pt x="17" y="4"/>
                                </a:lnTo>
                                <a:lnTo>
                                  <a:pt x="17" y="4"/>
                                </a:lnTo>
                                <a:lnTo>
                                  <a:pt x="17" y="5"/>
                                </a:lnTo>
                                <a:lnTo>
                                  <a:pt x="17" y="20"/>
                                </a:lnTo>
                                <a:lnTo>
                                  <a:pt x="26" y="10"/>
                                </a:lnTo>
                                <a:lnTo>
                                  <a:pt x="34" y="5"/>
                                </a:lnTo>
                                <a:lnTo>
                                  <a:pt x="43" y="0"/>
                                </a:lnTo>
                                <a:lnTo>
                                  <a:pt x="53" y="0"/>
                                </a:lnTo>
                                <a:lnTo>
                                  <a:pt x="59" y="0"/>
                                </a:lnTo>
                                <a:lnTo>
                                  <a:pt x="64" y="2"/>
                                </a:lnTo>
                                <a:lnTo>
                                  <a:pt x="70" y="3"/>
                                </a:lnTo>
                                <a:lnTo>
                                  <a:pt x="74" y="5"/>
                                </a:lnTo>
                                <a:lnTo>
                                  <a:pt x="77" y="9"/>
                                </a:lnTo>
                                <a:lnTo>
                                  <a:pt x="81" y="13"/>
                                </a:lnTo>
                                <a:lnTo>
                                  <a:pt x="84" y="16"/>
                                </a:lnTo>
                                <a:lnTo>
                                  <a:pt x="86" y="21"/>
                                </a:lnTo>
                                <a:lnTo>
                                  <a:pt x="91" y="15"/>
                                </a:lnTo>
                                <a:lnTo>
                                  <a:pt x="96" y="12"/>
                                </a:lnTo>
                                <a:lnTo>
                                  <a:pt x="101" y="8"/>
                                </a:lnTo>
                                <a:lnTo>
                                  <a:pt x="106" y="5"/>
                                </a:lnTo>
                                <a:lnTo>
                                  <a:pt x="110" y="3"/>
                                </a:lnTo>
                                <a:lnTo>
                                  <a:pt x="114" y="2"/>
                                </a:lnTo>
                                <a:lnTo>
                                  <a:pt x="118" y="0"/>
                                </a:lnTo>
                                <a:lnTo>
                                  <a:pt x="123" y="0"/>
                                </a:lnTo>
                                <a:lnTo>
                                  <a:pt x="133" y="0"/>
                                </a:lnTo>
                                <a:lnTo>
                                  <a:pt x="140" y="4"/>
                                </a:lnTo>
                                <a:lnTo>
                                  <a:pt x="146" y="8"/>
                                </a:lnTo>
                                <a:lnTo>
                                  <a:pt x="151" y="14"/>
                                </a:lnTo>
                                <a:lnTo>
                                  <a:pt x="156" y="20"/>
                                </a:lnTo>
                                <a:lnTo>
                                  <a:pt x="158" y="28"/>
                                </a:lnTo>
                                <a:lnTo>
                                  <a:pt x="160" y="36"/>
                                </a:lnTo>
                                <a:lnTo>
                                  <a:pt x="160" y="45"/>
                                </a:lnTo>
                                <a:lnTo>
                                  <a:pt x="160" y="11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43" name="Freeform 330"/>
                        <wps:cNvSpPr>
                          <a:spLocks noEditPoints="1"/>
                        </wps:cNvSpPr>
                        <wps:spPr bwMode="auto">
                          <a:xfrm>
                            <a:off x="5316538" y="1001713"/>
                            <a:ext cx="14288" cy="85725"/>
                          </a:xfrm>
                          <a:custGeom>
                            <a:avLst/>
                            <a:gdLst>
                              <a:gd name="T0" fmla="*/ 22 w 25"/>
                              <a:gd name="T1" fmla="*/ 157 h 160"/>
                              <a:gd name="T2" fmla="*/ 22 w 25"/>
                              <a:gd name="T3" fmla="*/ 158 h 160"/>
                              <a:gd name="T4" fmla="*/ 22 w 25"/>
                              <a:gd name="T5" fmla="*/ 158 h 160"/>
                              <a:gd name="T6" fmla="*/ 22 w 25"/>
                              <a:gd name="T7" fmla="*/ 159 h 160"/>
                              <a:gd name="T8" fmla="*/ 21 w 25"/>
                              <a:gd name="T9" fmla="*/ 159 h 160"/>
                              <a:gd name="T10" fmla="*/ 20 w 25"/>
                              <a:gd name="T11" fmla="*/ 160 h 160"/>
                              <a:gd name="T12" fmla="*/ 18 w 25"/>
                              <a:gd name="T13" fmla="*/ 160 h 160"/>
                              <a:gd name="T14" fmla="*/ 16 w 25"/>
                              <a:gd name="T15" fmla="*/ 160 h 160"/>
                              <a:gd name="T16" fmla="*/ 13 w 25"/>
                              <a:gd name="T17" fmla="*/ 160 h 160"/>
                              <a:gd name="T18" fmla="*/ 10 w 25"/>
                              <a:gd name="T19" fmla="*/ 160 h 160"/>
                              <a:gd name="T20" fmla="*/ 8 w 25"/>
                              <a:gd name="T21" fmla="*/ 160 h 160"/>
                              <a:gd name="T22" fmla="*/ 6 w 25"/>
                              <a:gd name="T23" fmla="*/ 160 h 160"/>
                              <a:gd name="T24" fmla="*/ 5 w 25"/>
                              <a:gd name="T25" fmla="*/ 159 h 160"/>
                              <a:gd name="T26" fmla="*/ 4 w 25"/>
                              <a:gd name="T27" fmla="*/ 159 h 160"/>
                              <a:gd name="T28" fmla="*/ 4 w 25"/>
                              <a:gd name="T29" fmla="*/ 158 h 160"/>
                              <a:gd name="T30" fmla="*/ 3 w 25"/>
                              <a:gd name="T31" fmla="*/ 158 h 160"/>
                              <a:gd name="T32" fmla="*/ 3 w 25"/>
                              <a:gd name="T33" fmla="*/ 157 h 160"/>
                              <a:gd name="T34" fmla="*/ 3 w 25"/>
                              <a:gd name="T35" fmla="*/ 48 h 160"/>
                              <a:gd name="T36" fmla="*/ 3 w 25"/>
                              <a:gd name="T37" fmla="*/ 47 h 160"/>
                              <a:gd name="T38" fmla="*/ 4 w 25"/>
                              <a:gd name="T39" fmla="*/ 47 h 160"/>
                              <a:gd name="T40" fmla="*/ 4 w 25"/>
                              <a:gd name="T41" fmla="*/ 46 h 160"/>
                              <a:gd name="T42" fmla="*/ 5 w 25"/>
                              <a:gd name="T43" fmla="*/ 46 h 160"/>
                              <a:gd name="T44" fmla="*/ 6 w 25"/>
                              <a:gd name="T45" fmla="*/ 45 h 160"/>
                              <a:gd name="T46" fmla="*/ 8 w 25"/>
                              <a:gd name="T47" fmla="*/ 45 h 160"/>
                              <a:gd name="T48" fmla="*/ 10 w 25"/>
                              <a:gd name="T49" fmla="*/ 45 h 160"/>
                              <a:gd name="T50" fmla="*/ 13 w 25"/>
                              <a:gd name="T51" fmla="*/ 45 h 160"/>
                              <a:gd name="T52" fmla="*/ 16 w 25"/>
                              <a:gd name="T53" fmla="*/ 45 h 160"/>
                              <a:gd name="T54" fmla="*/ 18 w 25"/>
                              <a:gd name="T55" fmla="*/ 45 h 160"/>
                              <a:gd name="T56" fmla="*/ 20 w 25"/>
                              <a:gd name="T57" fmla="*/ 45 h 160"/>
                              <a:gd name="T58" fmla="*/ 21 w 25"/>
                              <a:gd name="T59" fmla="*/ 46 h 160"/>
                              <a:gd name="T60" fmla="*/ 22 w 25"/>
                              <a:gd name="T61" fmla="*/ 46 h 160"/>
                              <a:gd name="T62" fmla="*/ 22 w 25"/>
                              <a:gd name="T63" fmla="*/ 47 h 160"/>
                              <a:gd name="T64" fmla="*/ 22 w 25"/>
                              <a:gd name="T65" fmla="*/ 47 h 160"/>
                              <a:gd name="T66" fmla="*/ 22 w 25"/>
                              <a:gd name="T67" fmla="*/ 48 h 160"/>
                              <a:gd name="T68" fmla="*/ 22 w 25"/>
                              <a:gd name="T69" fmla="*/ 157 h 160"/>
                              <a:gd name="T70" fmla="*/ 25 w 25"/>
                              <a:gd name="T71" fmla="*/ 11 h 160"/>
                              <a:gd name="T72" fmla="*/ 25 w 25"/>
                              <a:gd name="T73" fmla="*/ 18 h 160"/>
                              <a:gd name="T74" fmla="*/ 22 w 25"/>
                              <a:gd name="T75" fmla="*/ 21 h 160"/>
                              <a:gd name="T76" fmla="*/ 19 w 25"/>
                              <a:gd name="T77" fmla="*/ 24 h 160"/>
                              <a:gd name="T78" fmla="*/ 13 w 25"/>
                              <a:gd name="T79" fmla="*/ 24 h 160"/>
                              <a:gd name="T80" fmla="*/ 6 w 25"/>
                              <a:gd name="T81" fmla="*/ 24 h 160"/>
                              <a:gd name="T82" fmla="*/ 3 w 25"/>
                              <a:gd name="T83" fmla="*/ 21 h 160"/>
                              <a:gd name="T84" fmla="*/ 2 w 25"/>
                              <a:gd name="T85" fmla="*/ 18 h 160"/>
                              <a:gd name="T86" fmla="*/ 0 w 25"/>
                              <a:gd name="T87" fmla="*/ 13 h 160"/>
                              <a:gd name="T88" fmla="*/ 2 w 25"/>
                              <a:gd name="T89" fmla="*/ 5 h 160"/>
                              <a:gd name="T90" fmla="*/ 3 w 25"/>
                              <a:gd name="T91" fmla="*/ 3 h 160"/>
                              <a:gd name="T92" fmla="*/ 6 w 25"/>
                              <a:gd name="T93" fmla="*/ 0 h 160"/>
                              <a:gd name="T94" fmla="*/ 13 w 25"/>
                              <a:gd name="T95" fmla="*/ 0 h 160"/>
                              <a:gd name="T96" fmla="*/ 19 w 25"/>
                              <a:gd name="T97" fmla="*/ 0 h 160"/>
                              <a:gd name="T98" fmla="*/ 22 w 25"/>
                              <a:gd name="T99" fmla="*/ 3 h 160"/>
                              <a:gd name="T100" fmla="*/ 25 w 25"/>
                              <a:gd name="T101" fmla="*/ 5 h 160"/>
                              <a:gd name="T102" fmla="*/ 25 w 25"/>
                              <a:gd name="T103" fmla="*/ 11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25" h="160">
                                <a:moveTo>
                                  <a:pt x="22" y="157"/>
                                </a:moveTo>
                                <a:lnTo>
                                  <a:pt x="22" y="158"/>
                                </a:lnTo>
                                <a:lnTo>
                                  <a:pt x="22" y="158"/>
                                </a:lnTo>
                                <a:lnTo>
                                  <a:pt x="22" y="159"/>
                                </a:lnTo>
                                <a:lnTo>
                                  <a:pt x="21" y="159"/>
                                </a:lnTo>
                                <a:lnTo>
                                  <a:pt x="20" y="160"/>
                                </a:lnTo>
                                <a:lnTo>
                                  <a:pt x="18" y="160"/>
                                </a:lnTo>
                                <a:lnTo>
                                  <a:pt x="16" y="160"/>
                                </a:lnTo>
                                <a:lnTo>
                                  <a:pt x="13" y="160"/>
                                </a:lnTo>
                                <a:lnTo>
                                  <a:pt x="10" y="160"/>
                                </a:lnTo>
                                <a:lnTo>
                                  <a:pt x="8" y="160"/>
                                </a:lnTo>
                                <a:lnTo>
                                  <a:pt x="6" y="160"/>
                                </a:lnTo>
                                <a:lnTo>
                                  <a:pt x="5" y="159"/>
                                </a:lnTo>
                                <a:lnTo>
                                  <a:pt x="4" y="159"/>
                                </a:lnTo>
                                <a:lnTo>
                                  <a:pt x="4" y="158"/>
                                </a:lnTo>
                                <a:lnTo>
                                  <a:pt x="3" y="158"/>
                                </a:lnTo>
                                <a:lnTo>
                                  <a:pt x="3" y="157"/>
                                </a:lnTo>
                                <a:lnTo>
                                  <a:pt x="3" y="48"/>
                                </a:lnTo>
                                <a:lnTo>
                                  <a:pt x="3" y="47"/>
                                </a:lnTo>
                                <a:lnTo>
                                  <a:pt x="4" y="47"/>
                                </a:lnTo>
                                <a:lnTo>
                                  <a:pt x="4" y="46"/>
                                </a:lnTo>
                                <a:lnTo>
                                  <a:pt x="5" y="46"/>
                                </a:lnTo>
                                <a:lnTo>
                                  <a:pt x="6" y="45"/>
                                </a:lnTo>
                                <a:lnTo>
                                  <a:pt x="8" y="45"/>
                                </a:lnTo>
                                <a:lnTo>
                                  <a:pt x="10" y="45"/>
                                </a:lnTo>
                                <a:lnTo>
                                  <a:pt x="13" y="45"/>
                                </a:lnTo>
                                <a:lnTo>
                                  <a:pt x="16" y="45"/>
                                </a:lnTo>
                                <a:lnTo>
                                  <a:pt x="18" y="45"/>
                                </a:lnTo>
                                <a:lnTo>
                                  <a:pt x="20" y="45"/>
                                </a:lnTo>
                                <a:lnTo>
                                  <a:pt x="21" y="46"/>
                                </a:lnTo>
                                <a:lnTo>
                                  <a:pt x="22" y="46"/>
                                </a:lnTo>
                                <a:lnTo>
                                  <a:pt x="22" y="47"/>
                                </a:lnTo>
                                <a:lnTo>
                                  <a:pt x="22" y="47"/>
                                </a:lnTo>
                                <a:lnTo>
                                  <a:pt x="22" y="48"/>
                                </a:lnTo>
                                <a:lnTo>
                                  <a:pt x="22" y="157"/>
                                </a:lnTo>
                                <a:close/>
                                <a:moveTo>
                                  <a:pt x="25" y="11"/>
                                </a:moveTo>
                                <a:lnTo>
                                  <a:pt x="25" y="18"/>
                                </a:lnTo>
                                <a:lnTo>
                                  <a:pt x="22" y="21"/>
                                </a:lnTo>
                                <a:lnTo>
                                  <a:pt x="19" y="24"/>
                                </a:lnTo>
                                <a:lnTo>
                                  <a:pt x="13" y="24"/>
                                </a:lnTo>
                                <a:lnTo>
                                  <a:pt x="6" y="24"/>
                                </a:lnTo>
                                <a:lnTo>
                                  <a:pt x="3" y="21"/>
                                </a:lnTo>
                                <a:lnTo>
                                  <a:pt x="2" y="18"/>
                                </a:lnTo>
                                <a:lnTo>
                                  <a:pt x="0" y="13"/>
                                </a:lnTo>
                                <a:lnTo>
                                  <a:pt x="2" y="5"/>
                                </a:lnTo>
                                <a:lnTo>
                                  <a:pt x="3" y="3"/>
                                </a:lnTo>
                                <a:lnTo>
                                  <a:pt x="6" y="0"/>
                                </a:lnTo>
                                <a:lnTo>
                                  <a:pt x="13" y="0"/>
                                </a:lnTo>
                                <a:lnTo>
                                  <a:pt x="19" y="0"/>
                                </a:lnTo>
                                <a:lnTo>
                                  <a:pt x="22" y="3"/>
                                </a:lnTo>
                                <a:lnTo>
                                  <a:pt x="25" y="5"/>
                                </a:lnTo>
                                <a:lnTo>
                                  <a:pt x="25" y="1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44" name="Freeform 331"/>
                        <wps:cNvSpPr>
                          <a:spLocks/>
                        </wps:cNvSpPr>
                        <wps:spPr bwMode="auto">
                          <a:xfrm>
                            <a:off x="5345113" y="1025525"/>
                            <a:ext cx="44450" cy="61913"/>
                          </a:xfrm>
                          <a:custGeom>
                            <a:avLst/>
                            <a:gdLst>
                              <a:gd name="T0" fmla="*/ 86 w 86"/>
                              <a:gd name="T1" fmla="*/ 99 h 119"/>
                              <a:gd name="T2" fmla="*/ 85 w 86"/>
                              <a:gd name="T3" fmla="*/ 103 h 119"/>
                              <a:gd name="T4" fmla="*/ 85 w 86"/>
                              <a:gd name="T5" fmla="*/ 104 h 119"/>
                              <a:gd name="T6" fmla="*/ 84 w 86"/>
                              <a:gd name="T7" fmla="*/ 106 h 119"/>
                              <a:gd name="T8" fmla="*/ 80 w 86"/>
                              <a:gd name="T9" fmla="*/ 109 h 119"/>
                              <a:gd name="T10" fmla="*/ 74 w 86"/>
                              <a:gd name="T11" fmla="*/ 114 h 119"/>
                              <a:gd name="T12" fmla="*/ 64 w 86"/>
                              <a:gd name="T13" fmla="*/ 116 h 119"/>
                              <a:gd name="T14" fmla="*/ 54 w 86"/>
                              <a:gd name="T15" fmla="*/ 119 h 119"/>
                              <a:gd name="T16" fmla="*/ 37 w 86"/>
                              <a:gd name="T17" fmla="*/ 119 h 119"/>
                              <a:gd name="T18" fmla="*/ 20 w 86"/>
                              <a:gd name="T19" fmla="*/ 110 h 119"/>
                              <a:gd name="T20" fmla="*/ 7 w 86"/>
                              <a:gd name="T21" fmla="*/ 95 h 119"/>
                              <a:gd name="T22" fmla="*/ 1 w 86"/>
                              <a:gd name="T23" fmla="*/ 74 h 119"/>
                              <a:gd name="T24" fmla="*/ 1 w 86"/>
                              <a:gd name="T25" fmla="*/ 46 h 119"/>
                              <a:gd name="T26" fmla="*/ 9 w 86"/>
                              <a:gd name="T27" fmla="*/ 23 h 119"/>
                              <a:gd name="T28" fmla="*/ 22 w 86"/>
                              <a:gd name="T29" fmla="*/ 8 h 119"/>
                              <a:gd name="T30" fmla="*/ 41 w 86"/>
                              <a:gd name="T31" fmla="*/ 0 h 119"/>
                              <a:gd name="T32" fmla="*/ 55 w 86"/>
                              <a:gd name="T33" fmla="*/ 0 h 119"/>
                              <a:gd name="T34" fmla="*/ 65 w 86"/>
                              <a:gd name="T35" fmla="*/ 2 h 119"/>
                              <a:gd name="T36" fmla="*/ 74 w 86"/>
                              <a:gd name="T37" fmla="*/ 5 h 119"/>
                              <a:gd name="T38" fmla="*/ 80 w 86"/>
                              <a:gd name="T39" fmla="*/ 9 h 119"/>
                              <a:gd name="T40" fmla="*/ 83 w 86"/>
                              <a:gd name="T41" fmla="*/ 12 h 119"/>
                              <a:gd name="T42" fmla="*/ 84 w 86"/>
                              <a:gd name="T43" fmla="*/ 14 h 119"/>
                              <a:gd name="T44" fmla="*/ 85 w 86"/>
                              <a:gd name="T45" fmla="*/ 16 h 119"/>
                              <a:gd name="T46" fmla="*/ 85 w 86"/>
                              <a:gd name="T47" fmla="*/ 19 h 119"/>
                              <a:gd name="T48" fmla="*/ 85 w 86"/>
                              <a:gd name="T49" fmla="*/ 25 h 119"/>
                              <a:gd name="T50" fmla="*/ 83 w 86"/>
                              <a:gd name="T51" fmla="*/ 29 h 119"/>
                              <a:gd name="T52" fmla="*/ 80 w 86"/>
                              <a:gd name="T53" fmla="*/ 29 h 119"/>
                              <a:gd name="T54" fmla="*/ 75 w 86"/>
                              <a:gd name="T55" fmla="*/ 25 h 119"/>
                              <a:gd name="T56" fmla="*/ 68 w 86"/>
                              <a:gd name="T57" fmla="*/ 21 h 119"/>
                              <a:gd name="T58" fmla="*/ 57 w 86"/>
                              <a:gd name="T59" fmla="*/ 18 h 119"/>
                              <a:gd name="T60" fmla="*/ 43 w 86"/>
                              <a:gd name="T61" fmla="*/ 18 h 119"/>
                              <a:gd name="T62" fmla="*/ 28 w 86"/>
                              <a:gd name="T63" fmla="*/ 28 h 119"/>
                              <a:gd name="T64" fmla="*/ 21 w 86"/>
                              <a:gd name="T65" fmla="*/ 60 h 119"/>
                              <a:gd name="T66" fmla="*/ 23 w 86"/>
                              <a:gd name="T67" fmla="*/ 78 h 119"/>
                              <a:gd name="T68" fmla="*/ 28 w 86"/>
                              <a:gd name="T69" fmla="*/ 92 h 119"/>
                              <a:gd name="T70" fmla="*/ 38 w 86"/>
                              <a:gd name="T71" fmla="*/ 99 h 119"/>
                              <a:gd name="T72" fmla="*/ 50 w 86"/>
                              <a:gd name="T73" fmla="*/ 101 h 119"/>
                              <a:gd name="T74" fmla="*/ 63 w 86"/>
                              <a:gd name="T75" fmla="*/ 99 h 119"/>
                              <a:gd name="T76" fmla="*/ 71 w 86"/>
                              <a:gd name="T77" fmla="*/ 95 h 119"/>
                              <a:gd name="T78" fmla="*/ 79 w 86"/>
                              <a:gd name="T79" fmla="*/ 90 h 119"/>
                              <a:gd name="T80" fmla="*/ 83 w 86"/>
                              <a:gd name="T81" fmla="*/ 88 h 119"/>
                              <a:gd name="T82" fmla="*/ 84 w 86"/>
                              <a:gd name="T83" fmla="*/ 88 h 119"/>
                              <a:gd name="T84" fmla="*/ 85 w 86"/>
                              <a:gd name="T85" fmla="*/ 90 h 119"/>
                              <a:gd name="T86" fmla="*/ 85 w 86"/>
                              <a:gd name="T87" fmla="*/ 93 h 119"/>
                              <a:gd name="T88" fmla="*/ 86 w 86"/>
                              <a:gd name="T89" fmla="*/ 98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86" h="119">
                                <a:moveTo>
                                  <a:pt x="86" y="98"/>
                                </a:moveTo>
                                <a:lnTo>
                                  <a:pt x="86" y="99"/>
                                </a:lnTo>
                                <a:lnTo>
                                  <a:pt x="85" y="100"/>
                                </a:lnTo>
                                <a:lnTo>
                                  <a:pt x="85" y="103"/>
                                </a:lnTo>
                                <a:lnTo>
                                  <a:pt x="85" y="103"/>
                                </a:lnTo>
                                <a:lnTo>
                                  <a:pt x="85" y="104"/>
                                </a:lnTo>
                                <a:lnTo>
                                  <a:pt x="84" y="105"/>
                                </a:lnTo>
                                <a:lnTo>
                                  <a:pt x="84" y="106"/>
                                </a:lnTo>
                                <a:lnTo>
                                  <a:pt x="83" y="108"/>
                                </a:lnTo>
                                <a:lnTo>
                                  <a:pt x="80" y="109"/>
                                </a:lnTo>
                                <a:lnTo>
                                  <a:pt x="78" y="111"/>
                                </a:lnTo>
                                <a:lnTo>
                                  <a:pt x="74" y="114"/>
                                </a:lnTo>
                                <a:lnTo>
                                  <a:pt x="69" y="115"/>
                                </a:lnTo>
                                <a:lnTo>
                                  <a:pt x="64" y="116"/>
                                </a:lnTo>
                                <a:lnTo>
                                  <a:pt x="59" y="117"/>
                                </a:lnTo>
                                <a:lnTo>
                                  <a:pt x="54" y="119"/>
                                </a:lnTo>
                                <a:lnTo>
                                  <a:pt x="48" y="119"/>
                                </a:lnTo>
                                <a:lnTo>
                                  <a:pt x="37" y="119"/>
                                </a:lnTo>
                                <a:lnTo>
                                  <a:pt x="28" y="115"/>
                                </a:lnTo>
                                <a:lnTo>
                                  <a:pt x="20" y="110"/>
                                </a:lnTo>
                                <a:lnTo>
                                  <a:pt x="12" y="104"/>
                                </a:lnTo>
                                <a:lnTo>
                                  <a:pt x="7" y="95"/>
                                </a:lnTo>
                                <a:lnTo>
                                  <a:pt x="4" y="85"/>
                                </a:lnTo>
                                <a:lnTo>
                                  <a:pt x="1" y="74"/>
                                </a:lnTo>
                                <a:lnTo>
                                  <a:pt x="0" y="61"/>
                                </a:lnTo>
                                <a:lnTo>
                                  <a:pt x="1" y="46"/>
                                </a:lnTo>
                                <a:lnTo>
                                  <a:pt x="4" y="34"/>
                                </a:lnTo>
                                <a:lnTo>
                                  <a:pt x="9" y="23"/>
                                </a:lnTo>
                                <a:lnTo>
                                  <a:pt x="15" y="14"/>
                                </a:lnTo>
                                <a:lnTo>
                                  <a:pt x="22" y="8"/>
                                </a:lnTo>
                                <a:lnTo>
                                  <a:pt x="31" y="4"/>
                                </a:lnTo>
                                <a:lnTo>
                                  <a:pt x="41" y="0"/>
                                </a:lnTo>
                                <a:lnTo>
                                  <a:pt x="50" y="0"/>
                                </a:lnTo>
                                <a:lnTo>
                                  <a:pt x="55" y="0"/>
                                </a:lnTo>
                                <a:lnTo>
                                  <a:pt x="60" y="0"/>
                                </a:lnTo>
                                <a:lnTo>
                                  <a:pt x="65" y="2"/>
                                </a:lnTo>
                                <a:lnTo>
                                  <a:pt x="70" y="4"/>
                                </a:lnTo>
                                <a:lnTo>
                                  <a:pt x="74" y="5"/>
                                </a:lnTo>
                                <a:lnTo>
                                  <a:pt x="78" y="7"/>
                                </a:lnTo>
                                <a:lnTo>
                                  <a:pt x="80" y="9"/>
                                </a:lnTo>
                                <a:lnTo>
                                  <a:pt x="81" y="10"/>
                                </a:lnTo>
                                <a:lnTo>
                                  <a:pt x="83" y="12"/>
                                </a:lnTo>
                                <a:lnTo>
                                  <a:pt x="84" y="13"/>
                                </a:lnTo>
                                <a:lnTo>
                                  <a:pt x="84" y="14"/>
                                </a:lnTo>
                                <a:lnTo>
                                  <a:pt x="85" y="15"/>
                                </a:lnTo>
                                <a:lnTo>
                                  <a:pt x="85" y="16"/>
                                </a:lnTo>
                                <a:lnTo>
                                  <a:pt x="85" y="18"/>
                                </a:lnTo>
                                <a:lnTo>
                                  <a:pt x="85" y="19"/>
                                </a:lnTo>
                                <a:lnTo>
                                  <a:pt x="85" y="21"/>
                                </a:lnTo>
                                <a:lnTo>
                                  <a:pt x="85" y="25"/>
                                </a:lnTo>
                                <a:lnTo>
                                  <a:pt x="84" y="28"/>
                                </a:lnTo>
                                <a:lnTo>
                                  <a:pt x="83" y="29"/>
                                </a:lnTo>
                                <a:lnTo>
                                  <a:pt x="81" y="30"/>
                                </a:lnTo>
                                <a:lnTo>
                                  <a:pt x="80" y="29"/>
                                </a:lnTo>
                                <a:lnTo>
                                  <a:pt x="78" y="28"/>
                                </a:lnTo>
                                <a:lnTo>
                                  <a:pt x="75" y="25"/>
                                </a:lnTo>
                                <a:lnTo>
                                  <a:pt x="71" y="23"/>
                                </a:lnTo>
                                <a:lnTo>
                                  <a:pt x="68" y="21"/>
                                </a:lnTo>
                                <a:lnTo>
                                  <a:pt x="63" y="19"/>
                                </a:lnTo>
                                <a:lnTo>
                                  <a:pt x="57" y="18"/>
                                </a:lnTo>
                                <a:lnTo>
                                  <a:pt x="50" y="16"/>
                                </a:lnTo>
                                <a:lnTo>
                                  <a:pt x="43" y="18"/>
                                </a:lnTo>
                                <a:lnTo>
                                  <a:pt x="33" y="23"/>
                                </a:lnTo>
                                <a:lnTo>
                                  <a:pt x="28" y="28"/>
                                </a:lnTo>
                                <a:lnTo>
                                  <a:pt x="22" y="41"/>
                                </a:lnTo>
                                <a:lnTo>
                                  <a:pt x="21" y="60"/>
                                </a:lnTo>
                                <a:lnTo>
                                  <a:pt x="21" y="69"/>
                                </a:lnTo>
                                <a:lnTo>
                                  <a:pt x="23" y="78"/>
                                </a:lnTo>
                                <a:lnTo>
                                  <a:pt x="25" y="85"/>
                                </a:lnTo>
                                <a:lnTo>
                                  <a:pt x="28" y="92"/>
                                </a:lnTo>
                                <a:lnTo>
                                  <a:pt x="33" y="97"/>
                                </a:lnTo>
                                <a:lnTo>
                                  <a:pt x="38" y="99"/>
                                </a:lnTo>
                                <a:lnTo>
                                  <a:pt x="44" y="101"/>
                                </a:lnTo>
                                <a:lnTo>
                                  <a:pt x="50" y="101"/>
                                </a:lnTo>
                                <a:lnTo>
                                  <a:pt x="58" y="101"/>
                                </a:lnTo>
                                <a:lnTo>
                                  <a:pt x="63" y="99"/>
                                </a:lnTo>
                                <a:lnTo>
                                  <a:pt x="68" y="98"/>
                                </a:lnTo>
                                <a:lnTo>
                                  <a:pt x="71" y="95"/>
                                </a:lnTo>
                                <a:lnTo>
                                  <a:pt x="75" y="93"/>
                                </a:lnTo>
                                <a:lnTo>
                                  <a:pt x="79" y="90"/>
                                </a:lnTo>
                                <a:lnTo>
                                  <a:pt x="81" y="88"/>
                                </a:lnTo>
                                <a:lnTo>
                                  <a:pt x="83" y="88"/>
                                </a:lnTo>
                                <a:lnTo>
                                  <a:pt x="84" y="88"/>
                                </a:lnTo>
                                <a:lnTo>
                                  <a:pt x="84" y="88"/>
                                </a:lnTo>
                                <a:lnTo>
                                  <a:pt x="85" y="89"/>
                                </a:lnTo>
                                <a:lnTo>
                                  <a:pt x="85" y="90"/>
                                </a:lnTo>
                                <a:lnTo>
                                  <a:pt x="85" y="92"/>
                                </a:lnTo>
                                <a:lnTo>
                                  <a:pt x="85" y="93"/>
                                </a:lnTo>
                                <a:lnTo>
                                  <a:pt x="86" y="95"/>
                                </a:lnTo>
                                <a:lnTo>
                                  <a:pt x="86" y="9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45" name="Freeform 332"/>
                        <wps:cNvSpPr>
                          <a:spLocks/>
                        </wps:cNvSpPr>
                        <wps:spPr bwMode="auto">
                          <a:xfrm>
                            <a:off x="5403850" y="1025525"/>
                            <a:ext cx="33338" cy="61913"/>
                          </a:xfrm>
                          <a:custGeom>
                            <a:avLst/>
                            <a:gdLst>
                              <a:gd name="T0" fmla="*/ 63 w 64"/>
                              <a:gd name="T1" fmla="*/ 15 h 117"/>
                              <a:gd name="T2" fmla="*/ 63 w 64"/>
                              <a:gd name="T3" fmla="*/ 19 h 117"/>
                              <a:gd name="T4" fmla="*/ 63 w 64"/>
                              <a:gd name="T5" fmla="*/ 20 h 117"/>
                              <a:gd name="T6" fmla="*/ 62 w 64"/>
                              <a:gd name="T7" fmla="*/ 21 h 117"/>
                              <a:gd name="T8" fmla="*/ 59 w 64"/>
                              <a:gd name="T9" fmla="*/ 21 h 117"/>
                              <a:gd name="T10" fmla="*/ 57 w 64"/>
                              <a:gd name="T11" fmla="*/ 21 h 117"/>
                              <a:gd name="T12" fmla="*/ 53 w 64"/>
                              <a:gd name="T13" fmla="*/ 20 h 117"/>
                              <a:gd name="T14" fmla="*/ 49 w 64"/>
                              <a:gd name="T15" fmla="*/ 19 h 117"/>
                              <a:gd name="T16" fmla="*/ 43 w 64"/>
                              <a:gd name="T17" fmla="*/ 19 h 117"/>
                              <a:gd name="T18" fmla="*/ 37 w 64"/>
                              <a:gd name="T19" fmla="*/ 21 h 117"/>
                              <a:gd name="T20" fmla="*/ 31 w 64"/>
                              <a:gd name="T21" fmla="*/ 28 h 117"/>
                              <a:gd name="T22" fmla="*/ 25 w 64"/>
                              <a:gd name="T23" fmla="*/ 36 h 117"/>
                              <a:gd name="T24" fmla="*/ 20 w 64"/>
                              <a:gd name="T25" fmla="*/ 114 h 117"/>
                              <a:gd name="T26" fmla="*/ 20 w 64"/>
                              <a:gd name="T27" fmla="*/ 115 h 117"/>
                              <a:gd name="T28" fmla="*/ 19 w 64"/>
                              <a:gd name="T29" fmla="*/ 116 h 117"/>
                              <a:gd name="T30" fmla="*/ 15 w 64"/>
                              <a:gd name="T31" fmla="*/ 117 h 117"/>
                              <a:gd name="T32" fmla="*/ 10 w 64"/>
                              <a:gd name="T33" fmla="*/ 117 h 117"/>
                              <a:gd name="T34" fmla="*/ 5 w 64"/>
                              <a:gd name="T35" fmla="*/ 117 h 117"/>
                              <a:gd name="T36" fmla="*/ 3 w 64"/>
                              <a:gd name="T37" fmla="*/ 116 h 117"/>
                              <a:gd name="T38" fmla="*/ 0 w 64"/>
                              <a:gd name="T39" fmla="*/ 115 h 117"/>
                              <a:gd name="T40" fmla="*/ 0 w 64"/>
                              <a:gd name="T41" fmla="*/ 114 h 117"/>
                              <a:gd name="T42" fmla="*/ 0 w 64"/>
                              <a:gd name="T43" fmla="*/ 4 h 117"/>
                              <a:gd name="T44" fmla="*/ 1 w 64"/>
                              <a:gd name="T45" fmla="*/ 3 h 117"/>
                              <a:gd name="T46" fmla="*/ 4 w 64"/>
                              <a:gd name="T47" fmla="*/ 2 h 117"/>
                              <a:gd name="T48" fmla="*/ 6 w 64"/>
                              <a:gd name="T49" fmla="*/ 2 h 117"/>
                              <a:gd name="T50" fmla="*/ 11 w 64"/>
                              <a:gd name="T51" fmla="*/ 2 h 117"/>
                              <a:gd name="T52" fmla="*/ 15 w 64"/>
                              <a:gd name="T53" fmla="*/ 2 h 117"/>
                              <a:gd name="T54" fmla="*/ 17 w 64"/>
                              <a:gd name="T55" fmla="*/ 3 h 117"/>
                              <a:gd name="T56" fmla="*/ 19 w 64"/>
                              <a:gd name="T57" fmla="*/ 4 h 117"/>
                              <a:gd name="T58" fmla="*/ 19 w 64"/>
                              <a:gd name="T59" fmla="*/ 21 h 117"/>
                              <a:gd name="T60" fmla="*/ 26 w 64"/>
                              <a:gd name="T61" fmla="*/ 10 h 117"/>
                              <a:gd name="T62" fmla="*/ 33 w 64"/>
                              <a:gd name="T63" fmla="*/ 4 h 117"/>
                              <a:gd name="T64" fmla="*/ 41 w 64"/>
                              <a:gd name="T65" fmla="*/ 0 h 117"/>
                              <a:gd name="T66" fmla="*/ 48 w 64"/>
                              <a:gd name="T67" fmla="*/ 0 h 117"/>
                              <a:gd name="T68" fmla="*/ 52 w 64"/>
                              <a:gd name="T69" fmla="*/ 0 h 117"/>
                              <a:gd name="T70" fmla="*/ 56 w 64"/>
                              <a:gd name="T71" fmla="*/ 0 h 117"/>
                              <a:gd name="T72" fmla="*/ 59 w 64"/>
                              <a:gd name="T73" fmla="*/ 2 h 117"/>
                              <a:gd name="T74" fmla="*/ 62 w 64"/>
                              <a:gd name="T75" fmla="*/ 3 h 117"/>
                              <a:gd name="T76" fmla="*/ 63 w 64"/>
                              <a:gd name="T77" fmla="*/ 4 h 117"/>
                              <a:gd name="T78" fmla="*/ 63 w 64"/>
                              <a:gd name="T79" fmla="*/ 5 h 117"/>
                              <a:gd name="T80" fmla="*/ 63 w 64"/>
                              <a:gd name="T81" fmla="*/ 8 h 117"/>
                              <a:gd name="T82" fmla="*/ 64 w 64"/>
                              <a:gd name="T83" fmla="*/ 13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64" h="117">
                                <a:moveTo>
                                  <a:pt x="64" y="13"/>
                                </a:moveTo>
                                <a:lnTo>
                                  <a:pt x="63" y="15"/>
                                </a:lnTo>
                                <a:lnTo>
                                  <a:pt x="63" y="16"/>
                                </a:lnTo>
                                <a:lnTo>
                                  <a:pt x="63" y="19"/>
                                </a:lnTo>
                                <a:lnTo>
                                  <a:pt x="63" y="20"/>
                                </a:lnTo>
                                <a:lnTo>
                                  <a:pt x="63" y="20"/>
                                </a:lnTo>
                                <a:lnTo>
                                  <a:pt x="62" y="21"/>
                                </a:lnTo>
                                <a:lnTo>
                                  <a:pt x="62" y="21"/>
                                </a:lnTo>
                                <a:lnTo>
                                  <a:pt x="60" y="21"/>
                                </a:lnTo>
                                <a:lnTo>
                                  <a:pt x="59" y="21"/>
                                </a:lnTo>
                                <a:lnTo>
                                  <a:pt x="58" y="21"/>
                                </a:lnTo>
                                <a:lnTo>
                                  <a:pt x="57" y="21"/>
                                </a:lnTo>
                                <a:lnTo>
                                  <a:pt x="56" y="20"/>
                                </a:lnTo>
                                <a:lnTo>
                                  <a:pt x="53" y="20"/>
                                </a:lnTo>
                                <a:lnTo>
                                  <a:pt x="51" y="19"/>
                                </a:lnTo>
                                <a:lnTo>
                                  <a:pt x="49" y="19"/>
                                </a:lnTo>
                                <a:lnTo>
                                  <a:pt x="47" y="19"/>
                                </a:lnTo>
                                <a:lnTo>
                                  <a:pt x="43" y="19"/>
                                </a:lnTo>
                                <a:lnTo>
                                  <a:pt x="41" y="20"/>
                                </a:lnTo>
                                <a:lnTo>
                                  <a:pt x="37" y="21"/>
                                </a:lnTo>
                                <a:lnTo>
                                  <a:pt x="35" y="24"/>
                                </a:lnTo>
                                <a:lnTo>
                                  <a:pt x="31" y="28"/>
                                </a:lnTo>
                                <a:lnTo>
                                  <a:pt x="28" y="31"/>
                                </a:lnTo>
                                <a:lnTo>
                                  <a:pt x="25" y="36"/>
                                </a:lnTo>
                                <a:lnTo>
                                  <a:pt x="20" y="42"/>
                                </a:lnTo>
                                <a:lnTo>
                                  <a:pt x="20" y="114"/>
                                </a:lnTo>
                                <a:lnTo>
                                  <a:pt x="20" y="115"/>
                                </a:lnTo>
                                <a:lnTo>
                                  <a:pt x="20" y="115"/>
                                </a:lnTo>
                                <a:lnTo>
                                  <a:pt x="19" y="116"/>
                                </a:lnTo>
                                <a:lnTo>
                                  <a:pt x="19" y="116"/>
                                </a:lnTo>
                                <a:lnTo>
                                  <a:pt x="17" y="117"/>
                                </a:lnTo>
                                <a:lnTo>
                                  <a:pt x="15" y="117"/>
                                </a:lnTo>
                                <a:lnTo>
                                  <a:pt x="12" y="117"/>
                                </a:lnTo>
                                <a:lnTo>
                                  <a:pt x="10" y="117"/>
                                </a:lnTo>
                                <a:lnTo>
                                  <a:pt x="7" y="117"/>
                                </a:lnTo>
                                <a:lnTo>
                                  <a:pt x="5" y="117"/>
                                </a:lnTo>
                                <a:lnTo>
                                  <a:pt x="4" y="117"/>
                                </a:lnTo>
                                <a:lnTo>
                                  <a:pt x="3" y="116"/>
                                </a:lnTo>
                                <a:lnTo>
                                  <a:pt x="1" y="116"/>
                                </a:lnTo>
                                <a:lnTo>
                                  <a:pt x="0" y="115"/>
                                </a:lnTo>
                                <a:lnTo>
                                  <a:pt x="0" y="115"/>
                                </a:lnTo>
                                <a:lnTo>
                                  <a:pt x="0" y="114"/>
                                </a:lnTo>
                                <a:lnTo>
                                  <a:pt x="0" y="5"/>
                                </a:lnTo>
                                <a:lnTo>
                                  <a:pt x="0" y="4"/>
                                </a:lnTo>
                                <a:lnTo>
                                  <a:pt x="0" y="4"/>
                                </a:lnTo>
                                <a:lnTo>
                                  <a:pt x="1" y="3"/>
                                </a:lnTo>
                                <a:lnTo>
                                  <a:pt x="3" y="3"/>
                                </a:lnTo>
                                <a:lnTo>
                                  <a:pt x="4" y="2"/>
                                </a:lnTo>
                                <a:lnTo>
                                  <a:pt x="5" y="2"/>
                                </a:lnTo>
                                <a:lnTo>
                                  <a:pt x="6" y="2"/>
                                </a:lnTo>
                                <a:lnTo>
                                  <a:pt x="9" y="2"/>
                                </a:lnTo>
                                <a:lnTo>
                                  <a:pt x="11" y="2"/>
                                </a:lnTo>
                                <a:lnTo>
                                  <a:pt x="14" y="2"/>
                                </a:lnTo>
                                <a:lnTo>
                                  <a:pt x="15" y="2"/>
                                </a:lnTo>
                                <a:lnTo>
                                  <a:pt x="16" y="3"/>
                                </a:lnTo>
                                <a:lnTo>
                                  <a:pt x="17" y="3"/>
                                </a:lnTo>
                                <a:lnTo>
                                  <a:pt x="17" y="4"/>
                                </a:lnTo>
                                <a:lnTo>
                                  <a:pt x="19" y="4"/>
                                </a:lnTo>
                                <a:lnTo>
                                  <a:pt x="19" y="5"/>
                                </a:lnTo>
                                <a:lnTo>
                                  <a:pt x="19" y="21"/>
                                </a:lnTo>
                                <a:lnTo>
                                  <a:pt x="22" y="15"/>
                                </a:lnTo>
                                <a:lnTo>
                                  <a:pt x="26" y="10"/>
                                </a:lnTo>
                                <a:lnTo>
                                  <a:pt x="31" y="7"/>
                                </a:lnTo>
                                <a:lnTo>
                                  <a:pt x="33" y="4"/>
                                </a:lnTo>
                                <a:lnTo>
                                  <a:pt x="37" y="2"/>
                                </a:lnTo>
                                <a:lnTo>
                                  <a:pt x="41" y="0"/>
                                </a:lnTo>
                                <a:lnTo>
                                  <a:pt x="44" y="0"/>
                                </a:lnTo>
                                <a:lnTo>
                                  <a:pt x="48" y="0"/>
                                </a:lnTo>
                                <a:lnTo>
                                  <a:pt x="49" y="0"/>
                                </a:lnTo>
                                <a:lnTo>
                                  <a:pt x="52" y="0"/>
                                </a:lnTo>
                                <a:lnTo>
                                  <a:pt x="53" y="0"/>
                                </a:lnTo>
                                <a:lnTo>
                                  <a:pt x="56" y="0"/>
                                </a:lnTo>
                                <a:lnTo>
                                  <a:pt x="58" y="2"/>
                                </a:lnTo>
                                <a:lnTo>
                                  <a:pt x="59" y="2"/>
                                </a:lnTo>
                                <a:lnTo>
                                  <a:pt x="60" y="3"/>
                                </a:lnTo>
                                <a:lnTo>
                                  <a:pt x="62" y="3"/>
                                </a:lnTo>
                                <a:lnTo>
                                  <a:pt x="63" y="4"/>
                                </a:lnTo>
                                <a:lnTo>
                                  <a:pt x="63" y="4"/>
                                </a:lnTo>
                                <a:lnTo>
                                  <a:pt x="63" y="5"/>
                                </a:lnTo>
                                <a:lnTo>
                                  <a:pt x="63" y="5"/>
                                </a:lnTo>
                                <a:lnTo>
                                  <a:pt x="63" y="7"/>
                                </a:lnTo>
                                <a:lnTo>
                                  <a:pt x="63" y="8"/>
                                </a:lnTo>
                                <a:lnTo>
                                  <a:pt x="63" y="10"/>
                                </a:lnTo>
                                <a:lnTo>
                                  <a:pt x="64"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46" name="Freeform 333"/>
                        <wps:cNvSpPr>
                          <a:spLocks noEditPoints="1"/>
                        </wps:cNvSpPr>
                        <wps:spPr bwMode="auto">
                          <a:xfrm>
                            <a:off x="5443538" y="1025525"/>
                            <a:ext cx="57150" cy="61913"/>
                          </a:xfrm>
                          <a:custGeom>
                            <a:avLst/>
                            <a:gdLst>
                              <a:gd name="T0" fmla="*/ 107 w 109"/>
                              <a:gd name="T1" fmla="*/ 71 h 119"/>
                              <a:gd name="T2" fmla="*/ 101 w 109"/>
                              <a:gd name="T3" fmla="*/ 93 h 119"/>
                              <a:gd name="T4" fmla="*/ 86 w 109"/>
                              <a:gd name="T5" fmla="*/ 109 h 119"/>
                              <a:gd name="T6" fmla="*/ 65 w 109"/>
                              <a:gd name="T7" fmla="*/ 119 h 119"/>
                              <a:gd name="T8" fmla="*/ 40 w 109"/>
                              <a:gd name="T9" fmla="*/ 119 h 119"/>
                              <a:gd name="T10" fmla="*/ 20 w 109"/>
                              <a:gd name="T11" fmla="*/ 110 h 119"/>
                              <a:gd name="T12" fmla="*/ 8 w 109"/>
                              <a:gd name="T13" fmla="*/ 95 h 119"/>
                              <a:gd name="T14" fmla="*/ 0 w 109"/>
                              <a:gd name="T15" fmla="*/ 73 h 119"/>
                              <a:gd name="T16" fmla="*/ 0 w 109"/>
                              <a:gd name="T17" fmla="*/ 47 h 119"/>
                              <a:gd name="T18" fmla="*/ 8 w 109"/>
                              <a:gd name="T19" fmla="*/ 25 h 119"/>
                              <a:gd name="T20" fmla="*/ 21 w 109"/>
                              <a:gd name="T21" fmla="*/ 9 h 119"/>
                              <a:gd name="T22" fmla="*/ 42 w 109"/>
                              <a:gd name="T23" fmla="*/ 0 h 119"/>
                              <a:gd name="T24" fmla="*/ 68 w 109"/>
                              <a:gd name="T25" fmla="*/ 0 h 119"/>
                              <a:gd name="T26" fmla="*/ 88 w 109"/>
                              <a:gd name="T27" fmla="*/ 9 h 119"/>
                              <a:gd name="T28" fmla="*/ 101 w 109"/>
                              <a:gd name="T29" fmla="*/ 24 h 119"/>
                              <a:gd name="T30" fmla="*/ 107 w 109"/>
                              <a:gd name="T31" fmla="*/ 45 h 119"/>
                              <a:gd name="T32" fmla="*/ 88 w 109"/>
                              <a:gd name="T33" fmla="*/ 60 h 119"/>
                              <a:gd name="T34" fmla="*/ 85 w 109"/>
                              <a:gd name="T35" fmla="*/ 44 h 119"/>
                              <a:gd name="T36" fmla="*/ 80 w 109"/>
                              <a:gd name="T37" fmla="*/ 29 h 119"/>
                              <a:gd name="T38" fmla="*/ 70 w 109"/>
                              <a:gd name="T39" fmla="*/ 20 h 119"/>
                              <a:gd name="T40" fmla="*/ 54 w 109"/>
                              <a:gd name="T41" fmla="*/ 16 h 119"/>
                              <a:gd name="T42" fmla="*/ 40 w 109"/>
                              <a:gd name="T43" fmla="*/ 20 h 119"/>
                              <a:gd name="T44" fmla="*/ 29 w 109"/>
                              <a:gd name="T45" fmla="*/ 29 h 119"/>
                              <a:gd name="T46" fmla="*/ 22 w 109"/>
                              <a:gd name="T47" fmla="*/ 42 h 119"/>
                              <a:gd name="T48" fmla="*/ 21 w 109"/>
                              <a:gd name="T49" fmla="*/ 60 h 119"/>
                              <a:gd name="T50" fmla="*/ 22 w 109"/>
                              <a:gd name="T51" fmla="*/ 76 h 119"/>
                              <a:gd name="T52" fmla="*/ 27 w 109"/>
                              <a:gd name="T53" fmla="*/ 89 h 119"/>
                              <a:gd name="T54" fmla="*/ 38 w 109"/>
                              <a:gd name="T55" fmla="*/ 99 h 119"/>
                              <a:gd name="T56" fmla="*/ 54 w 109"/>
                              <a:gd name="T57" fmla="*/ 103 h 119"/>
                              <a:gd name="T58" fmla="*/ 69 w 109"/>
                              <a:gd name="T59" fmla="*/ 99 h 119"/>
                              <a:gd name="T60" fmla="*/ 79 w 109"/>
                              <a:gd name="T61" fmla="*/ 90 h 119"/>
                              <a:gd name="T62" fmla="*/ 85 w 109"/>
                              <a:gd name="T63" fmla="*/ 77 h 119"/>
                              <a:gd name="T64" fmla="*/ 88 w 109"/>
                              <a:gd name="T65" fmla="*/ 60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09" h="119">
                                <a:moveTo>
                                  <a:pt x="109" y="58"/>
                                </a:moveTo>
                                <a:lnTo>
                                  <a:pt x="107" y="71"/>
                                </a:lnTo>
                                <a:lnTo>
                                  <a:pt x="105" y="83"/>
                                </a:lnTo>
                                <a:lnTo>
                                  <a:pt x="101" y="93"/>
                                </a:lnTo>
                                <a:lnTo>
                                  <a:pt x="94" y="101"/>
                                </a:lnTo>
                                <a:lnTo>
                                  <a:pt x="86" y="109"/>
                                </a:lnTo>
                                <a:lnTo>
                                  <a:pt x="77" y="115"/>
                                </a:lnTo>
                                <a:lnTo>
                                  <a:pt x="65" y="119"/>
                                </a:lnTo>
                                <a:lnTo>
                                  <a:pt x="53" y="119"/>
                                </a:lnTo>
                                <a:lnTo>
                                  <a:pt x="40" y="119"/>
                                </a:lnTo>
                                <a:lnTo>
                                  <a:pt x="30" y="115"/>
                                </a:lnTo>
                                <a:lnTo>
                                  <a:pt x="20" y="110"/>
                                </a:lnTo>
                                <a:lnTo>
                                  <a:pt x="13" y="104"/>
                                </a:lnTo>
                                <a:lnTo>
                                  <a:pt x="8" y="95"/>
                                </a:lnTo>
                                <a:lnTo>
                                  <a:pt x="3" y="85"/>
                                </a:lnTo>
                                <a:lnTo>
                                  <a:pt x="0" y="73"/>
                                </a:lnTo>
                                <a:lnTo>
                                  <a:pt x="0" y="61"/>
                                </a:lnTo>
                                <a:lnTo>
                                  <a:pt x="0" y="47"/>
                                </a:lnTo>
                                <a:lnTo>
                                  <a:pt x="4" y="36"/>
                                </a:lnTo>
                                <a:lnTo>
                                  <a:pt x="8" y="25"/>
                                </a:lnTo>
                                <a:lnTo>
                                  <a:pt x="14" y="16"/>
                                </a:lnTo>
                                <a:lnTo>
                                  <a:pt x="21" y="9"/>
                                </a:lnTo>
                                <a:lnTo>
                                  <a:pt x="31" y="4"/>
                                </a:lnTo>
                                <a:lnTo>
                                  <a:pt x="42" y="0"/>
                                </a:lnTo>
                                <a:lnTo>
                                  <a:pt x="56" y="0"/>
                                </a:lnTo>
                                <a:lnTo>
                                  <a:pt x="68" y="0"/>
                                </a:lnTo>
                                <a:lnTo>
                                  <a:pt x="78" y="4"/>
                                </a:lnTo>
                                <a:lnTo>
                                  <a:pt x="88" y="9"/>
                                </a:lnTo>
                                <a:lnTo>
                                  <a:pt x="95" y="15"/>
                                </a:lnTo>
                                <a:lnTo>
                                  <a:pt x="101" y="24"/>
                                </a:lnTo>
                                <a:lnTo>
                                  <a:pt x="105" y="34"/>
                                </a:lnTo>
                                <a:lnTo>
                                  <a:pt x="107" y="45"/>
                                </a:lnTo>
                                <a:lnTo>
                                  <a:pt x="109" y="58"/>
                                </a:lnTo>
                                <a:close/>
                                <a:moveTo>
                                  <a:pt x="88" y="60"/>
                                </a:moveTo>
                                <a:lnTo>
                                  <a:pt x="86" y="51"/>
                                </a:lnTo>
                                <a:lnTo>
                                  <a:pt x="85" y="44"/>
                                </a:lnTo>
                                <a:lnTo>
                                  <a:pt x="84" y="35"/>
                                </a:lnTo>
                                <a:lnTo>
                                  <a:pt x="80" y="29"/>
                                </a:lnTo>
                                <a:lnTo>
                                  <a:pt x="77" y="24"/>
                                </a:lnTo>
                                <a:lnTo>
                                  <a:pt x="70" y="20"/>
                                </a:lnTo>
                                <a:lnTo>
                                  <a:pt x="63" y="18"/>
                                </a:lnTo>
                                <a:lnTo>
                                  <a:pt x="54" y="16"/>
                                </a:lnTo>
                                <a:lnTo>
                                  <a:pt x="46" y="18"/>
                                </a:lnTo>
                                <a:lnTo>
                                  <a:pt x="40" y="20"/>
                                </a:lnTo>
                                <a:lnTo>
                                  <a:pt x="33" y="24"/>
                                </a:lnTo>
                                <a:lnTo>
                                  <a:pt x="29" y="29"/>
                                </a:lnTo>
                                <a:lnTo>
                                  <a:pt x="25" y="35"/>
                                </a:lnTo>
                                <a:lnTo>
                                  <a:pt x="22" y="42"/>
                                </a:lnTo>
                                <a:lnTo>
                                  <a:pt x="21" y="50"/>
                                </a:lnTo>
                                <a:lnTo>
                                  <a:pt x="21" y="60"/>
                                </a:lnTo>
                                <a:lnTo>
                                  <a:pt x="21" y="68"/>
                                </a:lnTo>
                                <a:lnTo>
                                  <a:pt x="22" y="76"/>
                                </a:lnTo>
                                <a:lnTo>
                                  <a:pt x="25" y="83"/>
                                </a:lnTo>
                                <a:lnTo>
                                  <a:pt x="27" y="89"/>
                                </a:lnTo>
                                <a:lnTo>
                                  <a:pt x="32" y="95"/>
                                </a:lnTo>
                                <a:lnTo>
                                  <a:pt x="38" y="99"/>
                                </a:lnTo>
                                <a:lnTo>
                                  <a:pt x="45" y="101"/>
                                </a:lnTo>
                                <a:lnTo>
                                  <a:pt x="54" y="103"/>
                                </a:lnTo>
                                <a:lnTo>
                                  <a:pt x="62" y="101"/>
                                </a:lnTo>
                                <a:lnTo>
                                  <a:pt x="69" y="99"/>
                                </a:lnTo>
                                <a:lnTo>
                                  <a:pt x="75" y="95"/>
                                </a:lnTo>
                                <a:lnTo>
                                  <a:pt x="79" y="90"/>
                                </a:lnTo>
                                <a:lnTo>
                                  <a:pt x="83" y="84"/>
                                </a:lnTo>
                                <a:lnTo>
                                  <a:pt x="85" y="77"/>
                                </a:lnTo>
                                <a:lnTo>
                                  <a:pt x="86" y="68"/>
                                </a:lnTo>
                                <a:lnTo>
                                  <a:pt x="88" y="6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47" name="Freeform 334"/>
                        <wps:cNvSpPr>
                          <a:spLocks/>
                        </wps:cNvSpPr>
                        <wps:spPr bwMode="auto">
                          <a:xfrm>
                            <a:off x="5516563" y="1025525"/>
                            <a:ext cx="49213" cy="61913"/>
                          </a:xfrm>
                          <a:custGeom>
                            <a:avLst/>
                            <a:gdLst>
                              <a:gd name="T0" fmla="*/ 94 w 94"/>
                              <a:gd name="T1" fmla="*/ 115 h 117"/>
                              <a:gd name="T2" fmla="*/ 92 w 94"/>
                              <a:gd name="T3" fmla="*/ 116 h 117"/>
                              <a:gd name="T4" fmla="*/ 90 w 94"/>
                              <a:gd name="T5" fmla="*/ 117 h 117"/>
                              <a:gd name="T6" fmla="*/ 86 w 94"/>
                              <a:gd name="T7" fmla="*/ 117 h 117"/>
                              <a:gd name="T8" fmla="*/ 81 w 94"/>
                              <a:gd name="T9" fmla="*/ 117 h 117"/>
                              <a:gd name="T10" fmla="*/ 78 w 94"/>
                              <a:gd name="T11" fmla="*/ 117 h 117"/>
                              <a:gd name="T12" fmla="*/ 75 w 94"/>
                              <a:gd name="T13" fmla="*/ 116 h 117"/>
                              <a:gd name="T14" fmla="*/ 74 w 94"/>
                              <a:gd name="T15" fmla="*/ 115 h 117"/>
                              <a:gd name="T16" fmla="*/ 74 w 94"/>
                              <a:gd name="T17" fmla="*/ 50 h 117"/>
                              <a:gd name="T18" fmla="*/ 73 w 94"/>
                              <a:gd name="T19" fmla="*/ 35 h 117"/>
                              <a:gd name="T20" fmla="*/ 68 w 94"/>
                              <a:gd name="T21" fmla="*/ 25 h 117"/>
                              <a:gd name="T22" fmla="*/ 62 w 94"/>
                              <a:gd name="T23" fmla="*/ 19 h 117"/>
                              <a:gd name="T24" fmla="*/ 50 w 94"/>
                              <a:gd name="T25" fmla="*/ 18 h 117"/>
                              <a:gd name="T26" fmla="*/ 36 w 94"/>
                              <a:gd name="T27" fmla="*/ 23 h 117"/>
                              <a:gd name="T28" fmla="*/ 21 w 94"/>
                              <a:gd name="T29" fmla="*/ 37 h 117"/>
                              <a:gd name="T30" fmla="*/ 20 w 94"/>
                              <a:gd name="T31" fmla="*/ 115 h 117"/>
                              <a:gd name="T32" fmla="*/ 20 w 94"/>
                              <a:gd name="T33" fmla="*/ 116 h 117"/>
                              <a:gd name="T34" fmla="*/ 17 w 94"/>
                              <a:gd name="T35" fmla="*/ 117 h 117"/>
                              <a:gd name="T36" fmla="*/ 13 w 94"/>
                              <a:gd name="T37" fmla="*/ 117 h 117"/>
                              <a:gd name="T38" fmla="*/ 7 w 94"/>
                              <a:gd name="T39" fmla="*/ 117 h 117"/>
                              <a:gd name="T40" fmla="*/ 4 w 94"/>
                              <a:gd name="T41" fmla="*/ 117 h 117"/>
                              <a:gd name="T42" fmla="*/ 1 w 94"/>
                              <a:gd name="T43" fmla="*/ 116 h 117"/>
                              <a:gd name="T44" fmla="*/ 0 w 94"/>
                              <a:gd name="T45" fmla="*/ 115 h 117"/>
                              <a:gd name="T46" fmla="*/ 0 w 94"/>
                              <a:gd name="T47" fmla="*/ 5 h 117"/>
                              <a:gd name="T48" fmla="*/ 1 w 94"/>
                              <a:gd name="T49" fmla="*/ 4 h 117"/>
                              <a:gd name="T50" fmla="*/ 2 w 94"/>
                              <a:gd name="T51" fmla="*/ 3 h 117"/>
                              <a:gd name="T52" fmla="*/ 5 w 94"/>
                              <a:gd name="T53" fmla="*/ 2 h 117"/>
                              <a:gd name="T54" fmla="*/ 10 w 94"/>
                              <a:gd name="T55" fmla="*/ 2 h 117"/>
                              <a:gd name="T56" fmla="*/ 13 w 94"/>
                              <a:gd name="T57" fmla="*/ 2 h 117"/>
                              <a:gd name="T58" fmla="*/ 16 w 94"/>
                              <a:gd name="T59" fmla="*/ 3 h 117"/>
                              <a:gd name="T60" fmla="*/ 18 w 94"/>
                              <a:gd name="T61" fmla="*/ 4 h 117"/>
                              <a:gd name="T62" fmla="*/ 18 w 94"/>
                              <a:gd name="T63" fmla="*/ 5 h 117"/>
                              <a:gd name="T64" fmla="*/ 27 w 94"/>
                              <a:gd name="T65" fmla="*/ 10 h 117"/>
                              <a:gd name="T66" fmla="*/ 45 w 94"/>
                              <a:gd name="T67" fmla="*/ 0 h 117"/>
                              <a:gd name="T68" fmla="*/ 65 w 94"/>
                              <a:gd name="T69" fmla="*/ 0 h 117"/>
                              <a:gd name="T70" fmla="*/ 80 w 94"/>
                              <a:gd name="T71" fmla="*/ 8 h 117"/>
                              <a:gd name="T72" fmla="*/ 90 w 94"/>
                              <a:gd name="T73" fmla="*/ 20 h 117"/>
                              <a:gd name="T74" fmla="*/ 94 w 94"/>
                              <a:gd name="T75" fmla="*/ 36 h 117"/>
                              <a:gd name="T76" fmla="*/ 94 w 94"/>
                              <a:gd name="T77" fmla="*/ 114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94" h="117">
                                <a:moveTo>
                                  <a:pt x="94" y="114"/>
                                </a:moveTo>
                                <a:lnTo>
                                  <a:pt x="94" y="115"/>
                                </a:lnTo>
                                <a:lnTo>
                                  <a:pt x="94" y="115"/>
                                </a:lnTo>
                                <a:lnTo>
                                  <a:pt x="92" y="116"/>
                                </a:lnTo>
                                <a:lnTo>
                                  <a:pt x="91" y="116"/>
                                </a:lnTo>
                                <a:lnTo>
                                  <a:pt x="90" y="117"/>
                                </a:lnTo>
                                <a:lnTo>
                                  <a:pt x="89" y="117"/>
                                </a:lnTo>
                                <a:lnTo>
                                  <a:pt x="86" y="117"/>
                                </a:lnTo>
                                <a:lnTo>
                                  <a:pt x="84" y="117"/>
                                </a:lnTo>
                                <a:lnTo>
                                  <a:pt x="81" y="117"/>
                                </a:lnTo>
                                <a:lnTo>
                                  <a:pt x="79" y="117"/>
                                </a:lnTo>
                                <a:lnTo>
                                  <a:pt x="78" y="117"/>
                                </a:lnTo>
                                <a:lnTo>
                                  <a:pt x="76" y="116"/>
                                </a:lnTo>
                                <a:lnTo>
                                  <a:pt x="75" y="116"/>
                                </a:lnTo>
                                <a:lnTo>
                                  <a:pt x="74" y="115"/>
                                </a:lnTo>
                                <a:lnTo>
                                  <a:pt x="74" y="115"/>
                                </a:lnTo>
                                <a:lnTo>
                                  <a:pt x="74" y="114"/>
                                </a:lnTo>
                                <a:lnTo>
                                  <a:pt x="74" y="50"/>
                                </a:lnTo>
                                <a:lnTo>
                                  <a:pt x="74" y="41"/>
                                </a:lnTo>
                                <a:lnTo>
                                  <a:pt x="73" y="35"/>
                                </a:lnTo>
                                <a:lnTo>
                                  <a:pt x="70" y="30"/>
                                </a:lnTo>
                                <a:lnTo>
                                  <a:pt x="68" y="25"/>
                                </a:lnTo>
                                <a:lnTo>
                                  <a:pt x="65" y="21"/>
                                </a:lnTo>
                                <a:lnTo>
                                  <a:pt x="62" y="19"/>
                                </a:lnTo>
                                <a:lnTo>
                                  <a:pt x="57" y="18"/>
                                </a:lnTo>
                                <a:lnTo>
                                  <a:pt x="50" y="18"/>
                                </a:lnTo>
                                <a:lnTo>
                                  <a:pt x="43" y="18"/>
                                </a:lnTo>
                                <a:lnTo>
                                  <a:pt x="36" y="23"/>
                                </a:lnTo>
                                <a:lnTo>
                                  <a:pt x="28" y="29"/>
                                </a:lnTo>
                                <a:lnTo>
                                  <a:pt x="21" y="37"/>
                                </a:lnTo>
                                <a:lnTo>
                                  <a:pt x="21" y="114"/>
                                </a:lnTo>
                                <a:lnTo>
                                  <a:pt x="20" y="115"/>
                                </a:lnTo>
                                <a:lnTo>
                                  <a:pt x="20" y="115"/>
                                </a:lnTo>
                                <a:lnTo>
                                  <a:pt x="20" y="116"/>
                                </a:lnTo>
                                <a:lnTo>
                                  <a:pt x="18" y="116"/>
                                </a:lnTo>
                                <a:lnTo>
                                  <a:pt x="17" y="117"/>
                                </a:lnTo>
                                <a:lnTo>
                                  <a:pt x="15" y="117"/>
                                </a:lnTo>
                                <a:lnTo>
                                  <a:pt x="13" y="117"/>
                                </a:lnTo>
                                <a:lnTo>
                                  <a:pt x="10" y="117"/>
                                </a:lnTo>
                                <a:lnTo>
                                  <a:pt x="7" y="117"/>
                                </a:lnTo>
                                <a:lnTo>
                                  <a:pt x="6" y="117"/>
                                </a:lnTo>
                                <a:lnTo>
                                  <a:pt x="4" y="117"/>
                                </a:lnTo>
                                <a:lnTo>
                                  <a:pt x="2" y="116"/>
                                </a:lnTo>
                                <a:lnTo>
                                  <a:pt x="1" y="116"/>
                                </a:lnTo>
                                <a:lnTo>
                                  <a:pt x="1" y="115"/>
                                </a:lnTo>
                                <a:lnTo>
                                  <a:pt x="0" y="115"/>
                                </a:lnTo>
                                <a:lnTo>
                                  <a:pt x="0" y="114"/>
                                </a:lnTo>
                                <a:lnTo>
                                  <a:pt x="0" y="5"/>
                                </a:lnTo>
                                <a:lnTo>
                                  <a:pt x="0" y="4"/>
                                </a:lnTo>
                                <a:lnTo>
                                  <a:pt x="1" y="4"/>
                                </a:lnTo>
                                <a:lnTo>
                                  <a:pt x="1" y="3"/>
                                </a:lnTo>
                                <a:lnTo>
                                  <a:pt x="2" y="3"/>
                                </a:lnTo>
                                <a:lnTo>
                                  <a:pt x="4" y="2"/>
                                </a:lnTo>
                                <a:lnTo>
                                  <a:pt x="5" y="2"/>
                                </a:lnTo>
                                <a:lnTo>
                                  <a:pt x="7" y="2"/>
                                </a:lnTo>
                                <a:lnTo>
                                  <a:pt x="10" y="2"/>
                                </a:lnTo>
                                <a:lnTo>
                                  <a:pt x="12" y="2"/>
                                </a:lnTo>
                                <a:lnTo>
                                  <a:pt x="13" y="2"/>
                                </a:lnTo>
                                <a:lnTo>
                                  <a:pt x="16" y="2"/>
                                </a:lnTo>
                                <a:lnTo>
                                  <a:pt x="16" y="3"/>
                                </a:lnTo>
                                <a:lnTo>
                                  <a:pt x="17" y="3"/>
                                </a:lnTo>
                                <a:lnTo>
                                  <a:pt x="18" y="4"/>
                                </a:lnTo>
                                <a:lnTo>
                                  <a:pt x="18" y="4"/>
                                </a:lnTo>
                                <a:lnTo>
                                  <a:pt x="18" y="5"/>
                                </a:lnTo>
                                <a:lnTo>
                                  <a:pt x="18" y="20"/>
                                </a:lnTo>
                                <a:lnTo>
                                  <a:pt x="27" y="10"/>
                                </a:lnTo>
                                <a:lnTo>
                                  <a:pt x="37" y="5"/>
                                </a:lnTo>
                                <a:lnTo>
                                  <a:pt x="45" y="0"/>
                                </a:lnTo>
                                <a:lnTo>
                                  <a:pt x="55" y="0"/>
                                </a:lnTo>
                                <a:lnTo>
                                  <a:pt x="65" y="0"/>
                                </a:lnTo>
                                <a:lnTo>
                                  <a:pt x="73" y="4"/>
                                </a:lnTo>
                                <a:lnTo>
                                  <a:pt x="80" y="8"/>
                                </a:lnTo>
                                <a:lnTo>
                                  <a:pt x="85" y="14"/>
                                </a:lnTo>
                                <a:lnTo>
                                  <a:pt x="90" y="20"/>
                                </a:lnTo>
                                <a:lnTo>
                                  <a:pt x="91" y="28"/>
                                </a:lnTo>
                                <a:lnTo>
                                  <a:pt x="94" y="36"/>
                                </a:lnTo>
                                <a:lnTo>
                                  <a:pt x="94" y="47"/>
                                </a:lnTo>
                                <a:lnTo>
                                  <a:pt x="94" y="11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48" name="Freeform 335"/>
                        <wps:cNvSpPr>
                          <a:spLocks/>
                        </wps:cNvSpPr>
                        <wps:spPr bwMode="auto">
                          <a:xfrm>
                            <a:off x="7123113" y="857250"/>
                            <a:ext cx="60325" cy="84138"/>
                          </a:xfrm>
                          <a:custGeom>
                            <a:avLst/>
                            <a:gdLst>
                              <a:gd name="T0" fmla="*/ 114 w 114"/>
                              <a:gd name="T1" fmla="*/ 137 h 159"/>
                              <a:gd name="T2" fmla="*/ 112 w 114"/>
                              <a:gd name="T3" fmla="*/ 139 h 159"/>
                              <a:gd name="T4" fmla="*/ 112 w 114"/>
                              <a:gd name="T5" fmla="*/ 142 h 159"/>
                              <a:gd name="T6" fmla="*/ 111 w 114"/>
                              <a:gd name="T7" fmla="*/ 144 h 159"/>
                              <a:gd name="T8" fmla="*/ 109 w 114"/>
                              <a:gd name="T9" fmla="*/ 147 h 159"/>
                              <a:gd name="T10" fmla="*/ 101 w 114"/>
                              <a:gd name="T11" fmla="*/ 151 h 159"/>
                              <a:gd name="T12" fmla="*/ 89 w 114"/>
                              <a:gd name="T13" fmla="*/ 155 h 159"/>
                              <a:gd name="T14" fmla="*/ 74 w 114"/>
                              <a:gd name="T15" fmla="*/ 159 h 159"/>
                              <a:gd name="T16" fmla="*/ 52 w 114"/>
                              <a:gd name="T17" fmla="*/ 158 h 159"/>
                              <a:gd name="T18" fmla="*/ 27 w 114"/>
                              <a:gd name="T19" fmla="*/ 148 h 159"/>
                              <a:gd name="T20" fmla="*/ 10 w 114"/>
                              <a:gd name="T21" fmla="*/ 128 h 159"/>
                              <a:gd name="T22" fmla="*/ 2 w 114"/>
                              <a:gd name="T23" fmla="*/ 100 h 159"/>
                              <a:gd name="T24" fmla="*/ 2 w 114"/>
                              <a:gd name="T25" fmla="*/ 63 h 159"/>
                              <a:gd name="T26" fmla="*/ 11 w 114"/>
                              <a:gd name="T27" fmla="*/ 32 h 159"/>
                              <a:gd name="T28" fmla="*/ 29 w 114"/>
                              <a:gd name="T29" fmla="*/ 11 h 159"/>
                              <a:gd name="T30" fmla="*/ 53 w 114"/>
                              <a:gd name="T31" fmla="*/ 0 h 159"/>
                              <a:gd name="T32" fmla="*/ 76 w 114"/>
                              <a:gd name="T33" fmla="*/ 0 h 159"/>
                              <a:gd name="T34" fmla="*/ 88 w 114"/>
                              <a:gd name="T35" fmla="*/ 2 h 159"/>
                              <a:gd name="T36" fmla="*/ 99 w 114"/>
                              <a:gd name="T37" fmla="*/ 6 h 159"/>
                              <a:gd name="T38" fmla="*/ 108 w 114"/>
                              <a:gd name="T39" fmla="*/ 11 h 159"/>
                              <a:gd name="T40" fmla="*/ 110 w 114"/>
                              <a:gd name="T41" fmla="*/ 14 h 159"/>
                              <a:gd name="T42" fmla="*/ 111 w 114"/>
                              <a:gd name="T43" fmla="*/ 16 h 159"/>
                              <a:gd name="T44" fmla="*/ 112 w 114"/>
                              <a:gd name="T45" fmla="*/ 18 h 159"/>
                              <a:gd name="T46" fmla="*/ 112 w 114"/>
                              <a:gd name="T47" fmla="*/ 21 h 159"/>
                              <a:gd name="T48" fmla="*/ 112 w 114"/>
                              <a:gd name="T49" fmla="*/ 26 h 159"/>
                              <a:gd name="T50" fmla="*/ 112 w 114"/>
                              <a:gd name="T51" fmla="*/ 30 h 159"/>
                              <a:gd name="T52" fmla="*/ 111 w 114"/>
                              <a:gd name="T53" fmla="*/ 31 h 159"/>
                              <a:gd name="T54" fmla="*/ 110 w 114"/>
                              <a:gd name="T55" fmla="*/ 32 h 159"/>
                              <a:gd name="T56" fmla="*/ 108 w 114"/>
                              <a:gd name="T57" fmla="*/ 32 h 159"/>
                              <a:gd name="T58" fmla="*/ 101 w 114"/>
                              <a:gd name="T59" fmla="*/ 28 h 159"/>
                              <a:gd name="T60" fmla="*/ 92 w 114"/>
                              <a:gd name="T61" fmla="*/ 22 h 159"/>
                              <a:gd name="T62" fmla="*/ 78 w 114"/>
                              <a:gd name="T63" fmla="*/ 17 h 159"/>
                              <a:gd name="T64" fmla="*/ 58 w 114"/>
                              <a:gd name="T65" fmla="*/ 18 h 159"/>
                              <a:gd name="T66" fmla="*/ 42 w 114"/>
                              <a:gd name="T67" fmla="*/ 26 h 159"/>
                              <a:gd name="T68" fmla="*/ 30 w 114"/>
                              <a:gd name="T69" fmla="*/ 42 h 159"/>
                              <a:gd name="T70" fmla="*/ 24 w 114"/>
                              <a:gd name="T71" fmla="*/ 65 h 159"/>
                              <a:gd name="T72" fmla="*/ 24 w 114"/>
                              <a:gd name="T73" fmla="*/ 94 h 159"/>
                              <a:gd name="T74" fmla="*/ 30 w 114"/>
                              <a:gd name="T75" fmla="*/ 117 h 159"/>
                              <a:gd name="T76" fmla="*/ 41 w 114"/>
                              <a:gd name="T77" fmla="*/ 132 h 159"/>
                              <a:gd name="T78" fmla="*/ 58 w 114"/>
                              <a:gd name="T79" fmla="*/ 140 h 159"/>
                              <a:gd name="T80" fmla="*/ 78 w 114"/>
                              <a:gd name="T81" fmla="*/ 140 h 159"/>
                              <a:gd name="T82" fmla="*/ 92 w 114"/>
                              <a:gd name="T83" fmla="*/ 135 h 159"/>
                              <a:gd name="T84" fmla="*/ 101 w 114"/>
                              <a:gd name="T85" fmla="*/ 131 h 159"/>
                              <a:gd name="T86" fmla="*/ 108 w 114"/>
                              <a:gd name="T87" fmla="*/ 126 h 159"/>
                              <a:gd name="T88" fmla="*/ 111 w 114"/>
                              <a:gd name="T89" fmla="*/ 126 h 159"/>
                              <a:gd name="T90" fmla="*/ 112 w 114"/>
                              <a:gd name="T91" fmla="*/ 127 h 159"/>
                              <a:gd name="T92" fmla="*/ 112 w 114"/>
                              <a:gd name="T93" fmla="*/ 129 h 159"/>
                              <a:gd name="T94" fmla="*/ 114 w 114"/>
                              <a:gd name="T95" fmla="*/ 132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14" h="159">
                                <a:moveTo>
                                  <a:pt x="114" y="135"/>
                                </a:moveTo>
                                <a:lnTo>
                                  <a:pt x="114" y="137"/>
                                </a:lnTo>
                                <a:lnTo>
                                  <a:pt x="114" y="138"/>
                                </a:lnTo>
                                <a:lnTo>
                                  <a:pt x="112" y="139"/>
                                </a:lnTo>
                                <a:lnTo>
                                  <a:pt x="112" y="140"/>
                                </a:lnTo>
                                <a:lnTo>
                                  <a:pt x="112" y="142"/>
                                </a:lnTo>
                                <a:lnTo>
                                  <a:pt x="112" y="143"/>
                                </a:lnTo>
                                <a:lnTo>
                                  <a:pt x="111" y="144"/>
                                </a:lnTo>
                                <a:lnTo>
                                  <a:pt x="110" y="145"/>
                                </a:lnTo>
                                <a:lnTo>
                                  <a:pt x="109" y="147"/>
                                </a:lnTo>
                                <a:lnTo>
                                  <a:pt x="105" y="149"/>
                                </a:lnTo>
                                <a:lnTo>
                                  <a:pt x="101" y="151"/>
                                </a:lnTo>
                                <a:lnTo>
                                  <a:pt x="95" y="154"/>
                                </a:lnTo>
                                <a:lnTo>
                                  <a:pt x="89" y="155"/>
                                </a:lnTo>
                                <a:lnTo>
                                  <a:pt x="83" y="158"/>
                                </a:lnTo>
                                <a:lnTo>
                                  <a:pt x="74" y="159"/>
                                </a:lnTo>
                                <a:lnTo>
                                  <a:pt x="67" y="159"/>
                                </a:lnTo>
                                <a:lnTo>
                                  <a:pt x="52" y="158"/>
                                </a:lnTo>
                                <a:lnTo>
                                  <a:pt x="39" y="154"/>
                                </a:lnTo>
                                <a:lnTo>
                                  <a:pt x="27" y="148"/>
                                </a:lnTo>
                                <a:lnTo>
                                  <a:pt x="18" y="139"/>
                                </a:lnTo>
                                <a:lnTo>
                                  <a:pt x="10" y="128"/>
                                </a:lnTo>
                                <a:lnTo>
                                  <a:pt x="5" y="115"/>
                                </a:lnTo>
                                <a:lnTo>
                                  <a:pt x="2" y="100"/>
                                </a:lnTo>
                                <a:lnTo>
                                  <a:pt x="0" y="81"/>
                                </a:lnTo>
                                <a:lnTo>
                                  <a:pt x="2" y="63"/>
                                </a:lnTo>
                                <a:lnTo>
                                  <a:pt x="5" y="47"/>
                                </a:lnTo>
                                <a:lnTo>
                                  <a:pt x="11" y="32"/>
                                </a:lnTo>
                                <a:lnTo>
                                  <a:pt x="19" y="21"/>
                                </a:lnTo>
                                <a:lnTo>
                                  <a:pt x="29" y="11"/>
                                </a:lnTo>
                                <a:lnTo>
                                  <a:pt x="41" y="5"/>
                                </a:lnTo>
                                <a:lnTo>
                                  <a:pt x="53" y="0"/>
                                </a:lnTo>
                                <a:lnTo>
                                  <a:pt x="68" y="0"/>
                                </a:lnTo>
                                <a:lnTo>
                                  <a:pt x="76" y="0"/>
                                </a:lnTo>
                                <a:lnTo>
                                  <a:pt x="82" y="1"/>
                                </a:lnTo>
                                <a:lnTo>
                                  <a:pt x="88" y="2"/>
                                </a:lnTo>
                                <a:lnTo>
                                  <a:pt x="94" y="4"/>
                                </a:lnTo>
                                <a:lnTo>
                                  <a:pt x="99" y="6"/>
                                </a:lnTo>
                                <a:lnTo>
                                  <a:pt x="104" y="9"/>
                                </a:lnTo>
                                <a:lnTo>
                                  <a:pt x="108" y="11"/>
                                </a:lnTo>
                                <a:lnTo>
                                  <a:pt x="109" y="12"/>
                                </a:lnTo>
                                <a:lnTo>
                                  <a:pt x="110" y="14"/>
                                </a:lnTo>
                                <a:lnTo>
                                  <a:pt x="111" y="15"/>
                                </a:lnTo>
                                <a:lnTo>
                                  <a:pt x="111" y="16"/>
                                </a:lnTo>
                                <a:lnTo>
                                  <a:pt x="112" y="17"/>
                                </a:lnTo>
                                <a:lnTo>
                                  <a:pt x="112" y="18"/>
                                </a:lnTo>
                                <a:lnTo>
                                  <a:pt x="112" y="20"/>
                                </a:lnTo>
                                <a:lnTo>
                                  <a:pt x="112" y="21"/>
                                </a:lnTo>
                                <a:lnTo>
                                  <a:pt x="112" y="23"/>
                                </a:lnTo>
                                <a:lnTo>
                                  <a:pt x="112" y="26"/>
                                </a:lnTo>
                                <a:lnTo>
                                  <a:pt x="112" y="27"/>
                                </a:lnTo>
                                <a:lnTo>
                                  <a:pt x="112" y="30"/>
                                </a:lnTo>
                                <a:lnTo>
                                  <a:pt x="111" y="31"/>
                                </a:lnTo>
                                <a:lnTo>
                                  <a:pt x="111" y="31"/>
                                </a:lnTo>
                                <a:lnTo>
                                  <a:pt x="110" y="32"/>
                                </a:lnTo>
                                <a:lnTo>
                                  <a:pt x="110" y="32"/>
                                </a:lnTo>
                                <a:lnTo>
                                  <a:pt x="109" y="32"/>
                                </a:lnTo>
                                <a:lnTo>
                                  <a:pt x="108" y="32"/>
                                </a:lnTo>
                                <a:lnTo>
                                  <a:pt x="104" y="31"/>
                                </a:lnTo>
                                <a:lnTo>
                                  <a:pt x="101" y="28"/>
                                </a:lnTo>
                                <a:lnTo>
                                  <a:pt x="96" y="25"/>
                                </a:lnTo>
                                <a:lnTo>
                                  <a:pt x="92" y="22"/>
                                </a:lnTo>
                                <a:lnTo>
                                  <a:pt x="85" y="20"/>
                                </a:lnTo>
                                <a:lnTo>
                                  <a:pt x="78" y="17"/>
                                </a:lnTo>
                                <a:lnTo>
                                  <a:pt x="68" y="17"/>
                                </a:lnTo>
                                <a:lnTo>
                                  <a:pt x="58" y="18"/>
                                </a:lnTo>
                                <a:lnTo>
                                  <a:pt x="50" y="22"/>
                                </a:lnTo>
                                <a:lnTo>
                                  <a:pt x="42" y="26"/>
                                </a:lnTo>
                                <a:lnTo>
                                  <a:pt x="35" y="33"/>
                                </a:lnTo>
                                <a:lnTo>
                                  <a:pt x="30" y="42"/>
                                </a:lnTo>
                                <a:lnTo>
                                  <a:pt x="26" y="53"/>
                                </a:lnTo>
                                <a:lnTo>
                                  <a:pt x="24" y="65"/>
                                </a:lnTo>
                                <a:lnTo>
                                  <a:pt x="23" y="80"/>
                                </a:lnTo>
                                <a:lnTo>
                                  <a:pt x="24" y="94"/>
                                </a:lnTo>
                                <a:lnTo>
                                  <a:pt x="26" y="106"/>
                                </a:lnTo>
                                <a:lnTo>
                                  <a:pt x="30" y="117"/>
                                </a:lnTo>
                                <a:lnTo>
                                  <a:pt x="35" y="126"/>
                                </a:lnTo>
                                <a:lnTo>
                                  <a:pt x="41" y="132"/>
                                </a:lnTo>
                                <a:lnTo>
                                  <a:pt x="50" y="137"/>
                                </a:lnTo>
                                <a:lnTo>
                                  <a:pt x="58" y="140"/>
                                </a:lnTo>
                                <a:lnTo>
                                  <a:pt x="69" y="140"/>
                                </a:lnTo>
                                <a:lnTo>
                                  <a:pt x="78" y="140"/>
                                </a:lnTo>
                                <a:lnTo>
                                  <a:pt x="85" y="138"/>
                                </a:lnTo>
                                <a:lnTo>
                                  <a:pt x="92" y="135"/>
                                </a:lnTo>
                                <a:lnTo>
                                  <a:pt x="98" y="133"/>
                                </a:lnTo>
                                <a:lnTo>
                                  <a:pt x="101" y="131"/>
                                </a:lnTo>
                                <a:lnTo>
                                  <a:pt x="105" y="128"/>
                                </a:lnTo>
                                <a:lnTo>
                                  <a:pt x="108" y="126"/>
                                </a:lnTo>
                                <a:lnTo>
                                  <a:pt x="110" y="126"/>
                                </a:lnTo>
                                <a:lnTo>
                                  <a:pt x="111" y="126"/>
                                </a:lnTo>
                                <a:lnTo>
                                  <a:pt x="111" y="126"/>
                                </a:lnTo>
                                <a:lnTo>
                                  <a:pt x="112" y="127"/>
                                </a:lnTo>
                                <a:lnTo>
                                  <a:pt x="112" y="128"/>
                                </a:lnTo>
                                <a:lnTo>
                                  <a:pt x="112" y="129"/>
                                </a:lnTo>
                                <a:lnTo>
                                  <a:pt x="112" y="131"/>
                                </a:lnTo>
                                <a:lnTo>
                                  <a:pt x="114" y="132"/>
                                </a:lnTo>
                                <a:lnTo>
                                  <a:pt x="114" y="13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49" name="Freeform 336"/>
                        <wps:cNvSpPr>
                          <a:spLocks/>
                        </wps:cNvSpPr>
                        <wps:spPr bwMode="auto">
                          <a:xfrm>
                            <a:off x="7196138" y="852488"/>
                            <a:ext cx="50800" cy="88900"/>
                          </a:xfrm>
                          <a:custGeom>
                            <a:avLst/>
                            <a:gdLst>
                              <a:gd name="T0" fmla="*/ 94 w 94"/>
                              <a:gd name="T1" fmla="*/ 166 h 169"/>
                              <a:gd name="T2" fmla="*/ 93 w 94"/>
                              <a:gd name="T3" fmla="*/ 167 h 169"/>
                              <a:gd name="T4" fmla="*/ 90 w 94"/>
                              <a:gd name="T5" fmla="*/ 169 h 169"/>
                              <a:gd name="T6" fmla="*/ 87 w 94"/>
                              <a:gd name="T7" fmla="*/ 169 h 169"/>
                              <a:gd name="T8" fmla="*/ 80 w 94"/>
                              <a:gd name="T9" fmla="*/ 169 h 169"/>
                              <a:gd name="T10" fmla="*/ 77 w 94"/>
                              <a:gd name="T11" fmla="*/ 169 h 169"/>
                              <a:gd name="T12" fmla="*/ 74 w 94"/>
                              <a:gd name="T13" fmla="*/ 167 h 169"/>
                              <a:gd name="T14" fmla="*/ 74 w 94"/>
                              <a:gd name="T15" fmla="*/ 166 h 169"/>
                              <a:gd name="T16" fmla="*/ 74 w 94"/>
                              <a:gd name="T17" fmla="*/ 102 h 169"/>
                              <a:gd name="T18" fmla="*/ 72 w 94"/>
                              <a:gd name="T19" fmla="*/ 86 h 169"/>
                              <a:gd name="T20" fmla="*/ 68 w 94"/>
                              <a:gd name="T21" fmla="*/ 77 h 169"/>
                              <a:gd name="T22" fmla="*/ 61 w 94"/>
                              <a:gd name="T23" fmla="*/ 70 h 169"/>
                              <a:gd name="T24" fmla="*/ 51 w 94"/>
                              <a:gd name="T25" fmla="*/ 69 h 169"/>
                              <a:gd name="T26" fmla="*/ 36 w 94"/>
                              <a:gd name="T27" fmla="*/ 74 h 169"/>
                              <a:gd name="T28" fmla="*/ 20 w 94"/>
                              <a:gd name="T29" fmla="*/ 90 h 169"/>
                              <a:gd name="T30" fmla="*/ 20 w 94"/>
                              <a:gd name="T31" fmla="*/ 166 h 169"/>
                              <a:gd name="T32" fmla="*/ 19 w 94"/>
                              <a:gd name="T33" fmla="*/ 167 h 169"/>
                              <a:gd name="T34" fmla="*/ 16 w 94"/>
                              <a:gd name="T35" fmla="*/ 169 h 169"/>
                              <a:gd name="T36" fmla="*/ 13 w 94"/>
                              <a:gd name="T37" fmla="*/ 169 h 169"/>
                              <a:gd name="T38" fmla="*/ 8 w 94"/>
                              <a:gd name="T39" fmla="*/ 169 h 169"/>
                              <a:gd name="T40" fmla="*/ 4 w 94"/>
                              <a:gd name="T41" fmla="*/ 169 h 169"/>
                              <a:gd name="T42" fmla="*/ 2 w 94"/>
                              <a:gd name="T43" fmla="*/ 167 h 169"/>
                              <a:gd name="T44" fmla="*/ 0 w 94"/>
                              <a:gd name="T45" fmla="*/ 166 h 169"/>
                              <a:gd name="T46" fmla="*/ 0 w 94"/>
                              <a:gd name="T47" fmla="*/ 5 h 169"/>
                              <a:gd name="T48" fmla="*/ 0 w 94"/>
                              <a:gd name="T49" fmla="*/ 2 h 169"/>
                              <a:gd name="T50" fmla="*/ 3 w 94"/>
                              <a:gd name="T51" fmla="*/ 1 h 169"/>
                              <a:gd name="T52" fmla="*/ 5 w 94"/>
                              <a:gd name="T53" fmla="*/ 1 h 169"/>
                              <a:gd name="T54" fmla="*/ 10 w 94"/>
                              <a:gd name="T55" fmla="*/ 0 h 169"/>
                              <a:gd name="T56" fmla="*/ 15 w 94"/>
                              <a:gd name="T57" fmla="*/ 1 h 169"/>
                              <a:gd name="T58" fmla="*/ 18 w 94"/>
                              <a:gd name="T59" fmla="*/ 1 h 169"/>
                              <a:gd name="T60" fmla="*/ 20 w 94"/>
                              <a:gd name="T61" fmla="*/ 2 h 169"/>
                              <a:gd name="T62" fmla="*/ 20 w 94"/>
                              <a:gd name="T63" fmla="*/ 5 h 169"/>
                              <a:gd name="T64" fmla="*/ 29 w 94"/>
                              <a:gd name="T65" fmla="*/ 60 h 169"/>
                              <a:gd name="T66" fmla="*/ 46 w 94"/>
                              <a:gd name="T67" fmla="*/ 52 h 169"/>
                              <a:gd name="T68" fmla="*/ 66 w 94"/>
                              <a:gd name="T69" fmla="*/ 52 h 169"/>
                              <a:gd name="T70" fmla="*/ 80 w 94"/>
                              <a:gd name="T71" fmla="*/ 59 h 169"/>
                              <a:gd name="T72" fmla="*/ 89 w 94"/>
                              <a:gd name="T73" fmla="*/ 71 h 169"/>
                              <a:gd name="T74" fmla="*/ 93 w 94"/>
                              <a:gd name="T75" fmla="*/ 87 h 169"/>
                              <a:gd name="T76" fmla="*/ 94 w 94"/>
                              <a:gd name="T77" fmla="*/ 165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94" h="169">
                                <a:moveTo>
                                  <a:pt x="94" y="165"/>
                                </a:moveTo>
                                <a:lnTo>
                                  <a:pt x="94" y="166"/>
                                </a:lnTo>
                                <a:lnTo>
                                  <a:pt x="93" y="166"/>
                                </a:lnTo>
                                <a:lnTo>
                                  <a:pt x="93" y="167"/>
                                </a:lnTo>
                                <a:lnTo>
                                  <a:pt x="91" y="167"/>
                                </a:lnTo>
                                <a:lnTo>
                                  <a:pt x="90" y="169"/>
                                </a:lnTo>
                                <a:lnTo>
                                  <a:pt x="89" y="169"/>
                                </a:lnTo>
                                <a:lnTo>
                                  <a:pt x="87" y="169"/>
                                </a:lnTo>
                                <a:lnTo>
                                  <a:pt x="84" y="169"/>
                                </a:lnTo>
                                <a:lnTo>
                                  <a:pt x="80" y="169"/>
                                </a:lnTo>
                                <a:lnTo>
                                  <a:pt x="79" y="169"/>
                                </a:lnTo>
                                <a:lnTo>
                                  <a:pt x="77" y="169"/>
                                </a:lnTo>
                                <a:lnTo>
                                  <a:pt x="75" y="167"/>
                                </a:lnTo>
                                <a:lnTo>
                                  <a:pt x="74" y="167"/>
                                </a:lnTo>
                                <a:lnTo>
                                  <a:pt x="74" y="166"/>
                                </a:lnTo>
                                <a:lnTo>
                                  <a:pt x="74" y="166"/>
                                </a:lnTo>
                                <a:lnTo>
                                  <a:pt x="74" y="165"/>
                                </a:lnTo>
                                <a:lnTo>
                                  <a:pt x="74" y="102"/>
                                </a:lnTo>
                                <a:lnTo>
                                  <a:pt x="73" y="93"/>
                                </a:lnTo>
                                <a:lnTo>
                                  <a:pt x="72" y="86"/>
                                </a:lnTo>
                                <a:lnTo>
                                  <a:pt x="71" y="81"/>
                                </a:lnTo>
                                <a:lnTo>
                                  <a:pt x="68" y="77"/>
                                </a:lnTo>
                                <a:lnTo>
                                  <a:pt x="66" y="73"/>
                                </a:lnTo>
                                <a:lnTo>
                                  <a:pt x="61" y="70"/>
                                </a:lnTo>
                                <a:lnTo>
                                  <a:pt x="56" y="69"/>
                                </a:lnTo>
                                <a:lnTo>
                                  <a:pt x="51" y="69"/>
                                </a:lnTo>
                                <a:lnTo>
                                  <a:pt x="43" y="69"/>
                                </a:lnTo>
                                <a:lnTo>
                                  <a:pt x="36" y="74"/>
                                </a:lnTo>
                                <a:lnTo>
                                  <a:pt x="29" y="80"/>
                                </a:lnTo>
                                <a:lnTo>
                                  <a:pt x="20" y="90"/>
                                </a:lnTo>
                                <a:lnTo>
                                  <a:pt x="20" y="165"/>
                                </a:lnTo>
                                <a:lnTo>
                                  <a:pt x="20" y="166"/>
                                </a:lnTo>
                                <a:lnTo>
                                  <a:pt x="20" y="166"/>
                                </a:lnTo>
                                <a:lnTo>
                                  <a:pt x="19" y="167"/>
                                </a:lnTo>
                                <a:lnTo>
                                  <a:pt x="18" y="167"/>
                                </a:lnTo>
                                <a:lnTo>
                                  <a:pt x="16" y="169"/>
                                </a:lnTo>
                                <a:lnTo>
                                  <a:pt x="15" y="169"/>
                                </a:lnTo>
                                <a:lnTo>
                                  <a:pt x="13" y="169"/>
                                </a:lnTo>
                                <a:lnTo>
                                  <a:pt x="10" y="169"/>
                                </a:lnTo>
                                <a:lnTo>
                                  <a:pt x="8" y="169"/>
                                </a:lnTo>
                                <a:lnTo>
                                  <a:pt x="5" y="169"/>
                                </a:lnTo>
                                <a:lnTo>
                                  <a:pt x="4" y="169"/>
                                </a:lnTo>
                                <a:lnTo>
                                  <a:pt x="3" y="167"/>
                                </a:lnTo>
                                <a:lnTo>
                                  <a:pt x="2" y="167"/>
                                </a:lnTo>
                                <a:lnTo>
                                  <a:pt x="0" y="166"/>
                                </a:lnTo>
                                <a:lnTo>
                                  <a:pt x="0" y="166"/>
                                </a:lnTo>
                                <a:lnTo>
                                  <a:pt x="0" y="165"/>
                                </a:lnTo>
                                <a:lnTo>
                                  <a:pt x="0" y="5"/>
                                </a:lnTo>
                                <a:lnTo>
                                  <a:pt x="0" y="4"/>
                                </a:lnTo>
                                <a:lnTo>
                                  <a:pt x="0" y="2"/>
                                </a:lnTo>
                                <a:lnTo>
                                  <a:pt x="2" y="2"/>
                                </a:lnTo>
                                <a:lnTo>
                                  <a:pt x="3" y="1"/>
                                </a:lnTo>
                                <a:lnTo>
                                  <a:pt x="4" y="1"/>
                                </a:lnTo>
                                <a:lnTo>
                                  <a:pt x="5" y="1"/>
                                </a:lnTo>
                                <a:lnTo>
                                  <a:pt x="8" y="0"/>
                                </a:lnTo>
                                <a:lnTo>
                                  <a:pt x="10" y="0"/>
                                </a:lnTo>
                                <a:lnTo>
                                  <a:pt x="13" y="0"/>
                                </a:lnTo>
                                <a:lnTo>
                                  <a:pt x="15" y="1"/>
                                </a:lnTo>
                                <a:lnTo>
                                  <a:pt x="16" y="1"/>
                                </a:lnTo>
                                <a:lnTo>
                                  <a:pt x="18" y="1"/>
                                </a:lnTo>
                                <a:lnTo>
                                  <a:pt x="19" y="2"/>
                                </a:lnTo>
                                <a:lnTo>
                                  <a:pt x="20" y="2"/>
                                </a:lnTo>
                                <a:lnTo>
                                  <a:pt x="20" y="4"/>
                                </a:lnTo>
                                <a:lnTo>
                                  <a:pt x="20" y="5"/>
                                </a:lnTo>
                                <a:lnTo>
                                  <a:pt x="20" y="69"/>
                                </a:lnTo>
                                <a:lnTo>
                                  <a:pt x="29" y="60"/>
                                </a:lnTo>
                                <a:lnTo>
                                  <a:pt x="37" y="55"/>
                                </a:lnTo>
                                <a:lnTo>
                                  <a:pt x="46" y="52"/>
                                </a:lnTo>
                                <a:lnTo>
                                  <a:pt x="55" y="52"/>
                                </a:lnTo>
                                <a:lnTo>
                                  <a:pt x="66" y="52"/>
                                </a:lnTo>
                                <a:lnTo>
                                  <a:pt x="73" y="55"/>
                                </a:lnTo>
                                <a:lnTo>
                                  <a:pt x="80" y="59"/>
                                </a:lnTo>
                                <a:lnTo>
                                  <a:pt x="85" y="65"/>
                                </a:lnTo>
                                <a:lnTo>
                                  <a:pt x="89" y="71"/>
                                </a:lnTo>
                                <a:lnTo>
                                  <a:pt x="91" y="79"/>
                                </a:lnTo>
                                <a:lnTo>
                                  <a:pt x="93" y="87"/>
                                </a:lnTo>
                                <a:lnTo>
                                  <a:pt x="94" y="98"/>
                                </a:lnTo>
                                <a:lnTo>
                                  <a:pt x="94" y="16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50" name="Freeform 337"/>
                        <wps:cNvSpPr>
                          <a:spLocks/>
                        </wps:cNvSpPr>
                        <wps:spPr bwMode="auto">
                          <a:xfrm>
                            <a:off x="7254875" y="879475"/>
                            <a:ext cx="55563" cy="84138"/>
                          </a:xfrm>
                          <a:custGeom>
                            <a:avLst/>
                            <a:gdLst>
                              <a:gd name="T0" fmla="*/ 64 w 104"/>
                              <a:gd name="T1" fmla="*/ 114 h 159"/>
                              <a:gd name="T2" fmla="*/ 49 w 104"/>
                              <a:gd name="T3" fmla="*/ 155 h 159"/>
                              <a:gd name="T4" fmla="*/ 48 w 104"/>
                              <a:gd name="T5" fmla="*/ 156 h 159"/>
                              <a:gd name="T6" fmla="*/ 46 w 104"/>
                              <a:gd name="T7" fmla="*/ 157 h 159"/>
                              <a:gd name="T8" fmla="*/ 42 w 104"/>
                              <a:gd name="T9" fmla="*/ 159 h 159"/>
                              <a:gd name="T10" fmla="*/ 37 w 104"/>
                              <a:gd name="T11" fmla="*/ 159 h 159"/>
                              <a:gd name="T12" fmla="*/ 33 w 104"/>
                              <a:gd name="T13" fmla="*/ 159 h 159"/>
                              <a:gd name="T14" fmla="*/ 32 w 104"/>
                              <a:gd name="T15" fmla="*/ 159 h 159"/>
                              <a:gd name="T16" fmla="*/ 30 w 104"/>
                              <a:gd name="T17" fmla="*/ 157 h 159"/>
                              <a:gd name="T18" fmla="*/ 29 w 104"/>
                              <a:gd name="T19" fmla="*/ 157 h 159"/>
                              <a:gd name="T20" fmla="*/ 27 w 104"/>
                              <a:gd name="T21" fmla="*/ 156 h 159"/>
                              <a:gd name="T22" fmla="*/ 27 w 104"/>
                              <a:gd name="T23" fmla="*/ 155 h 159"/>
                              <a:gd name="T24" fmla="*/ 27 w 104"/>
                              <a:gd name="T25" fmla="*/ 154 h 159"/>
                              <a:gd name="T26" fmla="*/ 29 w 104"/>
                              <a:gd name="T27" fmla="*/ 153 h 159"/>
                              <a:gd name="T28" fmla="*/ 43 w 104"/>
                              <a:gd name="T29" fmla="*/ 114 h 159"/>
                              <a:gd name="T30" fmla="*/ 42 w 104"/>
                              <a:gd name="T31" fmla="*/ 114 h 159"/>
                              <a:gd name="T32" fmla="*/ 41 w 104"/>
                              <a:gd name="T33" fmla="*/ 113 h 159"/>
                              <a:gd name="T34" fmla="*/ 40 w 104"/>
                              <a:gd name="T35" fmla="*/ 112 h 159"/>
                              <a:gd name="T36" fmla="*/ 40 w 104"/>
                              <a:gd name="T37" fmla="*/ 111 h 159"/>
                              <a:gd name="T38" fmla="*/ 1 w 104"/>
                              <a:gd name="T39" fmla="*/ 7 h 159"/>
                              <a:gd name="T40" fmla="*/ 0 w 104"/>
                              <a:gd name="T41" fmla="*/ 5 h 159"/>
                              <a:gd name="T42" fmla="*/ 0 w 104"/>
                              <a:gd name="T43" fmla="*/ 4 h 159"/>
                              <a:gd name="T44" fmla="*/ 0 w 104"/>
                              <a:gd name="T45" fmla="*/ 2 h 159"/>
                              <a:gd name="T46" fmla="*/ 1 w 104"/>
                              <a:gd name="T47" fmla="*/ 1 h 159"/>
                              <a:gd name="T48" fmla="*/ 3 w 104"/>
                              <a:gd name="T49" fmla="*/ 1 h 159"/>
                              <a:gd name="T50" fmla="*/ 4 w 104"/>
                              <a:gd name="T51" fmla="*/ 0 h 159"/>
                              <a:gd name="T52" fmla="*/ 6 w 104"/>
                              <a:gd name="T53" fmla="*/ 0 h 159"/>
                              <a:gd name="T54" fmla="*/ 10 w 104"/>
                              <a:gd name="T55" fmla="*/ 0 h 159"/>
                              <a:gd name="T56" fmla="*/ 14 w 104"/>
                              <a:gd name="T57" fmla="*/ 0 h 159"/>
                              <a:gd name="T58" fmla="*/ 16 w 104"/>
                              <a:gd name="T59" fmla="*/ 0 h 159"/>
                              <a:gd name="T60" fmla="*/ 17 w 104"/>
                              <a:gd name="T61" fmla="*/ 0 h 159"/>
                              <a:gd name="T62" fmla="*/ 19 w 104"/>
                              <a:gd name="T63" fmla="*/ 1 h 159"/>
                              <a:gd name="T64" fmla="*/ 20 w 104"/>
                              <a:gd name="T65" fmla="*/ 1 h 159"/>
                              <a:gd name="T66" fmla="*/ 21 w 104"/>
                              <a:gd name="T67" fmla="*/ 2 h 159"/>
                              <a:gd name="T68" fmla="*/ 21 w 104"/>
                              <a:gd name="T69" fmla="*/ 4 h 159"/>
                              <a:gd name="T70" fmla="*/ 22 w 104"/>
                              <a:gd name="T71" fmla="*/ 5 h 159"/>
                              <a:gd name="T72" fmla="*/ 53 w 104"/>
                              <a:gd name="T73" fmla="*/ 91 h 159"/>
                              <a:gd name="T74" fmla="*/ 53 w 104"/>
                              <a:gd name="T75" fmla="*/ 91 h 159"/>
                              <a:gd name="T76" fmla="*/ 83 w 104"/>
                              <a:gd name="T77" fmla="*/ 5 h 159"/>
                              <a:gd name="T78" fmla="*/ 84 w 104"/>
                              <a:gd name="T79" fmla="*/ 2 h 159"/>
                              <a:gd name="T80" fmla="*/ 85 w 104"/>
                              <a:gd name="T81" fmla="*/ 1 h 159"/>
                              <a:gd name="T82" fmla="*/ 86 w 104"/>
                              <a:gd name="T83" fmla="*/ 1 h 159"/>
                              <a:gd name="T84" fmla="*/ 88 w 104"/>
                              <a:gd name="T85" fmla="*/ 0 h 159"/>
                              <a:gd name="T86" fmla="*/ 90 w 104"/>
                              <a:gd name="T87" fmla="*/ 0 h 159"/>
                              <a:gd name="T88" fmla="*/ 94 w 104"/>
                              <a:gd name="T89" fmla="*/ 0 h 159"/>
                              <a:gd name="T90" fmla="*/ 96 w 104"/>
                              <a:gd name="T91" fmla="*/ 0 h 159"/>
                              <a:gd name="T92" fmla="*/ 99 w 104"/>
                              <a:gd name="T93" fmla="*/ 0 h 159"/>
                              <a:gd name="T94" fmla="*/ 101 w 104"/>
                              <a:gd name="T95" fmla="*/ 1 h 159"/>
                              <a:gd name="T96" fmla="*/ 102 w 104"/>
                              <a:gd name="T97" fmla="*/ 1 h 159"/>
                              <a:gd name="T98" fmla="*/ 104 w 104"/>
                              <a:gd name="T99" fmla="*/ 2 h 159"/>
                              <a:gd name="T100" fmla="*/ 104 w 104"/>
                              <a:gd name="T101" fmla="*/ 4 h 159"/>
                              <a:gd name="T102" fmla="*/ 104 w 104"/>
                              <a:gd name="T103" fmla="*/ 5 h 159"/>
                              <a:gd name="T104" fmla="*/ 102 w 104"/>
                              <a:gd name="T105" fmla="*/ 7 h 159"/>
                              <a:gd name="T106" fmla="*/ 64 w 104"/>
                              <a:gd name="T107" fmla="*/ 114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04" h="159">
                                <a:moveTo>
                                  <a:pt x="64" y="114"/>
                                </a:moveTo>
                                <a:lnTo>
                                  <a:pt x="49" y="155"/>
                                </a:lnTo>
                                <a:lnTo>
                                  <a:pt x="48" y="156"/>
                                </a:lnTo>
                                <a:lnTo>
                                  <a:pt x="46" y="157"/>
                                </a:lnTo>
                                <a:lnTo>
                                  <a:pt x="42" y="159"/>
                                </a:lnTo>
                                <a:lnTo>
                                  <a:pt x="37" y="159"/>
                                </a:lnTo>
                                <a:lnTo>
                                  <a:pt x="33" y="159"/>
                                </a:lnTo>
                                <a:lnTo>
                                  <a:pt x="32" y="159"/>
                                </a:lnTo>
                                <a:lnTo>
                                  <a:pt x="30" y="157"/>
                                </a:lnTo>
                                <a:lnTo>
                                  <a:pt x="29" y="157"/>
                                </a:lnTo>
                                <a:lnTo>
                                  <a:pt x="27" y="156"/>
                                </a:lnTo>
                                <a:lnTo>
                                  <a:pt x="27" y="155"/>
                                </a:lnTo>
                                <a:lnTo>
                                  <a:pt x="27" y="154"/>
                                </a:lnTo>
                                <a:lnTo>
                                  <a:pt x="29" y="153"/>
                                </a:lnTo>
                                <a:lnTo>
                                  <a:pt x="43" y="114"/>
                                </a:lnTo>
                                <a:lnTo>
                                  <a:pt x="42" y="114"/>
                                </a:lnTo>
                                <a:lnTo>
                                  <a:pt x="41" y="113"/>
                                </a:lnTo>
                                <a:lnTo>
                                  <a:pt x="40" y="112"/>
                                </a:lnTo>
                                <a:lnTo>
                                  <a:pt x="40" y="111"/>
                                </a:lnTo>
                                <a:lnTo>
                                  <a:pt x="1" y="7"/>
                                </a:lnTo>
                                <a:lnTo>
                                  <a:pt x="0" y="5"/>
                                </a:lnTo>
                                <a:lnTo>
                                  <a:pt x="0" y="4"/>
                                </a:lnTo>
                                <a:lnTo>
                                  <a:pt x="0" y="2"/>
                                </a:lnTo>
                                <a:lnTo>
                                  <a:pt x="1" y="1"/>
                                </a:lnTo>
                                <a:lnTo>
                                  <a:pt x="3" y="1"/>
                                </a:lnTo>
                                <a:lnTo>
                                  <a:pt x="4" y="0"/>
                                </a:lnTo>
                                <a:lnTo>
                                  <a:pt x="6" y="0"/>
                                </a:lnTo>
                                <a:lnTo>
                                  <a:pt x="10" y="0"/>
                                </a:lnTo>
                                <a:lnTo>
                                  <a:pt x="14" y="0"/>
                                </a:lnTo>
                                <a:lnTo>
                                  <a:pt x="16" y="0"/>
                                </a:lnTo>
                                <a:lnTo>
                                  <a:pt x="17" y="0"/>
                                </a:lnTo>
                                <a:lnTo>
                                  <a:pt x="19" y="1"/>
                                </a:lnTo>
                                <a:lnTo>
                                  <a:pt x="20" y="1"/>
                                </a:lnTo>
                                <a:lnTo>
                                  <a:pt x="21" y="2"/>
                                </a:lnTo>
                                <a:lnTo>
                                  <a:pt x="21" y="4"/>
                                </a:lnTo>
                                <a:lnTo>
                                  <a:pt x="22" y="5"/>
                                </a:lnTo>
                                <a:lnTo>
                                  <a:pt x="53" y="91"/>
                                </a:lnTo>
                                <a:lnTo>
                                  <a:pt x="53" y="91"/>
                                </a:lnTo>
                                <a:lnTo>
                                  <a:pt x="83" y="5"/>
                                </a:lnTo>
                                <a:lnTo>
                                  <a:pt x="84" y="2"/>
                                </a:lnTo>
                                <a:lnTo>
                                  <a:pt x="85" y="1"/>
                                </a:lnTo>
                                <a:lnTo>
                                  <a:pt x="86" y="1"/>
                                </a:lnTo>
                                <a:lnTo>
                                  <a:pt x="88" y="0"/>
                                </a:lnTo>
                                <a:lnTo>
                                  <a:pt x="90" y="0"/>
                                </a:lnTo>
                                <a:lnTo>
                                  <a:pt x="94" y="0"/>
                                </a:lnTo>
                                <a:lnTo>
                                  <a:pt x="96" y="0"/>
                                </a:lnTo>
                                <a:lnTo>
                                  <a:pt x="99" y="0"/>
                                </a:lnTo>
                                <a:lnTo>
                                  <a:pt x="101" y="1"/>
                                </a:lnTo>
                                <a:lnTo>
                                  <a:pt x="102" y="1"/>
                                </a:lnTo>
                                <a:lnTo>
                                  <a:pt x="104" y="2"/>
                                </a:lnTo>
                                <a:lnTo>
                                  <a:pt x="104" y="4"/>
                                </a:lnTo>
                                <a:lnTo>
                                  <a:pt x="104" y="5"/>
                                </a:lnTo>
                                <a:lnTo>
                                  <a:pt x="102" y="7"/>
                                </a:lnTo>
                                <a:lnTo>
                                  <a:pt x="64" y="11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51" name="Freeform 338"/>
                        <wps:cNvSpPr>
                          <a:spLocks/>
                        </wps:cNvSpPr>
                        <wps:spPr bwMode="auto">
                          <a:xfrm>
                            <a:off x="7321550" y="852488"/>
                            <a:ext cx="11113" cy="88900"/>
                          </a:xfrm>
                          <a:custGeom>
                            <a:avLst/>
                            <a:gdLst>
                              <a:gd name="T0" fmla="*/ 20 w 20"/>
                              <a:gd name="T1" fmla="*/ 165 h 169"/>
                              <a:gd name="T2" fmla="*/ 20 w 20"/>
                              <a:gd name="T3" fmla="*/ 166 h 169"/>
                              <a:gd name="T4" fmla="*/ 20 w 20"/>
                              <a:gd name="T5" fmla="*/ 166 h 169"/>
                              <a:gd name="T6" fmla="*/ 18 w 20"/>
                              <a:gd name="T7" fmla="*/ 167 h 169"/>
                              <a:gd name="T8" fmla="*/ 18 w 20"/>
                              <a:gd name="T9" fmla="*/ 167 h 169"/>
                              <a:gd name="T10" fmla="*/ 17 w 20"/>
                              <a:gd name="T11" fmla="*/ 169 h 169"/>
                              <a:gd name="T12" fmla="*/ 15 w 20"/>
                              <a:gd name="T13" fmla="*/ 169 h 169"/>
                              <a:gd name="T14" fmla="*/ 13 w 20"/>
                              <a:gd name="T15" fmla="*/ 169 h 169"/>
                              <a:gd name="T16" fmla="*/ 10 w 20"/>
                              <a:gd name="T17" fmla="*/ 169 h 169"/>
                              <a:gd name="T18" fmla="*/ 7 w 20"/>
                              <a:gd name="T19" fmla="*/ 169 h 169"/>
                              <a:gd name="T20" fmla="*/ 5 w 20"/>
                              <a:gd name="T21" fmla="*/ 169 h 169"/>
                              <a:gd name="T22" fmla="*/ 4 w 20"/>
                              <a:gd name="T23" fmla="*/ 169 h 169"/>
                              <a:gd name="T24" fmla="*/ 2 w 20"/>
                              <a:gd name="T25" fmla="*/ 167 h 169"/>
                              <a:gd name="T26" fmla="*/ 1 w 20"/>
                              <a:gd name="T27" fmla="*/ 167 h 169"/>
                              <a:gd name="T28" fmla="*/ 1 w 20"/>
                              <a:gd name="T29" fmla="*/ 166 h 169"/>
                              <a:gd name="T30" fmla="*/ 0 w 20"/>
                              <a:gd name="T31" fmla="*/ 166 h 169"/>
                              <a:gd name="T32" fmla="*/ 0 w 20"/>
                              <a:gd name="T33" fmla="*/ 165 h 169"/>
                              <a:gd name="T34" fmla="*/ 0 w 20"/>
                              <a:gd name="T35" fmla="*/ 5 h 169"/>
                              <a:gd name="T36" fmla="*/ 0 w 20"/>
                              <a:gd name="T37" fmla="*/ 4 h 169"/>
                              <a:gd name="T38" fmla="*/ 1 w 20"/>
                              <a:gd name="T39" fmla="*/ 2 h 169"/>
                              <a:gd name="T40" fmla="*/ 1 w 20"/>
                              <a:gd name="T41" fmla="*/ 2 h 169"/>
                              <a:gd name="T42" fmla="*/ 2 w 20"/>
                              <a:gd name="T43" fmla="*/ 1 h 169"/>
                              <a:gd name="T44" fmla="*/ 4 w 20"/>
                              <a:gd name="T45" fmla="*/ 1 h 169"/>
                              <a:gd name="T46" fmla="*/ 5 w 20"/>
                              <a:gd name="T47" fmla="*/ 1 h 169"/>
                              <a:gd name="T48" fmla="*/ 7 w 20"/>
                              <a:gd name="T49" fmla="*/ 0 h 169"/>
                              <a:gd name="T50" fmla="*/ 10 w 20"/>
                              <a:gd name="T51" fmla="*/ 0 h 169"/>
                              <a:gd name="T52" fmla="*/ 13 w 20"/>
                              <a:gd name="T53" fmla="*/ 0 h 169"/>
                              <a:gd name="T54" fmla="*/ 15 w 20"/>
                              <a:gd name="T55" fmla="*/ 1 h 169"/>
                              <a:gd name="T56" fmla="*/ 17 w 20"/>
                              <a:gd name="T57" fmla="*/ 1 h 169"/>
                              <a:gd name="T58" fmla="*/ 18 w 20"/>
                              <a:gd name="T59" fmla="*/ 1 h 169"/>
                              <a:gd name="T60" fmla="*/ 18 w 20"/>
                              <a:gd name="T61" fmla="*/ 2 h 169"/>
                              <a:gd name="T62" fmla="*/ 20 w 20"/>
                              <a:gd name="T63" fmla="*/ 2 h 169"/>
                              <a:gd name="T64" fmla="*/ 20 w 20"/>
                              <a:gd name="T65" fmla="*/ 4 h 169"/>
                              <a:gd name="T66" fmla="*/ 20 w 20"/>
                              <a:gd name="T67" fmla="*/ 5 h 169"/>
                              <a:gd name="T68" fmla="*/ 20 w 20"/>
                              <a:gd name="T69" fmla="*/ 165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0" h="169">
                                <a:moveTo>
                                  <a:pt x="20" y="165"/>
                                </a:moveTo>
                                <a:lnTo>
                                  <a:pt x="20" y="166"/>
                                </a:lnTo>
                                <a:lnTo>
                                  <a:pt x="20" y="166"/>
                                </a:lnTo>
                                <a:lnTo>
                                  <a:pt x="18" y="167"/>
                                </a:lnTo>
                                <a:lnTo>
                                  <a:pt x="18" y="167"/>
                                </a:lnTo>
                                <a:lnTo>
                                  <a:pt x="17" y="169"/>
                                </a:lnTo>
                                <a:lnTo>
                                  <a:pt x="15" y="169"/>
                                </a:lnTo>
                                <a:lnTo>
                                  <a:pt x="13" y="169"/>
                                </a:lnTo>
                                <a:lnTo>
                                  <a:pt x="10" y="169"/>
                                </a:lnTo>
                                <a:lnTo>
                                  <a:pt x="7" y="169"/>
                                </a:lnTo>
                                <a:lnTo>
                                  <a:pt x="5" y="169"/>
                                </a:lnTo>
                                <a:lnTo>
                                  <a:pt x="4" y="169"/>
                                </a:lnTo>
                                <a:lnTo>
                                  <a:pt x="2" y="167"/>
                                </a:lnTo>
                                <a:lnTo>
                                  <a:pt x="1" y="167"/>
                                </a:lnTo>
                                <a:lnTo>
                                  <a:pt x="1" y="166"/>
                                </a:lnTo>
                                <a:lnTo>
                                  <a:pt x="0" y="166"/>
                                </a:lnTo>
                                <a:lnTo>
                                  <a:pt x="0" y="165"/>
                                </a:lnTo>
                                <a:lnTo>
                                  <a:pt x="0" y="5"/>
                                </a:lnTo>
                                <a:lnTo>
                                  <a:pt x="0" y="4"/>
                                </a:lnTo>
                                <a:lnTo>
                                  <a:pt x="1" y="2"/>
                                </a:lnTo>
                                <a:lnTo>
                                  <a:pt x="1" y="2"/>
                                </a:lnTo>
                                <a:lnTo>
                                  <a:pt x="2" y="1"/>
                                </a:lnTo>
                                <a:lnTo>
                                  <a:pt x="4" y="1"/>
                                </a:lnTo>
                                <a:lnTo>
                                  <a:pt x="5" y="1"/>
                                </a:lnTo>
                                <a:lnTo>
                                  <a:pt x="7" y="0"/>
                                </a:lnTo>
                                <a:lnTo>
                                  <a:pt x="10" y="0"/>
                                </a:lnTo>
                                <a:lnTo>
                                  <a:pt x="13" y="0"/>
                                </a:lnTo>
                                <a:lnTo>
                                  <a:pt x="15" y="1"/>
                                </a:lnTo>
                                <a:lnTo>
                                  <a:pt x="17" y="1"/>
                                </a:lnTo>
                                <a:lnTo>
                                  <a:pt x="18" y="1"/>
                                </a:lnTo>
                                <a:lnTo>
                                  <a:pt x="18" y="2"/>
                                </a:lnTo>
                                <a:lnTo>
                                  <a:pt x="20" y="2"/>
                                </a:lnTo>
                                <a:lnTo>
                                  <a:pt x="20" y="4"/>
                                </a:lnTo>
                                <a:lnTo>
                                  <a:pt x="20" y="5"/>
                                </a:lnTo>
                                <a:lnTo>
                                  <a:pt x="20" y="16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52" name="Freeform 339"/>
                        <wps:cNvSpPr>
                          <a:spLocks noEditPoints="1"/>
                        </wps:cNvSpPr>
                        <wps:spPr bwMode="auto">
                          <a:xfrm>
                            <a:off x="7348538" y="879475"/>
                            <a:ext cx="57150" cy="61913"/>
                          </a:xfrm>
                          <a:custGeom>
                            <a:avLst/>
                            <a:gdLst>
                              <a:gd name="T0" fmla="*/ 108 w 108"/>
                              <a:gd name="T1" fmla="*/ 71 h 118"/>
                              <a:gd name="T2" fmla="*/ 101 w 108"/>
                              <a:gd name="T3" fmla="*/ 92 h 118"/>
                              <a:gd name="T4" fmla="*/ 88 w 108"/>
                              <a:gd name="T5" fmla="*/ 109 h 118"/>
                              <a:gd name="T6" fmla="*/ 67 w 108"/>
                              <a:gd name="T7" fmla="*/ 118 h 118"/>
                              <a:gd name="T8" fmla="*/ 41 w 108"/>
                              <a:gd name="T9" fmla="*/ 118 h 118"/>
                              <a:gd name="T10" fmla="*/ 21 w 108"/>
                              <a:gd name="T11" fmla="*/ 109 h 118"/>
                              <a:gd name="T12" fmla="*/ 7 w 108"/>
                              <a:gd name="T13" fmla="*/ 94 h 118"/>
                              <a:gd name="T14" fmla="*/ 1 w 108"/>
                              <a:gd name="T15" fmla="*/ 74 h 118"/>
                              <a:gd name="T16" fmla="*/ 1 w 108"/>
                              <a:gd name="T17" fmla="*/ 46 h 118"/>
                              <a:gd name="T18" fmla="*/ 7 w 108"/>
                              <a:gd name="T19" fmla="*/ 24 h 118"/>
                              <a:gd name="T20" fmla="*/ 21 w 108"/>
                              <a:gd name="T21" fmla="*/ 8 h 118"/>
                              <a:gd name="T22" fmla="*/ 42 w 108"/>
                              <a:gd name="T23" fmla="*/ 0 h 118"/>
                              <a:gd name="T24" fmla="*/ 68 w 108"/>
                              <a:gd name="T25" fmla="*/ 0 h 118"/>
                              <a:gd name="T26" fmla="*/ 88 w 108"/>
                              <a:gd name="T27" fmla="*/ 8 h 118"/>
                              <a:gd name="T28" fmla="*/ 101 w 108"/>
                              <a:gd name="T29" fmla="*/ 23 h 118"/>
                              <a:gd name="T30" fmla="*/ 108 w 108"/>
                              <a:gd name="T31" fmla="*/ 44 h 118"/>
                              <a:gd name="T32" fmla="*/ 88 w 108"/>
                              <a:gd name="T33" fmla="*/ 59 h 118"/>
                              <a:gd name="T34" fmla="*/ 86 w 108"/>
                              <a:gd name="T35" fmla="*/ 43 h 118"/>
                              <a:gd name="T36" fmla="*/ 80 w 108"/>
                              <a:gd name="T37" fmla="*/ 29 h 118"/>
                              <a:gd name="T38" fmla="*/ 70 w 108"/>
                              <a:gd name="T39" fmla="*/ 19 h 118"/>
                              <a:gd name="T40" fmla="*/ 54 w 108"/>
                              <a:gd name="T41" fmla="*/ 16 h 118"/>
                              <a:gd name="T42" fmla="*/ 39 w 108"/>
                              <a:gd name="T43" fmla="*/ 19 h 118"/>
                              <a:gd name="T44" fmla="*/ 30 w 108"/>
                              <a:gd name="T45" fmla="*/ 28 h 118"/>
                              <a:gd name="T46" fmla="*/ 23 w 108"/>
                              <a:gd name="T47" fmla="*/ 41 h 118"/>
                              <a:gd name="T48" fmla="*/ 21 w 108"/>
                              <a:gd name="T49" fmla="*/ 59 h 118"/>
                              <a:gd name="T50" fmla="*/ 22 w 108"/>
                              <a:gd name="T51" fmla="*/ 75 h 118"/>
                              <a:gd name="T52" fmla="*/ 28 w 108"/>
                              <a:gd name="T53" fmla="*/ 88 h 118"/>
                              <a:gd name="T54" fmla="*/ 38 w 108"/>
                              <a:gd name="T55" fmla="*/ 98 h 118"/>
                              <a:gd name="T56" fmla="*/ 54 w 108"/>
                              <a:gd name="T57" fmla="*/ 102 h 118"/>
                              <a:gd name="T58" fmla="*/ 69 w 108"/>
                              <a:gd name="T59" fmla="*/ 98 h 118"/>
                              <a:gd name="T60" fmla="*/ 80 w 108"/>
                              <a:gd name="T61" fmla="*/ 90 h 118"/>
                              <a:gd name="T62" fmla="*/ 86 w 108"/>
                              <a:gd name="T63" fmla="*/ 76 h 118"/>
                              <a:gd name="T64" fmla="*/ 88 w 108"/>
                              <a:gd name="T65" fmla="*/ 59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08" h="118">
                                <a:moveTo>
                                  <a:pt x="108" y="58"/>
                                </a:moveTo>
                                <a:lnTo>
                                  <a:pt x="108" y="71"/>
                                </a:lnTo>
                                <a:lnTo>
                                  <a:pt x="105" y="82"/>
                                </a:lnTo>
                                <a:lnTo>
                                  <a:pt x="101" y="92"/>
                                </a:lnTo>
                                <a:lnTo>
                                  <a:pt x="95" y="101"/>
                                </a:lnTo>
                                <a:lnTo>
                                  <a:pt x="88" y="109"/>
                                </a:lnTo>
                                <a:lnTo>
                                  <a:pt x="78" y="114"/>
                                </a:lnTo>
                                <a:lnTo>
                                  <a:pt x="67" y="118"/>
                                </a:lnTo>
                                <a:lnTo>
                                  <a:pt x="53" y="118"/>
                                </a:lnTo>
                                <a:lnTo>
                                  <a:pt x="41" y="118"/>
                                </a:lnTo>
                                <a:lnTo>
                                  <a:pt x="30" y="114"/>
                                </a:lnTo>
                                <a:lnTo>
                                  <a:pt x="21" y="109"/>
                                </a:lnTo>
                                <a:lnTo>
                                  <a:pt x="14" y="103"/>
                                </a:lnTo>
                                <a:lnTo>
                                  <a:pt x="7" y="94"/>
                                </a:lnTo>
                                <a:lnTo>
                                  <a:pt x="4" y="85"/>
                                </a:lnTo>
                                <a:lnTo>
                                  <a:pt x="1" y="74"/>
                                </a:lnTo>
                                <a:lnTo>
                                  <a:pt x="0" y="60"/>
                                </a:lnTo>
                                <a:lnTo>
                                  <a:pt x="1" y="46"/>
                                </a:lnTo>
                                <a:lnTo>
                                  <a:pt x="4" y="35"/>
                                </a:lnTo>
                                <a:lnTo>
                                  <a:pt x="7" y="24"/>
                                </a:lnTo>
                                <a:lnTo>
                                  <a:pt x="14" y="16"/>
                                </a:lnTo>
                                <a:lnTo>
                                  <a:pt x="21" y="8"/>
                                </a:lnTo>
                                <a:lnTo>
                                  <a:pt x="31" y="3"/>
                                </a:lnTo>
                                <a:lnTo>
                                  <a:pt x="42" y="0"/>
                                </a:lnTo>
                                <a:lnTo>
                                  <a:pt x="56" y="0"/>
                                </a:lnTo>
                                <a:lnTo>
                                  <a:pt x="68" y="0"/>
                                </a:lnTo>
                                <a:lnTo>
                                  <a:pt x="79" y="3"/>
                                </a:lnTo>
                                <a:lnTo>
                                  <a:pt x="88" y="8"/>
                                </a:lnTo>
                                <a:lnTo>
                                  <a:pt x="95" y="14"/>
                                </a:lnTo>
                                <a:lnTo>
                                  <a:pt x="101" y="23"/>
                                </a:lnTo>
                                <a:lnTo>
                                  <a:pt x="105" y="33"/>
                                </a:lnTo>
                                <a:lnTo>
                                  <a:pt x="108" y="44"/>
                                </a:lnTo>
                                <a:lnTo>
                                  <a:pt x="108" y="58"/>
                                </a:lnTo>
                                <a:close/>
                                <a:moveTo>
                                  <a:pt x="88" y="59"/>
                                </a:moveTo>
                                <a:lnTo>
                                  <a:pt x="88" y="50"/>
                                </a:lnTo>
                                <a:lnTo>
                                  <a:pt x="86" y="43"/>
                                </a:lnTo>
                                <a:lnTo>
                                  <a:pt x="84" y="35"/>
                                </a:lnTo>
                                <a:lnTo>
                                  <a:pt x="80" y="29"/>
                                </a:lnTo>
                                <a:lnTo>
                                  <a:pt x="76" y="23"/>
                                </a:lnTo>
                                <a:lnTo>
                                  <a:pt x="70" y="19"/>
                                </a:lnTo>
                                <a:lnTo>
                                  <a:pt x="64" y="17"/>
                                </a:lnTo>
                                <a:lnTo>
                                  <a:pt x="54" y="16"/>
                                </a:lnTo>
                                <a:lnTo>
                                  <a:pt x="47" y="17"/>
                                </a:lnTo>
                                <a:lnTo>
                                  <a:pt x="39" y="19"/>
                                </a:lnTo>
                                <a:lnTo>
                                  <a:pt x="33" y="23"/>
                                </a:lnTo>
                                <a:lnTo>
                                  <a:pt x="30" y="28"/>
                                </a:lnTo>
                                <a:lnTo>
                                  <a:pt x="26" y="34"/>
                                </a:lnTo>
                                <a:lnTo>
                                  <a:pt x="23" y="41"/>
                                </a:lnTo>
                                <a:lnTo>
                                  <a:pt x="21" y="49"/>
                                </a:lnTo>
                                <a:lnTo>
                                  <a:pt x="21" y="59"/>
                                </a:lnTo>
                                <a:lnTo>
                                  <a:pt x="21" y="67"/>
                                </a:lnTo>
                                <a:lnTo>
                                  <a:pt x="22" y="75"/>
                                </a:lnTo>
                                <a:lnTo>
                                  <a:pt x="25" y="82"/>
                                </a:lnTo>
                                <a:lnTo>
                                  <a:pt x="28" y="88"/>
                                </a:lnTo>
                                <a:lnTo>
                                  <a:pt x="32" y="94"/>
                                </a:lnTo>
                                <a:lnTo>
                                  <a:pt x="38" y="98"/>
                                </a:lnTo>
                                <a:lnTo>
                                  <a:pt x="46" y="101"/>
                                </a:lnTo>
                                <a:lnTo>
                                  <a:pt x="54" y="102"/>
                                </a:lnTo>
                                <a:lnTo>
                                  <a:pt x="63" y="101"/>
                                </a:lnTo>
                                <a:lnTo>
                                  <a:pt x="69" y="98"/>
                                </a:lnTo>
                                <a:lnTo>
                                  <a:pt x="75" y="94"/>
                                </a:lnTo>
                                <a:lnTo>
                                  <a:pt x="80" y="90"/>
                                </a:lnTo>
                                <a:lnTo>
                                  <a:pt x="84" y="83"/>
                                </a:lnTo>
                                <a:lnTo>
                                  <a:pt x="86" y="76"/>
                                </a:lnTo>
                                <a:lnTo>
                                  <a:pt x="88" y="69"/>
                                </a:lnTo>
                                <a:lnTo>
                                  <a:pt x="88"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53" name="Freeform 340"/>
                        <wps:cNvSpPr>
                          <a:spLocks/>
                        </wps:cNvSpPr>
                        <wps:spPr bwMode="auto">
                          <a:xfrm>
                            <a:off x="7421563" y="879475"/>
                            <a:ext cx="84138" cy="61913"/>
                          </a:xfrm>
                          <a:custGeom>
                            <a:avLst/>
                            <a:gdLst>
                              <a:gd name="T0" fmla="*/ 160 w 160"/>
                              <a:gd name="T1" fmla="*/ 114 h 117"/>
                              <a:gd name="T2" fmla="*/ 159 w 160"/>
                              <a:gd name="T3" fmla="*/ 115 h 117"/>
                              <a:gd name="T4" fmla="*/ 158 w 160"/>
                              <a:gd name="T5" fmla="*/ 117 h 117"/>
                              <a:gd name="T6" fmla="*/ 153 w 160"/>
                              <a:gd name="T7" fmla="*/ 117 h 117"/>
                              <a:gd name="T8" fmla="*/ 148 w 160"/>
                              <a:gd name="T9" fmla="*/ 117 h 117"/>
                              <a:gd name="T10" fmla="*/ 144 w 160"/>
                              <a:gd name="T11" fmla="*/ 117 h 117"/>
                              <a:gd name="T12" fmla="*/ 142 w 160"/>
                              <a:gd name="T13" fmla="*/ 115 h 117"/>
                              <a:gd name="T14" fmla="*/ 140 w 160"/>
                              <a:gd name="T15" fmla="*/ 114 h 117"/>
                              <a:gd name="T16" fmla="*/ 140 w 160"/>
                              <a:gd name="T17" fmla="*/ 48 h 117"/>
                              <a:gd name="T18" fmla="*/ 139 w 160"/>
                              <a:gd name="T19" fmla="*/ 34 h 117"/>
                              <a:gd name="T20" fmla="*/ 136 w 160"/>
                              <a:gd name="T21" fmla="*/ 25 h 117"/>
                              <a:gd name="T22" fmla="*/ 128 w 160"/>
                              <a:gd name="T23" fmla="*/ 18 h 117"/>
                              <a:gd name="T24" fmla="*/ 119 w 160"/>
                              <a:gd name="T25" fmla="*/ 17 h 117"/>
                              <a:gd name="T26" fmla="*/ 105 w 160"/>
                              <a:gd name="T27" fmla="*/ 22 h 117"/>
                              <a:gd name="T28" fmla="*/ 90 w 160"/>
                              <a:gd name="T29" fmla="*/ 38 h 117"/>
                              <a:gd name="T30" fmla="*/ 90 w 160"/>
                              <a:gd name="T31" fmla="*/ 114 h 117"/>
                              <a:gd name="T32" fmla="*/ 89 w 160"/>
                              <a:gd name="T33" fmla="*/ 115 h 117"/>
                              <a:gd name="T34" fmla="*/ 86 w 160"/>
                              <a:gd name="T35" fmla="*/ 117 h 117"/>
                              <a:gd name="T36" fmla="*/ 83 w 160"/>
                              <a:gd name="T37" fmla="*/ 117 h 117"/>
                              <a:gd name="T38" fmla="*/ 78 w 160"/>
                              <a:gd name="T39" fmla="*/ 117 h 117"/>
                              <a:gd name="T40" fmla="*/ 74 w 160"/>
                              <a:gd name="T41" fmla="*/ 117 h 117"/>
                              <a:gd name="T42" fmla="*/ 71 w 160"/>
                              <a:gd name="T43" fmla="*/ 115 h 117"/>
                              <a:gd name="T44" fmla="*/ 70 w 160"/>
                              <a:gd name="T45" fmla="*/ 114 h 117"/>
                              <a:gd name="T46" fmla="*/ 70 w 160"/>
                              <a:gd name="T47" fmla="*/ 48 h 117"/>
                              <a:gd name="T48" fmla="*/ 69 w 160"/>
                              <a:gd name="T49" fmla="*/ 34 h 117"/>
                              <a:gd name="T50" fmla="*/ 65 w 160"/>
                              <a:gd name="T51" fmla="*/ 25 h 117"/>
                              <a:gd name="T52" fmla="*/ 58 w 160"/>
                              <a:gd name="T53" fmla="*/ 18 h 117"/>
                              <a:gd name="T54" fmla="*/ 48 w 160"/>
                              <a:gd name="T55" fmla="*/ 17 h 117"/>
                              <a:gd name="T56" fmla="*/ 35 w 160"/>
                              <a:gd name="T57" fmla="*/ 22 h 117"/>
                              <a:gd name="T58" fmla="*/ 20 w 160"/>
                              <a:gd name="T59" fmla="*/ 38 h 117"/>
                              <a:gd name="T60" fmla="*/ 20 w 160"/>
                              <a:gd name="T61" fmla="*/ 114 h 117"/>
                              <a:gd name="T62" fmla="*/ 18 w 160"/>
                              <a:gd name="T63" fmla="*/ 115 h 117"/>
                              <a:gd name="T64" fmla="*/ 16 w 160"/>
                              <a:gd name="T65" fmla="*/ 117 h 117"/>
                              <a:gd name="T66" fmla="*/ 12 w 160"/>
                              <a:gd name="T67" fmla="*/ 117 h 117"/>
                              <a:gd name="T68" fmla="*/ 7 w 160"/>
                              <a:gd name="T69" fmla="*/ 117 h 117"/>
                              <a:gd name="T70" fmla="*/ 2 w 160"/>
                              <a:gd name="T71" fmla="*/ 117 h 117"/>
                              <a:gd name="T72" fmla="*/ 1 w 160"/>
                              <a:gd name="T73" fmla="*/ 115 h 117"/>
                              <a:gd name="T74" fmla="*/ 0 w 160"/>
                              <a:gd name="T75" fmla="*/ 114 h 117"/>
                              <a:gd name="T76" fmla="*/ 0 w 160"/>
                              <a:gd name="T77" fmla="*/ 5 h 117"/>
                              <a:gd name="T78" fmla="*/ 0 w 160"/>
                              <a:gd name="T79" fmla="*/ 3 h 117"/>
                              <a:gd name="T80" fmla="*/ 1 w 160"/>
                              <a:gd name="T81" fmla="*/ 2 h 117"/>
                              <a:gd name="T82" fmla="*/ 5 w 160"/>
                              <a:gd name="T83" fmla="*/ 1 h 117"/>
                              <a:gd name="T84" fmla="*/ 9 w 160"/>
                              <a:gd name="T85" fmla="*/ 1 h 117"/>
                              <a:gd name="T86" fmla="*/ 14 w 160"/>
                              <a:gd name="T87" fmla="*/ 1 h 117"/>
                              <a:gd name="T88" fmla="*/ 16 w 160"/>
                              <a:gd name="T89" fmla="*/ 2 h 117"/>
                              <a:gd name="T90" fmla="*/ 17 w 160"/>
                              <a:gd name="T91" fmla="*/ 3 h 117"/>
                              <a:gd name="T92" fmla="*/ 17 w 160"/>
                              <a:gd name="T93" fmla="*/ 5 h 117"/>
                              <a:gd name="T94" fmla="*/ 27 w 160"/>
                              <a:gd name="T95" fmla="*/ 9 h 117"/>
                              <a:gd name="T96" fmla="*/ 44 w 160"/>
                              <a:gd name="T97" fmla="*/ 0 h 117"/>
                              <a:gd name="T98" fmla="*/ 59 w 160"/>
                              <a:gd name="T99" fmla="*/ 0 h 117"/>
                              <a:gd name="T100" fmla="*/ 70 w 160"/>
                              <a:gd name="T101" fmla="*/ 2 h 117"/>
                              <a:gd name="T102" fmla="*/ 78 w 160"/>
                              <a:gd name="T103" fmla="*/ 8 h 117"/>
                              <a:gd name="T104" fmla="*/ 84 w 160"/>
                              <a:gd name="T105" fmla="*/ 16 h 117"/>
                              <a:gd name="T106" fmla="*/ 91 w 160"/>
                              <a:gd name="T107" fmla="*/ 16 h 117"/>
                              <a:gd name="T108" fmla="*/ 101 w 160"/>
                              <a:gd name="T109" fmla="*/ 7 h 117"/>
                              <a:gd name="T110" fmla="*/ 110 w 160"/>
                              <a:gd name="T111" fmla="*/ 2 h 117"/>
                              <a:gd name="T112" fmla="*/ 118 w 160"/>
                              <a:gd name="T113" fmla="*/ 0 h 117"/>
                              <a:gd name="T114" fmla="*/ 133 w 160"/>
                              <a:gd name="T115" fmla="*/ 0 h 117"/>
                              <a:gd name="T116" fmla="*/ 148 w 160"/>
                              <a:gd name="T117" fmla="*/ 7 h 117"/>
                              <a:gd name="T118" fmla="*/ 156 w 160"/>
                              <a:gd name="T119" fmla="*/ 19 h 117"/>
                              <a:gd name="T120" fmla="*/ 160 w 160"/>
                              <a:gd name="T121" fmla="*/ 35 h 117"/>
                              <a:gd name="T122" fmla="*/ 160 w 160"/>
                              <a:gd name="T123" fmla="*/ 113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60" h="117">
                                <a:moveTo>
                                  <a:pt x="160" y="113"/>
                                </a:moveTo>
                                <a:lnTo>
                                  <a:pt x="160" y="114"/>
                                </a:lnTo>
                                <a:lnTo>
                                  <a:pt x="160" y="114"/>
                                </a:lnTo>
                                <a:lnTo>
                                  <a:pt x="159" y="115"/>
                                </a:lnTo>
                                <a:lnTo>
                                  <a:pt x="159" y="115"/>
                                </a:lnTo>
                                <a:lnTo>
                                  <a:pt x="158" y="117"/>
                                </a:lnTo>
                                <a:lnTo>
                                  <a:pt x="155" y="117"/>
                                </a:lnTo>
                                <a:lnTo>
                                  <a:pt x="153" y="117"/>
                                </a:lnTo>
                                <a:lnTo>
                                  <a:pt x="150" y="117"/>
                                </a:lnTo>
                                <a:lnTo>
                                  <a:pt x="148" y="117"/>
                                </a:lnTo>
                                <a:lnTo>
                                  <a:pt x="145" y="117"/>
                                </a:lnTo>
                                <a:lnTo>
                                  <a:pt x="144" y="117"/>
                                </a:lnTo>
                                <a:lnTo>
                                  <a:pt x="143" y="115"/>
                                </a:lnTo>
                                <a:lnTo>
                                  <a:pt x="142" y="115"/>
                                </a:lnTo>
                                <a:lnTo>
                                  <a:pt x="140" y="114"/>
                                </a:lnTo>
                                <a:lnTo>
                                  <a:pt x="140" y="114"/>
                                </a:lnTo>
                                <a:lnTo>
                                  <a:pt x="140" y="113"/>
                                </a:lnTo>
                                <a:lnTo>
                                  <a:pt x="140" y="48"/>
                                </a:lnTo>
                                <a:lnTo>
                                  <a:pt x="140" y="40"/>
                                </a:lnTo>
                                <a:lnTo>
                                  <a:pt x="139" y="34"/>
                                </a:lnTo>
                                <a:lnTo>
                                  <a:pt x="138" y="29"/>
                                </a:lnTo>
                                <a:lnTo>
                                  <a:pt x="136" y="25"/>
                                </a:lnTo>
                                <a:lnTo>
                                  <a:pt x="133" y="21"/>
                                </a:lnTo>
                                <a:lnTo>
                                  <a:pt x="128" y="18"/>
                                </a:lnTo>
                                <a:lnTo>
                                  <a:pt x="124" y="17"/>
                                </a:lnTo>
                                <a:lnTo>
                                  <a:pt x="119" y="17"/>
                                </a:lnTo>
                                <a:lnTo>
                                  <a:pt x="112" y="17"/>
                                </a:lnTo>
                                <a:lnTo>
                                  <a:pt x="105" y="22"/>
                                </a:lnTo>
                                <a:lnTo>
                                  <a:pt x="99" y="28"/>
                                </a:lnTo>
                                <a:lnTo>
                                  <a:pt x="90" y="38"/>
                                </a:lnTo>
                                <a:lnTo>
                                  <a:pt x="90" y="113"/>
                                </a:lnTo>
                                <a:lnTo>
                                  <a:pt x="90" y="114"/>
                                </a:lnTo>
                                <a:lnTo>
                                  <a:pt x="90" y="114"/>
                                </a:lnTo>
                                <a:lnTo>
                                  <a:pt x="89" y="115"/>
                                </a:lnTo>
                                <a:lnTo>
                                  <a:pt x="87" y="115"/>
                                </a:lnTo>
                                <a:lnTo>
                                  <a:pt x="86" y="117"/>
                                </a:lnTo>
                                <a:lnTo>
                                  <a:pt x="85" y="117"/>
                                </a:lnTo>
                                <a:lnTo>
                                  <a:pt x="83" y="117"/>
                                </a:lnTo>
                                <a:lnTo>
                                  <a:pt x="80" y="117"/>
                                </a:lnTo>
                                <a:lnTo>
                                  <a:pt x="78" y="117"/>
                                </a:lnTo>
                                <a:lnTo>
                                  <a:pt x="75" y="117"/>
                                </a:lnTo>
                                <a:lnTo>
                                  <a:pt x="74" y="117"/>
                                </a:lnTo>
                                <a:lnTo>
                                  <a:pt x="71" y="115"/>
                                </a:lnTo>
                                <a:lnTo>
                                  <a:pt x="71" y="115"/>
                                </a:lnTo>
                                <a:lnTo>
                                  <a:pt x="70" y="114"/>
                                </a:lnTo>
                                <a:lnTo>
                                  <a:pt x="70" y="114"/>
                                </a:lnTo>
                                <a:lnTo>
                                  <a:pt x="70" y="113"/>
                                </a:lnTo>
                                <a:lnTo>
                                  <a:pt x="70" y="48"/>
                                </a:lnTo>
                                <a:lnTo>
                                  <a:pt x="70" y="40"/>
                                </a:lnTo>
                                <a:lnTo>
                                  <a:pt x="69" y="34"/>
                                </a:lnTo>
                                <a:lnTo>
                                  <a:pt x="68" y="29"/>
                                </a:lnTo>
                                <a:lnTo>
                                  <a:pt x="65" y="25"/>
                                </a:lnTo>
                                <a:lnTo>
                                  <a:pt x="62" y="21"/>
                                </a:lnTo>
                                <a:lnTo>
                                  <a:pt x="58" y="18"/>
                                </a:lnTo>
                                <a:lnTo>
                                  <a:pt x="54" y="17"/>
                                </a:lnTo>
                                <a:lnTo>
                                  <a:pt x="48" y="17"/>
                                </a:lnTo>
                                <a:lnTo>
                                  <a:pt x="42" y="17"/>
                                </a:lnTo>
                                <a:lnTo>
                                  <a:pt x="35" y="22"/>
                                </a:lnTo>
                                <a:lnTo>
                                  <a:pt x="27" y="28"/>
                                </a:lnTo>
                                <a:lnTo>
                                  <a:pt x="20" y="38"/>
                                </a:lnTo>
                                <a:lnTo>
                                  <a:pt x="20" y="113"/>
                                </a:lnTo>
                                <a:lnTo>
                                  <a:pt x="20" y="114"/>
                                </a:lnTo>
                                <a:lnTo>
                                  <a:pt x="20" y="114"/>
                                </a:lnTo>
                                <a:lnTo>
                                  <a:pt x="18" y="115"/>
                                </a:lnTo>
                                <a:lnTo>
                                  <a:pt x="17" y="115"/>
                                </a:lnTo>
                                <a:lnTo>
                                  <a:pt x="16" y="117"/>
                                </a:lnTo>
                                <a:lnTo>
                                  <a:pt x="15" y="117"/>
                                </a:lnTo>
                                <a:lnTo>
                                  <a:pt x="12" y="117"/>
                                </a:lnTo>
                                <a:lnTo>
                                  <a:pt x="10" y="117"/>
                                </a:lnTo>
                                <a:lnTo>
                                  <a:pt x="7" y="117"/>
                                </a:lnTo>
                                <a:lnTo>
                                  <a:pt x="5" y="117"/>
                                </a:lnTo>
                                <a:lnTo>
                                  <a:pt x="2" y="117"/>
                                </a:lnTo>
                                <a:lnTo>
                                  <a:pt x="1" y="115"/>
                                </a:lnTo>
                                <a:lnTo>
                                  <a:pt x="1" y="115"/>
                                </a:lnTo>
                                <a:lnTo>
                                  <a:pt x="0" y="114"/>
                                </a:lnTo>
                                <a:lnTo>
                                  <a:pt x="0" y="114"/>
                                </a:lnTo>
                                <a:lnTo>
                                  <a:pt x="0" y="113"/>
                                </a:lnTo>
                                <a:lnTo>
                                  <a:pt x="0" y="5"/>
                                </a:lnTo>
                                <a:lnTo>
                                  <a:pt x="0" y="3"/>
                                </a:lnTo>
                                <a:lnTo>
                                  <a:pt x="0" y="3"/>
                                </a:lnTo>
                                <a:lnTo>
                                  <a:pt x="0" y="2"/>
                                </a:lnTo>
                                <a:lnTo>
                                  <a:pt x="1" y="2"/>
                                </a:lnTo>
                                <a:lnTo>
                                  <a:pt x="2" y="1"/>
                                </a:lnTo>
                                <a:lnTo>
                                  <a:pt x="5" y="1"/>
                                </a:lnTo>
                                <a:lnTo>
                                  <a:pt x="6" y="1"/>
                                </a:lnTo>
                                <a:lnTo>
                                  <a:pt x="9" y="1"/>
                                </a:lnTo>
                                <a:lnTo>
                                  <a:pt x="11" y="1"/>
                                </a:lnTo>
                                <a:lnTo>
                                  <a:pt x="14" y="1"/>
                                </a:lnTo>
                                <a:lnTo>
                                  <a:pt x="15" y="1"/>
                                </a:lnTo>
                                <a:lnTo>
                                  <a:pt x="16" y="2"/>
                                </a:lnTo>
                                <a:lnTo>
                                  <a:pt x="17" y="2"/>
                                </a:lnTo>
                                <a:lnTo>
                                  <a:pt x="17" y="3"/>
                                </a:lnTo>
                                <a:lnTo>
                                  <a:pt x="17" y="3"/>
                                </a:lnTo>
                                <a:lnTo>
                                  <a:pt x="17" y="5"/>
                                </a:lnTo>
                                <a:lnTo>
                                  <a:pt x="17" y="19"/>
                                </a:lnTo>
                                <a:lnTo>
                                  <a:pt x="27" y="9"/>
                                </a:lnTo>
                                <a:lnTo>
                                  <a:pt x="36" y="5"/>
                                </a:lnTo>
                                <a:lnTo>
                                  <a:pt x="44" y="0"/>
                                </a:lnTo>
                                <a:lnTo>
                                  <a:pt x="53" y="0"/>
                                </a:lnTo>
                                <a:lnTo>
                                  <a:pt x="59" y="0"/>
                                </a:lnTo>
                                <a:lnTo>
                                  <a:pt x="65" y="1"/>
                                </a:lnTo>
                                <a:lnTo>
                                  <a:pt x="70" y="2"/>
                                </a:lnTo>
                                <a:lnTo>
                                  <a:pt x="74" y="6"/>
                                </a:lnTo>
                                <a:lnTo>
                                  <a:pt x="78" y="8"/>
                                </a:lnTo>
                                <a:lnTo>
                                  <a:pt x="81" y="12"/>
                                </a:lnTo>
                                <a:lnTo>
                                  <a:pt x="84" y="16"/>
                                </a:lnTo>
                                <a:lnTo>
                                  <a:pt x="86" y="21"/>
                                </a:lnTo>
                                <a:lnTo>
                                  <a:pt x="91" y="16"/>
                                </a:lnTo>
                                <a:lnTo>
                                  <a:pt x="96" y="11"/>
                                </a:lnTo>
                                <a:lnTo>
                                  <a:pt x="101" y="7"/>
                                </a:lnTo>
                                <a:lnTo>
                                  <a:pt x="106" y="5"/>
                                </a:lnTo>
                                <a:lnTo>
                                  <a:pt x="110" y="2"/>
                                </a:lnTo>
                                <a:lnTo>
                                  <a:pt x="115" y="1"/>
                                </a:lnTo>
                                <a:lnTo>
                                  <a:pt x="118" y="0"/>
                                </a:lnTo>
                                <a:lnTo>
                                  <a:pt x="123" y="0"/>
                                </a:lnTo>
                                <a:lnTo>
                                  <a:pt x="133" y="0"/>
                                </a:lnTo>
                                <a:lnTo>
                                  <a:pt x="140" y="3"/>
                                </a:lnTo>
                                <a:lnTo>
                                  <a:pt x="148" y="7"/>
                                </a:lnTo>
                                <a:lnTo>
                                  <a:pt x="153" y="13"/>
                                </a:lnTo>
                                <a:lnTo>
                                  <a:pt x="156" y="19"/>
                                </a:lnTo>
                                <a:lnTo>
                                  <a:pt x="159" y="27"/>
                                </a:lnTo>
                                <a:lnTo>
                                  <a:pt x="160" y="35"/>
                                </a:lnTo>
                                <a:lnTo>
                                  <a:pt x="160" y="44"/>
                                </a:lnTo>
                                <a:lnTo>
                                  <a:pt x="160" y="1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54" name="Freeform 341"/>
                        <wps:cNvSpPr>
                          <a:spLocks noEditPoints="1"/>
                        </wps:cNvSpPr>
                        <wps:spPr bwMode="auto">
                          <a:xfrm>
                            <a:off x="7524750" y="857250"/>
                            <a:ext cx="12700" cy="84138"/>
                          </a:xfrm>
                          <a:custGeom>
                            <a:avLst/>
                            <a:gdLst>
                              <a:gd name="T0" fmla="*/ 22 w 24"/>
                              <a:gd name="T1" fmla="*/ 156 h 160"/>
                              <a:gd name="T2" fmla="*/ 22 w 24"/>
                              <a:gd name="T3" fmla="*/ 157 h 160"/>
                              <a:gd name="T4" fmla="*/ 21 w 24"/>
                              <a:gd name="T5" fmla="*/ 157 h 160"/>
                              <a:gd name="T6" fmla="*/ 21 w 24"/>
                              <a:gd name="T7" fmla="*/ 158 h 160"/>
                              <a:gd name="T8" fmla="*/ 19 w 24"/>
                              <a:gd name="T9" fmla="*/ 158 h 160"/>
                              <a:gd name="T10" fmla="*/ 18 w 24"/>
                              <a:gd name="T11" fmla="*/ 160 h 160"/>
                              <a:gd name="T12" fmla="*/ 17 w 24"/>
                              <a:gd name="T13" fmla="*/ 160 h 160"/>
                              <a:gd name="T14" fmla="*/ 14 w 24"/>
                              <a:gd name="T15" fmla="*/ 160 h 160"/>
                              <a:gd name="T16" fmla="*/ 12 w 24"/>
                              <a:gd name="T17" fmla="*/ 160 h 160"/>
                              <a:gd name="T18" fmla="*/ 8 w 24"/>
                              <a:gd name="T19" fmla="*/ 160 h 160"/>
                              <a:gd name="T20" fmla="*/ 7 w 24"/>
                              <a:gd name="T21" fmla="*/ 160 h 160"/>
                              <a:gd name="T22" fmla="*/ 5 w 24"/>
                              <a:gd name="T23" fmla="*/ 160 h 160"/>
                              <a:gd name="T24" fmla="*/ 3 w 24"/>
                              <a:gd name="T25" fmla="*/ 158 h 160"/>
                              <a:gd name="T26" fmla="*/ 2 w 24"/>
                              <a:gd name="T27" fmla="*/ 158 h 160"/>
                              <a:gd name="T28" fmla="*/ 2 w 24"/>
                              <a:gd name="T29" fmla="*/ 157 h 160"/>
                              <a:gd name="T30" fmla="*/ 2 w 24"/>
                              <a:gd name="T31" fmla="*/ 157 h 160"/>
                              <a:gd name="T32" fmla="*/ 2 w 24"/>
                              <a:gd name="T33" fmla="*/ 156 h 160"/>
                              <a:gd name="T34" fmla="*/ 2 w 24"/>
                              <a:gd name="T35" fmla="*/ 48 h 160"/>
                              <a:gd name="T36" fmla="*/ 2 w 24"/>
                              <a:gd name="T37" fmla="*/ 46 h 160"/>
                              <a:gd name="T38" fmla="*/ 2 w 24"/>
                              <a:gd name="T39" fmla="*/ 46 h 160"/>
                              <a:gd name="T40" fmla="*/ 2 w 24"/>
                              <a:gd name="T41" fmla="*/ 45 h 160"/>
                              <a:gd name="T42" fmla="*/ 3 w 24"/>
                              <a:gd name="T43" fmla="*/ 45 h 160"/>
                              <a:gd name="T44" fmla="*/ 5 w 24"/>
                              <a:gd name="T45" fmla="*/ 45 h 160"/>
                              <a:gd name="T46" fmla="*/ 7 w 24"/>
                              <a:gd name="T47" fmla="*/ 44 h 160"/>
                              <a:gd name="T48" fmla="*/ 8 w 24"/>
                              <a:gd name="T49" fmla="*/ 44 h 160"/>
                              <a:gd name="T50" fmla="*/ 12 w 24"/>
                              <a:gd name="T51" fmla="*/ 44 h 160"/>
                              <a:gd name="T52" fmla="*/ 14 w 24"/>
                              <a:gd name="T53" fmla="*/ 44 h 160"/>
                              <a:gd name="T54" fmla="*/ 17 w 24"/>
                              <a:gd name="T55" fmla="*/ 44 h 160"/>
                              <a:gd name="T56" fmla="*/ 18 w 24"/>
                              <a:gd name="T57" fmla="*/ 45 h 160"/>
                              <a:gd name="T58" fmla="*/ 19 w 24"/>
                              <a:gd name="T59" fmla="*/ 45 h 160"/>
                              <a:gd name="T60" fmla="*/ 21 w 24"/>
                              <a:gd name="T61" fmla="*/ 45 h 160"/>
                              <a:gd name="T62" fmla="*/ 21 w 24"/>
                              <a:gd name="T63" fmla="*/ 46 h 160"/>
                              <a:gd name="T64" fmla="*/ 22 w 24"/>
                              <a:gd name="T65" fmla="*/ 46 h 160"/>
                              <a:gd name="T66" fmla="*/ 22 w 24"/>
                              <a:gd name="T67" fmla="*/ 48 h 160"/>
                              <a:gd name="T68" fmla="*/ 22 w 24"/>
                              <a:gd name="T69" fmla="*/ 156 h 160"/>
                              <a:gd name="T70" fmla="*/ 24 w 24"/>
                              <a:gd name="T71" fmla="*/ 11 h 160"/>
                              <a:gd name="T72" fmla="*/ 23 w 24"/>
                              <a:gd name="T73" fmla="*/ 17 h 160"/>
                              <a:gd name="T74" fmla="*/ 21 w 24"/>
                              <a:gd name="T75" fmla="*/ 20 h 160"/>
                              <a:gd name="T76" fmla="*/ 18 w 24"/>
                              <a:gd name="T77" fmla="*/ 23 h 160"/>
                              <a:gd name="T78" fmla="*/ 11 w 24"/>
                              <a:gd name="T79" fmla="*/ 23 h 160"/>
                              <a:gd name="T80" fmla="*/ 5 w 24"/>
                              <a:gd name="T81" fmla="*/ 23 h 160"/>
                              <a:gd name="T82" fmla="*/ 2 w 24"/>
                              <a:gd name="T83" fmla="*/ 20 h 160"/>
                              <a:gd name="T84" fmla="*/ 0 w 24"/>
                              <a:gd name="T85" fmla="*/ 18 h 160"/>
                              <a:gd name="T86" fmla="*/ 0 w 24"/>
                              <a:gd name="T87" fmla="*/ 12 h 160"/>
                              <a:gd name="T88" fmla="*/ 0 w 24"/>
                              <a:gd name="T89" fmla="*/ 6 h 160"/>
                              <a:gd name="T90" fmla="*/ 2 w 24"/>
                              <a:gd name="T91" fmla="*/ 2 h 160"/>
                              <a:gd name="T92" fmla="*/ 6 w 24"/>
                              <a:gd name="T93" fmla="*/ 0 h 160"/>
                              <a:gd name="T94" fmla="*/ 12 w 24"/>
                              <a:gd name="T95" fmla="*/ 0 h 160"/>
                              <a:gd name="T96" fmla="*/ 18 w 24"/>
                              <a:gd name="T97" fmla="*/ 0 h 160"/>
                              <a:gd name="T98" fmla="*/ 21 w 24"/>
                              <a:gd name="T99" fmla="*/ 2 h 160"/>
                              <a:gd name="T100" fmla="*/ 23 w 24"/>
                              <a:gd name="T101" fmla="*/ 4 h 160"/>
                              <a:gd name="T102" fmla="*/ 24 w 24"/>
                              <a:gd name="T103" fmla="*/ 11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24" h="160">
                                <a:moveTo>
                                  <a:pt x="22" y="156"/>
                                </a:moveTo>
                                <a:lnTo>
                                  <a:pt x="22" y="157"/>
                                </a:lnTo>
                                <a:lnTo>
                                  <a:pt x="21" y="157"/>
                                </a:lnTo>
                                <a:lnTo>
                                  <a:pt x="21" y="158"/>
                                </a:lnTo>
                                <a:lnTo>
                                  <a:pt x="19" y="158"/>
                                </a:lnTo>
                                <a:lnTo>
                                  <a:pt x="18" y="160"/>
                                </a:lnTo>
                                <a:lnTo>
                                  <a:pt x="17" y="160"/>
                                </a:lnTo>
                                <a:lnTo>
                                  <a:pt x="14" y="160"/>
                                </a:lnTo>
                                <a:lnTo>
                                  <a:pt x="12" y="160"/>
                                </a:lnTo>
                                <a:lnTo>
                                  <a:pt x="8" y="160"/>
                                </a:lnTo>
                                <a:lnTo>
                                  <a:pt x="7" y="160"/>
                                </a:lnTo>
                                <a:lnTo>
                                  <a:pt x="5" y="160"/>
                                </a:lnTo>
                                <a:lnTo>
                                  <a:pt x="3" y="158"/>
                                </a:lnTo>
                                <a:lnTo>
                                  <a:pt x="2" y="158"/>
                                </a:lnTo>
                                <a:lnTo>
                                  <a:pt x="2" y="157"/>
                                </a:lnTo>
                                <a:lnTo>
                                  <a:pt x="2" y="157"/>
                                </a:lnTo>
                                <a:lnTo>
                                  <a:pt x="2" y="156"/>
                                </a:lnTo>
                                <a:lnTo>
                                  <a:pt x="2" y="48"/>
                                </a:lnTo>
                                <a:lnTo>
                                  <a:pt x="2" y="46"/>
                                </a:lnTo>
                                <a:lnTo>
                                  <a:pt x="2" y="46"/>
                                </a:lnTo>
                                <a:lnTo>
                                  <a:pt x="2" y="45"/>
                                </a:lnTo>
                                <a:lnTo>
                                  <a:pt x="3" y="45"/>
                                </a:lnTo>
                                <a:lnTo>
                                  <a:pt x="5" y="45"/>
                                </a:lnTo>
                                <a:lnTo>
                                  <a:pt x="7" y="44"/>
                                </a:lnTo>
                                <a:lnTo>
                                  <a:pt x="8" y="44"/>
                                </a:lnTo>
                                <a:lnTo>
                                  <a:pt x="12" y="44"/>
                                </a:lnTo>
                                <a:lnTo>
                                  <a:pt x="14" y="44"/>
                                </a:lnTo>
                                <a:lnTo>
                                  <a:pt x="17" y="44"/>
                                </a:lnTo>
                                <a:lnTo>
                                  <a:pt x="18" y="45"/>
                                </a:lnTo>
                                <a:lnTo>
                                  <a:pt x="19" y="45"/>
                                </a:lnTo>
                                <a:lnTo>
                                  <a:pt x="21" y="45"/>
                                </a:lnTo>
                                <a:lnTo>
                                  <a:pt x="21" y="46"/>
                                </a:lnTo>
                                <a:lnTo>
                                  <a:pt x="22" y="46"/>
                                </a:lnTo>
                                <a:lnTo>
                                  <a:pt x="22" y="48"/>
                                </a:lnTo>
                                <a:lnTo>
                                  <a:pt x="22" y="156"/>
                                </a:lnTo>
                                <a:close/>
                                <a:moveTo>
                                  <a:pt x="24" y="11"/>
                                </a:moveTo>
                                <a:lnTo>
                                  <a:pt x="23" y="17"/>
                                </a:lnTo>
                                <a:lnTo>
                                  <a:pt x="21" y="20"/>
                                </a:lnTo>
                                <a:lnTo>
                                  <a:pt x="18" y="23"/>
                                </a:lnTo>
                                <a:lnTo>
                                  <a:pt x="11" y="23"/>
                                </a:lnTo>
                                <a:lnTo>
                                  <a:pt x="5" y="23"/>
                                </a:lnTo>
                                <a:lnTo>
                                  <a:pt x="2" y="20"/>
                                </a:lnTo>
                                <a:lnTo>
                                  <a:pt x="0" y="18"/>
                                </a:lnTo>
                                <a:lnTo>
                                  <a:pt x="0" y="12"/>
                                </a:lnTo>
                                <a:lnTo>
                                  <a:pt x="0" y="6"/>
                                </a:lnTo>
                                <a:lnTo>
                                  <a:pt x="2" y="2"/>
                                </a:lnTo>
                                <a:lnTo>
                                  <a:pt x="6" y="0"/>
                                </a:lnTo>
                                <a:lnTo>
                                  <a:pt x="12" y="0"/>
                                </a:lnTo>
                                <a:lnTo>
                                  <a:pt x="18" y="0"/>
                                </a:lnTo>
                                <a:lnTo>
                                  <a:pt x="21" y="2"/>
                                </a:lnTo>
                                <a:lnTo>
                                  <a:pt x="23" y="4"/>
                                </a:lnTo>
                                <a:lnTo>
                                  <a:pt x="24" y="1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55" name="Freeform 342"/>
                        <wps:cNvSpPr>
                          <a:spLocks/>
                        </wps:cNvSpPr>
                        <wps:spPr bwMode="auto">
                          <a:xfrm>
                            <a:off x="7550150" y="879475"/>
                            <a:ext cx="46038" cy="61913"/>
                          </a:xfrm>
                          <a:custGeom>
                            <a:avLst/>
                            <a:gdLst>
                              <a:gd name="T0" fmla="*/ 86 w 86"/>
                              <a:gd name="T1" fmla="*/ 98 h 118"/>
                              <a:gd name="T2" fmla="*/ 86 w 86"/>
                              <a:gd name="T3" fmla="*/ 102 h 118"/>
                              <a:gd name="T4" fmla="*/ 85 w 86"/>
                              <a:gd name="T5" fmla="*/ 103 h 118"/>
                              <a:gd name="T6" fmla="*/ 84 w 86"/>
                              <a:gd name="T7" fmla="*/ 106 h 118"/>
                              <a:gd name="T8" fmla="*/ 81 w 86"/>
                              <a:gd name="T9" fmla="*/ 108 h 118"/>
                              <a:gd name="T10" fmla="*/ 74 w 86"/>
                              <a:gd name="T11" fmla="*/ 113 h 118"/>
                              <a:gd name="T12" fmla="*/ 65 w 86"/>
                              <a:gd name="T13" fmla="*/ 115 h 118"/>
                              <a:gd name="T14" fmla="*/ 54 w 86"/>
                              <a:gd name="T15" fmla="*/ 118 h 118"/>
                              <a:gd name="T16" fmla="*/ 38 w 86"/>
                              <a:gd name="T17" fmla="*/ 118 h 118"/>
                              <a:gd name="T18" fmla="*/ 20 w 86"/>
                              <a:gd name="T19" fmla="*/ 110 h 118"/>
                              <a:gd name="T20" fmla="*/ 8 w 86"/>
                              <a:gd name="T21" fmla="*/ 96 h 118"/>
                              <a:gd name="T22" fmla="*/ 1 w 86"/>
                              <a:gd name="T23" fmla="*/ 74 h 118"/>
                              <a:gd name="T24" fmla="*/ 1 w 86"/>
                              <a:gd name="T25" fmla="*/ 45 h 118"/>
                              <a:gd name="T26" fmla="*/ 9 w 86"/>
                              <a:gd name="T27" fmla="*/ 22 h 118"/>
                              <a:gd name="T28" fmla="*/ 22 w 86"/>
                              <a:gd name="T29" fmla="*/ 7 h 118"/>
                              <a:gd name="T30" fmla="*/ 41 w 86"/>
                              <a:gd name="T31" fmla="*/ 0 h 118"/>
                              <a:gd name="T32" fmla="*/ 57 w 86"/>
                              <a:gd name="T33" fmla="*/ 0 h 118"/>
                              <a:gd name="T34" fmla="*/ 67 w 86"/>
                              <a:gd name="T35" fmla="*/ 1 h 118"/>
                              <a:gd name="T36" fmla="*/ 74 w 86"/>
                              <a:gd name="T37" fmla="*/ 5 h 118"/>
                              <a:gd name="T38" fmla="*/ 80 w 86"/>
                              <a:gd name="T39" fmla="*/ 8 h 118"/>
                              <a:gd name="T40" fmla="*/ 84 w 86"/>
                              <a:gd name="T41" fmla="*/ 11 h 118"/>
                              <a:gd name="T42" fmla="*/ 85 w 86"/>
                              <a:gd name="T43" fmla="*/ 13 h 118"/>
                              <a:gd name="T44" fmla="*/ 85 w 86"/>
                              <a:gd name="T45" fmla="*/ 16 h 118"/>
                              <a:gd name="T46" fmla="*/ 85 w 86"/>
                              <a:gd name="T47" fmla="*/ 18 h 118"/>
                              <a:gd name="T48" fmla="*/ 85 w 86"/>
                              <a:gd name="T49" fmla="*/ 24 h 118"/>
                              <a:gd name="T50" fmla="*/ 84 w 86"/>
                              <a:gd name="T51" fmla="*/ 28 h 118"/>
                              <a:gd name="T52" fmla="*/ 80 w 86"/>
                              <a:gd name="T53" fmla="*/ 28 h 118"/>
                              <a:gd name="T54" fmla="*/ 75 w 86"/>
                              <a:gd name="T55" fmla="*/ 24 h 118"/>
                              <a:gd name="T56" fmla="*/ 68 w 86"/>
                              <a:gd name="T57" fmla="*/ 21 h 118"/>
                              <a:gd name="T58" fmla="*/ 58 w 86"/>
                              <a:gd name="T59" fmla="*/ 17 h 118"/>
                              <a:gd name="T60" fmla="*/ 44 w 86"/>
                              <a:gd name="T61" fmla="*/ 17 h 118"/>
                              <a:gd name="T62" fmla="*/ 28 w 86"/>
                              <a:gd name="T63" fmla="*/ 27 h 118"/>
                              <a:gd name="T64" fmla="*/ 21 w 86"/>
                              <a:gd name="T65" fmla="*/ 59 h 118"/>
                              <a:gd name="T66" fmla="*/ 24 w 86"/>
                              <a:gd name="T67" fmla="*/ 77 h 118"/>
                              <a:gd name="T68" fmla="*/ 30 w 86"/>
                              <a:gd name="T69" fmla="*/ 91 h 118"/>
                              <a:gd name="T70" fmla="*/ 38 w 86"/>
                              <a:gd name="T71" fmla="*/ 98 h 118"/>
                              <a:gd name="T72" fmla="*/ 52 w 86"/>
                              <a:gd name="T73" fmla="*/ 101 h 118"/>
                              <a:gd name="T74" fmla="*/ 63 w 86"/>
                              <a:gd name="T75" fmla="*/ 99 h 118"/>
                              <a:gd name="T76" fmla="*/ 73 w 86"/>
                              <a:gd name="T77" fmla="*/ 94 h 118"/>
                              <a:gd name="T78" fmla="*/ 79 w 86"/>
                              <a:gd name="T79" fmla="*/ 90 h 118"/>
                              <a:gd name="T80" fmla="*/ 83 w 86"/>
                              <a:gd name="T81" fmla="*/ 87 h 118"/>
                              <a:gd name="T82" fmla="*/ 84 w 86"/>
                              <a:gd name="T83" fmla="*/ 88 h 118"/>
                              <a:gd name="T84" fmla="*/ 85 w 86"/>
                              <a:gd name="T85" fmla="*/ 90 h 118"/>
                              <a:gd name="T86" fmla="*/ 86 w 86"/>
                              <a:gd name="T87" fmla="*/ 92 h 118"/>
                              <a:gd name="T88" fmla="*/ 86 w 86"/>
                              <a:gd name="T89" fmla="*/ 9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86" h="118">
                                <a:moveTo>
                                  <a:pt x="86" y="97"/>
                                </a:moveTo>
                                <a:lnTo>
                                  <a:pt x="86" y="98"/>
                                </a:lnTo>
                                <a:lnTo>
                                  <a:pt x="86" y="101"/>
                                </a:lnTo>
                                <a:lnTo>
                                  <a:pt x="86" y="102"/>
                                </a:lnTo>
                                <a:lnTo>
                                  <a:pt x="85" y="103"/>
                                </a:lnTo>
                                <a:lnTo>
                                  <a:pt x="85" y="103"/>
                                </a:lnTo>
                                <a:lnTo>
                                  <a:pt x="85" y="104"/>
                                </a:lnTo>
                                <a:lnTo>
                                  <a:pt x="84" y="106"/>
                                </a:lnTo>
                                <a:lnTo>
                                  <a:pt x="83" y="107"/>
                                </a:lnTo>
                                <a:lnTo>
                                  <a:pt x="81" y="108"/>
                                </a:lnTo>
                                <a:lnTo>
                                  <a:pt x="78" y="110"/>
                                </a:lnTo>
                                <a:lnTo>
                                  <a:pt x="74" y="113"/>
                                </a:lnTo>
                                <a:lnTo>
                                  <a:pt x="69" y="114"/>
                                </a:lnTo>
                                <a:lnTo>
                                  <a:pt x="65" y="115"/>
                                </a:lnTo>
                                <a:lnTo>
                                  <a:pt x="60" y="117"/>
                                </a:lnTo>
                                <a:lnTo>
                                  <a:pt x="54" y="118"/>
                                </a:lnTo>
                                <a:lnTo>
                                  <a:pt x="49" y="118"/>
                                </a:lnTo>
                                <a:lnTo>
                                  <a:pt x="38" y="118"/>
                                </a:lnTo>
                                <a:lnTo>
                                  <a:pt x="28" y="114"/>
                                </a:lnTo>
                                <a:lnTo>
                                  <a:pt x="20" y="110"/>
                                </a:lnTo>
                                <a:lnTo>
                                  <a:pt x="14" y="103"/>
                                </a:lnTo>
                                <a:lnTo>
                                  <a:pt x="8" y="96"/>
                                </a:lnTo>
                                <a:lnTo>
                                  <a:pt x="4" y="85"/>
                                </a:lnTo>
                                <a:lnTo>
                                  <a:pt x="1" y="74"/>
                                </a:lnTo>
                                <a:lnTo>
                                  <a:pt x="0" y="60"/>
                                </a:lnTo>
                                <a:lnTo>
                                  <a:pt x="1" y="45"/>
                                </a:lnTo>
                                <a:lnTo>
                                  <a:pt x="5" y="33"/>
                                </a:lnTo>
                                <a:lnTo>
                                  <a:pt x="9" y="22"/>
                                </a:lnTo>
                                <a:lnTo>
                                  <a:pt x="15" y="14"/>
                                </a:lnTo>
                                <a:lnTo>
                                  <a:pt x="22" y="7"/>
                                </a:lnTo>
                                <a:lnTo>
                                  <a:pt x="31" y="3"/>
                                </a:lnTo>
                                <a:lnTo>
                                  <a:pt x="41" y="0"/>
                                </a:lnTo>
                                <a:lnTo>
                                  <a:pt x="52" y="0"/>
                                </a:lnTo>
                                <a:lnTo>
                                  <a:pt x="57" y="0"/>
                                </a:lnTo>
                                <a:lnTo>
                                  <a:pt x="62" y="1"/>
                                </a:lnTo>
                                <a:lnTo>
                                  <a:pt x="67" y="1"/>
                                </a:lnTo>
                                <a:lnTo>
                                  <a:pt x="70" y="3"/>
                                </a:lnTo>
                                <a:lnTo>
                                  <a:pt x="74" y="5"/>
                                </a:lnTo>
                                <a:lnTo>
                                  <a:pt x="78" y="7"/>
                                </a:lnTo>
                                <a:lnTo>
                                  <a:pt x="80" y="8"/>
                                </a:lnTo>
                                <a:lnTo>
                                  <a:pt x="83" y="9"/>
                                </a:lnTo>
                                <a:lnTo>
                                  <a:pt x="84" y="11"/>
                                </a:lnTo>
                                <a:lnTo>
                                  <a:pt x="84" y="12"/>
                                </a:lnTo>
                                <a:lnTo>
                                  <a:pt x="85" y="13"/>
                                </a:lnTo>
                                <a:lnTo>
                                  <a:pt x="85" y="14"/>
                                </a:lnTo>
                                <a:lnTo>
                                  <a:pt x="85" y="16"/>
                                </a:lnTo>
                                <a:lnTo>
                                  <a:pt x="85" y="17"/>
                                </a:lnTo>
                                <a:lnTo>
                                  <a:pt x="85" y="18"/>
                                </a:lnTo>
                                <a:lnTo>
                                  <a:pt x="85" y="21"/>
                                </a:lnTo>
                                <a:lnTo>
                                  <a:pt x="85" y="24"/>
                                </a:lnTo>
                                <a:lnTo>
                                  <a:pt x="85" y="27"/>
                                </a:lnTo>
                                <a:lnTo>
                                  <a:pt x="84" y="28"/>
                                </a:lnTo>
                                <a:lnTo>
                                  <a:pt x="81" y="29"/>
                                </a:lnTo>
                                <a:lnTo>
                                  <a:pt x="80" y="28"/>
                                </a:lnTo>
                                <a:lnTo>
                                  <a:pt x="78" y="27"/>
                                </a:lnTo>
                                <a:lnTo>
                                  <a:pt x="75" y="24"/>
                                </a:lnTo>
                                <a:lnTo>
                                  <a:pt x="72" y="23"/>
                                </a:lnTo>
                                <a:lnTo>
                                  <a:pt x="68" y="21"/>
                                </a:lnTo>
                                <a:lnTo>
                                  <a:pt x="63" y="18"/>
                                </a:lnTo>
                                <a:lnTo>
                                  <a:pt x="58" y="17"/>
                                </a:lnTo>
                                <a:lnTo>
                                  <a:pt x="51" y="16"/>
                                </a:lnTo>
                                <a:lnTo>
                                  <a:pt x="44" y="17"/>
                                </a:lnTo>
                                <a:lnTo>
                                  <a:pt x="33" y="22"/>
                                </a:lnTo>
                                <a:lnTo>
                                  <a:pt x="28" y="27"/>
                                </a:lnTo>
                                <a:lnTo>
                                  <a:pt x="22" y="40"/>
                                </a:lnTo>
                                <a:lnTo>
                                  <a:pt x="21" y="59"/>
                                </a:lnTo>
                                <a:lnTo>
                                  <a:pt x="22" y="69"/>
                                </a:lnTo>
                                <a:lnTo>
                                  <a:pt x="24" y="77"/>
                                </a:lnTo>
                                <a:lnTo>
                                  <a:pt x="26" y="85"/>
                                </a:lnTo>
                                <a:lnTo>
                                  <a:pt x="30" y="91"/>
                                </a:lnTo>
                                <a:lnTo>
                                  <a:pt x="33" y="96"/>
                                </a:lnTo>
                                <a:lnTo>
                                  <a:pt x="38" y="98"/>
                                </a:lnTo>
                                <a:lnTo>
                                  <a:pt x="44" y="101"/>
                                </a:lnTo>
                                <a:lnTo>
                                  <a:pt x="52" y="101"/>
                                </a:lnTo>
                                <a:lnTo>
                                  <a:pt x="58" y="101"/>
                                </a:lnTo>
                                <a:lnTo>
                                  <a:pt x="63" y="99"/>
                                </a:lnTo>
                                <a:lnTo>
                                  <a:pt x="68" y="97"/>
                                </a:lnTo>
                                <a:lnTo>
                                  <a:pt x="73" y="94"/>
                                </a:lnTo>
                                <a:lnTo>
                                  <a:pt x="76" y="92"/>
                                </a:lnTo>
                                <a:lnTo>
                                  <a:pt x="79" y="90"/>
                                </a:lnTo>
                                <a:lnTo>
                                  <a:pt x="81" y="87"/>
                                </a:lnTo>
                                <a:lnTo>
                                  <a:pt x="83" y="87"/>
                                </a:lnTo>
                                <a:lnTo>
                                  <a:pt x="84" y="87"/>
                                </a:lnTo>
                                <a:lnTo>
                                  <a:pt x="84" y="88"/>
                                </a:lnTo>
                                <a:lnTo>
                                  <a:pt x="85" y="88"/>
                                </a:lnTo>
                                <a:lnTo>
                                  <a:pt x="85" y="90"/>
                                </a:lnTo>
                                <a:lnTo>
                                  <a:pt x="85" y="91"/>
                                </a:lnTo>
                                <a:lnTo>
                                  <a:pt x="86" y="92"/>
                                </a:lnTo>
                                <a:lnTo>
                                  <a:pt x="86" y="94"/>
                                </a:lnTo>
                                <a:lnTo>
                                  <a:pt x="86" y="9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56" name="Freeform 343"/>
                        <wps:cNvSpPr>
                          <a:spLocks/>
                        </wps:cNvSpPr>
                        <wps:spPr bwMode="auto">
                          <a:xfrm>
                            <a:off x="7610475" y="879475"/>
                            <a:ext cx="33338" cy="61913"/>
                          </a:xfrm>
                          <a:custGeom>
                            <a:avLst/>
                            <a:gdLst>
                              <a:gd name="T0" fmla="*/ 64 w 64"/>
                              <a:gd name="T1" fmla="*/ 14 h 117"/>
                              <a:gd name="T2" fmla="*/ 64 w 64"/>
                              <a:gd name="T3" fmla="*/ 18 h 117"/>
                              <a:gd name="T4" fmla="*/ 63 w 64"/>
                              <a:gd name="T5" fmla="*/ 21 h 117"/>
                              <a:gd name="T6" fmla="*/ 62 w 64"/>
                              <a:gd name="T7" fmla="*/ 21 h 117"/>
                              <a:gd name="T8" fmla="*/ 59 w 64"/>
                              <a:gd name="T9" fmla="*/ 21 h 117"/>
                              <a:gd name="T10" fmla="*/ 57 w 64"/>
                              <a:gd name="T11" fmla="*/ 21 h 117"/>
                              <a:gd name="T12" fmla="*/ 53 w 64"/>
                              <a:gd name="T13" fmla="*/ 19 h 117"/>
                              <a:gd name="T14" fmla="*/ 49 w 64"/>
                              <a:gd name="T15" fmla="*/ 18 h 117"/>
                              <a:gd name="T16" fmla="*/ 43 w 64"/>
                              <a:gd name="T17" fmla="*/ 18 h 117"/>
                              <a:gd name="T18" fmla="*/ 38 w 64"/>
                              <a:gd name="T19" fmla="*/ 21 h 117"/>
                              <a:gd name="T20" fmla="*/ 32 w 64"/>
                              <a:gd name="T21" fmla="*/ 27 h 117"/>
                              <a:gd name="T22" fmla="*/ 25 w 64"/>
                              <a:gd name="T23" fmla="*/ 35 h 117"/>
                              <a:gd name="T24" fmla="*/ 21 w 64"/>
                              <a:gd name="T25" fmla="*/ 113 h 117"/>
                              <a:gd name="T26" fmla="*/ 20 w 64"/>
                              <a:gd name="T27" fmla="*/ 114 h 117"/>
                              <a:gd name="T28" fmla="*/ 19 w 64"/>
                              <a:gd name="T29" fmla="*/ 115 h 117"/>
                              <a:gd name="T30" fmla="*/ 15 w 64"/>
                              <a:gd name="T31" fmla="*/ 117 h 117"/>
                              <a:gd name="T32" fmla="*/ 10 w 64"/>
                              <a:gd name="T33" fmla="*/ 117 h 117"/>
                              <a:gd name="T34" fmla="*/ 6 w 64"/>
                              <a:gd name="T35" fmla="*/ 117 h 117"/>
                              <a:gd name="T36" fmla="*/ 3 w 64"/>
                              <a:gd name="T37" fmla="*/ 115 h 117"/>
                              <a:gd name="T38" fmla="*/ 1 w 64"/>
                              <a:gd name="T39" fmla="*/ 114 h 117"/>
                              <a:gd name="T40" fmla="*/ 0 w 64"/>
                              <a:gd name="T41" fmla="*/ 113 h 117"/>
                              <a:gd name="T42" fmla="*/ 0 w 64"/>
                              <a:gd name="T43" fmla="*/ 3 h 117"/>
                              <a:gd name="T44" fmla="*/ 1 w 64"/>
                              <a:gd name="T45" fmla="*/ 2 h 117"/>
                              <a:gd name="T46" fmla="*/ 4 w 64"/>
                              <a:gd name="T47" fmla="*/ 1 h 117"/>
                              <a:gd name="T48" fmla="*/ 8 w 64"/>
                              <a:gd name="T49" fmla="*/ 1 h 117"/>
                              <a:gd name="T50" fmla="*/ 13 w 64"/>
                              <a:gd name="T51" fmla="*/ 1 h 117"/>
                              <a:gd name="T52" fmla="*/ 16 w 64"/>
                              <a:gd name="T53" fmla="*/ 1 h 117"/>
                              <a:gd name="T54" fmla="*/ 17 w 64"/>
                              <a:gd name="T55" fmla="*/ 2 h 117"/>
                              <a:gd name="T56" fmla="*/ 19 w 64"/>
                              <a:gd name="T57" fmla="*/ 3 h 117"/>
                              <a:gd name="T58" fmla="*/ 19 w 64"/>
                              <a:gd name="T59" fmla="*/ 21 h 117"/>
                              <a:gd name="T60" fmla="*/ 27 w 64"/>
                              <a:gd name="T61" fmla="*/ 9 h 117"/>
                              <a:gd name="T62" fmla="*/ 35 w 64"/>
                              <a:gd name="T63" fmla="*/ 3 h 117"/>
                              <a:gd name="T64" fmla="*/ 41 w 64"/>
                              <a:gd name="T65" fmla="*/ 0 h 117"/>
                              <a:gd name="T66" fmla="*/ 48 w 64"/>
                              <a:gd name="T67" fmla="*/ 0 h 117"/>
                              <a:gd name="T68" fmla="*/ 52 w 64"/>
                              <a:gd name="T69" fmla="*/ 0 h 117"/>
                              <a:gd name="T70" fmla="*/ 56 w 64"/>
                              <a:gd name="T71" fmla="*/ 0 h 117"/>
                              <a:gd name="T72" fmla="*/ 59 w 64"/>
                              <a:gd name="T73" fmla="*/ 1 h 117"/>
                              <a:gd name="T74" fmla="*/ 62 w 64"/>
                              <a:gd name="T75" fmla="*/ 2 h 117"/>
                              <a:gd name="T76" fmla="*/ 63 w 64"/>
                              <a:gd name="T77" fmla="*/ 3 h 117"/>
                              <a:gd name="T78" fmla="*/ 63 w 64"/>
                              <a:gd name="T79" fmla="*/ 5 h 117"/>
                              <a:gd name="T80" fmla="*/ 64 w 64"/>
                              <a:gd name="T81" fmla="*/ 7 h 117"/>
                              <a:gd name="T82" fmla="*/ 64 w 64"/>
                              <a:gd name="T83" fmla="*/ 12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64" h="117">
                                <a:moveTo>
                                  <a:pt x="64" y="12"/>
                                </a:moveTo>
                                <a:lnTo>
                                  <a:pt x="64" y="14"/>
                                </a:lnTo>
                                <a:lnTo>
                                  <a:pt x="64" y="16"/>
                                </a:lnTo>
                                <a:lnTo>
                                  <a:pt x="64" y="18"/>
                                </a:lnTo>
                                <a:lnTo>
                                  <a:pt x="63" y="19"/>
                                </a:lnTo>
                                <a:lnTo>
                                  <a:pt x="63" y="21"/>
                                </a:lnTo>
                                <a:lnTo>
                                  <a:pt x="63" y="21"/>
                                </a:lnTo>
                                <a:lnTo>
                                  <a:pt x="62" y="21"/>
                                </a:lnTo>
                                <a:lnTo>
                                  <a:pt x="61" y="21"/>
                                </a:lnTo>
                                <a:lnTo>
                                  <a:pt x="59" y="21"/>
                                </a:lnTo>
                                <a:lnTo>
                                  <a:pt x="58" y="21"/>
                                </a:lnTo>
                                <a:lnTo>
                                  <a:pt x="57" y="21"/>
                                </a:lnTo>
                                <a:lnTo>
                                  <a:pt x="56" y="19"/>
                                </a:lnTo>
                                <a:lnTo>
                                  <a:pt x="53" y="19"/>
                                </a:lnTo>
                                <a:lnTo>
                                  <a:pt x="52" y="18"/>
                                </a:lnTo>
                                <a:lnTo>
                                  <a:pt x="49" y="18"/>
                                </a:lnTo>
                                <a:lnTo>
                                  <a:pt x="47" y="18"/>
                                </a:lnTo>
                                <a:lnTo>
                                  <a:pt x="43" y="18"/>
                                </a:lnTo>
                                <a:lnTo>
                                  <a:pt x="41" y="19"/>
                                </a:lnTo>
                                <a:lnTo>
                                  <a:pt x="38" y="21"/>
                                </a:lnTo>
                                <a:lnTo>
                                  <a:pt x="35" y="23"/>
                                </a:lnTo>
                                <a:lnTo>
                                  <a:pt x="32" y="27"/>
                                </a:lnTo>
                                <a:lnTo>
                                  <a:pt x="29" y="30"/>
                                </a:lnTo>
                                <a:lnTo>
                                  <a:pt x="25" y="35"/>
                                </a:lnTo>
                                <a:lnTo>
                                  <a:pt x="21" y="41"/>
                                </a:lnTo>
                                <a:lnTo>
                                  <a:pt x="21" y="113"/>
                                </a:lnTo>
                                <a:lnTo>
                                  <a:pt x="20" y="114"/>
                                </a:lnTo>
                                <a:lnTo>
                                  <a:pt x="20" y="114"/>
                                </a:lnTo>
                                <a:lnTo>
                                  <a:pt x="20" y="115"/>
                                </a:lnTo>
                                <a:lnTo>
                                  <a:pt x="19" y="115"/>
                                </a:lnTo>
                                <a:lnTo>
                                  <a:pt x="17" y="117"/>
                                </a:lnTo>
                                <a:lnTo>
                                  <a:pt x="15" y="117"/>
                                </a:lnTo>
                                <a:lnTo>
                                  <a:pt x="14" y="117"/>
                                </a:lnTo>
                                <a:lnTo>
                                  <a:pt x="10" y="117"/>
                                </a:lnTo>
                                <a:lnTo>
                                  <a:pt x="8" y="117"/>
                                </a:lnTo>
                                <a:lnTo>
                                  <a:pt x="6" y="117"/>
                                </a:lnTo>
                                <a:lnTo>
                                  <a:pt x="4" y="117"/>
                                </a:lnTo>
                                <a:lnTo>
                                  <a:pt x="3" y="115"/>
                                </a:lnTo>
                                <a:lnTo>
                                  <a:pt x="1" y="115"/>
                                </a:lnTo>
                                <a:lnTo>
                                  <a:pt x="1" y="114"/>
                                </a:lnTo>
                                <a:lnTo>
                                  <a:pt x="0" y="114"/>
                                </a:lnTo>
                                <a:lnTo>
                                  <a:pt x="0" y="113"/>
                                </a:lnTo>
                                <a:lnTo>
                                  <a:pt x="0" y="5"/>
                                </a:lnTo>
                                <a:lnTo>
                                  <a:pt x="0" y="3"/>
                                </a:lnTo>
                                <a:lnTo>
                                  <a:pt x="1" y="3"/>
                                </a:lnTo>
                                <a:lnTo>
                                  <a:pt x="1" y="2"/>
                                </a:lnTo>
                                <a:lnTo>
                                  <a:pt x="3" y="2"/>
                                </a:lnTo>
                                <a:lnTo>
                                  <a:pt x="4" y="1"/>
                                </a:lnTo>
                                <a:lnTo>
                                  <a:pt x="5" y="1"/>
                                </a:lnTo>
                                <a:lnTo>
                                  <a:pt x="8" y="1"/>
                                </a:lnTo>
                                <a:lnTo>
                                  <a:pt x="10" y="1"/>
                                </a:lnTo>
                                <a:lnTo>
                                  <a:pt x="13" y="1"/>
                                </a:lnTo>
                                <a:lnTo>
                                  <a:pt x="14" y="1"/>
                                </a:lnTo>
                                <a:lnTo>
                                  <a:pt x="16" y="1"/>
                                </a:lnTo>
                                <a:lnTo>
                                  <a:pt x="17" y="2"/>
                                </a:lnTo>
                                <a:lnTo>
                                  <a:pt x="17" y="2"/>
                                </a:lnTo>
                                <a:lnTo>
                                  <a:pt x="19" y="3"/>
                                </a:lnTo>
                                <a:lnTo>
                                  <a:pt x="19" y="3"/>
                                </a:lnTo>
                                <a:lnTo>
                                  <a:pt x="19" y="5"/>
                                </a:lnTo>
                                <a:lnTo>
                                  <a:pt x="19" y="21"/>
                                </a:lnTo>
                                <a:lnTo>
                                  <a:pt x="22" y="14"/>
                                </a:lnTo>
                                <a:lnTo>
                                  <a:pt x="27" y="9"/>
                                </a:lnTo>
                                <a:lnTo>
                                  <a:pt x="31" y="6"/>
                                </a:lnTo>
                                <a:lnTo>
                                  <a:pt x="35" y="3"/>
                                </a:lnTo>
                                <a:lnTo>
                                  <a:pt x="38" y="1"/>
                                </a:lnTo>
                                <a:lnTo>
                                  <a:pt x="41" y="0"/>
                                </a:lnTo>
                                <a:lnTo>
                                  <a:pt x="45" y="0"/>
                                </a:lnTo>
                                <a:lnTo>
                                  <a:pt x="48" y="0"/>
                                </a:lnTo>
                                <a:lnTo>
                                  <a:pt x="49" y="0"/>
                                </a:lnTo>
                                <a:lnTo>
                                  <a:pt x="52" y="0"/>
                                </a:lnTo>
                                <a:lnTo>
                                  <a:pt x="53" y="0"/>
                                </a:lnTo>
                                <a:lnTo>
                                  <a:pt x="56" y="0"/>
                                </a:lnTo>
                                <a:lnTo>
                                  <a:pt x="58" y="1"/>
                                </a:lnTo>
                                <a:lnTo>
                                  <a:pt x="59" y="1"/>
                                </a:lnTo>
                                <a:lnTo>
                                  <a:pt x="62" y="2"/>
                                </a:lnTo>
                                <a:lnTo>
                                  <a:pt x="62" y="2"/>
                                </a:lnTo>
                                <a:lnTo>
                                  <a:pt x="63" y="3"/>
                                </a:lnTo>
                                <a:lnTo>
                                  <a:pt x="63" y="3"/>
                                </a:lnTo>
                                <a:lnTo>
                                  <a:pt x="63" y="5"/>
                                </a:lnTo>
                                <a:lnTo>
                                  <a:pt x="63" y="5"/>
                                </a:lnTo>
                                <a:lnTo>
                                  <a:pt x="64" y="6"/>
                                </a:lnTo>
                                <a:lnTo>
                                  <a:pt x="64" y="7"/>
                                </a:lnTo>
                                <a:lnTo>
                                  <a:pt x="64" y="9"/>
                                </a:lnTo>
                                <a:lnTo>
                                  <a:pt x="64" y="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57" name="Freeform 344"/>
                        <wps:cNvSpPr>
                          <a:spLocks noEditPoints="1"/>
                        </wps:cNvSpPr>
                        <wps:spPr bwMode="auto">
                          <a:xfrm>
                            <a:off x="7650163" y="879475"/>
                            <a:ext cx="57150" cy="61913"/>
                          </a:xfrm>
                          <a:custGeom>
                            <a:avLst/>
                            <a:gdLst>
                              <a:gd name="T0" fmla="*/ 107 w 109"/>
                              <a:gd name="T1" fmla="*/ 71 h 118"/>
                              <a:gd name="T2" fmla="*/ 101 w 109"/>
                              <a:gd name="T3" fmla="*/ 92 h 118"/>
                              <a:gd name="T4" fmla="*/ 88 w 109"/>
                              <a:gd name="T5" fmla="*/ 109 h 118"/>
                              <a:gd name="T6" fmla="*/ 67 w 109"/>
                              <a:gd name="T7" fmla="*/ 118 h 118"/>
                              <a:gd name="T8" fmla="*/ 41 w 109"/>
                              <a:gd name="T9" fmla="*/ 118 h 118"/>
                              <a:gd name="T10" fmla="*/ 21 w 109"/>
                              <a:gd name="T11" fmla="*/ 109 h 118"/>
                              <a:gd name="T12" fmla="*/ 8 w 109"/>
                              <a:gd name="T13" fmla="*/ 94 h 118"/>
                              <a:gd name="T14" fmla="*/ 0 w 109"/>
                              <a:gd name="T15" fmla="*/ 74 h 118"/>
                              <a:gd name="T16" fmla="*/ 2 w 109"/>
                              <a:gd name="T17" fmla="*/ 46 h 118"/>
                              <a:gd name="T18" fmla="*/ 8 w 109"/>
                              <a:gd name="T19" fmla="*/ 24 h 118"/>
                              <a:gd name="T20" fmla="*/ 21 w 109"/>
                              <a:gd name="T21" fmla="*/ 8 h 118"/>
                              <a:gd name="T22" fmla="*/ 42 w 109"/>
                              <a:gd name="T23" fmla="*/ 0 h 118"/>
                              <a:gd name="T24" fmla="*/ 68 w 109"/>
                              <a:gd name="T25" fmla="*/ 0 h 118"/>
                              <a:gd name="T26" fmla="*/ 88 w 109"/>
                              <a:gd name="T27" fmla="*/ 8 h 118"/>
                              <a:gd name="T28" fmla="*/ 101 w 109"/>
                              <a:gd name="T29" fmla="*/ 23 h 118"/>
                              <a:gd name="T30" fmla="*/ 107 w 109"/>
                              <a:gd name="T31" fmla="*/ 44 h 118"/>
                              <a:gd name="T32" fmla="*/ 88 w 109"/>
                              <a:gd name="T33" fmla="*/ 59 h 118"/>
                              <a:gd name="T34" fmla="*/ 87 w 109"/>
                              <a:gd name="T35" fmla="*/ 43 h 118"/>
                              <a:gd name="T36" fmla="*/ 80 w 109"/>
                              <a:gd name="T37" fmla="*/ 29 h 118"/>
                              <a:gd name="T38" fmla="*/ 71 w 109"/>
                              <a:gd name="T39" fmla="*/ 19 h 118"/>
                              <a:gd name="T40" fmla="*/ 55 w 109"/>
                              <a:gd name="T41" fmla="*/ 16 h 118"/>
                              <a:gd name="T42" fmla="*/ 40 w 109"/>
                              <a:gd name="T43" fmla="*/ 19 h 118"/>
                              <a:gd name="T44" fmla="*/ 29 w 109"/>
                              <a:gd name="T45" fmla="*/ 28 h 118"/>
                              <a:gd name="T46" fmla="*/ 24 w 109"/>
                              <a:gd name="T47" fmla="*/ 41 h 118"/>
                              <a:gd name="T48" fmla="*/ 21 w 109"/>
                              <a:gd name="T49" fmla="*/ 59 h 118"/>
                              <a:gd name="T50" fmla="*/ 23 w 109"/>
                              <a:gd name="T51" fmla="*/ 75 h 118"/>
                              <a:gd name="T52" fmla="*/ 29 w 109"/>
                              <a:gd name="T53" fmla="*/ 88 h 118"/>
                              <a:gd name="T54" fmla="*/ 39 w 109"/>
                              <a:gd name="T55" fmla="*/ 98 h 118"/>
                              <a:gd name="T56" fmla="*/ 55 w 109"/>
                              <a:gd name="T57" fmla="*/ 102 h 118"/>
                              <a:gd name="T58" fmla="*/ 69 w 109"/>
                              <a:gd name="T59" fmla="*/ 98 h 118"/>
                              <a:gd name="T60" fmla="*/ 80 w 109"/>
                              <a:gd name="T61" fmla="*/ 90 h 118"/>
                              <a:gd name="T62" fmla="*/ 85 w 109"/>
                              <a:gd name="T63" fmla="*/ 76 h 118"/>
                              <a:gd name="T64" fmla="*/ 88 w 109"/>
                              <a:gd name="T65" fmla="*/ 59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09" h="118">
                                <a:moveTo>
                                  <a:pt x="109" y="58"/>
                                </a:moveTo>
                                <a:lnTo>
                                  <a:pt x="107" y="71"/>
                                </a:lnTo>
                                <a:lnTo>
                                  <a:pt x="105" y="82"/>
                                </a:lnTo>
                                <a:lnTo>
                                  <a:pt x="101" y="92"/>
                                </a:lnTo>
                                <a:lnTo>
                                  <a:pt x="95" y="101"/>
                                </a:lnTo>
                                <a:lnTo>
                                  <a:pt x="88" y="109"/>
                                </a:lnTo>
                                <a:lnTo>
                                  <a:pt x="78" y="114"/>
                                </a:lnTo>
                                <a:lnTo>
                                  <a:pt x="67" y="118"/>
                                </a:lnTo>
                                <a:lnTo>
                                  <a:pt x="53" y="118"/>
                                </a:lnTo>
                                <a:lnTo>
                                  <a:pt x="41" y="118"/>
                                </a:lnTo>
                                <a:lnTo>
                                  <a:pt x="30" y="114"/>
                                </a:lnTo>
                                <a:lnTo>
                                  <a:pt x="21" y="109"/>
                                </a:lnTo>
                                <a:lnTo>
                                  <a:pt x="14" y="103"/>
                                </a:lnTo>
                                <a:lnTo>
                                  <a:pt x="8" y="94"/>
                                </a:lnTo>
                                <a:lnTo>
                                  <a:pt x="4" y="85"/>
                                </a:lnTo>
                                <a:lnTo>
                                  <a:pt x="0" y="74"/>
                                </a:lnTo>
                                <a:lnTo>
                                  <a:pt x="0" y="60"/>
                                </a:lnTo>
                                <a:lnTo>
                                  <a:pt x="2" y="46"/>
                                </a:lnTo>
                                <a:lnTo>
                                  <a:pt x="4" y="35"/>
                                </a:lnTo>
                                <a:lnTo>
                                  <a:pt x="8" y="24"/>
                                </a:lnTo>
                                <a:lnTo>
                                  <a:pt x="14" y="16"/>
                                </a:lnTo>
                                <a:lnTo>
                                  <a:pt x="21" y="8"/>
                                </a:lnTo>
                                <a:lnTo>
                                  <a:pt x="31" y="3"/>
                                </a:lnTo>
                                <a:lnTo>
                                  <a:pt x="42" y="0"/>
                                </a:lnTo>
                                <a:lnTo>
                                  <a:pt x="56" y="0"/>
                                </a:lnTo>
                                <a:lnTo>
                                  <a:pt x="68" y="0"/>
                                </a:lnTo>
                                <a:lnTo>
                                  <a:pt x="79" y="3"/>
                                </a:lnTo>
                                <a:lnTo>
                                  <a:pt x="88" y="8"/>
                                </a:lnTo>
                                <a:lnTo>
                                  <a:pt x="95" y="14"/>
                                </a:lnTo>
                                <a:lnTo>
                                  <a:pt x="101" y="23"/>
                                </a:lnTo>
                                <a:lnTo>
                                  <a:pt x="105" y="33"/>
                                </a:lnTo>
                                <a:lnTo>
                                  <a:pt x="107" y="44"/>
                                </a:lnTo>
                                <a:lnTo>
                                  <a:pt x="109" y="58"/>
                                </a:lnTo>
                                <a:close/>
                                <a:moveTo>
                                  <a:pt x="88" y="59"/>
                                </a:moveTo>
                                <a:lnTo>
                                  <a:pt x="88" y="50"/>
                                </a:lnTo>
                                <a:lnTo>
                                  <a:pt x="87" y="43"/>
                                </a:lnTo>
                                <a:lnTo>
                                  <a:pt x="84" y="35"/>
                                </a:lnTo>
                                <a:lnTo>
                                  <a:pt x="80" y="29"/>
                                </a:lnTo>
                                <a:lnTo>
                                  <a:pt x="77" y="23"/>
                                </a:lnTo>
                                <a:lnTo>
                                  <a:pt x="71" y="19"/>
                                </a:lnTo>
                                <a:lnTo>
                                  <a:pt x="63" y="17"/>
                                </a:lnTo>
                                <a:lnTo>
                                  <a:pt x="55" y="16"/>
                                </a:lnTo>
                                <a:lnTo>
                                  <a:pt x="46" y="17"/>
                                </a:lnTo>
                                <a:lnTo>
                                  <a:pt x="40" y="19"/>
                                </a:lnTo>
                                <a:lnTo>
                                  <a:pt x="34" y="23"/>
                                </a:lnTo>
                                <a:lnTo>
                                  <a:pt x="29" y="28"/>
                                </a:lnTo>
                                <a:lnTo>
                                  <a:pt x="25" y="34"/>
                                </a:lnTo>
                                <a:lnTo>
                                  <a:pt x="24" y="41"/>
                                </a:lnTo>
                                <a:lnTo>
                                  <a:pt x="21" y="49"/>
                                </a:lnTo>
                                <a:lnTo>
                                  <a:pt x="21" y="59"/>
                                </a:lnTo>
                                <a:lnTo>
                                  <a:pt x="21" y="67"/>
                                </a:lnTo>
                                <a:lnTo>
                                  <a:pt x="23" y="75"/>
                                </a:lnTo>
                                <a:lnTo>
                                  <a:pt x="25" y="82"/>
                                </a:lnTo>
                                <a:lnTo>
                                  <a:pt x="29" y="88"/>
                                </a:lnTo>
                                <a:lnTo>
                                  <a:pt x="32" y="94"/>
                                </a:lnTo>
                                <a:lnTo>
                                  <a:pt x="39" y="98"/>
                                </a:lnTo>
                                <a:lnTo>
                                  <a:pt x="46" y="101"/>
                                </a:lnTo>
                                <a:lnTo>
                                  <a:pt x="55" y="102"/>
                                </a:lnTo>
                                <a:lnTo>
                                  <a:pt x="63" y="101"/>
                                </a:lnTo>
                                <a:lnTo>
                                  <a:pt x="69" y="98"/>
                                </a:lnTo>
                                <a:lnTo>
                                  <a:pt x="75" y="94"/>
                                </a:lnTo>
                                <a:lnTo>
                                  <a:pt x="80" y="90"/>
                                </a:lnTo>
                                <a:lnTo>
                                  <a:pt x="84" y="83"/>
                                </a:lnTo>
                                <a:lnTo>
                                  <a:pt x="85" y="76"/>
                                </a:lnTo>
                                <a:lnTo>
                                  <a:pt x="88" y="69"/>
                                </a:lnTo>
                                <a:lnTo>
                                  <a:pt x="88"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58" name="Freeform 345"/>
                        <wps:cNvSpPr>
                          <a:spLocks/>
                        </wps:cNvSpPr>
                        <wps:spPr bwMode="auto">
                          <a:xfrm>
                            <a:off x="7723188" y="879475"/>
                            <a:ext cx="49213" cy="61913"/>
                          </a:xfrm>
                          <a:custGeom>
                            <a:avLst/>
                            <a:gdLst>
                              <a:gd name="T0" fmla="*/ 93 w 93"/>
                              <a:gd name="T1" fmla="*/ 114 h 117"/>
                              <a:gd name="T2" fmla="*/ 93 w 93"/>
                              <a:gd name="T3" fmla="*/ 115 h 117"/>
                              <a:gd name="T4" fmla="*/ 90 w 93"/>
                              <a:gd name="T5" fmla="*/ 117 h 117"/>
                              <a:gd name="T6" fmla="*/ 86 w 93"/>
                              <a:gd name="T7" fmla="*/ 117 h 117"/>
                              <a:gd name="T8" fmla="*/ 80 w 93"/>
                              <a:gd name="T9" fmla="*/ 117 h 117"/>
                              <a:gd name="T10" fmla="*/ 77 w 93"/>
                              <a:gd name="T11" fmla="*/ 117 h 117"/>
                              <a:gd name="T12" fmla="*/ 74 w 93"/>
                              <a:gd name="T13" fmla="*/ 115 h 117"/>
                              <a:gd name="T14" fmla="*/ 73 w 93"/>
                              <a:gd name="T15" fmla="*/ 114 h 117"/>
                              <a:gd name="T16" fmla="*/ 73 w 93"/>
                              <a:gd name="T17" fmla="*/ 50 h 117"/>
                              <a:gd name="T18" fmla="*/ 72 w 93"/>
                              <a:gd name="T19" fmla="*/ 34 h 117"/>
                              <a:gd name="T20" fmla="*/ 68 w 93"/>
                              <a:gd name="T21" fmla="*/ 25 h 117"/>
                              <a:gd name="T22" fmla="*/ 61 w 93"/>
                              <a:gd name="T23" fmla="*/ 18 h 117"/>
                              <a:gd name="T24" fmla="*/ 51 w 93"/>
                              <a:gd name="T25" fmla="*/ 17 h 117"/>
                              <a:gd name="T26" fmla="*/ 35 w 93"/>
                              <a:gd name="T27" fmla="*/ 22 h 117"/>
                              <a:gd name="T28" fmla="*/ 20 w 93"/>
                              <a:gd name="T29" fmla="*/ 38 h 117"/>
                              <a:gd name="T30" fmla="*/ 20 w 93"/>
                              <a:gd name="T31" fmla="*/ 114 h 117"/>
                              <a:gd name="T32" fmla="*/ 19 w 93"/>
                              <a:gd name="T33" fmla="*/ 115 h 117"/>
                              <a:gd name="T34" fmla="*/ 16 w 93"/>
                              <a:gd name="T35" fmla="*/ 117 h 117"/>
                              <a:gd name="T36" fmla="*/ 13 w 93"/>
                              <a:gd name="T37" fmla="*/ 117 h 117"/>
                              <a:gd name="T38" fmla="*/ 6 w 93"/>
                              <a:gd name="T39" fmla="*/ 117 h 117"/>
                              <a:gd name="T40" fmla="*/ 3 w 93"/>
                              <a:gd name="T41" fmla="*/ 117 h 117"/>
                              <a:gd name="T42" fmla="*/ 0 w 93"/>
                              <a:gd name="T43" fmla="*/ 115 h 117"/>
                              <a:gd name="T44" fmla="*/ 0 w 93"/>
                              <a:gd name="T45" fmla="*/ 114 h 117"/>
                              <a:gd name="T46" fmla="*/ 0 w 93"/>
                              <a:gd name="T47" fmla="*/ 5 h 117"/>
                              <a:gd name="T48" fmla="*/ 0 w 93"/>
                              <a:gd name="T49" fmla="*/ 3 h 117"/>
                              <a:gd name="T50" fmla="*/ 2 w 93"/>
                              <a:gd name="T51" fmla="*/ 2 h 117"/>
                              <a:gd name="T52" fmla="*/ 4 w 93"/>
                              <a:gd name="T53" fmla="*/ 1 h 117"/>
                              <a:gd name="T54" fmla="*/ 9 w 93"/>
                              <a:gd name="T55" fmla="*/ 1 h 117"/>
                              <a:gd name="T56" fmla="*/ 14 w 93"/>
                              <a:gd name="T57" fmla="*/ 1 h 117"/>
                              <a:gd name="T58" fmla="*/ 16 w 93"/>
                              <a:gd name="T59" fmla="*/ 2 h 117"/>
                              <a:gd name="T60" fmla="*/ 18 w 93"/>
                              <a:gd name="T61" fmla="*/ 3 h 117"/>
                              <a:gd name="T62" fmla="*/ 18 w 93"/>
                              <a:gd name="T63" fmla="*/ 5 h 117"/>
                              <a:gd name="T64" fmla="*/ 27 w 93"/>
                              <a:gd name="T65" fmla="*/ 9 h 117"/>
                              <a:gd name="T66" fmla="*/ 45 w 93"/>
                              <a:gd name="T67" fmla="*/ 0 h 117"/>
                              <a:gd name="T68" fmla="*/ 64 w 93"/>
                              <a:gd name="T69" fmla="*/ 0 h 117"/>
                              <a:gd name="T70" fmla="*/ 79 w 93"/>
                              <a:gd name="T71" fmla="*/ 7 h 117"/>
                              <a:gd name="T72" fmla="*/ 89 w 93"/>
                              <a:gd name="T73" fmla="*/ 19 h 117"/>
                              <a:gd name="T74" fmla="*/ 93 w 93"/>
                              <a:gd name="T75" fmla="*/ 35 h 117"/>
                              <a:gd name="T76" fmla="*/ 93 w 93"/>
                              <a:gd name="T77" fmla="*/ 113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93" h="117">
                                <a:moveTo>
                                  <a:pt x="93" y="113"/>
                                </a:moveTo>
                                <a:lnTo>
                                  <a:pt x="93" y="114"/>
                                </a:lnTo>
                                <a:lnTo>
                                  <a:pt x="93" y="114"/>
                                </a:lnTo>
                                <a:lnTo>
                                  <a:pt x="93" y="115"/>
                                </a:lnTo>
                                <a:lnTo>
                                  <a:pt x="91" y="115"/>
                                </a:lnTo>
                                <a:lnTo>
                                  <a:pt x="90" y="117"/>
                                </a:lnTo>
                                <a:lnTo>
                                  <a:pt x="88" y="117"/>
                                </a:lnTo>
                                <a:lnTo>
                                  <a:pt x="86" y="117"/>
                                </a:lnTo>
                                <a:lnTo>
                                  <a:pt x="83" y="117"/>
                                </a:lnTo>
                                <a:lnTo>
                                  <a:pt x="80" y="117"/>
                                </a:lnTo>
                                <a:lnTo>
                                  <a:pt x="78" y="117"/>
                                </a:lnTo>
                                <a:lnTo>
                                  <a:pt x="77" y="117"/>
                                </a:lnTo>
                                <a:lnTo>
                                  <a:pt x="75" y="115"/>
                                </a:lnTo>
                                <a:lnTo>
                                  <a:pt x="74" y="115"/>
                                </a:lnTo>
                                <a:lnTo>
                                  <a:pt x="74" y="114"/>
                                </a:lnTo>
                                <a:lnTo>
                                  <a:pt x="73" y="114"/>
                                </a:lnTo>
                                <a:lnTo>
                                  <a:pt x="73" y="113"/>
                                </a:lnTo>
                                <a:lnTo>
                                  <a:pt x="73" y="50"/>
                                </a:lnTo>
                                <a:lnTo>
                                  <a:pt x="73" y="41"/>
                                </a:lnTo>
                                <a:lnTo>
                                  <a:pt x="72" y="34"/>
                                </a:lnTo>
                                <a:lnTo>
                                  <a:pt x="70" y="29"/>
                                </a:lnTo>
                                <a:lnTo>
                                  <a:pt x="68" y="25"/>
                                </a:lnTo>
                                <a:lnTo>
                                  <a:pt x="64" y="21"/>
                                </a:lnTo>
                                <a:lnTo>
                                  <a:pt x="61" y="18"/>
                                </a:lnTo>
                                <a:lnTo>
                                  <a:pt x="56" y="17"/>
                                </a:lnTo>
                                <a:lnTo>
                                  <a:pt x="51" y="17"/>
                                </a:lnTo>
                                <a:lnTo>
                                  <a:pt x="43" y="17"/>
                                </a:lnTo>
                                <a:lnTo>
                                  <a:pt x="35" y="22"/>
                                </a:lnTo>
                                <a:lnTo>
                                  <a:pt x="27" y="28"/>
                                </a:lnTo>
                                <a:lnTo>
                                  <a:pt x="20" y="38"/>
                                </a:lnTo>
                                <a:lnTo>
                                  <a:pt x="20" y="113"/>
                                </a:lnTo>
                                <a:lnTo>
                                  <a:pt x="20" y="114"/>
                                </a:lnTo>
                                <a:lnTo>
                                  <a:pt x="19" y="114"/>
                                </a:lnTo>
                                <a:lnTo>
                                  <a:pt x="19" y="115"/>
                                </a:lnTo>
                                <a:lnTo>
                                  <a:pt x="18" y="115"/>
                                </a:lnTo>
                                <a:lnTo>
                                  <a:pt x="16" y="117"/>
                                </a:lnTo>
                                <a:lnTo>
                                  <a:pt x="15" y="117"/>
                                </a:lnTo>
                                <a:lnTo>
                                  <a:pt x="13" y="117"/>
                                </a:lnTo>
                                <a:lnTo>
                                  <a:pt x="10" y="117"/>
                                </a:lnTo>
                                <a:lnTo>
                                  <a:pt x="6" y="117"/>
                                </a:lnTo>
                                <a:lnTo>
                                  <a:pt x="5" y="117"/>
                                </a:lnTo>
                                <a:lnTo>
                                  <a:pt x="3" y="117"/>
                                </a:lnTo>
                                <a:lnTo>
                                  <a:pt x="2" y="115"/>
                                </a:lnTo>
                                <a:lnTo>
                                  <a:pt x="0" y="115"/>
                                </a:lnTo>
                                <a:lnTo>
                                  <a:pt x="0" y="114"/>
                                </a:lnTo>
                                <a:lnTo>
                                  <a:pt x="0" y="114"/>
                                </a:lnTo>
                                <a:lnTo>
                                  <a:pt x="0" y="113"/>
                                </a:lnTo>
                                <a:lnTo>
                                  <a:pt x="0" y="5"/>
                                </a:lnTo>
                                <a:lnTo>
                                  <a:pt x="0" y="3"/>
                                </a:lnTo>
                                <a:lnTo>
                                  <a:pt x="0" y="3"/>
                                </a:lnTo>
                                <a:lnTo>
                                  <a:pt x="0" y="2"/>
                                </a:lnTo>
                                <a:lnTo>
                                  <a:pt x="2" y="2"/>
                                </a:lnTo>
                                <a:lnTo>
                                  <a:pt x="3" y="1"/>
                                </a:lnTo>
                                <a:lnTo>
                                  <a:pt x="4" y="1"/>
                                </a:lnTo>
                                <a:lnTo>
                                  <a:pt x="6" y="1"/>
                                </a:lnTo>
                                <a:lnTo>
                                  <a:pt x="9" y="1"/>
                                </a:lnTo>
                                <a:lnTo>
                                  <a:pt x="11" y="1"/>
                                </a:lnTo>
                                <a:lnTo>
                                  <a:pt x="14" y="1"/>
                                </a:lnTo>
                                <a:lnTo>
                                  <a:pt x="15" y="1"/>
                                </a:lnTo>
                                <a:lnTo>
                                  <a:pt x="16" y="2"/>
                                </a:lnTo>
                                <a:lnTo>
                                  <a:pt x="16" y="2"/>
                                </a:lnTo>
                                <a:lnTo>
                                  <a:pt x="18" y="3"/>
                                </a:lnTo>
                                <a:lnTo>
                                  <a:pt x="18" y="3"/>
                                </a:lnTo>
                                <a:lnTo>
                                  <a:pt x="18" y="5"/>
                                </a:lnTo>
                                <a:lnTo>
                                  <a:pt x="18" y="19"/>
                                </a:lnTo>
                                <a:lnTo>
                                  <a:pt x="27" y="9"/>
                                </a:lnTo>
                                <a:lnTo>
                                  <a:pt x="36" y="5"/>
                                </a:lnTo>
                                <a:lnTo>
                                  <a:pt x="45" y="0"/>
                                </a:lnTo>
                                <a:lnTo>
                                  <a:pt x="54" y="0"/>
                                </a:lnTo>
                                <a:lnTo>
                                  <a:pt x="64" y="0"/>
                                </a:lnTo>
                                <a:lnTo>
                                  <a:pt x="73" y="3"/>
                                </a:lnTo>
                                <a:lnTo>
                                  <a:pt x="79" y="7"/>
                                </a:lnTo>
                                <a:lnTo>
                                  <a:pt x="84" y="13"/>
                                </a:lnTo>
                                <a:lnTo>
                                  <a:pt x="89" y="19"/>
                                </a:lnTo>
                                <a:lnTo>
                                  <a:pt x="91" y="27"/>
                                </a:lnTo>
                                <a:lnTo>
                                  <a:pt x="93" y="35"/>
                                </a:lnTo>
                                <a:lnTo>
                                  <a:pt x="93" y="46"/>
                                </a:lnTo>
                                <a:lnTo>
                                  <a:pt x="93" y="1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59" name="Freeform 346"/>
                        <wps:cNvSpPr>
                          <a:spLocks/>
                        </wps:cNvSpPr>
                        <wps:spPr bwMode="auto">
                          <a:xfrm>
                            <a:off x="7232650" y="1041400"/>
                            <a:ext cx="33338" cy="61913"/>
                          </a:xfrm>
                          <a:custGeom>
                            <a:avLst/>
                            <a:gdLst>
                              <a:gd name="T0" fmla="*/ 63 w 63"/>
                              <a:gd name="T1" fmla="*/ 15 h 117"/>
                              <a:gd name="T2" fmla="*/ 63 w 63"/>
                              <a:gd name="T3" fmla="*/ 19 h 117"/>
                              <a:gd name="T4" fmla="*/ 61 w 63"/>
                              <a:gd name="T5" fmla="*/ 21 h 117"/>
                              <a:gd name="T6" fmla="*/ 60 w 63"/>
                              <a:gd name="T7" fmla="*/ 21 h 117"/>
                              <a:gd name="T8" fmla="*/ 59 w 63"/>
                              <a:gd name="T9" fmla="*/ 21 h 117"/>
                              <a:gd name="T10" fmla="*/ 57 w 63"/>
                              <a:gd name="T11" fmla="*/ 21 h 117"/>
                              <a:gd name="T12" fmla="*/ 53 w 63"/>
                              <a:gd name="T13" fmla="*/ 20 h 117"/>
                              <a:gd name="T14" fmla="*/ 48 w 63"/>
                              <a:gd name="T15" fmla="*/ 19 h 117"/>
                              <a:gd name="T16" fmla="*/ 43 w 63"/>
                              <a:gd name="T17" fmla="*/ 19 h 117"/>
                              <a:gd name="T18" fmla="*/ 37 w 63"/>
                              <a:gd name="T19" fmla="*/ 21 h 117"/>
                              <a:gd name="T20" fmla="*/ 31 w 63"/>
                              <a:gd name="T21" fmla="*/ 28 h 117"/>
                              <a:gd name="T22" fmla="*/ 23 w 63"/>
                              <a:gd name="T23" fmla="*/ 36 h 117"/>
                              <a:gd name="T24" fmla="*/ 20 w 63"/>
                              <a:gd name="T25" fmla="*/ 114 h 117"/>
                              <a:gd name="T26" fmla="*/ 18 w 63"/>
                              <a:gd name="T27" fmla="*/ 115 h 117"/>
                              <a:gd name="T28" fmla="*/ 17 w 63"/>
                              <a:gd name="T29" fmla="*/ 116 h 117"/>
                              <a:gd name="T30" fmla="*/ 15 w 63"/>
                              <a:gd name="T31" fmla="*/ 117 h 117"/>
                              <a:gd name="T32" fmla="*/ 10 w 63"/>
                              <a:gd name="T33" fmla="*/ 117 h 117"/>
                              <a:gd name="T34" fmla="*/ 5 w 63"/>
                              <a:gd name="T35" fmla="*/ 117 h 117"/>
                              <a:gd name="T36" fmla="*/ 1 w 63"/>
                              <a:gd name="T37" fmla="*/ 116 h 117"/>
                              <a:gd name="T38" fmla="*/ 0 w 63"/>
                              <a:gd name="T39" fmla="*/ 115 h 117"/>
                              <a:gd name="T40" fmla="*/ 0 w 63"/>
                              <a:gd name="T41" fmla="*/ 114 h 117"/>
                              <a:gd name="T42" fmla="*/ 0 w 63"/>
                              <a:gd name="T43" fmla="*/ 4 h 117"/>
                              <a:gd name="T44" fmla="*/ 0 w 63"/>
                              <a:gd name="T45" fmla="*/ 3 h 117"/>
                              <a:gd name="T46" fmla="*/ 2 w 63"/>
                              <a:gd name="T47" fmla="*/ 2 h 117"/>
                              <a:gd name="T48" fmla="*/ 6 w 63"/>
                              <a:gd name="T49" fmla="*/ 2 h 117"/>
                              <a:gd name="T50" fmla="*/ 11 w 63"/>
                              <a:gd name="T51" fmla="*/ 2 h 117"/>
                              <a:gd name="T52" fmla="*/ 15 w 63"/>
                              <a:gd name="T53" fmla="*/ 2 h 117"/>
                              <a:gd name="T54" fmla="*/ 17 w 63"/>
                              <a:gd name="T55" fmla="*/ 3 h 117"/>
                              <a:gd name="T56" fmla="*/ 17 w 63"/>
                              <a:gd name="T57" fmla="*/ 4 h 117"/>
                              <a:gd name="T58" fmla="*/ 17 w 63"/>
                              <a:gd name="T59" fmla="*/ 21 h 117"/>
                              <a:gd name="T60" fmla="*/ 26 w 63"/>
                              <a:gd name="T61" fmla="*/ 10 h 117"/>
                              <a:gd name="T62" fmla="*/ 33 w 63"/>
                              <a:gd name="T63" fmla="*/ 4 h 117"/>
                              <a:gd name="T64" fmla="*/ 40 w 63"/>
                              <a:gd name="T65" fmla="*/ 0 h 117"/>
                              <a:gd name="T66" fmla="*/ 47 w 63"/>
                              <a:gd name="T67" fmla="*/ 0 h 117"/>
                              <a:gd name="T68" fmla="*/ 50 w 63"/>
                              <a:gd name="T69" fmla="*/ 0 h 117"/>
                              <a:gd name="T70" fmla="*/ 55 w 63"/>
                              <a:gd name="T71" fmla="*/ 0 h 117"/>
                              <a:gd name="T72" fmla="*/ 59 w 63"/>
                              <a:gd name="T73" fmla="*/ 2 h 117"/>
                              <a:gd name="T74" fmla="*/ 61 w 63"/>
                              <a:gd name="T75" fmla="*/ 3 h 117"/>
                              <a:gd name="T76" fmla="*/ 63 w 63"/>
                              <a:gd name="T77" fmla="*/ 4 h 117"/>
                              <a:gd name="T78" fmla="*/ 63 w 63"/>
                              <a:gd name="T79" fmla="*/ 5 h 117"/>
                              <a:gd name="T80" fmla="*/ 63 w 63"/>
                              <a:gd name="T81" fmla="*/ 8 h 117"/>
                              <a:gd name="T82" fmla="*/ 63 w 63"/>
                              <a:gd name="T83" fmla="*/ 13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63" h="117">
                                <a:moveTo>
                                  <a:pt x="63" y="13"/>
                                </a:moveTo>
                                <a:lnTo>
                                  <a:pt x="63" y="15"/>
                                </a:lnTo>
                                <a:lnTo>
                                  <a:pt x="63" y="16"/>
                                </a:lnTo>
                                <a:lnTo>
                                  <a:pt x="63" y="19"/>
                                </a:lnTo>
                                <a:lnTo>
                                  <a:pt x="63" y="20"/>
                                </a:lnTo>
                                <a:lnTo>
                                  <a:pt x="61" y="21"/>
                                </a:lnTo>
                                <a:lnTo>
                                  <a:pt x="61" y="21"/>
                                </a:lnTo>
                                <a:lnTo>
                                  <a:pt x="60" y="21"/>
                                </a:lnTo>
                                <a:lnTo>
                                  <a:pt x="60" y="21"/>
                                </a:lnTo>
                                <a:lnTo>
                                  <a:pt x="59" y="21"/>
                                </a:lnTo>
                                <a:lnTo>
                                  <a:pt x="58" y="21"/>
                                </a:lnTo>
                                <a:lnTo>
                                  <a:pt x="57" y="21"/>
                                </a:lnTo>
                                <a:lnTo>
                                  <a:pt x="54" y="20"/>
                                </a:lnTo>
                                <a:lnTo>
                                  <a:pt x="53" y="20"/>
                                </a:lnTo>
                                <a:lnTo>
                                  <a:pt x="50" y="19"/>
                                </a:lnTo>
                                <a:lnTo>
                                  <a:pt x="48" y="19"/>
                                </a:lnTo>
                                <a:lnTo>
                                  <a:pt x="45" y="19"/>
                                </a:lnTo>
                                <a:lnTo>
                                  <a:pt x="43" y="19"/>
                                </a:lnTo>
                                <a:lnTo>
                                  <a:pt x="39" y="20"/>
                                </a:lnTo>
                                <a:lnTo>
                                  <a:pt x="37" y="21"/>
                                </a:lnTo>
                                <a:lnTo>
                                  <a:pt x="33" y="24"/>
                                </a:lnTo>
                                <a:lnTo>
                                  <a:pt x="31" y="28"/>
                                </a:lnTo>
                                <a:lnTo>
                                  <a:pt x="27" y="31"/>
                                </a:lnTo>
                                <a:lnTo>
                                  <a:pt x="23" y="36"/>
                                </a:lnTo>
                                <a:lnTo>
                                  <a:pt x="20" y="42"/>
                                </a:lnTo>
                                <a:lnTo>
                                  <a:pt x="20" y="114"/>
                                </a:lnTo>
                                <a:lnTo>
                                  <a:pt x="20" y="115"/>
                                </a:lnTo>
                                <a:lnTo>
                                  <a:pt x="18" y="115"/>
                                </a:lnTo>
                                <a:lnTo>
                                  <a:pt x="18" y="116"/>
                                </a:lnTo>
                                <a:lnTo>
                                  <a:pt x="17" y="116"/>
                                </a:lnTo>
                                <a:lnTo>
                                  <a:pt x="16" y="117"/>
                                </a:lnTo>
                                <a:lnTo>
                                  <a:pt x="15" y="117"/>
                                </a:lnTo>
                                <a:lnTo>
                                  <a:pt x="12" y="117"/>
                                </a:lnTo>
                                <a:lnTo>
                                  <a:pt x="10" y="117"/>
                                </a:lnTo>
                                <a:lnTo>
                                  <a:pt x="7" y="117"/>
                                </a:lnTo>
                                <a:lnTo>
                                  <a:pt x="5" y="117"/>
                                </a:lnTo>
                                <a:lnTo>
                                  <a:pt x="2" y="117"/>
                                </a:lnTo>
                                <a:lnTo>
                                  <a:pt x="1" y="116"/>
                                </a:lnTo>
                                <a:lnTo>
                                  <a:pt x="1" y="116"/>
                                </a:lnTo>
                                <a:lnTo>
                                  <a:pt x="0" y="115"/>
                                </a:lnTo>
                                <a:lnTo>
                                  <a:pt x="0" y="115"/>
                                </a:lnTo>
                                <a:lnTo>
                                  <a:pt x="0" y="114"/>
                                </a:lnTo>
                                <a:lnTo>
                                  <a:pt x="0" y="5"/>
                                </a:lnTo>
                                <a:lnTo>
                                  <a:pt x="0" y="4"/>
                                </a:lnTo>
                                <a:lnTo>
                                  <a:pt x="0" y="4"/>
                                </a:lnTo>
                                <a:lnTo>
                                  <a:pt x="0" y="3"/>
                                </a:lnTo>
                                <a:lnTo>
                                  <a:pt x="1" y="3"/>
                                </a:lnTo>
                                <a:lnTo>
                                  <a:pt x="2" y="2"/>
                                </a:lnTo>
                                <a:lnTo>
                                  <a:pt x="4" y="2"/>
                                </a:lnTo>
                                <a:lnTo>
                                  <a:pt x="6" y="2"/>
                                </a:lnTo>
                                <a:lnTo>
                                  <a:pt x="8" y="2"/>
                                </a:lnTo>
                                <a:lnTo>
                                  <a:pt x="11" y="2"/>
                                </a:lnTo>
                                <a:lnTo>
                                  <a:pt x="13" y="2"/>
                                </a:lnTo>
                                <a:lnTo>
                                  <a:pt x="15" y="2"/>
                                </a:lnTo>
                                <a:lnTo>
                                  <a:pt x="16" y="3"/>
                                </a:lnTo>
                                <a:lnTo>
                                  <a:pt x="17" y="3"/>
                                </a:lnTo>
                                <a:lnTo>
                                  <a:pt x="17" y="4"/>
                                </a:lnTo>
                                <a:lnTo>
                                  <a:pt x="17" y="4"/>
                                </a:lnTo>
                                <a:lnTo>
                                  <a:pt x="17" y="5"/>
                                </a:lnTo>
                                <a:lnTo>
                                  <a:pt x="17" y="21"/>
                                </a:lnTo>
                                <a:lnTo>
                                  <a:pt x="22" y="15"/>
                                </a:lnTo>
                                <a:lnTo>
                                  <a:pt x="26" y="10"/>
                                </a:lnTo>
                                <a:lnTo>
                                  <a:pt x="29" y="7"/>
                                </a:lnTo>
                                <a:lnTo>
                                  <a:pt x="33" y="4"/>
                                </a:lnTo>
                                <a:lnTo>
                                  <a:pt x="37" y="2"/>
                                </a:lnTo>
                                <a:lnTo>
                                  <a:pt x="40" y="0"/>
                                </a:lnTo>
                                <a:lnTo>
                                  <a:pt x="43" y="0"/>
                                </a:lnTo>
                                <a:lnTo>
                                  <a:pt x="47" y="0"/>
                                </a:lnTo>
                                <a:lnTo>
                                  <a:pt x="49" y="0"/>
                                </a:lnTo>
                                <a:lnTo>
                                  <a:pt x="50" y="0"/>
                                </a:lnTo>
                                <a:lnTo>
                                  <a:pt x="53" y="0"/>
                                </a:lnTo>
                                <a:lnTo>
                                  <a:pt x="55" y="0"/>
                                </a:lnTo>
                                <a:lnTo>
                                  <a:pt x="57" y="2"/>
                                </a:lnTo>
                                <a:lnTo>
                                  <a:pt x="59" y="2"/>
                                </a:lnTo>
                                <a:lnTo>
                                  <a:pt x="60" y="3"/>
                                </a:lnTo>
                                <a:lnTo>
                                  <a:pt x="61" y="3"/>
                                </a:lnTo>
                                <a:lnTo>
                                  <a:pt x="61" y="4"/>
                                </a:lnTo>
                                <a:lnTo>
                                  <a:pt x="63" y="4"/>
                                </a:lnTo>
                                <a:lnTo>
                                  <a:pt x="63" y="5"/>
                                </a:lnTo>
                                <a:lnTo>
                                  <a:pt x="63" y="5"/>
                                </a:lnTo>
                                <a:lnTo>
                                  <a:pt x="63" y="7"/>
                                </a:lnTo>
                                <a:lnTo>
                                  <a:pt x="63" y="8"/>
                                </a:lnTo>
                                <a:lnTo>
                                  <a:pt x="63" y="10"/>
                                </a:lnTo>
                                <a:lnTo>
                                  <a:pt x="63"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60" name="Freeform 347"/>
                        <wps:cNvSpPr>
                          <a:spLocks noEditPoints="1"/>
                        </wps:cNvSpPr>
                        <wps:spPr bwMode="auto">
                          <a:xfrm>
                            <a:off x="7272338" y="1041400"/>
                            <a:ext cx="52388" cy="63500"/>
                          </a:xfrm>
                          <a:custGeom>
                            <a:avLst/>
                            <a:gdLst>
                              <a:gd name="T0" fmla="*/ 100 w 100"/>
                              <a:gd name="T1" fmla="*/ 60 h 119"/>
                              <a:gd name="T2" fmla="*/ 95 w 100"/>
                              <a:gd name="T3" fmla="*/ 63 h 119"/>
                              <a:gd name="T4" fmla="*/ 21 w 100"/>
                              <a:gd name="T5" fmla="*/ 63 h 119"/>
                              <a:gd name="T6" fmla="*/ 23 w 100"/>
                              <a:gd name="T7" fmla="*/ 79 h 119"/>
                              <a:gd name="T8" fmla="*/ 28 w 100"/>
                              <a:gd name="T9" fmla="*/ 93 h 119"/>
                              <a:gd name="T10" fmla="*/ 39 w 100"/>
                              <a:gd name="T11" fmla="*/ 100 h 119"/>
                              <a:gd name="T12" fmla="*/ 57 w 100"/>
                              <a:gd name="T13" fmla="*/ 103 h 119"/>
                              <a:gd name="T14" fmla="*/ 70 w 100"/>
                              <a:gd name="T15" fmla="*/ 101 h 119"/>
                              <a:gd name="T16" fmla="*/ 80 w 100"/>
                              <a:gd name="T17" fmla="*/ 99 h 119"/>
                              <a:gd name="T18" fmla="*/ 87 w 100"/>
                              <a:gd name="T19" fmla="*/ 97 h 119"/>
                              <a:gd name="T20" fmla="*/ 92 w 100"/>
                              <a:gd name="T21" fmla="*/ 95 h 119"/>
                              <a:gd name="T22" fmla="*/ 94 w 100"/>
                              <a:gd name="T23" fmla="*/ 95 h 119"/>
                              <a:gd name="T24" fmla="*/ 95 w 100"/>
                              <a:gd name="T25" fmla="*/ 97 h 119"/>
                              <a:gd name="T26" fmla="*/ 95 w 100"/>
                              <a:gd name="T27" fmla="*/ 99 h 119"/>
                              <a:gd name="T28" fmla="*/ 95 w 100"/>
                              <a:gd name="T29" fmla="*/ 103 h 119"/>
                              <a:gd name="T30" fmla="*/ 95 w 100"/>
                              <a:gd name="T31" fmla="*/ 105 h 119"/>
                              <a:gd name="T32" fmla="*/ 95 w 100"/>
                              <a:gd name="T33" fmla="*/ 108 h 119"/>
                              <a:gd name="T34" fmla="*/ 94 w 100"/>
                              <a:gd name="T35" fmla="*/ 109 h 119"/>
                              <a:gd name="T36" fmla="*/ 92 w 100"/>
                              <a:gd name="T37" fmla="*/ 110 h 119"/>
                              <a:gd name="T38" fmla="*/ 89 w 100"/>
                              <a:gd name="T39" fmla="*/ 113 h 119"/>
                              <a:gd name="T40" fmla="*/ 81 w 100"/>
                              <a:gd name="T41" fmla="*/ 115 h 119"/>
                              <a:gd name="T42" fmla="*/ 69 w 100"/>
                              <a:gd name="T43" fmla="*/ 117 h 119"/>
                              <a:gd name="T44" fmla="*/ 54 w 100"/>
                              <a:gd name="T45" fmla="*/ 119 h 119"/>
                              <a:gd name="T46" fmla="*/ 31 w 100"/>
                              <a:gd name="T47" fmla="*/ 115 h 119"/>
                              <a:gd name="T48" fmla="*/ 14 w 100"/>
                              <a:gd name="T49" fmla="*/ 104 h 119"/>
                              <a:gd name="T50" fmla="*/ 4 w 100"/>
                              <a:gd name="T51" fmla="*/ 85 h 119"/>
                              <a:gd name="T52" fmla="*/ 0 w 100"/>
                              <a:gd name="T53" fmla="*/ 60 h 119"/>
                              <a:gd name="T54" fmla="*/ 4 w 100"/>
                              <a:gd name="T55" fmla="*/ 35 h 119"/>
                              <a:gd name="T56" fmla="*/ 14 w 100"/>
                              <a:gd name="T57" fmla="*/ 16 h 119"/>
                              <a:gd name="T58" fmla="*/ 31 w 100"/>
                              <a:gd name="T59" fmla="*/ 4 h 119"/>
                              <a:gd name="T60" fmla="*/ 52 w 100"/>
                              <a:gd name="T61" fmla="*/ 0 h 119"/>
                              <a:gd name="T62" fmla="*/ 74 w 100"/>
                              <a:gd name="T63" fmla="*/ 4 h 119"/>
                              <a:gd name="T64" fmla="*/ 89 w 100"/>
                              <a:gd name="T65" fmla="*/ 15 h 119"/>
                              <a:gd name="T66" fmla="*/ 97 w 100"/>
                              <a:gd name="T67" fmla="*/ 31 h 119"/>
                              <a:gd name="T68" fmla="*/ 100 w 100"/>
                              <a:gd name="T69" fmla="*/ 51 h 119"/>
                              <a:gd name="T70" fmla="*/ 80 w 100"/>
                              <a:gd name="T71" fmla="*/ 49 h 119"/>
                              <a:gd name="T72" fmla="*/ 73 w 100"/>
                              <a:gd name="T73" fmla="*/ 25 h 119"/>
                              <a:gd name="T74" fmla="*/ 52 w 100"/>
                              <a:gd name="T75" fmla="*/ 15 h 119"/>
                              <a:gd name="T76" fmla="*/ 38 w 100"/>
                              <a:gd name="T77" fmla="*/ 19 h 119"/>
                              <a:gd name="T78" fmla="*/ 30 w 100"/>
                              <a:gd name="T79" fmla="*/ 26 h 119"/>
                              <a:gd name="T80" fmla="*/ 23 w 100"/>
                              <a:gd name="T81" fmla="*/ 36 h 119"/>
                              <a:gd name="T82" fmla="*/ 21 w 100"/>
                              <a:gd name="T83" fmla="*/ 49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100" h="119">
                                <a:moveTo>
                                  <a:pt x="100" y="55"/>
                                </a:moveTo>
                                <a:lnTo>
                                  <a:pt x="100" y="60"/>
                                </a:lnTo>
                                <a:lnTo>
                                  <a:pt x="97" y="62"/>
                                </a:lnTo>
                                <a:lnTo>
                                  <a:pt x="95" y="63"/>
                                </a:lnTo>
                                <a:lnTo>
                                  <a:pt x="92" y="63"/>
                                </a:lnTo>
                                <a:lnTo>
                                  <a:pt x="21" y="63"/>
                                </a:lnTo>
                                <a:lnTo>
                                  <a:pt x="21" y="72"/>
                                </a:lnTo>
                                <a:lnTo>
                                  <a:pt x="23" y="79"/>
                                </a:lnTo>
                                <a:lnTo>
                                  <a:pt x="25" y="87"/>
                                </a:lnTo>
                                <a:lnTo>
                                  <a:pt x="28" y="93"/>
                                </a:lnTo>
                                <a:lnTo>
                                  <a:pt x="33" y="97"/>
                                </a:lnTo>
                                <a:lnTo>
                                  <a:pt x="39" y="100"/>
                                </a:lnTo>
                                <a:lnTo>
                                  <a:pt x="47" y="103"/>
                                </a:lnTo>
                                <a:lnTo>
                                  <a:pt x="57" y="103"/>
                                </a:lnTo>
                                <a:lnTo>
                                  <a:pt x="64" y="103"/>
                                </a:lnTo>
                                <a:lnTo>
                                  <a:pt x="70" y="101"/>
                                </a:lnTo>
                                <a:lnTo>
                                  <a:pt x="75" y="100"/>
                                </a:lnTo>
                                <a:lnTo>
                                  <a:pt x="80" y="99"/>
                                </a:lnTo>
                                <a:lnTo>
                                  <a:pt x="85" y="98"/>
                                </a:lnTo>
                                <a:lnTo>
                                  <a:pt x="87" y="97"/>
                                </a:lnTo>
                                <a:lnTo>
                                  <a:pt x="90" y="95"/>
                                </a:lnTo>
                                <a:lnTo>
                                  <a:pt x="92" y="95"/>
                                </a:lnTo>
                                <a:lnTo>
                                  <a:pt x="92" y="95"/>
                                </a:lnTo>
                                <a:lnTo>
                                  <a:pt x="94" y="95"/>
                                </a:lnTo>
                                <a:lnTo>
                                  <a:pt x="94" y="95"/>
                                </a:lnTo>
                                <a:lnTo>
                                  <a:pt x="95" y="97"/>
                                </a:lnTo>
                                <a:lnTo>
                                  <a:pt x="95" y="98"/>
                                </a:lnTo>
                                <a:lnTo>
                                  <a:pt x="95" y="99"/>
                                </a:lnTo>
                                <a:lnTo>
                                  <a:pt x="95" y="100"/>
                                </a:lnTo>
                                <a:lnTo>
                                  <a:pt x="95" y="103"/>
                                </a:lnTo>
                                <a:lnTo>
                                  <a:pt x="95" y="104"/>
                                </a:lnTo>
                                <a:lnTo>
                                  <a:pt x="95" y="105"/>
                                </a:lnTo>
                                <a:lnTo>
                                  <a:pt x="95" y="106"/>
                                </a:lnTo>
                                <a:lnTo>
                                  <a:pt x="95" y="108"/>
                                </a:lnTo>
                                <a:lnTo>
                                  <a:pt x="95" y="108"/>
                                </a:lnTo>
                                <a:lnTo>
                                  <a:pt x="94" y="109"/>
                                </a:lnTo>
                                <a:lnTo>
                                  <a:pt x="94" y="110"/>
                                </a:lnTo>
                                <a:lnTo>
                                  <a:pt x="92" y="110"/>
                                </a:lnTo>
                                <a:lnTo>
                                  <a:pt x="92" y="111"/>
                                </a:lnTo>
                                <a:lnTo>
                                  <a:pt x="89" y="113"/>
                                </a:lnTo>
                                <a:lnTo>
                                  <a:pt x="85" y="114"/>
                                </a:lnTo>
                                <a:lnTo>
                                  <a:pt x="81" y="115"/>
                                </a:lnTo>
                                <a:lnTo>
                                  <a:pt x="75" y="116"/>
                                </a:lnTo>
                                <a:lnTo>
                                  <a:pt x="69" y="117"/>
                                </a:lnTo>
                                <a:lnTo>
                                  <a:pt x="62" y="119"/>
                                </a:lnTo>
                                <a:lnTo>
                                  <a:pt x="54" y="119"/>
                                </a:lnTo>
                                <a:lnTo>
                                  <a:pt x="42" y="119"/>
                                </a:lnTo>
                                <a:lnTo>
                                  <a:pt x="31" y="115"/>
                                </a:lnTo>
                                <a:lnTo>
                                  <a:pt x="21" y="111"/>
                                </a:lnTo>
                                <a:lnTo>
                                  <a:pt x="14" y="104"/>
                                </a:lnTo>
                                <a:lnTo>
                                  <a:pt x="7" y="97"/>
                                </a:lnTo>
                                <a:lnTo>
                                  <a:pt x="4" y="85"/>
                                </a:lnTo>
                                <a:lnTo>
                                  <a:pt x="1" y="74"/>
                                </a:lnTo>
                                <a:lnTo>
                                  <a:pt x="0" y="60"/>
                                </a:lnTo>
                                <a:lnTo>
                                  <a:pt x="1" y="47"/>
                                </a:lnTo>
                                <a:lnTo>
                                  <a:pt x="4" y="35"/>
                                </a:lnTo>
                                <a:lnTo>
                                  <a:pt x="7" y="25"/>
                                </a:lnTo>
                                <a:lnTo>
                                  <a:pt x="14" y="16"/>
                                </a:lnTo>
                                <a:lnTo>
                                  <a:pt x="21" y="9"/>
                                </a:lnTo>
                                <a:lnTo>
                                  <a:pt x="31" y="4"/>
                                </a:lnTo>
                                <a:lnTo>
                                  <a:pt x="41" y="0"/>
                                </a:lnTo>
                                <a:lnTo>
                                  <a:pt x="52" y="0"/>
                                </a:lnTo>
                                <a:lnTo>
                                  <a:pt x="64" y="0"/>
                                </a:lnTo>
                                <a:lnTo>
                                  <a:pt x="74" y="4"/>
                                </a:lnTo>
                                <a:lnTo>
                                  <a:pt x="82" y="9"/>
                                </a:lnTo>
                                <a:lnTo>
                                  <a:pt x="89" y="15"/>
                                </a:lnTo>
                                <a:lnTo>
                                  <a:pt x="94" y="23"/>
                                </a:lnTo>
                                <a:lnTo>
                                  <a:pt x="97" y="31"/>
                                </a:lnTo>
                                <a:lnTo>
                                  <a:pt x="100" y="41"/>
                                </a:lnTo>
                                <a:lnTo>
                                  <a:pt x="100" y="51"/>
                                </a:lnTo>
                                <a:lnTo>
                                  <a:pt x="100" y="55"/>
                                </a:lnTo>
                                <a:close/>
                                <a:moveTo>
                                  <a:pt x="80" y="49"/>
                                </a:moveTo>
                                <a:lnTo>
                                  <a:pt x="79" y="35"/>
                                </a:lnTo>
                                <a:lnTo>
                                  <a:pt x="73" y="25"/>
                                </a:lnTo>
                                <a:lnTo>
                                  <a:pt x="64" y="18"/>
                                </a:lnTo>
                                <a:lnTo>
                                  <a:pt x="52" y="15"/>
                                </a:lnTo>
                                <a:lnTo>
                                  <a:pt x="44" y="16"/>
                                </a:lnTo>
                                <a:lnTo>
                                  <a:pt x="38" y="19"/>
                                </a:lnTo>
                                <a:lnTo>
                                  <a:pt x="33" y="21"/>
                                </a:lnTo>
                                <a:lnTo>
                                  <a:pt x="30" y="26"/>
                                </a:lnTo>
                                <a:lnTo>
                                  <a:pt x="26" y="30"/>
                                </a:lnTo>
                                <a:lnTo>
                                  <a:pt x="23" y="36"/>
                                </a:lnTo>
                                <a:lnTo>
                                  <a:pt x="22" y="42"/>
                                </a:lnTo>
                                <a:lnTo>
                                  <a:pt x="21" y="49"/>
                                </a:lnTo>
                                <a:lnTo>
                                  <a:pt x="80" y="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61" name="Freeform 348"/>
                        <wps:cNvSpPr>
                          <a:spLocks/>
                        </wps:cNvSpPr>
                        <wps:spPr bwMode="auto">
                          <a:xfrm>
                            <a:off x="7340600" y="1041400"/>
                            <a:ext cx="85725" cy="61913"/>
                          </a:xfrm>
                          <a:custGeom>
                            <a:avLst/>
                            <a:gdLst>
                              <a:gd name="T0" fmla="*/ 160 w 160"/>
                              <a:gd name="T1" fmla="*/ 115 h 117"/>
                              <a:gd name="T2" fmla="*/ 158 w 160"/>
                              <a:gd name="T3" fmla="*/ 116 h 117"/>
                              <a:gd name="T4" fmla="*/ 156 w 160"/>
                              <a:gd name="T5" fmla="*/ 117 h 117"/>
                              <a:gd name="T6" fmla="*/ 152 w 160"/>
                              <a:gd name="T7" fmla="*/ 117 h 117"/>
                              <a:gd name="T8" fmla="*/ 147 w 160"/>
                              <a:gd name="T9" fmla="*/ 117 h 117"/>
                              <a:gd name="T10" fmla="*/ 142 w 160"/>
                              <a:gd name="T11" fmla="*/ 117 h 117"/>
                              <a:gd name="T12" fmla="*/ 141 w 160"/>
                              <a:gd name="T13" fmla="*/ 116 h 117"/>
                              <a:gd name="T14" fmla="*/ 140 w 160"/>
                              <a:gd name="T15" fmla="*/ 115 h 117"/>
                              <a:gd name="T16" fmla="*/ 140 w 160"/>
                              <a:gd name="T17" fmla="*/ 49 h 117"/>
                              <a:gd name="T18" fmla="*/ 139 w 160"/>
                              <a:gd name="T19" fmla="*/ 35 h 117"/>
                              <a:gd name="T20" fmla="*/ 135 w 160"/>
                              <a:gd name="T21" fmla="*/ 26 h 117"/>
                              <a:gd name="T22" fmla="*/ 128 w 160"/>
                              <a:gd name="T23" fmla="*/ 19 h 117"/>
                              <a:gd name="T24" fmla="*/ 118 w 160"/>
                              <a:gd name="T25" fmla="*/ 18 h 117"/>
                              <a:gd name="T26" fmla="*/ 104 w 160"/>
                              <a:gd name="T27" fmla="*/ 23 h 117"/>
                              <a:gd name="T28" fmla="*/ 89 w 160"/>
                              <a:gd name="T29" fmla="*/ 39 h 117"/>
                              <a:gd name="T30" fmla="*/ 89 w 160"/>
                              <a:gd name="T31" fmla="*/ 115 h 117"/>
                              <a:gd name="T32" fmla="*/ 88 w 160"/>
                              <a:gd name="T33" fmla="*/ 116 h 117"/>
                              <a:gd name="T34" fmla="*/ 86 w 160"/>
                              <a:gd name="T35" fmla="*/ 117 h 117"/>
                              <a:gd name="T36" fmla="*/ 82 w 160"/>
                              <a:gd name="T37" fmla="*/ 117 h 117"/>
                              <a:gd name="T38" fmla="*/ 77 w 160"/>
                              <a:gd name="T39" fmla="*/ 117 h 117"/>
                              <a:gd name="T40" fmla="*/ 72 w 160"/>
                              <a:gd name="T41" fmla="*/ 117 h 117"/>
                              <a:gd name="T42" fmla="*/ 70 w 160"/>
                              <a:gd name="T43" fmla="*/ 116 h 117"/>
                              <a:gd name="T44" fmla="*/ 70 w 160"/>
                              <a:gd name="T45" fmla="*/ 115 h 117"/>
                              <a:gd name="T46" fmla="*/ 70 w 160"/>
                              <a:gd name="T47" fmla="*/ 49 h 117"/>
                              <a:gd name="T48" fmla="*/ 69 w 160"/>
                              <a:gd name="T49" fmla="*/ 35 h 117"/>
                              <a:gd name="T50" fmla="*/ 64 w 160"/>
                              <a:gd name="T51" fmla="*/ 26 h 117"/>
                              <a:gd name="T52" fmla="*/ 57 w 160"/>
                              <a:gd name="T53" fmla="*/ 19 h 117"/>
                              <a:gd name="T54" fmla="*/ 48 w 160"/>
                              <a:gd name="T55" fmla="*/ 18 h 117"/>
                              <a:gd name="T56" fmla="*/ 34 w 160"/>
                              <a:gd name="T57" fmla="*/ 23 h 117"/>
                              <a:gd name="T58" fmla="*/ 19 w 160"/>
                              <a:gd name="T59" fmla="*/ 39 h 117"/>
                              <a:gd name="T60" fmla="*/ 19 w 160"/>
                              <a:gd name="T61" fmla="*/ 115 h 117"/>
                              <a:gd name="T62" fmla="*/ 18 w 160"/>
                              <a:gd name="T63" fmla="*/ 116 h 117"/>
                              <a:gd name="T64" fmla="*/ 16 w 160"/>
                              <a:gd name="T65" fmla="*/ 117 h 117"/>
                              <a:gd name="T66" fmla="*/ 12 w 160"/>
                              <a:gd name="T67" fmla="*/ 117 h 117"/>
                              <a:gd name="T68" fmla="*/ 6 w 160"/>
                              <a:gd name="T69" fmla="*/ 117 h 117"/>
                              <a:gd name="T70" fmla="*/ 2 w 160"/>
                              <a:gd name="T71" fmla="*/ 117 h 117"/>
                              <a:gd name="T72" fmla="*/ 0 w 160"/>
                              <a:gd name="T73" fmla="*/ 116 h 117"/>
                              <a:gd name="T74" fmla="*/ 0 w 160"/>
                              <a:gd name="T75" fmla="*/ 115 h 117"/>
                              <a:gd name="T76" fmla="*/ 0 w 160"/>
                              <a:gd name="T77" fmla="*/ 5 h 117"/>
                              <a:gd name="T78" fmla="*/ 0 w 160"/>
                              <a:gd name="T79" fmla="*/ 4 h 117"/>
                              <a:gd name="T80" fmla="*/ 1 w 160"/>
                              <a:gd name="T81" fmla="*/ 3 h 117"/>
                              <a:gd name="T82" fmla="*/ 3 w 160"/>
                              <a:gd name="T83" fmla="*/ 2 h 117"/>
                              <a:gd name="T84" fmla="*/ 8 w 160"/>
                              <a:gd name="T85" fmla="*/ 2 h 117"/>
                              <a:gd name="T86" fmla="*/ 12 w 160"/>
                              <a:gd name="T87" fmla="*/ 2 h 117"/>
                              <a:gd name="T88" fmla="*/ 16 w 160"/>
                              <a:gd name="T89" fmla="*/ 3 h 117"/>
                              <a:gd name="T90" fmla="*/ 17 w 160"/>
                              <a:gd name="T91" fmla="*/ 4 h 117"/>
                              <a:gd name="T92" fmla="*/ 17 w 160"/>
                              <a:gd name="T93" fmla="*/ 5 h 117"/>
                              <a:gd name="T94" fmla="*/ 25 w 160"/>
                              <a:gd name="T95" fmla="*/ 10 h 117"/>
                              <a:gd name="T96" fmla="*/ 44 w 160"/>
                              <a:gd name="T97" fmla="*/ 0 h 117"/>
                              <a:gd name="T98" fmla="*/ 59 w 160"/>
                              <a:gd name="T99" fmla="*/ 0 h 117"/>
                              <a:gd name="T100" fmla="*/ 70 w 160"/>
                              <a:gd name="T101" fmla="*/ 3 h 117"/>
                              <a:gd name="T102" fmla="*/ 77 w 160"/>
                              <a:gd name="T103" fmla="*/ 9 h 117"/>
                              <a:gd name="T104" fmla="*/ 83 w 160"/>
                              <a:gd name="T105" fmla="*/ 16 h 117"/>
                              <a:gd name="T106" fmla="*/ 91 w 160"/>
                              <a:gd name="T107" fmla="*/ 16 h 117"/>
                              <a:gd name="T108" fmla="*/ 101 w 160"/>
                              <a:gd name="T109" fmla="*/ 8 h 117"/>
                              <a:gd name="T110" fmla="*/ 109 w 160"/>
                              <a:gd name="T111" fmla="*/ 3 h 117"/>
                              <a:gd name="T112" fmla="*/ 118 w 160"/>
                              <a:gd name="T113" fmla="*/ 0 h 117"/>
                              <a:gd name="T114" fmla="*/ 133 w 160"/>
                              <a:gd name="T115" fmla="*/ 0 h 117"/>
                              <a:gd name="T116" fmla="*/ 146 w 160"/>
                              <a:gd name="T117" fmla="*/ 8 h 117"/>
                              <a:gd name="T118" fmla="*/ 156 w 160"/>
                              <a:gd name="T119" fmla="*/ 20 h 117"/>
                              <a:gd name="T120" fmla="*/ 160 w 160"/>
                              <a:gd name="T121" fmla="*/ 36 h 117"/>
                              <a:gd name="T122" fmla="*/ 160 w 160"/>
                              <a:gd name="T123" fmla="*/ 114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60" h="117">
                                <a:moveTo>
                                  <a:pt x="160" y="114"/>
                                </a:moveTo>
                                <a:lnTo>
                                  <a:pt x="160" y="115"/>
                                </a:lnTo>
                                <a:lnTo>
                                  <a:pt x="160" y="115"/>
                                </a:lnTo>
                                <a:lnTo>
                                  <a:pt x="158" y="116"/>
                                </a:lnTo>
                                <a:lnTo>
                                  <a:pt x="157" y="116"/>
                                </a:lnTo>
                                <a:lnTo>
                                  <a:pt x="156" y="117"/>
                                </a:lnTo>
                                <a:lnTo>
                                  <a:pt x="155" y="117"/>
                                </a:lnTo>
                                <a:lnTo>
                                  <a:pt x="152" y="117"/>
                                </a:lnTo>
                                <a:lnTo>
                                  <a:pt x="150" y="117"/>
                                </a:lnTo>
                                <a:lnTo>
                                  <a:pt x="147" y="117"/>
                                </a:lnTo>
                                <a:lnTo>
                                  <a:pt x="145" y="117"/>
                                </a:lnTo>
                                <a:lnTo>
                                  <a:pt x="142" y="117"/>
                                </a:lnTo>
                                <a:lnTo>
                                  <a:pt x="141" y="116"/>
                                </a:lnTo>
                                <a:lnTo>
                                  <a:pt x="141" y="116"/>
                                </a:lnTo>
                                <a:lnTo>
                                  <a:pt x="140" y="115"/>
                                </a:lnTo>
                                <a:lnTo>
                                  <a:pt x="140" y="115"/>
                                </a:lnTo>
                                <a:lnTo>
                                  <a:pt x="140" y="114"/>
                                </a:lnTo>
                                <a:lnTo>
                                  <a:pt x="140" y="49"/>
                                </a:lnTo>
                                <a:lnTo>
                                  <a:pt x="140" y="41"/>
                                </a:lnTo>
                                <a:lnTo>
                                  <a:pt x="139" y="35"/>
                                </a:lnTo>
                                <a:lnTo>
                                  <a:pt x="137" y="30"/>
                                </a:lnTo>
                                <a:lnTo>
                                  <a:pt x="135" y="26"/>
                                </a:lnTo>
                                <a:lnTo>
                                  <a:pt x="131" y="21"/>
                                </a:lnTo>
                                <a:lnTo>
                                  <a:pt x="128" y="19"/>
                                </a:lnTo>
                                <a:lnTo>
                                  <a:pt x="124" y="18"/>
                                </a:lnTo>
                                <a:lnTo>
                                  <a:pt x="118" y="18"/>
                                </a:lnTo>
                                <a:lnTo>
                                  <a:pt x="112" y="18"/>
                                </a:lnTo>
                                <a:lnTo>
                                  <a:pt x="104" y="23"/>
                                </a:lnTo>
                                <a:lnTo>
                                  <a:pt x="97" y="29"/>
                                </a:lnTo>
                                <a:lnTo>
                                  <a:pt x="89" y="39"/>
                                </a:lnTo>
                                <a:lnTo>
                                  <a:pt x="89" y="114"/>
                                </a:lnTo>
                                <a:lnTo>
                                  <a:pt x="89" y="115"/>
                                </a:lnTo>
                                <a:lnTo>
                                  <a:pt x="88" y="115"/>
                                </a:lnTo>
                                <a:lnTo>
                                  <a:pt x="88" y="116"/>
                                </a:lnTo>
                                <a:lnTo>
                                  <a:pt x="87" y="116"/>
                                </a:lnTo>
                                <a:lnTo>
                                  <a:pt x="86" y="117"/>
                                </a:lnTo>
                                <a:lnTo>
                                  <a:pt x="85" y="117"/>
                                </a:lnTo>
                                <a:lnTo>
                                  <a:pt x="82" y="117"/>
                                </a:lnTo>
                                <a:lnTo>
                                  <a:pt x="80" y="117"/>
                                </a:lnTo>
                                <a:lnTo>
                                  <a:pt x="77" y="117"/>
                                </a:lnTo>
                                <a:lnTo>
                                  <a:pt x="75" y="117"/>
                                </a:lnTo>
                                <a:lnTo>
                                  <a:pt x="72" y="117"/>
                                </a:lnTo>
                                <a:lnTo>
                                  <a:pt x="71" y="116"/>
                                </a:lnTo>
                                <a:lnTo>
                                  <a:pt x="70" y="116"/>
                                </a:lnTo>
                                <a:lnTo>
                                  <a:pt x="70" y="115"/>
                                </a:lnTo>
                                <a:lnTo>
                                  <a:pt x="70" y="115"/>
                                </a:lnTo>
                                <a:lnTo>
                                  <a:pt x="70" y="114"/>
                                </a:lnTo>
                                <a:lnTo>
                                  <a:pt x="70" y="49"/>
                                </a:lnTo>
                                <a:lnTo>
                                  <a:pt x="69" y="41"/>
                                </a:lnTo>
                                <a:lnTo>
                                  <a:pt x="69" y="35"/>
                                </a:lnTo>
                                <a:lnTo>
                                  <a:pt x="66" y="30"/>
                                </a:lnTo>
                                <a:lnTo>
                                  <a:pt x="64" y="26"/>
                                </a:lnTo>
                                <a:lnTo>
                                  <a:pt x="61" y="21"/>
                                </a:lnTo>
                                <a:lnTo>
                                  <a:pt x="57" y="19"/>
                                </a:lnTo>
                                <a:lnTo>
                                  <a:pt x="52" y="18"/>
                                </a:lnTo>
                                <a:lnTo>
                                  <a:pt x="48" y="18"/>
                                </a:lnTo>
                                <a:lnTo>
                                  <a:pt x="41" y="18"/>
                                </a:lnTo>
                                <a:lnTo>
                                  <a:pt x="34" y="23"/>
                                </a:lnTo>
                                <a:lnTo>
                                  <a:pt x="27" y="29"/>
                                </a:lnTo>
                                <a:lnTo>
                                  <a:pt x="19" y="39"/>
                                </a:lnTo>
                                <a:lnTo>
                                  <a:pt x="19" y="114"/>
                                </a:lnTo>
                                <a:lnTo>
                                  <a:pt x="19" y="115"/>
                                </a:lnTo>
                                <a:lnTo>
                                  <a:pt x="18" y="115"/>
                                </a:lnTo>
                                <a:lnTo>
                                  <a:pt x="18" y="116"/>
                                </a:lnTo>
                                <a:lnTo>
                                  <a:pt x="17" y="116"/>
                                </a:lnTo>
                                <a:lnTo>
                                  <a:pt x="16" y="117"/>
                                </a:lnTo>
                                <a:lnTo>
                                  <a:pt x="14" y="117"/>
                                </a:lnTo>
                                <a:lnTo>
                                  <a:pt x="12" y="117"/>
                                </a:lnTo>
                                <a:lnTo>
                                  <a:pt x="9" y="117"/>
                                </a:lnTo>
                                <a:lnTo>
                                  <a:pt x="6" y="117"/>
                                </a:lnTo>
                                <a:lnTo>
                                  <a:pt x="4" y="117"/>
                                </a:lnTo>
                                <a:lnTo>
                                  <a:pt x="2" y="117"/>
                                </a:lnTo>
                                <a:lnTo>
                                  <a:pt x="1" y="116"/>
                                </a:lnTo>
                                <a:lnTo>
                                  <a:pt x="0" y="116"/>
                                </a:lnTo>
                                <a:lnTo>
                                  <a:pt x="0" y="115"/>
                                </a:lnTo>
                                <a:lnTo>
                                  <a:pt x="0" y="115"/>
                                </a:lnTo>
                                <a:lnTo>
                                  <a:pt x="0" y="114"/>
                                </a:lnTo>
                                <a:lnTo>
                                  <a:pt x="0" y="5"/>
                                </a:lnTo>
                                <a:lnTo>
                                  <a:pt x="0" y="4"/>
                                </a:lnTo>
                                <a:lnTo>
                                  <a:pt x="0" y="4"/>
                                </a:lnTo>
                                <a:lnTo>
                                  <a:pt x="0" y="3"/>
                                </a:lnTo>
                                <a:lnTo>
                                  <a:pt x="1" y="3"/>
                                </a:lnTo>
                                <a:lnTo>
                                  <a:pt x="2" y="2"/>
                                </a:lnTo>
                                <a:lnTo>
                                  <a:pt x="3" y="2"/>
                                </a:lnTo>
                                <a:lnTo>
                                  <a:pt x="6" y="2"/>
                                </a:lnTo>
                                <a:lnTo>
                                  <a:pt x="8" y="2"/>
                                </a:lnTo>
                                <a:lnTo>
                                  <a:pt x="11" y="2"/>
                                </a:lnTo>
                                <a:lnTo>
                                  <a:pt x="12" y="2"/>
                                </a:lnTo>
                                <a:lnTo>
                                  <a:pt x="14" y="2"/>
                                </a:lnTo>
                                <a:lnTo>
                                  <a:pt x="16" y="3"/>
                                </a:lnTo>
                                <a:lnTo>
                                  <a:pt x="16" y="3"/>
                                </a:lnTo>
                                <a:lnTo>
                                  <a:pt x="17" y="4"/>
                                </a:lnTo>
                                <a:lnTo>
                                  <a:pt x="17" y="4"/>
                                </a:lnTo>
                                <a:lnTo>
                                  <a:pt x="17" y="5"/>
                                </a:lnTo>
                                <a:lnTo>
                                  <a:pt x="17" y="20"/>
                                </a:lnTo>
                                <a:lnTo>
                                  <a:pt x="25" y="10"/>
                                </a:lnTo>
                                <a:lnTo>
                                  <a:pt x="34" y="5"/>
                                </a:lnTo>
                                <a:lnTo>
                                  <a:pt x="44" y="0"/>
                                </a:lnTo>
                                <a:lnTo>
                                  <a:pt x="52" y="0"/>
                                </a:lnTo>
                                <a:lnTo>
                                  <a:pt x="59" y="0"/>
                                </a:lnTo>
                                <a:lnTo>
                                  <a:pt x="64" y="2"/>
                                </a:lnTo>
                                <a:lnTo>
                                  <a:pt x="70" y="3"/>
                                </a:lnTo>
                                <a:lnTo>
                                  <a:pt x="73" y="7"/>
                                </a:lnTo>
                                <a:lnTo>
                                  <a:pt x="77" y="9"/>
                                </a:lnTo>
                                <a:lnTo>
                                  <a:pt x="81" y="13"/>
                                </a:lnTo>
                                <a:lnTo>
                                  <a:pt x="83" y="16"/>
                                </a:lnTo>
                                <a:lnTo>
                                  <a:pt x="86" y="21"/>
                                </a:lnTo>
                                <a:lnTo>
                                  <a:pt x="91" y="16"/>
                                </a:lnTo>
                                <a:lnTo>
                                  <a:pt x="96" y="12"/>
                                </a:lnTo>
                                <a:lnTo>
                                  <a:pt x="101" y="8"/>
                                </a:lnTo>
                                <a:lnTo>
                                  <a:pt x="105" y="5"/>
                                </a:lnTo>
                                <a:lnTo>
                                  <a:pt x="109" y="3"/>
                                </a:lnTo>
                                <a:lnTo>
                                  <a:pt x="114" y="2"/>
                                </a:lnTo>
                                <a:lnTo>
                                  <a:pt x="118" y="0"/>
                                </a:lnTo>
                                <a:lnTo>
                                  <a:pt x="123" y="0"/>
                                </a:lnTo>
                                <a:lnTo>
                                  <a:pt x="133" y="0"/>
                                </a:lnTo>
                                <a:lnTo>
                                  <a:pt x="140" y="4"/>
                                </a:lnTo>
                                <a:lnTo>
                                  <a:pt x="146" y="8"/>
                                </a:lnTo>
                                <a:lnTo>
                                  <a:pt x="151" y="14"/>
                                </a:lnTo>
                                <a:lnTo>
                                  <a:pt x="156" y="20"/>
                                </a:lnTo>
                                <a:lnTo>
                                  <a:pt x="157" y="28"/>
                                </a:lnTo>
                                <a:lnTo>
                                  <a:pt x="160" y="36"/>
                                </a:lnTo>
                                <a:lnTo>
                                  <a:pt x="160" y="45"/>
                                </a:lnTo>
                                <a:lnTo>
                                  <a:pt x="160" y="11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62" name="Freeform 349"/>
                        <wps:cNvSpPr>
                          <a:spLocks/>
                        </wps:cNvSpPr>
                        <wps:spPr bwMode="auto">
                          <a:xfrm>
                            <a:off x="7443788" y="1041400"/>
                            <a:ext cx="50800" cy="61913"/>
                          </a:xfrm>
                          <a:custGeom>
                            <a:avLst/>
                            <a:gdLst>
                              <a:gd name="T0" fmla="*/ 94 w 94"/>
                              <a:gd name="T1" fmla="*/ 115 h 117"/>
                              <a:gd name="T2" fmla="*/ 93 w 94"/>
                              <a:gd name="T3" fmla="*/ 116 h 117"/>
                              <a:gd name="T4" fmla="*/ 90 w 94"/>
                              <a:gd name="T5" fmla="*/ 117 h 117"/>
                              <a:gd name="T6" fmla="*/ 87 w 94"/>
                              <a:gd name="T7" fmla="*/ 117 h 117"/>
                              <a:gd name="T8" fmla="*/ 82 w 94"/>
                              <a:gd name="T9" fmla="*/ 117 h 117"/>
                              <a:gd name="T10" fmla="*/ 78 w 94"/>
                              <a:gd name="T11" fmla="*/ 117 h 117"/>
                              <a:gd name="T12" fmla="*/ 75 w 94"/>
                              <a:gd name="T13" fmla="*/ 116 h 117"/>
                              <a:gd name="T14" fmla="*/ 74 w 94"/>
                              <a:gd name="T15" fmla="*/ 115 h 117"/>
                              <a:gd name="T16" fmla="*/ 74 w 94"/>
                              <a:gd name="T17" fmla="*/ 51 h 117"/>
                              <a:gd name="T18" fmla="*/ 73 w 94"/>
                              <a:gd name="T19" fmla="*/ 35 h 117"/>
                              <a:gd name="T20" fmla="*/ 68 w 94"/>
                              <a:gd name="T21" fmla="*/ 26 h 117"/>
                              <a:gd name="T22" fmla="*/ 61 w 94"/>
                              <a:gd name="T23" fmla="*/ 19 h 117"/>
                              <a:gd name="T24" fmla="*/ 51 w 94"/>
                              <a:gd name="T25" fmla="*/ 18 h 117"/>
                              <a:gd name="T26" fmla="*/ 36 w 94"/>
                              <a:gd name="T27" fmla="*/ 23 h 117"/>
                              <a:gd name="T28" fmla="*/ 20 w 94"/>
                              <a:gd name="T29" fmla="*/ 39 h 117"/>
                              <a:gd name="T30" fmla="*/ 20 w 94"/>
                              <a:gd name="T31" fmla="*/ 115 h 117"/>
                              <a:gd name="T32" fmla="*/ 20 w 94"/>
                              <a:gd name="T33" fmla="*/ 116 h 117"/>
                              <a:gd name="T34" fmla="*/ 18 w 94"/>
                              <a:gd name="T35" fmla="*/ 117 h 117"/>
                              <a:gd name="T36" fmla="*/ 14 w 94"/>
                              <a:gd name="T37" fmla="*/ 117 h 117"/>
                              <a:gd name="T38" fmla="*/ 8 w 94"/>
                              <a:gd name="T39" fmla="*/ 117 h 117"/>
                              <a:gd name="T40" fmla="*/ 4 w 94"/>
                              <a:gd name="T41" fmla="*/ 117 h 117"/>
                              <a:gd name="T42" fmla="*/ 2 w 94"/>
                              <a:gd name="T43" fmla="*/ 116 h 117"/>
                              <a:gd name="T44" fmla="*/ 0 w 94"/>
                              <a:gd name="T45" fmla="*/ 115 h 117"/>
                              <a:gd name="T46" fmla="*/ 0 w 94"/>
                              <a:gd name="T47" fmla="*/ 5 h 117"/>
                              <a:gd name="T48" fmla="*/ 2 w 94"/>
                              <a:gd name="T49" fmla="*/ 4 h 117"/>
                              <a:gd name="T50" fmla="*/ 3 w 94"/>
                              <a:gd name="T51" fmla="*/ 3 h 117"/>
                              <a:gd name="T52" fmla="*/ 5 w 94"/>
                              <a:gd name="T53" fmla="*/ 2 h 117"/>
                              <a:gd name="T54" fmla="*/ 10 w 94"/>
                              <a:gd name="T55" fmla="*/ 2 h 117"/>
                              <a:gd name="T56" fmla="*/ 14 w 94"/>
                              <a:gd name="T57" fmla="*/ 2 h 117"/>
                              <a:gd name="T58" fmla="*/ 16 w 94"/>
                              <a:gd name="T59" fmla="*/ 3 h 117"/>
                              <a:gd name="T60" fmla="*/ 18 w 94"/>
                              <a:gd name="T61" fmla="*/ 4 h 117"/>
                              <a:gd name="T62" fmla="*/ 19 w 94"/>
                              <a:gd name="T63" fmla="*/ 5 h 117"/>
                              <a:gd name="T64" fmla="*/ 27 w 94"/>
                              <a:gd name="T65" fmla="*/ 10 h 117"/>
                              <a:gd name="T66" fmla="*/ 46 w 94"/>
                              <a:gd name="T67" fmla="*/ 0 h 117"/>
                              <a:gd name="T68" fmla="*/ 66 w 94"/>
                              <a:gd name="T69" fmla="*/ 0 h 117"/>
                              <a:gd name="T70" fmla="*/ 80 w 94"/>
                              <a:gd name="T71" fmla="*/ 8 h 117"/>
                              <a:gd name="T72" fmla="*/ 89 w 94"/>
                              <a:gd name="T73" fmla="*/ 20 h 117"/>
                              <a:gd name="T74" fmla="*/ 94 w 94"/>
                              <a:gd name="T75" fmla="*/ 36 h 117"/>
                              <a:gd name="T76" fmla="*/ 94 w 94"/>
                              <a:gd name="T77" fmla="*/ 114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94" h="117">
                                <a:moveTo>
                                  <a:pt x="94" y="114"/>
                                </a:moveTo>
                                <a:lnTo>
                                  <a:pt x="94" y="115"/>
                                </a:lnTo>
                                <a:lnTo>
                                  <a:pt x="94" y="115"/>
                                </a:lnTo>
                                <a:lnTo>
                                  <a:pt x="93" y="116"/>
                                </a:lnTo>
                                <a:lnTo>
                                  <a:pt x="92" y="116"/>
                                </a:lnTo>
                                <a:lnTo>
                                  <a:pt x="90" y="117"/>
                                </a:lnTo>
                                <a:lnTo>
                                  <a:pt x="89" y="117"/>
                                </a:lnTo>
                                <a:lnTo>
                                  <a:pt x="87" y="117"/>
                                </a:lnTo>
                                <a:lnTo>
                                  <a:pt x="84" y="117"/>
                                </a:lnTo>
                                <a:lnTo>
                                  <a:pt x="82" y="117"/>
                                </a:lnTo>
                                <a:lnTo>
                                  <a:pt x="79" y="117"/>
                                </a:lnTo>
                                <a:lnTo>
                                  <a:pt x="78" y="117"/>
                                </a:lnTo>
                                <a:lnTo>
                                  <a:pt x="77" y="116"/>
                                </a:lnTo>
                                <a:lnTo>
                                  <a:pt x="75" y="116"/>
                                </a:lnTo>
                                <a:lnTo>
                                  <a:pt x="74" y="115"/>
                                </a:lnTo>
                                <a:lnTo>
                                  <a:pt x="74" y="115"/>
                                </a:lnTo>
                                <a:lnTo>
                                  <a:pt x="74" y="114"/>
                                </a:lnTo>
                                <a:lnTo>
                                  <a:pt x="74" y="51"/>
                                </a:lnTo>
                                <a:lnTo>
                                  <a:pt x="74" y="42"/>
                                </a:lnTo>
                                <a:lnTo>
                                  <a:pt x="73" y="35"/>
                                </a:lnTo>
                                <a:lnTo>
                                  <a:pt x="71" y="30"/>
                                </a:lnTo>
                                <a:lnTo>
                                  <a:pt x="68" y="26"/>
                                </a:lnTo>
                                <a:lnTo>
                                  <a:pt x="66" y="21"/>
                                </a:lnTo>
                                <a:lnTo>
                                  <a:pt x="61" y="19"/>
                                </a:lnTo>
                                <a:lnTo>
                                  <a:pt x="57" y="18"/>
                                </a:lnTo>
                                <a:lnTo>
                                  <a:pt x="51" y="18"/>
                                </a:lnTo>
                                <a:lnTo>
                                  <a:pt x="43" y="18"/>
                                </a:lnTo>
                                <a:lnTo>
                                  <a:pt x="36" y="23"/>
                                </a:lnTo>
                                <a:lnTo>
                                  <a:pt x="29" y="29"/>
                                </a:lnTo>
                                <a:lnTo>
                                  <a:pt x="20" y="39"/>
                                </a:lnTo>
                                <a:lnTo>
                                  <a:pt x="20" y="114"/>
                                </a:lnTo>
                                <a:lnTo>
                                  <a:pt x="20" y="115"/>
                                </a:lnTo>
                                <a:lnTo>
                                  <a:pt x="20" y="115"/>
                                </a:lnTo>
                                <a:lnTo>
                                  <a:pt x="20" y="116"/>
                                </a:lnTo>
                                <a:lnTo>
                                  <a:pt x="19" y="116"/>
                                </a:lnTo>
                                <a:lnTo>
                                  <a:pt x="18" y="117"/>
                                </a:lnTo>
                                <a:lnTo>
                                  <a:pt x="15" y="117"/>
                                </a:lnTo>
                                <a:lnTo>
                                  <a:pt x="14" y="117"/>
                                </a:lnTo>
                                <a:lnTo>
                                  <a:pt x="10" y="117"/>
                                </a:lnTo>
                                <a:lnTo>
                                  <a:pt x="8" y="117"/>
                                </a:lnTo>
                                <a:lnTo>
                                  <a:pt x="5" y="117"/>
                                </a:lnTo>
                                <a:lnTo>
                                  <a:pt x="4" y="117"/>
                                </a:lnTo>
                                <a:lnTo>
                                  <a:pt x="3" y="116"/>
                                </a:lnTo>
                                <a:lnTo>
                                  <a:pt x="2" y="116"/>
                                </a:lnTo>
                                <a:lnTo>
                                  <a:pt x="2" y="115"/>
                                </a:lnTo>
                                <a:lnTo>
                                  <a:pt x="0" y="115"/>
                                </a:lnTo>
                                <a:lnTo>
                                  <a:pt x="0" y="114"/>
                                </a:lnTo>
                                <a:lnTo>
                                  <a:pt x="0" y="5"/>
                                </a:lnTo>
                                <a:lnTo>
                                  <a:pt x="0" y="4"/>
                                </a:lnTo>
                                <a:lnTo>
                                  <a:pt x="2" y="4"/>
                                </a:lnTo>
                                <a:lnTo>
                                  <a:pt x="2" y="3"/>
                                </a:lnTo>
                                <a:lnTo>
                                  <a:pt x="3" y="3"/>
                                </a:lnTo>
                                <a:lnTo>
                                  <a:pt x="4" y="2"/>
                                </a:lnTo>
                                <a:lnTo>
                                  <a:pt x="5" y="2"/>
                                </a:lnTo>
                                <a:lnTo>
                                  <a:pt x="8" y="2"/>
                                </a:lnTo>
                                <a:lnTo>
                                  <a:pt x="10" y="2"/>
                                </a:lnTo>
                                <a:lnTo>
                                  <a:pt x="13" y="2"/>
                                </a:lnTo>
                                <a:lnTo>
                                  <a:pt x="14" y="2"/>
                                </a:lnTo>
                                <a:lnTo>
                                  <a:pt x="16" y="2"/>
                                </a:lnTo>
                                <a:lnTo>
                                  <a:pt x="16" y="3"/>
                                </a:lnTo>
                                <a:lnTo>
                                  <a:pt x="18" y="3"/>
                                </a:lnTo>
                                <a:lnTo>
                                  <a:pt x="18" y="4"/>
                                </a:lnTo>
                                <a:lnTo>
                                  <a:pt x="19" y="4"/>
                                </a:lnTo>
                                <a:lnTo>
                                  <a:pt x="19" y="5"/>
                                </a:lnTo>
                                <a:lnTo>
                                  <a:pt x="19" y="20"/>
                                </a:lnTo>
                                <a:lnTo>
                                  <a:pt x="27" y="10"/>
                                </a:lnTo>
                                <a:lnTo>
                                  <a:pt x="37" y="5"/>
                                </a:lnTo>
                                <a:lnTo>
                                  <a:pt x="46" y="0"/>
                                </a:lnTo>
                                <a:lnTo>
                                  <a:pt x="56" y="0"/>
                                </a:lnTo>
                                <a:lnTo>
                                  <a:pt x="66" y="0"/>
                                </a:lnTo>
                                <a:lnTo>
                                  <a:pt x="73" y="4"/>
                                </a:lnTo>
                                <a:lnTo>
                                  <a:pt x="80" y="8"/>
                                </a:lnTo>
                                <a:lnTo>
                                  <a:pt x="85" y="14"/>
                                </a:lnTo>
                                <a:lnTo>
                                  <a:pt x="89" y="20"/>
                                </a:lnTo>
                                <a:lnTo>
                                  <a:pt x="92" y="28"/>
                                </a:lnTo>
                                <a:lnTo>
                                  <a:pt x="94" y="36"/>
                                </a:lnTo>
                                <a:lnTo>
                                  <a:pt x="94" y="47"/>
                                </a:lnTo>
                                <a:lnTo>
                                  <a:pt x="94" y="11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63" name="Freeform 350"/>
                        <wps:cNvSpPr>
                          <a:spLocks noEditPoints="1"/>
                        </wps:cNvSpPr>
                        <wps:spPr bwMode="auto">
                          <a:xfrm>
                            <a:off x="7508875" y="1041400"/>
                            <a:ext cx="47625" cy="63500"/>
                          </a:xfrm>
                          <a:custGeom>
                            <a:avLst/>
                            <a:gdLst>
                              <a:gd name="T0" fmla="*/ 89 w 90"/>
                              <a:gd name="T1" fmla="*/ 115 h 119"/>
                              <a:gd name="T2" fmla="*/ 88 w 90"/>
                              <a:gd name="T3" fmla="*/ 116 h 119"/>
                              <a:gd name="T4" fmla="*/ 84 w 90"/>
                              <a:gd name="T5" fmla="*/ 117 h 119"/>
                              <a:gd name="T6" fmla="*/ 78 w 90"/>
                              <a:gd name="T7" fmla="*/ 117 h 119"/>
                              <a:gd name="T8" fmla="*/ 74 w 90"/>
                              <a:gd name="T9" fmla="*/ 116 h 119"/>
                              <a:gd name="T10" fmla="*/ 73 w 90"/>
                              <a:gd name="T11" fmla="*/ 115 h 119"/>
                              <a:gd name="T12" fmla="*/ 73 w 90"/>
                              <a:gd name="T13" fmla="*/ 103 h 119"/>
                              <a:gd name="T14" fmla="*/ 57 w 90"/>
                              <a:gd name="T15" fmla="*/ 115 h 119"/>
                              <a:gd name="T16" fmla="*/ 38 w 90"/>
                              <a:gd name="T17" fmla="*/ 119 h 119"/>
                              <a:gd name="T18" fmla="*/ 22 w 90"/>
                              <a:gd name="T19" fmla="*/ 116 h 119"/>
                              <a:gd name="T20" fmla="*/ 11 w 90"/>
                              <a:gd name="T21" fmla="*/ 110 h 119"/>
                              <a:gd name="T22" fmla="*/ 4 w 90"/>
                              <a:gd name="T23" fmla="*/ 100 h 119"/>
                              <a:gd name="T24" fmla="*/ 0 w 90"/>
                              <a:gd name="T25" fmla="*/ 87 h 119"/>
                              <a:gd name="T26" fmla="*/ 4 w 90"/>
                              <a:gd name="T27" fmla="*/ 71 h 119"/>
                              <a:gd name="T28" fmla="*/ 15 w 90"/>
                              <a:gd name="T29" fmla="*/ 60 h 119"/>
                              <a:gd name="T30" fmla="*/ 32 w 90"/>
                              <a:gd name="T31" fmla="*/ 52 h 119"/>
                              <a:gd name="T32" fmla="*/ 54 w 90"/>
                              <a:gd name="T33" fmla="*/ 50 h 119"/>
                              <a:gd name="T34" fmla="*/ 71 w 90"/>
                              <a:gd name="T35" fmla="*/ 42 h 119"/>
                              <a:gd name="T36" fmla="*/ 69 w 90"/>
                              <a:gd name="T37" fmla="*/ 31 h 119"/>
                              <a:gd name="T38" fmla="*/ 64 w 90"/>
                              <a:gd name="T39" fmla="*/ 23 h 119"/>
                              <a:gd name="T40" fmla="*/ 57 w 90"/>
                              <a:gd name="T41" fmla="*/ 18 h 119"/>
                              <a:gd name="T42" fmla="*/ 45 w 90"/>
                              <a:gd name="T43" fmla="*/ 16 h 119"/>
                              <a:gd name="T44" fmla="*/ 32 w 90"/>
                              <a:gd name="T45" fmla="*/ 18 h 119"/>
                              <a:gd name="T46" fmla="*/ 21 w 90"/>
                              <a:gd name="T47" fmla="*/ 21 h 119"/>
                              <a:gd name="T48" fmla="*/ 14 w 90"/>
                              <a:gd name="T49" fmla="*/ 26 h 119"/>
                              <a:gd name="T50" fmla="*/ 10 w 90"/>
                              <a:gd name="T51" fmla="*/ 28 h 119"/>
                              <a:gd name="T52" fmla="*/ 9 w 90"/>
                              <a:gd name="T53" fmla="*/ 26 h 119"/>
                              <a:gd name="T54" fmla="*/ 8 w 90"/>
                              <a:gd name="T55" fmla="*/ 25 h 119"/>
                              <a:gd name="T56" fmla="*/ 6 w 90"/>
                              <a:gd name="T57" fmla="*/ 23 h 119"/>
                              <a:gd name="T58" fmla="*/ 6 w 90"/>
                              <a:gd name="T59" fmla="*/ 20 h 119"/>
                              <a:gd name="T60" fmla="*/ 6 w 90"/>
                              <a:gd name="T61" fmla="*/ 15 h 119"/>
                              <a:gd name="T62" fmla="*/ 9 w 90"/>
                              <a:gd name="T63" fmla="*/ 12 h 119"/>
                              <a:gd name="T64" fmla="*/ 14 w 90"/>
                              <a:gd name="T65" fmla="*/ 8 h 119"/>
                              <a:gd name="T66" fmla="*/ 24 w 90"/>
                              <a:gd name="T67" fmla="*/ 4 h 119"/>
                              <a:gd name="T68" fmla="*/ 35 w 90"/>
                              <a:gd name="T69" fmla="*/ 2 h 119"/>
                              <a:gd name="T70" fmla="*/ 47 w 90"/>
                              <a:gd name="T71" fmla="*/ 0 h 119"/>
                              <a:gd name="T72" fmla="*/ 67 w 90"/>
                              <a:gd name="T73" fmla="*/ 3 h 119"/>
                              <a:gd name="T74" fmla="*/ 80 w 90"/>
                              <a:gd name="T75" fmla="*/ 10 h 119"/>
                              <a:gd name="T76" fmla="*/ 88 w 90"/>
                              <a:gd name="T77" fmla="*/ 23 h 119"/>
                              <a:gd name="T78" fmla="*/ 90 w 90"/>
                              <a:gd name="T79" fmla="*/ 41 h 119"/>
                              <a:gd name="T80" fmla="*/ 71 w 90"/>
                              <a:gd name="T81" fmla="*/ 65 h 119"/>
                              <a:gd name="T82" fmla="*/ 45 w 90"/>
                              <a:gd name="T83" fmla="*/ 65 h 119"/>
                              <a:gd name="T84" fmla="*/ 34 w 90"/>
                              <a:gd name="T85" fmla="*/ 67 h 119"/>
                              <a:gd name="T86" fmla="*/ 25 w 90"/>
                              <a:gd name="T87" fmla="*/ 73 h 119"/>
                              <a:gd name="T88" fmla="*/ 21 w 90"/>
                              <a:gd name="T89" fmla="*/ 81 h 119"/>
                              <a:gd name="T90" fmla="*/ 22 w 90"/>
                              <a:gd name="T91" fmla="*/ 93 h 119"/>
                              <a:gd name="T92" fmla="*/ 32 w 90"/>
                              <a:gd name="T93" fmla="*/ 103 h 119"/>
                              <a:gd name="T94" fmla="*/ 50 w 90"/>
                              <a:gd name="T95" fmla="*/ 103 h 119"/>
                              <a:gd name="T96" fmla="*/ 63 w 90"/>
                              <a:gd name="T97" fmla="*/ 95 h 119"/>
                              <a:gd name="T98" fmla="*/ 71 w 90"/>
                              <a:gd name="T99" fmla="*/ 65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90" h="119">
                                <a:moveTo>
                                  <a:pt x="90" y="114"/>
                                </a:moveTo>
                                <a:lnTo>
                                  <a:pt x="89" y="115"/>
                                </a:lnTo>
                                <a:lnTo>
                                  <a:pt x="89" y="116"/>
                                </a:lnTo>
                                <a:lnTo>
                                  <a:pt x="88" y="116"/>
                                </a:lnTo>
                                <a:lnTo>
                                  <a:pt x="87" y="117"/>
                                </a:lnTo>
                                <a:lnTo>
                                  <a:pt x="84" y="117"/>
                                </a:lnTo>
                                <a:lnTo>
                                  <a:pt x="82" y="117"/>
                                </a:lnTo>
                                <a:lnTo>
                                  <a:pt x="78" y="117"/>
                                </a:lnTo>
                                <a:lnTo>
                                  <a:pt x="77" y="117"/>
                                </a:lnTo>
                                <a:lnTo>
                                  <a:pt x="74" y="116"/>
                                </a:lnTo>
                                <a:lnTo>
                                  <a:pt x="73" y="116"/>
                                </a:lnTo>
                                <a:lnTo>
                                  <a:pt x="73" y="115"/>
                                </a:lnTo>
                                <a:lnTo>
                                  <a:pt x="73" y="114"/>
                                </a:lnTo>
                                <a:lnTo>
                                  <a:pt x="73" y="103"/>
                                </a:lnTo>
                                <a:lnTo>
                                  <a:pt x="66" y="110"/>
                                </a:lnTo>
                                <a:lnTo>
                                  <a:pt x="57" y="115"/>
                                </a:lnTo>
                                <a:lnTo>
                                  <a:pt x="48" y="119"/>
                                </a:lnTo>
                                <a:lnTo>
                                  <a:pt x="38" y="119"/>
                                </a:lnTo>
                                <a:lnTo>
                                  <a:pt x="30" y="119"/>
                                </a:lnTo>
                                <a:lnTo>
                                  <a:pt x="22" y="116"/>
                                </a:lnTo>
                                <a:lnTo>
                                  <a:pt x="16" y="114"/>
                                </a:lnTo>
                                <a:lnTo>
                                  <a:pt x="11" y="110"/>
                                </a:lnTo>
                                <a:lnTo>
                                  <a:pt x="6" y="106"/>
                                </a:lnTo>
                                <a:lnTo>
                                  <a:pt x="4" y="100"/>
                                </a:lnTo>
                                <a:lnTo>
                                  <a:pt x="2" y="94"/>
                                </a:lnTo>
                                <a:lnTo>
                                  <a:pt x="0" y="87"/>
                                </a:lnTo>
                                <a:lnTo>
                                  <a:pt x="2" y="77"/>
                                </a:lnTo>
                                <a:lnTo>
                                  <a:pt x="4" y="71"/>
                                </a:lnTo>
                                <a:lnTo>
                                  <a:pt x="9" y="63"/>
                                </a:lnTo>
                                <a:lnTo>
                                  <a:pt x="15" y="60"/>
                                </a:lnTo>
                                <a:lnTo>
                                  <a:pt x="22" y="55"/>
                                </a:lnTo>
                                <a:lnTo>
                                  <a:pt x="32" y="52"/>
                                </a:lnTo>
                                <a:lnTo>
                                  <a:pt x="43" y="51"/>
                                </a:lnTo>
                                <a:lnTo>
                                  <a:pt x="54" y="50"/>
                                </a:lnTo>
                                <a:lnTo>
                                  <a:pt x="71" y="50"/>
                                </a:lnTo>
                                <a:lnTo>
                                  <a:pt x="71" y="42"/>
                                </a:lnTo>
                                <a:lnTo>
                                  <a:pt x="69" y="36"/>
                                </a:lnTo>
                                <a:lnTo>
                                  <a:pt x="69" y="31"/>
                                </a:lnTo>
                                <a:lnTo>
                                  <a:pt x="67" y="26"/>
                                </a:lnTo>
                                <a:lnTo>
                                  <a:pt x="64" y="23"/>
                                </a:lnTo>
                                <a:lnTo>
                                  <a:pt x="61" y="20"/>
                                </a:lnTo>
                                <a:lnTo>
                                  <a:pt x="57" y="18"/>
                                </a:lnTo>
                                <a:lnTo>
                                  <a:pt x="52" y="16"/>
                                </a:lnTo>
                                <a:lnTo>
                                  <a:pt x="45" y="16"/>
                                </a:lnTo>
                                <a:lnTo>
                                  <a:pt x="38" y="16"/>
                                </a:lnTo>
                                <a:lnTo>
                                  <a:pt x="32" y="18"/>
                                </a:lnTo>
                                <a:lnTo>
                                  <a:pt x="26" y="20"/>
                                </a:lnTo>
                                <a:lnTo>
                                  <a:pt x="21" y="21"/>
                                </a:lnTo>
                                <a:lnTo>
                                  <a:pt x="18" y="24"/>
                                </a:lnTo>
                                <a:lnTo>
                                  <a:pt x="14" y="26"/>
                                </a:lnTo>
                                <a:lnTo>
                                  <a:pt x="11" y="28"/>
                                </a:lnTo>
                                <a:lnTo>
                                  <a:pt x="10" y="28"/>
                                </a:lnTo>
                                <a:lnTo>
                                  <a:pt x="9" y="28"/>
                                </a:lnTo>
                                <a:lnTo>
                                  <a:pt x="9" y="26"/>
                                </a:lnTo>
                                <a:lnTo>
                                  <a:pt x="8" y="26"/>
                                </a:lnTo>
                                <a:lnTo>
                                  <a:pt x="8" y="25"/>
                                </a:lnTo>
                                <a:lnTo>
                                  <a:pt x="6" y="24"/>
                                </a:lnTo>
                                <a:lnTo>
                                  <a:pt x="6" y="23"/>
                                </a:lnTo>
                                <a:lnTo>
                                  <a:pt x="6" y="21"/>
                                </a:lnTo>
                                <a:lnTo>
                                  <a:pt x="6" y="20"/>
                                </a:lnTo>
                                <a:lnTo>
                                  <a:pt x="6" y="16"/>
                                </a:lnTo>
                                <a:lnTo>
                                  <a:pt x="6" y="15"/>
                                </a:lnTo>
                                <a:lnTo>
                                  <a:pt x="8" y="13"/>
                                </a:lnTo>
                                <a:lnTo>
                                  <a:pt x="9" y="12"/>
                                </a:lnTo>
                                <a:lnTo>
                                  <a:pt x="10" y="10"/>
                                </a:lnTo>
                                <a:lnTo>
                                  <a:pt x="14" y="8"/>
                                </a:lnTo>
                                <a:lnTo>
                                  <a:pt x="19" y="5"/>
                                </a:lnTo>
                                <a:lnTo>
                                  <a:pt x="24" y="4"/>
                                </a:lnTo>
                                <a:lnTo>
                                  <a:pt x="29" y="3"/>
                                </a:lnTo>
                                <a:lnTo>
                                  <a:pt x="35" y="2"/>
                                </a:lnTo>
                                <a:lnTo>
                                  <a:pt x="41" y="0"/>
                                </a:lnTo>
                                <a:lnTo>
                                  <a:pt x="47" y="0"/>
                                </a:lnTo>
                                <a:lnTo>
                                  <a:pt x="58" y="0"/>
                                </a:lnTo>
                                <a:lnTo>
                                  <a:pt x="67" y="3"/>
                                </a:lnTo>
                                <a:lnTo>
                                  <a:pt x="74" y="5"/>
                                </a:lnTo>
                                <a:lnTo>
                                  <a:pt x="80" y="10"/>
                                </a:lnTo>
                                <a:lnTo>
                                  <a:pt x="85" y="16"/>
                                </a:lnTo>
                                <a:lnTo>
                                  <a:pt x="88" y="23"/>
                                </a:lnTo>
                                <a:lnTo>
                                  <a:pt x="89" y="31"/>
                                </a:lnTo>
                                <a:lnTo>
                                  <a:pt x="90" y="41"/>
                                </a:lnTo>
                                <a:lnTo>
                                  <a:pt x="90" y="114"/>
                                </a:lnTo>
                                <a:close/>
                                <a:moveTo>
                                  <a:pt x="71" y="65"/>
                                </a:moveTo>
                                <a:lnTo>
                                  <a:pt x="53" y="65"/>
                                </a:lnTo>
                                <a:lnTo>
                                  <a:pt x="45" y="65"/>
                                </a:lnTo>
                                <a:lnTo>
                                  <a:pt x="38" y="66"/>
                                </a:lnTo>
                                <a:lnTo>
                                  <a:pt x="34" y="67"/>
                                </a:lnTo>
                                <a:lnTo>
                                  <a:pt x="29" y="69"/>
                                </a:lnTo>
                                <a:lnTo>
                                  <a:pt x="25" y="73"/>
                                </a:lnTo>
                                <a:lnTo>
                                  <a:pt x="22" y="77"/>
                                </a:lnTo>
                                <a:lnTo>
                                  <a:pt x="21" y="81"/>
                                </a:lnTo>
                                <a:lnTo>
                                  <a:pt x="21" y="85"/>
                                </a:lnTo>
                                <a:lnTo>
                                  <a:pt x="22" y="93"/>
                                </a:lnTo>
                                <a:lnTo>
                                  <a:pt x="26" y="99"/>
                                </a:lnTo>
                                <a:lnTo>
                                  <a:pt x="32" y="103"/>
                                </a:lnTo>
                                <a:lnTo>
                                  <a:pt x="41" y="104"/>
                                </a:lnTo>
                                <a:lnTo>
                                  <a:pt x="50" y="103"/>
                                </a:lnTo>
                                <a:lnTo>
                                  <a:pt x="56" y="99"/>
                                </a:lnTo>
                                <a:lnTo>
                                  <a:pt x="63" y="95"/>
                                </a:lnTo>
                                <a:lnTo>
                                  <a:pt x="71" y="88"/>
                                </a:lnTo>
                                <a:lnTo>
                                  <a:pt x="71" y="6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64" name="Freeform 351"/>
                        <wps:cNvSpPr>
                          <a:spLocks/>
                        </wps:cNvSpPr>
                        <wps:spPr bwMode="auto">
                          <a:xfrm>
                            <a:off x="7575550" y="1041400"/>
                            <a:ext cx="49213" cy="61913"/>
                          </a:xfrm>
                          <a:custGeom>
                            <a:avLst/>
                            <a:gdLst>
                              <a:gd name="T0" fmla="*/ 94 w 94"/>
                              <a:gd name="T1" fmla="*/ 115 h 117"/>
                              <a:gd name="T2" fmla="*/ 92 w 94"/>
                              <a:gd name="T3" fmla="*/ 116 h 117"/>
                              <a:gd name="T4" fmla="*/ 90 w 94"/>
                              <a:gd name="T5" fmla="*/ 117 h 117"/>
                              <a:gd name="T6" fmla="*/ 86 w 94"/>
                              <a:gd name="T7" fmla="*/ 117 h 117"/>
                              <a:gd name="T8" fmla="*/ 80 w 94"/>
                              <a:gd name="T9" fmla="*/ 117 h 117"/>
                              <a:gd name="T10" fmla="*/ 76 w 94"/>
                              <a:gd name="T11" fmla="*/ 117 h 117"/>
                              <a:gd name="T12" fmla="*/ 75 w 94"/>
                              <a:gd name="T13" fmla="*/ 116 h 117"/>
                              <a:gd name="T14" fmla="*/ 74 w 94"/>
                              <a:gd name="T15" fmla="*/ 115 h 117"/>
                              <a:gd name="T16" fmla="*/ 74 w 94"/>
                              <a:gd name="T17" fmla="*/ 51 h 117"/>
                              <a:gd name="T18" fmla="*/ 71 w 94"/>
                              <a:gd name="T19" fmla="*/ 35 h 117"/>
                              <a:gd name="T20" fmla="*/ 68 w 94"/>
                              <a:gd name="T21" fmla="*/ 26 h 117"/>
                              <a:gd name="T22" fmla="*/ 60 w 94"/>
                              <a:gd name="T23" fmla="*/ 19 h 117"/>
                              <a:gd name="T24" fmla="*/ 50 w 94"/>
                              <a:gd name="T25" fmla="*/ 18 h 117"/>
                              <a:gd name="T26" fmla="*/ 36 w 94"/>
                              <a:gd name="T27" fmla="*/ 23 h 117"/>
                              <a:gd name="T28" fmla="*/ 20 w 94"/>
                              <a:gd name="T29" fmla="*/ 39 h 117"/>
                              <a:gd name="T30" fmla="*/ 20 w 94"/>
                              <a:gd name="T31" fmla="*/ 115 h 117"/>
                              <a:gd name="T32" fmla="*/ 18 w 94"/>
                              <a:gd name="T33" fmla="*/ 116 h 117"/>
                              <a:gd name="T34" fmla="*/ 17 w 94"/>
                              <a:gd name="T35" fmla="*/ 117 h 117"/>
                              <a:gd name="T36" fmla="*/ 12 w 94"/>
                              <a:gd name="T37" fmla="*/ 117 h 117"/>
                              <a:gd name="T38" fmla="*/ 7 w 94"/>
                              <a:gd name="T39" fmla="*/ 117 h 117"/>
                              <a:gd name="T40" fmla="*/ 4 w 94"/>
                              <a:gd name="T41" fmla="*/ 117 h 117"/>
                              <a:gd name="T42" fmla="*/ 1 w 94"/>
                              <a:gd name="T43" fmla="*/ 116 h 117"/>
                              <a:gd name="T44" fmla="*/ 0 w 94"/>
                              <a:gd name="T45" fmla="*/ 115 h 117"/>
                              <a:gd name="T46" fmla="*/ 0 w 94"/>
                              <a:gd name="T47" fmla="*/ 5 h 117"/>
                              <a:gd name="T48" fmla="*/ 0 w 94"/>
                              <a:gd name="T49" fmla="*/ 4 h 117"/>
                              <a:gd name="T50" fmla="*/ 2 w 94"/>
                              <a:gd name="T51" fmla="*/ 3 h 117"/>
                              <a:gd name="T52" fmla="*/ 5 w 94"/>
                              <a:gd name="T53" fmla="*/ 2 h 117"/>
                              <a:gd name="T54" fmla="*/ 9 w 94"/>
                              <a:gd name="T55" fmla="*/ 2 h 117"/>
                              <a:gd name="T56" fmla="*/ 13 w 94"/>
                              <a:gd name="T57" fmla="*/ 2 h 117"/>
                              <a:gd name="T58" fmla="*/ 16 w 94"/>
                              <a:gd name="T59" fmla="*/ 3 h 117"/>
                              <a:gd name="T60" fmla="*/ 17 w 94"/>
                              <a:gd name="T61" fmla="*/ 4 h 117"/>
                              <a:gd name="T62" fmla="*/ 18 w 94"/>
                              <a:gd name="T63" fmla="*/ 5 h 117"/>
                              <a:gd name="T64" fmla="*/ 27 w 94"/>
                              <a:gd name="T65" fmla="*/ 10 h 117"/>
                              <a:gd name="T66" fmla="*/ 45 w 94"/>
                              <a:gd name="T67" fmla="*/ 0 h 117"/>
                              <a:gd name="T68" fmla="*/ 65 w 94"/>
                              <a:gd name="T69" fmla="*/ 0 h 117"/>
                              <a:gd name="T70" fmla="*/ 80 w 94"/>
                              <a:gd name="T71" fmla="*/ 8 h 117"/>
                              <a:gd name="T72" fmla="*/ 89 w 94"/>
                              <a:gd name="T73" fmla="*/ 20 h 117"/>
                              <a:gd name="T74" fmla="*/ 94 w 94"/>
                              <a:gd name="T75" fmla="*/ 36 h 117"/>
                              <a:gd name="T76" fmla="*/ 94 w 94"/>
                              <a:gd name="T77" fmla="*/ 114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94" h="117">
                                <a:moveTo>
                                  <a:pt x="94" y="114"/>
                                </a:moveTo>
                                <a:lnTo>
                                  <a:pt x="94" y="115"/>
                                </a:lnTo>
                                <a:lnTo>
                                  <a:pt x="92" y="115"/>
                                </a:lnTo>
                                <a:lnTo>
                                  <a:pt x="92" y="116"/>
                                </a:lnTo>
                                <a:lnTo>
                                  <a:pt x="91" y="116"/>
                                </a:lnTo>
                                <a:lnTo>
                                  <a:pt x="90" y="117"/>
                                </a:lnTo>
                                <a:lnTo>
                                  <a:pt x="89" y="117"/>
                                </a:lnTo>
                                <a:lnTo>
                                  <a:pt x="86" y="117"/>
                                </a:lnTo>
                                <a:lnTo>
                                  <a:pt x="84" y="117"/>
                                </a:lnTo>
                                <a:lnTo>
                                  <a:pt x="80" y="117"/>
                                </a:lnTo>
                                <a:lnTo>
                                  <a:pt x="79" y="117"/>
                                </a:lnTo>
                                <a:lnTo>
                                  <a:pt x="76" y="117"/>
                                </a:lnTo>
                                <a:lnTo>
                                  <a:pt x="75" y="116"/>
                                </a:lnTo>
                                <a:lnTo>
                                  <a:pt x="75" y="116"/>
                                </a:lnTo>
                                <a:lnTo>
                                  <a:pt x="74" y="115"/>
                                </a:lnTo>
                                <a:lnTo>
                                  <a:pt x="74" y="115"/>
                                </a:lnTo>
                                <a:lnTo>
                                  <a:pt x="74" y="114"/>
                                </a:lnTo>
                                <a:lnTo>
                                  <a:pt x="74" y="51"/>
                                </a:lnTo>
                                <a:lnTo>
                                  <a:pt x="73" y="42"/>
                                </a:lnTo>
                                <a:lnTo>
                                  <a:pt x="71" y="35"/>
                                </a:lnTo>
                                <a:lnTo>
                                  <a:pt x="70" y="30"/>
                                </a:lnTo>
                                <a:lnTo>
                                  <a:pt x="68" y="26"/>
                                </a:lnTo>
                                <a:lnTo>
                                  <a:pt x="65" y="21"/>
                                </a:lnTo>
                                <a:lnTo>
                                  <a:pt x="60" y="19"/>
                                </a:lnTo>
                                <a:lnTo>
                                  <a:pt x="57" y="18"/>
                                </a:lnTo>
                                <a:lnTo>
                                  <a:pt x="50" y="18"/>
                                </a:lnTo>
                                <a:lnTo>
                                  <a:pt x="43" y="18"/>
                                </a:lnTo>
                                <a:lnTo>
                                  <a:pt x="36" y="23"/>
                                </a:lnTo>
                                <a:lnTo>
                                  <a:pt x="28" y="29"/>
                                </a:lnTo>
                                <a:lnTo>
                                  <a:pt x="20" y="39"/>
                                </a:lnTo>
                                <a:lnTo>
                                  <a:pt x="20" y="114"/>
                                </a:lnTo>
                                <a:lnTo>
                                  <a:pt x="20" y="115"/>
                                </a:lnTo>
                                <a:lnTo>
                                  <a:pt x="20" y="115"/>
                                </a:lnTo>
                                <a:lnTo>
                                  <a:pt x="18" y="116"/>
                                </a:lnTo>
                                <a:lnTo>
                                  <a:pt x="18" y="116"/>
                                </a:lnTo>
                                <a:lnTo>
                                  <a:pt x="17" y="117"/>
                                </a:lnTo>
                                <a:lnTo>
                                  <a:pt x="15" y="117"/>
                                </a:lnTo>
                                <a:lnTo>
                                  <a:pt x="12" y="117"/>
                                </a:lnTo>
                                <a:lnTo>
                                  <a:pt x="10" y="117"/>
                                </a:lnTo>
                                <a:lnTo>
                                  <a:pt x="7" y="117"/>
                                </a:lnTo>
                                <a:lnTo>
                                  <a:pt x="5" y="117"/>
                                </a:lnTo>
                                <a:lnTo>
                                  <a:pt x="4" y="117"/>
                                </a:lnTo>
                                <a:lnTo>
                                  <a:pt x="2" y="116"/>
                                </a:lnTo>
                                <a:lnTo>
                                  <a:pt x="1" y="116"/>
                                </a:lnTo>
                                <a:lnTo>
                                  <a:pt x="0" y="115"/>
                                </a:lnTo>
                                <a:lnTo>
                                  <a:pt x="0" y="115"/>
                                </a:lnTo>
                                <a:lnTo>
                                  <a:pt x="0" y="114"/>
                                </a:lnTo>
                                <a:lnTo>
                                  <a:pt x="0" y="5"/>
                                </a:lnTo>
                                <a:lnTo>
                                  <a:pt x="0" y="4"/>
                                </a:lnTo>
                                <a:lnTo>
                                  <a:pt x="0" y="4"/>
                                </a:lnTo>
                                <a:lnTo>
                                  <a:pt x="1" y="3"/>
                                </a:lnTo>
                                <a:lnTo>
                                  <a:pt x="2" y="3"/>
                                </a:lnTo>
                                <a:lnTo>
                                  <a:pt x="4" y="2"/>
                                </a:lnTo>
                                <a:lnTo>
                                  <a:pt x="5" y="2"/>
                                </a:lnTo>
                                <a:lnTo>
                                  <a:pt x="6" y="2"/>
                                </a:lnTo>
                                <a:lnTo>
                                  <a:pt x="9" y="2"/>
                                </a:lnTo>
                                <a:lnTo>
                                  <a:pt x="11" y="2"/>
                                </a:lnTo>
                                <a:lnTo>
                                  <a:pt x="13" y="2"/>
                                </a:lnTo>
                                <a:lnTo>
                                  <a:pt x="15" y="2"/>
                                </a:lnTo>
                                <a:lnTo>
                                  <a:pt x="16" y="3"/>
                                </a:lnTo>
                                <a:lnTo>
                                  <a:pt x="17" y="3"/>
                                </a:lnTo>
                                <a:lnTo>
                                  <a:pt x="17" y="4"/>
                                </a:lnTo>
                                <a:lnTo>
                                  <a:pt x="18" y="4"/>
                                </a:lnTo>
                                <a:lnTo>
                                  <a:pt x="18" y="5"/>
                                </a:lnTo>
                                <a:lnTo>
                                  <a:pt x="18" y="20"/>
                                </a:lnTo>
                                <a:lnTo>
                                  <a:pt x="27" y="10"/>
                                </a:lnTo>
                                <a:lnTo>
                                  <a:pt x="36" y="5"/>
                                </a:lnTo>
                                <a:lnTo>
                                  <a:pt x="45" y="0"/>
                                </a:lnTo>
                                <a:lnTo>
                                  <a:pt x="54" y="0"/>
                                </a:lnTo>
                                <a:lnTo>
                                  <a:pt x="65" y="0"/>
                                </a:lnTo>
                                <a:lnTo>
                                  <a:pt x="73" y="4"/>
                                </a:lnTo>
                                <a:lnTo>
                                  <a:pt x="80" y="8"/>
                                </a:lnTo>
                                <a:lnTo>
                                  <a:pt x="85" y="14"/>
                                </a:lnTo>
                                <a:lnTo>
                                  <a:pt x="89" y="20"/>
                                </a:lnTo>
                                <a:lnTo>
                                  <a:pt x="91" y="28"/>
                                </a:lnTo>
                                <a:lnTo>
                                  <a:pt x="94" y="36"/>
                                </a:lnTo>
                                <a:lnTo>
                                  <a:pt x="94" y="47"/>
                                </a:lnTo>
                                <a:lnTo>
                                  <a:pt x="94" y="11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65" name="Freeform 352"/>
                        <wps:cNvSpPr>
                          <a:spLocks/>
                        </wps:cNvSpPr>
                        <wps:spPr bwMode="auto">
                          <a:xfrm>
                            <a:off x="7635875" y="1027113"/>
                            <a:ext cx="36513" cy="77788"/>
                          </a:xfrm>
                          <a:custGeom>
                            <a:avLst/>
                            <a:gdLst>
                              <a:gd name="T0" fmla="*/ 70 w 70"/>
                              <a:gd name="T1" fmla="*/ 136 h 146"/>
                              <a:gd name="T2" fmla="*/ 69 w 70"/>
                              <a:gd name="T3" fmla="*/ 141 h 146"/>
                              <a:gd name="T4" fmla="*/ 67 w 70"/>
                              <a:gd name="T5" fmla="*/ 142 h 146"/>
                              <a:gd name="T6" fmla="*/ 63 w 70"/>
                              <a:gd name="T7" fmla="*/ 144 h 146"/>
                              <a:gd name="T8" fmla="*/ 58 w 70"/>
                              <a:gd name="T9" fmla="*/ 144 h 146"/>
                              <a:gd name="T10" fmla="*/ 53 w 70"/>
                              <a:gd name="T11" fmla="*/ 146 h 146"/>
                              <a:gd name="T12" fmla="*/ 42 w 70"/>
                              <a:gd name="T13" fmla="*/ 146 h 146"/>
                              <a:gd name="T14" fmla="*/ 30 w 70"/>
                              <a:gd name="T15" fmla="*/ 141 h 146"/>
                              <a:gd name="T16" fmla="*/ 22 w 70"/>
                              <a:gd name="T17" fmla="*/ 132 h 146"/>
                              <a:gd name="T18" fmla="*/ 19 w 70"/>
                              <a:gd name="T19" fmla="*/ 119 h 146"/>
                              <a:gd name="T20" fmla="*/ 19 w 70"/>
                              <a:gd name="T21" fmla="*/ 46 h 146"/>
                              <a:gd name="T22" fmla="*/ 1 w 70"/>
                              <a:gd name="T23" fmla="*/ 46 h 146"/>
                              <a:gd name="T24" fmla="*/ 0 w 70"/>
                              <a:gd name="T25" fmla="*/ 42 h 146"/>
                              <a:gd name="T26" fmla="*/ 0 w 70"/>
                              <a:gd name="T27" fmla="*/ 36 h 146"/>
                              <a:gd name="T28" fmla="*/ 0 w 70"/>
                              <a:gd name="T29" fmla="*/ 32 h 146"/>
                              <a:gd name="T30" fmla="*/ 1 w 70"/>
                              <a:gd name="T31" fmla="*/ 30 h 146"/>
                              <a:gd name="T32" fmla="*/ 3 w 70"/>
                              <a:gd name="T33" fmla="*/ 30 h 146"/>
                              <a:gd name="T34" fmla="*/ 19 w 70"/>
                              <a:gd name="T35" fmla="*/ 30 h 146"/>
                              <a:gd name="T36" fmla="*/ 19 w 70"/>
                              <a:gd name="T37" fmla="*/ 3 h 146"/>
                              <a:gd name="T38" fmla="*/ 20 w 70"/>
                              <a:gd name="T39" fmla="*/ 2 h 146"/>
                              <a:gd name="T40" fmla="*/ 22 w 70"/>
                              <a:gd name="T41" fmla="*/ 0 h 146"/>
                              <a:gd name="T42" fmla="*/ 26 w 70"/>
                              <a:gd name="T43" fmla="*/ 0 h 146"/>
                              <a:gd name="T44" fmla="*/ 31 w 70"/>
                              <a:gd name="T45" fmla="*/ 0 h 146"/>
                              <a:gd name="T46" fmla="*/ 35 w 70"/>
                              <a:gd name="T47" fmla="*/ 0 h 146"/>
                              <a:gd name="T48" fmla="*/ 37 w 70"/>
                              <a:gd name="T49" fmla="*/ 2 h 146"/>
                              <a:gd name="T50" fmla="*/ 38 w 70"/>
                              <a:gd name="T51" fmla="*/ 3 h 146"/>
                              <a:gd name="T52" fmla="*/ 38 w 70"/>
                              <a:gd name="T53" fmla="*/ 30 h 146"/>
                              <a:gd name="T54" fmla="*/ 67 w 70"/>
                              <a:gd name="T55" fmla="*/ 30 h 146"/>
                              <a:gd name="T56" fmla="*/ 69 w 70"/>
                              <a:gd name="T57" fmla="*/ 30 h 146"/>
                              <a:gd name="T58" fmla="*/ 69 w 70"/>
                              <a:gd name="T59" fmla="*/ 32 h 146"/>
                              <a:gd name="T60" fmla="*/ 70 w 70"/>
                              <a:gd name="T61" fmla="*/ 36 h 146"/>
                              <a:gd name="T62" fmla="*/ 70 w 70"/>
                              <a:gd name="T63" fmla="*/ 42 h 146"/>
                              <a:gd name="T64" fmla="*/ 68 w 70"/>
                              <a:gd name="T65" fmla="*/ 46 h 146"/>
                              <a:gd name="T66" fmla="*/ 38 w 70"/>
                              <a:gd name="T67" fmla="*/ 46 h 146"/>
                              <a:gd name="T68" fmla="*/ 40 w 70"/>
                              <a:gd name="T69" fmla="*/ 116 h 146"/>
                              <a:gd name="T70" fmla="*/ 46 w 70"/>
                              <a:gd name="T71" fmla="*/ 128 h 146"/>
                              <a:gd name="T72" fmla="*/ 57 w 70"/>
                              <a:gd name="T73" fmla="*/ 128 h 146"/>
                              <a:gd name="T74" fmla="*/ 61 w 70"/>
                              <a:gd name="T75" fmla="*/ 127 h 146"/>
                              <a:gd name="T76" fmla="*/ 64 w 70"/>
                              <a:gd name="T77" fmla="*/ 126 h 146"/>
                              <a:gd name="T78" fmla="*/ 67 w 70"/>
                              <a:gd name="T79" fmla="*/ 126 h 146"/>
                              <a:gd name="T80" fmla="*/ 68 w 70"/>
                              <a:gd name="T81" fmla="*/ 126 h 146"/>
                              <a:gd name="T82" fmla="*/ 69 w 70"/>
                              <a:gd name="T83" fmla="*/ 126 h 146"/>
                              <a:gd name="T84" fmla="*/ 70 w 70"/>
                              <a:gd name="T85" fmla="*/ 128 h 146"/>
                              <a:gd name="T86" fmla="*/ 70 w 70"/>
                              <a:gd name="T87" fmla="*/ 131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70" h="146">
                                <a:moveTo>
                                  <a:pt x="70" y="133"/>
                                </a:moveTo>
                                <a:lnTo>
                                  <a:pt x="70" y="136"/>
                                </a:lnTo>
                                <a:lnTo>
                                  <a:pt x="70" y="138"/>
                                </a:lnTo>
                                <a:lnTo>
                                  <a:pt x="69" y="141"/>
                                </a:lnTo>
                                <a:lnTo>
                                  <a:pt x="68" y="141"/>
                                </a:lnTo>
                                <a:lnTo>
                                  <a:pt x="67" y="142"/>
                                </a:lnTo>
                                <a:lnTo>
                                  <a:pt x="66" y="143"/>
                                </a:lnTo>
                                <a:lnTo>
                                  <a:pt x="63" y="144"/>
                                </a:lnTo>
                                <a:lnTo>
                                  <a:pt x="61" y="144"/>
                                </a:lnTo>
                                <a:lnTo>
                                  <a:pt x="58" y="144"/>
                                </a:lnTo>
                                <a:lnTo>
                                  <a:pt x="56" y="146"/>
                                </a:lnTo>
                                <a:lnTo>
                                  <a:pt x="53" y="146"/>
                                </a:lnTo>
                                <a:lnTo>
                                  <a:pt x="51" y="146"/>
                                </a:lnTo>
                                <a:lnTo>
                                  <a:pt x="42" y="146"/>
                                </a:lnTo>
                                <a:lnTo>
                                  <a:pt x="36" y="143"/>
                                </a:lnTo>
                                <a:lnTo>
                                  <a:pt x="30" y="141"/>
                                </a:lnTo>
                                <a:lnTo>
                                  <a:pt x="26" y="137"/>
                                </a:lnTo>
                                <a:lnTo>
                                  <a:pt x="22" y="132"/>
                                </a:lnTo>
                                <a:lnTo>
                                  <a:pt x="20" y="126"/>
                                </a:lnTo>
                                <a:lnTo>
                                  <a:pt x="19" y="119"/>
                                </a:lnTo>
                                <a:lnTo>
                                  <a:pt x="19" y="109"/>
                                </a:lnTo>
                                <a:lnTo>
                                  <a:pt x="19" y="46"/>
                                </a:lnTo>
                                <a:lnTo>
                                  <a:pt x="4" y="46"/>
                                </a:lnTo>
                                <a:lnTo>
                                  <a:pt x="1" y="46"/>
                                </a:lnTo>
                                <a:lnTo>
                                  <a:pt x="0" y="43"/>
                                </a:lnTo>
                                <a:lnTo>
                                  <a:pt x="0" y="42"/>
                                </a:lnTo>
                                <a:lnTo>
                                  <a:pt x="0" y="37"/>
                                </a:lnTo>
                                <a:lnTo>
                                  <a:pt x="0" y="36"/>
                                </a:lnTo>
                                <a:lnTo>
                                  <a:pt x="0" y="34"/>
                                </a:lnTo>
                                <a:lnTo>
                                  <a:pt x="0" y="32"/>
                                </a:lnTo>
                                <a:lnTo>
                                  <a:pt x="0" y="31"/>
                                </a:lnTo>
                                <a:lnTo>
                                  <a:pt x="1" y="30"/>
                                </a:lnTo>
                                <a:lnTo>
                                  <a:pt x="1" y="30"/>
                                </a:lnTo>
                                <a:lnTo>
                                  <a:pt x="3" y="30"/>
                                </a:lnTo>
                                <a:lnTo>
                                  <a:pt x="4" y="30"/>
                                </a:lnTo>
                                <a:lnTo>
                                  <a:pt x="19" y="30"/>
                                </a:lnTo>
                                <a:lnTo>
                                  <a:pt x="19" y="4"/>
                                </a:lnTo>
                                <a:lnTo>
                                  <a:pt x="19" y="3"/>
                                </a:lnTo>
                                <a:lnTo>
                                  <a:pt x="19" y="2"/>
                                </a:lnTo>
                                <a:lnTo>
                                  <a:pt x="20" y="2"/>
                                </a:lnTo>
                                <a:lnTo>
                                  <a:pt x="21" y="0"/>
                                </a:lnTo>
                                <a:lnTo>
                                  <a:pt x="22" y="0"/>
                                </a:lnTo>
                                <a:lnTo>
                                  <a:pt x="24" y="0"/>
                                </a:lnTo>
                                <a:lnTo>
                                  <a:pt x="26" y="0"/>
                                </a:lnTo>
                                <a:lnTo>
                                  <a:pt x="29" y="0"/>
                                </a:lnTo>
                                <a:lnTo>
                                  <a:pt x="31" y="0"/>
                                </a:lnTo>
                                <a:lnTo>
                                  <a:pt x="33" y="0"/>
                                </a:lnTo>
                                <a:lnTo>
                                  <a:pt x="35" y="0"/>
                                </a:lnTo>
                                <a:lnTo>
                                  <a:pt x="36" y="0"/>
                                </a:lnTo>
                                <a:lnTo>
                                  <a:pt x="37" y="2"/>
                                </a:lnTo>
                                <a:lnTo>
                                  <a:pt x="38" y="2"/>
                                </a:lnTo>
                                <a:lnTo>
                                  <a:pt x="38" y="3"/>
                                </a:lnTo>
                                <a:lnTo>
                                  <a:pt x="38" y="4"/>
                                </a:lnTo>
                                <a:lnTo>
                                  <a:pt x="38" y="30"/>
                                </a:lnTo>
                                <a:lnTo>
                                  <a:pt x="67" y="30"/>
                                </a:lnTo>
                                <a:lnTo>
                                  <a:pt x="67" y="30"/>
                                </a:lnTo>
                                <a:lnTo>
                                  <a:pt x="68" y="30"/>
                                </a:lnTo>
                                <a:lnTo>
                                  <a:pt x="69" y="30"/>
                                </a:lnTo>
                                <a:lnTo>
                                  <a:pt x="69" y="31"/>
                                </a:lnTo>
                                <a:lnTo>
                                  <a:pt x="69" y="32"/>
                                </a:lnTo>
                                <a:lnTo>
                                  <a:pt x="70" y="34"/>
                                </a:lnTo>
                                <a:lnTo>
                                  <a:pt x="70" y="36"/>
                                </a:lnTo>
                                <a:lnTo>
                                  <a:pt x="70" y="37"/>
                                </a:lnTo>
                                <a:lnTo>
                                  <a:pt x="70" y="42"/>
                                </a:lnTo>
                                <a:lnTo>
                                  <a:pt x="69" y="43"/>
                                </a:lnTo>
                                <a:lnTo>
                                  <a:pt x="68" y="46"/>
                                </a:lnTo>
                                <a:lnTo>
                                  <a:pt x="67" y="46"/>
                                </a:lnTo>
                                <a:lnTo>
                                  <a:pt x="38" y="46"/>
                                </a:lnTo>
                                <a:lnTo>
                                  <a:pt x="38" y="106"/>
                                </a:lnTo>
                                <a:lnTo>
                                  <a:pt x="40" y="116"/>
                                </a:lnTo>
                                <a:lnTo>
                                  <a:pt x="42" y="124"/>
                                </a:lnTo>
                                <a:lnTo>
                                  <a:pt x="46" y="128"/>
                                </a:lnTo>
                                <a:lnTo>
                                  <a:pt x="53" y="128"/>
                                </a:lnTo>
                                <a:lnTo>
                                  <a:pt x="57" y="128"/>
                                </a:lnTo>
                                <a:lnTo>
                                  <a:pt x="58" y="128"/>
                                </a:lnTo>
                                <a:lnTo>
                                  <a:pt x="61" y="127"/>
                                </a:lnTo>
                                <a:lnTo>
                                  <a:pt x="63" y="127"/>
                                </a:lnTo>
                                <a:lnTo>
                                  <a:pt x="64" y="126"/>
                                </a:lnTo>
                                <a:lnTo>
                                  <a:pt x="66" y="126"/>
                                </a:lnTo>
                                <a:lnTo>
                                  <a:pt x="67" y="126"/>
                                </a:lnTo>
                                <a:lnTo>
                                  <a:pt x="68" y="126"/>
                                </a:lnTo>
                                <a:lnTo>
                                  <a:pt x="68" y="126"/>
                                </a:lnTo>
                                <a:lnTo>
                                  <a:pt x="69" y="126"/>
                                </a:lnTo>
                                <a:lnTo>
                                  <a:pt x="69" y="126"/>
                                </a:lnTo>
                                <a:lnTo>
                                  <a:pt x="69" y="127"/>
                                </a:lnTo>
                                <a:lnTo>
                                  <a:pt x="70" y="128"/>
                                </a:lnTo>
                                <a:lnTo>
                                  <a:pt x="70" y="130"/>
                                </a:lnTo>
                                <a:lnTo>
                                  <a:pt x="70" y="131"/>
                                </a:lnTo>
                                <a:lnTo>
                                  <a:pt x="70" y="1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66" name="Freeform 353"/>
                        <wps:cNvSpPr>
                          <a:spLocks/>
                        </wps:cNvSpPr>
                        <wps:spPr bwMode="auto">
                          <a:xfrm>
                            <a:off x="5265738" y="3481388"/>
                            <a:ext cx="673100" cy="290513"/>
                          </a:xfrm>
                          <a:custGeom>
                            <a:avLst/>
                            <a:gdLst>
                              <a:gd name="T0" fmla="*/ 122 w 1272"/>
                              <a:gd name="T1" fmla="*/ 0 h 549"/>
                              <a:gd name="T2" fmla="*/ 1150 w 1272"/>
                              <a:gd name="T3" fmla="*/ 0 h 549"/>
                              <a:gd name="T4" fmla="*/ 1175 w 1272"/>
                              <a:gd name="T5" fmla="*/ 1 h 549"/>
                              <a:gd name="T6" fmla="*/ 1219 w 1272"/>
                              <a:gd name="T7" fmla="*/ 20 h 549"/>
                              <a:gd name="T8" fmla="*/ 1252 w 1272"/>
                              <a:gd name="T9" fmla="*/ 53 h 549"/>
                              <a:gd name="T10" fmla="*/ 1271 w 1272"/>
                              <a:gd name="T11" fmla="*/ 96 h 549"/>
                              <a:gd name="T12" fmla="*/ 1272 w 1272"/>
                              <a:gd name="T13" fmla="*/ 122 h 549"/>
                              <a:gd name="T14" fmla="*/ 1272 w 1272"/>
                              <a:gd name="T15" fmla="*/ 427 h 549"/>
                              <a:gd name="T16" fmla="*/ 1271 w 1272"/>
                              <a:gd name="T17" fmla="*/ 452 h 549"/>
                              <a:gd name="T18" fmla="*/ 1252 w 1272"/>
                              <a:gd name="T19" fmla="*/ 495 h 549"/>
                              <a:gd name="T20" fmla="*/ 1219 w 1272"/>
                              <a:gd name="T21" fmla="*/ 528 h 549"/>
                              <a:gd name="T22" fmla="*/ 1175 w 1272"/>
                              <a:gd name="T23" fmla="*/ 547 h 549"/>
                              <a:gd name="T24" fmla="*/ 1150 w 1272"/>
                              <a:gd name="T25" fmla="*/ 549 h 549"/>
                              <a:gd name="T26" fmla="*/ 122 w 1272"/>
                              <a:gd name="T27" fmla="*/ 549 h 549"/>
                              <a:gd name="T28" fmla="*/ 97 w 1272"/>
                              <a:gd name="T29" fmla="*/ 547 h 549"/>
                              <a:gd name="T30" fmla="*/ 54 w 1272"/>
                              <a:gd name="T31" fmla="*/ 528 h 549"/>
                              <a:gd name="T32" fmla="*/ 21 w 1272"/>
                              <a:gd name="T33" fmla="*/ 495 h 549"/>
                              <a:gd name="T34" fmla="*/ 2 w 1272"/>
                              <a:gd name="T35" fmla="*/ 452 h 549"/>
                              <a:gd name="T36" fmla="*/ 0 w 1272"/>
                              <a:gd name="T37" fmla="*/ 427 h 549"/>
                              <a:gd name="T38" fmla="*/ 0 w 1272"/>
                              <a:gd name="T39" fmla="*/ 122 h 549"/>
                              <a:gd name="T40" fmla="*/ 2 w 1272"/>
                              <a:gd name="T41" fmla="*/ 96 h 549"/>
                              <a:gd name="T42" fmla="*/ 21 w 1272"/>
                              <a:gd name="T43" fmla="*/ 53 h 549"/>
                              <a:gd name="T44" fmla="*/ 54 w 1272"/>
                              <a:gd name="T45" fmla="*/ 20 h 549"/>
                              <a:gd name="T46" fmla="*/ 97 w 1272"/>
                              <a:gd name="T47" fmla="*/ 1 h 549"/>
                              <a:gd name="T48" fmla="*/ 122 w 1272"/>
                              <a:gd name="T49" fmla="*/ 0 h 5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1272" h="549">
                                <a:moveTo>
                                  <a:pt x="122" y="0"/>
                                </a:moveTo>
                                <a:lnTo>
                                  <a:pt x="1150" y="0"/>
                                </a:lnTo>
                                <a:lnTo>
                                  <a:pt x="1175" y="1"/>
                                </a:lnTo>
                                <a:lnTo>
                                  <a:pt x="1219" y="20"/>
                                </a:lnTo>
                                <a:lnTo>
                                  <a:pt x="1252" y="53"/>
                                </a:lnTo>
                                <a:lnTo>
                                  <a:pt x="1271" y="96"/>
                                </a:lnTo>
                                <a:lnTo>
                                  <a:pt x="1272" y="122"/>
                                </a:lnTo>
                                <a:lnTo>
                                  <a:pt x="1272" y="427"/>
                                </a:lnTo>
                                <a:lnTo>
                                  <a:pt x="1271" y="452"/>
                                </a:lnTo>
                                <a:lnTo>
                                  <a:pt x="1252" y="495"/>
                                </a:lnTo>
                                <a:lnTo>
                                  <a:pt x="1219" y="528"/>
                                </a:lnTo>
                                <a:lnTo>
                                  <a:pt x="1175" y="547"/>
                                </a:lnTo>
                                <a:lnTo>
                                  <a:pt x="1150" y="549"/>
                                </a:lnTo>
                                <a:lnTo>
                                  <a:pt x="122" y="549"/>
                                </a:lnTo>
                                <a:lnTo>
                                  <a:pt x="97" y="547"/>
                                </a:lnTo>
                                <a:lnTo>
                                  <a:pt x="54" y="528"/>
                                </a:lnTo>
                                <a:lnTo>
                                  <a:pt x="21" y="495"/>
                                </a:lnTo>
                                <a:lnTo>
                                  <a:pt x="2" y="452"/>
                                </a:lnTo>
                                <a:lnTo>
                                  <a:pt x="0" y="427"/>
                                </a:lnTo>
                                <a:lnTo>
                                  <a:pt x="0" y="122"/>
                                </a:lnTo>
                                <a:lnTo>
                                  <a:pt x="2" y="96"/>
                                </a:lnTo>
                                <a:lnTo>
                                  <a:pt x="21" y="53"/>
                                </a:lnTo>
                                <a:lnTo>
                                  <a:pt x="54" y="20"/>
                                </a:lnTo>
                                <a:lnTo>
                                  <a:pt x="97" y="1"/>
                                </a:lnTo>
                                <a:lnTo>
                                  <a:pt x="122" y="0"/>
                                </a:lnTo>
                                <a:close/>
                              </a:path>
                            </a:pathLst>
                          </a:custGeom>
                          <a:solidFill>
                            <a:srgbClr val="96ACCD"/>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67" name="Freeform 354"/>
                        <wps:cNvSpPr>
                          <a:spLocks/>
                        </wps:cNvSpPr>
                        <wps:spPr bwMode="auto">
                          <a:xfrm>
                            <a:off x="2362200" y="2913063"/>
                            <a:ext cx="947738" cy="873125"/>
                          </a:xfrm>
                          <a:custGeom>
                            <a:avLst/>
                            <a:gdLst>
                              <a:gd name="T0" fmla="*/ 93 w 1792"/>
                              <a:gd name="T1" fmla="*/ 0 h 1648"/>
                              <a:gd name="T2" fmla="*/ 1698 w 1792"/>
                              <a:gd name="T3" fmla="*/ 0 h 1648"/>
                              <a:gd name="T4" fmla="*/ 1718 w 1792"/>
                              <a:gd name="T5" fmla="*/ 1 h 1648"/>
                              <a:gd name="T6" fmla="*/ 1751 w 1792"/>
                              <a:gd name="T7" fmla="*/ 16 h 1648"/>
                              <a:gd name="T8" fmla="*/ 1777 w 1792"/>
                              <a:gd name="T9" fmla="*/ 41 h 1648"/>
                              <a:gd name="T10" fmla="*/ 1791 w 1792"/>
                              <a:gd name="T11" fmla="*/ 75 h 1648"/>
                              <a:gd name="T12" fmla="*/ 1792 w 1792"/>
                              <a:gd name="T13" fmla="*/ 94 h 1648"/>
                              <a:gd name="T14" fmla="*/ 1792 w 1792"/>
                              <a:gd name="T15" fmla="*/ 1554 h 1648"/>
                              <a:gd name="T16" fmla="*/ 1791 w 1792"/>
                              <a:gd name="T17" fmla="*/ 1573 h 1648"/>
                              <a:gd name="T18" fmla="*/ 1777 w 1792"/>
                              <a:gd name="T19" fmla="*/ 1607 h 1648"/>
                              <a:gd name="T20" fmla="*/ 1751 w 1792"/>
                              <a:gd name="T21" fmla="*/ 1632 h 1648"/>
                              <a:gd name="T22" fmla="*/ 1718 w 1792"/>
                              <a:gd name="T23" fmla="*/ 1647 h 1648"/>
                              <a:gd name="T24" fmla="*/ 1698 w 1792"/>
                              <a:gd name="T25" fmla="*/ 1648 h 1648"/>
                              <a:gd name="T26" fmla="*/ 93 w 1792"/>
                              <a:gd name="T27" fmla="*/ 1648 h 1648"/>
                              <a:gd name="T28" fmla="*/ 75 w 1792"/>
                              <a:gd name="T29" fmla="*/ 1647 h 1648"/>
                              <a:gd name="T30" fmla="*/ 40 w 1792"/>
                              <a:gd name="T31" fmla="*/ 1632 h 1648"/>
                              <a:gd name="T32" fmla="*/ 16 w 1792"/>
                              <a:gd name="T33" fmla="*/ 1607 h 1648"/>
                              <a:gd name="T34" fmla="*/ 1 w 1792"/>
                              <a:gd name="T35" fmla="*/ 1573 h 1648"/>
                              <a:gd name="T36" fmla="*/ 0 w 1792"/>
                              <a:gd name="T37" fmla="*/ 1554 h 1648"/>
                              <a:gd name="T38" fmla="*/ 0 w 1792"/>
                              <a:gd name="T39" fmla="*/ 94 h 1648"/>
                              <a:gd name="T40" fmla="*/ 1 w 1792"/>
                              <a:gd name="T41" fmla="*/ 75 h 1648"/>
                              <a:gd name="T42" fmla="*/ 16 w 1792"/>
                              <a:gd name="T43" fmla="*/ 41 h 1648"/>
                              <a:gd name="T44" fmla="*/ 40 w 1792"/>
                              <a:gd name="T45" fmla="*/ 16 h 1648"/>
                              <a:gd name="T46" fmla="*/ 75 w 1792"/>
                              <a:gd name="T47" fmla="*/ 1 h 1648"/>
                              <a:gd name="T48" fmla="*/ 93 w 1792"/>
                              <a:gd name="T49" fmla="*/ 0 h 16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1792" h="1648">
                                <a:moveTo>
                                  <a:pt x="93" y="0"/>
                                </a:moveTo>
                                <a:lnTo>
                                  <a:pt x="1698" y="0"/>
                                </a:lnTo>
                                <a:lnTo>
                                  <a:pt x="1718" y="1"/>
                                </a:lnTo>
                                <a:lnTo>
                                  <a:pt x="1751" y="16"/>
                                </a:lnTo>
                                <a:lnTo>
                                  <a:pt x="1777" y="41"/>
                                </a:lnTo>
                                <a:lnTo>
                                  <a:pt x="1791" y="75"/>
                                </a:lnTo>
                                <a:lnTo>
                                  <a:pt x="1792" y="94"/>
                                </a:lnTo>
                                <a:lnTo>
                                  <a:pt x="1792" y="1554"/>
                                </a:lnTo>
                                <a:lnTo>
                                  <a:pt x="1791" y="1573"/>
                                </a:lnTo>
                                <a:lnTo>
                                  <a:pt x="1777" y="1607"/>
                                </a:lnTo>
                                <a:lnTo>
                                  <a:pt x="1751" y="1632"/>
                                </a:lnTo>
                                <a:lnTo>
                                  <a:pt x="1718" y="1647"/>
                                </a:lnTo>
                                <a:lnTo>
                                  <a:pt x="1698" y="1648"/>
                                </a:lnTo>
                                <a:lnTo>
                                  <a:pt x="93" y="1648"/>
                                </a:lnTo>
                                <a:lnTo>
                                  <a:pt x="75" y="1647"/>
                                </a:lnTo>
                                <a:lnTo>
                                  <a:pt x="40" y="1632"/>
                                </a:lnTo>
                                <a:lnTo>
                                  <a:pt x="16" y="1607"/>
                                </a:lnTo>
                                <a:lnTo>
                                  <a:pt x="1" y="1573"/>
                                </a:lnTo>
                                <a:lnTo>
                                  <a:pt x="0" y="1554"/>
                                </a:lnTo>
                                <a:lnTo>
                                  <a:pt x="0" y="94"/>
                                </a:lnTo>
                                <a:lnTo>
                                  <a:pt x="1" y="75"/>
                                </a:lnTo>
                                <a:lnTo>
                                  <a:pt x="16" y="41"/>
                                </a:lnTo>
                                <a:lnTo>
                                  <a:pt x="40" y="16"/>
                                </a:lnTo>
                                <a:lnTo>
                                  <a:pt x="75" y="1"/>
                                </a:lnTo>
                                <a:lnTo>
                                  <a:pt x="93" y="0"/>
                                </a:lnTo>
                                <a:close/>
                              </a:path>
                            </a:pathLst>
                          </a:custGeom>
                          <a:solidFill>
                            <a:srgbClr val="E9D5D5"/>
                          </a:solidFill>
                          <a:ln w="7938">
                            <a:solidFill>
                              <a:srgbClr val="C8A5A5"/>
                            </a:solidFill>
                            <a:prstDash val="solid"/>
                            <a:round/>
                            <a:headEnd/>
                            <a:tailEnd/>
                          </a:ln>
                        </wps:spPr>
                        <wps:bodyPr vert="horz" wrap="square" lIns="91440" tIns="45720" rIns="91440" bIns="45720" numCol="1" anchor="t" anchorCtr="0" compatLnSpc="1">
                          <a:prstTxWarp prst="textNoShape">
                            <a:avLst/>
                          </a:prstTxWarp>
                        </wps:bodyPr>
                      </wps:wsp>
                      <wps:wsp>
                        <wps:cNvPr id="1168" name="Freeform 355"/>
                        <wps:cNvSpPr>
                          <a:spLocks/>
                        </wps:cNvSpPr>
                        <wps:spPr bwMode="auto">
                          <a:xfrm>
                            <a:off x="2533650" y="3036888"/>
                            <a:ext cx="68263" cy="112713"/>
                          </a:xfrm>
                          <a:custGeom>
                            <a:avLst/>
                            <a:gdLst>
                              <a:gd name="T0" fmla="*/ 127 w 127"/>
                              <a:gd name="T1" fmla="*/ 166 h 213"/>
                              <a:gd name="T2" fmla="*/ 116 w 127"/>
                              <a:gd name="T3" fmla="*/ 188 h 213"/>
                              <a:gd name="T4" fmla="*/ 97 w 127"/>
                              <a:gd name="T5" fmla="*/ 204 h 213"/>
                              <a:gd name="T6" fmla="*/ 72 w 127"/>
                              <a:gd name="T7" fmla="*/ 213 h 213"/>
                              <a:gd name="T8" fmla="*/ 47 w 127"/>
                              <a:gd name="T9" fmla="*/ 213 h 213"/>
                              <a:gd name="T10" fmla="*/ 28 w 127"/>
                              <a:gd name="T11" fmla="*/ 209 h 213"/>
                              <a:gd name="T12" fmla="*/ 15 w 127"/>
                              <a:gd name="T13" fmla="*/ 204 h 213"/>
                              <a:gd name="T14" fmla="*/ 6 w 127"/>
                              <a:gd name="T15" fmla="*/ 199 h 213"/>
                              <a:gd name="T16" fmla="*/ 1 w 127"/>
                              <a:gd name="T17" fmla="*/ 194 h 213"/>
                              <a:gd name="T18" fmla="*/ 0 w 127"/>
                              <a:gd name="T19" fmla="*/ 188 h 213"/>
                              <a:gd name="T20" fmla="*/ 0 w 127"/>
                              <a:gd name="T21" fmla="*/ 181 h 213"/>
                              <a:gd name="T22" fmla="*/ 0 w 127"/>
                              <a:gd name="T23" fmla="*/ 176 h 213"/>
                              <a:gd name="T24" fmla="*/ 1 w 127"/>
                              <a:gd name="T25" fmla="*/ 173 h 213"/>
                              <a:gd name="T26" fmla="*/ 4 w 127"/>
                              <a:gd name="T27" fmla="*/ 172 h 213"/>
                              <a:gd name="T28" fmla="*/ 8 w 127"/>
                              <a:gd name="T29" fmla="*/ 172 h 213"/>
                              <a:gd name="T30" fmla="*/ 16 w 127"/>
                              <a:gd name="T31" fmla="*/ 177 h 213"/>
                              <a:gd name="T32" fmla="*/ 28 w 127"/>
                              <a:gd name="T33" fmla="*/ 183 h 213"/>
                              <a:gd name="T34" fmla="*/ 47 w 127"/>
                              <a:gd name="T35" fmla="*/ 189 h 213"/>
                              <a:gd name="T36" fmla="*/ 67 w 127"/>
                              <a:gd name="T37" fmla="*/ 189 h 213"/>
                              <a:gd name="T38" fmla="*/ 81 w 127"/>
                              <a:gd name="T39" fmla="*/ 184 h 213"/>
                              <a:gd name="T40" fmla="*/ 93 w 127"/>
                              <a:gd name="T41" fmla="*/ 176 h 213"/>
                              <a:gd name="T42" fmla="*/ 99 w 127"/>
                              <a:gd name="T43" fmla="*/ 162 h 213"/>
                              <a:gd name="T44" fmla="*/ 97 w 127"/>
                              <a:gd name="T45" fmla="*/ 146 h 213"/>
                              <a:gd name="T46" fmla="*/ 90 w 127"/>
                              <a:gd name="T47" fmla="*/ 134 h 213"/>
                              <a:gd name="T48" fmla="*/ 78 w 127"/>
                              <a:gd name="T49" fmla="*/ 124 h 213"/>
                              <a:gd name="T50" fmla="*/ 60 w 127"/>
                              <a:gd name="T51" fmla="*/ 115 h 213"/>
                              <a:gd name="T52" fmla="*/ 43 w 127"/>
                              <a:gd name="T53" fmla="*/ 108 h 213"/>
                              <a:gd name="T54" fmla="*/ 27 w 127"/>
                              <a:gd name="T55" fmla="*/ 97 h 213"/>
                              <a:gd name="T56" fmla="*/ 14 w 127"/>
                              <a:gd name="T57" fmla="*/ 83 h 213"/>
                              <a:gd name="T58" fmla="*/ 6 w 127"/>
                              <a:gd name="T59" fmla="*/ 66 h 213"/>
                              <a:gd name="T60" fmla="*/ 6 w 127"/>
                              <a:gd name="T61" fmla="*/ 42 h 213"/>
                              <a:gd name="T62" fmla="*/ 15 w 127"/>
                              <a:gd name="T63" fmla="*/ 21 h 213"/>
                              <a:gd name="T64" fmla="*/ 32 w 127"/>
                              <a:gd name="T65" fmla="*/ 7 h 213"/>
                              <a:gd name="T66" fmla="*/ 54 w 127"/>
                              <a:gd name="T67" fmla="*/ 0 h 213"/>
                              <a:gd name="T68" fmla="*/ 75 w 127"/>
                              <a:gd name="T69" fmla="*/ 0 h 213"/>
                              <a:gd name="T70" fmla="*/ 89 w 127"/>
                              <a:gd name="T71" fmla="*/ 2 h 213"/>
                              <a:gd name="T72" fmla="*/ 101 w 127"/>
                              <a:gd name="T73" fmla="*/ 6 h 213"/>
                              <a:gd name="T74" fmla="*/ 110 w 127"/>
                              <a:gd name="T75" fmla="*/ 11 h 213"/>
                              <a:gd name="T76" fmla="*/ 113 w 127"/>
                              <a:gd name="T77" fmla="*/ 13 h 213"/>
                              <a:gd name="T78" fmla="*/ 115 w 127"/>
                              <a:gd name="T79" fmla="*/ 16 h 213"/>
                              <a:gd name="T80" fmla="*/ 116 w 127"/>
                              <a:gd name="T81" fmla="*/ 18 h 213"/>
                              <a:gd name="T82" fmla="*/ 116 w 127"/>
                              <a:gd name="T83" fmla="*/ 22 h 213"/>
                              <a:gd name="T84" fmla="*/ 116 w 127"/>
                              <a:gd name="T85" fmla="*/ 28 h 213"/>
                              <a:gd name="T86" fmla="*/ 116 w 127"/>
                              <a:gd name="T87" fmla="*/ 33 h 213"/>
                              <a:gd name="T88" fmla="*/ 115 w 127"/>
                              <a:gd name="T89" fmla="*/ 35 h 213"/>
                              <a:gd name="T90" fmla="*/ 112 w 127"/>
                              <a:gd name="T91" fmla="*/ 37 h 213"/>
                              <a:gd name="T92" fmla="*/ 110 w 127"/>
                              <a:gd name="T93" fmla="*/ 37 h 213"/>
                              <a:gd name="T94" fmla="*/ 102 w 127"/>
                              <a:gd name="T95" fmla="*/ 33 h 213"/>
                              <a:gd name="T96" fmla="*/ 91 w 127"/>
                              <a:gd name="T97" fmla="*/ 27 h 213"/>
                              <a:gd name="T98" fmla="*/ 77 w 127"/>
                              <a:gd name="T99" fmla="*/ 23 h 213"/>
                              <a:gd name="T100" fmla="*/ 59 w 127"/>
                              <a:gd name="T101" fmla="*/ 23 h 213"/>
                              <a:gd name="T102" fmla="*/ 46 w 127"/>
                              <a:gd name="T103" fmla="*/ 27 h 213"/>
                              <a:gd name="T104" fmla="*/ 37 w 127"/>
                              <a:gd name="T105" fmla="*/ 34 h 213"/>
                              <a:gd name="T106" fmla="*/ 33 w 127"/>
                              <a:gd name="T107" fmla="*/ 45 h 213"/>
                              <a:gd name="T108" fmla="*/ 33 w 127"/>
                              <a:gd name="T109" fmla="*/ 59 h 213"/>
                              <a:gd name="T110" fmla="*/ 42 w 127"/>
                              <a:gd name="T111" fmla="*/ 72 h 213"/>
                              <a:gd name="T112" fmla="*/ 54 w 127"/>
                              <a:gd name="T113" fmla="*/ 82 h 213"/>
                              <a:gd name="T114" fmla="*/ 72 w 127"/>
                              <a:gd name="T115" fmla="*/ 90 h 213"/>
                              <a:gd name="T116" fmla="*/ 89 w 127"/>
                              <a:gd name="T117" fmla="*/ 98 h 213"/>
                              <a:gd name="T118" fmla="*/ 106 w 127"/>
                              <a:gd name="T119" fmla="*/ 108 h 213"/>
                              <a:gd name="T120" fmla="*/ 118 w 127"/>
                              <a:gd name="T121" fmla="*/ 122 h 213"/>
                              <a:gd name="T122" fmla="*/ 127 w 127"/>
                              <a:gd name="T123" fmla="*/ 140 h 2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27" h="213">
                                <a:moveTo>
                                  <a:pt x="127" y="151"/>
                                </a:moveTo>
                                <a:lnTo>
                                  <a:pt x="127" y="166"/>
                                </a:lnTo>
                                <a:lnTo>
                                  <a:pt x="122" y="177"/>
                                </a:lnTo>
                                <a:lnTo>
                                  <a:pt x="116" y="188"/>
                                </a:lnTo>
                                <a:lnTo>
                                  <a:pt x="107" y="197"/>
                                </a:lnTo>
                                <a:lnTo>
                                  <a:pt x="97" y="204"/>
                                </a:lnTo>
                                <a:lnTo>
                                  <a:pt x="85" y="209"/>
                                </a:lnTo>
                                <a:lnTo>
                                  <a:pt x="72" y="213"/>
                                </a:lnTo>
                                <a:lnTo>
                                  <a:pt x="57" y="213"/>
                                </a:lnTo>
                                <a:lnTo>
                                  <a:pt x="47" y="213"/>
                                </a:lnTo>
                                <a:lnTo>
                                  <a:pt x="37" y="212"/>
                                </a:lnTo>
                                <a:lnTo>
                                  <a:pt x="28" y="209"/>
                                </a:lnTo>
                                <a:lnTo>
                                  <a:pt x="22" y="207"/>
                                </a:lnTo>
                                <a:lnTo>
                                  <a:pt x="15" y="204"/>
                                </a:lnTo>
                                <a:lnTo>
                                  <a:pt x="10" y="202"/>
                                </a:lnTo>
                                <a:lnTo>
                                  <a:pt x="6" y="199"/>
                                </a:lnTo>
                                <a:lnTo>
                                  <a:pt x="4" y="197"/>
                                </a:lnTo>
                                <a:lnTo>
                                  <a:pt x="1" y="194"/>
                                </a:lnTo>
                                <a:lnTo>
                                  <a:pt x="0" y="192"/>
                                </a:lnTo>
                                <a:lnTo>
                                  <a:pt x="0" y="188"/>
                                </a:lnTo>
                                <a:lnTo>
                                  <a:pt x="0" y="184"/>
                                </a:lnTo>
                                <a:lnTo>
                                  <a:pt x="0" y="181"/>
                                </a:lnTo>
                                <a:lnTo>
                                  <a:pt x="0" y="178"/>
                                </a:lnTo>
                                <a:lnTo>
                                  <a:pt x="0" y="176"/>
                                </a:lnTo>
                                <a:lnTo>
                                  <a:pt x="1" y="175"/>
                                </a:lnTo>
                                <a:lnTo>
                                  <a:pt x="1" y="173"/>
                                </a:lnTo>
                                <a:lnTo>
                                  <a:pt x="3" y="172"/>
                                </a:lnTo>
                                <a:lnTo>
                                  <a:pt x="4" y="172"/>
                                </a:lnTo>
                                <a:lnTo>
                                  <a:pt x="5" y="172"/>
                                </a:lnTo>
                                <a:lnTo>
                                  <a:pt x="8" y="172"/>
                                </a:lnTo>
                                <a:lnTo>
                                  <a:pt x="11" y="175"/>
                                </a:lnTo>
                                <a:lnTo>
                                  <a:pt x="16" y="177"/>
                                </a:lnTo>
                                <a:lnTo>
                                  <a:pt x="22" y="181"/>
                                </a:lnTo>
                                <a:lnTo>
                                  <a:pt x="28" y="183"/>
                                </a:lnTo>
                                <a:lnTo>
                                  <a:pt x="37" y="187"/>
                                </a:lnTo>
                                <a:lnTo>
                                  <a:pt x="47" y="189"/>
                                </a:lnTo>
                                <a:lnTo>
                                  <a:pt x="58" y="189"/>
                                </a:lnTo>
                                <a:lnTo>
                                  <a:pt x="67" y="189"/>
                                </a:lnTo>
                                <a:lnTo>
                                  <a:pt x="74" y="187"/>
                                </a:lnTo>
                                <a:lnTo>
                                  <a:pt x="81" y="184"/>
                                </a:lnTo>
                                <a:lnTo>
                                  <a:pt x="88" y="181"/>
                                </a:lnTo>
                                <a:lnTo>
                                  <a:pt x="93" y="176"/>
                                </a:lnTo>
                                <a:lnTo>
                                  <a:pt x="96" y="170"/>
                                </a:lnTo>
                                <a:lnTo>
                                  <a:pt x="99" y="162"/>
                                </a:lnTo>
                                <a:lnTo>
                                  <a:pt x="99" y="155"/>
                                </a:lnTo>
                                <a:lnTo>
                                  <a:pt x="97" y="146"/>
                                </a:lnTo>
                                <a:lnTo>
                                  <a:pt x="95" y="140"/>
                                </a:lnTo>
                                <a:lnTo>
                                  <a:pt x="90" y="134"/>
                                </a:lnTo>
                                <a:lnTo>
                                  <a:pt x="84" y="129"/>
                                </a:lnTo>
                                <a:lnTo>
                                  <a:pt x="78" y="124"/>
                                </a:lnTo>
                                <a:lnTo>
                                  <a:pt x="69" y="120"/>
                                </a:lnTo>
                                <a:lnTo>
                                  <a:pt x="60" y="115"/>
                                </a:lnTo>
                                <a:lnTo>
                                  <a:pt x="52" y="112"/>
                                </a:lnTo>
                                <a:lnTo>
                                  <a:pt x="43" y="108"/>
                                </a:lnTo>
                                <a:lnTo>
                                  <a:pt x="35" y="103"/>
                                </a:lnTo>
                                <a:lnTo>
                                  <a:pt x="27" y="97"/>
                                </a:lnTo>
                                <a:lnTo>
                                  <a:pt x="20" y="91"/>
                                </a:lnTo>
                                <a:lnTo>
                                  <a:pt x="14" y="83"/>
                                </a:lnTo>
                                <a:lnTo>
                                  <a:pt x="9" y="75"/>
                                </a:lnTo>
                                <a:lnTo>
                                  <a:pt x="6" y="66"/>
                                </a:lnTo>
                                <a:lnTo>
                                  <a:pt x="5" y="54"/>
                                </a:lnTo>
                                <a:lnTo>
                                  <a:pt x="6" y="42"/>
                                </a:lnTo>
                                <a:lnTo>
                                  <a:pt x="10" y="31"/>
                                </a:lnTo>
                                <a:lnTo>
                                  <a:pt x="15" y="21"/>
                                </a:lnTo>
                                <a:lnTo>
                                  <a:pt x="22" y="13"/>
                                </a:lnTo>
                                <a:lnTo>
                                  <a:pt x="32" y="7"/>
                                </a:lnTo>
                                <a:lnTo>
                                  <a:pt x="43" y="3"/>
                                </a:lnTo>
                                <a:lnTo>
                                  <a:pt x="54" y="0"/>
                                </a:lnTo>
                                <a:lnTo>
                                  <a:pt x="68" y="0"/>
                                </a:lnTo>
                                <a:lnTo>
                                  <a:pt x="75" y="0"/>
                                </a:lnTo>
                                <a:lnTo>
                                  <a:pt x="81" y="1"/>
                                </a:lnTo>
                                <a:lnTo>
                                  <a:pt x="89" y="2"/>
                                </a:lnTo>
                                <a:lnTo>
                                  <a:pt x="95" y="3"/>
                                </a:lnTo>
                                <a:lnTo>
                                  <a:pt x="101" y="6"/>
                                </a:lnTo>
                                <a:lnTo>
                                  <a:pt x="106" y="8"/>
                                </a:lnTo>
                                <a:lnTo>
                                  <a:pt x="110" y="11"/>
                                </a:lnTo>
                                <a:lnTo>
                                  <a:pt x="112" y="12"/>
                                </a:lnTo>
                                <a:lnTo>
                                  <a:pt x="113" y="13"/>
                                </a:lnTo>
                                <a:lnTo>
                                  <a:pt x="115" y="15"/>
                                </a:lnTo>
                                <a:lnTo>
                                  <a:pt x="115" y="16"/>
                                </a:lnTo>
                                <a:lnTo>
                                  <a:pt x="115" y="17"/>
                                </a:lnTo>
                                <a:lnTo>
                                  <a:pt x="116" y="18"/>
                                </a:lnTo>
                                <a:lnTo>
                                  <a:pt x="116" y="21"/>
                                </a:lnTo>
                                <a:lnTo>
                                  <a:pt x="116" y="22"/>
                                </a:lnTo>
                                <a:lnTo>
                                  <a:pt x="116" y="26"/>
                                </a:lnTo>
                                <a:lnTo>
                                  <a:pt x="116" y="28"/>
                                </a:lnTo>
                                <a:lnTo>
                                  <a:pt x="116" y="31"/>
                                </a:lnTo>
                                <a:lnTo>
                                  <a:pt x="116" y="33"/>
                                </a:lnTo>
                                <a:lnTo>
                                  <a:pt x="115" y="34"/>
                                </a:lnTo>
                                <a:lnTo>
                                  <a:pt x="115" y="35"/>
                                </a:lnTo>
                                <a:lnTo>
                                  <a:pt x="113" y="37"/>
                                </a:lnTo>
                                <a:lnTo>
                                  <a:pt x="112" y="37"/>
                                </a:lnTo>
                                <a:lnTo>
                                  <a:pt x="111" y="37"/>
                                </a:lnTo>
                                <a:lnTo>
                                  <a:pt x="110" y="37"/>
                                </a:lnTo>
                                <a:lnTo>
                                  <a:pt x="106" y="34"/>
                                </a:lnTo>
                                <a:lnTo>
                                  <a:pt x="102" y="33"/>
                                </a:lnTo>
                                <a:lnTo>
                                  <a:pt x="96" y="29"/>
                                </a:lnTo>
                                <a:lnTo>
                                  <a:pt x="91" y="27"/>
                                </a:lnTo>
                                <a:lnTo>
                                  <a:pt x="84" y="24"/>
                                </a:lnTo>
                                <a:lnTo>
                                  <a:pt x="77" y="23"/>
                                </a:lnTo>
                                <a:lnTo>
                                  <a:pt x="67" y="22"/>
                                </a:lnTo>
                                <a:lnTo>
                                  <a:pt x="59" y="23"/>
                                </a:lnTo>
                                <a:lnTo>
                                  <a:pt x="52" y="24"/>
                                </a:lnTo>
                                <a:lnTo>
                                  <a:pt x="46" y="27"/>
                                </a:lnTo>
                                <a:lnTo>
                                  <a:pt x="42" y="31"/>
                                </a:lnTo>
                                <a:lnTo>
                                  <a:pt x="37" y="34"/>
                                </a:lnTo>
                                <a:lnTo>
                                  <a:pt x="35" y="40"/>
                                </a:lnTo>
                                <a:lnTo>
                                  <a:pt x="33" y="45"/>
                                </a:lnTo>
                                <a:lnTo>
                                  <a:pt x="33" y="51"/>
                                </a:lnTo>
                                <a:lnTo>
                                  <a:pt x="33" y="59"/>
                                </a:lnTo>
                                <a:lnTo>
                                  <a:pt x="37" y="66"/>
                                </a:lnTo>
                                <a:lnTo>
                                  <a:pt x="42" y="72"/>
                                </a:lnTo>
                                <a:lnTo>
                                  <a:pt x="48" y="77"/>
                                </a:lnTo>
                                <a:lnTo>
                                  <a:pt x="54" y="82"/>
                                </a:lnTo>
                                <a:lnTo>
                                  <a:pt x="63" y="86"/>
                                </a:lnTo>
                                <a:lnTo>
                                  <a:pt x="72" y="90"/>
                                </a:lnTo>
                                <a:lnTo>
                                  <a:pt x="80" y="95"/>
                                </a:lnTo>
                                <a:lnTo>
                                  <a:pt x="89" y="98"/>
                                </a:lnTo>
                                <a:lnTo>
                                  <a:pt x="97" y="103"/>
                                </a:lnTo>
                                <a:lnTo>
                                  <a:pt x="106" y="108"/>
                                </a:lnTo>
                                <a:lnTo>
                                  <a:pt x="112" y="114"/>
                                </a:lnTo>
                                <a:lnTo>
                                  <a:pt x="118" y="122"/>
                                </a:lnTo>
                                <a:lnTo>
                                  <a:pt x="123" y="130"/>
                                </a:lnTo>
                                <a:lnTo>
                                  <a:pt x="127" y="140"/>
                                </a:lnTo>
                                <a:lnTo>
                                  <a:pt x="127"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69" name="Freeform 356"/>
                        <wps:cNvSpPr>
                          <a:spLocks/>
                        </wps:cNvSpPr>
                        <wps:spPr bwMode="auto">
                          <a:xfrm>
                            <a:off x="2620963" y="3065463"/>
                            <a:ext cx="65088" cy="84138"/>
                          </a:xfrm>
                          <a:custGeom>
                            <a:avLst/>
                            <a:gdLst>
                              <a:gd name="T0" fmla="*/ 124 w 124"/>
                              <a:gd name="T1" fmla="*/ 151 h 157"/>
                              <a:gd name="T2" fmla="*/ 123 w 124"/>
                              <a:gd name="T3" fmla="*/ 153 h 157"/>
                              <a:gd name="T4" fmla="*/ 120 w 124"/>
                              <a:gd name="T5" fmla="*/ 154 h 157"/>
                              <a:gd name="T6" fmla="*/ 115 w 124"/>
                              <a:gd name="T7" fmla="*/ 154 h 157"/>
                              <a:gd name="T8" fmla="*/ 109 w 124"/>
                              <a:gd name="T9" fmla="*/ 154 h 157"/>
                              <a:gd name="T10" fmla="*/ 104 w 124"/>
                              <a:gd name="T11" fmla="*/ 154 h 157"/>
                              <a:gd name="T12" fmla="*/ 102 w 124"/>
                              <a:gd name="T13" fmla="*/ 153 h 157"/>
                              <a:gd name="T14" fmla="*/ 101 w 124"/>
                              <a:gd name="T15" fmla="*/ 151 h 157"/>
                              <a:gd name="T16" fmla="*/ 101 w 124"/>
                              <a:gd name="T17" fmla="*/ 131 h 157"/>
                              <a:gd name="T18" fmla="*/ 76 w 124"/>
                              <a:gd name="T19" fmla="*/ 151 h 157"/>
                              <a:gd name="T20" fmla="*/ 51 w 124"/>
                              <a:gd name="T21" fmla="*/ 157 h 157"/>
                              <a:gd name="T22" fmla="*/ 27 w 124"/>
                              <a:gd name="T23" fmla="*/ 152 h 157"/>
                              <a:gd name="T24" fmla="*/ 11 w 124"/>
                              <a:gd name="T25" fmla="*/ 140 h 157"/>
                              <a:gd name="T26" fmla="*/ 2 w 124"/>
                              <a:gd name="T27" fmla="*/ 120 h 157"/>
                              <a:gd name="T28" fmla="*/ 0 w 124"/>
                              <a:gd name="T29" fmla="*/ 93 h 157"/>
                              <a:gd name="T30" fmla="*/ 0 w 124"/>
                              <a:gd name="T31" fmla="*/ 4 h 157"/>
                              <a:gd name="T32" fmla="*/ 1 w 124"/>
                              <a:gd name="T33" fmla="*/ 3 h 157"/>
                              <a:gd name="T34" fmla="*/ 5 w 124"/>
                              <a:gd name="T35" fmla="*/ 2 h 157"/>
                              <a:gd name="T36" fmla="*/ 10 w 124"/>
                              <a:gd name="T37" fmla="*/ 0 h 157"/>
                              <a:gd name="T38" fmla="*/ 17 w 124"/>
                              <a:gd name="T39" fmla="*/ 0 h 157"/>
                              <a:gd name="T40" fmla="*/ 22 w 124"/>
                              <a:gd name="T41" fmla="*/ 2 h 157"/>
                              <a:gd name="T42" fmla="*/ 26 w 124"/>
                              <a:gd name="T43" fmla="*/ 3 h 157"/>
                              <a:gd name="T44" fmla="*/ 27 w 124"/>
                              <a:gd name="T45" fmla="*/ 4 h 157"/>
                              <a:gd name="T46" fmla="*/ 27 w 124"/>
                              <a:gd name="T47" fmla="*/ 89 h 157"/>
                              <a:gd name="T48" fmla="*/ 28 w 124"/>
                              <a:gd name="T49" fmla="*/ 110 h 157"/>
                              <a:gd name="T50" fmla="*/ 34 w 124"/>
                              <a:gd name="T51" fmla="*/ 122 h 157"/>
                              <a:gd name="T52" fmla="*/ 44 w 124"/>
                              <a:gd name="T53" fmla="*/ 131 h 157"/>
                              <a:gd name="T54" fmla="*/ 58 w 124"/>
                              <a:gd name="T55" fmla="*/ 135 h 157"/>
                              <a:gd name="T56" fmla="*/ 77 w 124"/>
                              <a:gd name="T57" fmla="*/ 127 h 157"/>
                              <a:gd name="T58" fmla="*/ 98 w 124"/>
                              <a:gd name="T59" fmla="*/ 106 h 157"/>
                              <a:gd name="T60" fmla="*/ 98 w 124"/>
                              <a:gd name="T61" fmla="*/ 4 h 157"/>
                              <a:gd name="T62" fmla="*/ 99 w 124"/>
                              <a:gd name="T63" fmla="*/ 3 h 157"/>
                              <a:gd name="T64" fmla="*/ 102 w 124"/>
                              <a:gd name="T65" fmla="*/ 2 h 157"/>
                              <a:gd name="T66" fmla="*/ 107 w 124"/>
                              <a:gd name="T67" fmla="*/ 0 h 157"/>
                              <a:gd name="T68" fmla="*/ 114 w 124"/>
                              <a:gd name="T69" fmla="*/ 0 h 157"/>
                              <a:gd name="T70" fmla="*/ 120 w 124"/>
                              <a:gd name="T71" fmla="*/ 2 h 157"/>
                              <a:gd name="T72" fmla="*/ 123 w 124"/>
                              <a:gd name="T73" fmla="*/ 3 h 157"/>
                              <a:gd name="T74" fmla="*/ 124 w 124"/>
                              <a:gd name="T75" fmla="*/ 4 h 157"/>
                              <a:gd name="T76" fmla="*/ 124 w 124"/>
                              <a:gd name="T77" fmla="*/ 149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4" h="157">
                                <a:moveTo>
                                  <a:pt x="124" y="149"/>
                                </a:moveTo>
                                <a:lnTo>
                                  <a:pt x="124" y="151"/>
                                </a:lnTo>
                                <a:lnTo>
                                  <a:pt x="124" y="152"/>
                                </a:lnTo>
                                <a:lnTo>
                                  <a:pt x="123" y="153"/>
                                </a:lnTo>
                                <a:lnTo>
                                  <a:pt x="122" y="153"/>
                                </a:lnTo>
                                <a:lnTo>
                                  <a:pt x="120" y="154"/>
                                </a:lnTo>
                                <a:lnTo>
                                  <a:pt x="118" y="154"/>
                                </a:lnTo>
                                <a:lnTo>
                                  <a:pt x="115" y="154"/>
                                </a:lnTo>
                                <a:lnTo>
                                  <a:pt x="113" y="154"/>
                                </a:lnTo>
                                <a:lnTo>
                                  <a:pt x="109" y="154"/>
                                </a:lnTo>
                                <a:lnTo>
                                  <a:pt x="107" y="154"/>
                                </a:lnTo>
                                <a:lnTo>
                                  <a:pt x="104" y="154"/>
                                </a:lnTo>
                                <a:lnTo>
                                  <a:pt x="103" y="153"/>
                                </a:lnTo>
                                <a:lnTo>
                                  <a:pt x="102" y="153"/>
                                </a:lnTo>
                                <a:lnTo>
                                  <a:pt x="101" y="152"/>
                                </a:lnTo>
                                <a:lnTo>
                                  <a:pt x="101" y="151"/>
                                </a:lnTo>
                                <a:lnTo>
                                  <a:pt x="101" y="149"/>
                                </a:lnTo>
                                <a:lnTo>
                                  <a:pt x="101" y="131"/>
                                </a:lnTo>
                                <a:lnTo>
                                  <a:pt x="88" y="143"/>
                                </a:lnTo>
                                <a:lnTo>
                                  <a:pt x="76" y="151"/>
                                </a:lnTo>
                                <a:lnTo>
                                  <a:pt x="64" y="156"/>
                                </a:lnTo>
                                <a:lnTo>
                                  <a:pt x="51" y="157"/>
                                </a:lnTo>
                                <a:lnTo>
                                  <a:pt x="38" y="156"/>
                                </a:lnTo>
                                <a:lnTo>
                                  <a:pt x="27" y="152"/>
                                </a:lnTo>
                                <a:lnTo>
                                  <a:pt x="18" y="147"/>
                                </a:lnTo>
                                <a:lnTo>
                                  <a:pt x="11" y="140"/>
                                </a:lnTo>
                                <a:lnTo>
                                  <a:pt x="6" y="131"/>
                                </a:lnTo>
                                <a:lnTo>
                                  <a:pt x="2" y="120"/>
                                </a:lnTo>
                                <a:lnTo>
                                  <a:pt x="1" y="108"/>
                                </a:lnTo>
                                <a:lnTo>
                                  <a:pt x="0" y="93"/>
                                </a:lnTo>
                                <a:lnTo>
                                  <a:pt x="0" y="5"/>
                                </a:lnTo>
                                <a:lnTo>
                                  <a:pt x="0" y="4"/>
                                </a:lnTo>
                                <a:lnTo>
                                  <a:pt x="1" y="3"/>
                                </a:lnTo>
                                <a:lnTo>
                                  <a:pt x="1" y="3"/>
                                </a:lnTo>
                                <a:lnTo>
                                  <a:pt x="2" y="2"/>
                                </a:lnTo>
                                <a:lnTo>
                                  <a:pt x="5" y="2"/>
                                </a:lnTo>
                                <a:lnTo>
                                  <a:pt x="7" y="0"/>
                                </a:lnTo>
                                <a:lnTo>
                                  <a:pt x="10" y="0"/>
                                </a:lnTo>
                                <a:lnTo>
                                  <a:pt x="13" y="0"/>
                                </a:lnTo>
                                <a:lnTo>
                                  <a:pt x="17" y="0"/>
                                </a:lnTo>
                                <a:lnTo>
                                  <a:pt x="19" y="0"/>
                                </a:lnTo>
                                <a:lnTo>
                                  <a:pt x="22" y="2"/>
                                </a:lnTo>
                                <a:lnTo>
                                  <a:pt x="24" y="2"/>
                                </a:lnTo>
                                <a:lnTo>
                                  <a:pt x="26" y="3"/>
                                </a:lnTo>
                                <a:lnTo>
                                  <a:pt x="26" y="3"/>
                                </a:lnTo>
                                <a:lnTo>
                                  <a:pt x="27" y="4"/>
                                </a:lnTo>
                                <a:lnTo>
                                  <a:pt x="27" y="5"/>
                                </a:lnTo>
                                <a:lnTo>
                                  <a:pt x="27" y="89"/>
                                </a:lnTo>
                                <a:lnTo>
                                  <a:pt x="27" y="101"/>
                                </a:lnTo>
                                <a:lnTo>
                                  <a:pt x="28" y="110"/>
                                </a:lnTo>
                                <a:lnTo>
                                  <a:pt x="31" y="117"/>
                                </a:lnTo>
                                <a:lnTo>
                                  <a:pt x="34" y="122"/>
                                </a:lnTo>
                                <a:lnTo>
                                  <a:pt x="38" y="127"/>
                                </a:lnTo>
                                <a:lnTo>
                                  <a:pt x="44" y="131"/>
                                </a:lnTo>
                                <a:lnTo>
                                  <a:pt x="50" y="133"/>
                                </a:lnTo>
                                <a:lnTo>
                                  <a:pt x="58" y="135"/>
                                </a:lnTo>
                                <a:lnTo>
                                  <a:pt x="67" y="133"/>
                                </a:lnTo>
                                <a:lnTo>
                                  <a:pt x="77" y="127"/>
                                </a:lnTo>
                                <a:lnTo>
                                  <a:pt x="87" y="119"/>
                                </a:lnTo>
                                <a:lnTo>
                                  <a:pt x="98" y="106"/>
                                </a:lnTo>
                                <a:lnTo>
                                  <a:pt x="98" y="5"/>
                                </a:lnTo>
                                <a:lnTo>
                                  <a:pt x="98" y="4"/>
                                </a:lnTo>
                                <a:lnTo>
                                  <a:pt x="98" y="3"/>
                                </a:lnTo>
                                <a:lnTo>
                                  <a:pt x="99" y="3"/>
                                </a:lnTo>
                                <a:lnTo>
                                  <a:pt x="101" y="2"/>
                                </a:lnTo>
                                <a:lnTo>
                                  <a:pt x="102" y="2"/>
                                </a:lnTo>
                                <a:lnTo>
                                  <a:pt x="104" y="0"/>
                                </a:lnTo>
                                <a:lnTo>
                                  <a:pt x="107" y="0"/>
                                </a:lnTo>
                                <a:lnTo>
                                  <a:pt x="111" y="0"/>
                                </a:lnTo>
                                <a:lnTo>
                                  <a:pt x="114" y="0"/>
                                </a:lnTo>
                                <a:lnTo>
                                  <a:pt x="118" y="0"/>
                                </a:lnTo>
                                <a:lnTo>
                                  <a:pt x="120" y="2"/>
                                </a:lnTo>
                                <a:lnTo>
                                  <a:pt x="122" y="2"/>
                                </a:lnTo>
                                <a:lnTo>
                                  <a:pt x="123" y="3"/>
                                </a:lnTo>
                                <a:lnTo>
                                  <a:pt x="124" y="3"/>
                                </a:lnTo>
                                <a:lnTo>
                                  <a:pt x="124" y="4"/>
                                </a:lnTo>
                                <a:lnTo>
                                  <a:pt x="124" y="5"/>
                                </a:lnTo>
                                <a:lnTo>
                                  <a:pt x="124" y="1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70" name="Freeform 357"/>
                        <wps:cNvSpPr>
                          <a:spLocks/>
                        </wps:cNvSpPr>
                        <wps:spPr bwMode="auto">
                          <a:xfrm>
                            <a:off x="2711450" y="3028950"/>
                            <a:ext cx="14288" cy="119063"/>
                          </a:xfrm>
                          <a:custGeom>
                            <a:avLst/>
                            <a:gdLst>
                              <a:gd name="T0" fmla="*/ 26 w 26"/>
                              <a:gd name="T1" fmla="*/ 219 h 224"/>
                              <a:gd name="T2" fmla="*/ 26 w 26"/>
                              <a:gd name="T3" fmla="*/ 221 h 224"/>
                              <a:gd name="T4" fmla="*/ 26 w 26"/>
                              <a:gd name="T5" fmla="*/ 222 h 224"/>
                              <a:gd name="T6" fmla="*/ 25 w 26"/>
                              <a:gd name="T7" fmla="*/ 223 h 224"/>
                              <a:gd name="T8" fmla="*/ 24 w 26"/>
                              <a:gd name="T9" fmla="*/ 223 h 224"/>
                              <a:gd name="T10" fmla="*/ 23 w 26"/>
                              <a:gd name="T11" fmla="*/ 224 h 224"/>
                              <a:gd name="T12" fmla="*/ 20 w 26"/>
                              <a:gd name="T13" fmla="*/ 224 h 224"/>
                              <a:gd name="T14" fmla="*/ 18 w 26"/>
                              <a:gd name="T15" fmla="*/ 224 h 224"/>
                              <a:gd name="T16" fmla="*/ 14 w 26"/>
                              <a:gd name="T17" fmla="*/ 224 h 224"/>
                              <a:gd name="T18" fmla="*/ 10 w 26"/>
                              <a:gd name="T19" fmla="*/ 224 h 224"/>
                              <a:gd name="T20" fmla="*/ 7 w 26"/>
                              <a:gd name="T21" fmla="*/ 224 h 224"/>
                              <a:gd name="T22" fmla="*/ 5 w 26"/>
                              <a:gd name="T23" fmla="*/ 224 h 224"/>
                              <a:gd name="T24" fmla="*/ 3 w 26"/>
                              <a:gd name="T25" fmla="*/ 223 h 224"/>
                              <a:gd name="T26" fmla="*/ 2 w 26"/>
                              <a:gd name="T27" fmla="*/ 223 h 224"/>
                              <a:gd name="T28" fmla="*/ 0 w 26"/>
                              <a:gd name="T29" fmla="*/ 222 h 224"/>
                              <a:gd name="T30" fmla="*/ 0 w 26"/>
                              <a:gd name="T31" fmla="*/ 221 h 224"/>
                              <a:gd name="T32" fmla="*/ 0 w 26"/>
                              <a:gd name="T33" fmla="*/ 219 h 224"/>
                              <a:gd name="T34" fmla="*/ 0 w 26"/>
                              <a:gd name="T35" fmla="*/ 5 h 224"/>
                              <a:gd name="T36" fmla="*/ 0 w 26"/>
                              <a:gd name="T37" fmla="*/ 4 h 224"/>
                              <a:gd name="T38" fmla="*/ 0 w 26"/>
                              <a:gd name="T39" fmla="*/ 4 h 224"/>
                              <a:gd name="T40" fmla="*/ 2 w 26"/>
                              <a:gd name="T41" fmla="*/ 3 h 224"/>
                              <a:gd name="T42" fmla="*/ 3 w 26"/>
                              <a:gd name="T43" fmla="*/ 1 h 224"/>
                              <a:gd name="T44" fmla="*/ 5 w 26"/>
                              <a:gd name="T45" fmla="*/ 1 h 224"/>
                              <a:gd name="T46" fmla="*/ 7 w 26"/>
                              <a:gd name="T47" fmla="*/ 0 h 224"/>
                              <a:gd name="T48" fmla="*/ 10 w 26"/>
                              <a:gd name="T49" fmla="*/ 0 h 224"/>
                              <a:gd name="T50" fmla="*/ 14 w 26"/>
                              <a:gd name="T51" fmla="*/ 0 h 224"/>
                              <a:gd name="T52" fmla="*/ 18 w 26"/>
                              <a:gd name="T53" fmla="*/ 0 h 224"/>
                              <a:gd name="T54" fmla="*/ 20 w 26"/>
                              <a:gd name="T55" fmla="*/ 0 h 224"/>
                              <a:gd name="T56" fmla="*/ 23 w 26"/>
                              <a:gd name="T57" fmla="*/ 1 h 224"/>
                              <a:gd name="T58" fmla="*/ 24 w 26"/>
                              <a:gd name="T59" fmla="*/ 1 h 224"/>
                              <a:gd name="T60" fmla="*/ 25 w 26"/>
                              <a:gd name="T61" fmla="*/ 3 h 224"/>
                              <a:gd name="T62" fmla="*/ 26 w 26"/>
                              <a:gd name="T63" fmla="*/ 4 h 224"/>
                              <a:gd name="T64" fmla="*/ 26 w 26"/>
                              <a:gd name="T65" fmla="*/ 4 h 224"/>
                              <a:gd name="T66" fmla="*/ 26 w 26"/>
                              <a:gd name="T67" fmla="*/ 5 h 224"/>
                              <a:gd name="T68" fmla="*/ 26 w 26"/>
                              <a:gd name="T69" fmla="*/ 219 h 2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6" h="224">
                                <a:moveTo>
                                  <a:pt x="26" y="219"/>
                                </a:moveTo>
                                <a:lnTo>
                                  <a:pt x="26" y="221"/>
                                </a:lnTo>
                                <a:lnTo>
                                  <a:pt x="26" y="222"/>
                                </a:lnTo>
                                <a:lnTo>
                                  <a:pt x="25" y="223"/>
                                </a:lnTo>
                                <a:lnTo>
                                  <a:pt x="24" y="223"/>
                                </a:lnTo>
                                <a:lnTo>
                                  <a:pt x="23" y="224"/>
                                </a:lnTo>
                                <a:lnTo>
                                  <a:pt x="20" y="224"/>
                                </a:lnTo>
                                <a:lnTo>
                                  <a:pt x="18" y="224"/>
                                </a:lnTo>
                                <a:lnTo>
                                  <a:pt x="14" y="224"/>
                                </a:lnTo>
                                <a:lnTo>
                                  <a:pt x="10" y="224"/>
                                </a:lnTo>
                                <a:lnTo>
                                  <a:pt x="7" y="224"/>
                                </a:lnTo>
                                <a:lnTo>
                                  <a:pt x="5" y="224"/>
                                </a:lnTo>
                                <a:lnTo>
                                  <a:pt x="3" y="223"/>
                                </a:lnTo>
                                <a:lnTo>
                                  <a:pt x="2" y="223"/>
                                </a:lnTo>
                                <a:lnTo>
                                  <a:pt x="0" y="222"/>
                                </a:lnTo>
                                <a:lnTo>
                                  <a:pt x="0" y="221"/>
                                </a:lnTo>
                                <a:lnTo>
                                  <a:pt x="0" y="219"/>
                                </a:lnTo>
                                <a:lnTo>
                                  <a:pt x="0" y="5"/>
                                </a:lnTo>
                                <a:lnTo>
                                  <a:pt x="0" y="4"/>
                                </a:lnTo>
                                <a:lnTo>
                                  <a:pt x="0" y="4"/>
                                </a:lnTo>
                                <a:lnTo>
                                  <a:pt x="2" y="3"/>
                                </a:lnTo>
                                <a:lnTo>
                                  <a:pt x="3" y="1"/>
                                </a:lnTo>
                                <a:lnTo>
                                  <a:pt x="5" y="1"/>
                                </a:lnTo>
                                <a:lnTo>
                                  <a:pt x="7" y="0"/>
                                </a:lnTo>
                                <a:lnTo>
                                  <a:pt x="10" y="0"/>
                                </a:lnTo>
                                <a:lnTo>
                                  <a:pt x="14" y="0"/>
                                </a:lnTo>
                                <a:lnTo>
                                  <a:pt x="18" y="0"/>
                                </a:lnTo>
                                <a:lnTo>
                                  <a:pt x="20" y="0"/>
                                </a:lnTo>
                                <a:lnTo>
                                  <a:pt x="23" y="1"/>
                                </a:lnTo>
                                <a:lnTo>
                                  <a:pt x="24" y="1"/>
                                </a:lnTo>
                                <a:lnTo>
                                  <a:pt x="25" y="3"/>
                                </a:lnTo>
                                <a:lnTo>
                                  <a:pt x="26" y="4"/>
                                </a:lnTo>
                                <a:lnTo>
                                  <a:pt x="26" y="4"/>
                                </a:lnTo>
                                <a:lnTo>
                                  <a:pt x="26" y="5"/>
                                </a:lnTo>
                                <a:lnTo>
                                  <a:pt x="26" y="2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71" name="Freeform 358"/>
                        <wps:cNvSpPr>
                          <a:spLocks/>
                        </wps:cNvSpPr>
                        <wps:spPr bwMode="auto">
                          <a:xfrm>
                            <a:off x="2741613" y="3028950"/>
                            <a:ext cx="52388" cy="119063"/>
                          </a:xfrm>
                          <a:custGeom>
                            <a:avLst/>
                            <a:gdLst>
                              <a:gd name="T0" fmla="*/ 99 w 99"/>
                              <a:gd name="T1" fmla="*/ 20 h 225"/>
                              <a:gd name="T2" fmla="*/ 97 w 99"/>
                              <a:gd name="T3" fmla="*/ 23 h 225"/>
                              <a:gd name="T4" fmla="*/ 96 w 99"/>
                              <a:gd name="T5" fmla="*/ 26 h 225"/>
                              <a:gd name="T6" fmla="*/ 95 w 99"/>
                              <a:gd name="T7" fmla="*/ 27 h 225"/>
                              <a:gd name="T8" fmla="*/ 94 w 99"/>
                              <a:gd name="T9" fmla="*/ 27 h 225"/>
                              <a:gd name="T10" fmla="*/ 90 w 99"/>
                              <a:gd name="T11" fmla="*/ 26 h 225"/>
                              <a:gd name="T12" fmla="*/ 85 w 99"/>
                              <a:gd name="T13" fmla="*/ 23 h 225"/>
                              <a:gd name="T14" fmla="*/ 79 w 99"/>
                              <a:gd name="T15" fmla="*/ 22 h 225"/>
                              <a:gd name="T16" fmla="*/ 69 w 99"/>
                              <a:gd name="T17" fmla="*/ 22 h 225"/>
                              <a:gd name="T18" fmla="*/ 60 w 99"/>
                              <a:gd name="T19" fmla="*/ 27 h 225"/>
                              <a:gd name="T20" fmla="*/ 55 w 99"/>
                              <a:gd name="T21" fmla="*/ 34 h 225"/>
                              <a:gd name="T22" fmla="*/ 53 w 99"/>
                              <a:gd name="T23" fmla="*/ 48 h 225"/>
                              <a:gd name="T24" fmla="*/ 53 w 99"/>
                              <a:gd name="T25" fmla="*/ 73 h 225"/>
                              <a:gd name="T26" fmla="*/ 86 w 99"/>
                              <a:gd name="T27" fmla="*/ 73 h 225"/>
                              <a:gd name="T28" fmla="*/ 87 w 99"/>
                              <a:gd name="T29" fmla="*/ 74 h 225"/>
                              <a:gd name="T30" fmla="*/ 89 w 99"/>
                              <a:gd name="T31" fmla="*/ 76 h 225"/>
                              <a:gd name="T32" fmla="*/ 90 w 99"/>
                              <a:gd name="T33" fmla="*/ 80 h 225"/>
                              <a:gd name="T34" fmla="*/ 90 w 99"/>
                              <a:gd name="T35" fmla="*/ 89 h 225"/>
                              <a:gd name="T36" fmla="*/ 87 w 99"/>
                              <a:gd name="T37" fmla="*/ 94 h 225"/>
                              <a:gd name="T38" fmla="*/ 53 w 99"/>
                              <a:gd name="T39" fmla="*/ 95 h 225"/>
                              <a:gd name="T40" fmla="*/ 53 w 99"/>
                              <a:gd name="T41" fmla="*/ 222 h 225"/>
                              <a:gd name="T42" fmla="*/ 51 w 99"/>
                              <a:gd name="T43" fmla="*/ 224 h 225"/>
                              <a:gd name="T44" fmla="*/ 48 w 99"/>
                              <a:gd name="T45" fmla="*/ 225 h 225"/>
                              <a:gd name="T46" fmla="*/ 43 w 99"/>
                              <a:gd name="T47" fmla="*/ 225 h 225"/>
                              <a:gd name="T48" fmla="*/ 36 w 99"/>
                              <a:gd name="T49" fmla="*/ 225 h 225"/>
                              <a:gd name="T50" fmla="*/ 31 w 99"/>
                              <a:gd name="T51" fmla="*/ 225 h 225"/>
                              <a:gd name="T52" fmla="*/ 27 w 99"/>
                              <a:gd name="T53" fmla="*/ 224 h 225"/>
                              <a:gd name="T54" fmla="*/ 26 w 99"/>
                              <a:gd name="T55" fmla="*/ 222 h 225"/>
                              <a:gd name="T56" fmla="*/ 26 w 99"/>
                              <a:gd name="T57" fmla="*/ 95 h 225"/>
                              <a:gd name="T58" fmla="*/ 4 w 99"/>
                              <a:gd name="T59" fmla="*/ 94 h 225"/>
                              <a:gd name="T60" fmla="*/ 1 w 99"/>
                              <a:gd name="T61" fmla="*/ 89 h 225"/>
                              <a:gd name="T62" fmla="*/ 0 w 99"/>
                              <a:gd name="T63" fmla="*/ 80 h 225"/>
                              <a:gd name="T64" fmla="*/ 1 w 99"/>
                              <a:gd name="T65" fmla="*/ 76 h 225"/>
                              <a:gd name="T66" fmla="*/ 2 w 99"/>
                              <a:gd name="T67" fmla="*/ 74 h 225"/>
                              <a:gd name="T68" fmla="*/ 5 w 99"/>
                              <a:gd name="T69" fmla="*/ 73 h 225"/>
                              <a:gd name="T70" fmla="*/ 26 w 99"/>
                              <a:gd name="T71" fmla="*/ 73 h 225"/>
                              <a:gd name="T72" fmla="*/ 26 w 99"/>
                              <a:gd name="T73" fmla="*/ 43 h 225"/>
                              <a:gd name="T74" fmla="*/ 32 w 99"/>
                              <a:gd name="T75" fmla="*/ 21 h 225"/>
                              <a:gd name="T76" fmla="*/ 43 w 99"/>
                              <a:gd name="T77" fmla="*/ 7 h 225"/>
                              <a:gd name="T78" fmla="*/ 62 w 99"/>
                              <a:gd name="T79" fmla="*/ 1 h 225"/>
                              <a:gd name="T80" fmla="*/ 78 w 99"/>
                              <a:gd name="T81" fmla="*/ 0 h 225"/>
                              <a:gd name="T82" fmla="*/ 89 w 99"/>
                              <a:gd name="T83" fmla="*/ 2 h 225"/>
                              <a:gd name="T84" fmla="*/ 94 w 99"/>
                              <a:gd name="T85" fmla="*/ 5 h 225"/>
                              <a:gd name="T86" fmla="*/ 96 w 99"/>
                              <a:gd name="T87" fmla="*/ 7 h 225"/>
                              <a:gd name="T88" fmla="*/ 97 w 99"/>
                              <a:gd name="T89" fmla="*/ 10 h 225"/>
                              <a:gd name="T90" fmla="*/ 99 w 99"/>
                              <a:gd name="T91" fmla="*/ 15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99" h="225">
                                <a:moveTo>
                                  <a:pt x="99" y="17"/>
                                </a:moveTo>
                                <a:lnTo>
                                  <a:pt x="99" y="20"/>
                                </a:lnTo>
                                <a:lnTo>
                                  <a:pt x="97" y="22"/>
                                </a:lnTo>
                                <a:lnTo>
                                  <a:pt x="97" y="23"/>
                                </a:lnTo>
                                <a:lnTo>
                                  <a:pt x="97" y="25"/>
                                </a:lnTo>
                                <a:lnTo>
                                  <a:pt x="96" y="26"/>
                                </a:lnTo>
                                <a:lnTo>
                                  <a:pt x="96" y="27"/>
                                </a:lnTo>
                                <a:lnTo>
                                  <a:pt x="95" y="27"/>
                                </a:lnTo>
                                <a:lnTo>
                                  <a:pt x="95" y="27"/>
                                </a:lnTo>
                                <a:lnTo>
                                  <a:pt x="94" y="27"/>
                                </a:lnTo>
                                <a:lnTo>
                                  <a:pt x="91" y="26"/>
                                </a:lnTo>
                                <a:lnTo>
                                  <a:pt x="90" y="26"/>
                                </a:lnTo>
                                <a:lnTo>
                                  <a:pt x="87" y="25"/>
                                </a:lnTo>
                                <a:lnTo>
                                  <a:pt x="85" y="23"/>
                                </a:lnTo>
                                <a:lnTo>
                                  <a:pt x="81" y="23"/>
                                </a:lnTo>
                                <a:lnTo>
                                  <a:pt x="79" y="22"/>
                                </a:lnTo>
                                <a:lnTo>
                                  <a:pt x="74" y="22"/>
                                </a:lnTo>
                                <a:lnTo>
                                  <a:pt x="69" y="22"/>
                                </a:lnTo>
                                <a:lnTo>
                                  <a:pt x="64" y="25"/>
                                </a:lnTo>
                                <a:lnTo>
                                  <a:pt x="60" y="27"/>
                                </a:lnTo>
                                <a:lnTo>
                                  <a:pt x="58" y="31"/>
                                </a:lnTo>
                                <a:lnTo>
                                  <a:pt x="55" y="34"/>
                                </a:lnTo>
                                <a:lnTo>
                                  <a:pt x="54" y="41"/>
                                </a:lnTo>
                                <a:lnTo>
                                  <a:pt x="53" y="48"/>
                                </a:lnTo>
                                <a:lnTo>
                                  <a:pt x="53" y="57"/>
                                </a:lnTo>
                                <a:lnTo>
                                  <a:pt x="53" y="73"/>
                                </a:lnTo>
                                <a:lnTo>
                                  <a:pt x="85" y="73"/>
                                </a:lnTo>
                                <a:lnTo>
                                  <a:pt x="86" y="73"/>
                                </a:lnTo>
                                <a:lnTo>
                                  <a:pt x="87" y="73"/>
                                </a:lnTo>
                                <a:lnTo>
                                  <a:pt x="87" y="74"/>
                                </a:lnTo>
                                <a:lnTo>
                                  <a:pt x="89" y="75"/>
                                </a:lnTo>
                                <a:lnTo>
                                  <a:pt x="89" y="76"/>
                                </a:lnTo>
                                <a:lnTo>
                                  <a:pt x="90" y="79"/>
                                </a:lnTo>
                                <a:lnTo>
                                  <a:pt x="90" y="80"/>
                                </a:lnTo>
                                <a:lnTo>
                                  <a:pt x="90" y="84"/>
                                </a:lnTo>
                                <a:lnTo>
                                  <a:pt x="90" y="89"/>
                                </a:lnTo>
                                <a:lnTo>
                                  <a:pt x="89" y="92"/>
                                </a:lnTo>
                                <a:lnTo>
                                  <a:pt x="87" y="94"/>
                                </a:lnTo>
                                <a:lnTo>
                                  <a:pt x="85" y="95"/>
                                </a:lnTo>
                                <a:lnTo>
                                  <a:pt x="53" y="95"/>
                                </a:lnTo>
                                <a:lnTo>
                                  <a:pt x="53" y="220"/>
                                </a:lnTo>
                                <a:lnTo>
                                  <a:pt x="53" y="222"/>
                                </a:lnTo>
                                <a:lnTo>
                                  <a:pt x="52" y="223"/>
                                </a:lnTo>
                                <a:lnTo>
                                  <a:pt x="51" y="224"/>
                                </a:lnTo>
                                <a:lnTo>
                                  <a:pt x="49" y="224"/>
                                </a:lnTo>
                                <a:lnTo>
                                  <a:pt x="48" y="225"/>
                                </a:lnTo>
                                <a:lnTo>
                                  <a:pt x="46" y="225"/>
                                </a:lnTo>
                                <a:lnTo>
                                  <a:pt x="43" y="225"/>
                                </a:lnTo>
                                <a:lnTo>
                                  <a:pt x="39" y="225"/>
                                </a:lnTo>
                                <a:lnTo>
                                  <a:pt x="36" y="225"/>
                                </a:lnTo>
                                <a:lnTo>
                                  <a:pt x="33" y="225"/>
                                </a:lnTo>
                                <a:lnTo>
                                  <a:pt x="31" y="225"/>
                                </a:lnTo>
                                <a:lnTo>
                                  <a:pt x="28" y="224"/>
                                </a:lnTo>
                                <a:lnTo>
                                  <a:pt x="27" y="224"/>
                                </a:lnTo>
                                <a:lnTo>
                                  <a:pt x="27" y="223"/>
                                </a:lnTo>
                                <a:lnTo>
                                  <a:pt x="26" y="222"/>
                                </a:lnTo>
                                <a:lnTo>
                                  <a:pt x="26" y="220"/>
                                </a:lnTo>
                                <a:lnTo>
                                  <a:pt x="26" y="95"/>
                                </a:lnTo>
                                <a:lnTo>
                                  <a:pt x="6" y="95"/>
                                </a:lnTo>
                                <a:lnTo>
                                  <a:pt x="4" y="94"/>
                                </a:lnTo>
                                <a:lnTo>
                                  <a:pt x="1" y="92"/>
                                </a:lnTo>
                                <a:lnTo>
                                  <a:pt x="1" y="89"/>
                                </a:lnTo>
                                <a:lnTo>
                                  <a:pt x="0" y="84"/>
                                </a:lnTo>
                                <a:lnTo>
                                  <a:pt x="0" y="80"/>
                                </a:lnTo>
                                <a:lnTo>
                                  <a:pt x="1" y="79"/>
                                </a:lnTo>
                                <a:lnTo>
                                  <a:pt x="1" y="76"/>
                                </a:lnTo>
                                <a:lnTo>
                                  <a:pt x="1" y="75"/>
                                </a:lnTo>
                                <a:lnTo>
                                  <a:pt x="2" y="74"/>
                                </a:lnTo>
                                <a:lnTo>
                                  <a:pt x="4" y="73"/>
                                </a:lnTo>
                                <a:lnTo>
                                  <a:pt x="5" y="73"/>
                                </a:lnTo>
                                <a:lnTo>
                                  <a:pt x="6" y="73"/>
                                </a:lnTo>
                                <a:lnTo>
                                  <a:pt x="26" y="73"/>
                                </a:lnTo>
                                <a:lnTo>
                                  <a:pt x="26" y="58"/>
                                </a:lnTo>
                                <a:lnTo>
                                  <a:pt x="26" y="43"/>
                                </a:lnTo>
                                <a:lnTo>
                                  <a:pt x="28" y="32"/>
                                </a:lnTo>
                                <a:lnTo>
                                  <a:pt x="32" y="21"/>
                                </a:lnTo>
                                <a:lnTo>
                                  <a:pt x="37" y="14"/>
                                </a:lnTo>
                                <a:lnTo>
                                  <a:pt x="43" y="7"/>
                                </a:lnTo>
                                <a:lnTo>
                                  <a:pt x="52" y="4"/>
                                </a:lnTo>
                                <a:lnTo>
                                  <a:pt x="62" y="1"/>
                                </a:lnTo>
                                <a:lnTo>
                                  <a:pt x="73" y="0"/>
                                </a:lnTo>
                                <a:lnTo>
                                  <a:pt x="78" y="0"/>
                                </a:lnTo>
                                <a:lnTo>
                                  <a:pt x="84" y="1"/>
                                </a:lnTo>
                                <a:lnTo>
                                  <a:pt x="89" y="2"/>
                                </a:lnTo>
                                <a:lnTo>
                                  <a:pt x="91" y="4"/>
                                </a:lnTo>
                                <a:lnTo>
                                  <a:pt x="94" y="5"/>
                                </a:lnTo>
                                <a:lnTo>
                                  <a:pt x="95" y="6"/>
                                </a:lnTo>
                                <a:lnTo>
                                  <a:pt x="96" y="7"/>
                                </a:lnTo>
                                <a:lnTo>
                                  <a:pt x="97" y="9"/>
                                </a:lnTo>
                                <a:lnTo>
                                  <a:pt x="97" y="10"/>
                                </a:lnTo>
                                <a:lnTo>
                                  <a:pt x="97" y="12"/>
                                </a:lnTo>
                                <a:lnTo>
                                  <a:pt x="99" y="15"/>
                                </a:lnTo>
                                <a:lnTo>
                                  <a:pt x="99" y="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72" name="Freeform 359"/>
                        <wps:cNvSpPr>
                          <a:spLocks noEditPoints="1"/>
                        </wps:cNvSpPr>
                        <wps:spPr bwMode="auto">
                          <a:xfrm>
                            <a:off x="2797175" y="3065463"/>
                            <a:ext cx="61913" cy="84138"/>
                          </a:xfrm>
                          <a:custGeom>
                            <a:avLst/>
                            <a:gdLst>
                              <a:gd name="T0" fmla="*/ 119 w 119"/>
                              <a:gd name="T1" fmla="*/ 154 h 159"/>
                              <a:gd name="T2" fmla="*/ 116 w 119"/>
                              <a:gd name="T3" fmla="*/ 156 h 159"/>
                              <a:gd name="T4" fmla="*/ 111 w 119"/>
                              <a:gd name="T5" fmla="*/ 156 h 159"/>
                              <a:gd name="T6" fmla="*/ 103 w 119"/>
                              <a:gd name="T7" fmla="*/ 156 h 159"/>
                              <a:gd name="T8" fmla="*/ 98 w 119"/>
                              <a:gd name="T9" fmla="*/ 156 h 159"/>
                              <a:gd name="T10" fmla="*/ 95 w 119"/>
                              <a:gd name="T11" fmla="*/ 154 h 159"/>
                              <a:gd name="T12" fmla="*/ 95 w 119"/>
                              <a:gd name="T13" fmla="*/ 138 h 159"/>
                              <a:gd name="T14" fmla="*/ 74 w 119"/>
                              <a:gd name="T15" fmla="*/ 154 h 159"/>
                              <a:gd name="T16" fmla="*/ 50 w 119"/>
                              <a:gd name="T17" fmla="*/ 159 h 159"/>
                              <a:gd name="T18" fmla="*/ 29 w 119"/>
                              <a:gd name="T19" fmla="*/ 156 h 159"/>
                              <a:gd name="T20" fmla="*/ 14 w 119"/>
                              <a:gd name="T21" fmla="*/ 148 h 159"/>
                              <a:gd name="T22" fmla="*/ 3 w 119"/>
                              <a:gd name="T23" fmla="*/ 134 h 159"/>
                              <a:gd name="T24" fmla="*/ 0 w 119"/>
                              <a:gd name="T25" fmla="*/ 114 h 159"/>
                              <a:gd name="T26" fmla="*/ 5 w 119"/>
                              <a:gd name="T27" fmla="*/ 94 h 159"/>
                              <a:gd name="T28" fmla="*/ 19 w 119"/>
                              <a:gd name="T29" fmla="*/ 79 h 159"/>
                              <a:gd name="T30" fmla="*/ 42 w 119"/>
                              <a:gd name="T31" fmla="*/ 70 h 159"/>
                              <a:gd name="T32" fmla="*/ 72 w 119"/>
                              <a:gd name="T33" fmla="*/ 66 h 159"/>
                              <a:gd name="T34" fmla="*/ 92 w 119"/>
                              <a:gd name="T35" fmla="*/ 55 h 159"/>
                              <a:gd name="T36" fmla="*/ 90 w 119"/>
                              <a:gd name="T37" fmla="*/ 41 h 159"/>
                              <a:gd name="T38" fmla="*/ 84 w 119"/>
                              <a:gd name="T39" fmla="*/ 31 h 159"/>
                              <a:gd name="T40" fmla="*/ 74 w 119"/>
                              <a:gd name="T41" fmla="*/ 25 h 159"/>
                              <a:gd name="T42" fmla="*/ 60 w 119"/>
                              <a:gd name="T43" fmla="*/ 22 h 159"/>
                              <a:gd name="T44" fmla="*/ 41 w 119"/>
                              <a:gd name="T45" fmla="*/ 25 h 159"/>
                              <a:gd name="T46" fmla="*/ 28 w 119"/>
                              <a:gd name="T47" fmla="*/ 29 h 159"/>
                              <a:gd name="T48" fmla="*/ 18 w 119"/>
                              <a:gd name="T49" fmla="*/ 34 h 159"/>
                              <a:gd name="T50" fmla="*/ 13 w 119"/>
                              <a:gd name="T51" fmla="*/ 37 h 159"/>
                              <a:gd name="T52" fmla="*/ 10 w 119"/>
                              <a:gd name="T53" fmla="*/ 36 h 159"/>
                              <a:gd name="T54" fmla="*/ 8 w 119"/>
                              <a:gd name="T55" fmla="*/ 34 h 159"/>
                              <a:gd name="T56" fmla="*/ 8 w 119"/>
                              <a:gd name="T57" fmla="*/ 31 h 159"/>
                              <a:gd name="T58" fmla="*/ 7 w 119"/>
                              <a:gd name="T59" fmla="*/ 27 h 159"/>
                              <a:gd name="T60" fmla="*/ 8 w 119"/>
                              <a:gd name="T61" fmla="*/ 20 h 159"/>
                              <a:gd name="T62" fmla="*/ 10 w 119"/>
                              <a:gd name="T63" fmla="*/ 16 h 159"/>
                              <a:gd name="T64" fmla="*/ 18 w 119"/>
                              <a:gd name="T65" fmla="*/ 11 h 159"/>
                              <a:gd name="T66" fmla="*/ 30 w 119"/>
                              <a:gd name="T67" fmla="*/ 6 h 159"/>
                              <a:gd name="T68" fmla="*/ 45 w 119"/>
                              <a:gd name="T69" fmla="*/ 2 h 159"/>
                              <a:gd name="T70" fmla="*/ 62 w 119"/>
                              <a:gd name="T71" fmla="*/ 0 h 159"/>
                              <a:gd name="T72" fmla="*/ 88 w 119"/>
                              <a:gd name="T73" fmla="*/ 4 h 159"/>
                              <a:gd name="T74" fmla="*/ 105 w 119"/>
                              <a:gd name="T75" fmla="*/ 15 h 159"/>
                              <a:gd name="T76" fmla="*/ 115 w 119"/>
                              <a:gd name="T77" fmla="*/ 31 h 159"/>
                              <a:gd name="T78" fmla="*/ 119 w 119"/>
                              <a:gd name="T79" fmla="*/ 54 h 159"/>
                              <a:gd name="T80" fmla="*/ 92 w 119"/>
                              <a:gd name="T81" fmla="*/ 86 h 159"/>
                              <a:gd name="T82" fmla="*/ 60 w 119"/>
                              <a:gd name="T83" fmla="*/ 86 h 159"/>
                              <a:gd name="T84" fmla="*/ 44 w 119"/>
                              <a:gd name="T85" fmla="*/ 90 h 159"/>
                              <a:gd name="T86" fmla="*/ 33 w 119"/>
                              <a:gd name="T87" fmla="*/ 97 h 159"/>
                              <a:gd name="T88" fmla="*/ 28 w 119"/>
                              <a:gd name="T89" fmla="*/ 107 h 159"/>
                              <a:gd name="T90" fmla="*/ 29 w 119"/>
                              <a:gd name="T91" fmla="*/ 124 h 159"/>
                              <a:gd name="T92" fmla="*/ 42 w 119"/>
                              <a:gd name="T93" fmla="*/ 137 h 159"/>
                              <a:gd name="T94" fmla="*/ 65 w 119"/>
                              <a:gd name="T95" fmla="*/ 138 h 159"/>
                              <a:gd name="T96" fmla="*/ 83 w 119"/>
                              <a:gd name="T97" fmla="*/ 127 h 159"/>
                              <a:gd name="T98" fmla="*/ 92 w 119"/>
                              <a:gd name="T99" fmla="*/ 86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19" h="159">
                                <a:moveTo>
                                  <a:pt x="119" y="151"/>
                                </a:moveTo>
                                <a:lnTo>
                                  <a:pt x="119" y="154"/>
                                </a:lnTo>
                                <a:lnTo>
                                  <a:pt x="117" y="155"/>
                                </a:lnTo>
                                <a:lnTo>
                                  <a:pt x="116" y="156"/>
                                </a:lnTo>
                                <a:lnTo>
                                  <a:pt x="114" y="156"/>
                                </a:lnTo>
                                <a:lnTo>
                                  <a:pt x="111" y="156"/>
                                </a:lnTo>
                                <a:lnTo>
                                  <a:pt x="108" y="156"/>
                                </a:lnTo>
                                <a:lnTo>
                                  <a:pt x="103" y="156"/>
                                </a:lnTo>
                                <a:lnTo>
                                  <a:pt x="100" y="156"/>
                                </a:lnTo>
                                <a:lnTo>
                                  <a:pt x="98" y="156"/>
                                </a:lnTo>
                                <a:lnTo>
                                  <a:pt x="97" y="155"/>
                                </a:lnTo>
                                <a:lnTo>
                                  <a:pt x="95" y="154"/>
                                </a:lnTo>
                                <a:lnTo>
                                  <a:pt x="95" y="151"/>
                                </a:lnTo>
                                <a:lnTo>
                                  <a:pt x="95" y="138"/>
                                </a:lnTo>
                                <a:lnTo>
                                  <a:pt x="85" y="146"/>
                                </a:lnTo>
                                <a:lnTo>
                                  <a:pt x="74" y="154"/>
                                </a:lnTo>
                                <a:lnTo>
                                  <a:pt x="63" y="158"/>
                                </a:lnTo>
                                <a:lnTo>
                                  <a:pt x="50" y="159"/>
                                </a:lnTo>
                                <a:lnTo>
                                  <a:pt x="39" y="159"/>
                                </a:lnTo>
                                <a:lnTo>
                                  <a:pt x="29" y="156"/>
                                </a:lnTo>
                                <a:lnTo>
                                  <a:pt x="20" y="153"/>
                                </a:lnTo>
                                <a:lnTo>
                                  <a:pt x="14" y="148"/>
                                </a:lnTo>
                                <a:lnTo>
                                  <a:pt x="8" y="142"/>
                                </a:lnTo>
                                <a:lnTo>
                                  <a:pt x="3" y="134"/>
                                </a:lnTo>
                                <a:lnTo>
                                  <a:pt x="0" y="126"/>
                                </a:lnTo>
                                <a:lnTo>
                                  <a:pt x="0" y="114"/>
                                </a:lnTo>
                                <a:lnTo>
                                  <a:pt x="0" y="103"/>
                                </a:lnTo>
                                <a:lnTo>
                                  <a:pt x="5" y="94"/>
                                </a:lnTo>
                                <a:lnTo>
                                  <a:pt x="10" y="85"/>
                                </a:lnTo>
                                <a:lnTo>
                                  <a:pt x="19" y="79"/>
                                </a:lnTo>
                                <a:lnTo>
                                  <a:pt x="29" y="74"/>
                                </a:lnTo>
                                <a:lnTo>
                                  <a:pt x="42" y="70"/>
                                </a:lnTo>
                                <a:lnTo>
                                  <a:pt x="56" y="68"/>
                                </a:lnTo>
                                <a:lnTo>
                                  <a:pt x="72" y="66"/>
                                </a:lnTo>
                                <a:lnTo>
                                  <a:pt x="92" y="66"/>
                                </a:lnTo>
                                <a:lnTo>
                                  <a:pt x="92" y="55"/>
                                </a:lnTo>
                                <a:lnTo>
                                  <a:pt x="92" y="48"/>
                                </a:lnTo>
                                <a:lnTo>
                                  <a:pt x="90" y="41"/>
                                </a:lnTo>
                                <a:lnTo>
                                  <a:pt x="88" y="34"/>
                                </a:lnTo>
                                <a:lnTo>
                                  <a:pt x="84" y="31"/>
                                </a:lnTo>
                                <a:lnTo>
                                  <a:pt x="81" y="27"/>
                                </a:lnTo>
                                <a:lnTo>
                                  <a:pt x="74" y="25"/>
                                </a:lnTo>
                                <a:lnTo>
                                  <a:pt x="68" y="22"/>
                                </a:lnTo>
                                <a:lnTo>
                                  <a:pt x="60" y="22"/>
                                </a:lnTo>
                                <a:lnTo>
                                  <a:pt x="50" y="22"/>
                                </a:lnTo>
                                <a:lnTo>
                                  <a:pt x="41" y="25"/>
                                </a:lnTo>
                                <a:lnTo>
                                  <a:pt x="34" y="27"/>
                                </a:lnTo>
                                <a:lnTo>
                                  <a:pt x="28" y="29"/>
                                </a:lnTo>
                                <a:lnTo>
                                  <a:pt x="23" y="32"/>
                                </a:lnTo>
                                <a:lnTo>
                                  <a:pt x="18" y="34"/>
                                </a:lnTo>
                                <a:lnTo>
                                  <a:pt x="14" y="37"/>
                                </a:lnTo>
                                <a:lnTo>
                                  <a:pt x="13" y="37"/>
                                </a:lnTo>
                                <a:lnTo>
                                  <a:pt x="12" y="37"/>
                                </a:lnTo>
                                <a:lnTo>
                                  <a:pt x="10" y="36"/>
                                </a:lnTo>
                                <a:lnTo>
                                  <a:pt x="9" y="36"/>
                                </a:lnTo>
                                <a:lnTo>
                                  <a:pt x="8" y="34"/>
                                </a:lnTo>
                                <a:lnTo>
                                  <a:pt x="8" y="33"/>
                                </a:lnTo>
                                <a:lnTo>
                                  <a:pt x="8" y="31"/>
                                </a:lnTo>
                                <a:lnTo>
                                  <a:pt x="7" y="28"/>
                                </a:lnTo>
                                <a:lnTo>
                                  <a:pt x="7" y="27"/>
                                </a:lnTo>
                                <a:lnTo>
                                  <a:pt x="7" y="23"/>
                                </a:lnTo>
                                <a:lnTo>
                                  <a:pt x="8" y="20"/>
                                </a:lnTo>
                                <a:lnTo>
                                  <a:pt x="8" y="18"/>
                                </a:lnTo>
                                <a:lnTo>
                                  <a:pt x="10" y="16"/>
                                </a:lnTo>
                                <a:lnTo>
                                  <a:pt x="13" y="13"/>
                                </a:lnTo>
                                <a:lnTo>
                                  <a:pt x="18" y="11"/>
                                </a:lnTo>
                                <a:lnTo>
                                  <a:pt x="24" y="9"/>
                                </a:lnTo>
                                <a:lnTo>
                                  <a:pt x="30" y="6"/>
                                </a:lnTo>
                                <a:lnTo>
                                  <a:pt x="37" y="4"/>
                                </a:lnTo>
                                <a:lnTo>
                                  <a:pt x="45" y="2"/>
                                </a:lnTo>
                                <a:lnTo>
                                  <a:pt x="53" y="1"/>
                                </a:lnTo>
                                <a:lnTo>
                                  <a:pt x="62" y="0"/>
                                </a:lnTo>
                                <a:lnTo>
                                  <a:pt x="77" y="1"/>
                                </a:lnTo>
                                <a:lnTo>
                                  <a:pt x="88" y="4"/>
                                </a:lnTo>
                                <a:lnTo>
                                  <a:pt x="98" y="7"/>
                                </a:lnTo>
                                <a:lnTo>
                                  <a:pt x="105" y="15"/>
                                </a:lnTo>
                                <a:lnTo>
                                  <a:pt x="111" y="22"/>
                                </a:lnTo>
                                <a:lnTo>
                                  <a:pt x="115" y="31"/>
                                </a:lnTo>
                                <a:lnTo>
                                  <a:pt x="117" y="42"/>
                                </a:lnTo>
                                <a:lnTo>
                                  <a:pt x="119" y="54"/>
                                </a:lnTo>
                                <a:lnTo>
                                  <a:pt x="119" y="151"/>
                                </a:lnTo>
                                <a:close/>
                                <a:moveTo>
                                  <a:pt x="92" y="86"/>
                                </a:moveTo>
                                <a:lnTo>
                                  <a:pt x="69" y="86"/>
                                </a:lnTo>
                                <a:lnTo>
                                  <a:pt x="60" y="86"/>
                                </a:lnTo>
                                <a:lnTo>
                                  <a:pt x="51" y="89"/>
                                </a:lnTo>
                                <a:lnTo>
                                  <a:pt x="44" y="90"/>
                                </a:lnTo>
                                <a:lnTo>
                                  <a:pt x="37" y="94"/>
                                </a:lnTo>
                                <a:lnTo>
                                  <a:pt x="33" y="97"/>
                                </a:lnTo>
                                <a:lnTo>
                                  <a:pt x="30" y="102"/>
                                </a:lnTo>
                                <a:lnTo>
                                  <a:pt x="28" y="107"/>
                                </a:lnTo>
                                <a:lnTo>
                                  <a:pt x="28" y="113"/>
                                </a:lnTo>
                                <a:lnTo>
                                  <a:pt x="29" y="124"/>
                                </a:lnTo>
                                <a:lnTo>
                                  <a:pt x="34" y="132"/>
                                </a:lnTo>
                                <a:lnTo>
                                  <a:pt x="42" y="137"/>
                                </a:lnTo>
                                <a:lnTo>
                                  <a:pt x="55" y="138"/>
                                </a:lnTo>
                                <a:lnTo>
                                  <a:pt x="65" y="138"/>
                                </a:lnTo>
                                <a:lnTo>
                                  <a:pt x="73" y="133"/>
                                </a:lnTo>
                                <a:lnTo>
                                  <a:pt x="83" y="127"/>
                                </a:lnTo>
                                <a:lnTo>
                                  <a:pt x="92" y="117"/>
                                </a:lnTo>
                                <a:lnTo>
                                  <a:pt x="92" y="8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73" name="Freeform 360"/>
                        <wps:cNvSpPr>
                          <a:spLocks noEditPoints="1"/>
                        </wps:cNvSpPr>
                        <wps:spPr bwMode="auto">
                          <a:xfrm>
                            <a:off x="2873375" y="3035300"/>
                            <a:ext cx="82550" cy="114300"/>
                          </a:xfrm>
                          <a:custGeom>
                            <a:avLst/>
                            <a:gdLst>
                              <a:gd name="T0" fmla="*/ 149 w 156"/>
                              <a:gd name="T1" fmla="*/ 61 h 216"/>
                              <a:gd name="T2" fmla="*/ 152 w 156"/>
                              <a:gd name="T3" fmla="*/ 66 h 216"/>
                              <a:gd name="T4" fmla="*/ 152 w 156"/>
                              <a:gd name="T5" fmla="*/ 208 h 216"/>
                              <a:gd name="T6" fmla="*/ 152 w 156"/>
                              <a:gd name="T7" fmla="*/ 211 h 216"/>
                              <a:gd name="T8" fmla="*/ 150 w 156"/>
                              <a:gd name="T9" fmla="*/ 212 h 216"/>
                              <a:gd name="T10" fmla="*/ 146 w 156"/>
                              <a:gd name="T11" fmla="*/ 213 h 216"/>
                              <a:gd name="T12" fmla="*/ 140 w 156"/>
                              <a:gd name="T13" fmla="*/ 213 h 216"/>
                              <a:gd name="T14" fmla="*/ 133 w 156"/>
                              <a:gd name="T15" fmla="*/ 213 h 216"/>
                              <a:gd name="T16" fmla="*/ 129 w 156"/>
                              <a:gd name="T17" fmla="*/ 212 h 216"/>
                              <a:gd name="T18" fmla="*/ 126 w 156"/>
                              <a:gd name="T19" fmla="*/ 211 h 216"/>
                              <a:gd name="T20" fmla="*/ 126 w 156"/>
                              <a:gd name="T21" fmla="*/ 208 h 216"/>
                              <a:gd name="T22" fmla="*/ 51 w 156"/>
                              <a:gd name="T23" fmla="*/ 83 h 216"/>
                              <a:gd name="T24" fmla="*/ 53 w 156"/>
                              <a:gd name="T25" fmla="*/ 176 h 216"/>
                              <a:gd name="T26" fmla="*/ 61 w 156"/>
                              <a:gd name="T27" fmla="*/ 191 h 216"/>
                              <a:gd name="T28" fmla="*/ 75 w 156"/>
                              <a:gd name="T29" fmla="*/ 192 h 216"/>
                              <a:gd name="T30" fmla="*/ 81 w 156"/>
                              <a:gd name="T31" fmla="*/ 191 h 216"/>
                              <a:gd name="T32" fmla="*/ 86 w 156"/>
                              <a:gd name="T33" fmla="*/ 190 h 216"/>
                              <a:gd name="T34" fmla="*/ 88 w 156"/>
                              <a:gd name="T35" fmla="*/ 189 h 216"/>
                              <a:gd name="T36" fmla="*/ 91 w 156"/>
                              <a:gd name="T37" fmla="*/ 189 h 216"/>
                              <a:gd name="T38" fmla="*/ 92 w 156"/>
                              <a:gd name="T39" fmla="*/ 190 h 216"/>
                              <a:gd name="T40" fmla="*/ 93 w 156"/>
                              <a:gd name="T41" fmla="*/ 191 h 216"/>
                              <a:gd name="T42" fmla="*/ 93 w 156"/>
                              <a:gd name="T43" fmla="*/ 196 h 216"/>
                              <a:gd name="T44" fmla="*/ 93 w 156"/>
                              <a:gd name="T45" fmla="*/ 202 h 216"/>
                              <a:gd name="T46" fmla="*/ 92 w 156"/>
                              <a:gd name="T47" fmla="*/ 208 h 216"/>
                              <a:gd name="T48" fmla="*/ 90 w 156"/>
                              <a:gd name="T49" fmla="*/ 211 h 216"/>
                              <a:gd name="T50" fmla="*/ 85 w 156"/>
                              <a:gd name="T51" fmla="*/ 213 h 216"/>
                              <a:gd name="T52" fmla="*/ 78 w 156"/>
                              <a:gd name="T53" fmla="*/ 215 h 216"/>
                              <a:gd name="T54" fmla="*/ 71 w 156"/>
                              <a:gd name="T55" fmla="*/ 216 h 216"/>
                              <a:gd name="T56" fmla="*/ 56 w 156"/>
                              <a:gd name="T57" fmla="*/ 215 h 216"/>
                              <a:gd name="T58" fmla="*/ 40 w 156"/>
                              <a:gd name="T59" fmla="*/ 210 h 216"/>
                              <a:gd name="T60" fmla="*/ 30 w 156"/>
                              <a:gd name="T61" fmla="*/ 197 h 216"/>
                              <a:gd name="T62" fmla="*/ 25 w 156"/>
                              <a:gd name="T63" fmla="*/ 179 h 216"/>
                              <a:gd name="T64" fmla="*/ 25 w 156"/>
                              <a:gd name="T65" fmla="*/ 83 h 216"/>
                              <a:gd name="T66" fmla="*/ 2 w 156"/>
                              <a:gd name="T67" fmla="*/ 82 h 216"/>
                              <a:gd name="T68" fmla="*/ 0 w 156"/>
                              <a:gd name="T69" fmla="*/ 77 h 216"/>
                              <a:gd name="T70" fmla="*/ 0 w 156"/>
                              <a:gd name="T71" fmla="*/ 68 h 216"/>
                              <a:gd name="T72" fmla="*/ 1 w 156"/>
                              <a:gd name="T73" fmla="*/ 64 h 216"/>
                              <a:gd name="T74" fmla="*/ 2 w 156"/>
                              <a:gd name="T75" fmla="*/ 62 h 216"/>
                              <a:gd name="T76" fmla="*/ 3 w 156"/>
                              <a:gd name="T77" fmla="*/ 61 h 216"/>
                              <a:gd name="T78" fmla="*/ 25 w 156"/>
                              <a:gd name="T79" fmla="*/ 61 h 216"/>
                              <a:gd name="T80" fmla="*/ 25 w 156"/>
                              <a:gd name="T81" fmla="*/ 25 h 216"/>
                              <a:gd name="T82" fmla="*/ 27 w 156"/>
                              <a:gd name="T83" fmla="*/ 22 h 216"/>
                              <a:gd name="T84" fmla="*/ 29 w 156"/>
                              <a:gd name="T85" fmla="*/ 21 h 216"/>
                              <a:gd name="T86" fmla="*/ 34 w 156"/>
                              <a:gd name="T87" fmla="*/ 21 h 216"/>
                              <a:gd name="T88" fmla="*/ 41 w 156"/>
                              <a:gd name="T89" fmla="*/ 21 h 216"/>
                              <a:gd name="T90" fmla="*/ 48 w 156"/>
                              <a:gd name="T91" fmla="*/ 21 h 216"/>
                              <a:gd name="T92" fmla="*/ 50 w 156"/>
                              <a:gd name="T93" fmla="*/ 22 h 216"/>
                              <a:gd name="T94" fmla="*/ 51 w 156"/>
                              <a:gd name="T95" fmla="*/ 25 h 216"/>
                              <a:gd name="T96" fmla="*/ 51 w 156"/>
                              <a:gd name="T97" fmla="*/ 61 h 216"/>
                              <a:gd name="T98" fmla="*/ 156 w 156"/>
                              <a:gd name="T99" fmla="*/ 16 h 216"/>
                              <a:gd name="T100" fmla="*/ 152 w 156"/>
                              <a:gd name="T101" fmla="*/ 29 h 216"/>
                              <a:gd name="T102" fmla="*/ 139 w 156"/>
                              <a:gd name="T103" fmla="*/ 32 h 216"/>
                              <a:gd name="T104" fmla="*/ 126 w 156"/>
                              <a:gd name="T105" fmla="*/ 29 h 216"/>
                              <a:gd name="T106" fmla="*/ 123 w 156"/>
                              <a:gd name="T107" fmla="*/ 16 h 216"/>
                              <a:gd name="T108" fmla="*/ 126 w 156"/>
                              <a:gd name="T109" fmla="*/ 4 h 216"/>
                              <a:gd name="T110" fmla="*/ 140 w 156"/>
                              <a:gd name="T111" fmla="*/ 0 h 216"/>
                              <a:gd name="T112" fmla="*/ 152 w 156"/>
                              <a:gd name="T113" fmla="*/ 4 h 216"/>
                              <a:gd name="T114" fmla="*/ 156 w 156"/>
                              <a:gd name="T115" fmla="*/ 16 h 216"/>
                              <a:gd name="T116" fmla="*/ 102 w 156"/>
                              <a:gd name="T117" fmla="*/ 61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56" h="216">
                                <a:moveTo>
                                  <a:pt x="144" y="61"/>
                                </a:moveTo>
                                <a:lnTo>
                                  <a:pt x="149" y="61"/>
                                </a:lnTo>
                                <a:lnTo>
                                  <a:pt x="151" y="63"/>
                                </a:lnTo>
                                <a:lnTo>
                                  <a:pt x="152" y="66"/>
                                </a:lnTo>
                                <a:lnTo>
                                  <a:pt x="152" y="69"/>
                                </a:lnTo>
                                <a:lnTo>
                                  <a:pt x="152" y="208"/>
                                </a:lnTo>
                                <a:lnTo>
                                  <a:pt x="152" y="210"/>
                                </a:lnTo>
                                <a:lnTo>
                                  <a:pt x="152" y="211"/>
                                </a:lnTo>
                                <a:lnTo>
                                  <a:pt x="151" y="212"/>
                                </a:lnTo>
                                <a:lnTo>
                                  <a:pt x="150" y="212"/>
                                </a:lnTo>
                                <a:lnTo>
                                  <a:pt x="149" y="213"/>
                                </a:lnTo>
                                <a:lnTo>
                                  <a:pt x="146" y="213"/>
                                </a:lnTo>
                                <a:lnTo>
                                  <a:pt x="142" y="213"/>
                                </a:lnTo>
                                <a:lnTo>
                                  <a:pt x="140" y="213"/>
                                </a:lnTo>
                                <a:lnTo>
                                  <a:pt x="135" y="213"/>
                                </a:lnTo>
                                <a:lnTo>
                                  <a:pt x="133" y="213"/>
                                </a:lnTo>
                                <a:lnTo>
                                  <a:pt x="130" y="213"/>
                                </a:lnTo>
                                <a:lnTo>
                                  <a:pt x="129" y="212"/>
                                </a:lnTo>
                                <a:lnTo>
                                  <a:pt x="128" y="212"/>
                                </a:lnTo>
                                <a:lnTo>
                                  <a:pt x="126" y="211"/>
                                </a:lnTo>
                                <a:lnTo>
                                  <a:pt x="126" y="210"/>
                                </a:lnTo>
                                <a:lnTo>
                                  <a:pt x="126" y="208"/>
                                </a:lnTo>
                                <a:lnTo>
                                  <a:pt x="126" y="83"/>
                                </a:lnTo>
                                <a:lnTo>
                                  <a:pt x="51" y="83"/>
                                </a:lnTo>
                                <a:lnTo>
                                  <a:pt x="51" y="163"/>
                                </a:lnTo>
                                <a:lnTo>
                                  <a:pt x="53" y="176"/>
                                </a:lnTo>
                                <a:lnTo>
                                  <a:pt x="56" y="185"/>
                                </a:lnTo>
                                <a:lnTo>
                                  <a:pt x="61" y="191"/>
                                </a:lnTo>
                                <a:lnTo>
                                  <a:pt x="71" y="192"/>
                                </a:lnTo>
                                <a:lnTo>
                                  <a:pt x="75" y="192"/>
                                </a:lnTo>
                                <a:lnTo>
                                  <a:pt x="78" y="192"/>
                                </a:lnTo>
                                <a:lnTo>
                                  <a:pt x="81" y="191"/>
                                </a:lnTo>
                                <a:lnTo>
                                  <a:pt x="83" y="191"/>
                                </a:lnTo>
                                <a:lnTo>
                                  <a:pt x="86" y="190"/>
                                </a:lnTo>
                                <a:lnTo>
                                  <a:pt x="87" y="189"/>
                                </a:lnTo>
                                <a:lnTo>
                                  <a:pt x="88" y="189"/>
                                </a:lnTo>
                                <a:lnTo>
                                  <a:pt x="90" y="189"/>
                                </a:lnTo>
                                <a:lnTo>
                                  <a:pt x="91" y="189"/>
                                </a:lnTo>
                                <a:lnTo>
                                  <a:pt x="92" y="189"/>
                                </a:lnTo>
                                <a:lnTo>
                                  <a:pt x="92" y="190"/>
                                </a:lnTo>
                                <a:lnTo>
                                  <a:pt x="93" y="190"/>
                                </a:lnTo>
                                <a:lnTo>
                                  <a:pt x="93" y="191"/>
                                </a:lnTo>
                                <a:lnTo>
                                  <a:pt x="93" y="194"/>
                                </a:lnTo>
                                <a:lnTo>
                                  <a:pt x="93" y="196"/>
                                </a:lnTo>
                                <a:lnTo>
                                  <a:pt x="93" y="199"/>
                                </a:lnTo>
                                <a:lnTo>
                                  <a:pt x="93" y="202"/>
                                </a:lnTo>
                                <a:lnTo>
                                  <a:pt x="93" y="206"/>
                                </a:lnTo>
                                <a:lnTo>
                                  <a:pt x="92" y="208"/>
                                </a:lnTo>
                                <a:lnTo>
                                  <a:pt x="91" y="210"/>
                                </a:lnTo>
                                <a:lnTo>
                                  <a:pt x="90" y="211"/>
                                </a:lnTo>
                                <a:lnTo>
                                  <a:pt x="87" y="212"/>
                                </a:lnTo>
                                <a:lnTo>
                                  <a:pt x="85" y="213"/>
                                </a:lnTo>
                                <a:lnTo>
                                  <a:pt x="81" y="213"/>
                                </a:lnTo>
                                <a:lnTo>
                                  <a:pt x="78" y="215"/>
                                </a:lnTo>
                                <a:lnTo>
                                  <a:pt x="75" y="215"/>
                                </a:lnTo>
                                <a:lnTo>
                                  <a:pt x="71" y="216"/>
                                </a:lnTo>
                                <a:lnTo>
                                  <a:pt x="67" y="216"/>
                                </a:lnTo>
                                <a:lnTo>
                                  <a:pt x="56" y="215"/>
                                </a:lnTo>
                                <a:lnTo>
                                  <a:pt x="48" y="212"/>
                                </a:lnTo>
                                <a:lnTo>
                                  <a:pt x="40" y="210"/>
                                </a:lnTo>
                                <a:lnTo>
                                  <a:pt x="35" y="203"/>
                                </a:lnTo>
                                <a:lnTo>
                                  <a:pt x="30" y="197"/>
                                </a:lnTo>
                                <a:lnTo>
                                  <a:pt x="27" y="189"/>
                                </a:lnTo>
                                <a:lnTo>
                                  <a:pt x="25" y="179"/>
                                </a:lnTo>
                                <a:lnTo>
                                  <a:pt x="25" y="167"/>
                                </a:lnTo>
                                <a:lnTo>
                                  <a:pt x="25" y="83"/>
                                </a:lnTo>
                                <a:lnTo>
                                  <a:pt x="5" y="83"/>
                                </a:lnTo>
                                <a:lnTo>
                                  <a:pt x="2" y="82"/>
                                </a:lnTo>
                                <a:lnTo>
                                  <a:pt x="1" y="80"/>
                                </a:lnTo>
                                <a:lnTo>
                                  <a:pt x="0" y="77"/>
                                </a:lnTo>
                                <a:lnTo>
                                  <a:pt x="0" y="72"/>
                                </a:lnTo>
                                <a:lnTo>
                                  <a:pt x="0" y="68"/>
                                </a:lnTo>
                                <a:lnTo>
                                  <a:pt x="0" y="67"/>
                                </a:lnTo>
                                <a:lnTo>
                                  <a:pt x="1" y="64"/>
                                </a:lnTo>
                                <a:lnTo>
                                  <a:pt x="1" y="63"/>
                                </a:lnTo>
                                <a:lnTo>
                                  <a:pt x="2" y="62"/>
                                </a:lnTo>
                                <a:lnTo>
                                  <a:pt x="2" y="61"/>
                                </a:lnTo>
                                <a:lnTo>
                                  <a:pt x="3" y="61"/>
                                </a:lnTo>
                                <a:lnTo>
                                  <a:pt x="5" y="61"/>
                                </a:lnTo>
                                <a:lnTo>
                                  <a:pt x="25" y="61"/>
                                </a:lnTo>
                                <a:lnTo>
                                  <a:pt x="25" y="26"/>
                                </a:lnTo>
                                <a:lnTo>
                                  <a:pt x="25" y="25"/>
                                </a:lnTo>
                                <a:lnTo>
                                  <a:pt x="25" y="24"/>
                                </a:lnTo>
                                <a:lnTo>
                                  <a:pt x="27" y="22"/>
                                </a:lnTo>
                                <a:lnTo>
                                  <a:pt x="28" y="22"/>
                                </a:lnTo>
                                <a:lnTo>
                                  <a:pt x="29" y="21"/>
                                </a:lnTo>
                                <a:lnTo>
                                  <a:pt x="32" y="21"/>
                                </a:lnTo>
                                <a:lnTo>
                                  <a:pt x="34" y="21"/>
                                </a:lnTo>
                                <a:lnTo>
                                  <a:pt x="38" y="21"/>
                                </a:lnTo>
                                <a:lnTo>
                                  <a:pt x="41" y="21"/>
                                </a:lnTo>
                                <a:lnTo>
                                  <a:pt x="45" y="21"/>
                                </a:lnTo>
                                <a:lnTo>
                                  <a:pt x="48" y="21"/>
                                </a:lnTo>
                                <a:lnTo>
                                  <a:pt x="49" y="22"/>
                                </a:lnTo>
                                <a:lnTo>
                                  <a:pt x="50" y="22"/>
                                </a:lnTo>
                                <a:lnTo>
                                  <a:pt x="51" y="24"/>
                                </a:lnTo>
                                <a:lnTo>
                                  <a:pt x="51" y="25"/>
                                </a:lnTo>
                                <a:lnTo>
                                  <a:pt x="51" y="26"/>
                                </a:lnTo>
                                <a:lnTo>
                                  <a:pt x="51" y="61"/>
                                </a:lnTo>
                                <a:lnTo>
                                  <a:pt x="144" y="61"/>
                                </a:lnTo>
                                <a:close/>
                                <a:moveTo>
                                  <a:pt x="156" y="16"/>
                                </a:moveTo>
                                <a:lnTo>
                                  <a:pt x="155" y="24"/>
                                </a:lnTo>
                                <a:lnTo>
                                  <a:pt x="152" y="29"/>
                                </a:lnTo>
                                <a:lnTo>
                                  <a:pt x="147" y="31"/>
                                </a:lnTo>
                                <a:lnTo>
                                  <a:pt x="139" y="32"/>
                                </a:lnTo>
                                <a:lnTo>
                                  <a:pt x="131" y="31"/>
                                </a:lnTo>
                                <a:lnTo>
                                  <a:pt x="126" y="29"/>
                                </a:lnTo>
                                <a:lnTo>
                                  <a:pt x="124" y="24"/>
                                </a:lnTo>
                                <a:lnTo>
                                  <a:pt x="123" y="16"/>
                                </a:lnTo>
                                <a:lnTo>
                                  <a:pt x="124" y="8"/>
                                </a:lnTo>
                                <a:lnTo>
                                  <a:pt x="126" y="4"/>
                                </a:lnTo>
                                <a:lnTo>
                                  <a:pt x="131" y="0"/>
                                </a:lnTo>
                                <a:lnTo>
                                  <a:pt x="140" y="0"/>
                                </a:lnTo>
                                <a:lnTo>
                                  <a:pt x="147" y="0"/>
                                </a:lnTo>
                                <a:lnTo>
                                  <a:pt x="152" y="4"/>
                                </a:lnTo>
                                <a:lnTo>
                                  <a:pt x="155" y="8"/>
                                </a:lnTo>
                                <a:lnTo>
                                  <a:pt x="156" y="16"/>
                                </a:lnTo>
                                <a:close/>
                                <a:moveTo>
                                  <a:pt x="102" y="61"/>
                                </a:moveTo>
                                <a:lnTo>
                                  <a:pt x="102" y="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74" name="Freeform 361"/>
                        <wps:cNvSpPr>
                          <a:spLocks noEditPoints="1"/>
                        </wps:cNvSpPr>
                        <wps:spPr bwMode="auto">
                          <a:xfrm>
                            <a:off x="2974975" y="3065463"/>
                            <a:ext cx="76200" cy="84138"/>
                          </a:xfrm>
                          <a:custGeom>
                            <a:avLst/>
                            <a:gdLst>
                              <a:gd name="T0" fmla="*/ 143 w 144"/>
                              <a:gd name="T1" fmla="*/ 95 h 159"/>
                              <a:gd name="T2" fmla="*/ 134 w 144"/>
                              <a:gd name="T3" fmla="*/ 124 h 159"/>
                              <a:gd name="T4" fmla="*/ 116 w 144"/>
                              <a:gd name="T5" fmla="*/ 146 h 159"/>
                              <a:gd name="T6" fmla="*/ 87 w 144"/>
                              <a:gd name="T7" fmla="*/ 158 h 159"/>
                              <a:gd name="T8" fmla="*/ 53 w 144"/>
                              <a:gd name="T9" fmla="*/ 158 h 159"/>
                              <a:gd name="T10" fmla="*/ 27 w 144"/>
                              <a:gd name="T11" fmla="*/ 148 h 159"/>
                              <a:gd name="T12" fmla="*/ 8 w 144"/>
                              <a:gd name="T13" fmla="*/ 127 h 159"/>
                              <a:gd name="T14" fmla="*/ 0 w 144"/>
                              <a:gd name="T15" fmla="*/ 98 h 159"/>
                              <a:gd name="T16" fmla="*/ 0 w 144"/>
                              <a:gd name="T17" fmla="*/ 64 h 159"/>
                              <a:gd name="T18" fmla="*/ 10 w 144"/>
                              <a:gd name="T19" fmla="*/ 34 h 159"/>
                              <a:gd name="T20" fmla="*/ 28 w 144"/>
                              <a:gd name="T21" fmla="*/ 13 h 159"/>
                              <a:gd name="T22" fmla="*/ 55 w 144"/>
                              <a:gd name="T23" fmla="*/ 1 h 159"/>
                              <a:gd name="T24" fmla="*/ 90 w 144"/>
                              <a:gd name="T25" fmla="*/ 1 h 159"/>
                              <a:gd name="T26" fmla="*/ 117 w 144"/>
                              <a:gd name="T27" fmla="*/ 12 h 159"/>
                              <a:gd name="T28" fmla="*/ 134 w 144"/>
                              <a:gd name="T29" fmla="*/ 32 h 159"/>
                              <a:gd name="T30" fmla="*/ 143 w 144"/>
                              <a:gd name="T31" fmla="*/ 60 h 159"/>
                              <a:gd name="T32" fmla="*/ 116 w 144"/>
                              <a:gd name="T33" fmla="*/ 80 h 159"/>
                              <a:gd name="T34" fmla="*/ 113 w 144"/>
                              <a:gd name="T35" fmla="*/ 58 h 159"/>
                              <a:gd name="T36" fmla="*/ 107 w 144"/>
                              <a:gd name="T37" fmla="*/ 39 h 159"/>
                              <a:gd name="T38" fmla="*/ 93 w 144"/>
                              <a:gd name="T39" fmla="*/ 27 h 159"/>
                              <a:gd name="T40" fmla="*/ 72 w 144"/>
                              <a:gd name="T41" fmla="*/ 22 h 159"/>
                              <a:gd name="T42" fmla="*/ 51 w 144"/>
                              <a:gd name="T43" fmla="*/ 27 h 159"/>
                              <a:gd name="T44" fmla="*/ 38 w 144"/>
                              <a:gd name="T45" fmla="*/ 38 h 159"/>
                              <a:gd name="T46" fmla="*/ 29 w 144"/>
                              <a:gd name="T47" fmla="*/ 57 h 159"/>
                              <a:gd name="T48" fmla="*/ 27 w 144"/>
                              <a:gd name="T49" fmla="*/ 79 h 159"/>
                              <a:gd name="T50" fmla="*/ 29 w 144"/>
                              <a:gd name="T51" fmla="*/ 101 h 159"/>
                              <a:gd name="T52" fmla="*/ 37 w 144"/>
                              <a:gd name="T53" fmla="*/ 119 h 159"/>
                              <a:gd name="T54" fmla="*/ 50 w 144"/>
                              <a:gd name="T55" fmla="*/ 132 h 159"/>
                              <a:gd name="T56" fmla="*/ 71 w 144"/>
                              <a:gd name="T57" fmla="*/ 137 h 159"/>
                              <a:gd name="T58" fmla="*/ 91 w 144"/>
                              <a:gd name="T59" fmla="*/ 133 h 159"/>
                              <a:gd name="T60" fmla="*/ 106 w 144"/>
                              <a:gd name="T61" fmla="*/ 121 h 159"/>
                              <a:gd name="T62" fmla="*/ 113 w 144"/>
                              <a:gd name="T63" fmla="*/ 103 h 159"/>
                              <a:gd name="T64" fmla="*/ 116 w 144"/>
                              <a:gd name="T65" fmla="*/ 80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4" h="159">
                                <a:moveTo>
                                  <a:pt x="144" y="77"/>
                                </a:moveTo>
                                <a:lnTo>
                                  <a:pt x="143" y="95"/>
                                </a:lnTo>
                                <a:lnTo>
                                  <a:pt x="139" y="111"/>
                                </a:lnTo>
                                <a:lnTo>
                                  <a:pt x="134" y="124"/>
                                </a:lnTo>
                                <a:lnTo>
                                  <a:pt x="125" y="137"/>
                                </a:lnTo>
                                <a:lnTo>
                                  <a:pt x="116" y="146"/>
                                </a:lnTo>
                                <a:lnTo>
                                  <a:pt x="102" y="153"/>
                                </a:lnTo>
                                <a:lnTo>
                                  <a:pt x="87" y="158"/>
                                </a:lnTo>
                                <a:lnTo>
                                  <a:pt x="70" y="159"/>
                                </a:lnTo>
                                <a:lnTo>
                                  <a:pt x="53" y="158"/>
                                </a:lnTo>
                                <a:lnTo>
                                  <a:pt x="39" y="154"/>
                                </a:lnTo>
                                <a:lnTo>
                                  <a:pt x="27" y="148"/>
                                </a:lnTo>
                                <a:lnTo>
                                  <a:pt x="17" y="138"/>
                                </a:lnTo>
                                <a:lnTo>
                                  <a:pt x="8" y="127"/>
                                </a:lnTo>
                                <a:lnTo>
                                  <a:pt x="3" y="113"/>
                                </a:lnTo>
                                <a:lnTo>
                                  <a:pt x="0" y="98"/>
                                </a:lnTo>
                                <a:lnTo>
                                  <a:pt x="0" y="81"/>
                                </a:lnTo>
                                <a:lnTo>
                                  <a:pt x="0" y="64"/>
                                </a:lnTo>
                                <a:lnTo>
                                  <a:pt x="3" y="48"/>
                                </a:lnTo>
                                <a:lnTo>
                                  <a:pt x="10" y="34"/>
                                </a:lnTo>
                                <a:lnTo>
                                  <a:pt x="18" y="23"/>
                                </a:lnTo>
                                <a:lnTo>
                                  <a:pt x="28" y="13"/>
                                </a:lnTo>
                                <a:lnTo>
                                  <a:pt x="40" y="6"/>
                                </a:lnTo>
                                <a:lnTo>
                                  <a:pt x="55" y="1"/>
                                </a:lnTo>
                                <a:lnTo>
                                  <a:pt x="72" y="0"/>
                                </a:lnTo>
                                <a:lnTo>
                                  <a:pt x="90" y="1"/>
                                </a:lnTo>
                                <a:lnTo>
                                  <a:pt x="104" y="6"/>
                                </a:lnTo>
                                <a:lnTo>
                                  <a:pt x="117" y="12"/>
                                </a:lnTo>
                                <a:lnTo>
                                  <a:pt x="127" y="21"/>
                                </a:lnTo>
                                <a:lnTo>
                                  <a:pt x="134" y="32"/>
                                </a:lnTo>
                                <a:lnTo>
                                  <a:pt x="139" y="45"/>
                                </a:lnTo>
                                <a:lnTo>
                                  <a:pt x="143" y="60"/>
                                </a:lnTo>
                                <a:lnTo>
                                  <a:pt x="144" y="77"/>
                                </a:lnTo>
                                <a:close/>
                                <a:moveTo>
                                  <a:pt x="116" y="80"/>
                                </a:moveTo>
                                <a:lnTo>
                                  <a:pt x="116" y="69"/>
                                </a:lnTo>
                                <a:lnTo>
                                  <a:pt x="113" y="58"/>
                                </a:lnTo>
                                <a:lnTo>
                                  <a:pt x="111" y="48"/>
                                </a:lnTo>
                                <a:lnTo>
                                  <a:pt x="107" y="39"/>
                                </a:lnTo>
                                <a:lnTo>
                                  <a:pt x="101" y="32"/>
                                </a:lnTo>
                                <a:lnTo>
                                  <a:pt x="93" y="27"/>
                                </a:lnTo>
                                <a:lnTo>
                                  <a:pt x="83" y="23"/>
                                </a:lnTo>
                                <a:lnTo>
                                  <a:pt x="72" y="22"/>
                                </a:lnTo>
                                <a:lnTo>
                                  <a:pt x="61" y="23"/>
                                </a:lnTo>
                                <a:lnTo>
                                  <a:pt x="51" y="27"/>
                                </a:lnTo>
                                <a:lnTo>
                                  <a:pt x="44" y="32"/>
                                </a:lnTo>
                                <a:lnTo>
                                  <a:pt x="38" y="38"/>
                                </a:lnTo>
                                <a:lnTo>
                                  <a:pt x="33" y="47"/>
                                </a:lnTo>
                                <a:lnTo>
                                  <a:pt x="29" y="57"/>
                                </a:lnTo>
                                <a:lnTo>
                                  <a:pt x="28" y="68"/>
                                </a:lnTo>
                                <a:lnTo>
                                  <a:pt x="27" y="79"/>
                                </a:lnTo>
                                <a:lnTo>
                                  <a:pt x="28" y="91"/>
                                </a:lnTo>
                                <a:lnTo>
                                  <a:pt x="29" y="101"/>
                                </a:lnTo>
                                <a:lnTo>
                                  <a:pt x="32" y="112"/>
                                </a:lnTo>
                                <a:lnTo>
                                  <a:pt x="37" y="119"/>
                                </a:lnTo>
                                <a:lnTo>
                                  <a:pt x="42" y="127"/>
                                </a:lnTo>
                                <a:lnTo>
                                  <a:pt x="50" y="132"/>
                                </a:lnTo>
                                <a:lnTo>
                                  <a:pt x="59" y="135"/>
                                </a:lnTo>
                                <a:lnTo>
                                  <a:pt x="71" y="137"/>
                                </a:lnTo>
                                <a:lnTo>
                                  <a:pt x="82" y="135"/>
                                </a:lnTo>
                                <a:lnTo>
                                  <a:pt x="91" y="133"/>
                                </a:lnTo>
                                <a:lnTo>
                                  <a:pt x="99" y="128"/>
                                </a:lnTo>
                                <a:lnTo>
                                  <a:pt x="106" y="121"/>
                                </a:lnTo>
                                <a:lnTo>
                                  <a:pt x="111" y="113"/>
                                </a:lnTo>
                                <a:lnTo>
                                  <a:pt x="113" y="103"/>
                                </a:lnTo>
                                <a:lnTo>
                                  <a:pt x="116" y="92"/>
                                </a:lnTo>
                                <a:lnTo>
                                  <a:pt x="116" y="8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75" name="Freeform 362"/>
                        <wps:cNvSpPr>
                          <a:spLocks/>
                        </wps:cNvSpPr>
                        <wps:spPr bwMode="auto">
                          <a:xfrm>
                            <a:off x="3071813" y="3065463"/>
                            <a:ext cx="65088" cy="82550"/>
                          </a:xfrm>
                          <a:custGeom>
                            <a:avLst/>
                            <a:gdLst>
                              <a:gd name="T0" fmla="*/ 123 w 123"/>
                              <a:gd name="T1" fmla="*/ 153 h 156"/>
                              <a:gd name="T2" fmla="*/ 122 w 123"/>
                              <a:gd name="T3" fmla="*/ 155 h 156"/>
                              <a:gd name="T4" fmla="*/ 120 w 123"/>
                              <a:gd name="T5" fmla="*/ 156 h 156"/>
                              <a:gd name="T6" fmla="*/ 115 w 123"/>
                              <a:gd name="T7" fmla="*/ 156 h 156"/>
                              <a:gd name="T8" fmla="*/ 107 w 123"/>
                              <a:gd name="T9" fmla="*/ 156 h 156"/>
                              <a:gd name="T10" fmla="*/ 102 w 123"/>
                              <a:gd name="T11" fmla="*/ 156 h 156"/>
                              <a:gd name="T12" fmla="*/ 99 w 123"/>
                              <a:gd name="T13" fmla="*/ 155 h 156"/>
                              <a:gd name="T14" fmla="*/ 98 w 123"/>
                              <a:gd name="T15" fmla="*/ 153 h 156"/>
                              <a:gd name="T16" fmla="*/ 98 w 123"/>
                              <a:gd name="T17" fmla="*/ 68 h 156"/>
                              <a:gd name="T18" fmla="*/ 95 w 123"/>
                              <a:gd name="T19" fmla="*/ 48 h 156"/>
                              <a:gd name="T20" fmla="*/ 90 w 123"/>
                              <a:gd name="T21" fmla="*/ 34 h 156"/>
                              <a:gd name="T22" fmla="*/ 80 w 123"/>
                              <a:gd name="T23" fmla="*/ 26 h 156"/>
                              <a:gd name="T24" fmla="*/ 67 w 123"/>
                              <a:gd name="T25" fmla="*/ 23 h 156"/>
                              <a:gd name="T26" fmla="*/ 47 w 123"/>
                              <a:gd name="T27" fmla="*/ 31 h 156"/>
                              <a:gd name="T28" fmla="*/ 26 w 123"/>
                              <a:gd name="T29" fmla="*/ 50 h 156"/>
                              <a:gd name="T30" fmla="*/ 26 w 123"/>
                              <a:gd name="T31" fmla="*/ 153 h 156"/>
                              <a:gd name="T32" fmla="*/ 25 w 123"/>
                              <a:gd name="T33" fmla="*/ 155 h 156"/>
                              <a:gd name="T34" fmla="*/ 22 w 123"/>
                              <a:gd name="T35" fmla="*/ 156 h 156"/>
                              <a:gd name="T36" fmla="*/ 16 w 123"/>
                              <a:gd name="T37" fmla="*/ 156 h 156"/>
                              <a:gd name="T38" fmla="*/ 9 w 123"/>
                              <a:gd name="T39" fmla="*/ 156 h 156"/>
                              <a:gd name="T40" fmla="*/ 4 w 123"/>
                              <a:gd name="T41" fmla="*/ 156 h 156"/>
                              <a:gd name="T42" fmla="*/ 1 w 123"/>
                              <a:gd name="T43" fmla="*/ 155 h 156"/>
                              <a:gd name="T44" fmla="*/ 0 w 123"/>
                              <a:gd name="T45" fmla="*/ 153 h 156"/>
                              <a:gd name="T46" fmla="*/ 0 w 123"/>
                              <a:gd name="T47" fmla="*/ 7 h 156"/>
                              <a:gd name="T48" fmla="*/ 0 w 123"/>
                              <a:gd name="T49" fmla="*/ 5 h 156"/>
                              <a:gd name="T50" fmla="*/ 3 w 123"/>
                              <a:gd name="T51" fmla="*/ 4 h 156"/>
                              <a:gd name="T52" fmla="*/ 6 w 123"/>
                              <a:gd name="T53" fmla="*/ 2 h 156"/>
                              <a:gd name="T54" fmla="*/ 11 w 123"/>
                              <a:gd name="T55" fmla="*/ 2 h 156"/>
                              <a:gd name="T56" fmla="*/ 17 w 123"/>
                              <a:gd name="T57" fmla="*/ 2 h 156"/>
                              <a:gd name="T58" fmla="*/ 21 w 123"/>
                              <a:gd name="T59" fmla="*/ 4 h 156"/>
                              <a:gd name="T60" fmla="*/ 22 w 123"/>
                              <a:gd name="T61" fmla="*/ 5 h 156"/>
                              <a:gd name="T62" fmla="*/ 24 w 123"/>
                              <a:gd name="T63" fmla="*/ 7 h 156"/>
                              <a:gd name="T64" fmla="*/ 36 w 123"/>
                              <a:gd name="T65" fmla="*/ 15 h 156"/>
                              <a:gd name="T66" fmla="*/ 61 w 123"/>
                              <a:gd name="T67" fmla="*/ 1 h 156"/>
                              <a:gd name="T68" fmla="*/ 86 w 123"/>
                              <a:gd name="T69" fmla="*/ 1 h 156"/>
                              <a:gd name="T70" fmla="*/ 106 w 123"/>
                              <a:gd name="T71" fmla="*/ 11 h 156"/>
                              <a:gd name="T72" fmla="*/ 118 w 123"/>
                              <a:gd name="T73" fmla="*/ 27 h 156"/>
                              <a:gd name="T74" fmla="*/ 123 w 123"/>
                              <a:gd name="T75" fmla="*/ 49 h 156"/>
                              <a:gd name="T76" fmla="*/ 123 w 123"/>
                              <a:gd name="T77" fmla="*/ 15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3" h="156">
                                <a:moveTo>
                                  <a:pt x="123" y="151"/>
                                </a:moveTo>
                                <a:lnTo>
                                  <a:pt x="123" y="153"/>
                                </a:lnTo>
                                <a:lnTo>
                                  <a:pt x="123" y="154"/>
                                </a:lnTo>
                                <a:lnTo>
                                  <a:pt x="122" y="155"/>
                                </a:lnTo>
                                <a:lnTo>
                                  <a:pt x="121" y="155"/>
                                </a:lnTo>
                                <a:lnTo>
                                  <a:pt x="120" y="156"/>
                                </a:lnTo>
                                <a:lnTo>
                                  <a:pt x="117" y="156"/>
                                </a:lnTo>
                                <a:lnTo>
                                  <a:pt x="115" y="156"/>
                                </a:lnTo>
                                <a:lnTo>
                                  <a:pt x="111" y="156"/>
                                </a:lnTo>
                                <a:lnTo>
                                  <a:pt x="107" y="156"/>
                                </a:lnTo>
                                <a:lnTo>
                                  <a:pt x="104" y="156"/>
                                </a:lnTo>
                                <a:lnTo>
                                  <a:pt x="102" y="156"/>
                                </a:lnTo>
                                <a:lnTo>
                                  <a:pt x="100" y="155"/>
                                </a:lnTo>
                                <a:lnTo>
                                  <a:pt x="99" y="155"/>
                                </a:lnTo>
                                <a:lnTo>
                                  <a:pt x="99" y="154"/>
                                </a:lnTo>
                                <a:lnTo>
                                  <a:pt x="98" y="153"/>
                                </a:lnTo>
                                <a:lnTo>
                                  <a:pt x="98" y="151"/>
                                </a:lnTo>
                                <a:lnTo>
                                  <a:pt x="98" y="68"/>
                                </a:lnTo>
                                <a:lnTo>
                                  <a:pt x="98" y="55"/>
                                </a:lnTo>
                                <a:lnTo>
                                  <a:pt x="95" y="48"/>
                                </a:lnTo>
                                <a:lnTo>
                                  <a:pt x="94" y="41"/>
                                </a:lnTo>
                                <a:lnTo>
                                  <a:pt x="90" y="34"/>
                                </a:lnTo>
                                <a:lnTo>
                                  <a:pt x="86" y="29"/>
                                </a:lnTo>
                                <a:lnTo>
                                  <a:pt x="80" y="26"/>
                                </a:lnTo>
                                <a:lnTo>
                                  <a:pt x="74" y="23"/>
                                </a:lnTo>
                                <a:lnTo>
                                  <a:pt x="67" y="23"/>
                                </a:lnTo>
                                <a:lnTo>
                                  <a:pt x="57" y="25"/>
                                </a:lnTo>
                                <a:lnTo>
                                  <a:pt x="47" y="31"/>
                                </a:lnTo>
                                <a:lnTo>
                                  <a:pt x="37" y="38"/>
                                </a:lnTo>
                                <a:lnTo>
                                  <a:pt x="26" y="50"/>
                                </a:lnTo>
                                <a:lnTo>
                                  <a:pt x="26" y="151"/>
                                </a:lnTo>
                                <a:lnTo>
                                  <a:pt x="26" y="153"/>
                                </a:lnTo>
                                <a:lnTo>
                                  <a:pt x="26" y="154"/>
                                </a:lnTo>
                                <a:lnTo>
                                  <a:pt x="25" y="155"/>
                                </a:lnTo>
                                <a:lnTo>
                                  <a:pt x="24" y="155"/>
                                </a:lnTo>
                                <a:lnTo>
                                  <a:pt x="22" y="156"/>
                                </a:lnTo>
                                <a:lnTo>
                                  <a:pt x="20" y="156"/>
                                </a:lnTo>
                                <a:lnTo>
                                  <a:pt x="16" y="156"/>
                                </a:lnTo>
                                <a:lnTo>
                                  <a:pt x="13" y="156"/>
                                </a:lnTo>
                                <a:lnTo>
                                  <a:pt x="9" y="156"/>
                                </a:lnTo>
                                <a:lnTo>
                                  <a:pt x="6" y="156"/>
                                </a:lnTo>
                                <a:lnTo>
                                  <a:pt x="4" y="156"/>
                                </a:lnTo>
                                <a:lnTo>
                                  <a:pt x="3" y="155"/>
                                </a:lnTo>
                                <a:lnTo>
                                  <a:pt x="1" y="155"/>
                                </a:lnTo>
                                <a:lnTo>
                                  <a:pt x="0" y="154"/>
                                </a:lnTo>
                                <a:lnTo>
                                  <a:pt x="0" y="153"/>
                                </a:lnTo>
                                <a:lnTo>
                                  <a:pt x="0" y="151"/>
                                </a:lnTo>
                                <a:lnTo>
                                  <a:pt x="0" y="7"/>
                                </a:lnTo>
                                <a:lnTo>
                                  <a:pt x="0" y="6"/>
                                </a:lnTo>
                                <a:lnTo>
                                  <a:pt x="0" y="5"/>
                                </a:lnTo>
                                <a:lnTo>
                                  <a:pt x="0" y="5"/>
                                </a:lnTo>
                                <a:lnTo>
                                  <a:pt x="3" y="4"/>
                                </a:lnTo>
                                <a:lnTo>
                                  <a:pt x="4" y="4"/>
                                </a:lnTo>
                                <a:lnTo>
                                  <a:pt x="6" y="2"/>
                                </a:lnTo>
                                <a:lnTo>
                                  <a:pt x="9" y="2"/>
                                </a:lnTo>
                                <a:lnTo>
                                  <a:pt x="11" y="2"/>
                                </a:lnTo>
                                <a:lnTo>
                                  <a:pt x="15" y="2"/>
                                </a:lnTo>
                                <a:lnTo>
                                  <a:pt x="17" y="2"/>
                                </a:lnTo>
                                <a:lnTo>
                                  <a:pt x="20" y="4"/>
                                </a:lnTo>
                                <a:lnTo>
                                  <a:pt x="21" y="4"/>
                                </a:lnTo>
                                <a:lnTo>
                                  <a:pt x="22" y="5"/>
                                </a:lnTo>
                                <a:lnTo>
                                  <a:pt x="22" y="5"/>
                                </a:lnTo>
                                <a:lnTo>
                                  <a:pt x="24" y="6"/>
                                </a:lnTo>
                                <a:lnTo>
                                  <a:pt x="24" y="7"/>
                                </a:lnTo>
                                <a:lnTo>
                                  <a:pt x="24" y="27"/>
                                </a:lnTo>
                                <a:lnTo>
                                  <a:pt x="36" y="15"/>
                                </a:lnTo>
                                <a:lnTo>
                                  <a:pt x="48" y="7"/>
                                </a:lnTo>
                                <a:lnTo>
                                  <a:pt x="61" y="1"/>
                                </a:lnTo>
                                <a:lnTo>
                                  <a:pt x="73" y="0"/>
                                </a:lnTo>
                                <a:lnTo>
                                  <a:pt x="86" y="1"/>
                                </a:lnTo>
                                <a:lnTo>
                                  <a:pt x="96" y="5"/>
                                </a:lnTo>
                                <a:lnTo>
                                  <a:pt x="106" y="11"/>
                                </a:lnTo>
                                <a:lnTo>
                                  <a:pt x="112" y="18"/>
                                </a:lnTo>
                                <a:lnTo>
                                  <a:pt x="118" y="27"/>
                                </a:lnTo>
                                <a:lnTo>
                                  <a:pt x="121" y="38"/>
                                </a:lnTo>
                                <a:lnTo>
                                  <a:pt x="123" y="49"/>
                                </a:lnTo>
                                <a:lnTo>
                                  <a:pt x="123" y="64"/>
                                </a:lnTo>
                                <a:lnTo>
                                  <a:pt x="123"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76" name="Freeform 363"/>
                        <wps:cNvSpPr>
                          <a:spLocks/>
                        </wps:cNvSpPr>
                        <wps:spPr bwMode="auto">
                          <a:xfrm>
                            <a:off x="2471738" y="3340100"/>
                            <a:ext cx="90488" cy="112713"/>
                          </a:xfrm>
                          <a:custGeom>
                            <a:avLst/>
                            <a:gdLst>
                              <a:gd name="T0" fmla="*/ 169 w 169"/>
                              <a:gd name="T1" fmla="*/ 34 h 213"/>
                              <a:gd name="T2" fmla="*/ 169 w 169"/>
                              <a:gd name="T3" fmla="*/ 38 h 213"/>
                              <a:gd name="T4" fmla="*/ 168 w 169"/>
                              <a:gd name="T5" fmla="*/ 42 h 213"/>
                              <a:gd name="T6" fmla="*/ 165 w 169"/>
                              <a:gd name="T7" fmla="*/ 43 h 213"/>
                              <a:gd name="T8" fmla="*/ 161 w 169"/>
                              <a:gd name="T9" fmla="*/ 42 h 213"/>
                              <a:gd name="T10" fmla="*/ 153 w 169"/>
                              <a:gd name="T11" fmla="*/ 37 h 213"/>
                              <a:gd name="T12" fmla="*/ 138 w 169"/>
                              <a:gd name="T13" fmla="*/ 29 h 213"/>
                              <a:gd name="T14" fmla="*/ 117 w 169"/>
                              <a:gd name="T15" fmla="*/ 23 h 213"/>
                              <a:gd name="T16" fmla="*/ 86 w 169"/>
                              <a:gd name="T17" fmla="*/ 24 h 213"/>
                              <a:gd name="T18" fmla="*/ 59 w 169"/>
                              <a:gd name="T19" fmla="*/ 37 h 213"/>
                              <a:gd name="T20" fmla="*/ 41 w 169"/>
                              <a:gd name="T21" fmla="*/ 59 h 213"/>
                              <a:gd name="T22" fmla="*/ 30 w 169"/>
                              <a:gd name="T23" fmla="*/ 88 h 213"/>
                              <a:gd name="T24" fmla="*/ 30 w 169"/>
                              <a:gd name="T25" fmla="*/ 125 h 213"/>
                              <a:gd name="T26" fmla="*/ 41 w 169"/>
                              <a:gd name="T27" fmla="*/ 156 h 213"/>
                              <a:gd name="T28" fmla="*/ 60 w 169"/>
                              <a:gd name="T29" fmla="*/ 177 h 213"/>
                              <a:gd name="T30" fmla="*/ 88 w 169"/>
                              <a:gd name="T31" fmla="*/ 188 h 213"/>
                              <a:gd name="T32" fmla="*/ 113 w 169"/>
                              <a:gd name="T33" fmla="*/ 188 h 213"/>
                              <a:gd name="T34" fmla="*/ 132 w 169"/>
                              <a:gd name="T35" fmla="*/ 183 h 213"/>
                              <a:gd name="T36" fmla="*/ 141 w 169"/>
                              <a:gd name="T37" fmla="*/ 119 h 213"/>
                              <a:gd name="T38" fmla="*/ 90 w 169"/>
                              <a:gd name="T39" fmla="*/ 119 h 213"/>
                              <a:gd name="T40" fmla="*/ 88 w 169"/>
                              <a:gd name="T41" fmla="*/ 113 h 213"/>
                              <a:gd name="T42" fmla="*/ 88 w 169"/>
                              <a:gd name="T43" fmla="*/ 104 h 213"/>
                              <a:gd name="T44" fmla="*/ 89 w 169"/>
                              <a:gd name="T45" fmla="*/ 101 h 213"/>
                              <a:gd name="T46" fmla="*/ 90 w 169"/>
                              <a:gd name="T47" fmla="*/ 98 h 213"/>
                              <a:gd name="T48" fmla="*/ 91 w 169"/>
                              <a:gd name="T49" fmla="*/ 97 h 213"/>
                              <a:gd name="T50" fmla="*/ 159 w 169"/>
                              <a:gd name="T51" fmla="*/ 97 h 213"/>
                              <a:gd name="T52" fmla="*/ 163 w 169"/>
                              <a:gd name="T53" fmla="*/ 97 h 213"/>
                              <a:gd name="T54" fmla="*/ 165 w 169"/>
                              <a:gd name="T55" fmla="*/ 100 h 213"/>
                              <a:gd name="T56" fmla="*/ 168 w 169"/>
                              <a:gd name="T57" fmla="*/ 102 h 213"/>
                              <a:gd name="T58" fmla="*/ 169 w 169"/>
                              <a:gd name="T59" fmla="*/ 108 h 213"/>
                              <a:gd name="T60" fmla="*/ 169 w 169"/>
                              <a:gd name="T61" fmla="*/ 191 h 213"/>
                              <a:gd name="T62" fmla="*/ 165 w 169"/>
                              <a:gd name="T63" fmla="*/ 197 h 213"/>
                              <a:gd name="T64" fmla="*/ 157 w 169"/>
                              <a:gd name="T65" fmla="*/ 202 h 213"/>
                              <a:gd name="T66" fmla="*/ 142 w 169"/>
                              <a:gd name="T67" fmla="*/ 207 h 213"/>
                              <a:gd name="T68" fmla="*/ 126 w 169"/>
                              <a:gd name="T69" fmla="*/ 210 h 213"/>
                              <a:gd name="T70" fmla="*/ 110 w 169"/>
                              <a:gd name="T71" fmla="*/ 213 h 213"/>
                              <a:gd name="T72" fmla="*/ 79 w 169"/>
                              <a:gd name="T73" fmla="*/ 212 h 213"/>
                              <a:gd name="T74" fmla="*/ 41 w 169"/>
                              <a:gd name="T75" fmla="*/ 197 h 213"/>
                              <a:gd name="T76" fmla="*/ 15 w 169"/>
                              <a:gd name="T77" fmla="*/ 170 h 213"/>
                              <a:gd name="T78" fmla="*/ 1 w 169"/>
                              <a:gd name="T79" fmla="*/ 132 h 213"/>
                              <a:gd name="T80" fmla="*/ 1 w 169"/>
                              <a:gd name="T81" fmla="*/ 85 h 213"/>
                              <a:gd name="T82" fmla="*/ 16 w 169"/>
                              <a:gd name="T83" fmla="*/ 44 h 213"/>
                              <a:gd name="T84" fmla="*/ 43 w 169"/>
                              <a:gd name="T85" fmla="*/ 16 h 213"/>
                              <a:gd name="T86" fmla="*/ 81 w 169"/>
                              <a:gd name="T87" fmla="*/ 1 h 213"/>
                              <a:gd name="T88" fmla="*/ 115 w 169"/>
                              <a:gd name="T89" fmla="*/ 0 h 213"/>
                              <a:gd name="T90" fmla="*/ 136 w 169"/>
                              <a:gd name="T91" fmla="*/ 4 h 213"/>
                              <a:gd name="T92" fmla="*/ 152 w 169"/>
                              <a:gd name="T93" fmla="*/ 10 h 213"/>
                              <a:gd name="T94" fmla="*/ 163 w 169"/>
                              <a:gd name="T95" fmla="*/ 16 h 213"/>
                              <a:gd name="T96" fmla="*/ 168 w 169"/>
                              <a:gd name="T97" fmla="*/ 21 h 213"/>
                              <a:gd name="T98" fmla="*/ 169 w 169"/>
                              <a:gd name="T99" fmla="*/ 26 h 2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69" h="213">
                                <a:moveTo>
                                  <a:pt x="169" y="31"/>
                                </a:moveTo>
                                <a:lnTo>
                                  <a:pt x="169" y="34"/>
                                </a:lnTo>
                                <a:lnTo>
                                  <a:pt x="169" y="37"/>
                                </a:lnTo>
                                <a:lnTo>
                                  <a:pt x="169" y="38"/>
                                </a:lnTo>
                                <a:lnTo>
                                  <a:pt x="168" y="40"/>
                                </a:lnTo>
                                <a:lnTo>
                                  <a:pt x="168" y="42"/>
                                </a:lnTo>
                                <a:lnTo>
                                  <a:pt x="166" y="42"/>
                                </a:lnTo>
                                <a:lnTo>
                                  <a:pt x="165" y="43"/>
                                </a:lnTo>
                                <a:lnTo>
                                  <a:pt x="164" y="43"/>
                                </a:lnTo>
                                <a:lnTo>
                                  <a:pt x="161" y="42"/>
                                </a:lnTo>
                                <a:lnTo>
                                  <a:pt x="158" y="39"/>
                                </a:lnTo>
                                <a:lnTo>
                                  <a:pt x="153" y="37"/>
                                </a:lnTo>
                                <a:lnTo>
                                  <a:pt x="145" y="33"/>
                                </a:lnTo>
                                <a:lnTo>
                                  <a:pt x="138" y="29"/>
                                </a:lnTo>
                                <a:lnTo>
                                  <a:pt x="128" y="26"/>
                                </a:lnTo>
                                <a:lnTo>
                                  <a:pt x="117" y="23"/>
                                </a:lnTo>
                                <a:lnTo>
                                  <a:pt x="102" y="23"/>
                                </a:lnTo>
                                <a:lnTo>
                                  <a:pt x="86" y="24"/>
                                </a:lnTo>
                                <a:lnTo>
                                  <a:pt x="72" y="29"/>
                                </a:lnTo>
                                <a:lnTo>
                                  <a:pt x="59" y="37"/>
                                </a:lnTo>
                                <a:lnTo>
                                  <a:pt x="49" y="47"/>
                                </a:lnTo>
                                <a:lnTo>
                                  <a:pt x="41" y="59"/>
                                </a:lnTo>
                                <a:lnTo>
                                  <a:pt x="35" y="74"/>
                                </a:lnTo>
                                <a:lnTo>
                                  <a:pt x="30" y="88"/>
                                </a:lnTo>
                                <a:lnTo>
                                  <a:pt x="30" y="106"/>
                                </a:lnTo>
                                <a:lnTo>
                                  <a:pt x="30" y="125"/>
                                </a:lnTo>
                                <a:lnTo>
                                  <a:pt x="35" y="141"/>
                                </a:lnTo>
                                <a:lnTo>
                                  <a:pt x="41" y="156"/>
                                </a:lnTo>
                                <a:lnTo>
                                  <a:pt x="51" y="167"/>
                                </a:lnTo>
                                <a:lnTo>
                                  <a:pt x="60" y="177"/>
                                </a:lnTo>
                                <a:lnTo>
                                  <a:pt x="74" y="183"/>
                                </a:lnTo>
                                <a:lnTo>
                                  <a:pt x="88" y="188"/>
                                </a:lnTo>
                                <a:lnTo>
                                  <a:pt x="104" y="189"/>
                                </a:lnTo>
                                <a:lnTo>
                                  <a:pt x="113" y="188"/>
                                </a:lnTo>
                                <a:lnTo>
                                  <a:pt x="123" y="187"/>
                                </a:lnTo>
                                <a:lnTo>
                                  <a:pt x="132" y="183"/>
                                </a:lnTo>
                                <a:lnTo>
                                  <a:pt x="141" y="180"/>
                                </a:lnTo>
                                <a:lnTo>
                                  <a:pt x="141" y="119"/>
                                </a:lnTo>
                                <a:lnTo>
                                  <a:pt x="93" y="119"/>
                                </a:lnTo>
                                <a:lnTo>
                                  <a:pt x="90" y="119"/>
                                </a:lnTo>
                                <a:lnTo>
                                  <a:pt x="89" y="117"/>
                                </a:lnTo>
                                <a:lnTo>
                                  <a:pt x="88" y="113"/>
                                </a:lnTo>
                                <a:lnTo>
                                  <a:pt x="88" y="108"/>
                                </a:lnTo>
                                <a:lnTo>
                                  <a:pt x="88" y="104"/>
                                </a:lnTo>
                                <a:lnTo>
                                  <a:pt x="88" y="103"/>
                                </a:lnTo>
                                <a:lnTo>
                                  <a:pt x="89" y="101"/>
                                </a:lnTo>
                                <a:lnTo>
                                  <a:pt x="89" y="100"/>
                                </a:lnTo>
                                <a:lnTo>
                                  <a:pt x="90" y="98"/>
                                </a:lnTo>
                                <a:lnTo>
                                  <a:pt x="90" y="97"/>
                                </a:lnTo>
                                <a:lnTo>
                                  <a:pt x="91" y="97"/>
                                </a:lnTo>
                                <a:lnTo>
                                  <a:pt x="93" y="97"/>
                                </a:lnTo>
                                <a:lnTo>
                                  <a:pt x="159" y="97"/>
                                </a:lnTo>
                                <a:lnTo>
                                  <a:pt x="160" y="97"/>
                                </a:lnTo>
                                <a:lnTo>
                                  <a:pt x="163" y="97"/>
                                </a:lnTo>
                                <a:lnTo>
                                  <a:pt x="164" y="98"/>
                                </a:lnTo>
                                <a:lnTo>
                                  <a:pt x="165" y="100"/>
                                </a:lnTo>
                                <a:lnTo>
                                  <a:pt x="166" y="101"/>
                                </a:lnTo>
                                <a:lnTo>
                                  <a:pt x="168" y="102"/>
                                </a:lnTo>
                                <a:lnTo>
                                  <a:pt x="169" y="104"/>
                                </a:lnTo>
                                <a:lnTo>
                                  <a:pt x="169" y="108"/>
                                </a:lnTo>
                                <a:lnTo>
                                  <a:pt x="169" y="187"/>
                                </a:lnTo>
                                <a:lnTo>
                                  <a:pt x="169" y="191"/>
                                </a:lnTo>
                                <a:lnTo>
                                  <a:pt x="168" y="194"/>
                                </a:lnTo>
                                <a:lnTo>
                                  <a:pt x="165" y="197"/>
                                </a:lnTo>
                                <a:lnTo>
                                  <a:pt x="161" y="199"/>
                                </a:lnTo>
                                <a:lnTo>
                                  <a:pt x="157" y="202"/>
                                </a:lnTo>
                                <a:lnTo>
                                  <a:pt x="149" y="204"/>
                                </a:lnTo>
                                <a:lnTo>
                                  <a:pt x="142" y="207"/>
                                </a:lnTo>
                                <a:lnTo>
                                  <a:pt x="134" y="209"/>
                                </a:lnTo>
                                <a:lnTo>
                                  <a:pt x="126" y="210"/>
                                </a:lnTo>
                                <a:lnTo>
                                  <a:pt x="118" y="212"/>
                                </a:lnTo>
                                <a:lnTo>
                                  <a:pt x="110" y="213"/>
                                </a:lnTo>
                                <a:lnTo>
                                  <a:pt x="102" y="213"/>
                                </a:lnTo>
                                <a:lnTo>
                                  <a:pt x="79" y="212"/>
                                </a:lnTo>
                                <a:lnTo>
                                  <a:pt x="59" y="205"/>
                                </a:lnTo>
                                <a:lnTo>
                                  <a:pt x="41" y="197"/>
                                </a:lnTo>
                                <a:lnTo>
                                  <a:pt x="27" y="185"/>
                                </a:lnTo>
                                <a:lnTo>
                                  <a:pt x="15" y="170"/>
                                </a:lnTo>
                                <a:lnTo>
                                  <a:pt x="8" y="151"/>
                                </a:lnTo>
                                <a:lnTo>
                                  <a:pt x="1" y="132"/>
                                </a:lnTo>
                                <a:lnTo>
                                  <a:pt x="0" y="108"/>
                                </a:lnTo>
                                <a:lnTo>
                                  <a:pt x="1" y="85"/>
                                </a:lnTo>
                                <a:lnTo>
                                  <a:pt x="8" y="64"/>
                                </a:lnTo>
                                <a:lnTo>
                                  <a:pt x="16" y="44"/>
                                </a:lnTo>
                                <a:lnTo>
                                  <a:pt x="28" y="29"/>
                                </a:lnTo>
                                <a:lnTo>
                                  <a:pt x="43" y="16"/>
                                </a:lnTo>
                                <a:lnTo>
                                  <a:pt x="62" y="7"/>
                                </a:lnTo>
                                <a:lnTo>
                                  <a:pt x="81" y="1"/>
                                </a:lnTo>
                                <a:lnTo>
                                  <a:pt x="104" y="0"/>
                                </a:lnTo>
                                <a:lnTo>
                                  <a:pt x="115" y="0"/>
                                </a:lnTo>
                                <a:lnTo>
                                  <a:pt x="126" y="2"/>
                                </a:lnTo>
                                <a:lnTo>
                                  <a:pt x="136" y="4"/>
                                </a:lnTo>
                                <a:lnTo>
                                  <a:pt x="144" y="7"/>
                                </a:lnTo>
                                <a:lnTo>
                                  <a:pt x="152" y="10"/>
                                </a:lnTo>
                                <a:lnTo>
                                  <a:pt x="158" y="13"/>
                                </a:lnTo>
                                <a:lnTo>
                                  <a:pt x="163" y="16"/>
                                </a:lnTo>
                                <a:lnTo>
                                  <a:pt x="165" y="18"/>
                                </a:lnTo>
                                <a:lnTo>
                                  <a:pt x="168" y="21"/>
                                </a:lnTo>
                                <a:lnTo>
                                  <a:pt x="169" y="23"/>
                                </a:lnTo>
                                <a:lnTo>
                                  <a:pt x="169" y="26"/>
                                </a:lnTo>
                                <a:lnTo>
                                  <a:pt x="169" y="3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77" name="Freeform 364"/>
                        <wps:cNvSpPr>
                          <a:spLocks/>
                        </wps:cNvSpPr>
                        <wps:spPr bwMode="auto">
                          <a:xfrm>
                            <a:off x="2587625" y="3333750"/>
                            <a:ext cx="14288" cy="117475"/>
                          </a:xfrm>
                          <a:custGeom>
                            <a:avLst/>
                            <a:gdLst>
                              <a:gd name="T0" fmla="*/ 27 w 27"/>
                              <a:gd name="T1" fmla="*/ 219 h 224"/>
                              <a:gd name="T2" fmla="*/ 27 w 27"/>
                              <a:gd name="T3" fmla="*/ 221 h 224"/>
                              <a:gd name="T4" fmla="*/ 26 w 27"/>
                              <a:gd name="T5" fmla="*/ 222 h 224"/>
                              <a:gd name="T6" fmla="*/ 26 w 27"/>
                              <a:gd name="T7" fmla="*/ 223 h 224"/>
                              <a:gd name="T8" fmla="*/ 25 w 27"/>
                              <a:gd name="T9" fmla="*/ 223 h 224"/>
                              <a:gd name="T10" fmla="*/ 22 w 27"/>
                              <a:gd name="T11" fmla="*/ 224 h 224"/>
                              <a:gd name="T12" fmla="*/ 20 w 27"/>
                              <a:gd name="T13" fmla="*/ 224 h 224"/>
                              <a:gd name="T14" fmla="*/ 17 w 27"/>
                              <a:gd name="T15" fmla="*/ 224 h 224"/>
                              <a:gd name="T16" fmla="*/ 13 w 27"/>
                              <a:gd name="T17" fmla="*/ 224 h 224"/>
                              <a:gd name="T18" fmla="*/ 10 w 27"/>
                              <a:gd name="T19" fmla="*/ 224 h 224"/>
                              <a:gd name="T20" fmla="*/ 7 w 27"/>
                              <a:gd name="T21" fmla="*/ 224 h 224"/>
                              <a:gd name="T22" fmla="*/ 5 w 27"/>
                              <a:gd name="T23" fmla="*/ 224 h 224"/>
                              <a:gd name="T24" fmla="*/ 4 w 27"/>
                              <a:gd name="T25" fmla="*/ 223 h 224"/>
                              <a:gd name="T26" fmla="*/ 1 w 27"/>
                              <a:gd name="T27" fmla="*/ 223 h 224"/>
                              <a:gd name="T28" fmla="*/ 1 w 27"/>
                              <a:gd name="T29" fmla="*/ 222 h 224"/>
                              <a:gd name="T30" fmla="*/ 1 w 27"/>
                              <a:gd name="T31" fmla="*/ 221 h 224"/>
                              <a:gd name="T32" fmla="*/ 0 w 27"/>
                              <a:gd name="T33" fmla="*/ 219 h 224"/>
                              <a:gd name="T34" fmla="*/ 0 w 27"/>
                              <a:gd name="T35" fmla="*/ 5 h 224"/>
                              <a:gd name="T36" fmla="*/ 1 w 27"/>
                              <a:gd name="T37" fmla="*/ 5 h 224"/>
                              <a:gd name="T38" fmla="*/ 1 w 27"/>
                              <a:gd name="T39" fmla="*/ 4 h 224"/>
                              <a:gd name="T40" fmla="*/ 1 w 27"/>
                              <a:gd name="T41" fmla="*/ 3 h 224"/>
                              <a:gd name="T42" fmla="*/ 4 w 27"/>
                              <a:gd name="T43" fmla="*/ 2 h 224"/>
                              <a:gd name="T44" fmla="*/ 5 w 27"/>
                              <a:gd name="T45" fmla="*/ 2 h 224"/>
                              <a:gd name="T46" fmla="*/ 7 w 27"/>
                              <a:gd name="T47" fmla="*/ 2 h 224"/>
                              <a:gd name="T48" fmla="*/ 10 w 27"/>
                              <a:gd name="T49" fmla="*/ 0 h 224"/>
                              <a:gd name="T50" fmla="*/ 13 w 27"/>
                              <a:gd name="T51" fmla="*/ 0 h 224"/>
                              <a:gd name="T52" fmla="*/ 17 w 27"/>
                              <a:gd name="T53" fmla="*/ 0 h 224"/>
                              <a:gd name="T54" fmla="*/ 20 w 27"/>
                              <a:gd name="T55" fmla="*/ 2 h 224"/>
                              <a:gd name="T56" fmla="*/ 22 w 27"/>
                              <a:gd name="T57" fmla="*/ 2 h 224"/>
                              <a:gd name="T58" fmla="*/ 25 w 27"/>
                              <a:gd name="T59" fmla="*/ 2 h 224"/>
                              <a:gd name="T60" fmla="*/ 26 w 27"/>
                              <a:gd name="T61" fmla="*/ 3 h 224"/>
                              <a:gd name="T62" fmla="*/ 26 w 27"/>
                              <a:gd name="T63" fmla="*/ 4 h 224"/>
                              <a:gd name="T64" fmla="*/ 27 w 27"/>
                              <a:gd name="T65" fmla="*/ 5 h 224"/>
                              <a:gd name="T66" fmla="*/ 27 w 27"/>
                              <a:gd name="T67" fmla="*/ 5 h 224"/>
                              <a:gd name="T68" fmla="*/ 27 w 27"/>
                              <a:gd name="T69" fmla="*/ 219 h 2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7" h="224">
                                <a:moveTo>
                                  <a:pt x="27" y="219"/>
                                </a:moveTo>
                                <a:lnTo>
                                  <a:pt x="27" y="221"/>
                                </a:lnTo>
                                <a:lnTo>
                                  <a:pt x="26" y="222"/>
                                </a:lnTo>
                                <a:lnTo>
                                  <a:pt x="26" y="223"/>
                                </a:lnTo>
                                <a:lnTo>
                                  <a:pt x="25" y="223"/>
                                </a:lnTo>
                                <a:lnTo>
                                  <a:pt x="22" y="224"/>
                                </a:lnTo>
                                <a:lnTo>
                                  <a:pt x="20" y="224"/>
                                </a:lnTo>
                                <a:lnTo>
                                  <a:pt x="17" y="224"/>
                                </a:lnTo>
                                <a:lnTo>
                                  <a:pt x="13" y="224"/>
                                </a:lnTo>
                                <a:lnTo>
                                  <a:pt x="10" y="224"/>
                                </a:lnTo>
                                <a:lnTo>
                                  <a:pt x="7" y="224"/>
                                </a:lnTo>
                                <a:lnTo>
                                  <a:pt x="5" y="224"/>
                                </a:lnTo>
                                <a:lnTo>
                                  <a:pt x="4" y="223"/>
                                </a:lnTo>
                                <a:lnTo>
                                  <a:pt x="1" y="223"/>
                                </a:lnTo>
                                <a:lnTo>
                                  <a:pt x="1" y="222"/>
                                </a:lnTo>
                                <a:lnTo>
                                  <a:pt x="1" y="221"/>
                                </a:lnTo>
                                <a:lnTo>
                                  <a:pt x="0" y="219"/>
                                </a:lnTo>
                                <a:lnTo>
                                  <a:pt x="0" y="5"/>
                                </a:lnTo>
                                <a:lnTo>
                                  <a:pt x="1" y="5"/>
                                </a:lnTo>
                                <a:lnTo>
                                  <a:pt x="1" y="4"/>
                                </a:lnTo>
                                <a:lnTo>
                                  <a:pt x="1" y="3"/>
                                </a:lnTo>
                                <a:lnTo>
                                  <a:pt x="4" y="2"/>
                                </a:lnTo>
                                <a:lnTo>
                                  <a:pt x="5" y="2"/>
                                </a:lnTo>
                                <a:lnTo>
                                  <a:pt x="7" y="2"/>
                                </a:lnTo>
                                <a:lnTo>
                                  <a:pt x="10" y="0"/>
                                </a:lnTo>
                                <a:lnTo>
                                  <a:pt x="13" y="0"/>
                                </a:lnTo>
                                <a:lnTo>
                                  <a:pt x="17" y="0"/>
                                </a:lnTo>
                                <a:lnTo>
                                  <a:pt x="20" y="2"/>
                                </a:lnTo>
                                <a:lnTo>
                                  <a:pt x="22" y="2"/>
                                </a:lnTo>
                                <a:lnTo>
                                  <a:pt x="25" y="2"/>
                                </a:lnTo>
                                <a:lnTo>
                                  <a:pt x="26" y="3"/>
                                </a:lnTo>
                                <a:lnTo>
                                  <a:pt x="26" y="4"/>
                                </a:lnTo>
                                <a:lnTo>
                                  <a:pt x="27" y="5"/>
                                </a:lnTo>
                                <a:lnTo>
                                  <a:pt x="27" y="5"/>
                                </a:lnTo>
                                <a:lnTo>
                                  <a:pt x="27" y="2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78" name="Freeform 365"/>
                        <wps:cNvSpPr>
                          <a:spLocks/>
                        </wps:cNvSpPr>
                        <wps:spPr bwMode="auto">
                          <a:xfrm>
                            <a:off x="2627313" y="3370263"/>
                            <a:ext cx="65088" cy="82550"/>
                          </a:xfrm>
                          <a:custGeom>
                            <a:avLst/>
                            <a:gdLst>
                              <a:gd name="T0" fmla="*/ 124 w 124"/>
                              <a:gd name="T1" fmla="*/ 151 h 157"/>
                              <a:gd name="T2" fmla="*/ 123 w 124"/>
                              <a:gd name="T3" fmla="*/ 153 h 157"/>
                              <a:gd name="T4" fmla="*/ 121 w 124"/>
                              <a:gd name="T5" fmla="*/ 154 h 157"/>
                              <a:gd name="T6" fmla="*/ 116 w 124"/>
                              <a:gd name="T7" fmla="*/ 154 h 157"/>
                              <a:gd name="T8" fmla="*/ 110 w 124"/>
                              <a:gd name="T9" fmla="*/ 154 h 157"/>
                              <a:gd name="T10" fmla="*/ 105 w 124"/>
                              <a:gd name="T11" fmla="*/ 154 h 157"/>
                              <a:gd name="T12" fmla="*/ 102 w 124"/>
                              <a:gd name="T13" fmla="*/ 153 h 157"/>
                              <a:gd name="T14" fmla="*/ 101 w 124"/>
                              <a:gd name="T15" fmla="*/ 151 h 157"/>
                              <a:gd name="T16" fmla="*/ 101 w 124"/>
                              <a:gd name="T17" fmla="*/ 131 h 157"/>
                              <a:gd name="T18" fmla="*/ 76 w 124"/>
                              <a:gd name="T19" fmla="*/ 151 h 157"/>
                              <a:gd name="T20" fmla="*/ 52 w 124"/>
                              <a:gd name="T21" fmla="*/ 157 h 157"/>
                              <a:gd name="T22" fmla="*/ 27 w 124"/>
                              <a:gd name="T23" fmla="*/ 152 h 157"/>
                              <a:gd name="T24" fmla="*/ 12 w 124"/>
                              <a:gd name="T25" fmla="*/ 140 h 157"/>
                              <a:gd name="T26" fmla="*/ 2 w 124"/>
                              <a:gd name="T27" fmla="*/ 120 h 157"/>
                              <a:gd name="T28" fmla="*/ 0 w 124"/>
                              <a:gd name="T29" fmla="*/ 93 h 157"/>
                              <a:gd name="T30" fmla="*/ 0 w 124"/>
                              <a:gd name="T31" fmla="*/ 4 h 157"/>
                              <a:gd name="T32" fmla="*/ 1 w 124"/>
                              <a:gd name="T33" fmla="*/ 3 h 157"/>
                              <a:gd name="T34" fmla="*/ 5 w 124"/>
                              <a:gd name="T35" fmla="*/ 2 h 157"/>
                              <a:gd name="T36" fmla="*/ 10 w 124"/>
                              <a:gd name="T37" fmla="*/ 0 h 157"/>
                              <a:gd name="T38" fmla="*/ 17 w 124"/>
                              <a:gd name="T39" fmla="*/ 0 h 157"/>
                              <a:gd name="T40" fmla="*/ 22 w 124"/>
                              <a:gd name="T41" fmla="*/ 2 h 157"/>
                              <a:gd name="T42" fmla="*/ 26 w 124"/>
                              <a:gd name="T43" fmla="*/ 3 h 157"/>
                              <a:gd name="T44" fmla="*/ 27 w 124"/>
                              <a:gd name="T45" fmla="*/ 4 h 157"/>
                              <a:gd name="T46" fmla="*/ 27 w 124"/>
                              <a:gd name="T47" fmla="*/ 89 h 157"/>
                              <a:gd name="T48" fmla="*/ 28 w 124"/>
                              <a:gd name="T49" fmla="*/ 110 h 157"/>
                              <a:gd name="T50" fmla="*/ 35 w 124"/>
                              <a:gd name="T51" fmla="*/ 124 h 157"/>
                              <a:gd name="T52" fmla="*/ 44 w 124"/>
                              <a:gd name="T53" fmla="*/ 131 h 157"/>
                              <a:gd name="T54" fmla="*/ 58 w 124"/>
                              <a:gd name="T55" fmla="*/ 135 h 157"/>
                              <a:gd name="T56" fmla="*/ 78 w 124"/>
                              <a:gd name="T57" fmla="*/ 127 h 157"/>
                              <a:gd name="T58" fmla="*/ 99 w 124"/>
                              <a:gd name="T59" fmla="*/ 106 h 157"/>
                              <a:gd name="T60" fmla="*/ 99 w 124"/>
                              <a:gd name="T61" fmla="*/ 4 h 157"/>
                              <a:gd name="T62" fmla="*/ 100 w 124"/>
                              <a:gd name="T63" fmla="*/ 3 h 157"/>
                              <a:gd name="T64" fmla="*/ 102 w 124"/>
                              <a:gd name="T65" fmla="*/ 2 h 157"/>
                              <a:gd name="T66" fmla="*/ 107 w 124"/>
                              <a:gd name="T67" fmla="*/ 0 h 157"/>
                              <a:gd name="T68" fmla="*/ 115 w 124"/>
                              <a:gd name="T69" fmla="*/ 0 h 157"/>
                              <a:gd name="T70" fmla="*/ 121 w 124"/>
                              <a:gd name="T71" fmla="*/ 2 h 157"/>
                              <a:gd name="T72" fmla="*/ 123 w 124"/>
                              <a:gd name="T73" fmla="*/ 3 h 157"/>
                              <a:gd name="T74" fmla="*/ 124 w 124"/>
                              <a:gd name="T75" fmla="*/ 4 h 157"/>
                              <a:gd name="T76" fmla="*/ 124 w 124"/>
                              <a:gd name="T77" fmla="*/ 149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4" h="157">
                                <a:moveTo>
                                  <a:pt x="124" y="149"/>
                                </a:moveTo>
                                <a:lnTo>
                                  <a:pt x="124" y="151"/>
                                </a:lnTo>
                                <a:lnTo>
                                  <a:pt x="124" y="152"/>
                                </a:lnTo>
                                <a:lnTo>
                                  <a:pt x="123" y="153"/>
                                </a:lnTo>
                                <a:lnTo>
                                  <a:pt x="122" y="153"/>
                                </a:lnTo>
                                <a:lnTo>
                                  <a:pt x="121" y="154"/>
                                </a:lnTo>
                                <a:lnTo>
                                  <a:pt x="118" y="154"/>
                                </a:lnTo>
                                <a:lnTo>
                                  <a:pt x="116" y="154"/>
                                </a:lnTo>
                                <a:lnTo>
                                  <a:pt x="113" y="154"/>
                                </a:lnTo>
                                <a:lnTo>
                                  <a:pt x="110" y="154"/>
                                </a:lnTo>
                                <a:lnTo>
                                  <a:pt x="107" y="154"/>
                                </a:lnTo>
                                <a:lnTo>
                                  <a:pt x="105" y="154"/>
                                </a:lnTo>
                                <a:lnTo>
                                  <a:pt x="103" y="153"/>
                                </a:lnTo>
                                <a:lnTo>
                                  <a:pt x="102" y="153"/>
                                </a:lnTo>
                                <a:lnTo>
                                  <a:pt x="101" y="152"/>
                                </a:lnTo>
                                <a:lnTo>
                                  <a:pt x="101" y="151"/>
                                </a:lnTo>
                                <a:lnTo>
                                  <a:pt x="101" y="149"/>
                                </a:lnTo>
                                <a:lnTo>
                                  <a:pt x="101" y="131"/>
                                </a:lnTo>
                                <a:lnTo>
                                  <a:pt x="89" y="143"/>
                                </a:lnTo>
                                <a:lnTo>
                                  <a:pt x="76" y="151"/>
                                </a:lnTo>
                                <a:lnTo>
                                  <a:pt x="64" y="156"/>
                                </a:lnTo>
                                <a:lnTo>
                                  <a:pt x="52" y="157"/>
                                </a:lnTo>
                                <a:lnTo>
                                  <a:pt x="38" y="157"/>
                                </a:lnTo>
                                <a:lnTo>
                                  <a:pt x="27" y="152"/>
                                </a:lnTo>
                                <a:lnTo>
                                  <a:pt x="19" y="147"/>
                                </a:lnTo>
                                <a:lnTo>
                                  <a:pt x="12" y="140"/>
                                </a:lnTo>
                                <a:lnTo>
                                  <a:pt x="6" y="131"/>
                                </a:lnTo>
                                <a:lnTo>
                                  <a:pt x="2" y="120"/>
                                </a:lnTo>
                                <a:lnTo>
                                  <a:pt x="1" y="108"/>
                                </a:lnTo>
                                <a:lnTo>
                                  <a:pt x="0" y="93"/>
                                </a:lnTo>
                                <a:lnTo>
                                  <a:pt x="0" y="5"/>
                                </a:lnTo>
                                <a:lnTo>
                                  <a:pt x="0" y="4"/>
                                </a:lnTo>
                                <a:lnTo>
                                  <a:pt x="1" y="4"/>
                                </a:lnTo>
                                <a:lnTo>
                                  <a:pt x="1" y="3"/>
                                </a:lnTo>
                                <a:lnTo>
                                  <a:pt x="2" y="2"/>
                                </a:lnTo>
                                <a:lnTo>
                                  <a:pt x="5" y="2"/>
                                </a:lnTo>
                                <a:lnTo>
                                  <a:pt x="7" y="0"/>
                                </a:lnTo>
                                <a:lnTo>
                                  <a:pt x="10" y="0"/>
                                </a:lnTo>
                                <a:lnTo>
                                  <a:pt x="14" y="0"/>
                                </a:lnTo>
                                <a:lnTo>
                                  <a:pt x="17" y="0"/>
                                </a:lnTo>
                                <a:lnTo>
                                  <a:pt x="20" y="0"/>
                                </a:lnTo>
                                <a:lnTo>
                                  <a:pt x="22" y="2"/>
                                </a:lnTo>
                                <a:lnTo>
                                  <a:pt x="25" y="2"/>
                                </a:lnTo>
                                <a:lnTo>
                                  <a:pt x="26" y="3"/>
                                </a:lnTo>
                                <a:lnTo>
                                  <a:pt x="26" y="4"/>
                                </a:lnTo>
                                <a:lnTo>
                                  <a:pt x="27" y="4"/>
                                </a:lnTo>
                                <a:lnTo>
                                  <a:pt x="27" y="5"/>
                                </a:lnTo>
                                <a:lnTo>
                                  <a:pt x="27" y="89"/>
                                </a:lnTo>
                                <a:lnTo>
                                  <a:pt x="27" y="101"/>
                                </a:lnTo>
                                <a:lnTo>
                                  <a:pt x="28" y="110"/>
                                </a:lnTo>
                                <a:lnTo>
                                  <a:pt x="31" y="117"/>
                                </a:lnTo>
                                <a:lnTo>
                                  <a:pt x="35" y="124"/>
                                </a:lnTo>
                                <a:lnTo>
                                  <a:pt x="38" y="129"/>
                                </a:lnTo>
                                <a:lnTo>
                                  <a:pt x="44" y="131"/>
                                </a:lnTo>
                                <a:lnTo>
                                  <a:pt x="51" y="133"/>
                                </a:lnTo>
                                <a:lnTo>
                                  <a:pt x="58" y="135"/>
                                </a:lnTo>
                                <a:lnTo>
                                  <a:pt x="68" y="133"/>
                                </a:lnTo>
                                <a:lnTo>
                                  <a:pt x="78" y="127"/>
                                </a:lnTo>
                                <a:lnTo>
                                  <a:pt x="87" y="119"/>
                                </a:lnTo>
                                <a:lnTo>
                                  <a:pt x="99" y="106"/>
                                </a:lnTo>
                                <a:lnTo>
                                  <a:pt x="99" y="5"/>
                                </a:lnTo>
                                <a:lnTo>
                                  <a:pt x="99" y="4"/>
                                </a:lnTo>
                                <a:lnTo>
                                  <a:pt x="99" y="4"/>
                                </a:lnTo>
                                <a:lnTo>
                                  <a:pt x="100" y="3"/>
                                </a:lnTo>
                                <a:lnTo>
                                  <a:pt x="101" y="2"/>
                                </a:lnTo>
                                <a:lnTo>
                                  <a:pt x="102" y="2"/>
                                </a:lnTo>
                                <a:lnTo>
                                  <a:pt x="105" y="0"/>
                                </a:lnTo>
                                <a:lnTo>
                                  <a:pt x="107" y="0"/>
                                </a:lnTo>
                                <a:lnTo>
                                  <a:pt x="111" y="0"/>
                                </a:lnTo>
                                <a:lnTo>
                                  <a:pt x="115" y="0"/>
                                </a:lnTo>
                                <a:lnTo>
                                  <a:pt x="118" y="0"/>
                                </a:lnTo>
                                <a:lnTo>
                                  <a:pt x="121" y="2"/>
                                </a:lnTo>
                                <a:lnTo>
                                  <a:pt x="122" y="2"/>
                                </a:lnTo>
                                <a:lnTo>
                                  <a:pt x="123" y="3"/>
                                </a:lnTo>
                                <a:lnTo>
                                  <a:pt x="124" y="4"/>
                                </a:lnTo>
                                <a:lnTo>
                                  <a:pt x="124" y="4"/>
                                </a:lnTo>
                                <a:lnTo>
                                  <a:pt x="124" y="5"/>
                                </a:lnTo>
                                <a:lnTo>
                                  <a:pt x="124" y="1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79" name="Freeform 366"/>
                        <wps:cNvSpPr>
                          <a:spLocks/>
                        </wps:cNvSpPr>
                        <wps:spPr bwMode="auto">
                          <a:xfrm>
                            <a:off x="2713038" y="3370263"/>
                            <a:ext cx="60325" cy="82550"/>
                          </a:xfrm>
                          <a:custGeom>
                            <a:avLst/>
                            <a:gdLst>
                              <a:gd name="T0" fmla="*/ 113 w 113"/>
                              <a:gd name="T1" fmla="*/ 132 h 158"/>
                              <a:gd name="T2" fmla="*/ 113 w 113"/>
                              <a:gd name="T3" fmla="*/ 136 h 158"/>
                              <a:gd name="T4" fmla="*/ 112 w 113"/>
                              <a:gd name="T5" fmla="*/ 138 h 158"/>
                              <a:gd name="T6" fmla="*/ 111 w 113"/>
                              <a:gd name="T7" fmla="*/ 141 h 158"/>
                              <a:gd name="T8" fmla="*/ 107 w 113"/>
                              <a:gd name="T9" fmla="*/ 144 h 158"/>
                              <a:gd name="T10" fmla="*/ 97 w 113"/>
                              <a:gd name="T11" fmla="*/ 150 h 158"/>
                              <a:gd name="T12" fmla="*/ 85 w 113"/>
                              <a:gd name="T13" fmla="*/ 155 h 158"/>
                              <a:gd name="T14" fmla="*/ 71 w 113"/>
                              <a:gd name="T15" fmla="*/ 158 h 158"/>
                              <a:gd name="T16" fmla="*/ 49 w 113"/>
                              <a:gd name="T17" fmla="*/ 157 h 158"/>
                              <a:gd name="T18" fmla="*/ 24 w 113"/>
                              <a:gd name="T19" fmla="*/ 147 h 158"/>
                              <a:gd name="T20" fmla="*/ 8 w 113"/>
                              <a:gd name="T21" fmla="*/ 127 h 158"/>
                              <a:gd name="T22" fmla="*/ 0 w 113"/>
                              <a:gd name="T23" fmla="*/ 99 h 158"/>
                              <a:gd name="T24" fmla="*/ 1 w 113"/>
                              <a:gd name="T25" fmla="*/ 61 h 158"/>
                              <a:gd name="T26" fmla="*/ 11 w 113"/>
                              <a:gd name="T27" fmla="*/ 30 h 158"/>
                              <a:gd name="T28" fmla="*/ 28 w 113"/>
                              <a:gd name="T29" fmla="*/ 10 h 158"/>
                              <a:gd name="T30" fmla="*/ 53 w 113"/>
                              <a:gd name="T31" fmla="*/ 0 h 158"/>
                              <a:gd name="T32" fmla="*/ 74 w 113"/>
                              <a:gd name="T33" fmla="*/ 0 h 158"/>
                              <a:gd name="T34" fmla="*/ 86 w 113"/>
                              <a:gd name="T35" fmla="*/ 3 h 158"/>
                              <a:gd name="T36" fmla="*/ 97 w 113"/>
                              <a:gd name="T37" fmla="*/ 6 h 158"/>
                              <a:gd name="T38" fmla="*/ 106 w 113"/>
                              <a:gd name="T39" fmla="*/ 11 h 158"/>
                              <a:gd name="T40" fmla="*/ 109 w 113"/>
                              <a:gd name="T41" fmla="*/ 15 h 158"/>
                              <a:gd name="T42" fmla="*/ 112 w 113"/>
                              <a:gd name="T43" fmla="*/ 17 h 158"/>
                              <a:gd name="T44" fmla="*/ 112 w 113"/>
                              <a:gd name="T45" fmla="*/ 21 h 158"/>
                              <a:gd name="T46" fmla="*/ 113 w 113"/>
                              <a:gd name="T47" fmla="*/ 25 h 158"/>
                              <a:gd name="T48" fmla="*/ 113 w 113"/>
                              <a:gd name="T49" fmla="*/ 33 h 158"/>
                              <a:gd name="T50" fmla="*/ 109 w 113"/>
                              <a:gd name="T51" fmla="*/ 38 h 158"/>
                              <a:gd name="T52" fmla="*/ 106 w 113"/>
                              <a:gd name="T53" fmla="*/ 38 h 158"/>
                              <a:gd name="T54" fmla="*/ 98 w 113"/>
                              <a:gd name="T55" fmla="*/ 33 h 158"/>
                              <a:gd name="T56" fmla="*/ 90 w 113"/>
                              <a:gd name="T57" fmla="*/ 27 h 158"/>
                              <a:gd name="T58" fmla="*/ 75 w 113"/>
                              <a:gd name="T59" fmla="*/ 22 h 158"/>
                              <a:gd name="T60" fmla="*/ 58 w 113"/>
                              <a:gd name="T61" fmla="*/ 22 h 158"/>
                              <a:gd name="T62" fmla="*/ 37 w 113"/>
                              <a:gd name="T63" fmla="*/ 37 h 158"/>
                              <a:gd name="T64" fmla="*/ 28 w 113"/>
                              <a:gd name="T65" fmla="*/ 66 h 158"/>
                              <a:gd name="T66" fmla="*/ 28 w 113"/>
                              <a:gd name="T67" fmla="*/ 93 h 158"/>
                              <a:gd name="T68" fmla="*/ 33 w 113"/>
                              <a:gd name="T69" fmla="*/ 114 h 158"/>
                              <a:gd name="T70" fmla="*/ 43 w 113"/>
                              <a:gd name="T71" fmla="*/ 127 h 158"/>
                              <a:gd name="T72" fmla="*/ 58 w 113"/>
                              <a:gd name="T73" fmla="*/ 134 h 158"/>
                              <a:gd name="T74" fmla="*/ 76 w 113"/>
                              <a:gd name="T75" fmla="*/ 134 h 158"/>
                              <a:gd name="T76" fmla="*/ 90 w 113"/>
                              <a:gd name="T77" fmla="*/ 130 h 158"/>
                              <a:gd name="T78" fmla="*/ 100 w 113"/>
                              <a:gd name="T79" fmla="*/ 122 h 158"/>
                              <a:gd name="T80" fmla="*/ 107 w 113"/>
                              <a:gd name="T81" fmla="*/ 117 h 158"/>
                              <a:gd name="T82" fmla="*/ 111 w 113"/>
                              <a:gd name="T83" fmla="*/ 117 h 158"/>
                              <a:gd name="T84" fmla="*/ 112 w 113"/>
                              <a:gd name="T85" fmla="*/ 118 h 158"/>
                              <a:gd name="T86" fmla="*/ 113 w 113"/>
                              <a:gd name="T87" fmla="*/ 121 h 158"/>
                              <a:gd name="T88" fmla="*/ 113 w 113"/>
                              <a:gd name="T89" fmla="*/ 126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13" h="158">
                                <a:moveTo>
                                  <a:pt x="113" y="130"/>
                                </a:moveTo>
                                <a:lnTo>
                                  <a:pt x="113" y="132"/>
                                </a:lnTo>
                                <a:lnTo>
                                  <a:pt x="113" y="134"/>
                                </a:lnTo>
                                <a:lnTo>
                                  <a:pt x="113" y="136"/>
                                </a:lnTo>
                                <a:lnTo>
                                  <a:pt x="113" y="137"/>
                                </a:lnTo>
                                <a:lnTo>
                                  <a:pt x="112" y="138"/>
                                </a:lnTo>
                                <a:lnTo>
                                  <a:pt x="112" y="139"/>
                                </a:lnTo>
                                <a:lnTo>
                                  <a:pt x="111" y="141"/>
                                </a:lnTo>
                                <a:lnTo>
                                  <a:pt x="109" y="143"/>
                                </a:lnTo>
                                <a:lnTo>
                                  <a:pt x="107" y="144"/>
                                </a:lnTo>
                                <a:lnTo>
                                  <a:pt x="102" y="148"/>
                                </a:lnTo>
                                <a:lnTo>
                                  <a:pt x="97" y="150"/>
                                </a:lnTo>
                                <a:lnTo>
                                  <a:pt x="91" y="153"/>
                                </a:lnTo>
                                <a:lnTo>
                                  <a:pt x="85" y="155"/>
                                </a:lnTo>
                                <a:lnTo>
                                  <a:pt x="79" y="157"/>
                                </a:lnTo>
                                <a:lnTo>
                                  <a:pt x="71" y="158"/>
                                </a:lnTo>
                                <a:lnTo>
                                  <a:pt x="64" y="158"/>
                                </a:lnTo>
                                <a:lnTo>
                                  <a:pt x="49" y="157"/>
                                </a:lnTo>
                                <a:lnTo>
                                  <a:pt x="37" y="153"/>
                                </a:lnTo>
                                <a:lnTo>
                                  <a:pt x="24" y="147"/>
                                </a:lnTo>
                                <a:lnTo>
                                  <a:pt x="16" y="138"/>
                                </a:lnTo>
                                <a:lnTo>
                                  <a:pt x="8" y="127"/>
                                </a:lnTo>
                                <a:lnTo>
                                  <a:pt x="4" y="114"/>
                                </a:lnTo>
                                <a:lnTo>
                                  <a:pt x="0" y="99"/>
                                </a:lnTo>
                                <a:lnTo>
                                  <a:pt x="0" y="80"/>
                                </a:lnTo>
                                <a:lnTo>
                                  <a:pt x="1" y="61"/>
                                </a:lnTo>
                                <a:lnTo>
                                  <a:pt x="5" y="45"/>
                                </a:lnTo>
                                <a:lnTo>
                                  <a:pt x="11" y="30"/>
                                </a:lnTo>
                                <a:lnTo>
                                  <a:pt x="20" y="19"/>
                                </a:lnTo>
                                <a:lnTo>
                                  <a:pt x="28" y="10"/>
                                </a:lnTo>
                                <a:lnTo>
                                  <a:pt x="40" y="4"/>
                                </a:lnTo>
                                <a:lnTo>
                                  <a:pt x="53" y="0"/>
                                </a:lnTo>
                                <a:lnTo>
                                  <a:pt x="68" y="0"/>
                                </a:lnTo>
                                <a:lnTo>
                                  <a:pt x="74" y="0"/>
                                </a:lnTo>
                                <a:lnTo>
                                  <a:pt x="80" y="1"/>
                                </a:lnTo>
                                <a:lnTo>
                                  <a:pt x="86" y="3"/>
                                </a:lnTo>
                                <a:lnTo>
                                  <a:pt x="92" y="4"/>
                                </a:lnTo>
                                <a:lnTo>
                                  <a:pt x="97" y="6"/>
                                </a:lnTo>
                                <a:lnTo>
                                  <a:pt x="102" y="9"/>
                                </a:lnTo>
                                <a:lnTo>
                                  <a:pt x="106" y="11"/>
                                </a:lnTo>
                                <a:lnTo>
                                  <a:pt x="108" y="14"/>
                                </a:lnTo>
                                <a:lnTo>
                                  <a:pt x="109" y="15"/>
                                </a:lnTo>
                                <a:lnTo>
                                  <a:pt x="111" y="16"/>
                                </a:lnTo>
                                <a:lnTo>
                                  <a:pt x="112" y="17"/>
                                </a:lnTo>
                                <a:lnTo>
                                  <a:pt x="112" y="20"/>
                                </a:lnTo>
                                <a:lnTo>
                                  <a:pt x="112" y="21"/>
                                </a:lnTo>
                                <a:lnTo>
                                  <a:pt x="113" y="22"/>
                                </a:lnTo>
                                <a:lnTo>
                                  <a:pt x="113" y="25"/>
                                </a:lnTo>
                                <a:lnTo>
                                  <a:pt x="113" y="27"/>
                                </a:lnTo>
                                <a:lnTo>
                                  <a:pt x="113" y="33"/>
                                </a:lnTo>
                                <a:lnTo>
                                  <a:pt x="112" y="36"/>
                                </a:lnTo>
                                <a:lnTo>
                                  <a:pt x="109" y="38"/>
                                </a:lnTo>
                                <a:lnTo>
                                  <a:pt x="108" y="38"/>
                                </a:lnTo>
                                <a:lnTo>
                                  <a:pt x="106" y="38"/>
                                </a:lnTo>
                                <a:lnTo>
                                  <a:pt x="102" y="36"/>
                                </a:lnTo>
                                <a:lnTo>
                                  <a:pt x="98" y="33"/>
                                </a:lnTo>
                                <a:lnTo>
                                  <a:pt x="95" y="31"/>
                                </a:lnTo>
                                <a:lnTo>
                                  <a:pt x="90" y="27"/>
                                </a:lnTo>
                                <a:lnTo>
                                  <a:pt x="82" y="25"/>
                                </a:lnTo>
                                <a:lnTo>
                                  <a:pt x="75" y="22"/>
                                </a:lnTo>
                                <a:lnTo>
                                  <a:pt x="66" y="22"/>
                                </a:lnTo>
                                <a:lnTo>
                                  <a:pt x="58" y="22"/>
                                </a:lnTo>
                                <a:lnTo>
                                  <a:pt x="43" y="30"/>
                                </a:lnTo>
                                <a:lnTo>
                                  <a:pt x="37" y="37"/>
                                </a:lnTo>
                                <a:lnTo>
                                  <a:pt x="33" y="45"/>
                                </a:lnTo>
                                <a:lnTo>
                                  <a:pt x="28" y="66"/>
                                </a:lnTo>
                                <a:lnTo>
                                  <a:pt x="27" y="79"/>
                                </a:lnTo>
                                <a:lnTo>
                                  <a:pt x="28" y="93"/>
                                </a:lnTo>
                                <a:lnTo>
                                  <a:pt x="29" y="104"/>
                                </a:lnTo>
                                <a:lnTo>
                                  <a:pt x="33" y="114"/>
                                </a:lnTo>
                                <a:lnTo>
                                  <a:pt x="38" y="121"/>
                                </a:lnTo>
                                <a:lnTo>
                                  <a:pt x="43" y="127"/>
                                </a:lnTo>
                                <a:lnTo>
                                  <a:pt x="50" y="132"/>
                                </a:lnTo>
                                <a:lnTo>
                                  <a:pt x="58" y="134"/>
                                </a:lnTo>
                                <a:lnTo>
                                  <a:pt x="68" y="136"/>
                                </a:lnTo>
                                <a:lnTo>
                                  <a:pt x="76" y="134"/>
                                </a:lnTo>
                                <a:lnTo>
                                  <a:pt x="84" y="132"/>
                                </a:lnTo>
                                <a:lnTo>
                                  <a:pt x="90" y="130"/>
                                </a:lnTo>
                                <a:lnTo>
                                  <a:pt x="95" y="126"/>
                                </a:lnTo>
                                <a:lnTo>
                                  <a:pt x="100" y="122"/>
                                </a:lnTo>
                                <a:lnTo>
                                  <a:pt x="103" y="120"/>
                                </a:lnTo>
                                <a:lnTo>
                                  <a:pt x="107" y="117"/>
                                </a:lnTo>
                                <a:lnTo>
                                  <a:pt x="109" y="117"/>
                                </a:lnTo>
                                <a:lnTo>
                                  <a:pt x="111" y="117"/>
                                </a:lnTo>
                                <a:lnTo>
                                  <a:pt x="111" y="117"/>
                                </a:lnTo>
                                <a:lnTo>
                                  <a:pt x="112" y="118"/>
                                </a:lnTo>
                                <a:lnTo>
                                  <a:pt x="112" y="120"/>
                                </a:lnTo>
                                <a:lnTo>
                                  <a:pt x="113" y="121"/>
                                </a:lnTo>
                                <a:lnTo>
                                  <a:pt x="113" y="123"/>
                                </a:lnTo>
                                <a:lnTo>
                                  <a:pt x="113" y="126"/>
                                </a:lnTo>
                                <a:lnTo>
                                  <a:pt x="113" y="13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80" name="Freeform 367"/>
                        <wps:cNvSpPr>
                          <a:spLocks/>
                        </wps:cNvSpPr>
                        <wps:spPr bwMode="auto">
                          <a:xfrm>
                            <a:off x="2792413" y="3370263"/>
                            <a:ext cx="65088" cy="82550"/>
                          </a:xfrm>
                          <a:custGeom>
                            <a:avLst/>
                            <a:gdLst>
                              <a:gd name="T0" fmla="*/ 124 w 124"/>
                              <a:gd name="T1" fmla="*/ 151 h 157"/>
                              <a:gd name="T2" fmla="*/ 123 w 124"/>
                              <a:gd name="T3" fmla="*/ 153 h 157"/>
                              <a:gd name="T4" fmla="*/ 120 w 124"/>
                              <a:gd name="T5" fmla="*/ 154 h 157"/>
                              <a:gd name="T6" fmla="*/ 115 w 124"/>
                              <a:gd name="T7" fmla="*/ 154 h 157"/>
                              <a:gd name="T8" fmla="*/ 109 w 124"/>
                              <a:gd name="T9" fmla="*/ 154 h 157"/>
                              <a:gd name="T10" fmla="*/ 104 w 124"/>
                              <a:gd name="T11" fmla="*/ 154 h 157"/>
                              <a:gd name="T12" fmla="*/ 102 w 124"/>
                              <a:gd name="T13" fmla="*/ 153 h 157"/>
                              <a:gd name="T14" fmla="*/ 101 w 124"/>
                              <a:gd name="T15" fmla="*/ 151 h 157"/>
                              <a:gd name="T16" fmla="*/ 101 w 124"/>
                              <a:gd name="T17" fmla="*/ 131 h 157"/>
                              <a:gd name="T18" fmla="*/ 76 w 124"/>
                              <a:gd name="T19" fmla="*/ 151 h 157"/>
                              <a:gd name="T20" fmla="*/ 51 w 124"/>
                              <a:gd name="T21" fmla="*/ 157 h 157"/>
                              <a:gd name="T22" fmla="*/ 28 w 124"/>
                              <a:gd name="T23" fmla="*/ 152 h 157"/>
                              <a:gd name="T24" fmla="*/ 12 w 124"/>
                              <a:gd name="T25" fmla="*/ 140 h 157"/>
                              <a:gd name="T26" fmla="*/ 2 w 124"/>
                              <a:gd name="T27" fmla="*/ 120 h 157"/>
                              <a:gd name="T28" fmla="*/ 0 w 124"/>
                              <a:gd name="T29" fmla="*/ 93 h 157"/>
                              <a:gd name="T30" fmla="*/ 0 w 124"/>
                              <a:gd name="T31" fmla="*/ 4 h 157"/>
                              <a:gd name="T32" fmla="*/ 1 w 124"/>
                              <a:gd name="T33" fmla="*/ 3 h 157"/>
                              <a:gd name="T34" fmla="*/ 5 w 124"/>
                              <a:gd name="T35" fmla="*/ 2 h 157"/>
                              <a:gd name="T36" fmla="*/ 9 w 124"/>
                              <a:gd name="T37" fmla="*/ 0 h 157"/>
                              <a:gd name="T38" fmla="*/ 17 w 124"/>
                              <a:gd name="T39" fmla="*/ 0 h 157"/>
                              <a:gd name="T40" fmla="*/ 22 w 124"/>
                              <a:gd name="T41" fmla="*/ 2 h 157"/>
                              <a:gd name="T42" fmla="*/ 26 w 124"/>
                              <a:gd name="T43" fmla="*/ 3 h 157"/>
                              <a:gd name="T44" fmla="*/ 27 w 124"/>
                              <a:gd name="T45" fmla="*/ 4 h 157"/>
                              <a:gd name="T46" fmla="*/ 27 w 124"/>
                              <a:gd name="T47" fmla="*/ 89 h 157"/>
                              <a:gd name="T48" fmla="*/ 28 w 124"/>
                              <a:gd name="T49" fmla="*/ 110 h 157"/>
                              <a:gd name="T50" fmla="*/ 34 w 124"/>
                              <a:gd name="T51" fmla="*/ 124 h 157"/>
                              <a:gd name="T52" fmla="*/ 44 w 124"/>
                              <a:gd name="T53" fmla="*/ 131 h 157"/>
                              <a:gd name="T54" fmla="*/ 58 w 124"/>
                              <a:gd name="T55" fmla="*/ 135 h 157"/>
                              <a:gd name="T56" fmla="*/ 77 w 124"/>
                              <a:gd name="T57" fmla="*/ 127 h 157"/>
                              <a:gd name="T58" fmla="*/ 98 w 124"/>
                              <a:gd name="T59" fmla="*/ 106 h 157"/>
                              <a:gd name="T60" fmla="*/ 98 w 124"/>
                              <a:gd name="T61" fmla="*/ 4 h 157"/>
                              <a:gd name="T62" fmla="*/ 99 w 124"/>
                              <a:gd name="T63" fmla="*/ 3 h 157"/>
                              <a:gd name="T64" fmla="*/ 102 w 124"/>
                              <a:gd name="T65" fmla="*/ 2 h 157"/>
                              <a:gd name="T66" fmla="*/ 108 w 124"/>
                              <a:gd name="T67" fmla="*/ 0 h 157"/>
                              <a:gd name="T68" fmla="*/ 115 w 124"/>
                              <a:gd name="T69" fmla="*/ 0 h 157"/>
                              <a:gd name="T70" fmla="*/ 120 w 124"/>
                              <a:gd name="T71" fmla="*/ 2 h 157"/>
                              <a:gd name="T72" fmla="*/ 123 w 124"/>
                              <a:gd name="T73" fmla="*/ 3 h 157"/>
                              <a:gd name="T74" fmla="*/ 124 w 124"/>
                              <a:gd name="T75" fmla="*/ 4 h 157"/>
                              <a:gd name="T76" fmla="*/ 124 w 124"/>
                              <a:gd name="T77" fmla="*/ 149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4" h="157">
                                <a:moveTo>
                                  <a:pt x="124" y="149"/>
                                </a:moveTo>
                                <a:lnTo>
                                  <a:pt x="124" y="151"/>
                                </a:lnTo>
                                <a:lnTo>
                                  <a:pt x="124" y="152"/>
                                </a:lnTo>
                                <a:lnTo>
                                  <a:pt x="123" y="153"/>
                                </a:lnTo>
                                <a:lnTo>
                                  <a:pt x="122" y="153"/>
                                </a:lnTo>
                                <a:lnTo>
                                  <a:pt x="120" y="154"/>
                                </a:lnTo>
                                <a:lnTo>
                                  <a:pt x="118" y="154"/>
                                </a:lnTo>
                                <a:lnTo>
                                  <a:pt x="115" y="154"/>
                                </a:lnTo>
                                <a:lnTo>
                                  <a:pt x="113" y="154"/>
                                </a:lnTo>
                                <a:lnTo>
                                  <a:pt x="109" y="154"/>
                                </a:lnTo>
                                <a:lnTo>
                                  <a:pt x="107" y="154"/>
                                </a:lnTo>
                                <a:lnTo>
                                  <a:pt x="104" y="154"/>
                                </a:lnTo>
                                <a:lnTo>
                                  <a:pt x="103" y="153"/>
                                </a:lnTo>
                                <a:lnTo>
                                  <a:pt x="102" y="153"/>
                                </a:lnTo>
                                <a:lnTo>
                                  <a:pt x="101" y="152"/>
                                </a:lnTo>
                                <a:lnTo>
                                  <a:pt x="101" y="151"/>
                                </a:lnTo>
                                <a:lnTo>
                                  <a:pt x="101" y="149"/>
                                </a:lnTo>
                                <a:lnTo>
                                  <a:pt x="101" y="131"/>
                                </a:lnTo>
                                <a:lnTo>
                                  <a:pt x="88" y="143"/>
                                </a:lnTo>
                                <a:lnTo>
                                  <a:pt x="76" y="151"/>
                                </a:lnTo>
                                <a:lnTo>
                                  <a:pt x="64" y="156"/>
                                </a:lnTo>
                                <a:lnTo>
                                  <a:pt x="51" y="157"/>
                                </a:lnTo>
                                <a:lnTo>
                                  <a:pt x="38" y="157"/>
                                </a:lnTo>
                                <a:lnTo>
                                  <a:pt x="28" y="152"/>
                                </a:lnTo>
                                <a:lnTo>
                                  <a:pt x="18" y="147"/>
                                </a:lnTo>
                                <a:lnTo>
                                  <a:pt x="12" y="140"/>
                                </a:lnTo>
                                <a:lnTo>
                                  <a:pt x="6" y="131"/>
                                </a:lnTo>
                                <a:lnTo>
                                  <a:pt x="2" y="120"/>
                                </a:lnTo>
                                <a:lnTo>
                                  <a:pt x="1" y="108"/>
                                </a:lnTo>
                                <a:lnTo>
                                  <a:pt x="0" y="93"/>
                                </a:lnTo>
                                <a:lnTo>
                                  <a:pt x="0" y="5"/>
                                </a:lnTo>
                                <a:lnTo>
                                  <a:pt x="0" y="4"/>
                                </a:lnTo>
                                <a:lnTo>
                                  <a:pt x="1" y="4"/>
                                </a:lnTo>
                                <a:lnTo>
                                  <a:pt x="1" y="3"/>
                                </a:lnTo>
                                <a:lnTo>
                                  <a:pt x="3" y="2"/>
                                </a:lnTo>
                                <a:lnTo>
                                  <a:pt x="5" y="2"/>
                                </a:lnTo>
                                <a:lnTo>
                                  <a:pt x="7" y="0"/>
                                </a:lnTo>
                                <a:lnTo>
                                  <a:pt x="9" y="0"/>
                                </a:lnTo>
                                <a:lnTo>
                                  <a:pt x="13" y="0"/>
                                </a:lnTo>
                                <a:lnTo>
                                  <a:pt x="17" y="0"/>
                                </a:lnTo>
                                <a:lnTo>
                                  <a:pt x="19" y="0"/>
                                </a:lnTo>
                                <a:lnTo>
                                  <a:pt x="22" y="2"/>
                                </a:lnTo>
                                <a:lnTo>
                                  <a:pt x="24" y="2"/>
                                </a:lnTo>
                                <a:lnTo>
                                  <a:pt x="26" y="3"/>
                                </a:lnTo>
                                <a:lnTo>
                                  <a:pt x="26" y="4"/>
                                </a:lnTo>
                                <a:lnTo>
                                  <a:pt x="27" y="4"/>
                                </a:lnTo>
                                <a:lnTo>
                                  <a:pt x="27" y="5"/>
                                </a:lnTo>
                                <a:lnTo>
                                  <a:pt x="27" y="89"/>
                                </a:lnTo>
                                <a:lnTo>
                                  <a:pt x="27" y="101"/>
                                </a:lnTo>
                                <a:lnTo>
                                  <a:pt x="28" y="110"/>
                                </a:lnTo>
                                <a:lnTo>
                                  <a:pt x="30" y="117"/>
                                </a:lnTo>
                                <a:lnTo>
                                  <a:pt x="34" y="124"/>
                                </a:lnTo>
                                <a:lnTo>
                                  <a:pt x="38" y="129"/>
                                </a:lnTo>
                                <a:lnTo>
                                  <a:pt x="44" y="131"/>
                                </a:lnTo>
                                <a:lnTo>
                                  <a:pt x="50" y="133"/>
                                </a:lnTo>
                                <a:lnTo>
                                  <a:pt x="58" y="135"/>
                                </a:lnTo>
                                <a:lnTo>
                                  <a:pt x="67" y="133"/>
                                </a:lnTo>
                                <a:lnTo>
                                  <a:pt x="77" y="127"/>
                                </a:lnTo>
                                <a:lnTo>
                                  <a:pt x="87" y="119"/>
                                </a:lnTo>
                                <a:lnTo>
                                  <a:pt x="98" y="106"/>
                                </a:lnTo>
                                <a:lnTo>
                                  <a:pt x="98" y="5"/>
                                </a:lnTo>
                                <a:lnTo>
                                  <a:pt x="98" y="4"/>
                                </a:lnTo>
                                <a:lnTo>
                                  <a:pt x="98" y="4"/>
                                </a:lnTo>
                                <a:lnTo>
                                  <a:pt x="99" y="3"/>
                                </a:lnTo>
                                <a:lnTo>
                                  <a:pt x="101" y="2"/>
                                </a:lnTo>
                                <a:lnTo>
                                  <a:pt x="102" y="2"/>
                                </a:lnTo>
                                <a:lnTo>
                                  <a:pt x="104" y="0"/>
                                </a:lnTo>
                                <a:lnTo>
                                  <a:pt x="108" y="0"/>
                                </a:lnTo>
                                <a:lnTo>
                                  <a:pt x="112" y="0"/>
                                </a:lnTo>
                                <a:lnTo>
                                  <a:pt x="115" y="0"/>
                                </a:lnTo>
                                <a:lnTo>
                                  <a:pt x="118" y="0"/>
                                </a:lnTo>
                                <a:lnTo>
                                  <a:pt x="120" y="2"/>
                                </a:lnTo>
                                <a:lnTo>
                                  <a:pt x="122" y="2"/>
                                </a:lnTo>
                                <a:lnTo>
                                  <a:pt x="123" y="3"/>
                                </a:lnTo>
                                <a:lnTo>
                                  <a:pt x="124" y="4"/>
                                </a:lnTo>
                                <a:lnTo>
                                  <a:pt x="124" y="4"/>
                                </a:lnTo>
                                <a:lnTo>
                                  <a:pt x="124" y="5"/>
                                </a:lnTo>
                                <a:lnTo>
                                  <a:pt x="124" y="1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81" name="Freeform 368"/>
                        <wps:cNvSpPr>
                          <a:spLocks/>
                        </wps:cNvSpPr>
                        <wps:spPr bwMode="auto">
                          <a:xfrm>
                            <a:off x="2882900" y="3368675"/>
                            <a:ext cx="46038" cy="82550"/>
                          </a:xfrm>
                          <a:custGeom>
                            <a:avLst/>
                            <a:gdLst>
                              <a:gd name="T0" fmla="*/ 85 w 85"/>
                              <a:gd name="T1" fmla="*/ 21 h 156"/>
                              <a:gd name="T2" fmla="*/ 84 w 85"/>
                              <a:gd name="T3" fmla="*/ 26 h 156"/>
                              <a:gd name="T4" fmla="*/ 84 w 85"/>
                              <a:gd name="T5" fmla="*/ 28 h 156"/>
                              <a:gd name="T6" fmla="*/ 82 w 85"/>
                              <a:gd name="T7" fmla="*/ 30 h 156"/>
                              <a:gd name="T8" fmla="*/ 79 w 85"/>
                              <a:gd name="T9" fmla="*/ 30 h 156"/>
                              <a:gd name="T10" fmla="*/ 75 w 85"/>
                              <a:gd name="T11" fmla="*/ 28 h 156"/>
                              <a:gd name="T12" fmla="*/ 71 w 85"/>
                              <a:gd name="T13" fmla="*/ 27 h 156"/>
                              <a:gd name="T14" fmla="*/ 66 w 85"/>
                              <a:gd name="T15" fmla="*/ 26 h 156"/>
                              <a:gd name="T16" fmla="*/ 58 w 85"/>
                              <a:gd name="T17" fmla="*/ 26 h 156"/>
                              <a:gd name="T18" fmla="*/ 51 w 85"/>
                              <a:gd name="T19" fmla="*/ 30 h 156"/>
                              <a:gd name="T20" fmla="*/ 42 w 85"/>
                              <a:gd name="T21" fmla="*/ 37 h 156"/>
                              <a:gd name="T22" fmla="*/ 32 w 85"/>
                              <a:gd name="T23" fmla="*/ 49 h 156"/>
                              <a:gd name="T24" fmla="*/ 27 w 85"/>
                              <a:gd name="T25" fmla="*/ 151 h 156"/>
                              <a:gd name="T26" fmla="*/ 26 w 85"/>
                              <a:gd name="T27" fmla="*/ 154 h 156"/>
                              <a:gd name="T28" fmla="*/ 24 w 85"/>
                              <a:gd name="T29" fmla="*/ 155 h 156"/>
                              <a:gd name="T30" fmla="*/ 20 w 85"/>
                              <a:gd name="T31" fmla="*/ 156 h 156"/>
                              <a:gd name="T32" fmla="*/ 14 w 85"/>
                              <a:gd name="T33" fmla="*/ 156 h 156"/>
                              <a:gd name="T34" fmla="*/ 8 w 85"/>
                              <a:gd name="T35" fmla="*/ 156 h 156"/>
                              <a:gd name="T36" fmla="*/ 3 w 85"/>
                              <a:gd name="T37" fmla="*/ 155 h 156"/>
                              <a:gd name="T38" fmla="*/ 2 w 85"/>
                              <a:gd name="T39" fmla="*/ 154 h 156"/>
                              <a:gd name="T40" fmla="*/ 0 w 85"/>
                              <a:gd name="T41" fmla="*/ 151 h 156"/>
                              <a:gd name="T42" fmla="*/ 0 w 85"/>
                              <a:gd name="T43" fmla="*/ 6 h 156"/>
                              <a:gd name="T44" fmla="*/ 2 w 85"/>
                              <a:gd name="T45" fmla="*/ 5 h 156"/>
                              <a:gd name="T46" fmla="*/ 4 w 85"/>
                              <a:gd name="T47" fmla="*/ 4 h 156"/>
                              <a:gd name="T48" fmla="*/ 9 w 85"/>
                              <a:gd name="T49" fmla="*/ 2 h 156"/>
                              <a:gd name="T50" fmla="*/ 16 w 85"/>
                              <a:gd name="T51" fmla="*/ 2 h 156"/>
                              <a:gd name="T52" fmla="*/ 20 w 85"/>
                              <a:gd name="T53" fmla="*/ 4 h 156"/>
                              <a:gd name="T54" fmla="*/ 24 w 85"/>
                              <a:gd name="T55" fmla="*/ 5 h 156"/>
                              <a:gd name="T56" fmla="*/ 24 w 85"/>
                              <a:gd name="T57" fmla="*/ 6 h 156"/>
                              <a:gd name="T58" fmla="*/ 25 w 85"/>
                              <a:gd name="T59" fmla="*/ 28 h 156"/>
                              <a:gd name="T60" fmla="*/ 36 w 85"/>
                              <a:gd name="T61" fmla="*/ 15 h 156"/>
                              <a:gd name="T62" fmla="*/ 46 w 85"/>
                              <a:gd name="T63" fmla="*/ 6 h 156"/>
                              <a:gd name="T64" fmla="*/ 54 w 85"/>
                              <a:gd name="T65" fmla="*/ 1 h 156"/>
                              <a:gd name="T66" fmla="*/ 64 w 85"/>
                              <a:gd name="T67" fmla="*/ 0 h 156"/>
                              <a:gd name="T68" fmla="*/ 68 w 85"/>
                              <a:gd name="T69" fmla="*/ 1 h 156"/>
                              <a:gd name="T70" fmla="*/ 74 w 85"/>
                              <a:gd name="T71" fmla="*/ 1 h 156"/>
                              <a:gd name="T72" fmla="*/ 79 w 85"/>
                              <a:gd name="T73" fmla="*/ 2 h 156"/>
                              <a:gd name="T74" fmla="*/ 83 w 85"/>
                              <a:gd name="T75" fmla="*/ 5 h 156"/>
                              <a:gd name="T76" fmla="*/ 84 w 85"/>
                              <a:gd name="T77" fmla="*/ 6 h 156"/>
                              <a:gd name="T78" fmla="*/ 84 w 85"/>
                              <a:gd name="T79" fmla="*/ 9 h 156"/>
                              <a:gd name="T80" fmla="*/ 85 w 85"/>
                              <a:gd name="T81" fmla="*/ 11 h 156"/>
                              <a:gd name="T82" fmla="*/ 85 w 85"/>
                              <a:gd name="T83" fmla="*/ 17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85" h="156">
                                <a:moveTo>
                                  <a:pt x="85" y="17"/>
                                </a:moveTo>
                                <a:lnTo>
                                  <a:pt x="85" y="21"/>
                                </a:lnTo>
                                <a:lnTo>
                                  <a:pt x="85" y="23"/>
                                </a:lnTo>
                                <a:lnTo>
                                  <a:pt x="84" y="26"/>
                                </a:lnTo>
                                <a:lnTo>
                                  <a:pt x="84" y="27"/>
                                </a:lnTo>
                                <a:lnTo>
                                  <a:pt x="84" y="28"/>
                                </a:lnTo>
                                <a:lnTo>
                                  <a:pt x="83" y="30"/>
                                </a:lnTo>
                                <a:lnTo>
                                  <a:pt x="82" y="30"/>
                                </a:lnTo>
                                <a:lnTo>
                                  <a:pt x="80" y="30"/>
                                </a:lnTo>
                                <a:lnTo>
                                  <a:pt x="79" y="30"/>
                                </a:lnTo>
                                <a:lnTo>
                                  <a:pt x="78" y="30"/>
                                </a:lnTo>
                                <a:lnTo>
                                  <a:pt x="75" y="28"/>
                                </a:lnTo>
                                <a:lnTo>
                                  <a:pt x="73" y="27"/>
                                </a:lnTo>
                                <a:lnTo>
                                  <a:pt x="71" y="27"/>
                                </a:lnTo>
                                <a:lnTo>
                                  <a:pt x="68" y="26"/>
                                </a:lnTo>
                                <a:lnTo>
                                  <a:pt x="66" y="26"/>
                                </a:lnTo>
                                <a:lnTo>
                                  <a:pt x="62" y="26"/>
                                </a:lnTo>
                                <a:lnTo>
                                  <a:pt x="58" y="26"/>
                                </a:lnTo>
                                <a:lnTo>
                                  <a:pt x="54" y="27"/>
                                </a:lnTo>
                                <a:lnTo>
                                  <a:pt x="51" y="30"/>
                                </a:lnTo>
                                <a:lnTo>
                                  <a:pt x="46" y="32"/>
                                </a:lnTo>
                                <a:lnTo>
                                  <a:pt x="42" y="37"/>
                                </a:lnTo>
                                <a:lnTo>
                                  <a:pt x="37" y="42"/>
                                </a:lnTo>
                                <a:lnTo>
                                  <a:pt x="32" y="49"/>
                                </a:lnTo>
                                <a:lnTo>
                                  <a:pt x="27" y="57"/>
                                </a:lnTo>
                                <a:lnTo>
                                  <a:pt x="27" y="151"/>
                                </a:lnTo>
                                <a:lnTo>
                                  <a:pt x="27" y="153"/>
                                </a:lnTo>
                                <a:lnTo>
                                  <a:pt x="26" y="154"/>
                                </a:lnTo>
                                <a:lnTo>
                                  <a:pt x="25" y="155"/>
                                </a:lnTo>
                                <a:lnTo>
                                  <a:pt x="24" y="155"/>
                                </a:lnTo>
                                <a:lnTo>
                                  <a:pt x="22" y="156"/>
                                </a:lnTo>
                                <a:lnTo>
                                  <a:pt x="20" y="156"/>
                                </a:lnTo>
                                <a:lnTo>
                                  <a:pt x="18" y="156"/>
                                </a:lnTo>
                                <a:lnTo>
                                  <a:pt x="14" y="156"/>
                                </a:lnTo>
                                <a:lnTo>
                                  <a:pt x="10" y="156"/>
                                </a:lnTo>
                                <a:lnTo>
                                  <a:pt x="8" y="156"/>
                                </a:lnTo>
                                <a:lnTo>
                                  <a:pt x="5" y="156"/>
                                </a:lnTo>
                                <a:lnTo>
                                  <a:pt x="3" y="155"/>
                                </a:lnTo>
                                <a:lnTo>
                                  <a:pt x="2" y="155"/>
                                </a:lnTo>
                                <a:lnTo>
                                  <a:pt x="2" y="154"/>
                                </a:lnTo>
                                <a:lnTo>
                                  <a:pt x="0" y="153"/>
                                </a:lnTo>
                                <a:lnTo>
                                  <a:pt x="0" y="151"/>
                                </a:lnTo>
                                <a:lnTo>
                                  <a:pt x="0" y="7"/>
                                </a:lnTo>
                                <a:lnTo>
                                  <a:pt x="0" y="6"/>
                                </a:lnTo>
                                <a:lnTo>
                                  <a:pt x="2" y="6"/>
                                </a:lnTo>
                                <a:lnTo>
                                  <a:pt x="2" y="5"/>
                                </a:lnTo>
                                <a:lnTo>
                                  <a:pt x="3" y="4"/>
                                </a:lnTo>
                                <a:lnTo>
                                  <a:pt x="4" y="4"/>
                                </a:lnTo>
                                <a:lnTo>
                                  <a:pt x="6" y="2"/>
                                </a:lnTo>
                                <a:lnTo>
                                  <a:pt x="9" y="2"/>
                                </a:lnTo>
                                <a:lnTo>
                                  <a:pt x="13" y="2"/>
                                </a:lnTo>
                                <a:lnTo>
                                  <a:pt x="16" y="2"/>
                                </a:lnTo>
                                <a:lnTo>
                                  <a:pt x="19" y="2"/>
                                </a:lnTo>
                                <a:lnTo>
                                  <a:pt x="20" y="4"/>
                                </a:lnTo>
                                <a:lnTo>
                                  <a:pt x="22" y="4"/>
                                </a:lnTo>
                                <a:lnTo>
                                  <a:pt x="24" y="5"/>
                                </a:lnTo>
                                <a:lnTo>
                                  <a:pt x="24" y="6"/>
                                </a:lnTo>
                                <a:lnTo>
                                  <a:pt x="24" y="6"/>
                                </a:lnTo>
                                <a:lnTo>
                                  <a:pt x="25" y="7"/>
                                </a:lnTo>
                                <a:lnTo>
                                  <a:pt x="25" y="28"/>
                                </a:lnTo>
                                <a:lnTo>
                                  <a:pt x="30" y="21"/>
                                </a:lnTo>
                                <a:lnTo>
                                  <a:pt x="36" y="15"/>
                                </a:lnTo>
                                <a:lnTo>
                                  <a:pt x="41" y="10"/>
                                </a:lnTo>
                                <a:lnTo>
                                  <a:pt x="46" y="6"/>
                                </a:lnTo>
                                <a:lnTo>
                                  <a:pt x="50" y="4"/>
                                </a:lnTo>
                                <a:lnTo>
                                  <a:pt x="54" y="1"/>
                                </a:lnTo>
                                <a:lnTo>
                                  <a:pt x="59" y="1"/>
                                </a:lnTo>
                                <a:lnTo>
                                  <a:pt x="64" y="0"/>
                                </a:lnTo>
                                <a:lnTo>
                                  <a:pt x="66" y="0"/>
                                </a:lnTo>
                                <a:lnTo>
                                  <a:pt x="68" y="1"/>
                                </a:lnTo>
                                <a:lnTo>
                                  <a:pt x="72" y="1"/>
                                </a:lnTo>
                                <a:lnTo>
                                  <a:pt x="74" y="1"/>
                                </a:lnTo>
                                <a:lnTo>
                                  <a:pt x="77" y="2"/>
                                </a:lnTo>
                                <a:lnTo>
                                  <a:pt x="79" y="2"/>
                                </a:lnTo>
                                <a:lnTo>
                                  <a:pt x="82" y="4"/>
                                </a:lnTo>
                                <a:lnTo>
                                  <a:pt x="83" y="5"/>
                                </a:lnTo>
                                <a:lnTo>
                                  <a:pt x="84" y="5"/>
                                </a:lnTo>
                                <a:lnTo>
                                  <a:pt x="84" y="6"/>
                                </a:lnTo>
                                <a:lnTo>
                                  <a:pt x="84" y="7"/>
                                </a:lnTo>
                                <a:lnTo>
                                  <a:pt x="84" y="9"/>
                                </a:lnTo>
                                <a:lnTo>
                                  <a:pt x="84" y="10"/>
                                </a:lnTo>
                                <a:lnTo>
                                  <a:pt x="85" y="11"/>
                                </a:lnTo>
                                <a:lnTo>
                                  <a:pt x="85" y="14"/>
                                </a:lnTo>
                                <a:lnTo>
                                  <a:pt x="85" y="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82" name="Freeform 369"/>
                        <wps:cNvSpPr>
                          <a:spLocks noEditPoints="1"/>
                        </wps:cNvSpPr>
                        <wps:spPr bwMode="auto">
                          <a:xfrm>
                            <a:off x="2936875" y="3368675"/>
                            <a:ext cx="76200" cy="84138"/>
                          </a:xfrm>
                          <a:custGeom>
                            <a:avLst/>
                            <a:gdLst>
                              <a:gd name="T0" fmla="*/ 144 w 144"/>
                              <a:gd name="T1" fmla="*/ 96 h 159"/>
                              <a:gd name="T2" fmla="*/ 134 w 144"/>
                              <a:gd name="T3" fmla="*/ 124 h 159"/>
                              <a:gd name="T4" fmla="*/ 116 w 144"/>
                              <a:gd name="T5" fmla="*/ 147 h 159"/>
                              <a:gd name="T6" fmla="*/ 89 w 144"/>
                              <a:gd name="T7" fmla="*/ 158 h 159"/>
                              <a:gd name="T8" fmla="*/ 53 w 144"/>
                              <a:gd name="T9" fmla="*/ 158 h 159"/>
                              <a:gd name="T10" fmla="*/ 27 w 144"/>
                              <a:gd name="T11" fmla="*/ 148 h 159"/>
                              <a:gd name="T12" fmla="*/ 10 w 144"/>
                              <a:gd name="T13" fmla="*/ 128 h 159"/>
                              <a:gd name="T14" fmla="*/ 1 w 144"/>
                              <a:gd name="T15" fmla="*/ 99 h 159"/>
                              <a:gd name="T16" fmla="*/ 1 w 144"/>
                              <a:gd name="T17" fmla="*/ 64 h 159"/>
                              <a:gd name="T18" fmla="*/ 10 w 144"/>
                              <a:gd name="T19" fmla="*/ 34 h 159"/>
                              <a:gd name="T20" fmla="*/ 28 w 144"/>
                              <a:gd name="T21" fmla="*/ 14 h 159"/>
                              <a:gd name="T22" fmla="*/ 55 w 144"/>
                              <a:gd name="T23" fmla="*/ 1 h 159"/>
                              <a:gd name="T24" fmla="*/ 91 w 144"/>
                              <a:gd name="T25" fmla="*/ 1 h 159"/>
                              <a:gd name="T26" fmla="*/ 117 w 144"/>
                              <a:gd name="T27" fmla="*/ 12 h 159"/>
                              <a:gd name="T28" fmla="*/ 134 w 144"/>
                              <a:gd name="T29" fmla="*/ 32 h 159"/>
                              <a:gd name="T30" fmla="*/ 144 w 144"/>
                              <a:gd name="T31" fmla="*/ 60 h 159"/>
                              <a:gd name="T32" fmla="*/ 117 w 144"/>
                              <a:gd name="T33" fmla="*/ 80 h 159"/>
                              <a:gd name="T34" fmla="*/ 115 w 144"/>
                              <a:gd name="T35" fmla="*/ 58 h 159"/>
                              <a:gd name="T36" fmla="*/ 107 w 144"/>
                              <a:gd name="T37" fmla="*/ 39 h 159"/>
                              <a:gd name="T38" fmla="*/ 94 w 144"/>
                              <a:gd name="T39" fmla="*/ 27 h 159"/>
                              <a:gd name="T40" fmla="*/ 73 w 144"/>
                              <a:gd name="T41" fmla="*/ 22 h 159"/>
                              <a:gd name="T42" fmla="*/ 52 w 144"/>
                              <a:gd name="T43" fmla="*/ 27 h 159"/>
                              <a:gd name="T44" fmla="*/ 38 w 144"/>
                              <a:gd name="T45" fmla="*/ 38 h 159"/>
                              <a:gd name="T46" fmla="*/ 31 w 144"/>
                              <a:gd name="T47" fmla="*/ 57 h 159"/>
                              <a:gd name="T48" fmla="*/ 28 w 144"/>
                              <a:gd name="T49" fmla="*/ 79 h 159"/>
                              <a:gd name="T50" fmla="*/ 30 w 144"/>
                              <a:gd name="T51" fmla="*/ 102 h 159"/>
                              <a:gd name="T52" fmla="*/ 37 w 144"/>
                              <a:gd name="T53" fmla="*/ 119 h 159"/>
                              <a:gd name="T54" fmla="*/ 51 w 144"/>
                              <a:gd name="T55" fmla="*/ 132 h 159"/>
                              <a:gd name="T56" fmla="*/ 72 w 144"/>
                              <a:gd name="T57" fmla="*/ 137 h 159"/>
                              <a:gd name="T58" fmla="*/ 92 w 144"/>
                              <a:gd name="T59" fmla="*/ 133 h 159"/>
                              <a:gd name="T60" fmla="*/ 106 w 144"/>
                              <a:gd name="T61" fmla="*/ 121 h 159"/>
                              <a:gd name="T62" fmla="*/ 113 w 144"/>
                              <a:gd name="T63" fmla="*/ 103 h 159"/>
                              <a:gd name="T64" fmla="*/ 117 w 144"/>
                              <a:gd name="T65" fmla="*/ 80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4" h="159">
                                <a:moveTo>
                                  <a:pt x="144" y="79"/>
                                </a:moveTo>
                                <a:lnTo>
                                  <a:pt x="144" y="96"/>
                                </a:lnTo>
                                <a:lnTo>
                                  <a:pt x="139" y="111"/>
                                </a:lnTo>
                                <a:lnTo>
                                  <a:pt x="134" y="124"/>
                                </a:lnTo>
                                <a:lnTo>
                                  <a:pt x="126" y="137"/>
                                </a:lnTo>
                                <a:lnTo>
                                  <a:pt x="116" y="147"/>
                                </a:lnTo>
                                <a:lnTo>
                                  <a:pt x="102" y="153"/>
                                </a:lnTo>
                                <a:lnTo>
                                  <a:pt x="89" y="158"/>
                                </a:lnTo>
                                <a:lnTo>
                                  <a:pt x="70" y="159"/>
                                </a:lnTo>
                                <a:lnTo>
                                  <a:pt x="53" y="158"/>
                                </a:lnTo>
                                <a:lnTo>
                                  <a:pt x="39" y="154"/>
                                </a:lnTo>
                                <a:lnTo>
                                  <a:pt x="27" y="148"/>
                                </a:lnTo>
                                <a:lnTo>
                                  <a:pt x="17" y="138"/>
                                </a:lnTo>
                                <a:lnTo>
                                  <a:pt x="10" y="128"/>
                                </a:lnTo>
                                <a:lnTo>
                                  <a:pt x="5" y="113"/>
                                </a:lnTo>
                                <a:lnTo>
                                  <a:pt x="1" y="99"/>
                                </a:lnTo>
                                <a:lnTo>
                                  <a:pt x="0" y="81"/>
                                </a:lnTo>
                                <a:lnTo>
                                  <a:pt x="1" y="64"/>
                                </a:lnTo>
                                <a:lnTo>
                                  <a:pt x="5" y="49"/>
                                </a:lnTo>
                                <a:lnTo>
                                  <a:pt x="10" y="34"/>
                                </a:lnTo>
                                <a:lnTo>
                                  <a:pt x="19" y="23"/>
                                </a:lnTo>
                                <a:lnTo>
                                  <a:pt x="28" y="14"/>
                                </a:lnTo>
                                <a:lnTo>
                                  <a:pt x="42" y="6"/>
                                </a:lnTo>
                                <a:lnTo>
                                  <a:pt x="55" y="1"/>
                                </a:lnTo>
                                <a:lnTo>
                                  <a:pt x="74" y="0"/>
                                </a:lnTo>
                                <a:lnTo>
                                  <a:pt x="91" y="1"/>
                                </a:lnTo>
                                <a:lnTo>
                                  <a:pt x="105" y="6"/>
                                </a:lnTo>
                                <a:lnTo>
                                  <a:pt x="117" y="12"/>
                                </a:lnTo>
                                <a:lnTo>
                                  <a:pt x="127" y="21"/>
                                </a:lnTo>
                                <a:lnTo>
                                  <a:pt x="134" y="32"/>
                                </a:lnTo>
                                <a:lnTo>
                                  <a:pt x="140" y="46"/>
                                </a:lnTo>
                                <a:lnTo>
                                  <a:pt x="144" y="60"/>
                                </a:lnTo>
                                <a:lnTo>
                                  <a:pt x="144" y="79"/>
                                </a:lnTo>
                                <a:close/>
                                <a:moveTo>
                                  <a:pt x="117" y="80"/>
                                </a:moveTo>
                                <a:lnTo>
                                  <a:pt x="116" y="69"/>
                                </a:lnTo>
                                <a:lnTo>
                                  <a:pt x="115" y="58"/>
                                </a:lnTo>
                                <a:lnTo>
                                  <a:pt x="112" y="48"/>
                                </a:lnTo>
                                <a:lnTo>
                                  <a:pt x="107" y="39"/>
                                </a:lnTo>
                                <a:lnTo>
                                  <a:pt x="101" y="32"/>
                                </a:lnTo>
                                <a:lnTo>
                                  <a:pt x="94" y="27"/>
                                </a:lnTo>
                                <a:lnTo>
                                  <a:pt x="85" y="23"/>
                                </a:lnTo>
                                <a:lnTo>
                                  <a:pt x="73" y="22"/>
                                </a:lnTo>
                                <a:lnTo>
                                  <a:pt x="62" y="23"/>
                                </a:lnTo>
                                <a:lnTo>
                                  <a:pt x="52" y="27"/>
                                </a:lnTo>
                                <a:lnTo>
                                  <a:pt x="44" y="32"/>
                                </a:lnTo>
                                <a:lnTo>
                                  <a:pt x="38" y="38"/>
                                </a:lnTo>
                                <a:lnTo>
                                  <a:pt x="33" y="47"/>
                                </a:lnTo>
                                <a:lnTo>
                                  <a:pt x="31" y="57"/>
                                </a:lnTo>
                                <a:lnTo>
                                  <a:pt x="28" y="68"/>
                                </a:lnTo>
                                <a:lnTo>
                                  <a:pt x="28" y="79"/>
                                </a:lnTo>
                                <a:lnTo>
                                  <a:pt x="28" y="91"/>
                                </a:lnTo>
                                <a:lnTo>
                                  <a:pt x="30" y="102"/>
                                </a:lnTo>
                                <a:lnTo>
                                  <a:pt x="32" y="112"/>
                                </a:lnTo>
                                <a:lnTo>
                                  <a:pt x="37" y="119"/>
                                </a:lnTo>
                                <a:lnTo>
                                  <a:pt x="43" y="127"/>
                                </a:lnTo>
                                <a:lnTo>
                                  <a:pt x="51" y="132"/>
                                </a:lnTo>
                                <a:lnTo>
                                  <a:pt x="60" y="135"/>
                                </a:lnTo>
                                <a:lnTo>
                                  <a:pt x="72" y="137"/>
                                </a:lnTo>
                                <a:lnTo>
                                  <a:pt x="83" y="137"/>
                                </a:lnTo>
                                <a:lnTo>
                                  <a:pt x="92" y="133"/>
                                </a:lnTo>
                                <a:lnTo>
                                  <a:pt x="100" y="128"/>
                                </a:lnTo>
                                <a:lnTo>
                                  <a:pt x="106" y="121"/>
                                </a:lnTo>
                                <a:lnTo>
                                  <a:pt x="111" y="113"/>
                                </a:lnTo>
                                <a:lnTo>
                                  <a:pt x="113" y="103"/>
                                </a:lnTo>
                                <a:lnTo>
                                  <a:pt x="116" y="92"/>
                                </a:lnTo>
                                <a:lnTo>
                                  <a:pt x="117" y="8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83" name="Freeform 370"/>
                        <wps:cNvSpPr>
                          <a:spLocks/>
                        </wps:cNvSpPr>
                        <wps:spPr bwMode="auto">
                          <a:xfrm>
                            <a:off x="3033713" y="3368675"/>
                            <a:ext cx="65088" cy="82550"/>
                          </a:xfrm>
                          <a:custGeom>
                            <a:avLst/>
                            <a:gdLst>
                              <a:gd name="T0" fmla="*/ 124 w 124"/>
                              <a:gd name="T1" fmla="*/ 153 h 156"/>
                              <a:gd name="T2" fmla="*/ 123 w 124"/>
                              <a:gd name="T3" fmla="*/ 155 h 156"/>
                              <a:gd name="T4" fmla="*/ 119 w 124"/>
                              <a:gd name="T5" fmla="*/ 156 h 156"/>
                              <a:gd name="T6" fmla="*/ 114 w 124"/>
                              <a:gd name="T7" fmla="*/ 156 h 156"/>
                              <a:gd name="T8" fmla="*/ 107 w 124"/>
                              <a:gd name="T9" fmla="*/ 156 h 156"/>
                              <a:gd name="T10" fmla="*/ 102 w 124"/>
                              <a:gd name="T11" fmla="*/ 156 h 156"/>
                              <a:gd name="T12" fmla="*/ 98 w 124"/>
                              <a:gd name="T13" fmla="*/ 155 h 156"/>
                              <a:gd name="T14" fmla="*/ 97 w 124"/>
                              <a:gd name="T15" fmla="*/ 153 h 156"/>
                              <a:gd name="T16" fmla="*/ 97 w 124"/>
                              <a:gd name="T17" fmla="*/ 68 h 156"/>
                              <a:gd name="T18" fmla="*/ 96 w 124"/>
                              <a:gd name="T19" fmla="*/ 48 h 156"/>
                              <a:gd name="T20" fmla="*/ 89 w 124"/>
                              <a:gd name="T21" fmla="*/ 34 h 156"/>
                              <a:gd name="T22" fmla="*/ 80 w 124"/>
                              <a:gd name="T23" fmla="*/ 26 h 156"/>
                              <a:gd name="T24" fmla="*/ 66 w 124"/>
                              <a:gd name="T25" fmla="*/ 23 h 156"/>
                              <a:gd name="T26" fmla="*/ 46 w 124"/>
                              <a:gd name="T27" fmla="*/ 31 h 156"/>
                              <a:gd name="T28" fmla="*/ 25 w 124"/>
                              <a:gd name="T29" fmla="*/ 52 h 156"/>
                              <a:gd name="T30" fmla="*/ 25 w 124"/>
                              <a:gd name="T31" fmla="*/ 153 h 156"/>
                              <a:gd name="T32" fmla="*/ 24 w 124"/>
                              <a:gd name="T33" fmla="*/ 155 h 156"/>
                              <a:gd name="T34" fmla="*/ 22 w 124"/>
                              <a:gd name="T35" fmla="*/ 156 h 156"/>
                              <a:gd name="T36" fmla="*/ 17 w 124"/>
                              <a:gd name="T37" fmla="*/ 156 h 156"/>
                              <a:gd name="T38" fmla="*/ 9 w 124"/>
                              <a:gd name="T39" fmla="*/ 156 h 156"/>
                              <a:gd name="T40" fmla="*/ 3 w 124"/>
                              <a:gd name="T41" fmla="*/ 156 h 156"/>
                              <a:gd name="T42" fmla="*/ 1 w 124"/>
                              <a:gd name="T43" fmla="*/ 155 h 156"/>
                              <a:gd name="T44" fmla="*/ 0 w 124"/>
                              <a:gd name="T45" fmla="*/ 153 h 156"/>
                              <a:gd name="T46" fmla="*/ 0 w 124"/>
                              <a:gd name="T47" fmla="*/ 7 h 156"/>
                              <a:gd name="T48" fmla="*/ 0 w 124"/>
                              <a:gd name="T49" fmla="*/ 6 h 156"/>
                              <a:gd name="T50" fmla="*/ 2 w 124"/>
                              <a:gd name="T51" fmla="*/ 4 h 156"/>
                              <a:gd name="T52" fmla="*/ 6 w 124"/>
                              <a:gd name="T53" fmla="*/ 2 h 156"/>
                              <a:gd name="T54" fmla="*/ 12 w 124"/>
                              <a:gd name="T55" fmla="*/ 2 h 156"/>
                              <a:gd name="T56" fmla="*/ 17 w 124"/>
                              <a:gd name="T57" fmla="*/ 2 h 156"/>
                              <a:gd name="T58" fmla="*/ 21 w 124"/>
                              <a:gd name="T59" fmla="*/ 4 h 156"/>
                              <a:gd name="T60" fmla="*/ 23 w 124"/>
                              <a:gd name="T61" fmla="*/ 6 h 156"/>
                              <a:gd name="T62" fmla="*/ 23 w 124"/>
                              <a:gd name="T63" fmla="*/ 7 h 156"/>
                              <a:gd name="T64" fmla="*/ 35 w 124"/>
                              <a:gd name="T65" fmla="*/ 15 h 156"/>
                              <a:gd name="T66" fmla="*/ 60 w 124"/>
                              <a:gd name="T67" fmla="*/ 1 h 156"/>
                              <a:gd name="T68" fmla="*/ 86 w 124"/>
                              <a:gd name="T69" fmla="*/ 1 h 156"/>
                              <a:gd name="T70" fmla="*/ 106 w 124"/>
                              <a:gd name="T71" fmla="*/ 11 h 156"/>
                              <a:gd name="T72" fmla="*/ 118 w 124"/>
                              <a:gd name="T73" fmla="*/ 27 h 156"/>
                              <a:gd name="T74" fmla="*/ 123 w 124"/>
                              <a:gd name="T75" fmla="*/ 49 h 156"/>
                              <a:gd name="T76" fmla="*/ 124 w 124"/>
                              <a:gd name="T77" fmla="*/ 15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4" h="156">
                                <a:moveTo>
                                  <a:pt x="124" y="151"/>
                                </a:moveTo>
                                <a:lnTo>
                                  <a:pt x="124" y="153"/>
                                </a:lnTo>
                                <a:lnTo>
                                  <a:pt x="123" y="154"/>
                                </a:lnTo>
                                <a:lnTo>
                                  <a:pt x="123" y="155"/>
                                </a:lnTo>
                                <a:lnTo>
                                  <a:pt x="122" y="155"/>
                                </a:lnTo>
                                <a:lnTo>
                                  <a:pt x="119" y="156"/>
                                </a:lnTo>
                                <a:lnTo>
                                  <a:pt x="117" y="156"/>
                                </a:lnTo>
                                <a:lnTo>
                                  <a:pt x="114" y="156"/>
                                </a:lnTo>
                                <a:lnTo>
                                  <a:pt x="110" y="156"/>
                                </a:lnTo>
                                <a:lnTo>
                                  <a:pt x="107" y="156"/>
                                </a:lnTo>
                                <a:lnTo>
                                  <a:pt x="104" y="156"/>
                                </a:lnTo>
                                <a:lnTo>
                                  <a:pt x="102" y="156"/>
                                </a:lnTo>
                                <a:lnTo>
                                  <a:pt x="99" y="155"/>
                                </a:lnTo>
                                <a:lnTo>
                                  <a:pt x="98" y="155"/>
                                </a:lnTo>
                                <a:lnTo>
                                  <a:pt x="98" y="154"/>
                                </a:lnTo>
                                <a:lnTo>
                                  <a:pt x="97" y="153"/>
                                </a:lnTo>
                                <a:lnTo>
                                  <a:pt x="97" y="151"/>
                                </a:lnTo>
                                <a:lnTo>
                                  <a:pt x="97" y="68"/>
                                </a:lnTo>
                                <a:lnTo>
                                  <a:pt x="97" y="55"/>
                                </a:lnTo>
                                <a:lnTo>
                                  <a:pt x="96" y="48"/>
                                </a:lnTo>
                                <a:lnTo>
                                  <a:pt x="93" y="41"/>
                                </a:lnTo>
                                <a:lnTo>
                                  <a:pt x="89" y="34"/>
                                </a:lnTo>
                                <a:lnTo>
                                  <a:pt x="86" y="30"/>
                                </a:lnTo>
                                <a:lnTo>
                                  <a:pt x="80" y="26"/>
                                </a:lnTo>
                                <a:lnTo>
                                  <a:pt x="73" y="23"/>
                                </a:lnTo>
                                <a:lnTo>
                                  <a:pt x="66" y="23"/>
                                </a:lnTo>
                                <a:lnTo>
                                  <a:pt x="56" y="25"/>
                                </a:lnTo>
                                <a:lnTo>
                                  <a:pt x="46" y="31"/>
                                </a:lnTo>
                                <a:lnTo>
                                  <a:pt x="37" y="38"/>
                                </a:lnTo>
                                <a:lnTo>
                                  <a:pt x="25" y="52"/>
                                </a:lnTo>
                                <a:lnTo>
                                  <a:pt x="25" y="151"/>
                                </a:lnTo>
                                <a:lnTo>
                                  <a:pt x="25" y="153"/>
                                </a:lnTo>
                                <a:lnTo>
                                  <a:pt x="25" y="154"/>
                                </a:lnTo>
                                <a:lnTo>
                                  <a:pt x="24" y="155"/>
                                </a:lnTo>
                                <a:lnTo>
                                  <a:pt x="23" y="155"/>
                                </a:lnTo>
                                <a:lnTo>
                                  <a:pt x="22" y="156"/>
                                </a:lnTo>
                                <a:lnTo>
                                  <a:pt x="19" y="156"/>
                                </a:lnTo>
                                <a:lnTo>
                                  <a:pt x="17" y="156"/>
                                </a:lnTo>
                                <a:lnTo>
                                  <a:pt x="13" y="156"/>
                                </a:lnTo>
                                <a:lnTo>
                                  <a:pt x="9" y="156"/>
                                </a:lnTo>
                                <a:lnTo>
                                  <a:pt x="6" y="156"/>
                                </a:lnTo>
                                <a:lnTo>
                                  <a:pt x="3" y="156"/>
                                </a:lnTo>
                                <a:lnTo>
                                  <a:pt x="2" y="155"/>
                                </a:lnTo>
                                <a:lnTo>
                                  <a:pt x="1" y="155"/>
                                </a:lnTo>
                                <a:lnTo>
                                  <a:pt x="0" y="154"/>
                                </a:lnTo>
                                <a:lnTo>
                                  <a:pt x="0" y="153"/>
                                </a:lnTo>
                                <a:lnTo>
                                  <a:pt x="0" y="151"/>
                                </a:lnTo>
                                <a:lnTo>
                                  <a:pt x="0" y="7"/>
                                </a:lnTo>
                                <a:lnTo>
                                  <a:pt x="0" y="6"/>
                                </a:lnTo>
                                <a:lnTo>
                                  <a:pt x="0" y="6"/>
                                </a:lnTo>
                                <a:lnTo>
                                  <a:pt x="1" y="5"/>
                                </a:lnTo>
                                <a:lnTo>
                                  <a:pt x="2" y="4"/>
                                </a:lnTo>
                                <a:lnTo>
                                  <a:pt x="3" y="4"/>
                                </a:lnTo>
                                <a:lnTo>
                                  <a:pt x="6" y="2"/>
                                </a:lnTo>
                                <a:lnTo>
                                  <a:pt x="8" y="2"/>
                                </a:lnTo>
                                <a:lnTo>
                                  <a:pt x="12" y="2"/>
                                </a:lnTo>
                                <a:lnTo>
                                  <a:pt x="14" y="2"/>
                                </a:lnTo>
                                <a:lnTo>
                                  <a:pt x="17" y="2"/>
                                </a:lnTo>
                                <a:lnTo>
                                  <a:pt x="19" y="4"/>
                                </a:lnTo>
                                <a:lnTo>
                                  <a:pt x="21" y="4"/>
                                </a:lnTo>
                                <a:lnTo>
                                  <a:pt x="22" y="5"/>
                                </a:lnTo>
                                <a:lnTo>
                                  <a:pt x="23" y="6"/>
                                </a:lnTo>
                                <a:lnTo>
                                  <a:pt x="23" y="6"/>
                                </a:lnTo>
                                <a:lnTo>
                                  <a:pt x="23" y="7"/>
                                </a:lnTo>
                                <a:lnTo>
                                  <a:pt x="23" y="27"/>
                                </a:lnTo>
                                <a:lnTo>
                                  <a:pt x="35" y="15"/>
                                </a:lnTo>
                                <a:lnTo>
                                  <a:pt x="48" y="7"/>
                                </a:lnTo>
                                <a:lnTo>
                                  <a:pt x="60" y="1"/>
                                </a:lnTo>
                                <a:lnTo>
                                  <a:pt x="72" y="0"/>
                                </a:lnTo>
                                <a:lnTo>
                                  <a:pt x="86" y="1"/>
                                </a:lnTo>
                                <a:lnTo>
                                  <a:pt x="96" y="5"/>
                                </a:lnTo>
                                <a:lnTo>
                                  <a:pt x="106" y="11"/>
                                </a:lnTo>
                                <a:lnTo>
                                  <a:pt x="112" y="18"/>
                                </a:lnTo>
                                <a:lnTo>
                                  <a:pt x="118" y="27"/>
                                </a:lnTo>
                                <a:lnTo>
                                  <a:pt x="122" y="38"/>
                                </a:lnTo>
                                <a:lnTo>
                                  <a:pt x="123" y="49"/>
                                </a:lnTo>
                                <a:lnTo>
                                  <a:pt x="124" y="64"/>
                                </a:lnTo>
                                <a:lnTo>
                                  <a:pt x="124"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84" name="Freeform 371"/>
                        <wps:cNvSpPr>
                          <a:spLocks noEditPoints="1"/>
                        </wps:cNvSpPr>
                        <wps:spPr bwMode="auto">
                          <a:xfrm>
                            <a:off x="3122613" y="3338513"/>
                            <a:ext cx="17463" cy="112713"/>
                          </a:xfrm>
                          <a:custGeom>
                            <a:avLst/>
                            <a:gdLst>
                              <a:gd name="T0" fmla="*/ 30 w 34"/>
                              <a:gd name="T1" fmla="*/ 208 h 213"/>
                              <a:gd name="T2" fmla="*/ 30 w 34"/>
                              <a:gd name="T3" fmla="*/ 210 h 213"/>
                              <a:gd name="T4" fmla="*/ 30 w 34"/>
                              <a:gd name="T5" fmla="*/ 211 h 213"/>
                              <a:gd name="T6" fmla="*/ 29 w 34"/>
                              <a:gd name="T7" fmla="*/ 212 h 213"/>
                              <a:gd name="T8" fmla="*/ 27 w 34"/>
                              <a:gd name="T9" fmla="*/ 212 h 213"/>
                              <a:gd name="T10" fmla="*/ 26 w 34"/>
                              <a:gd name="T11" fmla="*/ 213 h 213"/>
                              <a:gd name="T12" fmla="*/ 24 w 34"/>
                              <a:gd name="T13" fmla="*/ 213 h 213"/>
                              <a:gd name="T14" fmla="*/ 21 w 34"/>
                              <a:gd name="T15" fmla="*/ 213 h 213"/>
                              <a:gd name="T16" fmla="*/ 18 w 34"/>
                              <a:gd name="T17" fmla="*/ 213 h 213"/>
                              <a:gd name="T18" fmla="*/ 14 w 34"/>
                              <a:gd name="T19" fmla="*/ 213 h 213"/>
                              <a:gd name="T20" fmla="*/ 10 w 34"/>
                              <a:gd name="T21" fmla="*/ 213 h 213"/>
                              <a:gd name="T22" fmla="*/ 8 w 34"/>
                              <a:gd name="T23" fmla="*/ 213 h 213"/>
                              <a:gd name="T24" fmla="*/ 6 w 34"/>
                              <a:gd name="T25" fmla="*/ 212 h 213"/>
                              <a:gd name="T26" fmla="*/ 5 w 34"/>
                              <a:gd name="T27" fmla="*/ 212 h 213"/>
                              <a:gd name="T28" fmla="*/ 4 w 34"/>
                              <a:gd name="T29" fmla="*/ 211 h 213"/>
                              <a:gd name="T30" fmla="*/ 4 w 34"/>
                              <a:gd name="T31" fmla="*/ 210 h 213"/>
                              <a:gd name="T32" fmla="*/ 4 w 34"/>
                              <a:gd name="T33" fmla="*/ 208 h 213"/>
                              <a:gd name="T34" fmla="*/ 4 w 34"/>
                              <a:gd name="T35" fmla="*/ 64 h 213"/>
                              <a:gd name="T36" fmla="*/ 4 w 34"/>
                              <a:gd name="T37" fmla="*/ 63 h 213"/>
                              <a:gd name="T38" fmla="*/ 4 w 34"/>
                              <a:gd name="T39" fmla="*/ 63 h 213"/>
                              <a:gd name="T40" fmla="*/ 5 w 34"/>
                              <a:gd name="T41" fmla="*/ 62 h 213"/>
                              <a:gd name="T42" fmla="*/ 6 w 34"/>
                              <a:gd name="T43" fmla="*/ 61 h 213"/>
                              <a:gd name="T44" fmla="*/ 8 w 34"/>
                              <a:gd name="T45" fmla="*/ 61 h 213"/>
                              <a:gd name="T46" fmla="*/ 10 w 34"/>
                              <a:gd name="T47" fmla="*/ 59 h 213"/>
                              <a:gd name="T48" fmla="*/ 14 w 34"/>
                              <a:gd name="T49" fmla="*/ 59 h 213"/>
                              <a:gd name="T50" fmla="*/ 18 w 34"/>
                              <a:gd name="T51" fmla="*/ 59 h 213"/>
                              <a:gd name="T52" fmla="*/ 21 w 34"/>
                              <a:gd name="T53" fmla="*/ 59 h 213"/>
                              <a:gd name="T54" fmla="*/ 24 w 34"/>
                              <a:gd name="T55" fmla="*/ 59 h 213"/>
                              <a:gd name="T56" fmla="*/ 26 w 34"/>
                              <a:gd name="T57" fmla="*/ 61 h 213"/>
                              <a:gd name="T58" fmla="*/ 27 w 34"/>
                              <a:gd name="T59" fmla="*/ 61 h 213"/>
                              <a:gd name="T60" fmla="*/ 29 w 34"/>
                              <a:gd name="T61" fmla="*/ 62 h 213"/>
                              <a:gd name="T62" fmla="*/ 30 w 34"/>
                              <a:gd name="T63" fmla="*/ 63 h 213"/>
                              <a:gd name="T64" fmla="*/ 30 w 34"/>
                              <a:gd name="T65" fmla="*/ 63 h 213"/>
                              <a:gd name="T66" fmla="*/ 30 w 34"/>
                              <a:gd name="T67" fmla="*/ 64 h 213"/>
                              <a:gd name="T68" fmla="*/ 30 w 34"/>
                              <a:gd name="T69" fmla="*/ 208 h 213"/>
                              <a:gd name="T70" fmla="*/ 34 w 34"/>
                              <a:gd name="T71" fmla="*/ 16 h 213"/>
                              <a:gd name="T72" fmla="*/ 32 w 34"/>
                              <a:gd name="T73" fmla="*/ 24 h 213"/>
                              <a:gd name="T74" fmla="*/ 30 w 34"/>
                              <a:gd name="T75" fmla="*/ 29 h 213"/>
                              <a:gd name="T76" fmla="*/ 25 w 34"/>
                              <a:gd name="T77" fmla="*/ 31 h 213"/>
                              <a:gd name="T78" fmla="*/ 16 w 34"/>
                              <a:gd name="T79" fmla="*/ 32 h 213"/>
                              <a:gd name="T80" fmla="*/ 9 w 34"/>
                              <a:gd name="T81" fmla="*/ 31 h 213"/>
                              <a:gd name="T82" fmla="*/ 4 w 34"/>
                              <a:gd name="T83" fmla="*/ 29 h 213"/>
                              <a:gd name="T84" fmla="*/ 2 w 34"/>
                              <a:gd name="T85" fmla="*/ 25 h 213"/>
                              <a:gd name="T86" fmla="*/ 0 w 34"/>
                              <a:gd name="T87" fmla="*/ 16 h 213"/>
                              <a:gd name="T88" fmla="*/ 2 w 34"/>
                              <a:gd name="T89" fmla="*/ 8 h 213"/>
                              <a:gd name="T90" fmla="*/ 4 w 34"/>
                              <a:gd name="T91" fmla="*/ 4 h 213"/>
                              <a:gd name="T92" fmla="*/ 9 w 34"/>
                              <a:gd name="T93" fmla="*/ 0 h 213"/>
                              <a:gd name="T94" fmla="*/ 18 w 34"/>
                              <a:gd name="T95" fmla="*/ 0 h 213"/>
                              <a:gd name="T96" fmla="*/ 25 w 34"/>
                              <a:gd name="T97" fmla="*/ 0 h 213"/>
                              <a:gd name="T98" fmla="*/ 30 w 34"/>
                              <a:gd name="T99" fmla="*/ 4 h 213"/>
                              <a:gd name="T100" fmla="*/ 32 w 34"/>
                              <a:gd name="T101" fmla="*/ 8 h 213"/>
                              <a:gd name="T102" fmla="*/ 34 w 34"/>
                              <a:gd name="T103" fmla="*/ 16 h 2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34" h="213">
                                <a:moveTo>
                                  <a:pt x="30" y="208"/>
                                </a:moveTo>
                                <a:lnTo>
                                  <a:pt x="30" y="210"/>
                                </a:lnTo>
                                <a:lnTo>
                                  <a:pt x="30" y="211"/>
                                </a:lnTo>
                                <a:lnTo>
                                  <a:pt x="29" y="212"/>
                                </a:lnTo>
                                <a:lnTo>
                                  <a:pt x="27" y="212"/>
                                </a:lnTo>
                                <a:lnTo>
                                  <a:pt x="26" y="213"/>
                                </a:lnTo>
                                <a:lnTo>
                                  <a:pt x="24" y="213"/>
                                </a:lnTo>
                                <a:lnTo>
                                  <a:pt x="21" y="213"/>
                                </a:lnTo>
                                <a:lnTo>
                                  <a:pt x="18" y="213"/>
                                </a:lnTo>
                                <a:lnTo>
                                  <a:pt x="14" y="213"/>
                                </a:lnTo>
                                <a:lnTo>
                                  <a:pt x="10" y="213"/>
                                </a:lnTo>
                                <a:lnTo>
                                  <a:pt x="8" y="213"/>
                                </a:lnTo>
                                <a:lnTo>
                                  <a:pt x="6" y="212"/>
                                </a:lnTo>
                                <a:lnTo>
                                  <a:pt x="5" y="212"/>
                                </a:lnTo>
                                <a:lnTo>
                                  <a:pt x="4" y="211"/>
                                </a:lnTo>
                                <a:lnTo>
                                  <a:pt x="4" y="210"/>
                                </a:lnTo>
                                <a:lnTo>
                                  <a:pt x="4" y="208"/>
                                </a:lnTo>
                                <a:lnTo>
                                  <a:pt x="4" y="64"/>
                                </a:lnTo>
                                <a:lnTo>
                                  <a:pt x="4" y="63"/>
                                </a:lnTo>
                                <a:lnTo>
                                  <a:pt x="4" y="63"/>
                                </a:lnTo>
                                <a:lnTo>
                                  <a:pt x="5" y="62"/>
                                </a:lnTo>
                                <a:lnTo>
                                  <a:pt x="6" y="61"/>
                                </a:lnTo>
                                <a:lnTo>
                                  <a:pt x="8" y="61"/>
                                </a:lnTo>
                                <a:lnTo>
                                  <a:pt x="10" y="59"/>
                                </a:lnTo>
                                <a:lnTo>
                                  <a:pt x="14" y="59"/>
                                </a:lnTo>
                                <a:lnTo>
                                  <a:pt x="18" y="59"/>
                                </a:lnTo>
                                <a:lnTo>
                                  <a:pt x="21" y="59"/>
                                </a:lnTo>
                                <a:lnTo>
                                  <a:pt x="24" y="59"/>
                                </a:lnTo>
                                <a:lnTo>
                                  <a:pt x="26" y="61"/>
                                </a:lnTo>
                                <a:lnTo>
                                  <a:pt x="27" y="61"/>
                                </a:lnTo>
                                <a:lnTo>
                                  <a:pt x="29" y="62"/>
                                </a:lnTo>
                                <a:lnTo>
                                  <a:pt x="30" y="63"/>
                                </a:lnTo>
                                <a:lnTo>
                                  <a:pt x="30" y="63"/>
                                </a:lnTo>
                                <a:lnTo>
                                  <a:pt x="30" y="64"/>
                                </a:lnTo>
                                <a:lnTo>
                                  <a:pt x="30" y="208"/>
                                </a:lnTo>
                                <a:close/>
                                <a:moveTo>
                                  <a:pt x="34" y="16"/>
                                </a:moveTo>
                                <a:lnTo>
                                  <a:pt x="32" y="24"/>
                                </a:lnTo>
                                <a:lnTo>
                                  <a:pt x="30" y="29"/>
                                </a:lnTo>
                                <a:lnTo>
                                  <a:pt x="25" y="31"/>
                                </a:lnTo>
                                <a:lnTo>
                                  <a:pt x="16" y="32"/>
                                </a:lnTo>
                                <a:lnTo>
                                  <a:pt x="9" y="31"/>
                                </a:lnTo>
                                <a:lnTo>
                                  <a:pt x="4" y="29"/>
                                </a:lnTo>
                                <a:lnTo>
                                  <a:pt x="2" y="25"/>
                                </a:lnTo>
                                <a:lnTo>
                                  <a:pt x="0" y="16"/>
                                </a:lnTo>
                                <a:lnTo>
                                  <a:pt x="2" y="8"/>
                                </a:lnTo>
                                <a:lnTo>
                                  <a:pt x="4" y="4"/>
                                </a:lnTo>
                                <a:lnTo>
                                  <a:pt x="9" y="0"/>
                                </a:lnTo>
                                <a:lnTo>
                                  <a:pt x="18" y="0"/>
                                </a:lnTo>
                                <a:lnTo>
                                  <a:pt x="25" y="0"/>
                                </a:lnTo>
                                <a:lnTo>
                                  <a:pt x="30" y="4"/>
                                </a:lnTo>
                                <a:lnTo>
                                  <a:pt x="32" y="8"/>
                                </a:lnTo>
                                <a:lnTo>
                                  <a:pt x="34"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85" name="Freeform 372"/>
                        <wps:cNvSpPr>
                          <a:spLocks/>
                        </wps:cNvSpPr>
                        <wps:spPr bwMode="auto">
                          <a:xfrm>
                            <a:off x="3157538" y="3403600"/>
                            <a:ext cx="41275" cy="11113"/>
                          </a:xfrm>
                          <a:custGeom>
                            <a:avLst/>
                            <a:gdLst>
                              <a:gd name="T0" fmla="*/ 78 w 78"/>
                              <a:gd name="T1" fmla="*/ 11 h 22"/>
                              <a:gd name="T2" fmla="*/ 78 w 78"/>
                              <a:gd name="T3" fmla="*/ 17 h 22"/>
                              <a:gd name="T4" fmla="*/ 77 w 78"/>
                              <a:gd name="T5" fmla="*/ 20 h 22"/>
                              <a:gd name="T6" fmla="*/ 76 w 78"/>
                              <a:gd name="T7" fmla="*/ 22 h 22"/>
                              <a:gd name="T8" fmla="*/ 73 w 78"/>
                              <a:gd name="T9" fmla="*/ 22 h 22"/>
                              <a:gd name="T10" fmla="*/ 6 w 78"/>
                              <a:gd name="T11" fmla="*/ 22 h 22"/>
                              <a:gd name="T12" fmla="*/ 3 w 78"/>
                              <a:gd name="T13" fmla="*/ 22 h 22"/>
                              <a:gd name="T14" fmla="*/ 2 w 78"/>
                              <a:gd name="T15" fmla="*/ 20 h 22"/>
                              <a:gd name="T16" fmla="*/ 1 w 78"/>
                              <a:gd name="T17" fmla="*/ 16 h 22"/>
                              <a:gd name="T18" fmla="*/ 0 w 78"/>
                              <a:gd name="T19" fmla="*/ 11 h 22"/>
                              <a:gd name="T20" fmla="*/ 1 w 78"/>
                              <a:gd name="T21" fmla="*/ 6 h 22"/>
                              <a:gd name="T22" fmla="*/ 2 w 78"/>
                              <a:gd name="T23" fmla="*/ 3 h 22"/>
                              <a:gd name="T24" fmla="*/ 3 w 78"/>
                              <a:gd name="T25" fmla="*/ 0 h 22"/>
                              <a:gd name="T26" fmla="*/ 6 w 78"/>
                              <a:gd name="T27" fmla="*/ 0 h 22"/>
                              <a:gd name="T28" fmla="*/ 73 w 78"/>
                              <a:gd name="T29" fmla="*/ 0 h 22"/>
                              <a:gd name="T30" fmla="*/ 75 w 78"/>
                              <a:gd name="T31" fmla="*/ 0 h 22"/>
                              <a:gd name="T32" fmla="*/ 75 w 78"/>
                              <a:gd name="T33" fmla="*/ 0 h 22"/>
                              <a:gd name="T34" fmla="*/ 76 w 78"/>
                              <a:gd name="T35" fmla="*/ 1 h 22"/>
                              <a:gd name="T36" fmla="*/ 77 w 78"/>
                              <a:gd name="T37" fmla="*/ 3 h 22"/>
                              <a:gd name="T38" fmla="*/ 77 w 78"/>
                              <a:gd name="T39" fmla="*/ 4 h 22"/>
                              <a:gd name="T40" fmla="*/ 78 w 78"/>
                              <a:gd name="T41" fmla="*/ 6 h 22"/>
                              <a:gd name="T42" fmla="*/ 78 w 78"/>
                              <a:gd name="T43" fmla="*/ 9 h 22"/>
                              <a:gd name="T44" fmla="*/ 78 w 78"/>
                              <a:gd name="T45" fmla="*/ 11 h 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78" h="22">
                                <a:moveTo>
                                  <a:pt x="78" y="11"/>
                                </a:moveTo>
                                <a:lnTo>
                                  <a:pt x="78" y="17"/>
                                </a:lnTo>
                                <a:lnTo>
                                  <a:pt x="77" y="20"/>
                                </a:lnTo>
                                <a:lnTo>
                                  <a:pt x="76" y="22"/>
                                </a:lnTo>
                                <a:lnTo>
                                  <a:pt x="73" y="22"/>
                                </a:lnTo>
                                <a:lnTo>
                                  <a:pt x="6" y="22"/>
                                </a:lnTo>
                                <a:lnTo>
                                  <a:pt x="3" y="22"/>
                                </a:lnTo>
                                <a:lnTo>
                                  <a:pt x="2" y="20"/>
                                </a:lnTo>
                                <a:lnTo>
                                  <a:pt x="1" y="16"/>
                                </a:lnTo>
                                <a:lnTo>
                                  <a:pt x="0" y="11"/>
                                </a:lnTo>
                                <a:lnTo>
                                  <a:pt x="1" y="6"/>
                                </a:lnTo>
                                <a:lnTo>
                                  <a:pt x="2" y="3"/>
                                </a:lnTo>
                                <a:lnTo>
                                  <a:pt x="3" y="0"/>
                                </a:lnTo>
                                <a:lnTo>
                                  <a:pt x="6" y="0"/>
                                </a:lnTo>
                                <a:lnTo>
                                  <a:pt x="73" y="0"/>
                                </a:lnTo>
                                <a:lnTo>
                                  <a:pt x="75" y="0"/>
                                </a:lnTo>
                                <a:lnTo>
                                  <a:pt x="75" y="0"/>
                                </a:lnTo>
                                <a:lnTo>
                                  <a:pt x="76" y="1"/>
                                </a:lnTo>
                                <a:lnTo>
                                  <a:pt x="77" y="3"/>
                                </a:lnTo>
                                <a:lnTo>
                                  <a:pt x="77" y="4"/>
                                </a:lnTo>
                                <a:lnTo>
                                  <a:pt x="78" y="6"/>
                                </a:lnTo>
                                <a:lnTo>
                                  <a:pt x="78" y="9"/>
                                </a:lnTo>
                                <a:lnTo>
                                  <a:pt x="78" y="1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86" name="Freeform 373"/>
                        <wps:cNvSpPr>
                          <a:spLocks noEditPoints="1"/>
                        </wps:cNvSpPr>
                        <wps:spPr bwMode="auto">
                          <a:xfrm>
                            <a:off x="2617788" y="3551238"/>
                            <a:ext cx="68263" cy="119063"/>
                          </a:xfrm>
                          <a:custGeom>
                            <a:avLst/>
                            <a:gdLst>
                              <a:gd name="T0" fmla="*/ 131 w 131"/>
                              <a:gd name="T1" fmla="*/ 220 h 226"/>
                              <a:gd name="T2" fmla="*/ 130 w 131"/>
                              <a:gd name="T3" fmla="*/ 221 h 226"/>
                              <a:gd name="T4" fmla="*/ 128 w 131"/>
                              <a:gd name="T5" fmla="*/ 222 h 226"/>
                              <a:gd name="T6" fmla="*/ 124 w 131"/>
                              <a:gd name="T7" fmla="*/ 224 h 226"/>
                              <a:gd name="T8" fmla="*/ 117 w 131"/>
                              <a:gd name="T9" fmla="*/ 224 h 226"/>
                              <a:gd name="T10" fmla="*/ 113 w 131"/>
                              <a:gd name="T11" fmla="*/ 222 h 226"/>
                              <a:gd name="T12" fmla="*/ 109 w 131"/>
                              <a:gd name="T13" fmla="*/ 221 h 226"/>
                              <a:gd name="T14" fmla="*/ 108 w 131"/>
                              <a:gd name="T15" fmla="*/ 220 h 226"/>
                              <a:gd name="T16" fmla="*/ 108 w 131"/>
                              <a:gd name="T17" fmla="*/ 199 h 226"/>
                              <a:gd name="T18" fmla="*/ 85 w 131"/>
                              <a:gd name="T19" fmla="*/ 219 h 226"/>
                              <a:gd name="T20" fmla="*/ 57 w 131"/>
                              <a:gd name="T21" fmla="*/ 226 h 226"/>
                              <a:gd name="T22" fmla="*/ 30 w 131"/>
                              <a:gd name="T23" fmla="*/ 220 h 226"/>
                              <a:gd name="T24" fmla="*/ 12 w 131"/>
                              <a:gd name="T25" fmla="*/ 203 h 226"/>
                              <a:gd name="T26" fmla="*/ 2 w 131"/>
                              <a:gd name="T27" fmla="*/ 178 h 226"/>
                              <a:gd name="T28" fmla="*/ 0 w 131"/>
                              <a:gd name="T29" fmla="*/ 149 h 226"/>
                              <a:gd name="T30" fmla="*/ 3 w 131"/>
                              <a:gd name="T31" fmla="*/ 114 h 226"/>
                              <a:gd name="T32" fmla="*/ 16 w 131"/>
                              <a:gd name="T33" fmla="*/ 89 h 226"/>
                              <a:gd name="T34" fmla="*/ 34 w 131"/>
                              <a:gd name="T35" fmla="*/ 72 h 226"/>
                              <a:gd name="T36" fmla="*/ 61 w 131"/>
                              <a:gd name="T37" fmla="*/ 67 h 226"/>
                              <a:gd name="T38" fmla="*/ 85 w 131"/>
                              <a:gd name="T39" fmla="*/ 72 h 226"/>
                              <a:gd name="T40" fmla="*/ 105 w 131"/>
                              <a:gd name="T41" fmla="*/ 88 h 226"/>
                              <a:gd name="T42" fmla="*/ 105 w 131"/>
                              <a:gd name="T43" fmla="*/ 3 h 226"/>
                              <a:gd name="T44" fmla="*/ 107 w 131"/>
                              <a:gd name="T45" fmla="*/ 2 h 226"/>
                              <a:gd name="T46" fmla="*/ 109 w 131"/>
                              <a:gd name="T47" fmla="*/ 1 h 226"/>
                              <a:gd name="T48" fmla="*/ 115 w 131"/>
                              <a:gd name="T49" fmla="*/ 0 h 226"/>
                              <a:gd name="T50" fmla="*/ 123 w 131"/>
                              <a:gd name="T51" fmla="*/ 0 h 226"/>
                              <a:gd name="T52" fmla="*/ 128 w 131"/>
                              <a:gd name="T53" fmla="*/ 1 h 226"/>
                              <a:gd name="T54" fmla="*/ 130 w 131"/>
                              <a:gd name="T55" fmla="*/ 2 h 226"/>
                              <a:gd name="T56" fmla="*/ 131 w 131"/>
                              <a:gd name="T57" fmla="*/ 3 h 226"/>
                              <a:gd name="T58" fmla="*/ 131 w 131"/>
                              <a:gd name="T59" fmla="*/ 219 h 226"/>
                              <a:gd name="T60" fmla="*/ 94 w 131"/>
                              <a:gd name="T61" fmla="*/ 104 h 226"/>
                              <a:gd name="T62" fmla="*/ 75 w 131"/>
                              <a:gd name="T63" fmla="*/ 91 h 226"/>
                              <a:gd name="T64" fmla="*/ 54 w 131"/>
                              <a:gd name="T65" fmla="*/ 91 h 226"/>
                              <a:gd name="T66" fmla="*/ 40 w 131"/>
                              <a:gd name="T67" fmla="*/ 99 h 226"/>
                              <a:gd name="T68" fmla="*/ 30 w 131"/>
                              <a:gd name="T69" fmla="*/ 115 h 226"/>
                              <a:gd name="T70" fmla="*/ 27 w 131"/>
                              <a:gd name="T71" fmla="*/ 135 h 226"/>
                              <a:gd name="T72" fmla="*/ 27 w 131"/>
                              <a:gd name="T73" fmla="*/ 156 h 226"/>
                              <a:gd name="T74" fmla="*/ 30 w 131"/>
                              <a:gd name="T75" fmla="*/ 177 h 226"/>
                              <a:gd name="T76" fmla="*/ 39 w 131"/>
                              <a:gd name="T77" fmla="*/ 193 h 226"/>
                              <a:gd name="T78" fmla="*/ 53 w 131"/>
                              <a:gd name="T79" fmla="*/ 203 h 226"/>
                              <a:gd name="T80" fmla="*/ 67 w 131"/>
                              <a:gd name="T81" fmla="*/ 203 h 226"/>
                              <a:gd name="T82" fmla="*/ 77 w 131"/>
                              <a:gd name="T83" fmla="*/ 200 h 226"/>
                              <a:gd name="T84" fmla="*/ 88 w 131"/>
                              <a:gd name="T85" fmla="*/ 193 h 226"/>
                              <a:gd name="T86" fmla="*/ 99 w 131"/>
                              <a:gd name="T87" fmla="*/ 182 h 226"/>
                              <a:gd name="T88" fmla="*/ 105 w 131"/>
                              <a:gd name="T89" fmla="*/ 117 h 2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31" h="226">
                                <a:moveTo>
                                  <a:pt x="131" y="219"/>
                                </a:moveTo>
                                <a:lnTo>
                                  <a:pt x="131" y="220"/>
                                </a:lnTo>
                                <a:lnTo>
                                  <a:pt x="131" y="221"/>
                                </a:lnTo>
                                <a:lnTo>
                                  <a:pt x="130" y="221"/>
                                </a:lnTo>
                                <a:lnTo>
                                  <a:pt x="129" y="222"/>
                                </a:lnTo>
                                <a:lnTo>
                                  <a:pt x="128" y="222"/>
                                </a:lnTo>
                                <a:lnTo>
                                  <a:pt x="126" y="224"/>
                                </a:lnTo>
                                <a:lnTo>
                                  <a:pt x="124" y="224"/>
                                </a:lnTo>
                                <a:lnTo>
                                  <a:pt x="120" y="224"/>
                                </a:lnTo>
                                <a:lnTo>
                                  <a:pt x="117" y="224"/>
                                </a:lnTo>
                                <a:lnTo>
                                  <a:pt x="115" y="224"/>
                                </a:lnTo>
                                <a:lnTo>
                                  <a:pt x="113" y="222"/>
                                </a:lnTo>
                                <a:lnTo>
                                  <a:pt x="112" y="222"/>
                                </a:lnTo>
                                <a:lnTo>
                                  <a:pt x="109" y="221"/>
                                </a:lnTo>
                                <a:lnTo>
                                  <a:pt x="109" y="221"/>
                                </a:lnTo>
                                <a:lnTo>
                                  <a:pt x="108" y="220"/>
                                </a:lnTo>
                                <a:lnTo>
                                  <a:pt x="108" y="219"/>
                                </a:lnTo>
                                <a:lnTo>
                                  <a:pt x="108" y="199"/>
                                </a:lnTo>
                                <a:lnTo>
                                  <a:pt x="97" y="211"/>
                                </a:lnTo>
                                <a:lnTo>
                                  <a:pt x="85" y="219"/>
                                </a:lnTo>
                                <a:lnTo>
                                  <a:pt x="72" y="225"/>
                                </a:lnTo>
                                <a:lnTo>
                                  <a:pt x="57" y="226"/>
                                </a:lnTo>
                                <a:lnTo>
                                  <a:pt x="43" y="225"/>
                                </a:lnTo>
                                <a:lnTo>
                                  <a:pt x="30" y="220"/>
                                </a:lnTo>
                                <a:lnTo>
                                  <a:pt x="20" y="213"/>
                                </a:lnTo>
                                <a:lnTo>
                                  <a:pt x="12" y="203"/>
                                </a:lnTo>
                                <a:lnTo>
                                  <a:pt x="6" y="192"/>
                                </a:lnTo>
                                <a:lnTo>
                                  <a:pt x="2" y="178"/>
                                </a:lnTo>
                                <a:lnTo>
                                  <a:pt x="0" y="163"/>
                                </a:lnTo>
                                <a:lnTo>
                                  <a:pt x="0" y="149"/>
                                </a:lnTo>
                                <a:lnTo>
                                  <a:pt x="0" y="130"/>
                                </a:lnTo>
                                <a:lnTo>
                                  <a:pt x="3" y="114"/>
                                </a:lnTo>
                                <a:lnTo>
                                  <a:pt x="8" y="101"/>
                                </a:lnTo>
                                <a:lnTo>
                                  <a:pt x="16" y="89"/>
                                </a:lnTo>
                                <a:lnTo>
                                  <a:pt x="23" y="80"/>
                                </a:lnTo>
                                <a:lnTo>
                                  <a:pt x="34" y="72"/>
                                </a:lnTo>
                                <a:lnTo>
                                  <a:pt x="46" y="69"/>
                                </a:lnTo>
                                <a:lnTo>
                                  <a:pt x="61" y="67"/>
                                </a:lnTo>
                                <a:lnTo>
                                  <a:pt x="73" y="69"/>
                                </a:lnTo>
                                <a:lnTo>
                                  <a:pt x="85" y="72"/>
                                </a:lnTo>
                                <a:lnTo>
                                  <a:pt x="94" y="78"/>
                                </a:lnTo>
                                <a:lnTo>
                                  <a:pt x="105" y="88"/>
                                </a:lnTo>
                                <a:lnTo>
                                  <a:pt x="105" y="5"/>
                                </a:lnTo>
                                <a:lnTo>
                                  <a:pt x="105" y="3"/>
                                </a:lnTo>
                                <a:lnTo>
                                  <a:pt x="105" y="3"/>
                                </a:lnTo>
                                <a:lnTo>
                                  <a:pt x="107" y="2"/>
                                </a:lnTo>
                                <a:lnTo>
                                  <a:pt x="108" y="1"/>
                                </a:lnTo>
                                <a:lnTo>
                                  <a:pt x="109" y="1"/>
                                </a:lnTo>
                                <a:lnTo>
                                  <a:pt x="112" y="1"/>
                                </a:lnTo>
                                <a:lnTo>
                                  <a:pt x="115" y="0"/>
                                </a:lnTo>
                                <a:lnTo>
                                  <a:pt x="119" y="0"/>
                                </a:lnTo>
                                <a:lnTo>
                                  <a:pt x="123" y="0"/>
                                </a:lnTo>
                                <a:lnTo>
                                  <a:pt x="125" y="1"/>
                                </a:lnTo>
                                <a:lnTo>
                                  <a:pt x="128" y="1"/>
                                </a:lnTo>
                                <a:lnTo>
                                  <a:pt x="129" y="1"/>
                                </a:lnTo>
                                <a:lnTo>
                                  <a:pt x="130" y="2"/>
                                </a:lnTo>
                                <a:lnTo>
                                  <a:pt x="131" y="3"/>
                                </a:lnTo>
                                <a:lnTo>
                                  <a:pt x="131" y="3"/>
                                </a:lnTo>
                                <a:lnTo>
                                  <a:pt x="131" y="5"/>
                                </a:lnTo>
                                <a:lnTo>
                                  <a:pt x="131" y="219"/>
                                </a:lnTo>
                                <a:close/>
                                <a:moveTo>
                                  <a:pt x="105" y="117"/>
                                </a:moveTo>
                                <a:lnTo>
                                  <a:pt x="94" y="104"/>
                                </a:lnTo>
                                <a:lnTo>
                                  <a:pt x="85" y="97"/>
                                </a:lnTo>
                                <a:lnTo>
                                  <a:pt x="75" y="91"/>
                                </a:lnTo>
                                <a:lnTo>
                                  <a:pt x="64" y="89"/>
                                </a:lnTo>
                                <a:lnTo>
                                  <a:pt x="54" y="91"/>
                                </a:lnTo>
                                <a:lnTo>
                                  <a:pt x="46" y="94"/>
                                </a:lnTo>
                                <a:lnTo>
                                  <a:pt x="40" y="99"/>
                                </a:lnTo>
                                <a:lnTo>
                                  <a:pt x="35" y="107"/>
                                </a:lnTo>
                                <a:lnTo>
                                  <a:pt x="30" y="115"/>
                                </a:lnTo>
                                <a:lnTo>
                                  <a:pt x="28" y="125"/>
                                </a:lnTo>
                                <a:lnTo>
                                  <a:pt x="27" y="135"/>
                                </a:lnTo>
                                <a:lnTo>
                                  <a:pt x="27" y="145"/>
                                </a:lnTo>
                                <a:lnTo>
                                  <a:pt x="27" y="156"/>
                                </a:lnTo>
                                <a:lnTo>
                                  <a:pt x="28" y="167"/>
                                </a:lnTo>
                                <a:lnTo>
                                  <a:pt x="30" y="177"/>
                                </a:lnTo>
                                <a:lnTo>
                                  <a:pt x="34" y="186"/>
                                </a:lnTo>
                                <a:lnTo>
                                  <a:pt x="39" y="193"/>
                                </a:lnTo>
                                <a:lnTo>
                                  <a:pt x="45" y="198"/>
                                </a:lnTo>
                                <a:lnTo>
                                  <a:pt x="53" y="203"/>
                                </a:lnTo>
                                <a:lnTo>
                                  <a:pt x="62" y="203"/>
                                </a:lnTo>
                                <a:lnTo>
                                  <a:pt x="67" y="203"/>
                                </a:lnTo>
                                <a:lnTo>
                                  <a:pt x="72" y="202"/>
                                </a:lnTo>
                                <a:lnTo>
                                  <a:pt x="77" y="200"/>
                                </a:lnTo>
                                <a:lnTo>
                                  <a:pt x="82" y="197"/>
                                </a:lnTo>
                                <a:lnTo>
                                  <a:pt x="88" y="193"/>
                                </a:lnTo>
                                <a:lnTo>
                                  <a:pt x="93" y="188"/>
                                </a:lnTo>
                                <a:lnTo>
                                  <a:pt x="99" y="182"/>
                                </a:lnTo>
                                <a:lnTo>
                                  <a:pt x="105" y="174"/>
                                </a:lnTo>
                                <a:lnTo>
                                  <a:pt x="105" y="1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87" name="Freeform 374"/>
                        <wps:cNvSpPr>
                          <a:spLocks noEditPoints="1"/>
                        </wps:cNvSpPr>
                        <wps:spPr bwMode="auto">
                          <a:xfrm>
                            <a:off x="2708275" y="3586163"/>
                            <a:ext cx="61913" cy="84138"/>
                          </a:xfrm>
                          <a:custGeom>
                            <a:avLst/>
                            <a:gdLst>
                              <a:gd name="T0" fmla="*/ 118 w 118"/>
                              <a:gd name="T1" fmla="*/ 153 h 159"/>
                              <a:gd name="T2" fmla="*/ 116 w 118"/>
                              <a:gd name="T3" fmla="*/ 155 h 159"/>
                              <a:gd name="T4" fmla="*/ 111 w 118"/>
                              <a:gd name="T5" fmla="*/ 157 h 159"/>
                              <a:gd name="T6" fmla="*/ 103 w 118"/>
                              <a:gd name="T7" fmla="*/ 157 h 159"/>
                              <a:gd name="T8" fmla="*/ 98 w 118"/>
                              <a:gd name="T9" fmla="*/ 155 h 159"/>
                              <a:gd name="T10" fmla="*/ 96 w 118"/>
                              <a:gd name="T11" fmla="*/ 153 h 159"/>
                              <a:gd name="T12" fmla="*/ 96 w 118"/>
                              <a:gd name="T13" fmla="*/ 137 h 159"/>
                              <a:gd name="T14" fmla="*/ 75 w 118"/>
                              <a:gd name="T15" fmla="*/ 153 h 159"/>
                              <a:gd name="T16" fmla="*/ 50 w 118"/>
                              <a:gd name="T17" fmla="*/ 159 h 159"/>
                              <a:gd name="T18" fmla="*/ 29 w 118"/>
                              <a:gd name="T19" fmla="*/ 155 h 159"/>
                              <a:gd name="T20" fmla="*/ 13 w 118"/>
                              <a:gd name="T21" fmla="*/ 147 h 159"/>
                              <a:gd name="T22" fmla="*/ 3 w 118"/>
                              <a:gd name="T23" fmla="*/ 133 h 159"/>
                              <a:gd name="T24" fmla="*/ 0 w 118"/>
                              <a:gd name="T25" fmla="*/ 115 h 159"/>
                              <a:gd name="T26" fmla="*/ 5 w 118"/>
                              <a:gd name="T27" fmla="*/ 94 h 159"/>
                              <a:gd name="T28" fmla="*/ 19 w 118"/>
                              <a:gd name="T29" fmla="*/ 79 h 159"/>
                              <a:gd name="T30" fmla="*/ 42 w 118"/>
                              <a:gd name="T31" fmla="*/ 69 h 159"/>
                              <a:gd name="T32" fmla="*/ 72 w 118"/>
                              <a:gd name="T33" fmla="*/ 67 h 159"/>
                              <a:gd name="T34" fmla="*/ 92 w 118"/>
                              <a:gd name="T35" fmla="*/ 56 h 159"/>
                              <a:gd name="T36" fmla="*/ 91 w 118"/>
                              <a:gd name="T37" fmla="*/ 41 h 159"/>
                              <a:gd name="T38" fmla="*/ 85 w 118"/>
                              <a:gd name="T39" fmla="*/ 30 h 159"/>
                              <a:gd name="T40" fmla="*/ 75 w 118"/>
                              <a:gd name="T41" fmla="*/ 24 h 159"/>
                              <a:gd name="T42" fmla="*/ 59 w 118"/>
                              <a:gd name="T43" fmla="*/ 21 h 159"/>
                              <a:gd name="T44" fmla="*/ 42 w 118"/>
                              <a:gd name="T45" fmla="*/ 24 h 159"/>
                              <a:gd name="T46" fmla="*/ 28 w 118"/>
                              <a:gd name="T47" fmla="*/ 29 h 159"/>
                              <a:gd name="T48" fmla="*/ 18 w 118"/>
                              <a:gd name="T49" fmla="*/ 34 h 159"/>
                              <a:gd name="T50" fmla="*/ 12 w 118"/>
                              <a:gd name="T51" fmla="*/ 36 h 159"/>
                              <a:gd name="T52" fmla="*/ 10 w 118"/>
                              <a:gd name="T53" fmla="*/ 36 h 159"/>
                              <a:gd name="T54" fmla="*/ 8 w 118"/>
                              <a:gd name="T55" fmla="*/ 34 h 159"/>
                              <a:gd name="T56" fmla="*/ 7 w 118"/>
                              <a:gd name="T57" fmla="*/ 31 h 159"/>
                              <a:gd name="T58" fmla="*/ 7 w 118"/>
                              <a:gd name="T59" fmla="*/ 26 h 159"/>
                              <a:gd name="T60" fmla="*/ 7 w 118"/>
                              <a:gd name="T61" fmla="*/ 20 h 159"/>
                              <a:gd name="T62" fmla="*/ 11 w 118"/>
                              <a:gd name="T63" fmla="*/ 15 h 159"/>
                              <a:gd name="T64" fmla="*/ 18 w 118"/>
                              <a:gd name="T65" fmla="*/ 10 h 159"/>
                              <a:gd name="T66" fmla="*/ 31 w 118"/>
                              <a:gd name="T67" fmla="*/ 5 h 159"/>
                              <a:gd name="T68" fmla="*/ 45 w 118"/>
                              <a:gd name="T69" fmla="*/ 2 h 159"/>
                              <a:gd name="T70" fmla="*/ 61 w 118"/>
                              <a:gd name="T71" fmla="*/ 0 h 159"/>
                              <a:gd name="T72" fmla="*/ 88 w 118"/>
                              <a:gd name="T73" fmla="*/ 4 h 159"/>
                              <a:gd name="T74" fmla="*/ 106 w 118"/>
                              <a:gd name="T75" fmla="*/ 14 h 159"/>
                              <a:gd name="T76" fmla="*/ 116 w 118"/>
                              <a:gd name="T77" fmla="*/ 31 h 159"/>
                              <a:gd name="T78" fmla="*/ 118 w 118"/>
                              <a:gd name="T79" fmla="*/ 54 h 159"/>
                              <a:gd name="T80" fmla="*/ 92 w 118"/>
                              <a:gd name="T81" fmla="*/ 85 h 159"/>
                              <a:gd name="T82" fmla="*/ 59 w 118"/>
                              <a:gd name="T83" fmla="*/ 87 h 159"/>
                              <a:gd name="T84" fmla="*/ 43 w 118"/>
                              <a:gd name="T85" fmla="*/ 90 h 159"/>
                              <a:gd name="T86" fmla="*/ 33 w 118"/>
                              <a:gd name="T87" fmla="*/ 96 h 159"/>
                              <a:gd name="T88" fmla="*/ 28 w 118"/>
                              <a:gd name="T89" fmla="*/ 107 h 159"/>
                              <a:gd name="T90" fmla="*/ 28 w 118"/>
                              <a:gd name="T91" fmla="*/ 123 h 159"/>
                              <a:gd name="T92" fmla="*/ 43 w 118"/>
                              <a:gd name="T93" fmla="*/ 137 h 159"/>
                              <a:gd name="T94" fmla="*/ 64 w 118"/>
                              <a:gd name="T95" fmla="*/ 137 h 159"/>
                              <a:gd name="T96" fmla="*/ 82 w 118"/>
                              <a:gd name="T97" fmla="*/ 126 h 159"/>
                              <a:gd name="T98" fmla="*/ 92 w 118"/>
                              <a:gd name="T99" fmla="*/ 85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18" h="159">
                                <a:moveTo>
                                  <a:pt x="118" y="152"/>
                                </a:moveTo>
                                <a:lnTo>
                                  <a:pt x="118" y="153"/>
                                </a:lnTo>
                                <a:lnTo>
                                  <a:pt x="117" y="154"/>
                                </a:lnTo>
                                <a:lnTo>
                                  <a:pt x="116" y="155"/>
                                </a:lnTo>
                                <a:lnTo>
                                  <a:pt x="114" y="155"/>
                                </a:lnTo>
                                <a:lnTo>
                                  <a:pt x="111" y="157"/>
                                </a:lnTo>
                                <a:lnTo>
                                  <a:pt x="107" y="157"/>
                                </a:lnTo>
                                <a:lnTo>
                                  <a:pt x="103" y="157"/>
                                </a:lnTo>
                                <a:lnTo>
                                  <a:pt x="101" y="155"/>
                                </a:lnTo>
                                <a:lnTo>
                                  <a:pt x="98" y="155"/>
                                </a:lnTo>
                                <a:lnTo>
                                  <a:pt x="97" y="154"/>
                                </a:lnTo>
                                <a:lnTo>
                                  <a:pt x="96" y="153"/>
                                </a:lnTo>
                                <a:lnTo>
                                  <a:pt x="96" y="152"/>
                                </a:lnTo>
                                <a:lnTo>
                                  <a:pt x="96" y="137"/>
                                </a:lnTo>
                                <a:lnTo>
                                  <a:pt x="86" y="147"/>
                                </a:lnTo>
                                <a:lnTo>
                                  <a:pt x="75" y="153"/>
                                </a:lnTo>
                                <a:lnTo>
                                  <a:pt x="63" y="158"/>
                                </a:lnTo>
                                <a:lnTo>
                                  <a:pt x="50" y="159"/>
                                </a:lnTo>
                                <a:lnTo>
                                  <a:pt x="39" y="158"/>
                                </a:lnTo>
                                <a:lnTo>
                                  <a:pt x="29" y="155"/>
                                </a:lnTo>
                                <a:lnTo>
                                  <a:pt x="21" y="152"/>
                                </a:lnTo>
                                <a:lnTo>
                                  <a:pt x="13" y="147"/>
                                </a:lnTo>
                                <a:lnTo>
                                  <a:pt x="7" y="141"/>
                                </a:lnTo>
                                <a:lnTo>
                                  <a:pt x="3" y="133"/>
                                </a:lnTo>
                                <a:lnTo>
                                  <a:pt x="1" y="125"/>
                                </a:lnTo>
                                <a:lnTo>
                                  <a:pt x="0" y="115"/>
                                </a:lnTo>
                                <a:lnTo>
                                  <a:pt x="1" y="103"/>
                                </a:lnTo>
                                <a:lnTo>
                                  <a:pt x="5" y="94"/>
                                </a:lnTo>
                                <a:lnTo>
                                  <a:pt x="11" y="85"/>
                                </a:lnTo>
                                <a:lnTo>
                                  <a:pt x="19" y="79"/>
                                </a:lnTo>
                                <a:lnTo>
                                  <a:pt x="29" y="73"/>
                                </a:lnTo>
                                <a:lnTo>
                                  <a:pt x="42" y="69"/>
                                </a:lnTo>
                                <a:lnTo>
                                  <a:pt x="56" y="67"/>
                                </a:lnTo>
                                <a:lnTo>
                                  <a:pt x="72" y="67"/>
                                </a:lnTo>
                                <a:lnTo>
                                  <a:pt x="92" y="67"/>
                                </a:lnTo>
                                <a:lnTo>
                                  <a:pt x="92" y="56"/>
                                </a:lnTo>
                                <a:lnTo>
                                  <a:pt x="92" y="47"/>
                                </a:lnTo>
                                <a:lnTo>
                                  <a:pt x="91" y="41"/>
                                </a:lnTo>
                                <a:lnTo>
                                  <a:pt x="88" y="35"/>
                                </a:lnTo>
                                <a:lnTo>
                                  <a:pt x="85" y="30"/>
                                </a:lnTo>
                                <a:lnTo>
                                  <a:pt x="81" y="26"/>
                                </a:lnTo>
                                <a:lnTo>
                                  <a:pt x="75" y="24"/>
                                </a:lnTo>
                                <a:lnTo>
                                  <a:pt x="67" y="21"/>
                                </a:lnTo>
                                <a:lnTo>
                                  <a:pt x="59" y="21"/>
                                </a:lnTo>
                                <a:lnTo>
                                  <a:pt x="50" y="22"/>
                                </a:lnTo>
                                <a:lnTo>
                                  <a:pt x="42" y="24"/>
                                </a:lnTo>
                                <a:lnTo>
                                  <a:pt x="34" y="26"/>
                                </a:lnTo>
                                <a:lnTo>
                                  <a:pt x="28" y="29"/>
                                </a:lnTo>
                                <a:lnTo>
                                  <a:pt x="22" y="31"/>
                                </a:lnTo>
                                <a:lnTo>
                                  <a:pt x="18" y="34"/>
                                </a:lnTo>
                                <a:lnTo>
                                  <a:pt x="15" y="36"/>
                                </a:lnTo>
                                <a:lnTo>
                                  <a:pt x="12" y="36"/>
                                </a:lnTo>
                                <a:lnTo>
                                  <a:pt x="11" y="36"/>
                                </a:lnTo>
                                <a:lnTo>
                                  <a:pt x="10" y="36"/>
                                </a:lnTo>
                                <a:lnTo>
                                  <a:pt x="10" y="35"/>
                                </a:lnTo>
                                <a:lnTo>
                                  <a:pt x="8" y="34"/>
                                </a:lnTo>
                                <a:lnTo>
                                  <a:pt x="8" y="32"/>
                                </a:lnTo>
                                <a:lnTo>
                                  <a:pt x="7" y="31"/>
                                </a:lnTo>
                                <a:lnTo>
                                  <a:pt x="7" y="29"/>
                                </a:lnTo>
                                <a:lnTo>
                                  <a:pt x="7" y="26"/>
                                </a:lnTo>
                                <a:lnTo>
                                  <a:pt x="7" y="22"/>
                                </a:lnTo>
                                <a:lnTo>
                                  <a:pt x="7" y="20"/>
                                </a:lnTo>
                                <a:lnTo>
                                  <a:pt x="8" y="18"/>
                                </a:lnTo>
                                <a:lnTo>
                                  <a:pt x="11" y="15"/>
                                </a:lnTo>
                                <a:lnTo>
                                  <a:pt x="13" y="13"/>
                                </a:lnTo>
                                <a:lnTo>
                                  <a:pt x="18" y="10"/>
                                </a:lnTo>
                                <a:lnTo>
                                  <a:pt x="23" y="8"/>
                                </a:lnTo>
                                <a:lnTo>
                                  <a:pt x="31" y="5"/>
                                </a:lnTo>
                                <a:lnTo>
                                  <a:pt x="37" y="3"/>
                                </a:lnTo>
                                <a:lnTo>
                                  <a:pt x="45" y="2"/>
                                </a:lnTo>
                                <a:lnTo>
                                  <a:pt x="53" y="0"/>
                                </a:lnTo>
                                <a:lnTo>
                                  <a:pt x="61" y="0"/>
                                </a:lnTo>
                                <a:lnTo>
                                  <a:pt x="76" y="0"/>
                                </a:lnTo>
                                <a:lnTo>
                                  <a:pt x="88" y="4"/>
                                </a:lnTo>
                                <a:lnTo>
                                  <a:pt x="98" y="8"/>
                                </a:lnTo>
                                <a:lnTo>
                                  <a:pt x="106" y="14"/>
                                </a:lnTo>
                                <a:lnTo>
                                  <a:pt x="112" y="21"/>
                                </a:lnTo>
                                <a:lnTo>
                                  <a:pt x="116" y="31"/>
                                </a:lnTo>
                                <a:lnTo>
                                  <a:pt x="118" y="41"/>
                                </a:lnTo>
                                <a:lnTo>
                                  <a:pt x="118" y="54"/>
                                </a:lnTo>
                                <a:lnTo>
                                  <a:pt x="118" y="152"/>
                                </a:lnTo>
                                <a:close/>
                                <a:moveTo>
                                  <a:pt x="92" y="85"/>
                                </a:moveTo>
                                <a:lnTo>
                                  <a:pt x="70" y="85"/>
                                </a:lnTo>
                                <a:lnTo>
                                  <a:pt x="59" y="87"/>
                                </a:lnTo>
                                <a:lnTo>
                                  <a:pt x="50" y="88"/>
                                </a:lnTo>
                                <a:lnTo>
                                  <a:pt x="43" y="90"/>
                                </a:lnTo>
                                <a:lnTo>
                                  <a:pt x="38" y="93"/>
                                </a:lnTo>
                                <a:lnTo>
                                  <a:pt x="33" y="96"/>
                                </a:lnTo>
                                <a:lnTo>
                                  <a:pt x="29" y="101"/>
                                </a:lnTo>
                                <a:lnTo>
                                  <a:pt x="28" y="107"/>
                                </a:lnTo>
                                <a:lnTo>
                                  <a:pt x="27" y="114"/>
                                </a:lnTo>
                                <a:lnTo>
                                  <a:pt x="28" y="123"/>
                                </a:lnTo>
                                <a:lnTo>
                                  <a:pt x="34" y="131"/>
                                </a:lnTo>
                                <a:lnTo>
                                  <a:pt x="43" y="137"/>
                                </a:lnTo>
                                <a:lnTo>
                                  <a:pt x="54" y="138"/>
                                </a:lnTo>
                                <a:lnTo>
                                  <a:pt x="64" y="137"/>
                                </a:lnTo>
                                <a:lnTo>
                                  <a:pt x="74" y="132"/>
                                </a:lnTo>
                                <a:lnTo>
                                  <a:pt x="82" y="126"/>
                                </a:lnTo>
                                <a:lnTo>
                                  <a:pt x="92" y="116"/>
                                </a:lnTo>
                                <a:lnTo>
                                  <a:pt x="92" y="8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88" name="Freeform 375"/>
                        <wps:cNvSpPr>
                          <a:spLocks noEditPoints="1"/>
                        </wps:cNvSpPr>
                        <wps:spPr bwMode="auto">
                          <a:xfrm>
                            <a:off x="2784475" y="3556000"/>
                            <a:ext cx="82550" cy="114300"/>
                          </a:xfrm>
                          <a:custGeom>
                            <a:avLst/>
                            <a:gdLst>
                              <a:gd name="T0" fmla="*/ 149 w 155"/>
                              <a:gd name="T1" fmla="*/ 62 h 216"/>
                              <a:gd name="T2" fmla="*/ 153 w 155"/>
                              <a:gd name="T3" fmla="*/ 66 h 216"/>
                              <a:gd name="T4" fmla="*/ 153 w 155"/>
                              <a:gd name="T5" fmla="*/ 210 h 216"/>
                              <a:gd name="T6" fmla="*/ 152 w 155"/>
                              <a:gd name="T7" fmla="*/ 212 h 216"/>
                              <a:gd name="T8" fmla="*/ 150 w 155"/>
                              <a:gd name="T9" fmla="*/ 213 h 216"/>
                              <a:gd name="T10" fmla="*/ 145 w 155"/>
                              <a:gd name="T11" fmla="*/ 215 h 216"/>
                              <a:gd name="T12" fmla="*/ 139 w 155"/>
                              <a:gd name="T13" fmla="*/ 215 h 216"/>
                              <a:gd name="T14" fmla="*/ 133 w 155"/>
                              <a:gd name="T15" fmla="*/ 215 h 216"/>
                              <a:gd name="T16" fmla="*/ 128 w 155"/>
                              <a:gd name="T17" fmla="*/ 213 h 216"/>
                              <a:gd name="T18" fmla="*/ 127 w 155"/>
                              <a:gd name="T19" fmla="*/ 212 h 216"/>
                              <a:gd name="T20" fmla="*/ 126 w 155"/>
                              <a:gd name="T21" fmla="*/ 210 h 216"/>
                              <a:gd name="T22" fmla="*/ 52 w 155"/>
                              <a:gd name="T23" fmla="*/ 83 h 216"/>
                              <a:gd name="T24" fmla="*/ 52 w 155"/>
                              <a:gd name="T25" fmla="*/ 178 h 216"/>
                              <a:gd name="T26" fmla="*/ 62 w 155"/>
                              <a:gd name="T27" fmla="*/ 193 h 216"/>
                              <a:gd name="T28" fmla="*/ 75 w 155"/>
                              <a:gd name="T29" fmla="*/ 194 h 216"/>
                              <a:gd name="T30" fmla="*/ 81 w 155"/>
                              <a:gd name="T31" fmla="*/ 193 h 216"/>
                              <a:gd name="T32" fmla="*/ 85 w 155"/>
                              <a:gd name="T33" fmla="*/ 190 h 216"/>
                              <a:gd name="T34" fmla="*/ 89 w 155"/>
                              <a:gd name="T35" fmla="*/ 189 h 216"/>
                              <a:gd name="T36" fmla="*/ 91 w 155"/>
                              <a:gd name="T37" fmla="*/ 189 h 216"/>
                              <a:gd name="T38" fmla="*/ 92 w 155"/>
                              <a:gd name="T39" fmla="*/ 190 h 216"/>
                              <a:gd name="T40" fmla="*/ 94 w 155"/>
                              <a:gd name="T41" fmla="*/ 193 h 216"/>
                              <a:gd name="T42" fmla="*/ 94 w 155"/>
                              <a:gd name="T43" fmla="*/ 196 h 216"/>
                              <a:gd name="T44" fmla="*/ 94 w 155"/>
                              <a:gd name="T45" fmla="*/ 204 h 216"/>
                              <a:gd name="T46" fmla="*/ 92 w 155"/>
                              <a:gd name="T47" fmla="*/ 209 h 216"/>
                              <a:gd name="T48" fmla="*/ 90 w 155"/>
                              <a:gd name="T49" fmla="*/ 211 h 216"/>
                              <a:gd name="T50" fmla="*/ 85 w 155"/>
                              <a:gd name="T51" fmla="*/ 213 h 216"/>
                              <a:gd name="T52" fmla="*/ 78 w 155"/>
                              <a:gd name="T53" fmla="*/ 215 h 216"/>
                              <a:gd name="T54" fmla="*/ 70 w 155"/>
                              <a:gd name="T55" fmla="*/ 216 h 216"/>
                              <a:gd name="T56" fmla="*/ 57 w 155"/>
                              <a:gd name="T57" fmla="*/ 216 h 216"/>
                              <a:gd name="T58" fmla="*/ 41 w 155"/>
                              <a:gd name="T59" fmla="*/ 210 h 216"/>
                              <a:gd name="T60" fmla="*/ 30 w 155"/>
                              <a:gd name="T61" fmla="*/ 197 h 216"/>
                              <a:gd name="T62" fmla="*/ 26 w 155"/>
                              <a:gd name="T63" fmla="*/ 179 h 216"/>
                              <a:gd name="T64" fmla="*/ 25 w 155"/>
                              <a:gd name="T65" fmla="*/ 83 h 216"/>
                              <a:gd name="T66" fmla="*/ 3 w 155"/>
                              <a:gd name="T67" fmla="*/ 83 h 216"/>
                              <a:gd name="T68" fmla="*/ 0 w 155"/>
                              <a:gd name="T69" fmla="*/ 77 h 216"/>
                              <a:gd name="T70" fmla="*/ 0 w 155"/>
                              <a:gd name="T71" fmla="*/ 69 h 216"/>
                              <a:gd name="T72" fmla="*/ 0 w 155"/>
                              <a:gd name="T73" fmla="*/ 64 h 216"/>
                              <a:gd name="T74" fmla="*/ 1 w 155"/>
                              <a:gd name="T75" fmla="*/ 62 h 216"/>
                              <a:gd name="T76" fmla="*/ 4 w 155"/>
                              <a:gd name="T77" fmla="*/ 61 h 216"/>
                              <a:gd name="T78" fmla="*/ 25 w 155"/>
                              <a:gd name="T79" fmla="*/ 61 h 216"/>
                              <a:gd name="T80" fmla="*/ 25 w 155"/>
                              <a:gd name="T81" fmla="*/ 25 h 216"/>
                              <a:gd name="T82" fmla="*/ 26 w 155"/>
                              <a:gd name="T83" fmla="*/ 24 h 216"/>
                              <a:gd name="T84" fmla="*/ 30 w 155"/>
                              <a:gd name="T85" fmla="*/ 23 h 216"/>
                              <a:gd name="T86" fmla="*/ 35 w 155"/>
                              <a:gd name="T87" fmla="*/ 21 h 216"/>
                              <a:gd name="T88" fmla="*/ 42 w 155"/>
                              <a:gd name="T89" fmla="*/ 21 h 216"/>
                              <a:gd name="T90" fmla="*/ 47 w 155"/>
                              <a:gd name="T91" fmla="*/ 23 h 216"/>
                              <a:gd name="T92" fmla="*/ 51 w 155"/>
                              <a:gd name="T93" fmla="*/ 24 h 216"/>
                              <a:gd name="T94" fmla="*/ 52 w 155"/>
                              <a:gd name="T95" fmla="*/ 25 h 216"/>
                              <a:gd name="T96" fmla="*/ 52 w 155"/>
                              <a:gd name="T97" fmla="*/ 61 h 216"/>
                              <a:gd name="T98" fmla="*/ 155 w 155"/>
                              <a:gd name="T99" fmla="*/ 16 h 216"/>
                              <a:gd name="T100" fmla="*/ 152 w 155"/>
                              <a:gd name="T101" fmla="*/ 29 h 216"/>
                              <a:gd name="T102" fmla="*/ 139 w 155"/>
                              <a:gd name="T103" fmla="*/ 32 h 216"/>
                              <a:gd name="T104" fmla="*/ 127 w 155"/>
                              <a:gd name="T105" fmla="*/ 29 h 216"/>
                              <a:gd name="T106" fmla="*/ 123 w 155"/>
                              <a:gd name="T107" fmla="*/ 16 h 216"/>
                              <a:gd name="T108" fmla="*/ 127 w 155"/>
                              <a:gd name="T109" fmla="*/ 4 h 216"/>
                              <a:gd name="T110" fmla="*/ 139 w 155"/>
                              <a:gd name="T111" fmla="*/ 0 h 216"/>
                              <a:gd name="T112" fmla="*/ 152 w 155"/>
                              <a:gd name="T113" fmla="*/ 4 h 216"/>
                              <a:gd name="T114" fmla="*/ 155 w 155"/>
                              <a:gd name="T115" fmla="*/ 16 h 216"/>
                              <a:gd name="T116" fmla="*/ 101 w 155"/>
                              <a:gd name="T117" fmla="*/ 61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55" h="216">
                                <a:moveTo>
                                  <a:pt x="144" y="61"/>
                                </a:moveTo>
                                <a:lnTo>
                                  <a:pt x="149" y="62"/>
                                </a:lnTo>
                                <a:lnTo>
                                  <a:pt x="150" y="63"/>
                                </a:lnTo>
                                <a:lnTo>
                                  <a:pt x="153" y="66"/>
                                </a:lnTo>
                                <a:lnTo>
                                  <a:pt x="153" y="69"/>
                                </a:lnTo>
                                <a:lnTo>
                                  <a:pt x="153" y="210"/>
                                </a:lnTo>
                                <a:lnTo>
                                  <a:pt x="153" y="211"/>
                                </a:lnTo>
                                <a:lnTo>
                                  <a:pt x="152" y="212"/>
                                </a:lnTo>
                                <a:lnTo>
                                  <a:pt x="152" y="212"/>
                                </a:lnTo>
                                <a:lnTo>
                                  <a:pt x="150" y="213"/>
                                </a:lnTo>
                                <a:lnTo>
                                  <a:pt x="148" y="213"/>
                                </a:lnTo>
                                <a:lnTo>
                                  <a:pt x="145" y="215"/>
                                </a:lnTo>
                                <a:lnTo>
                                  <a:pt x="143" y="215"/>
                                </a:lnTo>
                                <a:lnTo>
                                  <a:pt x="139" y="215"/>
                                </a:lnTo>
                                <a:lnTo>
                                  <a:pt x="136" y="215"/>
                                </a:lnTo>
                                <a:lnTo>
                                  <a:pt x="133" y="215"/>
                                </a:lnTo>
                                <a:lnTo>
                                  <a:pt x="131" y="213"/>
                                </a:lnTo>
                                <a:lnTo>
                                  <a:pt x="128" y="213"/>
                                </a:lnTo>
                                <a:lnTo>
                                  <a:pt x="127" y="212"/>
                                </a:lnTo>
                                <a:lnTo>
                                  <a:pt x="127" y="212"/>
                                </a:lnTo>
                                <a:lnTo>
                                  <a:pt x="126" y="211"/>
                                </a:lnTo>
                                <a:lnTo>
                                  <a:pt x="126" y="210"/>
                                </a:lnTo>
                                <a:lnTo>
                                  <a:pt x="126" y="83"/>
                                </a:lnTo>
                                <a:lnTo>
                                  <a:pt x="52" y="83"/>
                                </a:lnTo>
                                <a:lnTo>
                                  <a:pt x="52" y="163"/>
                                </a:lnTo>
                                <a:lnTo>
                                  <a:pt x="52" y="178"/>
                                </a:lnTo>
                                <a:lnTo>
                                  <a:pt x="56" y="186"/>
                                </a:lnTo>
                                <a:lnTo>
                                  <a:pt x="62" y="193"/>
                                </a:lnTo>
                                <a:lnTo>
                                  <a:pt x="72" y="194"/>
                                </a:lnTo>
                                <a:lnTo>
                                  <a:pt x="75" y="194"/>
                                </a:lnTo>
                                <a:lnTo>
                                  <a:pt x="78" y="193"/>
                                </a:lnTo>
                                <a:lnTo>
                                  <a:pt x="81" y="193"/>
                                </a:lnTo>
                                <a:lnTo>
                                  <a:pt x="84" y="191"/>
                                </a:lnTo>
                                <a:lnTo>
                                  <a:pt x="85" y="190"/>
                                </a:lnTo>
                                <a:lnTo>
                                  <a:pt x="88" y="190"/>
                                </a:lnTo>
                                <a:lnTo>
                                  <a:pt x="89" y="189"/>
                                </a:lnTo>
                                <a:lnTo>
                                  <a:pt x="90" y="189"/>
                                </a:lnTo>
                                <a:lnTo>
                                  <a:pt x="91" y="189"/>
                                </a:lnTo>
                                <a:lnTo>
                                  <a:pt x="91" y="190"/>
                                </a:lnTo>
                                <a:lnTo>
                                  <a:pt x="92" y="190"/>
                                </a:lnTo>
                                <a:lnTo>
                                  <a:pt x="92" y="191"/>
                                </a:lnTo>
                                <a:lnTo>
                                  <a:pt x="94" y="193"/>
                                </a:lnTo>
                                <a:lnTo>
                                  <a:pt x="94" y="194"/>
                                </a:lnTo>
                                <a:lnTo>
                                  <a:pt x="94" y="196"/>
                                </a:lnTo>
                                <a:lnTo>
                                  <a:pt x="94" y="199"/>
                                </a:lnTo>
                                <a:lnTo>
                                  <a:pt x="94" y="204"/>
                                </a:lnTo>
                                <a:lnTo>
                                  <a:pt x="94" y="206"/>
                                </a:lnTo>
                                <a:lnTo>
                                  <a:pt x="92" y="209"/>
                                </a:lnTo>
                                <a:lnTo>
                                  <a:pt x="91" y="210"/>
                                </a:lnTo>
                                <a:lnTo>
                                  <a:pt x="90" y="211"/>
                                </a:lnTo>
                                <a:lnTo>
                                  <a:pt x="88" y="212"/>
                                </a:lnTo>
                                <a:lnTo>
                                  <a:pt x="85" y="213"/>
                                </a:lnTo>
                                <a:lnTo>
                                  <a:pt x="81" y="215"/>
                                </a:lnTo>
                                <a:lnTo>
                                  <a:pt x="78" y="215"/>
                                </a:lnTo>
                                <a:lnTo>
                                  <a:pt x="74" y="216"/>
                                </a:lnTo>
                                <a:lnTo>
                                  <a:pt x="70" y="216"/>
                                </a:lnTo>
                                <a:lnTo>
                                  <a:pt x="67" y="216"/>
                                </a:lnTo>
                                <a:lnTo>
                                  <a:pt x="57" y="216"/>
                                </a:lnTo>
                                <a:lnTo>
                                  <a:pt x="48" y="213"/>
                                </a:lnTo>
                                <a:lnTo>
                                  <a:pt x="41" y="210"/>
                                </a:lnTo>
                                <a:lnTo>
                                  <a:pt x="35" y="205"/>
                                </a:lnTo>
                                <a:lnTo>
                                  <a:pt x="30" y="197"/>
                                </a:lnTo>
                                <a:lnTo>
                                  <a:pt x="27" y="189"/>
                                </a:lnTo>
                                <a:lnTo>
                                  <a:pt x="26" y="179"/>
                                </a:lnTo>
                                <a:lnTo>
                                  <a:pt x="25" y="168"/>
                                </a:lnTo>
                                <a:lnTo>
                                  <a:pt x="25" y="83"/>
                                </a:lnTo>
                                <a:lnTo>
                                  <a:pt x="5" y="83"/>
                                </a:lnTo>
                                <a:lnTo>
                                  <a:pt x="3" y="83"/>
                                </a:lnTo>
                                <a:lnTo>
                                  <a:pt x="1" y="80"/>
                                </a:lnTo>
                                <a:lnTo>
                                  <a:pt x="0" y="77"/>
                                </a:lnTo>
                                <a:lnTo>
                                  <a:pt x="0" y="72"/>
                                </a:lnTo>
                                <a:lnTo>
                                  <a:pt x="0" y="69"/>
                                </a:lnTo>
                                <a:lnTo>
                                  <a:pt x="0" y="67"/>
                                </a:lnTo>
                                <a:lnTo>
                                  <a:pt x="0" y="64"/>
                                </a:lnTo>
                                <a:lnTo>
                                  <a:pt x="1" y="63"/>
                                </a:lnTo>
                                <a:lnTo>
                                  <a:pt x="1" y="62"/>
                                </a:lnTo>
                                <a:lnTo>
                                  <a:pt x="3" y="62"/>
                                </a:lnTo>
                                <a:lnTo>
                                  <a:pt x="4" y="61"/>
                                </a:lnTo>
                                <a:lnTo>
                                  <a:pt x="5" y="61"/>
                                </a:lnTo>
                                <a:lnTo>
                                  <a:pt x="25" y="61"/>
                                </a:lnTo>
                                <a:lnTo>
                                  <a:pt x="25" y="26"/>
                                </a:lnTo>
                                <a:lnTo>
                                  <a:pt x="25" y="25"/>
                                </a:lnTo>
                                <a:lnTo>
                                  <a:pt x="26" y="25"/>
                                </a:lnTo>
                                <a:lnTo>
                                  <a:pt x="26" y="24"/>
                                </a:lnTo>
                                <a:lnTo>
                                  <a:pt x="27" y="23"/>
                                </a:lnTo>
                                <a:lnTo>
                                  <a:pt x="30" y="23"/>
                                </a:lnTo>
                                <a:lnTo>
                                  <a:pt x="32" y="21"/>
                                </a:lnTo>
                                <a:lnTo>
                                  <a:pt x="35" y="21"/>
                                </a:lnTo>
                                <a:lnTo>
                                  <a:pt x="38" y="21"/>
                                </a:lnTo>
                                <a:lnTo>
                                  <a:pt x="42" y="21"/>
                                </a:lnTo>
                                <a:lnTo>
                                  <a:pt x="44" y="21"/>
                                </a:lnTo>
                                <a:lnTo>
                                  <a:pt x="47" y="23"/>
                                </a:lnTo>
                                <a:lnTo>
                                  <a:pt x="49" y="23"/>
                                </a:lnTo>
                                <a:lnTo>
                                  <a:pt x="51" y="24"/>
                                </a:lnTo>
                                <a:lnTo>
                                  <a:pt x="51" y="25"/>
                                </a:lnTo>
                                <a:lnTo>
                                  <a:pt x="52" y="25"/>
                                </a:lnTo>
                                <a:lnTo>
                                  <a:pt x="52" y="26"/>
                                </a:lnTo>
                                <a:lnTo>
                                  <a:pt x="52" y="61"/>
                                </a:lnTo>
                                <a:lnTo>
                                  <a:pt x="144" y="61"/>
                                </a:lnTo>
                                <a:close/>
                                <a:moveTo>
                                  <a:pt x="155" y="16"/>
                                </a:moveTo>
                                <a:lnTo>
                                  <a:pt x="155" y="25"/>
                                </a:lnTo>
                                <a:lnTo>
                                  <a:pt x="152" y="29"/>
                                </a:lnTo>
                                <a:lnTo>
                                  <a:pt x="148" y="32"/>
                                </a:lnTo>
                                <a:lnTo>
                                  <a:pt x="139" y="32"/>
                                </a:lnTo>
                                <a:lnTo>
                                  <a:pt x="131" y="32"/>
                                </a:lnTo>
                                <a:lnTo>
                                  <a:pt x="127" y="29"/>
                                </a:lnTo>
                                <a:lnTo>
                                  <a:pt x="123" y="25"/>
                                </a:lnTo>
                                <a:lnTo>
                                  <a:pt x="123" y="16"/>
                                </a:lnTo>
                                <a:lnTo>
                                  <a:pt x="123" y="9"/>
                                </a:lnTo>
                                <a:lnTo>
                                  <a:pt x="127" y="4"/>
                                </a:lnTo>
                                <a:lnTo>
                                  <a:pt x="131" y="2"/>
                                </a:lnTo>
                                <a:lnTo>
                                  <a:pt x="139" y="0"/>
                                </a:lnTo>
                                <a:lnTo>
                                  <a:pt x="148" y="2"/>
                                </a:lnTo>
                                <a:lnTo>
                                  <a:pt x="152" y="4"/>
                                </a:lnTo>
                                <a:lnTo>
                                  <a:pt x="155" y="8"/>
                                </a:lnTo>
                                <a:lnTo>
                                  <a:pt x="155" y="16"/>
                                </a:lnTo>
                                <a:close/>
                                <a:moveTo>
                                  <a:pt x="101" y="61"/>
                                </a:moveTo>
                                <a:lnTo>
                                  <a:pt x="101" y="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89" name="Freeform 376"/>
                        <wps:cNvSpPr>
                          <a:spLocks noEditPoints="1"/>
                        </wps:cNvSpPr>
                        <wps:spPr bwMode="auto">
                          <a:xfrm>
                            <a:off x="2886075" y="3586163"/>
                            <a:ext cx="76200" cy="84138"/>
                          </a:xfrm>
                          <a:custGeom>
                            <a:avLst/>
                            <a:gdLst>
                              <a:gd name="T0" fmla="*/ 144 w 145"/>
                              <a:gd name="T1" fmla="*/ 95 h 159"/>
                              <a:gd name="T2" fmla="*/ 134 w 145"/>
                              <a:gd name="T3" fmla="*/ 125 h 159"/>
                              <a:gd name="T4" fmla="*/ 116 w 145"/>
                              <a:gd name="T5" fmla="*/ 146 h 159"/>
                              <a:gd name="T6" fmla="*/ 89 w 145"/>
                              <a:gd name="T7" fmla="*/ 158 h 159"/>
                              <a:gd name="T8" fmla="*/ 54 w 145"/>
                              <a:gd name="T9" fmla="*/ 158 h 159"/>
                              <a:gd name="T10" fmla="*/ 27 w 145"/>
                              <a:gd name="T11" fmla="*/ 147 h 159"/>
                              <a:gd name="T12" fmla="*/ 10 w 145"/>
                              <a:gd name="T13" fmla="*/ 127 h 159"/>
                              <a:gd name="T14" fmla="*/ 1 w 145"/>
                              <a:gd name="T15" fmla="*/ 99 h 159"/>
                              <a:gd name="T16" fmla="*/ 1 w 145"/>
                              <a:gd name="T17" fmla="*/ 63 h 159"/>
                              <a:gd name="T18" fmla="*/ 10 w 145"/>
                              <a:gd name="T19" fmla="*/ 34 h 159"/>
                              <a:gd name="T20" fmla="*/ 28 w 145"/>
                              <a:gd name="T21" fmla="*/ 13 h 159"/>
                              <a:gd name="T22" fmla="*/ 57 w 145"/>
                              <a:gd name="T23" fmla="*/ 2 h 159"/>
                              <a:gd name="T24" fmla="*/ 91 w 145"/>
                              <a:gd name="T25" fmla="*/ 0 h 159"/>
                              <a:gd name="T26" fmla="*/ 117 w 145"/>
                              <a:gd name="T27" fmla="*/ 11 h 159"/>
                              <a:gd name="T28" fmla="*/ 135 w 145"/>
                              <a:gd name="T29" fmla="*/ 31 h 159"/>
                              <a:gd name="T30" fmla="*/ 144 w 145"/>
                              <a:gd name="T31" fmla="*/ 61 h 159"/>
                              <a:gd name="T32" fmla="*/ 117 w 145"/>
                              <a:gd name="T33" fmla="*/ 79 h 159"/>
                              <a:gd name="T34" fmla="*/ 115 w 145"/>
                              <a:gd name="T35" fmla="*/ 57 h 159"/>
                              <a:gd name="T36" fmla="*/ 107 w 145"/>
                              <a:gd name="T37" fmla="*/ 40 h 159"/>
                              <a:gd name="T38" fmla="*/ 94 w 145"/>
                              <a:gd name="T39" fmla="*/ 26 h 159"/>
                              <a:gd name="T40" fmla="*/ 73 w 145"/>
                              <a:gd name="T41" fmla="*/ 22 h 159"/>
                              <a:gd name="T42" fmla="*/ 53 w 145"/>
                              <a:gd name="T43" fmla="*/ 26 h 159"/>
                              <a:gd name="T44" fmla="*/ 39 w 145"/>
                              <a:gd name="T45" fmla="*/ 38 h 159"/>
                              <a:gd name="T46" fmla="*/ 31 w 145"/>
                              <a:gd name="T47" fmla="*/ 56 h 159"/>
                              <a:gd name="T48" fmla="*/ 28 w 145"/>
                              <a:gd name="T49" fmla="*/ 79 h 159"/>
                              <a:gd name="T50" fmla="*/ 31 w 145"/>
                              <a:gd name="T51" fmla="*/ 101 h 159"/>
                              <a:gd name="T52" fmla="*/ 37 w 145"/>
                              <a:gd name="T53" fmla="*/ 120 h 159"/>
                              <a:gd name="T54" fmla="*/ 52 w 145"/>
                              <a:gd name="T55" fmla="*/ 132 h 159"/>
                              <a:gd name="T56" fmla="*/ 73 w 145"/>
                              <a:gd name="T57" fmla="*/ 136 h 159"/>
                              <a:gd name="T58" fmla="*/ 92 w 145"/>
                              <a:gd name="T59" fmla="*/ 132 h 159"/>
                              <a:gd name="T60" fmla="*/ 106 w 145"/>
                              <a:gd name="T61" fmla="*/ 121 h 159"/>
                              <a:gd name="T62" fmla="*/ 115 w 145"/>
                              <a:gd name="T63" fmla="*/ 103 h 159"/>
                              <a:gd name="T64" fmla="*/ 117 w 145"/>
                              <a:gd name="T65" fmla="*/ 79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5" h="159">
                                <a:moveTo>
                                  <a:pt x="145" y="78"/>
                                </a:moveTo>
                                <a:lnTo>
                                  <a:pt x="144" y="95"/>
                                </a:lnTo>
                                <a:lnTo>
                                  <a:pt x="140" y="110"/>
                                </a:lnTo>
                                <a:lnTo>
                                  <a:pt x="134" y="125"/>
                                </a:lnTo>
                                <a:lnTo>
                                  <a:pt x="126" y="136"/>
                                </a:lnTo>
                                <a:lnTo>
                                  <a:pt x="116" y="146"/>
                                </a:lnTo>
                                <a:lnTo>
                                  <a:pt x="103" y="153"/>
                                </a:lnTo>
                                <a:lnTo>
                                  <a:pt x="89" y="158"/>
                                </a:lnTo>
                                <a:lnTo>
                                  <a:pt x="71" y="159"/>
                                </a:lnTo>
                                <a:lnTo>
                                  <a:pt x="54" y="158"/>
                                </a:lnTo>
                                <a:lnTo>
                                  <a:pt x="39" y="153"/>
                                </a:lnTo>
                                <a:lnTo>
                                  <a:pt x="27" y="147"/>
                                </a:lnTo>
                                <a:lnTo>
                                  <a:pt x="18" y="138"/>
                                </a:lnTo>
                                <a:lnTo>
                                  <a:pt x="10" y="127"/>
                                </a:lnTo>
                                <a:lnTo>
                                  <a:pt x="5" y="114"/>
                                </a:lnTo>
                                <a:lnTo>
                                  <a:pt x="1" y="99"/>
                                </a:lnTo>
                                <a:lnTo>
                                  <a:pt x="0" y="80"/>
                                </a:lnTo>
                                <a:lnTo>
                                  <a:pt x="1" y="63"/>
                                </a:lnTo>
                                <a:lnTo>
                                  <a:pt x="5" y="48"/>
                                </a:lnTo>
                                <a:lnTo>
                                  <a:pt x="10" y="34"/>
                                </a:lnTo>
                                <a:lnTo>
                                  <a:pt x="18" y="22"/>
                                </a:lnTo>
                                <a:lnTo>
                                  <a:pt x="28" y="13"/>
                                </a:lnTo>
                                <a:lnTo>
                                  <a:pt x="42" y="6"/>
                                </a:lnTo>
                                <a:lnTo>
                                  <a:pt x="57" y="2"/>
                                </a:lnTo>
                                <a:lnTo>
                                  <a:pt x="74" y="0"/>
                                </a:lnTo>
                                <a:lnTo>
                                  <a:pt x="91" y="0"/>
                                </a:lnTo>
                                <a:lnTo>
                                  <a:pt x="105" y="5"/>
                                </a:lnTo>
                                <a:lnTo>
                                  <a:pt x="117" y="11"/>
                                </a:lnTo>
                                <a:lnTo>
                                  <a:pt x="127" y="21"/>
                                </a:lnTo>
                                <a:lnTo>
                                  <a:pt x="135" y="31"/>
                                </a:lnTo>
                                <a:lnTo>
                                  <a:pt x="140" y="45"/>
                                </a:lnTo>
                                <a:lnTo>
                                  <a:pt x="144" y="61"/>
                                </a:lnTo>
                                <a:lnTo>
                                  <a:pt x="145" y="78"/>
                                </a:lnTo>
                                <a:close/>
                                <a:moveTo>
                                  <a:pt x="117" y="79"/>
                                </a:moveTo>
                                <a:lnTo>
                                  <a:pt x="117" y="68"/>
                                </a:lnTo>
                                <a:lnTo>
                                  <a:pt x="115" y="57"/>
                                </a:lnTo>
                                <a:lnTo>
                                  <a:pt x="112" y="47"/>
                                </a:lnTo>
                                <a:lnTo>
                                  <a:pt x="107" y="40"/>
                                </a:lnTo>
                                <a:lnTo>
                                  <a:pt x="102" y="32"/>
                                </a:lnTo>
                                <a:lnTo>
                                  <a:pt x="94" y="26"/>
                                </a:lnTo>
                                <a:lnTo>
                                  <a:pt x="85" y="22"/>
                                </a:lnTo>
                                <a:lnTo>
                                  <a:pt x="73" y="22"/>
                                </a:lnTo>
                                <a:lnTo>
                                  <a:pt x="62" y="22"/>
                                </a:lnTo>
                                <a:lnTo>
                                  <a:pt x="53" y="26"/>
                                </a:lnTo>
                                <a:lnTo>
                                  <a:pt x="44" y="31"/>
                                </a:lnTo>
                                <a:lnTo>
                                  <a:pt x="39" y="38"/>
                                </a:lnTo>
                                <a:lnTo>
                                  <a:pt x="34" y="46"/>
                                </a:lnTo>
                                <a:lnTo>
                                  <a:pt x="31" y="56"/>
                                </a:lnTo>
                                <a:lnTo>
                                  <a:pt x="28" y="67"/>
                                </a:lnTo>
                                <a:lnTo>
                                  <a:pt x="28" y="79"/>
                                </a:lnTo>
                                <a:lnTo>
                                  <a:pt x="28" y="90"/>
                                </a:lnTo>
                                <a:lnTo>
                                  <a:pt x="31" y="101"/>
                                </a:lnTo>
                                <a:lnTo>
                                  <a:pt x="33" y="111"/>
                                </a:lnTo>
                                <a:lnTo>
                                  <a:pt x="37" y="120"/>
                                </a:lnTo>
                                <a:lnTo>
                                  <a:pt x="43" y="127"/>
                                </a:lnTo>
                                <a:lnTo>
                                  <a:pt x="52" y="132"/>
                                </a:lnTo>
                                <a:lnTo>
                                  <a:pt x="60" y="136"/>
                                </a:lnTo>
                                <a:lnTo>
                                  <a:pt x="73" y="136"/>
                                </a:lnTo>
                                <a:lnTo>
                                  <a:pt x="84" y="136"/>
                                </a:lnTo>
                                <a:lnTo>
                                  <a:pt x="92" y="132"/>
                                </a:lnTo>
                                <a:lnTo>
                                  <a:pt x="100" y="127"/>
                                </a:lnTo>
                                <a:lnTo>
                                  <a:pt x="106" y="121"/>
                                </a:lnTo>
                                <a:lnTo>
                                  <a:pt x="111" y="112"/>
                                </a:lnTo>
                                <a:lnTo>
                                  <a:pt x="115" y="103"/>
                                </a:lnTo>
                                <a:lnTo>
                                  <a:pt x="117" y="91"/>
                                </a:lnTo>
                                <a:lnTo>
                                  <a:pt x="117" y="7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90" name="Freeform 377"/>
                        <wps:cNvSpPr>
                          <a:spLocks/>
                        </wps:cNvSpPr>
                        <wps:spPr bwMode="auto">
                          <a:xfrm>
                            <a:off x="2982913" y="3586163"/>
                            <a:ext cx="65088" cy="84138"/>
                          </a:xfrm>
                          <a:custGeom>
                            <a:avLst/>
                            <a:gdLst>
                              <a:gd name="T0" fmla="*/ 124 w 124"/>
                              <a:gd name="T1" fmla="*/ 153 h 157"/>
                              <a:gd name="T2" fmla="*/ 123 w 124"/>
                              <a:gd name="T3" fmla="*/ 154 h 157"/>
                              <a:gd name="T4" fmla="*/ 120 w 124"/>
                              <a:gd name="T5" fmla="*/ 155 h 157"/>
                              <a:gd name="T6" fmla="*/ 114 w 124"/>
                              <a:gd name="T7" fmla="*/ 157 h 157"/>
                              <a:gd name="T8" fmla="*/ 107 w 124"/>
                              <a:gd name="T9" fmla="*/ 157 h 157"/>
                              <a:gd name="T10" fmla="*/ 102 w 124"/>
                              <a:gd name="T11" fmla="*/ 155 h 157"/>
                              <a:gd name="T12" fmla="*/ 99 w 124"/>
                              <a:gd name="T13" fmla="*/ 154 h 157"/>
                              <a:gd name="T14" fmla="*/ 98 w 124"/>
                              <a:gd name="T15" fmla="*/ 153 h 157"/>
                              <a:gd name="T16" fmla="*/ 98 w 124"/>
                              <a:gd name="T17" fmla="*/ 67 h 157"/>
                              <a:gd name="T18" fmla="*/ 96 w 124"/>
                              <a:gd name="T19" fmla="*/ 47 h 157"/>
                              <a:gd name="T20" fmla="*/ 91 w 124"/>
                              <a:gd name="T21" fmla="*/ 34 h 157"/>
                              <a:gd name="T22" fmla="*/ 81 w 124"/>
                              <a:gd name="T23" fmla="*/ 26 h 157"/>
                              <a:gd name="T24" fmla="*/ 67 w 124"/>
                              <a:gd name="T25" fmla="*/ 22 h 157"/>
                              <a:gd name="T26" fmla="*/ 48 w 124"/>
                              <a:gd name="T27" fmla="*/ 30 h 157"/>
                              <a:gd name="T28" fmla="*/ 27 w 124"/>
                              <a:gd name="T29" fmla="*/ 51 h 157"/>
                              <a:gd name="T30" fmla="*/ 27 w 124"/>
                              <a:gd name="T31" fmla="*/ 153 h 157"/>
                              <a:gd name="T32" fmla="*/ 25 w 124"/>
                              <a:gd name="T33" fmla="*/ 154 h 157"/>
                              <a:gd name="T34" fmla="*/ 22 w 124"/>
                              <a:gd name="T35" fmla="*/ 155 h 157"/>
                              <a:gd name="T36" fmla="*/ 17 w 124"/>
                              <a:gd name="T37" fmla="*/ 157 h 157"/>
                              <a:gd name="T38" fmla="*/ 9 w 124"/>
                              <a:gd name="T39" fmla="*/ 157 h 157"/>
                              <a:gd name="T40" fmla="*/ 4 w 124"/>
                              <a:gd name="T41" fmla="*/ 155 h 157"/>
                              <a:gd name="T42" fmla="*/ 1 w 124"/>
                              <a:gd name="T43" fmla="*/ 154 h 157"/>
                              <a:gd name="T44" fmla="*/ 0 w 124"/>
                              <a:gd name="T45" fmla="*/ 153 h 157"/>
                              <a:gd name="T46" fmla="*/ 0 w 124"/>
                              <a:gd name="T47" fmla="*/ 8 h 157"/>
                              <a:gd name="T48" fmla="*/ 1 w 124"/>
                              <a:gd name="T49" fmla="*/ 5 h 157"/>
                              <a:gd name="T50" fmla="*/ 2 w 124"/>
                              <a:gd name="T51" fmla="*/ 4 h 157"/>
                              <a:gd name="T52" fmla="*/ 6 w 124"/>
                              <a:gd name="T53" fmla="*/ 3 h 157"/>
                              <a:gd name="T54" fmla="*/ 12 w 124"/>
                              <a:gd name="T55" fmla="*/ 3 h 157"/>
                              <a:gd name="T56" fmla="*/ 18 w 124"/>
                              <a:gd name="T57" fmla="*/ 3 h 157"/>
                              <a:gd name="T58" fmla="*/ 22 w 124"/>
                              <a:gd name="T59" fmla="*/ 4 h 157"/>
                              <a:gd name="T60" fmla="*/ 23 w 124"/>
                              <a:gd name="T61" fmla="*/ 5 h 157"/>
                              <a:gd name="T62" fmla="*/ 24 w 124"/>
                              <a:gd name="T63" fmla="*/ 8 h 157"/>
                              <a:gd name="T64" fmla="*/ 36 w 124"/>
                              <a:gd name="T65" fmla="*/ 14 h 157"/>
                              <a:gd name="T66" fmla="*/ 60 w 124"/>
                              <a:gd name="T67" fmla="*/ 2 h 157"/>
                              <a:gd name="T68" fmla="*/ 86 w 124"/>
                              <a:gd name="T69" fmla="*/ 0 h 157"/>
                              <a:gd name="T70" fmla="*/ 105 w 124"/>
                              <a:gd name="T71" fmla="*/ 10 h 157"/>
                              <a:gd name="T72" fmla="*/ 118 w 124"/>
                              <a:gd name="T73" fmla="*/ 26 h 157"/>
                              <a:gd name="T74" fmla="*/ 124 w 124"/>
                              <a:gd name="T75" fmla="*/ 48 h 157"/>
                              <a:gd name="T76" fmla="*/ 124 w 124"/>
                              <a:gd name="T77"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24" h="157">
                                <a:moveTo>
                                  <a:pt x="124" y="152"/>
                                </a:moveTo>
                                <a:lnTo>
                                  <a:pt x="124" y="153"/>
                                </a:lnTo>
                                <a:lnTo>
                                  <a:pt x="124" y="154"/>
                                </a:lnTo>
                                <a:lnTo>
                                  <a:pt x="123" y="154"/>
                                </a:lnTo>
                                <a:lnTo>
                                  <a:pt x="121" y="155"/>
                                </a:lnTo>
                                <a:lnTo>
                                  <a:pt x="120" y="155"/>
                                </a:lnTo>
                                <a:lnTo>
                                  <a:pt x="118" y="157"/>
                                </a:lnTo>
                                <a:lnTo>
                                  <a:pt x="114" y="157"/>
                                </a:lnTo>
                                <a:lnTo>
                                  <a:pt x="110" y="157"/>
                                </a:lnTo>
                                <a:lnTo>
                                  <a:pt x="107" y="157"/>
                                </a:lnTo>
                                <a:lnTo>
                                  <a:pt x="104" y="157"/>
                                </a:lnTo>
                                <a:lnTo>
                                  <a:pt x="102" y="155"/>
                                </a:lnTo>
                                <a:lnTo>
                                  <a:pt x="101" y="155"/>
                                </a:lnTo>
                                <a:lnTo>
                                  <a:pt x="99" y="154"/>
                                </a:lnTo>
                                <a:lnTo>
                                  <a:pt x="98" y="154"/>
                                </a:lnTo>
                                <a:lnTo>
                                  <a:pt x="98" y="153"/>
                                </a:lnTo>
                                <a:lnTo>
                                  <a:pt x="98" y="152"/>
                                </a:lnTo>
                                <a:lnTo>
                                  <a:pt x="98" y="67"/>
                                </a:lnTo>
                                <a:lnTo>
                                  <a:pt x="97" y="56"/>
                                </a:lnTo>
                                <a:lnTo>
                                  <a:pt x="96" y="47"/>
                                </a:lnTo>
                                <a:lnTo>
                                  <a:pt x="93" y="40"/>
                                </a:lnTo>
                                <a:lnTo>
                                  <a:pt x="91" y="34"/>
                                </a:lnTo>
                                <a:lnTo>
                                  <a:pt x="86" y="29"/>
                                </a:lnTo>
                                <a:lnTo>
                                  <a:pt x="81" y="26"/>
                                </a:lnTo>
                                <a:lnTo>
                                  <a:pt x="75" y="24"/>
                                </a:lnTo>
                                <a:lnTo>
                                  <a:pt x="67" y="22"/>
                                </a:lnTo>
                                <a:lnTo>
                                  <a:pt x="57" y="24"/>
                                </a:lnTo>
                                <a:lnTo>
                                  <a:pt x="48" y="30"/>
                                </a:lnTo>
                                <a:lnTo>
                                  <a:pt x="36" y="38"/>
                                </a:lnTo>
                                <a:lnTo>
                                  <a:pt x="27" y="51"/>
                                </a:lnTo>
                                <a:lnTo>
                                  <a:pt x="27" y="152"/>
                                </a:lnTo>
                                <a:lnTo>
                                  <a:pt x="27" y="153"/>
                                </a:lnTo>
                                <a:lnTo>
                                  <a:pt x="25" y="154"/>
                                </a:lnTo>
                                <a:lnTo>
                                  <a:pt x="25" y="154"/>
                                </a:lnTo>
                                <a:lnTo>
                                  <a:pt x="23" y="155"/>
                                </a:lnTo>
                                <a:lnTo>
                                  <a:pt x="22" y="155"/>
                                </a:lnTo>
                                <a:lnTo>
                                  <a:pt x="19" y="157"/>
                                </a:lnTo>
                                <a:lnTo>
                                  <a:pt x="17" y="157"/>
                                </a:lnTo>
                                <a:lnTo>
                                  <a:pt x="13" y="157"/>
                                </a:lnTo>
                                <a:lnTo>
                                  <a:pt x="9" y="157"/>
                                </a:lnTo>
                                <a:lnTo>
                                  <a:pt x="7" y="157"/>
                                </a:lnTo>
                                <a:lnTo>
                                  <a:pt x="4" y="155"/>
                                </a:lnTo>
                                <a:lnTo>
                                  <a:pt x="2" y="155"/>
                                </a:lnTo>
                                <a:lnTo>
                                  <a:pt x="1" y="154"/>
                                </a:lnTo>
                                <a:lnTo>
                                  <a:pt x="1" y="154"/>
                                </a:lnTo>
                                <a:lnTo>
                                  <a:pt x="0" y="153"/>
                                </a:lnTo>
                                <a:lnTo>
                                  <a:pt x="0" y="152"/>
                                </a:lnTo>
                                <a:lnTo>
                                  <a:pt x="0" y="8"/>
                                </a:lnTo>
                                <a:lnTo>
                                  <a:pt x="0" y="6"/>
                                </a:lnTo>
                                <a:lnTo>
                                  <a:pt x="1" y="5"/>
                                </a:lnTo>
                                <a:lnTo>
                                  <a:pt x="1" y="4"/>
                                </a:lnTo>
                                <a:lnTo>
                                  <a:pt x="2" y="4"/>
                                </a:lnTo>
                                <a:lnTo>
                                  <a:pt x="3" y="3"/>
                                </a:lnTo>
                                <a:lnTo>
                                  <a:pt x="6" y="3"/>
                                </a:lnTo>
                                <a:lnTo>
                                  <a:pt x="8" y="3"/>
                                </a:lnTo>
                                <a:lnTo>
                                  <a:pt x="12" y="3"/>
                                </a:lnTo>
                                <a:lnTo>
                                  <a:pt x="16" y="3"/>
                                </a:lnTo>
                                <a:lnTo>
                                  <a:pt x="18" y="3"/>
                                </a:lnTo>
                                <a:lnTo>
                                  <a:pt x="19" y="3"/>
                                </a:lnTo>
                                <a:lnTo>
                                  <a:pt x="22" y="4"/>
                                </a:lnTo>
                                <a:lnTo>
                                  <a:pt x="23" y="4"/>
                                </a:lnTo>
                                <a:lnTo>
                                  <a:pt x="23" y="5"/>
                                </a:lnTo>
                                <a:lnTo>
                                  <a:pt x="24" y="6"/>
                                </a:lnTo>
                                <a:lnTo>
                                  <a:pt x="24" y="8"/>
                                </a:lnTo>
                                <a:lnTo>
                                  <a:pt x="24" y="26"/>
                                </a:lnTo>
                                <a:lnTo>
                                  <a:pt x="36" y="14"/>
                                </a:lnTo>
                                <a:lnTo>
                                  <a:pt x="48" y="6"/>
                                </a:lnTo>
                                <a:lnTo>
                                  <a:pt x="60" y="2"/>
                                </a:lnTo>
                                <a:lnTo>
                                  <a:pt x="72" y="0"/>
                                </a:lnTo>
                                <a:lnTo>
                                  <a:pt x="86" y="0"/>
                                </a:lnTo>
                                <a:lnTo>
                                  <a:pt x="97" y="5"/>
                                </a:lnTo>
                                <a:lnTo>
                                  <a:pt x="105" y="10"/>
                                </a:lnTo>
                                <a:lnTo>
                                  <a:pt x="113" y="18"/>
                                </a:lnTo>
                                <a:lnTo>
                                  <a:pt x="118" y="26"/>
                                </a:lnTo>
                                <a:lnTo>
                                  <a:pt x="121" y="37"/>
                                </a:lnTo>
                                <a:lnTo>
                                  <a:pt x="124" y="48"/>
                                </a:lnTo>
                                <a:lnTo>
                                  <a:pt x="124" y="63"/>
                                </a:lnTo>
                                <a:lnTo>
                                  <a:pt x="124"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91" name="Freeform 378"/>
                        <wps:cNvSpPr>
                          <a:spLocks noEditPoints="1"/>
                        </wps:cNvSpPr>
                        <wps:spPr bwMode="auto">
                          <a:xfrm>
                            <a:off x="2641600" y="3848100"/>
                            <a:ext cx="50800" cy="82550"/>
                          </a:xfrm>
                          <a:custGeom>
                            <a:avLst/>
                            <a:gdLst>
                              <a:gd name="T0" fmla="*/ 95 w 96"/>
                              <a:gd name="T1" fmla="*/ 57 h 156"/>
                              <a:gd name="T2" fmla="*/ 88 w 96"/>
                              <a:gd name="T3" fmla="*/ 75 h 156"/>
                              <a:gd name="T4" fmla="*/ 74 w 96"/>
                              <a:gd name="T5" fmla="*/ 89 h 156"/>
                              <a:gd name="T6" fmla="*/ 53 w 96"/>
                              <a:gd name="T7" fmla="*/ 96 h 156"/>
                              <a:gd name="T8" fmla="*/ 21 w 96"/>
                              <a:gd name="T9" fmla="*/ 96 h 156"/>
                              <a:gd name="T10" fmla="*/ 21 w 96"/>
                              <a:gd name="T11" fmla="*/ 154 h 156"/>
                              <a:gd name="T12" fmla="*/ 20 w 96"/>
                              <a:gd name="T13" fmla="*/ 155 h 156"/>
                              <a:gd name="T14" fmla="*/ 18 w 96"/>
                              <a:gd name="T15" fmla="*/ 155 h 156"/>
                              <a:gd name="T16" fmla="*/ 14 w 96"/>
                              <a:gd name="T17" fmla="*/ 156 h 156"/>
                              <a:gd name="T18" fmla="*/ 8 w 96"/>
                              <a:gd name="T19" fmla="*/ 156 h 156"/>
                              <a:gd name="T20" fmla="*/ 4 w 96"/>
                              <a:gd name="T21" fmla="*/ 155 h 156"/>
                              <a:gd name="T22" fmla="*/ 2 w 96"/>
                              <a:gd name="T23" fmla="*/ 155 h 156"/>
                              <a:gd name="T24" fmla="*/ 0 w 96"/>
                              <a:gd name="T25" fmla="*/ 154 h 156"/>
                              <a:gd name="T26" fmla="*/ 0 w 96"/>
                              <a:gd name="T27" fmla="*/ 9 h 156"/>
                              <a:gd name="T28" fmla="*/ 3 w 96"/>
                              <a:gd name="T29" fmla="*/ 2 h 156"/>
                              <a:gd name="T30" fmla="*/ 9 w 96"/>
                              <a:gd name="T31" fmla="*/ 0 h 156"/>
                              <a:gd name="T32" fmla="*/ 47 w 96"/>
                              <a:gd name="T33" fmla="*/ 0 h 156"/>
                              <a:gd name="T34" fmla="*/ 57 w 96"/>
                              <a:gd name="T35" fmla="*/ 1 h 156"/>
                              <a:gd name="T36" fmla="*/ 69 w 96"/>
                              <a:gd name="T37" fmla="*/ 4 h 156"/>
                              <a:gd name="T38" fmla="*/ 82 w 96"/>
                              <a:gd name="T39" fmla="*/ 11 h 156"/>
                              <a:gd name="T40" fmla="*/ 92 w 96"/>
                              <a:gd name="T41" fmla="*/ 22 h 156"/>
                              <a:gd name="T42" fmla="*/ 96 w 96"/>
                              <a:gd name="T43" fmla="*/ 37 h 156"/>
                              <a:gd name="T44" fmla="*/ 74 w 96"/>
                              <a:gd name="T45" fmla="*/ 47 h 156"/>
                              <a:gd name="T46" fmla="*/ 71 w 96"/>
                              <a:gd name="T47" fmla="*/ 31 h 156"/>
                              <a:gd name="T48" fmla="*/ 62 w 96"/>
                              <a:gd name="T49" fmla="*/ 22 h 156"/>
                              <a:gd name="T50" fmla="*/ 51 w 96"/>
                              <a:gd name="T51" fmla="*/ 17 h 156"/>
                              <a:gd name="T52" fmla="*/ 41 w 96"/>
                              <a:gd name="T53" fmla="*/ 17 h 156"/>
                              <a:gd name="T54" fmla="*/ 21 w 96"/>
                              <a:gd name="T55" fmla="*/ 79 h 156"/>
                              <a:gd name="T56" fmla="*/ 48 w 96"/>
                              <a:gd name="T57" fmla="*/ 79 h 156"/>
                              <a:gd name="T58" fmla="*/ 62 w 96"/>
                              <a:gd name="T59" fmla="*/ 74 h 156"/>
                              <a:gd name="T60" fmla="*/ 71 w 96"/>
                              <a:gd name="T61" fmla="*/ 65 h 156"/>
                              <a:gd name="T62" fmla="*/ 74 w 96"/>
                              <a:gd name="T63" fmla="*/ 54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96" h="156">
                                <a:moveTo>
                                  <a:pt x="96" y="45"/>
                                </a:moveTo>
                                <a:lnTo>
                                  <a:pt x="95" y="57"/>
                                </a:lnTo>
                                <a:lnTo>
                                  <a:pt x="93" y="66"/>
                                </a:lnTo>
                                <a:lnTo>
                                  <a:pt x="88" y="75"/>
                                </a:lnTo>
                                <a:lnTo>
                                  <a:pt x="82" y="82"/>
                                </a:lnTo>
                                <a:lnTo>
                                  <a:pt x="74" y="89"/>
                                </a:lnTo>
                                <a:lnTo>
                                  <a:pt x="64" y="92"/>
                                </a:lnTo>
                                <a:lnTo>
                                  <a:pt x="53" y="96"/>
                                </a:lnTo>
                                <a:lnTo>
                                  <a:pt x="40" y="96"/>
                                </a:lnTo>
                                <a:lnTo>
                                  <a:pt x="21" y="96"/>
                                </a:lnTo>
                                <a:lnTo>
                                  <a:pt x="21" y="153"/>
                                </a:lnTo>
                                <a:lnTo>
                                  <a:pt x="21" y="154"/>
                                </a:lnTo>
                                <a:lnTo>
                                  <a:pt x="21" y="154"/>
                                </a:lnTo>
                                <a:lnTo>
                                  <a:pt x="20" y="155"/>
                                </a:lnTo>
                                <a:lnTo>
                                  <a:pt x="19" y="155"/>
                                </a:lnTo>
                                <a:lnTo>
                                  <a:pt x="18" y="155"/>
                                </a:lnTo>
                                <a:lnTo>
                                  <a:pt x="16" y="156"/>
                                </a:lnTo>
                                <a:lnTo>
                                  <a:pt x="14" y="156"/>
                                </a:lnTo>
                                <a:lnTo>
                                  <a:pt x="11" y="156"/>
                                </a:lnTo>
                                <a:lnTo>
                                  <a:pt x="8" y="156"/>
                                </a:lnTo>
                                <a:lnTo>
                                  <a:pt x="7" y="156"/>
                                </a:lnTo>
                                <a:lnTo>
                                  <a:pt x="4" y="155"/>
                                </a:lnTo>
                                <a:lnTo>
                                  <a:pt x="3" y="155"/>
                                </a:lnTo>
                                <a:lnTo>
                                  <a:pt x="2" y="155"/>
                                </a:lnTo>
                                <a:lnTo>
                                  <a:pt x="2" y="154"/>
                                </a:lnTo>
                                <a:lnTo>
                                  <a:pt x="0" y="154"/>
                                </a:lnTo>
                                <a:lnTo>
                                  <a:pt x="0" y="153"/>
                                </a:lnTo>
                                <a:lnTo>
                                  <a:pt x="0" y="9"/>
                                </a:lnTo>
                                <a:lnTo>
                                  <a:pt x="2" y="5"/>
                                </a:lnTo>
                                <a:lnTo>
                                  <a:pt x="3" y="2"/>
                                </a:lnTo>
                                <a:lnTo>
                                  <a:pt x="7" y="0"/>
                                </a:lnTo>
                                <a:lnTo>
                                  <a:pt x="9" y="0"/>
                                </a:lnTo>
                                <a:lnTo>
                                  <a:pt x="42" y="0"/>
                                </a:lnTo>
                                <a:lnTo>
                                  <a:pt x="47" y="0"/>
                                </a:lnTo>
                                <a:lnTo>
                                  <a:pt x="52" y="0"/>
                                </a:lnTo>
                                <a:lnTo>
                                  <a:pt x="57" y="1"/>
                                </a:lnTo>
                                <a:lnTo>
                                  <a:pt x="63" y="2"/>
                                </a:lnTo>
                                <a:lnTo>
                                  <a:pt x="69" y="4"/>
                                </a:lnTo>
                                <a:lnTo>
                                  <a:pt x="75" y="7"/>
                                </a:lnTo>
                                <a:lnTo>
                                  <a:pt x="82" y="11"/>
                                </a:lnTo>
                                <a:lnTo>
                                  <a:pt x="87" y="17"/>
                                </a:lnTo>
                                <a:lnTo>
                                  <a:pt x="92" y="22"/>
                                </a:lnTo>
                                <a:lnTo>
                                  <a:pt x="94" y="29"/>
                                </a:lnTo>
                                <a:lnTo>
                                  <a:pt x="96" y="37"/>
                                </a:lnTo>
                                <a:lnTo>
                                  <a:pt x="96" y="45"/>
                                </a:lnTo>
                                <a:close/>
                                <a:moveTo>
                                  <a:pt x="74" y="47"/>
                                </a:moveTo>
                                <a:lnTo>
                                  <a:pt x="74" y="38"/>
                                </a:lnTo>
                                <a:lnTo>
                                  <a:pt x="71" y="31"/>
                                </a:lnTo>
                                <a:lnTo>
                                  <a:pt x="67" y="26"/>
                                </a:lnTo>
                                <a:lnTo>
                                  <a:pt x="62" y="22"/>
                                </a:lnTo>
                                <a:lnTo>
                                  <a:pt x="57" y="18"/>
                                </a:lnTo>
                                <a:lnTo>
                                  <a:pt x="51" y="17"/>
                                </a:lnTo>
                                <a:lnTo>
                                  <a:pt x="46" y="17"/>
                                </a:lnTo>
                                <a:lnTo>
                                  <a:pt x="41" y="17"/>
                                </a:lnTo>
                                <a:lnTo>
                                  <a:pt x="21" y="17"/>
                                </a:lnTo>
                                <a:lnTo>
                                  <a:pt x="21" y="79"/>
                                </a:lnTo>
                                <a:lnTo>
                                  <a:pt x="40" y="79"/>
                                </a:lnTo>
                                <a:lnTo>
                                  <a:pt x="48" y="79"/>
                                </a:lnTo>
                                <a:lnTo>
                                  <a:pt x="56" y="77"/>
                                </a:lnTo>
                                <a:lnTo>
                                  <a:pt x="62" y="74"/>
                                </a:lnTo>
                                <a:lnTo>
                                  <a:pt x="66" y="70"/>
                                </a:lnTo>
                                <a:lnTo>
                                  <a:pt x="71" y="65"/>
                                </a:lnTo>
                                <a:lnTo>
                                  <a:pt x="73" y="60"/>
                                </a:lnTo>
                                <a:lnTo>
                                  <a:pt x="74" y="54"/>
                                </a:lnTo>
                                <a:lnTo>
                                  <a:pt x="74" y="47"/>
                                </a:lnTo>
                                <a:close/>
                              </a:path>
                            </a:pathLst>
                          </a:custGeom>
                          <a:solidFill>
                            <a:srgbClr val="A36666"/>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92" name="Freeform 379"/>
                        <wps:cNvSpPr>
                          <a:spLocks/>
                        </wps:cNvSpPr>
                        <wps:spPr bwMode="auto">
                          <a:xfrm>
                            <a:off x="2708275" y="3841750"/>
                            <a:ext cx="49213" cy="88900"/>
                          </a:xfrm>
                          <a:custGeom>
                            <a:avLst/>
                            <a:gdLst>
                              <a:gd name="T0" fmla="*/ 94 w 94"/>
                              <a:gd name="T1" fmla="*/ 166 h 168"/>
                              <a:gd name="T2" fmla="*/ 92 w 94"/>
                              <a:gd name="T3" fmla="*/ 167 h 168"/>
                              <a:gd name="T4" fmla="*/ 90 w 94"/>
                              <a:gd name="T5" fmla="*/ 167 h 168"/>
                              <a:gd name="T6" fmla="*/ 86 w 94"/>
                              <a:gd name="T7" fmla="*/ 168 h 168"/>
                              <a:gd name="T8" fmla="*/ 80 w 94"/>
                              <a:gd name="T9" fmla="*/ 168 h 168"/>
                              <a:gd name="T10" fmla="*/ 76 w 94"/>
                              <a:gd name="T11" fmla="*/ 167 h 168"/>
                              <a:gd name="T12" fmla="*/ 74 w 94"/>
                              <a:gd name="T13" fmla="*/ 167 h 168"/>
                              <a:gd name="T14" fmla="*/ 74 w 94"/>
                              <a:gd name="T15" fmla="*/ 166 h 168"/>
                              <a:gd name="T16" fmla="*/ 74 w 94"/>
                              <a:gd name="T17" fmla="*/ 101 h 168"/>
                              <a:gd name="T18" fmla="*/ 71 w 94"/>
                              <a:gd name="T19" fmla="*/ 86 h 168"/>
                              <a:gd name="T20" fmla="*/ 68 w 94"/>
                              <a:gd name="T21" fmla="*/ 76 h 168"/>
                              <a:gd name="T22" fmla="*/ 60 w 94"/>
                              <a:gd name="T23" fmla="*/ 70 h 168"/>
                              <a:gd name="T24" fmla="*/ 50 w 94"/>
                              <a:gd name="T25" fmla="*/ 69 h 168"/>
                              <a:gd name="T26" fmla="*/ 36 w 94"/>
                              <a:gd name="T27" fmla="*/ 73 h 168"/>
                              <a:gd name="T28" fmla="*/ 20 w 94"/>
                              <a:gd name="T29" fmla="*/ 88 h 168"/>
                              <a:gd name="T30" fmla="*/ 20 w 94"/>
                              <a:gd name="T31" fmla="*/ 166 h 168"/>
                              <a:gd name="T32" fmla="*/ 18 w 94"/>
                              <a:gd name="T33" fmla="*/ 167 h 168"/>
                              <a:gd name="T34" fmla="*/ 16 w 94"/>
                              <a:gd name="T35" fmla="*/ 167 h 168"/>
                              <a:gd name="T36" fmla="*/ 12 w 94"/>
                              <a:gd name="T37" fmla="*/ 168 h 168"/>
                              <a:gd name="T38" fmla="*/ 7 w 94"/>
                              <a:gd name="T39" fmla="*/ 168 h 168"/>
                              <a:gd name="T40" fmla="*/ 4 w 94"/>
                              <a:gd name="T41" fmla="*/ 167 h 168"/>
                              <a:gd name="T42" fmla="*/ 1 w 94"/>
                              <a:gd name="T43" fmla="*/ 167 h 168"/>
                              <a:gd name="T44" fmla="*/ 0 w 94"/>
                              <a:gd name="T45" fmla="*/ 166 h 168"/>
                              <a:gd name="T46" fmla="*/ 0 w 94"/>
                              <a:gd name="T47" fmla="*/ 3 h 168"/>
                              <a:gd name="T48" fmla="*/ 0 w 94"/>
                              <a:gd name="T49" fmla="*/ 2 h 168"/>
                              <a:gd name="T50" fmla="*/ 2 w 94"/>
                              <a:gd name="T51" fmla="*/ 1 h 168"/>
                              <a:gd name="T52" fmla="*/ 5 w 94"/>
                              <a:gd name="T53" fmla="*/ 0 h 168"/>
                              <a:gd name="T54" fmla="*/ 10 w 94"/>
                              <a:gd name="T55" fmla="*/ 0 h 168"/>
                              <a:gd name="T56" fmla="*/ 15 w 94"/>
                              <a:gd name="T57" fmla="*/ 0 h 168"/>
                              <a:gd name="T58" fmla="*/ 17 w 94"/>
                              <a:gd name="T59" fmla="*/ 1 h 168"/>
                              <a:gd name="T60" fmla="*/ 20 w 94"/>
                              <a:gd name="T61" fmla="*/ 2 h 168"/>
                              <a:gd name="T62" fmla="*/ 20 w 94"/>
                              <a:gd name="T63" fmla="*/ 3 h 168"/>
                              <a:gd name="T64" fmla="*/ 28 w 94"/>
                              <a:gd name="T65" fmla="*/ 60 h 168"/>
                              <a:gd name="T66" fmla="*/ 46 w 94"/>
                              <a:gd name="T67" fmla="*/ 51 h 168"/>
                              <a:gd name="T68" fmla="*/ 65 w 94"/>
                              <a:gd name="T69" fmla="*/ 51 h 168"/>
                              <a:gd name="T70" fmla="*/ 80 w 94"/>
                              <a:gd name="T71" fmla="*/ 59 h 168"/>
                              <a:gd name="T72" fmla="*/ 89 w 94"/>
                              <a:gd name="T73" fmla="*/ 71 h 168"/>
                              <a:gd name="T74" fmla="*/ 92 w 94"/>
                              <a:gd name="T75" fmla="*/ 87 h 168"/>
                              <a:gd name="T76" fmla="*/ 94 w 94"/>
                              <a:gd name="T77" fmla="*/ 165 h 1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94" h="168">
                                <a:moveTo>
                                  <a:pt x="94" y="165"/>
                                </a:moveTo>
                                <a:lnTo>
                                  <a:pt x="94" y="166"/>
                                </a:lnTo>
                                <a:lnTo>
                                  <a:pt x="92" y="166"/>
                                </a:lnTo>
                                <a:lnTo>
                                  <a:pt x="92" y="167"/>
                                </a:lnTo>
                                <a:lnTo>
                                  <a:pt x="91" y="167"/>
                                </a:lnTo>
                                <a:lnTo>
                                  <a:pt x="90" y="167"/>
                                </a:lnTo>
                                <a:lnTo>
                                  <a:pt x="89" y="168"/>
                                </a:lnTo>
                                <a:lnTo>
                                  <a:pt x="86" y="168"/>
                                </a:lnTo>
                                <a:lnTo>
                                  <a:pt x="84" y="168"/>
                                </a:lnTo>
                                <a:lnTo>
                                  <a:pt x="80" y="168"/>
                                </a:lnTo>
                                <a:lnTo>
                                  <a:pt x="79" y="168"/>
                                </a:lnTo>
                                <a:lnTo>
                                  <a:pt x="76" y="167"/>
                                </a:lnTo>
                                <a:lnTo>
                                  <a:pt x="75" y="167"/>
                                </a:lnTo>
                                <a:lnTo>
                                  <a:pt x="74" y="167"/>
                                </a:lnTo>
                                <a:lnTo>
                                  <a:pt x="74" y="166"/>
                                </a:lnTo>
                                <a:lnTo>
                                  <a:pt x="74" y="166"/>
                                </a:lnTo>
                                <a:lnTo>
                                  <a:pt x="74" y="165"/>
                                </a:lnTo>
                                <a:lnTo>
                                  <a:pt x="74" y="101"/>
                                </a:lnTo>
                                <a:lnTo>
                                  <a:pt x="73" y="92"/>
                                </a:lnTo>
                                <a:lnTo>
                                  <a:pt x="71" y="86"/>
                                </a:lnTo>
                                <a:lnTo>
                                  <a:pt x="70" y="81"/>
                                </a:lnTo>
                                <a:lnTo>
                                  <a:pt x="68" y="76"/>
                                </a:lnTo>
                                <a:lnTo>
                                  <a:pt x="65" y="72"/>
                                </a:lnTo>
                                <a:lnTo>
                                  <a:pt x="60" y="70"/>
                                </a:lnTo>
                                <a:lnTo>
                                  <a:pt x="55" y="69"/>
                                </a:lnTo>
                                <a:lnTo>
                                  <a:pt x="50" y="69"/>
                                </a:lnTo>
                                <a:lnTo>
                                  <a:pt x="43" y="69"/>
                                </a:lnTo>
                                <a:lnTo>
                                  <a:pt x="36" y="73"/>
                                </a:lnTo>
                                <a:lnTo>
                                  <a:pt x="28" y="80"/>
                                </a:lnTo>
                                <a:lnTo>
                                  <a:pt x="20" y="88"/>
                                </a:lnTo>
                                <a:lnTo>
                                  <a:pt x="20" y="165"/>
                                </a:lnTo>
                                <a:lnTo>
                                  <a:pt x="20" y="166"/>
                                </a:lnTo>
                                <a:lnTo>
                                  <a:pt x="20" y="166"/>
                                </a:lnTo>
                                <a:lnTo>
                                  <a:pt x="18" y="167"/>
                                </a:lnTo>
                                <a:lnTo>
                                  <a:pt x="17" y="167"/>
                                </a:lnTo>
                                <a:lnTo>
                                  <a:pt x="16" y="167"/>
                                </a:lnTo>
                                <a:lnTo>
                                  <a:pt x="15" y="168"/>
                                </a:lnTo>
                                <a:lnTo>
                                  <a:pt x="12" y="168"/>
                                </a:lnTo>
                                <a:lnTo>
                                  <a:pt x="10" y="168"/>
                                </a:lnTo>
                                <a:lnTo>
                                  <a:pt x="7" y="168"/>
                                </a:lnTo>
                                <a:lnTo>
                                  <a:pt x="5" y="168"/>
                                </a:lnTo>
                                <a:lnTo>
                                  <a:pt x="4" y="167"/>
                                </a:lnTo>
                                <a:lnTo>
                                  <a:pt x="2" y="167"/>
                                </a:lnTo>
                                <a:lnTo>
                                  <a:pt x="1" y="167"/>
                                </a:lnTo>
                                <a:lnTo>
                                  <a:pt x="0" y="166"/>
                                </a:lnTo>
                                <a:lnTo>
                                  <a:pt x="0" y="166"/>
                                </a:lnTo>
                                <a:lnTo>
                                  <a:pt x="0" y="165"/>
                                </a:lnTo>
                                <a:lnTo>
                                  <a:pt x="0" y="3"/>
                                </a:lnTo>
                                <a:lnTo>
                                  <a:pt x="0" y="3"/>
                                </a:lnTo>
                                <a:lnTo>
                                  <a:pt x="0" y="2"/>
                                </a:lnTo>
                                <a:lnTo>
                                  <a:pt x="1" y="1"/>
                                </a:lnTo>
                                <a:lnTo>
                                  <a:pt x="2" y="1"/>
                                </a:lnTo>
                                <a:lnTo>
                                  <a:pt x="4" y="1"/>
                                </a:lnTo>
                                <a:lnTo>
                                  <a:pt x="5" y="0"/>
                                </a:lnTo>
                                <a:lnTo>
                                  <a:pt x="7" y="0"/>
                                </a:lnTo>
                                <a:lnTo>
                                  <a:pt x="10" y="0"/>
                                </a:lnTo>
                                <a:lnTo>
                                  <a:pt x="12" y="0"/>
                                </a:lnTo>
                                <a:lnTo>
                                  <a:pt x="15" y="0"/>
                                </a:lnTo>
                                <a:lnTo>
                                  <a:pt x="16" y="1"/>
                                </a:lnTo>
                                <a:lnTo>
                                  <a:pt x="17" y="1"/>
                                </a:lnTo>
                                <a:lnTo>
                                  <a:pt x="18" y="1"/>
                                </a:lnTo>
                                <a:lnTo>
                                  <a:pt x="20" y="2"/>
                                </a:lnTo>
                                <a:lnTo>
                                  <a:pt x="20" y="3"/>
                                </a:lnTo>
                                <a:lnTo>
                                  <a:pt x="20" y="3"/>
                                </a:lnTo>
                                <a:lnTo>
                                  <a:pt x="20" y="69"/>
                                </a:lnTo>
                                <a:lnTo>
                                  <a:pt x="28" y="60"/>
                                </a:lnTo>
                                <a:lnTo>
                                  <a:pt x="37" y="55"/>
                                </a:lnTo>
                                <a:lnTo>
                                  <a:pt x="46" y="51"/>
                                </a:lnTo>
                                <a:lnTo>
                                  <a:pt x="54" y="51"/>
                                </a:lnTo>
                                <a:lnTo>
                                  <a:pt x="65" y="51"/>
                                </a:lnTo>
                                <a:lnTo>
                                  <a:pt x="73" y="55"/>
                                </a:lnTo>
                                <a:lnTo>
                                  <a:pt x="80" y="59"/>
                                </a:lnTo>
                                <a:lnTo>
                                  <a:pt x="85" y="65"/>
                                </a:lnTo>
                                <a:lnTo>
                                  <a:pt x="89" y="71"/>
                                </a:lnTo>
                                <a:lnTo>
                                  <a:pt x="91" y="78"/>
                                </a:lnTo>
                                <a:lnTo>
                                  <a:pt x="92" y="87"/>
                                </a:lnTo>
                                <a:lnTo>
                                  <a:pt x="94" y="98"/>
                                </a:lnTo>
                                <a:lnTo>
                                  <a:pt x="94" y="165"/>
                                </a:lnTo>
                                <a:close/>
                              </a:path>
                            </a:pathLst>
                          </a:custGeom>
                          <a:solidFill>
                            <a:srgbClr val="A36666"/>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93" name="Freeform 380"/>
                        <wps:cNvSpPr>
                          <a:spLocks noEditPoints="1"/>
                        </wps:cNvSpPr>
                        <wps:spPr bwMode="auto">
                          <a:xfrm>
                            <a:off x="2773363" y="3868738"/>
                            <a:ext cx="46038" cy="61913"/>
                          </a:xfrm>
                          <a:custGeom>
                            <a:avLst/>
                            <a:gdLst>
                              <a:gd name="T0" fmla="*/ 89 w 89"/>
                              <a:gd name="T1" fmla="*/ 115 h 119"/>
                              <a:gd name="T2" fmla="*/ 87 w 89"/>
                              <a:gd name="T3" fmla="*/ 116 h 119"/>
                              <a:gd name="T4" fmla="*/ 84 w 89"/>
                              <a:gd name="T5" fmla="*/ 117 h 119"/>
                              <a:gd name="T6" fmla="*/ 78 w 89"/>
                              <a:gd name="T7" fmla="*/ 117 h 119"/>
                              <a:gd name="T8" fmla="*/ 74 w 89"/>
                              <a:gd name="T9" fmla="*/ 116 h 119"/>
                              <a:gd name="T10" fmla="*/ 73 w 89"/>
                              <a:gd name="T11" fmla="*/ 115 h 119"/>
                              <a:gd name="T12" fmla="*/ 71 w 89"/>
                              <a:gd name="T13" fmla="*/ 103 h 119"/>
                              <a:gd name="T14" fmla="*/ 57 w 89"/>
                              <a:gd name="T15" fmla="*/ 115 h 119"/>
                              <a:gd name="T16" fmla="*/ 38 w 89"/>
                              <a:gd name="T17" fmla="*/ 119 h 119"/>
                              <a:gd name="T18" fmla="*/ 22 w 89"/>
                              <a:gd name="T19" fmla="*/ 116 h 119"/>
                              <a:gd name="T20" fmla="*/ 10 w 89"/>
                              <a:gd name="T21" fmla="*/ 110 h 119"/>
                              <a:gd name="T22" fmla="*/ 2 w 89"/>
                              <a:gd name="T23" fmla="*/ 100 h 119"/>
                              <a:gd name="T24" fmla="*/ 0 w 89"/>
                              <a:gd name="T25" fmla="*/ 85 h 119"/>
                              <a:gd name="T26" fmla="*/ 4 w 89"/>
                              <a:gd name="T27" fmla="*/ 70 h 119"/>
                              <a:gd name="T28" fmla="*/ 15 w 89"/>
                              <a:gd name="T29" fmla="*/ 58 h 119"/>
                              <a:gd name="T30" fmla="*/ 32 w 89"/>
                              <a:gd name="T31" fmla="*/ 52 h 119"/>
                              <a:gd name="T32" fmla="*/ 54 w 89"/>
                              <a:gd name="T33" fmla="*/ 50 h 119"/>
                              <a:gd name="T34" fmla="*/ 69 w 89"/>
                              <a:gd name="T35" fmla="*/ 41 h 119"/>
                              <a:gd name="T36" fmla="*/ 68 w 89"/>
                              <a:gd name="T37" fmla="*/ 30 h 119"/>
                              <a:gd name="T38" fmla="*/ 64 w 89"/>
                              <a:gd name="T39" fmla="*/ 22 h 119"/>
                              <a:gd name="T40" fmla="*/ 57 w 89"/>
                              <a:gd name="T41" fmla="*/ 18 h 119"/>
                              <a:gd name="T42" fmla="*/ 44 w 89"/>
                              <a:gd name="T43" fmla="*/ 16 h 119"/>
                              <a:gd name="T44" fmla="*/ 31 w 89"/>
                              <a:gd name="T45" fmla="*/ 18 h 119"/>
                              <a:gd name="T46" fmla="*/ 21 w 89"/>
                              <a:gd name="T47" fmla="*/ 21 h 119"/>
                              <a:gd name="T48" fmla="*/ 13 w 89"/>
                              <a:gd name="T49" fmla="*/ 25 h 119"/>
                              <a:gd name="T50" fmla="*/ 10 w 89"/>
                              <a:gd name="T51" fmla="*/ 27 h 119"/>
                              <a:gd name="T52" fmla="*/ 7 w 89"/>
                              <a:gd name="T53" fmla="*/ 26 h 119"/>
                              <a:gd name="T54" fmla="*/ 6 w 89"/>
                              <a:gd name="T55" fmla="*/ 25 h 119"/>
                              <a:gd name="T56" fmla="*/ 6 w 89"/>
                              <a:gd name="T57" fmla="*/ 22 h 119"/>
                              <a:gd name="T58" fmla="*/ 5 w 89"/>
                              <a:gd name="T59" fmla="*/ 20 h 119"/>
                              <a:gd name="T60" fmla="*/ 6 w 89"/>
                              <a:gd name="T61" fmla="*/ 15 h 119"/>
                              <a:gd name="T62" fmla="*/ 7 w 89"/>
                              <a:gd name="T63" fmla="*/ 11 h 119"/>
                              <a:gd name="T64" fmla="*/ 13 w 89"/>
                              <a:gd name="T65" fmla="*/ 8 h 119"/>
                              <a:gd name="T66" fmla="*/ 22 w 89"/>
                              <a:gd name="T67" fmla="*/ 4 h 119"/>
                              <a:gd name="T68" fmla="*/ 34 w 89"/>
                              <a:gd name="T69" fmla="*/ 2 h 119"/>
                              <a:gd name="T70" fmla="*/ 47 w 89"/>
                              <a:gd name="T71" fmla="*/ 0 h 119"/>
                              <a:gd name="T72" fmla="*/ 66 w 89"/>
                              <a:gd name="T73" fmla="*/ 3 h 119"/>
                              <a:gd name="T74" fmla="*/ 80 w 89"/>
                              <a:gd name="T75" fmla="*/ 10 h 119"/>
                              <a:gd name="T76" fmla="*/ 86 w 89"/>
                              <a:gd name="T77" fmla="*/ 22 h 119"/>
                              <a:gd name="T78" fmla="*/ 89 w 89"/>
                              <a:gd name="T79" fmla="*/ 41 h 119"/>
                              <a:gd name="T80" fmla="*/ 69 w 89"/>
                              <a:gd name="T81" fmla="*/ 64 h 119"/>
                              <a:gd name="T82" fmla="*/ 44 w 89"/>
                              <a:gd name="T83" fmla="*/ 64 h 119"/>
                              <a:gd name="T84" fmla="*/ 32 w 89"/>
                              <a:gd name="T85" fmla="*/ 67 h 119"/>
                              <a:gd name="T86" fmla="*/ 25 w 89"/>
                              <a:gd name="T87" fmla="*/ 73 h 119"/>
                              <a:gd name="T88" fmla="*/ 21 w 89"/>
                              <a:gd name="T89" fmla="*/ 80 h 119"/>
                              <a:gd name="T90" fmla="*/ 21 w 89"/>
                              <a:gd name="T91" fmla="*/ 93 h 119"/>
                              <a:gd name="T92" fmla="*/ 32 w 89"/>
                              <a:gd name="T93" fmla="*/ 103 h 119"/>
                              <a:gd name="T94" fmla="*/ 48 w 89"/>
                              <a:gd name="T95" fmla="*/ 103 h 119"/>
                              <a:gd name="T96" fmla="*/ 62 w 89"/>
                              <a:gd name="T97" fmla="*/ 95 h 119"/>
                              <a:gd name="T98" fmla="*/ 69 w 89"/>
                              <a:gd name="T99" fmla="*/ 64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89" h="119">
                                <a:moveTo>
                                  <a:pt x="89" y="114"/>
                                </a:moveTo>
                                <a:lnTo>
                                  <a:pt x="89" y="115"/>
                                </a:lnTo>
                                <a:lnTo>
                                  <a:pt x="89" y="116"/>
                                </a:lnTo>
                                <a:lnTo>
                                  <a:pt x="87" y="116"/>
                                </a:lnTo>
                                <a:lnTo>
                                  <a:pt x="85" y="117"/>
                                </a:lnTo>
                                <a:lnTo>
                                  <a:pt x="84" y="117"/>
                                </a:lnTo>
                                <a:lnTo>
                                  <a:pt x="80" y="117"/>
                                </a:lnTo>
                                <a:lnTo>
                                  <a:pt x="78" y="117"/>
                                </a:lnTo>
                                <a:lnTo>
                                  <a:pt x="75" y="117"/>
                                </a:lnTo>
                                <a:lnTo>
                                  <a:pt x="74" y="116"/>
                                </a:lnTo>
                                <a:lnTo>
                                  <a:pt x="73" y="116"/>
                                </a:lnTo>
                                <a:lnTo>
                                  <a:pt x="73" y="115"/>
                                </a:lnTo>
                                <a:lnTo>
                                  <a:pt x="71" y="114"/>
                                </a:lnTo>
                                <a:lnTo>
                                  <a:pt x="71" y="103"/>
                                </a:lnTo>
                                <a:lnTo>
                                  <a:pt x="64" y="110"/>
                                </a:lnTo>
                                <a:lnTo>
                                  <a:pt x="57" y="115"/>
                                </a:lnTo>
                                <a:lnTo>
                                  <a:pt x="47" y="119"/>
                                </a:lnTo>
                                <a:lnTo>
                                  <a:pt x="38" y="119"/>
                                </a:lnTo>
                                <a:lnTo>
                                  <a:pt x="29" y="119"/>
                                </a:lnTo>
                                <a:lnTo>
                                  <a:pt x="22" y="116"/>
                                </a:lnTo>
                                <a:lnTo>
                                  <a:pt x="16" y="114"/>
                                </a:lnTo>
                                <a:lnTo>
                                  <a:pt x="10" y="110"/>
                                </a:lnTo>
                                <a:lnTo>
                                  <a:pt x="6" y="105"/>
                                </a:lnTo>
                                <a:lnTo>
                                  <a:pt x="2" y="100"/>
                                </a:lnTo>
                                <a:lnTo>
                                  <a:pt x="1" y="94"/>
                                </a:lnTo>
                                <a:lnTo>
                                  <a:pt x="0" y="85"/>
                                </a:lnTo>
                                <a:lnTo>
                                  <a:pt x="1" y="77"/>
                                </a:lnTo>
                                <a:lnTo>
                                  <a:pt x="4" y="70"/>
                                </a:lnTo>
                                <a:lnTo>
                                  <a:pt x="9" y="63"/>
                                </a:lnTo>
                                <a:lnTo>
                                  <a:pt x="15" y="58"/>
                                </a:lnTo>
                                <a:lnTo>
                                  <a:pt x="22" y="54"/>
                                </a:lnTo>
                                <a:lnTo>
                                  <a:pt x="32" y="52"/>
                                </a:lnTo>
                                <a:lnTo>
                                  <a:pt x="42" y="51"/>
                                </a:lnTo>
                                <a:lnTo>
                                  <a:pt x="54" y="50"/>
                                </a:lnTo>
                                <a:lnTo>
                                  <a:pt x="69" y="50"/>
                                </a:lnTo>
                                <a:lnTo>
                                  <a:pt x="69" y="41"/>
                                </a:lnTo>
                                <a:lnTo>
                                  <a:pt x="69" y="35"/>
                                </a:lnTo>
                                <a:lnTo>
                                  <a:pt x="68" y="30"/>
                                </a:lnTo>
                                <a:lnTo>
                                  <a:pt x="66" y="26"/>
                                </a:lnTo>
                                <a:lnTo>
                                  <a:pt x="64" y="22"/>
                                </a:lnTo>
                                <a:lnTo>
                                  <a:pt x="60" y="20"/>
                                </a:lnTo>
                                <a:lnTo>
                                  <a:pt x="57" y="18"/>
                                </a:lnTo>
                                <a:lnTo>
                                  <a:pt x="50" y="16"/>
                                </a:lnTo>
                                <a:lnTo>
                                  <a:pt x="44" y="16"/>
                                </a:lnTo>
                                <a:lnTo>
                                  <a:pt x="37" y="16"/>
                                </a:lnTo>
                                <a:lnTo>
                                  <a:pt x="31" y="18"/>
                                </a:lnTo>
                                <a:lnTo>
                                  <a:pt x="26" y="20"/>
                                </a:lnTo>
                                <a:lnTo>
                                  <a:pt x="21" y="21"/>
                                </a:lnTo>
                                <a:lnTo>
                                  <a:pt x="17" y="24"/>
                                </a:lnTo>
                                <a:lnTo>
                                  <a:pt x="13" y="25"/>
                                </a:lnTo>
                                <a:lnTo>
                                  <a:pt x="11" y="27"/>
                                </a:lnTo>
                                <a:lnTo>
                                  <a:pt x="10" y="27"/>
                                </a:lnTo>
                                <a:lnTo>
                                  <a:pt x="9" y="27"/>
                                </a:lnTo>
                                <a:lnTo>
                                  <a:pt x="7" y="26"/>
                                </a:lnTo>
                                <a:lnTo>
                                  <a:pt x="7" y="26"/>
                                </a:lnTo>
                                <a:lnTo>
                                  <a:pt x="6" y="25"/>
                                </a:lnTo>
                                <a:lnTo>
                                  <a:pt x="6" y="24"/>
                                </a:lnTo>
                                <a:lnTo>
                                  <a:pt x="6" y="22"/>
                                </a:lnTo>
                                <a:lnTo>
                                  <a:pt x="5" y="21"/>
                                </a:lnTo>
                                <a:lnTo>
                                  <a:pt x="5" y="20"/>
                                </a:lnTo>
                                <a:lnTo>
                                  <a:pt x="6" y="16"/>
                                </a:lnTo>
                                <a:lnTo>
                                  <a:pt x="6" y="15"/>
                                </a:lnTo>
                                <a:lnTo>
                                  <a:pt x="6" y="13"/>
                                </a:lnTo>
                                <a:lnTo>
                                  <a:pt x="7" y="11"/>
                                </a:lnTo>
                                <a:lnTo>
                                  <a:pt x="10" y="10"/>
                                </a:lnTo>
                                <a:lnTo>
                                  <a:pt x="13" y="8"/>
                                </a:lnTo>
                                <a:lnTo>
                                  <a:pt x="17" y="5"/>
                                </a:lnTo>
                                <a:lnTo>
                                  <a:pt x="22" y="4"/>
                                </a:lnTo>
                                <a:lnTo>
                                  <a:pt x="28" y="3"/>
                                </a:lnTo>
                                <a:lnTo>
                                  <a:pt x="34" y="2"/>
                                </a:lnTo>
                                <a:lnTo>
                                  <a:pt x="41" y="0"/>
                                </a:lnTo>
                                <a:lnTo>
                                  <a:pt x="47" y="0"/>
                                </a:lnTo>
                                <a:lnTo>
                                  <a:pt x="58" y="0"/>
                                </a:lnTo>
                                <a:lnTo>
                                  <a:pt x="66" y="3"/>
                                </a:lnTo>
                                <a:lnTo>
                                  <a:pt x="74" y="5"/>
                                </a:lnTo>
                                <a:lnTo>
                                  <a:pt x="80" y="10"/>
                                </a:lnTo>
                                <a:lnTo>
                                  <a:pt x="84" y="16"/>
                                </a:lnTo>
                                <a:lnTo>
                                  <a:pt x="86" y="22"/>
                                </a:lnTo>
                                <a:lnTo>
                                  <a:pt x="89" y="31"/>
                                </a:lnTo>
                                <a:lnTo>
                                  <a:pt x="89" y="41"/>
                                </a:lnTo>
                                <a:lnTo>
                                  <a:pt x="89" y="114"/>
                                </a:lnTo>
                                <a:close/>
                                <a:moveTo>
                                  <a:pt x="69" y="64"/>
                                </a:moveTo>
                                <a:lnTo>
                                  <a:pt x="53" y="64"/>
                                </a:lnTo>
                                <a:lnTo>
                                  <a:pt x="44" y="64"/>
                                </a:lnTo>
                                <a:lnTo>
                                  <a:pt x="38" y="66"/>
                                </a:lnTo>
                                <a:lnTo>
                                  <a:pt x="32" y="67"/>
                                </a:lnTo>
                                <a:lnTo>
                                  <a:pt x="28" y="69"/>
                                </a:lnTo>
                                <a:lnTo>
                                  <a:pt x="25" y="73"/>
                                </a:lnTo>
                                <a:lnTo>
                                  <a:pt x="22" y="77"/>
                                </a:lnTo>
                                <a:lnTo>
                                  <a:pt x="21" y="80"/>
                                </a:lnTo>
                                <a:lnTo>
                                  <a:pt x="21" y="85"/>
                                </a:lnTo>
                                <a:lnTo>
                                  <a:pt x="21" y="93"/>
                                </a:lnTo>
                                <a:lnTo>
                                  <a:pt x="26" y="99"/>
                                </a:lnTo>
                                <a:lnTo>
                                  <a:pt x="32" y="103"/>
                                </a:lnTo>
                                <a:lnTo>
                                  <a:pt x="41" y="104"/>
                                </a:lnTo>
                                <a:lnTo>
                                  <a:pt x="48" y="103"/>
                                </a:lnTo>
                                <a:lnTo>
                                  <a:pt x="55" y="99"/>
                                </a:lnTo>
                                <a:lnTo>
                                  <a:pt x="62" y="95"/>
                                </a:lnTo>
                                <a:lnTo>
                                  <a:pt x="69" y="86"/>
                                </a:lnTo>
                                <a:lnTo>
                                  <a:pt x="69" y="64"/>
                                </a:lnTo>
                                <a:close/>
                              </a:path>
                            </a:pathLst>
                          </a:custGeom>
                          <a:solidFill>
                            <a:srgbClr val="A36666"/>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94" name="Freeform 381"/>
                        <wps:cNvSpPr>
                          <a:spLocks/>
                        </wps:cNvSpPr>
                        <wps:spPr bwMode="auto">
                          <a:xfrm>
                            <a:off x="2835275" y="3868738"/>
                            <a:ext cx="39688" cy="61913"/>
                          </a:xfrm>
                          <a:custGeom>
                            <a:avLst/>
                            <a:gdLst>
                              <a:gd name="T0" fmla="*/ 76 w 76"/>
                              <a:gd name="T1" fmla="*/ 91 h 119"/>
                              <a:gd name="T2" fmla="*/ 70 w 76"/>
                              <a:gd name="T3" fmla="*/ 105 h 119"/>
                              <a:gd name="T4" fmla="*/ 59 w 76"/>
                              <a:gd name="T5" fmla="*/ 114 h 119"/>
                              <a:gd name="T6" fmla="*/ 43 w 76"/>
                              <a:gd name="T7" fmla="*/ 119 h 119"/>
                              <a:gd name="T8" fmla="*/ 28 w 76"/>
                              <a:gd name="T9" fmla="*/ 119 h 119"/>
                              <a:gd name="T10" fmla="*/ 17 w 76"/>
                              <a:gd name="T11" fmla="*/ 117 h 119"/>
                              <a:gd name="T12" fmla="*/ 10 w 76"/>
                              <a:gd name="T13" fmla="*/ 114 h 119"/>
                              <a:gd name="T14" fmla="*/ 4 w 76"/>
                              <a:gd name="T15" fmla="*/ 111 h 119"/>
                              <a:gd name="T16" fmla="*/ 1 w 76"/>
                              <a:gd name="T17" fmla="*/ 109 h 119"/>
                              <a:gd name="T18" fmla="*/ 0 w 76"/>
                              <a:gd name="T19" fmla="*/ 104 h 119"/>
                              <a:gd name="T20" fmla="*/ 0 w 76"/>
                              <a:gd name="T21" fmla="*/ 99 h 119"/>
                              <a:gd name="T22" fmla="*/ 0 w 76"/>
                              <a:gd name="T23" fmla="*/ 95 h 119"/>
                              <a:gd name="T24" fmla="*/ 1 w 76"/>
                              <a:gd name="T25" fmla="*/ 94 h 119"/>
                              <a:gd name="T26" fmla="*/ 2 w 76"/>
                              <a:gd name="T27" fmla="*/ 93 h 119"/>
                              <a:gd name="T28" fmla="*/ 5 w 76"/>
                              <a:gd name="T29" fmla="*/ 93 h 119"/>
                              <a:gd name="T30" fmla="*/ 10 w 76"/>
                              <a:gd name="T31" fmla="*/ 96 h 119"/>
                              <a:gd name="T32" fmla="*/ 17 w 76"/>
                              <a:gd name="T33" fmla="*/ 100 h 119"/>
                              <a:gd name="T34" fmla="*/ 28 w 76"/>
                              <a:gd name="T35" fmla="*/ 103 h 119"/>
                              <a:gd name="T36" fmla="*/ 39 w 76"/>
                              <a:gd name="T37" fmla="*/ 103 h 119"/>
                              <a:gd name="T38" fmla="*/ 47 w 76"/>
                              <a:gd name="T39" fmla="*/ 100 h 119"/>
                              <a:gd name="T40" fmla="*/ 53 w 76"/>
                              <a:gd name="T41" fmla="*/ 96 h 119"/>
                              <a:gd name="T42" fmla="*/ 57 w 76"/>
                              <a:gd name="T43" fmla="*/ 90 h 119"/>
                              <a:gd name="T44" fmla="*/ 57 w 76"/>
                              <a:gd name="T45" fmla="*/ 82 h 119"/>
                              <a:gd name="T46" fmla="*/ 52 w 76"/>
                              <a:gd name="T47" fmla="*/ 75 h 119"/>
                              <a:gd name="T48" fmla="*/ 44 w 76"/>
                              <a:gd name="T49" fmla="*/ 70 h 119"/>
                              <a:gd name="T50" fmla="*/ 34 w 76"/>
                              <a:gd name="T51" fmla="*/ 66 h 119"/>
                              <a:gd name="T52" fmla="*/ 25 w 76"/>
                              <a:gd name="T53" fmla="*/ 62 h 119"/>
                              <a:gd name="T54" fmla="*/ 15 w 76"/>
                              <a:gd name="T55" fmla="*/ 57 h 119"/>
                              <a:gd name="T56" fmla="*/ 7 w 76"/>
                              <a:gd name="T57" fmla="*/ 50 h 119"/>
                              <a:gd name="T58" fmla="*/ 2 w 76"/>
                              <a:gd name="T59" fmla="*/ 38 h 119"/>
                              <a:gd name="T60" fmla="*/ 2 w 76"/>
                              <a:gd name="T61" fmla="*/ 26 h 119"/>
                              <a:gd name="T62" fmla="*/ 7 w 76"/>
                              <a:gd name="T63" fmla="*/ 14 h 119"/>
                              <a:gd name="T64" fmla="*/ 17 w 76"/>
                              <a:gd name="T65" fmla="*/ 5 h 119"/>
                              <a:gd name="T66" fmla="*/ 32 w 76"/>
                              <a:gd name="T67" fmla="*/ 0 h 119"/>
                              <a:gd name="T68" fmla="*/ 45 w 76"/>
                              <a:gd name="T69" fmla="*/ 0 h 119"/>
                              <a:gd name="T70" fmla="*/ 54 w 76"/>
                              <a:gd name="T71" fmla="*/ 2 h 119"/>
                              <a:gd name="T72" fmla="*/ 62 w 76"/>
                              <a:gd name="T73" fmla="*/ 4 h 119"/>
                              <a:gd name="T74" fmla="*/ 66 w 76"/>
                              <a:gd name="T75" fmla="*/ 6 h 119"/>
                              <a:gd name="T76" fmla="*/ 69 w 76"/>
                              <a:gd name="T77" fmla="*/ 8 h 119"/>
                              <a:gd name="T78" fmla="*/ 70 w 76"/>
                              <a:gd name="T79" fmla="*/ 9 h 119"/>
                              <a:gd name="T80" fmla="*/ 70 w 76"/>
                              <a:gd name="T81" fmla="*/ 11 h 119"/>
                              <a:gd name="T82" fmla="*/ 70 w 76"/>
                              <a:gd name="T83" fmla="*/ 14 h 119"/>
                              <a:gd name="T84" fmla="*/ 70 w 76"/>
                              <a:gd name="T85" fmla="*/ 18 h 119"/>
                              <a:gd name="T86" fmla="*/ 70 w 76"/>
                              <a:gd name="T87" fmla="*/ 21 h 119"/>
                              <a:gd name="T88" fmla="*/ 69 w 76"/>
                              <a:gd name="T89" fmla="*/ 22 h 119"/>
                              <a:gd name="T90" fmla="*/ 69 w 76"/>
                              <a:gd name="T91" fmla="*/ 24 h 119"/>
                              <a:gd name="T92" fmla="*/ 66 w 76"/>
                              <a:gd name="T93" fmla="*/ 24 h 119"/>
                              <a:gd name="T94" fmla="*/ 63 w 76"/>
                              <a:gd name="T95" fmla="*/ 21 h 119"/>
                              <a:gd name="T96" fmla="*/ 55 w 76"/>
                              <a:gd name="T97" fmla="*/ 18 h 119"/>
                              <a:gd name="T98" fmla="*/ 47 w 76"/>
                              <a:gd name="T99" fmla="*/ 15 h 119"/>
                              <a:gd name="T100" fmla="*/ 37 w 76"/>
                              <a:gd name="T101" fmla="*/ 15 h 119"/>
                              <a:gd name="T102" fmla="*/ 29 w 76"/>
                              <a:gd name="T103" fmla="*/ 18 h 119"/>
                              <a:gd name="T104" fmla="*/ 25 w 76"/>
                              <a:gd name="T105" fmla="*/ 21 h 119"/>
                              <a:gd name="T106" fmla="*/ 22 w 76"/>
                              <a:gd name="T107" fmla="*/ 27 h 119"/>
                              <a:gd name="T108" fmla="*/ 22 w 76"/>
                              <a:gd name="T109" fmla="*/ 35 h 119"/>
                              <a:gd name="T110" fmla="*/ 26 w 76"/>
                              <a:gd name="T111" fmla="*/ 42 h 119"/>
                              <a:gd name="T112" fmla="*/ 34 w 76"/>
                              <a:gd name="T113" fmla="*/ 47 h 119"/>
                              <a:gd name="T114" fmla="*/ 44 w 76"/>
                              <a:gd name="T115" fmla="*/ 51 h 119"/>
                              <a:gd name="T116" fmla="*/ 54 w 76"/>
                              <a:gd name="T117" fmla="*/ 54 h 119"/>
                              <a:gd name="T118" fmla="*/ 64 w 76"/>
                              <a:gd name="T119" fmla="*/ 59 h 119"/>
                              <a:gd name="T120" fmla="*/ 71 w 76"/>
                              <a:gd name="T121" fmla="*/ 67 h 119"/>
                              <a:gd name="T122" fmla="*/ 76 w 76"/>
                              <a:gd name="T123" fmla="*/ 78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76" h="119">
                                <a:moveTo>
                                  <a:pt x="76" y="84"/>
                                </a:moveTo>
                                <a:lnTo>
                                  <a:pt x="76" y="91"/>
                                </a:lnTo>
                                <a:lnTo>
                                  <a:pt x="73" y="99"/>
                                </a:lnTo>
                                <a:lnTo>
                                  <a:pt x="70" y="105"/>
                                </a:lnTo>
                                <a:lnTo>
                                  <a:pt x="64" y="110"/>
                                </a:lnTo>
                                <a:lnTo>
                                  <a:pt x="59" y="114"/>
                                </a:lnTo>
                                <a:lnTo>
                                  <a:pt x="50" y="116"/>
                                </a:lnTo>
                                <a:lnTo>
                                  <a:pt x="43" y="119"/>
                                </a:lnTo>
                                <a:lnTo>
                                  <a:pt x="34" y="119"/>
                                </a:lnTo>
                                <a:lnTo>
                                  <a:pt x="28" y="119"/>
                                </a:lnTo>
                                <a:lnTo>
                                  <a:pt x="23" y="117"/>
                                </a:lnTo>
                                <a:lnTo>
                                  <a:pt x="17" y="117"/>
                                </a:lnTo>
                                <a:lnTo>
                                  <a:pt x="13" y="116"/>
                                </a:lnTo>
                                <a:lnTo>
                                  <a:pt x="10" y="114"/>
                                </a:lnTo>
                                <a:lnTo>
                                  <a:pt x="6" y="112"/>
                                </a:lnTo>
                                <a:lnTo>
                                  <a:pt x="4" y="111"/>
                                </a:lnTo>
                                <a:lnTo>
                                  <a:pt x="2" y="110"/>
                                </a:lnTo>
                                <a:lnTo>
                                  <a:pt x="1" y="109"/>
                                </a:lnTo>
                                <a:lnTo>
                                  <a:pt x="0" y="106"/>
                                </a:lnTo>
                                <a:lnTo>
                                  <a:pt x="0" y="104"/>
                                </a:lnTo>
                                <a:lnTo>
                                  <a:pt x="0" y="101"/>
                                </a:lnTo>
                                <a:lnTo>
                                  <a:pt x="0" y="99"/>
                                </a:lnTo>
                                <a:lnTo>
                                  <a:pt x="0" y="96"/>
                                </a:lnTo>
                                <a:lnTo>
                                  <a:pt x="0" y="95"/>
                                </a:lnTo>
                                <a:lnTo>
                                  <a:pt x="0" y="94"/>
                                </a:lnTo>
                                <a:lnTo>
                                  <a:pt x="1" y="94"/>
                                </a:lnTo>
                                <a:lnTo>
                                  <a:pt x="1" y="93"/>
                                </a:lnTo>
                                <a:lnTo>
                                  <a:pt x="2" y="93"/>
                                </a:lnTo>
                                <a:lnTo>
                                  <a:pt x="4" y="93"/>
                                </a:lnTo>
                                <a:lnTo>
                                  <a:pt x="5" y="93"/>
                                </a:lnTo>
                                <a:lnTo>
                                  <a:pt x="7" y="94"/>
                                </a:lnTo>
                                <a:lnTo>
                                  <a:pt x="10" y="96"/>
                                </a:lnTo>
                                <a:lnTo>
                                  <a:pt x="13" y="98"/>
                                </a:lnTo>
                                <a:lnTo>
                                  <a:pt x="17" y="100"/>
                                </a:lnTo>
                                <a:lnTo>
                                  <a:pt x="22" y="101"/>
                                </a:lnTo>
                                <a:lnTo>
                                  <a:pt x="28" y="103"/>
                                </a:lnTo>
                                <a:lnTo>
                                  <a:pt x="34" y="103"/>
                                </a:lnTo>
                                <a:lnTo>
                                  <a:pt x="39" y="103"/>
                                </a:lnTo>
                                <a:lnTo>
                                  <a:pt x="43" y="101"/>
                                </a:lnTo>
                                <a:lnTo>
                                  <a:pt x="47" y="100"/>
                                </a:lnTo>
                                <a:lnTo>
                                  <a:pt x="50" y="99"/>
                                </a:lnTo>
                                <a:lnTo>
                                  <a:pt x="53" y="96"/>
                                </a:lnTo>
                                <a:lnTo>
                                  <a:pt x="55" y="93"/>
                                </a:lnTo>
                                <a:lnTo>
                                  <a:pt x="57" y="90"/>
                                </a:lnTo>
                                <a:lnTo>
                                  <a:pt x="57" y="85"/>
                                </a:lnTo>
                                <a:lnTo>
                                  <a:pt x="57" y="82"/>
                                </a:lnTo>
                                <a:lnTo>
                                  <a:pt x="54" y="78"/>
                                </a:lnTo>
                                <a:lnTo>
                                  <a:pt x="52" y="75"/>
                                </a:lnTo>
                                <a:lnTo>
                                  <a:pt x="48" y="72"/>
                                </a:lnTo>
                                <a:lnTo>
                                  <a:pt x="44" y="70"/>
                                </a:lnTo>
                                <a:lnTo>
                                  <a:pt x="39" y="68"/>
                                </a:lnTo>
                                <a:lnTo>
                                  <a:pt x="34" y="66"/>
                                </a:lnTo>
                                <a:lnTo>
                                  <a:pt x="29" y="64"/>
                                </a:lnTo>
                                <a:lnTo>
                                  <a:pt x="25" y="62"/>
                                </a:lnTo>
                                <a:lnTo>
                                  <a:pt x="20" y="59"/>
                                </a:lnTo>
                                <a:lnTo>
                                  <a:pt x="15" y="57"/>
                                </a:lnTo>
                                <a:lnTo>
                                  <a:pt x="11" y="53"/>
                                </a:lnTo>
                                <a:lnTo>
                                  <a:pt x="7" y="50"/>
                                </a:lnTo>
                                <a:lnTo>
                                  <a:pt x="5" y="45"/>
                                </a:lnTo>
                                <a:lnTo>
                                  <a:pt x="2" y="38"/>
                                </a:lnTo>
                                <a:lnTo>
                                  <a:pt x="2" y="32"/>
                                </a:lnTo>
                                <a:lnTo>
                                  <a:pt x="2" y="26"/>
                                </a:lnTo>
                                <a:lnTo>
                                  <a:pt x="5" y="20"/>
                                </a:lnTo>
                                <a:lnTo>
                                  <a:pt x="7" y="14"/>
                                </a:lnTo>
                                <a:lnTo>
                                  <a:pt x="12" y="9"/>
                                </a:lnTo>
                                <a:lnTo>
                                  <a:pt x="17" y="5"/>
                                </a:lnTo>
                                <a:lnTo>
                                  <a:pt x="25" y="3"/>
                                </a:lnTo>
                                <a:lnTo>
                                  <a:pt x="32" y="0"/>
                                </a:lnTo>
                                <a:lnTo>
                                  <a:pt x="42" y="0"/>
                                </a:lnTo>
                                <a:lnTo>
                                  <a:pt x="45" y="0"/>
                                </a:lnTo>
                                <a:lnTo>
                                  <a:pt x="50" y="0"/>
                                </a:lnTo>
                                <a:lnTo>
                                  <a:pt x="54" y="2"/>
                                </a:lnTo>
                                <a:lnTo>
                                  <a:pt x="58" y="3"/>
                                </a:lnTo>
                                <a:lnTo>
                                  <a:pt x="62" y="4"/>
                                </a:lnTo>
                                <a:lnTo>
                                  <a:pt x="64" y="5"/>
                                </a:lnTo>
                                <a:lnTo>
                                  <a:pt x="66" y="6"/>
                                </a:lnTo>
                                <a:lnTo>
                                  <a:pt x="68" y="6"/>
                                </a:lnTo>
                                <a:lnTo>
                                  <a:pt x="69" y="8"/>
                                </a:lnTo>
                                <a:lnTo>
                                  <a:pt x="70" y="9"/>
                                </a:lnTo>
                                <a:lnTo>
                                  <a:pt x="70" y="9"/>
                                </a:lnTo>
                                <a:lnTo>
                                  <a:pt x="70" y="10"/>
                                </a:lnTo>
                                <a:lnTo>
                                  <a:pt x="70" y="11"/>
                                </a:lnTo>
                                <a:lnTo>
                                  <a:pt x="70" y="13"/>
                                </a:lnTo>
                                <a:lnTo>
                                  <a:pt x="70" y="14"/>
                                </a:lnTo>
                                <a:lnTo>
                                  <a:pt x="71" y="15"/>
                                </a:lnTo>
                                <a:lnTo>
                                  <a:pt x="70" y="18"/>
                                </a:lnTo>
                                <a:lnTo>
                                  <a:pt x="70" y="19"/>
                                </a:lnTo>
                                <a:lnTo>
                                  <a:pt x="70" y="21"/>
                                </a:lnTo>
                                <a:lnTo>
                                  <a:pt x="70" y="21"/>
                                </a:lnTo>
                                <a:lnTo>
                                  <a:pt x="69" y="22"/>
                                </a:lnTo>
                                <a:lnTo>
                                  <a:pt x="69" y="24"/>
                                </a:lnTo>
                                <a:lnTo>
                                  <a:pt x="69" y="24"/>
                                </a:lnTo>
                                <a:lnTo>
                                  <a:pt x="68" y="24"/>
                                </a:lnTo>
                                <a:lnTo>
                                  <a:pt x="66" y="24"/>
                                </a:lnTo>
                                <a:lnTo>
                                  <a:pt x="64" y="22"/>
                                </a:lnTo>
                                <a:lnTo>
                                  <a:pt x="63" y="21"/>
                                </a:lnTo>
                                <a:lnTo>
                                  <a:pt x="59" y="20"/>
                                </a:lnTo>
                                <a:lnTo>
                                  <a:pt x="55" y="18"/>
                                </a:lnTo>
                                <a:lnTo>
                                  <a:pt x="52" y="16"/>
                                </a:lnTo>
                                <a:lnTo>
                                  <a:pt x="47" y="15"/>
                                </a:lnTo>
                                <a:lnTo>
                                  <a:pt x="42" y="15"/>
                                </a:lnTo>
                                <a:lnTo>
                                  <a:pt x="37" y="15"/>
                                </a:lnTo>
                                <a:lnTo>
                                  <a:pt x="33" y="16"/>
                                </a:lnTo>
                                <a:lnTo>
                                  <a:pt x="29" y="18"/>
                                </a:lnTo>
                                <a:lnTo>
                                  <a:pt x="26" y="20"/>
                                </a:lnTo>
                                <a:lnTo>
                                  <a:pt x="25" y="21"/>
                                </a:lnTo>
                                <a:lnTo>
                                  <a:pt x="22" y="25"/>
                                </a:lnTo>
                                <a:lnTo>
                                  <a:pt x="22" y="27"/>
                                </a:lnTo>
                                <a:lnTo>
                                  <a:pt x="21" y="31"/>
                                </a:lnTo>
                                <a:lnTo>
                                  <a:pt x="22" y="35"/>
                                </a:lnTo>
                                <a:lnTo>
                                  <a:pt x="23" y="38"/>
                                </a:lnTo>
                                <a:lnTo>
                                  <a:pt x="26" y="42"/>
                                </a:lnTo>
                                <a:lnTo>
                                  <a:pt x="29" y="45"/>
                                </a:lnTo>
                                <a:lnTo>
                                  <a:pt x="34" y="47"/>
                                </a:lnTo>
                                <a:lnTo>
                                  <a:pt x="39" y="48"/>
                                </a:lnTo>
                                <a:lnTo>
                                  <a:pt x="44" y="51"/>
                                </a:lnTo>
                                <a:lnTo>
                                  <a:pt x="49" y="52"/>
                                </a:lnTo>
                                <a:lnTo>
                                  <a:pt x="54" y="54"/>
                                </a:lnTo>
                                <a:lnTo>
                                  <a:pt x="59" y="57"/>
                                </a:lnTo>
                                <a:lnTo>
                                  <a:pt x="64" y="59"/>
                                </a:lnTo>
                                <a:lnTo>
                                  <a:pt x="68" y="63"/>
                                </a:lnTo>
                                <a:lnTo>
                                  <a:pt x="71" y="67"/>
                                </a:lnTo>
                                <a:lnTo>
                                  <a:pt x="74" y="72"/>
                                </a:lnTo>
                                <a:lnTo>
                                  <a:pt x="76" y="78"/>
                                </a:lnTo>
                                <a:lnTo>
                                  <a:pt x="76" y="84"/>
                                </a:lnTo>
                                <a:close/>
                              </a:path>
                            </a:pathLst>
                          </a:custGeom>
                          <a:solidFill>
                            <a:srgbClr val="A36666"/>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95" name="Freeform 382"/>
                        <wps:cNvSpPr>
                          <a:spLocks noEditPoints="1"/>
                        </wps:cNvSpPr>
                        <wps:spPr bwMode="auto">
                          <a:xfrm>
                            <a:off x="2886075" y="3868738"/>
                            <a:ext cx="52388" cy="61913"/>
                          </a:xfrm>
                          <a:custGeom>
                            <a:avLst/>
                            <a:gdLst>
                              <a:gd name="T0" fmla="*/ 100 w 100"/>
                              <a:gd name="T1" fmla="*/ 59 h 119"/>
                              <a:gd name="T2" fmla="*/ 95 w 100"/>
                              <a:gd name="T3" fmla="*/ 63 h 119"/>
                              <a:gd name="T4" fmla="*/ 21 w 100"/>
                              <a:gd name="T5" fmla="*/ 63 h 119"/>
                              <a:gd name="T6" fmla="*/ 24 w 100"/>
                              <a:gd name="T7" fmla="*/ 79 h 119"/>
                              <a:gd name="T8" fmla="*/ 29 w 100"/>
                              <a:gd name="T9" fmla="*/ 91 h 119"/>
                              <a:gd name="T10" fmla="*/ 40 w 100"/>
                              <a:gd name="T11" fmla="*/ 100 h 119"/>
                              <a:gd name="T12" fmla="*/ 57 w 100"/>
                              <a:gd name="T13" fmla="*/ 103 h 119"/>
                              <a:gd name="T14" fmla="*/ 70 w 100"/>
                              <a:gd name="T15" fmla="*/ 101 h 119"/>
                              <a:gd name="T16" fmla="*/ 80 w 100"/>
                              <a:gd name="T17" fmla="*/ 99 h 119"/>
                              <a:gd name="T18" fmla="*/ 88 w 100"/>
                              <a:gd name="T19" fmla="*/ 96 h 119"/>
                              <a:gd name="T20" fmla="*/ 93 w 100"/>
                              <a:gd name="T21" fmla="*/ 94 h 119"/>
                              <a:gd name="T22" fmla="*/ 94 w 100"/>
                              <a:gd name="T23" fmla="*/ 95 h 119"/>
                              <a:gd name="T24" fmla="*/ 95 w 100"/>
                              <a:gd name="T25" fmla="*/ 96 h 119"/>
                              <a:gd name="T26" fmla="*/ 95 w 100"/>
                              <a:gd name="T27" fmla="*/ 99 h 119"/>
                              <a:gd name="T28" fmla="*/ 95 w 100"/>
                              <a:gd name="T29" fmla="*/ 103 h 119"/>
                              <a:gd name="T30" fmla="*/ 95 w 100"/>
                              <a:gd name="T31" fmla="*/ 105 h 119"/>
                              <a:gd name="T32" fmla="*/ 95 w 100"/>
                              <a:gd name="T33" fmla="*/ 107 h 119"/>
                              <a:gd name="T34" fmla="*/ 94 w 100"/>
                              <a:gd name="T35" fmla="*/ 109 h 119"/>
                              <a:gd name="T36" fmla="*/ 93 w 100"/>
                              <a:gd name="T37" fmla="*/ 110 h 119"/>
                              <a:gd name="T38" fmla="*/ 89 w 100"/>
                              <a:gd name="T39" fmla="*/ 112 h 119"/>
                              <a:gd name="T40" fmla="*/ 82 w 100"/>
                              <a:gd name="T41" fmla="*/ 115 h 119"/>
                              <a:gd name="T42" fmla="*/ 69 w 100"/>
                              <a:gd name="T43" fmla="*/ 117 h 119"/>
                              <a:gd name="T44" fmla="*/ 54 w 100"/>
                              <a:gd name="T45" fmla="*/ 119 h 119"/>
                              <a:gd name="T46" fmla="*/ 31 w 100"/>
                              <a:gd name="T47" fmla="*/ 115 h 119"/>
                              <a:gd name="T48" fmla="*/ 14 w 100"/>
                              <a:gd name="T49" fmla="*/ 104 h 119"/>
                              <a:gd name="T50" fmla="*/ 4 w 100"/>
                              <a:gd name="T51" fmla="*/ 85 h 119"/>
                              <a:gd name="T52" fmla="*/ 0 w 100"/>
                              <a:gd name="T53" fmla="*/ 59 h 119"/>
                              <a:gd name="T54" fmla="*/ 4 w 100"/>
                              <a:gd name="T55" fmla="*/ 35 h 119"/>
                              <a:gd name="T56" fmla="*/ 14 w 100"/>
                              <a:gd name="T57" fmla="*/ 16 h 119"/>
                              <a:gd name="T58" fmla="*/ 31 w 100"/>
                              <a:gd name="T59" fmla="*/ 4 h 119"/>
                              <a:gd name="T60" fmla="*/ 52 w 100"/>
                              <a:gd name="T61" fmla="*/ 0 h 119"/>
                              <a:gd name="T62" fmla="*/ 74 w 100"/>
                              <a:gd name="T63" fmla="*/ 4 h 119"/>
                              <a:gd name="T64" fmla="*/ 89 w 100"/>
                              <a:gd name="T65" fmla="*/ 15 h 119"/>
                              <a:gd name="T66" fmla="*/ 98 w 100"/>
                              <a:gd name="T67" fmla="*/ 31 h 119"/>
                              <a:gd name="T68" fmla="*/ 100 w 100"/>
                              <a:gd name="T69" fmla="*/ 51 h 119"/>
                              <a:gd name="T70" fmla="*/ 80 w 100"/>
                              <a:gd name="T71" fmla="*/ 48 h 119"/>
                              <a:gd name="T72" fmla="*/ 73 w 100"/>
                              <a:gd name="T73" fmla="*/ 24 h 119"/>
                              <a:gd name="T74" fmla="*/ 52 w 100"/>
                              <a:gd name="T75" fmla="*/ 15 h 119"/>
                              <a:gd name="T76" fmla="*/ 38 w 100"/>
                              <a:gd name="T77" fmla="*/ 18 h 119"/>
                              <a:gd name="T78" fmla="*/ 30 w 100"/>
                              <a:gd name="T79" fmla="*/ 25 h 119"/>
                              <a:gd name="T80" fmla="*/ 24 w 100"/>
                              <a:gd name="T81" fmla="*/ 36 h 119"/>
                              <a:gd name="T82" fmla="*/ 21 w 100"/>
                              <a:gd name="T83" fmla="*/ 48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100" h="119">
                                <a:moveTo>
                                  <a:pt x="100" y="54"/>
                                </a:moveTo>
                                <a:lnTo>
                                  <a:pt x="100" y="59"/>
                                </a:lnTo>
                                <a:lnTo>
                                  <a:pt x="98" y="62"/>
                                </a:lnTo>
                                <a:lnTo>
                                  <a:pt x="95" y="63"/>
                                </a:lnTo>
                                <a:lnTo>
                                  <a:pt x="93" y="63"/>
                                </a:lnTo>
                                <a:lnTo>
                                  <a:pt x="21" y="63"/>
                                </a:lnTo>
                                <a:lnTo>
                                  <a:pt x="21" y="72"/>
                                </a:lnTo>
                                <a:lnTo>
                                  <a:pt x="24" y="79"/>
                                </a:lnTo>
                                <a:lnTo>
                                  <a:pt x="25" y="86"/>
                                </a:lnTo>
                                <a:lnTo>
                                  <a:pt x="29" y="91"/>
                                </a:lnTo>
                                <a:lnTo>
                                  <a:pt x="33" y="96"/>
                                </a:lnTo>
                                <a:lnTo>
                                  <a:pt x="40" y="100"/>
                                </a:lnTo>
                                <a:lnTo>
                                  <a:pt x="47" y="103"/>
                                </a:lnTo>
                                <a:lnTo>
                                  <a:pt x="57" y="103"/>
                                </a:lnTo>
                                <a:lnTo>
                                  <a:pt x="64" y="103"/>
                                </a:lnTo>
                                <a:lnTo>
                                  <a:pt x="70" y="101"/>
                                </a:lnTo>
                                <a:lnTo>
                                  <a:pt x="75" y="100"/>
                                </a:lnTo>
                                <a:lnTo>
                                  <a:pt x="80" y="99"/>
                                </a:lnTo>
                                <a:lnTo>
                                  <a:pt x="85" y="98"/>
                                </a:lnTo>
                                <a:lnTo>
                                  <a:pt x="88" y="96"/>
                                </a:lnTo>
                                <a:lnTo>
                                  <a:pt x="90" y="95"/>
                                </a:lnTo>
                                <a:lnTo>
                                  <a:pt x="93" y="94"/>
                                </a:lnTo>
                                <a:lnTo>
                                  <a:pt x="93" y="95"/>
                                </a:lnTo>
                                <a:lnTo>
                                  <a:pt x="94" y="95"/>
                                </a:lnTo>
                                <a:lnTo>
                                  <a:pt x="94" y="95"/>
                                </a:lnTo>
                                <a:lnTo>
                                  <a:pt x="95" y="96"/>
                                </a:lnTo>
                                <a:lnTo>
                                  <a:pt x="95" y="98"/>
                                </a:lnTo>
                                <a:lnTo>
                                  <a:pt x="95" y="99"/>
                                </a:lnTo>
                                <a:lnTo>
                                  <a:pt x="95" y="100"/>
                                </a:lnTo>
                                <a:lnTo>
                                  <a:pt x="95" y="103"/>
                                </a:lnTo>
                                <a:lnTo>
                                  <a:pt x="95" y="104"/>
                                </a:lnTo>
                                <a:lnTo>
                                  <a:pt x="95" y="105"/>
                                </a:lnTo>
                                <a:lnTo>
                                  <a:pt x="95" y="106"/>
                                </a:lnTo>
                                <a:lnTo>
                                  <a:pt x="95" y="107"/>
                                </a:lnTo>
                                <a:lnTo>
                                  <a:pt x="95" y="107"/>
                                </a:lnTo>
                                <a:lnTo>
                                  <a:pt x="94" y="109"/>
                                </a:lnTo>
                                <a:lnTo>
                                  <a:pt x="94" y="109"/>
                                </a:lnTo>
                                <a:lnTo>
                                  <a:pt x="93" y="110"/>
                                </a:lnTo>
                                <a:lnTo>
                                  <a:pt x="93" y="111"/>
                                </a:lnTo>
                                <a:lnTo>
                                  <a:pt x="89" y="112"/>
                                </a:lnTo>
                                <a:lnTo>
                                  <a:pt x="85" y="114"/>
                                </a:lnTo>
                                <a:lnTo>
                                  <a:pt x="82" y="115"/>
                                </a:lnTo>
                                <a:lnTo>
                                  <a:pt x="75" y="116"/>
                                </a:lnTo>
                                <a:lnTo>
                                  <a:pt x="69" y="117"/>
                                </a:lnTo>
                                <a:lnTo>
                                  <a:pt x="62" y="119"/>
                                </a:lnTo>
                                <a:lnTo>
                                  <a:pt x="54" y="119"/>
                                </a:lnTo>
                                <a:lnTo>
                                  <a:pt x="42" y="119"/>
                                </a:lnTo>
                                <a:lnTo>
                                  <a:pt x="31" y="115"/>
                                </a:lnTo>
                                <a:lnTo>
                                  <a:pt x="21" y="111"/>
                                </a:lnTo>
                                <a:lnTo>
                                  <a:pt x="14" y="104"/>
                                </a:lnTo>
                                <a:lnTo>
                                  <a:pt x="8" y="96"/>
                                </a:lnTo>
                                <a:lnTo>
                                  <a:pt x="4" y="85"/>
                                </a:lnTo>
                                <a:lnTo>
                                  <a:pt x="1" y="74"/>
                                </a:lnTo>
                                <a:lnTo>
                                  <a:pt x="0" y="59"/>
                                </a:lnTo>
                                <a:lnTo>
                                  <a:pt x="1" y="46"/>
                                </a:lnTo>
                                <a:lnTo>
                                  <a:pt x="4" y="35"/>
                                </a:lnTo>
                                <a:lnTo>
                                  <a:pt x="8" y="24"/>
                                </a:lnTo>
                                <a:lnTo>
                                  <a:pt x="14" y="16"/>
                                </a:lnTo>
                                <a:lnTo>
                                  <a:pt x="21" y="9"/>
                                </a:lnTo>
                                <a:lnTo>
                                  <a:pt x="31" y="4"/>
                                </a:lnTo>
                                <a:lnTo>
                                  <a:pt x="41" y="0"/>
                                </a:lnTo>
                                <a:lnTo>
                                  <a:pt x="52" y="0"/>
                                </a:lnTo>
                                <a:lnTo>
                                  <a:pt x="64" y="0"/>
                                </a:lnTo>
                                <a:lnTo>
                                  <a:pt x="74" y="4"/>
                                </a:lnTo>
                                <a:lnTo>
                                  <a:pt x="83" y="9"/>
                                </a:lnTo>
                                <a:lnTo>
                                  <a:pt x="89" y="15"/>
                                </a:lnTo>
                                <a:lnTo>
                                  <a:pt x="94" y="22"/>
                                </a:lnTo>
                                <a:lnTo>
                                  <a:pt x="98" y="31"/>
                                </a:lnTo>
                                <a:lnTo>
                                  <a:pt x="100" y="41"/>
                                </a:lnTo>
                                <a:lnTo>
                                  <a:pt x="100" y="51"/>
                                </a:lnTo>
                                <a:lnTo>
                                  <a:pt x="100" y="54"/>
                                </a:lnTo>
                                <a:close/>
                                <a:moveTo>
                                  <a:pt x="80" y="48"/>
                                </a:moveTo>
                                <a:lnTo>
                                  <a:pt x="79" y="35"/>
                                </a:lnTo>
                                <a:lnTo>
                                  <a:pt x="73" y="24"/>
                                </a:lnTo>
                                <a:lnTo>
                                  <a:pt x="64" y="16"/>
                                </a:lnTo>
                                <a:lnTo>
                                  <a:pt x="52" y="15"/>
                                </a:lnTo>
                                <a:lnTo>
                                  <a:pt x="45" y="16"/>
                                </a:lnTo>
                                <a:lnTo>
                                  <a:pt x="38" y="18"/>
                                </a:lnTo>
                                <a:lnTo>
                                  <a:pt x="33" y="21"/>
                                </a:lnTo>
                                <a:lnTo>
                                  <a:pt x="30" y="25"/>
                                </a:lnTo>
                                <a:lnTo>
                                  <a:pt x="26" y="30"/>
                                </a:lnTo>
                                <a:lnTo>
                                  <a:pt x="24" y="36"/>
                                </a:lnTo>
                                <a:lnTo>
                                  <a:pt x="22" y="42"/>
                                </a:lnTo>
                                <a:lnTo>
                                  <a:pt x="21" y="48"/>
                                </a:lnTo>
                                <a:lnTo>
                                  <a:pt x="80" y="48"/>
                                </a:lnTo>
                                <a:close/>
                              </a:path>
                            </a:pathLst>
                          </a:custGeom>
                          <a:solidFill>
                            <a:srgbClr val="A36666"/>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96" name="Freeform 383"/>
                        <wps:cNvSpPr>
                          <a:spLocks/>
                        </wps:cNvSpPr>
                        <wps:spPr bwMode="auto">
                          <a:xfrm>
                            <a:off x="2986088" y="3846513"/>
                            <a:ext cx="11113" cy="84138"/>
                          </a:xfrm>
                          <a:custGeom>
                            <a:avLst/>
                            <a:gdLst>
                              <a:gd name="T0" fmla="*/ 21 w 21"/>
                              <a:gd name="T1" fmla="*/ 154 h 157"/>
                              <a:gd name="T2" fmla="*/ 19 w 21"/>
                              <a:gd name="T3" fmla="*/ 155 h 157"/>
                              <a:gd name="T4" fmla="*/ 19 w 21"/>
                              <a:gd name="T5" fmla="*/ 155 h 157"/>
                              <a:gd name="T6" fmla="*/ 19 w 21"/>
                              <a:gd name="T7" fmla="*/ 156 h 157"/>
                              <a:gd name="T8" fmla="*/ 18 w 21"/>
                              <a:gd name="T9" fmla="*/ 156 h 157"/>
                              <a:gd name="T10" fmla="*/ 17 w 21"/>
                              <a:gd name="T11" fmla="*/ 156 h 157"/>
                              <a:gd name="T12" fmla="*/ 14 w 21"/>
                              <a:gd name="T13" fmla="*/ 157 h 157"/>
                              <a:gd name="T14" fmla="*/ 12 w 21"/>
                              <a:gd name="T15" fmla="*/ 157 h 157"/>
                              <a:gd name="T16" fmla="*/ 10 w 21"/>
                              <a:gd name="T17" fmla="*/ 157 h 157"/>
                              <a:gd name="T18" fmla="*/ 7 w 21"/>
                              <a:gd name="T19" fmla="*/ 157 h 157"/>
                              <a:gd name="T20" fmla="*/ 5 w 21"/>
                              <a:gd name="T21" fmla="*/ 157 h 157"/>
                              <a:gd name="T22" fmla="*/ 3 w 21"/>
                              <a:gd name="T23" fmla="*/ 156 h 157"/>
                              <a:gd name="T24" fmla="*/ 1 w 21"/>
                              <a:gd name="T25" fmla="*/ 156 h 157"/>
                              <a:gd name="T26" fmla="*/ 1 w 21"/>
                              <a:gd name="T27" fmla="*/ 156 h 157"/>
                              <a:gd name="T28" fmla="*/ 0 w 21"/>
                              <a:gd name="T29" fmla="*/ 155 h 157"/>
                              <a:gd name="T30" fmla="*/ 0 w 21"/>
                              <a:gd name="T31" fmla="*/ 155 h 157"/>
                              <a:gd name="T32" fmla="*/ 0 w 21"/>
                              <a:gd name="T33" fmla="*/ 154 h 157"/>
                              <a:gd name="T34" fmla="*/ 0 w 21"/>
                              <a:gd name="T35" fmla="*/ 3 h 157"/>
                              <a:gd name="T36" fmla="*/ 0 w 21"/>
                              <a:gd name="T37" fmla="*/ 3 h 157"/>
                              <a:gd name="T38" fmla="*/ 0 w 21"/>
                              <a:gd name="T39" fmla="*/ 2 h 157"/>
                              <a:gd name="T40" fmla="*/ 1 w 21"/>
                              <a:gd name="T41" fmla="*/ 2 h 157"/>
                              <a:gd name="T42" fmla="*/ 2 w 21"/>
                              <a:gd name="T43" fmla="*/ 1 h 157"/>
                              <a:gd name="T44" fmla="*/ 3 w 21"/>
                              <a:gd name="T45" fmla="*/ 1 h 157"/>
                              <a:gd name="T46" fmla="*/ 5 w 21"/>
                              <a:gd name="T47" fmla="*/ 1 h 157"/>
                              <a:gd name="T48" fmla="*/ 7 w 21"/>
                              <a:gd name="T49" fmla="*/ 0 h 157"/>
                              <a:gd name="T50" fmla="*/ 10 w 21"/>
                              <a:gd name="T51" fmla="*/ 0 h 157"/>
                              <a:gd name="T52" fmla="*/ 12 w 21"/>
                              <a:gd name="T53" fmla="*/ 0 h 157"/>
                              <a:gd name="T54" fmla="*/ 14 w 21"/>
                              <a:gd name="T55" fmla="*/ 1 h 157"/>
                              <a:gd name="T56" fmla="*/ 17 w 21"/>
                              <a:gd name="T57" fmla="*/ 1 h 157"/>
                              <a:gd name="T58" fmla="*/ 18 w 21"/>
                              <a:gd name="T59" fmla="*/ 1 h 157"/>
                              <a:gd name="T60" fmla="*/ 19 w 21"/>
                              <a:gd name="T61" fmla="*/ 2 h 157"/>
                              <a:gd name="T62" fmla="*/ 19 w 21"/>
                              <a:gd name="T63" fmla="*/ 2 h 157"/>
                              <a:gd name="T64" fmla="*/ 19 w 21"/>
                              <a:gd name="T65" fmla="*/ 3 h 157"/>
                              <a:gd name="T66" fmla="*/ 21 w 21"/>
                              <a:gd name="T67" fmla="*/ 3 h 157"/>
                              <a:gd name="T68" fmla="*/ 21 w 21"/>
                              <a:gd name="T69" fmla="*/ 154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1" h="157">
                                <a:moveTo>
                                  <a:pt x="21" y="154"/>
                                </a:moveTo>
                                <a:lnTo>
                                  <a:pt x="19" y="155"/>
                                </a:lnTo>
                                <a:lnTo>
                                  <a:pt x="19" y="155"/>
                                </a:lnTo>
                                <a:lnTo>
                                  <a:pt x="19" y="156"/>
                                </a:lnTo>
                                <a:lnTo>
                                  <a:pt x="18" y="156"/>
                                </a:lnTo>
                                <a:lnTo>
                                  <a:pt x="17" y="156"/>
                                </a:lnTo>
                                <a:lnTo>
                                  <a:pt x="14" y="157"/>
                                </a:lnTo>
                                <a:lnTo>
                                  <a:pt x="12" y="157"/>
                                </a:lnTo>
                                <a:lnTo>
                                  <a:pt x="10" y="157"/>
                                </a:lnTo>
                                <a:lnTo>
                                  <a:pt x="7" y="157"/>
                                </a:lnTo>
                                <a:lnTo>
                                  <a:pt x="5" y="157"/>
                                </a:lnTo>
                                <a:lnTo>
                                  <a:pt x="3" y="156"/>
                                </a:lnTo>
                                <a:lnTo>
                                  <a:pt x="1" y="156"/>
                                </a:lnTo>
                                <a:lnTo>
                                  <a:pt x="1" y="156"/>
                                </a:lnTo>
                                <a:lnTo>
                                  <a:pt x="0" y="155"/>
                                </a:lnTo>
                                <a:lnTo>
                                  <a:pt x="0" y="155"/>
                                </a:lnTo>
                                <a:lnTo>
                                  <a:pt x="0" y="154"/>
                                </a:lnTo>
                                <a:lnTo>
                                  <a:pt x="0" y="3"/>
                                </a:lnTo>
                                <a:lnTo>
                                  <a:pt x="0" y="3"/>
                                </a:lnTo>
                                <a:lnTo>
                                  <a:pt x="0" y="2"/>
                                </a:lnTo>
                                <a:lnTo>
                                  <a:pt x="1" y="2"/>
                                </a:lnTo>
                                <a:lnTo>
                                  <a:pt x="2" y="1"/>
                                </a:lnTo>
                                <a:lnTo>
                                  <a:pt x="3" y="1"/>
                                </a:lnTo>
                                <a:lnTo>
                                  <a:pt x="5" y="1"/>
                                </a:lnTo>
                                <a:lnTo>
                                  <a:pt x="7" y="0"/>
                                </a:lnTo>
                                <a:lnTo>
                                  <a:pt x="10" y="0"/>
                                </a:lnTo>
                                <a:lnTo>
                                  <a:pt x="12" y="0"/>
                                </a:lnTo>
                                <a:lnTo>
                                  <a:pt x="14" y="1"/>
                                </a:lnTo>
                                <a:lnTo>
                                  <a:pt x="17" y="1"/>
                                </a:lnTo>
                                <a:lnTo>
                                  <a:pt x="18" y="1"/>
                                </a:lnTo>
                                <a:lnTo>
                                  <a:pt x="19" y="2"/>
                                </a:lnTo>
                                <a:lnTo>
                                  <a:pt x="19" y="2"/>
                                </a:lnTo>
                                <a:lnTo>
                                  <a:pt x="19" y="3"/>
                                </a:lnTo>
                                <a:lnTo>
                                  <a:pt x="21" y="3"/>
                                </a:lnTo>
                                <a:lnTo>
                                  <a:pt x="21" y="154"/>
                                </a:lnTo>
                                <a:close/>
                              </a:path>
                            </a:pathLst>
                          </a:custGeom>
                          <a:solidFill>
                            <a:srgbClr val="A36666"/>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97" name="Freeform 384"/>
                        <wps:cNvSpPr>
                          <a:spLocks/>
                        </wps:cNvSpPr>
                        <wps:spPr bwMode="auto">
                          <a:xfrm>
                            <a:off x="3017838" y="3846513"/>
                            <a:ext cx="11113" cy="84138"/>
                          </a:xfrm>
                          <a:custGeom>
                            <a:avLst/>
                            <a:gdLst>
                              <a:gd name="T0" fmla="*/ 21 w 21"/>
                              <a:gd name="T1" fmla="*/ 154 h 157"/>
                              <a:gd name="T2" fmla="*/ 21 w 21"/>
                              <a:gd name="T3" fmla="*/ 155 h 157"/>
                              <a:gd name="T4" fmla="*/ 21 w 21"/>
                              <a:gd name="T5" fmla="*/ 155 h 157"/>
                              <a:gd name="T6" fmla="*/ 20 w 21"/>
                              <a:gd name="T7" fmla="*/ 156 h 157"/>
                              <a:gd name="T8" fmla="*/ 19 w 21"/>
                              <a:gd name="T9" fmla="*/ 156 h 157"/>
                              <a:gd name="T10" fmla="*/ 17 w 21"/>
                              <a:gd name="T11" fmla="*/ 156 h 157"/>
                              <a:gd name="T12" fmla="*/ 16 w 21"/>
                              <a:gd name="T13" fmla="*/ 157 h 157"/>
                              <a:gd name="T14" fmla="*/ 14 w 21"/>
                              <a:gd name="T15" fmla="*/ 157 h 157"/>
                              <a:gd name="T16" fmla="*/ 11 w 21"/>
                              <a:gd name="T17" fmla="*/ 157 h 157"/>
                              <a:gd name="T18" fmla="*/ 8 w 21"/>
                              <a:gd name="T19" fmla="*/ 157 h 157"/>
                              <a:gd name="T20" fmla="*/ 6 w 21"/>
                              <a:gd name="T21" fmla="*/ 157 h 157"/>
                              <a:gd name="T22" fmla="*/ 4 w 21"/>
                              <a:gd name="T23" fmla="*/ 156 h 157"/>
                              <a:gd name="T24" fmla="*/ 3 w 21"/>
                              <a:gd name="T25" fmla="*/ 156 h 157"/>
                              <a:gd name="T26" fmla="*/ 1 w 21"/>
                              <a:gd name="T27" fmla="*/ 156 h 157"/>
                              <a:gd name="T28" fmla="*/ 1 w 21"/>
                              <a:gd name="T29" fmla="*/ 155 h 157"/>
                              <a:gd name="T30" fmla="*/ 0 w 21"/>
                              <a:gd name="T31" fmla="*/ 155 h 157"/>
                              <a:gd name="T32" fmla="*/ 0 w 21"/>
                              <a:gd name="T33" fmla="*/ 154 h 157"/>
                              <a:gd name="T34" fmla="*/ 0 w 21"/>
                              <a:gd name="T35" fmla="*/ 3 h 157"/>
                              <a:gd name="T36" fmla="*/ 0 w 21"/>
                              <a:gd name="T37" fmla="*/ 3 h 157"/>
                              <a:gd name="T38" fmla="*/ 1 w 21"/>
                              <a:gd name="T39" fmla="*/ 2 h 157"/>
                              <a:gd name="T40" fmla="*/ 1 w 21"/>
                              <a:gd name="T41" fmla="*/ 2 h 157"/>
                              <a:gd name="T42" fmla="*/ 3 w 21"/>
                              <a:gd name="T43" fmla="*/ 1 h 157"/>
                              <a:gd name="T44" fmla="*/ 4 w 21"/>
                              <a:gd name="T45" fmla="*/ 1 h 157"/>
                              <a:gd name="T46" fmla="*/ 6 w 21"/>
                              <a:gd name="T47" fmla="*/ 1 h 157"/>
                              <a:gd name="T48" fmla="*/ 8 w 21"/>
                              <a:gd name="T49" fmla="*/ 0 h 157"/>
                              <a:gd name="T50" fmla="*/ 11 w 21"/>
                              <a:gd name="T51" fmla="*/ 0 h 157"/>
                              <a:gd name="T52" fmla="*/ 14 w 21"/>
                              <a:gd name="T53" fmla="*/ 0 h 157"/>
                              <a:gd name="T54" fmla="*/ 16 w 21"/>
                              <a:gd name="T55" fmla="*/ 1 h 157"/>
                              <a:gd name="T56" fmla="*/ 17 w 21"/>
                              <a:gd name="T57" fmla="*/ 1 h 157"/>
                              <a:gd name="T58" fmla="*/ 19 w 21"/>
                              <a:gd name="T59" fmla="*/ 1 h 157"/>
                              <a:gd name="T60" fmla="*/ 20 w 21"/>
                              <a:gd name="T61" fmla="*/ 2 h 157"/>
                              <a:gd name="T62" fmla="*/ 21 w 21"/>
                              <a:gd name="T63" fmla="*/ 2 h 157"/>
                              <a:gd name="T64" fmla="*/ 21 w 21"/>
                              <a:gd name="T65" fmla="*/ 3 h 157"/>
                              <a:gd name="T66" fmla="*/ 21 w 21"/>
                              <a:gd name="T67" fmla="*/ 3 h 157"/>
                              <a:gd name="T68" fmla="*/ 21 w 21"/>
                              <a:gd name="T69" fmla="*/ 154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1" h="157">
                                <a:moveTo>
                                  <a:pt x="21" y="154"/>
                                </a:moveTo>
                                <a:lnTo>
                                  <a:pt x="21" y="155"/>
                                </a:lnTo>
                                <a:lnTo>
                                  <a:pt x="21" y="155"/>
                                </a:lnTo>
                                <a:lnTo>
                                  <a:pt x="20" y="156"/>
                                </a:lnTo>
                                <a:lnTo>
                                  <a:pt x="19" y="156"/>
                                </a:lnTo>
                                <a:lnTo>
                                  <a:pt x="17" y="156"/>
                                </a:lnTo>
                                <a:lnTo>
                                  <a:pt x="16" y="157"/>
                                </a:lnTo>
                                <a:lnTo>
                                  <a:pt x="14" y="157"/>
                                </a:lnTo>
                                <a:lnTo>
                                  <a:pt x="11" y="157"/>
                                </a:lnTo>
                                <a:lnTo>
                                  <a:pt x="8" y="157"/>
                                </a:lnTo>
                                <a:lnTo>
                                  <a:pt x="6" y="157"/>
                                </a:lnTo>
                                <a:lnTo>
                                  <a:pt x="4" y="156"/>
                                </a:lnTo>
                                <a:lnTo>
                                  <a:pt x="3" y="156"/>
                                </a:lnTo>
                                <a:lnTo>
                                  <a:pt x="1" y="156"/>
                                </a:lnTo>
                                <a:lnTo>
                                  <a:pt x="1" y="155"/>
                                </a:lnTo>
                                <a:lnTo>
                                  <a:pt x="0" y="155"/>
                                </a:lnTo>
                                <a:lnTo>
                                  <a:pt x="0" y="154"/>
                                </a:lnTo>
                                <a:lnTo>
                                  <a:pt x="0" y="3"/>
                                </a:lnTo>
                                <a:lnTo>
                                  <a:pt x="0" y="3"/>
                                </a:lnTo>
                                <a:lnTo>
                                  <a:pt x="1" y="2"/>
                                </a:lnTo>
                                <a:lnTo>
                                  <a:pt x="1" y="2"/>
                                </a:lnTo>
                                <a:lnTo>
                                  <a:pt x="3" y="1"/>
                                </a:lnTo>
                                <a:lnTo>
                                  <a:pt x="4" y="1"/>
                                </a:lnTo>
                                <a:lnTo>
                                  <a:pt x="6" y="1"/>
                                </a:lnTo>
                                <a:lnTo>
                                  <a:pt x="8" y="0"/>
                                </a:lnTo>
                                <a:lnTo>
                                  <a:pt x="11" y="0"/>
                                </a:lnTo>
                                <a:lnTo>
                                  <a:pt x="14" y="0"/>
                                </a:lnTo>
                                <a:lnTo>
                                  <a:pt x="16" y="1"/>
                                </a:lnTo>
                                <a:lnTo>
                                  <a:pt x="17" y="1"/>
                                </a:lnTo>
                                <a:lnTo>
                                  <a:pt x="19" y="1"/>
                                </a:lnTo>
                                <a:lnTo>
                                  <a:pt x="20" y="2"/>
                                </a:lnTo>
                                <a:lnTo>
                                  <a:pt x="21" y="2"/>
                                </a:lnTo>
                                <a:lnTo>
                                  <a:pt x="21" y="3"/>
                                </a:lnTo>
                                <a:lnTo>
                                  <a:pt x="21" y="3"/>
                                </a:lnTo>
                                <a:lnTo>
                                  <a:pt x="21" y="154"/>
                                </a:lnTo>
                                <a:close/>
                              </a:path>
                            </a:pathLst>
                          </a:custGeom>
                          <a:solidFill>
                            <a:srgbClr val="A36666"/>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98" name="Freeform 385"/>
                        <wps:cNvSpPr>
                          <a:spLocks noEditPoints="1"/>
                        </wps:cNvSpPr>
                        <wps:spPr bwMode="auto">
                          <a:xfrm>
                            <a:off x="3870325" y="4102100"/>
                            <a:ext cx="50800" cy="82550"/>
                          </a:xfrm>
                          <a:custGeom>
                            <a:avLst/>
                            <a:gdLst>
                              <a:gd name="T0" fmla="*/ 95 w 95"/>
                              <a:gd name="T1" fmla="*/ 57 h 157"/>
                              <a:gd name="T2" fmla="*/ 88 w 95"/>
                              <a:gd name="T3" fmla="*/ 75 h 157"/>
                              <a:gd name="T4" fmla="*/ 73 w 95"/>
                              <a:gd name="T5" fmla="*/ 89 h 157"/>
                              <a:gd name="T6" fmla="*/ 52 w 95"/>
                              <a:gd name="T7" fmla="*/ 95 h 157"/>
                              <a:gd name="T8" fmla="*/ 21 w 95"/>
                              <a:gd name="T9" fmla="*/ 96 h 157"/>
                              <a:gd name="T10" fmla="*/ 21 w 95"/>
                              <a:gd name="T11" fmla="*/ 153 h 157"/>
                              <a:gd name="T12" fmla="*/ 20 w 95"/>
                              <a:gd name="T13" fmla="*/ 154 h 157"/>
                              <a:gd name="T14" fmla="*/ 17 w 95"/>
                              <a:gd name="T15" fmla="*/ 155 h 157"/>
                              <a:gd name="T16" fmla="*/ 14 w 95"/>
                              <a:gd name="T17" fmla="*/ 155 h 157"/>
                              <a:gd name="T18" fmla="*/ 8 w 95"/>
                              <a:gd name="T19" fmla="*/ 155 h 157"/>
                              <a:gd name="T20" fmla="*/ 4 w 95"/>
                              <a:gd name="T21" fmla="*/ 155 h 157"/>
                              <a:gd name="T22" fmla="*/ 1 w 95"/>
                              <a:gd name="T23" fmla="*/ 154 h 157"/>
                              <a:gd name="T24" fmla="*/ 0 w 95"/>
                              <a:gd name="T25" fmla="*/ 153 h 157"/>
                              <a:gd name="T26" fmla="*/ 0 w 95"/>
                              <a:gd name="T27" fmla="*/ 9 h 157"/>
                              <a:gd name="T28" fmla="*/ 3 w 95"/>
                              <a:gd name="T29" fmla="*/ 1 h 157"/>
                              <a:gd name="T30" fmla="*/ 8 w 95"/>
                              <a:gd name="T31" fmla="*/ 0 h 157"/>
                              <a:gd name="T32" fmla="*/ 47 w 95"/>
                              <a:gd name="T33" fmla="*/ 0 h 157"/>
                              <a:gd name="T34" fmla="*/ 56 w 95"/>
                              <a:gd name="T35" fmla="*/ 0 h 157"/>
                              <a:gd name="T36" fmla="*/ 68 w 95"/>
                              <a:gd name="T37" fmla="*/ 4 h 157"/>
                              <a:gd name="T38" fmla="*/ 82 w 95"/>
                              <a:gd name="T39" fmla="*/ 11 h 157"/>
                              <a:gd name="T40" fmla="*/ 90 w 95"/>
                              <a:gd name="T41" fmla="*/ 22 h 157"/>
                              <a:gd name="T42" fmla="*/ 95 w 95"/>
                              <a:gd name="T43" fmla="*/ 37 h 157"/>
                              <a:gd name="T44" fmla="*/ 74 w 95"/>
                              <a:gd name="T45" fmla="*/ 47 h 157"/>
                              <a:gd name="T46" fmla="*/ 70 w 95"/>
                              <a:gd name="T47" fmla="*/ 31 h 157"/>
                              <a:gd name="T48" fmla="*/ 62 w 95"/>
                              <a:gd name="T49" fmla="*/ 21 h 157"/>
                              <a:gd name="T50" fmla="*/ 51 w 95"/>
                              <a:gd name="T51" fmla="*/ 17 h 157"/>
                              <a:gd name="T52" fmla="*/ 40 w 95"/>
                              <a:gd name="T53" fmla="*/ 16 h 157"/>
                              <a:gd name="T54" fmla="*/ 21 w 95"/>
                              <a:gd name="T55" fmla="*/ 79 h 157"/>
                              <a:gd name="T56" fmla="*/ 48 w 95"/>
                              <a:gd name="T57" fmla="*/ 79 h 157"/>
                              <a:gd name="T58" fmla="*/ 61 w 95"/>
                              <a:gd name="T59" fmla="*/ 74 h 157"/>
                              <a:gd name="T60" fmla="*/ 69 w 95"/>
                              <a:gd name="T61" fmla="*/ 65 h 157"/>
                              <a:gd name="T62" fmla="*/ 74 w 95"/>
                              <a:gd name="T63" fmla="*/ 53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95" h="157">
                                <a:moveTo>
                                  <a:pt x="95" y="46"/>
                                </a:moveTo>
                                <a:lnTo>
                                  <a:pt x="95" y="57"/>
                                </a:lnTo>
                                <a:lnTo>
                                  <a:pt x="91" y="67"/>
                                </a:lnTo>
                                <a:lnTo>
                                  <a:pt x="88" y="75"/>
                                </a:lnTo>
                                <a:lnTo>
                                  <a:pt x="80" y="83"/>
                                </a:lnTo>
                                <a:lnTo>
                                  <a:pt x="73" y="89"/>
                                </a:lnTo>
                                <a:lnTo>
                                  <a:pt x="63" y="93"/>
                                </a:lnTo>
                                <a:lnTo>
                                  <a:pt x="52" y="95"/>
                                </a:lnTo>
                                <a:lnTo>
                                  <a:pt x="38" y="96"/>
                                </a:lnTo>
                                <a:lnTo>
                                  <a:pt x="21" y="96"/>
                                </a:lnTo>
                                <a:lnTo>
                                  <a:pt x="21" y="152"/>
                                </a:lnTo>
                                <a:lnTo>
                                  <a:pt x="21" y="153"/>
                                </a:lnTo>
                                <a:lnTo>
                                  <a:pt x="20" y="154"/>
                                </a:lnTo>
                                <a:lnTo>
                                  <a:pt x="20" y="154"/>
                                </a:lnTo>
                                <a:lnTo>
                                  <a:pt x="19" y="155"/>
                                </a:lnTo>
                                <a:lnTo>
                                  <a:pt x="17" y="155"/>
                                </a:lnTo>
                                <a:lnTo>
                                  <a:pt x="15" y="155"/>
                                </a:lnTo>
                                <a:lnTo>
                                  <a:pt x="14" y="155"/>
                                </a:lnTo>
                                <a:lnTo>
                                  <a:pt x="10" y="157"/>
                                </a:lnTo>
                                <a:lnTo>
                                  <a:pt x="8" y="155"/>
                                </a:lnTo>
                                <a:lnTo>
                                  <a:pt x="5" y="155"/>
                                </a:lnTo>
                                <a:lnTo>
                                  <a:pt x="4" y="155"/>
                                </a:lnTo>
                                <a:lnTo>
                                  <a:pt x="3" y="155"/>
                                </a:lnTo>
                                <a:lnTo>
                                  <a:pt x="1" y="154"/>
                                </a:lnTo>
                                <a:lnTo>
                                  <a:pt x="0" y="154"/>
                                </a:lnTo>
                                <a:lnTo>
                                  <a:pt x="0" y="153"/>
                                </a:lnTo>
                                <a:lnTo>
                                  <a:pt x="0" y="152"/>
                                </a:lnTo>
                                <a:lnTo>
                                  <a:pt x="0" y="9"/>
                                </a:lnTo>
                                <a:lnTo>
                                  <a:pt x="0" y="4"/>
                                </a:lnTo>
                                <a:lnTo>
                                  <a:pt x="3" y="1"/>
                                </a:lnTo>
                                <a:lnTo>
                                  <a:pt x="5" y="0"/>
                                </a:lnTo>
                                <a:lnTo>
                                  <a:pt x="8" y="0"/>
                                </a:lnTo>
                                <a:lnTo>
                                  <a:pt x="42" y="0"/>
                                </a:lnTo>
                                <a:lnTo>
                                  <a:pt x="47" y="0"/>
                                </a:lnTo>
                                <a:lnTo>
                                  <a:pt x="51" y="0"/>
                                </a:lnTo>
                                <a:lnTo>
                                  <a:pt x="56" y="0"/>
                                </a:lnTo>
                                <a:lnTo>
                                  <a:pt x="62" y="1"/>
                                </a:lnTo>
                                <a:lnTo>
                                  <a:pt x="68" y="4"/>
                                </a:lnTo>
                                <a:lnTo>
                                  <a:pt x="75" y="8"/>
                                </a:lnTo>
                                <a:lnTo>
                                  <a:pt x="82" y="11"/>
                                </a:lnTo>
                                <a:lnTo>
                                  <a:pt x="86" y="16"/>
                                </a:lnTo>
                                <a:lnTo>
                                  <a:pt x="90" y="22"/>
                                </a:lnTo>
                                <a:lnTo>
                                  <a:pt x="93" y="30"/>
                                </a:lnTo>
                                <a:lnTo>
                                  <a:pt x="95" y="37"/>
                                </a:lnTo>
                                <a:lnTo>
                                  <a:pt x="95" y="46"/>
                                </a:lnTo>
                                <a:close/>
                                <a:moveTo>
                                  <a:pt x="74" y="47"/>
                                </a:moveTo>
                                <a:lnTo>
                                  <a:pt x="73" y="38"/>
                                </a:lnTo>
                                <a:lnTo>
                                  <a:pt x="70" y="31"/>
                                </a:lnTo>
                                <a:lnTo>
                                  <a:pt x="67" y="25"/>
                                </a:lnTo>
                                <a:lnTo>
                                  <a:pt x="62" y="21"/>
                                </a:lnTo>
                                <a:lnTo>
                                  <a:pt x="56" y="19"/>
                                </a:lnTo>
                                <a:lnTo>
                                  <a:pt x="51" y="17"/>
                                </a:lnTo>
                                <a:lnTo>
                                  <a:pt x="45" y="17"/>
                                </a:lnTo>
                                <a:lnTo>
                                  <a:pt x="40" y="16"/>
                                </a:lnTo>
                                <a:lnTo>
                                  <a:pt x="21" y="16"/>
                                </a:lnTo>
                                <a:lnTo>
                                  <a:pt x="21" y="79"/>
                                </a:lnTo>
                                <a:lnTo>
                                  <a:pt x="40" y="79"/>
                                </a:lnTo>
                                <a:lnTo>
                                  <a:pt x="48" y="79"/>
                                </a:lnTo>
                                <a:lnTo>
                                  <a:pt x="54" y="77"/>
                                </a:lnTo>
                                <a:lnTo>
                                  <a:pt x="61" y="74"/>
                                </a:lnTo>
                                <a:lnTo>
                                  <a:pt x="66" y="70"/>
                                </a:lnTo>
                                <a:lnTo>
                                  <a:pt x="69" y="65"/>
                                </a:lnTo>
                                <a:lnTo>
                                  <a:pt x="72" y="59"/>
                                </a:lnTo>
                                <a:lnTo>
                                  <a:pt x="74" y="53"/>
                                </a:lnTo>
                                <a:lnTo>
                                  <a:pt x="74" y="47"/>
                                </a:lnTo>
                                <a:close/>
                              </a:path>
                            </a:pathLst>
                          </a:custGeom>
                          <a:solidFill>
                            <a:srgbClr val="A36666"/>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199" name="Freeform 386"/>
                        <wps:cNvSpPr>
                          <a:spLocks/>
                        </wps:cNvSpPr>
                        <wps:spPr bwMode="auto">
                          <a:xfrm>
                            <a:off x="3937000" y="4095750"/>
                            <a:ext cx="49213" cy="88900"/>
                          </a:xfrm>
                          <a:custGeom>
                            <a:avLst/>
                            <a:gdLst>
                              <a:gd name="T0" fmla="*/ 93 w 93"/>
                              <a:gd name="T1" fmla="*/ 165 h 169"/>
                              <a:gd name="T2" fmla="*/ 92 w 93"/>
                              <a:gd name="T3" fmla="*/ 166 h 169"/>
                              <a:gd name="T4" fmla="*/ 91 w 93"/>
                              <a:gd name="T5" fmla="*/ 167 h 169"/>
                              <a:gd name="T6" fmla="*/ 86 w 93"/>
                              <a:gd name="T7" fmla="*/ 167 h 169"/>
                              <a:gd name="T8" fmla="*/ 81 w 93"/>
                              <a:gd name="T9" fmla="*/ 167 h 169"/>
                              <a:gd name="T10" fmla="*/ 77 w 93"/>
                              <a:gd name="T11" fmla="*/ 167 h 169"/>
                              <a:gd name="T12" fmla="*/ 75 w 93"/>
                              <a:gd name="T13" fmla="*/ 166 h 169"/>
                              <a:gd name="T14" fmla="*/ 74 w 93"/>
                              <a:gd name="T15" fmla="*/ 165 h 169"/>
                              <a:gd name="T16" fmla="*/ 74 w 93"/>
                              <a:gd name="T17" fmla="*/ 101 h 169"/>
                              <a:gd name="T18" fmla="*/ 72 w 93"/>
                              <a:gd name="T19" fmla="*/ 86 h 169"/>
                              <a:gd name="T20" fmla="*/ 67 w 93"/>
                              <a:gd name="T21" fmla="*/ 76 h 169"/>
                              <a:gd name="T22" fmla="*/ 61 w 93"/>
                              <a:gd name="T23" fmla="*/ 70 h 169"/>
                              <a:gd name="T24" fmla="*/ 50 w 93"/>
                              <a:gd name="T25" fmla="*/ 68 h 169"/>
                              <a:gd name="T26" fmla="*/ 35 w 93"/>
                              <a:gd name="T27" fmla="*/ 72 h 169"/>
                              <a:gd name="T28" fmla="*/ 21 w 93"/>
                              <a:gd name="T29" fmla="*/ 89 h 169"/>
                              <a:gd name="T30" fmla="*/ 21 w 93"/>
                              <a:gd name="T31" fmla="*/ 165 h 169"/>
                              <a:gd name="T32" fmla="*/ 19 w 93"/>
                              <a:gd name="T33" fmla="*/ 166 h 169"/>
                              <a:gd name="T34" fmla="*/ 17 w 93"/>
                              <a:gd name="T35" fmla="*/ 167 h 169"/>
                              <a:gd name="T36" fmla="*/ 13 w 93"/>
                              <a:gd name="T37" fmla="*/ 167 h 169"/>
                              <a:gd name="T38" fmla="*/ 7 w 93"/>
                              <a:gd name="T39" fmla="*/ 167 h 169"/>
                              <a:gd name="T40" fmla="*/ 3 w 93"/>
                              <a:gd name="T41" fmla="*/ 167 h 169"/>
                              <a:gd name="T42" fmla="*/ 1 w 93"/>
                              <a:gd name="T43" fmla="*/ 166 h 169"/>
                              <a:gd name="T44" fmla="*/ 1 w 93"/>
                              <a:gd name="T45" fmla="*/ 165 h 169"/>
                              <a:gd name="T46" fmla="*/ 0 w 93"/>
                              <a:gd name="T47" fmla="*/ 4 h 169"/>
                              <a:gd name="T48" fmla="*/ 1 w 93"/>
                              <a:gd name="T49" fmla="*/ 2 h 169"/>
                              <a:gd name="T50" fmla="*/ 2 w 93"/>
                              <a:gd name="T51" fmla="*/ 1 h 169"/>
                              <a:gd name="T52" fmla="*/ 6 w 93"/>
                              <a:gd name="T53" fmla="*/ 0 h 169"/>
                              <a:gd name="T54" fmla="*/ 11 w 93"/>
                              <a:gd name="T55" fmla="*/ 0 h 169"/>
                              <a:gd name="T56" fmla="*/ 16 w 93"/>
                              <a:gd name="T57" fmla="*/ 0 h 169"/>
                              <a:gd name="T58" fmla="*/ 18 w 93"/>
                              <a:gd name="T59" fmla="*/ 1 h 169"/>
                              <a:gd name="T60" fmla="*/ 19 w 93"/>
                              <a:gd name="T61" fmla="*/ 2 h 169"/>
                              <a:gd name="T62" fmla="*/ 21 w 93"/>
                              <a:gd name="T63" fmla="*/ 4 h 169"/>
                              <a:gd name="T64" fmla="*/ 29 w 93"/>
                              <a:gd name="T65" fmla="*/ 60 h 169"/>
                              <a:gd name="T66" fmla="*/ 46 w 93"/>
                              <a:gd name="T67" fmla="*/ 52 h 169"/>
                              <a:gd name="T68" fmla="*/ 65 w 93"/>
                              <a:gd name="T69" fmla="*/ 52 h 169"/>
                              <a:gd name="T70" fmla="*/ 80 w 93"/>
                              <a:gd name="T71" fmla="*/ 59 h 169"/>
                              <a:gd name="T72" fmla="*/ 90 w 93"/>
                              <a:gd name="T73" fmla="*/ 70 h 169"/>
                              <a:gd name="T74" fmla="*/ 93 w 93"/>
                              <a:gd name="T75" fmla="*/ 87 h 169"/>
                              <a:gd name="T76" fmla="*/ 93 w 93"/>
                              <a:gd name="T77" fmla="*/ 164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93" h="169">
                                <a:moveTo>
                                  <a:pt x="93" y="164"/>
                                </a:moveTo>
                                <a:lnTo>
                                  <a:pt x="93" y="165"/>
                                </a:lnTo>
                                <a:lnTo>
                                  <a:pt x="93" y="166"/>
                                </a:lnTo>
                                <a:lnTo>
                                  <a:pt x="92" y="166"/>
                                </a:lnTo>
                                <a:lnTo>
                                  <a:pt x="92" y="167"/>
                                </a:lnTo>
                                <a:lnTo>
                                  <a:pt x="91" y="167"/>
                                </a:lnTo>
                                <a:lnTo>
                                  <a:pt x="88" y="167"/>
                                </a:lnTo>
                                <a:lnTo>
                                  <a:pt x="86" y="167"/>
                                </a:lnTo>
                                <a:lnTo>
                                  <a:pt x="83" y="169"/>
                                </a:lnTo>
                                <a:lnTo>
                                  <a:pt x="81" y="167"/>
                                </a:lnTo>
                                <a:lnTo>
                                  <a:pt x="78" y="167"/>
                                </a:lnTo>
                                <a:lnTo>
                                  <a:pt x="77" y="167"/>
                                </a:lnTo>
                                <a:lnTo>
                                  <a:pt x="76" y="167"/>
                                </a:lnTo>
                                <a:lnTo>
                                  <a:pt x="75" y="166"/>
                                </a:lnTo>
                                <a:lnTo>
                                  <a:pt x="74" y="166"/>
                                </a:lnTo>
                                <a:lnTo>
                                  <a:pt x="74" y="165"/>
                                </a:lnTo>
                                <a:lnTo>
                                  <a:pt x="74" y="164"/>
                                </a:lnTo>
                                <a:lnTo>
                                  <a:pt x="74" y="101"/>
                                </a:lnTo>
                                <a:lnTo>
                                  <a:pt x="74" y="92"/>
                                </a:lnTo>
                                <a:lnTo>
                                  <a:pt x="72" y="86"/>
                                </a:lnTo>
                                <a:lnTo>
                                  <a:pt x="71" y="81"/>
                                </a:lnTo>
                                <a:lnTo>
                                  <a:pt x="67" y="76"/>
                                </a:lnTo>
                                <a:lnTo>
                                  <a:pt x="65" y="72"/>
                                </a:lnTo>
                                <a:lnTo>
                                  <a:pt x="61" y="70"/>
                                </a:lnTo>
                                <a:lnTo>
                                  <a:pt x="56" y="68"/>
                                </a:lnTo>
                                <a:lnTo>
                                  <a:pt x="50" y="68"/>
                                </a:lnTo>
                                <a:lnTo>
                                  <a:pt x="43" y="69"/>
                                </a:lnTo>
                                <a:lnTo>
                                  <a:pt x="35" y="72"/>
                                </a:lnTo>
                                <a:lnTo>
                                  <a:pt x="28" y="79"/>
                                </a:lnTo>
                                <a:lnTo>
                                  <a:pt x="21" y="89"/>
                                </a:lnTo>
                                <a:lnTo>
                                  <a:pt x="21" y="164"/>
                                </a:lnTo>
                                <a:lnTo>
                                  <a:pt x="21" y="165"/>
                                </a:lnTo>
                                <a:lnTo>
                                  <a:pt x="19" y="166"/>
                                </a:lnTo>
                                <a:lnTo>
                                  <a:pt x="19" y="166"/>
                                </a:lnTo>
                                <a:lnTo>
                                  <a:pt x="18" y="167"/>
                                </a:lnTo>
                                <a:lnTo>
                                  <a:pt x="17" y="167"/>
                                </a:lnTo>
                                <a:lnTo>
                                  <a:pt x="16" y="167"/>
                                </a:lnTo>
                                <a:lnTo>
                                  <a:pt x="13" y="167"/>
                                </a:lnTo>
                                <a:lnTo>
                                  <a:pt x="11" y="169"/>
                                </a:lnTo>
                                <a:lnTo>
                                  <a:pt x="7" y="167"/>
                                </a:lnTo>
                                <a:lnTo>
                                  <a:pt x="6" y="167"/>
                                </a:lnTo>
                                <a:lnTo>
                                  <a:pt x="3" y="167"/>
                                </a:lnTo>
                                <a:lnTo>
                                  <a:pt x="2" y="167"/>
                                </a:lnTo>
                                <a:lnTo>
                                  <a:pt x="1" y="166"/>
                                </a:lnTo>
                                <a:lnTo>
                                  <a:pt x="1" y="166"/>
                                </a:lnTo>
                                <a:lnTo>
                                  <a:pt x="1" y="165"/>
                                </a:lnTo>
                                <a:lnTo>
                                  <a:pt x="0" y="164"/>
                                </a:lnTo>
                                <a:lnTo>
                                  <a:pt x="0" y="4"/>
                                </a:lnTo>
                                <a:lnTo>
                                  <a:pt x="1" y="2"/>
                                </a:lnTo>
                                <a:lnTo>
                                  <a:pt x="1" y="2"/>
                                </a:lnTo>
                                <a:lnTo>
                                  <a:pt x="1" y="1"/>
                                </a:lnTo>
                                <a:lnTo>
                                  <a:pt x="2" y="1"/>
                                </a:lnTo>
                                <a:lnTo>
                                  <a:pt x="3" y="0"/>
                                </a:lnTo>
                                <a:lnTo>
                                  <a:pt x="6" y="0"/>
                                </a:lnTo>
                                <a:lnTo>
                                  <a:pt x="7" y="0"/>
                                </a:lnTo>
                                <a:lnTo>
                                  <a:pt x="11" y="0"/>
                                </a:lnTo>
                                <a:lnTo>
                                  <a:pt x="13" y="0"/>
                                </a:lnTo>
                                <a:lnTo>
                                  <a:pt x="16" y="0"/>
                                </a:lnTo>
                                <a:lnTo>
                                  <a:pt x="17" y="0"/>
                                </a:lnTo>
                                <a:lnTo>
                                  <a:pt x="18" y="1"/>
                                </a:lnTo>
                                <a:lnTo>
                                  <a:pt x="19" y="1"/>
                                </a:lnTo>
                                <a:lnTo>
                                  <a:pt x="19" y="2"/>
                                </a:lnTo>
                                <a:lnTo>
                                  <a:pt x="21" y="2"/>
                                </a:lnTo>
                                <a:lnTo>
                                  <a:pt x="21" y="4"/>
                                </a:lnTo>
                                <a:lnTo>
                                  <a:pt x="21" y="69"/>
                                </a:lnTo>
                                <a:lnTo>
                                  <a:pt x="29" y="60"/>
                                </a:lnTo>
                                <a:lnTo>
                                  <a:pt x="38" y="55"/>
                                </a:lnTo>
                                <a:lnTo>
                                  <a:pt x="46" y="52"/>
                                </a:lnTo>
                                <a:lnTo>
                                  <a:pt x="55" y="50"/>
                                </a:lnTo>
                                <a:lnTo>
                                  <a:pt x="65" y="52"/>
                                </a:lnTo>
                                <a:lnTo>
                                  <a:pt x="72" y="54"/>
                                </a:lnTo>
                                <a:lnTo>
                                  <a:pt x="80" y="59"/>
                                </a:lnTo>
                                <a:lnTo>
                                  <a:pt x="85" y="64"/>
                                </a:lnTo>
                                <a:lnTo>
                                  <a:pt x="90" y="70"/>
                                </a:lnTo>
                                <a:lnTo>
                                  <a:pt x="92" y="79"/>
                                </a:lnTo>
                                <a:lnTo>
                                  <a:pt x="93" y="87"/>
                                </a:lnTo>
                                <a:lnTo>
                                  <a:pt x="93" y="98"/>
                                </a:lnTo>
                                <a:lnTo>
                                  <a:pt x="93" y="164"/>
                                </a:lnTo>
                                <a:close/>
                              </a:path>
                            </a:pathLst>
                          </a:custGeom>
                          <a:solidFill>
                            <a:srgbClr val="A36666"/>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00" name="Freeform 387"/>
                        <wps:cNvSpPr>
                          <a:spLocks noEditPoints="1"/>
                        </wps:cNvSpPr>
                        <wps:spPr bwMode="auto">
                          <a:xfrm>
                            <a:off x="4002088" y="4121150"/>
                            <a:ext cx="46038" cy="63500"/>
                          </a:xfrm>
                          <a:custGeom>
                            <a:avLst/>
                            <a:gdLst>
                              <a:gd name="T0" fmla="*/ 88 w 88"/>
                              <a:gd name="T1" fmla="*/ 116 h 120"/>
                              <a:gd name="T2" fmla="*/ 86 w 88"/>
                              <a:gd name="T3" fmla="*/ 117 h 120"/>
                              <a:gd name="T4" fmla="*/ 82 w 88"/>
                              <a:gd name="T5" fmla="*/ 117 h 120"/>
                              <a:gd name="T6" fmla="*/ 76 w 88"/>
                              <a:gd name="T7" fmla="*/ 117 h 120"/>
                              <a:gd name="T8" fmla="*/ 72 w 88"/>
                              <a:gd name="T9" fmla="*/ 117 h 120"/>
                              <a:gd name="T10" fmla="*/ 71 w 88"/>
                              <a:gd name="T11" fmla="*/ 116 h 120"/>
                              <a:gd name="T12" fmla="*/ 71 w 88"/>
                              <a:gd name="T13" fmla="*/ 104 h 120"/>
                              <a:gd name="T14" fmla="*/ 55 w 88"/>
                              <a:gd name="T15" fmla="*/ 115 h 120"/>
                              <a:gd name="T16" fmla="*/ 37 w 88"/>
                              <a:gd name="T17" fmla="*/ 120 h 120"/>
                              <a:gd name="T18" fmla="*/ 21 w 88"/>
                              <a:gd name="T19" fmla="*/ 117 h 120"/>
                              <a:gd name="T20" fmla="*/ 10 w 88"/>
                              <a:gd name="T21" fmla="*/ 111 h 120"/>
                              <a:gd name="T22" fmla="*/ 2 w 88"/>
                              <a:gd name="T23" fmla="*/ 100 h 120"/>
                              <a:gd name="T24" fmla="*/ 0 w 88"/>
                              <a:gd name="T25" fmla="*/ 87 h 120"/>
                              <a:gd name="T26" fmla="*/ 4 w 88"/>
                              <a:gd name="T27" fmla="*/ 71 h 120"/>
                              <a:gd name="T28" fmla="*/ 13 w 88"/>
                              <a:gd name="T29" fmla="*/ 59 h 120"/>
                              <a:gd name="T30" fmla="*/ 31 w 88"/>
                              <a:gd name="T31" fmla="*/ 53 h 120"/>
                              <a:gd name="T32" fmla="*/ 54 w 88"/>
                              <a:gd name="T33" fmla="*/ 51 h 120"/>
                              <a:gd name="T34" fmla="*/ 69 w 88"/>
                              <a:gd name="T35" fmla="*/ 42 h 120"/>
                              <a:gd name="T36" fmla="*/ 68 w 88"/>
                              <a:gd name="T37" fmla="*/ 31 h 120"/>
                              <a:gd name="T38" fmla="*/ 63 w 88"/>
                              <a:gd name="T39" fmla="*/ 24 h 120"/>
                              <a:gd name="T40" fmla="*/ 55 w 88"/>
                              <a:gd name="T41" fmla="*/ 19 h 120"/>
                              <a:gd name="T42" fmla="*/ 44 w 88"/>
                              <a:gd name="T43" fmla="*/ 16 h 120"/>
                              <a:gd name="T44" fmla="*/ 31 w 88"/>
                              <a:gd name="T45" fmla="*/ 19 h 120"/>
                              <a:gd name="T46" fmla="*/ 21 w 88"/>
                              <a:gd name="T47" fmla="*/ 22 h 120"/>
                              <a:gd name="T48" fmla="*/ 13 w 88"/>
                              <a:gd name="T49" fmla="*/ 26 h 120"/>
                              <a:gd name="T50" fmla="*/ 8 w 88"/>
                              <a:gd name="T51" fmla="*/ 27 h 120"/>
                              <a:gd name="T52" fmla="*/ 7 w 88"/>
                              <a:gd name="T53" fmla="*/ 27 h 120"/>
                              <a:gd name="T54" fmla="*/ 6 w 88"/>
                              <a:gd name="T55" fmla="*/ 26 h 120"/>
                              <a:gd name="T56" fmla="*/ 5 w 88"/>
                              <a:gd name="T57" fmla="*/ 24 h 120"/>
                              <a:gd name="T58" fmla="*/ 5 w 88"/>
                              <a:gd name="T59" fmla="*/ 20 h 120"/>
                              <a:gd name="T60" fmla="*/ 5 w 88"/>
                              <a:gd name="T61" fmla="*/ 15 h 120"/>
                              <a:gd name="T62" fmla="*/ 7 w 88"/>
                              <a:gd name="T63" fmla="*/ 13 h 120"/>
                              <a:gd name="T64" fmla="*/ 12 w 88"/>
                              <a:gd name="T65" fmla="*/ 9 h 120"/>
                              <a:gd name="T66" fmla="*/ 22 w 88"/>
                              <a:gd name="T67" fmla="*/ 5 h 120"/>
                              <a:gd name="T68" fmla="*/ 33 w 88"/>
                              <a:gd name="T69" fmla="*/ 2 h 120"/>
                              <a:gd name="T70" fmla="*/ 45 w 88"/>
                              <a:gd name="T71" fmla="*/ 0 h 120"/>
                              <a:gd name="T72" fmla="*/ 65 w 88"/>
                              <a:gd name="T73" fmla="*/ 3 h 120"/>
                              <a:gd name="T74" fmla="*/ 79 w 88"/>
                              <a:gd name="T75" fmla="*/ 11 h 120"/>
                              <a:gd name="T76" fmla="*/ 86 w 88"/>
                              <a:gd name="T77" fmla="*/ 24 h 120"/>
                              <a:gd name="T78" fmla="*/ 88 w 88"/>
                              <a:gd name="T79" fmla="*/ 41 h 120"/>
                              <a:gd name="T80" fmla="*/ 69 w 88"/>
                              <a:gd name="T81" fmla="*/ 64 h 120"/>
                              <a:gd name="T82" fmla="*/ 44 w 88"/>
                              <a:gd name="T83" fmla="*/ 66 h 120"/>
                              <a:gd name="T84" fmla="*/ 32 w 88"/>
                              <a:gd name="T85" fmla="*/ 68 h 120"/>
                              <a:gd name="T86" fmla="*/ 23 w 88"/>
                              <a:gd name="T87" fmla="*/ 73 h 120"/>
                              <a:gd name="T88" fmla="*/ 20 w 88"/>
                              <a:gd name="T89" fmla="*/ 80 h 120"/>
                              <a:gd name="T90" fmla="*/ 21 w 88"/>
                              <a:gd name="T91" fmla="*/ 94 h 120"/>
                              <a:gd name="T92" fmla="*/ 31 w 88"/>
                              <a:gd name="T93" fmla="*/ 104 h 120"/>
                              <a:gd name="T94" fmla="*/ 48 w 88"/>
                              <a:gd name="T95" fmla="*/ 104 h 120"/>
                              <a:gd name="T96" fmla="*/ 61 w 88"/>
                              <a:gd name="T97" fmla="*/ 95 h 120"/>
                              <a:gd name="T98" fmla="*/ 69 w 88"/>
                              <a:gd name="T99" fmla="*/ 64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88" h="120">
                                <a:moveTo>
                                  <a:pt x="88" y="115"/>
                                </a:moveTo>
                                <a:lnTo>
                                  <a:pt x="88" y="116"/>
                                </a:lnTo>
                                <a:lnTo>
                                  <a:pt x="87" y="116"/>
                                </a:lnTo>
                                <a:lnTo>
                                  <a:pt x="86" y="117"/>
                                </a:lnTo>
                                <a:lnTo>
                                  <a:pt x="85" y="117"/>
                                </a:lnTo>
                                <a:lnTo>
                                  <a:pt x="82" y="117"/>
                                </a:lnTo>
                                <a:lnTo>
                                  <a:pt x="80" y="119"/>
                                </a:lnTo>
                                <a:lnTo>
                                  <a:pt x="76" y="117"/>
                                </a:lnTo>
                                <a:lnTo>
                                  <a:pt x="75" y="117"/>
                                </a:lnTo>
                                <a:lnTo>
                                  <a:pt x="72" y="117"/>
                                </a:lnTo>
                                <a:lnTo>
                                  <a:pt x="72" y="116"/>
                                </a:lnTo>
                                <a:lnTo>
                                  <a:pt x="71" y="116"/>
                                </a:lnTo>
                                <a:lnTo>
                                  <a:pt x="71" y="115"/>
                                </a:lnTo>
                                <a:lnTo>
                                  <a:pt x="71" y="104"/>
                                </a:lnTo>
                                <a:lnTo>
                                  <a:pt x="64" y="110"/>
                                </a:lnTo>
                                <a:lnTo>
                                  <a:pt x="55" y="115"/>
                                </a:lnTo>
                                <a:lnTo>
                                  <a:pt x="47" y="119"/>
                                </a:lnTo>
                                <a:lnTo>
                                  <a:pt x="37" y="120"/>
                                </a:lnTo>
                                <a:lnTo>
                                  <a:pt x="28" y="119"/>
                                </a:lnTo>
                                <a:lnTo>
                                  <a:pt x="21" y="117"/>
                                </a:lnTo>
                                <a:lnTo>
                                  <a:pt x="15" y="115"/>
                                </a:lnTo>
                                <a:lnTo>
                                  <a:pt x="10" y="111"/>
                                </a:lnTo>
                                <a:lnTo>
                                  <a:pt x="5" y="106"/>
                                </a:lnTo>
                                <a:lnTo>
                                  <a:pt x="2" y="100"/>
                                </a:lnTo>
                                <a:lnTo>
                                  <a:pt x="0" y="94"/>
                                </a:lnTo>
                                <a:lnTo>
                                  <a:pt x="0" y="87"/>
                                </a:lnTo>
                                <a:lnTo>
                                  <a:pt x="0" y="78"/>
                                </a:lnTo>
                                <a:lnTo>
                                  <a:pt x="4" y="71"/>
                                </a:lnTo>
                                <a:lnTo>
                                  <a:pt x="7" y="64"/>
                                </a:lnTo>
                                <a:lnTo>
                                  <a:pt x="13" y="59"/>
                                </a:lnTo>
                                <a:lnTo>
                                  <a:pt x="21" y="56"/>
                                </a:lnTo>
                                <a:lnTo>
                                  <a:pt x="31" y="53"/>
                                </a:lnTo>
                                <a:lnTo>
                                  <a:pt x="42" y="51"/>
                                </a:lnTo>
                                <a:lnTo>
                                  <a:pt x="54" y="51"/>
                                </a:lnTo>
                                <a:lnTo>
                                  <a:pt x="69" y="51"/>
                                </a:lnTo>
                                <a:lnTo>
                                  <a:pt x="69" y="42"/>
                                </a:lnTo>
                                <a:lnTo>
                                  <a:pt x="69" y="36"/>
                                </a:lnTo>
                                <a:lnTo>
                                  <a:pt x="68" y="31"/>
                                </a:lnTo>
                                <a:lnTo>
                                  <a:pt x="65" y="26"/>
                                </a:lnTo>
                                <a:lnTo>
                                  <a:pt x="63" y="24"/>
                                </a:lnTo>
                                <a:lnTo>
                                  <a:pt x="60" y="20"/>
                                </a:lnTo>
                                <a:lnTo>
                                  <a:pt x="55" y="19"/>
                                </a:lnTo>
                                <a:lnTo>
                                  <a:pt x="50" y="18"/>
                                </a:lnTo>
                                <a:lnTo>
                                  <a:pt x="44" y="16"/>
                                </a:lnTo>
                                <a:lnTo>
                                  <a:pt x="37" y="18"/>
                                </a:lnTo>
                                <a:lnTo>
                                  <a:pt x="31" y="19"/>
                                </a:lnTo>
                                <a:lnTo>
                                  <a:pt x="24" y="20"/>
                                </a:lnTo>
                                <a:lnTo>
                                  <a:pt x="21" y="22"/>
                                </a:lnTo>
                                <a:lnTo>
                                  <a:pt x="16" y="25"/>
                                </a:lnTo>
                                <a:lnTo>
                                  <a:pt x="13" y="26"/>
                                </a:lnTo>
                                <a:lnTo>
                                  <a:pt x="11" y="27"/>
                                </a:lnTo>
                                <a:lnTo>
                                  <a:pt x="8" y="27"/>
                                </a:lnTo>
                                <a:lnTo>
                                  <a:pt x="7" y="27"/>
                                </a:lnTo>
                                <a:lnTo>
                                  <a:pt x="7" y="27"/>
                                </a:lnTo>
                                <a:lnTo>
                                  <a:pt x="6" y="27"/>
                                </a:lnTo>
                                <a:lnTo>
                                  <a:pt x="6" y="26"/>
                                </a:lnTo>
                                <a:lnTo>
                                  <a:pt x="5" y="25"/>
                                </a:lnTo>
                                <a:lnTo>
                                  <a:pt x="5" y="24"/>
                                </a:lnTo>
                                <a:lnTo>
                                  <a:pt x="5" y="22"/>
                                </a:lnTo>
                                <a:lnTo>
                                  <a:pt x="5" y="20"/>
                                </a:lnTo>
                                <a:lnTo>
                                  <a:pt x="5" y="18"/>
                                </a:lnTo>
                                <a:lnTo>
                                  <a:pt x="5" y="15"/>
                                </a:lnTo>
                                <a:lnTo>
                                  <a:pt x="6" y="14"/>
                                </a:lnTo>
                                <a:lnTo>
                                  <a:pt x="7" y="13"/>
                                </a:lnTo>
                                <a:lnTo>
                                  <a:pt x="10" y="10"/>
                                </a:lnTo>
                                <a:lnTo>
                                  <a:pt x="12" y="9"/>
                                </a:lnTo>
                                <a:lnTo>
                                  <a:pt x="17" y="6"/>
                                </a:lnTo>
                                <a:lnTo>
                                  <a:pt x="22" y="5"/>
                                </a:lnTo>
                                <a:lnTo>
                                  <a:pt x="27" y="3"/>
                                </a:lnTo>
                                <a:lnTo>
                                  <a:pt x="33" y="2"/>
                                </a:lnTo>
                                <a:lnTo>
                                  <a:pt x="39" y="0"/>
                                </a:lnTo>
                                <a:lnTo>
                                  <a:pt x="45" y="0"/>
                                </a:lnTo>
                                <a:lnTo>
                                  <a:pt x="56" y="2"/>
                                </a:lnTo>
                                <a:lnTo>
                                  <a:pt x="65" y="3"/>
                                </a:lnTo>
                                <a:lnTo>
                                  <a:pt x="72" y="6"/>
                                </a:lnTo>
                                <a:lnTo>
                                  <a:pt x="79" y="11"/>
                                </a:lnTo>
                                <a:lnTo>
                                  <a:pt x="84" y="16"/>
                                </a:lnTo>
                                <a:lnTo>
                                  <a:pt x="86" y="24"/>
                                </a:lnTo>
                                <a:lnTo>
                                  <a:pt x="87" y="31"/>
                                </a:lnTo>
                                <a:lnTo>
                                  <a:pt x="88" y="41"/>
                                </a:lnTo>
                                <a:lnTo>
                                  <a:pt x="88" y="115"/>
                                </a:lnTo>
                                <a:close/>
                                <a:moveTo>
                                  <a:pt x="69" y="64"/>
                                </a:moveTo>
                                <a:lnTo>
                                  <a:pt x="52" y="64"/>
                                </a:lnTo>
                                <a:lnTo>
                                  <a:pt x="44" y="66"/>
                                </a:lnTo>
                                <a:lnTo>
                                  <a:pt x="37" y="67"/>
                                </a:lnTo>
                                <a:lnTo>
                                  <a:pt x="32" y="68"/>
                                </a:lnTo>
                                <a:lnTo>
                                  <a:pt x="27" y="71"/>
                                </a:lnTo>
                                <a:lnTo>
                                  <a:pt x="23" y="73"/>
                                </a:lnTo>
                                <a:lnTo>
                                  <a:pt x="22" y="77"/>
                                </a:lnTo>
                                <a:lnTo>
                                  <a:pt x="20" y="80"/>
                                </a:lnTo>
                                <a:lnTo>
                                  <a:pt x="20" y="85"/>
                                </a:lnTo>
                                <a:lnTo>
                                  <a:pt x="21" y="94"/>
                                </a:lnTo>
                                <a:lnTo>
                                  <a:pt x="24" y="99"/>
                                </a:lnTo>
                                <a:lnTo>
                                  <a:pt x="31" y="104"/>
                                </a:lnTo>
                                <a:lnTo>
                                  <a:pt x="40" y="104"/>
                                </a:lnTo>
                                <a:lnTo>
                                  <a:pt x="48" y="104"/>
                                </a:lnTo>
                                <a:lnTo>
                                  <a:pt x="54" y="100"/>
                                </a:lnTo>
                                <a:lnTo>
                                  <a:pt x="61" y="95"/>
                                </a:lnTo>
                                <a:lnTo>
                                  <a:pt x="69" y="88"/>
                                </a:lnTo>
                                <a:lnTo>
                                  <a:pt x="69" y="64"/>
                                </a:lnTo>
                                <a:close/>
                              </a:path>
                            </a:pathLst>
                          </a:custGeom>
                          <a:solidFill>
                            <a:srgbClr val="A36666"/>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01" name="Freeform 388"/>
                        <wps:cNvSpPr>
                          <a:spLocks/>
                        </wps:cNvSpPr>
                        <wps:spPr bwMode="auto">
                          <a:xfrm>
                            <a:off x="4064000" y="4121150"/>
                            <a:ext cx="39688" cy="63500"/>
                          </a:xfrm>
                          <a:custGeom>
                            <a:avLst/>
                            <a:gdLst>
                              <a:gd name="T0" fmla="*/ 76 w 76"/>
                              <a:gd name="T1" fmla="*/ 93 h 120"/>
                              <a:gd name="T2" fmla="*/ 70 w 76"/>
                              <a:gd name="T3" fmla="*/ 106 h 120"/>
                              <a:gd name="T4" fmla="*/ 59 w 76"/>
                              <a:gd name="T5" fmla="*/ 115 h 120"/>
                              <a:gd name="T6" fmla="*/ 43 w 76"/>
                              <a:gd name="T7" fmla="*/ 119 h 120"/>
                              <a:gd name="T8" fmla="*/ 28 w 76"/>
                              <a:gd name="T9" fmla="*/ 120 h 120"/>
                              <a:gd name="T10" fmla="*/ 18 w 76"/>
                              <a:gd name="T11" fmla="*/ 117 h 120"/>
                              <a:gd name="T12" fmla="*/ 9 w 76"/>
                              <a:gd name="T13" fmla="*/ 115 h 120"/>
                              <a:gd name="T14" fmla="*/ 5 w 76"/>
                              <a:gd name="T15" fmla="*/ 112 h 120"/>
                              <a:gd name="T16" fmla="*/ 1 w 76"/>
                              <a:gd name="T17" fmla="*/ 110 h 120"/>
                              <a:gd name="T18" fmla="*/ 0 w 76"/>
                              <a:gd name="T19" fmla="*/ 105 h 120"/>
                              <a:gd name="T20" fmla="*/ 0 w 76"/>
                              <a:gd name="T21" fmla="*/ 99 h 120"/>
                              <a:gd name="T22" fmla="*/ 1 w 76"/>
                              <a:gd name="T23" fmla="*/ 96 h 120"/>
                              <a:gd name="T24" fmla="*/ 1 w 76"/>
                              <a:gd name="T25" fmla="*/ 94 h 120"/>
                              <a:gd name="T26" fmla="*/ 2 w 76"/>
                              <a:gd name="T27" fmla="*/ 94 h 120"/>
                              <a:gd name="T28" fmla="*/ 5 w 76"/>
                              <a:gd name="T29" fmla="*/ 94 h 120"/>
                              <a:gd name="T30" fmla="*/ 9 w 76"/>
                              <a:gd name="T31" fmla="*/ 96 h 120"/>
                              <a:gd name="T32" fmla="*/ 18 w 76"/>
                              <a:gd name="T33" fmla="*/ 100 h 120"/>
                              <a:gd name="T34" fmla="*/ 28 w 76"/>
                              <a:gd name="T35" fmla="*/ 104 h 120"/>
                              <a:gd name="T36" fmla="*/ 39 w 76"/>
                              <a:gd name="T37" fmla="*/ 104 h 120"/>
                              <a:gd name="T38" fmla="*/ 48 w 76"/>
                              <a:gd name="T39" fmla="*/ 101 h 120"/>
                              <a:gd name="T40" fmla="*/ 54 w 76"/>
                              <a:gd name="T41" fmla="*/ 98 h 120"/>
                              <a:gd name="T42" fmla="*/ 56 w 76"/>
                              <a:gd name="T43" fmla="*/ 90 h 120"/>
                              <a:gd name="T44" fmla="*/ 56 w 76"/>
                              <a:gd name="T45" fmla="*/ 82 h 120"/>
                              <a:gd name="T46" fmla="*/ 53 w 76"/>
                              <a:gd name="T47" fmla="*/ 75 h 120"/>
                              <a:gd name="T48" fmla="*/ 44 w 76"/>
                              <a:gd name="T49" fmla="*/ 71 h 120"/>
                              <a:gd name="T50" fmla="*/ 35 w 76"/>
                              <a:gd name="T51" fmla="*/ 67 h 120"/>
                              <a:gd name="T52" fmla="*/ 24 w 76"/>
                              <a:gd name="T53" fmla="*/ 63 h 120"/>
                              <a:gd name="T54" fmla="*/ 16 w 76"/>
                              <a:gd name="T55" fmla="*/ 57 h 120"/>
                              <a:gd name="T56" fmla="*/ 7 w 76"/>
                              <a:gd name="T57" fmla="*/ 50 h 120"/>
                              <a:gd name="T58" fmla="*/ 3 w 76"/>
                              <a:gd name="T59" fmla="*/ 40 h 120"/>
                              <a:gd name="T60" fmla="*/ 3 w 76"/>
                              <a:gd name="T61" fmla="*/ 26 h 120"/>
                              <a:gd name="T62" fmla="*/ 8 w 76"/>
                              <a:gd name="T63" fmla="*/ 15 h 120"/>
                              <a:gd name="T64" fmla="*/ 18 w 76"/>
                              <a:gd name="T65" fmla="*/ 6 h 120"/>
                              <a:gd name="T66" fmla="*/ 33 w 76"/>
                              <a:gd name="T67" fmla="*/ 2 h 120"/>
                              <a:gd name="T68" fmla="*/ 46 w 76"/>
                              <a:gd name="T69" fmla="*/ 0 h 120"/>
                              <a:gd name="T70" fmla="*/ 55 w 76"/>
                              <a:gd name="T71" fmla="*/ 2 h 120"/>
                              <a:gd name="T72" fmla="*/ 61 w 76"/>
                              <a:gd name="T73" fmla="*/ 4 h 120"/>
                              <a:gd name="T74" fmla="*/ 66 w 76"/>
                              <a:gd name="T75" fmla="*/ 6 h 120"/>
                              <a:gd name="T76" fmla="*/ 70 w 76"/>
                              <a:gd name="T77" fmla="*/ 9 h 120"/>
                              <a:gd name="T78" fmla="*/ 70 w 76"/>
                              <a:gd name="T79" fmla="*/ 10 h 120"/>
                              <a:gd name="T80" fmla="*/ 71 w 76"/>
                              <a:gd name="T81" fmla="*/ 11 h 120"/>
                              <a:gd name="T82" fmla="*/ 71 w 76"/>
                              <a:gd name="T83" fmla="*/ 15 h 120"/>
                              <a:gd name="T84" fmla="*/ 71 w 76"/>
                              <a:gd name="T85" fmla="*/ 19 h 120"/>
                              <a:gd name="T86" fmla="*/ 71 w 76"/>
                              <a:gd name="T87" fmla="*/ 21 h 120"/>
                              <a:gd name="T88" fmla="*/ 70 w 76"/>
                              <a:gd name="T89" fmla="*/ 24 h 120"/>
                              <a:gd name="T90" fmla="*/ 69 w 76"/>
                              <a:gd name="T91" fmla="*/ 24 h 120"/>
                              <a:gd name="T92" fmla="*/ 66 w 76"/>
                              <a:gd name="T93" fmla="*/ 24 h 120"/>
                              <a:gd name="T94" fmla="*/ 62 w 76"/>
                              <a:gd name="T95" fmla="*/ 21 h 120"/>
                              <a:gd name="T96" fmla="*/ 56 w 76"/>
                              <a:gd name="T97" fmla="*/ 19 h 120"/>
                              <a:gd name="T98" fmla="*/ 48 w 76"/>
                              <a:gd name="T99" fmla="*/ 16 h 120"/>
                              <a:gd name="T100" fmla="*/ 37 w 76"/>
                              <a:gd name="T101" fmla="*/ 16 h 120"/>
                              <a:gd name="T102" fmla="*/ 29 w 76"/>
                              <a:gd name="T103" fmla="*/ 19 h 120"/>
                              <a:gd name="T104" fmla="*/ 24 w 76"/>
                              <a:gd name="T105" fmla="*/ 22 h 120"/>
                              <a:gd name="T106" fmla="*/ 22 w 76"/>
                              <a:gd name="T107" fmla="*/ 29 h 120"/>
                              <a:gd name="T108" fmla="*/ 22 w 76"/>
                              <a:gd name="T109" fmla="*/ 36 h 120"/>
                              <a:gd name="T110" fmla="*/ 27 w 76"/>
                              <a:gd name="T111" fmla="*/ 42 h 120"/>
                              <a:gd name="T112" fmla="*/ 34 w 76"/>
                              <a:gd name="T113" fmla="*/ 47 h 120"/>
                              <a:gd name="T114" fmla="*/ 44 w 76"/>
                              <a:gd name="T115" fmla="*/ 51 h 120"/>
                              <a:gd name="T116" fmla="*/ 54 w 76"/>
                              <a:gd name="T117" fmla="*/ 56 h 120"/>
                              <a:gd name="T118" fmla="*/ 64 w 76"/>
                              <a:gd name="T119" fmla="*/ 61 h 120"/>
                              <a:gd name="T120" fmla="*/ 71 w 76"/>
                              <a:gd name="T121" fmla="*/ 68 h 120"/>
                              <a:gd name="T122" fmla="*/ 76 w 76"/>
                              <a:gd name="T123" fmla="*/ 78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76" h="120">
                                <a:moveTo>
                                  <a:pt x="76" y="85"/>
                                </a:moveTo>
                                <a:lnTo>
                                  <a:pt x="76" y="93"/>
                                </a:lnTo>
                                <a:lnTo>
                                  <a:pt x="73" y="100"/>
                                </a:lnTo>
                                <a:lnTo>
                                  <a:pt x="70" y="106"/>
                                </a:lnTo>
                                <a:lnTo>
                                  <a:pt x="65" y="110"/>
                                </a:lnTo>
                                <a:lnTo>
                                  <a:pt x="59" y="115"/>
                                </a:lnTo>
                                <a:lnTo>
                                  <a:pt x="51" y="117"/>
                                </a:lnTo>
                                <a:lnTo>
                                  <a:pt x="43" y="119"/>
                                </a:lnTo>
                                <a:lnTo>
                                  <a:pt x="34" y="120"/>
                                </a:lnTo>
                                <a:lnTo>
                                  <a:pt x="28" y="120"/>
                                </a:lnTo>
                                <a:lnTo>
                                  <a:pt x="23" y="119"/>
                                </a:lnTo>
                                <a:lnTo>
                                  <a:pt x="18" y="117"/>
                                </a:lnTo>
                                <a:lnTo>
                                  <a:pt x="13" y="116"/>
                                </a:lnTo>
                                <a:lnTo>
                                  <a:pt x="9" y="115"/>
                                </a:lnTo>
                                <a:lnTo>
                                  <a:pt x="7" y="114"/>
                                </a:lnTo>
                                <a:lnTo>
                                  <a:pt x="5" y="112"/>
                                </a:lnTo>
                                <a:lnTo>
                                  <a:pt x="2" y="111"/>
                                </a:lnTo>
                                <a:lnTo>
                                  <a:pt x="1" y="110"/>
                                </a:lnTo>
                                <a:lnTo>
                                  <a:pt x="1" y="107"/>
                                </a:lnTo>
                                <a:lnTo>
                                  <a:pt x="0" y="105"/>
                                </a:lnTo>
                                <a:lnTo>
                                  <a:pt x="0" y="101"/>
                                </a:lnTo>
                                <a:lnTo>
                                  <a:pt x="0" y="99"/>
                                </a:lnTo>
                                <a:lnTo>
                                  <a:pt x="0" y="98"/>
                                </a:lnTo>
                                <a:lnTo>
                                  <a:pt x="1" y="96"/>
                                </a:lnTo>
                                <a:lnTo>
                                  <a:pt x="1" y="95"/>
                                </a:lnTo>
                                <a:lnTo>
                                  <a:pt x="1" y="94"/>
                                </a:lnTo>
                                <a:lnTo>
                                  <a:pt x="2" y="94"/>
                                </a:lnTo>
                                <a:lnTo>
                                  <a:pt x="2" y="94"/>
                                </a:lnTo>
                                <a:lnTo>
                                  <a:pt x="3" y="93"/>
                                </a:lnTo>
                                <a:lnTo>
                                  <a:pt x="5" y="94"/>
                                </a:lnTo>
                                <a:lnTo>
                                  <a:pt x="7" y="95"/>
                                </a:lnTo>
                                <a:lnTo>
                                  <a:pt x="9" y="96"/>
                                </a:lnTo>
                                <a:lnTo>
                                  <a:pt x="13" y="99"/>
                                </a:lnTo>
                                <a:lnTo>
                                  <a:pt x="18" y="100"/>
                                </a:lnTo>
                                <a:lnTo>
                                  <a:pt x="23" y="103"/>
                                </a:lnTo>
                                <a:lnTo>
                                  <a:pt x="28" y="104"/>
                                </a:lnTo>
                                <a:lnTo>
                                  <a:pt x="34" y="104"/>
                                </a:lnTo>
                                <a:lnTo>
                                  <a:pt x="39" y="104"/>
                                </a:lnTo>
                                <a:lnTo>
                                  <a:pt x="44" y="103"/>
                                </a:lnTo>
                                <a:lnTo>
                                  <a:pt x="48" y="101"/>
                                </a:lnTo>
                                <a:lnTo>
                                  <a:pt x="50" y="99"/>
                                </a:lnTo>
                                <a:lnTo>
                                  <a:pt x="54" y="98"/>
                                </a:lnTo>
                                <a:lnTo>
                                  <a:pt x="55" y="94"/>
                                </a:lnTo>
                                <a:lnTo>
                                  <a:pt x="56" y="90"/>
                                </a:lnTo>
                                <a:lnTo>
                                  <a:pt x="57" y="87"/>
                                </a:lnTo>
                                <a:lnTo>
                                  <a:pt x="56" y="82"/>
                                </a:lnTo>
                                <a:lnTo>
                                  <a:pt x="55" y="79"/>
                                </a:lnTo>
                                <a:lnTo>
                                  <a:pt x="53" y="75"/>
                                </a:lnTo>
                                <a:lnTo>
                                  <a:pt x="49" y="73"/>
                                </a:lnTo>
                                <a:lnTo>
                                  <a:pt x="44" y="71"/>
                                </a:lnTo>
                                <a:lnTo>
                                  <a:pt x="40" y="69"/>
                                </a:lnTo>
                                <a:lnTo>
                                  <a:pt x="35" y="67"/>
                                </a:lnTo>
                                <a:lnTo>
                                  <a:pt x="29" y="64"/>
                                </a:lnTo>
                                <a:lnTo>
                                  <a:pt x="24" y="63"/>
                                </a:lnTo>
                                <a:lnTo>
                                  <a:pt x="19" y="61"/>
                                </a:lnTo>
                                <a:lnTo>
                                  <a:pt x="16" y="57"/>
                                </a:lnTo>
                                <a:lnTo>
                                  <a:pt x="11" y="55"/>
                                </a:lnTo>
                                <a:lnTo>
                                  <a:pt x="7" y="50"/>
                                </a:lnTo>
                                <a:lnTo>
                                  <a:pt x="5" y="45"/>
                                </a:lnTo>
                                <a:lnTo>
                                  <a:pt x="3" y="40"/>
                                </a:lnTo>
                                <a:lnTo>
                                  <a:pt x="2" y="32"/>
                                </a:lnTo>
                                <a:lnTo>
                                  <a:pt x="3" y="26"/>
                                </a:lnTo>
                                <a:lnTo>
                                  <a:pt x="5" y="20"/>
                                </a:lnTo>
                                <a:lnTo>
                                  <a:pt x="8" y="15"/>
                                </a:lnTo>
                                <a:lnTo>
                                  <a:pt x="12" y="10"/>
                                </a:lnTo>
                                <a:lnTo>
                                  <a:pt x="18" y="6"/>
                                </a:lnTo>
                                <a:lnTo>
                                  <a:pt x="24" y="3"/>
                                </a:lnTo>
                                <a:lnTo>
                                  <a:pt x="33" y="2"/>
                                </a:lnTo>
                                <a:lnTo>
                                  <a:pt x="41" y="0"/>
                                </a:lnTo>
                                <a:lnTo>
                                  <a:pt x="46" y="0"/>
                                </a:lnTo>
                                <a:lnTo>
                                  <a:pt x="50" y="2"/>
                                </a:lnTo>
                                <a:lnTo>
                                  <a:pt x="55" y="2"/>
                                </a:lnTo>
                                <a:lnTo>
                                  <a:pt x="59" y="3"/>
                                </a:lnTo>
                                <a:lnTo>
                                  <a:pt x="61" y="4"/>
                                </a:lnTo>
                                <a:lnTo>
                                  <a:pt x="65" y="5"/>
                                </a:lnTo>
                                <a:lnTo>
                                  <a:pt x="66" y="6"/>
                                </a:lnTo>
                                <a:lnTo>
                                  <a:pt x="69" y="8"/>
                                </a:lnTo>
                                <a:lnTo>
                                  <a:pt x="70" y="9"/>
                                </a:lnTo>
                                <a:lnTo>
                                  <a:pt x="70" y="9"/>
                                </a:lnTo>
                                <a:lnTo>
                                  <a:pt x="70" y="10"/>
                                </a:lnTo>
                                <a:lnTo>
                                  <a:pt x="70" y="11"/>
                                </a:lnTo>
                                <a:lnTo>
                                  <a:pt x="71" y="11"/>
                                </a:lnTo>
                                <a:lnTo>
                                  <a:pt x="71" y="13"/>
                                </a:lnTo>
                                <a:lnTo>
                                  <a:pt x="71" y="15"/>
                                </a:lnTo>
                                <a:lnTo>
                                  <a:pt x="71" y="16"/>
                                </a:lnTo>
                                <a:lnTo>
                                  <a:pt x="71" y="19"/>
                                </a:lnTo>
                                <a:lnTo>
                                  <a:pt x="71" y="20"/>
                                </a:lnTo>
                                <a:lnTo>
                                  <a:pt x="71" y="21"/>
                                </a:lnTo>
                                <a:lnTo>
                                  <a:pt x="70" y="22"/>
                                </a:lnTo>
                                <a:lnTo>
                                  <a:pt x="70" y="24"/>
                                </a:lnTo>
                                <a:lnTo>
                                  <a:pt x="69" y="24"/>
                                </a:lnTo>
                                <a:lnTo>
                                  <a:pt x="69" y="24"/>
                                </a:lnTo>
                                <a:lnTo>
                                  <a:pt x="67" y="24"/>
                                </a:lnTo>
                                <a:lnTo>
                                  <a:pt x="66" y="24"/>
                                </a:lnTo>
                                <a:lnTo>
                                  <a:pt x="65" y="22"/>
                                </a:lnTo>
                                <a:lnTo>
                                  <a:pt x="62" y="21"/>
                                </a:lnTo>
                                <a:lnTo>
                                  <a:pt x="60" y="20"/>
                                </a:lnTo>
                                <a:lnTo>
                                  <a:pt x="56" y="19"/>
                                </a:lnTo>
                                <a:lnTo>
                                  <a:pt x="51" y="18"/>
                                </a:lnTo>
                                <a:lnTo>
                                  <a:pt x="48" y="16"/>
                                </a:lnTo>
                                <a:lnTo>
                                  <a:pt x="41" y="16"/>
                                </a:lnTo>
                                <a:lnTo>
                                  <a:pt x="37" y="16"/>
                                </a:lnTo>
                                <a:lnTo>
                                  <a:pt x="33" y="18"/>
                                </a:lnTo>
                                <a:lnTo>
                                  <a:pt x="29" y="19"/>
                                </a:lnTo>
                                <a:lnTo>
                                  <a:pt x="27" y="20"/>
                                </a:lnTo>
                                <a:lnTo>
                                  <a:pt x="24" y="22"/>
                                </a:lnTo>
                                <a:lnTo>
                                  <a:pt x="23" y="25"/>
                                </a:lnTo>
                                <a:lnTo>
                                  <a:pt x="22" y="29"/>
                                </a:lnTo>
                                <a:lnTo>
                                  <a:pt x="22" y="31"/>
                                </a:lnTo>
                                <a:lnTo>
                                  <a:pt x="22" y="36"/>
                                </a:lnTo>
                                <a:lnTo>
                                  <a:pt x="24" y="40"/>
                                </a:lnTo>
                                <a:lnTo>
                                  <a:pt x="27" y="42"/>
                                </a:lnTo>
                                <a:lnTo>
                                  <a:pt x="30" y="45"/>
                                </a:lnTo>
                                <a:lnTo>
                                  <a:pt x="34" y="47"/>
                                </a:lnTo>
                                <a:lnTo>
                                  <a:pt x="39" y="50"/>
                                </a:lnTo>
                                <a:lnTo>
                                  <a:pt x="44" y="51"/>
                                </a:lnTo>
                                <a:lnTo>
                                  <a:pt x="49" y="53"/>
                                </a:lnTo>
                                <a:lnTo>
                                  <a:pt x="54" y="56"/>
                                </a:lnTo>
                                <a:lnTo>
                                  <a:pt x="59" y="58"/>
                                </a:lnTo>
                                <a:lnTo>
                                  <a:pt x="64" y="61"/>
                                </a:lnTo>
                                <a:lnTo>
                                  <a:pt x="69" y="64"/>
                                </a:lnTo>
                                <a:lnTo>
                                  <a:pt x="71" y="68"/>
                                </a:lnTo>
                                <a:lnTo>
                                  <a:pt x="75" y="73"/>
                                </a:lnTo>
                                <a:lnTo>
                                  <a:pt x="76" y="78"/>
                                </a:lnTo>
                                <a:lnTo>
                                  <a:pt x="76" y="85"/>
                                </a:lnTo>
                                <a:close/>
                              </a:path>
                            </a:pathLst>
                          </a:custGeom>
                          <a:solidFill>
                            <a:srgbClr val="A36666"/>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02" name="Freeform 389"/>
                        <wps:cNvSpPr>
                          <a:spLocks noEditPoints="1"/>
                        </wps:cNvSpPr>
                        <wps:spPr bwMode="auto">
                          <a:xfrm>
                            <a:off x="4114800" y="4121150"/>
                            <a:ext cx="52388" cy="63500"/>
                          </a:xfrm>
                          <a:custGeom>
                            <a:avLst/>
                            <a:gdLst>
                              <a:gd name="T0" fmla="*/ 99 w 99"/>
                              <a:gd name="T1" fmla="*/ 59 h 120"/>
                              <a:gd name="T2" fmla="*/ 94 w 99"/>
                              <a:gd name="T3" fmla="*/ 64 h 120"/>
                              <a:gd name="T4" fmla="*/ 21 w 99"/>
                              <a:gd name="T5" fmla="*/ 64 h 120"/>
                              <a:gd name="T6" fmla="*/ 22 w 99"/>
                              <a:gd name="T7" fmla="*/ 80 h 120"/>
                              <a:gd name="T8" fmla="*/ 28 w 99"/>
                              <a:gd name="T9" fmla="*/ 93 h 120"/>
                              <a:gd name="T10" fmla="*/ 40 w 99"/>
                              <a:gd name="T11" fmla="*/ 100 h 120"/>
                              <a:gd name="T12" fmla="*/ 56 w 99"/>
                              <a:gd name="T13" fmla="*/ 104 h 120"/>
                              <a:gd name="T14" fmla="*/ 69 w 99"/>
                              <a:gd name="T15" fmla="*/ 103 h 120"/>
                              <a:gd name="T16" fmla="*/ 80 w 99"/>
                              <a:gd name="T17" fmla="*/ 99 h 120"/>
                              <a:gd name="T18" fmla="*/ 88 w 99"/>
                              <a:gd name="T19" fmla="*/ 96 h 120"/>
                              <a:gd name="T20" fmla="*/ 91 w 99"/>
                              <a:gd name="T21" fmla="*/ 95 h 120"/>
                              <a:gd name="T22" fmla="*/ 92 w 99"/>
                              <a:gd name="T23" fmla="*/ 95 h 120"/>
                              <a:gd name="T24" fmla="*/ 94 w 99"/>
                              <a:gd name="T25" fmla="*/ 96 h 120"/>
                              <a:gd name="T26" fmla="*/ 94 w 99"/>
                              <a:gd name="T27" fmla="*/ 99 h 120"/>
                              <a:gd name="T28" fmla="*/ 95 w 99"/>
                              <a:gd name="T29" fmla="*/ 103 h 120"/>
                              <a:gd name="T30" fmla="*/ 95 w 99"/>
                              <a:gd name="T31" fmla="*/ 106 h 120"/>
                              <a:gd name="T32" fmla="*/ 94 w 99"/>
                              <a:gd name="T33" fmla="*/ 107 h 120"/>
                              <a:gd name="T34" fmla="*/ 94 w 99"/>
                              <a:gd name="T35" fmla="*/ 109 h 120"/>
                              <a:gd name="T36" fmla="*/ 92 w 99"/>
                              <a:gd name="T37" fmla="*/ 111 h 120"/>
                              <a:gd name="T38" fmla="*/ 89 w 99"/>
                              <a:gd name="T39" fmla="*/ 112 h 120"/>
                              <a:gd name="T40" fmla="*/ 80 w 99"/>
                              <a:gd name="T41" fmla="*/ 116 h 120"/>
                              <a:gd name="T42" fmla="*/ 68 w 99"/>
                              <a:gd name="T43" fmla="*/ 119 h 120"/>
                              <a:gd name="T44" fmla="*/ 53 w 99"/>
                              <a:gd name="T45" fmla="*/ 120 h 120"/>
                              <a:gd name="T46" fmla="*/ 30 w 99"/>
                              <a:gd name="T47" fmla="*/ 116 h 120"/>
                              <a:gd name="T48" fmla="*/ 14 w 99"/>
                              <a:gd name="T49" fmla="*/ 105 h 120"/>
                              <a:gd name="T50" fmla="*/ 3 w 99"/>
                              <a:gd name="T51" fmla="*/ 87 h 120"/>
                              <a:gd name="T52" fmla="*/ 0 w 99"/>
                              <a:gd name="T53" fmla="*/ 61 h 120"/>
                              <a:gd name="T54" fmla="*/ 3 w 99"/>
                              <a:gd name="T55" fmla="*/ 36 h 120"/>
                              <a:gd name="T56" fmla="*/ 14 w 99"/>
                              <a:gd name="T57" fmla="*/ 16 h 120"/>
                              <a:gd name="T58" fmla="*/ 30 w 99"/>
                              <a:gd name="T59" fmla="*/ 5 h 120"/>
                              <a:gd name="T60" fmla="*/ 52 w 99"/>
                              <a:gd name="T61" fmla="*/ 0 h 120"/>
                              <a:gd name="T62" fmla="*/ 73 w 99"/>
                              <a:gd name="T63" fmla="*/ 5 h 120"/>
                              <a:gd name="T64" fmla="*/ 88 w 99"/>
                              <a:gd name="T65" fmla="*/ 16 h 120"/>
                              <a:gd name="T66" fmla="*/ 96 w 99"/>
                              <a:gd name="T67" fmla="*/ 32 h 120"/>
                              <a:gd name="T68" fmla="*/ 99 w 99"/>
                              <a:gd name="T69" fmla="*/ 52 h 120"/>
                              <a:gd name="T70" fmla="*/ 79 w 99"/>
                              <a:gd name="T71" fmla="*/ 50 h 120"/>
                              <a:gd name="T72" fmla="*/ 73 w 99"/>
                              <a:gd name="T73" fmla="*/ 25 h 120"/>
                              <a:gd name="T74" fmla="*/ 51 w 99"/>
                              <a:gd name="T75" fmla="*/ 16 h 120"/>
                              <a:gd name="T76" fmla="*/ 38 w 99"/>
                              <a:gd name="T77" fmla="*/ 19 h 120"/>
                              <a:gd name="T78" fmla="*/ 28 w 99"/>
                              <a:gd name="T79" fmla="*/ 26 h 120"/>
                              <a:gd name="T80" fmla="*/ 22 w 99"/>
                              <a:gd name="T81" fmla="*/ 37 h 120"/>
                              <a:gd name="T82" fmla="*/ 21 w 99"/>
                              <a:gd name="T83" fmla="*/ 50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99" h="120">
                                <a:moveTo>
                                  <a:pt x="99" y="56"/>
                                </a:moveTo>
                                <a:lnTo>
                                  <a:pt x="99" y="59"/>
                                </a:lnTo>
                                <a:lnTo>
                                  <a:pt x="96" y="62"/>
                                </a:lnTo>
                                <a:lnTo>
                                  <a:pt x="94" y="64"/>
                                </a:lnTo>
                                <a:lnTo>
                                  <a:pt x="91" y="64"/>
                                </a:lnTo>
                                <a:lnTo>
                                  <a:pt x="21" y="64"/>
                                </a:lnTo>
                                <a:lnTo>
                                  <a:pt x="21" y="73"/>
                                </a:lnTo>
                                <a:lnTo>
                                  <a:pt x="22" y="80"/>
                                </a:lnTo>
                                <a:lnTo>
                                  <a:pt x="25" y="88"/>
                                </a:lnTo>
                                <a:lnTo>
                                  <a:pt x="28" y="93"/>
                                </a:lnTo>
                                <a:lnTo>
                                  <a:pt x="33" y="98"/>
                                </a:lnTo>
                                <a:lnTo>
                                  <a:pt x="40" y="100"/>
                                </a:lnTo>
                                <a:lnTo>
                                  <a:pt x="47" y="103"/>
                                </a:lnTo>
                                <a:lnTo>
                                  <a:pt x="56" y="104"/>
                                </a:lnTo>
                                <a:lnTo>
                                  <a:pt x="63" y="104"/>
                                </a:lnTo>
                                <a:lnTo>
                                  <a:pt x="69" y="103"/>
                                </a:lnTo>
                                <a:lnTo>
                                  <a:pt x="75" y="101"/>
                                </a:lnTo>
                                <a:lnTo>
                                  <a:pt x="80" y="99"/>
                                </a:lnTo>
                                <a:lnTo>
                                  <a:pt x="84" y="98"/>
                                </a:lnTo>
                                <a:lnTo>
                                  <a:pt x="88" y="96"/>
                                </a:lnTo>
                                <a:lnTo>
                                  <a:pt x="90" y="95"/>
                                </a:lnTo>
                                <a:lnTo>
                                  <a:pt x="91" y="95"/>
                                </a:lnTo>
                                <a:lnTo>
                                  <a:pt x="92" y="95"/>
                                </a:lnTo>
                                <a:lnTo>
                                  <a:pt x="92" y="95"/>
                                </a:lnTo>
                                <a:lnTo>
                                  <a:pt x="94" y="96"/>
                                </a:lnTo>
                                <a:lnTo>
                                  <a:pt x="94" y="96"/>
                                </a:lnTo>
                                <a:lnTo>
                                  <a:pt x="94" y="98"/>
                                </a:lnTo>
                                <a:lnTo>
                                  <a:pt x="94" y="99"/>
                                </a:lnTo>
                                <a:lnTo>
                                  <a:pt x="95" y="101"/>
                                </a:lnTo>
                                <a:lnTo>
                                  <a:pt x="95" y="103"/>
                                </a:lnTo>
                                <a:lnTo>
                                  <a:pt x="95" y="105"/>
                                </a:lnTo>
                                <a:lnTo>
                                  <a:pt x="95" y="106"/>
                                </a:lnTo>
                                <a:lnTo>
                                  <a:pt x="94" y="106"/>
                                </a:lnTo>
                                <a:lnTo>
                                  <a:pt x="94" y="107"/>
                                </a:lnTo>
                                <a:lnTo>
                                  <a:pt x="94" y="109"/>
                                </a:lnTo>
                                <a:lnTo>
                                  <a:pt x="94" y="109"/>
                                </a:lnTo>
                                <a:lnTo>
                                  <a:pt x="92" y="110"/>
                                </a:lnTo>
                                <a:lnTo>
                                  <a:pt x="92" y="111"/>
                                </a:lnTo>
                                <a:lnTo>
                                  <a:pt x="91" y="111"/>
                                </a:lnTo>
                                <a:lnTo>
                                  <a:pt x="89" y="112"/>
                                </a:lnTo>
                                <a:lnTo>
                                  <a:pt x="85" y="115"/>
                                </a:lnTo>
                                <a:lnTo>
                                  <a:pt x="80" y="116"/>
                                </a:lnTo>
                                <a:lnTo>
                                  <a:pt x="75" y="117"/>
                                </a:lnTo>
                                <a:lnTo>
                                  <a:pt x="68" y="119"/>
                                </a:lnTo>
                                <a:lnTo>
                                  <a:pt x="62" y="120"/>
                                </a:lnTo>
                                <a:lnTo>
                                  <a:pt x="53" y="120"/>
                                </a:lnTo>
                                <a:lnTo>
                                  <a:pt x="41" y="119"/>
                                </a:lnTo>
                                <a:lnTo>
                                  <a:pt x="30" y="116"/>
                                </a:lnTo>
                                <a:lnTo>
                                  <a:pt x="21" y="111"/>
                                </a:lnTo>
                                <a:lnTo>
                                  <a:pt x="14" y="105"/>
                                </a:lnTo>
                                <a:lnTo>
                                  <a:pt x="8" y="96"/>
                                </a:lnTo>
                                <a:lnTo>
                                  <a:pt x="3" y="87"/>
                                </a:lnTo>
                                <a:lnTo>
                                  <a:pt x="0" y="74"/>
                                </a:lnTo>
                                <a:lnTo>
                                  <a:pt x="0" y="61"/>
                                </a:lnTo>
                                <a:lnTo>
                                  <a:pt x="0" y="47"/>
                                </a:lnTo>
                                <a:lnTo>
                                  <a:pt x="3" y="36"/>
                                </a:lnTo>
                                <a:lnTo>
                                  <a:pt x="8" y="25"/>
                                </a:lnTo>
                                <a:lnTo>
                                  <a:pt x="14" y="16"/>
                                </a:lnTo>
                                <a:lnTo>
                                  <a:pt x="21" y="9"/>
                                </a:lnTo>
                                <a:lnTo>
                                  <a:pt x="30" y="5"/>
                                </a:lnTo>
                                <a:lnTo>
                                  <a:pt x="40" y="2"/>
                                </a:lnTo>
                                <a:lnTo>
                                  <a:pt x="52" y="0"/>
                                </a:lnTo>
                                <a:lnTo>
                                  <a:pt x="64" y="2"/>
                                </a:lnTo>
                                <a:lnTo>
                                  <a:pt x="73" y="5"/>
                                </a:lnTo>
                                <a:lnTo>
                                  <a:pt x="81" y="9"/>
                                </a:lnTo>
                                <a:lnTo>
                                  <a:pt x="88" y="16"/>
                                </a:lnTo>
                                <a:lnTo>
                                  <a:pt x="94" y="22"/>
                                </a:lnTo>
                                <a:lnTo>
                                  <a:pt x="96" y="32"/>
                                </a:lnTo>
                                <a:lnTo>
                                  <a:pt x="99" y="41"/>
                                </a:lnTo>
                                <a:lnTo>
                                  <a:pt x="99" y="52"/>
                                </a:lnTo>
                                <a:lnTo>
                                  <a:pt x="99" y="56"/>
                                </a:lnTo>
                                <a:close/>
                                <a:moveTo>
                                  <a:pt x="79" y="50"/>
                                </a:moveTo>
                                <a:lnTo>
                                  <a:pt x="78" y="35"/>
                                </a:lnTo>
                                <a:lnTo>
                                  <a:pt x="73" y="25"/>
                                </a:lnTo>
                                <a:lnTo>
                                  <a:pt x="64" y="18"/>
                                </a:lnTo>
                                <a:lnTo>
                                  <a:pt x="51" y="16"/>
                                </a:lnTo>
                                <a:lnTo>
                                  <a:pt x="43" y="16"/>
                                </a:lnTo>
                                <a:lnTo>
                                  <a:pt x="38" y="19"/>
                                </a:lnTo>
                                <a:lnTo>
                                  <a:pt x="32" y="22"/>
                                </a:lnTo>
                                <a:lnTo>
                                  <a:pt x="28" y="26"/>
                                </a:lnTo>
                                <a:lnTo>
                                  <a:pt x="25" y="31"/>
                                </a:lnTo>
                                <a:lnTo>
                                  <a:pt x="22" y="37"/>
                                </a:lnTo>
                                <a:lnTo>
                                  <a:pt x="21" y="43"/>
                                </a:lnTo>
                                <a:lnTo>
                                  <a:pt x="21" y="50"/>
                                </a:lnTo>
                                <a:lnTo>
                                  <a:pt x="79" y="50"/>
                                </a:lnTo>
                                <a:close/>
                              </a:path>
                            </a:pathLst>
                          </a:custGeom>
                          <a:solidFill>
                            <a:srgbClr val="A36666"/>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03" name="Freeform 390"/>
                        <wps:cNvSpPr>
                          <a:spLocks/>
                        </wps:cNvSpPr>
                        <wps:spPr bwMode="auto">
                          <a:xfrm>
                            <a:off x="4214813" y="4100513"/>
                            <a:ext cx="11113" cy="84138"/>
                          </a:xfrm>
                          <a:custGeom>
                            <a:avLst/>
                            <a:gdLst>
                              <a:gd name="T0" fmla="*/ 21 w 21"/>
                              <a:gd name="T1" fmla="*/ 153 h 158"/>
                              <a:gd name="T2" fmla="*/ 21 w 21"/>
                              <a:gd name="T3" fmla="*/ 154 h 158"/>
                              <a:gd name="T4" fmla="*/ 21 w 21"/>
                              <a:gd name="T5" fmla="*/ 155 h 158"/>
                              <a:gd name="T6" fmla="*/ 20 w 21"/>
                              <a:gd name="T7" fmla="*/ 155 h 158"/>
                              <a:gd name="T8" fmla="*/ 19 w 21"/>
                              <a:gd name="T9" fmla="*/ 156 h 158"/>
                              <a:gd name="T10" fmla="*/ 18 w 21"/>
                              <a:gd name="T11" fmla="*/ 156 h 158"/>
                              <a:gd name="T12" fmla="*/ 16 w 21"/>
                              <a:gd name="T13" fmla="*/ 156 h 158"/>
                              <a:gd name="T14" fmla="*/ 14 w 21"/>
                              <a:gd name="T15" fmla="*/ 156 h 158"/>
                              <a:gd name="T16" fmla="*/ 11 w 21"/>
                              <a:gd name="T17" fmla="*/ 158 h 158"/>
                              <a:gd name="T18" fmla="*/ 8 w 21"/>
                              <a:gd name="T19" fmla="*/ 156 h 158"/>
                              <a:gd name="T20" fmla="*/ 6 w 21"/>
                              <a:gd name="T21" fmla="*/ 156 h 158"/>
                              <a:gd name="T22" fmla="*/ 4 w 21"/>
                              <a:gd name="T23" fmla="*/ 156 h 158"/>
                              <a:gd name="T24" fmla="*/ 3 w 21"/>
                              <a:gd name="T25" fmla="*/ 156 h 158"/>
                              <a:gd name="T26" fmla="*/ 2 w 21"/>
                              <a:gd name="T27" fmla="*/ 155 h 158"/>
                              <a:gd name="T28" fmla="*/ 2 w 21"/>
                              <a:gd name="T29" fmla="*/ 155 h 158"/>
                              <a:gd name="T30" fmla="*/ 0 w 21"/>
                              <a:gd name="T31" fmla="*/ 154 h 158"/>
                              <a:gd name="T32" fmla="*/ 0 w 21"/>
                              <a:gd name="T33" fmla="*/ 153 h 158"/>
                              <a:gd name="T34" fmla="*/ 0 w 21"/>
                              <a:gd name="T35" fmla="*/ 4 h 158"/>
                              <a:gd name="T36" fmla="*/ 0 w 21"/>
                              <a:gd name="T37" fmla="*/ 2 h 158"/>
                              <a:gd name="T38" fmla="*/ 2 w 21"/>
                              <a:gd name="T39" fmla="*/ 2 h 158"/>
                              <a:gd name="T40" fmla="*/ 2 w 21"/>
                              <a:gd name="T41" fmla="*/ 1 h 158"/>
                              <a:gd name="T42" fmla="*/ 3 w 21"/>
                              <a:gd name="T43" fmla="*/ 1 h 158"/>
                              <a:gd name="T44" fmla="*/ 4 w 21"/>
                              <a:gd name="T45" fmla="*/ 0 h 158"/>
                              <a:gd name="T46" fmla="*/ 6 w 21"/>
                              <a:gd name="T47" fmla="*/ 0 h 158"/>
                              <a:gd name="T48" fmla="*/ 8 w 21"/>
                              <a:gd name="T49" fmla="*/ 0 h 158"/>
                              <a:gd name="T50" fmla="*/ 11 w 21"/>
                              <a:gd name="T51" fmla="*/ 0 h 158"/>
                              <a:gd name="T52" fmla="*/ 14 w 21"/>
                              <a:gd name="T53" fmla="*/ 0 h 158"/>
                              <a:gd name="T54" fmla="*/ 16 w 21"/>
                              <a:gd name="T55" fmla="*/ 0 h 158"/>
                              <a:gd name="T56" fmla="*/ 18 w 21"/>
                              <a:gd name="T57" fmla="*/ 0 h 158"/>
                              <a:gd name="T58" fmla="*/ 19 w 21"/>
                              <a:gd name="T59" fmla="*/ 1 h 158"/>
                              <a:gd name="T60" fmla="*/ 20 w 21"/>
                              <a:gd name="T61" fmla="*/ 1 h 158"/>
                              <a:gd name="T62" fmla="*/ 21 w 21"/>
                              <a:gd name="T63" fmla="*/ 2 h 158"/>
                              <a:gd name="T64" fmla="*/ 21 w 21"/>
                              <a:gd name="T65" fmla="*/ 2 h 158"/>
                              <a:gd name="T66" fmla="*/ 21 w 21"/>
                              <a:gd name="T67" fmla="*/ 4 h 158"/>
                              <a:gd name="T68" fmla="*/ 21 w 21"/>
                              <a:gd name="T69" fmla="*/ 153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1" h="158">
                                <a:moveTo>
                                  <a:pt x="21" y="153"/>
                                </a:moveTo>
                                <a:lnTo>
                                  <a:pt x="21" y="154"/>
                                </a:lnTo>
                                <a:lnTo>
                                  <a:pt x="21" y="155"/>
                                </a:lnTo>
                                <a:lnTo>
                                  <a:pt x="20" y="155"/>
                                </a:lnTo>
                                <a:lnTo>
                                  <a:pt x="19" y="156"/>
                                </a:lnTo>
                                <a:lnTo>
                                  <a:pt x="18" y="156"/>
                                </a:lnTo>
                                <a:lnTo>
                                  <a:pt x="16" y="156"/>
                                </a:lnTo>
                                <a:lnTo>
                                  <a:pt x="14" y="156"/>
                                </a:lnTo>
                                <a:lnTo>
                                  <a:pt x="11" y="158"/>
                                </a:lnTo>
                                <a:lnTo>
                                  <a:pt x="8" y="156"/>
                                </a:lnTo>
                                <a:lnTo>
                                  <a:pt x="6" y="156"/>
                                </a:lnTo>
                                <a:lnTo>
                                  <a:pt x="4" y="156"/>
                                </a:lnTo>
                                <a:lnTo>
                                  <a:pt x="3" y="156"/>
                                </a:lnTo>
                                <a:lnTo>
                                  <a:pt x="2" y="155"/>
                                </a:lnTo>
                                <a:lnTo>
                                  <a:pt x="2" y="155"/>
                                </a:lnTo>
                                <a:lnTo>
                                  <a:pt x="0" y="154"/>
                                </a:lnTo>
                                <a:lnTo>
                                  <a:pt x="0" y="153"/>
                                </a:lnTo>
                                <a:lnTo>
                                  <a:pt x="0" y="4"/>
                                </a:lnTo>
                                <a:lnTo>
                                  <a:pt x="0" y="2"/>
                                </a:lnTo>
                                <a:lnTo>
                                  <a:pt x="2" y="2"/>
                                </a:lnTo>
                                <a:lnTo>
                                  <a:pt x="2" y="1"/>
                                </a:lnTo>
                                <a:lnTo>
                                  <a:pt x="3" y="1"/>
                                </a:lnTo>
                                <a:lnTo>
                                  <a:pt x="4" y="0"/>
                                </a:lnTo>
                                <a:lnTo>
                                  <a:pt x="6" y="0"/>
                                </a:lnTo>
                                <a:lnTo>
                                  <a:pt x="8" y="0"/>
                                </a:lnTo>
                                <a:lnTo>
                                  <a:pt x="11" y="0"/>
                                </a:lnTo>
                                <a:lnTo>
                                  <a:pt x="14" y="0"/>
                                </a:lnTo>
                                <a:lnTo>
                                  <a:pt x="16" y="0"/>
                                </a:lnTo>
                                <a:lnTo>
                                  <a:pt x="18" y="0"/>
                                </a:lnTo>
                                <a:lnTo>
                                  <a:pt x="19" y="1"/>
                                </a:lnTo>
                                <a:lnTo>
                                  <a:pt x="20" y="1"/>
                                </a:lnTo>
                                <a:lnTo>
                                  <a:pt x="21" y="2"/>
                                </a:lnTo>
                                <a:lnTo>
                                  <a:pt x="21" y="2"/>
                                </a:lnTo>
                                <a:lnTo>
                                  <a:pt x="21" y="4"/>
                                </a:lnTo>
                                <a:lnTo>
                                  <a:pt x="21" y="153"/>
                                </a:lnTo>
                                <a:close/>
                              </a:path>
                            </a:pathLst>
                          </a:custGeom>
                          <a:solidFill>
                            <a:srgbClr val="A36666"/>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04" name="Freeform 391"/>
                        <wps:cNvSpPr>
                          <a:spLocks noEditPoints="1"/>
                        </wps:cNvSpPr>
                        <wps:spPr bwMode="auto">
                          <a:xfrm>
                            <a:off x="1644650" y="3579813"/>
                            <a:ext cx="82550" cy="50800"/>
                          </a:xfrm>
                          <a:custGeom>
                            <a:avLst/>
                            <a:gdLst>
                              <a:gd name="T0" fmla="*/ 56 w 156"/>
                              <a:gd name="T1" fmla="*/ 1 h 96"/>
                              <a:gd name="T2" fmla="*/ 75 w 156"/>
                              <a:gd name="T3" fmla="*/ 8 h 96"/>
                              <a:gd name="T4" fmla="*/ 88 w 156"/>
                              <a:gd name="T5" fmla="*/ 22 h 96"/>
                              <a:gd name="T6" fmla="*/ 95 w 156"/>
                              <a:gd name="T7" fmla="*/ 43 h 96"/>
                              <a:gd name="T8" fmla="*/ 96 w 156"/>
                              <a:gd name="T9" fmla="*/ 75 h 96"/>
                              <a:gd name="T10" fmla="*/ 152 w 156"/>
                              <a:gd name="T11" fmla="*/ 75 h 96"/>
                              <a:gd name="T12" fmla="*/ 154 w 156"/>
                              <a:gd name="T13" fmla="*/ 76 h 96"/>
                              <a:gd name="T14" fmla="*/ 155 w 156"/>
                              <a:gd name="T15" fmla="*/ 79 h 96"/>
                              <a:gd name="T16" fmla="*/ 156 w 156"/>
                              <a:gd name="T17" fmla="*/ 82 h 96"/>
                              <a:gd name="T18" fmla="*/ 156 w 156"/>
                              <a:gd name="T19" fmla="*/ 88 h 96"/>
                              <a:gd name="T20" fmla="*/ 155 w 156"/>
                              <a:gd name="T21" fmla="*/ 92 h 96"/>
                              <a:gd name="T22" fmla="*/ 154 w 156"/>
                              <a:gd name="T23" fmla="*/ 95 h 96"/>
                              <a:gd name="T24" fmla="*/ 152 w 156"/>
                              <a:gd name="T25" fmla="*/ 96 h 96"/>
                              <a:gd name="T26" fmla="*/ 8 w 156"/>
                              <a:gd name="T27" fmla="*/ 96 h 96"/>
                              <a:gd name="T28" fmla="*/ 1 w 156"/>
                              <a:gd name="T29" fmla="*/ 93 h 96"/>
                              <a:gd name="T30" fmla="*/ 0 w 156"/>
                              <a:gd name="T31" fmla="*/ 87 h 96"/>
                              <a:gd name="T32" fmla="*/ 0 w 156"/>
                              <a:gd name="T33" fmla="*/ 49 h 96"/>
                              <a:gd name="T34" fmla="*/ 0 w 156"/>
                              <a:gd name="T35" fmla="*/ 39 h 96"/>
                              <a:gd name="T36" fmla="*/ 3 w 156"/>
                              <a:gd name="T37" fmla="*/ 27 h 96"/>
                              <a:gd name="T38" fmla="*/ 11 w 156"/>
                              <a:gd name="T39" fmla="*/ 15 h 96"/>
                              <a:gd name="T40" fmla="*/ 22 w 156"/>
                              <a:gd name="T41" fmla="*/ 5 h 96"/>
                              <a:gd name="T42" fmla="*/ 37 w 156"/>
                              <a:gd name="T43" fmla="*/ 0 h 96"/>
                              <a:gd name="T44" fmla="*/ 47 w 156"/>
                              <a:gd name="T45" fmla="*/ 22 h 96"/>
                              <a:gd name="T46" fmla="*/ 31 w 156"/>
                              <a:gd name="T47" fmla="*/ 26 h 96"/>
                              <a:gd name="T48" fmla="*/ 21 w 156"/>
                              <a:gd name="T49" fmla="*/ 34 h 96"/>
                              <a:gd name="T50" fmla="*/ 17 w 156"/>
                              <a:gd name="T51" fmla="*/ 45 h 96"/>
                              <a:gd name="T52" fmla="*/ 16 w 156"/>
                              <a:gd name="T53" fmla="*/ 55 h 96"/>
                              <a:gd name="T54" fmla="*/ 79 w 156"/>
                              <a:gd name="T55" fmla="*/ 75 h 96"/>
                              <a:gd name="T56" fmla="*/ 79 w 156"/>
                              <a:gd name="T57" fmla="*/ 48 h 96"/>
                              <a:gd name="T58" fmla="*/ 74 w 156"/>
                              <a:gd name="T59" fmla="*/ 34 h 96"/>
                              <a:gd name="T60" fmla="*/ 65 w 156"/>
                              <a:gd name="T61" fmla="*/ 27 h 96"/>
                              <a:gd name="T62" fmla="*/ 54 w 156"/>
                              <a:gd name="T63" fmla="*/ 2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156" h="96">
                                <a:moveTo>
                                  <a:pt x="45" y="0"/>
                                </a:moveTo>
                                <a:lnTo>
                                  <a:pt x="56" y="1"/>
                                </a:lnTo>
                                <a:lnTo>
                                  <a:pt x="66" y="3"/>
                                </a:lnTo>
                                <a:lnTo>
                                  <a:pt x="75" y="8"/>
                                </a:lnTo>
                                <a:lnTo>
                                  <a:pt x="82" y="15"/>
                                </a:lnTo>
                                <a:lnTo>
                                  <a:pt x="88" y="22"/>
                                </a:lnTo>
                                <a:lnTo>
                                  <a:pt x="92" y="32"/>
                                </a:lnTo>
                                <a:lnTo>
                                  <a:pt x="95" y="43"/>
                                </a:lnTo>
                                <a:lnTo>
                                  <a:pt x="96" y="58"/>
                                </a:lnTo>
                                <a:lnTo>
                                  <a:pt x="96" y="75"/>
                                </a:lnTo>
                                <a:lnTo>
                                  <a:pt x="151" y="75"/>
                                </a:lnTo>
                                <a:lnTo>
                                  <a:pt x="152" y="75"/>
                                </a:lnTo>
                                <a:lnTo>
                                  <a:pt x="154" y="75"/>
                                </a:lnTo>
                                <a:lnTo>
                                  <a:pt x="154" y="76"/>
                                </a:lnTo>
                                <a:lnTo>
                                  <a:pt x="155" y="77"/>
                                </a:lnTo>
                                <a:lnTo>
                                  <a:pt x="155" y="79"/>
                                </a:lnTo>
                                <a:lnTo>
                                  <a:pt x="155" y="80"/>
                                </a:lnTo>
                                <a:lnTo>
                                  <a:pt x="156" y="82"/>
                                </a:lnTo>
                                <a:lnTo>
                                  <a:pt x="156" y="85"/>
                                </a:lnTo>
                                <a:lnTo>
                                  <a:pt x="156" y="88"/>
                                </a:lnTo>
                                <a:lnTo>
                                  <a:pt x="155" y="90"/>
                                </a:lnTo>
                                <a:lnTo>
                                  <a:pt x="155" y="92"/>
                                </a:lnTo>
                                <a:lnTo>
                                  <a:pt x="155" y="93"/>
                                </a:lnTo>
                                <a:lnTo>
                                  <a:pt x="154" y="95"/>
                                </a:lnTo>
                                <a:lnTo>
                                  <a:pt x="154" y="95"/>
                                </a:lnTo>
                                <a:lnTo>
                                  <a:pt x="152" y="96"/>
                                </a:lnTo>
                                <a:lnTo>
                                  <a:pt x="151" y="96"/>
                                </a:lnTo>
                                <a:lnTo>
                                  <a:pt x="8" y="96"/>
                                </a:lnTo>
                                <a:lnTo>
                                  <a:pt x="3" y="95"/>
                                </a:lnTo>
                                <a:lnTo>
                                  <a:pt x="1" y="93"/>
                                </a:lnTo>
                                <a:lnTo>
                                  <a:pt x="0" y="91"/>
                                </a:lnTo>
                                <a:lnTo>
                                  <a:pt x="0" y="87"/>
                                </a:lnTo>
                                <a:lnTo>
                                  <a:pt x="0" y="54"/>
                                </a:lnTo>
                                <a:lnTo>
                                  <a:pt x="0" y="49"/>
                                </a:lnTo>
                                <a:lnTo>
                                  <a:pt x="0" y="44"/>
                                </a:lnTo>
                                <a:lnTo>
                                  <a:pt x="0" y="39"/>
                                </a:lnTo>
                                <a:lnTo>
                                  <a:pt x="1" y="33"/>
                                </a:lnTo>
                                <a:lnTo>
                                  <a:pt x="3" y="27"/>
                                </a:lnTo>
                                <a:lnTo>
                                  <a:pt x="7" y="21"/>
                                </a:lnTo>
                                <a:lnTo>
                                  <a:pt x="11" y="15"/>
                                </a:lnTo>
                                <a:lnTo>
                                  <a:pt x="16" y="10"/>
                                </a:lnTo>
                                <a:lnTo>
                                  <a:pt x="22" y="5"/>
                                </a:lnTo>
                                <a:lnTo>
                                  <a:pt x="29" y="2"/>
                                </a:lnTo>
                                <a:lnTo>
                                  <a:pt x="37" y="0"/>
                                </a:lnTo>
                                <a:lnTo>
                                  <a:pt x="45" y="0"/>
                                </a:lnTo>
                                <a:close/>
                                <a:moveTo>
                                  <a:pt x="47" y="22"/>
                                </a:moveTo>
                                <a:lnTo>
                                  <a:pt x="38" y="22"/>
                                </a:lnTo>
                                <a:lnTo>
                                  <a:pt x="31" y="26"/>
                                </a:lnTo>
                                <a:lnTo>
                                  <a:pt x="24" y="29"/>
                                </a:lnTo>
                                <a:lnTo>
                                  <a:pt x="21" y="34"/>
                                </a:lnTo>
                                <a:lnTo>
                                  <a:pt x="18" y="39"/>
                                </a:lnTo>
                                <a:lnTo>
                                  <a:pt x="17" y="45"/>
                                </a:lnTo>
                                <a:lnTo>
                                  <a:pt x="17" y="50"/>
                                </a:lnTo>
                                <a:lnTo>
                                  <a:pt x="16" y="55"/>
                                </a:lnTo>
                                <a:lnTo>
                                  <a:pt x="16" y="75"/>
                                </a:lnTo>
                                <a:lnTo>
                                  <a:pt x="79" y="75"/>
                                </a:lnTo>
                                <a:lnTo>
                                  <a:pt x="79" y="56"/>
                                </a:lnTo>
                                <a:lnTo>
                                  <a:pt x="79" y="48"/>
                                </a:lnTo>
                                <a:lnTo>
                                  <a:pt x="76" y="40"/>
                                </a:lnTo>
                                <a:lnTo>
                                  <a:pt x="74" y="34"/>
                                </a:lnTo>
                                <a:lnTo>
                                  <a:pt x="70" y="31"/>
                                </a:lnTo>
                                <a:lnTo>
                                  <a:pt x="65" y="27"/>
                                </a:lnTo>
                                <a:lnTo>
                                  <a:pt x="60" y="24"/>
                                </a:lnTo>
                                <a:lnTo>
                                  <a:pt x="54" y="22"/>
                                </a:lnTo>
                                <a:lnTo>
                                  <a:pt x="47" y="22"/>
                                </a:lnTo>
                                <a:close/>
                              </a:path>
                            </a:pathLst>
                          </a:custGeom>
                          <a:solidFill>
                            <a:srgbClr val="A36666"/>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05" name="Freeform 392"/>
                        <wps:cNvSpPr>
                          <a:spLocks/>
                        </wps:cNvSpPr>
                        <wps:spPr bwMode="auto">
                          <a:xfrm>
                            <a:off x="1636713" y="3514725"/>
                            <a:ext cx="90488" cy="49213"/>
                          </a:xfrm>
                          <a:custGeom>
                            <a:avLst/>
                            <a:gdLst>
                              <a:gd name="T0" fmla="*/ 165 w 169"/>
                              <a:gd name="T1" fmla="*/ 0 h 93"/>
                              <a:gd name="T2" fmla="*/ 167 w 169"/>
                              <a:gd name="T3" fmla="*/ 1 h 93"/>
                              <a:gd name="T4" fmla="*/ 168 w 169"/>
                              <a:gd name="T5" fmla="*/ 3 h 93"/>
                              <a:gd name="T6" fmla="*/ 169 w 169"/>
                              <a:gd name="T7" fmla="*/ 7 h 93"/>
                              <a:gd name="T8" fmla="*/ 169 w 169"/>
                              <a:gd name="T9" fmla="*/ 13 h 93"/>
                              <a:gd name="T10" fmla="*/ 168 w 169"/>
                              <a:gd name="T11" fmla="*/ 17 h 93"/>
                              <a:gd name="T12" fmla="*/ 167 w 169"/>
                              <a:gd name="T13" fmla="*/ 19 h 93"/>
                              <a:gd name="T14" fmla="*/ 165 w 169"/>
                              <a:gd name="T15" fmla="*/ 19 h 93"/>
                              <a:gd name="T16" fmla="*/ 101 w 169"/>
                              <a:gd name="T17" fmla="*/ 19 h 93"/>
                              <a:gd name="T18" fmla="*/ 87 w 169"/>
                              <a:gd name="T19" fmla="*/ 22 h 93"/>
                              <a:gd name="T20" fmla="*/ 77 w 169"/>
                              <a:gd name="T21" fmla="*/ 25 h 93"/>
                              <a:gd name="T22" fmla="*/ 71 w 169"/>
                              <a:gd name="T23" fmla="*/ 33 h 93"/>
                              <a:gd name="T24" fmla="*/ 68 w 169"/>
                              <a:gd name="T25" fmla="*/ 43 h 93"/>
                              <a:gd name="T26" fmla="*/ 74 w 169"/>
                              <a:gd name="T27" fmla="*/ 57 h 93"/>
                              <a:gd name="T28" fmla="*/ 89 w 169"/>
                              <a:gd name="T29" fmla="*/ 74 h 93"/>
                              <a:gd name="T30" fmla="*/ 165 w 169"/>
                              <a:gd name="T31" fmla="*/ 74 h 93"/>
                              <a:gd name="T32" fmla="*/ 167 w 169"/>
                              <a:gd name="T33" fmla="*/ 75 h 93"/>
                              <a:gd name="T34" fmla="*/ 168 w 169"/>
                              <a:gd name="T35" fmla="*/ 77 h 93"/>
                              <a:gd name="T36" fmla="*/ 169 w 169"/>
                              <a:gd name="T37" fmla="*/ 81 h 93"/>
                              <a:gd name="T38" fmla="*/ 169 w 169"/>
                              <a:gd name="T39" fmla="*/ 86 h 93"/>
                              <a:gd name="T40" fmla="*/ 168 w 169"/>
                              <a:gd name="T41" fmla="*/ 90 h 93"/>
                              <a:gd name="T42" fmla="*/ 167 w 169"/>
                              <a:gd name="T43" fmla="*/ 92 h 93"/>
                              <a:gd name="T44" fmla="*/ 165 w 169"/>
                              <a:gd name="T45" fmla="*/ 93 h 93"/>
                              <a:gd name="T46" fmla="*/ 4 w 169"/>
                              <a:gd name="T47" fmla="*/ 93 h 93"/>
                              <a:gd name="T48" fmla="*/ 3 w 169"/>
                              <a:gd name="T49" fmla="*/ 93 h 93"/>
                              <a:gd name="T50" fmla="*/ 2 w 169"/>
                              <a:gd name="T51" fmla="*/ 91 h 93"/>
                              <a:gd name="T52" fmla="*/ 0 w 169"/>
                              <a:gd name="T53" fmla="*/ 88 h 93"/>
                              <a:gd name="T54" fmla="*/ 0 w 169"/>
                              <a:gd name="T55" fmla="*/ 83 h 93"/>
                              <a:gd name="T56" fmla="*/ 0 w 169"/>
                              <a:gd name="T57" fmla="*/ 78 h 93"/>
                              <a:gd name="T58" fmla="*/ 2 w 169"/>
                              <a:gd name="T59" fmla="*/ 76 h 93"/>
                              <a:gd name="T60" fmla="*/ 3 w 169"/>
                              <a:gd name="T61" fmla="*/ 74 h 93"/>
                              <a:gd name="T62" fmla="*/ 4 w 169"/>
                              <a:gd name="T63" fmla="*/ 74 h 93"/>
                              <a:gd name="T64" fmla="*/ 61 w 169"/>
                              <a:gd name="T65" fmla="*/ 65 h 93"/>
                              <a:gd name="T66" fmla="*/ 52 w 169"/>
                              <a:gd name="T67" fmla="*/ 48 h 93"/>
                              <a:gd name="T68" fmla="*/ 52 w 169"/>
                              <a:gd name="T69" fmla="*/ 28 h 93"/>
                              <a:gd name="T70" fmla="*/ 60 w 169"/>
                              <a:gd name="T71" fmla="*/ 13 h 93"/>
                              <a:gd name="T72" fmla="*/ 71 w 169"/>
                              <a:gd name="T73" fmla="*/ 5 h 93"/>
                              <a:gd name="T74" fmla="*/ 88 w 169"/>
                              <a:gd name="T75" fmla="*/ 1 h 93"/>
                              <a:gd name="T76" fmla="*/ 165 w 169"/>
                              <a:gd name="T77" fmla="*/ 0 h 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69" h="93">
                                <a:moveTo>
                                  <a:pt x="165" y="0"/>
                                </a:moveTo>
                                <a:lnTo>
                                  <a:pt x="165" y="0"/>
                                </a:lnTo>
                                <a:lnTo>
                                  <a:pt x="167" y="1"/>
                                </a:lnTo>
                                <a:lnTo>
                                  <a:pt x="167" y="1"/>
                                </a:lnTo>
                                <a:lnTo>
                                  <a:pt x="168" y="2"/>
                                </a:lnTo>
                                <a:lnTo>
                                  <a:pt x="168" y="3"/>
                                </a:lnTo>
                                <a:lnTo>
                                  <a:pt x="168" y="5"/>
                                </a:lnTo>
                                <a:lnTo>
                                  <a:pt x="169" y="7"/>
                                </a:lnTo>
                                <a:lnTo>
                                  <a:pt x="169" y="9"/>
                                </a:lnTo>
                                <a:lnTo>
                                  <a:pt x="169" y="13"/>
                                </a:lnTo>
                                <a:lnTo>
                                  <a:pt x="168" y="14"/>
                                </a:lnTo>
                                <a:lnTo>
                                  <a:pt x="168" y="17"/>
                                </a:lnTo>
                                <a:lnTo>
                                  <a:pt x="168" y="18"/>
                                </a:lnTo>
                                <a:lnTo>
                                  <a:pt x="167" y="19"/>
                                </a:lnTo>
                                <a:lnTo>
                                  <a:pt x="167" y="19"/>
                                </a:lnTo>
                                <a:lnTo>
                                  <a:pt x="165" y="19"/>
                                </a:lnTo>
                                <a:lnTo>
                                  <a:pt x="165" y="19"/>
                                </a:lnTo>
                                <a:lnTo>
                                  <a:pt x="101" y="19"/>
                                </a:lnTo>
                                <a:lnTo>
                                  <a:pt x="93" y="21"/>
                                </a:lnTo>
                                <a:lnTo>
                                  <a:pt x="87" y="22"/>
                                </a:lnTo>
                                <a:lnTo>
                                  <a:pt x="82" y="23"/>
                                </a:lnTo>
                                <a:lnTo>
                                  <a:pt x="77" y="25"/>
                                </a:lnTo>
                                <a:lnTo>
                                  <a:pt x="73" y="29"/>
                                </a:lnTo>
                                <a:lnTo>
                                  <a:pt x="71" y="33"/>
                                </a:lnTo>
                                <a:lnTo>
                                  <a:pt x="69" y="38"/>
                                </a:lnTo>
                                <a:lnTo>
                                  <a:pt x="68" y="43"/>
                                </a:lnTo>
                                <a:lnTo>
                                  <a:pt x="69" y="50"/>
                                </a:lnTo>
                                <a:lnTo>
                                  <a:pt x="74" y="57"/>
                                </a:lnTo>
                                <a:lnTo>
                                  <a:pt x="79" y="65"/>
                                </a:lnTo>
                                <a:lnTo>
                                  <a:pt x="89" y="74"/>
                                </a:lnTo>
                                <a:lnTo>
                                  <a:pt x="165" y="74"/>
                                </a:lnTo>
                                <a:lnTo>
                                  <a:pt x="165" y="74"/>
                                </a:lnTo>
                                <a:lnTo>
                                  <a:pt x="167" y="74"/>
                                </a:lnTo>
                                <a:lnTo>
                                  <a:pt x="167" y="75"/>
                                </a:lnTo>
                                <a:lnTo>
                                  <a:pt x="168" y="76"/>
                                </a:lnTo>
                                <a:lnTo>
                                  <a:pt x="168" y="77"/>
                                </a:lnTo>
                                <a:lnTo>
                                  <a:pt x="168" y="78"/>
                                </a:lnTo>
                                <a:lnTo>
                                  <a:pt x="169" y="81"/>
                                </a:lnTo>
                                <a:lnTo>
                                  <a:pt x="169" y="83"/>
                                </a:lnTo>
                                <a:lnTo>
                                  <a:pt x="169" y="86"/>
                                </a:lnTo>
                                <a:lnTo>
                                  <a:pt x="168" y="88"/>
                                </a:lnTo>
                                <a:lnTo>
                                  <a:pt x="168" y="90"/>
                                </a:lnTo>
                                <a:lnTo>
                                  <a:pt x="168" y="91"/>
                                </a:lnTo>
                                <a:lnTo>
                                  <a:pt x="167" y="92"/>
                                </a:lnTo>
                                <a:lnTo>
                                  <a:pt x="167" y="93"/>
                                </a:lnTo>
                                <a:lnTo>
                                  <a:pt x="165" y="93"/>
                                </a:lnTo>
                                <a:lnTo>
                                  <a:pt x="165" y="93"/>
                                </a:lnTo>
                                <a:lnTo>
                                  <a:pt x="4" y="93"/>
                                </a:lnTo>
                                <a:lnTo>
                                  <a:pt x="3" y="93"/>
                                </a:lnTo>
                                <a:lnTo>
                                  <a:pt x="3" y="93"/>
                                </a:lnTo>
                                <a:lnTo>
                                  <a:pt x="2" y="92"/>
                                </a:lnTo>
                                <a:lnTo>
                                  <a:pt x="2" y="91"/>
                                </a:lnTo>
                                <a:lnTo>
                                  <a:pt x="0" y="90"/>
                                </a:lnTo>
                                <a:lnTo>
                                  <a:pt x="0" y="88"/>
                                </a:lnTo>
                                <a:lnTo>
                                  <a:pt x="0" y="86"/>
                                </a:lnTo>
                                <a:lnTo>
                                  <a:pt x="0" y="83"/>
                                </a:lnTo>
                                <a:lnTo>
                                  <a:pt x="0" y="81"/>
                                </a:lnTo>
                                <a:lnTo>
                                  <a:pt x="0" y="78"/>
                                </a:lnTo>
                                <a:lnTo>
                                  <a:pt x="0" y="77"/>
                                </a:lnTo>
                                <a:lnTo>
                                  <a:pt x="2" y="76"/>
                                </a:lnTo>
                                <a:lnTo>
                                  <a:pt x="2" y="75"/>
                                </a:lnTo>
                                <a:lnTo>
                                  <a:pt x="3" y="74"/>
                                </a:lnTo>
                                <a:lnTo>
                                  <a:pt x="3" y="74"/>
                                </a:lnTo>
                                <a:lnTo>
                                  <a:pt x="4" y="74"/>
                                </a:lnTo>
                                <a:lnTo>
                                  <a:pt x="69" y="74"/>
                                </a:lnTo>
                                <a:lnTo>
                                  <a:pt x="61" y="65"/>
                                </a:lnTo>
                                <a:lnTo>
                                  <a:pt x="56" y="56"/>
                                </a:lnTo>
                                <a:lnTo>
                                  <a:pt x="52" y="48"/>
                                </a:lnTo>
                                <a:lnTo>
                                  <a:pt x="51" y="39"/>
                                </a:lnTo>
                                <a:lnTo>
                                  <a:pt x="52" y="28"/>
                                </a:lnTo>
                                <a:lnTo>
                                  <a:pt x="55" y="21"/>
                                </a:lnTo>
                                <a:lnTo>
                                  <a:pt x="60" y="13"/>
                                </a:lnTo>
                                <a:lnTo>
                                  <a:pt x="64" y="8"/>
                                </a:lnTo>
                                <a:lnTo>
                                  <a:pt x="71" y="5"/>
                                </a:lnTo>
                                <a:lnTo>
                                  <a:pt x="79" y="2"/>
                                </a:lnTo>
                                <a:lnTo>
                                  <a:pt x="88" y="1"/>
                                </a:lnTo>
                                <a:lnTo>
                                  <a:pt x="99" y="0"/>
                                </a:lnTo>
                                <a:lnTo>
                                  <a:pt x="165" y="0"/>
                                </a:lnTo>
                                <a:close/>
                              </a:path>
                            </a:pathLst>
                          </a:custGeom>
                          <a:solidFill>
                            <a:srgbClr val="A36666"/>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06" name="Freeform 393"/>
                        <wps:cNvSpPr>
                          <a:spLocks noEditPoints="1"/>
                        </wps:cNvSpPr>
                        <wps:spPr bwMode="auto">
                          <a:xfrm>
                            <a:off x="1663700" y="3452813"/>
                            <a:ext cx="63500" cy="46038"/>
                          </a:xfrm>
                          <a:custGeom>
                            <a:avLst/>
                            <a:gdLst>
                              <a:gd name="T0" fmla="*/ 116 w 119"/>
                              <a:gd name="T1" fmla="*/ 0 h 88"/>
                              <a:gd name="T2" fmla="*/ 117 w 119"/>
                              <a:gd name="T3" fmla="*/ 1 h 88"/>
                              <a:gd name="T4" fmla="*/ 118 w 119"/>
                              <a:gd name="T5" fmla="*/ 5 h 88"/>
                              <a:gd name="T6" fmla="*/ 118 w 119"/>
                              <a:gd name="T7" fmla="*/ 11 h 88"/>
                              <a:gd name="T8" fmla="*/ 117 w 119"/>
                              <a:gd name="T9" fmla="*/ 14 h 88"/>
                              <a:gd name="T10" fmla="*/ 116 w 119"/>
                              <a:gd name="T11" fmla="*/ 17 h 88"/>
                              <a:gd name="T12" fmla="*/ 103 w 119"/>
                              <a:gd name="T13" fmla="*/ 17 h 88"/>
                              <a:gd name="T14" fmla="*/ 114 w 119"/>
                              <a:gd name="T15" fmla="*/ 33 h 88"/>
                              <a:gd name="T16" fmla="*/ 119 w 119"/>
                              <a:gd name="T17" fmla="*/ 50 h 88"/>
                              <a:gd name="T18" fmla="*/ 117 w 119"/>
                              <a:gd name="T19" fmla="*/ 66 h 88"/>
                              <a:gd name="T20" fmla="*/ 111 w 119"/>
                              <a:gd name="T21" fmla="*/ 78 h 88"/>
                              <a:gd name="T22" fmla="*/ 100 w 119"/>
                              <a:gd name="T23" fmla="*/ 86 h 88"/>
                              <a:gd name="T24" fmla="*/ 86 w 119"/>
                              <a:gd name="T25" fmla="*/ 88 h 88"/>
                              <a:gd name="T26" fmla="*/ 70 w 119"/>
                              <a:gd name="T27" fmla="*/ 85 h 88"/>
                              <a:gd name="T28" fmla="*/ 59 w 119"/>
                              <a:gd name="T29" fmla="*/ 74 h 88"/>
                              <a:gd name="T30" fmla="*/ 53 w 119"/>
                              <a:gd name="T31" fmla="*/ 56 h 88"/>
                              <a:gd name="T32" fmla="*/ 50 w 119"/>
                              <a:gd name="T33" fmla="*/ 34 h 88"/>
                              <a:gd name="T34" fmla="*/ 42 w 119"/>
                              <a:gd name="T35" fmla="*/ 19 h 88"/>
                              <a:gd name="T36" fmla="*/ 31 w 119"/>
                              <a:gd name="T37" fmla="*/ 21 h 88"/>
                              <a:gd name="T38" fmla="*/ 23 w 119"/>
                              <a:gd name="T39" fmla="*/ 24 h 88"/>
                              <a:gd name="T40" fmla="*/ 18 w 119"/>
                              <a:gd name="T41" fmla="*/ 33 h 88"/>
                              <a:gd name="T42" fmla="*/ 16 w 119"/>
                              <a:gd name="T43" fmla="*/ 44 h 88"/>
                              <a:gd name="T44" fmla="*/ 18 w 119"/>
                              <a:gd name="T45" fmla="*/ 58 h 88"/>
                              <a:gd name="T46" fmla="*/ 22 w 119"/>
                              <a:gd name="T47" fmla="*/ 67 h 88"/>
                              <a:gd name="T48" fmla="*/ 26 w 119"/>
                              <a:gd name="T49" fmla="*/ 75 h 88"/>
                              <a:gd name="T50" fmla="*/ 27 w 119"/>
                              <a:gd name="T51" fmla="*/ 78 h 88"/>
                              <a:gd name="T52" fmla="*/ 27 w 119"/>
                              <a:gd name="T53" fmla="*/ 81 h 88"/>
                              <a:gd name="T54" fmla="*/ 26 w 119"/>
                              <a:gd name="T55" fmla="*/ 82 h 88"/>
                              <a:gd name="T56" fmla="*/ 23 w 119"/>
                              <a:gd name="T57" fmla="*/ 82 h 88"/>
                              <a:gd name="T58" fmla="*/ 20 w 119"/>
                              <a:gd name="T59" fmla="*/ 83 h 88"/>
                              <a:gd name="T60" fmla="*/ 15 w 119"/>
                              <a:gd name="T61" fmla="*/ 82 h 88"/>
                              <a:gd name="T62" fmla="*/ 12 w 119"/>
                              <a:gd name="T63" fmla="*/ 81 h 88"/>
                              <a:gd name="T64" fmla="*/ 9 w 119"/>
                              <a:gd name="T65" fmla="*/ 75 h 88"/>
                              <a:gd name="T66" fmla="*/ 5 w 119"/>
                              <a:gd name="T67" fmla="*/ 66 h 88"/>
                              <a:gd name="T68" fmla="*/ 1 w 119"/>
                              <a:gd name="T69" fmla="*/ 54 h 88"/>
                              <a:gd name="T70" fmla="*/ 0 w 119"/>
                              <a:gd name="T71" fmla="*/ 41 h 88"/>
                              <a:gd name="T72" fmla="*/ 2 w 119"/>
                              <a:gd name="T73" fmla="*/ 22 h 88"/>
                              <a:gd name="T74" fmla="*/ 11 w 119"/>
                              <a:gd name="T75" fmla="*/ 9 h 88"/>
                              <a:gd name="T76" fmla="*/ 23 w 119"/>
                              <a:gd name="T77" fmla="*/ 2 h 88"/>
                              <a:gd name="T78" fmla="*/ 41 w 119"/>
                              <a:gd name="T79" fmla="*/ 0 h 88"/>
                              <a:gd name="T80" fmla="*/ 64 w 119"/>
                              <a:gd name="T81" fmla="*/ 19 h 88"/>
                              <a:gd name="T82" fmla="*/ 65 w 119"/>
                              <a:gd name="T83" fmla="*/ 44 h 88"/>
                              <a:gd name="T84" fmla="*/ 68 w 119"/>
                              <a:gd name="T85" fmla="*/ 56 h 88"/>
                              <a:gd name="T86" fmla="*/ 73 w 119"/>
                              <a:gd name="T87" fmla="*/ 64 h 88"/>
                              <a:gd name="T88" fmla="*/ 80 w 119"/>
                              <a:gd name="T89" fmla="*/ 67 h 88"/>
                              <a:gd name="T90" fmla="*/ 93 w 119"/>
                              <a:gd name="T91" fmla="*/ 67 h 88"/>
                              <a:gd name="T92" fmla="*/ 103 w 119"/>
                              <a:gd name="T93" fmla="*/ 56 h 88"/>
                              <a:gd name="T94" fmla="*/ 103 w 119"/>
                              <a:gd name="T95" fmla="*/ 40 h 88"/>
                              <a:gd name="T96" fmla="*/ 95 w 119"/>
                              <a:gd name="T97" fmla="*/ 27 h 88"/>
                              <a:gd name="T98" fmla="*/ 64 w 119"/>
                              <a:gd name="T99" fmla="*/ 19 h 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19" h="88">
                                <a:moveTo>
                                  <a:pt x="114" y="0"/>
                                </a:moveTo>
                                <a:lnTo>
                                  <a:pt x="116" y="0"/>
                                </a:lnTo>
                                <a:lnTo>
                                  <a:pt x="116" y="1"/>
                                </a:lnTo>
                                <a:lnTo>
                                  <a:pt x="117" y="1"/>
                                </a:lnTo>
                                <a:lnTo>
                                  <a:pt x="117" y="3"/>
                                </a:lnTo>
                                <a:lnTo>
                                  <a:pt x="118" y="5"/>
                                </a:lnTo>
                                <a:lnTo>
                                  <a:pt x="118" y="8"/>
                                </a:lnTo>
                                <a:lnTo>
                                  <a:pt x="118" y="11"/>
                                </a:lnTo>
                                <a:lnTo>
                                  <a:pt x="117" y="13"/>
                                </a:lnTo>
                                <a:lnTo>
                                  <a:pt x="117" y="14"/>
                                </a:lnTo>
                                <a:lnTo>
                                  <a:pt x="116" y="16"/>
                                </a:lnTo>
                                <a:lnTo>
                                  <a:pt x="116" y="17"/>
                                </a:lnTo>
                                <a:lnTo>
                                  <a:pt x="114" y="17"/>
                                </a:lnTo>
                                <a:lnTo>
                                  <a:pt x="103" y="17"/>
                                </a:lnTo>
                                <a:lnTo>
                                  <a:pt x="111" y="24"/>
                                </a:lnTo>
                                <a:lnTo>
                                  <a:pt x="114" y="33"/>
                                </a:lnTo>
                                <a:lnTo>
                                  <a:pt x="118" y="41"/>
                                </a:lnTo>
                                <a:lnTo>
                                  <a:pt x="119" y="50"/>
                                </a:lnTo>
                                <a:lnTo>
                                  <a:pt x="119" y="59"/>
                                </a:lnTo>
                                <a:lnTo>
                                  <a:pt x="117" y="66"/>
                                </a:lnTo>
                                <a:lnTo>
                                  <a:pt x="114" y="72"/>
                                </a:lnTo>
                                <a:lnTo>
                                  <a:pt x="111" y="78"/>
                                </a:lnTo>
                                <a:lnTo>
                                  <a:pt x="106" y="82"/>
                                </a:lnTo>
                                <a:lnTo>
                                  <a:pt x="100" y="86"/>
                                </a:lnTo>
                                <a:lnTo>
                                  <a:pt x="93" y="88"/>
                                </a:lnTo>
                                <a:lnTo>
                                  <a:pt x="86" y="88"/>
                                </a:lnTo>
                                <a:lnTo>
                                  <a:pt x="77" y="87"/>
                                </a:lnTo>
                                <a:lnTo>
                                  <a:pt x="70" y="85"/>
                                </a:lnTo>
                                <a:lnTo>
                                  <a:pt x="64" y="80"/>
                                </a:lnTo>
                                <a:lnTo>
                                  <a:pt x="59" y="74"/>
                                </a:lnTo>
                                <a:lnTo>
                                  <a:pt x="55" y="66"/>
                                </a:lnTo>
                                <a:lnTo>
                                  <a:pt x="53" y="56"/>
                                </a:lnTo>
                                <a:lnTo>
                                  <a:pt x="50" y="46"/>
                                </a:lnTo>
                                <a:lnTo>
                                  <a:pt x="50" y="34"/>
                                </a:lnTo>
                                <a:lnTo>
                                  <a:pt x="50" y="19"/>
                                </a:lnTo>
                                <a:lnTo>
                                  <a:pt x="42" y="19"/>
                                </a:lnTo>
                                <a:lnTo>
                                  <a:pt x="36" y="19"/>
                                </a:lnTo>
                                <a:lnTo>
                                  <a:pt x="31" y="21"/>
                                </a:lnTo>
                                <a:lnTo>
                                  <a:pt x="26" y="22"/>
                                </a:lnTo>
                                <a:lnTo>
                                  <a:pt x="23" y="24"/>
                                </a:lnTo>
                                <a:lnTo>
                                  <a:pt x="20" y="28"/>
                                </a:lnTo>
                                <a:lnTo>
                                  <a:pt x="18" y="33"/>
                                </a:lnTo>
                                <a:lnTo>
                                  <a:pt x="17" y="38"/>
                                </a:lnTo>
                                <a:lnTo>
                                  <a:pt x="16" y="44"/>
                                </a:lnTo>
                                <a:lnTo>
                                  <a:pt x="17" y="51"/>
                                </a:lnTo>
                                <a:lnTo>
                                  <a:pt x="18" y="58"/>
                                </a:lnTo>
                                <a:lnTo>
                                  <a:pt x="20" y="62"/>
                                </a:lnTo>
                                <a:lnTo>
                                  <a:pt x="22" y="67"/>
                                </a:lnTo>
                                <a:lnTo>
                                  <a:pt x="25" y="71"/>
                                </a:lnTo>
                                <a:lnTo>
                                  <a:pt x="26" y="75"/>
                                </a:lnTo>
                                <a:lnTo>
                                  <a:pt x="27" y="77"/>
                                </a:lnTo>
                                <a:lnTo>
                                  <a:pt x="27" y="78"/>
                                </a:lnTo>
                                <a:lnTo>
                                  <a:pt x="27" y="80"/>
                                </a:lnTo>
                                <a:lnTo>
                                  <a:pt x="27" y="81"/>
                                </a:lnTo>
                                <a:lnTo>
                                  <a:pt x="27" y="81"/>
                                </a:lnTo>
                                <a:lnTo>
                                  <a:pt x="26" y="82"/>
                                </a:lnTo>
                                <a:lnTo>
                                  <a:pt x="25" y="82"/>
                                </a:lnTo>
                                <a:lnTo>
                                  <a:pt x="23" y="82"/>
                                </a:lnTo>
                                <a:lnTo>
                                  <a:pt x="22" y="83"/>
                                </a:lnTo>
                                <a:lnTo>
                                  <a:pt x="20" y="83"/>
                                </a:lnTo>
                                <a:lnTo>
                                  <a:pt x="17" y="83"/>
                                </a:lnTo>
                                <a:lnTo>
                                  <a:pt x="15" y="82"/>
                                </a:lnTo>
                                <a:lnTo>
                                  <a:pt x="13" y="82"/>
                                </a:lnTo>
                                <a:lnTo>
                                  <a:pt x="12" y="81"/>
                                </a:lnTo>
                                <a:lnTo>
                                  <a:pt x="10" y="78"/>
                                </a:lnTo>
                                <a:lnTo>
                                  <a:pt x="9" y="75"/>
                                </a:lnTo>
                                <a:lnTo>
                                  <a:pt x="6" y="71"/>
                                </a:lnTo>
                                <a:lnTo>
                                  <a:pt x="5" y="66"/>
                                </a:lnTo>
                                <a:lnTo>
                                  <a:pt x="2" y="60"/>
                                </a:lnTo>
                                <a:lnTo>
                                  <a:pt x="1" y="54"/>
                                </a:lnTo>
                                <a:lnTo>
                                  <a:pt x="0" y="48"/>
                                </a:lnTo>
                                <a:lnTo>
                                  <a:pt x="0" y="41"/>
                                </a:lnTo>
                                <a:lnTo>
                                  <a:pt x="1" y="30"/>
                                </a:lnTo>
                                <a:lnTo>
                                  <a:pt x="2" y="22"/>
                                </a:lnTo>
                                <a:lnTo>
                                  <a:pt x="6" y="14"/>
                                </a:lnTo>
                                <a:lnTo>
                                  <a:pt x="11" y="9"/>
                                </a:lnTo>
                                <a:lnTo>
                                  <a:pt x="16" y="5"/>
                                </a:lnTo>
                                <a:lnTo>
                                  <a:pt x="23" y="2"/>
                                </a:lnTo>
                                <a:lnTo>
                                  <a:pt x="31" y="0"/>
                                </a:lnTo>
                                <a:lnTo>
                                  <a:pt x="41" y="0"/>
                                </a:lnTo>
                                <a:lnTo>
                                  <a:pt x="114" y="0"/>
                                </a:lnTo>
                                <a:close/>
                                <a:moveTo>
                                  <a:pt x="64" y="19"/>
                                </a:moveTo>
                                <a:lnTo>
                                  <a:pt x="64" y="37"/>
                                </a:lnTo>
                                <a:lnTo>
                                  <a:pt x="65" y="44"/>
                                </a:lnTo>
                                <a:lnTo>
                                  <a:pt x="66" y="50"/>
                                </a:lnTo>
                                <a:lnTo>
                                  <a:pt x="68" y="56"/>
                                </a:lnTo>
                                <a:lnTo>
                                  <a:pt x="70" y="60"/>
                                </a:lnTo>
                                <a:lnTo>
                                  <a:pt x="73" y="64"/>
                                </a:lnTo>
                                <a:lnTo>
                                  <a:pt x="76" y="66"/>
                                </a:lnTo>
                                <a:lnTo>
                                  <a:pt x="80" y="67"/>
                                </a:lnTo>
                                <a:lnTo>
                                  <a:pt x="85" y="67"/>
                                </a:lnTo>
                                <a:lnTo>
                                  <a:pt x="93" y="67"/>
                                </a:lnTo>
                                <a:lnTo>
                                  <a:pt x="98" y="62"/>
                                </a:lnTo>
                                <a:lnTo>
                                  <a:pt x="103" y="56"/>
                                </a:lnTo>
                                <a:lnTo>
                                  <a:pt x="103" y="48"/>
                                </a:lnTo>
                                <a:lnTo>
                                  <a:pt x="103" y="40"/>
                                </a:lnTo>
                                <a:lnTo>
                                  <a:pt x="100" y="33"/>
                                </a:lnTo>
                                <a:lnTo>
                                  <a:pt x="95" y="27"/>
                                </a:lnTo>
                                <a:lnTo>
                                  <a:pt x="87" y="19"/>
                                </a:lnTo>
                                <a:lnTo>
                                  <a:pt x="64" y="19"/>
                                </a:lnTo>
                                <a:close/>
                              </a:path>
                            </a:pathLst>
                          </a:custGeom>
                          <a:solidFill>
                            <a:srgbClr val="A36666"/>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07" name="Freeform 394"/>
                        <wps:cNvSpPr>
                          <a:spLocks/>
                        </wps:cNvSpPr>
                        <wps:spPr bwMode="auto">
                          <a:xfrm>
                            <a:off x="1663700" y="3397250"/>
                            <a:ext cx="63500" cy="39688"/>
                          </a:xfrm>
                          <a:custGeom>
                            <a:avLst/>
                            <a:gdLst>
                              <a:gd name="T0" fmla="*/ 92 w 119"/>
                              <a:gd name="T1" fmla="*/ 1 h 76"/>
                              <a:gd name="T2" fmla="*/ 106 w 119"/>
                              <a:gd name="T3" fmla="*/ 6 h 76"/>
                              <a:gd name="T4" fmla="*/ 114 w 119"/>
                              <a:gd name="T5" fmla="*/ 18 h 76"/>
                              <a:gd name="T6" fmla="*/ 119 w 119"/>
                              <a:gd name="T7" fmla="*/ 33 h 76"/>
                              <a:gd name="T8" fmla="*/ 119 w 119"/>
                              <a:gd name="T9" fmla="*/ 48 h 76"/>
                              <a:gd name="T10" fmla="*/ 117 w 119"/>
                              <a:gd name="T11" fmla="*/ 59 h 76"/>
                              <a:gd name="T12" fmla="*/ 114 w 119"/>
                              <a:gd name="T13" fmla="*/ 66 h 76"/>
                              <a:gd name="T14" fmla="*/ 112 w 119"/>
                              <a:gd name="T15" fmla="*/ 73 h 76"/>
                              <a:gd name="T16" fmla="*/ 110 w 119"/>
                              <a:gd name="T17" fmla="*/ 75 h 76"/>
                              <a:gd name="T18" fmla="*/ 105 w 119"/>
                              <a:gd name="T19" fmla="*/ 76 h 76"/>
                              <a:gd name="T20" fmla="*/ 98 w 119"/>
                              <a:gd name="T21" fmla="*/ 76 h 76"/>
                              <a:gd name="T22" fmla="*/ 96 w 119"/>
                              <a:gd name="T23" fmla="*/ 76 h 76"/>
                              <a:gd name="T24" fmla="*/ 93 w 119"/>
                              <a:gd name="T25" fmla="*/ 75 h 76"/>
                              <a:gd name="T26" fmla="*/ 93 w 119"/>
                              <a:gd name="T27" fmla="*/ 74 h 76"/>
                              <a:gd name="T28" fmla="*/ 93 w 119"/>
                              <a:gd name="T29" fmla="*/ 71 h 76"/>
                              <a:gd name="T30" fmla="*/ 96 w 119"/>
                              <a:gd name="T31" fmla="*/ 66 h 76"/>
                              <a:gd name="T32" fmla="*/ 100 w 119"/>
                              <a:gd name="T33" fmla="*/ 59 h 76"/>
                              <a:gd name="T34" fmla="*/ 103 w 119"/>
                              <a:gd name="T35" fmla="*/ 49 h 76"/>
                              <a:gd name="T36" fmla="*/ 103 w 119"/>
                              <a:gd name="T37" fmla="*/ 37 h 76"/>
                              <a:gd name="T38" fmla="*/ 101 w 119"/>
                              <a:gd name="T39" fmla="*/ 30 h 76"/>
                              <a:gd name="T40" fmla="*/ 97 w 119"/>
                              <a:gd name="T41" fmla="*/ 23 h 76"/>
                              <a:gd name="T42" fmla="*/ 90 w 119"/>
                              <a:gd name="T43" fmla="*/ 20 h 76"/>
                              <a:gd name="T44" fmla="*/ 81 w 119"/>
                              <a:gd name="T45" fmla="*/ 20 h 76"/>
                              <a:gd name="T46" fmla="*/ 75 w 119"/>
                              <a:gd name="T47" fmla="*/ 25 h 76"/>
                              <a:gd name="T48" fmla="*/ 70 w 119"/>
                              <a:gd name="T49" fmla="*/ 32 h 76"/>
                              <a:gd name="T50" fmla="*/ 66 w 119"/>
                              <a:gd name="T51" fmla="*/ 42 h 76"/>
                              <a:gd name="T52" fmla="*/ 63 w 119"/>
                              <a:gd name="T53" fmla="*/ 52 h 76"/>
                              <a:gd name="T54" fmla="*/ 57 w 119"/>
                              <a:gd name="T55" fmla="*/ 62 h 76"/>
                              <a:gd name="T56" fmla="*/ 49 w 119"/>
                              <a:gd name="T57" fmla="*/ 69 h 76"/>
                              <a:gd name="T58" fmla="*/ 39 w 119"/>
                              <a:gd name="T59" fmla="*/ 74 h 76"/>
                              <a:gd name="T60" fmla="*/ 26 w 119"/>
                              <a:gd name="T61" fmla="*/ 74 h 76"/>
                              <a:gd name="T62" fmla="*/ 15 w 119"/>
                              <a:gd name="T63" fmla="*/ 69 h 76"/>
                              <a:gd name="T64" fmla="*/ 6 w 119"/>
                              <a:gd name="T65" fmla="*/ 59 h 76"/>
                              <a:gd name="T66" fmla="*/ 1 w 119"/>
                              <a:gd name="T67" fmla="*/ 44 h 76"/>
                              <a:gd name="T68" fmla="*/ 0 w 119"/>
                              <a:gd name="T69" fmla="*/ 31 h 76"/>
                              <a:gd name="T70" fmla="*/ 1 w 119"/>
                              <a:gd name="T71" fmla="*/ 22 h 76"/>
                              <a:gd name="T72" fmla="*/ 4 w 119"/>
                              <a:gd name="T73" fmla="*/ 15 h 76"/>
                              <a:gd name="T74" fmla="*/ 6 w 119"/>
                              <a:gd name="T75" fmla="*/ 10 h 76"/>
                              <a:gd name="T76" fmla="*/ 9 w 119"/>
                              <a:gd name="T77" fmla="*/ 7 h 76"/>
                              <a:gd name="T78" fmla="*/ 10 w 119"/>
                              <a:gd name="T79" fmla="*/ 6 h 76"/>
                              <a:gd name="T80" fmla="*/ 11 w 119"/>
                              <a:gd name="T81" fmla="*/ 6 h 76"/>
                              <a:gd name="T82" fmla="*/ 15 w 119"/>
                              <a:gd name="T83" fmla="*/ 6 h 76"/>
                              <a:gd name="T84" fmla="*/ 18 w 119"/>
                              <a:gd name="T85" fmla="*/ 6 h 76"/>
                              <a:gd name="T86" fmla="*/ 21 w 119"/>
                              <a:gd name="T87" fmla="*/ 6 h 76"/>
                              <a:gd name="T88" fmla="*/ 23 w 119"/>
                              <a:gd name="T89" fmla="*/ 7 h 76"/>
                              <a:gd name="T90" fmla="*/ 23 w 119"/>
                              <a:gd name="T91" fmla="*/ 9 h 76"/>
                              <a:gd name="T92" fmla="*/ 23 w 119"/>
                              <a:gd name="T93" fmla="*/ 10 h 76"/>
                              <a:gd name="T94" fmla="*/ 21 w 119"/>
                              <a:gd name="T95" fmla="*/ 14 h 76"/>
                              <a:gd name="T96" fmla="*/ 18 w 119"/>
                              <a:gd name="T97" fmla="*/ 21 h 76"/>
                              <a:gd name="T98" fmla="*/ 16 w 119"/>
                              <a:gd name="T99" fmla="*/ 30 h 76"/>
                              <a:gd name="T100" fmla="*/ 16 w 119"/>
                              <a:gd name="T101" fmla="*/ 39 h 76"/>
                              <a:gd name="T102" fmla="*/ 18 w 119"/>
                              <a:gd name="T103" fmla="*/ 47 h 76"/>
                              <a:gd name="T104" fmla="*/ 22 w 119"/>
                              <a:gd name="T105" fmla="*/ 53 h 76"/>
                              <a:gd name="T106" fmla="*/ 28 w 119"/>
                              <a:gd name="T107" fmla="*/ 55 h 76"/>
                              <a:gd name="T108" fmla="*/ 36 w 119"/>
                              <a:gd name="T109" fmla="*/ 54 h 76"/>
                              <a:gd name="T110" fmla="*/ 42 w 119"/>
                              <a:gd name="T111" fmla="*/ 50 h 76"/>
                              <a:gd name="T112" fmla="*/ 47 w 119"/>
                              <a:gd name="T113" fmla="*/ 42 h 76"/>
                              <a:gd name="T114" fmla="*/ 50 w 119"/>
                              <a:gd name="T115" fmla="*/ 33 h 76"/>
                              <a:gd name="T116" fmla="*/ 55 w 119"/>
                              <a:gd name="T117" fmla="*/ 22 h 76"/>
                              <a:gd name="T118" fmla="*/ 60 w 119"/>
                              <a:gd name="T119" fmla="*/ 12 h 76"/>
                              <a:gd name="T120" fmla="*/ 68 w 119"/>
                              <a:gd name="T121" fmla="*/ 5 h 76"/>
                              <a:gd name="T122" fmla="*/ 77 w 119"/>
                              <a:gd name="T123" fmla="*/ 0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19" h="76">
                                <a:moveTo>
                                  <a:pt x="85" y="0"/>
                                </a:moveTo>
                                <a:lnTo>
                                  <a:pt x="92" y="1"/>
                                </a:lnTo>
                                <a:lnTo>
                                  <a:pt x="100" y="4"/>
                                </a:lnTo>
                                <a:lnTo>
                                  <a:pt x="106" y="6"/>
                                </a:lnTo>
                                <a:lnTo>
                                  <a:pt x="111" y="12"/>
                                </a:lnTo>
                                <a:lnTo>
                                  <a:pt x="114" y="18"/>
                                </a:lnTo>
                                <a:lnTo>
                                  <a:pt x="117" y="26"/>
                                </a:lnTo>
                                <a:lnTo>
                                  <a:pt x="119" y="33"/>
                                </a:lnTo>
                                <a:lnTo>
                                  <a:pt x="119" y="43"/>
                                </a:lnTo>
                                <a:lnTo>
                                  <a:pt x="119" y="48"/>
                                </a:lnTo>
                                <a:lnTo>
                                  <a:pt x="118" y="54"/>
                                </a:lnTo>
                                <a:lnTo>
                                  <a:pt x="117" y="59"/>
                                </a:lnTo>
                                <a:lnTo>
                                  <a:pt x="116" y="63"/>
                                </a:lnTo>
                                <a:lnTo>
                                  <a:pt x="114" y="66"/>
                                </a:lnTo>
                                <a:lnTo>
                                  <a:pt x="113" y="70"/>
                                </a:lnTo>
                                <a:lnTo>
                                  <a:pt x="112" y="73"/>
                                </a:lnTo>
                                <a:lnTo>
                                  <a:pt x="111" y="74"/>
                                </a:lnTo>
                                <a:lnTo>
                                  <a:pt x="110" y="75"/>
                                </a:lnTo>
                                <a:lnTo>
                                  <a:pt x="107" y="76"/>
                                </a:lnTo>
                                <a:lnTo>
                                  <a:pt x="105" y="76"/>
                                </a:lnTo>
                                <a:lnTo>
                                  <a:pt x="101" y="76"/>
                                </a:lnTo>
                                <a:lnTo>
                                  <a:pt x="98" y="76"/>
                                </a:lnTo>
                                <a:lnTo>
                                  <a:pt x="97" y="76"/>
                                </a:lnTo>
                                <a:lnTo>
                                  <a:pt x="96" y="76"/>
                                </a:lnTo>
                                <a:lnTo>
                                  <a:pt x="95" y="76"/>
                                </a:lnTo>
                                <a:lnTo>
                                  <a:pt x="93" y="75"/>
                                </a:lnTo>
                                <a:lnTo>
                                  <a:pt x="93" y="75"/>
                                </a:lnTo>
                                <a:lnTo>
                                  <a:pt x="93" y="74"/>
                                </a:lnTo>
                                <a:lnTo>
                                  <a:pt x="93" y="74"/>
                                </a:lnTo>
                                <a:lnTo>
                                  <a:pt x="93" y="71"/>
                                </a:lnTo>
                                <a:lnTo>
                                  <a:pt x="95" y="69"/>
                                </a:lnTo>
                                <a:lnTo>
                                  <a:pt x="96" y="66"/>
                                </a:lnTo>
                                <a:lnTo>
                                  <a:pt x="98" y="63"/>
                                </a:lnTo>
                                <a:lnTo>
                                  <a:pt x="100" y="59"/>
                                </a:lnTo>
                                <a:lnTo>
                                  <a:pt x="102" y="54"/>
                                </a:lnTo>
                                <a:lnTo>
                                  <a:pt x="103" y="49"/>
                                </a:lnTo>
                                <a:lnTo>
                                  <a:pt x="103" y="42"/>
                                </a:lnTo>
                                <a:lnTo>
                                  <a:pt x="103" y="37"/>
                                </a:lnTo>
                                <a:lnTo>
                                  <a:pt x="102" y="33"/>
                                </a:lnTo>
                                <a:lnTo>
                                  <a:pt x="101" y="30"/>
                                </a:lnTo>
                                <a:lnTo>
                                  <a:pt x="100" y="26"/>
                                </a:lnTo>
                                <a:lnTo>
                                  <a:pt x="97" y="23"/>
                                </a:lnTo>
                                <a:lnTo>
                                  <a:pt x="93" y="21"/>
                                </a:lnTo>
                                <a:lnTo>
                                  <a:pt x="90" y="20"/>
                                </a:lnTo>
                                <a:lnTo>
                                  <a:pt x="86" y="20"/>
                                </a:lnTo>
                                <a:lnTo>
                                  <a:pt x="81" y="20"/>
                                </a:lnTo>
                                <a:lnTo>
                                  <a:pt x="79" y="22"/>
                                </a:lnTo>
                                <a:lnTo>
                                  <a:pt x="75" y="25"/>
                                </a:lnTo>
                                <a:lnTo>
                                  <a:pt x="73" y="28"/>
                                </a:lnTo>
                                <a:lnTo>
                                  <a:pt x="70" y="32"/>
                                </a:lnTo>
                                <a:lnTo>
                                  <a:pt x="69" y="37"/>
                                </a:lnTo>
                                <a:lnTo>
                                  <a:pt x="66" y="42"/>
                                </a:lnTo>
                                <a:lnTo>
                                  <a:pt x="64" y="47"/>
                                </a:lnTo>
                                <a:lnTo>
                                  <a:pt x="63" y="52"/>
                                </a:lnTo>
                                <a:lnTo>
                                  <a:pt x="60" y="57"/>
                                </a:lnTo>
                                <a:lnTo>
                                  <a:pt x="57" y="62"/>
                                </a:lnTo>
                                <a:lnTo>
                                  <a:pt x="54" y="65"/>
                                </a:lnTo>
                                <a:lnTo>
                                  <a:pt x="49" y="69"/>
                                </a:lnTo>
                                <a:lnTo>
                                  <a:pt x="44" y="71"/>
                                </a:lnTo>
                                <a:lnTo>
                                  <a:pt x="39" y="74"/>
                                </a:lnTo>
                                <a:lnTo>
                                  <a:pt x="32" y="74"/>
                                </a:lnTo>
                                <a:lnTo>
                                  <a:pt x="26" y="74"/>
                                </a:lnTo>
                                <a:lnTo>
                                  <a:pt x="20" y="71"/>
                                </a:lnTo>
                                <a:lnTo>
                                  <a:pt x="15" y="69"/>
                                </a:lnTo>
                                <a:lnTo>
                                  <a:pt x="10" y="64"/>
                                </a:lnTo>
                                <a:lnTo>
                                  <a:pt x="6" y="59"/>
                                </a:lnTo>
                                <a:lnTo>
                                  <a:pt x="2" y="52"/>
                                </a:lnTo>
                                <a:lnTo>
                                  <a:pt x="1" y="44"/>
                                </a:lnTo>
                                <a:lnTo>
                                  <a:pt x="0" y="34"/>
                                </a:lnTo>
                                <a:lnTo>
                                  <a:pt x="0" y="31"/>
                                </a:lnTo>
                                <a:lnTo>
                                  <a:pt x="1" y="26"/>
                                </a:lnTo>
                                <a:lnTo>
                                  <a:pt x="1" y="22"/>
                                </a:lnTo>
                                <a:lnTo>
                                  <a:pt x="2" y="18"/>
                                </a:lnTo>
                                <a:lnTo>
                                  <a:pt x="4" y="15"/>
                                </a:lnTo>
                                <a:lnTo>
                                  <a:pt x="5" y="12"/>
                                </a:lnTo>
                                <a:lnTo>
                                  <a:pt x="6" y="10"/>
                                </a:lnTo>
                                <a:lnTo>
                                  <a:pt x="7" y="9"/>
                                </a:lnTo>
                                <a:lnTo>
                                  <a:pt x="9" y="7"/>
                                </a:lnTo>
                                <a:lnTo>
                                  <a:pt x="9" y="7"/>
                                </a:lnTo>
                                <a:lnTo>
                                  <a:pt x="10" y="6"/>
                                </a:lnTo>
                                <a:lnTo>
                                  <a:pt x="11" y="6"/>
                                </a:lnTo>
                                <a:lnTo>
                                  <a:pt x="11" y="6"/>
                                </a:lnTo>
                                <a:lnTo>
                                  <a:pt x="12" y="6"/>
                                </a:lnTo>
                                <a:lnTo>
                                  <a:pt x="15" y="6"/>
                                </a:lnTo>
                                <a:lnTo>
                                  <a:pt x="16" y="6"/>
                                </a:lnTo>
                                <a:lnTo>
                                  <a:pt x="18" y="6"/>
                                </a:lnTo>
                                <a:lnTo>
                                  <a:pt x="20" y="6"/>
                                </a:lnTo>
                                <a:lnTo>
                                  <a:pt x="21" y="6"/>
                                </a:lnTo>
                                <a:lnTo>
                                  <a:pt x="22" y="6"/>
                                </a:lnTo>
                                <a:lnTo>
                                  <a:pt x="23" y="7"/>
                                </a:lnTo>
                                <a:lnTo>
                                  <a:pt x="23" y="7"/>
                                </a:lnTo>
                                <a:lnTo>
                                  <a:pt x="23" y="9"/>
                                </a:lnTo>
                                <a:lnTo>
                                  <a:pt x="23" y="9"/>
                                </a:lnTo>
                                <a:lnTo>
                                  <a:pt x="23" y="10"/>
                                </a:lnTo>
                                <a:lnTo>
                                  <a:pt x="22" y="12"/>
                                </a:lnTo>
                                <a:lnTo>
                                  <a:pt x="21" y="14"/>
                                </a:lnTo>
                                <a:lnTo>
                                  <a:pt x="20" y="17"/>
                                </a:lnTo>
                                <a:lnTo>
                                  <a:pt x="18" y="21"/>
                                </a:lnTo>
                                <a:lnTo>
                                  <a:pt x="17" y="25"/>
                                </a:lnTo>
                                <a:lnTo>
                                  <a:pt x="16" y="30"/>
                                </a:lnTo>
                                <a:lnTo>
                                  <a:pt x="16" y="34"/>
                                </a:lnTo>
                                <a:lnTo>
                                  <a:pt x="16" y="39"/>
                                </a:lnTo>
                                <a:lnTo>
                                  <a:pt x="17" y="44"/>
                                </a:lnTo>
                                <a:lnTo>
                                  <a:pt x="18" y="47"/>
                                </a:lnTo>
                                <a:lnTo>
                                  <a:pt x="20" y="50"/>
                                </a:lnTo>
                                <a:lnTo>
                                  <a:pt x="22" y="53"/>
                                </a:lnTo>
                                <a:lnTo>
                                  <a:pt x="25" y="54"/>
                                </a:lnTo>
                                <a:lnTo>
                                  <a:pt x="28" y="55"/>
                                </a:lnTo>
                                <a:lnTo>
                                  <a:pt x="31" y="55"/>
                                </a:lnTo>
                                <a:lnTo>
                                  <a:pt x="36" y="54"/>
                                </a:lnTo>
                                <a:lnTo>
                                  <a:pt x="39" y="53"/>
                                </a:lnTo>
                                <a:lnTo>
                                  <a:pt x="42" y="50"/>
                                </a:lnTo>
                                <a:lnTo>
                                  <a:pt x="44" y="47"/>
                                </a:lnTo>
                                <a:lnTo>
                                  <a:pt x="47" y="42"/>
                                </a:lnTo>
                                <a:lnTo>
                                  <a:pt x="49" y="38"/>
                                </a:lnTo>
                                <a:lnTo>
                                  <a:pt x="50" y="33"/>
                                </a:lnTo>
                                <a:lnTo>
                                  <a:pt x="53" y="27"/>
                                </a:lnTo>
                                <a:lnTo>
                                  <a:pt x="55" y="22"/>
                                </a:lnTo>
                                <a:lnTo>
                                  <a:pt x="58" y="17"/>
                                </a:lnTo>
                                <a:lnTo>
                                  <a:pt x="60" y="12"/>
                                </a:lnTo>
                                <a:lnTo>
                                  <a:pt x="64" y="9"/>
                                </a:lnTo>
                                <a:lnTo>
                                  <a:pt x="68" y="5"/>
                                </a:lnTo>
                                <a:lnTo>
                                  <a:pt x="73" y="2"/>
                                </a:lnTo>
                                <a:lnTo>
                                  <a:pt x="77" y="0"/>
                                </a:lnTo>
                                <a:lnTo>
                                  <a:pt x="85" y="0"/>
                                </a:lnTo>
                                <a:close/>
                              </a:path>
                            </a:pathLst>
                          </a:custGeom>
                          <a:solidFill>
                            <a:srgbClr val="A36666"/>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08" name="Freeform 395"/>
                        <wps:cNvSpPr>
                          <a:spLocks noEditPoints="1"/>
                        </wps:cNvSpPr>
                        <wps:spPr bwMode="auto">
                          <a:xfrm>
                            <a:off x="1663700" y="3333750"/>
                            <a:ext cx="63500" cy="52388"/>
                          </a:xfrm>
                          <a:custGeom>
                            <a:avLst/>
                            <a:gdLst>
                              <a:gd name="T0" fmla="*/ 59 w 119"/>
                              <a:gd name="T1" fmla="*/ 0 h 100"/>
                              <a:gd name="T2" fmla="*/ 64 w 119"/>
                              <a:gd name="T3" fmla="*/ 5 h 100"/>
                              <a:gd name="T4" fmla="*/ 64 w 119"/>
                              <a:gd name="T5" fmla="*/ 79 h 100"/>
                              <a:gd name="T6" fmla="*/ 80 w 119"/>
                              <a:gd name="T7" fmla="*/ 78 h 100"/>
                              <a:gd name="T8" fmla="*/ 92 w 119"/>
                              <a:gd name="T9" fmla="*/ 72 h 100"/>
                              <a:gd name="T10" fmla="*/ 100 w 119"/>
                              <a:gd name="T11" fmla="*/ 61 h 100"/>
                              <a:gd name="T12" fmla="*/ 103 w 119"/>
                              <a:gd name="T13" fmla="*/ 43 h 100"/>
                              <a:gd name="T14" fmla="*/ 102 w 119"/>
                              <a:gd name="T15" fmla="*/ 30 h 100"/>
                              <a:gd name="T16" fmla="*/ 98 w 119"/>
                              <a:gd name="T17" fmla="*/ 20 h 100"/>
                              <a:gd name="T18" fmla="*/ 96 w 119"/>
                              <a:gd name="T19" fmla="*/ 13 h 100"/>
                              <a:gd name="T20" fmla="*/ 95 w 119"/>
                              <a:gd name="T21" fmla="*/ 8 h 100"/>
                              <a:gd name="T22" fmla="*/ 95 w 119"/>
                              <a:gd name="T23" fmla="*/ 6 h 100"/>
                              <a:gd name="T24" fmla="*/ 96 w 119"/>
                              <a:gd name="T25" fmla="*/ 5 h 100"/>
                              <a:gd name="T26" fmla="*/ 98 w 119"/>
                              <a:gd name="T27" fmla="*/ 5 h 100"/>
                              <a:gd name="T28" fmla="*/ 102 w 119"/>
                              <a:gd name="T29" fmla="*/ 5 h 100"/>
                              <a:gd name="T30" fmla="*/ 106 w 119"/>
                              <a:gd name="T31" fmla="*/ 5 h 100"/>
                              <a:gd name="T32" fmla="*/ 107 w 119"/>
                              <a:gd name="T33" fmla="*/ 5 h 100"/>
                              <a:gd name="T34" fmla="*/ 110 w 119"/>
                              <a:gd name="T35" fmla="*/ 6 h 100"/>
                              <a:gd name="T36" fmla="*/ 111 w 119"/>
                              <a:gd name="T37" fmla="*/ 8 h 100"/>
                              <a:gd name="T38" fmla="*/ 112 w 119"/>
                              <a:gd name="T39" fmla="*/ 11 h 100"/>
                              <a:gd name="T40" fmla="*/ 116 w 119"/>
                              <a:gd name="T41" fmla="*/ 20 h 100"/>
                              <a:gd name="T42" fmla="*/ 118 w 119"/>
                              <a:gd name="T43" fmla="*/ 31 h 100"/>
                              <a:gd name="T44" fmla="*/ 119 w 119"/>
                              <a:gd name="T45" fmla="*/ 46 h 100"/>
                              <a:gd name="T46" fmla="*/ 116 w 119"/>
                              <a:gd name="T47" fmla="*/ 69 h 100"/>
                              <a:gd name="T48" fmla="*/ 105 w 119"/>
                              <a:gd name="T49" fmla="*/ 86 h 100"/>
                              <a:gd name="T50" fmla="*/ 86 w 119"/>
                              <a:gd name="T51" fmla="*/ 96 h 100"/>
                              <a:gd name="T52" fmla="*/ 60 w 119"/>
                              <a:gd name="T53" fmla="*/ 100 h 100"/>
                              <a:gd name="T54" fmla="*/ 36 w 119"/>
                              <a:gd name="T55" fmla="*/ 96 h 100"/>
                              <a:gd name="T56" fmla="*/ 16 w 119"/>
                              <a:gd name="T57" fmla="*/ 86 h 100"/>
                              <a:gd name="T58" fmla="*/ 5 w 119"/>
                              <a:gd name="T59" fmla="*/ 69 h 100"/>
                              <a:gd name="T60" fmla="*/ 0 w 119"/>
                              <a:gd name="T61" fmla="*/ 48 h 100"/>
                              <a:gd name="T62" fmla="*/ 5 w 119"/>
                              <a:gd name="T63" fmla="*/ 26 h 100"/>
                              <a:gd name="T64" fmla="*/ 16 w 119"/>
                              <a:gd name="T65" fmla="*/ 11 h 100"/>
                              <a:gd name="T66" fmla="*/ 32 w 119"/>
                              <a:gd name="T67" fmla="*/ 3 h 100"/>
                              <a:gd name="T68" fmla="*/ 52 w 119"/>
                              <a:gd name="T69" fmla="*/ 0 h 100"/>
                              <a:gd name="T70" fmla="*/ 49 w 119"/>
                              <a:gd name="T71" fmla="*/ 20 h 100"/>
                              <a:gd name="T72" fmla="*/ 25 w 119"/>
                              <a:gd name="T73" fmla="*/ 27 h 100"/>
                              <a:gd name="T74" fmla="*/ 16 w 119"/>
                              <a:gd name="T75" fmla="*/ 50 h 100"/>
                              <a:gd name="T76" fmla="*/ 18 w 119"/>
                              <a:gd name="T77" fmla="*/ 62 h 100"/>
                              <a:gd name="T78" fmla="*/ 26 w 119"/>
                              <a:gd name="T79" fmla="*/ 70 h 100"/>
                              <a:gd name="T80" fmla="*/ 37 w 119"/>
                              <a:gd name="T81" fmla="*/ 77 h 100"/>
                              <a:gd name="T82" fmla="*/ 49 w 119"/>
                              <a:gd name="T83" fmla="*/ 79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119" h="100">
                                <a:moveTo>
                                  <a:pt x="55" y="0"/>
                                </a:moveTo>
                                <a:lnTo>
                                  <a:pt x="59" y="0"/>
                                </a:lnTo>
                                <a:lnTo>
                                  <a:pt x="61" y="3"/>
                                </a:lnTo>
                                <a:lnTo>
                                  <a:pt x="64" y="5"/>
                                </a:lnTo>
                                <a:lnTo>
                                  <a:pt x="64" y="8"/>
                                </a:lnTo>
                                <a:lnTo>
                                  <a:pt x="64" y="79"/>
                                </a:lnTo>
                                <a:lnTo>
                                  <a:pt x="73" y="79"/>
                                </a:lnTo>
                                <a:lnTo>
                                  <a:pt x="80" y="78"/>
                                </a:lnTo>
                                <a:lnTo>
                                  <a:pt x="87" y="75"/>
                                </a:lnTo>
                                <a:lnTo>
                                  <a:pt x="92" y="72"/>
                                </a:lnTo>
                                <a:lnTo>
                                  <a:pt x="97" y="67"/>
                                </a:lnTo>
                                <a:lnTo>
                                  <a:pt x="100" y="61"/>
                                </a:lnTo>
                                <a:lnTo>
                                  <a:pt x="102" y="53"/>
                                </a:lnTo>
                                <a:lnTo>
                                  <a:pt x="103" y="43"/>
                                </a:lnTo>
                                <a:lnTo>
                                  <a:pt x="103" y="36"/>
                                </a:lnTo>
                                <a:lnTo>
                                  <a:pt x="102" y="30"/>
                                </a:lnTo>
                                <a:lnTo>
                                  <a:pt x="101" y="25"/>
                                </a:lnTo>
                                <a:lnTo>
                                  <a:pt x="98" y="20"/>
                                </a:lnTo>
                                <a:lnTo>
                                  <a:pt x="97" y="15"/>
                                </a:lnTo>
                                <a:lnTo>
                                  <a:pt x="96" y="13"/>
                                </a:lnTo>
                                <a:lnTo>
                                  <a:pt x="95" y="10"/>
                                </a:lnTo>
                                <a:lnTo>
                                  <a:pt x="95" y="8"/>
                                </a:lnTo>
                                <a:lnTo>
                                  <a:pt x="95" y="8"/>
                                </a:lnTo>
                                <a:lnTo>
                                  <a:pt x="95" y="6"/>
                                </a:lnTo>
                                <a:lnTo>
                                  <a:pt x="96" y="6"/>
                                </a:lnTo>
                                <a:lnTo>
                                  <a:pt x="96" y="5"/>
                                </a:lnTo>
                                <a:lnTo>
                                  <a:pt x="97" y="5"/>
                                </a:lnTo>
                                <a:lnTo>
                                  <a:pt x="98" y="5"/>
                                </a:lnTo>
                                <a:lnTo>
                                  <a:pt x="101" y="5"/>
                                </a:lnTo>
                                <a:lnTo>
                                  <a:pt x="102" y="5"/>
                                </a:lnTo>
                                <a:lnTo>
                                  <a:pt x="105" y="5"/>
                                </a:lnTo>
                                <a:lnTo>
                                  <a:pt x="106" y="5"/>
                                </a:lnTo>
                                <a:lnTo>
                                  <a:pt x="106" y="5"/>
                                </a:lnTo>
                                <a:lnTo>
                                  <a:pt x="107" y="5"/>
                                </a:lnTo>
                                <a:lnTo>
                                  <a:pt x="108" y="5"/>
                                </a:lnTo>
                                <a:lnTo>
                                  <a:pt x="110" y="6"/>
                                </a:lnTo>
                                <a:lnTo>
                                  <a:pt x="110" y="6"/>
                                </a:lnTo>
                                <a:lnTo>
                                  <a:pt x="111" y="8"/>
                                </a:lnTo>
                                <a:lnTo>
                                  <a:pt x="111" y="8"/>
                                </a:lnTo>
                                <a:lnTo>
                                  <a:pt x="112" y="11"/>
                                </a:lnTo>
                                <a:lnTo>
                                  <a:pt x="114" y="15"/>
                                </a:lnTo>
                                <a:lnTo>
                                  <a:pt x="116" y="20"/>
                                </a:lnTo>
                                <a:lnTo>
                                  <a:pt x="117" y="25"/>
                                </a:lnTo>
                                <a:lnTo>
                                  <a:pt x="118" y="31"/>
                                </a:lnTo>
                                <a:lnTo>
                                  <a:pt x="119" y="38"/>
                                </a:lnTo>
                                <a:lnTo>
                                  <a:pt x="119" y="46"/>
                                </a:lnTo>
                                <a:lnTo>
                                  <a:pt x="118" y="58"/>
                                </a:lnTo>
                                <a:lnTo>
                                  <a:pt x="116" y="69"/>
                                </a:lnTo>
                                <a:lnTo>
                                  <a:pt x="111" y="79"/>
                                </a:lnTo>
                                <a:lnTo>
                                  <a:pt x="105" y="86"/>
                                </a:lnTo>
                                <a:lnTo>
                                  <a:pt x="96" y="93"/>
                                </a:lnTo>
                                <a:lnTo>
                                  <a:pt x="86" y="96"/>
                                </a:lnTo>
                                <a:lnTo>
                                  <a:pt x="74" y="100"/>
                                </a:lnTo>
                                <a:lnTo>
                                  <a:pt x="60" y="100"/>
                                </a:lnTo>
                                <a:lnTo>
                                  <a:pt x="47" y="100"/>
                                </a:lnTo>
                                <a:lnTo>
                                  <a:pt x="36" y="96"/>
                                </a:lnTo>
                                <a:lnTo>
                                  <a:pt x="25" y="93"/>
                                </a:lnTo>
                                <a:lnTo>
                                  <a:pt x="16" y="86"/>
                                </a:lnTo>
                                <a:lnTo>
                                  <a:pt x="9" y="79"/>
                                </a:lnTo>
                                <a:lnTo>
                                  <a:pt x="5" y="69"/>
                                </a:lnTo>
                                <a:lnTo>
                                  <a:pt x="1" y="59"/>
                                </a:lnTo>
                                <a:lnTo>
                                  <a:pt x="0" y="48"/>
                                </a:lnTo>
                                <a:lnTo>
                                  <a:pt x="1" y="36"/>
                                </a:lnTo>
                                <a:lnTo>
                                  <a:pt x="5" y="26"/>
                                </a:lnTo>
                                <a:lnTo>
                                  <a:pt x="9" y="18"/>
                                </a:lnTo>
                                <a:lnTo>
                                  <a:pt x="16" y="11"/>
                                </a:lnTo>
                                <a:lnTo>
                                  <a:pt x="22" y="6"/>
                                </a:lnTo>
                                <a:lnTo>
                                  <a:pt x="32" y="3"/>
                                </a:lnTo>
                                <a:lnTo>
                                  <a:pt x="41" y="2"/>
                                </a:lnTo>
                                <a:lnTo>
                                  <a:pt x="52" y="0"/>
                                </a:lnTo>
                                <a:lnTo>
                                  <a:pt x="55" y="0"/>
                                </a:lnTo>
                                <a:close/>
                                <a:moveTo>
                                  <a:pt x="49" y="20"/>
                                </a:moveTo>
                                <a:lnTo>
                                  <a:pt x="34" y="21"/>
                                </a:lnTo>
                                <a:lnTo>
                                  <a:pt x="25" y="27"/>
                                </a:lnTo>
                                <a:lnTo>
                                  <a:pt x="17" y="36"/>
                                </a:lnTo>
                                <a:lnTo>
                                  <a:pt x="16" y="50"/>
                                </a:lnTo>
                                <a:lnTo>
                                  <a:pt x="16" y="56"/>
                                </a:lnTo>
                                <a:lnTo>
                                  <a:pt x="18" y="62"/>
                                </a:lnTo>
                                <a:lnTo>
                                  <a:pt x="22" y="67"/>
                                </a:lnTo>
                                <a:lnTo>
                                  <a:pt x="26" y="70"/>
                                </a:lnTo>
                                <a:lnTo>
                                  <a:pt x="31" y="74"/>
                                </a:lnTo>
                                <a:lnTo>
                                  <a:pt x="37" y="77"/>
                                </a:lnTo>
                                <a:lnTo>
                                  <a:pt x="43" y="79"/>
                                </a:lnTo>
                                <a:lnTo>
                                  <a:pt x="49" y="79"/>
                                </a:lnTo>
                                <a:lnTo>
                                  <a:pt x="49" y="20"/>
                                </a:lnTo>
                                <a:close/>
                              </a:path>
                            </a:pathLst>
                          </a:custGeom>
                          <a:solidFill>
                            <a:srgbClr val="A36666"/>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09" name="Freeform 396"/>
                        <wps:cNvSpPr>
                          <a:spLocks/>
                        </wps:cNvSpPr>
                        <wps:spPr bwMode="auto">
                          <a:xfrm>
                            <a:off x="1643063" y="3276600"/>
                            <a:ext cx="84138" cy="9525"/>
                          </a:xfrm>
                          <a:custGeom>
                            <a:avLst/>
                            <a:gdLst>
                              <a:gd name="T0" fmla="*/ 153 w 158"/>
                              <a:gd name="T1" fmla="*/ 0 h 20"/>
                              <a:gd name="T2" fmla="*/ 154 w 158"/>
                              <a:gd name="T3" fmla="*/ 0 h 20"/>
                              <a:gd name="T4" fmla="*/ 156 w 158"/>
                              <a:gd name="T5" fmla="*/ 0 h 20"/>
                              <a:gd name="T6" fmla="*/ 156 w 158"/>
                              <a:gd name="T7" fmla="*/ 0 h 20"/>
                              <a:gd name="T8" fmla="*/ 157 w 158"/>
                              <a:gd name="T9" fmla="*/ 1 h 20"/>
                              <a:gd name="T10" fmla="*/ 157 w 158"/>
                              <a:gd name="T11" fmla="*/ 2 h 20"/>
                              <a:gd name="T12" fmla="*/ 157 w 158"/>
                              <a:gd name="T13" fmla="*/ 5 h 20"/>
                              <a:gd name="T14" fmla="*/ 158 w 158"/>
                              <a:gd name="T15" fmla="*/ 7 h 20"/>
                              <a:gd name="T16" fmla="*/ 158 w 158"/>
                              <a:gd name="T17" fmla="*/ 10 h 20"/>
                              <a:gd name="T18" fmla="*/ 158 w 158"/>
                              <a:gd name="T19" fmla="*/ 12 h 20"/>
                              <a:gd name="T20" fmla="*/ 157 w 158"/>
                              <a:gd name="T21" fmla="*/ 15 h 20"/>
                              <a:gd name="T22" fmla="*/ 157 w 158"/>
                              <a:gd name="T23" fmla="*/ 17 h 20"/>
                              <a:gd name="T24" fmla="*/ 157 w 158"/>
                              <a:gd name="T25" fmla="*/ 18 h 20"/>
                              <a:gd name="T26" fmla="*/ 156 w 158"/>
                              <a:gd name="T27" fmla="*/ 18 h 20"/>
                              <a:gd name="T28" fmla="*/ 156 w 158"/>
                              <a:gd name="T29" fmla="*/ 20 h 20"/>
                              <a:gd name="T30" fmla="*/ 154 w 158"/>
                              <a:gd name="T31" fmla="*/ 20 h 20"/>
                              <a:gd name="T32" fmla="*/ 153 w 158"/>
                              <a:gd name="T33" fmla="*/ 20 h 20"/>
                              <a:gd name="T34" fmla="*/ 4 w 158"/>
                              <a:gd name="T35" fmla="*/ 20 h 20"/>
                              <a:gd name="T36" fmla="*/ 3 w 158"/>
                              <a:gd name="T37" fmla="*/ 20 h 20"/>
                              <a:gd name="T38" fmla="*/ 3 w 158"/>
                              <a:gd name="T39" fmla="*/ 20 h 20"/>
                              <a:gd name="T40" fmla="*/ 2 w 158"/>
                              <a:gd name="T41" fmla="*/ 18 h 20"/>
                              <a:gd name="T42" fmla="*/ 2 w 158"/>
                              <a:gd name="T43" fmla="*/ 18 h 20"/>
                              <a:gd name="T44" fmla="*/ 2 w 158"/>
                              <a:gd name="T45" fmla="*/ 16 h 20"/>
                              <a:gd name="T46" fmla="*/ 0 w 158"/>
                              <a:gd name="T47" fmla="*/ 15 h 20"/>
                              <a:gd name="T48" fmla="*/ 0 w 158"/>
                              <a:gd name="T49" fmla="*/ 12 h 20"/>
                              <a:gd name="T50" fmla="*/ 0 w 158"/>
                              <a:gd name="T51" fmla="*/ 10 h 20"/>
                              <a:gd name="T52" fmla="*/ 0 w 158"/>
                              <a:gd name="T53" fmla="*/ 7 h 20"/>
                              <a:gd name="T54" fmla="*/ 0 w 158"/>
                              <a:gd name="T55" fmla="*/ 5 h 20"/>
                              <a:gd name="T56" fmla="*/ 2 w 158"/>
                              <a:gd name="T57" fmla="*/ 2 h 20"/>
                              <a:gd name="T58" fmla="*/ 2 w 158"/>
                              <a:gd name="T59" fmla="*/ 1 h 20"/>
                              <a:gd name="T60" fmla="*/ 2 w 158"/>
                              <a:gd name="T61" fmla="*/ 0 h 20"/>
                              <a:gd name="T62" fmla="*/ 3 w 158"/>
                              <a:gd name="T63" fmla="*/ 0 h 20"/>
                              <a:gd name="T64" fmla="*/ 3 w 158"/>
                              <a:gd name="T65" fmla="*/ 0 h 20"/>
                              <a:gd name="T66" fmla="*/ 4 w 158"/>
                              <a:gd name="T67" fmla="*/ 0 h 20"/>
                              <a:gd name="T68" fmla="*/ 153 w 158"/>
                              <a:gd name="T69" fmla="*/ 0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158" h="20">
                                <a:moveTo>
                                  <a:pt x="153" y="0"/>
                                </a:moveTo>
                                <a:lnTo>
                                  <a:pt x="154" y="0"/>
                                </a:lnTo>
                                <a:lnTo>
                                  <a:pt x="156" y="0"/>
                                </a:lnTo>
                                <a:lnTo>
                                  <a:pt x="156" y="0"/>
                                </a:lnTo>
                                <a:lnTo>
                                  <a:pt x="157" y="1"/>
                                </a:lnTo>
                                <a:lnTo>
                                  <a:pt x="157" y="2"/>
                                </a:lnTo>
                                <a:lnTo>
                                  <a:pt x="157" y="5"/>
                                </a:lnTo>
                                <a:lnTo>
                                  <a:pt x="158" y="7"/>
                                </a:lnTo>
                                <a:lnTo>
                                  <a:pt x="158" y="10"/>
                                </a:lnTo>
                                <a:lnTo>
                                  <a:pt x="158" y="12"/>
                                </a:lnTo>
                                <a:lnTo>
                                  <a:pt x="157" y="15"/>
                                </a:lnTo>
                                <a:lnTo>
                                  <a:pt x="157" y="17"/>
                                </a:lnTo>
                                <a:lnTo>
                                  <a:pt x="157" y="18"/>
                                </a:lnTo>
                                <a:lnTo>
                                  <a:pt x="156" y="18"/>
                                </a:lnTo>
                                <a:lnTo>
                                  <a:pt x="156" y="20"/>
                                </a:lnTo>
                                <a:lnTo>
                                  <a:pt x="154" y="20"/>
                                </a:lnTo>
                                <a:lnTo>
                                  <a:pt x="153" y="20"/>
                                </a:lnTo>
                                <a:lnTo>
                                  <a:pt x="4" y="20"/>
                                </a:lnTo>
                                <a:lnTo>
                                  <a:pt x="3" y="20"/>
                                </a:lnTo>
                                <a:lnTo>
                                  <a:pt x="3" y="20"/>
                                </a:lnTo>
                                <a:lnTo>
                                  <a:pt x="2" y="18"/>
                                </a:lnTo>
                                <a:lnTo>
                                  <a:pt x="2" y="18"/>
                                </a:lnTo>
                                <a:lnTo>
                                  <a:pt x="2" y="16"/>
                                </a:lnTo>
                                <a:lnTo>
                                  <a:pt x="0" y="15"/>
                                </a:lnTo>
                                <a:lnTo>
                                  <a:pt x="0" y="12"/>
                                </a:lnTo>
                                <a:lnTo>
                                  <a:pt x="0" y="10"/>
                                </a:lnTo>
                                <a:lnTo>
                                  <a:pt x="0" y="7"/>
                                </a:lnTo>
                                <a:lnTo>
                                  <a:pt x="0" y="5"/>
                                </a:lnTo>
                                <a:lnTo>
                                  <a:pt x="2" y="2"/>
                                </a:lnTo>
                                <a:lnTo>
                                  <a:pt x="2" y="1"/>
                                </a:lnTo>
                                <a:lnTo>
                                  <a:pt x="2" y="0"/>
                                </a:lnTo>
                                <a:lnTo>
                                  <a:pt x="3" y="0"/>
                                </a:lnTo>
                                <a:lnTo>
                                  <a:pt x="3" y="0"/>
                                </a:lnTo>
                                <a:lnTo>
                                  <a:pt x="4" y="0"/>
                                </a:lnTo>
                                <a:lnTo>
                                  <a:pt x="153" y="0"/>
                                </a:lnTo>
                                <a:close/>
                              </a:path>
                            </a:pathLst>
                          </a:custGeom>
                          <a:solidFill>
                            <a:srgbClr val="A36666"/>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10" name="Freeform 397"/>
                        <wps:cNvSpPr>
                          <a:spLocks/>
                        </wps:cNvSpPr>
                        <wps:spPr bwMode="auto">
                          <a:xfrm>
                            <a:off x="1643063" y="3243263"/>
                            <a:ext cx="84138" cy="11113"/>
                          </a:xfrm>
                          <a:custGeom>
                            <a:avLst/>
                            <a:gdLst>
                              <a:gd name="T0" fmla="*/ 153 w 158"/>
                              <a:gd name="T1" fmla="*/ 0 h 21"/>
                              <a:gd name="T2" fmla="*/ 154 w 158"/>
                              <a:gd name="T3" fmla="*/ 0 h 21"/>
                              <a:gd name="T4" fmla="*/ 156 w 158"/>
                              <a:gd name="T5" fmla="*/ 1 h 21"/>
                              <a:gd name="T6" fmla="*/ 156 w 158"/>
                              <a:gd name="T7" fmla="*/ 1 h 21"/>
                              <a:gd name="T8" fmla="*/ 157 w 158"/>
                              <a:gd name="T9" fmla="*/ 3 h 21"/>
                              <a:gd name="T10" fmla="*/ 157 w 158"/>
                              <a:gd name="T11" fmla="*/ 4 h 21"/>
                              <a:gd name="T12" fmla="*/ 157 w 158"/>
                              <a:gd name="T13" fmla="*/ 6 h 21"/>
                              <a:gd name="T14" fmla="*/ 158 w 158"/>
                              <a:gd name="T15" fmla="*/ 7 h 21"/>
                              <a:gd name="T16" fmla="*/ 158 w 158"/>
                              <a:gd name="T17" fmla="*/ 11 h 21"/>
                              <a:gd name="T18" fmla="*/ 158 w 158"/>
                              <a:gd name="T19" fmla="*/ 14 h 21"/>
                              <a:gd name="T20" fmla="*/ 157 w 158"/>
                              <a:gd name="T21" fmla="*/ 16 h 21"/>
                              <a:gd name="T22" fmla="*/ 157 w 158"/>
                              <a:gd name="T23" fmla="*/ 17 h 21"/>
                              <a:gd name="T24" fmla="*/ 157 w 158"/>
                              <a:gd name="T25" fmla="*/ 19 h 21"/>
                              <a:gd name="T26" fmla="*/ 156 w 158"/>
                              <a:gd name="T27" fmla="*/ 20 h 21"/>
                              <a:gd name="T28" fmla="*/ 156 w 158"/>
                              <a:gd name="T29" fmla="*/ 21 h 21"/>
                              <a:gd name="T30" fmla="*/ 154 w 158"/>
                              <a:gd name="T31" fmla="*/ 21 h 21"/>
                              <a:gd name="T32" fmla="*/ 153 w 158"/>
                              <a:gd name="T33" fmla="*/ 21 h 21"/>
                              <a:gd name="T34" fmla="*/ 4 w 158"/>
                              <a:gd name="T35" fmla="*/ 21 h 21"/>
                              <a:gd name="T36" fmla="*/ 3 w 158"/>
                              <a:gd name="T37" fmla="*/ 21 h 21"/>
                              <a:gd name="T38" fmla="*/ 3 w 158"/>
                              <a:gd name="T39" fmla="*/ 21 h 21"/>
                              <a:gd name="T40" fmla="*/ 2 w 158"/>
                              <a:gd name="T41" fmla="*/ 20 h 21"/>
                              <a:gd name="T42" fmla="*/ 2 w 158"/>
                              <a:gd name="T43" fmla="*/ 19 h 21"/>
                              <a:gd name="T44" fmla="*/ 2 w 158"/>
                              <a:gd name="T45" fmla="*/ 17 h 21"/>
                              <a:gd name="T46" fmla="*/ 0 w 158"/>
                              <a:gd name="T47" fmla="*/ 15 h 21"/>
                              <a:gd name="T48" fmla="*/ 0 w 158"/>
                              <a:gd name="T49" fmla="*/ 14 h 21"/>
                              <a:gd name="T50" fmla="*/ 0 w 158"/>
                              <a:gd name="T51" fmla="*/ 11 h 21"/>
                              <a:gd name="T52" fmla="*/ 0 w 158"/>
                              <a:gd name="T53" fmla="*/ 7 h 21"/>
                              <a:gd name="T54" fmla="*/ 0 w 158"/>
                              <a:gd name="T55" fmla="*/ 6 h 21"/>
                              <a:gd name="T56" fmla="*/ 2 w 158"/>
                              <a:gd name="T57" fmla="*/ 4 h 21"/>
                              <a:gd name="T58" fmla="*/ 2 w 158"/>
                              <a:gd name="T59" fmla="*/ 3 h 21"/>
                              <a:gd name="T60" fmla="*/ 2 w 158"/>
                              <a:gd name="T61" fmla="*/ 1 h 21"/>
                              <a:gd name="T62" fmla="*/ 3 w 158"/>
                              <a:gd name="T63" fmla="*/ 1 h 21"/>
                              <a:gd name="T64" fmla="*/ 3 w 158"/>
                              <a:gd name="T65" fmla="*/ 0 h 21"/>
                              <a:gd name="T66" fmla="*/ 4 w 158"/>
                              <a:gd name="T67" fmla="*/ 0 h 21"/>
                              <a:gd name="T68" fmla="*/ 153 w 158"/>
                              <a:gd name="T69" fmla="*/ 0 h 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158" h="21">
                                <a:moveTo>
                                  <a:pt x="153" y="0"/>
                                </a:moveTo>
                                <a:lnTo>
                                  <a:pt x="154" y="0"/>
                                </a:lnTo>
                                <a:lnTo>
                                  <a:pt x="156" y="1"/>
                                </a:lnTo>
                                <a:lnTo>
                                  <a:pt x="156" y="1"/>
                                </a:lnTo>
                                <a:lnTo>
                                  <a:pt x="157" y="3"/>
                                </a:lnTo>
                                <a:lnTo>
                                  <a:pt x="157" y="4"/>
                                </a:lnTo>
                                <a:lnTo>
                                  <a:pt x="157" y="6"/>
                                </a:lnTo>
                                <a:lnTo>
                                  <a:pt x="158" y="7"/>
                                </a:lnTo>
                                <a:lnTo>
                                  <a:pt x="158" y="11"/>
                                </a:lnTo>
                                <a:lnTo>
                                  <a:pt x="158" y="14"/>
                                </a:lnTo>
                                <a:lnTo>
                                  <a:pt x="157" y="16"/>
                                </a:lnTo>
                                <a:lnTo>
                                  <a:pt x="157" y="17"/>
                                </a:lnTo>
                                <a:lnTo>
                                  <a:pt x="157" y="19"/>
                                </a:lnTo>
                                <a:lnTo>
                                  <a:pt x="156" y="20"/>
                                </a:lnTo>
                                <a:lnTo>
                                  <a:pt x="156" y="21"/>
                                </a:lnTo>
                                <a:lnTo>
                                  <a:pt x="154" y="21"/>
                                </a:lnTo>
                                <a:lnTo>
                                  <a:pt x="153" y="21"/>
                                </a:lnTo>
                                <a:lnTo>
                                  <a:pt x="4" y="21"/>
                                </a:lnTo>
                                <a:lnTo>
                                  <a:pt x="3" y="21"/>
                                </a:lnTo>
                                <a:lnTo>
                                  <a:pt x="3" y="21"/>
                                </a:lnTo>
                                <a:lnTo>
                                  <a:pt x="2" y="20"/>
                                </a:lnTo>
                                <a:lnTo>
                                  <a:pt x="2" y="19"/>
                                </a:lnTo>
                                <a:lnTo>
                                  <a:pt x="2" y="17"/>
                                </a:lnTo>
                                <a:lnTo>
                                  <a:pt x="0" y="15"/>
                                </a:lnTo>
                                <a:lnTo>
                                  <a:pt x="0" y="14"/>
                                </a:lnTo>
                                <a:lnTo>
                                  <a:pt x="0" y="11"/>
                                </a:lnTo>
                                <a:lnTo>
                                  <a:pt x="0" y="7"/>
                                </a:lnTo>
                                <a:lnTo>
                                  <a:pt x="0" y="6"/>
                                </a:lnTo>
                                <a:lnTo>
                                  <a:pt x="2" y="4"/>
                                </a:lnTo>
                                <a:lnTo>
                                  <a:pt x="2" y="3"/>
                                </a:lnTo>
                                <a:lnTo>
                                  <a:pt x="2" y="1"/>
                                </a:lnTo>
                                <a:lnTo>
                                  <a:pt x="3" y="1"/>
                                </a:lnTo>
                                <a:lnTo>
                                  <a:pt x="3" y="0"/>
                                </a:lnTo>
                                <a:lnTo>
                                  <a:pt x="4" y="0"/>
                                </a:lnTo>
                                <a:lnTo>
                                  <a:pt x="153" y="0"/>
                                </a:lnTo>
                                <a:close/>
                              </a:path>
                            </a:pathLst>
                          </a:custGeom>
                          <a:solidFill>
                            <a:srgbClr val="A36666"/>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11" name="Freeform 398"/>
                        <wps:cNvSpPr>
                          <a:spLocks/>
                        </wps:cNvSpPr>
                        <wps:spPr bwMode="auto">
                          <a:xfrm>
                            <a:off x="1643063" y="3209925"/>
                            <a:ext cx="84138" cy="11113"/>
                          </a:xfrm>
                          <a:custGeom>
                            <a:avLst/>
                            <a:gdLst>
                              <a:gd name="T0" fmla="*/ 153 w 158"/>
                              <a:gd name="T1" fmla="*/ 0 h 20"/>
                              <a:gd name="T2" fmla="*/ 154 w 158"/>
                              <a:gd name="T3" fmla="*/ 0 h 20"/>
                              <a:gd name="T4" fmla="*/ 156 w 158"/>
                              <a:gd name="T5" fmla="*/ 0 h 20"/>
                              <a:gd name="T6" fmla="*/ 156 w 158"/>
                              <a:gd name="T7" fmla="*/ 1 h 20"/>
                              <a:gd name="T8" fmla="*/ 157 w 158"/>
                              <a:gd name="T9" fmla="*/ 2 h 20"/>
                              <a:gd name="T10" fmla="*/ 157 w 158"/>
                              <a:gd name="T11" fmla="*/ 3 h 20"/>
                              <a:gd name="T12" fmla="*/ 157 w 158"/>
                              <a:gd name="T13" fmla="*/ 4 h 20"/>
                              <a:gd name="T14" fmla="*/ 158 w 158"/>
                              <a:gd name="T15" fmla="*/ 7 h 20"/>
                              <a:gd name="T16" fmla="*/ 158 w 158"/>
                              <a:gd name="T17" fmla="*/ 9 h 20"/>
                              <a:gd name="T18" fmla="*/ 158 w 158"/>
                              <a:gd name="T19" fmla="*/ 12 h 20"/>
                              <a:gd name="T20" fmla="*/ 157 w 158"/>
                              <a:gd name="T21" fmla="*/ 14 h 20"/>
                              <a:gd name="T22" fmla="*/ 157 w 158"/>
                              <a:gd name="T23" fmla="*/ 17 h 20"/>
                              <a:gd name="T24" fmla="*/ 157 w 158"/>
                              <a:gd name="T25" fmla="*/ 18 h 20"/>
                              <a:gd name="T26" fmla="*/ 156 w 158"/>
                              <a:gd name="T27" fmla="*/ 19 h 20"/>
                              <a:gd name="T28" fmla="*/ 156 w 158"/>
                              <a:gd name="T29" fmla="*/ 19 h 20"/>
                              <a:gd name="T30" fmla="*/ 154 w 158"/>
                              <a:gd name="T31" fmla="*/ 20 h 20"/>
                              <a:gd name="T32" fmla="*/ 153 w 158"/>
                              <a:gd name="T33" fmla="*/ 20 h 20"/>
                              <a:gd name="T34" fmla="*/ 4 w 158"/>
                              <a:gd name="T35" fmla="*/ 20 h 20"/>
                              <a:gd name="T36" fmla="*/ 3 w 158"/>
                              <a:gd name="T37" fmla="*/ 20 h 20"/>
                              <a:gd name="T38" fmla="*/ 3 w 158"/>
                              <a:gd name="T39" fmla="*/ 19 h 20"/>
                              <a:gd name="T40" fmla="*/ 2 w 158"/>
                              <a:gd name="T41" fmla="*/ 19 h 20"/>
                              <a:gd name="T42" fmla="*/ 2 w 158"/>
                              <a:gd name="T43" fmla="*/ 18 h 20"/>
                              <a:gd name="T44" fmla="*/ 2 w 158"/>
                              <a:gd name="T45" fmla="*/ 17 h 20"/>
                              <a:gd name="T46" fmla="*/ 0 w 158"/>
                              <a:gd name="T47" fmla="*/ 14 h 20"/>
                              <a:gd name="T48" fmla="*/ 0 w 158"/>
                              <a:gd name="T49" fmla="*/ 12 h 20"/>
                              <a:gd name="T50" fmla="*/ 0 w 158"/>
                              <a:gd name="T51" fmla="*/ 9 h 20"/>
                              <a:gd name="T52" fmla="*/ 0 w 158"/>
                              <a:gd name="T53" fmla="*/ 7 h 20"/>
                              <a:gd name="T54" fmla="*/ 0 w 158"/>
                              <a:gd name="T55" fmla="*/ 4 h 20"/>
                              <a:gd name="T56" fmla="*/ 2 w 158"/>
                              <a:gd name="T57" fmla="*/ 3 h 20"/>
                              <a:gd name="T58" fmla="*/ 2 w 158"/>
                              <a:gd name="T59" fmla="*/ 2 h 20"/>
                              <a:gd name="T60" fmla="*/ 2 w 158"/>
                              <a:gd name="T61" fmla="*/ 1 h 20"/>
                              <a:gd name="T62" fmla="*/ 3 w 158"/>
                              <a:gd name="T63" fmla="*/ 0 h 20"/>
                              <a:gd name="T64" fmla="*/ 3 w 158"/>
                              <a:gd name="T65" fmla="*/ 0 h 20"/>
                              <a:gd name="T66" fmla="*/ 4 w 158"/>
                              <a:gd name="T67" fmla="*/ 0 h 20"/>
                              <a:gd name="T68" fmla="*/ 153 w 158"/>
                              <a:gd name="T69" fmla="*/ 0 h 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158" h="20">
                                <a:moveTo>
                                  <a:pt x="153" y="0"/>
                                </a:moveTo>
                                <a:lnTo>
                                  <a:pt x="154" y="0"/>
                                </a:lnTo>
                                <a:lnTo>
                                  <a:pt x="156" y="0"/>
                                </a:lnTo>
                                <a:lnTo>
                                  <a:pt x="156" y="1"/>
                                </a:lnTo>
                                <a:lnTo>
                                  <a:pt x="157" y="2"/>
                                </a:lnTo>
                                <a:lnTo>
                                  <a:pt x="157" y="3"/>
                                </a:lnTo>
                                <a:lnTo>
                                  <a:pt x="157" y="4"/>
                                </a:lnTo>
                                <a:lnTo>
                                  <a:pt x="158" y="7"/>
                                </a:lnTo>
                                <a:lnTo>
                                  <a:pt x="158" y="9"/>
                                </a:lnTo>
                                <a:lnTo>
                                  <a:pt x="158" y="12"/>
                                </a:lnTo>
                                <a:lnTo>
                                  <a:pt x="157" y="14"/>
                                </a:lnTo>
                                <a:lnTo>
                                  <a:pt x="157" y="17"/>
                                </a:lnTo>
                                <a:lnTo>
                                  <a:pt x="157" y="18"/>
                                </a:lnTo>
                                <a:lnTo>
                                  <a:pt x="156" y="19"/>
                                </a:lnTo>
                                <a:lnTo>
                                  <a:pt x="156" y="19"/>
                                </a:lnTo>
                                <a:lnTo>
                                  <a:pt x="154" y="20"/>
                                </a:lnTo>
                                <a:lnTo>
                                  <a:pt x="153" y="20"/>
                                </a:lnTo>
                                <a:lnTo>
                                  <a:pt x="4" y="20"/>
                                </a:lnTo>
                                <a:lnTo>
                                  <a:pt x="3" y="20"/>
                                </a:lnTo>
                                <a:lnTo>
                                  <a:pt x="3" y="19"/>
                                </a:lnTo>
                                <a:lnTo>
                                  <a:pt x="2" y="19"/>
                                </a:lnTo>
                                <a:lnTo>
                                  <a:pt x="2" y="18"/>
                                </a:lnTo>
                                <a:lnTo>
                                  <a:pt x="2" y="17"/>
                                </a:lnTo>
                                <a:lnTo>
                                  <a:pt x="0" y="14"/>
                                </a:lnTo>
                                <a:lnTo>
                                  <a:pt x="0" y="12"/>
                                </a:lnTo>
                                <a:lnTo>
                                  <a:pt x="0" y="9"/>
                                </a:lnTo>
                                <a:lnTo>
                                  <a:pt x="0" y="7"/>
                                </a:lnTo>
                                <a:lnTo>
                                  <a:pt x="0" y="4"/>
                                </a:lnTo>
                                <a:lnTo>
                                  <a:pt x="2" y="3"/>
                                </a:lnTo>
                                <a:lnTo>
                                  <a:pt x="2" y="2"/>
                                </a:lnTo>
                                <a:lnTo>
                                  <a:pt x="2" y="1"/>
                                </a:lnTo>
                                <a:lnTo>
                                  <a:pt x="3" y="0"/>
                                </a:lnTo>
                                <a:lnTo>
                                  <a:pt x="3" y="0"/>
                                </a:lnTo>
                                <a:lnTo>
                                  <a:pt x="4" y="0"/>
                                </a:lnTo>
                                <a:lnTo>
                                  <a:pt x="153" y="0"/>
                                </a:lnTo>
                                <a:close/>
                              </a:path>
                            </a:pathLst>
                          </a:custGeom>
                          <a:solidFill>
                            <a:srgbClr val="A36666"/>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12" name="Freeform 399"/>
                        <wps:cNvSpPr>
                          <a:spLocks/>
                        </wps:cNvSpPr>
                        <wps:spPr bwMode="auto">
                          <a:xfrm>
                            <a:off x="6096000" y="3571875"/>
                            <a:ext cx="360363" cy="211138"/>
                          </a:xfrm>
                          <a:custGeom>
                            <a:avLst/>
                            <a:gdLst>
                              <a:gd name="T0" fmla="*/ 0 w 680"/>
                              <a:gd name="T1" fmla="*/ 399 h 399"/>
                              <a:gd name="T2" fmla="*/ 55 w 680"/>
                              <a:gd name="T3" fmla="*/ 384 h 399"/>
                              <a:gd name="T4" fmla="*/ 151 w 680"/>
                              <a:gd name="T5" fmla="*/ 353 h 399"/>
                              <a:gd name="T6" fmla="*/ 238 w 680"/>
                              <a:gd name="T7" fmla="*/ 316 h 399"/>
                              <a:gd name="T8" fmla="*/ 317 w 680"/>
                              <a:gd name="T9" fmla="*/ 275 h 399"/>
                              <a:gd name="T10" fmla="*/ 431 w 680"/>
                              <a:gd name="T11" fmla="*/ 202 h 399"/>
                              <a:gd name="T12" fmla="*/ 589 w 680"/>
                              <a:gd name="T13" fmla="*/ 78 h 399"/>
                              <a:gd name="T14" fmla="*/ 680 w 680"/>
                              <a:gd name="T15" fmla="*/ 0 h 399"/>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680" h="399">
                                <a:moveTo>
                                  <a:pt x="0" y="399"/>
                                </a:moveTo>
                                <a:lnTo>
                                  <a:pt x="55" y="384"/>
                                </a:lnTo>
                                <a:lnTo>
                                  <a:pt x="151" y="353"/>
                                </a:lnTo>
                                <a:lnTo>
                                  <a:pt x="238" y="316"/>
                                </a:lnTo>
                                <a:lnTo>
                                  <a:pt x="317" y="275"/>
                                </a:lnTo>
                                <a:lnTo>
                                  <a:pt x="431" y="202"/>
                                </a:lnTo>
                                <a:lnTo>
                                  <a:pt x="589" y="78"/>
                                </a:lnTo>
                                <a:lnTo>
                                  <a:pt x="680" y="0"/>
                                </a:lnTo>
                              </a:path>
                            </a:pathLst>
                          </a:custGeom>
                          <a:noFill/>
                          <a:ln w="20638">
                            <a:solidFill>
                              <a:srgbClr val="BEBEBE"/>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213" name="Freeform 400"/>
                        <wps:cNvSpPr>
                          <a:spLocks/>
                        </wps:cNvSpPr>
                        <wps:spPr bwMode="auto">
                          <a:xfrm>
                            <a:off x="6340475" y="3554413"/>
                            <a:ext cx="136525" cy="127000"/>
                          </a:xfrm>
                          <a:custGeom>
                            <a:avLst/>
                            <a:gdLst>
                              <a:gd name="T0" fmla="*/ 0 w 259"/>
                              <a:gd name="T1" fmla="*/ 93 h 239"/>
                              <a:gd name="T2" fmla="*/ 259 w 259"/>
                              <a:gd name="T3" fmla="*/ 0 h 239"/>
                              <a:gd name="T4" fmla="*/ 122 w 259"/>
                              <a:gd name="T5" fmla="*/ 239 h 239"/>
                              <a:gd name="T6" fmla="*/ 118 w 259"/>
                              <a:gd name="T7" fmla="*/ 213 h 239"/>
                              <a:gd name="T8" fmla="*/ 100 w 259"/>
                              <a:gd name="T9" fmla="*/ 166 h 239"/>
                              <a:gd name="T10" fmla="*/ 68 w 259"/>
                              <a:gd name="T11" fmla="*/ 128 h 239"/>
                              <a:gd name="T12" fmla="*/ 25 w 259"/>
                              <a:gd name="T13" fmla="*/ 101 h 239"/>
                              <a:gd name="T14" fmla="*/ 0 w 259"/>
                              <a:gd name="T15" fmla="*/ 93 h 239"/>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59" h="239">
                                <a:moveTo>
                                  <a:pt x="0" y="93"/>
                                </a:moveTo>
                                <a:lnTo>
                                  <a:pt x="259" y="0"/>
                                </a:lnTo>
                                <a:lnTo>
                                  <a:pt x="122" y="239"/>
                                </a:lnTo>
                                <a:lnTo>
                                  <a:pt x="118" y="213"/>
                                </a:lnTo>
                                <a:lnTo>
                                  <a:pt x="100" y="166"/>
                                </a:lnTo>
                                <a:lnTo>
                                  <a:pt x="68" y="128"/>
                                </a:lnTo>
                                <a:lnTo>
                                  <a:pt x="25" y="101"/>
                                </a:lnTo>
                                <a:lnTo>
                                  <a:pt x="0" y="93"/>
                                </a:lnTo>
                                <a:close/>
                              </a:path>
                            </a:pathLst>
                          </a:custGeom>
                          <a:solidFill>
                            <a:srgbClr val="BEBEBE"/>
                          </a:solidFill>
                          <a:ln w="7938">
                            <a:solidFill>
                              <a:srgbClr val="BEBEBE"/>
                            </a:solidFill>
                            <a:prstDash val="solid"/>
                            <a:round/>
                            <a:headEnd/>
                            <a:tailEnd/>
                          </a:ln>
                        </wps:spPr>
                        <wps:bodyPr vert="horz" wrap="square" lIns="91440" tIns="45720" rIns="91440" bIns="45720" numCol="1" anchor="t" anchorCtr="0" compatLnSpc="1">
                          <a:prstTxWarp prst="textNoShape">
                            <a:avLst/>
                          </a:prstTxWarp>
                        </wps:bodyPr>
                      </wps:wsp>
                      <wps:wsp>
                        <wps:cNvPr id="1214" name="Freeform 401"/>
                        <wps:cNvSpPr>
                          <a:spLocks/>
                        </wps:cNvSpPr>
                        <wps:spPr bwMode="auto">
                          <a:xfrm>
                            <a:off x="4651375" y="3400425"/>
                            <a:ext cx="473075" cy="252413"/>
                          </a:xfrm>
                          <a:custGeom>
                            <a:avLst/>
                            <a:gdLst>
                              <a:gd name="T0" fmla="*/ 0 w 895"/>
                              <a:gd name="T1" fmla="*/ 0 h 478"/>
                              <a:gd name="T2" fmla="*/ 13 w 895"/>
                              <a:gd name="T3" fmla="*/ 10 h 478"/>
                              <a:gd name="T4" fmla="*/ 152 w 895"/>
                              <a:gd name="T5" fmla="*/ 113 h 478"/>
                              <a:gd name="T6" fmla="*/ 331 w 895"/>
                              <a:gd name="T7" fmla="*/ 228 h 478"/>
                              <a:gd name="T8" fmla="*/ 475 w 895"/>
                              <a:gd name="T9" fmla="*/ 308 h 478"/>
                              <a:gd name="T10" fmla="*/ 634 w 895"/>
                              <a:gd name="T11" fmla="*/ 384 h 478"/>
                              <a:gd name="T12" fmla="*/ 806 w 895"/>
                              <a:gd name="T13" fmla="*/ 451 h 478"/>
                              <a:gd name="T14" fmla="*/ 895 w 895"/>
                              <a:gd name="T15" fmla="*/ 478 h 478"/>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95" h="478">
                                <a:moveTo>
                                  <a:pt x="0" y="0"/>
                                </a:moveTo>
                                <a:lnTo>
                                  <a:pt x="13" y="10"/>
                                </a:lnTo>
                                <a:lnTo>
                                  <a:pt x="152" y="113"/>
                                </a:lnTo>
                                <a:lnTo>
                                  <a:pt x="331" y="228"/>
                                </a:lnTo>
                                <a:lnTo>
                                  <a:pt x="475" y="308"/>
                                </a:lnTo>
                                <a:lnTo>
                                  <a:pt x="634" y="384"/>
                                </a:lnTo>
                                <a:lnTo>
                                  <a:pt x="806" y="451"/>
                                </a:lnTo>
                                <a:lnTo>
                                  <a:pt x="895" y="478"/>
                                </a:lnTo>
                              </a:path>
                            </a:pathLst>
                          </a:custGeom>
                          <a:noFill/>
                          <a:ln w="20638">
                            <a:solidFill>
                              <a:srgbClr val="BEBEBE"/>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215" name="Freeform 402"/>
                        <wps:cNvSpPr>
                          <a:spLocks/>
                        </wps:cNvSpPr>
                        <wps:spPr bwMode="auto">
                          <a:xfrm>
                            <a:off x="5006975" y="3575050"/>
                            <a:ext cx="144463" cy="96838"/>
                          </a:xfrm>
                          <a:custGeom>
                            <a:avLst/>
                            <a:gdLst>
                              <a:gd name="T0" fmla="*/ 52 w 274"/>
                              <a:gd name="T1" fmla="*/ 0 h 184"/>
                              <a:gd name="T2" fmla="*/ 274 w 274"/>
                              <a:gd name="T3" fmla="*/ 161 h 184"/>
                              <a:gd name="T4" fmla="*/ 0 w 274"/>
                              <a:gd name="T5" fmla="*/ 184 h 184"/>
                              <a:gd name="T6" fmla="*/ 19 w 274"/>
                              <a:gd name="T7" fmla="*/ 166 h 184"/>
                              <a:gd name="T8" fmla="*/ 48 w 274"/>
                              <a:gd name="T9" fmla="*/ 125 h 184"/>
                              <a:gd name="T10" fmla="*/ 61 w 274"/>
                              <a:gd name="T11" fmla="*/ 76 h 184"/>
                              <a:gd name="T12" fmla="*/ 59 w 274"/>
                              <a:gd name="T13" fmla="*/ 26 h 184"/>
                              <a:gd name="T14" fmla="*/ 52 w 274"/>
                              <a:gd name="T15" fmla="*/ 0 h 18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74" h="184">
                                <a:moveTo>
                                  <a:pt x="52" y="0"/>
                                </a:moveTo>
                                <a:lnTo>
                                  <a:pt x="274" y="161"/>
                                </a:lnTo>
                                <a:lnTo>
                                  <a:pt x="0" y="184"/>
                                </a:lnTo>
                                <a:lnTo>
                                  <a:pt x="19" y="166"/>
                                </a:lnTo>
                                <a:lnTo>
                                  <a:pt x="48" y="125"/>
                                </a:lnTo>
                                <a:lnTo>
                                  <a:pt x="61" y="76"/>
                                </a:lnTo>
                                <a:lnTo>
                                  <a:pt x="59" y="26"/>
                                </a:lnTo>
                                <a:lnTo>
                                  <a:pt x="52" y="0"/>
                                </a:lnTo>
                                <a:close/>
                              </a:path>
                            </a:pathLst>
                          </a:custGeom>
                          <a:solidFill>
                            <a:srgbClr val="BEBEBE"/>
                          </a:solidFill>
                          <a:ln w="7938">
                            <a:solidFill>
                              <a:srgbClr val="BEBEBE"/>
                            </a:solidFill>
                            <a:prstDash val="solid"/>
                            <a:round/>
                            <a:headEnd/>
                            <a:tailEnd/>
                          </a:ln>
                        </wps:spPr>
                        <wps:bodyPr vert="horz" wrap="square" lIns="91440" tIns="45720" rIns="91440" bIns="45720" numCol="1" anchor="t" anchorCtr="0" compatLnSpc="1">
                          <a:prstTxWarp prst="textNoShape">
                            <a:avLst/>
                          </a:prstTxWarp>
                        </wps:bodyPr>
                      </wps:wsp>
                      <wps:wsp>
                        <wps:cNvPr id="1216" name="Line 403"/>
                        <wps:cNvCnPr/>
                        <wps:spPr bwMode="auto">
                          <a:xfrm flipH="1">
                            <a:off x="7035800" y="3344863"/>
                            <a:ext cx="182563" cy="84138"/>
                          </a:xfrm>
                          <a:prstGeom prst="line">
                            <a:avLst/>
                          </a:prstGeom>
                          <a:noFill/>
                          <a:ln w="15875">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1217" name="Freeform 404"/>
                        <wps:cNvSpPr>
                          <a:spLocks/>
                        </wps:cNvSpPr>
                        <wps:spPr bwMode="auto">
                          <a:xfrm>
                            <a:off x="7016750" y="3360738"/>
                            <a:ext cx="106363" cy="76200"/>
                          </a:xfrm>
                          <a:custGeom>
                            <a:avLst/>
                            <a:gdLst>
                              <a:gd name="T0" fmla="*/ 202 w 202"/>
                              <a:gd name="T1" fmla="*/ 130 h 144"/>
                              <a:gd name="T2" fmla="*/ 0 w 202"/>
                              <a:gd name="T3" fmla="*/ 144 h 144"/>
                              <a:gd name="T4" fmla="*/ 144 w 202"/>
                              <a:gd name="T5" fmla="*/ 0 h 144"/>
                              <a:gd name="T6" fmla="*/ 142 w 202"/>
                              <a:gd name="T7" fmla="*/ 20 h 144"/>
                              <a:gd name="T8" fmla="*/ 146 w 202"/>
                              <a:gd name="T9" fmla="*/ 57 h 144"/>
                              <a:gd name="T10" fmla="*/ 162 w 202"/>
                              <a:gd name="T11" fmla="*/ 90 h 144"/>
                              <a:gd name="T12" fmla="*/ 186 w 202"/>
                              <a:gd name="T13" fmla="*/ 118 h 144"/>
                              <a:gd name="T14" fmla="*/ 202 w 202"/>
                              <a:gd name="T15" fmla="*/ 130 h 14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02" h="144">
                                <a:moveTo>
                                  <a:pt x="202" y="130"/>
                                </a:moveTo>
                                <a:lnTo>
                                  <a:pt x="0" y="144"/>
                                </a:lnTo>
                                <a:lnTo>
                                  <a:pt x="144" y="0"/>
                                </a:lnTo>
                                <a:lnTo>
                                  <a:pt x="142" y="20"/>
                                </a:lnTo>
                                <a:lnTo>
                                  <a:pt x="146" y="57"/>
                                </a:lnTo>
                                <a:lnTo>
                                  <a:pt x="162" y="90"/>
                                </a:lnTo>
                                <a:lnTo>
                                  <a:pt x="186" y="118"/>
                                </a:lnTo>
                                <a:lnTo>
                                  <a:pt x="202" y="130"/>
                                </a:lnTo>
                                <a:close/>
                              </a:path>
                            </a:pathLst>
                          </a:custGeom>
                          <a:solidFill>
                            <a:srgbClr val="BEBEBE"/>
                          </a:solidFill>
                          <a:ln w="6350">
                            <a:solidFill>
                              <a:srgbClr val="BEBEBE"/>
                            </a:solidFill>
                            <a:prstDash val="solid"/>
                            <a:round/>
                            <a:headEnd/>
                            <a:tailEnd/>
                          </a:ln>
                        </wps:spPr>
                        <wps:bodyPr vert="horz" wrap="square" lIns="91440" tIns="45720" rIns="91440" bIns="45720" numCol="1" anchor="t" anchorCtr="0" compatLnSpc="1">
                          <a:prstTxWarp prst="textNoShape">
                            <a:avLst/>
                          </a:prstTxWarp>
                        </wps:bodyPr>
                      </wps:wsp>
                      <wps:wsp>
                        <wps:cNvPr id="1218" name="Line 405"/>
                        <wps:cNvCnPr/>
                        <wps:spPr bwMode="auto">
                          <a:xfrm flipV="1">
                            <a:off x="7165975" y="3338513"/>
                            <a:ext cx="57150" cy="31750"/>
                          </a:xfrm>
                          <a:prstGeom prst="line">
                            <a:avLst/>
                          </a:prstGeom>
                          <a:noFill/>
                          <a:ln w="15875">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1219" name="Freeform 407"/>
                        <wps:cNvSpPr>
                          <a:spLocks/>
                        </wps:cNvSpPr>
                        <wps:spPr bwMode="auto">
                          <a:xfrm>
                            <a:off x="7135812" y="3328988"/>
                            <a:ext cx="106363" cy="80963"/>
                          </a:xfrm>
                          <a:custGeom>
                            <a:avLst/>
                            <a:gdLst>
                              <a:gd name="T0" fmla="*/ 0 w 200"/>
                              <a:gd name="T1" fmla="*/ 28 h 153"/>
                              <a:gd name="T2" fmla="*/ 200 w 200"/>
                              <a:gd name="T3" fmla="*/ 0 h 153"/>
                              <a:gd name="T4" fmla="*/ 66 w 200"/>
                              <a:gd name="T5" fmla="*/ 153 h 153"/>
                              <a:gd name="T6" fmla="*/ 67 w 200"/>
                              <a:gd name="T7" fmla="*/ 133 h 153"/>
                              <a:gd name="T8" fmla="*/ 61 w 200"/>
                              <a:gd name="T9" fmla="*/ 96 h 153"/>
                              <a:gd name="T10" fmla="*/ 44 w 200"/>
                              <a:gd name="T11" fmla="*/ 64 h 153"/>
                              <a:gd name="T12" fmla="*/ 17 w 200"/>
                              <a:gd name="T13" fmla="*/ 38 h 153"/>
                              <a:gd name="T14" fmla="*/ 0 w 200"/>
                              <a:gd name="T15" fmla="*/ 28 h 153"/>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00" h="153">
                                <a:moveTo>
                                  <a:pt x="0" y="28"/>
                                </a:moveTo>
                                <a:lnTo>
                                  <a:pt x="200" y="0"/>
                                </a:lnTo>
                                <a:lnTo>
                                  <a:pt x="66" y="153"/>
                                </a:lnTo>
                                <a:lnTo>
                                  <a:pt x="67" y="133"/>
                                </a:lnTo>
                                <a:lnTo>
                                  <a:pt x="61" y="96"/>
                                </a:lnTo>
                                <a:lnTo>
                                  <a:pt x="44" y="64"/>
                                </a:lnTo>
                                <a:lnTo>
                                  <a:pt x="17" y="38"/>
                                </a:lnTo>
                                <a:lnTo>
                                  <a:pt x="0" y="28"/>
                                </a:lnTo>
                                <a:close/>
                              </a:path>
                            </a:pathLst>
                          </a:custGeom>
                          <a:solidFill>
                            <a:srgbClr val="BEBEBE"/>
                          </a:solidFill>
                          <a:ln w="6350">
                            <a:solidFill>
                              <a:srgbClr val="BEBEBE"/>
                            </a:solidFill>
                            <a:prstDash val="solid"/>
                            <a:round/>
                            <a:headEnd/>
                            <a:tailEnd/>
                          </a:ln>
                        </wps:spPr>
                        <wps:bodyPr vert="horz" wrap="square" lIns="91440" tIns="45720" rIns="91440" bIns="45720" numCol="1" anchor="t" anchorCtr="0" compatLnSpc="1">
                          <a:prstTxWarp prst="textNoShape">
                            <a:avLst/>
                          </a:prstTxWarp>
                        </wps:bodyPr>
                      </wps:wsp>
                      <wps:wsp>
                        <wps:cNvPr id="1220" name="Freeform 408"/>
                        <wps:cNvSpPr>
                          <a:spLocks noEditPoints="1"/>
                        </wps:cNvSpPr>
                        <wps:spPr bwMode="auto">
                          <a:xfrm>
                            <a:off x="7035800" y="3498850"/>
                            <a:ext cx="50800" cy="82550"/>
                          </a:xfrm>
                          <a:custGeom>
                            <a:avLst/>
                            <a:gdLst>
                              <a:gd name="T0" fmla="*/ 95 w 96"/>
                              <a:gd name="T1" fmla="*/ 56 h 156"/>
                              <a:gd name="T2" fmla="*/ 88 w 96"/>
                              <a:gd name="T3" fmla="*/ 75 h 156"/>
                              <a:gd name="T4" fmla="*/ 73 w 96"/>
                              <a:gd name="T5" fmla="*/ 88 h 156"/>
                              <a:gd name="T6" fmla="*/ 52 w 96"/>
                              <a:gd name="T7" fmla="*/ 95 h 156"/>
                              <a:gd name="T8" fmla="*/ 21 w 96"/>
                              <a:gd name="T9" fmla="*/ 96 h 156"/>
                              <a:gd name="T10" fmla="*/ 21 w 96"/>
                              <a:gd name="T11" fmla="*/ 153 h 156"/>
                              <a:gd name="T12" fmla="*/ 20 w 96"/>
                              <a:gd name="T13" fmla="*/ 154 h 156"/>
                              <a:gd name="T14" fmla="*/ 17 w 96"/>
                              <a:gd name="T15" fmla="*/ 155 h 156"/>
                              <a:gd name="T16" fmla="*/ 14 w 96"/>
                              <a:gd name="T17" fmla="*/ 155 h 156"/>
                              <a:gd name="T18" fmla="*/ 8 w 96"/>
                              <a:gd name="T19" fmla="*/ 155 h 156"/>
                              <a:gd name="T20" fmla="*/ 4 w 96"/>
                              <a:gd name="T21" fmla="*/ 155 h 156"/>
                              <a:gd name="T22" fmla="*/ 1 w 96"/>
                              <a:gd name="T23" fmla="*/ 154 h 156"/>
                              <a:gd name="T24" fmla="*/ 0 w 96"/>
                              <a:gd name="T25" fmla="*/ 153 h 156"/>
                              <a:gd name="T26" fmla="*/ 0 w 96"/>
                              <a:gd name="T27" fmla="*/ 8 h 156"/>
                              <a:gd name="T28" fmla="*/ 3 w 96"/>
                              <a:gd name="T29" fmla="*/ 1 h 156"/>
                              <a:gd name="T30" fmla="*/ 9 w 96"/>
                              <a:gd name="T31" fmla="*/ 0 h 156"/>
                              <a:gd name="T32" fmla="*/ 47 w 96"/>
                              <a:gd name="T33" fmla="*/ 0 h 156"/>
                              <a:gd name="T34" fmla="*/ 56 w 96"/>
                              <a:gd name="T35" fmla="*/ 0 h 156"/>
                              <a:gd name="T36" fmla="*/ 69 w 96"/>
                              <a:gd name="T37" fmla="*/ 4 h 156"/>
                              <a:gd name="T38" fmla="*/ 81 w 96"/>
                              <a:gd name="T39" fmla="*/ 11 h 156"/>
                              <a:gd name="T40" fmla="*/ 90 w 96"/>
                              <a:gd name="T41" fmla="*/ 22 h 156"/>
                              <a:gd name="T42" fmla="*/ 95 w 96"/>
                              <a:gd name="T43" fmla="*/ 37 h 156"/>
                              <a:gd name="T44" fmla="*/ 74 w 96"/>
                              <a:gd name="T45" fmla="*/ 47 h 156"/>
                              <a:gd name="T46" fmla="*/ 70 w 96"/>
                              <a:gd name="T47" fmla="*/ 31 h 156"/>
                              <a:gd name="T48" fmla="*/ 62 w 96"/>
                              <a:gd name="T49" fmla="*/ 21 h 156"/>
                              <a:gd name="T50" fmla="*/ 51 w 96"/>
                              <a:gd name="T51" fmla="*/ 17 h 156"/>
                              <a:gd name="T52" fmla="*/ 40 w 96"/>
                              <a:gd name="T53" fmla="*/ 16 h 156"/>
                              <a:gd name="T54" fmla="*/ 21 w 96"/>
                              <a:gd name="T55" fmla="*/ 79 h 156"/>
                              <a:gd name="T56" fmla="*/ 48 w 96"/>
                              <a:gd name="T57" fmla="*/ 79 h 156"/>
                              <a:gd name="T58" fmla="*/ 60 w 96"/>
                              <a:gd name="T59" fmla="*/ 74 h 156"/>
                              <a:gd name="T60" fmla="*/ 69 w 96"/>
                              <a:gd name="T61" fmla="*/ 65 h 156"/>
                              <a:gd name="T62" fmla="*/ 74 w 96"/>
                              <a:gd name="T63" fmla="*/ 53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96" h="156">
                                <a:moveTo>
                                  <a:pt x="96" y="45"/>
                                </a:moveTo>
                                <a:lnTo>
                                  <a:pt x="95" y="56"/>
                                </a:lnTo>
                                <a:lnTo>
                                  <a:pt x="91" y="66"/>
                                </a:lnTo>
                                <a:lnTo>
                                  <a:pt x="88" y="75"/>
                                </a:lnTo>
                                <a:lnTo>
                                  <a:pt x="80" y="82"/>
                                </a:lnTo>
                                <a:lnTo>
                                  <a:pt x="73" y="88"/>
                                </a:lnTo>
                                <a:lnTo>
                                  <a:pt x="63" y="92"/>
                                </a:lnTo>
                                <a:lnTo>
                                  <a:pt x="52" y="95"/>
                                </a:lnTo>
                                <a:lnTo>
                                  <a:pt x="38" y="96"/>
                                </a:lnTo>
                                <a:lnTo>
                                  <a:pt x="21" y="96"/>
                                </a:lnTo>
                                <a:lnTo>
                                  <a:pt x="21" y="151"/>
                                </a:lnTo>
                                <a:lnTo>
                                  <a:pt x="21" y="153"/>
                                </a:lnTo>
                                <a:lnTo>
                                  <a:pt x="20" y="154"/>
                                </a:lnTo>
                                <a:lnTo>
                                  <a:pt x="20" y="154"/>
                                </a:lnTo>
                                <a:lnTo>
                                  <a:pt x="19" y="155"/>
                                </a:lnTo>
                                <a:lnTo>
                                  <a:pt x="17" y="155"/>
                                </a:lnTo>
                                <a:lnTo>
                                  <a:pt x="15" y="155"/>
                                </a:lnTo>
                                <a:lnTo>
                                  <a:pt x="14" y="155"/>
                                </a:lnTo>
                                <a:lnTo>
                                  <a:pt x="10" y="156"/>
                                </a:lnTo>
                                <a:lnTo>
                                  <a:pt x="8" y="155"/>
                                </a:lnTo>
                                <a:lnTo>
                                  <a:pt x="5" y="155"/>
                                </a:lnTo>
                                <a:lnTo>
                                  <a:pt x="4" y="155"/>
                                </a:lnTo>
                                <a:lnTo>
                                  <a:pt x="3" y="155"/>
                                </a:lnTo>
                                <a:lnTo>
                                  <a:pt x="1" y="154"/>
                                </a:lnTo>
                                <a:lnTo>
                                  <a:pt x="0" y="154"/>
                                </a:lnTo>
                                <a:lnTo>
                                  <a:pt x="0" y="153"/>
                                </a:lnTo>
                                <a:lnTo>
                                  <a:pt x="0" y="151"/>
                                </a:lnTo>
                                <a:lnTo>
                                  <a:pt x="0" y="8"/>
                                </a:lnTo>
                                <a:lnTo>
                                  <a:pt x="0" y="4"/>
                                </a:lnTo>
                                <a:lnTo>
                                  <a:pt x="3" y="1"/>
                                </a:lnTo>
                                <a:lnTo>
                                  <a:pt x="5" y="0"/>
                                </a:lnTo>
                                <a:lnTo>
                                  <a:pt x="9" y="0"/>
                                </a:lnTo>
                                <a:lnTo>
                                  <a:pt x="42" y="0"/>
                                </a:lnTo>
                                <a:lnTo>
                                  <a:pt x="47" y="0"/>
                                </a:lnTo>
                                <a:lnTo>
                                  <a:pt x="51" y="0"/>
                                </a:lnTo>
                                <a:lnTo>
                                  <a:pt x="56" y="0"/>
                                </a:lnTo>
                                <a:lnTo>
                                  <a:pt x="62" y="1"/>
                                </a:lnTo>
                                <a:lnTo>
                                  <a:pt x="69" y="4"/>
                                </a:lnTo>
                                <a:lnTo>
                                  <a:pt x="75" y="7"/>
                                </a:lnTo>
                                <a:lnTo>
                                  <a:pt x="81" y="11"/>
                                </a:lnTo>
                                <a:lnTo>
                                  <a:pt x="86" y="16"/>
                                </a:lnTo>
                                <a:lnTo>
                                  <a:pt x="90" y="22"/>
                                </a:lnTo>
                                <a:lnTo>
                                  <a:pt x="94" y="29"/>
                                </a:lnTo>
                                <a:lnTo>
                                  <a:pt x="95" y="37"/>
                                </a:lnTo>
                                <a:lnTo>
                                  <a:pt x="96" y="45"/>
                                </a:lnTo>
                                <a:close/>
                                <a:moveTo>
                                  <a:pt x="74" y="47"/>
                                </a:moveTo>
                                <a:lnTo>
                                  <a:pt x="73" y="38"/>
                                </a:lnTo>
                                <a:lnTo>
                                  <a:pt x="70" y="31"/>
                                </a:lnTo>
                                <a:lnTo>
                                  <a:pt x="67" y="24"/>
                                </a:lnTo>
                                <a:lnTo>
                                  <a:pt x="62" y="21"/>
                                </a:lnTo>
                                <a:lnTo>
                                  <a:pt x="57" y="18"/>
                                </a:lnTo>
                                <a:lnTo>
                                  <a:pt x="51" y="17"/>
                                </a:lnTo>
                                <a:lnTo>
                                  <a:pt x="46" y="17"/>
                                </a:lnTo>
                                <a:lnTo>
                                  <a:pt x="40" y="16"/>
                                </a:lnTo>
                                <a:lnTo>
                                  <a:pt x="21" y="16"/>
                                </a:lnTo>
                                <a:lnTo>
                                  <a:pt x="21" y="79"/>
                                </a:lnTo>
                                <a:lnTo>
                                  <a:pt x="40" y="79"/>
                                </a:lnTo>
                                <a:lnTo>
                                  <a:pt x="48" y="79"/>
                                </a:lnTo>
                                <a:lnTo>
                                  <a:pt x="56" y="76"/>
                                </a:lnTo>
                                <a:lnTo>
                                  <a:pt x="60" y="74"/>
                                </a:lnTo>
                                <a:lnTo>
                                  <a:pt x="65" y="70"/>
                                </a:lnTo>
                                <a:lnTo>
                                  <a:pt x="69" y="65"/>
                                </a:lnTo>
                                <a:lnTo>
                                  <a:pt x="72" y="59"/>
                                </a:lnTo>
                                <a:lnTo>
                                  <a:pt x="74" y="53"/>
                                </a:lnTo>
                                <a:lnTo>
                                  <a:pt x="74" y="4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21" name="Freeform 409"/>
                        <wps:cNvSpPr>
                          <a:spLocks/>
                        </wps:cNvSpPr>
                        <wps:spPr bwMode="auto">
                          <a:xfrm>
                            <a:off x="7102475" y="3497263"/>
                            <a:ext cx="42863" cy="82550"/>
                          </a:xfrm>
                          <a:custGeom>
                            <a:avLst/>
                            <a:gdLst>
                              <a:gd name="T0" fmla="*/ 81 w 81"/>
                              <a:gd name="T1" fmla="*/ 147 h 156"/>
                              <a:gd name="T2" fmla="*/ 81 w 81"/>
                              <a:gd name="T3" fmla="*/ 149 h 156"/>
                              <a:gd name="T4" fmla="*/ 81 w 81"/>
                              <a:gd name="T5" fmla="*/ 151 h 156"/>
                              <a:gd name="T6" fmla="*/ 81 w 81"/>
                              <a:gd name="T7" fmla="*/ 152 h 156"/>
                              <a:gd name="T8" fmla="*/ 80 w 81"/>
                              <a:gd name="T9" fmla="*/ 154 h 156"/>
                              <a:gd name="T10" fmla="*/ 80 w 81"/>
                              <a:gd name="T11" fmla="*/ 155 h 156"/>
                              <a:gd name="T12" fmla="*/ 79 w 81"/>
                              <a:gd name="T13" fmla="*/ 156 h 156"/>
                              <a:gd name="T14" fmla="*/ 78 w 81"/>
                              <a:gd name="T15" fmla="*/ 156 h 156"/>
                              <a:gd name="T16" fmla="*/ 78 w 81"/>
                              <a:gd name="T17" fmla="*/ 156 h 156"/>
                              <a:gd name="T18" fmla="*/ 9 w 81"/>
                              <a:gd name="T19" fmla="*/ 156 h 156"/>
                              <a:gd name="T20" fmla="*/ 6 w 81"/>
                              <a:gd name="T21" fmla="*/ 156 h 156"/>
                              <a:gd name="T22" fmla="*/ 2 w 81"/>
                              <a:gd name="T23" fmla="*/ 154 h 156"/>
                              <a:gd name="T24" fmla="*/ 1 w 81"/>
                              <a:gd name="T25" fmla="*/ 152 h 156"/>
                              <a:gd name="T26" fmla="*/ 0 w 81"/>
                              <a:gd name="T27" fmla="*/ 147 h 156"/>
                              <a:gd name="T28" fmla="*/ 0 w 81"/>
                              <a:gd name="T29" fmla="*/ 3 h 156"/>
                              <a:gd name="T30" fmla="*/ 1 w 81"/>
                              <a:gd name="T31" fmla="*/ 2 h 156"/>
                              <a:gd name="T32" fmla="*/ 1 w 81"/>
                              <a:gd name="T33" fmla="*/ 2 h 156"/>
                              <a:gd name="T34" fmla="*/ 1 w 81"/>
                              <a:gd name="T35" fmla="*/ 1 h 156"/>
                              <a:gd name="T36" fmla="*/ 2 w 81"/>
                              <a:gd name="T37" fmla="*/ 1 h 156"/>
                              <a:gd name="T38" fmla="*/ 4 w 81"/>
                              <a:gd name="T39" fmla="*/ 1 h 156"/>
                              <a:gd name="T40" fmla="*/ 6 w 81"/>
                              <a:gd name="T41" fmla="*/ 0 h 156"/>
                              <a:gd name="T42" fmla="*/ 9 w 81"/>
                              <a:gd name="T43" fmla="*/ 0 h 156"/>
                              <a:gd name="T44" fmla="*/ 11 w 81"/>
                              <a:gd name="T45" fmla="*/ 0 h 156"/>
                              <a:gd name="T46" fmla="*/ 14 w 81"/>
                              <a:gd name="T47" fmla="*/ 0 h 156"/>
                              <a:gd name="T48" fmla="*/ 16 w 81"/>
                              <a:gd name="T49" fmla="*/ 0 h 156"/>
                              <a:gd name="T50" fmla="*/ 17 w 81"/>
                              <a:gd name="T51" fmla="*/ 1 h 156"/>
                              <a:gd name="T52" fmla="*/ 20 w 81"/>
                              <a:gd name="T53" fmla="*/ 1 h 156"/>
                              <a:gd name="T54" fmla="*/ 20 w 81"/>
                              <a:gd name="T55" fmla="*/ 1 h 156"/>
                              <a:gd name="T56" fmla="*/ 21 w 81"/>
                              <a:gd name="T57" fmla="*/ 2 h 156"/>
                              <a:gd name="T58" fmla="*/ 21 w 81"/>
                              <a:gd name="T59" fmla="*/ 2 h 156"/>
                              <a:gd name="T60" fmla="*/ 21 w 81"/>
                              <a:gd name="T61" fmla="*/ 3 h 156"/>
                              <a:gd name="T62" fmla="*/ 21 w 81"/>
                              <a:gd name="T63" fmla="*/ 138 h 156"/>
                              <a:gd name="T64" fmla="*/ 78 w 81"/>
                              <a:gd name="T65" fmla="*/ 138 h 156"/>
                              <a:gd name="T66" fmla="*/ 78 w 81"/>
                              <a:gd name="T67" fmla="*/ 138 h 156"/>
                              <a:gd name="T68" fmla="*/ 79 w 81"/>
                              <a:gd name="T69" fmla="*/ 139 h 156"/>
                              <a:gd name="T70" fmla="*/ 80 w 81"/>
                              <a:gd name="T71" fmla="*/ 139 h 156"/>
                              <a:gd name="T72" fmla="*/ 80 w 81"/>
                              <a:gd name="T73" fmla="*/ 140 h 156"/>
                              <a:gd name="T74" fmla="*/ 81 w 81"/>
                              <a:gd name="T75" fmla="*/ 141 h 156"/>
                              <a:gd name="T76" fmla="*/ 81 w 81"/>
                              <a:gd name="T77" fmla="*/ 142 h 156"/>
                              <a:gd name="T78" fmla="*/ 81 w 81"/>
                              <a:gd name="T79" fmla="*/ 145 h 156"/>
                              <a:gd name="T80" fmla="*/ 81 w 81"/>
                              <a:gd name="T81" fmla="*/ 147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81" h="156">
                                <a:moveTo>
                                  <a:pt x="81" y="147"/>
                                </a:moveTo>
                                <a:lnTo>
                                  <a:pt x="81" y="149"/>
                                </a:lnTo>
                                <a:lnTo>
                                  <a:pt x="81" y="151"/>
                                </a:lnTo>
                                <a:lnTo>
                                  <a:pt x="81" y="152"/>
                                </a:lnTo>
                                <a:lnTo>
                                  <a:pt x="80" y="154"/>
                                </a:lnTo>
                                <a:lnTo>
                                  <a:pt x="80" y="155"/>
                                </a:lnTo>
                                <a:lnTo>
                                  <a:pt x="79" y="156"/>
                                </a:lnTo>
                                <a:lnTo>
                                  <a:pt x="78" y="156"/>
                                </a:lnTo>
                                <a:lnTo>
                                  <a:pt x="78" y="156"/>
                                </a:lnTo>
                                <a:lnTo>
                                  <a:pt x="9" y="156"/>
                                </a:lnTo>
                                <a:lnTo>
                                  <a:pt x="6" y="156"/>
                                </a:lnTo>
                                <a:lnTo>
                                  <a:pt x="2" y="154"/>
                                </a:lnTo>
                                <a:lnTo>
                                  <a:pt x="1" y="152"/>
                                </a:lnTo>
                                <a:lnTo>
                                  <a:pt x="0" y="147"/>
                                </a:lnTo>
                                <a:lnTo>
                                  <a:pt x="0" y="3"/>
                                </a:lnTo>
                                <a:lnTo>
                                  <a:pt x="1" y="2"/>
                                </a:lnTo>
                                <a:lnTo>
                                  <a:pt x="1" y="2"/>
                                </a:lnTo>
                                <a:lnTo>
                                  <a:pt x="1" y="1"/>
                                </a:lnTo>
                                <a:lnTo>
                                  <a:pt x="2" y="1"/>
                                </a:lnTo>
                                <a:lnTo>
                                  <a:pt x="4" y="1"/>
                                </a:lnTo>
                                <a:lnTo>
                                  <a:pt x="6" y="0"/>
                                </a:lnTo>
                                <a:lnTo>
                                  <a:pt x="9" y="0"/>
                                </a:lnTo>
                                <a:lnTo>
                                  <a:pt x="11" y="0"/>
                                </a:lnTo>
                                <a:lnTo>
                                  <a:pt x="14" y="0"/>
                                </a:lnTo>
                                <a:lnTo>
                                  <a:pt x="16" y="0"/>
                                </a:lnTo>
                                <a:lnTo>
                                  <a:pt x="17" y="1"/>
                                </a:lnTo>
                                <a:lnTo>
                                  <a:pt x="20" y="1"/>
                                </a:lnTo>
                                <a:lnTo>
                                  <a:pt x="20" y="1"/>
                                </a:lnTo>
                                <a:lnTo>
                                  <a:pt x="21" y="2"/>
                                </a:lnTo>
                                <a:lnTo>
                                  <a:pt x="21" y="2"/>
                                </a:lnTo>
                                <a:lnTo>
                                  <a:pt x="21" y="3"/>
                                </a:lnTo>
                                <a:lnTo>
                                  <a:pt x="21" y="138"/>
                                </a:lnTo>
                                <a:lnTo>
                                  <a:pt x="78" y="138"/>
                                </a:lnTo>
                                <a:lnTo>
                                  <a:pt x="78" y="138"/>
                                </a:lnTo>
                                <a:lnTo>
                                  <a:pt x="79" y="139"/>
                                </a:lnTo>
                                <a:lnTo>
                                  <a:pt x="80" y="139"/>
                                </a:lnTo>
                                <a:lnTo>
                                  <a:pt x="80" y="140"/>
                                </a:lnTo>
                                <a:lnTo>
                                  <a:pt x="81" y="141"/>
                                </a:lnTo>
                                <a:lnTo>
                                  <a:pt x="81" y="142"/>
                                </a:lnTo>
                                <a:lnTo>
                                  <a:pt x="81" y="145"/>
                                </a:lnTo>
                                <a:lnTo>
                                  <a:pt x="81" y="14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22" name="Freeform 410"/>
                        <wps:cNvSpPr>
                          <a:spLocks/>
                        </wps:cNvSpPr>
                        <wps:spPr bwMode="auto">
                          <a:xfrm>
                            <a:off x="7138987" y="3498850"/>
                            <a:ext cx="60325" cy="82550"/>
                          </a:xfrm>
                          <a:custGeom>
                            <a:avLst/>
                            <a:gdLst>
                              <a:gd name="T0" fmla="*/ 115 w 115"/>
                              <a:gd name="T1" fmla="*/ 8 h 156"/>
                              <a:gd name="T2" fmla="*/ 115 w 115"/>
                              <a:gd name="T3" fmla="*/ 11 h 156"/>
                              <a:gd name="T4" fmla="*/ 115 w 115"/>
                              <a:gd name="T5" fmla="*/ 12 h 156"/>
                              <a:gd name="T6" fmla="*/ 115 w 115"/>
                              <a:gd name="T7" fmla="*/ 13 h 156"/>
                              <a:gd name="T8" fmla="*/ 114 w 115"/>
                              <a:gd name="T9" fmla="*/ 15 h 156"/>
                              <a:gd name="T10" fmla="*/ 114 w 115"/>
                              <a:gd name="T11" fmla="*/ 16 h 156"/>
                              <a:gd name="T12" fmla="*/ 113 w 115"/>
                              <a:gd name="T13" fmla="*/ 16 h 156"/>
                              <a:gd name="T14" fmla="*/ 113 w 115"/>
                              <a:gd name="T15" fmla="*/ 17 h 156"/>
                              <a:gd name="T16" fmla="*/ 112 w 115"/>
                              <a:gd name="T17" fmla="*/ 17 h 156"/>
                              <a:gd name="T18" fmla="*/ 67 w 115"/>
                              <a:gd name="T19" fmla="*/ 17 h 156"/>
                              <a:gd name="T20" fmla="*/ 67 w 115"/>
                              <a:gd name="T21" fmla="*/ 151 h 156"/>
                              <a:gd name="T22" fmla="*/ 67 w 115"/>
                              <a:gd name="T23" fmla="*/ 153 h 156"/>
                              <a:gd name="T24" fmla="*/ 67 w 115"/>
                              <a:gd name="T25" fmla="*/ 154 h 156"/>
                              <a:gd name="T26" fmla="*/ 66 w 115"/>
                              <a:gd name="T27" fmla="*/ 154 h 156"/>
                              <a:gd name="T28" fmla="*/ 66 w 115"/>
                              <a:gd name="T29" fmla="*/ 155 h 156"/>
                              <a:gd name="T30" fmla="*/ 65 w 115"/>
                              <a:gd name="T31" fmla="*/ 155 h 156"/>
                              <a:gd name="T32" fmla="*/ 63 w 115"/>
                              <a:gd name="T33" fmla="*/ 155 h 156"/>
                              <a:gd name="T34" fmla="*/ 60 w 115"/>
                              <a:gd name="T35" fmla="*/ 155 h 156"/>
                              <a:gd name="T36" fmla="*/ 58 w 115"/>
                              <a:gd name="T37" fmla="*/ 156 h 156"/>
                              <a:gd name="T38" fmla="*/ 55 w 115"/>
                              <a:gd name="T39" fmla="*/ 155 h 156"/>
                              <a:gd name="T40" fmla="*/ 53 w 115"/>
                              <a:gd name="T41" fmla="*/ 155 h 156"/>
                              <a:gd name="T42" fmla="*/ 50 w 115"/>
                              <a:gd name="T43" fmla="*/ 155 h 156"/>
                              <a:gd name="T44" fmla="*/ 49 w 115"/>
                              <a:gd name="T45" fmla="*/ 155 h 156"/>
                              <a:gd name="T46" fmla="*/ 48 w 115"/>
                              <a:gd name="T47" fmla="*/ 154 h 156"/>
                              <a:gd name="T48" fmla="*/ 48 w 115"/>
                              <a:gd name="T49" fmla="*/ 154 h 156"/>
                              <a:gd name="T50" fmla="*/ 48 w 115"/>
                              <a:gd name="T51" fmla="*/ 153 h 156"/>
                              <a:gd name="T52" fmla="*/ 48 w 115"/>
                              <a:gd name="T53" fmla="*/ 151 h 156"/>
                              <a:gd name="T54" fmla="*/ 48 w 115"/>
                              <a:gd name="T55" fmla="*/ 17 h 156"/>
                              <a:gd name="T56" fmla="*/ 3 w 115"/>
                              <a:gd name="T57" fmla="*/ 17 h 156"/>
                              <a:gd name="T58" fmla="*/ 2 w 115"/>
                              <a:gd name="T59" fmla="*/ 17 h 156"/>
                              <a:gd name="T60" fmla="*/ 2 w 115"/>
                              <a:gd name="T61" fmla="*/ 16 h 156"/>
                              <a:gd name="T62" fmla="*/ 1 w 115"/>
                              <a:gd name="T63" fmla="*/ 16 h 156"/>
                              <a:gd name="T64" fmla="*/ 1 w 115"/>
                              <a:gd name="T65" fmla="*/ 15 h 156"/>
                              <a:gd name="T66" fmla="*/ 0 w 115"/>
                              <a:gd name="T67" fmla="*/ 13 h 156"/>
                              <a:gd name="T68" fmla="*/ 0 w 115"/>
                              <a:gd name="T69" fmla="*/ 12 h 156"/>
                              <a:gd name="T70" fmla="*/ 0 w 115"/>
                              <a:gd name="T71" fmla="*/ 11 h 156"/>
                              <a:gd name="T72" fmla="*/ 0 w 115"/>
                              <a:gd name="T73" fmla="*/ 8 h 156"/>
                              <a:gd name="T74" fmla="*/ 0 w 115"/>
                              <a:gd name="T75" fmla="*/ 6 h 156"/>
                              <a:gd name="T76" fmla="*/ 0 w 115"/>
                              <a:gd name="T77" fmla="*/ 5 h 156"/>
                              <a:gd name="T78" fmla="*/ 0 w 115"/>
                              <a:gd name="T79" fmla="*/ 2 h 156"/>
                              <a:gd name="T80" fmla="*/ 1 w 115"/>
                              <a:gd name="T81" fmla="*/ 1 h 156"/>
                              <a:gd name="T82" fmla="*/ 1 w 115"/>
                              <a:gd name="T83" fmla="*/ 0 h 156"/>
                              <a:gd name="T84" fmla="*/ 2 w 115"/>
                              <a:gd name="T85" fmla="*/ 0 h 156"/>
                              <a:gd name="T86" fmla="*/ 2 w 115"/>
                              <a:gd name="T87" fmla="*/ 0 h 156"/>
                              <a:gd name="T88" fmla="*/ 3 w 115"/>
                              <a:gd name="T89" fmla="*/ 0 h 156"/>
                              <a:gd name="T90" fmla="*/ 112 w 115"/>
                              <a:gd name="T91" fmla="*/ 0 h 156"/>
                              <a:gd name="T92" fmla="*/ 113 w 115"/>
                              <a:gd name="T93" fmla="*/ 0 h 156"/>
                              <a:gd name="T94" fmla="*/ 113 w 115"/>
                              <a:gd name="T95" fmla="*/ 0 h 156"/>
                              <a:gd name="T96" fmla="*/ 114 w 115"/>
                              <a:gd name="T97" fmla="*/ 0 h 156"/>
                              <a:gd name="T98" fmla="*/ 114 w 115"/>
                              <a:gd name="T99" fmla="*/ 1 h 156"/>
                              <a:gd name="T100" fmla="*/ 115 w 115"/>
                              <a:gd name="T101" fmla="*/ 2 h 156"/>
                              <a:gd name="T102" fmla="*/ 115 w 115"/>
                              <a:gd name="T103" fmla="*/ 5 h 156"/>
                              <a:gd name="T104" fmla="*/ 115 w 115"/>
                              <a:gd name="T105" fmla="*/ 6 h 156"/>
                              <a:gd name="T106" fmla="*/ 115 w 115"/>
                              <a:gd name="T107" fmla="*/ 8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5" h="156">
                                <a:moveTo>
                                  <a:pt x="115" y="8"/>
                                </a:moveTo>
                                <a:lnTo>
                                  <a:pt x="115" y="11"/>
                                </a:lnTo>
                                <a:lnTo>
                                  <a:pt x="115" y="12"/>
                                </a:lnTo>
                                <a:lnTo>
                                  <a:pt x="115" y="13"/>
                                </a:lnTo>
                                <a:lnTo>
                                  <a:pt x="114" y="15"/>
                                </a:lnTo>
                                <a:lnTo>
                                  <a:pt x="114" y="16"/>
                                </a:lnTo>
                                <a:lnTo>
                                  <a:pt x="113" y="16"/>
                                </a:lnTo>
                                <a:lnTo>
                                  <a:pt x="113" y="17"/>
                                </a:lnTo>
                                <a:lnTo>
                                  <a:pt x="112" y="17"/>
                                </a:lnTo>
                                <a:lnTo>
                                  <a:pt x="67" y="17"/>
                                </a:lnTo>
                                <a:lnTo>
                                  <a:pt x="67" y="151"/>
                                </a:lnTo>
                                <a:lnTo>
                                  <a:pt x="67" y="153"/>
                                </a:lnTo>
                                <a:lnTo>
                                  <a:pt x="67" y="154"/>
                                </a:lnTo>
                                <a:lnTo>
                                  <a:pt x="66" y="154"/>
                                </a:lnTo>
                                <a:lnTo>
                                  <a:pt x="66" y="155"/>
                                </a:lnTo>
                                <a:lnTo>
                                  <a:pt x="65" y="155"/>
                                </a:lnTo>
                                <a:lnTo>
                                  <a:pt x="63" y="155"/>
                                </a:lnTo>
                                <a:lnTo>
                                  <a:pt x="60" y="155"/>
                                </a:lnTo>
                                <a:lnTo>
                                  <a:pt x="58" y="156"/>
                                </a:lnTo>
                                <a:lnTo>
                                  <a:pt x="55" y="155"/>
                                </a:lnTo>
                                <a:lnTo>
                                  <a:pt x="53" y="155"/>
                                </a:lnTo>
                                <a:lnTo>
                                  <a:pt x="50" y="155"/>
                                </a:lnTo>
                                <a:lnTo>
                                  <a:pt x="49" y="155"/>
                                </a:lnTo>
                                <a:lnTo>
                                  <a:pt x="48" y="154"/>
                                </a:lnTo>
                                <a:lnTo>
                                  <a:pt x="48" y="154"/>
                                </a:lnTo>
                                <a:lnTo>
                                  <a:pt x="48" y="153"/>
                                </a:lnTo>
                                <a:lnTo>
                                  <a:pt x="48" y="151"/>
                                </a:lnTo>
                                <a:lnTo>
                                  <a:pt x="48" y="17"/>
                                </a:lnTo>
                                <a:lnTo>
                                  <a:pt x="3" y="17"/>
                                </a:lnTo>
                                <a:lnTo>
                                  <a:pt x="2" y="17"/>
                                </a:lnTo>
                                <a:lnTo>
                                  <a:pt x="2" y="16"/>
                                </a:lnTo>
                                <a:lnTo>
                                  <a:pt x="1" y="16"/>
                                </a:lnTo>
                                <a:lnTo>
                                  <a:pt x="1" y="15"/>
                                </a:lnTo>
                                <a:lnTo>
                                  <a:pt x="0" y="13"/>
                                </a:lnTo>
                                <a:lnTo>
                                  <a:pt x="0" y="12"/>
                                </a:lnTo>
                                <a:lnTo>
                                  <a:pt x="0" y="11"/>
                                </a:lnTo>
                                <a:lnTo>
                                  <a:pt x="0" y="8"/>
                                </a:lnTo>
                                <a:lnTo>
                                  <a:pt x="0" y="6"/>
                                </a:lnTo>
                                <a:lnTo>
                                  <a:pt x="0" y="5"/>
                                </a:lnTo>
                                <a:lnTo>
                                  <a:pt x="0" y="2"/>
                                </a:lnTo>
                                <a:lnTo>
                                  <a:pt x="1" y="1"/>
                                </a:lnTo>
                                <a:lnTo>
                                  <a:pt x="1" y="0"/>
                                </a:lnTo>
                                <a:lnTo>
                                  <a:pt x="2" y="0"/>
                                </a:lnTo>
                                <a:lnTo>
                                  <a:pt x="2" y="0"/>
                                </a:lnTo>
                                <a:lnTo>
                                  <a:pt x="3" y="0"/>
                                </a:lnTo>
                                <a:lnTo>
                                  <a:pt x="112" y="0"/>
                                </a:lnTo>
                                <a:lnTo>
                                  <a:pt x="113" y="0"/>
                                </a:lnTo>
                                <a:lnTo>
                                  <a:pt x="113" y="0"/>
                                </a:lnTo>
                                <a:lnTo>
                                  <a:pt x="114" y="0"/>
                                </a:lnTo>
                                <a:lnTo>
                                  <a:pt x="114" y="1"/>
                                </a:lnTo>
                                <a:lnTo>
                                  <a:pt x="115" y="2"/>
                                </a:lnTo>
                                <a:lnTo>
                                  <a:pt x="115" y="5"/>
                                </a:lnTo>
                                <a:lnTo>
                                  <a:pt x="115" y="6"/>
                                </a:lnTo>
                                <a:lnTo>
                                  <a:pt x="115"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23" name="Freeform 411"/>
                        <wps:cNvSpPr>
                          <a:spLocks noEditPoints="1"/>
                        </wps:cNvSpPr>
                        <wps:spPr bwMode="auto">
                          <a:xfrm>
                            <a:off x="7212012" y="3498850"/>
                            <a:ext cx="50800" cy="82550"/>
                          </a:xfrm>
                          <a:custGeom>
                            <a:avLst/>
                            <a:gdLst>
                              <a:gd name="T0" fmla="*/ 95 w 95"/>
                              <a:gd name="T1" fmla="*/ 56 h 156"/>
                              <a:gd name="T2" fmla="*/ 87 w 95"/>
                              <a:gd name="T3" fmla="*/ 75 h 156"/>
                              <a:gd name="T4" fmla="*/ 73 w 95"/>
                              <a:gd name="T5" fmla="*/ 88 h 156"/>
                              <a:gd name="T6" fmla="*/ 52 w 95"/>
                              <a:gd name="T7" fmla="*/ 95 h 156"/>
                              <a:gd name="T8" fmla="*/ 20 w 95"/>
                              <a:gd name="T9" fmla="*/ 96 h 156"/>
                              <a:gd name="T10" fmla="*/ 20 w 95"/>
                              <a:gd name="T11" fmla="*/ 153 h 156"/>
                              <a:gd name="T12" fmla="*/ 18 w 95"/>
                              <a:gd name="T13" fmla="*/ 154 h 156"/>
                              <a:gd name="T14" fmla="*/ 17 w 95"/>
                              <a:gd name="T15" fmla="*/ 155 h 156"/>
                              <a:gd name="T16" fmla="*/ 12 w 95"/>
                              <a:gd name="T17" fmla="*/ 155 h 156"/>
                              <a:gd name="T18" fmla="*/ 7 w 95"/>
                              <a:gd name="T19" fmla="*/ 155 h 156"/>
                              <a:gd name="T20" fmla="*/ 4 w 95"/>
                              <a:gd name="T21" fmla="*/ 155 h 156"/>
                              <a:gd name="T22" fmla="*/ 1 w 95"/>
                              <a:gd name="T23" fmla="*/ 154 h 156"/>
                              <a:gd name="T24" fmla="*/ 0 w 95"/>
                              <a:gd name="T25" fmla="*/ 153 h 156"/>
                              <a:gd name="T26" fmla="*/ 0 w 95"/>
                              <a:gd name="T27" fmla="*/ 8 h 156"/>
                              <a:gd name="T28" fmla="*/ 2 w 95"/>
                              <a:gd name="T29" fmla="*/ 1 h 156"/>
                              <a:gd name="T30" fmla="*/ 7 w 95"/>
                              <a:gd name="T31" fmla="*/ 0 h 156"/>
                              <a:gd name="T32" fmla="*/ 45 w 95"/>
                              <a:gd name="T33" fmla="*/ 0 h 156"/>
                              <a:gd name="T34" fmla="*/ 55 w 95"/>
                              <a:gd name="T35" fmla="*/ 0 h 156"/>
                              <a:gd name="T36" fmla="*/ 68 w 95"/>
                              <a:gd name="T37" fmla="*/ 4 h 156"/>
                              <a:gd name="T38" fmla="*/ 81 w 95"/>
                              <a:gd name="T39" fmla="*/ 11 h 156"/>
                              <a:gd name="T40" fmla="*/ 90 w 95"/>
                              <a:gd name="T41" fmla="*/ 22 h 156"/>
                              <a:gd name="T42" fmla="*/ 95 w 95"/>
                              <a:gd name="T43" fmla="*/ 37 h 156"/>
                              <a:gd name="T44" fmla="*/ 74 w 95"/>
                              <a:gd name="T45" fmla="*/ 47 h 156"/>
                              <a:gd name="T46" fmla="*/ 70 w 95"/>
                              <a:gd name="T47" fmla="*/ 31 h 156"/>
                              <a:gd name="T48" fmla="*/ 61 w 95"/>
                              <a:gd name="T49" fmla="*/ 21 h 156"/>
                              <a:gd name="T50" fmla="*/ 50 w 95"/>
                              <a:gd name="T51" fmla="*/ 17 h 156"/>
                              <a:gd name="T52" fmla="*/ 39 w 95"/>
                              <a:gd name="T53" fmla="*/ 16 h 156"/>
                              <a:gd name="T54" fmla="*/ 20 w 95"/>
                              <a:gd name="T55" fmla="*/ 79 h 156"/>
                              <a:gd name="T56" fmla="*/ 48 w 95"/>
                              <a:gd name="T57" fmla="*/ 79 h 156"/>
                              <a:gd name="T58" fmla="*/ 60 w 95"/>
                              <a:gd name="T59" fmla="*/ 74 h 156"/>
                              <a:gd name="T60" fmla="*/ 69 w 95"/>
                              <a:gd name="T61" fmla="*/ 65 h 156"/>
                              <a:gd name="T62" fmla="*/ 73 w 95"/>
                              <a:gd name="T63" fmla="*/ 53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95" h="156">
                                <a:moveTo>
                                  <a:pt x="95" y="45"/>
                                </a:moveTo>
                                <a:lnTo>
                                  <a:pt x="95" y="56"/>
                                </a:lnTo>
                                <a:lnTo>
                                  <a:pt x="91" y="66"/>
                                </a:lnTo>
                                <a:lnTo>
                                  <a:pt x="87" y="75"/>
                                </a:lnTo>
                                <a:lnTo>
                                  <a:pt x="80" y="82"/>
                                </a:lnTo>
                                <a:lnTo>
                                  <a:pt x="73" y="88"/>
                                </a:lnTo>
                                <a:lnTo>
                                  <a:pt x="63" y="92"/>
                                </a:lnTo>
                                <a:lnTo>
                                  <a:pt x="52" y="95"/>
                                </a:lnTo>
                                <a:lnTo>
                                  <a:pt x="38" y="96"/>
                                </a:lnTo>
                                <a:lnTo>
                                  <a:pt x="20" y="96"/>
                                </a:lnTo>
                                <a:lnTo>
                                  <a:pt x="20" y="151"/>
                                </a:lnTo>
                                <a:lnTo>
                                  <a:pt x="20" y="153"/>
                                </a:lnTo>
                                <a:lnTo>
                                  <a:pt x="20" y="154"/>
                                </a:lnTo>
                                <a:lnTo>
                                  <a:pt x="18" y="154"/>
                                </a:lnTo>
                                <a:lnTo>
                                  <a:pt x="18" y="155"/>
                                </a:lnTo>
                                <a:lnTo>
                                  <a:pt x="17" y="155"/>
                                </a:lnTo>
                                <a:lnTo>
                                  <a:pt x="15" y="155"/>
                                </a:lnTo>
                                <a:lnTo>
                                  <a:pt x="12" y="155"/>
                                </a:lnTo>
                                <a:lnTo>
                                  <a:pt x="10" y="156"/>
                                </a:lnTo>
                                <a:lnTo>
                                  <a:pt x="7" y="155"/>
                                </a:lnTo>
                                <a:lnTo>
                                  <a:pt x="5" y="155"/>
                                </a:lnTo>
                                <a:lnTo>
                                  <a:pt x="4" y="155"/>
                                </a:lnTo>
                                <a:lnTo>
                                  <a:pt x="1" y="155"/>
                                </a:lnTo>
                                <a:lnTo>
                                  <a:pt x="1" y="154"/>
                                </a:lnTo>
                                <a:lnTo>
                                  <a:pt x="0" y="154"/>
                                </a:lnTo>
                                <a:lnTo>
                                  <a:pt x="0" y="153"/>
                                </a:lnTo>
                                <a:lnTo>
                                  <a:pt x="0" y="151"/>
                                </a:lnTo>
                                <a:lnTo>
                                  <a:pt x="0" y="8"/>
                                </a:lnTo>
                                <a:lnTo>
                                  <a:pt x="0" y="4"/>
                                </a:lnTo>
                                <a:lnTo>
                                  <a:pt x="2" y="1"/>
                                </a:lnTo>
                                <a:lnTo>
                                  <a:pt x="5" y="0"/>
                                </a:lnTo>
                                <a:lnTo>
                                  <a:pt x="7" y="0"/>
                                </a:lnTo>
                                <a:lnTo>
                                  <a:pt x="41" y="0"/>
                                </a:lnTo>
                                <a:lnTo>
                                  <a:pt x="45" y="0"/>
                                </a:lnTo>
                                <a:lnTo>
                                  <a:pt x="50" y="0"/>
                                </a:lnTo>
                                <a:lnTo>
                                  <a:pt x="55" y="0"/>
                                </a:lnTo>
                                <a:lnTo>
                                  <a:pt x="61" y="1"/>
                                </a:lnTo>
                                <a:lnTo>
                                  <a:pt x="68" y="4"/>
                                </a:lnTo>
                                <a:lnTo>
                                  <a:pt x="75" y="7"/>
                                </a:lnTo>
                                <a:lnTo>
                                  <a:pt x="81" y="11"/>
                                </a:lnTo>
                                <a:lnTo>
                                  <a:pt x="86" y="16"/>
                                </a:lnTo>
                                <a:lnTo>
                                  <a:pt x="90" y="22"/>
                                </a:lnTo>
                                <a:lnTo>
                                  <a:pt x="92" y="29"/>
                                </a:lnTo>
                                <a:lnTo>
                                  <a:pt x="95" y="37"/>
                                </a:lnTo>
                                <a:lnTo>
                                  <a:pt x="95" y="45"/>
                                </a:lnTo>
                                <a:close/>
                                <a:moveTo>
                                  <a:pt x="74" y="47"/>
                                </a:moveTo>
                                <a:lnTo>
                                  <a:pt x="73" y="38"/>
                                </a:lnTo>
                                <a:lnTo>
                                  <a:pt x="70" y="31"/>
                                </a:lnTo>
                                <a:lnTo>
                                  <a:pt x="66" y="24"/>
                                </a:lnTo>
                                <a:lnTo>
                                  <a:pt x="61" y="21"/>
                                </a:lnTo>
                                <a:lnTo>
                                  <a:pt x="55" y="18"/>
                                </a:lnTo>
                                <a:lnTo>
                                  <a:pt x="50" y="17"/>
                                </a:lnTo>
                                <a:lnTo>
                                  <a:pt x="44" y="17"/>
                                </a:lnTo>
                                <a:lnTo>
                                  <a:pt x="39" y="16"/>
                                </a:lnTo>
                                <a:lnTo>
                                  <a:pt x="20" y="16"/>
                                </a:lnTo>
                                <a:lnTo>
                                  <a:pt x="20" y="79"/>
                                </a:lnTo>
                                <a:lnTo>
                                  <a:pt x="39" y="79"/>
                                </a:lnTo>
                                <a:lnTo>
                                  <a:pt x="48" y="79"/>
                                </a:lnTo>
                                <a:lnTo>
                                  <a:pt x="54" y="76"/>
                                </a:lnTo>
                                <a:lnTo>
                                  <a:pt x="60" y="74"/>
                                </a:lnTo>
                                <a:lnTo>
                                  <a:pt x="65" y="70"/>
                                </a:lnTo>
                                <a:lnTo>
                                  <a:pt x="69" y="65"/>
                                </a:lnTo>
                                <a:lnTo>
                                  <a:pt x="71" y="59"/>
                                </a:lnTo>
                                <a:lnTo>
                                  <a:pt x="73" y="53"/>
                                </a:lnTo>
                                <a:lnTo>
                                  <a:pt x="74" y="4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24" name="Freeform 412"/>
                        <wps:cNvSpPr>
                          <a:spLocks/>
                        </wps:cNvSpPr>
                        <wps:spPr bwMode="auto">
                          <a:xfrm>
                            <a:off x="7223125" y="2493963"/>
                            <a:ext cx="42863" cy="84138"/>
                          </a:xfrm>
                          <a:custGeom>
                            <a:avLst/>
                            <a:gdLst>
                              <a:gd name="T0" fmla="*/ 81 w 81"/>
                              <a:gd name="T1" fmla="*/ 147 h 157"/>
                              <a:gd name="T2" fmla="*/ 81 w 81"/>
                              <a:gd name="T3" fmla="*/ 149 h 157"/>
                              <a:gd name="T4" fmla="*/ 81 w 81"/>
                              <a:gd name="T5" fmla="*/ 152 h 157"/>
                              <a:gd name="T6" fmla="*/ 80 w 81"/>
                              <a:gd name="T7" fmla="*/ 153 h 157"/>
                              <a:gd name="T8" fmla="*/ 80 w 81"/>
                              <a:gd name="T9" fmla="*/ 154 h 157"/>
                              <a:gd name="T10" fmla="*/ 80 w 81"/>
                              <a:gd name="T11" fmla="*/ 156 h 157"/>
                              <a:gd name="T12" fmla="*/ 79 w 81"/>
                              <a:gd name="T13" fmla="*/ 156 h 157"/>
                              <a:gd name="T14" fmla="*/ 77 w 81"/>
                              <a:gd name="T15" fmla="*/ 157 h 157"/>
                              <a:gd name="T16" fmla="*/ 76 w 81"/>
                              <a:gd name="T17" fmla="*/ 157 h 157"/>
                              <a:gd name="T18" fmla="*/ 8 w 81"/>
                              <a:gd name="T19" fmla="*/ 157 h 157"/>
                              <a:gd name="T20" fmla="*/ 5 w 81"/>
                              <a:gd name="T21" fmla="*/ 156 h 157"/>
                              <a:gd name="T22" fmla="*/ 2 w 81"/>
                              <a:gd name="T23" fmla="*/ 154 h 157"/>
                              <a:gd name="T24" fmla="*/ 1 w 81"/>
                              <a:gd name="T25" fmla="*/ 152 h 157"/>
                              <a:gd name="T26" fmla="*/ 0 w 81"/>
                              <a:gd name="T27" fmla="*/ 148 h 157"/>
                              <a:gd name="T28" fmla="*/ 0 w 81"/>
                              <a:gd name="T29" fmla="*/ 4 h 157"/>
                              <a:gd name="T30" fmla="*/ 0 w 81"/>
                              <a:gd name="T31" fmla="*/ 3 h 157"/>
                              <a:gd name="T32" fmla="*/ 1 w 81"/>
                              <a:gd name="T33" fmla="*/ 2 h 157"/>
                              <a:gd name="T34" fmla="*/ 1 w 81"/>
                              <a:gd name="T35" fmla="*/ 2 h 157"/>
                              <a:gd name="T36" fmla="*/ 2 w 81"/>
                              <a:gd name="T37" fmla="*/ 2 h 157"/>
                              <a:gd name="T38" fmla="*/ 4 w 81"/>
                              <a:gd name="T39" fmla="*/ 0 h 157"/>
                              <a:gd name="T40" fmla="*/ 6 w 81"/>
                              <a:gd name="T41" fmla="*/ 0 h 157"/>
                              <a:gd name="T42" fmla="*/ 7 w 81"/>
                              <a:gd name="T43" fmla="*/ 0 h 157"/>
                              <a:gd name="T44" fmla="*/ 11 w 81"/>
                              <a:gd name="T45" fmla="*/ 0 h 157"/>
                              <a:gd name="T46" fmla="*/ 13 w 81"/>
                              <a:gd name="T47" fmla="*/ 0 h 157"/>
                              <a:gd name="T48" fmla="*/ 16 w 81"/>
                              <a:gd name="T49" fmla="*/ 0 h 157"/>
                              <a:gd name="T50" fmla="*/ 17 w 81"/>
                              <a:gd name="T51" fmla="*/ 0 h 157"/>
                              <a:gd name="T52" fmla="*/ 18 w 81"/>
                              <a:gd name="T53" fmla="*/ 2 h 157"/>
                              <a:gd name="T54" fmla="*/ 20 w 81"/>
                              <a:gd name="T55" fmla="*/ 2 h 157"/>
                              <a:gd name="T56" fmla="*/ 21 w 81"/>
                              <a:gd name="T57" fmla="*/ 2 h 157"/>
                              <a:gd name="T58" fmla="*/ 21 w 81"/>
                              <a:gd name="T59" fmla="*/ 3 h 157"/>
                              <a:gd name="T60" fmla="*/ 21 w 81"/>
                              <a:gd name="T61" fmla="*/ 4 h 157"/>
                              <a:gd name="T62" fmla="*/ 21 w 81"/>
                              <a:gd name="T63" fmla="*/ 138 h 157"/>
                              <a:gd name="T64" fmla="*/ 76 w 81"/>
                              <a:gd name="T65" fmla="*/ 138 h 157"/>
                              <a:gd name="T66" fmla="*/ 77 w 81"/>
                              <a:gd name="T67" fmla="*/ 138 h 157"/>
                              <a:gd name="T68" fmla="*/ 79 w 81"/>
                              <a:gd name="T69" fmla="*/ 140 h 157"/>
                              <a:gd name="T70" fmla="*/ 80 w 81"/>
                              <a:gd name="T71" fmla="*/ 140 h 157"/>
                              <a:gd name="T72" fmla="*/ 80 w 81"/>
                              <a:gd name="T73" fmla="*/ 141 h 157"/>
                              <a:gd name="T74" fmla="*/ 80 w 81"/>
                              <a:gd name="T75" fmla="*/ 142 h 157"/>
                              <a:gd name="T76" fmla="*/ 81 w 81"/>
                              <a:gd name="T77" fmla="*/ 143 h 157"/>
                              <a:gd name="T78" fmla="*/ 81 w 81"/>
                              <a:gd name="T79" fmla="*/ 144 h 157"/>
                              <a:gd name="T80" fmla="*/ 81 w 81"/>
                              <a:gd name="T81" fmla="*/ 147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81" h="157">
                                <a:moveTo>
                                  <a:pt x="81" y="147"/>
                                </a:moveTo>
                                <a:lnTo>
                                  <a:pt x="81" y="149"/>
                                </a:lnTo>
                                <a:lnTo>
                                  <a:pt x="81" y="152"/>
                                </a:lnTo>
                                <a:lnTo>
                                  <a:pt x="80" y="153"/>
                                </a:lnTo>
                                <a:lnTo>
                                  <a:pt x="80" y="154"/>
                                </a:lnTo>
                                <a:lnTo>
                                  <a:pt x="80" y="156"/>
                                </a:lnTo>
                                <a:lnTo>
                                  <a:pt x="79" y="156"/>
                                </a:lnTo>
                                <a:lnTo>
                                  <a:pt x="77" y="157"/>
                                </a:lnTo>
                                <a:lnTo>
                                  <a:pt x="76" y="157"/>
                                </a:lnTo>
                                <a:lnTo>
                                  <a:pt x="8" y="157"/>
                                </a:lnTo>
                                <a:lnTo>
                                  <a:pt x="5" y="156"/>
                                </a:lnTo>
                                <a:lnTo>
                                  <a:pt x="2" y="154"/>
                                </a:lnTo>
                                <a:lnTo>
                                  <a:pt x="1" y="152"/>
                                </a:lnTo>
                                <a:lnTo>
                                  <a:pt x="0" y="148"/>
                                </a:lnTo>
                                <a:lnTo>
                                  <a:pt x="0" y="4"/>
                                </a:lnTo>
                                <a:lnTo>
                                  <a:pt x="0" y="3"/>
                                </a:lnTo>
                                <a:lnTo>
                                  <a:pt x="1" y="2"/>
                                </a:lnTo>
                                <a:lnTo>
                                  <a:pt x="1" y="2"/>
                                </a:lnTo>
                                <a:lnTo>
                                  <a:pt x="2" y="2"/>
                                </a:lnTo>
                                <a:lnTo>
                                  <a:pt x="4" y="0"/>
                                </a:lnTo>
                                <a:lnTo>
                                  <a:pt x="6" y="0"/>
                                </a:lnTo>
                                <a:lnTo>
                                  <a:pt x="7" y="0"/>
                                </a:lnTo>
                                <a:lnTo>
                                  <a:pt x="11" y="0"/>
                                </a:lnTo>
                                <a:lnTo>
                                  <a:pt x="13" y="0"/>
                                </a:lnTo>
                                <a:lnTo>
                                  <a:pt x="16" y="0"/>
                                </a:lnTo>
                                <a:lnTo>
                                  <a:pt x="17" y="0"/>
                                </a:lnTo>
                                <a:lnTo>
                                  <a:pt x="18" y="2"/>
                                </a:lnTo>
                                <a:lnTo>
                                  <a:pt x="20" y="2"/>
                                </a:lnTo>
                                <a:lnTo>
                                  <a:pt x="21" y="2"/>
                                </a:lnTo>
                                <a:lnTo>
                                  <a:pt x="21" y="3"/>
                                </a:lnTo>
                                <a:lnTo>
                                  <a:pt x="21" y="4"/>
                                </a:lnTo>
                                <a:lnTo>
                                  <a:pt x="21" y="138"/>
                                </a:lnTo>
                                <a:lnTo>
                                  <a:pt x="76" y="138"/>
                                </a:lnTo>
                                <a:lnTo>
                                  <a:pt x="77" y="138"/>
                                </a:lnTo>
                                <a:lnTo>
                                  <a:pt x="79" y="140"/>
                                </a:lnTo>
                                <a:lnTo>
                                  <a:pt x="80" y="140"/>
                                </a:lnTo>
                                <a:lnTo>
                                  <a:pt x="80" y="141"/>
                                </a:lnTo>
                                <a:lnTo>
                                  <a:pt x="80" y="142"/>
                                </a:lnTo>
                                <a:lnTo>
                                  <a:pt x="81" y="143"/>
                                </a:lnTo>
                                <a:lnTo>
                                  <a:pt x="81" y="144"/>
                                </a:lnTo>
                                <a:lnTo>
                                  <a:pt x="81" y="14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25" name="Freeform 413"/>
                        <wps:cNvSpPr>
                          <a:spLocks noEditPoints="1"/>
                        </wps:cNvSpPr>
                        <wps:spPr bwMode="auto">
                          <a:xfrm>
                            <a:off x="7278687" y="2493963"/>
                            <a:ext cx="50800" cy="84138"/>
                          </a:xfrm>
                          <a:custGeom>
                            <a:avLst/>
                            <a:gdLst>
                              <a:gd name="T0" fmla="*/ 95 w 96"/>
                              <a:gd name="T1" fmla="*/ 57 h 157"/>
                              <a:gd name="T2" fmla="*/ 88 w 96"/>
                              <a:gd name="T3" fmla="*/ 77 h 157"/>
                              <a:gd name="T4" fmla="*/ 74 w 96"/>
                              <a:gd name="T5" fmla="*/ 89 h 157"/>
                              <a:gd name="T6" fmla="*/ 53 w 96"/>
                              <a:gd name="T7" fmla="*/ 96 h 157"/>
                              <a:gd name="T8" fmla="*/ 21 w 96"/>
                              <a:gd name="T9" fmla="*/ 98 h 157"/>
                              <a:gd name="T10" fmla="*/ 21 w 96"/>
                              <a:gd name="T11" fmla="*/ 154 h 157"/>
                              <a:gd name="T12" fmla="*/ 20 w 96"/>
                              <a:gd name="T13" fmla="*/ 156 h 157"/>
                              <a:gd name="T14" fmla="*/ 18 w 96"/>
                              <a:gd name="T15" fmla="*/ 157 h 157"/>
                              <a:gd name="T16" fmla="*/ 14 w 96"/>
                              <a:gd name="T17" fmla="*/ 157 h 157"/>
                              <a:gd name="T18" fmla="*/ 8 w 96"/>
                              <a:gd name="T19" fmla="*/ 157 h 157"/>
                              <a:gd name="T20" fmla="*/ 4 w 96"/>
                              <a:gd name="T21" fmla="*/ 157 h 157"/>
                              <a:gd name="T22" fmla="*/ 2 w 96"/>
                              <a:gd name="T23" fmla="*/ 156 h 157"/>
                              <a:gd name="T24" fmla="*/ 0 w 96"/>
                              <a:gd name="T25" fmla="*/ 154 h 157"/>
                              <a:gd name="T26" fmla="*/ 0 w 96"/>
                              <a:gd name="T27" fmla="*/ 10 h 157"/>
                              <a:gd name="T28" fmla="*/ 3 w 96"/>
                              <a:gd name="T29" fmla="*/ 3 h 157"/>
                              <a:gd name="T30" fmla="*/ 9 w 96"/>
                              <a:gd name="T31" fmla="*/ 0 h 157"/>
                              <a:gd name="T32" fmla="*/ 47 w 96"/>
                              <a:gd name="T33" fmla="*/ 0 h 157"/>
                              <a:gd name="T34" fmla="*/ 57 w 96"/>
                              <a:gd name="T35" fmla="*/ 2 h 157"/>
                              <a:gd name="T36" fmla="*/ 69 w 96"/>
                              <a:gd name="T37" fmla="*/ 5 h 157"/>
                              <a:gd name="T38" fmla="*/ 82 w 96"/>
                              <a:gd name="T39" fmla="*/ 13 h 157"/>
                              <a:gd name="T40" fmla="*/ 91 w 96"/>
                              <a:gd name="T41" fmla="*/ 24 h 157"/>
                              <a:gd name="T42" fmla="*/ 96 w 96"/>
                              <a:gd name="T43" fmla="*/ 37 h 157"/>
                              <a:gd name="T44" fmla="*/ 74 w 96"/>
                              <a:gd name="T45" fmla="*/ 48 h 157"/>
                              <a:gd name="T46" fmla="*/ 70 w 96"/>
                              <a:gd name="T47" fmla="*/ 32 h 157"/>
                              <a:gd name="T48" fmla="*/ 62 w 96"/>
                              <a:gd name="T49" fmla="*/ 23 h 157"/>
                              <a:gd name="T50" fmla="*/ 51 w 96"/>
                              <a:gd name="T51" fmla="*/ 19 h 157"/>
                              <a:gd name="T52" fmla="*/ 41 w 96"/>
                              <a:gd name="T53" fmla="*/ 18 h 157"/>
                              <a:gd name="T54" fmla="*/ 21 w 96"/>
                              <a:gd name="T55" fmla="*/ 80 h 157"/>
                              <a:gd name="T56" fmla="*/ 48 w 96"/>
                              <a:gd name="T57" fmla="*/ 80 h 157"/>
                              <a:gd name="T58" fmla="*/ 62 w 96"/>
                              <a:gd name="T59" fmla="*/ 76 h 157"/>
                              <a:gd name="T60" fmla="*/ 69 w 96"/>
                              <a:gd name="T61" fmla="*/ 67 h 157"/>
                              <a:gd name="T62" fmla="*/ 74 w 96"/>
                              <a:gd name="T63" fmla="*/ 55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96" h="157">
                                <a:moveTo>
                                  <a:pt x="96" y="46"/>
                                </a:moveTo>
                                <a:lnTo>
                                  <a:pt x="95" y="57"/>
                                </a:lnTo>
                                <a:lnTo>
                                  <a:pt x="93" y="67"/>
                                </a:lnTo>
                                <a:lnTo>
                                  <a:pt x="88" y="77"/>
                                </a:lnTo>
                                <a:lnTo>
                                  <a:pt x="82" y="83"/>
                                </a:lnTo>
                                <a:lnTo>
                                  <a:pt x="74" y="89"/>
                                </a:lnTo>
                                <a:lnTo>
                                  <a:pt x="64" y="94"/>
                                </a:lnTo>
                                <a:lnTo>
                                  <a:pt x="53" y="96"/>
                                </a:lnTo>
                                <a:lnTo>
                                  <a:pt x="38" y="98"/>
                                </a:lnTo>
                                <a:lnTo>
                                  <a:pt x="21" y="98"/>
                                </a:lnTo>
                                <a:lnTo>
                                  <a:pt x="21" y="153"/>
                                </a:lnTo>
                                <a:lnTo>
                                  <a:pt x="21" y="154"/>
                                </a:lnTo>
                                <a:lnTo>
                                  <a:pt x="21" y="154"/>
                                </a:lnTo>
                                <a:lnTo>
                                  <a:pt x="20" y="156"/>
                                </a:lnTo>
                                <a:lnTo>
                                  <a:pt x="19" y="156"/>
                                </a:lnTo>
                                <a:lnTo>
                                  <a:pt x="18" y="157"/>
                                </a:lnTo>
                                <a:lnTo>
                                  <a:pt x="16" y="157"/>
                                </a:lnTo>
                                <a:lnTo>
                                  <a:pt x="14" y="157"/>
                                </a:lnTo>
                                <a:lnTo>
                                  <a:pt x="11" y="157"/>
                                </a:lnTo>
                                <a:lnTo>
                                  <a:pt x="8" y="157"/>
                                </a:lnTo>
                                <a:lnTo>
                                  <a:pt x="6" y="157"/>
                                </a:lnTo>
                                <a:lnTo>
                                  <a:pt x="4" y="157"/>
                                </a:lnTo>
                                <a:lnTo>
                                  <a:pt x="3" y="156"/>
                                </a:lnTo>
                                <a:lnTo>
                                  <a:pt x="2" y="156"/>
                                </a:lnTo>
                                <a:lnTo>
                                  <a:pt x="2" y="154"/>
                                </a:lnTo>
                                <a:lnTo>
                                  <a:pt x="0" y="154"/>
                                </a:lnTo>
                                <a:lnTo>
                                  <a:pt x="0" y="153"/>
                                </a:lnTo>
                                <a:lnTo>
                                  <a:pt x="0" y="10"/>
                                </a:lnTo>
                                <a:lnTo>
                                  <a:pt x="2" y="5"/>
                                </a:lnTo>
                                <a:lnTo>
                                  <a:pt x="3" y="3"/>
                                </a:lnTo>
                                <a:lnTo>
                                  <a:pt x="5" y="2"/>
                                </a:lnTo>
                                <a:lnTo>
                                  <a:pt x="9" y="0"/>
                                </a:lnTo>
                                <a:lnTo>
                                  <a:pt x="42" y="0"/>
                                </a:lnTo>
                                <a:lnTo>
                                  <a:pt x="47" y="0"/>
                                </a:lnTo>
                                <a:lnTo>
                                  <a:pt x="52" y="2"/>
                                </a:lnTo>
                                <a:lnTo>
                                  <a:pt x="57" y="2"/>
                                </a:lnTo>
                                <a:lnTo>
                                  <a:pt x="63" y="3"/>
                                </a:lnTo>
                                <a:lnTo>
                                  <a:pt x="69" y="5"/>
                                </a:lnTo>
                                <a:lnTo>
                                  <a:pt x="75" y="8"/>
                                </a:lnTo>
                                <a:lnTo>
                                  <a:pt x="82" y="13"/>
                                </a:lnTo>
                                <a:lnTo>
                                  <a:pt x="87" y="18"/>
                                </a:lnTo>
                                <a:lnTo>
                                  <a:pt x="91" y="24"/>
                                </a:lnTo>
                                <a:lnTo>
                                  <a:pt x="94" y="30"/>
                                </a:lnTo>
                                <a:lnTo>
                                  <a:pt x="96" y="37"/>
                                </a:lnTo>
                                <a:lnTo>
                                  <a:pt x="96" y="46"/>
                                </a:lnTo>
                                <a:close/>
                                <a:moveTo>
                                  <a:pt x="74" y="48"/>
                                </a:moveTo>
                                <a:lnTo>
                                  <a:pt x="74" y="39"/>
                                </a:lnTo>
                                <a:lnTo>
                                  <a:pt x="70" y="32"/>
                                </a:lnTo>
                                <a:lnTo>
                                  <a:pt x="67" y="26"/>
                                </a:lnTo>
                                <a:lnTo>
                                  <a:pt x="62" y="23"/>
                                </a:lnTo>
                                <a:lnTo>
                                  <a:pt x="57" y="20"/>
                                </a:lnTo>
                                <a:lnTo>
                                  <a:pt x="51" y="19"/>
                                </a:lnTo>
                                <a:lnTo>
                                  <a:pt x="46" y="18"/>
                                </a:lnTo>
                                <a:lnTo>
                                  <a:pt x="41" y="18"/>
                                </a:lnTo>
                                <a:lnTo>
                                  <a:pt x="21" y="18"/>
                                </a:lnTo>
                                <a:lnTo>
                                  <a:pt x="21" y="80"/>
                                </a:lnTo>
                                <a:lnTo>
                                  <a:pt x="40" y="80"/>
                                </a:lnTo>
                                <a:lnTo>
                                  <a:pt x="48" y="80"/>
                                </a:lnTo>
                                <a:lnTo>
                                  <a:pt x="56" y="78"/>
                                </a:lnTo>
                                <a:lnTo>
                                  <a:pt x="62" y="76"/>
                                </a:lnTo>
                                <a:lnTo>
                                  <a:pt x="66" y="72"/>
                                </a:lnTo>
                                <a:lnTo>
                                  <a:pt x="69" y="67"/>
                                </a:lnTo>
                                <a:lnTo>
                                  <a:pt x="72" y="61"/>
                                </a:lnTo>
                                <a:lnTo>
                                  <a:pt x="74" y="55"/>
                                </a:lnTo>
                                <a:lnTo>
                                  <a:pt x="74" y="4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26" name="Freeform 414"/>
                        <wps:cNvSpPr>
                          <a:spLocks/>
                        </wps:cNvSpPr>
                        <wps:spPr bwMode="auto">
                          <a:xfrm>
                            <a:off x="7345362" y="2493963"/>
                            <a:ext cx="42863" cy="84138"/>
                          </a:xfrm>
                          <a:custGeom>
                            <a:avLst/>
                            <a:gdLst>
                              <a:gd name="T0" fmla="*/ 80 w 80"/>
                              <a:gd name="T1" fmla="*/ 147 h 157"/>
                              <a:gd name="T2" fmla="*/ 80 w 80"/>
                              <a:gd name="T3" fmla="*/ 149 h 157"/>
                              <a:gd name="T4" fmla="*/ 80 w 80"/>
                              <a:gd name="T5" fmla="*/ 152 h 157"/>
                              <a:gd name="T6" fmla="*/ 80 w 80"/>
                              <a:gd name="T7" fmla="*/ 153 h 157"/>
                              <a:gd name="T8" fmla="*/ 79 w 80"/>
                              <a:gd name="T9" fmla="*/ 154 h 157"/>
                              <a:gd name="T10" fmla="*/ 79 w 80"/>
                              <a:gd name="T11" fmla="*/ 156 h 157"/>
                              <a:gd name="T12" fmla="*/ 78 w 80"/>
                              <a:gd name="T13" fmla="*/ 156 h 157"/>
                              <a:gd name="T14" fmla="*/ 78 w 80"/>
                              <a:gd name="T15" fmla="*/ 157 h 157"/>
                              <a:gd name="T16" fmla="*/ 77 w 80"/>
                              <a:gd name="T17" fmla="*/ 157 h 157"/>
                              <a:gd name="T18" fmla="*/ 8 w 80"/>
                              <a:gd name="T19" fmla="*/ 157 h 157"/>
                              <a:gd name="T20" fmla="*/ 5 w 80"/>
                              <a:gd name="T21" fmla="*/ 156 h 157"/>
                              <a:gd name="T22" fmla="*/ 3 w 80"/>
                              <a:gd name="T23" fmla="*/ 154 h 157"/>
                              <a:gd name="T24" fmla="*/ 0 w 80"/>
                              <a:gd name="T25" fmla="*/ 152 h 157"/>
                              <a:gd name="T26" fmla="*/ 0 w 80"/>
                              <a:gd name="T27" fmla="*/ 148 h 157"/>
                              <a:gd name="T28" fmla="*/ 0 w 80"/>
                              <a:gd name="T29" fmla="*/ 4 h 157"/>
                              <a:gd name="T30" fmla="*/ 0 w 80"/>
                              <a:gd name="T31" fmla="*/ 3 h 157"/>
                              <a:gd name="T32" fmla="*/ 0 w 80"/>
                              <a:gd name="T33" fmla="*/ 2 h 157"/>
                              <a:gd name="T34" fmla="*/ 2 w 80"/>
                              <a:gd name="T35" fmla="*/ 2 h 157"/>
                              <a:gd name="T36" fmla="*/ 3 w 80"/>
                              <a:gd name="T37" fmla="*/ 2 h 157"/>
                              <a:gd name="T38" fmla="*/ 4 w 80"/>
                              <a:gd name="T39" fmla="*/ 0 h 157"/>
                              <a:gd name="T40" fmla="*/ 5 w 80"/>
                              <a:gd name="T41" fmla="*/ 0 h 157"/>
                              <a:gd name="T42" fmla="*/ 8 w 80"/>
                              <a:gd name="T43" fmla="*/ 0 h 157"/>
                              <a:gd name="T44" fmla="*/ 10 w 80"/>
                              <a:gd name="T45" fmla="*/ 0 h 157"/>
                              <a:gd name="T46" fmla="*/ 13 w 80"/>
                              <a:gd name="T47" fmla="*/ 0 h 157"/>
                              <a:gd name="T48" fmla="*/ 15 w 80"/>
                              <a:gd name="T49" fmla="*/ 0 h 157"/>
                              <a:gd name="T50" fmla="*/ 18 w 80"/>
                              <a:gd name="T51" fmla="*/ 0 h 157"/>
                              <a:gd name="T52" fmla="*/ 19 w 80"/>
                              <a:gd name="T53" fmla="*/ 2 h 157"/>
                              <a:gd name="T54" fmla="*/ 20 w 80"/>
                              <a:gd name="T55" fmla="*/ 2 h 157"/>
                              <a:gd name="T56" fmla="*/ 20 w 80"/>
                              <a:gd name="T57" fmla="*/ 2 h 157"/>
                              <a:gd name="T58" fmla="*/ 21 w 80"/>
                              <a:gd name="T59" fmla="*/ 3 h 157"/>
                              <a:gd name="T60" fmla="*/ 21 w 80"/>
                              <a:gd name="T61" fmla="*/ 4 h 157"/>
                              <a:gd name="T62" fmla="*/ 21 w 80"/>
                              <a:gd name="T63" fmla="*/ 138 h 157"/>
                              <a:gd name="T64" fmla="*/ 77 w 80"/>
                              <a:gd name="T65" fmla="*/ 138 h 157"/>
                              <a:gd name="T66" fmla="*/ 78 w 80"/>
                              <a:gd name="T67" fmla="*/ 138 h 157"/>
                              <a:gd name="T68" fmla="*/ 78 w 80"/>
                              <a:gd name="T69" fmla="*/ 140 h 157"/>
                              <a:gd name="T70" fmla="*/ 79 w 80"/>
                              <a:gd name="T71" fmla="*/ 140 h 157"/>
                              <a:gd name="T72" fmla="*/ 79 w 80"/>
                              <a:gd name="T73" fmla="*/ 141 h 157"/>
                              <a:gd name="T74" fmla="*/ 80 w 80"/>
                              <a:gd name="T75" fmla="*/ 142 h 157"/>
                              <a:gd name="T76" fmla="*/ 80 w 80"/>
                              <a:gd name="T77" fmla="*/ 143 h 157"/>
                              <a:gd name="T78" fmla="*/ 80 w 80"/>
                              <a:gd name="T79" fmla="*/ 144 h 157"/>
                              <a:gd name="T80" fmla="*/ 80 w 80"/>
                              <a:gd name="T81" fmla="*/ 147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80" h="157">
                                <a:moveTo>
                                  <a:pt x="80" y="147"/>
                                </a:moveTo>
                                <a:lnTo>
                                  <a:pt x="80" y="149"/>
                                </a:lnTo>
                                <a:lnTo>
                                  <a:pt x="80" y="152"/>
                                </a:lnTo>
                                <a:lnTo>
                                  <a:pt x="80" y="153"/>
                                </a:lnTo>
                                <a:lnTo>
                                  <a:pt x="79" y="154"/>
                                </a:lnTo>
                                <a:lnTo>
                                  <a:pt x="79" y="156"/>
                                </a:lnTo>
                                <a:lnTo>
                                  <a:pt x="78" y="156"/>
                                </a:lnTo>
                                <a:lnTo>
                                  <a:pt x="78" y="157"/>
                                </a:lnTo>
                                <a:lnTo>
                                  <a:pt x="77" y="157"/>
                                </a:lnTo>
                                <a:lnTo>
                                  <a:pt x="8" y="157"/>
                                </a:lnTo>
                                <a:lnTo>
                                  <a:pt x="5" y="156"/>
                                </a:lnTo>
                                <a:lnTo>
                                  <a:pt x="3" y="154"/>
                                </a:lnTo>
                                <a:lnTo>
                                  <a:pt x="0" y="152"/>
                                </a:lnTo>
                                <a:lnTo>
                                  <a:pt x="0" y="148"/>
                                </a:lnTo>
                                <a:lnTo>
                                  <a:pt x="0" y="4"/>
                                </a:lnTo>
                                <a:lnTo>
                                  <a:pt x="0" y="3"/>
                                </a:lnTo>
                                <a:lnTo>
                                  <a:pt x="0" y="2"/>
                                </a:lnTo>
                                <a:lnTo>
                                  <a:pt x="2" y="2"/>
                                </a:lnTo>
                                <a:lnTo>
                                  <a:pt x="3" y="2"/>
                                </a:lnTo>
                                <a:lnTo>
                                  <a:pt x="4" y="0"/>
                                </a:lnTo>
                                <a:lnTo>
                                  <a:pt x="5" y="0"/>
                                </a:lnTo>
                                <a:lnTo>
                                  <a:pt x="8" y="0"/>
                                </a:lnTo>
                                <a:lnTo>
                                  <a:pt x="10" y="0"/>
                                </a:lnTo>
                                <a:lnTo>
                                  <a:pt x="13" y="0"/>
                                </a:lnTo>
                                <a:lnTo>
                                  <a:pt x="15" y="0"/>
                                </a:lnTo>
                                <a:lnTo>
                                  <a:pt x="18" y="0"/>
                                </a:lnTo>
                                <a:lnTo>
                                  <a:pt x="19" y="2"/>
                                </a:lnTo>
                                <a:lnTo>
                                  <a:pt x="20" y="2"/>
                                </a:lnTo>
                                <a:lnTo>
                                  <a:pt x="20" y="2"/>
                                </a:lnTo>
                                <a:lnTo>
                                  <a:pt x="21" y="3"/>
                                </a:lnTo>
                                <a:lnTo>
                                  <a:pt x="21" y="4"/>
                                </a:lnTo>
                                <a:lnTo>
                                  <a:pt x="21" y="138"/>
                                </a:lnTo>
                                <a:lnTo>
                                  <a:pt x="77" y="138"/>
                                </a:lnTo>
                                <a:lnTo>
                                  <a:pt x="78" y="138"/>
                                </a:lnTo>
                                <a:lnTo>
                                  <a:pt x="78" y="140"/>
                                </a:lnTo>
                                <a:lnTo>
                                  <a:pt x="79" y="140"/>
                                </a:lnTo>
                                <a:lnTo>
                                  <a:pt x="79" y="141"/>
                                </a:lnTo>
                                <a:lnTo>
                                  <a:pt x="80" y="142"/>
                                </a:lnTo>
                                <a:lnTo>
                                  <a:pt x="80" y="143"/>
                                </a:lnTo>
                                <a:lnTo>
                                  <a:pt x="80" y="144"/>
                                </a:lnTo>
                                <a:lnTo>
                                  <a:pt x="80" y="14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27" name="Freeform 415"/>
                        <wps:cNvSpPr>
                          <a:spLocks/>
                        </wps:cNvSpPr>
                        <wps:spPr bwMode="auto">
                          <a:xfrm>
                            <a:off x="247650" y="574675"/>
                            <a:ext cx="46038" cy="82550"/>
                          </a:xfrm>
                          <a:custGeom>
                            <a:avLst/>
                            <a:gdLst>
                              <a:gd name="T0" fmla="*/ 86 w 86"/>
                              <a:gd name="T1" fmla="*/ 151 h 157"/>
                              <a:gd name="T2" fmla="*/ 86 w 86"/>
                              <a:gd name="T3" fmla="*/ 153 h 157"/>
                              <a:gd name="T4" fmla="*/ 85 w 86"/>
                              <a:gd name="T5" fmla="*/ 155 h 157"/>
                              <a:gd name="T6" fmla="*/ 83 w 86"/>
                              <a:gd name="T7" fmla="*/ 157 h 157"/>
                              <a:gd name="T8" fmla="*/ 7 w 86"/>
                              <a:gd name="T9" fmla="*/ 157 h 157"/>
                              <a:gd name="T10" fmla="*/ 2 w 86"/>
                              <a:gd name="T11" fmla="*/ 154 h 157"/>
                              <a:gd name="T12" fmla="*/ 0 w 86"/>
                              <a:gd name="T13" fmla="*/ 148 h 157"/>
                              <a:gd name="T14" fmla="*/ 0 w 86"/>
                              <a:gd name="T15" fmla="*/ 5 h 157"/>
                              <a:gd name="T16" fmla="*/ 4 w 86"/>
                              <a:gd name="T17" fmla="*/ 2 h 157"/>
                              <a:gd name="T18" fmla="*/ 81 w 86"/>
                              <a:gd name="T19" fmla="*/ 0 h 157"/>
                              <a:gd name="T20" fmla="*/ 83 w 86"/>
                              <a:gd name="T21" fmla="*/ 2 h 157"/>
                              <a:gd name="T22" fmla="*/ 85 w 86"/>
                              <a:gd name="T23" fmla="*/ 3 h 157"/>
                              <a:gd name="T24" fmla="*/ 85 w 86"/>
                              <a:gd name="T25" fmla="*/ 5 h 157"/>
                              <a:gd name="T26" fmla="*/ 86 w 86"/>
                              <a:gd name="T27" fmla="*/ 10 h 157"/>
                              <a:gd name="T28" fmla="*/ 85 w 86"/>
                              <a:gd name="T29" fmla="*/ 14 h 157"/>
                              <a:gd name="T30" fmla="*/ 85 w 86"/>
                              <a:gd name="T31" fmla="*/ 16 h 157"/>
                              <a:gd name="T32" fmla="*/ 83 w 86"/>
                              <a:gd name="T33" fmla="*/ 18 h 157"/>
                              <a:gd name="T34" fmla="*/ 81 w 86"/>
                              <a:gd name="T35" fmla="*/ 18 h 157"/>
                              <a:gd name="T36" fmla="*/ 20 w 86"/>
                              <a:gd name="T37" fmla="*/ 67 h 157"/>
                              <a:gd name="T38" fmla="*/ 73 w 86"/>
                              <a:gd name="T39" fmla="*/ 67 h 157"/>
                              <a:gd name="T40" fmla="*/ 75 w 86"/>
                              <a:gd name="T41" fmla="*/ 68 h 157"/>
                              <a:gd name="T42" fmla="*/ 76 w 86"/>
                              <a:gd name="T43" fmla="*/ 71 h 157"/>
                              <a:gd name="T44" fmla="*/ 76 w 86"/>
                              <a:gd name="T45" fmla="*/ 73 h 157"/>
                              <a:gd name="T46" fmla="*/ 76 w 86"/>
                              <a:gd name="T47" fmla="*/ 78 h 157"/>
                              <a:gd name="T48" fmla="*/ 76 w 86"/>
                              <a:gd name="T49" fmla="*/ 80 h 157"/>
                              <a:gd name="T50" fmla="*/ 75 w 86"/>
                              <a:gd name="T51" fmla="*/ 83 h 157"/>
                              <a:gd name="T52" fmla="*/ 73 w 86"/>
                              <a:gd name="T53" fmla="*/ 84 h 157"/>
                              <a:gd name="T54" fmla="*/ 20 w 86"/>
                              <a:gd name="T55" fmla="*/ 84 h 157"/>
                              <a:gd name="T56" fmla="*/ 82 w 86"/>
                              <a:gd name="T57" fmla="*/ 139 h 157"/>
                              <a:gd name="T58" fmla="*/ 83 w 86"/>
                              <a:gd name="T59" fmla="*/ 139 h 157"/>
                              <a:gd name="T60" fmla="*/ 85 w 86"/>
                              <a:gd name="T61" fmla="*/ 142 h 157"/>
                              <a:gd name="T62" fmla="*/ 86 w 86"/>
                              <a:gd name="T63" fmla="*/ 144 h 157"/>
                              <a:gd name="T64" fmla="*/ 86 w 86"/>
                              <a:gd name="T65" fmla="*/ 148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86" h="157">
                                <a:moveTo>
                                  <a:pt x="86" y="148"/>
                                </a:moveTo>
                                <a:lnTo>
                                  <a:pt x="86" y="151"/>
                                </a:lnTo>
                                <a:lnTo>
                                  <a:pt x="86" y="152"/>
                                </a:lnTo>
                                <a:lnTo>
                                  <a:pt x="86" y="153"/>
                                </a:lnTo>
                                <a:lnTo>
                                  <a:pt x="85" y="154"/>
                                </a:lnTo>
                                <a:lnTo>
                                  <a:pt x="85" y="155"/>
                                </a:lnTo>
                                <a:lnTo>
                                  <a:pt x="83" y="155"/>
                                </a:lnTo>
                                <a:lnTo>
                                  <a:pt x="83" y="157"/>
                                </a:lnTo>
                                <a:lnTo>
                                  <a:pt x="82" y="157"/>
                                </a:lnTo>
                                <a:lnTo>
                                  <a:pt x="7" y="157"/>
                                </a:lnTo>
                                <a:lnTo>
                                  <a:pt x="4" y="157"/>
                                </a:lnTo>
                                <a:lnTo>
                                  <a:pt x="2" y="154"/>
                                </a:lnTo>
                                <a:lnTo>
                                  <a:pt x="0" y="152"/>
                                </a:lnTo>
                                <a:lnTo>
                                  <a:pt x="0" y="148"/>
                                </a:lnTo>
                                <a:lnTo>
                                  <a:pt x="0" y="9"/>
                                </a:lnTo>
                                <a:lnTo>
                                  <a:pt x="0" y="5"/>
                                </a:lnTo>
                                <a:lnTo>
                                  <a:pt x="2" y="3"/>
                                </a:lnTo>
                                <a:lnTo>
                                  <a:pt x="4" y="2"/>
                                </a:lnTo>
                                <a:lnTo>
                                  <a:pt x="7" y="0"/>
                                </a:lnTo>
                                <a:lnTo>
                                  <a:pt x="81" y="0"/>
                                </a:lnTo>
                                <a:lnTo>
                                  <a:pt x="82" y="2"/>
                                </a:lnTo>
                                <a:lnTo>
                                  <a:pt x="83" y="2"/>
                                </a:lnTo>
                                <a:lnTo>
                                  <a:pt x="83" y="2"/>
                                </a:lnTo>
                                <a:lnTo>
                                  <a:pt x="85" y="3"/>
                                </a:lnTo>
                                <a:lnTo>
                                  <a:pt x="85" y="4"/>
                                </a:lnTo>
                                <a:lnTo>
                                  <a:pt x="85" y="5"/>
                                </a:lnTo>
                                <a:lnTo>
                                  <a:pt x="85" y="8"/>
                                </a:lnTo>
                                <a:lnTo>
                                  <a:pt x="86" y="10"/>
                                </a:lnTo>
                                <a:lnTo>
                                  <a:pt x="85" y="11"/>
                                </a:lnTo>
                                <a:lnTo>
                                  <a:pt x="85" y="14"/>
                                </a:lnTo>
                                <a:lnTo>
                                  <a:pt x="85" y="15"/>
                                </a:lnTo>
                                <a:lnTo>
                                  <a:pt x="85" y="16"/>
                                </a:lnTo>
                                <a:lnTo>
                                  <a:pt x="83" y="18"/>
                                </a:lnTo>
                                <a:lnTo>
                                  <a:pt x="83" y="18"/>
                                </a:lnTo>
                                <a:lnTo>
                                  <a:pt x="82" y="18"/>
                                </a:lnTo>
                                <a:lnTo>
                                  <a:pt x="81" y="18"/>
                                </a:lnTo>
                                <a:lnTo>
                                  <a:pt x="20" y="18"/>
                                </a:lnTo>
                                <a:lnTo>
                                  <a:pt x="20" y="67"/>
                                </a:lnTo>
                                <a:lnTo>
                                  <a:pt x="72" y="67"/>
                                </a:lnTo>
                                <a:lnTo>
                                  <a:pt x="73" y="67"/>
                                </a:lnTo>
                                <a:lnTo>
                                  <a:pt x="75" y="68"/>
                                </a:lnTo>
                                <a:lnTo>
                                  <a:pt x="75" y="68"/>
                                </a:lnTo>
                                <a:lnTo>
                                  <a:pt x="76" y="69"/>
                                </a:lnTo>
                                <a:lnTo>
                                  <a:pt x="76" y="71"/>
                                </a:lnTo>
                                <a:lnTo>
                                  <a:pt x="76" y="72"/>
                                </a:lnTo>
                                <a:lnTo>
                                  <a:pt x="76" y="73"/>
                                </a:lnTo>
                                <a:lnTo>
                                  <a:pt x="77" y="75"/>
                                </a:lnTo>
                                <a:lnTo>
                                  <a:pt x="76" y="78"/>
                                </a:lnTo>
                                <a:lnTo>
                                  <a:pt x="76" y="79"/>
                                </a:lnTo>
                                <a:lnTo>
                                  <a:pt x="76" y="80"/>
                                </a:lnTo>
                                <a:lnTo>
                                  <a:pt x="76" y="82"/>
                                </a:lnTo>
                                <a:lnTo>
                                  <a:pt x="75" y="83"/>
                                </a:lnTo>
                                <a:lnTo>
                                  <a:pt x="75" y="83"/>
                                </a:lnTo>
                                <a:lnTo>
                                  <a:pt x="73" y="84"/>
                                </a:lnTo>
                                <a:lnTo>
                                  <a:pt x="72" y="84"/>
                                </a:lnTo>
                                <a:lnTo>
                                  <a:pt x="20" y="84"/>
                                </a:lnTo>
                                <a:lnTo>
                                  <a:pt x="20" y="139"/>
                                </a:lnTo>
                                <a:lnTo>
                                  <a:pt x="82" y="139"/>
                                </a:lnTo>
                                <a:lnTo>
                                  <a:pt x="83" y="139"/>
                                </a:lnTo>
                                <a:lnTo>
                                  <a:pt x="83" y="139"/>
                                </a:lnTo>
                                <a:lnTo>
                                  <a:pt x="85" y="141"/>
                                </a:lnTo>
                                <a:lnTo>
                                  <a:pt x="85" y="142"/>
                                </a:lnTo>
                                <a:lnTo>
                                  <a:pt x="86" y="142"/>
                                </a:lnTo>
                                <a:lnTo>
                                  <a:pt x="86" y="144"/>
                                </a:lnTo>
                                <a:lnTo>
                                  <a:pt x="86" y="146"/>
                                </a:lnTo>
                                <a:lnTo>
                                  <a:pt x="86" y="14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28" name="Freeform 416"/>
                        <wps:cNvSpPr>
                          <a:spLocks/>
                        </wps:cNvSpPr>
                        <wps:spPr bwMode="auto">
                          <a:xfrm>
                            <a:off x="311150" y="595313"/>
                            <a:ext cx="47625" cy="61913"/>
                          </a:xfrm>
                          <a:custGeom>
                            <a:avLst/>
                            <a:gdLst>
                              <a:gd name="T0" fmla="*/ 92 w 92"/>
                              <a:gd name="T1" fmla="*/ 114 h 117"/>
                              <a:gd name="T2" fmla="*/ 92 w 92"/>
                              <a:gd name="T3" fmla="*/ 115 h 117"/>
                              <a:gd name="T4" fmla="*/ 90 w 92"/>
                              <a:gd name="T5" fmla="*/ 117 h 117"/>
                              <a:gd name="T6" fmla="*/ 86 w 92"/>
                              <a:gd name="T7" fmla="*/ 117 h 117"/>
                              <a:gd name="T8" fmla="*/ 80 w 92"/>
                              <a:gd name="T9" fmla="*/ 117 h 117"/>
                              <a:gd name="T10" fmla="*/ 76 w 92"/>
                              <a:gd name="T11" fmla="*/ 117 h 117"/>
                              <a:gd name="T12" fmla="*/ 74 w 92"/>
                              <a:gd name="T13" fmla="*/ 115 h 117"/>
                              <a:gd name="T14" fmla="*/ 72 w 92"/>
                              <a:gd name="T15" fmla="*/ 114 h 117"/>
                              <a:gd name="T16" fmla="*/ 72 w 92"/>
                              <a:gd name="T17" fmla="*/ 50 h 117"/>
                              <a:gd name="T18" fmla="*/ 71 w 92"/>
                              <a:gd name="T19" fmla="*/ 35 h 117"/>
                              <a:gd name="T20" fmla="*/ 68 w 92"/>
                              <a:gd name="T21" fmla="*/ 26 h 117"/>
                              <a:gd name="T22" fmla="*/ 60 w 92"/>
                              <a:gd name="T23" fmla="*/ 19 h 117"/>
                              <a:gd name="T24" fmla="*/ 50 w 92"/>
                              <a:gd name="T25" fmla="*/ 17 h 117"/>
                              <a:gd name="T26" fmla="*/ 35 w 92"/>
                              <a:gd name="T27" fmla="*/ 22 h 117"/>
                              <a:gd name="T28" fmla="*/ 19 w 92"/>
                              <a:gd name="T29" fmla="*/ 38 h 117"/>
                              <a:gd name="T30" fmla="*/ 19 w 92"/>
                              <a:gd name="T31" fmla="*/ 114 h 117"/>
                              <a:gd name="T32" fmla="*/ 18 w 92"/>
                              <a:gd name="T33" fmla="*/ 115 h 117"/>
                              <a:gd name="T34" fmla="*/ 16 w 92"/>
                              <a:gd name="T35" fmla="*/ 117 h 117"/>
                              <a:gd name="T36" fmla="*/ 12 w 92"/>
                              <a:gd name="T37" fmla="*/ 117 h 117"/>
                              <a:gd name="T38" fmla="*/ 7 w 92"/>
                              <a:gd name="T39" fmla="*/ 117 h 117"/>
                              <a:gd name="T40" fmla="*/ 2 w 92"/>
                              <a:gd name="T41" fmla="*/ 117 h 117"/>
                              <a:gd name="T42" fmla="*/ 1 w 92"/>
                              <a:gd name="T43" fmla="*/ 115 h 117"/>
                              <a:gd name="T44" fmla="*/ 0 w 92"/>
                              <a:gd name="T45" fmla="*/ 114 h 117"/>
                              <a:gd name="T46" fmla="*/ 0 w 92"/>
                              <a:gd name="T47" fmla="*/ 5 h 117"/>
                              <a:gd name="T48" fmla="*/ 0 w 92"/>
                              <a:gd name="T49" fmla="*/ 3 h 117"/>
                              <a:gd name="T50" fmla="*/ 1 w 92"/>
                              <a:gd name="T51" fmla="*/ 2 h 117"/>
                              <a:gd name="T52" fmla="*/ 5 w 92"/>
                              <a:gd name="T53" fmla="*/ 2 h 117"/>
                              <a:gd name="T54" fmla="*/ 8 w 92"/>
                              <a:gd name="T55" fmla="*/ 1 h 117"/>
                              <a:gd name="T56" fmla="*/ 13 w 92"/>
                              <a:gd name="T57" fmla="*/ 2 h 117"/>
                              <a:gd name="T58" fmla="*/ 16 w 92"/>
                              <a:gd name="T59" fmla="*/ 2 h 117"/>
                              <a:gd name="T60" fmla="*/ 17 w 92"/>
                              <a:gd name="T61" fmla="*/ 3 h 117"/>
                              <a:gd name="T62" fmla="*/ 17 w 92"/>
                              <a:gd name="T63" fmla="*/ 5 h 117"/>
                              <a:gd name="T64" fmla="*/ 27 w 92"/>
                              <a:gd name="T65" fmla="*/ 11 h 117"/>
                              <a:gd name="T66" fmla="*/ 45 w 92"/>
                              <a:gd name="T67" fmla="*/ 1 h 117"/>
                              <a:gd name="T68" fmla="*/ 64 w 92"/>
                              <a:gd name="T69" fmla="*/ 1 h 117"/>
                              <a:gd name="T70" fmla="*/ 79 w 92"/>
                              <a:gd name="T71" fmla="*/ 7 h 117"/>
                              <a:gd name="T72" fmla="*/ 88 w 92"/>
                              <a:gd name="T73" fmla="*/ 19 h 117"/>
                              <a:gd name="T74" fmla="*/ 92 w 92"/>
                              <a:gd name="T75" fmla="*/ 37 h 117"/>
                              <a:gd name="T76" fmla="*/ 92 w 92"/>
                              <a:gd name="T77" fmla="*/ 113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92" h="117">
                                <a:moveTo>
                                  <a:pt x="92" y="113"/>
                                </a:moveTo>
                                <a:lnTo>
                                  <a:pt x="92" y="114"/>
                                </a:lnTo>
                                <a:lnTo>
                                  <a:pt x="92" y="115"/>
                                </a:lnTo>
                                <a:lnTo>
                                  <a:pt x="92" y="115"/>
                                </a:lnTo>
                                <a:lnTo>
                                  <a:pt x="91" y="117"/>
                                </a:lnTo>
                                <a:lnTo>
                                  <a:pt x="90" y="117"/>
                                </a:lnTo>
                                <a:lnTo>
                                  <a:pt x="87" y="117"/>
                                </a:lnTo>
                                <a:lnTo>
                                  <a:pt x="86" y="117"/>
                                </a:lnTo>
                                <a:lnTo>
                                  <a:pt x="82" y="117"/>
                                </a:lnTo>
                                <a:lnTo>
                                  <a:pt x="80" y="117"/>
                                </a:lnTo>
                                <a:lnTo>
                                  <a:pt x="77" y="117"/>
                                </a:lnTo>
                                <a:lnTo>
                                  <a:pt x="76" y="117"/>
                                </a:lnTo>
                                <a:lnTo>
                                  <a:pt x="75" y="117"/>
                                </a:lnTo>
                                <a:lnTo>
                                  <a:pt x="74" y="115"/>
                                </a:lnTo>
                                <a:lnTo>
                                  <a:pt x="74" y="115"/>
                                </a:lnTo>
                                <a:lnTo>
                                  <a:pt x="72" y="114"/>
                                </a:lnTo>
                                <a:lnTo>
                                  <a:pt x="72" y="113"/>
                                </a:lnTo>
                                <a:lnTo>
                                  <a:pt x="72" y="50"/>
                                </a:lnTo>
                                <a:lnTo>
                                  <a:pt x="72" y="42"/>
                                </a:lnTo>
                                <a:lnTo>
                                  <a:pt x="71" y="35"/>
                                </a:lnTo>
                                <a:lnTo>
                                  <a:pt x="70" y="29"/>
                                </a:lnTo>
                                <a:lnTo>
                                  <a:pt x="68" y="26"/>
                                </a:lnTo>
                                <a:lnTo>
                                  <a:pt x="64" y="22"/>
                                </a:lnTo>
                                <a:lnTo>
                                  <a:pt x="60" y="19"/>
                                </a:lnTo>
                                <a:lnTo>
                                  <a:pt x="55" y="17"/>
                                </a:lnTo>
                                <a:lnTo>
                                  <a:pt x="50" y="17"/>
                                </a:lnTo>
                                <a:lnTo>
                                  <a:pt x="43" y="18"/>
                                </a:lnTo>
                                <a:lnTo>
                                  <a:pt x="35" y="22"/>
                                </a:lnTo>
                                <a:lnTo>
                                  <a:pt x="27" y="28"/>
                                </a:lnTo>
                                <a:lnTo>
                                  <a:pt x="19" y="38"/>
                                </a:lnTo>
                                <a:lnTo>
                                  <a:pt x="19" y="113"/>
                                </a:lnTo>
                                <a:lnTo>
                                  <a:pt x="19" y="114"/>
                                </a:lnTo>
                                <a:lnTo>
                                  <a:pt x="19" y="115"/>
                                </a:lnTo>
                                <a:lnTo>
                                  <a:pt x="18" y="115"/>
                                </a:lnTo>
                                <a:lnTo>
                                  <a:pt x="17" y="117"/>
                                </a:lnTo>
                                <a:lnTo>
                                  <a:pt x="16" y="117"/>
                                </a:lnTo>
                                <a:lnTo>
                                  <a:pt x="15" y="117"/>
                                </a:lnTo>
                                <a:lnTo>
                                  <a:pt x="12" y="117"/>
                                </a:lnTo>
                                <a:lnTo>
                                  <a:pt x="10" y="117"/>
                                </a:lnTo>
                                <a:lnTo>
                                  <a:pt x="7" y="117"/>
                                </a:lnTo>
                                <a:lnTo>
                                  <a:pt x="5" y="117"/>
                                </a:lnTo>
                                <a:lnTo>
                                  <a:pt x="2" y="117"/>
                                </a:lnTo>
                                <a:lnTo>
                                  <a:pt x="1" y="117"/>
                                </a:lnTo>
                                <a:lnTo>
                                  <a:pt x="1" y="115"/>
                                </a:lnTo>
                                <a:lnTo>
                                  <a:pt x="0" y="115"/>
                                </a:lnTo>
                                <a:lnTo>
                                  <a:pt x="0" y="114"/>
                                </a:lnTo>
                                <a:lnTo>
                                  <a:pt x="0" y="113"/>
                                </a:lnTo>
                                <a:lnTo>
                                  <a:pt x="0" y="5"/>
                                </a:lnTo>
                                <a:lnTo>
                                  <a:pt x="0" y="5"/>
                                </a:lnTo>
                                <a:lnTo>
                                  <a:pt x="0" y="3"/>
                                </a:lnTo>
                                <a:lnTo>
                                  <a:pt x="0" y="3"/>
                                </a:lnTo>
                                <a:lnTo>
                                  <a:pt x="1" y="2"/>
                                </a:lnTo>
                                <a:lnTo>
                                  <a:pt x="2" y="2"/>
                                </a:lnTo>
                                <a:lnTo>
                                  <a:pt x="5" y="2"/>
                                </a:lnTo>
                                <a:lnTo>
                                  <a:pt x="6" y="1"/>
                                </a:lnTo>
                                <a:lnTo>
                                  <a:pt x="8" y="1"/>
                                </a:lnTo>
                                <a:lnTo>
                                  <a:pt x="11" y="1"/>
                                </a:lnTo>
                                <a:lnTo>
                                  <a:pt x="13" y="2"/>
                                </a:lnTo>
                                <a:lnTo>
                                  <a:pt x="15" y="2"/>
                                </a:lnTo>
                                <a:lnTo>
                                  <a:pt x="16" y="2"/>
                                </a:lnTo>
                                <a:lnTo>
                                  <a:pt x="17" y="3"/>
                                </a:lnTo>
                                <a:lnTo>
                                  <a:pt x="17" y="3"/>
                                </a:lnTo>
                                <a:lnTo>
                                  <a:pt x="17" y="5"/>
                                </a:lnTo>
                                <a:lnTo>
                                  <a:pt x="17" y="5"/>
                                </a:lnTo>
                                <a:lnTo>
                                  <a:pt x="17" y="19"/>
                                </a:lnTo>
                                <a:lnTo>
                                  <a:pt x="27" y="11"/>
                                </a:lnTo>
                                <a:lnTo>
                                  <a:pt x="35" y="5"/>
                                </a:lnTo>
                                <a:lnTo>
                                  <a:pt x="45" y="1"/>
                                </a:lnTo>
                                <a:lnTo>
                                  <a:pt x="54" y="0"/>
                                </a:lnTo>
                                <a:lnTo>
                                  <a:pt x="64" y="1"/>
                                </a:lnTo>
                                <a:lnTo>
                                  <a:pt x="72" y="3"/>
                                </a:lnTo>
                                <a:lnTo>
                                  <a:pt x="79" y="7"/>
                                </a:lnTo>
                                <a:lnTo>
                                  <a:pt x="85" y="13"/>
                                </a:lnTo>
                                <a:lnTo>
                                  <a:pt x="88" y="19"/>
                                </a:lnTo>
                                <a:lnTo>
                                  <a:pt x="91" y="28"/>
                                </a:lnTo>
                                <a:lnTo>
                                  <a:pt x="92" y="37"/>
                                </a:lnTo>
                                <a:lnTo>
                                  <a:pt x="92" y="48"/>
                                </a:lnTo>
                                <a:lnTo>
                                  <a:pt x="92" y="1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29" name="Freeform 417"/>
                        <wps:cNvSpPr>
                          <a:spLocks/>
                        </wps:cNvSpPr>
                        <wps:spPr bwMode="auto">
                          <a:xfrm>
                            <a:off x="374650" y="596900"/>
                            <a:ext cx="41275" cy="60325"/>
                          </a:xfrm>
                          <a:custGeom>
                            <a:avLst/>
                            <a:gdLst>
                              <a:gd name="T0" fmla="*/ 76 w 76"/>
                              <a:gd name="T1" fmla="*/ 109 h 115"/>
                              <a:gd name="T2" fmla="*/ 75 w 76"/>
                              <a:gd name="T3" fmla="*/ 111 h 115"/>
                              <a:gd name="T4" fmla="*/ 75 w 76"/>
                              <a:gd name="T5" fmla="*/ 113 h 115"/>
                              <a:gd name="T6" fmla="*/ 72 w 76"/>
                              <a:gd name="T7" fmla="*/ 115 h 115"/>
                              <a:gd name="T8" fmla="*/ 5 w 76"/>
                              <a:gd name="T9" fmla="*/ 115 h 115"/>
                              <a:gd name="T10" fmla="*/ 1 w 76"/>
                              <a:gd name="T11" fmla="*/ 112 h 115"/>
                              <a:gd name="T12" fmla="*/ 0 w 76"/>
                              <a:gd name="T13" fmla="*/ 107 h 115"/>
                              <a:gd name="T14" fmla="*/ 0 w 76"/>
                              <a:gd name="T15" fmla="*/ 101 h 115"/>
                              <a:gd name="T16" fmla="*/ 0 w 76"/>
                              <a:gd name="T17" fmla="*/ 99 h 115"/>
                              <a:gd name="T18" fmla="*/ 1 w 76"/>
                              <a:gd name="T19" fmla="*/ 96 h 115"/>
                              <a:gd name="T20" fmla="*/ 2 w 76"/>
                              <a:gd name="T21" fmla="*/ 93 h 115"/>
                              <a:gd name="T22" fmla="*/ 51 w 76"/>
                              <a:gd name="T23" fmla="*/ 17 h 115"/>
                              <a:gd name="T24" fmla="*/ 3 w 76"/>
                              <a:gd name="T25" fmla="*/ 16 h 115"/>
                              <a:gd name="T26" fmla="*/ 1 w 76"/>
                              <a:gd name="T27" fmla="*/ 12 h 115"/>
                              <a:gd name="T28" fmla="*/ 1 w 76"/>
                              <a:gd name="T29" fmla="*/ 6 h 115"/>
                              <a:gd name="T30" fmla="*/ 1 w 76"/>
                              <a:gd name="T31" fmla="*/ 3 h 115"/>
                              <a:gd name="T32" fmla="*/ 2 w 76"/>
                              <a:gd name="T33" fmla="*/ 1 h 115"/>
                              <a:gd name="T34" fmla="*/ 3 w 76"/>
                              <a:gd name="T35" fmla="*/ 0 h 115"/>
                              <a:gd name="T36" fmla="*/ 67 w 76"/>
                              <a:gd name="T37" fmla="*/ 0 h 115"/>
                              <a:gd name="T38" fmla="*/ 70 w 76"/>
                              <a:gd name="T39" fmla="*/ 0 h 115"/>
                              <a:gd name="T40" fmla="*/ 71 w 76"/>
                              <a:gd name="T41" fmla="*/ 1 h 115"/>
                              <a:gd name="T42" fmla="*/ 72 w 76"/>
                              <a:gd name="T43" fmla="*/ 4 h 115"/>
                              <a:gd name="T44" fmla="*/ 72 w 76"/>
                              <a:gd name="T45" fmla="*/ 8 h 115"/>
                              <a:gd name="T46" fmla="*/ 72 w 76"/>
                              <a:gd name="T47" fmla="*/ 12 h 115"/>
                              <a:gd name="T48" fmla="*/ 72 w 76"/>
                              <a:gd name="T49" fmla="*/ 16 h 115"/>
                              <a:gd name="T50" fmla="*/ 71 w 76"/>
                              <a:gd name="T51" fmla="*/ 19 h 115"/>
                              <a:gd name="T52" fmla="*/ 70 w 76"/>
                              <a:gd name="T53" fmla="*/ 21 h 115"/>
                              <a:gd name="T54" fmla="*/ 21 w 76"/>
                              <a:gd name="T55" fmla="*/ 97 h 115"/>
                              <a:gd name="T56" fmla="*/ 72 w 76"/>
                              <a:gd name="T57" fmla="*/ 97 h 115"/>
                              <a:gd name="T58" fmla="*/ 74 w 76"/>
                              <a:gd name="T59" fmla="*/ 99 h 115"/>
                              <a:gd name="T60" fmla="*/ 75 w 76"/>
                              <a:gd name="T61" fmla="*/ 101 h 115"/>
                              <a:gd name="T62" fmla="*/ 76 w 76"/>
                              <a:gd name="T63" fmla="*/ 104 h 1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76" h="115">
                                <a:moveTo>
                                  <a:pt x="76" y="106"/>
                                </a:moveTo>
                                <a:lnTo>
                                  <a:pt x="76" y="109"/>
                                </a:lnTo>
                                <a:lnTo>
                                  <a:pt x="76" y="110"/>
                                </a:lnTo>
                                <a:lnTo>
                                  <a:pt x="75" y="111"/>
                                </a:lnTo>
                                <a:lnTo>
                                  <a:pt x="75" y="112"/>
                                </a:lnTo>
                                <a:lnTo>
                                  <a:pt x="75" y="113"/>
                                </a:lnTo>
                                <a:lnTo>
                                  <a:pt x="74" y="115"/>
                                </a:lnTo>
                                <a:lnTo>
                                  <a:pt x="72" y="115"/>
                                </a:lnTo>
                                <a:lnTo>
                                  <a:pt x="71" y="115"/>
                                </a:lnTo>
                                <a:lnTo>
                                  <a:pt x="5" y="115"/>
                                </a:lnTo>
                                <a:lnTo>
                                  <a:pt x="2" y="115"/>
                                </a:lnTo>
                                <a:lnTo>
                                  <a:pt x="1" y="112"/>
                                </a:lnTo>
                                <a:lnTo>
                                  <a:pt x="0" y="111"/>
                                </a:lnTo>
                                <a:lnTo>
                                  <a:pt x="0" y="107"/>
                                </a:lnTo>
                                <a:lnTo>
                                  <a:pt x="0" y="104"/>
                                </a:lnTo>
                                <a:lnTo>
                                  <a:pt x="0" y="101"/>
                                </a:lnTo>
                                <a:lnTo>
                                  <a:pt x="0" y="100"/>
                                </a:lnTo>
                                <a:lnTo>
                                  <a:pt x="0" y="99"/>
                                </a:lnTo>
                                <a:lnTo>
                                  <a:pt x="0" y="97"/>
                                </a:lnTo>
                                <a:lnTo>
                                  <a:pt x="1" y="96"/>
                                </a:lnTo>
                                <a:lnTo>
                                  <a:pt x="1" y="95"/>
                                </a:lnTo>
                                <a:lnTo>
                                  <a:pt x="2" y="93"/>
                                </a:lnTo>
                                <a:lnTo>
                                  <a:pt x="3" y="91"/>
                                </a:lnTo>
                                <a:lnTo>
                                  <a:pt x="51" y="17"/>
                                </a:lnTo>
                                <a:lnTo>
                                  <a:pt x="5" y="17"/>
                                </a:lnTo>
                                <a:lnTo>
                                  <a:pt x="3" y="16"/>
                                </a:lnTo>
                                <a:lnTo>
                                  <a:pt x="2" y="15"/>
                                </a:lnTo>
                                <a:lnTo>
                                  <a:pt x="1" y="12"/>
                                </a:lnTo>
                                <a:lnTo>
                                  <a:pt x="1" y="9"/>
                                </a:lnTo>
                                <a:lnTo>
                                  <a:pt x="1" y="6"/>
                                </a:lnTo>
                                <a:lnTo>
                                  <a:pt x="1" y="5"/>
                                </a:lnTo>
                                <a:lnTo>
                                  <a:pt x="1" y="3"/>
                                </a:lnTo>
                                <a:lnTo>
                                  <a:pt x="2" y="3"/>
                                </a:lnTo>
                                <a:lnTo>
                                  <a:pt x="2" y="1"/>
                                </a:lnTo>
                                <a:lnTo>
                                  <a:pt x="3" y="0"/>
                                </a:lnTo>
                                <a:lnTo>
                                  <a:pt x="3" y="0"/>
                                </a:lnTo>
                                <a:lnTo>
                                  <a:pt x="5" y="0"/>
                                </a:lnTo>
                                <a:lnTo>
                                  <a:pt x="67" y="0"/>
                                </a:lnTo>
                                <a:lnTo>
                                  <a:pt x="69" y="0"/>
                                </a:lnTo>
                                <a:lnTo>
                                  <a:pt x="70" y="0"/>
                                </a:lnTo>
                                <a:lnTo>
                                  <a:pt x="70" y="1"/>
                                </a:lnTo>
                                <a:lnTo>
                                  <a:pt x="71" y="1"/>
                                </a:lnTo>
                                <a:lnTo>
                                  <a:pt x="72" y="3"/>
                                </a:lnTo>
                                <a:lnTo>
                                  <a:pt x="72" y="4"/>
                                </a:lnTo>
                                <a:lnTo>
                                  <a:pt x="72" y="5"/>
                                </a:lnTo>
                                <a:lnTo>
                                  <a:pt x="72" y="8"/>
                                </a:lnTo>
                                <a:lnTo>
                                  <a:pt x="72" y="11"/>
                                </a:lnTo>
                                <a:lnTo>
                                  <a:pt x="72" y="12"/>
                                </a:lnTo>
                                <a:lnTo>
                                  <a:pt x="72" y="14"/>
                                </a:lnTo>
                                <a:lnTo>
                                  <a:pt x="72" y="16"/>
                                </a:lnTo>
                                <a:lnTo>
                                  <a:pt x="72" y="17"/>
                                </a:lnTo>
                                <a:lnTo>
                                  <a:pt x="71" y="19"/>
                                </a:lnTo>
                                <a:lnTo>
                                  <a:pt x="70" y="20"/>
                                </a:lnTo>
                                <a:lnTo>
                                  <a:pt x="70" y="21"/>
                                </a:lnTo>
                                <a:lnTo>
                                  <a:pt x="69" y="24"/>
                                </a:lnTo>
                                <a:lnTo>
                                  <a:pt x="21" y="97"/>
                                </a:lnTo>
                                <a:lnTo>
                                  <a:pt x="71" y="97"/>
                                </a:lnTo>
                                <a:lnTo>
                                  <a:pt x="72" y="97"/>
                                </a:lnTo>
                                <a:lnTo>
                                  <a:pt x="74" y="99"/>
                                </a:lnTo>
                                <a:lnTo>
                                  <a:pt x="74" y="99"/>
                                </a:lnTo>
                                <a:lnTo>
                                  <a:pt x="75" y="100"/>
                                </a:lnTo>
                                <a:lnTo>
                                  <a:pt x="75" y="101"/>
                                </a:lnTo>
                                <a:lnTo>
                                  <a:pt x="76" y="102"/>
                                </a:lnTo>
                                <a:lnTo>
                                  <a:pt x="76" y="104"/>
                                </a:lnTo>
                                <a:lnTo>
                                  <a:pt x="76" y="1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30" name="Freeform 418"/>
                        <wps:cNvSpPr>
                          <a:spLocks/>
                        </wps:cNvSpPr>
                        <wps:spPr bwMode="auto">
                          <a:xfrm>
                            <a:off x="422275" y="595313"/>
                            <a:ext cx="53975" cy="84138"/>
                          </a:xfrm>
                          <a:custGeom>
                            <a:avLst/>
                            <a:gdLst>
                              <a:gd name="T0" fmla="*/ 63 w 103"/>
                              <a:gd name="T1" fmla="*/ 116 h 159"/>
                              <a:gd name="T2" fmla="*/ 50 w 103"/>
                              <a:gd name="T3" fmla="*/ 155 h 159"/>
                              <a:gd name="T4" fmla="*/ 48 w 103"/>
                              <a:gd name="T5" fmla="*/ 158 h 159"/>
                              <a:gd name="T6" fmla="*/ 46 w 103"/>
                              <a:gd name="T7" fmla="*/ 158 h 159"/>
                              <a:gd name="T8" fmla="*/ 42 w 103"/>
                              <a:gd name="T9" fmla="*/ 159 h 159"/>
                              <a:gd name="T10" fmla="*/ 36 w 103"/>
                              <a:gd name="T11" fmla="*/ 159 h 159"/>
                              <a:gd name="T12" fmla="*/ 34 w 103"/>
                              <a:gd name="T13" fmla="*/ 159 h 159"/>
                              <a:gd name="T14" fmla="*/ 31 w 103"/>
                              <a:gd name="T15" fmla="*/ 159 h 159"/>
                              <a:gd name="T16" fmla="*/ 30 w 103"/>
                              <a:gd name="T17" fmla="*/ 159 h 159"/>
                              <a:gd name="T18" fmla="*/ 29 w 103"/>
                              <a:gd name="T19" fmla="*/ 158 h 159"/>
                              <a:gd name="T20" fmla="*/ 27 w 103"/>
                              <a:gd name="T21" fmla="*/ 158 h 159"/>
                              <a:gd name="T22" fmla="*/ 27 w 103"/>
                              <a:gd name="T23" fmla="*/ 156 h 159"/>
                              <a:gd name="T24" fmla="*/ 27 w 103"/>
                              <a:gd name="T25" fmla="*/ 155 h 159"/>
                              <a:gd name="T26" fmla="*/ 27 w 103"/>
                              <a:gd name="T27" fmla="*/ 153 h 159"/>
                              <a:gd name="T28" fmla="*/ 42 w 103"/>
                              <a:gd name="T29" fmla="*/ 116 h 159"/>
                              <a:gd name="T30" fmla="*/ 42 w 103"/>
                              <a:gd name="T31" fmla="*/ 114 h 159"/>
                              <a:gd name="T32" fmla="*/ 41 w 103"/>
                              <a:gd name="T33" fmla="*/ 114 h 159"/>
                              <a:gd name="T34" fmla="*/ 40 w 103"/>
                              <a:gd name="T35" fmla="*/ 113 h 159"/>
                              <a:gd name="T36" fmla="*/ 40 w 103"/>
                              <a:gd name="T37" fmla="*/ 112 h 159"/>
                              <a:gd name="T38" fmla="*/ 0 w 103"/>
                              <a:gd name="T39" fmla="*/ 9 h 159"/>
                              <a:gd name="T40" fmla="*/ 0 w 103"/>
                              <a:gd name="T41" fmla="*/ 6 h 159"/>
                              <a:gd name="T42" fmla="*/ 0 w 103"/>
                              <a:gd name="T43" fmla="*/ 4 h 159"/>
                              <a:gd name="T44" fmla="*/ 0 w 103"/>
                              <a:gd name="T45" fmla="*/ 2 h 159"/>
                              <a:gd name="T46" fmla="*/ 0 w 103"/>
                              <a:gd name="T47" fmla="*/ 2 h 159"/>
                              <a:gd name="T48" fmla="*/ 2 w 103"/>
                              <a:gd name="T49" fmla="*/ 1 h 159"/>
                              <a:gd name="T50" fmla="*/ 4 w 103"/>
                              <a:gd name="T51" fmla="*/ 1 h 159"/>
                              <a:gd name="T52" fmla="*/ 7 w 103"/>
                              <a:gd name="T53" fmla="*/ 1 h 159"/>
                              <a:gd name="T54" fmla="*/ 10 w 103"/>
                              <a:gd name="T55" fmla="*/ 0 h 159"/>
                              <a:gd name="T56" fmla="*/ 13 w 103"/>
                              <a:gd name="T57" fmla="*/ 0 h 159"/>
                              <a:gd name="T58" fmla="*/ 15 w 103"/>
                              <a:gd name="T59" fmla="*/ 1 h 159"/>
                              <a:gd name="T60" fmla="*/ 18 w 103"/>
                              <a:gd name="T61" fmla="*/ 1 h 159"/>
                              <a:gd name="T62" fmla="*/ 19 w 103"/>
                              <a:gd name="T63" fmla="*/ 1 h 159"/>
                              <a:gd name="T64" fmla="*/ 20 w 103"/>
                              <a:gd name="T65" fmla="*/ 2 h 159"/>
                              <a:gd name="T66" fmla="*/ 20 w 103"/>
                              <a:gd name="T67" fmla="*/ 2 h 159"/>
                              <a:gd name="T68" fmla="*/ 21 w 103"/>
                              <a:gd name="T69" fmla="*/ 4 h 159"/>
                              <a:gd name="T70" fmla="*/ 21 w 103"/>
                              <a:gd name="T71" fmla="*/ 5 h 159"/>
                              <a:gd name="T72" fmla="*/ 52 w 103"/>
                              <a:gd name="T73" fmla="*/ 92 h 159"/>
                              <a:gd name="T74" fmla="*/ 53 w 103"/>
                              <a:gd name="T75" fmla="*/ 92 h 159"/>
                              <a:gd name="T76" fmla="*/ 83 w 103"/>
                              <a:gd name="T77" fmla="*/ 5 h 159"/>
                              <a:gd name="T78" fmla="*/ 83 w 103"/>
                              <a:gd name="T79" fmla="*/ 2 h 159"/>
                              <a:gd name="T80" fmla="*/ 84 w 103"/>
                              <a:gd name="T81" fmla="*/ 2 h 159"/>
                              <a:gd name="T82" fmla="*/ 85 w 103"/>
                              <a:gd name="T83" fmla="*/ 1 h 159"/>
                              <a:gd name="T84" fmla="*/ 88 w 103"/>
                              <a:gd name="T85" fmla="*/ 1 h 159"/>
                              <a:gd name="T86" fmla="*/ 90 w 103"/>
                              <a:gd name="T87" fmla="*/ 1 h 159"/>
                              <a:gd name="T88" fmla="*/ 93 w 103"/>
                              <a:gd name="T89" fmla="*/ 0 h 159"/>
                              <a:gd name="T90" fmla="*/ 96 w 103"/>
                              <a:gd name="T91" fmla="*/ 1 h 159"/>
                              <a:gd name="T92" fmla="*/ 99 w 103"/>
                              <a:gd name="T93" fmla="*/ 1 h 159"/>
                              <a:gd name="T94" fmla="*/ 101 w 103"/>
                              <a:gd name="T95" fmla="*/ 1 h 159"/>
                              <a:gd name="T96" fmla="*/ 103 w 103"/>
                              <a:gd name="T97" fmla="*/ 2 h 159"/>
                              <a:gd name="T98" fmla="*/ 103 w 103"/>
                              <a:gd name="T99" fmla="*/ 2 h 159"/>
                              <a:gd name="T100" fmla="*/ 103 w 103"/>
                              <a:gd name="T101" fmla="*/ 4 h 159"/>
                              <a:gd name="T102" fmla="*/ 103 w 103"/>
                              <a:gd name="T103" fmla="*/ 6 h 159"/>
                              <a:gd name="T104" fmla="*/ 103 w 103"/>
                              <a:gd name="T105" fmla="*/ 7 h 159"/>
                              <a:gd name="T106" fmla="*/ 63 w 103"/>
                              <a:gd name="T107" fmla="*/ 116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03" h="159">
                                <a:moveTo>
                                  <a:pt x="63" y="116"/>
                                </a:moveTo>
                                <a:lnTo>
                                  <a:pt x="50" y="155"/>
                                </a:lnTo>
                                <a:lnTo>
                                  <a:pt x="48" y="158"/>
                                </a:lnTo>
                                <a:lnTo>
                                  <a:pt x="46" y="158"/>
                                </a:lnTo>
                                <a:lnTo>
                                  <a:pt x="42" y="159"/>
                                </a:lnTo>
                                <a:lnTo>
                                  <a:pt x="36" y="159"/>
                                </a:lnTo>
                                <a:lnTo>
                                  <a:pt x="34" y="159"/>
                                </a:lnTo>
                                <a:lnTo>
                                  <a:pt x="31" y="159"/>
                                </a:lnTo>
                                <a:lnTo>
                                  <a:pt x="30" y="159"/>
                                </a:lnTo>
                                <a:lnTo>
                                  <a:pt x="29" y="158"/>
                                </a:lnTo>
                                <a:lnTo>
                                  <a:pt x="27" y="158"/>
                                </a:lnTo>
                                <a:lnTo>
                                  <a:pt x="27" y="156"/>
                                </a:lnTo>
                                <a:lnTo>
                                  <a:pt x="27" y="155"/>
                                </a:lnTo>
                                <a:lnTo>
                                  <a:pt x="27" y="153"/>
                                </a:lnTo>
                                <a:lnTo>
                                  <a:pt x="42" y="116"/>
                                </a:lnTo>
                                <a:lnTo>
                                  <a:pt x="42" y="114"/>
                                </a:lnTo>
                                <a:lnTo>
                                  <a:pt x="41" y="114"/>
                                </a:lnTo>
                                <a:lnTo>
                                  <a:pt x="40" y="113"/>
                                </a:lnTo>
                                <a:lnTo>
                                  <a:pt x="40" y="112"/>
                                </a:lnTo>
                                <a:lnTo>
                                  <a:pt x="0" y="9"/>
                                </a:lnTo>
                                <a:lnTo>
                                  <a:pt x="0" y="6"/>
                                </a:lnTo>
                                <a:lnTo>
                                  <a:pt x="0" y="4"/>
                                </a:lnTo>
                                <a:lnTo>
                                  <a:pt x="0" y="2"/>
                                </a:lnTo>
                                <a:lnTo>
                                  <a:pt x="0" y="2"/>
                                </a:lnTo>
                                <a:lnTo>
                                  <a:pt x="2" y="1"/>
                                </a:lnTo>
                                <a:lnTo>
                                  <a:pt x="4" y="1"/>
                                </a:lnTo>
                                <a:lnTo>
                                  <a:pt x="7" y="1"/>
                                </a:lnTo>
                                <a:lnTo>
                                  <a:pt x="10" y="0"/>
                                </a:lnTo>
                                <a:lnTo>
                                  <a:pt x="13" y="0"/>
                                </a:lnTo>
                                <a:lnTo>
                                  <a:pt x="15" y="1"/>
                                </a:lnTo>
                                <a:lnTo>
                                  <a:pt x="18" y="1"/>
                                </a:lnTo>
                                <a:lnTo>
                                  <a:pt x="19" y="1"/>
                                </a:lnTo>
                                <a:lnTo>
                                  <a:pt x="20" y="2"/>
                                </a:lnTo>
                                <a:lnTo>
                                  <a:pt x="20" y="2"/>
                                </a:lnTo>
                                <a:lnTo>
                                  <a:pt x="21" y="4"/>
                                </a:lnTo>
                                <a:lnTo>
                                  <a:pt x="21" y="5"/>
                                </a:lnTo>
                                <a:lnTo>
                                  <a:pt x="52" y="92"/>
                                </a:lnTo>
                                <a:lnTo>
                                  <a:pt x="53" y="92"/>
                                </a:lnTo>
                                <a:lnTo>
                                  <a:pt x="83" y="5"/>
                                </a:lnTo>
                                <a:lnTo>
                                  <a:pt x="83" y="2"/>
                                </a:lnTo>
                                <a:lnTo>
                                  <a:pt x="84" y="2"/>
                                </a:lnTo>
                                <a:lnTo>
                                  <a:pt x="85" y="1"/>
                                </a:lnTo>
                                <a:lnTo>
                                  <a:pt x="88" y="1"/>
                                </a:lnTo>
                                <a:lnTo>
                                  <a:pt x="90" y="1"/>
                                </a:lnTo>
                                <a:lnTo>
                                  <a:pt x="93" y="0"/>
                                </a:lnTo>
                                <a:lnTo>
                                  <a:pt x="96" y="1"/>
                                </a:lnTo>
                                <a:lnTo>
                                  <a:pt x="99" y="1"/>
                                </a:lnTo>
                                <a:lnTo>
                                  <a:pt x="101" y="1"/>
                                </a:lnTo>
                                <a:lnTo>
                                  <a:pt x="103" y="2"/>
                                </a:lnTo>
                                <a:lnTo>
                                  <a:pt x="103" y="2"/>
                                </a:lnTo>
                                <a:lnTo>
                                  <a:pt x="103" y="4"/>
                                </a:lnTo>
                                <a:lnTo>
                                  <a:pt x="103" y="6"/>
                                </a:lnTo>
                                <a:lnTo>
                                  <a:pt x="103" y="7"/>
                                </a:lnTo>
                                <a:lnTo>
                                  <a:pt x="63" y="1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31" name="Freeform 419"/>
                        <wps:cNvSpPr>
                          <a:spLocks/>
                        </wps:cNvSpPr>
                        <wps:spPr bwMode="auto">
                          <a:xfrm>
                            <a:off x="488950" y="595313"/>
                            <a:ext cx="84138" cy="61913"/>
                          </a:xfrm>
                          <a:custGeom>
                            <a:avLst/>
                            <a:gdLst>
                              <a:gd name="T0" fmla="*/ 160 w 160"/>
                              <a:gd name="T1" fmla="*/ 114 h 117"/>
                              <a:gd name="T2" fmla="*/ 159 w 160"/>
                              <a:gd name="T3" fmla="*/ 115 h 117"/>
                              <a:gd name="T4" fmla="*/ 158 w 160"/>
                              <a:gd name="T5" fmla="*/ 117 h 117"/>
                              <a:gd name="T6" fmla="*/ 153 w 160"/>
                              <a:gd name="T7" fmla="*/ 117 h 117"/>
                              <a:gd name="T8" fmla="*/ 148 w 160"/>
                              <a:gd name="T9" fmla="*/ 117 h 117"/>
                              <a:gd name="T10" fmla="*/ 144 w 160"/>
                              <a:gd name="T11" fmla="*/ 117 h 117"/>
                              <a:gd name="T12" fmla="*/ 142 w 160"/>
                              <a:gd name="T13" fmla="*/ 115 h 117"/>
                              <a:gd name="T14" fmla="*/ 140 w 160"/>
                              <a:gd name="T15" fmla="*/ 114 h 117"/>
                              <a:gd name="T16" fmla="*/ 140 w 160"/>
                              <a:gd name="T17" fmla="*/ 48 h 117"/>
                              <a:gd name="T18" fmla="*/ 139 w 160"/>
                              <a:gd name="T19" fmla="*/ 35 h 117"/>
                              <a:gd name="T20" fmla="*/ 135 w 160"/>
                              <a:gd name="T21" fmla="*/ 26 h 117"/>
                              <a:gd name="T22" fmla="*/ 128 w 160"/>
                              <a:gd name="T23" fmla="*/ 19 h 117"/>
                              <a:gd name="T24" fmla="*/ 119 w 160"/>
                              <a:gd name="T25" fmla="*/ 17 h 117"/>
                              <a:gd name="T26" fmla="*/ 105 w 160"/>
                              <a:gd name="T27" fmla="*/ 22 h 117"/>
                              <a:gd name="T28" fmla="*/ 90 w 160"/>
                              <a:gd name="T29" fmla="*/ 38 h 117"/>
                              <a:gd name="T30" fmla="*/ 90 w 160"/>
                              <a:gd name="T31" fmla="*/ 114 h 117"/>
                              <a:gd name="T32" fmla="*/ 89 w 160"/>
                              <a:gd name="T33" fmla="*/ 115 h 117"/>
                              <a:gd name="T34" fmla="*/ 86 w 160"/>
                              <a:gd name="T35" fmla="*/ 117 h 117"/>
                              <a:gd name="T36" fmla="*/ 83 w 160"/>
                              <a:gd name="T37" fmla="*/ 117 h 117"/>
                              <a:gd name="T38" fmla="*/ 78 w 160"/>
                              <a:gd name="T39" fmla="*/ 117 h 117"/>
                              <a:gd name="T40" fmla="*/ 74 w 160"/>
                              <a:gd name="T41" fmla="*/ 117 h 117"/>
                              <a:gd name="T42" fmla="*/ 71 w 160"/>
                              <a:gd name="T43" fmla="*/ 115 h 117"/>
                              <a:gd name="T44" fmla="*/ 70 w 160"/>
                              <a:gd name="T45" fmla="*/ 114 h 117"/>
                              <a:gd name="T46" fmla="*/ 70 w 160"/>
                              <a:gd name="T47" fmla="*/ 48 h 117"/>
                              <a:gd name="T48" fmla="*/ 69 w 160"/>
                              <a:gd name="T49" fmla="*/ 35 h 117"/>
                              <a:gd name="T50" fmla="*/ 65 w 160"/>
                              <a:gd name="T51" fmla="*/ 26 h 117"/>
                              <a:gd name="T52" fmla="*/ 58 w 160"/>
                              <a:gd name="T53" fmla="*/ 19 h 117"/>
                              <a:gd name="T54" fmla="*/ 48 w 160"/>
                              <a:gd name="T55" fmla="*/ 17 h 117"/>
                              <a:gd name="T56" fmla="*/ 34 w 160"/>
                              <a:gd name="T57" fmla="*/ 22 h 117"/>
                              <a:gd name="T58" fmla="*/ 20 w 160"/>
                              <a:gd name="T59" fmla="*/ 38 h 117"/>
                              <a:gd name="T60" fmla="*/ 20 w 160"/>
                              <a:gd name="T61" fmla="*/ 114 h 117"/>
                              <a:gd name="T62" fmla="*/ 18 w 160"/>
                              <a:gd name="T63" fmla="*/ 115 h 117"/>
                              <a:gd name="T64" fmla="*/ 16 w 160"/>
                              <a:gd name="T65" fmla="*/ 117 h 117"/>
                              <a:gd name="T66" fmla="*/ 12 w 160"/>
                              <a:gd name="T67" fmla="*/ 117 h 117"/>
                              <a:gd name="T68" fmla="*/ 7 w 160"/>
                              <a:gd name="T69" fmla="*/ 117 h 117"/>
                              <a:gd name="T70" fmla="*/ 2 w 160"/>
                              <a:gd name="T71" fmla="*/ 117 h 117"/>
                              <a:gd name="T72" fmla="*/ 1 w 160"/>
                              <a:gd name="T73" fmla="*/ 115 h 117"/>
                              <a:gd name="T74" fmla="*/ 0 w 160"/>
                              <a:gd name="T75" fmla="*/ 114 h 117"/>
                              <a:gd name="T76" fmla="*/ 0 w 160"/>
                              <a:gd name="T77" fmla="*/ 5 h 117"/>
                              <a:gd name="T78" fmla="*/ 0 w 160"/>
                              <a:gd name="T79" fmla="*/ 3 h 117"/>
                              <a:gd name="T80" fmla="*/ 1 w 160"/>
                              <a:gd name="T81" fmla="*/ 2 h 117"/>
                              <a:gd name="T82" fmla="*/ 5 w 160"/>
                              <a:gd name="T83" fmla="*/ 2 h 117"/>
                              <a:gd name="T84" fmla="*/ 9 w 160"/>
                              <a:gd name="T85" fmla="*/ 1 h 117"/>
                              <a:gd name="T86" fmla="*/ 14 w 160"/>
                              <a:gd name="T87" fmla="*/ 2 h 117"/>
                              <a:gd name="T88" fmla="*/ 16 w 160"/>
                              <a:gd name="T89" fmla="*/ 2 h 117"/>
                              <a:gd name="T90" fmla="*/ 17 w 160"/>
                              <a:gd name="T91" fmla="*/ 3 h 117"/>
                              <a:gd name="T92" fmla="*/ 17 w 160"/>
                              <a:gd name="T93" fmla="*/ 5 h 117"/>
                              <a:gd name="T94" fmla="*/ 27 w 160"/>
                              <a:gd name="T95" fmla="*/ 11 h 117"/>
                              <a:gd name="T96" fmla="*/ 44 w 160"/>
                              <a:gd name="T97" fmla="*/ 1 h 117"/>
                              <a:gd name="T98" fmla="*/ 59 w 160"/>
                              <a:gd name="T99" fmla="*/ 0 h 117"/>
                              <a:gd name="T100" fmla="*/ 70 w 160"/>
                              <a:gd name="T101" fmla="*/ 3 h 117"/>
                              <a:gd name="T102" fmla="*/ 79 w 160"/>
                              <a:gd name="T103" fmla="*/ 8 h 117"/>
                              <a:gd name="T104" fmla="*/ 84 w 160"/>
                              <a:gd name="T105" fmla="*/ 17 h 117"/>
                              <a:gd name="T106" fmla="*/ 91 w 160"/>
                              <a:gd name="T107" fmla="*/ 16 h 117"/>
                              <a:gd name="T108" fmla="*/ 101 w 160"/>
                              <a:gd name="T109" fmla="*/ 7 h 117"/>
                              <a:gd name="T110" fmla="*/ 111 w 160"/>
                              <a:gd name="T111" fmla="*/ 2 h 117"/>
                              <a:gd name="T112" fmla="*/ 119 w 160"/>
                              <a:gd name="T113" fmla="*/ 0 h 117"/>
                              <a:gd name="T114" fmla="*/ 133 w 160"/>
                              <a:gd name="T115" fmla="*/ 1 h 117"/>
                              <a:gd name="T116" fmla="*/ 148 w 160"/>
                              <a:gd name="T117" fmla="*/ 7 h 117"/>
                              <a:gd name="T118" fmla="*/ 156 w 160"/>
                              <a:gd name="T119" fmla="*/ 19 h 117"/>
                              <a:gd name="T120" fmla="*/ 160 w 160"/>
                              <a:gd name="T121" fmla="*/ 37 h 117"/>
                              <a:gd name="T122" fmla="*/ 160 w 160"/>
                              <a:gd name="T123" fmla="*/ 113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60" h="117">
                                <a:moveTo>
                                  <a:pt x="160" y="113"/>
                                </a:moveTo>
                                <a:lnTo>
                                  <a:pt x="160" y="114"/>
                                </a:lnTo>
                                <a:lnTo>
                                  <a:pt x="160" y="115"/>
                                </a:lnTo>
                                <a:lnTo>
                                  <a:pt x="159" y="115"/>
                                </a:lnTo>
                                <a:lnTo>
                                  <a:pt x="159" y="117"/>
                                </a:lnTo>
                                <a:lnTo>
                                  <a:pt x="158" y="117"/>
                                </a:lnTo>
                                <a:lnTo>
                                  <a:pt x="155" y="117"/>
                                </a:lnTo>
                                <a:lnTo>
                                  <a:pt x="153" y="117"/>
                                </a:lnTo>
                                <a:lnTo>
                                  <a:pt x="150" y="117"/>
                                </a:lnTo>
                                <a:lnTo>
                                  <a:pt x="148" y="117"/>
                                </a:lnTo>
                                <a:lnTo>
                                  <a:pt x="145" y="117"/>
                                </a:lnTo>
                                <a:lnTo>
                                  <a:pt x="144" y="117"/>
                                </a:lnTo>
                                <a:lnTo>
                                  <a:pt x="143" y="117"/>
                                </a:lnTo>
                                <a:lnTo>
                                  <a:pt x="142" y="115"/>
                                </a:lnTo>
                                <a:lnTo>
                                  <a:pt x="140" y="115"/>
                                </a:lnTo>
                                <a:lnTo>
                                  <a:pt x="140" y="114"/>
                                </a:lnTo>
                                <a:lnTo>
                                  <a:pt x="140" y="113"/>
                                </a:lnTo>
                                <a:lnTo>
                                  <a:pt x="140" y="48"/>
                                </a:lnTo>
                                <a:lnTo>
                                  <a:pt x="140" y="42"/>
                                </a:lnTo>
                                <a:lnTo>
                                  <a:pt x="139" y="35"/>
                                </a:lnTo>
                                <a:lnTo>
                                  <a:pt x="138" y="29"/>
                                </a:lnTo>
                                <a:lnTo>
                                  <a:pt x="135" y="26"/>
                                </a:lnTo>
                                <a:lnTo>
                                  <a:pt x="133" y="22"/>
                                </a:lnTo>
                                <a:lnTo>
                                  <a:pt x="128" y="19"/>
                                </a:lnTo>
                                <a:lnTo>
                                  <a:pt x="124" y="17"/>
                                </a:lnTo>
                                <a:lnTo>
                                  <a:pt x="119" y="17"/>
                                </a:lnTo>
                                <a:lnTo>
                                  <a:pt x="112" y="18"/>
                                </a:lnTo>
                                <a:lnTo>
                                  <a:pt x="105" y="22"/>
                                </a:lnTo>
                                <a:lnTo>
                                  <a:pt x="99" y="28"/>
                                </a:lnTo>
                                <a:lnTo>
                                  <a:pt x="90" y="38"/>
                                </a:lnTo>
                                <a:lnTo>
                                  <a:pt x="90" y="113"/>
                                </a:lnTo>
                                <a:lnTo>
                                  <a:pt x="90" y="114"/>
                                </a:lnTo>
                                <a:lnTo>
                                  <a:pt x="90" y="115"/>
                                </a:lnTo>
                                <a:lnTo>
                                  <a:pt x="89" y="115"/>
                                </a:lnTo>
                                <a:lnTo>
                                  <a:pt x="87" y="117"/>
                                </a:lnTo>
                                <a:lnTo>
                                  <a:pt x="86" y="117"/>
                                </a:lnTo>
                                <a:lnTo>
                                  <a:pt x="85" y="117"/>
                                </a:lnTo>
                                <a:lnTo>
                                  <a:pt x="83" y="117"/>
                                </a:lnTo>
                                <a:lnTo>
                                  <a:pt x="80" y="117"/>
                                </a:lnTo>
                                <a:lnTo>
                                  <a:pt x="78" y="117"/>
                                </a:lnTo>
                                <a:lnTo>
                                  <a:pt x="75" y="117"/>
                                </a:lnTo>
                                <a:lnTo>
                                  <a:pt x="74" y="117"/>
                                </a:lnTo>
                                <a:lnTo>
                                  <a:pt x="73" y="117"/>
                                </a:lnTo>
                                <a:lnTo>
                                  <a:pt x="71" y="115"/>
                                </a:lnTo>
                                <a:lnTo>
                                  <a:pt x="70" y="115"/>
                                </a:lnTo>
                                <a:lnTo>
                                  <a:pt x="70" y="114"/>
                                </a:lnTo>
                                <a:lnTo>
                                  <a:pt x="70" y="113"/>
                                </a:lnTo>
                                <a:lnTo>
                                  <a:pt x="70" y="48"/>
                                </a:lnTo>
                                <a:lnTo>
                                  <a:pt x="70" y="42"/>
                                </a:lnTo>
                                <a:lnTo>
                                  <a:pt x="69" y="35"/>
                                </a:lnTo>
                                <a:lnTo>
                                  <a:pt x="68" y="29"/>
                                </a:lnTo>
                                <a:lnTo>
                                  <a:pt x="65" y="26"/>
                                </a:lnTo>
                                <a:lnTo>
                                  <a:pt x="62" y="22"/>
                                </a:lnTo>
                                <a:lnTo>
                                  <a:pt x="58" y="19"/>
                                </a:lnTo>
                                <a:lnTo>
                                  <a:pt x="54" y="17"/>
                                </a:lnTo>
                                <a:lnTo>
                                  <a:pt x="48" y="17"/>
                                </a:lnTo>
                                <a:lnTo>
                                  <a:pt x="42" y="18"/>
                                </a:lnTo>
                                <a:lnTo>
                                  <a:pt x="34" y="22"/>
                                </a:lnTo>
                                <a:lnTo>
                                  <a:pt x="27" y="28"/>
                                </a:lnTo>
                                <a:lnTo>
                                  <a:pt x="20" y="38"/>
                                </a:lnTo>
                                <a:lnTo>
                                  <a:pt x="20" y="113"/>
                                </a:lnTo>
                                <a:lnTo>
                                  <a:pt x="20" y="114"/>
                                </a:lnTo>
                                <a:lnTo>
                                  <a:pt x="20" y="115"/>
                                </a:lnTo>
                                <a:lnTo>
                                  <a:pt x="18" y="115"/>
                                </a:lnTo>
                                <a:lnTo>
                                  <a:pt x="17" y="117"/>
                                </a:lnTo>
                                <a:lnTo>
                                  <a:pt x="16" y="117"/>
                                </a:lnTo>
                                <a:lnTo>
                                  <a:pt x="15" y="117"/>
                                </a:lnTo>
                                <a:lnTo>
                                  <a:pt x="12" y="117"/>
                                </a:lnTo>
                                <a:lnTo>
                                  <a:pt x="10" y="117"/>
                                </a:lnTo>
                                <a:lnTo>
                                  <a:pt x="7" y="117"/>
                                </a:lnTo>
                                <a:lnTo>
                                  <a:pt x="5" y="117"/>
                                </a:lnTo>
                                <a:lnTo>
                                  <a:pt x="2" y="117"/>
                                </a:lnTo>
                                <a:lnTo>
                                  <a:pt x="1" y="117"/>
                                </a:lnTo>
                                <a:lnTo>
                                  <a:pt x="1" y="115"/>
                                </a:lnTo>
                                <a:lnTo>
                                  <a:pt x="0" y="115"/>
                                </a:lnTo>
                                <a:lnTo>
                                  <a:pt x="0" y="114"/>
                                </a:lnTo>
                                <a:lnTo>
                                  <a:pt x="0" y="113"/>
                                </a:lnTo>
                                <a:lnTo>
                                  <a:pt x="0" y="5"/>
                                </a:lnTo>
                                <a:lnTo>
                                  <a:pt x="0" y="5"/>
                                </a:lnTo>
                                <a:lnTo>
                                  <a:pt x="0" y="3"/>
                                </a:lnTo>
                                <a:lnTo>
                                  <a:pt x="1" y="3"/>
                                </a:lnTo>
                                <a:lnTo>
                                  <a:pt x="1" y="2"/>
                                </a:lnTo>
                                <a:lnTo>
                                  <a:pt x="2" y="2"/>
                                </a:lnTo>
                                <a:lnTo>
                                  <a:pt x="5" y="2"/>
                                </a:lnTo>
                                <a:lnTo>
                                  <a:pt x="6" y="1"/>
                                </a:lnTo>
                                <a:lnTo>
                                  <a:pt x="9" y="1"/>
                                </a:lnTo>
                                <a:lnTo>
                                  <a:pt x="11" y="1"/>
                                </a:lnTo>
                                <a:lnTo>
                                  <a:pt x="14" y="2"/>
                                </a:lnTo>
                                <a:lnTo>
                                  <a:pt x="15" y="2"/>
                                </a:lnTo>
                                <a:lnTo>
                                  <a:pt x="16" y="2"/>
                                </a:lnTo>
                                <a:lnTo>
                                  <a:pt x="17" y="3"/>
                                </a:lnTo>
                                <a:lnTo>
                                  <a:pt x="17" y="3"/>
                                </a:lnTo>
                                <a:lnTo>
                                  <a:pt x="17" y="5"/>
                                </a:lnTo>
                                <a:lnTo>
                                  <a:pt x="17" y="5"/>
                                </a:lnTo>
                                <a:lnTo>
                                  <a:pt x="17" y="19"/>
                                </a:lnTo>
                                <a:lnTo>
                                  <a:pt x="27" y="11"/>
                                </a:lnTo>
                                <a:lnTo>
                                  <a:pt x="36" y="5"/>
                                </a:lnTo>
                                <a:lnTo>
                                  <a:pt x="44" y="1"/>
                                </a:lnTo>
                                <a:lnTo>
                                  <a:pt x="53" y="0"/>
                                </a:lnTo>
                                <a:lnTo>
                                  <a:pt x="59" y="0"/>
                                </a:lnTo>
                                <a:lnTo>
                                  <a:pt x="65" y="1"/>
                                </a:lnTo>
                                <a:lnTo>
                                  <a:pt x="70" y="3"/>
                                </a:lnTo>
                                <a:lnTo>
                                  <a:pt x="74" y="6"/>
                                </a:lnTo>
                                <a:lnTo>
                                  <a:pt x="79" y="8"/>
                                </a:lnTo>
                                <a:lnTo>
                                  <a:pt x="81" y="12"/>
                                </a:lnTo>
                                <a:lnTo>
                                  <a:pt x="84" y="17"/>
                                </a:lnTo>
                                <a:lnTo>
                                  <a:pt x="86" y="21"/>
                                </a:lnTo>
                                <a:lnTo>
                                  <a:pt x="91" y="16"/>
                                </a:lnTo>
                                <a:lnTo>
                                  <a:pt x="96" y="11"/>
                                </a:lnTo>
                                <a:lnTo>
                                  <a:pt x="101" y="7"/>
                                </a:lnTo>
                                <a:lnTo>
                                  <a:pt x="106" y="5"/>
                                </a:lnTo>
                                <a:lnTo>
                                  <a:pt x="111" y="2"/>
                                </a:lnTo>
                                <a:lnTo>
                                  <a:pt x="115" y="1"/>
                                </a:lnTo>
                                <a:lnTo>
                                  <a:pt x="119" y="0"/>
                                </a:lnTo>
                                <a:lnTo>
                                  <a:pt x="123" y="0"/>
                                </a:lnTo>
                                <a:lnTo>
                                  <a:pt x="133" y="1"/>
                                </a:lnTo>
                                <a:lnTo>
                                  <a:pt x="140" y="3"/>
                                </a:lnTo>
                                <a:lnTo>
                                  <a:pt x="148" y="7"/>
                                </a:lnTo>
                                <a:lnTo>
                                  <a:pt x="153" y="13"/>
                                </a:lnTo>
                                <a:lnTo>
                                  <a:pt x="156" y="19"/>
                                </a:lnTo>
                                <a:lnTo>
                                  <a:pt x="159" y="28"/>
                                </a:lnTo>
                                <a:lnTo>
                                  <a:pt x="160" y="37"/>
                                </a:lnTo>
                                <a:lnTo>
                                  <a:pt x="160" y="45"/>
                                </a:lnTo>
                                <a:lnTo>
                                  <a:pt x="160" y="1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32" name="Freeform 420"/>
                        <wps:cNvSpPr>
                          <a:spLocks noEditPoints="1"/>
                        </wps:cNvSpPr>
                        <wps:spPr bwMode="auto">
                          <a:xfrm>
                            <a:off x="588962" y="595313"/>
                            <a:ext cx="52388" cy="63500"/>
                          </a:xfrm>
                          <a:custGeom>
                            <a:avLst/>
                            <a:gdLst>
                              <a:gd name="T0" fmla="*/ 98 w 99"/>
                              <a:gd name="T1" fmla="*/ 59 h 119"/>
                              <a:gd name="T2" fmla="*/ 95 w 99"/>
                              <a:gd name="T3" fmla="*/ 63 h 119"/>
                              <a:gd name="T4" fmla="*/ 21 w 99"/>
                              <a:gd name="T5" fmla="*/ 64 h 119"/>
                              <a:gd name="T6" fmla="*/ 22 w 99"/>
                              <a:gd name="T7" fmla="*/ 80 h 119"/>
                              <a:gd name="T8" fmla="*/ 28 w 99"/>
                              <a:gd name="T9" fmla="*/ 92 h 119"/>
                              <a:gd name="T10" fmla="*/ 39 w 99"/>
                              <a:gd name="T11" fmla="*/ 99 h 119"/>
                              <a:gd name="T12" fmla="*/ 55 w 99"/>
                              <a:gd name="T13" fmla="*/ 103 h 119"/>
                              <a:gd name="T14" fmla="*/ 69 w 99"/>
                              <a:gd name="T15" fmla="*/ 102 h 119"/>
                              <a:gd name="T16" fmla="*/ 80 w 99"/>
                              <a:gd name="T17" fmla="*/ 98 h 119"/>
                              <a:gd name="T18" fmla="*/ 87 w 99"/>
                              <a:gd name="T19" fmla="*/ 96 h 119"/>
                              <a:gd name="T20" fmla="*/ 91 w 99"/>
                              <a:gd name="T21" fmla="*/ 95 h 119"/>
                              <a:gd name="T22" fmla="*/ 92 w 99"/>
                              <a:gd name="T23" fmla="*/ 95 h 119"/>
                              <a:gd name="T24" fmla="*/ 93 w 99"/>
                              <a:gd name="T25" fmla="*/ 96 h 119"/>
                              <a:gd name="T26" fmla="*/ 95 w 99"/>
                              <a:gd name="T27" fmla="*/ 98 h 119"/>
                              <a:gd name="T28" fmla="*/ 95 w 99"/>
                              <a:gd name="T29" fmla="*/ 102 h 119"/>
                              <a:gd name="T30" fmla="*/ 95 w 99"/>
                              <a:gd name="T31" fmla="*/ 104 h 119"/>
                              <a:gd name="T32" fmla="*/ 95 w 99"/>
                              <a:gd name="T33" fmla="*/ 107 h 119"/>
                              <a:gd name="T34" fmla="*/ 93 w 99"/>
                              <a:gd name="T35" fmla="*/ 108 h 119"/>
                              <a:gd name="T36" fmla="*/ 92 w 99"/>
                              <a:gd name="T37" fmla="*/ 111 h 119"/>
                              <a:gd name="T38" fmla="*/ 88 w 99"/>
                              <a:gd name="T39" fmla="*/ 112 h 119"/>
                              <a:gd name="T40" fmla="*/ 80 w 99"/>
                              <a:gd name="T41" fmla="*/ 115 h 119"/>
                              <a:gd name="T42" fmla="*/ 67 w 99"/>
                              <a:gd name="T43" fmla="*/ 118 h 119"/>
                              <a:gd name="T44" fmla="*/ 54 w 99"/>
                              <a:gd name="T45" fmla="*/ 119 h 119"/>
                              <a:gd name="T46" fmla="*/ 30 w 99"/>
                              <a:gd name="T47" fmla="*/ 115 h 119"/>
                              <a:gd name="T48" fmla="*/ 13 w 99"/>
                              <a:gd name="T49" fmla="*/ 104 h 119"/>
                              <a:gd name="T50" fmla="*/ 3 w 99"/>
                              <a:gd name="T51" fmla="*/ 86 h 119"/>
                              <a:gd name="T52" fmla="*/ 0 w 99"/>
                              <a:gd name="T53" fmla="*/ 60 h 119"/>
                              <a:gd name="T54" fmla="*/ 3 w 99"/>
                              <a:gd name="T55" fmla="*/ 35 h 119"/>
                              <a:gd name="T56" fmla="*/ 13 w 99"/>
                              <a:gd name="T57" fmla="*/ 16 h 119"/>
                              <a:gd name="T58" fmla="*/ 29 w 99"/>
                              <a:gd name="T59" fmla="*/ 5 h 119"/>
                              <a:gd name="T60" fmla="*/ 51 w 99"/>
                              <a:gd name="T61" fmla="*/ 0 h 119"/>
                              <a:gd name="T62" fmla="*/ 74 w 99"/>
                              <a:gd name="T63" fmla="*/ 3 h 119"/>
                              <a:gd name="T64" fmla="*/ 88 w 99"/>
                              <a:gd name="T65" fmla="*/ 14 h 119"/>
                              <a:gd name="T66" fmla="*/ 96 w 99"/>
                              <a:gd name="T67" fmla="*/ 32 h 119"/>
                              <a:gd name="T68" fmla="*/ 99 w 99"/>
                              <a:gd name="T69" fmla="*/ 51 h 119"/>
                              <a:gd name="T70" fmla="*/ 79 w 99"/>
                              <a:gd name="T71" fmla="*/ 49 h 119"/>
                              <a:gd name="T72" fmla="*/ 72 w 99"/>
                              <a:gd name="T73" fmla="*/ 24 h 119"/>
                              <a:gd name="T74" fmla="*/ 50 w 99"/>
                              <a:gd name="T75" fmla="*/ 16 h 119"/>
                              <a:gd name="T76" fmla="*/ 38 w 99"/>
                              <a:gd name="T77" fmla="*/ 18 h 119"/>
                              <a:gd name="T78" fmla="*/ 28 w 99"/>
                              <a:gd name="T79" fmla="*/ 26 h 119"/>
                              <a:gd name="T80" fmla="*/ 23 w 99"/>
                              <a:gd name="T81" fmla="*/ 37 h 119"/>
                              <a:gd name="T82" fmla="*/ 21 w 99"/>
                              <a:gd name="T83" fmla="*/ 49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99" h="119">
                                <a:moveTo>
                                  <a:pt x="99" y="55"/>
                                </a:moveTo>
                                <a:lnTo>
                                  <a:pt x="98" y="59"/>
                                </a:lnTo>
                                <a:lnTo>
                                  <a:pt x="97" y="61"/>
                                </a:lnTo>
                                <a:lnTo>
                                  <a:pt x="95" y="63"/>
                                </a:lnTo>
                                <a:lnTo>
                                  <a:pt x="91" y="64"/>
                                </a:lnTo>
                                <a:lnTo>
                                  <a:pt x="21" y="64"/>
                                </a:lnTo>
                                <a:lnTo>
                                  <a:pt x="21" y="72"/>
                                </a:lnTo>
                                <a:lnTo>
                                  <a:pt x="22" y="80"/>
                                </a:lnTo>
                                <a:lnTo>
                                  <a:pt x="24" y="86"/>
                                </a:lnTo>
                                <a:lnTo>
                                  <a:pt x="28" y="92"/>
                                </a:lnTo>
                                <a:lnTo>
                                  <a:pt x="33" y="97"/>
                                </a:lnTo>
                                <a:lnTo>
                                  <a:pt x="39" y="99"/>
                                </a:lnTo>
                                <a:lnTo>
                                  <a:pt x="46" y="102"/>
                                </a:lnTo>
                                <a:lnTo>
                                  <a:pt x="55" y="103"/>
                                </a:lnTo>
                                <a:lnTo>
                                  <a:pt x="62" y="102"/>
                                </a:lnTo>
                                <a:lnTo>
                                  <a:pt x="69" y="102"/>
                                </a:lnTo>
                                <a:lnTo>
                                  <a:pt x="75" y="101"/>
                                </a:lnTo>
                                <a:lnTo>
                                  <a:pt x="80" y="98"/>
                                </a:lnTo>
                                <a:lnTo>
                                  <a:pt x="83" y="97"/>
                                </a:lnTo>
                                <a:lnTo>
                                  <a:pt x="87" y="96"/>
                                </a:lnTo>
                                <a:lnTo>
                                  <a:pt x="90" y="95"/>
                                </a:lnTo>
                                <a:lnTo>
                                  <a:pt x="91" y="95"/>
                                </a:lnTo>
                                <a:lnTo>
                                  <a:pt x="92" y="95"/>
                                </a:lnTo>
                                <a:lnTo>
                                  <a:pt x="92" y="95"/>
                                </a:lnTo>
                                <a:lnTo>
                                  <a:pt x="93" y="96"/>
                                </a:lnTo>
                                <a:lnTo>
                                  <a:pt x="93" y="96"/>
                                </a:lnTo>
                                <a:lnTo>
                                  <a:pt x="95" y="97"/>
                                </a:lnTo>
                                <a:lnTo>
                                  <a:pt x="95" y="98"/>
                                </a:lnTo>
                                <a:lnTo>
                                  <a:pt x="95" y="101"/>
                                </a:lnTo>
                                <a:lnTo>
                                  <a:pt x="95" y="102"/>
                                </a:lnTo>
                                <a:lnTo>
                                  <a:pt x="95" y="103"/>
                                </a:lnTo>
                                <a:lnTo>
                                  <a:pt x="95" y="104"/>
                                </a:lnTo>
                                <a:lnTo>
                                  <a:pt x="95" y="106"/>
                                </a:lnTo>
                                <a:lnTo>
                                  <a:pt x="95" y="107"/>
                                </a:lnTo>
                                <a:lnTo>
                                  <a:pt x="93" y="108"/>
                                </a:lnTo>
                                <a:lnTo>
                                  <a:pt x="93" y="108"/>
                                </a:lnTo>
                                <a:lnTo>
                                  <a:pt x="93" y="109"/>
                                </a:lnTo>
                                <a:lnTo>
                                  <a:pt x="92" y="111"/>
                                </a:lnTo>
                                <a:lnTo>
                                  <a:pt x="91" y="111"/>
                                </a:lnTo>
                                <a:lnTo>
                                  <a:pt x="88" y="112"/>
                                </a:lnTo>
                                <a:lnTo>
                                  <a:pt x="85" y="113"/>
                                </a:lnTo>
                                <a:lnTo>
                                  <a:pt x="80" y="115"/>
                                </a:lnTo>
                                <a:lnTo>
                                  <a:pt x="75" y="117"/>
                                </a:lnTo>
                                <a:lnTo>
                                  <a:pt x="67" y="118"/>
                                </a:lnTo>
                                <a:lnTo>
                                  <a:pt x="61" y="119"/>
                                </a:lnTo>
                                <a:lnTo>
                                  <a:pt x="54" y="119"/>
                                </a:lnTo>
                                <a:lnTo>
                                  <a:pt x="40" y="118"/>
                                </a:lnTo>
                                <a:lnTo>
                                  <a:pt x="30" y="115"/>
                                </a:lnTo>
                                <a:lnTo>
                                  <a:pt x="21" y="111"/>
                                </a:lnTo>
                                <a:lnTo>
                                  <a:pt x="13" y="104"/>
                                </a:lnTo>
                                <a:lnTo>
                                  <a:pt x="7" y="96"/>
                                </a:lnTo>
                                <a:lnTo>
                                  <a:pt x="3" y="86"/>
                                </a:lnTo>
                                <a:lnTo>
                                  <a:pt x="0" y="74"/>
                                </a:lnTo>
                                <a:lnTo>
                                  <a:pt x="0" y="60"/>
                                </a:lnTo>
                                <a:lnTo>
                                  <a:pt x="0" y="47"/>
                                </a:lnTo>
                                <a:lnTo>
                                  <a:pt x="3" y="35"/>
                                </a:lnTo>
                                <a:lnTo>
                                  <a:pt x="7" y="24"/>
                                </a:lnTo>
                                <a:lnTo>
                                  <a:pt x="13" y="16"/>
                                </a:lnTo>
                                <a:lnTo>
                                  <a:pt x="21" y="8"/>
                                </a:lnTo>
                                <a:lnTo>
                                  <a:pt x="29" y="5"/>
                                </a:lnTo>
                                <a:lnTo>
                                  <a:pt x="40" y="1"/>
                                </a:lnTo>
                                <a:lnTo>
                                  <a:pt x="51" y="0"/>
                                </a:lnTo>
                                <a:lnTo>
                                  <a:pt x="64" y="1"/>
                                </a:lnTo>
                                <a:lnTo>
                                  <a:pt x="74" y="3"/>
                                </a:lnTo>
                                <a:lnTo>
                                  <a:pt x="81" y="8"/>
                                </a:lnTo>
                                <a:lnTo>
                                  <a:pt x="88" y="14"/>
                                </a:lnTo>
                                <a:lnTo>
                                  <a:pt x="93" y="22"/>
                                </a:lnTo>
                                <a:lnTo>
                                  <a:pt x="96" y="32"/>
                                </a:lnTo>
                                <a:lnTo>
                                  <a:pt x="98" y="40"/>
                                </a:lnTo>
                                <a:lnTo>
                                  <a:pt x="99" y="51"/>
                                </a:lnTo>
                                <a:lnTo>
                                  <a:pt x="99" y="55"/>
                                </a:lnTo>
                                <a:close/>
                                <a:moveTo>
                                  <a:pt x="79" y="49"/>
                                </a:moveTo>
                                <a:lnTo>
                                  <a:pt x="79" y="34"/>
                                </a:lnTo>
                                <a:lnTo>
                                  <a:pt x="72" y="24"/>
                                </a:lnTo>
                                <a:lnTo>
                                  <a:pt x="64" y="17"/>
                                </a:lnTo>
                                <a:lnTo>
                                  <a:pt x="50" y="16"/>
                                </a:lnTo>
                                <a:lnTo>
                                  <a:pt x="44" y="16"/>
                                </a:lnTo>
                                <a:lnTo>
                                  <a:pt x="38" y="18"/>
                                </a:lnTo>
                                <a:lnTo>
                                  <a:pt x="33" y="21"/>
                                </a:lnTo>
                                <a:lnTo>
                                  <a:pt x="28" y="26"/>
                                </a:lnTo>
                                <a:lnTo>
                                  <a:pt x="24" y="31"/>
                                </a:lnTo>
                                <a:lnTo>
                                  <a:pt x="23" y="37"/>
                                </a:lnTo>
                                <a:lnTo>
                                  <a:pt x="21" y="43"/>
                                </a:lnTo>
                                <a:lnTo>
                                  <a:pt x="21" y="49"/>
                                </a:lnTo>
                                <a:lnTo>
                                  <a:pt x="79" y="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33" name="Freeform 421"/>
                        <wps:cNvSpPr>
                          <a:spLocks/>
                        </wps:cNvSpPr>
                        <wps:spPr bwMode="auto">
                          <a:xfrm>
                            <a:off x="652462" y="595313"/>
                            <a:ext cx="41275" cy="63500"/>
                          </a:xfrm>
                          <a:custGeom>
                            <a:avLst/>
                            <a:gdLst>
                              <a:gd name="T0" fmla="*/ 77 w 77"/>
                              <a:gd name="T1" fmla="*/ 92 h 119"/>
                              <a:gd name="T2" fmla="*/ 71 w 77"/>
                              <a:gd name="T3" fmla="*/ 104 h 119"/>
                              <a:gd name="T4" fmla="*/ 59 w 77"/>
                              <a:gd name="T5" fmla="*/ 114 h 119"/>
                              <a:gd name="T6" fmla="*/ 43 w 77"/>
                              <a:gd name="T7" fmla="*/ 118 h 119"/>
                              <a:gd name="T8" fmla="*/ 29 w 77"/>
                              <a:gd name="T9" fmla="*/ 119 h 119"/>
                              <a:gd name="T10" fmla="*/ 19 w 77"/>
                              <a:gd name="T11" fmla="*/ 117 h 119"/>
                              <a:gd name="T12" fmla="*/ 10 w 77"/>
                              <a:gd name="T13" fmla="*/ 114 h 119"/>
                              <a:gd name="T14" fmla="*/ 5 w 77"/>
                              <a:gd name="T15" fmla="*/ 112 h 119"/>
                              <a:gd name="T16" fmla="*/ 2 w 77"/>
                              <a:gd name="T17" fmla="*/ 108 h 119"/>
                              <a:gd name="T18" fmla="*/ 0 w 77"/>
                              <a:gd name="T19" fmla="*/ 104 h 119"/>
                              <a:gd name="T20" fmla="*/ 0 w 77"/>
                              <a:gd name="T21" fmla="*/ 98 h 119"/>
                              <a:gd name="T22" fmla="*/ 2 w 77"/>
                              <a:gd name="T23" fmla="*/ 96 h 119"/>
                              <a:gd name="T24" fmla="*/ 2 w 77"/>
                              <a:gd name="T25" fmla="*/ 93 h 119"/>
                              <a:gd name="T26" fmla="*/ 3 w 77"/>
                              <a:gd name="T27" fmla="*/ 92 h 119"/>
                              <a:gd name="T28" fmla="*/ 5 w 77"/>
                              <a:gd name="T29" fmla="*/ 93 h 119"/>
                              <a:gd name="T30" fmla="*/ 10 w 77"/>
                              <a:gd name="T31" fmla="*/ 96 h 119"/>
                              <a:gd name="T32" fmla="*/ 19 w 77"/>
                              <a:gd name="T33" fmla="*/ 99 h 119"/>
                              <a:gd name="T34" fmla="*/ 29 w 77"/>
                              <a:gd name="T35" fmla="*/ 103 h 119"/>
                              <a:gd name="T36" fmla="*/ 40 w 77"/>
                              <a:gd name="T37" fmla="*/ 103 h 119"/>
                              <a:gd name="T38" fmla="*/ 48 w 77"/>
                              <a:gd name="T39" fmla="*/ 101 h 119"/>
                              <a:gd name="T40" fmla="*/ 55 w 77"/>
                              <a:gd name="T41" fmla="*/ 96 h 119"/>
                              <a:gd name="T42" fmla="*/ 57 w 77"/>
                              <a:gd name="T43" fmla="*/ 90 h 119"/>
                              <a:gd name="T44" fmla="*/ 57 w 77"/>
                              <a:gd name="T45" fmla="*/ 81 h 119"/>
                              <a:gd name="T46" fmla="*/ 52 w 77"/>
                              <a:gd name="T47" fmla="*/ 75 h 119"/>
                              <a:gd name="T48" fmla="*/ 45 w 77"/>
                              <a:gd name="T49" fmla="*/ 70 h 119"/>
                              <a:gd name="T50" fmla="*/ 36 w 77"/>
                              <a:gd name="T51" fmla="*/ 66 h 119"/>
                              <a:gd name="T52" fmla="*/ 25 w 77"/>
                              <a:gd name="T53" fmla="*/ 63 h 119"/>
                              <a:gd name="T54" fmla="*/ 16 w 77"/>
                              <a:gd name="T55" fmla="*/ 56 h 119"/>
                              <a:gd name="T56" fmla="*/ 8 w 77"/>
                              <a:gd name="T57" fmla="*/ 49 h 119"/>
                              <a:gd name="T58" fmla="*/ 4 w 77"/>
                              <a:gd name="T59" fmla="*/ 39 h 119"/>
                              <a:gd name="T60" fmla="*/ 4 w 77"/>
                              <a:gd name="T61" fmla="*/ 26 h 119"/>
                              <a:gd name="T62" fmla="*/ 9 w 77"/>
                              <a:gd name="T63" fmla="*/ 14 h 119"/>
                              <a:gd name="T64" fmla="*/ 19 w 77"/>
                              <a:gd name="T65" fmla="*/ 6 h 119"/>
                              <a:gd name="T66" fmla="*/ 34 w 77"/>
                              <a:gd name="T67" fmla="*/ 0 h 119"/>
                              <a:gd name="T68" fmla="*/ 47 w 77"/>
                              <a:gd name="T69" fmla="*/ 0 h 119"/>
                              <a:gd name="T70" fmla="*/ 56 w 77"/>
                              <a:gd name="T71" fmla="*/ 1 h 119"/>
                              <a:gd name="T72" fmla="*/ 62 w 77"/>
                              <a:gd name="T73" fmla="*/ 3 h 119"/>
                              <a:gd name="T74" fmla="*/ 67 w 77"/>
                              <a:gd name="T75" fmla="*/ 6 h 119"/>
                              <a:gd name="T76" fmla="*/ 71 w 77"/>
                              <a:gd name="T77" fmla="*/ 8 h 119"/>
                              <a:gd name="T78" fmla="*/ 71 w 77"/>
                              <a:gd name="T79" fmla="*/ 10 h 119"/>
                              <a:gd name="T80" fmla="*/ 72 w 77"/>
                              <a:gd name="T81" fmla="*/ 11 h 119"/>
                              <a:gd name="T82" fmla="*/ 72 w 77"/>
                              <a:gd name="T83" fmla="*/ 14 h 119"/>
                              <a:gd name="T84" fmla="*/ 72 w 77"/>
                              <a:gd name="T85" fmla="*/ 18 h 119"/>
                              <a:gd name="T86" fmla="*/ 72 w 77"/>
                              <a:gd name="T87" fmla="*/ 21 h 119"/>
                              <a:gd name="T88" fmla="*/ 71 w 77"/>
                              <a:gd name="T89" fmla="*/ 23 h 119"/>
                              <a:gd name="T90" fmla="*/ 69 w 77"/>
                              <a:gd name="T91" fmla="*/ 23 h 119"/>
                              <a:gd name="T92" fmla="*/ 67 w 77"/>
                              <a:gd name="T93" fmla="*/ 23 h 119"/>
                              <a:gd name="T94" fmla="*/ 63 w 77"/>
                              <a:gd name="T95" fmla="*/ 21 h 119"/>
                              <a:gd name="T96" fmla="*/ 57 w 77"/>
                              <a:gd name="T97" fmla="*/ 18 h 119"/>
                              <a:gd name="T98" fmla="*/ 48 w 77"/>
                              <a:gd name="T99" fmla="*/ 16 h 119"/>
                              <a:gd name="T100" fmla="*/ 37 w 77"/>
                              <a:gd name="T101" fmla="*/ 16 h 119"/>
                              <a:gd name="T102" fmla="*/ 30 w 77"/>
                              <a:gd name="T103" fmla="*/ 18 h 119"/>
                              <a:gd name="T104" fmla="*/ 25 w 77"/>
                              <a:gd name="T105" fmla="*/ 22 h 119"/>
                              <a:gd name="T106" fmla="*/ 23 w 77"/>
                              <a:gd name="T107" fmla="*/ 28 h 119"/>
                              <a:gd name="T108" fmla="*/ 23 w 77"/>
                              <a:gd name="T109" fmla="*/ 35 h 119"/>
                              <a:gd name="T110" fmla="*/ 27 w 77"/>
                              <a:gd name="T111" fmla="*/ 42 h 119"/>
                              <a:gd name="T112" fmla="*/ 35 w 77"/>
                              <a:gd name="T113" fmla="*/ 47 h 119"/>
                              <a:gd name="T114" fmla="*/ 45 w 77"/>
                              <a:gd name="T115" fmla="*/ 50 h 119"/>
                              <a:gd name="T116" fmla="*/ 55 w 77"/>
                              <a:gd name="T117" fmla="*/ 55 h 119"/>
                              <a:gd name="T118" fmla="*/ 64 w 77"/>
                              <a:gd name="T119" fmla="*/ 60 h 119"/>
                              <a:gd name="T120" fmla="*/ 72 w 77"/>
                              <a:gd name="T121" fmla="*/ 67 h 119"/>
                              <a:gd name="T122" fmla="*/ 77 w 77"/>
                              <a:gd name="T123" fmla="*/ 77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77" h="119">
                                <a:moveTo>
                                  <a:pt x="77" y="83"/>
                                </a:moveTo>
                                <a:lnTo>
                                  <a:pt x="77" y="92"/>
                                </a:lnTo>
                                <a:lnTo>
                                  <a:pt x="74" y="98"/>
                                </a:lnTo>
                                <a:lnTo>
                                  <a:pt x="71" y="104"/>
                                </a:lnTo>
                                <a:lnTo>
                                  <a:pt x="66" y="109"/>
                                </a:lnTo>
                                <a:lnTo>
                                  <a:pt x="59" y="114"/>
                                </a:lnTo>
                                <a:lnTo>
                                  <a:pt x="52" y="117"/>
                                </a:lnTo>
                                <a:lnTo>
                                  <a:pt x="43" y="118"/>
                                </a:lnTo>
                                <a:lnTo>
                                  <a:pt x="35" y="119"/>
                                </a:lnTo>
                                <a:lnTo>
                                  <a:pt x="29" y="119"/>
                                </a:lnTo>
                                <a:lnTo>
                                  <a:pt x="24" y="118"/>
                                </a:lnTo>
                                <a:lnTo>
                                  <a:pt x="19" y="117"/>
                                </a:lnTo>
                                <a:lnTo>
                                  <a:pt x="14" y="115"/>
                                </a:lnTo>
                                <a:lnTo>
                                  <a:pt x="10" y="114"/>
                                </a:lnTo>
                                <a:lnTo>
                                  <a:pt x="8" y="113"/>
                                </a:lnTo>
                                <a:lnTo>
                                  <a:pt x="5" y="112"/>
                                </a:lnTo>
                                <a:lnTo>
                                  <a:pt x="3" y="111"/>
                                </a:lnTo>
                                <a:lnTo>
                                  <a:pt x="2" y="108"/>
                                </a:lnTo>
                                <a:lnTo>
                                  <a:pt x="2" y="107"/>
                                </a:lnTo>
                                <a:lnTo>
                                  <a:pt x="0" y="104"/>
                                </a:lnTo>
                                <a:lnTo>
                                  <a:pt x="0" y="101"/>
                                </a:lnTo>
                                <a:lnTo>
                                  <a:pt x="0" y="98"/>
                                </a:lnTo>
                                <a:lnTo>
                                  <a:pt x="0" y="97"/>
                                </a:lnTo>
                                <a:lnTo>
                                  <a:pt x="2" y="96"/>
                                </a:lnTo>
                                <a:lnTo>
                                  <a:pt x="2" y="95"/>
                                </a:lnTo>
                                <a:lnTo>
                                  <a:pt x="2" y="93"/>
                                </a:lnTo>
                                <a:lnTo>
                                  <a:pt x="3" y="93"/>
                                </a:lnTo>
                                <a:lnTo>
                                  <a:pt x="3" y="92"/>
                                </a:lnTo>
                                <a:lnTo>
                                  <a:pt x="4" y="92"/>
                                </a:lnTo>
                                <a:lnTo>
                                  <a:pt x="5" y="93"/>
                                </a:lnTo>
                                <a:lnTo>
                                  <a:pt x="8" y="95"/>
                                </a:lnTo>
                                <a:lnTo>
                                  <a:pt x="10" y="96"/>
                                </a:lnTo>
                                <a:lnTo>
                                  <a:pt x="14" y="98"/>
                                </a:lnTo>
                                <a:lnTo>
                                  <a:pt x="19" y="99"/>
                                </a:lnTo>
                                <a:lnTo>
                                  <a:pt x="24" y="102"/>
                                </a:lnTo>
                                <a:lnTo>
                                  <a:pt x="29" y="103"/>
                                </a:lnTo>
                                <a:lnTo>
                                  <a:pt x="35" y="103"/>
                                </a:lnTo>
                                <a:lnTo>
                                  <a:pt x="40" y="103"/>
                                </a:lnTo>
                                <a:lnTo>
                                  <a:pt x="45" y="102"/>
                                </a:lnTo>
                                <a:lnTo>
                                  <a:pt x="48" y="101"/>
                                </a:lnTo>
                                <a:lnTo>
                                  <a:pt x="51" y="98"/>
                                </a:lnTo>
                                <a:lnTo>
                                  <a:pt x="55" y="96"/>
                                </a:lnTo>
                                <a:lnTo>
                                  <a:pt x="56" y="93"/>
                                </a:lnTo>
                                <a:lnTo>
                                  <a:pt x="57" y="90"/>
                                </a:lnTo>
                                <a:lnTo>
                                  <a:pt x="57" y="86"/>
                                </a:lnTo>
                                <a:lnTo>
                                  <a:pt x="57" y="81"/>
                                </a:lnTo>
                                <a:lnTo>
                                  <a:pt x="56" y="77"/>
                                </a:lnTo>
                                <a:lnTo>
                                  <a:pt x="52" y="75"/>
                                </a:lnTo>
                                <a:lnTo>
                                  <a:pt x="50" y="72"/>
                                </a:lnTo>
                                <a:lnTo>
                                  <a:pt x="45" y="70"/>
                                </a:lnTo>
                                <a:lnTo>
                                  <a:pt x="41" y="69"/>
                                </a:lnTo>
                                <a:lnTo>
                                  <a:pt x="36" y="66"/>
                                </a:lnTo>
                                <a:lnTo>
                                  <a:pt x="30" y="64"/>
                                </a:lnTo>
                                <a:lnTo>
                                  <a:pt x="25" y="63"/>
                                </a:lnTo>
                                <a:lnTo>
                                  <a:pt x="20" y="60"/>
                                </a:lnTo>
                                <a:lnTo>
                                  <a:pt x="16" y="56"/>
                                </a:lnTo>
                                <a:lnTo>
                                  <a:pt x="11" y="53"/>
                                </a:lnTo>
                                <a:lnTo>
                                  <a:pt x="8" y="49"/>
                                </a:lnTo>
                                <a:lnTo>
                                  <a:pt x="5" y="44"/>
                                </a:lnTo>
                                <a:lnTo>
                                  <a:pt x="4" y="39"/>
                                </a:lnTo>
                                <a:lnTo>
                                  <a:pt x="3" y="32"/>
                                </a:lnTo>
                                <a:lnTo>
                                  <a:pt x="4" y="26"/>
                                </a:lnTo>
                                <a:lnTo>
                                  <a:pt x="5" y="19"/>
                                </a:lnTo>
                                <a:lnTo>
                                  <a:pt x="9" y="14"/>
                                </a:lnTo>
                                <a:lnTo>
                                  <a:pt x="13" y="10"/>
                                </a:lnTo>
                                <a:lnTo>
                                  <a:pt x="19" y="6"/>
                                </a:lnTo>
                                <a:lnTo>
                                  <a:pt x="25" y="2"/>
                                </a:lnTo>
                                <a:lnTo>
                                  <a:pt x="34" y="0"/>
                                </a:lnTo>
                                <a:lnTo>
                                  <a:pt x="42" y="0"/>
                                </a:lnTo>
                                <a:lnTo>
                                  <a:pt x="47" y="0"/>
                                </a:lnTo>
                                <a:lnTo>
                                  <a:pt x="51" y="1"/>
                                </a:lnTo>
                                <a:lnTo>
                                  <a:pt x="56" y="1"/>
                                </a:lnTo>
                                <a:lnTo>
                                  <a:pt x="59" y="2"/>
                                </a:lnTo>
                                <a:lnTo>
                                  <a:pt x="62" y="3"/>
                                </a:lnTo>
                                <a:lnTo>
                                  <a:pt x="66" y="5"/>
                                </a:lnTo>
                                <a:lnTo>
                                  <a:pt x="67" y="6"/>
                                </a:lnTo>
                                <a:lnTo>
                                  <a:pt x="69" y="7"/>
                                </a:lnTo>
                                <a:lnTo>
                                  <a:pt x="71" y="8"/>
                                </a:lnTo>
                                <a:lnTo>
                                  <a:pt x="71" y="8"/>
                                </a:lnTo>
                                <a:lnTo>
                                  <a:pt x="71" y="10"/>
                                </a:lnTo>
                                <a:lnTo>
                                  <a:pt x="71" y="11"/>
                                </a:lnTo>
                                <a:lnTo>
                                  <a:pt x="72" y="11"/>
                                </a:lnTo>
                                <a:lnTo>
                                  <a:pt x="72" y="12"/>
                                </a:lnTo>
                                <a:lnTo>
                                  <a:pt x="72" y="14"/>
                                </a:lnTo>
                                <a:lnTo>
                                  <a:pt x="72" y="16"/>
                                </a:lnTo>
                                <a:lnTo>
                                  <a:pt x="72" y="18"/>
                                </a:lnTo>
                                <a:lnTo>
                                  <a:pt x="72" y="19"/>
                                </a:lnTo>
                                <a:lnTo>
                                  <a:pt x="72" y="21"/>
                                </a:lnTo>
                                <a:lnTo>
                                  <a:pt x="71" y="22"/>
                                </a:lnTo>
                                <a:lnTo>
                                  <a:pt x="71" y="23"/>
                                </a:lnTo>
                                <a:lnTo>
                                  <a:pt x="69" y="23"/>
                                </a:lnTo>
                                <a:lnTo>
                                  <a:pt x="69" y="23"/>
                                </a:lnTo>
                                <a:lnTo>
                                  <a:pt x="68" y="23"/>
                                </a:lnTo>
                                <a:lnTo>
                                  <a:pt x="67" y="23"/>
                                </a:lnTo>
                                <a:lnTo>
                                  <a:pt x="66" y="22"/>
                                </a:lnTo>
                                <a:lnTo>
                                  <a:pt x="63" y="21"/>
                                </a:lnTo>
                                <a:lnTo>
                                  <a:pt x="61" y="19"/>
                                </a:lnTo>
                                <a:lnTo>
                                  <a:pt x="57" y="18"/>
                                </a:lnTo>
                                <a:lnTo>
                                  <a:pt x="52" y="17"/>
                                </a:lnTo>
                                <a:lnTo>
                                  <a:pt x="48" y="16"/>
                                </a:lnTo>
                                <a:lnTo>
                                  <a:pt x="42" y="16"/>
                                </a:lnTo>
                                <a:lnTo>
                                  <a:pt x="37" y="16"/>
                                </a:lnTo>
                                <a:lnTo>
                                  <a:pt x="34" y="17"/>
                                </a:lnTo>
                                <a:lnTo>
                                  <a:pt x="30" y="18"/>
                                </a:lnTo>
                                <a:lnTo>
                                  <a:pt x="27" y="19"/>
                                </a:lnTo>
                                <a:lnTo>
                                  <a:pt x="25" y="22"/>
                                </a:lnTo>
                                <a:lnTo>
                                  <a:pt x="24" y="24"/>
                                </a:lnTo>
                                <a:lnTo>
                                  <a:pt x="23" y="28"/>
                                </a:lnTo>
                                <a:lnTo>
                                  <a:pt x="23" y="31"/>
                                </a:lnTo>
                                <a:lnTo>
                                  <a:pt x="23" y="35"/>
                                </a:lnTo>
                                <a:lnTo>
                                  <a:pt x="25" y="39"/>
                                </a:lnTo>
                                <a:lnTo>
                                  <a:pt x="27" y="42"/>
                                </a:lnTo>
                                <a:lnTo>
                                  <a:pt x="31" y="44"/>
                                </a:lnTo>
                                <a:lnTo>
                                  <a:pt x="35" y="47"/>
                                </a:lnTo>
                                <a:lnTo>
                                  <a:pt x="40" y="49"/>
                                </a:lnTo>
                                <a:lnTo>
                                  <a:pt x="45" y="50"/>
                                </a:lnTo>
                                <a:lnTo>
                                  <a:pt x="50" y="53"/>
                                </a:lnTo>
                                <a:lnTo>
                                  <a:pt x="55" y="55"/>
                                </a:lnTo>
                                <a:lnTo>
                                  <a:pt x="59" y="58"/>
                                </a:lnTo>
                                <a:lnTo>
                                  <a:pt x="64" y="60"/>
                                </a:lnTo>
                                <a:lnTo>
                                  <a:pt x="68" y="64"/>
                                </a:lnTo>
                                <a:lnTo>
                                  <a:pt x="72" y="67"/>
                                </a:lnTo>
                                <a:lnTo>
                                  <a:pt x="74" y="72"/>
                                </a:lnTo>
                                <a:lnTo>
                                  <a:pt x="77" y="77"/>
                                </a:lnTo>
                                <a:lnTo>
                                  <a:pt x="77" y="8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34" name="Freeform 422"/>
                        <wps:cNvSpPr>
                          <a:spLocks/>
                        </wps:cNvSpPr>
                        <wps:spPr bwMode="auto">
                          <a:xfrm>
                            <a:off x="4468812" y="2138363"/>
                            <a:ext cx="109538" cy="109538"/>
                          </a:xfrm>
                          <a:custGeom>
                            <a:avLst/>
                            <a:gdLst>
                              <a:gd name="T0" fmla="*/ 0 w 207"/>
                              <a:gd name="T1" fmla="*/ 103 h 207"/>
                              <a:gd name="T2" fmla="*/ 1 w 207"/>
                              <a:gd name="T3" fmla="*/ 124 h 207"/>
                              <a:gd name="T4" fmla="*/ 17 w 207"/>
                              <a:gd name="T5" fmla="*/ 163 h 207"/>
                              <a:gd name="T6" fmla="*/ 45 w 207"/>
                              <a:gd name="T7" fmla="*/ 190 h 207"/>
                              <a:gd name="T8" fmla="*/ 82 w 207"/>
                              <a:gd name="T9" fmla="*/ 206 h 207"/>
                              <a:gd name="T10" fmla="*/ 103 w 207"/>
                              <a:gd name="T11" fmla="*/ 207 h 207"/>
                              <a:gd name="T12" fmla="*/ 124 w 207"/>
                              <a:gd name="T13" fmla="*/ 206 h 207"/>
                              <a:gd name="T14" fmla="*/ 161 w 207"/>
                              <a:gd name="T15" fmla="*/ 190 h 207"/>
                              <a:gd name="T16" fmla="*/ 189 w 207"/>
                              <a:gd name="T17" fmla="*/ 163 h 207"/>
                              <a:gd name="T18" fmla="*/ 205 w 207"/>
                              <a:gd name="T19" fmla="*/ 124 h 207"/>
                              <a:gd name="T20" fmla="*/ 207 w 207"/>
                              <a:gd name="T21" fmla="*/ 103 h 207"/>
                              <a:gd name="T22" fmla="*/ 205 w 207"/>
                              <a:gd name="T23" fmla="*/ 83 h 207"/>
                              <a:gd name="T24" fmla="*/ 189 w 207"/>
                              <a:gd name="T25" fmla="*/ 46 h 207"/>
                              <a:gd name="T26" fmla="*/ 161 w 207"/>
                              <a:gd name="T27" fmla="*/ 17 h 207"/>
                              <a:gd name="T28" fmla="*/ 124 w 207"/>
                              <a:gd name="T29" fmla="*/ 1 h 207"/>
                              <a:gd name="T30" fmla="*/ 103 w 207"/>
                              <a:gd name="T31" fmla="*/ 0 h 207"/>
                              <a:gd name="T32" fmla="*/ 82 w 207"/>
                              <a:gd name="T33" fmla="*/ 1 h 207"/>
                              <a:gd name="T34" fmla="*/ 45 w 207"/>
                              <a:gd name="T35" fmla="*/ 17 h 207"/>
                              <a:gd name="T36" fmla="*/ 17 w 207"/>
                              <a:gd name="T37" fmla="*/ 46 h 207"/>
                              <a:gd name="T38" fmla="*/ 1 w 207"/>
                              <a:gd name="T39" fmla="*/ 83 h 207"/>
                              <a:gd name="T40" fmla="*/ 0 w 207"/>
                              <a:gd name="T41" fmla="*/ 103 h 2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207" h="207">
                                <a:moveTo>
                                  <a:pt x="0" y="103"/>
                                </a:moveTo>
                                <a:lnTo>
                                  <a:pt x="1" y="124"/>
                                </a:lnTo>
                                <a:lnTo>
                                  <a:pt x="17" y="163"/>
                                </a:lnTo>
                                <a:lnTo>
                                  <a:pt x="45" y="190"/>
                                </a:lnTo>
                                <a:lnTo>
                                  <a:pt x="82" y="206"/>
                                </a:lnTo>
                                <a:lnTo>
                                  <a:pt x="103" y="207"/>
                                </a:lnTo>
                                <a:lnTo>
                                  <a:pt x="124" y="206"/>
                                </a:lnTo>
                                <a:lnTo>
                                  <a:pt x="161" y="190"/>
                                </a:lnTo>
                                <a:lnTo>
                                  <a:pt x="189" y="163"/>
                                </a:lnTo>
                                <a:lnTo>
                                  <a:pt x="205" y="124"/>
                                </a:lnTo>
                                <a:lnTo>
                                  <a:pt x="207" y="103"/>
                                </a:lnTo>
                                <a:lnTo>
                                  <a:pt x="205" y="83"/>
                                </a:lnTo>
                                <a:lnTo>
                                  <a:pt x="189" y="46"/>
                                </a:lnTo>
                                <a:lnTo>
                                  <a:pt x="161" y="17"/>
                                </a:lnTo>
                                <a:lnTo>
                                  <a:pt x="124" y="1"/>
                                </a:lnTo>
                                <a:lnTo>
                                  <a:pt x="103" y="0"/>
                                </a:lnTo>
                                <a:lnTo>
                                  <a:pt x="82" y="1"/>
                                </a:lnTo>
                                <a:lnTo>
                                  <a:pt x="45" y="17"/>
                                </a:lnTo>
                                <a:lnTo>
                                  <a:pt x="17" y="46"/>
                                </a:lnTo>
                                <a:lnTo>
                                  <a:pt x="1" y="83"/>
                                </a:lnTo>
                                <a:lnTo>
                                  <a:pt x="0" y="103"/>
                                </a:lnTo>
                                <a:close/>
                              </a:path>
                            </a:pathLst>
                          </a:custGeom>
                          <a:solidFill>
                            <a:srgbClr val="C93A3A"/>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35" name="Freeform 423"/>
                        <wps:cNvSpPr>
                          <a:spLocks/>
                        </wps:cNvSpPr>
                        <wps:spPr bwMode="auto">
                          <a:xfrm>
                            <a:off x="6078537" y="660400"/>
                            <a:ext cx="42863" cy="82550"/>
                          </a:xfrm>
                          <a:custGeom>
                            <a:avLst/>
                            <a:gdLst>
                              <a:gd name="T0" fmla="*/ 80 w 80"/>
                              <a:gd name="T1" fmla="*/ 148 h 156"/>
                              <a:gd name="T2" fmla="*/ 80 w 80"/>
                              <a:gd name="T3" fmla="*/ 149 h 156"/>
                              <a:gd name="T4" fmla="*/ 80 w 80"/>
                              <a:gd name="T5" fmla="*/ 151 h 156"/>
                              <a:gd name="T6" fmla="*/ 80 w 80"/>
                              <a:gd name="T7" fmla="*/ 153 h 156"/>
                              <a:gd name="T8" fmla="*/ 79 w 80"/>
                              <a:gd name="T9" fmla="*/ 154 h 156"/>
                              <a:gd name="T10" fmla="*/ 79 w 80"/>
                              <a:gd name="T11" fmla="*/ 155 h 156"/>
                              <a:gd name="T12" fmla="*/ 77 w 80"/>
                              <a:gd name="T13" fmla="*/ 155 h 156"/>
                              <a:gd name="T14" fmla="*/ 77 w 80"/>
                              <a:gd name="T15" fmla="*/ 156 h 156"/>
                              <a:gd name="T16" fmla="*/ 76 w 80"/>
                              <a:gd name="T17" fmla="*/ 156 h 156"/>
                              <a:gd name="T18" fmla="*/ 7 w 80"/>
                              <a:gd name="T19" fmla="*/ 156 h 156"/>
                              <a:gd name="T20" fmla="*/ 5 w 80"/>
                              <a:gd name="T21" fmla="*/ 156 h 156"/>
                              <a:gd name="T22" fmla="*/ 2 w 80"/>
                              <a:gd name="T23" fmla="*/ 154 h 156"/>
                              <a:gd name="T24" fmla="*/ 0 w 80"/>
                              <a:gd name="T25" fmla="*/ 151 h 156"/>
                              <a:gd name="T26" fmla="*/ 0 w 80"/>
                              <a:gd name="T27" fmla="*/ 148 h 156"/>
                              <a:gd name="T28" fmla="*/ 0 w 80"/>
                              <a:gd name="T29" fmla="*/ 4 h 156"/>
                              <a:gd name="T30" fmla="*/ 0 w 80"/>
                              <a:gd name="T31" fmla="*/ 2 h 156"/>
                              <a:gd name="T32" fmla="*/ 0 w 80"/>
                              <a:gd name="T33" fmla="*/ 2 h 156"/>
                              <a:gd name="T34" fmla="*/ 1 w 80"/>
                              <a:gd name="T35" fmla="*/ 1 h 156"/>
                              <a:gd name="T36" fmla="*/ 1 w 80"/>
                              <a:gd name="T37" fmla="*/ 1 h 156"/>
                              <a:gd name="T38" fmla="*/ 2 w 80"/>
                              <a:gd name="T39" fmla="*/ 0 h 156"/>
                              <a:gd name="T40" fmla="*/ 5 w 80"/>
                              <a:gd name="T41" fmla="*/ 0 h 156"/>
                              <a:gd name="T42" fmla="*/ 7 w 80"/>
                              <a:gd name="T43" fmla="*/ 0 h 156"/>
                              <a:gd name="T44" fmla="*/ 10 w 80"/>
                              <a:gd name="T45" fmla="*/ 0 h 156"/>
                              <a:gd name="T46" fmla="*/ 12 w 80"/>
                              <a:gd name="T47" fmla="*/ 0 h 156"/>
                              <a:gd name="T48" fmla="*/ 15 w 80"/>
                              <a:gd name="T49" fmla="*/ 0 h 156"/>
                              <a:gd name="T50" fmla="*/ 17 w 80"/>
                              <a:gd name="T51" fmla="*/ 0 h 156"/>
                              <a:gd name="T52" fmla="*/ 18 w 80"/>
                              <a:gd name="T53" fmla="*/ 1 h 156"/>
                              <a:gd name="T54" fmla="*/ 20 w 80"/>
                              <a:gd name="T55" fmla="*/ 1 h 156"/>
                              <a:gd name="T56" fmla="*/ 20 w 80"/>
                              <a:gd name="T57" fmla="*/ 2 h 156"/>
                              <a:gd name="T58" fmla="*/ 20 w 80"/>
                              <a:gd name="T59" fmla="*/ 2 h 156"/>
                              <a:gd name="T60" fmla="*/ 20 w 80"/>
                              <a:gd name="T61" fmla="*/ 4 h 156"/>
                              <a:gd name="T62" fmla="*/ 20 w 80"/>
                              <a:gd name="T63" fmla="*/ 138 h 156"/>
                              <a:gd name="T64" fmla="*/ 76 w 80"/>
                              <a:gd name="T65" fmla="*/ 138 h 156"/>
                              <a:gd name="T66" fmla="*/ 77 w 80"/>
                              <a:gd name="T67" fmla="*/ 138 h 156"/>
                              <a:gd name="T68" fmla="*/ 77 w 80"/>
                              <a:gd name="T69" fmla="*/ 139 h 156"/>
                              <a:gd name="T70" fmla="*/ 79 w 80"/>
                              <a:gd name="T71" fmla="*/ 139 h 156"/>
                              <a:gd name="T72" fmla="*/ 79 w 80"/>
                              <a:gd name="T73" fmla="*/ 140 h 156"/>
                              <a:gd name="T74" fmla="*/ 80 w 80"/>
                              <a:gd name="T75" fmla="*/ 141 h 156"/>
                              <a:gd name="T76" fmla="*/ 80 w 80"/>
                              <a:gd name="T77" fmla="*/ 143 h 156"/>
                              <a:gd name="T78" fmla="*/ 80 w 80"/>
                              <a:gd name="T79" fmla="*/ 145 h 156"/>
                              <a:gd name="T80" fmla="*/ 80 w 80"/>
                              <a:gd name="T81" fmla="*/ 148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80" h="156">
                                <a:moveTo>
                                  <a:pt x="80" y="148"/>
                                </a:moveTo>
                                <a:lnTo>
                                  <a:pt x="80" y="149"/>
                                </a:lnTo>
                                <a:lnTo>
                                  <a:pt x="80" y="151"/>
                                </a:lnTo>
                                <a:lnTo>
                                  <a:pt x="80" y="153"/>
                                </a:lnTo>
                                <a:lnTo>
                                  <a:pt x="79" y="154"/>
                                </a:lnTo>
                                <a:lnTo>
                                  <a:pt x="79" y="155"/>
                                </a:lnTo>
                                <a:lnTo>
                                  <a:pt x="77" y="155"/>
                                </a:lnTo>
                                <a:lnTo>
                                  <a:pt x="77" y="156"/>
                                </a:lnTo>
                                <a:lnTo>
                                  <a:pt x="76" y="156"/>
                                </a:lnTo>
                                <a:lnTo>
                                  <a:pt x="7" y="156"/>
                                </a:lnTo>
                                <a:lnTo>
                                  <a:pt x="5" y="156"/>
                                </a:lnTo>
                                <a:lnTo>
                                  <a:pt x="2" y="154"/>
                                </a:lnTo>
                                <a:lnTo>
                                  <a:pt x="0" y="151"/>
                                </a:lnTo>
                                <a:lnTo>
                                  <a:pt x="0" y="148"/>
                                </a:lnTo>
                                <a:lnTo>
                                  <a:pt x="0" y="4"/>
                                </a:lnTo>
                                <a:lnTo>
                                  <a:pt x="0" y="2"/>
                                </a:lnTo>
                                <a:lnTo>
                                  <a:pt x="0" y="2"/>
                                </a:lnTo>
                                <a:lnTo>
                                  <a:pt x="1" y="1"/>
                                </a:lnTo>
                                <a:lnTo>
                                  <a:pt x="1" y="1"/>
                                </a:lnTo>
                                <a:lnTo>
                                  <a:pt x="2" y="0"/>
                                </a:lnTo>
                                <a:lnTo>
                                  <a:pt x="5" y="0"/>
                                </a:lnTo>
                                <a:lnTo>
                                  <a:pt x="7" y="0"/>
                                </a:lnTo>
                                <a:lnTo>
                                  <a:pt x="10" y="0"/>
                                </a:lnTo>
                                <a:lnTo>
                                  <a:pt x="12" y="0"/>
                                </a:lnTo>
                                <a:lnTo>
                                  <a:pt x="15" y="0"/>
                                </a:lnTo>
                                <a:lnTo>
                                  <a:pt x="17" y="0"/>
                                </a:lnTo>
                                <a:lnTo>
                                  <a:pt x="18" y="1"/>
                                </a:lnTo>
                                <a:lnTo>
                                  <a:pt x="20" y="1"/>
                                </a:lnTo>
                                <a:lnTo>
                                  <a:pt x="20" y="2"/>
                                </a:lnTo>
                                <a:lnTo>
                                  <a:pt x="20" y="2"/>
                                </a:lnTo>
                                <a:lnTo>
                                  <a:pt x="20" y="4"/>
                                </a:lnTo>
                                <a:lnTo>
                                  <a:pt x="20" y="138"/>
                                </a:lnTo>
                                <a:lnTo>
                                  <a:pt x="76" y="138"/>
                                </a:lnTo>
                                <a:lnTo>
                                  <a:pt x="77" y="138"/>
                                </a:lnTo>
                                <a:lnTo>
                                  <a:pt x="77" y="139"/>
                                </a:lnTo>
                                <a:lnTo>
                                  <a:pt x="79" y="139"/>
                                </a:lnTo>
                                <a:lnTo>
                                  <a:pt x="79" y="140"/>
                                </a:lnTo>
                                <a:lnTo>
                                  <a:pt x="80" y="141"/>
                                </a:lnTo>
                                <a:lnTo>
                                  <a:pt x="80" y="143"/>
                                </a:lnTo>
                                <a:lnTo>
                                  <a:pt x="80" y="145"/>
                                </a:lnTo>
                                <a:lnTo>
                                  <a:pt x="80" y="14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36" name="Freeform 424"/>
                        <wps:cNvSpPr>
                          <a:spLocks noEditPoints="1"/>
                        </wps:cNvSpPr>
                        <wps:spPr bwMode="auto">
                          <a:xfrm>
                            <a:off x="6132512" y="660400"/>
                            <a:ext cx="50800" cy="82550"/>
                          </a:xfrm>
                          <a:custGeom>
                            <a:avLst/>
                            <a:gdLst>
                              <a:gd name="T0" fmla="*/ 95 w 95"/>
                              <a:gd name="T1" fmla="*/ 58 h 156"/>
                              <a:gd name="T2" fmla="*/ 88 w 95"/>
                              <a:gd name="T3" fmla="*/ 76 h 156"/>
                              <a:gd name="T4" fmla="*/ 73 w 95"/>
                              <a:gd name="T5" fmla="*/ 90 h 156"/>
                              <a:gd name="T6" fmla="*/ 52 w 95"/>
                              <a:gd name="T7" fmla="*/ 96 h 156"/>
                              <a:gd name="T8" fmla="*/ 20 w 95"/>
                              <a:gd name="T9" fmla="*/ 97 h 156"/>
                              <a:gd name="T10" fmla="*/ 20 w 95"/>
                              <a:gd name="T11" fmla="*/ 154 h 156"/>
                              <a:gd name="T12" fmla="*/ 19 w 95"/>
                              <a:gd name="T13" fmla="*/ 155 h 156"/>
                              <a:gd name="T14" fmla="*/ 18 w 95"/>
                              <a:gd name="T15" fmla="*/ 156 h 156"/>
                              <a:gd name="T16" fmla="*/ 13 w 95"/>
                              <a:gd name="T17" fmla="*/ 156 h 156"/>
                              <a:gd name="T18" fmla="*/ 8 w 95"/>
                              <a:gd name="T19" fmla="*/ 156 h 156"/>
                              <a:gd name="T20" fmla="*/ 3 w 95"/>
                              <a:gd name="T21" fmla="*/ 156 h 156"/>
                              <a:gd name="T22" fmla="*/ 0 w 95"/>
                              <a:gd name="T23" fmla="*/ 155 h 156"/>
                              <a:gd name="T24" fmla="*/ 0 w 95"/>
                              <a:gd name="T25" fmla="*/ 154 h 156"/>
                              <a:gd name="T26" fmla="*/ 0 w 95"/>
                              <a:gd name="T27" fmla="*/ 10 h 156"/>
                              <a:gd name="T28" fmla="*/ 3 w 95"/>
                              <a:gd name="T29" fmla="*/ 2 h 156"/>
                              <a:gd name="T30" fmla="*/ 8 w 95"/>
                              <a:gd name="T31" fmla="*/ 0 h 156"/>
                              <a:gd name="T32" fmla="*/ 46 w 95"/>
                              <a:gd name="T33" fmla="*/ 1 h 156"/>
                              <a:gd name="T34" fmla="*/ 56 w 95"/>
                              <a:gd name="T35" fmla="*/ 1 h 156"/>
                              <a:gd name="T36" fmla="*/ 68 w 95"/>
                              <a:gd name="T37" fmla="*/ 5 h 156"/>
                              <a:gd name="T38" fmla="*/ 82 w 95"/>
                              <a:gd name="T39" fmla="*/ 12 h 156"/>
                              <a:gd name="T40" fmla="*/ 90 w 95"/>
                              <a:gd name="T41" fmla="*/ 23 h 156"/>
                              <a:gd name="T42" fmla="*/ 95 w 95"/>
                              <a:gd name="T43" fmla="*/ 38 h 156"/>
                              <a:gd name="T44" fmla="*/ 74 w 95"/>
                              <a:gd name="T45" fmla="*/ 48 h 156"/>
                              <a:gd name="T46" fmla="*/ 70 w 95"/>
                              <a:gd name="T47" fmla="*/ 32 h 156"/>
                              <a:gd name="T48" fmla="*/ 62 w 95"/>
                              <a:gd name="T49" fmla="*/ 22 h 156"/>
                              <a:gd name="T50" fmla="*/ 51 w 95"/>
                              <a:gd name="T51" fmla="*/ 18 h 156"/>
                              <a:gd name="T52" fmla="*/ 40 w 95"/>
                              <a:gd name="T53" fmla="*/ 17 h 156"/>
                              <a:gd name="T54" fmla="*/ 20 w 95"/>
                              <a:gd name="T55" fmla="*/ 80 h 156"/>
                              <a:gd name="T56" fmla="*/ 48 w 95"/>
                              <a:gd name="T57" fmla="*/ 80 h 156"/>
                              <a:gd name="T58" fmla="*/ 61 w 95"/>
                              <a:gd name="T59" fmla="*/ 75 h 156"/>
                              <a:gd name="T60" fmla="*/ 69 w 95"/>
                              <a:gd name="T61" fmla="*/ 66 h 156"/>
                              <a:gd name="T62" fmla="*/ 73 w 95"/>
                              <a:gd name="T63" fmla="*/ 54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95" h="156">
                                <a:moveTo>
                                  <a:pt x="95" y="47"/>
                                </a:moveTo>
                                <a:lnTo>
                                  <a:pt x="95" y="58"/>
                                </a:lnTo>
                                <a:lnTo>
                                  <a:pt x="91" y="68"/>
                                </a:lnTo>
                                <a:lnTo>
                                  <a:pt x="88" y="76"/>
                                </a:lnTo>
                                <a:lnTo>
                                  <a:pt x="80" y="84"/>
                                </a:lnTo>
                                <a:lnTo>
                                  <a:pt x="73" y="90"/>
                                </a:lnTo>
                                <a:lnTo>
                                  <a:pt x="63" y="93"/>
                                </a:lnTo>
                                <a:lnTo>
                                  <a:pt x="52" y="96"/>
                                </a:lnTo>
                                <a:lnTo>
                                  <a:pt x="38" y="97"/>
                                </a:lnTo>
                                <a:lnTo>
                                  <a:pt x="20" y="97"/>
                                </a:lnTo>
                                <a:lnTo>
                                  <a:pt x="20" y="153"/>
                                </a:lnTo>
                                <a:lnTo>
                                  <a:pt x="20" y="154"/>
                                </a:lnTo>
                                <a:lnTo>
                                  <a:pt x="20" y="155"/>
                                </a:lnTo>
                                <a:lnTo>
                                  <a:pt x="19" y="155"/>
                                </a:lnTo>
                                <a:lnTo>
                                  <a:pt x="19" y="156"/>
                                </a:lnTo>
                                <a:lnTo>
                                  <a:pt x="18" y="156"/>
                                </a:lnTo>
                                <a:lnTo>
                                  <a:pt x="15" y="156"/>
                                </a:lnTo>
                                <a:lnTo>
                                  <a:pt x="13" y="156"/>
                                </a:lnTo>
                                <a:lnTo>
                                  <a:pt x="10" y="156"/>
                                </a:lnTo>
                                <a:lnTo>
                                  <a:pt x="8" y="156"/>
                                </a:lnTo>
                                <a:lnTo>
                                  <a:pt x="5" y="156"/>
                                </a:lnTo>
                                <a:lnTo>
                                  <a:pt x="3" y="156"/>
                                </a:lnTo>
                                <a:lnTo>
                                  <a:pt x="2" y="156"/>
                                </a:lnTo>
                                <a:lnTo>
                                  <a:pt x="0" y="155"/>
                                </a:lnTo>
                                <a:lnTo>
                                  <a:pt x="0" y="155"/>
                                </a:lnTo>
                                <a:lnTo>
                                  <a:pt x="0" y="154"/>
                                </a:lnTo>
                                <a:lnTo>
                                  <a:pt x="0" y="153"/>
                                </a:lnTo>
                                <a:lnTo>
                                  <a:pt x="0" y="10"/>
                                </a:lnTo>
                                <a:lnTo>
                                  <a:pt x="0" y="5"/>
                                </a:lnTo>
                                <a:lnTo>
                                  <a:pt x="3" y="2"/>
                                </a:lnTo>
                                <a:lnTo>
                                  <a:pt x="5" y="1"/>
                                </a:lnTo>
                                <a:lnTo>
                                  <a:pt x="8" y="0"/>
                                </a:lnTo>
                                <a:lnTo>
                                  <a:pt x="41" y="0"/>
                                </a:lnTo>
                                <a:lnTo>
                                  <a:pt x="46" y="1"/>
                                </a:lnTo>
                                <a:lnTo>
                                  <a:pt x="51" y="1"/>
                                </a:lnTo>
                                <a:lnTo>
                                  <a:pt x="56" y="1"/>
                                </a:lnTo>
                                <a:lnTo>
                                  <a:pt x="62" y="2"/>
                                </a:lnTo>
                                <a:lnTo>
                                  <a:pt x="68" y="5"/>
                                </a:lnTo>
                                <a:lnTo>
                                  <a:pt x="74" y="8"/>
                                </a:lnTo>
                                <a:lnTo>
                                  <a:pt x="82" y="12"/>
                                </a:lnTo>
                                <a:lnTo>
                                  <a:pt x="87" y="17"/>
                                </a:lnTo>
                                <a:lnTo>
                                  <a:pt x="90" y="23"/>
                                </a:lnTo>
                                <a:lnTo>
                                  <a:pt x="93" y="31"/>
                                </a:lnTo>
                                <a:lnTo>
                                  <a:pt x="95" y="38"/>
                                </a:lnTo>
                                <a:lnTo>
                                  <a:pt x="95" y="47"/>
                                </a:lnTo>
                                <a:close/>
                                <a:moveTo>
                                  <a:pt x="74" y="48"/>
                                </a:moveTo>
                                <a:lnTo>
                                  <a:pt x="73" y="39"/>
                                </a:lnTo>
                                <a:lnTo>
                                  <a:pt x="70" y="32"/>
                                </a:lnTo>
                                <a:lnTo>
                                  <a:pt x="67" y="26"/>
                                </a:lnTo>
                                <a:lnTo>
                                  <a:pt x="62" y="22"/>
                                </a:lnTo>
                                <a:lnTo>
                                  <a:pt x="56" y="20"/>
                                </a:lnTo>
                                <a:lnTo>
                                  <a:pt x="51" y="18"/>
                                </a:lnTo>
                                <a:lnTo>
                                  <a:pt x="45" y="17"/>
                                </a:lnTo>
                                <a:lnTo>
                                  <a:pt x="40" y="17"/>
                                </a:lnTo>
                                <a:lnTo>
                                  <a:pt x="20" y="17"/>
                                </a:lnTo>
                                <a:lnTo>
                                  <a:pt x="20" y="80"/>
                                </a:lnTo>
                                <a:lnTo>
                                  <a:pt x="40" y="80"/>
                                </a:lnTo>
                                <a:lnTo>
                                  <a:pt x="48" y="80"/>
                                </a:lnTo>
                                <a:lnTo>
                                  <a:pt x="54" y="77"/>
                                </a:lnTo>
                                <a:lnTo>
                                  <a:pt x="61" y="75"/>
                                </a:lnTo>
                                <a:lnTo>
                                  <a:pt x="66" y="71"/>
                                </a:lnTo>
                                <a:lnTo>
                                  <a:pt x="69" y="66"/>
                                </a:lnTo>
                                <a:lnTo>
                                  <a:pt x="72" y="60"/>
                                </a:lnTo>
                                <a:lnTo>
                                  <a:pt x="73" y="54"/>
                                </a:lnTo>
                                <a:lnTo>
                                  <a:pt x="74" y="4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37" name="Freeform 425"/>
                        <wps:cNvSpPr>
                          <a:spLocks/>
                        </wps:cNvSpPr>
                        <wps:spPr bwMode="auto">
                          <a:xfrm>
                            <a:off x="6200775" y="660400"/>
                            <a:ext cx="42863" cy="82550"/>
                          </a:xfrm>
                          <a:custGeom>
                            <a:avLst/>
                            <a:gdLst>
                              <a:gd name="T0" fmla="*/ 81 w 81"/>
                              <a:gd name="T1" fmla="*/ 148 h 156"/>
                              <a:gd name="T2" fmla="*/ 81 w 81"/>
                              <a:gd name="T3" fmla="*/ 149 h 156"/>
                              <a:gd name="T4" fmla="*/ 80 w 81"/>
                              <a:gd name="T5" fmla="*/ 151 h 156"/>
                              <a:gd name="T6" fmla="*/ 80 w 81"/>
                              <a:gd name="T7" fmla="*/ 153 h 156"/>
                              <a:gd name="T8" fmla="*/ 80 w 81"/>
                              <a:gd name="T9" fmla="*/ 154 h 156"/>
                              <a:gd name="T10" fmla="*/ 79 w 81"/>
                              <a:gd name="T11" fmla="*/ 155 h 156"/>
                              <a:gd name="T12" fmla="*/ 79 w 81"/>
                              <a:gd name="T13" fmla="*/ 155 h 156"/>
                              <a:gd name="T14" fmla="*/ 78 w 81"/>
                              <a:gd name="T15" fmla="*/ 156 h 156"/>
                              <a:gd name="T16" fmla="*/ 77 w 81"/>
                              <a:gd name="T17" fmla="*/ 156 h 156"/>
                              <a:gd name="T18" fmla="*/ 8 w 81"/>
                              <a:gd name="T19" fmla="*/ 156 h 156"/>
                              <a:gd name="T20" fmla="*/ 5 w 81"/>
                              <a:gd name="T21" fmla="*/ 156 h 156"/>
                              <a:gd name="T22" fmla="*/ 3 w 81"/>
                              <a:gd name="T23" fmla="*/ 154 h 156"/>
                              <a:gd name="T24" fmla="*/ 0 w 81"/>
                              <a:gd name="T25" fmla="*/ 151 h 156"/>
                              <a:gd name="T26" fmla="*/ 0 w 81"/>
                              <a:gd name="T27" fmla="*/ 148 h 156"/>
                              <a:gd name="T28" fmla="*/ 0 w 81"/>
                              <a:gd name="T29" fmla="*/ 4 h 156"/>
                              <a:gd name="T30" fmla="*/ 0 w 81"/>
                              <a:gd name="T31" fmla="*/ 2 h 156"/>
                              <a:gd name="T32" fmla="*/ 1 w 81"/>
                              <a:gd name="T33" fmla="*/ 2 h 156"/>
                              <a:gd name="T34" fmla="*/ 1 w 81"/>
                              <a:gd name="T35" fmla="*/ 1 h 156"/>
                              <a:gd name="T36" fmla="*/ 3 w 81"/>
                              <a:gd name="T37" fmla="*/ 1 h 156"/>
                              <a:gd name="T38" fmla="*/ 4 w 81"/>
                              <a:gd name="T39" fmla="*/ 0 h 156"/>
                              <a:gd name="T40" fmla="*/ 6 w 81"/>
                              <a:gd name="T41" fmla="*/ 0 h 156"/>
                              <a:gd name="T42" fmla="*/ 8 w 81"/>
                              <a:gd name="T43" fmla="*/ 0 h 156"/>
                              <a:gd name="T44" fmla="*/ 11 w 81"/>
                              <a:gd name="T45" fmla="*/ 0 h 156"/>
                              <a:gd name="T46" fmla="*/ 14 w 81"/>
                              <a:gd name="T47" fmla="*/ 0 h 156"/>
                              <a:gd name="T48" fmla="*/ 16 w 81"/>
                              <a:gd name="T49" fmla="*/ 0 h 156"/>
                              <a:gd name="T50" fmla="*/ 17 w 81"/>
                              <a:gd name="T51" fmla="*/ 0 h 156"/>
                              <a:gd name="T52" fmla="*/ 19 w 81"/>
                              <a:gd name="T53" fmla="*/ 1 h 156"/>
                              <a:gd name="T54" fmla="*/ 20 w 81"/>
                              <a:gd name="T55" fmla="*/ 1 h 156"/>
                              <a:gd name="T56" fmla="*/ 21 w 81"/>
                              <a:gd name="T57" fmla="*/ 2 h 156"/>
                              <a:gd name="T58" fmla="*/ 21 w 81"/>
                              <a:gd name="T59" fmla="*/ 2 h 156"/>
                              <a:gd name="T60" fmla="*/ 21 w 81"/>
                              <a:gd name="T61" fmla="*/ 4 h 156"/>
                              <a:gd name="T62" fmla="*/ 21 w 81"/>
                              <a:gd name="T63" fmla="*/ 138 h 156"/>
                              <a:gd name="T64" fmla="*/ 77 w 81"/>
                              <a:gd name="T65" fmla="*/ 138 h 156"/>
                              <a:gd name="T66" fmla="*/ 78 w 81"/>
                              <a:gd name="T67" fmla="*/ 138 h 156"/>
                              <a:gd name="T68" fmla="*/ 79 w 81"/>
                              <a:gd name="T69" fmla="*/ 139 h 156"/>
                              <a:gd name="T70" fmla="*/ 79 w 81"/>
                              <a:gd name="T71" fmla="*/ 139 h 156"/>
                              <a:gd name="T72" fmla="*/ 80 w 81"/>
                              <a:gd name="T73" fmla="*/ 140 h 156"/>
                              <a:gd name="T74" fmla="*/ 80 w 81"/>
                              <a:gd name="T75" fmla="*/ 141 h 156"/>
                              <a:gd name="T76" fmla="*/ 80 w 81"/>
                              <a:gd name="T77" fmla="*/ 143 h 156"/>
                              <a:gd name="T78" fmla="*/ 81 w 81"/>
                              <a:gd name="T79" fmla="*/ 145 h 156"/>
                              <a:gd name="T80" fmla="*/ 81 w 81"/>
                              <a:gd name="T81" fmla="*/ 148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81" h="156">
                                <a:moveTo>
                                  <a:pt x="81" y="148"/>
                                </a:moveTo>
                                <a:lnTo>
                                  <a:pt x="81" y="149"/>
                                </a:lnTo>
                                <a:lnTo>
                                  <a:pt x="80" y="151"/>
                                </a:lnTo>
                                <a:lnTo>
                                  <a:pt x="80" y="153"/>
                                </a:lnTo>
                                <a:lnTo>
                                  <a:pt x="80" y="154"/>
                                </a:lnTo>
                                <a:lnTo>
                                  <a:pt x="79" y="155"/>
                                </a:lnTo>
                                <a:lnTo>
                                  <a:pt x="79" y="155"/>
                                </a:lnTo>
                                <a:lnTo>
                                  <a:pt x="78" y="156"/>
                                </a:lnTo>
                                <a:lnTo>
                                  <a:pt x="77" y="156"/>
                                </a:lnTo>
                                <a:lnTo>
                                  <a:pt x="8" y="156"/>
                                </a:lnTo>
                                <a:lnTo>
                                  <a:pt x="5" y="156"/>
                                </a:lnTo>
                                <a:lnTo>
                                  <a:pt x="3" y="154"/>
                                </a:lnTo>
                                <a:lnTo>
                                  <a:pt x="0" y="151"/>
                                </a:lnTo>
                                <a:lnTo>
                                  <a:pt x="0" y="148"/>
                                </a:lnTo>
                                <a:lnTo>
                                  <a:pt x="0" y="4"/>
                                </a:lnTo>
                                <a:lnTo>
                                  <a:pt x="0" y="2"/>
                                </a:lnTo>
                                <a:lnTo>
                                  <a:pt x="1" y="2"/>
                                </a:lnTo>
                                <a:lnTo>
                                  <a:pt x="1" y="1"/>
                                </a:lnTo>
                                <a:lnTo>
                                  <a:pt x="3" y="1"/>
                                </a:lnTo>
                                <a:lnTo>
                                  <a:pt x="4" y="0"/>
                                </a:lnTo>
                                <a:lnTo>
                                  <a:pt x="6" y="0"/>
                                </a:lnTo>
                                <a:lnTo>
                                  <a:pt x="8" y="0"/>
                                </a:lnTo>
                                <a:lnTo>
                                  <a:pt x="11" y="0"/>
                                </a:lnTo>
                                <a:lnTo>
                                  <a:pt x="14" y="0"/>
                                </a:lnTo>
                                <a:lnTo>
                                  <a:pt x="16" y="0"/>
                                </a:lnTo>
                                <a:lnTo>
                                  <a:pt x="17" y="0"/>
                                </a:lnTo>
                                <a:lnTo>
                                  <a:pt x="19" y="1"/>
                                </a:lnTo>
                                <a:lnTo>
                                  <a:pt x="20" y="1"/>
                                </a:lnTo>
                                <a:lnTo>
                                  <a:pt x="21" y="2"/>
                                </a:lnTo>
                                <a:lnTo>
                                  <a:pt x="21" y="2"/>
                                </a:lnTo>
                                <a:lnTo>
                                  <a:pt x="21" y="4"/>
                                </a:lnTo>
                                <a:lnTo>
                                  <a:pt x="21" y="138"/>
                                </a:lnTo>
                                <a:lnTo>
                                  <a:pt x="77" y="138"/>
                                </a:lnTo>
                                <a:lnTo>
                                  <a:pt x="78" y="138"/>
                                </a:lnTo>
                                <a:lnTo>
                                  <a:pt x="79" y="139"/>
                                </a:lnTo>
                                <a:lnTo>
                                  <a:pt x="79" y="139"/>
                                </a:lnTo>
                                <a:lnTo>
                                  <a:pt x="80" y="140"/>
                                </a:lnTo>
                                <a:lnTo>
                                  <a:pt x="80" y="141"/>
                                </a:lnTo>
                                <a:lnTo>
                                  <a:pt x="80" y="143"/>
                                </a:lnTo>
                                <a:lnTo>
                                  <a:pt x="81" y="145"/>
                                </a:lnTo>
                                <a:lnTo>
                                  <a:pt x="81" y="14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38" name="Freeform 426"/>
                        <wps:cNvSpPr>
                          <a:spLocks/>
                        </wps:cNvSpPr>
                        <wps:spPr bwMode="auto">
                          <a:xfrm>
                            <a:off x="7331075" y="2093913"/>
                            <a:ext cx="87313" cy="88900"/>
                          </a:xfrm>
                          <a:custGeom>
                            <a:avLst/>
                            <a:gdLst>
                              <a:gd name="T0" fmla="*/ 5 w 165"/>
                              <a:gd name="T1" fmla="*/ 53 h 168"/>
                              <a:gd name="T2" fmla="*/ 12 w 165"/>
                              <a:gd name="T3" fmla="*/ 37 h 168"/>
                              <a:gd name="T4" fmla="*/ 35 w 165"/>
                              <a:gd name="T5" fmla="*/ 14 h 168"/>
                              <a:gd name="T6" fmla="*/ 64 w 165"/>
                              <a:gd name="T7" fmla="*/ 0 h 168"/>
                              <a:gd name="T8" fmla="*/ 96 w 165"/>
                              <a:gd name="T9" fmla="*/ 0 h 168"/>
                              <a:gd name="T10" fmla="*/ 112 w 165"/>
                              <a:gd name="T11" fmla="*/ 5 h 168"/>
                              <a:gd name="T12" fmla="*/ 128 w 165"/>
                              <a:gd name="T13" fmla="*/ 13 h 168"/>
                              <a:gd name="T14" fmla="*/ 152 w 165"/>
                              <a:gd name="T15" fmla="*/ 36 h 168"/>
                              <a:gd name="T16" fmla="*/ 164 w 165"/>
                              <a:gd name="T17" fmla="*/ 66 h 168"/>
                              <a:gd name="T18" fmla="*/ 165 w 165"/>
                              <a:gd name="T19" fmla="*/ 99 h 168"/>
                              <a:gd name="T20" fmla="*/ 160 w 165"/>
                              <a:gd name="T21" fmla="*/ 115 h 168"/>
                              <a:gd name="T22" fmla="*/ 153 w 165"/>
                              <a:gd name="T23" fmla="*/ 131 h 168"/>
                              <a:gd name="T24" fmla="*/ 129 w 165"/>
                              <a:gd name="T25" fmla="*/ 154 h 168"/>
                              <a:gd name="T26" fmla="*/ 101 w 165"/>
                              <a:gd name="T27" fmla="*/ 167 h 168"/>
                              <a:gd name="T28" fmla="*/ 68 w 165"/>
                              <a:gd name="T29" fmla="*/ 168 h 168"/>
                              <a:gd name="T30" fmla="*/ 52 w 165"/>
                              <a:gd name="T31" fmla="*/ 163 h 168"/>
                              <a:gd name="T32" fmla="*/ 37 w 165"/>
                              <a:gd name="T33" fmla="*/ 155 h 168"/>
                              <a:gd name="T34" fmla="*/ 14 w 165"/>
                              <a:gd name="T35" fmla="*/ 132 h 168"/>
                              <a:gd name="T36" fmla="*/ 1 w 165"/>
                              <a:gd name="T37" fmla="*/ 102 h 168"/>
                              <a:gd name="T38" fmla="*/ 0 w 165"/>
                              <a:gd name="T39" fmla="*/ 69 h 168"/>
                              <a:gd name="T40" fmla="*/ 5 w 165"/>
                              <a:gd name="T41" fmla="*/ 53 h 1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5" h="168">
                                <a:moveTo>
                                  <a:pt x="5" y="53"/>
                                </a:moveTo>
                                <a:lnTo>
                                  <a:pt x="12" y="37"/>
                                </a:lnTo>
                                <a:lnTo>
                                  <a:pt x="35" y="14"/>
                                </a:lnTo>
                                <a:lnTo>
                                  <a:pt x="64" y="0"/>
                                </a:lnTo>
                                <a:lnTo>
                                  <a:pt x="96" y="0"/>
                                </a:lnTo>
                                <a:lnTo>
                                  <a:pt x="112" y="5"/>
                                </a:lnTo>
                                <a:lnTo>
                                  <a:pt x="128" y="13"/>
                                </a:lnTo>
                                <a:lnTo>
                                  <a:pt x="152" y="36"/>
                                </a:lnTo>
                                <a:lnTo>
                                  <a:pt x="164" y="66"/>
                                </a:lnTo>
                                <a:lnTo>
                                  <a:pt x="165" y="99"/>
                                </a:lnTo>
                                <a:lnTo>
                                  <a:pt x="160" y="115"/>
                                </a:lnTo>
                                <a:lnTo>
                                  <a:pt x="153" y="131"/>
                                </a:lnTo>
                                <a:lnTo>
                                  <a:pt x="129" y="154"/>
                                </a:lnTo>
                                <a:lnTo>
                                  <a:pt x="101" y="167"/>
                                </a:lnTo>
                                <a:lnTo>
                                  <a:pt x="68" y="168"/>
                                </a:lnTo>
                                <a:lnTo>
                                  <a:pt x="52" y="163"/>
                                </a:lnTo>
                                <a:lnTo>
                                  <a:pt x="37" y="155"/>
                                </a:lnTo>
                                <a:lnTo>
                                  <a:pt x="14" y="132"/>
                                </a:lnTo>
                                <a:lnTo>
                                  <a:pt x="1" y="102"/>
                                </a:lnTo>
                                <a:lnTo>
                                  <a:pt x="0" y="69"/>
                                </a:lnTo>
                                <a:lnTo>
                                  <a:pt x="5" y="53"/>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39" name="Freeform 427"/>
                        <wps:cNvSpPr>
                          <a:spLocks/>
                        </wps:cNvSpPr>
                        <wps:spPr bwMode="auto">
                          <a:xfrm>
                            <a:off x="7839075" y="2133600"/>
                            <a:ext cx="90488" cy="87313"/>
                          </a:xfrm>
                          <a:custGeom>
                            <a:avLst/>
                            <a:gdLst>
                              <a:gd name="T0" fmla="*/ 75 w 170"/>
                              <a:gd name="T1" fmla="*/ 165 h 166"/>
                              <a:gd name="T2" fmla="*/ 58 w 170"/>
                              <a:gd name="T3" fmla="*/ 163 h 166"/>
                              <a:gd name="T4" fmla="*/ 29 w 170"/>
                              <a:gd name="T5" fmla="*/ 147 h 166"/>
                              <a:gd name="T6" fmla="*/ 10 w 170"/>
                              <a:gd name="T7" fmla="*/ 122 h 166"/>
                              <a:gd name="T8" fmla="*/ 0 w 170"/>
                              <a:gd name="T9" fmla="*/ 91 h 166"/>
                              <a:gd name="T10" fmla="*/ 1 w 170"/>
                              <a:gd name="T11" fmla="*/ 74 h 166"/>
                              <a:gd name="T12" fmla="*/ 5 w 170"/>
                              <a:gd name="T13" fmla="*/ 57 h 166"/>
                              <a:gd name="T14" fmla="*/ 21 w 170"/>
                              <a:gd name="T15" fmla="*/ 28 h 166"/>
                              <a:gd name="T16" fmla="*/ 47 w 170"/>
                              <a:gd name="T17" fmla="*/ 9 h 166"/>
                              <a:gd name="T18" fmla="*/ 77 w 170"/>
                              <a:gd name="T19" fmla="*/ 0 h 166"/>
                              <a:gd name="T20" fmla="*/ 95 w 170"/>
                              <a:gd name="T21" fmla="*/ 0 h 166"/>
                              <a:gd name="T22" fmla="*/ 112 w 170"/>
                              <a:gd name="T23" fmla="*/ 4 h 166"/>
                              <a:gd name="T24" fmla="*/ 140 w 170"/>
                              <a:gd name="T25" fmla="*/ 20 h 166"/>
                              <a:gd name="T26" fmla="*/ 160 w 170"/>
                              <a:gd name="T27" fmla="*/ 45 h 166"/>
                              <a:gd name="T28" fmla="*/ 170 w 170"/>
                              <a:gd name="T29" fmla="*/ 75 h 166"/>
                              <a:gd name="T30" fmla="*/ 168 w 170"/>
                              <a:gd name="T31" fmla="*/ 93 h 166"/>
                              <a:gd name="T32" fmla="*/ 165 w 170"/>
                              <a:gd name="T33" fmla="*/ 110 h 166"/>
                              <a:gd name="T34" fmla="*/ 149 w 170"/>
                              <a:gd name="T35" fmla="*/ 138 h 166"/>
                              <a:gd name="T36" fmla="*/ 123 w 170"/>
                              <a:gd name="T37" fmla="*/ 158 h 166"/>
                              <a:gd name="T38" fmla="*/ 92 w 170"/>
                              <a:gd name="T39" fmla="*/ 166 h 166"/>
                              <a:gd name="T40" fmla="*/ 75 w 170"/>
                              <a:gd name="T41" fmla="*/ 165 h 1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70" h="166">
                                <a:moveTo>
                                  <a:pt x="75" y="165"/>
                                </a:moveTo>
                                <a:lnTo>
                                  <a:pt x="58" y="163"/>
                                </a:lnTo>
                                <a:lnTo>
                                  <a:pt x="29" y="147"/>
                                </a:lnTo>
                                <a:lnTo>
                                  <a:pt x="10" y="122"/>
                                </a:lnTo>
                                <a:lnTo>
                                  <a:pt x="0" y="91"/>
                                </a:lnTo>
                                <a:lnTo>
                                  <a:pt x="1" y="74"/>
                                </a:lnTo>
                                <a:lnTo>
                                  <a:pt x="5" y="57"/>
                                </a:lnTo>
                                <a:lnTo>
                                  <a:pt x="21" y="28"/>
                                </a:lnTo>
                                <a:lnTo>
                                  <a:pt x="47" y="9"/>
                                </a:lnTo>
                                <a:lnTo>
                                  <a:pt x="77" y="0"/>
                                </a:lnTo>
                                <a:lnTo>
                                  <a:pt x="95" y="0"/>
                                </a:lnTo>
                                <a:lnTo>
                                  <a:pt x="112" y="4"/>
                                </a:lnTo>
                                <a:lnTo>
                                  <a:pt x="140" y="20"/>
                                </a:lnTo>
                                <a:lnTo>
                                  <a:pt x="160" y="45"/>
                                </a:lnTo>
                                <a:lnTo>
                                  <a:pt x="170" y="75"/>
                                </a:lnTo>
                                <a:lnTo>
                                  <a:pt x="168" y="93"/>
                                </a:lnTo>
                                <a:lnTo>
                                  <a:pt x="165" y="110"/>
                                </a:lnTo>
                                <a:lnTo>
                                  <a:pt x="149" y="138"/>
                                </a:lnTo>
                                <a:lnTo>
                                  <a:pt x="123" y="158"/>
                                </a:lnTo>
                                <a:lnTo>
                                  <a:pt x="92" y="166"/>
                                </a:lnTo>
                                <a:lnTo>
                                  <a:pt x="75" y="165"/>
                                </a:lnTo>
                                <a:close/>
                              </a:path>
                            </a:pathLst>
                          </a:custGeom>
                          <a:solidFill>
                            <a:srgbClr val="C93A3A"/>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40" name="Freeform 428"/>
                        <wps:cNvSpPr>
                          <a:spLocks/>
                        </wps:cNvSpPr>
                        <wps:spPr bwMode="auto">
                          <a:xfrm>
                            <a:off x="7781925" y="1985963"/>
                            <a:ext cx="88900" cy="90488"/>
                          </a:xfrm>
                          <a:custGeom>
                            <a:avLst/>
                            <a:gdLst>
                              <a:gd name="T0" fmla="*/ 104 w 169"/>
                              <a:gd name="T1" fmla="*/ 165 h 169"/>
                              <a:gd name="T2" fmla="*/ 88 w 169"/>
                              <a:gd name="T3" fmla="*/ 169 h 169"/>
                              <a:gd name="T4" fmla="*/ 55 w 169"/>
                              <a:gd name="T5" fmla="*/ 164 h 169"/>
                              <a:gd name="T6" fmla="*/ 27 w 169"/>
                              <a:gd name="T7" fmla="*/ 148 h 169"/>
                              <a:gd name="T8" fmla="*/ 8 w 169"/>
                              <a:gd name="T9" fmla="*/ 122 h 169"/>
                              <a:gd name="T10" fmla="*/ 3 w 169"/>
                              <a:gd name="T11" fmla="*/ 105 h 169"/>
                              <a:gd name="T12" fmla="*/ 0 w 169"/>
                              <a:gd name="T13" fmla="*/ 89 h 169"/>
                              <a:gd name="T14" fmla="*/ 5 w 169"/>
                              <a:gd name="T15" fmla="*/ 57 h 169"/>
                              <a:gd name="T16" fmla="*/ 23 w 169"/>
                              <a:gd name="T17" fmla="*/ 28 h 169"/>
                              <a:gd name="T18" fmla="*/ 48 w 169"/>
                              <a:gd name="T19" fmla="*/ 8 h 169"/>
                              <a:gd name="T20" fmla="*/ 64 w 169"/>
                              <a:gd name="T21" fmla="*/ 4 h 169"/>
                              <a:gd name="T22" fmla="*/ 82 w 169"/>
                              <a:gd name="T23" fmla="*/ 0 h 169"/>
                              <a:gd name="T24" fmla="*/ 114 w 169"/>
                              <a:gd name="T25" fmla="*/ 5 h 169"/>
                              <a:gd name="T26" fmla="*/ 142 w 169"/>
                              <a:gd name="T27" fmla="*/ 21 h 169"/>
                              <a:gd name="T28" fmla="*/ 160 w 169"/>
                              <a:gd name="T29" fmla="*/ 47 h 169"/>
                              <a:gd name="T30" fmla="*/ 167 w 169"/>
                              <a:gd name="T31" fmla="*/ 63 h 169"/>
                              <a:gd name="T32" fmla="*/ 169 w 169"/>
                              <a:gd name="T33" fmla="*/ 80 h 169"/>
                              <a:gd name="T34" fmla="*/ 164 w 169"/>
                              <a:gd name="T35" fmla="*/ 112 h 169"/>
                              <a:gd name="T36" fmla="*/ 147 w 169"/>
                              <a:gd name="T37" fmla="*/ 140 h 169"/>
                              <a:gd name="T38" fmla="*/ 121 w 169"/>
                              <a:gd name="T39" fmla="*/ 160 h 169"/>
                              <a:gd name="T40" fmla="*/ 104 w 169"/>
                              <a:gd name="T41" fmla="*/ 165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9" h="169">
                                <a:moveTo>
                                  <a:pt x="104" y="165"/>
                                </a:moveTo>
                                <a:lnTo>
                                  <a:pt x="88" y="169"/>
                                </a:lnTo>
                                <a:lnTo>
                                  <a:pt x="55" y="164"/>
                                </a:lnTo>
                                <a:lnTo>
                                  <a:pt x="27" y="148"/>
                                </a:lnTo>
                                <a:lnTo>
                                  <a:pt x="8" y="122"/>
                                </a:lnTo>
                                <a:lnTo>
                                  <a:pt x="3" y="105"/>
                                </a:lnTo>
                                <a:lnTo>
                                  <a:pt x="0" y="89"/>
                                </a:lnTo>
                                <a:lnTo>
                                  <a:pt x="5" y="57"/>
                                </a:lnTo>
                                <a:lnTo>
                                  <a:pt x="23" y="28"/>
                                </a:lnTo>
                                <a:lnTo>
                                  <a:pt x="48" y="8"/>
                                </a:lnTo>
                                <a:lnTo>
                                  <a:pt x="64" y="4"/>
                                </a:lnTo>
                                <a:lnTo>
                                  <a:pt x="82" y="0"/>
                                </a:lnTo>
                                <a:lnTo>
                                  <a:pt x="114" y="5"/>
                                </a:lnTo>
                                <a:lnTo>
                                  <a:pt x="142" y="21"/>
                                </a:lnTo>
                                <a:lnTo>
                                  <a:pt x="160" y="47"/>
                                </a:lnTo>
                                <a:lnTo>
                                  <a:pt x="167" y="63"/>
                                </a:lnTo>
                                <a:lnTo>
                                  <a:pt x="169" y="80"/>
                                </a:lnTo>
                                <a:lnTo>
                                  <a:pt x="164" y="112"/>
                                </a:lnTo>
                                <a:lnTo>
                                  <a:pt x="147" y="140"/>
                                </a:lnTo>
                                <a:lnTo>
                                  <a:pt x="121" y="160"/>
                                </a:lnTo>
                                <a:lnTo>
                                  <a:pt x="104" y="165"/>
                                </a:lnTo>
                                <a:close/>
                              </a:path>
                            </a:pathLst>
                          </a:custGeom>
                          <a:solidFill>
                            <a:srgbClr val="C93A3A"/>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41" name="Freeform 429"/>
                        <wps:cNvSpPr>
                          <a:spLocks/>
                        </wps:cNvSpPr>
                        <wps:spPr bwMode="auto">
                          <a:xfrm>
                            <a:off x="7356475" y="3178175"/>
                            <a:ext cx="87313" cy="88900"/>
                          </a:xfrm>
                          <a:custGeom>
                            <a:avLst/>
                            <a:gdLst>
                              <a:gd name="T0" fmla="*/ 5 w 164"/>
                              <a:gd name="T1" fmla="*/ 53 h 168"/>
                              <a:gd name="T2" fmla="*/ 12 w 164"/>
                              <a:gd name="T3" fmla="*/ 39 h 168"/>
                              <a:gd name="T4" fmla="*/ 35 w 164"/>
                              <a:gd name="T5" fmla="*/ 14 h 168"/>
                              <a:gd name="T6" fmla="*/ 64 w 164"/>
                              <a:gd name="T7" fmla="*/ 2 h 168"/>
                              <a:gd name="T8" fmla="*/ 96 w 164"/>
                              <a:gd name="T9" fmla="*/ 0 h 168"/>
                              <a:gd name="T10" fmla="*/ 112 w 164"/>
                              <a:gd name="T11" fmla="*/ 5 h 168"/>
                              <a:gd name="T12" fmla="*/ 128 w 164"/>
                              <a:gd name="T13" fmla="*/ 13 h 168"/>
                              <a:gd name="T14" fmla="*/ 150 w 164"/>
                              <a:gd name="T15" fmla="*/ 36 h 168"/>
                              <a:gd name="T16" fmla="*/ 164 w 164"/>
                              <a:gd name="T17" fmla="*/ 66 h 168"/>
                              <a:gd name="T18" fmla="*/ 164 w 164"/>
                              <a:gd name="T19" fmla="*/ 99 h 168"/>
                              <a:gd name="T20" fmla="*/ 159 w 164"/>
                              <a:gd name="T21" fmla="*/ 115 h 168"/>
                              <a:gd name="T22" fmla="*/ 152 w 164"/>
                              <a:gd name="T23" fmla="*/ 131 h 168"/>
                              <a:gd name="T24" fmla="*/ 129 w 164"/>
                              <a:gd name="T25" fmla="*/ 154 h 168"/>
                              <a:gd name="T26" fmla="*/ 100 w 164"/>
                              <a:gd name="T27" fmla="*/ 168 h 168"/>
                              <a:gd name="T28" fmla="*/ 68 w 164"/>
                              <a:gd name="T29" fmla="*/ 168 h 168"/>
                              <a:gd name="T30" fmla="*/ 52 w 164"/>
                              <a:gd name="T31" fmla="*/ 163 h 168"/>
                              <a:gd name="T32" fmla="*/ 36 w 164"/>
                              <a:gd name="T33" fmla="*/ 156 h 168"/>
                              <a:gd name="T34" fmla="*/ 14 w 164"/>
                              <a:gd name="T35" fmla="*/ 132 h 168"/>
                              <a:gd name="T36" fmla="*/ 0 w 164"/>
                              <a:gd name="T37" fmla="*/ 103 h 168"/>
                              <a:gd name="T38" fmla="*/ 0 w 164"/>
                              <a:gd name="T39" fmla="*/ 71 h 168"/>
                              <a:gd name="T40" fmla="*/ 5 w 164"/>
                              <a:gd name="T41" fmla="*/ 53 h 1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4" h="168">
                                <a:moveTo>
                                  <a:pt x="5" y="53"/>
                                </a:moveTo>
                                <a:lnTo>
                                  <a:pt x="12" y="39"/>
                                </a:lnTo>
                                <a:lnTo>
                                  <a:pt x="35" y="14"/>
                                </a:lnTo>
                                <a:lnTo>
                                  <a:pt x="64" y="2"/>
                                </a:lnTo>
                                <a:lnTo>
                                  <a:pt x="96" y="0"/>
                                </a:lnTo>
                                <a:lnTo>
                                  <a:pt x="112" y="5"/>
                                </a:lnTo>
                                <a:lnTo>
                                  <a:pt x="128" y="13"/>
                                </a:lnTo>
                                <a:lnTo>
                                  <a:pt x="150" y="36"/>
                                </a:lnTo>
                                <a:lnTo>
                                  <a:pt x="164" y="66"/>
                                </a:lnTo>
                                <a:lnTo>
                                  <a:pt x="164" y="99"/>
                                </a:lnTo>
                                <a:lnTo>
                                  <a:pt x="159" y="115"/>
                                </a:lnTo>
                                <a:lnTo>
                                  <a:pt x="152" y="131"/>
                                </a:lnTo>
                                <a:lnTo>
                                  <a:pt x="129" y="154"/>
                                </a:lnTo>
                                <a:lnTo>
                                  <a:pt x="100" y="168"/>
                                </a:lnTo>
                                <a:lnTo>
                                  <a:pt x="68" y="168"/>
                                </a:lnTo>
                                <a:lnTo>
                                  <a:pt x="52" y="163"/>
                                </a:lnTo>
                                <a:lnTo>
                                  <a:pt x="36" y="156"/>
                                </a:lnTo>
                                <a:lnTo>
                                  <a:pt x="14" y="132"/>
                                </a:lnTo>
                                <a:lnTo>
                                  <a:pt x="0" y="103"/>
                                </a:lnTo>
                                <a:lnTo>
                                  <a:pt x="0" y="71"/>
                                </a:lnTo>
                                <a:lnTo>
                                  <a:pt x="5" y="53"/>
                                </a:lnTo>
                                <a:close/>
                              </a:path>
                            </a:pathLst>
                          </a:custGeom>
                          <a:solidFill>
                            <a:srgbClr val="C93A3A"/>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42" name="Freeform 430"/>
                        <wps:cNvSpPr>
                          <a:spLocks/>
                        </wps:cNvSpPr>
                        <wps:spPr bwMode="auto">
                          <a:xfrm>
                            <a:off x="7780337" y="3243263"/>
                            <a:ext cx="90488" cy="88900"/>
                          </a:xfrm>
                          <a:custGeom>
                            <a:avLst/>
                            <a:gdLst>
                              <a:gd name="T0" fmla="*/ 75 w 170"/>
                              <a:gd name="T1" fmla="*/ 166 h 168"/>
                              <a:gd name="T2" fmla="*/ 58 w 170"/>
                              <a:gd name="T3" fmla="*/ 164 h 168"/>
                              <a:gd name="T4" fmla="*/ 29 w 170"/>
                              <a:gd name="T5" fmla="*/ 148 h 168"/>
                              <a:gd name="T6" fmla="*/ 10 w 170"/>
                              <a:gd name="T7" fmla="*/ 123 h 168"/>
                              <a:gd name="T8" fmla="*/ 0 w 170"/>
                              <a:gd name="T9" fmla="*/ 91 h 168"/>
                              <a:gd name="T10" fmla="*/ 1 w 170"/>
                              <a:gd name="T11" fmla="*/ 75 h 168"/>
                              <a:gd name="T12" fmla="*/ 5 w 170"/>
                              <a:gd name="T13" fmla="*/ 58 h 168"/>
                              <a:gd name="T14" fmla="*/ 21 w 170"/>
                              <a:gd name="T15" fmla="*/ 30 h 168"/>
                              <a:gd name="T16" fmla="*/ 46 w 170"/>
                              <a:gd name="T17" fmla="*/ 10 h 168"/>
                              <a:gd name="T18" fmla="*/ 77 w 170"/>
                              <a:gd name="T19" fmla="*/ 0 h 168"/>
                              <a:gd name="T20" fmla="*/ 94 w 170"/>
                              <a:gd name="T21" fmla="*/ 1 h 168"/>
                              <a:gd name="T22" fmla="*/ 112 w 170"/>
                              <a:gd name="T23" fmla="*/ 5 h 168"/>
                              <a:gd name="T24" fmla="*/ 140 w 170"/>
                              <a:gd name="T25" fmla="*/ 21 h 168"/>
                              <a:gd name="T26" fmla="*/ 161 w 170"/>
                              <a:gd name="T27" fmla="*/ 46 h 168"/>
                              <a:gd name="T28" fmla="*/ 170 w 170"/>
                              <a:gd name="T29" fmla="*/ 76 h 168"/>
                              <a:gd name="T30" fmla="*/ 168 w 170"/>
                              <a:gd name="T31" fmla="*/ 94 h 168"/>
                              <a:gd name="T32" fmla="*/ 165 w 170"/>
                              <a:gd name="T33" fmla="*/ 110 h 168"/>
                              <a:gd name="T34" fmla="*/ 149 w 170"/>
                              <a:gd name="T35" fmla="*/ 138 h 168"/>
                              <a:gd name="T36" fmla="*/ 123 w 170"/>
                              <a:gd name="T37" fmla="*/ 158 h 168"/>
                              <a:gd name="T38" fmla="*/ 92 w 170"/>
                              <a:gd name="T39" fmla="*/ 168 h 168"/>
                              <a:gd name="T40" fmla="*/ 75 w 170"/>
                              <a:gd name="T41" fmla="*/ 166 h 1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70" h="168">
                                <a:moveTo>
                                  <a:pt x="75" y="166"/>
                                </a:moveTo>
                                <a:lnTo>
                                  <a:pt x="58" y="164"/>
                                </a:lnTo>
                                <a:lnTo>
                                  <a:pt x="29" y="148"/>
                                </a:lnTo>
                                <a:lnTo>
                                  <a:pt x="10" y="123"/>
                                </a:lnTo>
                                <a:lnTo>
                                  <a:pt x="0" y="91"/>
                                </a:lnTo>
                                <a:lnTo>
                                  <a:pt x="1" y="75"/>
                                </a:lnTo>
                                <a:lnTo>
                                  <a:pt x="5" y="58"/>
                                </a:lnTo>
                                <a:lnTo>
                                  <a:pt x="21" y="30"/>
                                </a:lnTo>
                                <a:lnTo>
                                  <a:pt x="46" y="10"/>
                                </a:lnTo>
                                <a:lnTo>
                                  <a:pt x="77" y="0"/>
                                </a:lnTo>
                                <a:lnTo>
                                  <a:pt x="94" y="1"/>
                                </a:lnTo>
                                <a:lnTo>
                                  <a:pt x="112" y="5"/>
                                </a:lnTo>
                                <a:lnTo>
                                  <a:pt x="140" y="21"/>
                                </a:lnTo>
                                <a:lnTo>
                                  <a:pt x="161" y="46"/>
                                </a:lnTo>
                                <a:lnTo>
                                  <a:pt x="170" y="76"/>
                                </a:lnTo>
                                <a:lnTo>
                                  <a:pt x="168" y="94"/>
                                </a:lnTo>
                                <a:lnTo>
                                  <a:pt x="165" y="110"/>
                                </a:lnTo>
                                <a:lnTo>
                                  <a:pt x="149" y="138"/>
                                </a:lnTo>
                                <a:lnTo>
                                  <a:pt x="123" y="158"/>
                                </a:lnTo>
                                <a:lnTo>
                                  <a:pt x="92" y="168"/>
                                </a:lnTo>
                                <a:lnTo>
                                  <a:pt x="75" y="166"/>
                                </a:lnTo>
                                <a:close/>
                              </a:path>
                            </a:pathLst>
                          </a:custGeom>
                          <a:solidFill>
                            <a:srgbClr val="C93A3A"/>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43" name="Freeform 431"/>
                        <wps:cNvSpPr>
                          <a:spLocks/>
                        </wps:cNvSpPr>
                        <wps:spPr bwMode="auto">
                          <a:xfrm>
                            <a:off x="7443787" y="3262313"/>
                            <a:ext cx="87313" cy="88900"/>
                          </a:xfrm>
                          <a:custGeom>
                            <a:avLst/>
                            <a:gdLst>
                              <a:gd name="T0" fmla="*/ 1 w 166"/>
                              <a:gd name="T1" fmla="*/ 76 h 169"/>
                              <a:gd name="T2" fmla="*/ 4 w 166"/>
                              <a:gd name="T3" fmla="*/ 59 h 169"/>
                              <a:gd name="T4" fmla="*/ 19 w 166"/>
                              <a:gd name="T5" fmla="*/ 31 h 169"/>
                              <a:gd name="T6" fmla="*/ 43 w 166"/>
                              <a:gd name="T7" fmla="*/ 10 h 169"/>
                              <a:gd name="T8" fmla="*/ 74 w 166"/>
                              <a:gd name="T9" fmla="*/ 0 h 169"/>
                              <a:gd name="T10" fmla="*/ 91 w 166"/>
                              <a:gd name="T11" fmla="*/ 0 h 169"/>
                              <a:gd name="T12" fmla="*/ 107 w 166"/>
                              <a:gd name="T13" fmla="*/ 2 h 169"/>
                              <a:gd name="T14" fmla="*/ 137 w 166"/>
                              <a:gd name="T15" fmla="*/ 18 h 169"/>
                              <a:gd name="T16" fmla="*/ 157 w 166"/>
                              <a:gd name="T17" fmla="*/ 43 h 169"/>
                              <a:gd name="T18" fmla="*/ 166 w 166"/>
                              <a:gd name="T19" fmla="*/ 75 h 169"/>
                              <a:gd name="T20" fmla="*/ 166 w 166"/>
                              <a:gd name="T21" fmla="*/ 92 h 169"/>
                              <a:gd name="T22" fmla="*/ 164 w 166"/>
                              <a:gd name="T23" fmla="*/ 109 h 169"/>
                              <a:gd name="T24" fmla="*/ 149 w 166"/>
                              <a:gd name="T25" fmla="*/ 138 h 169"/>
                              <a:gd name="T26" fmla="*/ 125 w 166"/>
                              <a:gd name="T27" fmla="*/ 159 h 169"/>
                              <a:gd name="T28" fmla="*/ 94 w 166"/>
                              <a:gd name="T29" fmla="*/ 169 h 169"/>
                              <a:gd name="T30" fmla="*/ 76 w 166"/>
                              <a:gd name="T31" fmla="*/ 167 h 169"/>
                              <a:gd name="T32" fmla="*/ 60 w 166"/>
                              <a:gd name="T33" fmla="*/ 165 h 169"/>
                              <a:gd name="T34" fmla="*/ 31 w 166"/>
                              <a:gd name="T35" fmla="*/ 150 h 169"/>
                              <a:gd name="T36" fmla="*/ 11 w 166"/>
                              <a:gd name="T37" fmla="*/ 124 h 169"/>
                              <a:gd name="T38" fmla="*/ 0 w 166"/>
                              <a:gd name="T39" fmla="*/ 93 h 169"/>
                              <a:gd name="T40" fmla="*/ 1 w 166"/>
                              <a:gd name="T41" fmla="*/ 76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6" h="169">
                                <a:moveTo>
                                  <a:pt x="1" y="76"/>
                                </a:moveTo>
                                <a:lnTo>
                                  <a:pt x="4" y="59"/>
                                </a:lnTo>
                                <a:lnTo>
                                  <a:pt x="19" y="31"/>
                                </a:lnTo>
                                <a:lnTo>
                                  <a:pt x="43" y="10"/>
                                </a:lnTo>
                                <a:lnTo>
                                  <a:pt x="74" y="0"/>
                                </a:lnTo>
                                <a:lnTo>
                                  <a:pt x="91" y="0"/>
                                </a:lnTo>
                                <a:lnTo>
                                  <a:pt x="107" y="2"/>
                                </a:lnTo>
                                <a:lnTo>
                                  <a:pt x="137" y="18"/>
                                </a:lnTo>
                                <a:lnTo>
                                  <a:pt x="157" y="43"/>
                                </a:lnTo>
                                <a:lnTo>
                                  <a:pt x="166" y="75"/>
                                </a:lnTo>
                                <a:lnTo>
                                  <a:pt x="166" y="92"/>
                                </a:lnTo>
                                <a:lnTo>
                                  <a:pt x="164" y="109"/>
                                </a:lnTo>
                                <a:lnTo>
                                  <a:pt x="149" y="138"/>
                                </a:lnTo>
                                <a:lnTo>
                                  <a:pt x="125" y="159"/>
                                </a:lnTo>
                                <a:lnTo>
                                  <a:pt x="94" y="169"/>
                                </a:lnTo>
                                <a:lnTo>
                                  <a:pt x="76" y="167"/>
                                </a:lnTo>
                                <a:lnTo>
                                  <a:pt x="60" y="165"/>
                                </a:lnTo>
                                <a:lnTo>
                                  <a:pt x="31" y="150"/>
                                </a:lnTo>
                                <a:lnTo>
                                  <a:pt x="11" y="124"/>
                                </a:lnTo>
                                <a:lnTo>
                                  <a:pt x="0" y="93"/>
                                </a:lnTo>
                                <a:lnTo>
                                  <a:pt x="1" y="76"/>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44" name="Freeform 432"/>
                        <wps:cNvSpPr>
                          <a:spLocks/>
                        </wps:cNvSpPr>
                        <wps:spPr bwMode="auto">
                          <a:xfrm>
                            <a:off x="7670800" y="2736850"/>
                            <a:ext cx="88900" cy="88900"/>
                          </a:xfrm>
                          <a:custGeom>
                            <a:avLst/>
                            <a:gdLst>
                              <a:gd name="T0" fmla="*/ 166 w 167"/>
                              <a:gd name="T1" fmla="*/ 71 h 169"/>
                              <a:gd name="T2" fmla="*/ 167 w 167"/>
                              <a:gd name="T3" fmla="*/ 88 h 169"/>
                              <a:gd name="T4" fmla="*/ 161 w 167"/>
                              <a:gd name="T5" fmla="*/ 120 h 169"/>
                              <a:gd name="T6" fmla="*/ 143 w 167"/>
                              <a:gd name="T7" fmla="*/ 146 h 169"/>
                              <a:gd name="T8" fmla="*/ 116 w 167"/>
                              <a:gd name="T9" fmla="*/ 163 h 169"/>
                              <a:gd name="T10" fmla="*/ 100 w 167"/>
                              <a:gd name="T11" fmla="*/ 168 h 169"/>
                              <a:gd name="T12" fmla="*/ 82 w 167"/>
                              <a:gd name="T13" fmla="*/ 169 h 169"/>
                              <a:gd name="T14" fmla="*/ 50 w 167"/>
                              <a:gd name="T15" fmla="*/ 162 h 169"/>
                              <a:gd name="T16" fmla="*/ 25 w 167"/>
                              <a:gd name="T17" fmla="*/ 143 h 169"/>
                              <a:gd name="T18" fmla="*/ 6 w 167"/>
                              <a:gd name="T19" fmla="*/ 116 h 169"/>
                              <a:gd name="T20" fmla="*/ 2 w 167"/>
                              <a:gd name="T21" fmla="*/ 99 h 169"/>
                              <a:gd name="T22" fmla="*/ 0 w 167"/>
                              <a:gd name="T23" fmla="*/ 82 h 169"/>
                              <a:gd name="T24" fmla="*/ 7 w 167"/>
                              <a:gd name="T25" fmla="*/ 50 h 169"/>
                              <a:gd name="T26" fmla="*/ 25 w 167"/>
                              <a:gd name="T27" fmla="*/ 24 h 169"/>
                              <a:gd name="T28" fmla="*/ 52 w 167"/>
                              <a:gd name="T29" fmla="*/ 5 h 169"/>
                              <a:gd name="T30" fmla="*/ 69 w 167"/>
                              <a:gd name="T31" fmla="*/ 2 h 169"/>
                              <a:gd name="T32" fmla="*/ 85 w 167"/>
                              <a:gd name="T33" fmla="*/ 0 h 169"/>
                              <a:gd name="T34" fmla="*/ 117 w 167"/>
                              <a:gd name="T35" fmla="*/ 8 h 169"/>
                              <a:gd name="T36" fmla="*/ 144 w 167"/>
                              <a:gd name="T37" fmla="*/ 26 h 169"/>
                              <a:gd name="T38" fmla="*/ 161 w 167"/>
                              <a:gd name="T39" fmla="*/ 53 h 169"/>
                              <a:gd name="T40" fmla="*/ 166 w 167"/>
                              <a:gd name="T41" fmla="*/ 71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7" h="169">
                                <a:moveTo>
                                  <a:pt x="166" y="71"/>
                                </a:moveTo>
                                <a:lnTo>
                                  <a:pt x="167" y="88"/>
                                </a:lnTo>
                                <a:lnTo>
                                  <a:pt x="161" y="120"/>
                                </a:lnTo>
                                <a:lnTo>
                                  <a:pt x="143" y="146"/>
                                </a:lnTo>
                                <a:lnTo>
                                  <a:pt x="116" y="163"/>
                                </a:lnTo>
                                <a:lnTo>
                                  <a:pt x="100" y="168"/>
                                </a:lnTo>
                                <a:lnTo>
                                  <a:pt x="82" y="169"/>
                                </a:lnTo>
                                <a:lnTo>
                                  <a:pt x="50" y="162"/>
                                </a:lnTo>
                                <a:lnTo>
                                  <a:pt x="25" y="143"/>
                                </a:lnTo>
                                <a:lnTo>
                                  <a:pt x="6" y="116"/>
                                </a:lnTo>
                                <a:lnTo>
                                  <a:pt x="2" y="99"/>
                                </a:lnTo>
                                <a:lnTo>
                                  <a:pt x="0" y="82"/>
                                </a:lnTo>
                                <a:lnTo>
                                  <a:pt x="7" y="50"/>
                                </a:lnTo>
                                <a:lnTo>
                                  <a:pt x="25" y="24"/>
                                </a:lnTo>
                                <a:lnTo>
                                  <a:pt x="52" y="5"/>
                                </a:lnTo>
                                <a:lnTo>
                                  <a:pt x="69" y="2"/>
                                </a:lnTo>
                                <a:lnTo>
                                  <a:pt x="85" y="0"/>
                                </a:lnTo>
                                <a:lnTo>
                                  <a:pt x="117" y="8"/>
                                </a:lnTo>
                                <a:lnTo>
                                  <a:pt x="144" y="26"/>
                                </a:lnTo>
                                <a:lnTo>
                                  <a:pt x="161" y="53"/>
                                </a:lnTo>
                                <a:lnTo>
                                  <a:pt x="166" y="71"/>
                                </a:lnTo>
                                <a:close/>
                              </a:path>
                            </a:pathLst>
                          </a:custGeom>
                          <a:solidFill>
                            <a:srgbClr val="C93A3A"/>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45" name="Freeform 433"/>
                        <wps:cNvSpPr>
                          <a:spLocks/>
                        </wps:cNvSpPr>
                        <wps:spPr bwMode="auto">
                          <a:xfrm>
                            <a:off x="7823200" y="2847975"/>
                            <a:ext cx="88900" cy="90488"/>
                          </a:xfrm>
                          <a:custGeom>
                            <a:avLst/>
                            <a:gdLst>
                              <a:gd name="T0" fmla="*/ 165 w 167"/>
                              <a:gd name="T1" fmla="*/ 102 h 170"/>
                              <a:gd name="T2" fmla="*/ 160 w 167"/>
                              <a:gd name="T3" fmla="*/ 120 h 170"/>
                              <a:gd name="T4" fmla="*/ 142 w 167"/>
                              <a:gd name="T5" fmla="*/ 147 h 170"/>
                              <a:gd name="T6" fmla="*/ 116 w 167"/>
                              <a:gd name="T7" fmla="*/ 164 h 170"/>
                              <a:gd name="T8" fmla="*/ 84 w 167"/>
                              <a:gd name="T9" fmla="*/ 170 h 170"/>
                              <a:gd name="T10" fmla="*/ 66 w 167"/>
                              <a:gd name="T11" fmla="*/ 168 h 170"/>
                              <a:gd name="T12" fmla="*/ 50 w 167"/>
                              <a:gd name="T13" fmla="*/ 163 h 170"/>
                              <a:gd name="T14" fmla="*/ 23 w 167"/>
                              <a:gd name="T15" fmla="*/ 144 h 170"/>
                              <a:gd name="T16" fmla="*/ 6 w 167"/>
                              <a:gd name="T17" fmla="*/ 117 h 170"/>
                              <a:gd name="T18" fmla="*/ 0 w 167"/>
                              <a:gd name="T19" fmla="*/ 84 h 170"/>
                              <a:gd name="T20" fmla="*/ 2 w 167"/>
                              <a:gd name="T21" fmla="*/ 68 h 170"/>
                              <a:gd name="T22" fmla="*/ 7 w 167"/>
                              <a:gd name="T23" fmla="*/ 51 h 170"/>
                              <a:gd name="T24" fmla="*/ 26 w 167"/>
                              <a:gd name="T25" fmla="*/ 23 h 170"/>
                              <a:gd name="T26" fmla="*/ 52 w 167"/>
                              <a:gd name="T27" fmla="*/ 6 h 170"/>
                              <a:gd name="T28" fmla="*/ 84 w 167"/>
                              <a:gd name="T29" fmla="*/ 0 h 170"/>
                              <a:gd name="T30" fmla="*/ 101 w 167"/>
                              <a:gd name="T31" fmla="*/ 3 h 170"/>
                              <a:gd name="T32" fmla="*/ 117 w 167"/>
                              <a:gd name="T33" fmla="*/ 7 h 170"/>
                              <a:gd name="T34" fmla="*/ 144 w 167"/>
                              <a:gd name="T35" fmla="*/ 26 h 170"/>
                              <a:gd name="T36" fmla="*/ 161 w 167"/>
                              <a:gd name="T37" fmla="*/ 53 h 170"/>
                              <a:gd name="T38" fmla="*/ 167 w 167"/>
                              <a:gd name="T39" fmla="*/ 85 h 170"/>
                              <a:gd name="T40" fmla="*/ 165 w 167"/>
                              <a:gd name="T41" fmla="*/ 102 h 1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7" h="170">
                                <a:moveTo>
                                  <a:pt x="165" y="102"/>
                                </a:moveTo>
                                <a:lnTo>
                                  <a:pt x="160" y="120"/>
                                </a:lnTo>
                                <a:lnTo>
                                  <a:pt x="142" y="147"/>
                                </a:lnTo>
                                <a:lnTo>
                                  <a:pt x="116" y="164"/>
                                </a:lnTo>
                                <a:lnTo>
                                  <a:pt x="84" y="170"/>
                                </a:lnTo>
                                <a:lnTo>
                                  <a:pt x="66" y="168"/>
                                </a:lnTo>
                                <a:lnTo>
                                  <a:pt x="50" y="163"/>
                                </a:lnTo>
                                <a:lnTo>
                                  <a:pt x="23" y="144"/>
                                </a:lnTo>
                                <a:lnTo>
                                  <a:pt x="6" y="117"/>
                                </a:lnTo>
                                <a:lnTo>
                                  <a:pt x="0" y="84"/>
                                </a:lnTo>
                                <a:lnTo>
                                  <a:pt x="2" y="68"/>
                                </a:lnTo>
                                <a:lnTo>
                                  <a:pt x="7" y="51"/>
                                </a:lnTo>
                                <a:lnTo>
                                  <a:pt x="26" y="23"/>
                                </a:lnTo>
                                <a:lnTo>
                                  <a:pt x="52" y="6"/>
                                </a:lnTo>
                                <a:lnTo>
                                  <a:pt x="84" y="0"/>
                                </a:lnTo>
                                <a:lnTo>
                                  <a:pt x="101" y="3"/>
                                </a:lnTo>
                                <a:lnTo>
                                  <a:pt x="117" y="7"/>
                                </a:lnTo>
                                <a:lnTo>
                                  <a:pt x="144" y="26"/>
                                </a:lnTo>
                                <a:lnTo>
                                  <a:pt x="161" y="53"/>
                                </a:lnTo>
                                <a:lnTo>
                                  <a:pt x="167" y="85"/>
                                </a:lnTo>
                                <a:lnTo>
                                  <a:pt x="165" y="102"/>
                                </a:lnTo>
                                <a:close/>
                              </a:path>
                            </a:pathLst>
                          </a:custGeom>
                          <a:solidFill>
                            <a:srgbClr val="C93A3A"/>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46" name="Freeform 434"/>
                        <wps:cNvSpPr>
                          <a:spLocks/>
                        </wps:cNvSpPr>
                        <wps:spPr bwMode="auto">
                          <a:xfrm>
                            <a:off x="6783387" y="3509963"/>
                            <a:ext cx="88900" cy="88900"/>
                          </a:xfrm>
                          <a:custGeom>
                            <a:avLst/>
                            <a:gdLst>
                              <a:gd name="T0" fmla="*/ 38 w 170"/>
                              <a:gd name="T1" fmla="*/ 152 h 166"/>
                              <a:gd name="T2" fmla="*/ 25 w 170"/>
                              <a:gd name="T3" fmla="*/ 141 h 166"/>
                              <a:gd name="T4" fmla="*/ 6 w 170"/>
                              <a:gd name="T5" fmla="*/ 114 h 166"/>
                              <a:gd name="T6" fmla="*/ 0 w 170"/>
                              <a:gd name="T7" fmla="*/ 83 h 166"/>
                              <a:gd name="T8" fmla="*/ 6 w 170"/>
                              <a:gd name="T9" fmla="*/ 51 h 166"/>
                              <a:gd name="T10" fmla="*/ 16 w 170"/>
                              <a:gd name="T11" fmla="*/ 36 h 166"/>
                              <a:gd name="T12" fmla="*/ 26 w 170"/>
                              <a:gd name="T13" fmla="*/ 22 h 166"/>
                              <a:gd name="T14" fmla="*/ 54 w 170"/>
                              <a:gd name="T15" fmla="*/ 5 h 166"/>
                              <a:gd name="T16" fmla="*/ 85 w 170"/>
                              <a:gd name="T17" fmla="*/ 0 h 166"/>
                              <a:gd name="T18" fmla="*/ 118 w 170"/>
                              <a:gd name="T19" fmla="*/ 6 h 166"/>
                              <a:gd name="T20" fmla="*/ 133 w 170"/>
                              <a:gd name="T21" fmla="*/ 15 h 166"/>
                              <a:gd name="T22" fmla="*/ 147 w 170"/>
                              <a:gd name="T23" fmla="*/ 26 h 166"/>
                              <a:gd name="T24" fmla="*/ 164 w 170"/>
                              <a:gd name="T25" fmla="*/ 53 h 166"/>
                              <a:gd name="T26" fmla="*/ 170 w 170"/>
                              <a:gd name="T27" fmla="*/ 84 h 166"/>
                              <a:gd name="T28" fmla="*/ 164 w 170"/>
                              <a:gd name="T29" fmla="*/ 116 h 166"/>
                              <a:gd name="T30" fmla="*/ 155 w 170"/>
                              <a:gd name="T31" fmla="*/ 131 h 166"/>
                              <a:gd name="T32" fmla="*/ 144 w 170"/>
                              <a:gd name="T33" fmla="*/ 144 h 166"/>
                              <a:gd name="T34" fmla="*/ 117 w 170"/>
                              <a:gd name="T35" fmla="*/ 162 h 166"/>
                              <a:gd name="T36" fmla="*/ 85 w 170"/>
                              <a:gd name="T37" fmla="*/ 166 h 166"/>
                              <a:gd name="T38" fmla="*/ 53 w 170"/>
                              <a:gd name="T39" fmla="*/ 160 h 166"/>
                              <a:gd name="T40" fmla="*/ 38 w 170"/>
                              <a:gd name="T41" fmla="*/ 152 h 1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70" h="166">
                                <a:moveTo>
                                  <a:pt x="38" y="152"/>
                                </a:moveTo>
                                <a:lnTo>
                                  <a:pt x="25" y="141"/>
                                </a:lnTo>
                                <a:lnTo>
                                  <a:pt x="6" y="114"/>
                                </a:lnTo>
                                <a:lnTo>
                                  <a:pt x="0" y="83"/>
                                </a:lnTo>
                                <a:lnTo>
                                  <a:pt x="6" y="51"/>
                                </a:lnTo>
                                <a:lnTo>
                                  <a:pt x="16" y="36"/>
                                </a:lnTo>
                                <a:lnTo>
                                  <a:pt x="26" y="22"/>
                                </a:lnTo>
                                <a:lnTo>
                                  <a:pt x="54" y="5"/>
                                </a:lnTo>
                                <a:lnTo>
                                  <a:pt x="85" y="0"/>
                                </a:lnTo>
                                <a:lnTo>
                                  <a:pt x="118" y="6"/>
                                </a:lnTo>
                                <a:lnTo>
                                  <a:pt x="133" y="15"/>
                                </a:lnTo>
                                <a:lnTo>
                                  <a:pt x="147" y="26"/>
                                </a:lnTo>
                                <a:lnTo>
                                  <a:pt x="164" y="53"/>
                                </a:lnTo>
                                <a:lnTo>
                                  <a:pt x="170" y="84"/>
                                </a:lnTo>
                                <a:lnTo>
                                  <a:pt x="164" y="116"/>
                                </a:lnTo>
                                <a:lnTo>
                                  <a:pt x="155" y="131"/>
                                </a:lnTo>
                                <a:lnTo>
                                  <a:pt x="144" y="144"/>
                                </a:lnTo>
                                <a:lnTo>
                                  <a:pt x="117" y="162"/>
                                </a:lnTo>
                                <a:lnTo>
                                  <a:pt x="85" y="166"/>
                                </a:lnTo>
                                <a:lnTo>
                                  <a:pt x="53" y="160"/>
                                </a:lnTo>
                                <a:lnTo>
                                  <a:pt x="38" y="152"/>
                                </a:lnTo>
                                <a:close/>
                              </a:path>
                            </a:pathLst>
                          </a:custGeom>
                          <a:solidFill>
                            <a:srgbClr val="C93A3A"/>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47" name="Freeform 435"/>
                        <wps:cNvSpPr>
                          <a:spLocks/>
                        </wps:cNvSpPr>
                        <wps:spPr bwMode="auto">
                          <a:xfrm>
                            <a:off x="6581775" y="3490913"/>
                            <a:ext cx="88900" cy="88900"/>
                          </a:xfrm>
                          <a:custGeom>
                            <a:avLst/>
                            <a:gdLst>
                              <a:gd name="T0" fmla="*/ 0 w 166"/>
                              <a:gd name="T1" fmla="*/ 77 h 169"/>
                              <a:gd name="T2" fmla="*/ 2 w 166"/>
                              <a:gd name="T3" fmla="*/ 61 h 169"/>
                              <a:gd name="T4" fmla="*/ 18 w 166"/>
                              <a:gd name="T5" fmla="*/ 31 h 169"/>
                              <a:gd name="T6" fmla="*/ 42 w 166"/>
                              <a:gd name="T7" fmla="*/ 10 h 169"/>
                              <a:gd name="T8" fmla="*/ 73 w 166"/>
                              <a:gd name="T9" fmla="*/ 0 h 169"/>
                              <a:gd name="T10" fmla="*/ 90 w 166"/>
                              <a:gd name="T11" fmla="*/ 2 h 169"/>
                              <a:gd name="T12" fmla="*/ 107 w 166"/>
                              <a:gd name="T13" fmla="*/ 4 h 169"/>
                              <a:gd name="T14" fmla="*/ 135 w 166"/>
                              <a:gd name="T15" fmla="*/ 20 h 169"/>
                              <a:gd name="T16" fmla="*/ 156 w 166"/>
                              <a:gd name="T17" fmla="*/ 45 h 169"/>
                              <a:gd name="T18" fmla="*/ 166 w 166"/>
                              <a:gd name="T19" fmla="*/ 75 h 169"/>
                              <a:gd name="T20" fmla="*/ 166 w 166"/>
                              <a:gd name="T21" fmla="*/ 93 h 169"/>
                              <a:gd name="T22" fmla="*/ 164 w 166"/>
                              <a:gd name="T23" fmla="*/ 110 h 169"/>
                              <a:gd name="T24" fmla="*/ 148 w 166"/>
                              <a:gd name="T25" fmla="*/ 138 h 169"/>
                              <a:gd name="T26" fmla="*/ 124 w 166"/>
                              <a:gd name="T27" fmla="*/ 159 h 169"/>
                              <a:gd name="T28" fmla="*/ 94 w 166"/>
                              <a:gd name="T29" fmla="*/ 169 h 169"/>
                              <a:gd name="T30" fmla="*/ 76 w 166"/>
                              <a:gd name="T31" fmla="*/ 169 h 169"/>
                              <a:gd name="T32" fmla="*/ 59 w 166"/>
                              <a:gd name="T33" fmla="*/ 167 h 169"/>
                              <a:gd name="T34" fmla="*/ 31 w 166"/>
                              <a:gd name="T35" fmla="*/ 151 h 169"/>
                              <a:gd name="T36" fmla="*/ 10 w 166"/>
                              <a:gd name="T37" fmla="*/ 126 h 169"/>
                              <a:gd name="T38" fmla="*/ 0 w 166"/>
                              <a:gd name="T39" fmla="*/ 94 h 169"/>
                              <a:gd name="T40" fmla="*/ 0 w 166"/>
                              <a:gd name="T41" fmla="*/ 77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6" h="169">
                                <a:moveTo>
                                  <a:pt x="0" y="77"/>
                                </a:moveTo>
                                <a:lnTo>
                                  <a:pt x="2" y="61"/>
                                </a:lnTo>
                                <a:lnTo>
                                  <a:pt x="18" y="31"/>
                                </a:lnTo>
                                <a:lnTo>
                                  <a:pt x="42" y="10"/>
                                </a:lnTo>
                                <a:lnTo>
                                  <a:pt x="73" y="0"/>
                                </a:lnTo>
                                <a:lnTo>
                                  <a:pt x="90" y="2"/>
                                </a:lnTo>
                                <a:lnTo>
                                  <a:pt x="107" y="4"/>
                                </a:lnTo>
                                <a:lnTo>
                                  <a:pt x="135" y="20"/>
                                </a:lnTo>
                                <a:lnTo>
                                  <a:pt x="156" y="45"/>
                                </a:lnTo>
                                <a:lnTo>
                                  <a:pt x="166" y="75"/>
                                </a:lnTo>
                                <a:lnTo>
                                  <a:pt x="166" y="93"/>
                                </a:lnTo>
                                <a:lnTo>
                                  <a:pt x="164" y="110"/>
                                </a:lnTo>
                                <a:lnTo>
                                  <a:pt x="148" y="138"/>
                                </a:lnTo>
                                <a:lnTo>
                                  <a:pt x="124" y="159"/>
                                </a:lnTo>
                                <a:lnTo>
                                  <a:pt x="94" y="169"/>
                                </a:lnTo>
                                <a:lnTo>
                                  <a:pt x="76" y="169"/>
                                </a:lnTo>
                                <a:lnTo>
                                  <a:pt x="59" y="167"/>
                                </a:lnTo>
                                <a:lnTo>
                                  <a:pt x="31" y="151"/>
                                </a:lnTo>
                                <a:lnTo>
                                  <a:pt x="10" y="126"/>
                                </a:lnTo>
                                <a:lnTo>
                                  <a:pt x="0" y="94"/>
                                </a:lnTo>
                                <a:lnTo>
                                  <a:pt x="0" y="77"/>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48" name="Freeform 436"/>
                        <wps:cNvSpPr>
                          <a:spLocks/>
                        </wps:cNvSpPr>
                        <wps:spPr bwMode="auto">
                          <a:xfrm>
                            <a:off x="6697662" y="3133725"/>
                            <a:ext cx="90488" cy="88900"/>
                          </a:xfrm>
                          <a:custGeom>
                            <a:avLst/>
                            <a:gdLst>
                              <a:gd name="T0" fmla="*/ 155 w 170"/>
                              <a:gd name="T1" fmla="*/ 38 h 168"/>
                              <a:gd name="T2" fmla="*/ 164 w 170"/>
                              <a:gd name="T3" fmla="*/ 53 h 168"/>
                              <a:gd name="T4" fmla="*/ 170 w 170"/>
                              <a:gd name="T5" fmla="*/ 85 h 168"/>
                              <a:gd name="T6" fmla="*/ 164 w 170"/>
                              <a:gd name="T7" fmla="*/ 117 h 168"/>
                              <a:gd name="T8" fmla="*/ 145 w 170"/>
                              <a:gd name="T9" fmla="*/ 144 h 168"/>
                              <a:gd name="T10" fmla="*/ 132 w 170"/>
                              <a:gd name="T11" fmla="*/ 154 h 168"/>
                              <a:gd name="T12" fmla="*/ 117 w 170"/>
                              <a:gd name="T13" fmla="*/ 163 h 168"/>
                              <a:gd name="T14" fmla="*/ 85 w 170"/>
                              <a:gd name="T15" fmla="*/ 168 h 168"/>
                              <a:gd name="T16" fmla="*/ 53 w 170"/>
                              <a:gd name="T17" fmla="*/ 162 h 168"/>
                              <a:gd name="T18" fmla="*/ 26 w 170"/>
                              <a:gd name="T19" fmla="*/ 143 h 168"/>
                              <a:gd name="T20" fmla="*/ 15 w 170"/>
                              <a:gd name="T21" fmla="*/ 130 h 168"/>
                              <a:gd name="T22" fmla="*/ 6 w 170"/>
                              <a:gd name="T23" fmla="*/ 115 h 168"/>
                              <a:gd name="T24" fmla="*/ 0 w 170"/>
                              <a:gd name="T25" fmla="*/ 83 h 168"/>
                              <a:gd name="T26" fmla="*/ 7 w 170"/>
                              <a:gd name="T27" fmla="*/ 51 h 168"/>
                              <a:gd name="T28" fmla="*/ 25 w 170"/>
                              <a:gd name="T29" fmla="*/ 24 h 168"/>
                              <a:gd name="T30" fmla="*/ 38 w 170"/>
                              <a:gd name="T31" fmla="*/ 14 h 168"/>
                              <a:gd name="T32" fmla="*/ 53 w 170"/>
                              <a:gd name="T33" fmla="*/ 5 h 168"/>
                              <a:gd name="T34" fmla="*/ 85 w 170"/>
                              <a:gd name="T35" fmla="*/ 0 h 168"/>
                              <a:gd name="T36" fmla="*/ 117 w 170"/>
                              <a:gd name="T37" fmla="*/ 6 h 168"/>
                              <a:gd name="T38" fmla="*/ 144 w 170"/>
                              <a:gd name="T39" fmla="*/ 25 h 168"/>
                              <a:gd name="T40" fmla="*/ 155 w 170"/>
                              <a:gd name="T41" fmla="*/ 38 h 1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70" h="168">
                                <a:moveTo>
                                  <a:pt x="155" y="38"/>
                                </a:moveTo>
                                <a:lnTo>
                                  <a:pt x="164" y="53"/>
                                </a:lnTo>
                                <a:lnTo>
                                  <a:pt x="170" y="85"/>
                                </a:lnTo>
                                <a:lnTo>
                                  <a:pt x="164" y="117"/>
                                </a:lnTo>
                                <a:lnTo>
                                  <a:pt x="145" y="144"/>
                                </a:lnTo>
                                <a:lnTo>
                                  <a:pt x="132" y="154"/>
                                </a:lnTo>
                                <a:lnTo>
                                  <a:pt x="117" y="163"/>
                                </a:lnTo>
                                <a:lnTo>
                                  <a:pt x="85" y="168"/>
                                </a:lnTo>
                                <a:lnTo>
                                  <a:pt x="53" y="162"/>
                                </a:lnTo>
                                <a:lnTo>
                                  <a:pt x="26" y="143"/>
                                </a:lnTo>
                                <a:lnTo>
                                  <a:pt x="15" y="130"/>
                                </a:lnTo>
                                <a:lnTo>
                                  <a:pt x="6" y="115"/>
                                </a:lnTo>
                                <a:lnTo>
                                  <a:pt x="0" y="83"/>
                                </a:lnTo>
                                <a:lnTo>
                                  <a:pt x="7" y="51"/>
                                </a:lnTo>
                                <a:lnTo>
                                  <a:pt x="25" y="24"/>
                                </a:lnTo>
                                <a:lnTo>
                                  <a:pt x="38" y="14"/>
                                </a:lnTo>
                                <a:lnTo>
                                  <a:pt x="53" y="5"/>
                                </a:lnTo>
                                <a:lnTo>
                                  <a:pt x="85" y="0"/>
                                </a:lnTo>
                                <a:lnTo>
                                  <a:pt x="117" y="6"/>
                                </a:lnTo>
                                <a:lnTo>
                                  <a:pt x="144" y="25"/>
                                </a:lnTo>
                                <a:lnTo>
                                  <a:pt x="155" y="38"/>
                                </a:lnTo>
                                <a:close/>
                              </a:path>
                            </a:pathLst>
                          </a:custGeom>
                          <a:solidFill>
                            <a:srgbClr val="C93A3A"/>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49" name="Freeform 437"/>
                        <wps:cNvSpPr>
                          <a:spLocks/>
                        </wps:cNvSpPr>
                        <wps:spPr bwMode="auto">
                          <a:xfrm>
                            <a:off x="6851650" y="3190875"/>
                            <a:ext cx="88900" cy="90488"/>
                          </a:xfrm>
                          <a:custGeom>
                            <a:avLst/>
                            <a:gdLst>
                              <a:gd name="T0" fmla="*/ 165 w 167"/>
                              <a:gd name="T1" fmla="*/ 102 h 170"/>
                              <a:gd name="T2" fmla="*/ 160 w 167"/>
                              <a:gd name="T3" fmla="*/ 119 h 170"/>
                              <a:gd name="T4" fmla="*/ 141 w 167"/>
                              <a:gd name="T5" fmla="*/ 146 h 170"/>
                              <a:gd name="T6" fmla="*/ 114 w 167"/>
                              <a:gd name="T7" fmla="*/ 164 h 170"/>
                              <a:gd name="T8" fmla="*/ 83 w 167"/>
                              <a:gd name="T9" fmla="*/ 170 h 170"/>
                              <a:gd name="T10" fmla="*/ 66 w 167"/>
                              <a:gd name="T11" fmla="*/ 167 h 170"/>
                              <a:gd name="T12" fmla="*/ 50 w 167"/>
                              <a:gd name="T13" fmla="*/ 162 h 170"/>
                              <a:gd name="T14" fmla="*/ 23 w 167"/>
                              <a:gd name="T15" fmla="*/ 144 h 170"/>
                              <a:gd name="T16" fmla="*/ 6 w 167"/>
                              <a:gd name="T17" fmla="*/ 117 h 170"/>
                              <a:gd name="T18" fmla="*/ 0 w 167"/>
                              <a:gd name="T19" fmla="*/ 84 h 170"/>
                              <a:gd name="T20" fmla="*/ 2 w 167"/>
                              <a:gd name="T21" fmla="*/ 68 h 170"/>
                              <a:gd name="T22" fmla="*/ 6 w 167"/>
                              <a:gd name="T23" fmla="*/ 50 h 170"/>
                              <a:gd name="T24" fmla="*/ 24 w 167"/>
                              <a:gd name="T25" fmla="*/ 23 h 170"/>
                              <a:gd name="T26" fmla="*/ 51 w 167"/>
                              <a:gd name="T27" fmla="*/ 6 h 170"/>
                              <a:gd name="T28" fmla="*/ 83 w 167"/>
                              <a:gd name="T29" fmla="*/ 0 h 170"/>
                              <a:gd name="T30" fmla="*/ 101 w 167"/>
                              <a:gd name="T31" fmla="*/ 2 h 170"/>
                              <a:gd name="T32" fmla="*/ 117 w 167"/>
                              <a:gd name="T33" fmla="*/ 7 h 170"/>
                              <a:gd name="T34" fmla="*/ 142 w 167"/>
                              <a:gd name="T35" fmla="*/ 26 h 170"/>
                              <a:gd name="T36" fmla="*/ 161 w 167"/>
                              <a:gd name="T37" fmla="*/ 53 h 170"/>
                              <a:gd name="T38" fmla="*/ 167 w 167"/>
                              <a:gd name="T39" fmla="*/ 85 h 170"/>
                              <a:gd name="T40" fmla="*/ 165 w 167"/>
                              <a:gd name="T41" fmla="*/ 102 h 1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7" h="170">
                                <a:moveTo>
                                  <a:pt x="165" y="102"/>
                                </a:moveTo>
                                <a:lnTo>
                                  <a:pt x="160" y="119"/>
                                </a:lnTo>
                                <a:lnTo>
                                  <a:pt x="141" y="146"/>
                                </a:lnTo>
                                <a:lnTo>
                                  <a:pt x="114" y="164"/>
                                </a:lnTo>
                                <a:lnTo>
                                  <a:pt x="83" y="170"/>
                                </a:lnTo>
                                <a:lnTo>
                                  <a:pt x="66" y="167"/>
                                </a:lnTo>
                                <a:lnTo>
                                  <a:pt x="50" y="162"/>
                                </a:lnTo>
                                <a:lnTo>
                                  <a:pt x="23" y="144"/>
                                </a:lnTo>
                                <a:lnTo>
                                  <a:pt x="6" y="117"/>
                                </a:lnTo>
                                <a:lnTo>
                                  <a:pt x="0" y="84"/>
                                </a:lnTo>
                                <a:lnTo>
                                  <a:pt x="2" y="68"/>
                                </a:lnTo>
                                <a:lnTo>
                                  <a:pt x="6" y="50"/>
                                </a:lnTo>
                                <a:lnTo>
                                  <a:pt x="24" y="23"/>
                                </a:lnTo>
                                <a:lnTo>
                                  <a:pt x="51" y="6"/>
                                </a:lnTo>
                                <a:lnTo>
                                  <a:pt x="83" y="0"/>
                                </a:lnTo>
                                <a:lnTo>
                                  <a:pt x="101" y="2"/>
                                </a:lnTo>
                                <a:lnTo>
                                  <a:pt x="117" y="7"/>
                                </a:lnTo>
                                <a:lnTo>
                                  <a:pt x="142" y="26"/>
                                </a:lnTo>
                                <a:lnTo>
                                  <a:pt x="161" y="53"/>
                                </a:lnTo>
                                <a:lnTo>
                                  <a:pt x="167" y="85"/>
                                </a:lnTo>
                                <a:lnTo>
                                  <a:pt x="165" y="102"/>
                                </a:lnTo>
                                <a:close/>
                              </a:path>
                            </a:pathLst>
                          </a:custGeom>
                          <a:solidFill>
                            <a:srgbClr val="C93A3A"/>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50" name="Freeform 438"/>
                        <wps:cNvSpPr>
                          <a:spLocks/>
                        </wps:cNvSpPr>
                        <wps:spPr bwMode="auto">
                          <a:xfrm>
                            <a:off x="6234112" y="4062413"/>
                            <a:ext cx="673100" cy="292100"/>
                          </a:xfrm>
                          <a:custGeom>
                            <a:avLst/>
                            <a:gdLst>
                              <a:gd name="T0" fmla="*/ 122 w 1272"/>
                              <a:gd name="T1" fmla="*/ 0 h 551"/>
                              <a:gd name="T2" fmla="*/ 1151 w 1272"/>
                              <a:gd name="T3" fmla="*/ 0 h 551"/>
                              <a:gd name="T4" fmla="*/ 1175 w 1272"/>
                              <a:gd name="T5" fmla="*/ 3 h 551"/>
                              <a:gd name="T6" fmla="*/ 1220 w 1272"/>
                              <a:gd name="T7" fmla="*/ 21 h 551"/>
                              <a:gd name="T8" fmla="*/ 1253 w 1272"/>
                              <a:gd name="T9" fmla="*/ 54 h 551"/>
                              <a:gd name="T10" fmla="*/ 1271 w 1272"/>
                              <a:gd name="T11" fmla="*/ 98 h 551"/>
                              <a:gd name="T12" fmla="*/ 1272 w 1272"/>
                              <a:gd name="T13" fmla="*/ 123 h 551"/>
                              <a:gd name="T14" fmla="*/ 1272 w 1272"/>
                              <a:gd name="T15" fmla="*/ 428 h 551"/>
                              <a:gd name="T16" fmla="*/ 1271 w 1272"/>
                              <a:gd name="T17" fmla="*/ 453 h 551"/>
                              <a:gd name="T18" fmla="*/ 1253 w 1272"/>
                              <a:gd name="T19" fmla="*/ 497 h 551"/>
                              <a:gd name="T20" fmla="*/ 1220 w 1272"/>
                              <a:gd name="T21" fmla="*/ 530 h 551"/>
                              <a:gd name="T22" fmla="*/ 1175 w 1272"/>
                              <a:gd name="T23" fmla="*/ 548 h 551"/>
                              <a:gd name="T24" fmla="*/ 1151 w 1272"/>
                              <a:gd name="T25" fmla="*/ 551 h 551"/>
                              <a:gd name="T26" fmla="*/ 122 w 1272"/>
                              <a:gd name="T27" fmla="*/ 551 h 551"/>
                              <a:gd name="T28" fmla="*/ 97 w 1272"/>
                              <a:gd name="T29" fmla="*/ 548 h 551"/>
                              <a:gd name="T30" fmla="*/ 53 w 1272"/>
                              <a:gd name="T31" fmla="*/ 530 h 551"/>
                              <a:gd name="T32" fmla="*/ 20 w 1272"/>
                              <a:gd name="T33" fmla="*/ 497 h 551"/>
                              <a:gd name="T34" fmla="*/ 1 w 1272"/>
                              <a:gd name="T35" fmla="*/ 453 h 551"/>
                              <a:gd name="T36" fmla="*/ 0 w 1272"/>
                              <a:gd name="T37" fmla="*/ 428 h 551"/>
                              <a:gd name="T38" fmla="*/ 0 w 1272"/>
                              <a:gd name="T39" fmla="*/ 123 h 551"/>
                              <a:gd name="T40" fmla="*/ 1 w 1272"/>
                              <a:gd name="T41" fmla="*/ 98 h 551"/>
                              <a:gd name="T42" fmla="*/ 20 w 1272"/>
                              <a:gd name="T43" fmla="*/ 54 h 551"/>
                              <a:gd name="T44" fmla="*/ 53 w 1272"/>
                              <a:gd name="T45" fmla="*/ 21 h 551"/>
                              <a:gd name="T46" fmla="*/ 97 w 1272"/>
                              <a:gd name="T47" fmla="*/ 3 h 551"/>
                              <a:gd name="T48" fmla="*/ 122 w 1272"/>
                              <a:gd name="T49" fmla="*/ 0 h 5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1272" h="551">
                                <a:moveTo>
                                  <a:pt x="122" y="0"/>
                                </a:moveTo>
                                <a:lnTo>
                                  <a:pt x="1151" y="0"/>
                                </a:lnTo>
                                <a:lnTo>
                                  <a:pt x="1175" y="3"/>
                                </a:lnTo>
                                <a:lnTo>
                                  <a:pt x="1220" y="21"/>
                                </a:lnTo>
                                <a:lnTo>
                                  <a:pt x="1253" y="54"/>
                                </a:lnTo>
                                <a:lnTo>
                                  <a:pt x="1271" y="98"/>
                                </a:lnTo>
                                <a:lnTo>
                                  <a:pt x="1272" y="123"/>
                                </a:lnTo>
                                <a:lnTo>
                                  <a:pt x="1272" y="428"/>
                                </a:lnTo>
                                <a:lnTo>
                                  <a:pt x="1271" y="453"/>
                                </a:lnTo>
                                <a:lnTo>
                                  <a:pt x="1253" y="497"/>
                                </a:lnTo>
                                <a:lnTo>
                                  <a:pt x="1220" y="530"/>
                                </a:lnTo>
                                <a:lnTo>
                                  <a:pt x="1175" y="548"/>
                                </a:lnTo>
                                <a:lnTo>
                                  <a:pt x="1151" y="551"/>
                                </a:lnTo>
                                <a:lnTo>
                                  <a:pt x="122" y="551"/>
                                </a:lnTo>
                                <a:lnTo>
                                  <a:pt x="97" y="548"/>
                                </a:lnTo>
                                <a:lnTo>
                                  <a:pt x="53" y="530"/>
                                </a:lnTo>
                                <a:lnTo>
                                  <a:pt x="20" y="497"/>
                                </a:lnTo>
                                <a:lnTo>
                                  <a:pt x="1" y="453"/>
                                </a:lnTo>
                                <a:lnTo>
                                  <a:pt x="0" y="428"/>
                                </a:lnTo>
                                <a:lnTo>
                                  <a:pt x="0" y="123"/>
                                </a:lnTo>
                                <a:lnTo>
                                  <a:pt x="1" y="98"/>
                                </a:lnTo>
                                <a:lnTo>
                                  <a:pt x="20" y="54"/>
                                </a:lnTo>
                                <a:lnTo>
                                  <a:pt x="53" y="21"/>
                                </a:lnTo>
                                <a:lnTo>
                                  <a:pt x="97" y="3"/>
                                </a:lnTo>
                                <a:lnTo>
                                  <a:pt x="122" y="0"/>
                                </a:lnTo>
                                <a:close/>
                              </a:path>
                            </a:pathLst>
                          </a:custGeom>
                          <a:solidFill>
                            <a:srgbClr val="96ACCD"/>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51" name="Freeform 439"/>
                        <wps:cNvSpPr>
                          <a:spLocks noEditPoints="1"/>
                        </wps:cNvSpPr>
                        <wps:spPr bwMode="auto">
                          <a:xfrm>
                            <a:off x="6338887" y="4152900"/>
                            <a:ext cx="95250" cy="111125"/>
                          </a:xfrm>
                          <a:custGeom>
                            <a:avLst/>
                            <a:gdLst>
                              <a:gd name="T0" fmla="*/ 178 w 179"/>
                              <a:gd name="T1" fmla="*/ 200 h 211"/>
                              <a:gd name="T2" fmla="*/ 178 w 179"/>
                              <a:gd name="T3" fmla="*/ 202 h 211"/>
                              <a:gd name="T4" fmla="*/ 179 w 179"/>
                              <a:gd name="T5" fmla="*/ 205 h 211"/>
                              <a:gd name="T6" fmla="*/ 178 w 179"/>
                              <a:gd name="T7" fmla="*/ 207 h 211"/>
                              <a:gd name="T8" fmla="*/ 178 w 179"/>
                              <a:gd name="T9" fmla="*/ 208 h 211"/>
                              <a:gd name="T10" fmla="*/ 175 w 179"/>
                              <a:gd name="T11" fmla="*/ 210 h 211"/>
                              <a:gd name="T12" fmla="*/ 173 w 179"/>
                              <a:gd name="T13" fmla="*/ 210 h 211"/>
                              <a:gd name="T14" fmla="*/ 170 w 179"/>
                              <a:gd name="T15" fmla="*/ 210 h 211"/>
                              <a:gd name="T16" fmla="*/ 166 w 179"/>
                              <a:gd name="T17" fmla="*/ 211 h 211"/>
                              <a:gd name="T18" fmla="*/ 161 w 179"/>
                              <a:gd name="T19" fmla="*/ 210 h 211"/>
                              <a:gd name="T20" fmla="*/ 157 w 179"/>
                              <a:gd name="T21" fmla="*/ 210 h 211"/>
                              <a:gd name="T22" fmla="*/ 154 w 179"/>
                              <a:gd name="T23" fmla="*/ 210 h 211"/>
                              <a:gd name="T24" fmla="*/ 153 w 179"/>
                              <a:gd name="T25" fmla="*/ 210 h 211"/>
                              <a:gd name="T26" fmla="*/ 152 w 179"/>
                              <a:gd name="T27" fmla="*/ 208 h 211"/>
                              <a:gd name="T28" fmla="*/ 151 w 179"/>
                              <a:gd name="T29" fmla="*/ 207 h 211"/>
                              <a:gd name="T30" fmla="*/ 150 w 179"/>
                              <a:gd name="T31" fmla="*/ 207 h 211"/>
                              <a:gd name="T32" fmla="*/ 150 w 179"/>
                              <a:gd name="T33" fmla="*/ 205 h 211"/>
                              <a:gd name="T34" fmla="*/ 131 w 179"/>
                              <a:gd name="T35" fmla="*/ 154 h 211"/>
                              <a:gd name="T36" fmla="*/ 45 w 179"/>
                              <a:gd name="T37" fmla="*/ 154 h 211"/>
                              <a:gd name="T38" fmla="*/ 28 w 179"/>
                              <a:gd name="T39" fmla="*/ 205 h 211"/>
                              <a:gd name="T40" fmla="*/ 28 w 179"/>
                              <a:gd name="T41" fmla="*/ 206 h 211"/>
                              <a:gd name="T42" fmla="*/ 26 w 179"/>
                              <a:gd name="T43" fmla="*/ 207 h 211"/>
                              <a:gd name="T44" fmla="*/ 26 w 179"/>
                              <a:gd name="T45" fmla="*/ 208 h 211"/>
                              <a:gd name="T46" fmla="*/ 24 w 179"/>
                              <a:gd name="T47" fmla="*/ 208 h 211"/>
                              <a:gd name="T48" fmla="*/ 23 w 179"/>
                              <a:gd name="T49" fmla="*/ 210 h 211"/>
                              <a:gd name="T50" fmla="*/ 20 w 179"/>
                              <a:gd name="T51" fmla="*/ 210 h 211"/>
                              <a:gd name="T52" fmla="*/ 17 w 179"/>
                              <a:gd name="T53" fmla="*/ 210 h 211"/>
                              <a:gd name="T54" fmla="*/ 13 w 179"/>
                              <a:gd name="T55" fmla="*/ 211 h 211"/>
                              <a:gd name="T56" fmla="*/ 8 w 179"/>
                              <a:gd name="T57" fmla="*/ 210 h 211"/>
                              <a:gd name="T58" fmla="*/ 5 w 179"/>
                              <a:gd name="T59" fmla="*/ 210 h 211"/>
                              <a:gd name="T60" fmla="*/ 3 w 179"/>
                              <a:gd name="T61" fmla="*/ 210 h 211"/>
                              <a:gd name="T62" fmla="*/ 0 w 179"/>
                              <a:gd name="T63" fmla="*/ 208 h 211"/>
                              <a:gd name="T64" fmla="*/ 0 w 179"/>
                              <a:gd name="T65" fmla="*/ 207 h 211"/>
                              <a:gd name="T66" fmla="*/ 0 w 179"/>
                              <a:gd name="T67" fmla="*/ 205 h 211"/>
                              <a:gd name="T68" fmla="*/ 0 w 179"/>
                              <a:gd name="T69" fmla="*/ 202 h 211"/>
                              <a:gd name="T70" fmla="*/ 2 w 179"/>
                              <a:gd name="T71" fmla="*/ 200 h 211"/>
                              <a:gd name="T72" fmla="*/ 71 w 179"/>
                              <a:gd name="T73" fmla="*/ 6 h 211"/>
                              <a:gd name="T74" fmla="*/ 72 w 179"/>
                              <a:gd name="T75" fmla="*/ 5 h 211"/>
                              <a:gd name="T76" fmla="*/ 72 w 179"/>
                              <a:gd name="T77" fmla="*/ 4 h 211"/>
                              <a:gd name="T78" fmla="*/ 74 w 179"/>
                              <a:gd name="T79" fmla="*/ 3 h 211"/>
                              <a:gd name="T80" fmla="*/ 76 w 179"/>
                              <a:gd name="T81" fmla="*/ 1 h 211"/>
                              <a:gd name="T82" fmla="*/ 78 w 179"/>
                              <a:gd name="T83" fmla="*/ 1 h 211"/>
                              <a:gd name="T84" fmla="*/ 81 w 179"/>
                              <a:gd name="T85" fmla="*/ 1 h 211"/>
                              <a:gd name="T86" fmla="*/ 84 w 179"/>
                              <a:gd name="T87" fmla="*/ 1 h 211"/>
                              <a:gd name="T88" fmla="*/ 89 w 179"/>
                              <a:gd name="T89" fmla="*/ 0 h 211"/>
                              <a:gd name="T90" fmla="*/ 94 w 179"/>
                              <a:gd name="T91" fmla="*/ 1 h 211"/>
                              <a:gd name="T92" fmla="*/ 98 w 179"/>
                              <a:gd name="T93" fmla="*/ 1 h 211"/>
                              <a:gd name="T94" fmla="*/ 100 w 179"/>
                              <a:gd name="T95" fmla="*/ 1 h 211"/>
                              <a:gd name="T96" fmla="*/ 103 w 179"/>
                              <a:gd name="T97" fmla="*/ 1 h 211"/>
                              <a:gd name="T98" fmla="*/ 105 w 179"/>
                              <a:gd name="T99" fmla="*/ 3 h 211"/>
                              <a:gd name="T100" fmla="*/ 106 w 179"/>
                              <a:gd name="T101" fmla="*/ 4 h 211"/>
                              <a:gd name="T102" fmla="*/ 106 w 179"/>
                              <a:gd name="T103" fmla="*/ 5 h 211"/>
                              <a:gd name="T104" fmla="*/ 108 w 179"/>
                              <a:gd name="T105" fmla="*/ 6 h 211"/>
                              <a:gd name="T106" fmla="*/ 178 w 179"/>
                              <a:gd name="T107" fmla="*/ 200 h 211"/>
                              <a:gd name="T108" fmla="*/ 88 w 179"/>
                              <a:gd name="T109" fmla="*/ 30 h 211"/>
                              <a:gd name="T110" fmla="*/ 88 w 179"/>
                              <a:gd name="T111" fmla="*/ 30 h 211"/>
                              <a:gd name="T112" fmla="*/ 52 w 179"/>
                              <a:gd name="T113" fmla="*/ 133 h 211"/>
                              <a:gd name="T114" fmla="*/ 124 w 179"/>
                              <a:gd name="T115" fmla="*/ 133 h 211"/>
                              <a:gd name="T116" fmla="*/ 88 w 179"/>
                              <a:gd name="T117" fmla="*/ 30 h 2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79" h="211">
                                <a:moveTo>
                                  <a:pt x="178" y="200"/>
                                </a:moveTo>
                                <a:lnTo>
                                  <a:pt x="178" y="202"/>
                                </a:lnTo>
                                <a:lnTo>
                                  <a:pt x="179" y="205"/>
                                </a:lnTo>
                                <a:lnTo>
                                  <a:pt x="178" y="207"/>
                                </a:lnTo>
                                <a:lnTo>
                                  <a:pt x="178" y="208"/>
                                </a:lnTo>
                                <a:lnTo>
                                  <a:pt x="175" y="210"/>
                                </a:lnTo>
                                <a:lnTo>
                                  <a:pt x="173" y="210"/>
                                </a:lnTo>
                                <a:lnTo>
                                  <a:pt x="170" y="210"/>
                                </a:lnTo>
                                <a:lnTo>
                                  <a:pt x="166" y="211"/>
                                </a:lnTo>
                                <a:lnTo>
                                  <a:pt x="161" y="210"/>
                                </a:lnTo>
                                <a:lnTo>
                                  <a:pt x="157" y="210"/>
                                </a:lnTo>
                                <a:lnTo>
                                  <a:pt x="154" y="210"/>
                                </a:lnTo>
                                <a:lnTo>
                                  <a:pt x="153" y="210"/>
                                </a:lnTo>
                                <a:lnTo>
                                  <a:pt x="152" y="208"/>
                                </a:lnTo>
                                <a:lnTo>
                                  <a:pt x="151" y="207"/>
                                </a:lnTo>
                                <a:lnTo>
                                  <a:pt x="150" y="207"/>
                                </a:lnTo>
                                <a:lnTo>
                                  <a:pt x="150" y="205"/>
                                </a:lnTo>
                                <a:lnTo>
                                  <a:pt x="131" y="154"/>
                                </a:lnTo>
                                <a:lnTo>
                                  <a:pt x="45" y="154"/>
                                </a:lnTo>
                                <a:lnTo>
                                  <a:pt x="28" y="205"/>
                                </a:lnTo>
                                <a:lnTo>
                                  <a:pt x="28" y="206"/>
                                </a:lnTo>
                                <a:lnTo>
                                  <a:pt x="26" y="207"/>
                                </a:lnTo>
                                <a:lnTo>
                                  <a:pt x="26" y="208"/>
                                </a:lnTo>
                                <a:lnTo>
                                  <a:pt x="24" y="208"/>
                                </a:lnTo>
                                <a:lnTo>
                                  <a:pt x="23" y="210"/>
                                </a:lnTo>
                                <a:lnTo>
                                  <a:pt x="20" y="210"/>
                                </a:lnTo>
                                <a:lnTo>
                                  <a:pt x="17" y="210"/>
                                </a:lnTo>
                                <a:lnTo>
                                  <a:pt x="13" y="211"/>
                                </a:lnTo>
                                <a:lnTo>
                                  <a:pt x="8" y="210"/>
                                </a:lnTo>
                                <a:lnTo>
                                  <a:pt x="5" y="210"/>
                                </a:lnTo>
                                <a:lnTo>
                                  <a:pt x="3" y="210"/>
                                </a:lnTo>
                                <a:lnTo>
                                  <a:pt x="0" y="208"/>
                                </a:lnTo>
                                <a:lnTo>
                                  <a:pt x="0" y="207"/>
                                </a:lnTo>
                                <a:lnTo>
                                  <a:pt x="0" y="205"/>
                                </a:lnTo>
                                <a:lnTo>
                                  <a:pt x="0" y="202"/>
                                </a:lnTo>
                                <a:lnTo>
                                  <a:pt x="2" y="200"/>
                                </a:lnTo>
                                <a:lnTo>
                                  <a:pt x="71" y="6"/>
                                </a:lnTo>
                                <a:lnTo>
                                  <a:pt x="72" y="5"/>
                                </a:lnTo>
                                <a:lnTo>
                                  <a:pt x="72" y="4"/>
                                </a:lnTo>
                                <a:lnTo>
                                  <a:pt x="74" y="3"/>
                                </a:lnTo>
                                <a:lnTo>
                                  <a:pt x="76" y="1"/>
                                </a:lnTo>
                                <a:lnTo>
                                  <a:pt x="78" y="1"/>
                                </a:lnTo>
                                <a:lnTo>
                                  <a:pt x="81" y="1"/>
                                </a:lnTo>
                                <a:lnTo>
                                  <a:pt x="84" y="1"/>
                                </a:lnTo>
                                <a:lnTo>
                                  <a:pt x="89" y="0"/>
                                </a:lnTo>
                                <a:lnTo>
                                  <a:pt x="94" y="1"/>
                                </a:lnTo>
                                <a:lnTo>
                                  <a:pt x="98" y="1"/>
                                </a:lnTo>
                                <a:lnTo>
                                  <a:pt x="100" y="1"/>
                                </a:lnTo>
                                <a:lnTo>
                                  <a:pt x="103" y="1"/>
                                </a:lnTo>
                                <a:lnTo>
                                  <a:pt x="105" y="3"/>
                                </a:lnTo>
                                <a:lnTo>
                                  <a:pt x="106" y="4"/>
                                </a:lnTo>
                                <a:lnTo>
                                  <a:pt x="106" y="5"/>
                                </a:lnTo>
                                <a:lnTo>
                                  <a:pt x="108" y="6"/>
                                </a:lnTo>
                                <a:lnTo>
                                  <a:pt x="178" y="200"/>
                                </a:lnTo>
                                <a:close/>
                                <a:moveTo>
                                  <a:pt x="88" y="30"/>
                                </a:moveTo>
                                <a:lnTo>
                                  <a:pt x="88" y="30"/>
                                </a:lnTo>
                                <a:lnTo>
                                  <a:pt x="52" y="133"/>
                                </a:lnTo>
                                <a:lnTo>
                                  <a:pt x="124" y="133"/>
                                </a:lnTo>
                                <a:lnTo>
                                  <a:pt x="88" y="3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52" name="Freeform 440"/>
                        <wps:cNvSpPr>
                          <a:spLocks noEditPoints="1"/>
                        </wps:cNvSpPr>
                        <wps:spPr bwMode="auto">
                          <a:xfrm>
                            <a:off x="6451600" y="4152900"/>
                            <a:ext cx="71438" cy="111125"/>
                          </a:xfrm>
                          <a:custGeom>
                            <a:avLst/>
                            <a:gdLst>
                              <a:gd name="T0" fmla="*/ 136 w 137"/>
                              <a:gd name="T1" fmla="*/ 158 h 209"/>
                              <a:gd name="T2" fmla="*/ 131 w 137"/>
                              <a:gd name="T3" fmla="*/ 175 h 209"/>
                              <a:gd name="T4" fmla="*/ 122 w 137"/>
                              <a:gd name="T5" fmla="*/ 188 h 209"/>
                              <a:gd name="T6" fmla="*/ 110 w 137"/>
                              <a:gd name="T7" fmla="*/ 197 h 209"/>
                              <a:gd name="T8" fmla="*/ 94 w 137"/>
                              <a:gd name="T9" fmla="*/ 205 h 209"/>
                              <a:gd name="T10" fmla="*/ 75 w 137"/>
                              <a:gd name="T11" fmla="*/ 209 h 209"/>
                              <a:gd name="T12" fmla="*/ 10 w 137"/>
                              <a:gd name="T13" fmla="*/ 209 h 209"/>
                              <a:gd name="T14" fmla="*/ 3 w 137"/>
                              <a:gd name="T15" fmla="*/ 206 h 209"/>
                              <a:gd name="T16" fmla="*/ 0 w 137"/>
                              <a:gd name="T17" fmla="*/ 197 h 209"/>
                              <a:gd name="T18" fmla="*/ 0 w 137"/>
                              <a:gd name="T19" fmla="*/ 7 h 209"/>
                              <a:gd name="T20" fmla="*/ 6 w 137"/>
                              <a:gd name="T21" fmla="*/ 2 h 209"/>
                              <a:gd name="T22" fmla="*/ 57 w 137"/>
                              <a:gd name="T23" fmla="*/ 0 h 209"/>
                              <a:gd name="T24" fmla="*/ 88 w 137"/>
                              <a:gd name="T25" fmla="*/ 4 h 209"/>
                              <a:gd name="T26" fmla="*/ 107 w 137"/>
                              <a:gd name="T27" fmla="*/ 14 h 209"/>
                              <a:gd name="T28" fmla="*/ 120 w 137"/>
                              <a:gd name="T29" fmla="*/ 31 h 209"/>
                              <a:gd name="T30" fmla="*/ 123 w 137"/>
                              <a:gd name="T31" fmla="*/ 53 h 209"/>
                              <a:gd name="T32" fmla="*/ 121 w 137"/>
                              <a:gd name="T33" fmla="*/ 67 h 209"/>
                              <a:gd name="T34" fmla="*/ 116 w 137"/>
                              <a:gd name="T35" fmla="*/ 79 h 209"/>
                              <a:gd name="T36" fmla="*/ 107 w 137"/>
                              <a:gd name="T37" fmla="*/ 90 h 209"/>
                              <a:gd name="T38" fmla="*/ 96 w 137"/>
                              <a:gd name="T39" fmla="*/ 98 h 209"/>
                              <a:gd name="T40" fmla="*/ 111 w 137"/>
                              <a:gd name="T41" fmla="*/ 103 h 209"/>
                              <a:gd name="T42" fmla="*/ 125 w 137"/>
                              <a:gd name="T43" fmla="*/ 114 h 209"/>
                              <a:gd name="T44" fmla="*/ 133 w 137"/>
                              <a:gd name="T45" fmla="*/ 130 h 209"/>
                              <a:gd name="T46" fmla="*/ 137 w 137"/>
                              <a:gd name="T47" fmla="*/ 148 h 209"/>
                              <a:gd name="T48" fmla="*/ 95 w 137"/>
                              <a:gd name="T49" fmla="*/ 48 h 209"/>
                              <a:gd name="T50" fmla="*/ 90 w 137"/>
                              <a:gd name="T51" fmla="*/ 36 h 209"/>
                              <a:gd name="T52" fmla="*/ 82 w 137"/>
                              <a:gd name="T53" fmla="*/ 28 h 209"/>
                              <a:gd name="T54" fmla="*/ 67 w 137"/>
                              <a:gd name="T55" fmla="*/ 24 h 209"/>
                              <a:gd name="T56" fmla="*/ 27 w 137"/>
                              <a:gd name="T57" fmla="*/ 23 h 209"/>
                              <a:gd name="T58" fmla="*/ 58 w 137"/>
                              <a:gd name="T59" fmla="*/ 90 h 209"/>
                              <a:gd name="T60" fmla="*/ 75 w 137"/>
                              <a:gd name="T61" fmla="*/ 88 h 209"/>
                              <a:gd name="T62" fmla="*/ 87 w 137"/>
                              <a:gd name="T63" fmla="*/ 80 h 209"/>
                              <a:gd name="T64" fmla="*/ 93 w 137"/>
                              <a:gd name="T65" fmla="*/ 69 h 209"/>
                              <a:gd name="T66" fmla="*/ 95 w 137"/>
                              <a:gd name="T67" fmla="*/ 56 h 209"/>
                              <a:gd name="T68" fmla="*/ 107 w 137"/>
                              <a:gd name="T69" fmla="*/ 141 h 209"/>
                              <a:gd name="T70" fmla="*/ 101 w 137"/>
                              <a:gd name="T71" fmla="*/ 127 h 209"/>
                              <a:gd name="T72" fmla="*/ 90 w 137"/>
                              <a:gd name="T73" fmla="*/ 117 h 209"/>
                              <a:gd name="T74" fmla="*/ 72 w 137"/>
                              <a:gd name="T75" fmla="*/ 113 h 209"/>
                              <a:gd name="T76" fmla="*/ 27 w 137"/>
                              <a:gd name="T77" fmla="*/ 113 h 209"/>
                              <a:gd name="T78" fmla="*/ 67 w 137"/>
                              <a:gd name="T79" fmla="*/ 185 h 209"/>
                              <a:gd name="T80" fmla="*/ 84 w 137"/>
                              <a:gd name="T81" fmla="*/ 183 h 209"/>
                              <a:gd name="T82" fmla="*/ 96 w 137"/>
                              <a:gd name="T83" fmla="*/ 177 h 209"/>
                              <a:gd name="T84" fmla="*/ 105 w 137"/>
                              <a:gd name="T85" fmla="*/ 165 h 209"/>
                              <a:gd name="T86" fmla="*/ 107 w 137"/>
                              <a:gd name="T87" fmla="*/ 151 h 2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137" h="209">
                                <a:moveTo>
                                  <a:pt x="137" y="148"/>
                                </a:moveTo>
                                <a:lnTo>
                                  <a:pt x="136" y="158"/>
                                </a:lnTo>
                                <a:lnTo>
                                  <a:pt x="135" y="167"/>
                                </a:lnTo>
                                <a:lnTo>
                                  <a:pt x="131" y="175"/>
                                </a:lnTo>
                                <a:lnTo>
                                  <a:pt x="127" y="181"/>
                                </a:lnTo>
                                <a:lnTo>
                                  <a:pt x="122" y="188"/>
                                </a:lnTo>
                                <a:lnTo>
                                  <a:pt x="116" y="193"/>
                                </a:lnTo>
                                <a:lnTo>
                                  <a:pt x="110" y="197"/>
                                </a:lnTo>
                                <a:lnTo>
                                  <a:pt x="101" y="201"/>
                                </a:lnTo>
                                <a:lnTo>
                                  <a:pt x="94" y="205"/>
                                </a:lnTo>
                                <a:lnTo>
                                  <a:pt x="85" y="206"/>
                                </a:lnTo>
                                <a:lnTo>
                                  <a:pt x="75" y="209"/>
                                </a:lnTo>
                                <a:lnTo>
                                  <a:pt x="64" y="209"/>
                                </a:lnTo>
                                <a:lnTo>
                                  <a:pt x="10" y="209"/>
                                </a:lnTo>
                                <a:lnTo>
                                  <a:pt x="6" y="207"/>
                                </a:lnTo>
                                <a:lnTo>
                                  <a:pt x="3" y="206"/>
                                </a:lnTo>
                                <a:lnTo>
                                  <a:pt x="0" y="202"/>
                                </a:lnTo>
                                <a:lnTo>
                                  <a:pt x="0" y="197"/>
                                </a:lnTo>
                                <a:lnTo>
                                  <a:pt x="0" y="12"/>
                                </a:lnTo>
                                <a:lnTo>
                                  <a:pt x="0" y="7"/>
                                </a:lnTo>
                                <a:lnTo>
                                  <a:pt x="3" y="3"/>
                                </a:lnTo>
                                <a:lnTo>
                                  <a:pt x="6" y="2"/>
                                </a:lnTo>
                                <a:lnTo>
                                  <a:pt x="10" y="0"/>
                                </a:lnTo>
                                <a:lnTo>
                                  <a:pt x="57" y="0"/>
                                </a:lnTo>
                                <a:lnTo>
                                  <a:pt x="74" y="2"/>
                                </a:lnTo>
                                <a:lnTo>
                                  <a:pt x="88" y="4"/>
                                </a:lnTo>
                                <a:lnTo>
                                  <a:pt x="99" y="8"/>
                                </a:lnTo>
                                <a:lnTo>
                                  <a:pt x="107" y="14"/>
                                </a:lnTo>
                                <a:lnTo>
                                  <a:pt x="115" y="21"/>
                                </a:lnTo>
                                <a:lnTo>
                                  <a:pt x="120" y="31"/>
                                </a:lnTo>
                                <a:lnTo>
                                  <a:pt x="122" y="41"/>
                                </a:lnTo>
                                <a:lnTo>
                                  <a:pt x="123" y="53"/>
                                </a:lnTo>
                                <a:lnTo>
                                  <a:pt x="123" y="61"/>
                                </a:lnTo>
                                <a:lnTo>
                                  <a:pt x="121" y="67"/>
                                </a:lnTo>
                                <a:lnTo>
                                  <a:pt x="120" y="74"/>
                                </a:lnTo>
                                <a:lnTo>
                                  <a:pt x="116" y="79"/>
                                </a:lnTo>
                                <a:lnTo>
                                  <a:pt x="112" y="85"/>
                                </a:lnTo>
                                <a:lnTo>
                                  <a:pt x="107" y="90"/>
                                </a:lnTo>
                                <a:lnTo>
                                  <a:pt x="103" y="94"/>
                                </a:lnTo>
                                <a:lnTo>
                                  <a:pt x="96" y="98"/>
                                </a:lnTo>
                                <a:lnTo>
                                  <a:pt x="104" y="99"/>
                                </a:lnTo>
                                <a:lnTo>
                                  <a:pt x="111" y="103"/>
                                </a:lnTo>
                                <a:lnTo>
                                  <a:pt x="119" y="108"/>
                                </a:lnTo>
                                <a:lnTo>
                                  <a:pt x="125" y="114"/>
                                </a:lnTo>
                                <a:lnTo>
                                  <a:pt x="130" y="121"/>
                                </a:lnTo>
                                <a:lnTo>
                                  <a:pt x="133" y="130"/>
                                </a:lnTo>
                                <a:lnTo>
                                  <a:pt x="136" y="138"/>
                                </a:lnTo>
                                <a:lnTo>
                                  <a:pt x="137" y="148"/>
                                </a:lnTo>
                                <a:close/>
                                <a:moveTo>
                                  <a:pt x="95" y="56"/>
                                </a:moveTo>
                                <a:lnTo>
                                  <a:pt x="95" y="48"/>
                                </a:lnTo>
                                <a:lnTo>
                                  <a:pt x="93" y="42"/>
                                </a:lnTo>
                                <a:lnTo>
                                  <a:pt x="90" y="36"/>
                                </a:lnTo>
                                <a:lnTo>
                                  <a:pt x="87" y="32"/>
                                </a:lnTo>
                                <a:lnTo>
                                  <a:pt x="82" y="28"/>
                                </a:lnTo>
                                <a:lnTo>
                                  <a:pt x="74" y="25"/>
                                </a:lnTo>
                                <a:lnTo>
                                  <a:pt x="67" y="24"/>
                                </a:lnTo>
                                <a:lnTo>
                                  <a:pt x="56" y="23"/>
                                </a:lnTo>
                                <a:lnTo>
                                  <a:pt x="27" y="23"/>
                                </a:lnTo>
                                <a:lnTo>
                                  <a:pt x="27" y="90"/>
                                </a:lnTo>
                                <a:lnTo>
                                  <a:pt x="58" y="90"/>
                                </a:lnTo>
                                <a:lnTo>
                                  <a:pt x="68" y="90"/>
                                </a:lnTo>
                                <a:lnTo>
                                  <a:pt x="75" y="88"/>
                                </a:lnTo>
                                <a:lnTo>
                                  <a:pt x="82" y="84"/>
                                </a:lnTo>
                                <a:lnTo>
                                  <a:pt x="87" y="80"/>
                                </a:lnTo>
                                <a:lnTo>
                                  <a:pt x="90" y="76"/>
                                </a:lnTo>
                                <a:lnTo>
                                  <a:pt x="93" y="69"/>
                                </a:lnTo>
                                <a:lnTo>
                                  <a:pt x="95" y="62"/>
                                </a:lnTo>
                                <a:lnTo>
                                  <a:pt x="95" y="56"/>
                                </a:lnTo>
                                <a:close/>
                                <a:moveTo>
                                  <a:pt x="107" y="151"/>
                                </a:moveTo>
                                <a:lnTo>
                                  <a:pt x="107" y="141"/>
                                </a:lnTo>
                                <a:lnTo>
                                  <a:pt x="105" y="133"/>
                                </a:lnTo>
                                <a:lnTo>
                                  <a:pt x="101" y="127"/>
                                </a:lnTo>
                                <a:lnTo>
                                  <a:pt x="96" y="122"/>
                                </a:lnTo>
                                <a:lnTo>
                                  <a:pt x="90" y="117"/>
                                </a:lnTo>
                                <a:lnTo>
                                  <a:pt x="82" y="115"/>
                                </a:lnTo>
                                <a:lnTo>
                                  <a:pt x="72" y="113"/>
                                </a:lnTo>
                                <a:lnTo>
                                  <a:pt x="59" y="113"/>
                                </a:lnTo>
                                <a:lnTo>
                                  <a:pt x="27" y="113"/>
                                </a:lnTo>
                                <a:lnTo>
                                  <a:pt x="27" y="185"/>
                                </a:lnTo>
                                <a:lnTo>
                                  <a:pt x="67" y="185"/>
                                </a:lnTo>
                                <a:lnTo>
                                  <a:pt x="77" y="185"/>
                                </a:lnTo>
                                <a:lnTo>
                                  <a:pt x="84" y="183"/>
                                </a:lnTo>
                                <a:lnTo>
                                  <a:pt x="90" y="180"/>
                                </a:lnTo>
                                <a:lnTo>
                                  <a:pt x="96" y="177"/>
                                </a:lnTo>
                                <a:lnTo>
                                  <a:pt x="101" y="172"/>
                                </a:lnTo>
                                <a:lnTo>
                                  <a:pt x="105" y="165"/>
                                </a:lnTo>
                                <a:lnTo>
                                  <a:pt x="107" y="158"/>
                                </a:lnTo>
                                <a:lnTo>
                                  <a:pt x="107"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53" name="Freeform 441"/>
                        <wps:cNvSpPr>
                          <a:spLocks/>
                        </wps:cNvSpPr>
                        <wps:spPr bwMode="auto">
                          <a:xfrm>
                            <a:off x="6538912" y="4151313"/>
                            <a:ext cx="79375" cy="112713"/>
                          </a:xfrm>
                          <a:custGeom>
                            <a:avLst/>
                            <a:gdLst>
                              <a:gd name="T0" fmla="*/ 150 w 150"/>
                              <a:gd name="T1" fmla="*/ 183 h 213"/>
                              <a:gd name="T2" fmla="*/ 150 w 150"/>
                              <a:gd name="T3" fmla="*/ 187 h 213"/>
                              <a:gd name="T4" fmla="*/ 149 w 150"/>
                              <a:gd name="T5" fmla="*/ 190 h 213"/>
                              <a:gd name="T6" fmla="*/ 147 w 150"/>
                              <a:gd name="T7" fmla="*/ 192 h 213"/>
                              <a:gd name="T8" fmla="*/ 144 w 150"/>
                              <a:gd name="T9" fmla="*/ 196 h 213"/>
                              <a:gd name="T10" fmla="*/ 134 w 150"/>
                              <a:gd name="T11" fmla="*/ 202 h 213"/>
                              <a:gd name="T12" fmla="*/ 119 w 150"/>
                              <a:gd name="T13" fmla="*/ 208 h 213"/>
                              <a:gd name="T14" fmla="*/ 99 w 150"/>
                              <a:gd name="T15" fmla="*/ 213 h 213"/>
                              <a:gd name="T16" fmla="*/ 69 w 150"/>
                              <a:gd name="T17" fmla="*/ 212 h 213"/>
                              <a:gd name="T18" fmla="*/ 35 w 150"/>
                              <a:gd name="T19" fmla="*/ 198 h 213"/>
                              <a:gd name="T20" fmla="*/ 13 w 150"/>
                              <a:gd name="T21" fmla="*/ 172 h 213"/>
                              <a:gd name="T22" fmla="*/ 1 w 150"/>
                              <a:gd name="T23" fmla="*/ 133 h 213"/>
                              <a:gd name="T24" fmla="*/ 1 w 150"/>
                              <a:gd name="T25" fmla="*/ 84 h 213"/>
                              <a:gd name="T26" fmla="*/ 14 w 150"/>
                              <a:gd name="T27" fmla="*/ 44 h 213"/>
                              <a:gd name="T28" fmla="*/ 38 w 150"/>
                              <a:gd name="T29" fmla="*/ 16 h 213"/>
                              <a:gd name="T30" fmla="*/ 71 w 150"/>
                              <a:gd name="T31" fmla="*/ 1 h 213"/>
                              <a:gd name="T32" fmla="*/ 99 w 150"/>
                              <a:gd name="T33" fmla="*/ 0 h 213"/>
                              <a:gd name="T34" fmla="*/ 117 w 150"/>
                              <a:gd name="T35" fmla="*/ 4 h 213"/>
                              <a:gd name="T36" fmla="*/ 131 w 150"/>
                              <a:gd name="T37" fmla="*/ 9 h 213"/>
                              <a:gd name="T38" fmla="*/ 142 w 150"/>
                              <a:gd name="T39" fmla="*/ 15 h 213"/>
                              <a:gd name="T40" fmla="*/ 146 w 150"/>
                              <a:gd name="T41" fmla="*/ 20 h 213"/>
                              <a:gd name="T42" fmla="*/ 149 w 150"/>
                              <a:gd name="T43" fmla="*/ 22 h 213"/>
                              <a:gd name="T44" fmla="*/ 149 w 150"/>
                              <a:gd name="T45" fmla="*/ 25 h 213"/>
                              <a:gd name="T46" fmla="*/ 150 w 150"/>
                              <a:gd name="T47" fmla="*/ 30 h 213"/>
                              <a:gd name="T48" fmla="*/ 150 w 150"/>
                              <a:gd name="T49" fmla="*/ 36 h 213"/>
                              <a:gd name="T50" fmla="*/ 149 w 150"/>
                              <a:gd name="T51" fmla="*/ 39 h 213"/>
                              <a:gd name="T52" fmla="*/ 147 w 150"/>
                              <a:gd name="T53" fmla="*/ 43 h 213"/>
                              <a:gd name="T54" fmla="*/ 146 w 150"/>
                              <a:gd name="T55" fmla="*/ 44 h 213"/>
                              <a:gd name="T56" fmla="*/ 142 w 150"/>
                              <a:gd name="T57" fmla="*/ 44 h 213"/>
                              <a:gd name="T58" fmla="*/ 134 w 150"/>
                              <a:gd name="T59" fmla="*/ 38 h 213"/>
                              <a:gd name="T60" fmla="*/ 122 w 150"/>
                              <a:gd name="T61" fmla="*/ 31 h 213"/>
                              <a:gd name="T62" fmla="*/ 103 w 150"/>
                              <a:gd name="T63" fmla="*/ 25 h 213"/>
                              <a:gd name="T64" fmla="*/ 77 w 150"/>
                              <a:gd name="T65" fmla="*/ 25 h 213"/>
                              <a:gd name="T66" fmla="*/ 55 w 150"/>
                              <a:gd name="T67" fmla="*/ 36 h 213"/>
                              <a:gd name="T68" fmla="*/ 39 w 150"/>
                              <a:gd name="T69" fmla="*/ 58 h 213"/>
                              <a:gd name="T70" fmla="*/ 30 w 150"/>
                              <a:gd name="T71" fmla="*/ 89 h 213"/>
                              <a:gd name="T72" fmla="*/ 30 w 150"/>
                              <a:gd name="T73" fmla="*/ 127 h 213"/>
                              <a:gd name="T74" fmla="*/ 39 w 150"/>
                              <a:gd name="T75" fmla="*/ 156 h 213"/>
                              <a:gd name="T76" fmla="*/ 55 w 150"/>
                              <a:gd name="T77" fmla="*/ 177 h 213"/>
                              <a:gd name="T78" fmla="*/ 77 w 150"/>
                              <a:gd name="T79" fmla="*/ 187 h 213"/>
                              <a:gd name="T80" fmla="*/ 103 w 150"/>
                              <a:gd name="T81" fmla="*/ 188 h 213"/>
                              <a:gd name="T82" fmla="*/ 122 w 150"/>
                              <a:gd name="T83" fmla="*/ 182 h 213"/>
                              <a:gd name="T84" fmla="*/ 135 w 150"/>
                              <a:gd name="T85" fmla="*/ 175 h 213"/>
                              <a:gd name="T86" fmla="*/ 144 w 150"/>
                              <a:gd name="T87" fmla="*/ 169 h 213"/>
                              <a:gd name="T88" fmla="*/ 147 w 150"/>
                              <a:gd name="T89" fmla="*/ 169 h 213"/>
                              <a:gd name="T90" fmla="*/ 149 w 150"/>
                              <a:gd name="T91" fmla="*/ 170 h 213"/>
                              <a:gd name="T92" fmla="*/ 150 w 150"/>
                              <a:gd name="T93" fmla="*/ 172 h 213"/>
                              <a:gd name="T94" fmla="*/ 150 w 150"/>
                              <a:gd name="T95" fmla="*/ 177 h 2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50" h="213">
                                <a:moveTo>
                                  <a:pt x="150" y="181"/>
                                </a:moveTo>
                                <a:lnTo>
                                  <a:pt x="150" y="183"/>
                                </a:lnTo>
                                <a:lnTo>
                                  <a:pt x="150" y="186"/>
                                </a:lnTo>
                                <a:lnTo>
                                  <a:pt x="150" y="187"/>
                                </a:lnTo>
                                <a:lnTo>
                                  <a:pt x="150" y="188"/>
                                </a:lnTo>
                                <a:lnTo>
                                  <a:pt x="149" y="190"/>
                                </a:lnTo>
                                <a:lnTo>
                                  <a:pt x="149" y="191"/>
                                </a:lnTo>
                                <a:lnTo>
                                  <a:pt x="147" y="192"/>
                                </a:lnTo>
                                <a:lnTo>
                                  <a:pt x="146" y="195"/>
                                </a:lnTo>
                                <a:lnTo>
                                  <a:pt x="144" y="196"/>
                                </a:lnTo>
                                <a:lnTo>
                                  <a:pt x="140" y="199"/>
                                </a:lnTo>
                                <a:lnTo>
                                  <a:pt x="134" y="202"/>
                                </a:lnTo>
                                <a:lnTo>
                                  <a:pt x="126" y="206"/>
                                </a:lnTo>
                                <a:lnTo>
                                  <a:pt x="119" y="208"/>
                                </a:lnTo>
                                <a:lnTo>
                                  <a:pt x="109" y="211"/>
                                </a:lnTo>
                                <a:lnTo>
                                  <a:pt x="99" y="213"/>
                                </a:lnTo>
                                <a:lnTo>
                                  <a:pt x="88" y="213"/>
                                </a:lnTo>
                                <a:lnTo>
                                  <a:pt x="69" y="212"/>
                                </a:lnTo>
                                <a:lnTo>
                                  <a:pt x="51" y="206"/>
                                </a:lnTo>
                                <a:lnTo>
                                  <a:pt x="35" y="198"/>
                                </a:lnTo>
                                <a:lnTo>
                                  <a:pt x="23" y="186"/>
                                </a:lnTo>
                                <a:lnTo>
                                  <a:pt x="13" y="172"/>
                                </a:lnTo>
                                <a:lnTo>
                                  <a:pt x="6" y="154"/>
                                </a:lnTo>
                                <a:lnTo>
                                  <a:pt x="1" y="133"/>
                                </a:lnTo>
                                <a:lnTo>
                                  <a:pt x="0" y="110"/>
                                </a:lnTo>
                                <a:lnTo>
                                  <a:pt x="1" y="84"/>
                                </a:lnTo>
                                <a:lnTo>
                                  <a:pt x="6" y="63"/>
                                </a:lnTo>
                                <a:lnTo>
                                  <a:pt x="14" y="44"/>
                                </a:lnTo>
                                <a:lnTo>
                                  <a:pt x="25" y="30"/>
                                </a:lnTo>
                                <a:lnTo>
                                  <a:pt x="38" y="16"/>
                                </a:lnTo>
                                <a:lnTo>
                                  <a:pt x="54" y="7"/>
                                </a:lnTo>
                                <a:lnTo>
                                  <a:pt x="71" y="1"/>
                                </a:lnTo>
                                <a:lnTo>
                                  <a:pt x="91" y="0"/>
                                </a:lnTo>
                                <a:lnTo>
                                  <a:pt x="99" y="0"/>
                                </a:lnTo>
                                <a:lnTo>
                                  <a:pt x="108" y="2"/>
                                </a:lnTo>
                                <a:lnTo>
                                  <a:pt x="117" y="4"/>
                                </a:lnTo>
                                <a:lnTo>
                                  <a:pt x="124" y="6"/>
                                </a:lnTo>
                                <a:lnTo>
                                  <a:pt x="131" y="9"/>
                                </a:lnTo>
                                <a:lnTo>
                                  <a:pt x="138" y="12"/>
                                </a:lnTo>
                                <a:lnTo>
                                  <a:pt x="142" y="15"/>
                                </a:lnTo>
                                <a:lnTo>
                                  <a:pt x="145" y="17"/>
                                </a:lnTo>
                                <a:lnTo>
                                  <a:pt x="146" y="20"/>
                                </a:lnTo>
                                <a:lnTo>
                                  <a:pt x="147" y="21"/>
                                </a:lnTo>
                                <a:lnTo>
                                  <a:pt x="149" y="22"/>
                                </a:lnTo>
                                <a:lnTo>
                                  <a:pt x="149" y="23"/>
                                </a:lnTo>
                                <a:lnTo>
                                  <a:pt x="149" y="25"/>
                                </a:lnTo>
                                <a:lnTo>
                                  <a:pt x="149" y="27"/>
                                </a:lnTo>
                                <a:lnTo>
                                  <a:pt x="150" y="30"/>
                                </a:lnTo>
                                <a:lnTo>
                                  <a:pt x="150" y="32"/>
                                </a:lnTo>
                                <a:lnTo>
                                  <a:pt x="150" y="36"/>
                                </a:lnTo>
                                <a:lnTo>
                                  <a:pt x="149" y="37"/>
                                </a:lnTo>
                                <a:lnTo>
                                  <a:pt x="149" y="39"/>
                                </a:lnTo>
                                <a:lnTo>
                                  <a:pt x="149" y="42"/>
                                </a:lnTo>
                                <a:lnTo>
                                  <a:pt x="147" y="43"/>
                                </a:lnTo>
                                <a:lnTo>
                                  <a:pt x="146" y="43"/>
                                </a:lnTo>
                                <a:lnTo>
                                  <a:pt x="146" y="44"/>
                                </a:lnTo>
                                <a:lnTo>
                                  <a:pt x="145" y="44"/>
                                </a:lnTo>
                                <a:lnTo>
                                  <a:pt x="142" y="44"/>
                                </a:lnTo>
                                <a:lnTo>
                                  <a:pt x="139" y="41"/>
                                </a:lnTo>
                                <a:lnTo>
                                  <a:pt x="134" y="38"/>
                                </a:lnTo>
                                <a:lnTo>
                                  <a:pt x="128" y="34"/>
                                </a:lnTo>
                                <a:lnTo>
                                  <a:pt x="122" y="31"/>
                                </a:lnTo>
                                <a:lnTo>
                                  <a:pt x="113" y="27"/>
                                </a:lnTo>
                                <a:lnTo>
                                  <a:pt x="103" y="25"/>
                                </a:lnTo>
                                <a:lnTo>
                                  <a:pt x="91" y="25"/>
                                </a:lnTo>
                                <a:lnTo>
                                  <a:pt x="77" y="25"/>
                                </a:lnTo>
                                <a:lnTo>
                                  <a:pt x="66" y="30"/>
                                </a:lnTo>
                                <a:lnTo>
                                  <a:pt x="55" y="36"/>
                                </a:lnTo>
                                <a:lnTo>
                                  <a:pt x="46" y="46"/>
                                </a:lnTo>
                                <a:lnTo>
                                  <a:pt x="39" y="58"/>
                                </a:lnTo>
                                <a:lnTo>
                                  <a:pt x="34" y="73"/>
                                </a:lnTo>
                                <a:lnTo>
                                  <a:pt x="30" y="89"/>
                                </a:lnTo>
                                <a:lnTo>
                                  <a:pt x="29" y="107"/>
                                </a:lnTo>
                                <a:lnTo>
                                  <a:pt x="30" y="127"/>
                                </a:lnTo>
                                <a:lnTo>
                                  <a:pt x="34" y="143"/>
                                </a:lnTo>
                                <a:lnTo>
                                  <a:pt x="39" y="156"/>
                                </a:lnTo>
                                <a:lnTo>
                                  <a:pt x="46" y="167"/>
                                </a:lnTo>
                                <a:lnTo>
                                  <a:pt x="55" y="177"/>
                                </a:lnTo>
                                <a:lnTo>
                                  <a:pt x="65" y="183"/>
                                </a:lnTo>
                                <a:lnTo>
                                  <a:pt x="77" y="187"/>
                                </a:lnTo>
                                <a:lnTo>
                                  <a:pt x="92" y="188"/>
                                </a:lnTo>
                                <a:lnTo>
                                  <a:pt x="103" y="188"/>
                                </a:lnTo>
                                <a:lnTo>
                                  <a:pt x="113" y="186"/>
                                </a:lnTo>
                                <a:lnTo>
                                  <a:pt x="122" y="182"/>
                                </a:lnTo>
                                <a:lnTo>
                                  <a:pt x="129" y="179"/>
                                </a:lnTo>
                                <a:lnTo>
                                  <a:pt x="135" y="175"/>
                                </a:lnTo>
                                <a:lnTo>
                                  <a:pt x="140" y="171"/>
                                </a:lnTo>
                                <a:lnTo>
                                  <a:pt x="144" y="169"/>
                                </a:lnTo>
                                <a:lnTo>
                                  <a:pt x="146" y="169"/>
                                </a:lnTo>
                                <a:lnTo>
                                  <a:pt x="147" y="169"/>
                                </a:lnTo>
                                <a:lnTo>
                                  <a:pt x="149" y="169"/>
                                </a:lnTo>
                                <a:lnTo>
                                  <a:pt x="149" y="170"/>
                                </a:lnTo>
                                <a:lnTo>
                                  <a:pt x="150" y="171"/>
                                </a:lnTo>
                                <a:lnTo>
                                  <a:pt x="150" y="172"/>
                                </a:lnTo>
                                <a:lnTo>
                                  <a:pt x="150" y="175"/>
                                </a:lnTo>
                                <a:lnTo>
                                  <a:pt x="150" y="177"/>
                                </a:lnTo>
                                <a:lnTo>
                                  <a:pt x="150"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54" name="Freeform 442"/>
                        <wps:cNvSpPr>
                          <a:spLocks noEditPoints="1"/>
                        </wps:cNvSpPr>
                        <wps:spPr bwMode="auto">
                          <a:xfrm>
                            <a:off x="6626225" y="4152900"/>
                            <a:ext cx="95250" cy="111125"/>
                          </a:xfrm>
                          <a:custGeom>
                            <a:avLst/>
                            <a:gdLst>
                              <a:gd name="T0" fmla="*/ 177 w 178"/>
                              <a:gd name="T1" fmla="*/ 200 h 211"/>
                              <a:gd name="T2" fmla="*/ 178 w 178"/>
                              <a:gd name="T3" fmla="*/ 202 h 211"/>
                              <a:gd name="T4" fmla="*/ 178 w 178"/>
                              <a:gd name="T5" fmla="*/ 205 h 211"/>
                              <a:gd name="T6" fmla="*/ 178 w 178"/>
                              <a:gd name="T7" fmla="*/ 207 h 211"/>
                              <a:gd name="T8" fmla="*/ 177 w 178"/>
                              <a:gd name="T9" fmla="*/ 208 h 211"/>
                              <a:gd name="T10" fmla="*/ 176 w 178"/>
                              <a:gd name="T11" fmla="*/ 210 h 211"/>
                              <a:gd name="T12" fmla="*/ 173 w 178"/>
                              <a:gd name="T13" fmla="*/ 210 h 211"/>
                              <a:gd name="T14" fmla="*/ 170 w 178"/>
                              <a:gd name="T15" fmla="*/ 210 h 211"/>
                              <a:gd name="T16" fmla="*/ 165 w 178"/>
                              <a:gd name="T17" fmla="*/ 211 h 211"/>
                              <a:gd name="T18" fmla="*/ 161 w 178"/>
                              <a:gd name="T19" fmla="*/ 210 h 211"/>
                              <a:gd name="T20" fmla="*/ 157 w 178"/>
                              <a:gd name="T21" fmla="*/ 210 h 211"/>
                              <a:gd name="T22" fmla="*/ 155 w 178"/>
                              <a:gd name="T23" fmla="*/ 210 h 211"/>
                              <a:gd name="T24" fmla="*/ 152 w 178"/>
                              <a:gd name="T25" fmla="*/ 210 h 211"/>
                              <a:gd name="T26" fmla="*/ 151 w 178"/>
                              <a:gd name="T27" fmla="*/ 208 h 211"/>
                              <a:gd name="T28" fmla="*/ 150 w 178"/>
                              <a:gd name="T29" fmla="*/ 207 h 211"/>
                              <a:gd name="T30" fmla="*/ 150 w 178"/>
                              <a:gd name="T31" fmla="*/ 207 h 211"/>
                              <a:gd name="T32" fmla="*/ 149 w 178"/>
                              <a:gd name="T33" fmla="*/ 205 h 211"/>
                              <a:gd name="T34" fmla="*/ 131 w 178"/>
                              <a:gd name="T35" fmla="*/ 154 h 211"/>
                              <a:gd name="T36" fmla="*/ 45 w 178"/>
                              <a:gd name="T37" fmla="*/ 154 h 211"/>
                              <a:gd name="T38" fmla="*/ 28 w 178"/>
                              <a:gd name="T39" fmla="*/ 205 h 211"/>
                              <a:gd name="T40" fmla="*/ 28 w 178"/>
                              <a:gd name="T41" fmla="*/ 206 h 211"/>
                              <a:gd name="T42" fmla="*/ 27 w 178"/>
                              <a:gd name="T43" fmla="*/ 207 h 211"/>
                              <a:gd name="T44" fmla="*/ 26 w 178"/>
                              <a:gd name="T45" fmla="*/ 208 h 211"/>
                              <a:gd name="T46" fmla="*/ 24 w 178"/>
                              <a:gd name="T47" fmla="*/ 208 h 211"/>
                              <a:gd name="T48" fmla="*/ 23 w 178"/>
                              <a:gd name="T49" fmla="*/ 210 h 211"/>
                              <a:gd name="T50" fmla="*/ 21 w 178"/>
                              <a:gd name="T51" fmla="*/ 210 h 211"/>
                              <a:gd name="T52" fmla="*/ 17 w 178"/>
                              <a:gd name="T53" fmla="*/ 210 h 211"/>
                              <a:gd name="T54" fmla="*/ 13 w 178"/>
                              <a:gd name="T55" fmla="*/ 211 h 211"/>
                              <a:gd name="T56" fmla="*/ 8 w 178"/>
                              <a:gd name="T57" fmla="*/ 210 h 211"/>
                              <a:gd name="T58" fmla="*/ 5 w 178"/>
                              <a:gd name="T59" fmla="*/ 210 h 211"/>
                              <a:gd name="T60" fmla="*/ 2 w 178"/>
                              <a:gd name="T61" fmla="*/ 210 h 211"/>
                              <a:gd name="T62" fmla="*/ 1 w 178"/>
                              <a:gd name="T63" fmla="*/ 208 h 211"/>
                              <a:gd name="T64" fmla="*/ 0 w 178"/>
                              <a:gd name="T65" fmla="*/ 207 h 211"/>
                              <a:gd name="T66" fmla="*/ 0 w 178"/>
                              <a:gd name="T67" fmla="*/ 205 h 211"/>
                              <a:gd name="T68" fmla="*/ 0 w 178"/>
                              <a:gd name="T69" fmla="*/ 202 h 211"/>
                              <a:gd name="T70" fmla="*/ 1 w 178"/>
                              <a:gd name="T71" fmla="*/ 200 h 211"/>
                              <a:gd name="T72" fmla="*/ 71 w 178"/>
                              <a:gd name="T73" fmla="*/ 6 h 211"/>
                              <a:gd name="T74" fmla="*/ 71 w 178"/>
                              <a:gd name="T75" fmla="*/ 5 h 211"/>
                              <a:gd name="T76" fmla="*/ 72 w 178"/>
                              <a:gd name="T77" fmla="*/ 4 h 211"/>
                              <a:gd name="T78" fmla="*/ 74 w 178"/>
                              <a:gd name="T79" fmla="*/ 3 h 211"/>
                              <a:gd name="T80" fmla="*/ 76 w 178"/>
                              <a:gd name="T81" fmla="*/ 1 h 211"/>
                              <a:gd name="T82" fmla="*/ 77 w 178"/>
                              <a:gd name="T83" fmla="*/ 1 h 211"/>
                              <a:gd name="T84" fmla="*/ 81 w 178"/>
                              <a:gd name="T85" fmla="*/ 1 h 211"/>
                              <a:gd name="T86" fmla="*/ 85 w 178"/>
                              <a:gd name="T87" fmla="*/ 1 h 211"/>
                              <a:gd name="T88" fmla="*/ 88 w 178"/>
                              <a:gd name="T89" fmla="*/ 0 h 211"/>
                              <a:gd name="T90" fmla="*/ 93 w 178"/>
                              <a:gd name="T91" fmla="*/ 1 h 211"/>
                              <a:gd name="T92" fmla="*/ 97 w 178"/>
                              <a:gd name="T93" fmla="*/ 1 h 211"/>
                              <a:gd name="T94" fmla="*/ 101 w 178"/>
                              <a:gd name="T95" fmla="*/ 1 h 211"/>
                              <a:gd name="T96" fmla="*/ 103 w 178"/>
                              <a:gd name="T97" fmla="*/ 1 h 211"/>
                              <a:gd name="T98" fmla="*/ 104 w 178"/>
                              <a:gd name="T99" fmla="*/ 3 h 211"/>
                              <a:gd name="T100" fmla="*/ 106 w 178"/>
                              <a:gd name="T101" fmla="*/ 4 h 211"/>
                              <a:gd name="T102" fmla="*/ 107 w 178"/>
                              <a:gd name="T103" fmla="*/ 5 h 211"/>
                              <a:gd name="T104" fmla="*/ 108 w 178"/>
                              <a:gd name="T105" fmla="*/ 6 h 211"/>
                              <a:gd name="T106" fmla="*/ 177 w 178"/>
                              <a:gd name="T107" fmla="*/ 200 h 211"/>
                              <a:gd name="T108" fmla="*/ 88 w 178"/>
                              <a:gd name="T109" fmla="*/ 30 h 211"/>
                              <a:gd name="T110" fmla="*/ 88 w 178"/>
                              <a:gd name="T111" fmla="*/ 30 h 211"/>
                              <a:gd name="T112" fmla="*/ 51 w 178"/>
                              <a:gd name="T113" fmla="*/ 133 h 211"/>
                              <a:gd name="T114" fmla="*/ 124 w 178"/>
                              <a:gd name="T115" fmla="*/ 133 h 211"/>
                              <a:gd name="T116" fmla="*/ 88 w 178"/>
                              <a:gd name="T117" fmla="*/ 30 h 2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78" h="211">
                                <a:moveTo>
                                  <a:pt x="177" y="200"/>
                                </a:moveTo>
                                <a:lnTo>
                                  <a:pt x="178" y="202"/>
                                </a:lnTo>
                                <a:lnTo>
                                  <a:pt x="178" y="205"/>
                                </a:lnTo>
                                <a:lnTo>
                                  <a:pt x="178" y="207"/>
                                </a:lnTo>
                                <a:lnTo>
                                  <a:pt x="177" y="208"/>
                                </a:lnTo>
                                <a:lnTo>
                                  <a:pt x="176" y="210"/>
                                </a:lnTo>
                                <a:lnTo>
                                  <a:pt x="173" y="210"/>
                                </a:lnTo>
                                <a:lnTo>
                                  <a:pt x="170" y="210"/>
                                </a:lnTo>
                                <a:lnTo>
                                  <a:pt x="165" y="211"/>
                                </a:lnTo>
                                <a:lnTo>
                                  <a:pt x="161" y="210"/>
                                </a:lnTo>
                                <a:lnTo>
                                  <a:pt x="157" y="210"/>
                                </a:lnTo>
                                <a:lnTo>
                                  <a:pt x="155" y="210"/>
                                </a:lnTo>
                                <a:lnTo>
                                  <a:pt x="152" y="210"/>
                                </a:lnTo>
                                <a:lnTo>
                                  <a:pt x="151" y="208"/>
                                </a:lnTo>
                                <a:lnTo>
                                  <a:pt x="150" y="207"/>
                                </a:lnTo>
                                <a:lnTo>
                                  <a:pt x="150" y="207"/>
                                </a:lnTo>
                                <a:lnTo>
                                  <a:pt x="149" y="205"/>
                                </a:lnTo>
                                <a:lnTo>
                                  <a:pt x="131" y="154"/>
                                </a:lnTo>
                                <a:lnTo>
                                  <a:pt x="45" y="154"/>
                                </a:lnTo>
                                <a:lnTo>
                                  <a:pt x="28" y="205"/>
                                </a:lnTo>
                                <a:lnTo>
                                  <a:pt x="28" y="206"/>
                                </a:lnTo>
                                <a:lnTo>
                                  <a:pt x="27" y="207"/>
                                </a:lnTo>
                                <a:lnTo>
                                  <a:pt x="26" y="208"/>
                                </a:lnTo>
                                <a:lnTo>
                                  <a:pt x="24" y="208"/>
                                </a:lnTo>
                                <a:lnTo>
                                  <a:pt x="23" y="210"/>
                                </a:lnTo>
                                <a:lnTo>
                                  <a:pt x="21" y="210"/>
                                </a:lnTo>
                                <a:lnTo>
                                  <a:pt x="17" y="210"/>
                                </a:lnTo>
                                <a:lnTo>
                                  <a:pt x="13" y="211"/>
                                </a:lnTo>
                                <a:lnTo>
                                  <a:pt x="8" y="210"/>
                                </a:lnTo>
                                <a:lnTo>
                                  <a:pt x="5" y="210"/>
                                </a:lnTo>
                                <a:lnTo>
                                  <a:pt x="2" y="210"/>
                                </a:lnTo>
                                <a:lnTo>
                                  <a:pt x="1" y="208"/>
                                </a:lnTo>
                                <a:lnTo>
                                  <a:pt x="0" y="207"/>
                                </a:lnTo>
                                <a:lnTo>
                                  <a:pt x="0" y="205"/>
                                </a:lnTo>
                                <a:lnTo>
                                  <a:pt x="0" y="202"/>
                                </a:lnTo>
                                <a:lnTo>
                                  <a:pt x="1" y="200"/>
                                </a:lnTo>
                                <a:lnTo>
                                  <a:pt x="71" y="6"/>
                                </a:lnTo>
                                <a:lnTo>
                                  <a:pt x="71" y="5"/>
                                </a:lnTo>
                                <a:lnTo>
                                  <a:pt x="72" y="4"/>
                                </a:lnTo>
                                <a:lnTo>
                                  <a:pt x="74" y="3"/>
                                </a:lnTo>
                                <a:lnTo>
                                  <a:pt x="76" y="1"/>
                                </a:lnTo>
                                <a:lnTo>
                                  <a:pt x="77" y="1"/>
                                </a:lnTo>
                                <a:lnTo>
                                  <a:pt x="81" y="1"/>
                                </a:lnTo>
                                <a:lnTo>
                                  <a:pt x="85" y="1"/>
                                </a:lnTo>
                                <a:lnTo>
                                  <a:pt x="88" y="0"/>
                                </a:lnTo>
                                <a:lnTo>
                                  <a:pt x="93" y="1"/>
                                </a:lnTo>
                                <a:lnTo>
                                  <a:pt x="97" y="1"/>
                                </a:lnTo>
                                <a:lnTo>
                                  <a:pt x="101" y="1"/>
                                </a:lnTo>
                                <a:lnTo>
                                  <a:pt x="103" y="1"/>
                                </a:lnTo>
                                <a:lnTo>
                                  <a:pt x="104" y="3"/>
                                </a:lnTo>
                                <a:lnTo>
                                  <a:pt x="106" y="4"/>
                                </a:lnTo>
                                <a:lnTo>
                                  <a:pt x="107" y="5"/>
                                </a:lnTo>
                                <a:lnTo>
                                  <a:pt x="108" y="6"/>
                                </a:lnTo>
                                <a:lnTo>
                                  <a:pt x="177" y="200"/>
                                </a:lnTo>
                                <a:close/>
                                <a:moveTo>
                                  <a:pt x="88" y="30"/>
                                </a:moveTo>
                                <a:lnTo>
                                  <a:pt x="88" y="30"/>
                                </a:lnTo>
                                <a:lnTo>
                                  <a:pt x="51" y="133"/>
                                </a:lnTo>
                                <a:lnTo>
                                  <a:pt x="124" y="133"/>
                                </a:lnTo>
                                <a:lnTo>
                                  <a:pt x="88" y="3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55" name="Freeform 443"/>
                        <wps:cNvSpPr>
                          <a:spLocks/>
                        </wps:cNvSpPr>
                        <wps:spPr bwMode="auto">
                          <a:xfrm>
                            <a:off x="6738937" y="4152900"/>
                            <a:ext cx="63500" cy="111125"/>
                          </a:xfrm>
                          <a:custGeom>
                            <a:avLst/>
                            <a:gdLst>
                              <a:gd name="T0" fmla="*/ 121 w 121"/>
                              <a:gd name="T1" fmla="*/ 201 h 210"/>
                              <a:gd name="T2" fmla="*/ 121 w 121"/>
                              <a:gd name="T3" fmla="*/ 206 h 210"/>
                              <a:gd name="T4" fmla="*/ 119 w 121"/>
                              <a:gd name="T5" fmla="*/ 208 h 210"/>
                              <a:gd name="T6" fmla="*/ 117 w 121"/>
                              <a:gd name="T7" fmla="*/ 210 h 210"/>
                              <a:gd name="T8" fmla="*/ 8 w 121"/>
                              <a:gd name="T9" fmla="*/ 210 h 210"/>
                              <a:gd name="T10" fmla="*/ 5 w 121"/>
                              <a:gd name="T11" fmla="*/ 208 h 210"/>
                              <a:gd name="T12" fmla="*/ 4 w 121"/>
                              <a:gd name="T13" fmla="*/ 207 h 210"/>
                              <a:gd name="T14" fmla="*/ 2 w 121"/>
                              <a:gd name="T15" fmla="*/ 203 h 210"/>
                              <a:gd name="T16" fmla="*/ 2 w 121"/>
                              <a:gd name="T17" fmla="*/ 198 h 210"/>
                              <a:gd name="T18" fmla="*/ 2 w 121"/>
                              <a:gd name="T19" fmla="*/ 194 h 210"/>
                              <a:gd name="T20" fmla="*/ 3 w 121"/>
                              <a:gd name="T21" fmla="*/ 190 h 210"/>
                              <a:gd name="T22" fmla="*/ 5 w 121"/>
                              <a:gd name="T23" fmla="*/ 187 h 210"/>
                              <a:gd name="T24" fmla="*/ 8 w 121"/>
                              <a:gd name="T25" fmla="*/ 187 h 210"/>
                              <a:gd name="T26" fmla="*/ 51 w 121"/>
                              <a:gd name="T27" fmla="*/ 30 h 210"/>
                              <a:gd name="T28" fmla="*/ 8 w 121"/>
                              <a:gd name="T29" fmla="*/ 54 h 210"/>
                              <a:gd name="T30" fmla="*/ 4 w 121"/>
                              <a:gd name="T31" fmla="*/ 56 h 210"/>
                              <a:gd name="T32" fmla="*/ 2 w 121"/>
                              <a:gd name="T33" fmla="*/ 53 h 210"/>
                              <a:gd name="T34" fmla="*/ 0 w 121"/>
                              <a:gd name="T35" fmla="*/ 48 h 210"/>
                              <a:gd name="T36" fmla="*/ 0 w 121"/>
                              <a:gd name="T37" fmla="*/ 42 h 210"/>
                              <a:gd name="T38" fmla="*/ 2 w 121"/>
                              <a:gd name="T39" fmla="*/ 38 h 210"/>
                              <a:gd name="T40" fmla="*/ 3 w 121"/>
                              <a:gd name="T41" fmla="*/ 36 h 210"/>
                              <a:gd name="T42" fmla="*/ 4 w 121"/>
                              <a:gd name="T43" fmla="*/ 33 h 210"/>
                              <a:gd name="T44" fmla="*/ 53 w 121"/>
                              <a:gd name="T45" fmla="*/ 3 h 210"/>
                              <a:gd name="T46" fmla="*/ 55 w 121"/>
                              <a:gd name="T47" fmla="*/ 1 h 210"/>
                              <a:gd name="T48" fmla="*/ 57 w 121"/>
                              <a:gd name="T49" fmla="*/ 0 h 210"/>
                              <a:gd name="T50" fmla="*/ 61 w 121"/>
                              <a:gd name="T51" fmla="*/ 0 h 210"/>
                              <a:gd name="T52" fmla="*/ 66 w 121"/>
                              <a:gd name="T53" fmla="*/ 0 h 210"/>
                              <a:gd name="T54" fmla="*/ 72 w 121"/>
                              <a:gd name="T55" fmla="*/ 0 h 210"/>
                              <a:gd name="T56" fmla="*/ 76 w 121"/>
                              <a:gd name="T57" fmla="*/ 1 h 210"/>
                              <a:gd name="T58" fmla="*/ 78 w 121"/>
                              <a:gd name="T59" fmla="*/ 3 h 210"/>
                              <a:gd name="T60" fmla="*/ 78 w 121"/>
                              <a:gd name="T61" fmla="*/ 5 h 210"/>
                              <a:gd name="T62" fmla="*/ 116 w 121"/>
                              <a:gd name="T63" fmla="*/ 187 h 210"/>
                              <a:gd name="T64" fmla="*/ 119 w 121"/>
                              <a:gd name="T65" fmla="*/ 187 h 210"/>
                              <a:gd name="T66" fmla="*/ 120 w 121"/>
                              <a:gd name="T67" fmla="*/ 190 h 210"/>
                              <a:gd name="T68" fmla="*/ 121 w 121"/>
                              <a:gd name="T69" fmla="*/ 194 h 210"/>
                              <a:gd name="T70" fmla="*/ 121 w 121"/>
                              <a:gd name="T71" fmla="*/ 198 h 2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21" h="210">
                                <a:moveTo>
                                  <a:pt x="121" y="198"/>
                                </a:moveTo>
                                <a:lnTo>
                                  <a:pt x="121" y="201"/>
                                </a:lnTo>
                                <a:lnTo>
                                  <a:pt x="121" y="203"/>
                                </a:lnTo>
                                <a:lnTo>
                                  <a:pt x="121" y="206"/>
                                </a:lnTo>
                                <a:lnTo>
                                  <a:pt x="120" y="207"/>
                                </a:lnTo>
                                <a:lnTo>
                                  <a:pt x="119" y="208"/>
                                </a:lnTo>
                                <a:lnTo>
                                  <a:pt x="117" y="208"/>
                                </a:lnTo>
                                <a:lnTo>
                                  <a:pt x="117" y="210"/>
                                </a:lnTo>
                                <a:lnTo>
                                  <a:pt x="116" y="210"/>
                                </a:lnTo>
                                <a:lnTo>
                                  <a:pt x="8" y="210"/>
                                </a:lnTo>
                                <a:lnTo>
                                  <a:pt x="7" y="210"/>
                                </a:lnTo>
                                <a:lnTo>
                                  <a:pt x="5" y="208"/>
                                </a:lnTo>
                                <a:lnTo>
                                  <a:pt x="4" y="208"/>
                                </a:lnTo>
                                <a:lnTo>
                                  <a:pt x="4" y="207"/>
                                </a:lnTo>
                                <a:lnTo>
                                  <a:pt x="3" y="206"/>
                                </a:lnTo>
                                <a:lnTo>
                                  <a:pt x="2" y="203"/>
                                </a:lnTo>
                                <a:lnTo>
                                  <a:pt x="2" y="201"/>
                                </a:lnTo>
                                <a:lnTo>
                                  <a:pt x="2" y="198"/>
                                </a:lnTo>
                                <a:lnTo>
                                  <a:pt x="2" y="196"/>
                                </a:lnTo>
                                <a:lnTo>
                                  <a:pt x="2" y="194"/>
                                </a:lnTo>
                                <a:lnTo>
                                  <a:pt x="3" y="191"/>
                                </a:lnTo>
                                <a:lnTo>
                                  <a:pt x="3" y="190"/>
                                </a:lnTo>
                                <a:lnTo>
                                  <a:pt x="4" y="189"/>
                                </a:lnTo>
                                <a:lnTo>
                                  <a:pt x="5" y="187"/>
                                </a:lnTo>
                                <a:lnTo>
                                  <a:pt x="7" y="187"/>
                                </a:lnTo>
                                <a:lnTo>
                                  <a:pt x="8" y="187"/>
                                </a:lnTo>
                                <a:lnTo>
                                  <a:pt x="51" y="187"/>
                                </a:lnTo>
                                <a:lnTo>
                                  <a:pt x="51" y="30"/>
                                </a:lnTo>
                                <a:lnTo>
                                  <a:pt x="10" y="53"/>
                                </a:lnTo>
                                <a:lnTo>
                                  <a:pt x="8" y="54"/>
                                </a:lnTo>
                                <a:lnTo>
                                  <a:pt x="5" y="56"/>
                                </a:lnTo>
                                <a:lnTo>
                                  <a:pt x="4" y="56"/>
                                </a:lnTo>
                                <a:lnTo>
                                  <a:pt x="3" y="54"/>
                                </a:lnTo>
                                <a:lnTo>
                                  <a:pt x="2" y="53"/>
                                </a:lnTo>
                                <a:lnTo>
                                  <a:pt x="2" y="51"/>
                                </a:lnTo>
                                <a:lnTo>
                                  <a:pt x="0" y="48"/>
                                </a:lnTo>
                                <a:lnTo>
                                  <a:pt x="0" y="45"/>
                                </a:lnTo>
                                <a:lnTo>
                                  <a:pt x="0" y="42"/>
                                </a:lnTo>
                                <a:lnTo>
                                  <a:pt x="2" y="40"/>
                                </a:lnTo>
                                <a:lnTo>
                                  <a:pt x="2" y="38"/>
                                </a:lnTo>
                                <a:lnTo>
                                  <a:pt x="2" y="37"/>
                                </a:lnTo>
                                <a:lnTo>
                                  <a:pt x="3" y="36"/>
                                </a:lnTo>
                                <a:lnTo>
                                  <a:pt x="3" y="35"/>
                                </a:lnTo>
                                <a:lnTo>
                                  <a:pt x="4" y="33"/>
                                </a:lnTo>
                                <a:lnTo>
                                  <a:pt x="5" y="32"/>
                                </a:lnTo>
                                <a:lnTo>
                                  <a:pt x="53" y="3"/>
                                </a:lnTo>
                                <a:lnTo>
                                  <a:pt x="55" y="1"/>
                                </a:lnTo>
                                <a:lnTo>
                                  <a:pt x="55" y="1"/>
                                </a:lnTo>
                                <a:lnTo>
                                  <a:pt x="56" y="1"/>
                                </a:lnTo>
                                <a:lnTo>
                                  <a:pt x="57" y="0"/>
                                </a:lnTo>
                                <a:lnTo>
                                  <a:pt x="60" y="0"/>
                                </a:lnTo>
                                <a:lnTo>
                                  <a:pt x="61" y="0"/>
                                </a:lnTo>
                                <a:lnTo>
                                  <a:pt x="63" y="0"/>
                                </a:lnTo>
                                <a:lnTo>
                                  <a:pt x="66" y="0"/>
                                </a:lnTo>
                                <a:lnTo>
                                  <a:pt x="69" y="0"/>
                                </a:lnTo>
                                <a:lnTo>
                                  <a:pt x="72" y="0"/>
                                </a:lnTo>
                                <a:lnTo>
                                  <a:pt x="74" y="1"/>
                                </a:lnTo>
                                <a:lnTo>
                                  <a:pt x="76" y="1"/>
                                </a:lnTo>
                                <a:lnTo>
                                  <a:pt x="77" y="3"/>
                                </a:lnTo>
                                <a:lnTo>
                                  <a:pt x="78" y="3"/>
                                </a:lnTo>
                                <a:lnTo>
                                  <a:pt x="78" y="4"/>
                                </a:lnTo>
                                <a:lnTo>
                                  <a:pt x="78" y="5"/>
                                </a:lnTo>
                                <a:lnTo>
                                  <a:pt x="78" y="187"/>
                                </a:lnTo>
                                <a:lnTo>
                                  <a:pt x="116" y="187"/>
                                </a:lnTo>
                                <a:lnTo>
                                  <a:pt x="117" y="187"/>
                                </a:lnTo>
                                <a:lnTo>
                                  <a:pt x="119" y="187"/>
                                </a:lnTo>
                                <a:lnTo>
                                  <a:pt x="120" y="189"/>
                                </a:lnTo>
                                <a:lnTo>
                                  <a:pt x="120" y="190"/>
                                </a:lnTo>
                                <a:lnTo>
                                  <a:pt x="121" y="191"/>
                                </a:lnTo>
                                <a:lnTo>
                                  <a:pt x="121" y="194"/>
                                </a:lnTo>
                                <a:lnTo>
                                  <a:pt x="121" y="196"/>
                                </a:lnTo>
                                <a:lnTo>
                                  <a:pt x="121" y="19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56" name="Freeform 444"/>
                        <wps:cNvSpPr>
                          <a:spLocks/>
                        </wps:cNvSpPr>
                        <wps:spPr bwMode="auto">
                          <a:xfrm>
                            <a:off x="2154237" y="3409950"/>
                            <a:ext cx="2951163" cy="1173163"/>
                          </a:xfrm>
                          <a:custGeom>
                            <a:avLst/>
                            <a:gdLst>
                              <a:gd name="T0" fmla="*/ 5579 w 5579"/>
                              <a:gd name="T1" fmla="*/ 1185 h 2215"/>
                              <a:gd name="T2" fmla="*/ 5399 w 5579"/>
                              <a:gd name="T3" fmla="*/ 1326 h 2215"/>
                              <a:gd name="T4" fmla="*/ 5282 w 5579"/>
                              <a:gd name="T5" fmla="*/ 1417 h 2215"/>
                              <a:gd name="T6" fmla="*/ 5045 w 5579"/>
                              <a:gd name="T7" fmla="*/ 1591 h 2215"/>
                              <a:gd name="T8" fmla="*/ 4797 w 5579"/>
                              <a:gd name="T9" fmla="*/ 1752 h 2215"/>
                              <a:gd name="T10" fmla="*/ 4601 w 5579"/>
                              <a:gd name="T11" fmla="*/ 1862 h 2215"/>
                              <a:gd name="T12" fmla="*/ 4463 w 5579"/>
                              <a:gd name="T13" fmla="*/ 1928 h 2215"/>
                              <a:gd name="T14" fmla="*/ 4320 w 5579"/>
                              <a:gd name="T15" fmla="*/ 1990 h 2215"/>
                              <a:gd name="T16" fmla="*/ 4169 w 5579"/>
                              <a:gd name="T17" fmla="*/ 2045 h 2215"/>
                              <a:gd name="T18" fmla="*/ 4010 w 5579"/>
                              <a:gd name="T19" fmla="*/ 2093 h 2215"/>
                              <a:gd name="T20" fmla="*/ 3843 w 5579"/>
                              <a:gd name="T21" fmla="*/ 2134 h 2215"/>
                              <a:gd name="T22" fmla="*/ 3665 w 5579"/>
                              <a:gd name="T23" fmla="*/ 2167 h 2215"/>
                              <a:gd name="T24" fmla="*/ 3477 w 5579"/>
                              <a:gd name="T25" fmla="*/ 2192 h 2215"/>
                              <a:gd name="T26" fmla="*/ 3276 w 5579"/>
                              <a:gd name="T27" fmla="*/ 2208 h 2215"/>
                              <a:gd name="T28" fmla="*/ 3064 w 5579"/>
                              <a:gd name="T29" fmla="*/ 2215 h 2215"/>
                              <a:gd name="T30" fmla="*/ 2952 w 5579"/>
                              <a:gd name="T31" fmla="*/ 2214 h 2215"/>
                              <a:gd name="T32" fmla="*/ 0 w 5579"/>
                              <a:gd name="T33" fmla="*/ 2192 h 2215"/>
                              <a:gd name="T34" fmla="*/ 32 w 5579"/>
                              <a:gd name="T35" fmla="*/ 0 h 22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5579" h="2215">
                                <a:moveTo>
                                  <a:pt x="5579" y="1185"/>
                                </a:moveTo>
                                <a:lnTo>
                                  <a:pt x="5399" y="1326"/>
                                </a:lnTo>
                                <a:lnTo>
                                  <a:pt x="5282" y="1417"/>
                                </a:lnTo>
                                <a:lnTo>
                                  <a:pt x="5045" y="1591"/>
                                </a:lnTo>
                                <a:lnTo>
                                  <a:pt x="4797" y="1752"/>
                                </a:lnTo>
                                <a:lnTo>
                                  <a:pt x="4601" y="1862"/>
                                </a:lnTo>
                                <a:lnTo>
                                  <a:pt x="4463" y="1928"/>
                                </a:lnTo>
                                <a:lnTo>
                                  <a:pt x="4320" y="1990"/>
                                </a:lnTo>
                                <a:lnTo>
                                  <a:pt x="4169" y="2045"/>
                                </a:lnTo>
                                <a:lnTo>
                                  <a:pt x="4010" y="2093"/>
                                </a:lnTo>
                                <a:lnTo>
                                  <a:pt x="3843" y="2134"/>
                                </a:lnTo>
                                <a:lnTo>
                                  <a:pt x="3665" y="2167"/>
                                </a:lnTo>
                                <a:lnTo>
                                  <a:pt x="3477" y="2192"/>
                                </a:lnTo>
                                <a:lnTo>
                                  <a:pt x="3276" y="2208"/>
                                </a:lnTo>
                                <a:lnTo>
                                  <a:pt x="3064" y="2215"/>
                                </a:lnTo>
                                <a:lnTo>
                                  <a:pt x="2952" y="2214"/>
                                </a:lnTo>
                                <a:lnTo>
                                  <a:pt x="0" y="2192"/>
                                </a:lnTo>
                                <a:lnTo>
                                  <a:pt x="32" y="0"/>
                                </a:lnTo>
                              </a:path>
                            </a:pathLst>
                          </a:custGeom>
                          <a:noFill/>
                          <a:ln w="20638">
                            <a:solidFill>
                              <a:srgbClr val="BEBEBE"/>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257" name="Freeform 445"/>
                        <wps:cNvSpPr>
                          <a:spLocks/>
                        </wps:cNvSpPr>
                        <wps:spPr bwMode="auto">
                          <a:xfrm>
                            <a:off x="7562850" y="2725738"/>
                            <a:ext cx="88900" cy="88900"/>
                          </a:xfrm>
                          <a:custGeom>
                            <a:avLst/>
                            <a:gdLst>
                              <a:gd name="T0" fmla="*/ 148 w 168"/>
                              <a:gd name="T1" fmla="*/ 29 h 167"/>
                              <a:gd name="T2" fmla="*/ 158 w 168"/>
                              <a:gd name="T3" fmla="*/ 43 h 167"/>
                              <a:gd name="T4" fmla="*/ 168 w 168"/>
                              <a:gd name="T5" fmla="*/ 75 h 167"/>
                              <a:gd name="T6" fmla="*/ 165 w 168"/>
                              <a:gd name="T7" fmla="*/ 107 h 167"/>
                              <a:gd name="T8" fmla="*/ 152 w 168"/>
                              <a:gd name="T9" fmla="*/ 135 h 167"/>
                              <a:gd name="T10" fmla="*/ 139 w 168"/>
                              <a:gd name="T11" fmla="*/ 147 h 167"/>
                              <a:gd name="T12" fmla="*/ 125 w 168"/>
                              <a:gd name="T13" fmla="*/ 157 h 167"/>
                              <a:gd name="T14" fmla="*/ 94 w 168"/>
                              <a:gd name="T15" fmla="*/ 167 h 167"/>
                              <a:gd name="T16" fmla="*/ 62 w 168"/>
                              <a:gd name="T17" fmla="*/ 163 h 167"/>
                              <a:gd name="T18" fmla="*/ 32 w 168"/>
                              <a:gd name="T19" fmla="*/ 149 h 167"/>
                              <a:gd name="T20" fmla="*/ 20 w 168"/>
                              <a:gd name="T21" fmla="*/ 137 h 167"/>
                              <a:gd name="T22" fmla="*/ 10 w 168"/>
                              <a:gd name="T23" fmla="*/ 123 h 167"/>
                              <a:gd name="T24" fmla="*/ 0 w 168"/>
                              <a:gd name="T25" fmla="*/ 92 h 167"/>
                              <a:gd name="T26" fmla="*/ 3 w 168"/>
                              <a:gd name="T27" fmla="*/ 60 h 167"/>
                              <a:gd name="T28" fmla="*/ 16 w 168"/>
                              <a:gd name="T29" fmla="*/ 32 h 167"/>
                              <a:gd name="T30" fmla="*/ 29 w 168"/>
                              <a:gd name="T31" fmla="*/ 19 h 167"/>
                              <a:gd name="T32" fmla="*/ 42 w 168"/>
                              <a:gd name="T33" fmla="*/ 9 h 167"/>
                              <a:gd name="T34" fmla="*/ 74 w 168"/>
                              <a:gd name="T35" fmla="*/ 0 h 167"/>
                              <a:gd name="T36" fmla="*/ 106 w 168"/>
                              <a:gd name="T37" fmla="*/ 2 h 167"/>
                              <a:gd name="T38" fmla="*/ 136 w 168"/>
                              <a:gd name="T39" fmla="*/ 17 h 167"/>
                              <a:gd name="T40" fmla="*/ 148 w 168"/>
                              <a:gd name="T41" fmla="*/ 29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8" h="167">
                                <a:moveTo>
                                  <a:pt x="148" y="29"/>
                                </a:moveTo>
                                <a:lnTo>
                                  <a:pt x="158" y="43"/>
                                </a:lnTo>
                                <a:lnTo>
                                  <a:pt x="168" y="75"/>
                                </a:lnTo>
                                <a:lnTo>
                                  <a:pt x="165" y="107"/>
                                </a:lnTo>
                                <a:lnTo>
                                  <a:pt x="152" y="135"/>
                                </a:lnTo>
                                <a:lnTo>
                                  <a:pt x="139" y="147"/>
                                </a:lnTo>
                                <a:lnTo>
                                  <a:pt x="125" y="157"/>
                                </a:lnTo>
                                <a:lnTo>
                                  <a:pt x="94" y="167"/>
                                </a:lnTo>
                                <a:lnTo>
                                  <a:pt x="62" y="163"/>
                                </a:lnTo>
                                <a:lnTo>
                                  <a:pt x="32" y="149"/>
                                </a:lnTo>
                                <a:lnTo>
                                  <a:pt x="20" y="137"/>
                                </a:lnTo>
                                <a:lnTo>
                                  <a:pt x="10" y="123"/>
                                </a:lnTo>
                                <a:lnTo>
                                  <a:pt x="0" y="92"/>
                                </a:lnTo>
                                <a:lnTo>
                                  <a:pt x="3" y="60"/>
                                </a:lnTo>
                                <a:lnTo>
                                  <a:pt x="16" y="32"/>
                                </a:lnTo>
                                <a:lnTo>
                                  <a:pt x="29" y="19"/>
                                </a:lnTo>
                                <a:lnTo>
                                  <a:pt x="42" y="9"/>
                                </a:lnTo>
                                <a:lnTo>
                                  <a:pt x="74" y="0"/>
                                </a:lnTo>
                                <a:lnTo>
                                  <a:pt x="106" y="2"/>
                                </a:lnTo>
                                <a:lnTo>
                                  <a:pt x="136" y="17"/>
                                </a:lnTo>
                                <a:lnTo>
                                  <a:pt x="148" y="29"/>
                                </a:lnTo>
                                <a:close/>
                              </a:path>
                            </a:pathLst>
                          </a:custGeom>
                          <a:solidFill>
                            <a:srgbClr val="C93A3A"/>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58" name="Freeform 446"/>
                        <wps:cNvSpPr>
                          <a:spLocks/>
                        </wps:cNvSpPr>
                        <wps:spPr bwMode="auto">
                          <a:xfrm>
                            <a:off x="5086350" y="4008438"/>
                            <a:ext cx="49213" cy="41275"/>
                          </a:xfrm>
                          <a:custGeom>
                            <a:avLst/>
                            <a:gdLst>
                              <a:gd name="T0" fmla="*/ 0 w 93"/>
                              <a:gd name="T1" fmla="*/ 79 h 79"/>
                              <a:gd name="T2" fmla="*/ 15 w 93"/>
                              <a:gd name="T3" fmla="*/ 65 h 79"/>
                              <a:gd name="T4" fmla="*/ 93 w 93"/>
                              <a:gd name="T5" fmla="*/ 0 h 79"/>
                            </a:gdLst>
                            <a:ahLst/>
                            <a:cxnLst>
                              <a:cxn ang="0">
                                <a:pos x="T0" y="T1"/>
                              </a:cxn>
                              <a:cxn ang="0">
                                <a:pos x="T2" y="T3"/>
                              </a:cxn>
                              <a:cxn ang="0">
                                <a:pos x="T4" y="T5"/>
                              </a:cxn>
                            </a:cxnLst>
                            <a:rect l="0" t="0" r="r" b="b"/>
                            <a:pathLst>
                              <a:path w="93" h="79">
                                <a:moveTo>
                                  <a:pt x="0" y="79"/>
                                </a:moveTo>
                                <a:lnTo>
                                  <a:pt x="15" y="65"/>
                                </a:lnTo>
                                <a:lnTo>
                                  <a:pt x="93" y="0"/>
                                </a:lnTo>
                              </a:path>
                            </a:pathLst>
                          </a:custGeom>
                          <a:noFill/>
                          <a:ln w="20638">
                            <a:solidFill>
                              <a:srgbClr val="BEBEBE"/>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259" name="Freeform 447"/>
                        <wps:cNvSpPr>
                          <a:spLocks/>
                        </wps:cNvSpPr>
                        <wps:spPr bwMode="auto">
                          <a:xfrm>
                            <a:off x="5019675" y="3990975"/>
                            <a:ext cx="136525" cy="125413"/>
                          </a:xfrm>
                          <a:custGeom>
                            <a:avLst/>
                            <a:gdLst>
                              <a:gd name="T0" fmla="*/ 0 w 260"/>
                              <a:gd name="T1" fmla="*/ 90 h 237"/>
                              <a:gd name="T2" fmla="*/ 260 w 260"/>
                              <a:gd name="T3" fmla="*/ 0 h 237"/>
                              <a:gd name="T4" fmla="*/ 121 w 260"/>
                              <a:gd name="T5" fmla="*/ 237 h 237"/>
                              <a:gd name="T6" fmla="*/ 117 w 260"/>
                              <a:gd name="T7" fmla="*/ 212 h 237"/>
                              <a:gd name="T8" fmla="*/ 99 w 260"/>
                              <a:gd name="T9" fmla="*/ 165 h 237"/>
                              <a:gd name="T10" fmla="*/ 68 w 260"/>
                              <a:gd name="T11" fmla="*/ 125 h 237"/>
                              <a:gd name="T12" fmla="*/ 25 w 260"/>
                              <a:gd name="T13" fmla="*/ 98 h 237"/>
                              <a:gd name="T14" fmla="*/ 0 w 260"/>
                              <a:gd name="T15" fmla="*/ 90 h 23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60" h="237">
                                <a:moveTo>
                                  <a:pt x="0" y="90"/>
                                </a:moveTo>
                                <a:lnTo>
                                  <a:pt x="260" y="0"/>
                                </a:lnTo>
                                <a:lnTo>
                                  <a:pt x="121" y="237"/>
                                </a:lnTo>
                                <a:lnTo>
                                  <a:pt x="117" y="212"/>
                                </a:lnTo>
                                <a:lnTo>
                                  <a:pt x="99" y="165"/>
                                </a:lnTo>
                                <a:lnTo>
                                  <a:pt x="68" y="125"/>
                                </a:lnTo>
                                <a:lnTo>
                                  <a:pt x="25" y="98"/>
                                </a:lnTo>
                                <a:lnTo>
                                  <a:pt x="0" y="90"/>
                                </a:lnTo>
                                <a:close/>
                              </a:path>
                            </a:pathLst>
                          </a:custGeom>
                          <a:solidFill>
                            <a:srgbClr val="BEBEBE"/>
                          </a:solidFill>
                          <a:ln w="7938">
                            <a:solidFill>
                              <a:srgbClr val="BEBEBE"/>
                            </a:solidFill>
                            <a:prstDash val="solid"/>
                            <a:round/>
                            <a:headEnd/>
                            <a:tailEnd/>
                          </a:ln>
                        </wps:spPr>
                        <wps:bodyPr vert="horz" wrap="square" lIns="91440" tIns="45720" rIns="91440" bIns="45720" numCol="1" anchor="t" anchorCtr="0" compatLnSpc="1">
                          <a:prstTxWarp prst="textNoShape">
                            <a:avLst/>
                          </a:prstTxWarp>
                        </wps:bodyPr>
                      </wps:wsp>
                      <wps:wsp>
                        <wps:cNvPr id="1260" name="Freeform 448"/>
                        <wps:cNvSpPr>
                          <a:spLocks/>
                        </wps:cNvSpPr>
                        <wps:spPr bwMode="auto">
                          <a:xfrm>
                            <a:off x="5262562" y="3811588"/>
                            <a:ext cx="673100" cy="290513"/>
                          </a:xfrm>
                          <a:custGeom>
                            <a:avLst/>
                            <a:gdLst>
                              <a:gd name="T0" fmla="*/ 122 w 1272"/>
                              <a:gd name="T1" fmla="*/ 0 h 549"/>
                              <a:gd name="T2" fmla="*/ 1150 w 1272"/>
                              <a:gd name="T3" fmla="*/ 0 h 549"/>
                              <a:gd name="T4" fmla="*/ 1175 w 1272"/>
                              <a:gd name="T5" fmla="*/ 2 h 549"/>
                              <a:gd name="T6" fmla="*/ 1219 w 1272"/>
                              <a:gd name="T7" fmla="*/ 21 h 549"/>
                              <a:gd name="T8" fmla="*/ 1251 w 1272"/>
                              <a:gd name="T9" fmla="*/ 54 h 549"/>
                              <a:gd name="T10" fmla="*/ 1270 w 1272"/>
                              <a:gd name="T11" fmla="*/ 97 h 549"/>
                              <a:gd name="T12" fmla="*/ 1272 w 1272"/>
                              <a:gd name="T13" fmla="*/ 122 h 549"/>
                              <a:gd name="T14" fmla="*/ 1272 w 1272"/>
                              <a:gd name="T15" fmla="*/ 427 h 549"/>
                              <a:gd name="T16" fmla="*/ 1270 w 1272"/>
                              <a:gd name="T17" fmla="*/ 453 h 549"/>
                              <a:gd name="T18" fmla="*/ 1251 w 1272"/>
                              <a:gd name="T19" fmla="*/ 496 h 549"/>
                              <a:gd name="T20" fmla="*/ 1219 w 1272"/>
                              <a:gd name="T21" fmla="*/ 529 h 549"/>
                              <a:gd name="T22" fmla="*/ 1175 w 1272"/>
                              <a:gd name="T23" fmla="*/ 548 h 549"/>
                              <a:gd name="T24" fmla="*/ 1150 w 1272"/>
                              <a:gd name="T25" fmla="*/ 549 h 549"/>
                              <a:gd name="T26" fmla="*/ 122 w 1272"/>
                              <a:gd name="T27" fmla="*/ 549 h 549"/>
                              <a:gd name="T28" fmla="*/ 97 w 1272"/>
                              <a:gd name="T29" fmla="*/ 548 h 549"/>
                              <a:gd name="T30" fmla="*/ 53 w 1272"/>
                              <a:gd name="T31" fmla="*/ 529 h 549"/>
                              <a:gd name="T32" fmla="*/ 20 w 1272"/>
                              <a:gd name="T33" fmla="*/ 496 h 549"/>
                              <a:gd name="T34" fmla="*/ 1 w 1272"/>
                              <a:gd name="T35" fmla="*/ 453 h 549"/>
                              <a:gd name="T36" fmla="*/ 0 w 1272"/>
                              <a:gd name="T37" fmla="*/ 427 h 549"/>
                              <a:gd name="T38" fmla="*/ 0 w 1272"/>
                              <a:gd name="T39" fmla="*/ 122 h 549"/>
                              <a:gd name="T40" fmla="*/ 1 w 1272"/>
                              <a:gd name="T41" fmla="*/ 97 h 549"/>
                              <a:gd name="T42" fmla="*/ 20 w 1272"/>
                              <a:gd name="T43" fmla="*/ 54 h 549"/>
                              <a:gd name="T44" fmla="*/ 53 w 1272"/>
                              <a:gd name="T45" fmla="*/ 21 h 549"/>
                              <a:gd name="T46" fmla="*/ 97 w 1272"/>
                              <a:gd name="T47" fmla="*/ 2 h 549"/>
                              <a:gd name="T48" fmla="*/ 122 w 1272"/>
                              <a:gd name="T49" fmla="*/ 0 h 5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1272" h="549">
                                <a:moveTo>
                                  <a:pt x="122" y="0"/>
                                </a:moveTo>
                                <a:lnTo>
                                  <a:pt x="1150" y="0"/>
                                </a:lnTo>
                                <a:lnTo>
                                  <a:pt x="1175" y="2"/>
                                </a:lnTo>
                                <a:lnTo>
                                  <a:pt x="1219" y="21"/>
                                </a:lnTo>
                                <a:lnTo>
                                  <a:pt x="1251" y="54"/>
                                </a:lnTo>
                                <a:lnTo>
                                  <a:pt x="1270" y="97"/>
                                </a:lnTo>
                                <a:lnTo>
                                  <a:pt x="1272" y="122"/>
                                </a:lnTo>
                                <a:lnTo>
                                  <a:pt x="1272" y="427"/>
                                </a:lnTo>
                                <a:lnTo>
                                  <a:pt x="1270" y="453"/>
                                </a:lnTo>
                                <a:lnTo>
                                  <a:pt x="1251" y="496"/>
                                </a:lnTo>
                                <a:lnTo>
                                  <a:pt x="1219" y="529"/>
                                </a:lnTo>
                                <a:lnTo>
                                  <a:pt x="1175" y="548"/>
                                </a:lnTo>
                                <a:lnTo>
                                  <a:pt x="1150" y="549"/>
                                </a:lnTo>
                                <a:lnTo>
                                  <a:pt x="122" y="549"/>
                                </a:lnTo>
                                <a:lnTo>
                                  <a:pt x="97" y="548"/>
                                </a:lnTo>
                                <a:lnTo>
                                  <a:pt x="53" y="529"/>
                                </a:lnTo>
                                <a:lnTo>
                                  <a:pt x="20" y="496"/>
                                </a:lnTo>
                                <a:lnTo>
                                  <a:pt x="1" y="453"/>
                                </a:lnTo>
                                <a:lnTo>
                                  <a:pt x="0" y="427"/>
                                </a:lnTo>
                                <a:lnTo>
                                  <a:pt x="0" y="122"/>
                                </a:lnTo>
                                <a:lnTo>
                                  <a:pt x="1" y="97"/>
                                </a:lnTo>
                                <a:lnTo>
                                  <a:pt x="20" y="54"/>
                                </a:lnTo>
                                <a:lnTo>
                                  <a:pt x="53" y="21"/>
                                </a:lnTo>
                                <a:lnTo>
                                  <a:pt x="97" y="2"/>
                                </a:lnTo>
                                <a:lnTo>
                                  <a:pt x="122" y="0"/>
                                </a:lnTo>
                                <a:close/>
                              </a:path>
                            </a:pathLst>
                          </a:custGeom>
                          <a:solidFill>
                            <a:srgbClr val="96ACCD"/>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61" name="Freeform 449"/>
                        <wps:cNvSpPr>
                          <a:spLocks noEditPoints="1"/>
                        </wps:cNvSpPr>
                        <wps:spPr bwMode="auto">
                          <a:xfrm>
                            <a:off x="5557837" y="3875088"/>
                            <a:ext cx="82550" cy="161925"/>
                          </a:xfrm>
                          <a:custGeom>
                            <a:avLst/>
                            <a:gdLst>
                              <a:gd name="T0" fmla="*/ 157 w 158"/>
                              <a:gd name="T1" fmla="*/ 103 h 305"/>
                              <a:gd name="T2" fmla="*/ 146 w 158"/>
                              <a:gd name="T3" fmla="*/ 134 h 305"/>
                              <a:gd name="T4" fmla="*/ 126 w 158"/>
                              <a:gd name="T5" fmla="*/ 155 h 305"/>
                              <a:gd name="T6" fmla="*/ 99 w 158"/>
                              <a:gd name="T7" fmla="*/ 166 h 305"/>
                              <a:gd name="T8" fmla="*/ 81 w 158"/>
                              <a:gd name="T9" fmla="*/ 222 h 305"/>
                              <a:gd name="T10" fmla="*/ 77 w 158"/>
                              <a:gd name="T11" fmla="*/ 226 h 305"/>
                              <a:gd name="T12" fmla="*/ 65 w 158"/>
                              <a:gd name="T13" fmla="*/ 228 h 305"/>
                              <a:gd name="T14" fmla="*/ 57 w 158"/>
                              <a:gd name="T15" fmla="*/ 228 h 305"/>
                              <a:gd name="T16" fmla="*/ 51 w 158"/>
                              <a:gd name="T17" fmla="*/ 226 h 305"/>
                              <a:gd name="T18" fmla="*/ 49 w 158"/>
                              <a:gd name="T19" fmla="*/ 225 h 305"/>
                              <a:gd name="T20" fmla="*/ 48 w 158"/>
                              <a:gd name="T21" fmla="*/ 222 h 305"/>
                              <a:gd name="T22" fmla="*/ 46 w 158"/>
                              <a:gd name="T23" fmla="*/ 156 h 305"/>
                              <a:gd name="T24" fmla="*/ 49 w 158"/>
                              <a:gd name="T25" fmla="*/ 149 h 305"/>
                              <a:gd name="T26" fmla="*/ 52 w 158"/>
                              <a:gd name="T27" fmla="*/ 145 h 305"/>
                              <a:gd name="T28" fmla="*/ 59 w 158"/>
                              <a:gd name="T29" fmla="*/ 144 h 305"/>
                              <a:gd name="T30" fmla="*/ 67 w 158"/>
                              <a:gd name="T31" fmla="*/ 144 h 305"/>
                              <a:gd name="T32" fmla="*/ 92 w 158"/>
                              <a:gd name="T33" fmla="*/ 139 h 305"/>
                              <a:gd name="T34" fmla="*/ 108 w 158"/>
                              <a:gd name="T35" fmla="*/ 127 h 305"/>
                              <a:gd name="T36" fmla="*/ 118 w 158"/>
                              <a:gd name="T37" fmla="*/ 109 h 305"/>
                              <a:gd name="T38" fmla="*/ 120 w 158"/>
                              <a:gd name="T39" fmla="*/ 89 h 305"/>
                              <a:gd name="T40" fmla="*/ 117 w 158"/>
                              <a:gd name="T41" fmla="*/ 65 h 305"/>
                              <a:gd name="T42" fmla="*/ 107 w 158"/>
                              <a:gd name="T43" fmla="*/ 47 h 305"/>
                              <a:gd name="T44" fmla="*/ 88 w 158"/>
                              <a:gd name="T45" fmla="*/ 36 h 305"/>
                              <a:gd name="T46" fmla="*/ 64 w 158"/>
                              <a:gd name="T47" fmla="*/ 31 h 305"/>
                              <a:gd name="T48" fmla="*/ 40 w 158"/>
                              <a:gd name="T49" fmla="*/ 34 h 305"/>
                              <a:gd name="T50" fmla="*/ 24 w 158"/>
                              <a:gd name="T51" fmla="*/ 39 h 305"/>
                              <a:gd name="T52" fmla="*/ 12 w 158"/>
                              <a:gd name="T53" fmla="*/ 45 h 305"/>
                              <a:gd name="T54" fmla="*/ 6 w 158"/>
                              <a:gd name="T55" fmla="*/ 48 h 305"/>
                              <a:gd name="T56" fmla="*/ 3 w 158"/>
                              <a:gd name="T57" fmla="*/ 48 h 305"/>
                              <a:gd name="T58" fmla="*/ 1 w 158"/>
                              <a:gd name="T59" fmla="*/ 45 h 305"/>
                              <a:gd name="T60" fmla="*/ 0 w 158"/>
                              <a:gd name="T61" fmla="*/ 40 h 305"/>
                              <a:gd name="T62" fmla="*/ 0 w 158"/>
                              <a:gd name="T63" fmla="*/ 32 h 305"/>
                              <a:gd name="T64" fmla="*/ 0 w 158"/>
                              <a:gd name="T65" fmla="*/ 24 h 305"/>
                              <a:gd name="T66" fmla="*/ 3 w 158"/>
                              <a:gd name="T67" fmla="*/ 20 h 305"/>
                              <a:gd name="T68" fmla="*/ 11 w 158"/>
                              <a:gd name="T69" fmla="*/ 13 h 305"/>
                              <a:gd name="T70" fmla="*/ 27 w 158"/>
                              <a:gd name="T71" fmla="*/ 7 h 305"/>
                              <a:gd name="T72" fmla="*/ 46 w 158"/>
                              <a:gd name="T73" fmla="*/ 2 h 305"/>
                              <a:gd name="T74" fmla="*/ 68 w 158"/>
                              <a:gd name="T75" fmla="*/ 0 h 305"/>
                              <a:gd name="T76" fmla="*/ 109 w 158"/>
                              <a:gd name="T77" fmla="*/ 7 h 305"/>
                              <a:gd name="T78" fmla="*/ 136 w 158"/>
                              <a:gd name="T79" fmla="*/ 26 h 305"/>
                              <a:gd name="T80" fmla="*/ 153 w 158"/>
                              <a:gd name="T81" fmla="*/ 53 h 305"/>
                              <a:gd name="T82" fmla="*/ 158 w 158"/>
                              <a:gd name="T83" fmla="*/ 85 h 305"/>
                              <a:gd name="T84" fmla="*/ 88 w 158"/>
                              <a:gd name="T85" fmla="*/ 287 h 305"/>
                              <a:gd name="T86" fmla="*/ 87 w 158"/>
                              <a:gd name="T87" fmla="*/ 297 h 305"/>
                              <a:gd name="T88" fmla="*/ 81 w 158"/>
                              <a:gd name="T89" fmla="*/ 303 h 305"/>
                              <a:gd name="T90" fmla="*/ 72 w 158"/>
                              <a:gd name="T91" fmla="*/ 305 h 305"/>
                              <a:gd name="T92" fmla="*/ 59 w 158"/>
                              <a:gd name="T93" fmla="*/ 305 h 305"/>
                              <a:gd name="T94" fmla="*/ 50 w 158"/>
                              <a:gd name="T95" fmla="*/ 303 h 305"/>
                              <a:gd name="T96" fmla="*/ 45 w 158"/>
                              <a:gd name="T97" fmla="*/ 297 h 305"/>
                              <a:gd name="T98" fmla="*/ 43 w 158"/>
                              <a:gd name="T99" fmla="*/ 287 h 305"/>
                              <a:gd name="T100" fmla="*/ 43 w 158"/>
                              <a:gd name="T101" fmla="*/ 273 h 305"/>
                              <a:gd name="T102" fmla="*/ 45 w 158"/>
                              <a:gd name="T103" fmla="*/ 263 h 305"/>
                              <a:gd name="T104" fmla="*/ 50 w 158"/>
                              <a:gd name="T105" fmla="*/ 258 h 305"/>
                              <a:gd name="T106" fmla="*/ 59 w 158"/>
                              <a:gd name="T107" fmla="*/ 256 h 305"/>
                              <a:gd name="T108" fmla="*/ 72 w 158"/>
                              <a:gd name="T109" fmla="*/ 256 h 305"/>
                              <a:gd name="T110" fmla="*/ 81 w 158"/>
                              <a:gd name="T111" fmla="*/ 258 h 305"/>
                              <a:gd name="T112" fmla="*/ 87 w 158"/>
                              <a:gd name="T113" fmla="*/ 263 h 305"/>
                              <a:gd name="T114" fmla="*/ 88 w 158"/>
                              <a:gd name="T115" fmla="*/ 273 h 3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58" h="305">
                                <a:moveTo>
                                  <a:pt x="158" y="85"/>
                                </a:moveTo>
                                <a:lnTo>
                                  <a:pt x="157" y="103"/>
                                </a:lnTo>
                                <a:lnTo>
                                  <a:pt x="153" y="119"/>
                                </a:lnTo>
                                <a:lnTo>
                                  <a:pt x="146" y="134"/>
                                </a:lnTo>
                                <a:lnTo>
                                  <a:pt x="137" y="145"/>
                                </a:lnTo>
                                <a:lnTo>
                                  <a:pt x="126" y="155"/>
                                </a:lnTo>
                                <a:lnTo>
                                  <a:pt x="114" y="161"/>
                                </a:lnTo>
                                <a:lnTo>
                                  <a:pt x="99" y="166"/>
                                </a:lnTo>
                                <a:lnTo>
                                  <a:pt x="83" y="169"/>
                                </a:lnTo>
                                <a:lnTo>
                                  <a:pt x="81" y="222"/>
                                </a:lnTo>
                                <a:lnTo>
                                  <a:pt x="81" y="225"/>
                                </a:lnTo>
                                <a:lnTo>
                                  <a:pt x="77" y="226"/>
                                </a:lnTo>
                                <a:lnTo>
                                  <a:pt x="72" y="228"/>
                                </a:lnTo>
                                <a:lnTo>
                                  <a:pt x="65" y="228"/>
                                </a:lnTo>
                                <a:lnTo>
                                  <a:pt x="61" y="228"/>
                                </a:lnTo>
                                <a:lnTo>
                                  <a:pt x="57" y="228"/>
                                </a:lnTo>
                                <a:lnTo>
                                  <a:pt x="54" y="228"/>
                                </a:lnTo>
                                <a:lnTo>
                                  <a:pt x="51" y="226"/>
                                </a:lnTo>
                                <a:lnTo>
                                  <a:pt x="50" y="226"/>
                                </a:lnTo>
                                <a:lnTo>
                                  <a:pt x="49" y="225"/>
                                </a:lnTo>
                                <a:lnTo>
                                  <a:pt x="48" y="223"/>
                                </a:lnTo>
                                <a:lnTo>
                                  <a:pt x="48" y="222"/>
                                </a:lnTo>
                                <a:lnTo>
                                  <a:pt x="46" y="160"/>
                                </a:lnTo>
                                <a:lnTo>
                                  <a:pt x="46" y="156"/>
                                </a:lnTo>
                                <a:lnTo>
                                  <a:pt x="48" y="153"/>
                                </a:lnTo>
                                <a:lnTo>
                                  <a:pt x="49" y="149"/>
                                </a:lnTo>
                                <a:lnTo>
                                  <a:pt x="50" y="148"/>
                                </a:lnTo>
                                <a:lnTo>
                                  <a:pt x="52" y="145"/>
                                </a:lnTo>
                                <a:lnTo>
                                  <a:pt x="55" y="144"/>
                                </a:lnTo>
                                <a:lnTo>
                                  <a:pt x="59" y="144"/>
                                </a:lnTo>
                                <a:lnTo>
                                  <a:pt x="62" y="144"/>
                                </a:lnTo>
                                <a:lnTo>
                                  <a:pt x="67" y="144"/>
                                </a:lnTo>
                                <a:lnTo>
                                  <a:pt x="81" y="143"/>
                                </a:lnTo>
                                <a:lnTo>
                                  <a:pt x="92" y="139"/>
                                </a:lnTo>
                                <a:lnTo>
                                  <a:pt x="102" y="134"/>
                                </a:lnTo>
                                <a:lnTo>
                                  <a:pt x="108" y="127"/>
                                </a:lnTo>
                                <a:lnTo>
                                  <a:pt x="114" y="119"/>
                                </a:lnTo>
                                <a:lnTo>
                                  <a:pt x="118" y="109"/>
                                </a:lnTo>
                                <a:lnTo>
                                  <a:pt x="120" y="98"/>
                                </a:lnTo>
                                <a:lnTo>
                                  <a:pt x="120" y="89"/>
                                </a:lnTo>
                                <a:lnTo>
                                  <a:pt x="120" y="76"/>
                                </a:lnTo>
                                <a:lnTo>
                                  <a:pt x="117" y="65"/>
                                </a:lnTo>
                                <a:lnTo>
                                  <a:pt x="113" y="55"/>
                                </a:lnTo>
                                <a:lnTo>
                                  <a:pt x="107" y="47"/>
                                </a:lnTo>
                                <a:lnTo>
                                  <a:pt x="98" y="39"/>
                                </a:lnTo>
                                <a:lnTo>
                                  <a:pt x="88" y="36"/>
                                </a:lnTo>
                                <a:lnTo>
                                  <a:pt x="77" y="32"/>
                                </a:lnTo>
                                <a:lnTo>
                                  <a:pt x="64" y="31"/>
                                </a:lnTo>
                                <a:lnTo>
                                  <a:pt x="51" y="32"/>
                                </a:lnTo>
                                <a:lnTo>
                                  <a:pt x="40" y="34"/>
                                </a:lnTo>
                                <a:lnTo>
                                  <a:pt x="32" y="37"/>
                                </a:lnTo>
                                <a:lnTo>
                                  <a:pt x="24" y="39"/>
                                </a:lnTo>
                                <a:lnTo>
                                  <a:pt x="18" y="43"/>
                                </a:lnTo>
                                <a:lnTo>
                                  <a:pt x="12" y="45"/>
                                </a:lnTo>
                                <a:lnTo>
                                  <a:pt x="8" y="48"/>
                                </a:lnTo>
                                <a:lnTo>
                                  <a:pt x="6" y="48"/>
                                </a:lnTo>
                                <a:lnTo>
                                  <a:pt x="4" y="48"/>
                                </a:lnTo>
                                <a:lnTo>
                                  <a:pt x="3" y="48"/>
                                </a:lnTo>
                                <a:lnTo>
                                  <a:pt x="2" y="47"/>
                                </a:lnTo>
                                <a:lnTo>
                                  <a:pt x="1" y="45"/>
                                </a:lnTo>
                                <a:lnTo>
                                  <a:pt x="1" y="43"/>
                                </a:lnTo>
                                <a:lnTo>
                                  <a:pt x="0" y="40"/>
                                </a:lnTo>
                                <a:lnTo>
                                  <a:pt x="0" y="37"/>
                                </a:lnTo>
                                <a:lnTo>
                                  <a:pt x="0" y="32"/>
                                </a:lnTo>
                                <a:lnTo>
                                  <a:pt x="0" y="27"/>
                                </a:lnTo>
                                <a:lnTo>
                                  <a:pt x="0" y="24"/>
                                </a:lnTo>
                                <a:lnTo>
                                  <a:pt x="1" y="21"/>
                                </a:lnTo>
                                <a:lnTo>
                                  <a:pt x="3" y="20"/>
                                </a:lnTo>
                                <a:lnTo>
                                  <a:pt x="6" y="17"/>
                                </a:lnTo>
                                <a:lnTo>
                                  <a:pt x="11" y="13"/>
                                </a:lnTo>
                                <a:lnTo>
                                  <a:pt x="18" y="10"/>
                                </a:lnTo>
                                <a:lnTo>
                                  <a:pt x="27" y="7"/>
                                </a:lnTo>
                                <a:lnTo>
                                  <a:pt x="35" y="5"/>
                                </a:lnTo>
                                <a:lnTo>
                                  <a:pt x="46" y="2"/>
                                </a:lnTo>
                                <a:lnTo>
                                  <a:pt x="57" y="1"/>
                                </a:lnTo>
                                <a:lnTo>
                                  <a:pt x="68" y="0"/>
                                </a:lnTo>
                                <a:lnTo>
                                  <a:pt x="91" y="1"/>
                                </a:lnTo>
                                <a:lnTo>
                                  <a:pt x="109" y="7"/>
                                </a:lnTo>
                                <a:lnTo>
                                  <a:pt x="125" y="15"/>
                                </a:lnTo>
                                <a:lnTo>
                                  <a:pt x="136" y="26"/>
                                </a:lnTo>
                                <a:lnTo>
                                  <a:pt x="147" y="38"/>
                                </a:lnTo>
                                <a:lnTo>
                                  <a:pt x="153" y="53"/>
                                </a:lnTo>
                                <a:lnTo>
                                  <a:pt x="157" y="68"/>
                                </a:lnTo>
                                <a:lnTo>
                                  <a:pt x="158" y="85"/>
                                </a:lnTo>
                                <a:close/>
                                <a:moveTo>
                                  <a:pt x="88" y="281"/>
                                </a:moveTo>
                                <a:lnTo>
                                  <a:pt x="88" y="287"/>
                                </a:lnTo>
                                <a:lnTo>
                                  <a:pt x="88" y="293"/>
                                </a:lnTo>
                                <a:lnTo>
                                  <a:pt x="87" y="297"/>
                                </a:lnTo>
                                <a:lnTo>
                                  <a:pt x="84" y="300"/>
                                </a:lnTo>
                                <a:lnTo>
                                  <a:pt x="81" y="303"/>
                                </a:lnTo>
                                <a:lnTo>
                                  <a:pt x="77" y="304"/>
                                </a:lnTo>
                                <a:lnTo>
                                  <a:pt x="72" y="305"/>
                                </a:lnTo>
                                <a:lnTo>
                                  <a:pt x="66" y="305"/>
                                </a:lnTo>
                                <a:lnTo>
                                  <a:pt x="59" y="305"/>
                                </a:lnTo>
                                <a:lnTo>
                                  <a:pt x="55" y="304"/>
                                </a:lnTo>
                                <a:lnTo>
                                  <a:pt x="50" y="303"/>
                                </a:lnTo>
                                <a:lnTo>
                                  <a:pt x="48" y="300"/>
                                </a:lnTo>
                                <a:lnTo>
                                  <a:pt x="45" y="297"/>
                                </a:lnTo>
                                <a:lnTo>
                                  <a:pt x="44" y="293"/>
                                </a:lnTo>
                                <a:lnTo>
                                  <a:pt x="43" y="287"/>
                                </a:lnTo>
                                <a:lnTo>
                                  <a:pt x="43" y="281"/>
                                </a:lnTo>
                                <a:lnTo>
                                  <a:pt x="43" y="273"/>
                                </a:lnTo>
                                <a:lnTo>
                                  <a:pt x="44" y="268"/>
                                </a:lnTo>
                                <a:lnTo>
                                  <a:pt x="45" y="263"/>
                                </a:lnTo>
                                <a:lnTo>
                                  <a:pt x="48" y="261"/>
                                </a:lnTo>
                                <a:lnTo>
                                  <a:pt x="50" y="258"/>
                                </a:lnTo>
                                <a:lnTo>
                                  <a:pt x="55" y="257"/>
                                </a:lnTo>
                                <a:lnTo>
                                  <a:pt x="59" y="256"/>
                                </a:lnTo>
                                <a:lnTo>
                                  <a:pt x="66" y="255"/>
                                </a:lnTo>
                                <a:lnTo>
                                  <a:pt x="72" y="256"/>
                                </a:lnTo>
                                <a:lnTo>
                                  <a:pt x="77" y="257"/>
                                </a:lnTo>
                                <a:lnTo>
                                  <a:pt x="81" y="258"/>
                                </a:lnTo>
                                <a:lnTo>
                                  <a:pt x="84" y="261"/>
                                </a:lnTo>
                                <a:lnTo>
                                  <a:pt x="87" y="263"/>
                                </a:lnTo>
                                <a:lnTo>
                                  <a:pt x="88" y="268"/>
                                </a:lnTo>
                                <a:lnTo>
                                  <a:pt x="88" y="273"/>
                                </a:lnTo>
                                <a:lnTo>
                                  <a:pt x="88" y="2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62" name="Freeform 450"/>
                        <wps:cNvSpPr>
                          <a:spLocks noEditPoints="1"/>
                        </wps:cNvSpPr>
                        <wps:spPr bwMode="auto">
                          <a:xfrm>
                            <a:off x="5559425" y="3546475"/>
                            <a:ext cx="84138" cy="161925"/>
                          </a:xfrm>
                          <a:custGeom>
                            <a:avLst/>
                            <a:gdLst>
                              <a:gd name="T0" fmla="*/ 159 w 159"/>
                              <a:gd name="T1" fmla="*/ 102 h 305"/>
                              <a:gd name="T2" fmla="*/ 148 w 159"/>
                              <a:gd name="T3" fmla="*/ 133 h 305"/>
                              <a:gd name="T4" fmla="*/ 129 w 159"/>
                              <a:gd name="T5" fmla="*/ 154 h 305"/>
                              <a:gd name="T6" fmla="*/ 100 w 159"/>
                              <a:gd name="T7" fmla="*/ 166 h 305"/>
                              <a:gd name="T8" fmla="*/ 83 w 159"/>
                              <a:gd name="T9" fmla="*/ 220 h 305"/>
                              <a:gd name="T10" fmla="*/ 79 w 159"/>
                              <a:gd name="T11" fmla="*/ 225 h 305"/>
                              <a:gd name="T12" fmla="*/ 66 w 159"/>
                              <a:gd name="T13" fmla="*/ 228 h 305"/>
                              <a:gd name="T14" fmla="*/ 58 w 159"/>
                              <a:gd name="T15" fmla="*/ 228 h 305"/>
                              <a:gd name="T16" fmla="*/ 53 w 159"/>
                              <a:gd name="T17" fmla="*/ 227 h 305"/>
                              <a:gd name="T18" fmla="*/ 50 w 159"/>
                              <a:gd name="T19" fmla="*/ 224 h 305"/>
                              <a:gd name="T20" fmla="*/ 50 w 159"/>
                              <a:gd name="T21" fmla="*/ 220 h 305"/>
                              <a:gd name="T22" fmla="*/ 48 w 159"/>
                              <a:gd name="T23" fmla="*/ 155 h 305"/>
                              <a:gd name="T24" fmla="*/ 50 w 159"/>
                              <a:gd name="T25" fmla="*/ 149 h 305"/>
                              <a:gd name="T26" fmla="*/ 53 w 159"/>
                              <a:gd name="T27" fmla="*/ 144 h 305"/>
                              <a:gd name="T28" fmla="*/ 60 w 159"/>
                              <a:gd name="T29" fmla="*/ 143 h 305"/>
                              <a:gd name="T30" fmla="*/ 68 w 159"/>
                              <a:gd name="T31" fmla="*/ 143 h 305"/>
                              <a:gd name="T32" fmla="*/ 93 w 159"/>
                              <a:gd name="T33" fmla="*/ 138 h 305"/>
                              <a:gd name="T34" fmla="*/ 110 w 159"/>
                              <a:gd name="T35" fmla="*/ 126 h 305"/>
                              <a:gd name="T36" fmla="*/ 119 w 159"/>
                              <a:gd name="T37" fmla="*/ 108 h 305"/>
                              <a:gd name="T38" fmla="*/ 121 w 159"/>
                              <a:gd name="T39" fmla="*/ 87 h 305"/>
                              <a:gd name="T40" fmla="*/ 119 w 159"/>
                              <a:gd name="T41" fmla="*/ 64 h 305"/>
                              <a:gd name="T42" fmla="*/ 108 w 159"/>
                              <a:gd name="T43" fmla="*/ 47 h 305"/>
                              <a:gd name="T44" fmla="*/ 89 w 159"/>
                              <a:gd name="T45" fmla="*/ 34 h 305"/>
                              <a:gd name="T46" fmla="*/ 64 w 159"/>
                              <a:gd name="T47" fmla="*/ 30 h 305"/>
                              <a:gd name="T48" fmla="*/ 42 w 159"/>
                              <a:gd name="T49" fmla="*/ 33 h 305"/>
                              <a:gd name="T50" fmla="*/ 25 w 159"/>
                              <a:gd name="T51" fmla="*/ 39 h 305"/>
                              <a:gd name="T52" fmla="*/ 14 w 159"/>
                              <a:gd name="T53" fmla="*/ 44 h 305"/>
                              <a:gd name="T54" fmla="*/ 7 w 159"/>
                              <a:gd name="T55" fmla="*/ 48 h 305"/>
                              <a:gd name="T56" fmla="*/ 4 w 159"/>
                              <a:gd name="T57" fmla="*/ 47 h 305"/>
                              <a:gd name="T58" fmla="*/ 3 w 159"/>
                              <a:gd name="T59" fmla="*/ 44 h 305"/>
                              <a:gd name="T60" fmla="*/ 0 w 159"/>
                              <a:gd name="T61" fmla="*/ 39 h 305"/>
                              <a:gd name="T62" fmla="*/ 0 w 159"/>
                              <a:gd name="T63" fmla="*/ 31 h 305"/>
                              <a:gd name="T64" fmla="*/ 2 w 159"/>
                              <a:gd name="T65" fmla="*/ 23 h 305"/>
                              <a:gd name="T66" fmla="*/ 4 w 159"/>
                              <a:gd name="T67" fmla="*/ 18 h 305"/>
                              <a:gd name="T68" fmla="*/ 13 w 159"/>
                              <a:gd name="T69" fmla="*/ 12 h 305"/>
                              <a:gd name="T70" fmla="*/ 28 w 159"/>
                              <a:gd name="T71" fmla="*/ 6 h 305"/>
                              <a:gd name="T72" fmla="*/ 47 w 159"/>
                              <a:gd name="T73" fmla="*/ 1 h 305"/>
                              <a:gd name="T74" fmla="*/ 69 w 159"/>
                              <a:gd name="T75" fmla="*/ 0 h 305"/>
                              <a:gd name="T76" fmla="*/ 110 w 159"/>
                              <a:gd name="T77" fmla="*/ 6 h 305"/>
                              <a:gd name="T78" fmla="*/ 138 w 159"/>
                              <a:gd name="T79" fmla="*/ 25 h 305"/>
                              <a:gd name="T80" fmla="*/ 154 w 159"/>
                              <a:gd name="T81" fmla="*/ 52 h 305"/>
                              <a:gd name="T82" fmla="*/ 159 w 159"/>
                              <a:gd name="T83" fmla="*/ 84 h 305"/>
                              <a:gd name="T84" fmla="*/ 90 w 159"/>
                              <a:gd name="T85" fmla="*/ 287 h 305"/>
                              <a:gd name="T86" fmla="*/ 88 w 159"/>
                              <a:gd name="T87" fmla="*/ 297 h 305"/>
                              <a:gd name="T88" fmla="*/ 83 w 159"/>
                              <a:gd name="T89" fmla="*/ 302 h 305"/>
                              <a:gd name="T90" fmla="*/ 73 w 159"/>
                              <a:gd name="T91" fmla="*/ 304 h 305"/>
                              <a:gd name="T92" fmla="*/ 61 w 159"/>
                              <a:gd name="T93" fmla="*/ 304 h 305"/>
                              <a:gd name="T94" fmla="*/ 52 w 159"/>
                              <a:gd name="T95" fmla="*/ 302 h 305"/>
                              <a:gd name="T96" fmla="*/ 46 w 159"/>
                              <a:gd name="T97" fmla="*/ 297 h 305"/>
                              <a:gd name="T98" fmla="*/ 44 w 159"/>
                              <a:gd name="T99" fmla="*/ 287 h 305"/>
                              <a:gd name="T100" fmla="*/ 44 w 159"/>
                              <a:gd name="T101" fmla="*/ 273 h 305"/>
                              <a:gd name="T102" fmla="*/ 46 w 159"/>
                              <a:gd name="T103" fmla="*/ 262 h 305"/>
                              <a:gd name="T104" fmla="*/ 52 w 159"/>
                              <a:gd name="T105" fmla="*/ 257 h 305"/>
                              <a:gd name="T106" fmla="*/ 61 w 159"/>
                              <a:gd name="T107" fmla="*/ 255 h 305"/>
                              <a:gd name="T108" fmla="*/ 73 w 159"/>
                              <a:gd name="T109" fmla="*/ 255 h 305"/>
                              <a:gd name="T110" fmla="*/ 83 w 159"/>
                              <a:gd name="T111" fmla="*/ 257 h 305"/>
                              <a:gd name="T112" fmla="*/ 88 w 159"/>
                              <a:gd name="T113" fmla="*/ 262 h 305"/>
                              <a:gd name="T114" fmla="*/ 90 w 159"/>
                              <a:gd name="T115" fmla="*/ 273 h 3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59" h="305">
                                <a:moveTo>
                                  <a:pt x="159" y="84"/>
                                </a:moveTo>
                                <a:lnTo>
                                  <a:pt x="159" y="102"/>
                                </a:lnTo>
                                <a:lnTo>
                                  <a:pt x="154" y="118"/>
                                </a:lnTo>
                                <a:lnTo>
                                  <a:pt x="148" y="133"/>
                                </a:lnTo>
                                <a:lnTo>
                                  <a:pt x="138" y="144"/>
                                </a:lnTo>
                                <a:lnTo>
                                  <a:pt x="129" y="154"/>
                                </a:lnTo>
                                <a:lnTo>
                                  <a:pt x="115" y="160"/>
                                </a:lnTo>
                                <a:lnTo>
                                  <a:pt x="100" y="166"/>
                                </a:lnTo>
                                <a:lnTo>
                                  <a:pt x="84" y="167"/>
                                </a:lnTo>
                                <a:lnTo>
                                  <a:pt x="83" y="220"/>
                                </a:lnTo>
                                <a:lnTo>
                                  <a:pt x="82" y="224"/>
                                </a:lnTo>
                                <a:lnTo>
                                  <a:pt x="79" y="225"/>
                                </a:lnTo>
                                <a:lnTo>
                                  <a:pt x="74" y="227"/>
                                </a:lnTo>
                                <a:lnTo>
                                  <a:pt x="66" y="228"/>
                                </a:lnTo>
                                <a:lnTo>
                                  <a:pt x="62" y="228"/>
                                </a:lnTo>
                                <a:lnTo>
                                  <a:pt x="58" y="228"/>
                                </a:lnTo>
                                <a:lnTo>
                                  <a:pt x="56" y="227"/>
                                </a:lnTo>
                                <a:lnTo>
                                  <a:pt x="53" y="227"/>
                                </a:lnTo>
                                <a:lnTo>
                                  <a:pt x="51" y="225"/>
                                </a:lnTo>
                                <a:lnTo>
                                  <a:pt x="50" y="224"/>
                                </a:lnTo>
                                <a:lnTo>
                                  <a:pt x="50" y="223"/>
                                </a:lnTo>
                                <a:lnTo>
                                  <a:pt x="50" y="220"/>
                                </a:lnTo>
                                <a:lnTo>
                                  <a:pt x="48" y="160"/>
                                </a:lnTo>
                                <a:lnTo>
                                  <a:pt x="48" y="155"/>
                                </a:lnTo>
                                <a:lnTo>
                                  <a:pt x="48" y="151"/>
                                </a:lnTo>
                                <a:lnTo>
                                  <a:pt x="50" y="149"/>
                                </a:lnTo>
                                <a:lnTo>
                                  <a:pt x="52" y="147"/>
                                </a:lnTo>
                                <a:lnTo>
                                  <a:pt x="53" y="144"/>
                                </a:lnTo>
                                <a:lnTo>
                                  <a:pt x="57" y="143"/>
                                </a:lnTo>
                                <a:lnTo>
                                  <a:pt x="60" y="143"/>
                                </a:lnTo>
                                <a:lnTo>
                                  <a:pt x="64" y="143"/>
                                </a:lnTo>
                                <a:lnTo>
                                  <a:pt x="68" y="143"/>
                                </a:lnTo>
                                <a:lnTo>
                                  <a:pt x="83" y="142"/>
                                </a:lnTo>
                                <a:lnTo>
                                  <a:pt x="93" y="138"/>
                                </a:lnTo>
                                <a:lnTo>
                                  <a:pt x="103" y="133"/>
                                </a:lnTo>
                                <a:lnTo>
                                  <a:pt x="110" y="126"/>
                                </a:lnTo>
                                <a:lnTo>
                                  <a:pt x="115" y="118"/>
                                </a:lnTo>
                                <a:lnTo>
                                  <a:pt x="119" y="108"/>
                                </a:lnTo>
                                <a:lnTo>
                                  <a:pt x="121" y="98"/>
                                </a:lnTo>
                                <a:lnTo>
                                  <a:pt x="121" y="87"/>
                                </a:lnTo>
                                <a:lnTo>
                                  <a:pt x="121" y="75"/>
                                </a:lnTo>
                                <a:lnTo>
                                  <a:pt x="119" y="64"/>
                                </a:lnTo>
                                <a:lnTo>
                                  <a:pt x="114" y="54"/>
                                </a:lnTo>
                                <a:lnTo>
                                  <a:pt x="108" y="47"/>
                                </a:lnTo>
                                <a:lnTo>
                                  <a:pt x="100" y="39"/>
                                </a:lnTo>
                                <a:lnTo>
                                  <a:pt x="89" y="34"/>
                                </a:lnTo>
                                <a:lnTo>
                                  <a:pt x="78" y="31"/>
                                </a:lnTo>
                                <a:lnTo>
                                  <a:pt x="64" y="30"/>
                                </a:lnTo>
                                <a:lnTo>
                                  <a:pt x="52" y="31"/>
                                </a:lnTo>
                                <a:lnTo>
                                  <a:pt x="42" y="33"/>
                                </a:lnTo>
                                <a:lnTo>
                                  <a:pt x="32" y="36"/>
                                </a:lnTo>
                                <a:lnTo>
                                  <a:pt x="25" y="39"/>
                                </a:lnTo>
                                <a:lnTo>
                                  <a:pt x="19" y="42"/>
                                </a:lnTo>
                                <a:lnTo>
                                  <a:pt x="14" y="44"/>
                                </a:lnTo>
                                <a:lnTo>
                                  <a:pt x="10" y="47"/>
                                </a:lnTo>
                                <a:lnTo>
                                  <a:pt x="7" y="48"/>
                                </a:lnTo>
                                <a:lnTo>
                                  <a:pt x="5" y="48"/>
                                </a:lnTo>
                                <a:lnTo>
                                  <a:pt x="4" y="47"/>
                                </a:lnTo>
                                <a:lnTo>
                                  <a:pt x="3" y="46"/>
                                </a:lnTo>
                                <a:lnTo>
                                  <a:pt x="3" y="44"/>
                                </a:lnTo>
                                <a:lnTo>
                                  <a:pt x="2" y="42"/>
                                </a:lnTo>
                                <a:lnTo>
                                  <a:pt x="0" y="39"/>
                                </a:lnTo>
                                <a:lnTo>
                                  <a:pt x="0" y="36"/>
                                </a:lnTo>
                                <a:lnTo>
                                  <a:pt x="0" y="31"/>
                                </a:lnTo>
                                <a:lnTo>
                                  <a:pt x="0" y="26"/>
                                </a:lnTo>
                                <a:lnTo>
                                  <a:pt x="2" y="23"/>
                                </a:lnTo>
                                <a:lnTo>
                                  <a:pt x="2" y="21"/>
                                </a:lnTo>
                                <a:lnTo>
                                  <a:pt x="4" y="18"/>
                                </a:lnTo>
                                <a:lnTo>
                                  <a:pt x="7" y="16"/>
                                </a:lnTo>
                                <a:lnTo>
                                  <a:pt x="13" y="12"/>
                                </a:lnTo>
                                <a:lnTo>
                                  <a:pt x="19" y="10"/>
                                </a:lnTo>
                                <a:lnTo>
                                  <a:pt x="28" y="6"/>
                                </a:lnTo>
                                <a:lnTo>
                                  <a:pt x="37" y="4"/>
                                </a:lnTo>
                                <a:lnTo>
                                  <a:pt x="47" y="1"/>
                                </a:lnTo>
                                <a:lnTo>
                                  <a:pt x="58" y="0"/>
                                </a:lnTo>
                                <a:lnTo>
                                  <a:pt x="69" y="0"/>
                                </a:lnTo>
                                <a:lnTo>
                                  <a:pt x="92" y="1"/>
                                </a:lnTo>
                                <a:lnTo>
                                  <a:pt x="110" y="6"/>
                                </a:lnTo>
                                <a:lnTo>
                                  <a:pt x="126" y="14"/>
                                </a:lnTo>
                                <a:lnTo>
                                  <a:pt x="138" y="25"/>
                                </a:lnTo>
                                <a:lnTo>
                                  <a:pt x="148" y="37"/>
                                </a:lnTo>
                                <a:lnTo>
                                  <a:pt x="154" y="52"/>
                                </a:lnTo>
                                <a:lnTo>
                                  <a:pt x="159" y="68"/>
                                </a:lnTo>
                                <a:lnTo>
                                  <a:pt x="159" y="84"/>
                                </a:lnTo>
                                <a:close/>
                                <a:moveTo>
                                  <a:pt x="90" y="279"/>
                                </a:moveTo>
                                <a:lnTo>
                                  <a:pt x="90" y="287"/>
                                </a:lnTo>
                                <a:lnTo>
                                  <a:pt x="89" y="292"/>
                                </a:lnTo>
                                <a:lnTo>
                                  <a:pt x="88" y="297"/>
                                </a:lnTo>
                                <a:lnTo>
                                  <a:pt x="85" y="299"/>
                                </a:lnTo>
                                <a:lnTo>
                                  <a:pt x="83" y="302"/>
                                </a:lnTo>
                                <a:lnTo>
                                  <a:pt x="78" y="303"/>
                                </a:lnTo>
                                <a:lnTo>
                                  <a:pt x="73" y="304"/>
                                </a:lnTo>
                                <a:lnTo>
                                  <a:pt x="67" y="305"/>
                                </a:lnTo>
                                <a:lnTo>
                                  <a:pt x="61" y="304"/>
                                </a:lnTo>
                                <a:lnTo>
                                  <a:pt x="56" y="303"/>
                                </a:lnTo>
                                <a:lnTo>
                                  <a:pt x="52" y="302"/>
                                </a:lnTo>
                                <a:lnTo>
                                  <a:pt x="48" y="299"/>
                                </a:lnTo>
                                <a:lnTo>
                                  <a:pt x="46" y="297"/>
                                </a:lnTo>
                                <a:lnTo>
                                  <a:pt x="45" y="292"/>
                                </a:lnTo>
                                <a:lnTo>
                                  <a:pt x="44" y="287"/>
                                </a:lnTo>
                                <a:lnTo>
                                  <a:pt x="44" y="279"/>
                                </a:lnTo>
                                <a:lnTo>
                                  <a:pt x="44" y="273"/>
                                </a:lnTo>
                                <a:lnTo>
                                  <a:pt x="45" y="267"/>
                                </a:lnTo>
                                <a:lnTo>
                                  <a:pt x="46" y="262"/>
                                </a:lnTo>
                                <a:lnTo>
                                  <a:pt x="48" y="260"/>
                                </a:lnTo>
                                <a:lnTo>
                                  <a:pt x="52" y="257"/>
                                </a:lnTo>
                                <a:lnTo>
                                  <a:pt x="56" y="256"/>
                                </a:lnTo>
                                <a:lnTo>
                                  <a:pt x="61" y="255"/>
                                </a:lnTo>
                                <a:lnTo>
                                  <a:pt x="67" y="255"/>
                                </a:lnTo>
                                <a:lnTo>
                                  <a:pt x="73" y="255"/>
                                </a:lnTo>
                                <a:lnTo>
                                  <a:pt x="78" y="256"/>
                                </a:lnTo>
                                <a:lnTo>
                                  <a:pt x="83" y="257"/>
                                </a:lnTo>
                                <a:lnTo>
                                  <a:pt x="85" y="260"/>
                                </a:lnTo>
                                <a:lnTo>
                                  <a:pt x="88" y="262"/>
                                </a:lnTo>
                                <a:lnTo>
                                  <a:pt x="89" y="267"/>
                                </a:lnTo>
                                <a:lnTo>
                                  <a:pt x="90" y="273"/>
                                </a:lnTo>
                                <a:lnTo>
                                  <a:pt x="90" y="27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63" name="Line 451"/>
                        <wps:cNvCnPr/>
                        <wps:spPr bwMode="auto">
                          <a:xfrm>
                            <a:off x="2625725" y="771525"/>
                            <a:ext cx="153988" cy="9525"/>
                          </a:xfrm>
                          <a:prstGeom prst="line">
                            <a:avLst/>
                          </a:prstGeom>
                          <a:noFill/>
                          <a:ln w="20638">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1264" name="Freeform 452"/>
                        <wps:cNvSpPr>
                          <a:spLocks/>
                        </wps:cNvSpPr>
                        <wps:spPr bwMode="auto">
                          <a:xfrm>
                            <a:off x="2667000" y="723900"/>
                            <a:ext cx="139700" cy="100013"/>
                          </a:xfrm>
                          <a:custGeom>
                            <a:avLst/>
                            <a:gdLst>
                              <a:gd name="T0" fmla="*/ 13 w 264"/>
                              <a:gd name="T1" fmla="*/ 0 h 189"/>
                              <a:gd name="T2" fmla="*/ 264 w 264"/>
                              <a:gd name="T3" fmla="*/ 110 h 189"/>
                              <a:gd name="T4" fmla="*/ 0 w 264"/>
                              <a:gd name="T5" fmla="*/ 189 h 189"/>
                              <a:gd name="T6" fmla="*/ 16 w 264"/>
                              <a:gd name="T7" fmla="*/ 168 h 189"/>
                              <a:gd name="T8" fmla="*/ 35 w 264"/>
                              <a:gd name="T9" fmla="*/ 121 h 189"/>
                              <a:gd name="T10" fmla="*/ 37 w 264"/>
                              <a:gd name="T11" fmla="*/ 72 h 189"/>
                              <a:gd name="T12" fmla="*/ 25 w 264"/>
                              <a:gd name="T13" fmla="*/ 23 h 189"/>
                              <a:gd name="T14" fmla="*/ 13 w 264"/>
                              <a:gd name="T15" fmla="*/ 0 h 189"/>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64" h="189">
                                <a:moveTo>
                                  <a:pt x="13" y="0"/>
                                </a:moveTo>
                                <a:lnTo>
                                  <a:pt x="264" y="110"/>
                                </a:lnTo>
                                <a:lnTo>
                                  <a:pt x="0" y="189"/>
                                </a:lnTo>
                                <a:lnTo>
                                  <a:pt x="16" y="168"/>
                                </a:lnTo>
                                <a:lnTo>
                                  <a:pt x="35" y="121"/>
                                </a:lnTo>
                                <a:lnTo>
                                  <a:pt x="37" y="72"/>
                                </a:lnTo>
                                <a:lnTo>
                                  <a:pt x="25" y="23"/>
                                </a:lnTo>
                                <a:lnTo>
                                  <a:pt x="13" y="0"/>
                                </a:lnTo>
                                <a:close/>
                              </a:path>
                            </a:pathLst>
                          </a:custGeom>
                          <a:solidFill>
                            <a:srgbClr val="BEBEBE"/>
                          </a:solidFill>
                          <a:ln w="7938">
                            <a:solidFill>
                              <a:srgbClr val="BEBEBE"/>
                            </a:solidFill>
                            <a:prstDash val="solid"/>
                            <a:round/>
                            <a:headEnd/>
                            <a:tailEnd/>
                          </a:ln>
                        </wps:spPr>
                        <wps:bodyPr vert="horz" wrap="square" lIns="91440" tIns="45720" rIns="91440" bIns="45720" numCol="1" anchor="t" anchorCtr="0" compatLnSpc="1">
                          <a:prstTxWarp prst="textNoShape">
                            <a:avLst/>
                          </a:prstTxWarp>
                        </wps:bodyPr>
                      </wps:wsp>
                      <wps:wsp>
                        <wps:cNvPr id="1265" name="Line 453"/>
                        <wps:cNvCnPr/>
                        <wps:spPr bwMode="auto">
                          <a:xfrm>
                            <a:off x="2584450" y="1077913"/>
                            <a:ext cx="141288" cy="52388"/>
                          </a:xfrm>
                          <a:prstGeom prst="line">
                            <a:avLst/>
                          </a:prstGeom>
                          <a:noFill/>
                          <a:ln w="20638">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1266" name="Freeform 454"/>
                        <wps:cNvSpPr>
                          <a:spLocks/>
                        </wps:cNvSpPr>
                        <wps:spPr bwMode="auto">
                          <a:xfrm>
                            <a:off x="2606675" y="1044575"/>
                            <a:ext cx="146050" cy="95250"/>
                          </a:xfrm>
                          <a:custGeom>
                            <a:avLst/>
                            <a:gdLst>
                              <a:gd name="T0" fmla="*/ 67 w 275"/>
                              <a:gd name="T1" fmla="*/ 0 h 180"/>
                              <a:gd name="T2" fmla="*/ 275 w 275"/>
                              <a:gd name="T3" fmla="*/ 180 h 180"/>
                              <a:gd name="T4" fmla="*/ 0 w 275"/>
                              <a:gd name="T5" fmla="*/ 179 h 180"/>
                              <a:gd name="T6" fmla="*/ 21 w 275"/>
                              <a:gd name="T7" fmla="*/ 163 h 180"/>
                              <a:gd name="T8" fmla="*/ 52 w 275"/>
                              <a:gd name="T9" fmla="*/ 124 h 180"/>
                              <a:gd name="T10" fmla="*/ 69 w 275"/>
                              <a:gd name="T11" fmla="*/ 77 h 180"/>
                              <a:gd name="T12" fmla="*/ 73 w 275"/>
                              <a:gd name="T13" fmla="*/ 26 h 180"/>
                              <a:gd name="T14" fmla="*/ 67 w 275"/>
                              <a:gd name="T15" fmla="*/ 0 h 18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75" h="180">
                                <a:moveTo>
                                  <a:pt x="67" y="0"/>
                                </a:moveTo>
                                <a:lnTo>
                                  <a:pt x="275" y="180"/>
                                </a:lnTo>
                                <a:lnTo>
                                  <a:pt x="0" y="179"/>
                                </a:lnTo>
                                <a:lnTo>
                                  <a:pt x="21" y="163"/>
                                </a:lnTo>
                                <a:lnTo>
                                  <a:pt x="52" y="124"/>
                                </a:lnTo>
                                <a:lnTo>
                                  <a:pt x="69" y="77"/>
                                </a:lnTo>
                                <a:lnTo>
                                  <a:pt x="73" y="26"/>
                                </a:lnTo>
                                <a:lnTo>
                                  <a:pt x="67" y="0"/>
                                </a:lnTo>
                                <a:close/>
                              </a:path>
                            </a:pathLst>
                          </a:custGeom>
                          <a:solidFill>
                            <a:srgbClr val="BEBEBE"/>
                          </a:solidFill>
                          <a:ln w="7938">
                            <a:solidFill>
                              <a:srgbClr val="BEBEBE"/>
                            </a:solidFill>
                            <a:prstDash val="solid"/>
                            <a:round/>
                            <a:headEnd/>
                            <a:tailEnd/>
                          </a:ln>
                        </wps:spPr>
                        <wps:bodyPr vert="horz" wrap="square" lIns="91440" tIns="45720" rIns="91440" bIns="45720" numCol="1" anchor="t" anchorCtr="0" compatLnSpc="1">
                          <a:prstTxWarp prst="textNoShape">
                            <a:avLst/>
                          </a:prstTxWarp>
                        </wps:bodyPr>
                      </wps:wsp>
                      <wps:wsp>
                        <wps:cNvPr id="1267" name="Freeform 455"/>
                        <wps:cNvSpPr>
                          <a:spLocks/>
                        </wps:cNvSpPr>
                        <wps:spPr bwMode="auto">
                          <a:xfrm>
                            <a:off x="2632075" y="365125"/>
                            <a:ext cx="889000" cy="104775"/>
                          </a:xfrm>
                          <a:custGeom>
                            <a:avLst/>
                            <a:gdLst>
                              <a:gd name="T0" fmla="*/ 0 w 1681"/>
                              <a:gd name="T1" fmla="*/ 199 h 199"/>
                              <a:gd name="T2" fmla="*/ 73 w 1681"/>
                              <a:gd name="T3" fmla="*/ 165 h 199"/>
                              <a:gd name="T4" fmla="*/ 230 w 1681"/>
                              <a:gd name="T5" fmla="*/ 104 h 199"/>
                              <a:gd name="T6" fmla="*/ 399 w 1681"/>
                              <a:gd name="T7" fmla="*/ 58 h 199"/>
                              <a:gd name="T8" fmla="*/ 575 w 1681"/>
                              <a:gd name="T9" fmla="*/ 24 h 199"/>
                              <a:gd name="T10" fmla="*/ 754 w 1681"/>
                              <a:gd name="T11" fmla="*/ 6 h 199"/>
                              <a:gd name="T12" fmla="*/ 932 w 1681"/>
                              <a:gd name="T13" fmla="*/ 0 h 199"/>
                              <a:gd name="T14" fmla="*/ 1106 w 1681"/>
                              <a:gd name="T15" fmla="*/ 10 h 199"/>
                              <a:gd name="T16" fmla="*/ 1270 w 1681"/>
                              <a:gd name="T17" fmla="*/ 33 h 199"/>
                              <a:gd name="T18" fmla="*/ 1346 w 1681"/>
                              <a:gd name="T19" fmla="*/ 52 h 199"/>
                              <a:gd name="T20" fmla="*/ 1681 w 1681"/>
                              <a:gd name="T21" fmla="*/ 149 h 1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1681" h="199">
                                <a:moveTo>
                                  <a:pt x="0" y="199"/>
                                </a:moveTo>
                                <a:lnTo>
                                  <a:pt x="73" y="165"/>
                                </a:lnTo>
                                <a:lnTo>
                                  <a:pt x="230" y="104"/>
                                </a:lnTo>
                                <a:lnTo>
                                  <a:pt x="399" y="58"/>
                                </a:lnTo>
                                <a:lnTo>
                                  <a:pt x="575" y="24"/>
                                </a:lnTo>
                                <a:lnTo>
                                  <a:pt x="754" y="6"/>
                                </a:lnTo>
                                <a:lnTo>
                                  <a:pt x="932" y="0"/>
                                </a:lnTo>
                                <a:lnTo>
                                  <a:pt x="1106" y="10"/>
                                </a:lnTo>
                                <a:lnTo>
                                  <a:pt x="1270" y="33"/>
                                </a:lnTo>
                                <a:lnTo>
                                  <a:pt x="1346" y="52"/>
                                </a:lnTo>
                                <a:lnTo>
                                  <a:pt x="1681" y="149"/>
                                </a:lnTo>
                              </a:path>
                            </a:pathLst>
                          </a:custGeom>
                          <a:noFill/>
                          <a:ln w="20638">
                            <a:solidFill>
                              <a:srgbClr val="BEBEBE"/>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268" name="Freeform 456"/>
                        <wps:cNvSpPr>
                          <a:spLocks/>
                        </wps:cNvSpPr>
                        <wps:spPr bwMode="auto">
                          <a:xfrm>
                            <a:off x="3403600" y="365125"/>
                            <a:ext cx="144463" cy="95250"/>
                          </a:xfrm>
                          <a:custGeom>
                            <a:avLst/>
                            <a:gdLst>
                              <a:gd name="T0" fmla="*/ 53 w 275"/>
                              <a:gd name="T1" fmla="*/ 0 h 182"/>
                              <a:gd name="T2" fmla="*/ 275 w 275"/>
                              <a:gd name="T3" fmla="*/ 162 h 182"/>
                              <a:gd name="T4" fmla="*/ 0 w 275"/>
                              <a:gd name="T5" fmla="*/ 182 h 182"/>
                              <a:gd name="T6" fmla="*/ 20 w 275"/>
                              <a:gd name="T7" fmla="*/ 165 h 182"/>
                              <a:gd name="T8" fmla="*/ 48 w 275"/>
                              <a:gd name="T9" fmla="*/ 123 h 182"/>
                              <a:gd name="T10" fmla="*/ 62 w 275"/>
                              <a:gd name="T11" fmla="*/ 75 h 182"/>
                              <a:gd name="T12" fmla="*/ 60 w 275"/>
                              <a:gd name="T13" fmla="*/ 24 h 182"/>
                              <a:gd name="T14" fmla="*/ 53 w 275"/>
                              <a:gd name="T15" fmla="*/ 0 h 18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75" h="182">
                                <a:moveTo>
                                  <a:pt x="53" y="0"/>
                                </a:moveTo>
                                <a:lnTo>
                                  <a:pt x="275" y="162"/>
                                </a:lnTo>
                                <a:lnTo>
                                  <a:pt x="0" y="182"/>
                                </a:lnTo>
                                <a:lnTo>
                                  <a:pt x="20" y="165"/>
                                </a:lnTo>
                                <a:lnTo>
                                  <a:pt x="48" y="123"/>
                                </a:lnTo>
                                <a:lnTo>
                                  <a:pt x="62" y="75"/>
                                </a:lnTo>
                                <a:lnTo>
                                  <a:pt x="60" y="24"/>
                                </a:lnTo>
                                <a:lnTo>
                                  <a:pt x="53" y="0"/>
                                </a:lnTo>
                                <a:close/>
                              </a:path>
                            </a:pathLst>
                          </a:custGeom>
                          <a:solidFill>
                            <a:srgbClr val="BEBEBE"/>
                          </a:solidFill>
                          <a:ln w="7938">
                            <a:solidFill>
                              <a:srgbClr val="BEBEBE"/>
                            </a:solidFill>
                            <a:prstDash val="solid"/>
                            <a:round/>
                            <a:headEnd/>
                            <a:tailEnd/>
                          </a:ln>
                        </wps:spPr>
                        <wps:bodyPr vert="horz" wrap="square" lIns="91440" tIns="45720" rIns="91440" bIns="45720" numCol="1" anchor="t" anchorCtr="0" compatLnSpc="1">
                          <a:prstTxWarp prst="textNoShape">
                            <a:avLst/>
                          </a:prstTxWarp>
                        </wps:bodyPr>
                      </wps:wsp>
                      <wps:wsp>
                        <wps:cNvPr id="1269" name="Freeform 457"/>
                        <wps:cNvSpPr>
                          <a:spLocks/>
                        </wps:cNvSpPr>
                        <wps:spPr bwMode="auto">
                          <a:xfrm>
                            <a:off x="6029325" y="3433763"/>
                            <a:ext cx="63500" cy="690563"/>
                          </a:xfrm>
                          <a:custGeom>
                            <a:avLst/>
                            <a:gdLst>
                              <a:gd name="T0" fmla="*/ 0 w 120"/>
                              <a:gd name="T1" fmla="*/ 1305 h 1305"/>
                              <a:gd name="T2" fmla="*/ 120 w 120"/>
                              <a:gd name="T3" fmla="*/ 1305 h 1305"/>
                              <a:gd name="T4" fmla="*/ 120 w 120"/>
                              <a:gd name="T5" fmla="*/ 0 h 1305"/>
                              <a:gd name="T6" fmla="*/ 5 w 120"/>
                              <a:gd name="T7" fmla="*/ 0 h 1305"/>
                            </a:gdLst>
                            <a:ahLst/>
                            <a:cxnLst>
                              <a:cxn ang="0">
                                <a:pos x="T0" y="T1"/>
                              </a:cxn>
                              <a:cxn ang="0">
                                <a:pos x="T2" y="T3"/>
                              </a:cxn>
                              <a:cxn ang="0">
                                <a:pos x="T4" y="T5"/>
                              </a:cxn>
                              <a:cxn ang="0">
                                <a:pos x="T6" y="T7"/>
                              </a:cxn>
                            </a:cxnLst>
                            <a:rect l="0" t="0" r="r" b="b"/>
                            <a:pathLst>
                              <a:path w="120" h="1305">
                                <a:moveTo>
                                  <a:pt x="0" y="1305"/>
                                </a:moveTo>
                                <a:lnTo>
                                  <a:pt x="120" y="1305"/>
                                </a:lnTo>
                                <a:lnTo>
                                  <a:pt x="120" y="0"/>
                                </a:lnTo>
                                <a:lnTo>
                                  <a:pt x="5" y="0"/>
                                </a:lnTo>
                              </a:path>
                            </a:pathLst>
                          </a:custGeom>
                          <a:noFill/>
                          <a:ln w="20638">
                            <a:solidFill>
                              <a:srgbClr val="BEBEBE"/>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270" name="Freeform 458"/>
                        <wps:cNvSpPr>
                          <a:spLocks/>
                        </wps:cNvSpPr>
                        <wps:spPr bwMode="auto">
                          <a:xfrm>
                            <a:off x="4652962" y="2314575"/>
                            <a:ext cx="428625" cy="473075"/>
                          </a:xfrm>
                          <a:custGeom>
                            <a:avLst/>
                            <a:gdLst>
                              <a:gd name="T0" fmla="*/ 810 w 810"/>
                              <a:gd name="T1" fmla="*/ 896 h 896"/>
                              <a:gd name="T2" fmla="*/ 734 w 810"/>
                              <a:gd name="T3" fmla="*/ 859 h 896"/>
                              <a:gd name="T4" fmla="*/ 599 w 810"/>
                              <a:gd name="T5" fmla="*/ 774 h 896"/>
                              <a:gd name="T6" fmla="*/ 479 w 810"/>
                              <a:gd name="T7" fmla="*/ 678 h 896"/>
                              <a:gd name="T8" fmla="*/ 374 w 810"/>
                              <a:gd name="T9" fmla="*/ 572 h 896"/>
                              <a:gd name="T10" fmla="*/ 281 w 810"/>
                              <a:gd name="T11" fmla="*/ 456 h 896"/>
                              <a:gd name="T12" fmla="*/ 196 w 810"/>
                              <a:gd name="T13" fmla="*/ 333 h 896"/>
                              <a:gd name="T14" fmla="*/ 76 w 810"/>
                              <a:gd name="T15" fmla="*/ 138 h 896"/>
                              <a:gd name="T16" fmla="*/ 0 w 810"/>
                              <a:gd name="T17" fmla="*/ 0 h 8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810" h="896">
                                <a:moveTo>
                                  <a:pt x="810" y="896"/>
                                </a:moveTo>
                                <a:lnTo>
                                  <a:pt x="734" y="859"/>
                                </a:lnTo>
                                <a:lnTo>
                                  <a:pt x="599" y="774"/>
                                </a:lnTo>
                                <a:lnTo>
                                  <a:pt x="479" y="678"/>
                                </a:lnTo>
                                <a:lnTo>
                                  <a:pt x="374" y="572"/>
                                </a:lnTo>
                                <a:lnTo>
                                  <a:pt x="281" y="456"/>
                                </a:lnTo>
                                <a:lnTo>
                                  <a:pt x="196" y="333"/>
                                </a:lnTo>
                                <a:lnTo>
                                  <a:pt x="76" y="138"/>
                                </a:lnTo>
                                <a:lnTo>
                                  <a:pt x="0" y="0"/>
                                </a:lnTo>
                              </a:path>
                            </a:pathLst>
                          </a:custGeom>
                          <a:noFill/>
                          <a:ln w="20638">
                            <a:solidFill>
                              <a:srgbClr val="BEBEBE"/>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271" name="Freeform 459"/>
                        <wps:cNvSpPr>
                          <a:spLocks/>
                        </wps:cNvSpPr>
                        <wps:spPr bwMode="auto">
                          <a:xfrm>
                            <a:off x="4638675" y="2290763"/>
                            <a:ext cx="111125" cy="142875"/>
                          </a:xfrm>
                          <a:custGeom>
                            <a:avLst/>
                            <a:gdLst>
                              <a:gd name="T0" fmla="*/ 43 w 210"/>
                              <a:gd name="T1" fmla="*/ 272 h 272"/>
                              <a:gd name="T2" fmla="*/ 0 w 210"/>
                              <a:gd name="T3" fmla="*/ 0 h 272"/>
                              <a:gd name="T4" fmla="*/ 210 w 210"/>
                              <a:gd name="T5" fmla="*/ 178 h 272"/>
                              <a:gd name="T6" fmla="*/ 184 w 210"/>
                              <a:gd name="T7" fmla="*/ 177 h 272"/>
                              <a:gd name="T8" fmla="*/ 134 w 210"/>
                              <a:gd name="T9" fmla="*/ 187 h 272"/>
                              <a:gd name="T10" fmla="*/ 90 w 210"/>
                              <a:gd name="T11" fmla="*/ 212 h 272"/>
                              <a:gd name="T12" fmla="*/ 56 w 210"/>
                              <a:gd name="T13" fmla="*/ 248 h 272"/>
                              <a:gd name="T14" fmla="*/ 43 w 210"/>
                              <a:gd name="T15" fmla="*/ 272 h 27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10" h="272">
                                <a:moveTo>
                                  <a:pt x="43" y="272"/>
                                </a:moveTo>
                                <a:lnTo>
                                  <a:pt x="0" y="0"/>
                                </a:lnTo>
                                <a:lnTo>
                                  <a:pt x="210" y="178"/>
                                </a:lnTo>
                                <a:lnTo>
                                  <a:pt x="184" y="177"/>
                                </a:lnTo>
                                <a:lnTo>
                                  <a:pt x="134" y="187"/>
                                </a:lnTo>
                                <a:lnTo>
                                  <a:pt x="90" y="212"/>
                                </a:lnTo>
                                <a:lnTo>
                                  <a:pt x="56" y="248"/>
                                </a:lnTo>
                                <a:lnTo>
                                  <a:pt x="43" y="272"/>
                                </a:lnTo>
                                <a:close/>
                              </a:path>
                            </a:pathLst>
                          </a:custGeom>
                          <a:solidFill>
                            <a:srgbClr val="BEBEBE"/>
                          </a:solidFill>
                          <a:ln w="7938">
                            <a:solidFill>
                              <a:srgbClr val="BEBEBE"/>
                            </a:solidFill>
                            <a:prstDash val="solid"/>
                            <a:round/>
                            <a:headEnd/>
                            <a:tailEnd/>
                          </a:ln>
                        </wps:spPr>
                        <wps:bodyPr vert="horz" wrap="square" lIns="91440" tIns="45720" rIns="91440" bIns="45720" numCol="1" anchor="t" anchorCtr="0" compatLnSpc="1">
                          <a:prstTxWarp prst="textNoShape">
                            <a:avLst/>
                          </a:prstTxWarp>
                        </wps:bodyPr>
                      </wps:wsp>
                      <wps:wsp>
                        <wps:cNvPr id="1272" name="Freeform 460"/>
                        <wps:cNvSpPr>
                          <a:spLocks/>
                        </wps:cNvSpPr>
                        <wps:spPr bwMode="auto">
                          <a:xfrm>
                            <a:off x="6056312" y="2730500"/>
                            <a:ext cx="1054100" cy="146050"/>
                          </a:xfrm>
                          <a:custGeom>
                            <a:avLst/>
                            <a:gdLst>
                              <a:gd name="T0" fmla="*/ 1994 w 1994"/>
                              <a:gd name="T1" fmla="*/ 275 h 275"/>
                              <a:gd name="T2" fmla="*/ 1941 w 1994"/>
                              <a:gd name="T3" fmla="*/ 243 h 275"/>
                              <a:gd name="T4" fmla="*/ 1831 w 1994"/>
                              <a:gd name="T5" fmla="*/ 186 h 275"/>
                              <a:gd name="T6" fmla="*/ 1715 w 1994"/>
                              <a:gd name="T7" fmla="*/ 138 h 275"/>
                              <a:gd name="T8" fmla="*/ 1596 w 1994"/>
                              <a:gd name="T9" fmla="*/ 99 h 275"/>
                              <a:gd name="T10" fmla="*/ 1473 w 1994"/>
                              <a:gd name="T11" fmla="*/ 67 h 275"/>
                              <a:gd name="T12" fmla="*/ 1347 w 1994"/>
                              <a:gd name="T13" fmla="*/ 41 h 275"/>
                              <a:gd name="T14" fmla="*/ 1155 w 1994"/>
                              <a:gd name="T15" fmla="*/ 15 h 275"/>
                              <a:gd name="T16" fmla="*/ 893 w 1994"/>
                              <a:gd name="T17" fmla="*/ 0 h 275"/>
                              <a:gd name="T18" fmla="*/ 629 w 1994"/>
                              <a:gd name="T19" fmla="*/ 4 h 275"/>
                              <a:gd name="T20" fmla="*/ 370 w 1994"/>
                              <a:gd name="T21" fmla="*/ 23 h 275"/>
                              <a:gd name="T22" fmla="*/ 119 w 1994"/>
                              <a:gd name="T23" fmla="*/ 51 h 275"/>
                              <a:gd name="T24" fmla="*/ 0 w 1994"/>
                              <a:gd name="T25" fmla="*/ 67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1994" h="275">
                                <a:moveTo>
                                  <a:pt x="1994" y="275"/>
                                </a:moveTo>
                                <a:lnTo>
                                  <a:pt x="1941" y="243"/>
                                </a:lnTo>
                                <a:lnTo>
                                  <a:pt x="1831" y="186"/>
                                </a:lnTo>
                                <a:lnTo>
                                  <a:pt x="1715" y="138"/>
                                </a:lnTo>
                                <a:lnTo>
                                  <a:pt x="1596" y="99"/>
                                </a:lnTo>
                                <a:lnTo>
                                  <a:pt x="1473" y="67"/>
                                </a:lnTo>
                                <a:lnTo>
                                  <a:pt x="1347" y="41"/>
                                </a:lnTo>
                                <a:lnTo>
                                  <a:pt x="1155" y="15"/>
                                </a:lnTo>
                                <a:lnTo>
                                  <a:pt x="893" y="0"/>
                                </a:lnTo>
                                <a:lnTo>
                                  <a:pt x="629" y="4"/>
                                </a:lnTo>
                                <a:lnTo>
                                  <a:pt x="370" y="23"/>
                                </a:lnTo>
                                <a:lnTo>
                                  <a:pt x="119" y="51"/>
                                </a:lnTo>
                                <a:lnTo>
                                  <a:pt x="0" y="67"/>
                                </a:lnTo>
                              </a:path>
                            </a:pathLst>
                          </a:custGeom>
                          <a:noFill/>
                          <a:ln w="20638">
                            <a:solidFill>
                              <a:srgbClr val="BEBEBE"/>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273" name="Freeform 461"/>
                        <wps:cNvSpPr>
                          <a:spLocks/>
                        </wps:cNvSpPr>
                        <wps:spPr bwMode="auto">
                          <a:xfrm>
                            <a:off x="6027737" y="2701925"/>
                            <a:ext cx="142875" cy="98425"/>
                          </a:xfrm>
                          <a:custGeom>
                            <a:avLst/>
                            <a:gdLst>
                              <a:gd name="T0" fmla="*/ 270 w 270"/>
                              <a:gd name="T1" fmla="*/ 187 h 187"/>
                              <a:gd name="T2" fmla="*/ 0 w 270"/>
                              <a:gd name="T3" fmla="*/ 129 h 187"/>
                              <a:gd name="T4" fmla="*/ 243 w 270"/>
                              <a:gd name="T5" fmla="*/ 0 h 187"/>
                              <a:gd name="T6" fmla="*/ 232 w 270"/>
                              <a:gd name="T7" fmla="*/ 23 h 187"/>
                              <a:gd name="T8" fmla="*/ 223 w 270"/>
                              <a:gd name="T9" fmla="*/ 73 h 187"/>
                              <a:gd name="T10" fmla="*/ 230 w 270"/>
                              <a:gd name="T11" fmla="*/ 122 h 187"/>
                              <a:gd name="T12" fmla="*/ 252 w 270"/>
                              <a:gd name="T13" fmla="*/ 167 h 187"/>
                              <a:gd name="T14" fmla="*/ 270 w 270"/>
                              <a:gd name="T15" fmla="*/ 187 h 18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70" h="187">
                                <a:moveTo>
                                  <a:pt x="270" y="187"/>
                                </a:moveTo>
                                <a:lnTo>
                                  <a:pt x="0" y="129"/>
                                </a:lnTo>
                                <a:lnTo>
                                  <a:pt x="243" y="0"/>
                                </a:lnTo>
                                <a:lnTo>
                                  <a:pt x="232" y="23"/>
                                </a:lnTo>
                                <a:lnTo>
                                  <a:pt x="223" y="73"/>
                                </a:lnTo>
                                <a:lnTo>
                                  <a:pt x="230" y="122"/>
                                </a:lnTo>
                                <a:lnTo>
                                  <a:pt x="252" y="167"/>
                                </a:lnTo>
                                <a:lnTo>
                                  <a:pt x="270" y="187"/>
                                </a:lnTo>
                                <a:close/>
                              </a:path>
                            </a:pathLst>
                          </a:custGeom>
                          <a:solidFill>
                            <a:srgbClr val="BEBEBE"/>
                          </a:solidFill>
                          <a:ln w="7938">
                            <a:solidFill>
                              <a:srgbClr val="BEBEBE"/>
                            </a:solidFill>
                            <a:prstDash val="solid"/>
                            <a:round/>
                            <a:headEnd/>
                            <a:tailEnd/>
                          </a:ln>
                        </wps:spPr>
                        <wps:bodyPr vert="horz" wrap="square" lIns="91440" tIns="45720" rIns="91440" bIns="45720" numCol="1" anchor="t" anchorCtr="0" compatLnSpc="1">
                          <a:prstTxWarp prst="textNoShape">
                            <a:avLst/>
                          </a:prstTxWarp>
                        </wps:bodyPr>
                      </wps:wsp>
                      <wps:wsp>
                        <wps:cNvPr id="1274" name="Freeform 462"/>
                        <wps:cNvSpPr>
                          <a:spLocks/>
                        </wps:cNvSpPr>
                        <wps:spPr bwMode="auto">
                          <a:xfrm>
                            <a:off x="6057900" y="3113088"/>
                            <a:ext cx="441325" cy="95250"/>
                          </a:xfrm>
                          <a:custGeom>
                            <a:avLst/>
                            <a:gdLst>
                              <a:gd name="T0" fmla="*/ 835 w 835"/>
                              <a:gd name="T1" fmla="*/ 181 h 181"/>
                              <a:gd name="T2" fmla="*/ 795 w 835"/>
                              <a:gd name="T3" fmla="*/ 155 h 181"/>
                              <a:gd name="T4" fmla="*/ 706 w 835"/>
                              <a:gd name="T5" fmla="*/ 112 h 181"/>
                              <a:gd name="T6" fmla="*/ 610 w 835"/>
                              <a:gd name="T7" fmla="*/ 75 h 181"/>
                              <a:gd name="T8" fmla="*/ 508 w 835"/>
                              <a:gd name="T9" fmla="*/ 48 h 181"/>
                              <a:gd name="T10" fmla="*/ 401 w 835"/>
                              <a:gd name="T11" fmla="*/ 26 h 181"/>
                              <a:gd name="T12" fmla="*/ 289 w 835"/>
                              <a:gd name="T13" fmla="*/ 11 h 181"/>
                              <a:gd name="T14" fmla="*/ 117 w 835"/>
                              <a:gd name="T15" fmla="*/ 0 h 181"/>
                              <a:gd name="T16" fmla="*/ 0 w 835"/>
                              <a:gd name="T17" fmla="*/ 0 h 1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835" h="181">
                                <a:moveTo>
                                  <a:pt x="835" y="181"/>
                                </a:moveTo>
                                <a:lnTo>
                                  <a:pt x="795" y="155"/>
                                </a:lnTo>
                                <a:lnTo>
                                  <a:pt x="706" y="112"/>
                                </a:lnTo>
                                <a:lnTo>
                                  <a:pt x="610" y="75"/>
                                </a:lnTo>
                                <a:lnTo>
                                  <a:pt x="508" y="48"/>
                                </a:lnTo>
                                <a:lnTo>
                                  <a:pt x="401" y="26"/>
                                </a:lnTo>
                                <a:lnTo>
                                  <a:pt x="289" y="11"/>
                                </a:lnTo>
                                <a:lnTo>
                                  <a:pt x="117" y="0"/>
                                </a:lnTo>
                                <a:lnTo>
                                  <a:pt x="0" y="0"/>
                                </a:lnTo>
                              </a:path>
                            </a:pathLst>
                          </a:custGeom>
                          <a:noFill/>
                          <a:ln w="20638">
                            <a:solidFill>
                              <a:srgbClr val="BEBEBE"/>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275" name="Freeform 463"/>
                        <wps:cNvSpPr>
                          <a:spLocks/>
                        </wps:cNvSpPr>
                        <wps:spPr bwMode="auto">
                          <a:xfrm>
                            <a:off x="6030912" y="3062288"/>
                            <a:ext cx="136525" cy="100013"/>
                          </a:xfrm>
                          <a:custGeom>
                            <a:avLst/>
                            <a:gdLst>
                              <a:gd name="T0" fmla="*/ 260 w 260"/>
                              <a:gd name="T1" fmla="*/ 189 h 189"/>
                              <a:gd name="T2" fmla="*/ 0 w 260"/>
                              <a:gd name="T3" fmla="*/ 100 h 189"/>
                              <a:gd name="T4" fmla="*/ 256 w 260"/>
                              <a:gd name="T5" fmla="*/ 0 h 189"/>
                              <a:gd name="T6" fmla="*/ 242 w 260"/>
                              <a:gd name="T7" fmla="*/ 22 h 189"/>
                              <a:gd name="T8" fmla="*/ 228 w 260"/>
                              <a:gd name="T9" fmla="*/ 70 h 189"/>
                              <a:gd name="T10" fmla="*/ 229 w 260"/>
                              <a:gd name="T11" fmla="*/ 119 h 189"/>
                              <a:gd name="T12" fmla="*/ 245 w 260"/>
                              <a:gd name="T13" fmla="*/ 167 h 189"/>
                              <a:gd name="T14" fmla="*/ 260 w 260"/>
                              <a:gd name="T15" fmla="*/ 189 h 189"/>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60" h="189">
                                <a:moveTo>
                                  <a:pt x="260" y="189"/>
                                </a:moveTo>
                                <a:lnTo>
                                  <a:pt x="0" y="100"/>
                                </a:lnTo>
                                <a:lnTo>
                                  <a:pt x="256" y="0"/>
                                </a:lnTo>
                                <a:lnTo>
                                  <a:pt x="242" y="22"/>
                                </a:lnTo>
                                <a:lnTo>
                                  <a:pt x="228" y="70"/>
                                </a:lnTo>
                                <a:lnTo>
                                  <a:pt x="229" y="119"/>
                                </a:lnTo>
                                <a:lnTo>
                                  <a:pt x="245" y="167"/>
                                </a:lnTo>
                                <a:lnTo>
                                  <a:pt x="260" y="189"/>
                                </a:lnTo>
                                <a:close/>
                              </a:path>
                            </a:pathLst>
                          </a:custGeom>
                          <a:solidFill>
                            <a:srgbClr val="BEBEBE"/>
                          </a:solidFill>
                          <a:ln w="7938">
                            <a:solidFill>
                              <a:srgbClr val="BEBEBE"/>
                            </a:solidFill>
                            <a:prstDash val="solid"/>
                            <a:round/>
                            <a:headEnd/>
                            <a:tailEnd/>
                          </a:ln>
                        </wps:spPr>
                        <wps:bodyPr vert="horz" wrap="square" lIns="91440" tIns="45720" rIns="91440" bIns="45720" numCol="1" anchor="t" anchorCtr="0" compatLnSpc="1">
                          <a:prstTxWarp prst="textNoShape">
                            <a:avLst/>
                          </a:prstTxWarp>
                        </wps:bodyPr>
                      </wps:wsp>
                      <wps:wsp>
                        <wps:cNvPr id="1276" name="Freeform 464"/>
                        <wps:cNvSpPr>
                          <a:spLocks/>
                        </wps:cNvSpPr>
                        <wps:spPr bwMode="auto">
                          <a:xfrm>
                            <a:off x="4691062" y="1755775"/>
                            <a:ext cx="1866900" cy="317500"/>
                          </a:xfrm>
                          <a:custGeom>
                            <a:avLst/>
                            <a:gdLst>
                              <a:gd name="T0" fmla="*/ 0 w 3527"/>
                              <a:gd name="T1" fmla="*/ 601 h 601"/>
                              <a:gd name="T2" fmla="*/ 74 w 3527"/>
                              <a:gd name="T3" fmla="*/ 560 h 601"/>
                              <a:gd name="T4" fmla="*/ 257 w 3527"/>
                              <a:gd name="T5" fmla="*/ 469 h 601"/>
                              <a:gd name="T6" fmla="*/ 482 w 3527"/>
                              <a:gd name="T7" fmla="*/ 373 h 601"/>
                              <a:gd name="T8" fmla="*/ 741 w 3527"/>
                              <a:gd name="T9" fmla="*/ 276 h 601"/>
                              <a:gd name="T10" fmla="*/ 1027 w 3527"/>
                              <a:gd name="T11" fmla="*/ 186 h 601"/>
                              <a:gd name="T12" fmla="*/ 1334 w 3527"/>
                              <a:gd name="T13" fmla="*/ 107 h 601"/>
                              <a:gd name="T14" fmla="*/ 1656 w 3527"/>
                              <a:gd name="T15" fmla="*/ 46 h 601"/>
                              <a:gd name="T16" fmla="*/ 1904 w 3527"/>
                              <a:gd name="T17" fmla="*/ 17 h 601"/>
                              <a:gd name="T18" fmla="*/ 2070 w 3527"/>
                              <a:gd name="T19" fmla="*/ 5 h 601"/>
                              <a:gd name="T20" fmla="*/ 2153 w 3527"/>
                              <a:gd name="T21" fmla="*/ 2 h 601"/>
                              <a:gd name="T22" fmla="*/ 2352 w 3527"/>
                              <a:gd name="T23" fmla="*/ 0 h 601"/>
                              <a:gd name="T24" fmla="*/ 2809 w 3527"/>
                              <a:gd name="T25" fmla="*/ 12 h 601"/>
                              <a:gd name="T26" fmla="*/ 3417 w 3527"/>
                              <a:gd name="T27" fmla="*/ 45 h 601"/>
                              <a:gd name="T28" fmla="*/ 3527 w 3527"/>
                              <a:gd name="T29" fmla="*/ 53 h 6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3527" h="601">
                                <a:moveTo>
                                  <a:pt x="0" y="601"/>
                                </a:moveTo>
                                <a:lnTo>
                                  <a:pt x="74" y="560"/>
                                </a:lnTo>
                                <a:lnTo>
                                  <a:pt x="257" y="469"/>
                                </a:lnTo>
                                <a:lnTo>
                                  <a:pt x="482" y="373"/>
                                </a:lnTo>
                                <a:lnTo>
                                  <a:pt x="741" y="276"/>
                                </a:lnTo>
                                <a:lnTo>
                                  <a:pt x="1027" y="186"/>
                                </a:lnTo>
                                <a:lnTo>
                                  <a:pt x="1334" y="107"/>
                                </a:lnTo>
                                <a:lnTo>
                                  <a:pt x="1656" y="46"/>
                                </a:lnTo>
                                <a:lnTo>
                                  <a:pt x="1904" y="17"/>
                                </a:lnTo>
                                <a:lnTo>
                                  <a:pt x="2070" y="5"/>
                                </a:lnTo>
                                <a:lnTo>
                                  <a:pt x="2153" y="2"/>
                                </a:lnTo>
                                <a:lnTo>
                                  <a:pt x="2352" y="0"/>
                                </a:lnTo>
                                <a:lnTo>
                                  <a:pt x="2809" y="12"/>
                                </a:lnTo>
                                <a:lnTo>
                                  <a:pt x="3417" y="45"/>
                                </a:lnTo>
                                <a:lnTo>
                                  <a:pt x="3527" y="53"/>
                                </a:lnTo>
                              </a:path>
                            </a:pathLst>
                          </a:custGeom>
                          <a:noFill/>
                          <a:ln w="20638">
                            <a:solidFill>
                              <a:srgbClr val="BEBEBE"/>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277" name="Freeform 465"/>
                        <wps:cNvSpPr>
                          <a:spLocks/>
                        </wps:cNvSpPr>
                        <wps:spPr bwMode="auto">
                          <a:xfrm>
                            <a:off x="6692900" y="1797050"/>
                            <a:ext cx="358775" cy="61913"/>
                          </a:xfrm>
                          <a:custGeom>
                            <a:avLst/>
                            <a:gdLst>
                              <a:gd name="T0" fmla="*/ 0 w 678"/>
                              <a:gd name="T1" fmla="*/ 0 h 118"/>
                              <a:gd name="T2" fmla="*/ 69 w 678"/>
                              <a:gd name="T3" fmla="*/ 11 h 118"/>
                              <a:gd name="T4" fmla="*/ 532 w 678"/>
                              <a:gd name="T5" fmla="*/ 88 h 118"/>
                              <a:gd name="T6" fmla="*/ 678 w 678"/>
                              <a:gd name="T7" fmla="*/ 118 h 118"/>
                            </a:gdLst>
                            <a:ahLst/>
                            <a:cxnLst>
                              <a:cxn ang="0">
                                <a:pos x="T0" y="T1"/>
                              </a:cxn>
                              <a:cxn ang="0">
                                <a:pos x="T2" y="T3"/>
                              </a:cxn>
                              <a:cxn ang="0">
                                <a:pos x="T4" y="T5"/>
                              </a:cxn>
                              <a:cxn ang="0">
                                <a:pos x="T6" y="T7"/>
                              </a:cxn>
                            </a:cxnLst>
                            <a:rect l="0" t="0" r="r" b="b"/>
                            <a:pathLst>
                              <a:path w="678" h="118">
                                <a:moveTo>
                                  <a:pt x="0" y="0"/>
                                </a:moveTo>
                                <a:lnTo>
                                  <a:pt x="69" y="11"/>
                                </a:lnTo>
                                <a:lnTo>
                                  <a:pt x="532" y="88"/>
                                </a:lnTo>
                                <a:lnTo>
                                  <a:pt x="678" y="118"/>
                                </a:lnTo>
                              </a:path>
                            </a:pathLst>
                          </a:custGeom>
                          <a:noFill/>
                          <a:ln w="20638">
                            <a:solidFill>
                              <a:srgbClr val="BEBEBE"/>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278" name="Freeform 466"/>
                        <wps:cNvSpPr>
                          <a:spLocks/>
                        </wps:cNvSpPr>
                        <wps:spPr bwMode="auto">
                          <a:xfrm>
                            <a:off x="6934200" y="1784350"/>
                            <a:ext cx="144463" cy="98425"/>
                          </a:xfrm>
                          <a:custGeom>
                            <a:avLst/>
                            <a:gdLst>
                              <a:gd name="T0" fmla="*/ 45 w 273"/>
                              <a:gd name="T1" fmla="*/ 0 h 185"/>
                              <a:gd name="T2" fmla="*/ 273 w 273"/>
                              <a:gd name="T3" fmla="*/ 153 h 185"/>
                              <a:gd name="T4" fmla="*/ 0 w 273"/>
                              <a:gd name="T5" fmla="*/ 185 h 185"/>
                              <a:gd name="T6" fmla="*/ 19 w 273"/>
                              <a:gd name="T7" fmla="*/ 166 h 185"/>
                              <a:gd name="T8" fmla="*/ 45 w 273"/>
                              <a:gd name="T9" fmla="*/ 123 h 185"/>
                              <a:gd name="T10" fmla="*/ 58 w 273"/>
                              <a:gd name="T11" fmla="*/ 75 h 185"/>
                              <a:gd name="T12" fmla="*/ 54 w 273"/>
                              <a:gd name="T13" fmla="*/ 25 h 185"/>
                              <a:gd name="T14" fmla="*/ 45 w 273"/>
                              <a:gd name="T15" fmla="*/ 0 h 18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73" h="185">
                                <a:moveTo>
                                  <a:pt x="45" y="0"/>
                                </a:moveTo>
                                <a:lnTo>
                                  <a:pt x="273" y="153"/>
                                </a:lnTo>
                                <a:lnTo>
                                  <a:pt x="0" y="185"/>
                                </a:lnTo>
                                <a:lnTo>
                                  <a:pt x="19" y="166"/>
                                </a:lnTo>
                                <a:lnTo>
                                  <a:pt x="45" y="123"/>
                                </a:lnTo>
                                <a:lnTo>
                                  <a:pt x="58" y="75"/>
                                </a:lnTo>
                                <a:lnTo>
                                  <a:pt x="54" y="25"/>
                                </a:lnTo>
                                <a:lnTo>
                                  <a:pt x="45" y="0"/>
                                </a:lnTo>
                                <a:close/>
                              </a:path>
                            </a:pathLst>
                          </a:custGeom>
                          <a:solidFill>
                            <a:srgbClr val="BEBEBE"/>
                          </a:solidFill>
                          <a:ln w="7938">
                            <a:solidFill>
                              <a:srgbClr val="BEBEBE"/>
                            </a:solidFill>
                            <a:prstDash val="solid"/>
                            <a:round/>
                            <a:headEnd/>
                            <a:tailEnd/>
                          </a:ln>
                        </wps:spPr>
                        <wps:bodyPr vert="horz" wrap="square" lIns="91440" tIns="45720" rIns="91440" bIns="45720" numCol="1" anchor="t" anchorCtr="0" compatLnSpc="1">
                          <a:prstTxWarp prst="textNoShape">
                            <a:avLst/>
                          </a:prstTxWarp>
                        </wps:bodyPr>
                      </wps:wsp>
                      <wps:wsp>
                        <wps:cNvPr id="1279" name="Freeform 467"/>
                        <wps:cNvSpPr>
                          <a:spLocks/>
                        </wps:cNvSpPr>
                        <wps:spPr bwMode="auto">
                          <a:xfrm>
                            <a:off x="5172075" y="1671638"/>
                            <a:ext cx="349250" cy="349250"/>
                          </a:xfrm>
                          <a:custGeom>
                            <a:avLst/>
                            <a:gdLst>
                              <a:gd name="T0" fmla="*/ 661 w 661"/>
                              <a:gd name="T1" fmla="*/ 330 h 660"/>
                              <a:gd name="T2" fmla="*/ 660 w 661"/>
                              <a:gd name="T3" fmla="*/ 365 h 660"/>
                              <a:gd name="T4" fmla="*/ 646 w 661"/>
                              <a:gd name="T5" fmla="*/ 429 h 660"/>
                              <a:gd name="T6" fmla="*/ 622 w 661"/>
                              <a:gd name="T7" fmla="*/ 488 h 660"/>
                              <a:gd name="T8" fmla="*/ 586 w 661"/>
                              <a:gd name="T9" fmla="*/ 541 h 660"/>
                              <a:gd name="T10" fmla="*/ 540 w 661"/>
                              <a:gd name="T11" fmla="*/ 585 h 660"/>
                              <a:gd name="T12" fmla="*/ 487 w 661"/>
                              <a:gd name="T13" fmla="*/ 621 h 660"/>
                              <a:gd name="T14" fmla="*/ 428 w 661"/>
                              <a:gd name="T15" fmla="*/ 647 h 660"/>
                              <a:gd name="T16" fmla="*/ 364 w 661"/>
                              <a:gd name="T17" fmla="*/ 659 h 660"/>
                              <a:gd name="T18" fmla="*/ 330 w 661"/>
                              <a:gd name="T19" fmla="*/ 660 h 660"/>
                              <a:gd name="T20" fmla="*/ 296 w 661"/>
                              <a:gd name="T21" fmla="*/ 659 h 660"/>
                              <a:gd name="T22" fmla="*/ 231 w 661"/>
                              <a:gd name="T23" fmla="*/ 647 h 660"/>
                              <a:gd name="T24" fmla="*/ 172 w 661"/>
                              <a:gd name="T25" fmla="*/ 621 h 660"/>
                              <a:gd name="T26" fmla="*/ 119 w 661"/>
                              <a:gd name="T27" fmla="*/ 585 h 660"/>
                              <a:gd name="T28" fmla="*/ 75 w 661"/>
                              <a:gd name="T29" fmla="*/ 541 h 660"/>
                              <a:gd name="T30" fmla="*/ 39 w 661"/>
                              <a:gd name="T31" fmla="*/ 488 h 660"/>
                              <a:gd name="T32" fmla="*/ 14 w 661"/>
                              <a:gd name="T33" fmla="*/ 429 h 660"/>
                              <a:gd name="T34" fmla="*/ 1 w 661"/>
                              <a:gd name="T35" fmla="*/ 365 h 660"/>
                              <a:gd name="T36" fmla="*/ 0 w 661"/>
                              <a:gd name="T37" fmla="*/ 330 h 660"/>
                              <a:gd name="T38" fmla="*/ 1 w 661"/>
                              <a:gd name="T39" fmla="*/ 296 h 660"/>
                              <a:gd name="T40" fmla="*/ 14 w 661"/>
                              <a:gd name="T41" fmla="*/ 232 h 660"/>
                              <a:gd name="T42" fmla="*/ 39 w 661"/>
                              <a:gd name="T43" fmla="*/ 172 h 660"/>
                              <a:gd name="T44" fmla="*/ 75 w 661"/>
                              <a:gd name="T45" fmla="*/ 120 h 660"/>
                              <a:gd name="T46" fmla="*/ 119 w 661"/>
                              <a:gd name="T47" fmla="*/ 75 h 660"/>
                              <a:gd name="T48" fmla="*/ 172 w 661"/>
                              <a:gd name="T49" fmla="*/ 39 h 660"/>
                              <a:gd name="T50" fmla="*/ 231 w 661"/>
                              <a:gd name="T51" fmla="*/ 14 h 660"/>
                              <a:gd name="T52" fmla="*/ 296 w 661"/>
                              <a:gd name="T53" fmla="*/ 1 h 660"/>
                              <a:gd name="T54" fmla="*/ 330 w 661"/>
                              <a:gd name="T55" fmla="*/ 0 h 660"/>
                              <a:gd name="T56" fmla="*/ 364 w 661"/>
                              <a:gd name="T57" fmla="*/ 1 h 660"/>
                              <a:gd name="T58" fmla="*/ 428 w 661"/>
                              <a:gd name="T59" fmla="*/ 14 h 660"/>
                              <a:gd name="T60" fmla="*/ 487 w 661"/>
                              <a:gd name="T61" fmla="*/ 39 h 660"/>
                              <a:gd name="T62" fmla="*/ 540 w 661"/>
                              <a:gd name="T63" fmla="*/ 75 h 660"/>
                              <a:gd name="T64" fmla="*/ 586 w 661"/>
                              <a:gd name="T65" fmla="*/ 120 h 660"/>
                              <a:gd name="T66" fmla="*/ 622 w 661"/>
                              <a:gd name="T67" fmla="*/ 172 h 660"/>
                              <a:gd name="T68" fmla="*/ 646 w 661"/>
                              <a:gd name="T69" fmla="*/ 232 h 660"/>
                              <a:gd name="T70" fmla="*/ 660 w 661"/>
                              <a:gd name="T71" fmla="*/ 296 h 660"/>
                              <a:gd name="T72" fmla="*/ 661 w 661"/>
                              <a:gd name="T73" fmla="*/ 330 h 6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661" h="660">
                                <a:moveTo>
                                  <a:pt x="661" y="330"/>
                                </a:moveTo>
                                <a:lnTo>
                                  <a:pt x="660" y="365"/>
                                </a:lnTo>
                                <a:lnTo>
                                  <a:pt x="646" y="429"/>
                                </a:lnTo>
                                <a:lnTo>
                                  <a:pt x="622" y="488"/>
                                </a:lnTo>
                                <a:lnTo>
                                  <a:pt x="586" y="541"/>
                                </a:lnTo>
                                <a:lnTo>
                                  <a:pt x="540" y="585"/>
                                </a:lnTo>
                                <a:lnTo>
                                  <a:pt x="487" y="621"/>
                                </a:lnTo>
                                <a:lnTo>
                                  <a:pt x="428" y="647"/>
                                </a:lnTo>
                                <a:lnTo>
                                  <a:pt x="364" y="659"/>
                                </a:lnTo>
                                <a:lnTo>
                                  <a:pt x="330" y="660"/>
                                </a:lnTo>
                                <a:lnTo>
                                  <a:pt x="296" y="659"/>
                                </a:lnTo>
                                <a:lnTo>
                                  <a:pt x="231" y="647"/>
                                </a:lnTo>
                                <a:lnTo>
                                  <a:pt x="172" y="621"/>
                                </a:lnTo>
                                <a:lnTo>
                                  <a:pt x="119" y="585"/>
                                </a:lnTo>
                                <a:lnTo>
                                  <a:pt x="75" y="541"/>
                                </a:lnTo>
                                <a:lnTo>
                                  <a:pt x="39" y="488"/>
                                </a:lnTo>
                                <a:lnTo>
                                  <a:pt x="14" y="429"/>
                                </a:lnTo>
                                <a:lnTo>
                                  <a:pt x="1" y="365"/>
                                </a:lnTo>
                                <a:lnTo>
                                  <a:pt x="0" y="330"/>
                                </a:lnTo>
                                <a:lnTo>
                                  <a:pt x="1" y="296"/>
                                </a:lnTo>
                                <a:lnTo>
                                  <a:pt x="14" y="232"/>
                                </a:lnTo>
                                <a:lnTo>
                                  <a:pt x="39" y="172"/>
                                </a:lnTo>
                                <a:lnTo>
                                  <a:pt x="75" y="120"/>
                                </a:lnTo>
                                <a:lnTo>
                                  <a:pt x="119" y="75"/>
                                </a:lnTo>
                                <a:lnTo>
                                  <a:pt x="172" y="39"/>
                                </a:lnTo>
                                <a:lnTo>
                                  <a:pt x="231" y="14"/>
                                </a:lnTo>
                                <a:lnTo>
                                  <a:pt x="296" y="1"/>
                                </a:lnTo>
                                <a:lnTo>
                                  <a:pt x="330" y="0"/>
                                </a:lnTo>
                                <a:lnTo>
                                  <a:pt x="364" y="1"/>
                                </a:lnTo>
                                <a:lnTo>
                                  <a:pt x="428" y="14"/>
                                </a:lnTo>
                                <a:lnTo>
                                  <a:pt x="487" y="39"/>
                                </a:lnTo>
                                <a:lnTo>
                                  <a:pt x="540" y="75"/>
                                </a:lnTo>
                                <a:lnTo>
                                  <a:pt x="586" y="120"/>
                                </a:lnTo>
                                <a:lnTo>
                                  <a:pt x="622" y="172"/>
                                </a:lnTo>
                                <a:lnTo>
                                  <a:pt x="646" y="232"/>
                                </a:lnTo>
                                <a:lnTo>
                                  <a:pt x="660" y="296"/>
                                </a:lnTo>
                                <a:lnTo>
                                  <a:pt x="661" y="330"/>
                                </a:lnTo>
                                <a:close/>
                              </a:path>
                            </a:pathLst>
                          </a:custGeom>
                          <a:solidFill>
                            <a:srgbClr val="FFE36F"/>
                          </a:solidFill>
                          <a:ln w="14288">
                            <a:solidFill>
                              <a:srgbClr val="F4D144"/>
                            </a:solidFill>
                            <a:prstDash val="solid"/>
                            <a:round/>
                            <a:headEnd/>
                            <a:tailEnd/>
                          </a:ln>
                        </wps:spPr>
                        <wps:bodyPr vert="horz" wrap="square" lIns="91440" tIns="45720" rIns="91440" bIns="45720" numCol="1" anchor="t" anchorCtr="0" compatLnSpc="1">
                          <a:prstTxWarp prst="textNoShape">
                            <a:avLst/>
                          </a:prstTxWarp>
                        </wps:bodyPr>
                      </wps:wsp>
                      <wps:wsp>
                        <wps:cNvPr id="1280" name="Freeform 468"/>
                        <wps:cNvSpPr>
                          <a:spLocks/>
                        </wps:cNvSpPr>
                        <wps:spPr bwMode="auto">
                          <a:xfrm>
                            <a:off x="5216525" y="1804988"/>
                            <a:ext cx="69850" cy="82550"/>
                          </a:xfrm>
                          <a:custGeom>
                            <a:avLst/>
                            <a:gdLst>
                              <a:gd name="T0" fmla="*/ 80 w 132"/>
                              <a:gd name="T1" fmla="*/ 153 h 158"/>
                              <a:gd name="T2" fmla="*/ 80 w 132"/>
                              <a:gd name="T3" fmla="*/ 154 h 158"/>
                              <a:gd name="T4" fmla="*/ 79 w 132"/>
                              <a:gd name="T5" fmla="*/ 155 h 158"/>
                              <a:gd name="T6" fmla="*/ 78 w 132"/>
                              <a:gd name="T7" fmla="*/ 157 h 158"/>
                              <a:gd name="T8" fmla="*/ 77 w 132"/>
                              <a:gd name="T9" fmla="*/ 157 h 158"/>
                              <a:gd name="T10" fmla="*/ 75 w 132"/>
                              <a:gd name="T11" fmla="*/ 157 h 158"/>
                              <a:gd name="T12" fmla="*/ 73 w 132"/>
                              <a:gd name="T13" fmla="*/ 158 h 158"/>
                              <a:gd name="T14" fmla="*/ 71 w 132"/>
                              <a:gd name="T15" fmla="*/ 158 h 158"/>
                              <a:gd name="T16" fmla="*/ 67 w 132"/>
                              <a:gd name="T17" fmla="*/ 158 h 158"/>
                              <a:gd name="T18" fmla="*/ 64 w 132"/>
                              <a:gd name="T19" fmla="*/ 158 h 158"/>
                              <a:gd name="T20" fmla="*/ 62 w 132"/>
                              <a:gd name="T21" fmla="*/ 158 h 158"/>
                              <a:gd name="T22" fmla="*/ 61 w 132"/>
                              <a:gd name="T23" fmla="*/ 158 h 158"/>
                              <a:gd name="T24" fmla="*/ 59 w 132"/>
                              <a:gd name="T25" fmla="*/ 157 h 158"/>
                              <a:gd name="T26" fmla="*/ 57 w 132"/>
                              <a:gd name="T27" fmla="*/ 157 h 158"/>
                              <a:gd name="T28" fmla="*/ 57 w 132"/>
                              <a:gd name="T29" fmla="*/ 157 h 158"/>
                              <a:gd name="T30" fmla="*/ 56 w 132"/>
                              <a:gd name="T31" fmla="*/ 157 h 158"/>
                              <a:gd name="T32" fmla="*/ 55 w 132"/>
                              <a:gd name="T33" fmla="*/ 155 h 158"/>
                              <a:gd name="T34" fmla="*/ 55 w 132"/>
                              <a:gd name="T35" fmla="*/ 155 h 158"/>
                              <a:gd name="T36" fmla="*/ 53 w 132"/>
                              <a:gd name="T37" fmla="*/ 155 h 158"/>
                              <a:gd name="T38" fmla="*/ 53 w 132"/>
                              <a:gd name="T39" fmla="*/ 154 h 158"/>
                              <a:gd name="T40" fmla="*/ 53 w 132"/>
                              <a:gd name="T41" fmla="*/ 153 h 158"/>
                              <a:gd name="T42" fmla="*/ 2 w 132"/>
                              <a:gd name="T43" fmla="*/ 9 h 158"/>
                              <a:gd name="T44" fmla="*/ 2 w 132"/>
                              <a:gd name="T45" fmla="*/ 6 h 158"/>
                              <a:gd name="T46" fmla="*/ 0 w 132"/>
                              <a:gd name="T47" fmla="*/ 4 h 158"/>
                              <a:gd name="T48" fmla="*/ 2 w 132"/>
                              <a:gd name="T49" fmla="*/ 3 h 158"/>
                              <a:gd name="T50" fmla="*/ 2 w 132"/>
                              <a:gd name="T51" fmla="*/ 2 h 158"/>
                              <a:gd name="T52" fmla="*/ 3 w 132"/>
                              <a:gd name="T53" fmla="*/ 2 h 158"/>
                              <a:gd name="T54" fmla="*/ 5 w 132"/>
                              <a:gd name="T55" fmla="*/ 0 h 158"/>
                              <a:gd name="T56" fmla="*/ 8 w 132"/>
                              <a:gd name="T57" fmla="*/ 0 h 158"/>
                              <a:gd name="T58" fmla="*/ 11 w 132"/>
                              <a:gd name="T59" fmla="*/ 0 h 158"/>
                              <a:gd name="T60" fmla="*/ 15 w 132"/>
                              <a:gd name="T61" fmla="*/ 0 h 158"/>
                              <a:gd name="T62" fmla="*/ 18 w 132"/>
                              <a:gd name="T63" fmla="*/ 0 h 158"/>
                              <a:gd name="T64" fmla="*/ 19 w 132"/>
                              <a:gd name="T65" fmla="*/ 2 h 158"/>
                              <a:gd name="T66" fmla="*/ 20 w 132"/>
                              <a:gd name="T67" fmla="*/ 2 h 158"/>
                              <a:gd name="T68" fmla="*/ 21 w 132"/>
                              <a:gd name="T69" fmla="*/ 2 h 158"/>
                              <a:gd name="T70" fmla="*/ 23 w 132"/>
                              <a:gd name="T71" fmla="*/ 3 h 158"/>
                              <a:gd name="T72" fmla="*/ 23 w 132"/>
                              <a:gd name="T73" fmla="*/ 4 h 158"/>
                              <a:gd name="T74" fmla="*/ 23 w 132"/>
                              <a:gd name="T75" fmla="*/ 5 h 158"/>
                              <a:gd name="T76" fmla="*/ 68 w 132"/>
                              <a:gd name="T77" fmla="*/ 136 h 158"/>
                              <a:gd name="T78" fmla="*/ 68 w 132"/>
                              <a:gd name="T79" fmla="*/ 136 h 158"/>
                              <a:gd name="T80" fmla="*/ 111 w 132"/>
                              <a:gd name="T81" fmla="*/ 5 h 158"/>
                              <a:gd name="T82" fmla="*/ 111 w 132"/>
                              <a:gd name="T83" fmla="*/ 4 h 158"/>
                              <a:gd name="T84" fmla="*/ 112 w 132"/>
                              <a:gd name="T85" fmla="*/ 3 h 158"/>
                              <a:gd name="T86" fmla="*/ 112 w 132"/>
                              <a:gd name="T87" fmla="*/ 2 h 158"/>
                              <a:gd name="T88" fmla="*/ 114 w 132"/>
                              <a:gd name="T89" fmla="*/ 2 h 158"/>
                              <a:gd name="T90" fmla="*/ 115 w 132"/>
                              <a:gd name="T91" fmla="*/ 2 h 158"/>
                              <a:gd name="T92" fmla="*/ 117 w 132"/>
                              <a:gd name="T93" fmla="*/ 0 h 158"/>
                              <a:gd name="T94" fmla="*/ 120 w 132"/>
                              <a:gd name="T95" fmla="*/ 0 h 158"/>
                              <a:gd name="T96" fmla="*/ 122 w 132"/>
                              <a:gd name="T97" fmla="*/ 0 h 158"/>
                              <a:gd name="T98" fmla="*/ 126 w 132"/>
                              <a:gd name="T99" fmla="*/ 0 h 158"/>
                              <a:gd name="T100" fmla="*/ 128 w 132"/>
                              <a:gd name="T101" fmla="*/ 2 h 158"/>
                              <a:gd name="T102" fmla="*/ 131 w 132"/>
                              <a:gd name="T103" fmla="*/ 2 h 158"/>
                              <a:gd name="T104" fmla="*/ 132 w 132"/>
                              <a:gd name="T105" fmla="*/ 2 h 158"/>
                              <a:gd name="T106" fmla="*/ 132 w 132"/>
                              <a:gd name="T107" fmla="*/ 3 h 158"/>
                              <a:gd name="T108" fmla="*/ 132 w 132"/>
                              <a:gd name="T109" fmla="*/ 4 h 158"/>
                              <a:gd name="T110" fmla="*/ 132 w 132"/>
                              <a:gd name="T111" fmla="*/ 6 h 158"/>
                              <a:gd name="T112" fmla="*/ 131 w 132"/>
                              <a:gd name="T113" fmla="*/ 9 h 158"/>
                              <a:gd name="T114" fmla="*/ 80 w 132"/>
                              <a:gd name="T115" fmla="*/ 153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32" h="158">
                                <a:moveTo>
                                  <a:pt x="80" y="153"/>
                                </a:moveTo>
                                <a:lnTo>
                                  <a:pt x="80" y="154"/>
                                </a:lnTo>
                                <a:lnTo>
                                  <a:pt x="79" y="155"/>
                                </a:lnTo>
                                <a:lnTo>
                                  <a:pt x="78" y="157"/>
                                </a:lnTo>
                                <a:lnTo>
                                  <a:pt x="77" y="157"/>
                                </a:lnTo>
                                <a:lnTo>
                                  <a:pt x="75" y="157"/>
                                </a:lnTo>
                                <a:lnTo>
                                  <a:pt x="73" y="158"/>
                                </a:lnTo>
                                <a:lnTo>
                                  <a:pt x="71" y="158"/>
                                </a:lnTo>
                                <a:lnTo>
                                  <a:pt x="67" y="158"/>
                                </a:lnTo>
                                <a:lnTo>
                                  <a:pt x="64" y="158"/>
                                </a:lnTo>
                                <a:lnTo>
                                  <a:pt x="62" y="158"/>
                                </a:lnTo>
                                <a:lnTo>
                                  <a:pt x="61" y="158"/>
                                </a:lnTo>
                                <a:lnTo>
                                  <a:pt x="59" y="157"/>
                                </a:lnTo>
                                <a:lnTo>
                                  <a:pt x="57" y="157"/>
                                </a:lnTo>
                                <a:lnTo>
                                  <a:pt x="57" y="157"/>
                                </a:lnTo>
                                <a:lnTo>
                                  <a:pt x="56" y="157"/>
                                </a:lnTo>
                                <a:lnTo>
                                  <a:pt x="55" y="155"/>
                                </a:lnTo>
                                <a:lnTo>
                                  <a:pt x="55" y="155"/>
                                </a:lnTo>
                                <a:lnTo>
                                  <a:pt x="53" y="155"/>
                                </a:lnTo>
                                <a:lnTo>
                                  <a:pt x="53" y="154"/>
                                </a:lnTo>
                                <a:lnTo>
                                  <a:pt x="53" y="153"/>
                                </a:lnTo>
                                <a:lnTo>
                                  <a:pt x="2" y="9"/>
                                </a:lnTo>
                                <a:lnTo>
                                  <a:pt x="2" y="6"/>
                                </a:lnTo>
                                <a:lnTo>
                                  <a:pt x="0" y="4"/>
                                </a:lnTo>
                                <a:lnTo>
                                  <a:pt x="2" y="3"/>
                                </a:lnTo>
                                <a:lnTo>
                                  <a:pt x="2" y="2"/>
                                </a:lnTo>
                                <a:lnTo>
                                  <a:pt x="3" y="2"/>
                                </a:lnTo>
                                <a:lnTo>
                                  <a:pt x="5" y="0"/>
                                </a:lnTo>
                                <a:lnTo>
                                  <a:pt x="8" y="0"/>
                                </a:lnTo>
                                <a:lnTo>
                                  <a:pt x="11" y="0"/>
                                </a:lnTo>
                                <a:lnTo>
                                  <a:pt x="15" y="0"/>
                                </a:lnTo>
                                <a:lnTo>
                                  <a:pt x="18" y="0"/>
                                </a:lnTo>
                                <a:lnTo>
                                  <a:pt x="19" y="2"/>
                                </a:lnTo>
                                <a:lnTo>
                                  <a:pt x="20" y="2"/>
                                </a:lnTo>
                                <a:lnTo>
                                  <a:pt x="21" y="2"/>
                                </a:lnTo>
                                <a:lnTo>
                                  <a:pt x="23" y="3"/>
                                </a:lnTo>
                                <a:lnTo>
                                  <a:pt x="23" y="4"/>
                                </a:lnTo>
                                <a:lnTo>
                                  <a:pt x="23" y="5"/>
                                </a:lnTo>
                                <a:lnTo>
                                  <a:pt x="68" y="136"/>
                                </a:lnTo>
                                <a:lnTo>
                                  <a:pt x="68" y="136"/>
                                </a:lnTo>
                                <a:lnTo>
                                  <a:pt x="111" y="5"/>
                                </a:lnTo>
                                <a:lnTo>
                                  <a:pt x="111" y="4"/>
                                </a:lnTo>
                                <a:lnTo>
                                  <a:pt x="112" y="3"/>
                                </a:lnTo>
                                <a:lnTo>
                                  <a:pt x="112" y="2"/>
                                </a:lnTo>
                                <a:lnTo>
                                  <a:pt x="114" y="2"/>
                                </a:lnTo>
                                <a:lnTo>
                                  <a:pt x="115" y="2"/>
                                </a:lnTo>
                                <a:lnTo>
                                  <a:pt x="117" y="0"/>
                                </a:lnTo>
                                <a:lnTo>
                                  <a:pt x="120" y="0"/>
                                </a:lnTo>
                                <a:lnTo>
                                  <a:pt x="122" y="0"/>
                                </a:lnTo>
                                <a:lnTo>
                                  <a:pt x="126" y="0"/>
                                </a:lnTo>
                                <a:lnTo>
                                  <a:pt x="128" y="2"/>
                                </a:lnTo>
                                <a:lnTo>
                                  <a:pt x="131" y="2"/>
                                </a:lnTo>
                                <a:lnTo>
                                  <a:pt x="132" y="2"/>
                                </a:lnTo>
                                <a:lnTo>
                                  <a:pt x="132" y="3"/>
                                </a:lnTo>
                                <a:lnTo>
                                  <a:pt x="132" y="4"/>
                                </a:lnTo>
                                <a:lnTo>
                                  <a:pt x="132" y="6"/>
                                </a:lnTo>
                                <a:lnTo>
                                  <a:pt x="131" y="9"/>
                                </a:lnTo>
                                <a:lnTo>
                                  <a:pt x="80" y="1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81" name="Freeform 469"/>
                        <wps:cNvSpPr>
                          <a:spLocks/>
                        </wps:cNvSpPr>
                        <wps:spPr bwMode="auto">
                          <a:xfrm>
                            <a:off x="5299075" y="1804988"/>
                            <a:ext cx="42863" cy="82550"/>
                          </a:xfrm>
                          <a:custGeom>
                            <a:avLst/>
                            <a:gdLst>
                              <a:gd name="T0" fmla="*/ 80 w 80"/>
                              <a:gd name="T1" fmla="*/ 148 h 157"/>
                              <a:gd name="T2" fmla="*/ 80 w 80"/>
                              <a:gd name="T3" fmla="*/ 151 h 157"/>
                              <a:gd name="T4" fmla="*/ 80 w 80"/>
                              <a:gd name="T5" fmla="*/ 152 h 157"/>
                              <a:gd name="T6" fmla="*/ 80 w 80"/>
                              <a:gd name="T7" fmla="*/ 153 h 157"/>
                              <a:gd name="T8" fmla="*/ 79 w 80"/>
                              <a:gd name="T9" fmla="*/ 154 h 157"/>
                              <a:gd name="T10" fmla="*/ 79 w 80"/>
                              <a:gd name="T11" fmla="*/ 155 h 157"/>
                              <a:gd name="T12" fmla="*/ 78 w 80"/>
                              <a:gd name="T13" fmla="*/ 157 h 157"/>
                              <a:gd name="T14" fmla="*/ 78 w 80"/>
                              <a:gd name="T15" fmla="*/ 157 h 157"/>
                              <a:gd name="T16" fmla="*/ 76 w 80"/>
                              <a:gd name="T17" fmla="*/ 157 h 157"/>
                              <a:gd name="T18" fmla="*/ 7 w 80"/>
                              <a:gd name="T19" fmla="*/ 157 h 157"/>
                              <a:gd name="T20" fmla="*/ 5 w 80"/>
                              <a:gd name="T21" fmla="*/ 157 h 157"/>
                              <a:gd name="T22" fmla="*/ 2 w 80"/>
                              <a:gd name="T23" fmla="*/ 155 h 157"/>
                              <a:gd name="T24" fmla="*/ 0 w 80"/>
                              <a:gd name="T25" fmla="*/ 153 h 157"/>
                              <a:gd name="T26" fmla="*/ 0 w 80"/>
                              <a:gd name="T27" fmla="*/ 148 h 157"/>
                              <a:gd name="T28" fmla="*/ 0 w 80"/>
                              <a:gd name="T29" fmla="*/ 4 h 157"/>
                              <a:gd name="T30" fmla="*/ 0 w 80"/>
                              <a:gd name="T31" fmla="*/ 4 h 157"/>
                              <a:gd name="T32" fmla="*/ 0 w 80"/>
                              <a:gd name="T33" fmla="*/ 3 h 157"/>
                              <a:gd name="T34" fmla="*/ 0 w 80"/>
                              <a:gd name="T35" fmla="*/ 2 h 157"/>
                              <a:gd name="T36" fmla="*/ 1 w 80"/>
                              <a:gd name="T37" fmla="*/ 2 h 157"/>
                              <a:gd name="T38" fmla="*/ 2 w 80"/>
                              <a:gd name="T39" fmla="*/ 2 h 157"/>
                              <a:gd name="T40" fmla="*/ 5 w 80"/>
                              <a:gd name="T41" fmla="*/ 2 h 157"/>
                              <a:gd name="T42" fmla="*/ 7 w 80"/>
                              <a:gd name="T43" fmla="*/ 0 h 157"/>
                              <a:gd name="T44" fmla="*/ 10 w 80"/>
                              <a:gd name="T45" fmla="*/ 0 h 157"/>
                              <a:gd name="T46" fmla="*/ 12 w 80"/>
                              <a:gd name="T47" fmla="*/ 0 h 157"/>
                              <a:gd name="T48" fmla="*/ 15 w 80"/>
                              <a:gd name="T49" fmla="*/ 2 h 157"/>
                              <a:gd name="T50" fmla="*/ 17 w 80"/>
                              <a:gd name="T51" fmla="*/ 2 h 157"/>
                              <a:gd name="T52" fmla="*/ 18 w 80"/>
                              <a:gd name="T53" fmla="*/ 2 h 157"/>
                              <a:gd name="T54" fmla="*/ 18 w 80"/>
                              <a:gd name="T55" fmla="*/ 2 h 157"/>
                              <a:gd name="T56" fmla="*/ 20 w 80"/>
                              <a:gd name="T57" fmla="*/ 3 h 157"/>
                              <a:gd name="T58" fmla="*/ 20 w 80"/>
                              <a:gd name="T59" fmla="*/ 4 h 157"/>
                              <a:gd name="T60" fmla="*/ 20 w 80"/>
                              <a:gd name="T61" fmla="*/ 4 h 157"/>
                              <a:gd name="T62" fmla="*/ 20 w 80"/>
                              <a:gd name="T63" fmla="*/ 139 h 157"/>
                              <a:gd name="T64" fmla="*/ 76 w 80"/>
                              <a:gd name="T65" fmla="*/ 139 h 157"/>
                              <a:gd name="T66" fmla="*/ 78 w 80"/>
                              <a:gd name="T67" fmla="*/ 139 h 157"/>
                              <a:gd name="T68" fmla="*/ 78 w 80"/>
                              <a:gd name="T69" fmla="*/ 139 h 157"/>
                              <a:gd name="T70" fmla="*/ 79 w 80"/>
                              <a:gd name="T71" fmla="*/ 141 h 157"/>
                              <a:gd name="T72" fmla="*/ 79 w 80"/>
                              <a:gd name="T73" fmla="*/ 141 h 157"/>
                              <a:gd name="T74" fmla="*/ 80 w 80"/>
                              <a:gd name="T75" fmla="*/ 142 h 157"/>
                              <a:gd name="T76" fmla="*/ 80 w 80"/>
                              <a:gd name="T77" fmla="*/ 144 h 157"/>
                              <a:gd name="T78" fmla="*/ 80 w 80"/>
                              <a:gd name="T79" fmla="*/ 146 h 157"/>
                              <a:gd name="T80" fmla="*/ 80 w 80"/>
                              <a:gd name="T81" fmla="*/ 148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80" h="157">
                                <a:moveTo>
                                  <a:pt x="80" y="148"/>
                                </a:moveTo>
                                <a:lnTo>
                                  <a:pt x="80" y="151"/>
                                </a:lnTo>
                                <a:lnTo>
                                  <a:pt x="80" y="152"/>
                                </a:lnTo>
                                <a:lnTo>
                                  <a:pt x="80" y="153"/>
                                </a:lnTo>
                                <a:lnTo>
                                  <a:pt x="79" y="154"/>
                                </a:lnTo>
                                <a:lnTo>
                                  <a:pt x="79" y="155"/>
                                </a:lnTo>
                                <a:lnTo>
                                  <a:pt x="78" y="157"/>
                                </a:lnTo>
                                <a:lnTo>
                                  <a:pt x="78" y="157"/>
                                </a:lnTo>
                                <a:lnTo>
                                  <a:pt x="76" y="157"/>
                                </a:lnTo>
                                <a:lnTo>
                                  <a:pt x="7" y="157"/>
                                </a:lnTo>
                                <a:lnTo>
                                  <a:pt x="5" y="157"/>
                                </a:lnTo>
                                <a:lnTo>
                                  <a:pt x="2" y="155"/>
                                </a:lnTo>
                                <a:lnTo>
                                  <a:pt x="0" y="153"/>
                                </a:lnTo>
                                <a:lnTo>
                                  <a:pt x="0" y="148"/>
                                </a:lnTo>
                                <a:lnTo>
                                  <a:pt x="0" y="4"/>
                                </a:lnTo>
                                <a:lnTo>
                                  <a:pt x="0" y="4"/>
                                </a:lnTo>
                                <a:lnTo>
                                  <a:pt x="0" y="3"/>
                                </a:lnTo>
                                <a:lnTo>
                                  <a:pt x="0" y="2"/>
                                </a:lnTo>
                                <a:lnTo>
                                  <a:pt x="1" y="2"/>
                                </a:lnTo>
                                <a:lnTo>
                                  <a:pt x="2" y="2"/>
                                </a:lnTo>
                                <a:lnTo>
                                  <a:pt x="5" y="2"/>
                                </a:lnTo>
                                <a:lnTo>
                                  <a:pt x="7" y="0"/>
                                </a:lnTo>
                                <a:lnTo>
                                  <a:pt x="10" y="0"/>
                                </a:lnTo>
                                <a:lnTo>
                                  <a:pt x="12" y="0"/>
                                </a:lnTo>
                                <a:lnTo>
                                  <a:pt x="15" y="2"/>
                                </a:lnTo>
                                <a:lnTo>
                                  <a:pt x="17" y="2"/>
                                </a:lnTo>
                                <a:lnTo>
                                  <a:pt x="18" y="2"/>
                                </a:lnTo>
                                <a:lnTo>
                                  <a:pt x="18" y="2"/>
                                </a:lnTo>
                                <a:lnTo>
                                  <a:pt x="20" y="3"/>
                                </a:lnTo>
                                <a:lnTo>
                                  <a:pt x="20" y="4"/>
                                </a:lnTo>
                                <a:lnTo>
                                  <a:pt x="20" y="4"/>
                                </a:lnTo>
                                <a:lnTo>
                                  <a:pt x="20" y="139"/>
                                </a:lnTo>
                                <a:lnTo>
                                  <a:pt x="76" y="139"/>
                                </a:lnTo>
                                <a:lnTo>
                                  <a:pt x="78" y="139"/>
                                </a:lnTo>
                                <a:lnTo>
                                  <a:pt x="78" y="139"/>
                                </a:lnTo>
                                <a:lnTo>
                                  <a:pt x="79" y="141"/>
                                </a:lnTo>
                                <a:lnTo>
                                  <a:pt x="79" y="141"/>
                                </a:lnTo>
                                <a:lnTo>
                                  <a:pt x="80" y="142"/>
                                </a:lnTo>
                                <a:lnTo>
                                  <a:pt x="80" y="144"/>
                                </a:lnTo>
                                <a:lnTo>
                                  <a:pt x="80" y="146"/>
                                </a:lnTo>
                                <a:lnTo>
                                  <a:pt x="80" y="14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82" name="Freeform 470"/>
                        <wps:cNvSpPr>
                          <a:spLocks noEditPoints="1"/>
                        </wps:cNvSpPr>
                        <wps:spPr bwMode="auto">
                          <a:xfrm>
                            <a:off x="5354637" y="1804988"/>
                            <a:ext cx="63500" cy="82550"/>
                          </a:xfrm>
                          <a:custGeom>
                            <a:avLst/>
                            <a:gdLst>
                              <a:gd name="T0" fmla="*/ 120 w 120"/>
                              <a:gd name="T1" fmla="*/ 75 h 155"/>
                              <a:gd name="T2" fmla="*/ 119 w 120"/>
                              <a:gd name="T3" fmla="*/ 94 h 155"/>
                              <a:gd name="T4" fmla="*/ 115 w 120"/>
                              <a:gd name="T5" fmla="*/ 110 h 155"/>
                              <a:gd name="T6" fmla="*/ 109 w 120"/>
                              <a:gd name="T7" fmla="*/ 124 h 155"/>
                              <a:gd name="T8" fmla="*/ 99 w 120"/>
                              <a:gd name="T9" fmla="*/ 135 h 155"/>
                              <a:gd name="T10" fmla="*/ 89 w 120"/>
                              <a:gd name="T11" fmla="*/ 144 h 155"/>
                              <a:gd name="T12" fmla="*/ 74 w 120"/>
                              <a:gd name="T13" fmla="*/ 150 h 155"/>
                              <a:gd name="T14" fmla="*/ 60 w 120"/>
                              <a:gd name="T15" fmla="*/ 153 h 155"/>
                              <a:gd name="T16" fmla="*/ 41 w 120"/>
                              <a:gd name="T17" fmla="*/ 155 h 155"/>
                              <a:gd name="T18" fmla="*/ 8 w 120"/>
                              <a:gd name="T19" fmla="*/ 155 h 155"/>
                              <a:gd name="T20" fmla="*/ 5 w 120"/>
                              <a:gd name="T21" fmla="*/ 155 h 155"/>
                              <a:gd name="T22" fmla="*/ 3 w 120"/>
                              <a:gd name="T23" fmla="*/ 153 h 155"/>
                              <a:gd name="T24" fmla="*/ 0 w 120"/>
                              <a:gd name="T25" fmla="*/ 151 h 155"/>
                              <a:gd name="T26" fmla="*/ 0 w 120"/>
                              <a:gd name="T27" fmla="*/ 146 h 155"/>
                              <a:gd name="T28" fmla="*/ 0 w 120"/>
                              <a:gd name="T29" fmla="*/ 8 h 155"/>
                              <a:gd name="T30" fmla="*/ 0 w 120"/>
                              <a:gd name="T31" fmla="*/ 3 h 155"/>
                              <a:gd name="T32" fmla="*/ 3 w 120"/>
                              <a:gd name="T33" fmla="*/ 1 h 155"/>
                              <a:gd name="T34" fmla="*/ 5 w 120"/>
                              <a:gd name="T35" fmla="*/ 0 h 155"/>
                              <a:gd name="T36" fmla="*/ 8 w 120"/>
                              <a:gd name="T37" fmla="*/ 0 h 155"/>
                              <a:gd name="T38" fmla="*/ 42 w 120"/>
                              <a:gd name="T39" fmla="*/ 0 h 155"/>
                              <a:gd name="T40" fmla="*/ 62 w 120"/>
                              <a:gd name="T41" fmla="*/ 1 h 155"/>
                              <a:gd name="T42" fmla="*/ 77 w 120"/>
                              <a:gd name="T43" fmla="*/ 4 h 155"/>
                              <a:gd name="T44" fmla="*/ 90 w 120"/>
                              <a:gd name="T45" fmla="*/ 11 h 155"/>
                              <a:gd name="T46" fmla="*/ 100 w 120"/>
                              <a:gd name="T47" fmla="*/ 19 h 155"/>
                              <a:gd name="T48" fmla="*/ 109 w 120"/>
                              <a:gd name="T49" fmla="*/ 30 h 155"/>
                              <a:gd name="T50" fmla="*/ 115 w 120"/>
                              <a:gd name="T51" fmla="*/ 44 h 155"/>
                              <a:gd name="T52" fmla="*/ 119 w 120"/>
                              <a:gd name="T53" fmla="*/ 57 h 155"/>
                              <a:gd name="T54" fmla="*/ 120 w 120"/>
                              <a:gd name="T55" fmla="*/ 75 h 155"/>
                              <a:gd name="T56" fmla="*/ 98 w 120"/>
                              <a:gd name="T57" fmla="*/ 76 h 155"/>
                              <a:gd name="T58" fmla="*/ 98 w 120"/>
                              <a:gd name="T59" fmla="*/ 64 h 155"/>
                              <a:gd name="T60" fmla="*/ 95 w 120"/>
                              <a:gd name="T61" fmla="*/ 52 h 155"/>
                              <a:gd name="T62" fmla="*/ 90 w 120"/>
                              <a:gd name="T63" fmla="*/ 41 h 155"/>
                              <a:gd name="T64" fmla="*/ 84 w 120"/>
                              <a:gd name="T65" fmla="*/ 33 h 155"/>
                              <a:gd name="T66" fmla="*/ 78 w 120"/>
                              <a:gd name="T67" fmla="*/ 25 h 155"/>
                              <a:gd name="T68" fmla="*/ 68 w 120"/>
                              <a:gd name="T69" fmla="*/ 20 h 155"/>
                              <a:gd name="T70" fmla="*/ 57 w 120"/>
                              <a:gd name="T71" fmla="*/ 17 h 155"/>
                              <a:gd name="T72" fmla="*/ 41 w 120"/>
                              <a:gd name="T73" fmla="*/ 17 h 155"/>
                              <a:gd name="T74" fmla="*/ 20 w 120"/>
                              <a:gd name="T75" fmla="*/ 17 h 155"/>
                              <a:gd name="T76" fmla="*/ 20 w 120"/>
                              <a:gd name="T77" fmla="*/ 137 h 155"/>
                              <a:gd name="T78" fmla="*/ 42 w 120"/>
                              <a:gd name="T79" fmla="*/ 137 h 155"/>
                              <a:gd name="T80" fmla="*/ 56 w 120"/>
                              <a:gd name="T81" fmla="*/ 137 h 155"/>
                              <a:gd name="T82" fmla="*/ 67 w 120"/>
                              <a:gd name="T83" fmla="*/ 134 h 155"/>
                              <a:gd name="T84" fmla="*/ 77 w 120"/>
                              <a:gd name="T85" fmla="*/ 130 h 155"/>
                              <a:gd name="T86" fmla="*/ 84 w 120"/>
                              <a:gd name="T87" fmla="*/ 123 h 155"/>
                              <a:gd name="T88" fmla="*/ 90 w 120"/>
                              <a:gd name="T89" fmla="*/ 114 h 155"/>
                              <a:gd name="T90" fmla="*/ 94 w 120"/>
                              <a:gd name="T91" fmla="*/ 103 h 155"/>
                              <a:gd name="T92" fmla="*/ 98 w 120"/>
                              <a:gd name="T93" fmla="*/ 91 h 155"/>
                              <a:gd name="T94" fmla="*/ 98 w 120"/>
                              <a:gd name="T95" fmla="*/ 76 h 1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20" h="155">
                                <a:moveTo>
                                  <a:pt x="120" y="75"/>
                                </a:moveTo>
                                <a:lnTo>
                                  <a:pt x="119" y="94"/>
                                </a:lnTo>
                                <a:lnTo>
                                  <a:pt x="115" y="110"/>
                                </a:lnTo>
                                <a:lnTo>
                                  <a:pt x="109" y="124"/>
                                </a:lnTo>
                                <a:lnTo>
                                  <a:pt x="99" y="135"/>
                                </a:lnTo>
                                <a:lnTo>
                                  <a:pt x="89" y="144"/>
                                </a:lnTo>
                                <a:lnTo>
                                  <a:pt x="74" y="150"/>
                                </a:lnTo>
                                <a:lnTo>
                                  <a:pt x="60" y="153"/>
                                </a:lnTo>
                                <a:lnTo>
                                  <a:pt x="41" y="155"/>
                                </a:lnTo>
                                <a:lnTo>
                                  <a:pt x="8" y="155"/>
                                </a:lnTo>
                                <a:lnTo>
                                  <a:pt x="5" y="155"/>
                                </a:lnTo>
                                <a:lnTo>
                                  <a:pt x="3" y="153"/>
                                </a:lnTo>
                                <a:lnTo>
                                  <a:pt x="0" y="151"/>
                                </a:lnTo>
                                <a:lnTo>
                                  <a:pt x="0" y="146"/>
                                </a:lnTo>
                                <a:lnTo>
                                  <a:pt x="0" y="8"/>
                                </a:lnTo>
                                <a:lnTo>
                                  <a:pt x="0" y="3"/>
                                </a:lnTo>
                                <a:lnTo>
                                  <a:pt x="3" y="1"/>
                                </a:lnTo>
                                <a:lnTo>
                                  <a:pt x="5" y="0"/>
                                </a:lnTo>
                                <a:lnTo>
                                  <a:pt x="8" y="0"/>
                                </a:lnTo>
                                <a:lnTo>
                                  <a:pt x="42" y="0"/>
                                </a:lnTo>
                                <a:lnTo>
                                  <a:pt x="62" y="1"/>
                                </a:lnTo>
                                <a:lnTo>
                                  <a:pt x="77" y="4"/>
                                </a:lnTo>
                                <a:lnTo>
                                  <a:pt x="90" y="11"/>
                                </a:lnTo>
                                <a:lnTo>
                                  <a:pt x="100" y="19"/>
                                </a:lnTo>
                                <a:lnTo>
                                  <a:pt x="109" y="30"/>
                                </a:lnTo>
                                <a:lnTo>
                                  <a:pt x="115" y="44"/>
                                </a:lnTo>
                                <a:lnTo>
                                  <a:pt x="119" y="57"/>
                                </a:lnTo>
                                <a:lnTo>
                                  <a:pt x="120" y="75"/>
                                </a:lnTo>
                                <a:close/>
                                <a:moveTo>
                                  <a:pt x="98" y="76"/>
                                </a:moveTo>
                                <a:lnTo>
                                  <a:pt x="98" y="64"/>
                                </a:lnTo>
                                <a:lnTo>
                                  <a:pt x="95" y="52"/>
                                </a:lnTo>
                                <a:lnTo>
                                  <a:pt x="90" y="41"/>
                                </a:lnTo>
                                <a:lnTo>
                                  <a:pt x="84" y="33"/>
                                </a:lnTo>
                                <a:lnTo>
                                  <a:pt x="78" y="25"/>
                                </a:lnTo>
                                <a:lnTo>
                                  <a:pt x="68" y="20"/>
                                </a:lnTo>
                                <a:lnTo>
                                  <a:pt x="57" y="17"/>
                                </a:lnTo>
                                <a:lnTo>
                                  <a:pt x="41" y="17"/>
                                </a:lnTo>
                                <a:lnTo>
                                  <a:pt x="20" y="17"/>
                                </a:lnTo>
                                <a:lnTo>
                                  <a:pt x="20" y="137"/>
                                </a:lnTo>
                                <a:lnTo>
                                  <a:pt x="42" y="137"/>
                                </a:lnTo>
                                <a:lnTo>
                                  <a:pt x="56" y="137"/>
                                </a:lnTo>
                                <a:lnTo>
                                  <a:pt x="67" y="134"/>
                                </a:lnTo>
                                <a:lnTo>
                                  <a:pt x="77" y="130"/>
                                </a:lnTo>
                                <a:lnTo>
                                  <a:pt x="84" y="123"/>
                                </a:lnTo>
                                <a:lnTo>
                                  <a:pt x="90" y="114"/>
                                </a:lnTo>
                                <a:lnTo>
                                  <a:pt x="94" y="103"/>
                                </a:lnTo>
                                <a:lnTo>
                                  <a:pt x="98" y="91"/>
                                </a:lnTo>
                                <a:lnTo>
                                  <a:pt x="98" y="7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83" name="Freeform 471"/>
                        <wps:cNvSpPr>
                          <a:spLocks/>
                        </wps:cNvSpPr>
                        <wps:spPr bwMode="auto">
                          <a:xfrm>
                            <a:off x="5434012" y="1804988"/>
                            <a:ext cx="42863" cy="82550"/>
                          </a:xfrm>
                          <a:custGeom>
                            <a:avLst/>
                            <a:gdLst>
                              <a:gd name="T0" fmla="*/ 80 w 80"/>
                              <a:gd name="T1" fmla="*/ 148 h 157"/>
                              <a:gd name="T2" fmla="*/ 80 w 80"/>
                              <a:gd name="T3" fmla="*/ 151 h 157"/>
                              <a:gd name="T4" fmla="*/ 80 w 80"/>
                              <a:gd name="T5" fmla="*/ 152 h 157"/>
                              <a:gd name="T6" fmla="*/ 80 w 80"/>
                              <a:gd name="T7" fmla="*/ 153 h 157"/>
                              <a:gd name="T8" fmla="*/ 79 w 80"/>
                              <a:gd name="T9" fmla="*/ 154 h 157"/>
                              <a:gd name="T10" fmla="*/ 79 w 80"/>
                              <a:gd name="T11" fmla="*/ 155 h 157"/>
                              <a:gd name="T12" fmla="*/ 78 w 80"/>
                              <a:gd name="T13" fmla="*/ 157 h 157"/>
                              <a:gd name="T14" fmla="*/ 78 w 80"/>
                              <a:gd name="T15" fmla="*/ 157 h 157"/>
                              <a:gd name="T16" fmla="*/ 76 w 80"/>
                              <a:gd name="T17" fmla="*/ 157 h 157"/>
                              <a:gd name="T18" fmla="*/ 7 w 80"/>
                              <a:gd name="T19" fmla="*/ 157 h 157"/>
                              <a:gd name="T20" fmla="*/ 5 w 80"/>
                              <a:gd name="T21" fmla="*/ 157 h 157"/>
                              <a:gd name="T22" fmla="*/ 2 w 80"/>
                              <a:gd name="T23" fmla="*/ 155 h 157"/>
                              <a:gd name="T24" fmla="*/ 0 w 80"/>
                              <a:gd name="T25" fmla="*/ 153 h 157"/>
                              <a:gd name="T26" fmla="*/ 0 w 80"/>
                              <a:gd name="T27" fmla="*/ 148 h 157"/>
                              <a:gd name="T28" fmla="*/ 0 w 80"/>
                              <a:gd name="T29" fmla="*/ 4 h 157"/>
                              <a:gd name="T30" fmla="*/ 0 w 80"/>
                              <a:gd name="T31" fmla="*/ 4 h 157"/>
                              <a:gd name="T32" fmla="*/ 0 w 80"/>
                              <a:gd name="T33" fmla="*/ 3 h 157"/>
                              <a:gd name="T34" fmla="*/ 0 w 80"/>
                              <a:gd name="T35" fmla="*/ 2 h 157"/>
                              <a:gd name="T36" fmla="*/ 1 w 80"/>
                              <a:gd name="T37" fmla="*/ 2 h 157"/>
                              <a:gd name="T38" fmla="*/ 2 w 80"/>
                              <a:gd name="T39" fmla="*/ 2 h 157"/>
                              <a:gd name="T40" fmla="*/ 5 w 80"/>
                              <a:gd name="T41" fmla="*/ 2 h 157"/>
                              <a:gd name="T42" fmla="*/ 7 w 80"/>
                              <a:gd name="T43" fmla="*/ 0 h 157"/>
                              <a:gd name="T44" fmla="*/ 10 w 80"/>
                              <a:gd name="T45" fmla="*/ 0 h 157"/>
                              <a:gd name="T46" fmla="*/ 12 w 80"/>
                              <a:gd name="T47" fmla="*/ 0 h 157"/>
                              <a:gd name="T48" fmla="*/ 15 w 80"/>
                              <a:gd name="T49" fmla="*/ 2 h 157"/>
                              <a:gd name="T50" fmla="*/ 17 w 80"/>
                              <a:gd name="T51" fmla="*/ 2 h 157"/>
                              <a:gd name="T52" fmla="*/ 18 w 80"/>
                              <a:gd name="T53" fmla="*/ 2 h 157"/>
                              <a:gd name="T54" fmla="*/ 20 w 80"/>
                              <a:gd name="T55" fmla="*/ 2 h 157"/>
                              <a:gd name="T56" fmla="*/ 20 w 80"/>
                              <a:gd name="T57" fmla="*/ 3 h 157"/>
                              <a:gd name="T58" fmla="*/ 20 w 80"/>
                              <a:gd name="T59" fmla="*/ 4 h 157"/>
                              <a:gd name="T60" fmla="*/ 20 w 80"/>
                              <a:gd name="T61" fmla="*/ 4 h 157"/>
                              <a:gd name="T62" fmla="*/ 20 w 80"/>
                              <a:gd name="T63" fmla="*/ 139 h 157"/>
                              <a:gd name="T64" fmla="*/ 76 w 80"/>
                              <a:gd name="T65" fmla="*/ 139 h 157"/>
                              <a:gd name="T66" fmla="*/ 78 w 80"/>
                              <a:gd name="T67" fmla="*/ 139 h 157"/>
                              <a:gd name="T68" fmla="*/ 78 w 80"/>
                              <a:gd name="T69" fmla="*/ 139 h 157"/>
                              <a:gd name="T70" fmla="*/ 79 w 80"/>
                              <a:gd name="T71" fmla="*/ 141 h 157"/>
                              <a:gd name="T72" fmla="*/ 79 w 80"/>
                              <a:gd name="T73" fmla="*/ 141 h 157"/>
                              <a:gd name="T74" fmla="*/ 80 w 80"/>
                              <a:gd name="T75" fmla="*/ 142 h 157"/>
                              <a:gd name="T76" fmla="*/ 80 w 80"/>
                              <a:gd name="T77" fmla="*/ 144 h 157"/>
                              <a:gd name="T78" fmla="*/ 80 w 80"/>
                              <a:gd name="T79" fmla="*/ 146 h 157"/>
                              <a:gd name="T80" fmla="*/ 80 w 80"/>
                              <a:gd name="T81" fmla="*/ 148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80" h="157">
                                <a:moveTo>
                                  <a:pt x="80" y="148"/>
                                </a:moveTo>
                                <a:lnTo>
                                  <a:pt x="80" y="151"/>
                                </a:lnTo>
                                <a:lnTo>
                                  <a:pt x="80" y="152"/>
                                </a:lnTo>
                                <a:lnTo>
                                  <a:pt x="80" y="153"/>
                                </a:lnTo>
                                <a:lnTo>
                                  <a:pt x="79" y="154"/>
                                </a:lnTo>
                                <a:lnTo>
                                  <a:pt x="79" y="155"/>
                                </a:lnTo>
                                <a:lnTo>
                                  <a:pt x="78" y="157"/>
                                </a:lnTo>
                                <a:lnTo>
                                  <a:pt x="78" y="157"/>
                                </a:lnTo>
                                <a:lnTo>
                                  <a:pt x="76" y="157"/>
                                </a:lnTo>
                                <a:lnTo>
                                  <a:pt x="7" y="157"/>
                                </a:lnTo>
                                <a:lnTo>
                                  <a:pt x="5" y="157"/>
                                </a:lnTo>
                                <a:lnTo>
                                  <a:pt x="2" y="155"/>
                                </a:lnTo>
                                <a:lnTo>
                                  <a:pt x="0" y="153"/>
                                </a:lnTo>
                                <a:lnTo>
                                  <a:pt x="0" y="148"/>
                                </a:lnTo>
                                <a:lnTo>
                                  <a:pt x="0" y="4"/>
                                </a:lnTo>
                                <a:lnTo>
                                  <a:pt x="0" y="4"/>
                                </a:lnTo>
                                <a:lnTo>
                                  <a:pt x="0" y="3"/>
                                </a:lnTo>
                                <a:lnTo>
                                  <a:pt x="0" y="2"/>
                                </a:lnTo>
                                <a:lnTo>
                                  <a:pt x="1" y="2"/>
                                </a:lnTo>
                                <a:lnTo>
                                  <a:pt x="2" y="2"/>
                                </a:lnTo>
                                <a:lnTo>
                                  <a:pt x="5" y="2"/>
                                </a:lnTo>
                                <a:lnTo>
                                  <a:pt x="7" y="0"/>
                                </a:lnTo>
                                <a:lnTo>
                                  <a:pt x="10" y="0"/>
                                </a:lnTo>
                                <a:lnTo>
                                  <a:pt x="12" y="0"/>
                                </a:lnTo>
                                <a:lnTo>
                                  <a:pt x="15" y="2"/>
                                </a:lnTo>
                                <a:lnTo>
                                  <a:pt x="17" y="2"/>
                                </a:lnTo>
                                <a:lnTo>
                                  <a:pt x="18" y="2"/>
                                </a:lnTo>
                                <a:lnTo>
                                  <a:pt x="20" y="2"/>
                                </a:lnTo>
                                <a:lnTo>
                                  <a:pt x="20" y="3"/>
                                </a:lnTo>
                                <a:lnTo>
                                  <a:pt x="20" y="4"/>
                                </a:lnTo>
                                <a:lnTo>
                                  <a:pt x="20" y="4"/>
                                </a:lnTo>
                                <a:lnTo>
                                  <a:pt x="20" y="139"/>
                                </a:lnTo>
                                <a:lnTo>
                                  <a:pt x="76" y="139"/>
                                </a:lnTo>
                                <a:lnTo>
                                  <a:pt x="78" y="139"/>
                                </a:lnTo>
                                <a:lnTo>
                                  <a:pt x="78" y="139"/>
                                </a:lnTo>
                                <a:lnTo>
                                  <a:pt x="79" y="141"/>
                                </a:lnTo>
                                <a:lnTo>
                                  <a:pt x="79" y="141"/>
                                </a:lnTo>
                                <a:lnTo>
                                  <a:pt x="80" y="142"/>
                                </a:lnTo>
                                <a:lnTo>
                                  <a:pt x="80" y="144"/>
                                </a:lnTo>
                                <a:lnTo>
                                  <a:pt x="80" y="146"/>
                                </a:lnTo>
                                <a:lnTo>
                                  <a:pt x="80" y="14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84" name="Freeform 472"/>
                        <wps:cNvSpPr>
                          <a:spLocks/>
                        </wps:cNvSpPr>
                        <wps:spPr bwMode="auto">
                          <a:xfrm>
                            <a:off x="5445125" y="1706563"/>
                            <a:ext cx="87313" cy="88900"/>
                          </a:xfrm>
                          <a:custGeom>
                            <a:avLst/>
                            <a:gdLst>
                              <a:gd name="T0" fmla="*/ 5 w 165"/>
                              <a:gd name="T1" fmla="*/ 53 h 167"/>
                              <a:gd name="T2" fmla="*/ 12 w 165"/>
                              <a:gd name="T3" fmla="*/ 37 h 167"/>
                              <a:gd name="T4" fmla="*/ 34 w 165"/>
                              <a:gd name="T5" fmla="*/ 13 h 167"/>
                              <a:gd name="T6" fmla="*/ 64 w 165"/>
                              <a:gd name="T7" fmla="*/ 1 h 167"/>
                              <a:gd name="T8" fmla="*/ 96 w 165"/>
                              <a:gd name="T9" fmla="*/ 0 h 167"/>
                              <a:gd name="T10" fmla="*/ 112 w 165"/>
                              <a:gd name="T11" fmla="*/ 4 h 167"/>
                              <a:gd name="T12" fmla="*/ 128 w 165"/>
                              <a:gd name="T13" fmla="*/ 12 h 167"/>
                              <a:gd name="T14" fmla="*/ 151 w 165"/>
                              <a:gd name="T15" fmla="*/ 35 h 167"/>
                              <a:gd name="T16" fmla="*/ 164 w 165"/>
                              <a:gd name="T17" fmla="*/ 65 h 167"/>
                              <a:gd name="T18" fmla="*/ 165 w 165"/>
                              <a:gd name="T19" fmla="*/ 98 h 167"/>
                              <a:gd name="T20" fmla="*/ 159 w 165"/>
                              <a:gd name="T21" fmla="*/ 114 h 167"/>
                              <a:gd name="T22" fmla="*/ 153 w 165"/>
                              <a:gd name="T23" fmla="*/ 130 h 167"/>
                              <a:gd name="T24" fmla="*/ 129 w 165"/>
                              <a:gd name="T25" fmla="*/ 154 h 167"/>
                              <a:gd name="T26" fmla="*/ 100 w 165"/>
                              <a:gd name="T27" fmla="*/ 166 h 167"/>
                              <a:gd name="T28" fmla="*/ 68 w 165"/>
                              <a:gd name="T29" fmla="*/ 167 h 167"/>
                              <a:gd name="T30" fmla="*/ 52 w 165"/>
                              <a:gd name="T31" fmla="*/ 162 h 167"/>
                              <a:gd name="T32" fmla="*/ 37 w 165"/>
                              <a:gd name="T33" fmla="*/ 155 h 167"/>
                              <a:gd name="T34" fmla="*/ 13 w 165"/>
                              <a:gd name="T35" fmla="*/ 131 h 167"/>
                              <a:gd name="T36" fmla="*/ 0 w 165"/>
                              <a:gd name="T37" fmla="*/ 102 h 167"/>
                              <a:gd name="T38" fmla="*/ 0 w 165"/>
                              <a:gd name="T39" fmla="*/ 69 h 167"/>
                              <a:gd name="T40" fmla="*/ 5 w 165"/>
                              <a:gd name="T41" fmla="*/ 53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5" h="167">
                                <a:moveTo>
                                  <a:pt x="5" y="53"/>
                                </a:moveTo>
                                <a:lnTo>
                                  <a:pt x="12" y="37"/>
                                </a:lnTo>
                                <a:lnTo>
                                  <a:pt x="34" y="13"/>
                                </a:lnTo>
                                <a:lnTo>
                                  <a:pt x="64" y="1"/>
                                </a:lnTo>
                                <a:lnTo>
                                  <a:pt x="96" y="0"/>
                                </a:lnTo>
                                <a:lnTo>
                                  <a:pt x="112" y="4"/>
                                </a:lnTo>
                                <a:lnTo>
                                  <a:pt x="128" y="12"/>
                                </a:lnTo>
                                <a:lnTo>
                                  <a:pt x="151" y="35"/>
                                </a:lnTo>
                                <a:lnTo>
                                  <a:pt x="164" y="65"/>
                                </a:lnTo>
                                <a:lnTo>
                                  <a:pt x="165" y="98"/>
                                </a:lnTo>
                                <a:lnTo>
                                  <a:pt x="159" y="114"/>
                                </a:lnTo>
                                <a:lnTo>
                                  <a:pt x="153" y="130"/>
                                </a:lnTo>
                                <a:lnTo>
                                  <a:pt x="129" y="154"/>
                                </a:lnTo>
                                <a:lnTo>
                                  <a:pt x="100" y="166"/>
                                </a:lnTo>
                                <a:lnTo>
                                  <a:pt x="68" y="167"/>
                                </a:lnTo>
                                <a:lnTo>
                                  <a:pt x="52" y="162"/>
                                </a:lnTo>
                                <a:lnTo>
                                  <a:pt x="37" y="155"/>
                                </a:lnTo>
                                <a:lnTo>
                                  <a:pt x="13" y="131"/>
                                </a:lnTo>
                                <a:lnTo>
                                  <a:pt x="0" y="102"/>
                                </a:lnTo>
                                <a:lnTo>
                                  <a:pt x="0" y="69"/>
                                </a:lnTo>
                                <a:lnTo>
                                  <a:pt x="5" y="53"/>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85" name="Freeform 473"/>
                        <wps:cNvSpPr>
                          <a:spLocks/>
                        </wps:cNvSpPr>
                        <wps:spPr bwMode="auto">
                          <a:xfrm>
                            <a:off x="5213350" y="1933575"/>
                            <a:ext cx="88900" cy="88900"/>
                          </a:xfrm>
                          <a:custGeom>
                            <a:avLst/>
                            <a:gdLst>
                              <a:gd name="T0" fmla="*/ 74 w 169"/>
                              <a:gd name="T1" fmla="*/ 167 h 167"/>
                              <a:gd name="T2" fmla="*/ 58 w 169"/>
                              <a:gd name="T3" fmla="*/ 163 h 167"/>
                              <a:gd name="T4" fmla="*/ 30 w 169"/>
                              <a:gd name="T5" fmla="*/ 147 h 167"/>
                              <a:gd name="T6" fmla="*/ 9 w 169"/>
                              <a:gd name="T7" fmla="*/ 122 h 167"/>
                              <a:gd name="T8" fmla="*/ 0 w 169"/>
                              <a:gd name="T9" fmla="*/ 91 h 167"/>
                              <a:gd name="T10" fmla="*/ 2 w 169"/>
                              <a:gd name="T11" fmla="*/ 74 h 167"/>
                              <a:gd name="T12" fmla="*/ 4 w 169"/>
                              <a:gd name="T13" fmla="*/ 58 h 167"/>
                              <a:gd name="T14" fmla="*/ 21 w 169"/>
                              <a:gd name="T15" fmla="*/ 30 h 167"/>
                              <a:gd name="T16" fmla="*/ 46 w 169"/>
                              <a:gd name="T17" fmla="*/ 9 h 167"/>
                              <a:gd name="T18" fmla="*/ 78 w 169"/>
                              <a:gd name="T19" fmla="*/ 0 h 167"/>
                              <a:gd name="T20" fmla="*/ 95 w 169"/>
                              <a:gd name="T21" fmla="*/ 2 h 167"/>
                              <a:gd name="T22" fmla="*/ 113 w 169"/>
                              <a:gd name="T23" fmla="*/ 4 h 167"/>
                              <a:gd name="T24" fmla="*/ 141 w 169"/>
                              <a:gd name="T25" fmla="*/ 20 h 167"/>
                              <a:gd name="T26" fmla="*/ 161 w 169"/>
                              <a:gd name="T27" fmla="*/ 45 h 167"/>
                              <a:gd name="T28" fmla="*/ 169 w 169"/>
                              <a:gd name="T29" fmla="*/ 77 h 167"/>
                              <a:gd name="T30" fmla="*/ 169 w 169"/>
                              <a:gd name="T31" fmla="*/ 93 h 167"/>
                              <a:gd name="T32" fmla="*/ 165 w 169"/>
                              <a:gd name="T33" fmla="*/ 110 h 167"/>
                              <a:gd name="T34" fmla="*/ 149 w 169"/>
                              <a:gd name="T35" fmla="*/ 138 h 167"/>
                              <a:gd name="T36" fmla="*/ 124 w 169"/>
                              <a:gd name="T37" fmla="*/ 158 h 167"/>
                              <a:gd name="T38" fmla="*/ 92 w 169"/>
                              <a:gd name="T39" fmla="*/ 167 h 167"/>
                              <a:gd name="T40" fmla="*/ 74 w 169"/>
                              <a:gd name="T41" fmla="*/ 167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9" h="167">
                                <a:moveTo>
                                  <a:pt x="74" y="167"/>
                                </a:moveTo>
                                <a:lnTo>
                                  <a:pt x="58" y="163"/>
                                </a:lnTo>
                                <a:lnTo>
                                  <a:pt x="30" y="147"/>
                                </a:lnTo>
                                <a:lnTo>
                                  <a:pt x="9" y="122"/>
                                </a:lnTo>
                                <a:lnTo>
                                  <a:pt x="0" y="91"/>
                                </a:lnTo>
                                <a:lnTo>
                                  <a:pt x="2" y="74"/>
                                </a:lnTo>
                                <a:lnTo>
                                  <a:pt x="4" y="58"/>
                                </a:lnTo>
                                <a:lnTo>
                                  <a:pt x="21" y="30"/>
                                </a:lnTo>
                                <a:lnTo>
                                  <a:pt x="46" y="9"/>
                                </a:lnTo>
                                <a:lnTo>
                                  <a:pt x="78" y="0"/>
                                </a:lnTo>
                                <a:lnTo>
                                  <a:pt x="95" y="2"/>
                                </a:lnTo>
                                <a:lnTo>
                                  <a:pt x="113" y="4"/>
                                </a:lnTo>
                                <a:lnTo>
                                  <a:pt x="141" y="20"/>
                                </a:lnTo>
                                <a:lnTo>
                                  <a:pt x="161" y="45"/>
                                </a:lnTo>
                                <a:lnTo>
                                  <a:pt x="169" y="77"/>
                                </a:lnTo>
                                <a:lnTo>
                                  <a:pt x="169" y="93"/>
                                </a:lnTo>
                                <a:lnTo>
                                  <a:pt x="165" y="110"/>
                                </a:lnTo>
                                <a:lnTo>
                                  <a:pt x="149" y="138"/>
                                </a:lnTo>
                                <a:lnTo>
                                  <a:pt x="124" y="158"/>
                                </a:lnTo>
                                <a:lnTo>
                                  <a:pt x="92" y="167"/>
                                </a:lnTo>
                                <a:lnTo>
                                  <a:pt x="74" y="167"/>
                                </a:lnTo>
                                <a:close/>
                              </a:path>
                            </a:pathLst>
                          </a:custGeom>
                          <a:solidFill>
                            <a:srgbClr val="C93A3A"/>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86" name="Freeform 474"/>
                        <wps:cNvSpPr>
                          <a:spLocks/>
                        </wps:cNvSpPr>
                        <wps:spPr bwMode="auto">
                          <a:xfrm>
                            <a:off x="5130800" y="1841500"/>
                            <a:ext cx="88900" cy="88900"/>
                          </a:xfrm>
                          <a:custGeom>
                            <a:avLst/>
                            <a:gdLst>
                              <a:gd name="T0" fmla="*/ 103 w 169"/>
                              <a:gd name="T1" fmla="*/ 165 h 169"/>
                              <a:gd name="T2" fmla="*/ 87 w 169"/>
                              <a:gd name="T3" fmla="*/ 169 h 169"/>
                              <a:gd name="T4" fmla="*/ 54 w 169"/>
                              <a:gd name="T5" fmla="*/ 164 h 169"/>
                              <a:gd name="T6" fmla="*/ 27 w 169"/>
                              <a:gd name="T7" fmla="*/ 147 h 169"/>
                              <a:gd name="T8" fmla="*/ 7 w 169"/>
                              <a:gd name="T9" fmla="*/ 122 h 169"/>
                              <a:gd name="T10" fmla="*/ 2 w 169"/>
                              <a:gd name="T11" fmla="*/ 105 h 169"/>
                              <a:gd name="T12" fmla="*/ 0 w 169"/>
                              <a:gd name="T13" fmla="*/ 89 h 169"/>
                              <a:gd name="T14" fmla="*/ 5 w 169"/>
                              <a:gd name="T15" fmla="*/ 57 h 169"/>
                              <a:gd name="T16" fmla="*/ 22 w 169"/>
                              <a:gd name="T17" fmla="*/ 29 h 169"/>
                              <a:gd name="T18" fmla="*/ 48 w 169"/>
                              <a:gd name="T19" fmla="*/ 9 h 169"/>
                              <a:gd name="T20" fmla="*/ 64 w 169"/>
                              <a:gd name="T21" fmla="*/ 4 h 169"/>
                              <a:gd name="T22" fmla="*/ 81 w 169"/>
                              <a:gd name="T23" fmla="*/ 0 h 169"/>
                              <a:gd name="T24" fmla="*/ 113 w 169"/>
                              <a:gd name="T25" fmla="*/ 5 h 169"/>
                              <a:gd name="T26" fmla="*/ 140 w 169"/>
                              <a:gd name="T27" fmla="*/ 21 h 169"/>
                              <a:gd name="T28" fmla="*/ 160 w 169"/>
                              <a:gd name="T29" fmla="*/ 47 h 169"/>
                              <a:gd name="T30" fmla="*/ 166 w 169"/>
                              <a:gd name="T31" fmla="*/ 63 h 169"/>
                              <a:gd name="T32" fmla="*/ 169 w 169"/>
                              <a:gd name="T33" fmla="*/ 80 h 169"/>
                              <a:gd name="T34" fmla="*/ 164 w 169"/>
                              <a:gd name="T35" fmla="*/ 112 h 169"/>
                              <a:gd name="T36" fmla="*/ 147 w 169"/>
                              <a:gd name="T37" fmla="*/ 141 h 169"/>
                              <a:gd name="T38" fmla="*/ 121 w 169"/>
                              <a:gd name="T39" fmla="*/ 160 h 169"/>
                              <a:gd name="T40" fmla="*/ 103 w 169"/>
                              <a:gd name="T41" fmla="*/ 165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9" h="169">
                                <a:moveTo>
                                  <a:pt x="103" y="165"/>
                                </a:moveTo>
                                <a:lnTo>
                                  <a:pt x="87" y="169"/>
                                </a:lnTo>
                                <a:lnTo>
                                  <a:pt x="54" y="164"/>
                                </a:lnTo>
                                <a:lnTo>
                                  <a:pt x="27" y="147"/>
                                </a:lnTo>
                                <a:lnTo>
                                  <a:pt x="7" y="122"/>
                                </a:lnTo>
                                <a:lnTo>
                                  <a:pt x="2" y="105"/>
                                </a:lnTo>
                                <a:lnTo>
                                  <a:pt x="0" y="89"/>
                                </a:lnTo>
                                <a:lnTo>
                                  <a:pt x="5" y="57"/>
                                </a:lnTo>
                                <a:lnTo>
                                  <a:pt x="22" y="29"/>
                                </a:lnTo>
                                <a:lnTo>
                                  <a:pt x="48" y="9"/>
                                </a:lnTo>
                                <a:lnTo>
                                  <a:pt x="64" y="4"/>
                                </a:lnTo>
                                <a:lnTo>
                                  <a:pt x="81" y="0"/>
                                </a:lnTo>
                                <a:lnTo>
                                  <a:pt x="113" y="5"/>
                                </a:lnTo>
                                <a:lnTo>
                                  <a:pt x="140" y="21"/>
                                </a:lnTo>
                                <a:lnTo>
                                  <a:pt x="160" y="47"/>
                                </a:lnTo>
                                <a:lnTo>
                                  <a:pt x="166" y="63"/>
                                </a:lnTo>
                                <a:lnTo>
                                  <a:pt x="169" y="80"/>
                                </a:lnTo>
                                <a:lnTo>
                                  <a:pt x="164" y="112"/>
                                </a:lnTo>
                                <a:lnTo>
                                  <a:pt x="147" y="141"/>
                                </a:lnTo>
                                <a:lnTo>
                                  <a:pt x="121" y="160"/>
                                </a:lnTo>
                                <a:lnTo>
                                  <a:pt x="103" y="165"/>
                                </a:lnTo>
                                <a:close/>
                              </a:path>
                            </a:pathLst>
                          </a:custGeom>
                          <a:solidFill>
                            <a:srgbClr val="C93A3A"/>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87" name="Line 475"/>
                        <wps:cNvCnPr/>
                        <wps:spPr bwMode="auto">
                          <a:xfrm flipV="1">
                            <a:off x="4719637" y="898525"/>
                            <a:ext cx="136525" cy="60325"/>
                          </a:xfrm>
                          <a:prstGeom prst="line">
                            <a:avLst/>
                          </a:prstGeom>
                          <a:noFill/>
                          <a:ln w="20638">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1288" name="Freeform 476"/>
                        <wps:cNvSpPr>
                          <a:spLocks/>
                        </wps:cNvSpPr>
                        <wps:spPr bwMode="auto">
                          <a:xfrm>
                            <a:off x="4735512" y="887413"/>
                            <a:ext cx="144463" cy="101600"/>
                          </a:xfrm>
                          <a:custGeom>
                            <a:avLst/>
                            <a:gdLst>
                              <a:gd name="T0" fmla="*/ 0 w 275"/>
                              <a:gd name="T1" fmla="*/ 20 h 193"/>
                              <a:gd name="T2" fmla="*/ 275 w 275"/>
                              <a:gd name="T3" fmla="*/ 0 h 193"/>
                              <a:gd name="T4" fmla="*/ 78 w 275"/>
                              <a:gd name="T5" fmla="*/ 193 h 193"/>
                              <a:gd name="T6" fmla="*/ 83 w 275"/>
                              <a:gd name="T7" fmla="*/ 168 h 193"/>
                              <a:gd name="T8" fmla="*/ 77 w 275"/>
                              <a:gd name="T9" fmla="*/ 117 h 193"/>
                              <a:gd name="T10" fmla="*/ 56 w 275"/>
                              <a:gd name="T11" fmla="*/ 72 h 193"/>
                              <a:gd name="T12" fmla="*/ 23 w 275"/>
                              <a:gd name="T13" fmla="*/ 34 h 193"/>
                              <a:gd name="T14" fmla="*/ 0 w 275"/>
                              <a:gd name="T15" fmla="*/ 20 h 193"/>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75" h="193">
                                <a:moveTo>
                                  <a:pt x="0" y="20"/>
                                </a:moveTo>
                                <a:lnTo>
                                  <a:pt x="275" y="0"/>
                                </a:lnTo>
                                <a:lnTo>
                                  <a:pt x="78" y="193"/>
                                </a:lnTo>
                                <a:lnTo>
                                  <a:pt x="83" y="168"/>
                                </a:lnTo>
                                <a:lnTo>
                                  <a:pt x="77" y="117"/>
                                </a:lnTo>
                                <a:lnTo>
                                  <a:pt x="56" y="72"/>
                                </a:lnTo>
                                <a:lnTo>
                                  <a:pt x="23" y="34"/>
                                </a:lnTo>
                                <a:lnTo>
                                  <a:pt x="0" y="20"/>
                                </a:lnTo>
                                <a:close/>
                              </a:path>
                            </a:pathLst>
                          </a:custGeom>
                          <a:solidFill>
                            <a:srgbClr val="BEBEBE"/>
                          </a:solidFill>
                          <a:ln w="7938">
                            <a:solidFill>
                              <a:srgbClr val="BEBEBE"/>
                            </a:solidFill>
                            <a:prstDash val="solid"/>
                            <a:round/>
                            <a:headEnd/>
                            <a:tailEnd/>
                          </a:ln>
                        </wps:spPr>
                        <wps:bodyPr vert="horz" wrap="square" lIns="91440" tIns="45720" rIns="91440" bIns="45720" numCol="1" anchor="t" anchorCtr="0" compatLnSpc="1">
                          <a:prstTxWarp prst="textNoShape">
                            <a:avLst/>
                          </a:prstTxWarp>
                        </wps:bodyPr>
                      </wps:wsp>
                      <wps:wsp>
                        <wps:cNvPr id="1289" name="Freeform 477"/>
                        <wps:cNvSpPr>
                          <a:spLocks/>
                        </wps:cNvSpPr>
                        <wps:spPr bwMode="auto">
                          <a:xfrm>
                            <a:off x="6894512" y="3297238"/>
                            <a:ext cx="87313" cy="90488"/>
                          </a:xfrm>
                          <a:custGeom>
                            <a:avLst/>
                            <a:gdLst>
                              <a:gd name="T0" fmla="*/ 165 w 166"/>
                              <a:gd name="T1" fmla="*/ 103 h 169"/>
                              <a:gd name="T2" fmla="*/ 160 w 166"/>
                              <a:gd name="T3" fmla="*/ 119 h 169"/>
                              <a:gd name="T4" fmla="*/ 141 w 166"/>
                              <a:gd name="T5" fmla="*/ 146 h 169"/>
                              <a:gd name="T6" fmla="*/ 114 w 166"/>
                              <a:gd name="T7" fmla="*/ 163 h 169"/>
                              <a:gd name="T8" fmla="*/ 82 w 166"/>
                              <a:gd name="T9" fmla="*/ 169 h 169"/>
                              <a:gd name="T10" fmla="*/ 66 w 166"/>
                              <a:gd name="T11" fmla="*/ 167 h 169"/>
                              <a:gd name="T12" fmla="*/ 49 w 166"/>
                              <a:gd name="T13" fmla="*/ 162 h 169"/>
                              <a:gd name="T14" fmla="*/ 23 w 166"/>
                              <a:gd name="T15" fmla="*/ 144 h 169"/>
                              <a:gd name="T16" fmla="*/ 6 w 166"/>
                              <a:gd name="T17" fmla="*/ 117 h 169"/>
                              <a:gd name="T18" fmla="*/ 0 w 166"/>
                              <a:gd name="T19" fmla="*/ 85 h 169"/>
                              <a:gd name="T20" fmla="*/ 1 w 166"/>
                              <a:gd name="T21" fmla="*/ 67 h 169"/>
                              <a:gd name="T22" fmla="*/ 6 w 166"/>
                              <a:gd name="T23" fmla="*/ 51 h 169"/>
                              <a:gd name="T24" fmla="*/ 24 w 166"/>
                              <a:gd name="T25" fmla="*/ 24 h 169"/>
                              <a:gd name="T26" fmla="*/ 51 w 166"/>
                              <a:gd name="T27" fmla="*/ 6 h 169"/>
                              <a:gd name="T28" fmla="*/ 83 w 166"/>
                              <a:gd name="T29" fmla="*/ 0 h 169"/>
                              <a:gd name="T30" fmla="*/ 99 w 166"/>
                              <a:gd name="T31" fmla="*/ 2 h 169"/>
                              <a:gd name="T32" fmla="*/ 117 w 166"/>
                              <a:gd name="T33" fmla="*/ 7 h 169"/>
                              <a:gd name="T34" fmla="*/ 142 w 166"/>
                              <a:gd name="T35" fmla="*/ 27 h 169"/>
                              <a:gd name="T36" fmla="*/ 160 w 166"/>
                              <a:gd name="T37" fmla="*/ 54 h 169"/>
                              <a:gd name="T38" fmla="*/ 166 w 166"/>
                              <a:gd name="T39" fmla="*/ 86 h 169"/>
                              <a:gd name="T40" fmla="*/ 165 w 166"/>
                              <a:gd name="T41" fmla="*/ 103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6" h="169">
                                <a:moveTo>
                                  <a:pt x="165" y="103"/>
                                </a:moveTo>
                                <a:lnTo>
                                  <a:pt x="160" y="119"/>
                                </a:lnTo>
                                <a:lnTo>
                                  <a:pt x="141" y="146"/>
                                </a:lnTo>
                                <a:lnTo>
                                  <a:pt x="114" y="163"/>
                                </a:lnTo>
                                <a:lnTo>
                                  <a:pt x="82" y="169"/>
                                </a:lnTo>
                                <a:lnTo>
                                  <a:pt x="66" y="167"/>
                                </a:lnTo>
                                <a:lnTo>
                                  <a:pt x="49" y="162"/>
                                </a:lnTo>
                                <a:lnTo>
                                  <a:pt x="23" y="144"/>
                                </a:lnTo>
                                <a:lnTo>
                                  <a:pt x="6" y="117"/>
                                </a:lnTo>
                                <a:lnTo>
                                  <a:pt x="0" y="85"/>
                                </a:lnTo>
                                <a:lnTo>
                                  <a:pt x="1" y="67"/>
                                </a:lnTo>
                                <a:lnTo>
                                  <a:pt x="6" y="51"/>
                                </a:lnTo>
                                <a:lnTo>
                                  <a:pt x="24" y="24"/>
                                </a:lnTo>
                                <a:lnTo>
                                  <a:pt x="51" y="6"/>
                                </a:lnTo>
                                <a:lnTo>
                                  <a:pt x="83" y="0"/>
                                </a:lnTo>
                                <a:lnTo>
                                  <a:pt x="99" y="2"/>
                                </a:lnTo>
                                <a:lnTo>
                                  <a:pt x="117" y="7"/>
                                </a:lnTo>
                                <a:lnTo>
                                  <a:pt x="142" y="27"/>
                                </a:lnTo>
                                <a:lnTo>
                                  <a:pt x="160" y="54"/>
                                </a:lnTo>
                                <a:lnTo>
                                  <a:pt x="166" y="86"/>
                                </a:lnTo>
                                <a:lnTo>
                                  <a:pt x="165" y="103"/>
                                </a:lnTo>
                                <a:close/>
                              </a:path>
                            </a:pathLst>
                          </a:custGeom>
                          <a:solidFill>
                            <a:srgbClr val="C93A3A"/>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90" name="Freeform 478"/>
                        <wps:cNvSpPr>
                          <a:spLocks/>
                        </wps:cNvSpPr>
                        <wps:spPr bwMode="auto">
                          <a:xfrm>
                            <a:off x="7877175" y="3009900"/>
                            <a:ext cx="88900" cy="87313"/>
                          </a:xfrm>
                          <a:custGeom>
                            <a:avLst/>
                            <a:gdLst>
                              <a:gd name="T0" fmla="*/ 148 w 168"/>
                              <a:gd name="T1" fmla="*/ 30 h 166"/>
                              <a:gd name="T2" fmla="*/ 158 w 168"/>
                              <a:gd name="T3" fmla="*/ 43 h 166"/>
                              <a:gd name="T4" fmla="*/ 168 w 168"/>
                              <a:gd name="T5" fmla="*/ 74 h 166"/>
                              <a:gd name="T6" fmla="*/ 165 w 168"/>
                              <a:gd name="T7" fmla="*/ 106 h 166"/>
                              <a:gd name="T8" fmla="*/ 152 w 168"/>
                              <a:gd name="T9" fmla="*/ 134 h 166"/>
                              <a:gd name="T10" fmla="*/ 140 w 168"/>
                              <a:gd name="T11" fmla="*/ 147 h 166"/>
                              <a:gd name="T12" fmla="*/ 125 w 168"/>
                              <a:gd name="T13" fmla="*/ 157 h 166"/>
                              <a:gd name="T14" fmla="*/ 94 w 168"/>
                              <a:gd name="T15" fmla="*/ 166 h 166"/>
                              <a:gd name="T16" fmla="*/ 62 w 168"/>
                              <a:gd name="T17" fmla="*/ 164 h 166"/>
                              <a:gd name="T18" fmla="*/ 32 w 168"/>
                              <a:gd name="T19" fmla="*/ 149 h 166"/>
                              <a:gd name="T20" fmla="*/ 20 w 168"/>
                              <a:gd name="T21" fmla="*/ 137 h 166"/>
                              <a:gd name="T22" fmla="*/ 10 w 168"/>
                              <a:gd name="T23" fmla="*/ 123 h 166"/>
                              <a:gd name="T24" fmla="*/ 0 w 168"/>
                              <a:gd name="T25" fmla="*/ 93 h 166"/>
                              <a:gd name="T26" fmla="*/ 3 w 168"/>
                              <a:gd name="T27" fmla="*/ 61 h 166"/>
                              <a:gd name="T28" fmla="*/ 16 w 168"/>
                              <a:gd name="T29" fmla="*/ 31 h 166"/>
                              <a:gd name="T30" fmla="*/ 29 w 168"/>
                              <a:gd name="T31" fmla="*/ 20 h 166"/>
                              <a:gd name="T32" fmla="*/ 42 w 168"/>
                              <a:gd name="T33" fmla="*/ 9 h 166"/>
                              <a:gd name="T34" fmla="*/ 74 w 168"/>
                              <a:gd name="T35" fmla="*/ 0 h 166"/>
                              <a:gd name="T36" fmla="*/ 106 w 168"/>
                              <a:gd name="T37" fmla="*/ 3 h 166"/>
                              <a:gd name="T38" fmla="*/ 136 w 168"/>
                              <a:gd name="T39" fmla="*/ 17 h 166"/>
                              <a:gd name="T40" fmla="*/ 148 w 168"/>
                              <a:gd name="T41" fmla="*/ 30 h 1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8" h="166">
                                <a:moveTo>
                                  <a:pt x="148" y="30"/>
                                </a:moveTo>
                                <a:lnTo>
                                  <a:pt x="158" y="43"/>
                                </a:lnTo>
                                <a:lnTo>
                                  <a:pt x="168" y="74"/>
                                </a:lnTo>
                                <a:lnTo>
                                  <a:pt x="165" y="106"/>
                                </a:lnTo>
                                <a:lnTo>
                                  <a:pt x="152" y="134"/>
                                </a:lnTo>
                                <a:lnTo>
                                  <a:pt x="140" y="147"/>
                                </a:lnTo>
                                <a:lnTo>
                                  <a:pt x="125" y="157"/>
                                </a:lnTo>
                                <a:lnTo>
                                  <a:pt x="94" y="166"/>
                                </a:lnTo>
                                <a:lnTo>
                                  <a:pt x="62" y="164"/>
                                </a:lnTo>
                                <a:lnTo>
                                  <a:pt x="32" y="149"/>
                                </a:lnTo>
                                <a:lnTo>
                                  <a:pt x="20" y="137"/>
                                </a:lnTo>
                                <a:lnTo>
                                  <a:pt x="10" y="123"/>
                                </a:lnTo>
                                <a:lnTo>
                                  <a:pt x="0" y="93"/>
                                </a:lnTo>
                                <a:lnTo>
                                  <a:pt x="3" y="61"/>
                                </a:lnTo>
                                <a:lnTo>
                                  <a:pt x="16" y="31"/>
                                </a:lnTo>
                                <a:lnTo>
                                  <a:pt x="29" y="20"/>
                                </a:lnTo>
                                <a:lnTo>
                                  <a:pt x="42" y="9"/>
                                </a:lnTo>
                                <a:lnTo>
                                  <a:pt x="74" y="0"/>
                                </a:lnTo>
                                <a:lnTo>
                                  <a:pt x="106" y="3"/>
                                </a:lnTo>
                                <a:lnTo>
                                  <a:pt x="136" y="17"/>
                                </a:lnTo>
                                <a:lnTo>
                                  <a:pt x="148" y="30"/>
                                </a:lnTo>
                                <a:close/>
                              </a:path>
                            </a:pathLst>
                          </a:custGeom>
                          <a:solidFill>
                            <a:srgbClr val="C93A3A"/>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91" name="Freeform 479"/>
                        <wps:cNvSpPr>
                          <a:spLocks/>
                        </wps:cNvSpPr>
                        <wps:spPr bwMode="auto">
                          <a:xfrm>
                            <a:off x="314325" y="1258888"/>
                            <a:ext cx="107950" cy="109538"/>
                          </a:xfrm>
                          <a:custGeom>
                            <a:avLst/>
                            <a:gdLst>
                              <a:gd name="T0" fmla="*/ 206 w 206"/>
                              <a:gd name="T1" fmla="*/ 103 h 205"/>
                              <a:gd name="T2" fmla="*/ 204 w 206"/>
                              <a:gd name="T3" fmla="*/ 124 h 205"/>
                              <a:gd name="T4" fmla="*/ 188 w 206"/>
                              <a:gd name="T5" fmla="*/ 161 h 205"/>
                              <a:gd name="T6" fmla="*/ 160 w 206"/>
                              <a:gd name="T7" fmla="*/ 189 h 205"/>
                              <a:gd name="T8" fmla="*/ 123 w 206"/>
                              <a:gd name="T9" fmla="*/ 204 h 205"/>
                              <a:gd name="T10" fmla="*/ 102 w 206"/>
                              <a:gd name="T11" fmla="*/ 205 h 205"/>
                              <a:gd name="T12" fmla="*/ 81 w 206"/>
                              <a:gd name="T13" fmla="*/ 204 h 205"/>
                              <a:gd name="T14" fmla="*/ 44 w 206"/>
                              <a:gd name="T15" fmla="*/ 189 h 205"/>
                              <a:gd name="T16" fmla="*/ 17 w 206"/>
                              <a:gd name="T17" fmla="*/ 161 h 205"/>
                              <a:gd name="T18" fmla="*/ 1 w 206"/>
                              <a:gd name="T19" fmla="*/ 124 h 205"/>
                              <a:gd name="T20" fmla="*/ 0 w 206"/>
                              <a:gd name="T21" fmla="*/ 103 h 205"/>
                              <a:gd name="T22" fmla="*/ 1 w 206"/>
                              <a:gd name="T23" fmla="*/ 82 h 205"/>
                              <a:gd name="T24" fmla="*/ 17 w 206"/>
                              <a:gd name="T25" fmla="*/ 45 h 205"/>
                              <a:gd name="T26" fmla="*/ 44 w 206"/>
                              <a:gd name="T27" fmla="*/ 17 h 205"/>
                              <a:gd name="T28" fmla="*/ 81 w 206"/>
                              <a:gd name="T29" fmla="*/ 2 h 205"/>
                              <a:gd name="T30" fmla="*/ 102 w 206"/>
                              <a:gd name="T31" fmla="*/ 0 h 205"/>
                              <a:gd name="T32" fmla="*/ 123 w 206"/>
                              <a:gd name="T33" fmla="*/ 2 h 205"/>
                              <a:gd name="T34" fmla="*/ 160 w 206"/>
                              <a:gd name="T35" fmla="*/ 17 h 205"/>
                              <a:gd name="T36" fmla="*/ 188 w 206"/>
                              <a:gd name="T37" fmla="*/ 45 h 205"/>
                              <a:gd name="T38" fmla="*/ 204 w 206"/>
                              <a:gd name="T39" fmla="*/ 82 h 205"/>
                              <a:gd name="T40" fmla="*/ 206 w 206"/>
                              <a:gd name="T41" fmla="*/ 103 h 2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206" h="205">
                                <a:moveTo>
                                  <a:pt x="206" y="103"/>
                                </a:moveTo>
                                <a:lnTo>
                                  <a:pt x="204" y="124"/>
                                </a:lnTo>
                                <a:lnTo>
                                  <a:pt x="188" y="161"/>
                                </a:lnTo>
                                <a:lnTo>
                                  <a:pt x="160" y="189"/>
                                </a:lnTo>
                                <a:lnTo>
                                  <a:pt x="123" y="204"/>
                                </a:lnTo>
                                <a:lnTo>
                                  <a:pt x="102" y="205"/>
                                </a:lnTo>
                                <a:lnTo>
                                  <a:pt x="81" y="204"/>
                                </a:lnTo>
                                <a:lnTo>
                                  <a:pt x="44" y="189"/>
                                </a:lnTo>
                                <a:lnTo>
                                  <a:pt x="17" y="161"/>
                                </a:lnTo>
                                <a:lnTo>
                                  <a:pt x="1" y="124"/>
                                </a:lnTo>
                                <a:lnTo>
                                  <a:pt x="0" y="103"/>
                                </a:lnTo>
                                <a:lnTo>
                                  <a:pt x="1" y="82"/>
                                </a:lnTo>
                                <a:lnTo>
                                  <a:pt x="17" y="45"/>
                                </a:lnTo>
                                <a:lnTo>
                                  <a:pt x="44" y="17"/>
                                </a:lnTo>
                                <a:lnTo>
                                  <a:pt x="81" y="2"/>
                                </a:lnTo>
                                <a:lnTo>
                                  <a:pt x="102" y="0"/>
                                </a:lnTo>
                                <a:lnTo>
                                  <a:pt x="123" y="2"/>
                                </a:lnTo>
                                <a:lnTo>
                                  <a:pt x="160" y="17"/>
                                </a:lnTo>
                                <a:lnTo>
                                  <a:pt x="188" y="45"/>
                                </a:lnTo>
                                <a:lnTo>
                                  <a:pt x="204" y="82"/>
                                </a:lnTo>
                                <a:lnTo>
                                  <a:pt x="206" y="103"/>
                                </a:lnTo>
                                <a:close/>
                              </a:path>
                            </a:pathLst>
                          </a:custGeom>
                          <a:solidFill>
                            <a:srgbClr val="DECD87"/>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92" name="Freeform 480"/>
                        <wps:cNvSpPr>
                          <a:spLocks/>
                        </wps:cNvSpPr>
                        <wps:spPr bwMode="auto">
                          <a:xfrm>
                            <a:off x="395287" y="1111250"/>
                            <a:ext cx="203200" cy="171450"/>
                          </a:xfrm>
                          <a:custGeom>
                            <a:avLst/>
                            <a:gdLst>
                              <a:gd name="T0" fmla="*/ 7 w 384"/>
                              <a:gd name="T1" fmla="*/ 324 h 324"/>
                              <a:gd name="T2" fmla="*/ 5 w 384"/>
                              <a:gd name="T3" fmla="*/ 315 h 324"/>
                              <a:gd name="T4" fmla="*/ 0 w 384"/>
                              <a:gd name="T5" fmla="*/ 271 h 324"/>
                              <a:gd name="T6" fmla="*/ 5 w 384"/>
                              <a:gd name="T7" fmla="*/ 243 h 324"/>
                              <a:gd name="T8" fmla="*/ 13 w 384"/>
                              <a:gd name="T9" fmla="*/ 233 h 324"/>
                              <a:gd name="T10" fmla="*/ 23 w 384"/>
                              <a:gd name="T11" fmla="*/ 228 h 324"/>
                              <a:gd name="T12" fmla="*/ 47 w 384"/>
                              <a:gd name="T13" fmla="*/ 232 h 324"/>
                              <a:gd name="T14" fmla="*/ 74 w 384"/>
                              <a:gd name="T15" fmla="*/ 243 h 324"/>
                              <a:gd name="T16" fmla="*/ 97 w 384"/>
                              <a:gd name="T17" fmla="*/ 248 h 324"/>
                              <a:gd name="T18" fmla="*/ 107 w 384"/>
                              <a:gd name="T19" fmla="*/ 243 h 324"/>
                              <a:gd name="T20" fmla="*/ 113 w 384"/>
                              <a:gd name="T21" fmla="*/ 235 h 324"/>
                              <a:gd name="T22" fmla="*/ 113 w 384"/>
                              <a:gd name="T23" fmla="*/ 212 h 324"/>
                              <a:gd name="T24" fmla="*/ 108 w 384"/>
                              <a:gd name="T25" fmla="*/ 185 h 324"/>
                              <a:gd name="T26" fmla="*/ 107 w 384"/>
                              <a:gd name="T27" fmla="*/ 161 h 324"/>
                              <a:gd name="T28" fmla="*/ 113 w 384"/>
                              <a:gd name="T29" fmla="*/ 154 h 324"/>
                              <a:gd name="T30" fmla="*/ 122 w 384"/>
                              <a:gd name="T31" fmla="*/ 150 h 324"/>
                              <a:gd name="T32" fmla="*/ 144 w 384"/>
                              <a:gd name="T33" fmla="*/ 154 h 324"/>
                              <a:gd name="T34" fmla="*/ 169 w 384"/>
                              <a:gd name="T35" fmla="*/ 164 h 324"/>
                              <a:gd name="T36" fmla="*/ 192 w 384"/>
                              <a:gd name="T37" fmla="*/ 169 h 324"/>
                              <a:gd name="T38" fmla="*/ 201 w 384"/>
                              <a:gd name="T39" fmla="*/ 165 h 324"/>
                              <a:gd name="T40" fmla="*/ 208 w 384"/>
                              <a:gd name="T41" fmla="*/ 159 h 324"/>
                              <a:gd name="T42" fmla="*/ 209 w 384"/>
                              <a:gd name="T43" fmla="*/ 135 h 324"/>
                              <a:gd name="T44" fmla="*/ 204 w 384"/>
                              <a:gd name="T45" fmla="*/ 108 h 324"/>
                              <a:gd name="T46" fmla="*/ 206 w 384"/>
                              <a:gd name="T47" fmla="*/ 85 h 324"/>
                              <a:gd name="T48" fmla="*/ 214 w 384"/>
                              <a:gd name="T49" fmla="*/ 78 h 324"/>
                              <a:gd name="T50" fmla="*/ 224 w 384"/>
                              <a:gd name="T51" fmla="*/ 74 h 324"/>
                              <a:gd name="T52" fmla="*/ 246 w 384"/>
                              <a:gd name="T53" fmla="*/ 80 h 324"/>
                              <a:gd name="T54" fmla="*/ 271 w 384"/>
                              <a:gd name="T55" fmla="*/ 91 h 324"/>
                              <a:gd name="T56" fmla="*/ 292 w 384"/>
                              <a:gd name="T57" fmla="*/ 96 h 324"/>
                              <a:gd name="T58" fmla="*/ 300 w 384"/>
                              <a:gd name="T59" fmla="*/ 91 h 324"/>
                              <a:gd name="T60" fmla="*/ 307 w 384"/>
                              <a:gd name="T61" fmla="*/ 83 h 324"/>
                              <a:gd name="T62" fmla="*/ 305 w 384"/>
                              <a:gd name="T63" fmla="*/ 59 h 324"/>
                              <a:gd name="T64" fmla="*/ 298 w 384"/>
                              <a:gd name="T65" fmla="*/ 33 h 324"/>
                              <a:gd name="T66" fmla="*/ 298 w 384"/>
                              <a:gd name="T67" fmla="*/ 11 h 324"/>
                              <a:gd name="T68" fmla="*/ 304 w 384"/>
                              <a:gd name="T69" fmla="*/ 5 h 324"/>
                              <a:gd name="T70" fmla="*/ 314 w 384"/>
                              <a:gd name="T71" fmla="*/ 0 h 324"/>
                              <a:gd name="T72" fmla="*/ 340 w 384"/>
                              <a:gd name="T73" fmla="*/ 5 h 324"/>
                              <a:gd name="T74" fmla="*/ 377 w 384"/>
                              <a:gd name="T75" fmla="*/ 25 h 324"/>
                              <a:gd name="T76" fmla="*/ 384 w 384"/>
                              <a:gd name="T77" fmla="*/ 31 h 3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384" h="324">
                                <a:moveTo>
                                  <a:pt x="7" y="324"/>
                                </a:moveTo>
                                <a:lnTo>
                                  <a:pt x="5" y="315"/>
                                </a:lnTo>
                                <a:lnTo>
                                  <a:pt x="0" y="271"/>
                                </a:lnTo>
                                <a:lnTo>
                                  <a:pt x="5" y="243"/>
                                </a:lnTo>
                                <a:lnTo>
                                  <a:pt x="13" y="233"/>
                                </a:lnTo>
                                <a:lnTo>
                                  <a:pt x="23" y="228"/>
                                </a:lnTo>
                                <a:lnTo>
                                  <a:pt x="47" y="232"/>
                                </a:lnTo>
                                <a:lnTo>
                                  <a:pt x="74" y="243"/>
                                </a:lnTo>
                                <a:lnTo>
                                  <a:pt x="97" y="248"/>
                                </a:lnTo>
                                <a:lnTo>
                                  <a:pt x="107" y="243"/>
                                </a:lnTo>
                                <a:lnTo>
                                  <a:pt x="113" y="235"/>
                                </a:lnTo>
                                <a:lnTo>
                                  <a:pt x="113" y="212"/>
                                </a:lnTo>
                                <a:lnTo>
                                  <a:pt x="108" y="185"/>
                                </a:lnTo>
                                <a:lnTo>
                                  <a:pt x="107" y="161"/>
                                </a:lnTo>
                                <a:lnTo>
                                  <a:pt x="113" y="154"/>
                                </a:lnTo>
                                <a:lnTo>
                                  <a:pt x="122" y="150"/>
                                </a:lnTo>
                                <a:lnTo>
                                  <a:pt x="144" y="154"/>
                                </a:lnTo>
                                <a:lnTo>
                                  <a:pt x="169" y="164"/>
                                </a:lnTo>
                                <a:lnTo>
                                  <a:pt x="192" y="169"/>
                                </a:lnTo>
                                <a:lnTo>
                                  <a:pt x="201" y="165"/>
                                </a:lnTo>
                                <a:lnTo>
                                  <a:pt x="208" y="159"/>
                                </a:lnTo>
                                <a:lnTo>
                                  <a:pt x="209" y="135"/>
                                </a:lnTo>
                                <a:lnTo>
                                  <a:pt x="204" y="108"/>
                                </a:lnTo>
                                <a:lnTo>
                                  <a:pt x="206" y="85"/>
                                </a:lnTo>
                                <a:lnTo>
                                  <a:pt x="214" y="78"/>
                                </a:lnTo>
                                <a:lnTo>
                                  <a:pt x="224" y="74"/>
                                </a:lnTo>
                                <a:lnTo>
                                  <a:pt x="246" y="80"/>
                                </a:lnTo>
                                <a:lnTo>
                                  <a:pt x="271" y="91"/>
                                </a:lnTo>
                                <a:lnTo>
                                  <a:pt x="292" y="96"/>
                                </a:lnTo>
                                <a:lnTo>
                                  <a:pt x="300" y="91"/>
                                </a:lnTo>
                                <a:lnTo>
                                  <a:pt x="307" y="83"/>
                                </a:lnTo>
                                <a:lnTo>
                                  <a:pt x="305" y="59"/>
                                </a:lnTo>
                                <a:lnTo>
                                  <a:pt x="298" y="33"/>
                                </a:lnTo>
                                <a:lnTo>
                                  <a:pt x="298" y="11"/>
                                </a:lnTo>
                                <a:lnTo>
                                  <a:pt x="304" y="5"/>
                                </a:lnTo>
                                <a:lnTo>
                                  <a:pt x="314" y="0"/>
                                </a:lnTo>
                                <a:lnTo>
                                  <a:pt x="340" y="5"/>
                                </a:lnTo>
                                <a:lnTo>
                                  <a:pt x="377" y="25"/>
                                </a:lnTo>
                                <a:lnTo>
                                  <a:pt x="384" y="31"/>
                                </a:lnTo>
                              </a:path>
                            </a:pathLst>
                          </a:custGeom>
                          <a:noFill/>
                          <a:ln w="17463">
                            <a:solidFill>
                              <a:srgbClr val="DECD87"/>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293" name="Freeform 481"/>
                        <wps:cNvSpPr>
                          <a:spLocks/>
                        </wps:cNvSpPr>
                        <wps:spPr bwMode="auto">
                          <a:xfrm>
                            <a:off x="258762" y="1527175"/>
                            <a:ext cx="179388" cy="179388"/>
                          </a:xfrm>
                          <a:custGeom>
                            <a:avLst/>
                            <a:gdLst>
                              <a:gd name="T0" fmla="*/ 338 w 338"/>
                              <a:gd name="T1" fmla="*/ 169 h 339"/>
                              <a:gd name="T2" fmla="*/ 338 w 338"/>
                              <a:gd name="T3" fmla="*/ 187 h 339"/>
                              <a:gd name="T4" fmla="*/ 331 w 338"/>
                              <a:gd name="T5" fmla="*/ 219 h 339"/>
                              <a:gd name="T6" fmla="*/ 318 w 338"/>
                              <a:gd name="T7" fmla="*/ 250 h 339"/>
                              <a:gd name="T8" fmla="*/ 300 w 338"/>
                              <a:gd name="T9" fmla="*/ 277 h 339"/>
                              <a:gd name="T10" fmla="*/ 276 w 338"/>
                              <a:gd name="T11" fmla="*/ 299 h 339"/>
                              <a:gd name="T12" fmla="*/ 249 w 338"/>
                              <a:gd name="T13" fmla="*/ 318 h 339"/>
                              <a:gd name="T14" fmla="*/ 220 w 338"/>
                              <a:gd name="T15" fmla="*/ 331 h 339"/>
                              <a:gd name="T16" fmla="*/ 186 w 338"/>
                              <a:gd name="T17" fmla="*/ 337 h 339"/>
                              <a:gd name="T18" fmla="*/ 169 w 338"/>
                              <a:gd name="T19" fmla="*/ 339 h 339"/>
                              <a:gd name="T20" fmla="*/ 152 w 338"/>
                              <a:gd name="T21" fmla="*/ 337 h 339"/>
                              <a:gd name="T22" fmla="*/ 119 w 338"/>
                              <a:gd name="T23" fmla="*/ 331 h 339"/>
                              <a:gd name="T24" fmla="*/ 88 w 338"/>
                              <a:gd name="T25" fmla="*/ 318 h 339"/>
                              <a:gd name="T26" fmla="*/ 61 w 338"/>
                              <a:gd name="T27" fmla="*/ 299 h 339"/>
                              <a:gd name="T28" fmla="*/ 39 w 338"/>
                              <a:gd name="T29" fmla="*/ 277 h 339"/>
                              <a:gd name="T30" fmla="*/ 20 w 338"/>
                              <a:gd name="T31" fmla="*/ 250 h 339"/>
                              <a:gd name="T32" fmla="*/ 8 w 338"/>
                              <a:gd name="T33" fmla="*/ 219 h 339"/>
                              <a:gd name="T34" fmla="*/ 0 w 338"/>
                              <a:gd name="T35" fmla="*/ 187 h 339"/>
                              <a:gd name="T36" fmla="*/ 0 w 338"/>
                              <a:gd name="T37" fmla="*/ 169 h 339"/>
                              <a:gd name="T38" fmla="*/ 0 w 338"/>
                              <a:gd name="T39" fmla="*/ 151 h 339"/>
                              <a:gd name="T40" fmla="*/ 8 w 338"/>
                              <a:gd name="T41" fmla="*/ 119 h 339"/>
                              <a:gd name="T42" fmla="*/ 20 w 338"/>
                              <a:gd name="T43" fmla="*/ 89 h 339"/>
                              <a:gd name="T44" fmla="*/ 39 w 338"/>
                              <a:gd name="T45" fmla="*/ 61 h 339"/>
                              <a:gd name="T46" fmla="*/ 61 w 338"/>
                              <a:gd name="T47" fmla="*/ 38 h 339"/>
                              <a:gd name="T48" fmla="*/ 88 w 338"/>
                              <a:gd name="T49" fmla="*/ 21 h 339"/>
                              <a:gd name="T50" fmla="*/ 119 w 338"/>
                              <a:gd name="T51" fmla="*/ 7 h 339"/>
                              <a:gd name="T52" fmla="*/ 152 w 338"/>
                              <a:gd name="T53" fmla="*/ 1 h 339"/>
                              <a:gd name="T54" fmla="*/ 169 w 338"/>
                              <a:gd name="T55" fmla="*/ 0 h 339"/>
                              <a:gd name="T56" fmla="*/ 186 w 338"/>
                              <a:gd name="T57" fmla="*/ 1 h 339"/>
                              <a:gd name="T58" fmla="*/ 220 w 338"/>
                              <a:gd name="T59" fmla="*/ 7 h 339"/>
                              <a:gd name="T60" fmla="*/ 249 w 338"/>
                              <a:gd name="T61" fmla="*/ 21 h 339"/>
                              <a:gd name="T62" fmla="*/ 276 w 338"/>
                              <a:gd name="T63" fmla="*/ 38 h 339"/>
                              <a:gd name="T64" fmla="*/ 300 w 338"/>
                              <a:gd name="T65" fmla="*/ 61 h 339"/>
                              <a:gd name="T66" fmla="*/ 318 w 338"/>
                              <a:gd name="T67" fmla="*/ 89 h 339"/>
                              <a:gd name="T68" fmla="*/ 331 w 338"/>
                              <a:gd name="T69" fmla="*/ 119 h 339"/>
                              <a:gd name="T70" fmla="*/ 338 w 338"/>
                              <a:gd name="T71" fmla="*/ 151 h 339"/>
                              <a:gd name="T72" fmla="*/ 338 w 338"/>
                              <a:gd name="T73" fmla="*/ 169 h 3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338" h="339">
                                <a:moveTo>
                                  <a:pt x="338" y="169"/>
                                </a:moveTo>
                                <a:lnTo>
                                  <a:pt x="338" y="187"/>
                                </a:lnTo>
                                <a:lnTo>
                                  <a:pt x="331" y="219"/>
                                </a:lnTo>
                                <a:lnTo>
                                  <a:pt x="318" y="250"/>
                                </a:lnTo>
                                <a:lnTo>
                                  <a:pt x="300" y="277"/>
                                </a:lnTo>
                                <a:lnTo>
                                  <a:pt x="276" y="299"/>
                                </a:lnTo>
                                <a:lnTo>
                                  <a:pt x="249" y="318"/>
                                </a:lnTo>
                                <a:lnTo>
                                  <a:pt x="220" y="331"/>
                                </a:lnTo>
                                <a:lnTo>
                                  <a:pt x="186" y="337"/>
                                </a:lnTo>
                                <a:lnTo>
                                  <a:pt x="169" y="339"/>
                                </a:lnTo>
                                <a:lnTo>
                                  <a:pt x="152" y="337"/>
                                </a:lnTo>
                                <a:lnTo>
                                  <a:pt x="119" y="331"/>
                                </a:lnTo>
                                <a:lnTo>
                                  <a:pt x="88" y="318"/>
                                </a:lnTo>
                                <a:lnTo>
                                  <a:pt x="61" y="299"/>
                                </a:lnTo>
                                <a:lnTo>
                                  <a:pt x="39" y="277"/>
                                </a:lnTo>
                                <a:lnTo>
                                  <a:pt x="20" y="250"/>
                                </a:lnTo>
                                <a:lnTo>
                                  <a:pt x="8" y="219"/>
                                </a:lnTo>
                                <a:lnTo>
                                  <a:pt x="0" y="187"/>
                                </a:lnTo>
                                <a:lnTo>
                                  <a:pt x="0" y="169"/>
                                </a:lnTo>
                                <a:lnTo>
                                  <a:pt x="0" y="151"/>
                                </a:lnTo>
                                <a:lnTo>
                                  <a:pt x="8" y="119"/>
                                </a:lnTo>
                                <a:lnTo>
                                  <a:pt x="20" y="89"/>
                                </a:lnTo>
                                <a:lnTo>
                                  <a:pt x="39" y="61"/>
                                </a:lnTo>
                                <a:lnTo>
                                  <a:pt x="61" y="38"/>
                                </a:lnTo>
                                <a:lnTo>
                                  <a:pt x="88" y="21"/>
                                </a:lnTo>
                                <a:lnTo>
                                  <a:pt x="119" y="7"/>
                                </a:lnTo>
                                <a:lnTo>
                                  <a:pt x="152" y="1"/>
                                </a:lnTo>
                                <a:lnTo>
                                  <a:pt x="169" y="0"/>
                                </a:lnTo>
                                <a:lnTo>
                                  <a:pt x="186" y="1"/>
                                </a:lnTo>
                                <a:lnTo>
                                  <a:pt x="220" y="7"/>
                                </a:lnTo>
                                <a:lnTo>
                                  <a:pt x="249" y="21"/>
                                </a:lnTo>
                                <a:lnTo>
                                  <a:pt x="276" y="38"/>
                                </a:lnTo>
                                <a:lnTo>
                                  <a:pt x="300" y="61"/>
                                </a:lnTo>
                                <a:lnTo>
                                  <a:pt x="318" y="89"/>
                                </a:lnTo>
                                <a:lnTo>
                                  <a:pt x="331" y="119"/>
                                </a:lnTo>
                                <a:lnTo>
                                  <a:pt x="338" y="151"/>
                                </a:lnTo>
                                <a:lnTo>
                                  <a:pt x="338" y="169"/>
                                </a:lnTo>
                                <a:close/>
                              </a:path>
                            </a:pathLst>
                          </a:custGeom>
                          <a:solidFill>
                            <a:srgbClr val="87CDDE"/>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94" name="Freeform 482"/>
                        <wps:cNvSpPr>
                          <a:spLocks/>
                        </wps:cNvSpPr>
                        <wps:spPr bwMode="auto">
                          <a:xfrm>
                            <a:off x="685800" y="2792413"/>
                            <a:ext cx="317500" cy="312738"/>
                          </a:xfrm>
                          <a:custGeom>
                            <a:avLst/>
                            <a:gdLst>
                              <a:gd name="T0" fmla="*/ 0 w 602"/>
                              <a:gd name="T1" fmla="*/ 0 h 590"/>
                              <a:gd name="T2" fmla="*/ 55 w 602"/>
                              <a:gd name="T3" fmla="*/ 14 h 590"/>
                              <a:gd name="T4" fmla="*/ 154 w 602"/>
                              <a:gd name="T5" fmla="*/ 53 h 590"/>
                              <a:gd name="T6" fmla="*/ 241 w 602"/>
                              <a:gd name="T7" fmla="*/ 106 h 590"/>
                              <a:gd name="T8" fmla="*/ 319 w 602"/>
                              <a:gd name="T9" fmla="*/ 171 h 590"/>
                              <a:gd name="T10" fmla="*/ 389 w 602"/>
                              <a:gd name="T11" fmla="*/ 248 h 590"/>
                              <a:gd name="T12" fmla="*/ 453 w 602"/>
                              <a:gd name="T13" fmla="*/ 335 h 590"/>
                              <a:gd name="T14" fmla="*/ 543 w 602"/>
                              <a:gd name="T15" fmla="*/ 482 h 590"/>
                              <a:gd name="T16" fmla="*/ 602 w 602"/>
                              <a:gd name="T17" fmla="*/ 590 h 5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602" h="590">
                                <a:moveTo>
                                  <a:pt x="0" y="0"/>
                                </a:moveTo>
                                <a:lnTo>
                                  <a:pt x="55" y="14"/>
                                </a:lnTo>
                                <a:lnTo>
                                  <a:pt x="154" y="53"/>
                                </a:lnTo>
                                <a:lnTo>
                                  <a:pt x="241" y="106"/>
                                </a:lnTo>
                                <a:lnTo>
                                  <a:pt x="319" y="171"/>
                                </a:lnTo>
                                <a:lnTo>
                                  <a:pt x="389" y="248"/>
                                </a:lnTo>
                                <a:lnTo>
                                  <a:pt x="453" y="335"/>
                                </a:lnTo>
                                <a:lnTo>
                                  <a:pt x="543" y="482"/>
                                </a:lnTo>
                                <a:lnTo>
                                  <a:pt x="602" y="590"/>
                                </a:lnTo>
                              </a:path>
                            </a:pathLst>
                          </a:custGeom>
                          <a:noFill/>
                          <a:ln w="20638">
                            <a:solidFill>
                              <a:srgbClr val="BEBEBE"/>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295" name="Freeform 483"/>
                        <wps:cNvSpPr>
                          <a:spLocks/>
                        </wps:cNvSpPr>
                        <wps:spPr bwMode="auto">
                          <a:xfrm>
                            <a:off x="908050" y="2984500"/>
                            <a:ext cx="109538" cy="144463"/>
                          </a:xfrm>
                          <a:custGeom>
                            <a:avLst/>
                            <a:gdLst>
                              <a:gd name="T0" fmla="*/ 168 w 206"/>
                              <a:gd name="T1" fmla="*/ 0 h 274"/>
                              <a:gd name="T2" fmla="*/ 206 w 206"/>
                              <a:gd name="T3" fmla="*/ 274 h 274"/>
                              <a:gd name="T4" fmla="*/ 0 w 206"/>
                              <a:gd name="T5" fmla="*/ 90 h 274"/>
                              <a:gd name="T6" fmla="*/ 26 w 206"/>
                              <a:gd name="T7" fmla="*/ 93 h 274"/>
                              <a:gd name="T8" fmla="*/ 75 w 206"/>
                              <a:gd name="T9" fmla="*/ 83 h 274"/>
                              <a:gd name="T10" fmla="*/ 120 w 206"/>
                              <a:gd name="T11" fmla="*/ 60 h 274"/>
                              <a:gd name="T12" fmla="*/ 155 w 206"/>
                              <a:gd name="T13" fmla="*/ 24 h 274"/>
                              <a:gd name="T14" fmla="*/ 168 w 206"/>
                              <a:gd name="T15" fmla="*/ 0 h 27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06" h="274">
                                <a:moveTo>
                                  <a:pt x="168" y="0"/>
                                </a:moveTo>
                                <a:lnTo>
                                  <a:pt x="206" y="274"/>
                                </a:lnTo>
                                <a:lnTo>
                                  <a:pt x="0" y="90"/>
                                </a:lnTo>
                                <a:lnTo>
                                  <a:pt x="26" y="93"/>
                                </a:lnTo>
                                <a:lnTo>
                                  <a:pt x="75" y="83"/>
                                </a:lnTo>
                                <a:lnTo>
                                  <a:pt x="120" y="60"/>
                                </a:lnTo>
                                <a:lnTo>
                                  <a:pt x="155" y="24"/>
                                </a:lnTo>
                                <a:lnTo>
                                  <a:pt x="168" y="0"/>
                                </a:lnTo>
                                <a:close/>
                              </a:path>
                            </a:pathLst>
                          </a:custGeom>
                          <a:solidFill>
                            <a:srgbClr val="BEBEBE"/>
                          </a:solidFill>
                          <a:ln w="7938">
                            <a:solidFill>
                              <a:srgbClr val="BEBEBE"/>
                            </a:solidFill>
                            <a:prstDash val="solid"/>
                            <a:round/>
                            <a:headEnd/>
                            <a:tailEnd/>
                          </a:ln>
                        </wps:spPr>
                        <wps:bodyPr vert="horz" wrap="square" lIns="91440" tIns="45720" rIns="91440" bIns="45720" numCol="1" anchor="t" anchorCtr="0" compatLnSpc="1">
                          <a:prstTxWarp prst="textNoShape">
                            <a:avLst/>
                          </a:prstTxWarp>
                        </wps:bodyPr>
                      </wps:wsp>
                      <wps:wsp>
                        <wps:cNvPr id="1296" name="Freeform 484"/>
                        <wps:cNvSpPr>
                          <a:spLocks/>
                        </wps:cNvSpPr>
                        <wps:spPr bwMode="auto">
                          <a:xfrm>
                            <a:off x="619125" y="3589338"/>
                            <a:ext cx="39688" cy="57150"/>
                          </a:xfrm>
                          <a:custGeom>
                            <a:avLst/>
                            <a:gdLst>
                              <a:gd name="T0" fmla="*/ 75 w 75"/>
                              <a:gd name="T1" fmla="*/ 93 h 107"/>
                              <a:gd name="T2" fmla="*/ 75 w 75"/>
                              <a:gd name="T3" fmla="*/ 94 h 107"/>
                              <a:gd name="T4" fmla="*/ 74 w 75"/>
                              <a:gd name="T5" fmla="*/ 95 h 107"/>
                              <a:gd name="T6" fmla="*/ 74 w 75"/>
                              <a:gd name="T7" fmla="*/ 96 h 107"/>
                              <a:gd name="T8" fmla="*/ 72 w 75"/>
                              <a:gd name="T9" fmla="*/ 99 h 107"/>
                              <a:gd name="T10" fmla="*/ 67 w 75"/>
                              <a:gd name="T11" fmla="*/ 101 h 107"/>
                              <a:gd name="T12" fmla="*/ 59 w 75"/>
                              <a:gd name="T13" fmla="*/ 105 h 107"/>
                              <a:gd name="T14" fmla="*/ 50 w 75"/>
                              <a:gd name="T15" fmla="*/ 106 h 107"/>
                              <a:gd name="T16" fmla="*/ 34 w 75"/>
                              <a:gd name="T17" fmla="*/ 106 h 107"/>
                              <a:gd name="T18" fmla="*/ 18 w 75"/>
                              <a:gd name="T19" fmla="*/ 100 h 107"/>
                              <a:gd name="T20" fmla="*/ 6 w 75"/>
                              <a:gd name="T21" fmla="*/ 86 h 107"/>
                              <a:gd name="T22" fmla="*/ 0 w 75"/>
                              <a:gd name="T23" fmla="*/ 67 h 107"/>
                              <a:gd name="T24" fmla="*/ 0 w 75"/>
                              <a:gd name="T25" fmla="*/ 42 h 107"/>
                              <a:gd name="T26" fmla="*/ 6 w 75"/>
                              <a:gd name="T27" fmla="*/ 22 h 107"/>
                              <a:gd name="T28" fmla="*/ 19 w 75"/>
                              <a:gd name="T29" fmla="*/ 9 h 107"/>
                              <a:gd name="T30" fmla="*/ 36 w 75"/>
                              <a:gd name="T31" fmla="*/ 1 h 107"/>
                              <a:gd name="T32" fmla="*/ 50 w 75"/>
                              <a:gd name="T33" fmla="*/ 0 h 107"/>
                              <a:gd name="T34" fmla="*/ 58 w 75"/>
                              <a:gd name="T35" fmla="*/ 3 h 107"/>
                              <a:gd name="T36" fmla="*/ 66 w 75"/>
                              <a:gd name="T37" fmla="*/ 5 h 107"/>
                              <a:gd name="T38" fmla="*/ 71 w 75"/>
                              <a:gd name="T39" fmla="*/ 8 h 107"/>
                              <a:gd name="T40" fmla="*/ 73 w 75"/>
                              <a:gd name="T41" fmla="*/ 10 h 107"/>
                              <a:gd name="T42" fmla="*/ 74 w 75"/>
                              <a:gd name="T43" fmla="*/ 11 h 107"/>
                              <a:gd name="T44" fmla="*/ 74 w 75"/>
                              <a:gd name="T45" fmla="*/ 13 h 107"/>
                              <a:gd name="T46" fmla="*/ 74 w 75"/>
                              <a:gd name="T47" fmla="*/ 15 h 107"/>
                              <a:gd name="T48" fmla="*/ 74 w 75"/>
                              <a:gd name="T49" fmla="*/ 17 h 107"/>
                              <a:gd name="T50" fmla="*/ 74 w 75"/>
                              <a:gd name="T51" fmla="*/ 20 h 107"/>
                              <a:gd name="T52" fmla="*/ 74 w 75"/>
                              <a:gd name="T53" fmla="*/ 22 h 107"/>
                              <a:gd name="T54" fmla="*/ 73 w 75"/>
                              <a:gd name="T55" fmla="*/ 22 h 107"/>
                              <a:gd name="T56" fmla="*/ 71 w 75"/>
                              <a:gd name="T57" fmla="*/ 22 h 107"/>
                              <a:gd name="T58" fmla="*/ 67 w 75"/>
                              <a:gd name="T59" fmla="*/ 20 h 107"/>
                              <a:gd name="T60" fmla="*/ 61 w 75"/>
                              <a:gd name="T61" fmla="*/ 16 h 107"/>
                              <a:gd name="T62" fmla="*/ 51 w 75"/>
                              <a:gd name="T63" fmla="*/ 13 h 107"/>
                              <a:gd name="T64" fmla="*/ 39 w 75"/>
                              <a:gd name="T65" fmla="*/ 13 h 107"/>
                              <a:gd name="T66" fmla="*/ 27 w 75"/>
                              <a:gd name="T67" fmla="*/ 19 h 107"/>
                              <a:gd name="T68" fmla="*/ 20 w 75"/>
                              <a:gd name="T69" fmla="*/ 30 h 107"/>
                              <a:gd name="T70" fmla="*/ 15 w 75"/>
                              <a:gd name="T71" fmla="*/ 45 h 107"/>
                              <a:gd name="T72" fmla="*/ 15 w 75"/>
                              <a:gd name="T73" fmla="*/ 64 h 107"/>
                              <a:gd name="T74" fmla="*/ 19 w 75"/>
                              <a:gd name="T75" fmla="*/ 79 h 107"/>
                              <a:gd name="T76" fmla="*/ 27 w 75"/>
                              <a:gd name="T77" fmla="*/ 89 h 107"/>
                              <a:gd name="T78" fmla="*/ 39 w 75"/>
                              <a:gd name="T79" fmla="*/ 94 h 107"/>
                              <a:gd name="T80" fmla="*/ 52 w 75"/>
                              <a:gd name="T81" fmla="*/ 94 h 107"/>
                              <a:gd name="T82" fmla="*/ 61 w 75"/>
                              <a:gd name="T83" fmla="*/ 91 h 107"/>
                              <a:gd name="T84" fmla="*/ 68 w 75"/>
                              <a:gd name="T85" fmla="*/ 88 h 107"/>
                              <a:gd name="T86" fmla="*/ 72 w 75"/>
                              <a:gd name="T87" fmla="*/ 85 h 107"/>
                              <a:gd name="T88" fmla="*/ 73 w 75"/>
                              <a:gd name="T89" fmla="*/ 85 h 107"/>
                              <a:gd name="T90" fmla="*/ 74 w 75"/>
                              <a:gd name="T91" fmla="*/ 85 h 107"/>
                              <a:gd name="T92" fmla="*/ 75 w 75"/>
                              <a:gd name="T93" fmla="*/ 86 h 107"/>
                              <a:gd name="T94" fmla="*/ 75 w 75"/>
                              <a:gd name="T95" fmla="*/ 89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75" h="107">
                                <a:moveTo>
                                  <a:pt x="75" y="91"/>
                                </a:moveTo>
                                <a:lnTo>
                                  <a:pt x="75" y="93"/>
                                </a:lnTo>
                                <a:lnTo>
                                  <a:pt x="75" y="93"/>
                                </a:lnTo>
                                <a:lnTo>
                                  <a:pt x="75" y="94"/>
                                </a:lnTo>
                                <a:lnTo>
                                  <a:pt x="74" y="95"/>
                                </a:lnTo>
                                <a:lnTo>
                                  <a:pt x="74" y="95"/>
                                </a:lnTo>
                                <a:lnTo>
                                  <a:pt x="74" y="96"/>
                                </a:lnTo>
                                <a:lnTo>
                                  <a:pt x="74" y="96"/>
                                </a:lnTo>
                                <a:lnTo>
                                  <a:pt x="73" y="98"/>
                                </a:lnTo>
                                <a:lnTo>
                                  <a:pt x="72" y="99"/>
                                </a:lnTo>
                                <a:lnTo>
                                  <a:pt x="69" y="100"/>
                                </a:lnTo>
                                <a:lnTo>
                                  <a:pt x="67" y="101"/>
                                </a:lnTo>
                                <a:lnTo>
                                  <a:pt x="63" y="104"/>
                                </a:lnTo>
                                <a:lnTo>
                                  <a:pt x="59" y="105"/>
                                </a:lnTo>
                                <a:lnTo>
                                  <a:pt x="55" y="106"/>
                                </a:lnTo>
                                <a:lnTo>
                                  <a:pt x="50" y="106"/>
                                </a:lnTo>
                                <a:lnTo>
                                  <a:pt x="43" y="107"/>
                                </a:lnTo>
                                <a:lnTo>
                                  <a:pt x="34" y="106"/>
                                </a:lnTo>
                                <a:lnTo>
                                  <a:pt x="26" y="104"/>
                                </a:lnTo>
                                <a:lnTo>
                                  <a:pt x="18" y="100"/>
                                </a:lnTo>
                                <a:lnTo>
                                  <a:pt x="11" y="94"/>
                                </a:lnTo>
                                <a:lnTo>
                                  <a:pt x="6" y="86"/>
                                </a:lnTo>
                                <a:lnTo>
                                  <a:pt x="3" y="78"/>
                                </a:lnTo>
                                <a:lnTo>
                                  <a:pt x="0" y="67"/>
                                </a:lnTo>
                                <a:lnTo>
                                  <a:pt x="0" y="56"/>
                                </a:lnTo>
                                <a:lnTo>
                                  <a:pt x="0" y="42"/>
                                </a:lnTo>
                                <a:lnTo>
                                  <a:pt x="3" y="32"/>
                                </a:lnTo>
                                <a:lnTo>
                                  <a:pt x="6" y="22"/>
                                </a:lnTo>
                                <a:lnTo>
                                  <a:pt x="13" y="15"/>
                                </a:lnTo>
                                <a:lnTo>
                                  <a:pt x="19" y="9"/>
                                </a:lnTo>
                                <a:lnTo>
                                  <a:pt x="27" y="4"/>
                                </a:lnTo>
                                <a:lnTo>
                                  <a:pt x="36" y="1"/>
                                </a:lnTo>
                                <a:lnTo>
                                  <a:pt x="46" y="0"/>
                                </a:lnTo>
                                <a:lnTo>
                                  <a:pt x="50" y="0"/>
                                </a:lnTo>
                                <a:lnTo>
                                  <a:pt x="55" y="1"/>
                                </a:lnTo>
                                <a:lnTo>
                                  <a:pt x="58" y="3"/>
                                </a:lnTo>
                                <a:lnTo>
                                  <a:pt x="62" y="4"/>
                                </a:lnTo>
                                <a:lnTo>
                                  <a:pt x="66" y="5"/>
                                </a:lnTo>
                                <a:lnTo>
                                  <a:pt x="68" y="6"/>
                                </a:lnTo>
                                <a:lnTo>
                                  <a:pt x="71" y="8"/>
                                </a:lnTo>
                                <a:lnTo>
                                  <a:pt x="72" y="9"/>
                                </a:lnTo>
                                <a:lnTo>
                                  <a:pt x="73" y="10"/>
                                </a:lnTo>
                                <a:lnTo>
                                  <a:pt x="74" y="11"/>
                                </a:lnTo>
                                <a:lnTo>
                                  <a:pt x="74" y="11"/>
                                </a:lnTo>
                                <a:lnTo>
                                  <a:pt x="74" y="13"/>
                                </a:lnTo>
                                <a:lnTo>
                                  <a:pt x="74" y="13"/>
                                </a:lnTo>
                                <a:lnTo>
                                  <a:pt x="74" y="14"/>
                                </a:lnTo>
                                <a:lnTo>
                                  <a:pt x="74" y="15"/>
                                </a:lnTo>
                                <a:lnTo>
                                  <a:pt x="74" y="16"/>
                                </a:lnTo>
                                <a:lnTo>
                                  <a:pt x="74" y="17"/>
                                </a:lnTo>
                                <a:lnTo>
                                  <a:pt x="74" y="19"/>
                                </a:lnTo>
                                <a:lnTo>
                                  <a:pt x="74" y="20"/>
                                </a:lnTo>
                                <a:lnTo>
                                  <a:pt x="74" y="21"/>
                                </a:lnTo>
                                <a:lnTo>
                                  <a:pt x="74" y="22"/>
                                </a:lnTo>
                                <a:lnTo>
                                  <a:pt x="73" y="22"/>
                                </a:lnTo>
                                <a:lnTo>
                                  <a:pt x="73" y="22"/>
                                </a:lnTo>
                                <a:lnTo>
                                  <a:pt x="72" y="22"/>
                                </a:lnTo>
                                <a:lnTo>
                                  <a:pt x="71" y="22"/>
                                </a:lnTo>
                                <a:lnTo>
                                  <a:pt x="69" y="21"/>
                                </a:lnTo>
                                <a:lnTo>
                                  <a:pt x="67" y="20"/>
                                </a:lnTo>
                                <a:lnTo>
                                  <a:pt x="64" y="17"/>
                                </a:lnTo>
                                <a:lnTo>
                                  <a:pt x="61" y="16"/>
                                </a:lnTo>
                                <a:lnTo>
                                  <a:pt x="56" y="14"/>
                                </a:lnTo>
                                <a:lnTo>
                                  <a:pt x="51" y="13"/>
                                </a:lnTo>
                                <a:lnTo>
                                  <a:pt x="46" y="13"/>
                                </a:lnTo>
                                <a:lnTo>
                                  <a:pt x="39" y="13"/>
                                </a:lnTo>
                                <a:lnTo>
                                  <a:pt x="32" y="15"/>
                                </a:lnTo>
                                <a:lnTo>
                                  <a:pt x="27" y="19"/>
                                </a:lnTo>
                                <a:lnTo>
                                  <a:pt x="24" y="24"/>
                                </a:lnTo>
                                <a:lnTo>
                                  <a:pt x="20" y="30"/>
                                </a:lnTo>
                                <a:lnTo>
                                  <a:pt x="16" y="37"/>
                                </a:lnTo>
                                <a:lnTo>
                                  <a:pt x="15" y="45"/>
                                </a:lnTo>
                                <a:lnTo>
                                  <a:pt x="15" y="54"/>
                                </a:lnTo>
                                <a:lnTo>
                                  <a:pt x="15" y="64"/>
                                </a:lnTo>
                                <a:lnTo>
                                  <a:pt x="16" y="72"/>
                                </a:lnTo>
                                <a:lnTo>
                                  <a:pt x="19" y="79"/>
                                </a:lnTo>
                                <a:lnTo>
                                  <a:pt x="23" y="84"/>
                                </a:lnTo>
                                <a:lnTo>
                                  <a:pt x="27" y="89"/>
                                </a:lnTo>
                                <a:lnTo>
                                  <a:pt x="32" y="93"/>
                                </a:lnTo>
                                <a:lnTo>
                                  <a:pt x="39" y="94"/>
                                </a:lnTo>
                                <a:lnTo>
                                  <a:pt x="46" y="95"/>
                                </a:lnTo>
                                <a:lnTo>
                                  <a:pt x="52" y="94"/>
                                </a:lnTo>
                                <a:lnTo>
                                  <a:pt x="57" y="93"/>
                                </a:lnTo>
                                <a:lnTo>
                                  <a:pt x="61" y="91"/>
                                </a:lnTo>
                                <a:lnTo>
                                  <a:pt x="64" y="90"/>
                                </a:lnTo>
                                <a:lnTo>
                                  <a:pt x="68" y="88"/>
                                </a:lnTo>
                                <a:lnTo>
                                  <a:pt x="69" y="86"/>
                                </a:lnTo>
                                <a:lnTo>
                                  <a:pt x="72" y="85"/>
                                </a:lnTo>
                                <a:lnTo>
                                  <a:pt x="73" y="85"/>
                                </a:lnTo>
                                <a:lnTo>
                                  <a:pt x="73" y="85"/>
                                </a:lnTo>
                                <a:lnTo>
                                  <a:pt x="74" y="85"/>
                                </a:lnTo>
                                <a:lnTo>
                                  <a:pt x="74" y="85"/>
                                </a:lnTo>
                                <a:lnTo>
                                  <a:pt x="74" y="86"/>
                                </a:lnTo>
                                <a:lnTo>
                                  <a:pt x="75" y="86"/>
                                </a:lnTo>
                                <a:lnTo>
                                  <a:pt x="75" y="88"/>
                                </a:lnTo>
                                <a:lnTo>
                                  <a:pt x="75" y="89"/>
                                </a:lnTo>
                                <a:lnTo>
                                  <a:pt x="75" y="91"/>
                                </a:lnTo>
                                <a:close/>
                              </a:path>
                            </a:pathLst>
                          </a:custGeom>
                          <a:solidFill>
                            <a:srgbClr val="C93A3A"/>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97" name="Freeform 485"/>
                        <wps:cNvSpPr>
                          <a:spLocks noEditPoints="1"/>
                        </wps:cNvSpPr>
                        <wps:spPr bwMode="auto">
                          <a:xfrm>
                            <a:off x="665162" y="3589338"/>
                            <a:ext cx="47625" cy="57150"/>
                          </a:xfrm>
                          <a:custGeom>
                            <a:avLst/>
                            <a:gdLst>
                              <a:gd name="T0" fmla="*/ 92 w 92"/>
                              <a:gd name="T1" fmla="*/ 64 h 107"/>
                              <a:gd name="T2" fmla="*/ 86 w 92"/>
                              <a:gd name="T3" fmla="*/ 85 h 107"/>
                              <a:gd name="T4" fmla="*/ 73 w 92"/>
                              <a:gd name="T5" fmla="*/ 99 h 107"/>
                              <a:gd name="T6" fmla="*/ 56 w 92"/>
                              <a:gd name="T7" fmla="*/ 106 h 107"/>
                              <a:gd name="T8" fmla="*/ 34 w 92"/>
                              <a:gd name="T9" fmla="*/ 106 h 107"/>
                              <a:gd name="T10" fmla="*/ 17 w 92"/>
                              <a:gd name="T11" fmla="*/ 100 h 107"/>
                              <a:gd name="T12" fmla="*/ 6 w 92"/>
                              <a:gd name="T13" fmla="*/ 86 h 107"/>
                              <a:gd name="T14" fmla="*/ 0 w 92"/>
                              <a:gd name="T15" fmla="*/ 67 h 107"/>
                              <a:gd name="T16" fmla="*/ 0 w 92"/>
                              <a:gd name="T17" fmla="*/ 42 h 107"/>
                              <a:gd name="T18" fmla="*/ 6 w 92"/>
                              <a:gd name="T19" fmla="*/ 22 h 107"/>
                              <a:gd name="T20" fmla="*/ 18 w 92"/>
                              <a:gd name="T21" fmla="*/ 9 h 107"/>
                              <a:gd name="T22" fmla="*/ 35 w 92"/>
                              <a:gd name="T23" fmla="*/ 1 h 107"/>
                              <a:gd name="T24" fmla="*/ 57 w 92"/>
                              <a:gd name="T25" fmla="*/ 1 h 107"/>
                              <a:gd name="T26" fmla="*/ 75 w 92"/>
                              <a:gd name="T27" fmla="*/ 8 h 107"/>
                              <a:gd name="T28" fmla="*/ 86 w 92"/>
                              <a:gd name="T29" fmla="*/ 21 h 107"/>
                              <a:gd name="T30" fmla="*/ 92 w 92"/>
                              <a:gd name="T31" fmla="*/ 41 h 107"/>
                              <a:gd name="T32" fmla="*/ 77 w 92"/>
                              <a:gd name="T33" fmla="*/ 53 h 107"/>
                              <a:gd name="T34" fmla="*/ 76 w 92"/>
                              <a:gd name="T35" fmla="*/ 37 h 107"/>
                              <a:gd name="T36" fmla="*/ 71 w 92"/>
                              <a:gd name="T37" fmla="*/ 24 h 107"/>
                              <a:gd name="T38" fmla="*/ 61 w 92"/>
                              <a:gd name="T39" fmla="*/ 15 h 107"/>
                              <a:gd name="T40" fmla="*/ 46 w 92"/>
                              <a:gd name="T41" fmla="*/ 13 h 107"/>
                              <a:gd name="T42" fmla="*/ 30 w 92"/>
                              <a:gd name="T43" fmla="*/ 15 h 107"/>
                              <a:gd name="T44" fmla="*/ 20 w 92"/>
                              <a:gd name="T45" fmla="*/ 25 h 107"/>
                              <a:gd name="T46" fmla="*/ 16 w 92"/>
                              <a:gd name="T47" fmla="*/ 37 h 107"/>
                              <a:gd name="T48" fmla="*/ 14 w 92"/>
                              <a:gd name="T49" fmla="*/ 53 h 107"/>
                              <a:gd name="T50" fmla="*/ 16 w 92"/>
                              <a:gd name="T51" fmla="*/ 70 h 107"/>
                              <a:gd name="T52" fmla="*/ 20 w 92"/>
                              <a:gd name="T53" fmla="*/ 84 h 107"/>
                              <a:gd name="T54" fmla="*/ 30 w 92"/>
                              <a:gd name="T55" fmla="*/ 93 h 107"/>
                              <a:gd name="T56" fmla="*/ 45 w 92"/>
                              <a:gd name="T57" fmla="*/ 95 h 107"/>
                              <a:gd name="T58" fmla="*/ 61 w 92"/>
                              <a:gd name="T59" fmla="*/ 91 h 107"/>
                              <a:gd name="T60" fmla="*/ 71 w 92"/>
                              <a:gd name="T61" fmla="*/ 83 h 107"/>
                              <a:gd name="T62" fmla="*/ 76 w 92"/>
                              <a:gd name="T63" fmla="*/ 69 h 107"/>
                              <a:gd name="T64" fmla="*/ 77 w 92"/>
                              <a:gd name="T65" fmla="*/ 53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2" h="107">
                                <a:moveTo>
                                  <a:pt x="92" y="52"/>
                                </a:moveTo>
                                <a:lnTo>
                                  <a:pt x="92" y="64"/>
                                </a:lnTo>
                                <a:lnTo>
                                  <a:pt x="89" y="75"/>
                                </a:lnTo>
                                <a:lnTo>
                                  <a:pt x="86" y="85"/>
                                </a:lnTo>
                                <a:lnTo>
                                  <a:pt x="80" y="93"/>
                                </a:lnTo>
                                <a:lnTo>
                                  <a:pt x="73" y="99"/>
                                </a:lnTo>
                                <a:lnTo>
                                  <a:pt x="66" y="104"/>
                                </a:lnTo>
                                <a:lnTo>
                                  <a:pt x="56" y="106"/>
                                </a:lnTo>
                                <a:lnTo>
                                  <a:pt x="45" y="107"/>
                                </a:lnTo>
                                <a:lnTo>
                                  <a:pt x="34" y="106"/>
                                </a:lnTo>
                                <a:lnTo>
                                  <a:pt x="24" y="104"/>
                                </a:lnTo>
                                <a:lnTo>
                                  <a:pt x="17" y="100"/>
                                </a:lnTo>
                                <a:lnTo>
                                  <a:pt x="11" y="94"/>
                                </a:lnTo>
                                <a:lnTo>
                                  <a:pt x="6" y="86"/>
                                </a:lnTo>
                                <a:lnTo>
                                  <a:pt x="2" y="77"/>
                                </a:lnTo>
                                <a:lnTo>
                                  <a:pt x="0" y="67"/>
                                </a:lnTo>
                                <a:lnTo>
                                  <a:pt x="0" y="54"/>
                                </a:lnTo>
                                <a:lnTo>
                                  <a:pt x="0" y="42"/>
                                </a:lnTo>
                                <a:lnTo>
                                  <a:pt x="2" y="32"/>
                                </a:lnTo>
                                <a:lnTo>
                                  <a:pt x="6" y="22"/>
                                </a:lnTo>
                                <a:lnTo>
                                  <a:pt x="11" y="15"/>
                                </a:lnTo>
                                <a:lnTo>
                                  <a:pt x="18" y="9"/>
                                </a:lnTo>
                                <a:lnTo>
                                  <a:pt x="25" y="4"/>
                                </a:lnTo>
                                <a:lnTo>
                                  <a:pt x="35" y="1"/>
                                </a:lnTo>
                                <a:lnTo>
                                  <a:pt x="46" y="0"/>
                                </a:lnTo>
                                <a:lnTo>
                                  <a:pt x="57" y="1"/>
                                </a:lnTo>
                                <a:lnTo>
                                  <a:pt x="67" y="4"/>
                                </a:lnTo>
                                <a:lnTo>
                                  <a:pt x="75" y="8"/>
                                </a:lnTo>
                                <a:lnTo>
                                  <a:pt x="81" y="14"/>
                                </a:lnTo>
                                <a:lnTo>
                                  <a:pt x="86" y="21"/>
                                </a:lnTo>
                                <a:lnTo>
                                  <a:pt x="89" y="30"/>
                                </a:lnTo>
                                <a:lnTo>
                                  <a:pt x="92" y="41"/>
                                </a:lnTo>
                                <a:lnTo>
                                  <a:pt x="92" y="52"/>
                                </a:lnTo>
                                <a:close/>
                                <a:moveTo>
                                  <a:pt x="77" y="53"/>
                                </a:moveTo>
                                <a:lnTo>
                                  <a:pt x="77" y="45"/>
                                </a:lnTo>
                                <a:lnTo>
                                  <a:pt x="76" y="37"/>
                                </a:lnTo>
                                <a:lnTo>
                                  <a:pt x="75" y="30"/>
                                </a:lnTo>
                                <a:lnTo>
                                  <a:pt x="71" y="24"/>
                                </a:lnTo>
                                <a:lnTo>
                                  <a:pt x="67" y="19"/>
                                </a:lnTo>
                                <a:lnTo>
                                  <a:pt x="61" y="15"/>
                                </a:lnTo>
                                <a:lnTo>
                                  <a:pt x="55" y="13"/>
                                </a:lnTo>
                                <a:lnTo>
                                  <a:pt x="46" y="13"/>
                                </a:lnTo>
                                <a:lnTo>
                                  <a:pt x="38" y="13"/>
                                </a:lnTo>
                                <a:lnTo>
                                  <a:pt x="30" y="15"/>
                                </a:lnTo>
                                <a:lnTo>
                                  <a:pt x="25" y="19"/>
                                </a:lnTo>
                                <a:lnTo>
                                  <a:pt x="20" y="25"/>
                                </a:lnTo>
                                <a:lnTo>
                                  <a:pt x="18" y="30"/>
                                </a:lnTo>
                                <a:lnTo>
                                  <a:pt x="16" y="37"/>
                                </a:lnTo>
                                <a:lnTo>
                                  <a:pt x="14" y="46"/>
                                </a:lnTo>
                                <a:lnTo>
                                  <a:pt x="14" y="53"/>
                                </a:lnTo>
                                <a:lnTo>
                                  <a:pt x="14" y="62"/>
                                </a:lnTo>
                                <a:lnTo>
                                  <a:pt x="16" y="70"/>
                                </a:lnTo>
                                <a:lnTo>
                                  <a:pt x="17" y="78"/>
                                </a:lnTo>
                                <a:lnTo>
                                  <a:pt x="20" y="84"/>
                                </a:lnTo>
                                <a:lnTo>
                                  <a:pt x="24" y="89"/>
                                </a:lnTo>
                                <a:lnTo>
                                  <a:pt x="30" y="93"/>
                                </a:lnTo>
                                <a:lnTo>
                                  <a:pt x="36" y="95"/>
                                </a:lnTo>
                                <a:lnTo>
                                  <a:pt x="45" y="95"/>
                                </a:lnTo>
                                <a:lnTo>
                                  <a:pt x="54" y="95"/>
                                </a:lnTo>
                                <a:lnTo>
                                  <a:pt x="61" y="91"/>
                                </a:lnTo>
                                <a:lnTo>
                                  <a:pt x="66" y="88"/>
                                </a:lnTo>
                                <a:lnTo>
                                  <a:pt x="71" y="83"/>
                                </a:lnTo>
                                <a:lnTo>
                                  <a:pt x="73" y="77"/>
                                </a:lnTo>
                                <a:lnTo>
                                  <a:pt x="76" y="69"/>
                                </a:lnTo>
                                <a:lnTo>
                                  <a:pt x="77" y="62"/>
                                </a:lnTo>
                                <a:lnTo>
                                  <a:pt x="77" y="53"/>
                                </a:lnTo>
                                <a:close/>
                              </a:path>
                            </a:pathLst>
                          </a:custGeom>
                          <a:solidFill>
                            <a:srgbClr val="C93A3A"/>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98" name="Freeform 486"/>
                        <wps:cNvSpPr>
                          <a:spLocks noEditPoints="1"/>
                        </wps:cNvSpPr>
                        <wps:spPr bwMode="auto">
                          <a:xfrm>
                            <a:off x="722312" y="3589338"/>
                            <a:ext cx="47625" cy="57150"/>
                          </a:xfrm>
                          <a:custGeom>
                            <a:avLst/>
                            <a:gdLst>
                              <a:gd name="T0" fmla="*/ 92 w 92"/>
                              <a:gd name="T1" fmla="*/ 64 h 107"/>
                              <a:gd name="T2" fmla="*/ 86 w 92"/>
                              <a:gd name="T3" fmla="*/ 85 h 107"/>
                              <a:gd name="T4" fmla="*/ 75 w 92"/>
                              <a:gd name="T5" fmla="*/ 99 h 107"/>
                              <a:gd name="T6" fmla="*/ 57 w 92"/>
                              <a:gd name="T7" fmla="*/ 106 h 107"/>
                              <a:gd name="T8" fmla="*/ 34 w 92"/>
                              <a:gd name="T9" fmla="*/ 106 h 107"/>
                              <a:gd name="T10" fmla="*/ 17 w 92"/>
                              <a:gd name="T11" fmla="*/ 100 h 107"/>
                              <a:gd name="T12" fmla="*/ 6 w 92"/>
                              <a:gd name="T13" fmla="*/ 86 h 107"/>
                              <a:gd name="T14" fmla="*/ 0 w 92"/>
                              <a:gd name="T15" fmla="*/ 67 h 107"/>
                              <a:gd name="T16" fmla="*/ 0 w 92"/>
                              <a:gd name="T17" fmla="*/ 42 h 107"/>
                              <a:gd name="T18" fmla="*/ 6 w 92"/>
                              <a:gd name="T19" fmla="*/ 22 h 107"/>
                              <a:gd name="T20" fmla="*/ 18 w 92"/>
                              <a:gd name="T21" fmla="*/ 9 h 107"/>
                              <a:gd name="T22" fmla="*/ 36 w 92"/>
                              <a:gd name="T23" fmla="*/ 1 h 107"/>
                              <a:gd name="T24" fmla="*/ 59 w 92"/>
                              <a:gd name="T25" fmla="*/ 1 h 107"/>
                              <a:gd name="T26" fmla="*/ 75 w 92"/>
                              <a:gd name="T27" fmla="*/ 8 h 107"/>
                              <a:gd name="T28" fmla="*/ 87 w 92"/>
                              <a:gd name="T29" fmla="*/ 21 h 107"/>
                              <a:gd name="T30" fmla="*/ 92 w 92"/>
                              <a:gd name="T31" fmla="*/ 41 h 107"/>
                              <a:gd name="T32" fmla="*/ 79 w 92"/>
                              <a:gd name="T33" fmla="*/ 53 h 107"/>
                              <a:gd name="T34" fmla="*/ 76 w 92"/>
                              <a:gd name="T35" fmla="*/ 37 h 107"/>
                              <a:gd name="T36" fmla="*/ 71 w 92"/>
                              <a:gd name="T37" fmla="*/ 24 h 107"/>
                              <a:gd name="T38" fmla="*/ 62 w 92"/>
                              <a:gd name="T39" fmla="*/ 15 h 107"/>
                              <a:gd name="T40" fmla="*/ 47 w 92"/>
                              <a:gd name="T41" fmla="*/ 13 h 107"/>
                              <a:gd name="T42" fmla="*/ 32 w 92"/>
                              <a:gd name="T43" fmla="*/ 15 h 107"/>
                              <a:gd name="T44" fmla="*/ 22 w 92"/>
                              <a:gd name="T45" fmla="*/ 25 h 107"/>
                              <a:gd name="T46" fmla="*/ 16 w 92"/>
                              <a:gd name="T47" fmla="*/ 37 h 107"/>
                              <a:gd name="T48" fmla="*/ 15 w 92"/>
                              <a:gd name="T49" fmla="*/ 53 h 107"/>
                              <a:gd name="T50" fmla="*/ 16 w 92"/>
                              <a:gd name="T51" fmla="*/ 70 h 107"/>
                              <a:gd name="T52" fmla="*/ 21 w 92"/>
                              <a:gd name="T53" fmla="*/ 84 h 107"/>
                              <a:gd name="T54" fmla="*/ 31 w 92"/>
                              <a:gd name="T55" fmla="*/ 93 h 107"/>
                              <a:gd name="T56" fmla="*/ 47 w 92"/>
                              <a:gd name="T57" fmla="*/ 95 h 107"/>
                              <a:gd name="T58" fmla="*/ 62 w 92"/>
                              <a:gd name="T59" fmla="*/ 91 h 107"/>
                              <a:gd name="T60" fmla="*/ 71 w 92"/>
                              <a:gd name="T61" fmla="*/ 83 h 107"/>
                              <a:gd name="T62" fmla="*/ 76 w 92"/>
                              <a:gd name="T63" fmla="*/ 69 h 107"/>
                              <a:gd name="T64" fmla="*/ 79 w 92"/>
                              <a:gd name="T65" fmla="*/ 53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2" h="107">
                                <a:moveTo>
                                  <a:pt x="92" y="52"/>
                                </a:moveTo>
                                <a:lnTo>
                                  <a:pt x="92" y="64"/>
                                </a:lnTo>
                                <a:lnTo>
                                  <a:pt x="90" y="75"/>
                                </a:lnTo>
                                <a:lnTo>
                                  <a:pt x="86" y="85"/>
                                </a:lnTo>
                                <a:lnTo>
                                  <a:pt x="81" y="93"/>
                                </a:lnTo>
                                <a:lnTo>
                                  <a:pt x="75" y="99"/>
                                </a:lnTo>
                                <a:lnTo>
                                  <a:pt x="66" y="104"/>
                                </a:lnTo>
                                <a:lnTo>
                                  <a:pt x="57" y="106"/>
                                </a:lnTo>
                                <a:lnTo>
                                  <a:pt x="46" y="107"/>
                                </a:lnTo>
                                <a:lnTo>
                                  <a:pt x="34" y="106"/>
                                </a:lnTo>
                                <a:lnTo>
                                  <a:pt x="25" y="104"/>
                                </a:lnTo>
                                <a:lnTo>
                                  <a:pt x="17" y="100"/>
                                </a:lnTo>
                                <a:lnTo>
                                  <a:pt x="11" y="94"/>
                                </a:lnTo>
                                <a:lnTo>
                                  <a:pt x="6" y="86"/>
                                </a:lnTo>
                                <a:lnTo>
                                  <a:pt x="2" y="77"/>
                                </a:lnTo>
                                <a:lnTo>
                                  <a:pt x="0" y="67"/>
                                </a:lnTo>
                                <a:lnTo>
                                  <a:pt x="0" y="54"/>
                                </a:lnTo>
                                <a:lnTo>
                                  <a:pt x="0" y="42"/>
                                </a:lnTo>
                                <a:lnTo>
                                  <a:pt x="2" y="32"/>
                                </a:lnTo>
                                <a:lnTo>
                                  <a:pt x="6" y="22"/>
                                </a:lnTo>
                                <a:lnTo>
                                  <a:pt x="12" y="15"/>
                                </a:lnTo>
                                <a:lnTo>
                                  <a:pt x="18" y="9"/>
                                </a:lnTo>
                                <a:lnTo>
                                  <a:pt x="27" y="4"/>
                                </a:lnTo>
                                <a:lnTo>
                                  <a:pt x="36" y="1"/>
                                </a:lnTo>
                                <a:lnTo>
                                  <a:pt x="48" y="0"/>
                                </a:lnTo>
                                <a:lnTo>
                                  <a:pt x="59" y="1"/>
                                </a:lnTo>
                                <a:lnTo>
                                  <a:pt x="68" y="4"/>
                                </a:lnTo>
                                <a:lnTo>
                                  <a:pt x="75" y="8"/>
                                </a:lnTo>
                                <a:lnTo>
                                  <a:pt x="81" y="14"/>
                                </a:lnTo>
                                <a:lnTo>
                                  <a:pt x="87" y="21"/>
                                </a:lnTo>
                                <a:lnTo>
                                  <a:pt x="90" y="30"/>
                                </a:lnTo>
                                <a:lnTo>
                                  <a:pt x="92" y="41"/>
                                </a:lnTo>
                                <a:lnTo>
                                  <a:pt x="92" y="52"/>
                                </a:lnTo>
                                <a:close/>
                                <a:moveTo>
                                  <a:pt x="79" y="53"/>
                                </a:moveTo>
                                <a:lnTo>
                                  <a:pt x="78" y="45"/>
                                </a:lnTo>
                                <a:lnTo>
                                  <a:pt x="76" y="37"/>
                                </a:lnTo>
                                <a:lnTo>
                                  <a:pt x="75" y="30"/>
                                </a:lnTo>
                                <a:lnTo>
                                  <a:pt x="71" y="24"/>
                                </a:lnTo>
                                <a:lnTo>
                                  <a:pt x="68" y="19"/>
                                </a:lnTo>
                                <a:lnTo>
                                  <a:pt x="62" y="15"/>
                                </a:lnTo>
                                <a:lnTo>
                                  <a:pt x="55" y="13"/>
                                </a:lnTo>
                                <a:lnTo>
                                  <a:pt x="47" y="13"/>
                                </a:lnTo>
                                <a:lnTo>
                                  <a:pt x="38" y="13"/>
                                </a:lnTo>
                                <a:lnTo>
                                  <a:pt x="32" y="15"/>
                                </a:lnTo>
                                <a:lnTo>
                                  <a:pt x="26" y="19"/>
                                </a:lnTo>
                                <a:lnTo>
                                  <a:pt x="22" y="25"/>
                                </a:lnTo>
                                <a:lnTo>
                                  <a:pt x="18" y="30"/>
                                </a:lnTo>
                                <a:lnTo>
                                  <a:pt x="16" y="37"/>
                                </a:lnTo>
                                <a:lnTo>
                                  <a:pt x="15" y="46"/>
                                </a:lnTo>
                                <a:lnTo>
                                  <a:pt x="15" y="53"/>
                                </a:lnTo>
                                <a:lnTo>
                                  <a:pt x="15" y="62"/>
                                </a:lnTo>
                                <a:lnTo>
                                  <a:pt x="16" y="70"/>
                                </a:lnTo>
                                <a:lnTo>
                                  <a:pt x="18" y="78"/>
                                </a:lnTo>
                                <a:lnTo>
                                  <a:pt x="21" y="84"/>
                                </a:lnTo>
                                <a:lnTo>
                                  <a:pt x="26" y="89"/>
                                </a:lnTo>
                                <a:lnTo>
                                  <a:pt x="31" y="93"/>
                                </a:lnTo>
                                <a:lnTo>
                                  <a:pt x="38" y="95"/>
                                </a:lnTo>
                                <a:lnTo>
                                  <a:pt x="47" y="95"/>
                                </a:lnTo>
                                <a:lnTo>
                                  <a:pt x="54" y="95"/>
                                </a:lnTo>
                                <a:lnTo>
                                  <a:pt x="62" y="91"/>
                                </a:lnTo>
                                <a:lnTo>
                                  <a:pt x="68" y="88"/>
                                </a:lnTo>
                                <a:lnTo>
                                  <a:pt x="71" y="83"/>
                                </a:lnTo>
                                <a:lnTo>
                                  <a:pt x="75" y="77"/>
                                </a:lnTo>
                                <a:lnTo>
                                  <a:pt x="76" y="69"/>
                                </a:lnTo>
                                <a:lnTo>
                                  <a:pt x="78" y="62"/>
                                </a:lnTo>
                                <a:lnTo>
                                  <a:pt x="79" y="53"/>
                                </a:lnTo>
                                <a:close/>
                              </a:path>
                            </a:pathLst>
                          </a:custGeom>
                          <a:solidFill>
                            <a:srgbClr val="C93A3A"/>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299" name="Freeform 487"/>
                        <wps:cNvSpPr>
                          <a:spLocks/>
                        </wps:cNvSpPr>
                        <wps:spPr bwMode="auto">
                          <a:xfrm>
                            <a:off x="782637" y="3589338"/>
                            <a:ext cx="39688" cy="55563"/>
                          </a:xfrm>
                          <a:custGeom>
                            <a:avLst/>
                            <a:gdLst>
                              <a:gd name="T0" fmla="*/ 76 w 76"/>
                              <a:gd name="T1" fmla="*/ 103 h 105"/>
                              <a:gd name="T2" fmla="*/ 74 w 76"/>
                              <a:gd name="T3" fmla="*/ 104 h 105"/>
                              <a:gd name="T4" fmla="*/ 73 w 76"/>
                              <a:gd name="T5" fmla="*/ 105 h 105"/>
                              <a:gd name="T6" fmla="*/ 71 w 76"/>
                              <a:gd name="T7" fmla="*/ 105 h 105"/>
                              <a:gd name="T8" fmla="*/ 67 w 76"/>
                              <a:gd name="T9" fmla="*/ 105 h 105"/>
                              <a:gd name="T10" fmla="*/ 65 w 76"/>
                              <a:gd name="T11" fmla="*/ 105 h 105"/>
                              <a:gd name="T12" fmla="*/ 62 w 76"/>
                              <a:gd name="T13" fmla="*/ 104 h 105"/>
                              <a:gd name="T14" fmla="*/ 62 w 76"/>
                              <a:gd name="T15" fmla="*/ 103 h 105"/>
                              <a:gd name="T16" fmla="*/ 62 w 76"/>
                              <a:gd name="T17" fmla="*/ 56 h 105"/>
                              <a:gd name="T18" fmla="*/ 14 w 76"/>
                              <a:gd name="T19" fmla="*/ 103 h 105"/>
                              <a:gd name="T20" fmla="*/ 14 w 76"/>
                              <a:gd name="T21" fmla="*/ 104 h 105"/>
                              <a:gd name="T22" fmla="*/ 13 w 76"/>
                              <a:gd name="T23" fmla="*/ 104 h 105"/>
                              <a:gd name="T24" fmla="*/ 10 w 76"/>
                              <a:gd name="T25" fmla="*/ 105 h 105"/>
                              <a:gd name="T26" fmla="*/ 8 w 76"/>
                              <a:gd name="T27" fmla="*/ 105 h 105"/>
                              <a:gd name="T28" fmla="*/ 4 w 76"/>
                              <a:gd name="T29" fmla="*/ 105 h 105"/>
                              <a:gd name="T30" fmla="*/ 2 w 76"/>
                              <a:gd name="T31" fmla="*/ 104 h 105"/>
                              <a:gd name="T32" fmla="*/ 0 w 76"/>
                              <a:gd name="T33" fmla="*/ 104 h 105"/>
                              <a:gd name="T34" fmla="*/ 0 w 76"/>
                              <a:gd name="T35" fmla="*/ 103 h 105"/>
                              <a:gd name="T36" fmla="*/ 0 w 76"/>
                              <a:gd name="T37" fmla="*/ 3 h 105"/>
                              <a:gd name="T38" fmla="*/ 2 w 76"/>
                              <a:gd name="T39" fmla="*/ 2 h 105"/>
                              <a:gd name="T40" fmla="*/ 3 w 76"/>
                              <a:gd name="T41" fmla="*/ 0 h 105"/>
                              <a:gd name="T42" fmla="*/ 5 w 76"/>
                              <a:gd name="T43" fmla="*/ 0 h 105"/>
                              <a:gd name="T44" fmla="*/ 9 w 76"/>
                              <a:gd name="T45" fmla="*/ 0 h 105"/>
                              <a:gd name="T46" fmla="*/ 12 w 76"/>
                              <a:gd name="T47" fmla="*/ 0 h 105"/>
                              <a:gd name="T48" fmla="*/ 14 w 76"/>
                              <a:gd name="T49" fmla="*/ 2 h 105"/>
                              <a:gd name="T50" fmla="*/ 14 w 76"/>
                              <a:gd name="T51" fmla="*/ 3 h 105"/>
                              <a:gd name="T52" fmla="*/ 14 w 76"/>
                              <a:gd name="T53" fmla="*/ 45 h 105"/>
                              <a:gd name="T54" fmla="*/ 62 w 76"/>
                              <a:gd name="T55" fmla="*/ 3 h 105"/>
                              <a:gd name="T56" fmla="*/ 62 w 76"/>
                              <a:gd name="T57" fmla="*/ 2 h 105"/>
                              <a:gd name="T58" fmla="*/ 63 w 76"/>
                              <a:gd name="T59" fmla="*/ 2 h 105"/>
                              <a:gd name="T60" fmla="*/ 66 w 76"/>
                              <a:gd name="T61" fmla="*/ 0 h 105"/>
                              <a:gd name="T62" fmla="*/ 68 w 76"/>
                              <a:gd name="T63" fmla="*/ 0 h 105"/>
                              <a:gd name="T64" fmla="*/ 72 w 76"/>
                              <a:gd name="T65" fmla="*/ 0 h 105"/>
                              <a:gd name="T66" fmla="*/ 74 w 76"/>
                              <a:gd name="T67" fmla="*/ 2 h 105"/>
                              <a:gd name="T68" fmla="*/ 76 w 76"/>
                              <a:gd name="T69" fmla="*/ 2 h 105"/>
                              <a:gd name="T70" fmla="*/ 76 w 76"/>
                              <a:gd name="T71" fmla="*/ 3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76" h="105">
                                <a:moveTo>
                                  <a:pt x="76" y="103"/>
                                </a:moveTo>
                                <a:lnTo>
                                  <a:pt x="76" y="103"/>
                                </a:lnTo>
                                <a:lnTo>
                                  <a:pt x="76" y="104"/>
                                </a:lnTo>
                                <a:lnTo>
                                  <a:pt x="74" y="104"/>
                                </a:lnTo>
                                <a:lnTo>
                                  <a:pt x="74" y="104"/>
                                </a:lnTo>
                                <a:lnTo>
                                  <a:pt x="73" y="105"/>
                                </a:lnTo>
                                <a:lnTo>
                                  <a:pt x="72" y="105"/>
                                </a:lnTo>
                                <a:lnTo>
                                  <a:pt x="71" y="105"/>
                                </a:lnTo>
                                <a:lnTo>
                                  <a:pt x="68" y="105"/>
                                </a:lnTo>
                                <a:lnTo>
                                  <a:pt x="67" y="105"/>
                                </a:lnTo>
                                <a:lnTo>
                                  <a:pt x="66" y="105"/>
                                </a:lnTo>
                                <a:lnTo>
                                  <a:pt x="65" y="105"/>
                                </a:lnTo>
                                <a:lnTo>
                                  <a:pt x="63" y="104"/>
                                </a:lnTo>
                                <a:lnTo>
                                  <a:pt x="62" y="104"/>
                                </a:lnTo>
                                <a:lnTo>
                                  <a:pt x="62" y="104"/>
                                </a:lnTo>
                                <a:lnTo>
                                  <a:pt x="62" y="103"/>
                                </a:lnTo>
                                <a:lnTo>
                                  <a:pt x="62" y="103"/>
                                </a:lnTo>
                                <a:lnTo>
                                  <a:pt x="62" y="56"/>
                                </a:lnTo>
                                <a:lnTo>
                                  <a:pt x="14" y="56"/>
                                </a:lnTo>
                                <a:lnTo>
                                  <a:pt x="14" y="103"/>
                                </a:lnTo>
                                <a:lnTo>
                                  <a:pt x="14" y="103"/>
                                </a:lnTo>
                                <a:lnTo>
                                  <a:pt x="14" y="104"/>
                                </a:lnTo>
                                <a:lnTo>
                                  <a:pt x="14" y="104"/>
                                </a:lnTo>
                                <a:lnTo>
                                  <a:pt x="13" y="104"/>
                                </a:lnTo>
                                <a:lnTo>
                                  <a:pt x="12" y="105"/>
                                </a:lnTo>
                                <a:lnTo>
                                  <a:pt x="10" y="105"/>
                                </a:lnTo>
                                <a:lnTo>
                                  <a:pt x="9" y="105"/>
                                </a:lnTo>
                                <a:lnTo>
                                  <a:pt x="8" y="105"/>
                                </a:lnTo>
                                <a:lnTo>
                                  <a:pt x="5" y="105"/>
                                </a:lnTo>
                                <a:lnTo>
                                  <a:pt x="4" y="105"/>
                                </a:lnTo>
                                <a:lnTo>
                                  <a:pt x="3" y="105"/>
                                </a:lnTo>
                                <a:lnTo>
                                  <a:pt x="2" y="104"/>
                                </a:lnTo>
                                <a:lnTo>
                                  <a:pt x="2" y="104"/>
                                </a:lnTo>
                                <a:lnTo>
                                  <a:pt x="0" y="104"/>
                                </a:lnTo>
                                <a:lnTo>
                                  <a:pt x="0" y="103"/>
                                </a:lnTo>
                                <a:lnTo>
                                  <a:pt x="0" y="103"/>
                                </a:lnTo>
                                <a:lnTo>
                                  <a:pt x="0" y="3"/>
                                </a:lnTo>
                                <a:lnTo>
                                  <a:pt x="0" y="3"/>
                                </a:lnTo>
                                <a:lnTo>
                                  <a:pt x="0" y="2"/>
                                </a:lnTo>
                                <a:lnTo>
                                  <a:pt x="2" y="2"/>
                                </a:lnTo>
                                <a:lnTo>
                                  <a:pt x="2" y="2"/>
                                </a:lnTo>
                                <a:lnTo>
                                  <a:pt x="3" y="0"/>
                                </a:lnTo>
                                <a:lnTo>
                                  <a:pt x="4" y="0"/>
                                </a:lnTo>
                                <a:lnTo>
                                  <a:pt x="5" y="0"/>
                                </a:lnTo>
                                <a:lnTo>
                                  <a:pt x="8" y="0"/>
                                </a:lnTo>
                                <a:lnTo>
                                  <a:pt x="9" y="0"/>
                                </a:lnTo>
                                <a:lnTo>
                                  <a:pt x="10" y="0"/>
                                </a:lnTo>
                                <a:lnTo>
                                  <a:pt x="12" y="0"/>
                                </a:lnTo>
                                <a:lnTo>
                                  <a:pt x="13" y="2"/>
                                </a:lnTo>
                                <a:lnTo>
                                  <a:pt x="14" y="2"/>
                                </a:lnTo>
                                <a:lnTo>
                                  <a:pt x="14" y="2"/>
                                </a:lnTo>
                                <a:lnTo>
                                  <a:pt x="14" y="3"/>
                                </a:lnTo>
                                <a:lnTo>
                                  <a:pt x="14" y="3"/>
                                </a:lnTo>
                                <a:lnTo>
                                  <a:pt x="14" y="45"/>
                                </a:lnTo>
                                <a:lnTo>
                                  <a:pt x="62" y="45"/>
                                </a:lnTo>
                                <a:lnTo>
                                  <a:pt x="62" y="3"/>
                                </a:lnTo>
                                <a:lnTo>
                                  <a:pt x="62" y="3"/>
                                </a:lnTo>
                                <a:lnTo>
                                  <a:pt x="62" y="2"/>
                                </a:lnTo>
                                <a:lnTo>
                                  <a:pt x="62" y="2"/>
                                </a:lnTo>
                                <a:lnTo>
                                  <a:pt x="63" y="2"/>
                                </a:lnTo>
                                <a:lnTo>
                                  <a:pt x="65" y="0"/>
                                </a:lnTo>
                                <a:lnTo>
                                  <a:pt x="66" y="0"/>
                                </a:lnTo>
                                <a:lnTo>
                                  <a:pt x="67" y="0"/>
                                </a:lnTo>
                                <a:lnTo>
                                  <a:pt x="68" y="0"/>
                                </a:lnTo>
                                <a:lnTo>
                                  <a:pt x="71" y="0"/>
                                </a:lnTo>
                                <a:lnTo>
                                  <a:pt x="72" y="0"/>
                                </a:lnTo>
                                <a:lnTo>
                                  <a:pt x="73" y="0"/>
                                </a:lnTo>
                                <a:lnTo>
                                  <a:pt x="74" y="2"/>
                                </a:lnTo>
                                <a:lnTo>
                                  <a:pt x="74" y="2"/>
                                </a:lnTo>
                                <a:lnTo>
                                  <a:pt x="76" y="2"/>
                                </a:lnTo>
                                <a:lnTo>
                                  <a:pt x="76" y="3"/>
                                </a:lnTo>
                                <a:lnTo>
                                  <a:pt x="76" y="3"/>
                                </a:lnTo>
                                <a:lnTo>
                                  <a:pt x="76" y="103"/>
                                </a:lnTo>
                                <a:close/>
                              </a:path>
                            </a:pathLst>
                          </a:custGeom>
                          <a:solidFill>
                            <a:srgbClr val="C93A3A"/>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00" name="Freeform 488"/>
                        <wps:cNvSpPr>
                          <a:spLocks/>
                        </wps:cNvSpPr>
                        <wps:spPr bwMode="auto">
                          <a:xfrm>
                            <a:off x="260350" y="3579813"/>
                            <a:ext cx="346075" cy="26988"/>
                          </a:xfrm>
                          <a:custGeom>
                            <a:avLst/>
                            <a:gdLst>
                              <a:gd name="T0" fmla="*/ 0 w 654"/>
                              <a:gd name="T1" fmla="*/ 0 h 50"/>
                              <a:gd name="T2" fmla="*/ 50 w 654"/>
                              <a:gd name="T3" fmla="*/ 50 h 50"/>
                              <a:gd name="T4" fmla="*/ 101 w 654"/>
                              <a:gd name="T5" fmla="*/ 1 h 50"/>
                              <a:gd name="T6" fmla="*/ 150 w 654"/>
                              <a:gd name="T7" fmla="*/ 50 h 50"/>
                              <a:gd name="T8" fmla="*/ 202 w 654"/>
                              <a:gd name="T9" fmla="*/ 0 h 50"/>
                              <a:gd name="T10" fmla="*/ 252 w 654"/>
                              <a:gd name="T11" fmla="*/ 50 h 50"/>
                              <a:gd name="T12" fmla="*/ 303 w 654"/>
                              <a:gd name="T13" fmla="*/ 0 h 50"/>
                              <a:gd name="T14" fmla="*/ 352 w 654"/>
                              <a:gd name="T15" fmla="*/ 50 h 50"/>
                              <a:gd name="T16" fmla="*/ 403 w 654"/>
                              <a:gd name="T17" fmla="*/ 0 h 50"/>
                              <a:gd name="T18" fmla="*/ 453 w 654"/>
                              <a:gd name="T19" fmla="*/ 49 h 50"/>
                              <a:gd name="T20" fmla="*/ 504 w 654"/>
                              <a:gd name="T21" fmla="*/ 0 h 50"/>
                              <a:gd name="T22" fmla="*/ 554 w 654"/>
                              <a:gd name="T23" fmla="*/ 50 h 50"/>
                              <a:gd name="T24" fmla="*/ 603 w 654"/>
                              <a:gd name="T25" fmla="*/ 0 h 50"/>
                              <a:gd name="T26" fmla="*/ 654 w 654"/>
                              <a:gd name="T27" fmla="*/ 50 h 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654" h="50">
                                <a:moveTo>
                                  <a:pt x="0" y="0"/>
                                </a:moveTo>
                                <a:lnTo>
                                  <a:pt x="50" y="50"/>
                                </a:lnTo>
                                <a:lnTo>
                                  <a:pt x="101" y="1"/>
                                </a:lnTo>
                                <a:lnTo>
                                  <a:pt x="150" y="50"/>
                                </a:lnTo>
                                <a:lnTo>
                                  <a:pt x="202" y="0"/>
                                </a:lnTo>
                                <a:lnTo>
                                  <a:pt x="252" y="50"/>
                                </a:lnTo>
                                <a:lnTo>
                                  <a:pt x="303" y="0"/>
                                </a:lnTo>
                                <a:lnTo>
                                  <a:pt x="352" y="50"/>
                                </a:lnTo>
                                <a:lnTo>
                                  <a:pt x="403" y="0"/>
                                </a:lnTo>
                                <a:lnTo>
                                  <a:pt x="453" y="49"/>
                                </a:lnTo>
                                <a:lnTo>
                                  <a:pt x="504" y="0"/>
                                </a:lnTo>
                                <a:lnTo>
                                  <a:pt x="554" y="50"/>
                                </a:lnTo>
                                <a:lnTo>
                                  <a:pt x="603" y="0"/>
                                </a:lnTo>
                                <a:lnTo>
                                  <a:pt x="654" y="50"/>
                                </a:lnTo>
                              </a:path>
                            </a:pathLst>
                          </a:custGeom>
                          <a:noFill/>
                          <a:ln w="7938">
                            <a:solidFill>
                              <a:srgbClr val="C93A3A"/>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01" name="Freeform 489"/>
                        <wps:cNvSpPr>
                          <a:spLocks/>
                        </wps:cNvSpPr>
                        <wps:spPr bwMode="auto">
                          <a:xfrm>
                            <a:off x="579437" y="3546475"/>
                            <a:ext cx="1588" cy="31750"/>
                          </a:xfrm>
                          <a:custGeom>
                            <a:avLst/>
                            <a:gdLst>
                              <a:gd name="T0" fmla="*/ 2 w 2"/>
                              <a:gd name="T1" fmla="*/ 0 h 58"/>
                              <a:gd name="T2" fmla="*/ 2 w 2"/>
                              <a:gd name="T3" fmla="*/ 58 h 58"/>
                              <a:gd name="T4" fmla="*/ 0 w 2"/>
                              <a:gd name="T5" fmla="*/ 58 h 58"/>
                            </a:gdLst>
                            <a:ahLst/>
                            <a:cxnLst>
                              <a:cxn ang="0">
                                <a:pos x="T0" y="T1"/>
                              </a:cxn>
                              <a:cxn ang="0">
                                <a:pos x="T2" y="T3"/>
                              </a:cxn>
                              <a:cxn ang="0">
                                <a:pos x="T4" y="T5"/>
                              </a:cxn>
                            </a:cxnLst>
                            <a:rect l="0" t="0" r="r" b="b"/>
                            <a:pathLst>
                              <a:path w="2" h="58">
                                <a:moveTo>
                                  <a:pt x="2" y="0"/>
                                </a:moveTo>
                                <a:lnTo>
                                  <a:pt x="2" y="58"/>
                                </a:lnTo>
                                <a:lnTo>
                                  <a:pt x="0" y="58"/>
                                </a:lnTo>
                              </a:path>
                            </a:pathLst>
                          </a:custGeom>
                          <a:noFill/>
                          <a:ln w="7938">
                            <a:solidFill>
                              <a:srgbClr val="C93A3A"/>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02" name="Freeform 490"/>
                        <wps:cNvSpPr>
                          <a:spLocks/>
                        </wps:cNvSpPr>
                        <wps:spPr bwMode="auto">
                          <a:xfrm>
                            <a:off x="366712" y="3546475"/>
                            <a:ext cx="0" cy="30163"/>
                          </a:xfrm>
                          <a:custGeom>
                            <a:avLst/>
                            <a:gdLst>
                              <a:gd name="T0" fmla="*/ 1 w 1"/>
                              <a:gd name="T1" fmla="*/ 0 h 57"/>
                              <a:gd name="T2" fmla="*/ 1 w 1"/>
                              <a:gd name="T3" fmla="*/ 57 h 57"/>
                              <a:gd name="T4" fmla="*/ 0 w 1"/>
                              <a:gd name="T5" fmla="*/ 57 h 57"/>
                            </a:gdLst>
                            <a:ahLst/>
                            <a:cxnLst>
                              <a:cxn ang="0">
                                <a:pos x="T0" y="T1"/>
                              </a:cxn>
                              <a:cxn ang="0">
                                <a:pos x="T2" y="T3"/>
                              </a:cxn>
                              <a:cxn ang="0">
                                <a:pos x="T4" y="T5"/>
                              </a:cxn>
                            </a:cxnLst>
                            <a:rect l="0" t="0" r="r" b="b"/>
                            <a:pathLst>
                              <a:path w="1" h="57">
                                <a:moveTo>
                                  <a:pt x="1" y="0"/>
                                </a:moveTo>
                                <a:lnTo>
                                  <a:pt x="1" y="57"/>
                                </a:lnTo>
                                <a:lnTo>
                                  <a:pt x="0" y="57"/>
                                </a:lnTo>
                              </a:path>
                            </a:pathLst>
                          </a:custGeom>
                          <a:noFill/>
                          <a:ln w="7938">
                            <a:solidFill>
                              <a:srgbClr val="C93A3A"/>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03" name="Freeform 491"/>
                        <wps:cNvSpPr>
                          <a:spLocks/>
                        </wps:cNvSpPr>
                        <wps:spPr bwMode="auto">
                          <a:xfrm>
                            <a:off x="471487" y="3546475"/>
                            <a:ext cx="1588" cy="30163"/>
                          </a:xfrm>
                          <a:custGeom>
                            <a:avLst/>
                            <a:gdLst>
                              <a:gd name="T0" fmla="*/ 1 w 1"/>
                              <a:gd name="T1" fmla="*/ 0 h 57"/>
                              <a:gd name="T2" fmla="*/ 1 w 1"/>
                              <a:gd name="T3" fmla="*/ 57 h 57"/>
                              <a:gd name="T4" fmla="*/ 0 w 1"/>
                              <a:gd name="T5" fmla="*/ 57 h 57"/>
                            </a:gdLst>
                            <a:ahLst/>
                            <a:cxnLst>
                              <a:cxn ang="0">
                                <a:pos x="T0" y="T1"/>
                              </a:cxn>
                              <a:cxn ang="0">
                                <a:pos x="T2" y="T3"/>
                              </a:cxn>
                              <a:cxn ang="0">
                                <a:pos x="T4" y="T5"/>
                              </a:cxn>
                            </a:cxnLst>
                            <a:rect l="0" t="0" r="r" b="b"/>
                            <a:pathLst>
                              <a:path w="1" h="57">
                                <a:moveTo>
                                  <a:pt x="1" y="0"/>
                                </a:moveTo>
                                <a:lnTo>
                                  <a:pt x="1" y="57"/>
                                </a:lnTo>
                                <a:lnTo>
                                  <a:pt x="0" y="57"/>
                                </a:lnTo>
                              </a:path>
                            </a:pathLst>
                          </a:custGeom>
                          <a:noFill/>
                          <a:ln w="7938">
                            <a:solidFill>
                              <a:srgbClr val="C93A3A"/>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04" name="Freeform 492"/>
                        <wps:cNvSpPr>
                          <a:spLocks/>
                        </wps:cNvSpPr>
                        <wps:spPr bwMode="auto">
                          <a:xfrm>
                            <a:off x="180975" y="3529013"/>
                            <a:ext cx="90488" cy="90488"/>
                          </a:xfrm>
                          <a:custGeom>
                            <a:avLst/>
                            <a:gdLst>
                              <a:gd name="T0" fmla="*/ 154 w 169"/>
                              <a:gd name="T1" fmla="*/ 39 h 169"/>
                              <a:gd name="T2" fmla="*/ 162 w 169"/>
                              <a:gd name="T3" fmla="*/ 54 h 169"/>
                              <a:gd name="T4" fmla="*/ 169 w 169"/>
                              <a:gd name="T5" fmla="*/ 86 h 169"/>
                              <a:gd name="T6" fmla="*/ 162 w 169"/>
                              <a:gd name="T7" fmla="*/ 117 h 169"/>
                              <a:gd name="T8" fmla="*/ 144 w 169"/>
                              <a:gd name="T9" fmla="*/ 144 h 169"/>
                              <a:gd name="T10" fmla="*/ 130 w 169"/>
                              <a:gd name="T11" fmla="*/ 154 h 169"/>
                              <a:gd name="T12" fmla="*/ 116 w 169"/>
                              <a:gd name="T13" fmla="*/ 162 h 169"/>
                              <a:gd name="T14" fmla="*/ 84 w 169"/>
                              <a:gd name="T15" fmla="*/ 169 h 169"/>
                              <a:gd name="T16" fmla="*/ 52 w 169"/>
                              <a:gd name="T17" fmla="*/ 161 h 169"/>
                              <a:gd name="T18" fmla="*/ 25 w 169"/>
                              <a:gd name="T19" fmla="*/ 143 h 169"/>
                              <a:gd name="T20" fmla="*/ 15 w 169"/>
                              <a:gd name="T21" fmla="*/ 129 h 169"/>
                              <a:gd name="T22" fmla="*/ 6 w 169"/>
                              <a:gd name="T23" fmla="*/ 114 h 169"/>
                              <a:gd name="T24" fmla="*/ 0 w 169"/>
                              <a:gd name="T25" fmla="*/ 82 h 169"/>
                              <a:gd name="T26" fmla="*/ 6 w 169"/>
                              <a:gd name="T27" fmla="*/ 52 h 169"/>
                              <a:gd name="T28" fmla="*/ 23 w 169"/>
                              <a:gd name="T29" fmla="*/ 25 h 169"/>
                              <a:gd name="T30" fmla="*/ 37 w 169"/>
                              <a:gd name="T31" fmla="*/ 13 h 169"/>
                              <a:gd name="T32" fmla="*/ 53 w 169"/>
                              <a:gd name="T33" fmla="*/ 6 h 169"/>
                              <a:gd name="T34" fmla="*/ 85 w 169"/>
                              <a:gd name="T35" fmla="*/ 0 h 169"/>
                              <a:gd name="T36" fmla="*/ 116 w 169"/>
                              <a:gd name="T37" fmla="*/ 7 h 169"/>
                              <a:gd name="T38" fmla="*/ 144 w 169"/>
                              <a:gd name="T39" fmla="*/ 25 h 169"/>
                              <a:gd name="T40" fmla="*/ 154 w 169"/>
                              <a:gd name="T41" fmla="*/ 39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9" h="169">
                                <a:moveTo>
                                  <a:pt x="154" y="39"/>
                                </a:moveTo>
                                <a:lnTo>
                                  <a:pt x="162" y="54"/>
                                </a:lnTo>
                                <a:lnTo>
                                  <a:pt x="169" y="86"/>
                                </a:lnTo>
                                <a:lnTo>
                                  <a:pt x="162" y="117"/>
                                </a:lnTo>
                                <a:lnTo>
                                  <a:pt x="144" y="144"/>
                                </a:lnTo>
                                <a:lnTo>
                                  <a:pt x="130" y="154"/>
                                </a:lnTo>
                                <a:lnTo>
                                  <a:pt x="116" y="162"/>
                                </a:lnTo>
                                <a:lnTo>
                                  <a:pt x="84" y="169"/>
                                </a:lnTo>
                                <a:lnTo>
                                  <a:pt x="52" y="161"/>
                                </a:lnTo>
                                <a:lnTo>
                                  <a:pt x="25" y="143"/>
                                </a:lnTo>
                                <a:lnTo>
                                  <a:pt x="15" y="129"/>
                                </a:lnTo>
                                <a:lnTo>
                                  <a:pt x="6" y="114"/>
                                </a:lnTo>
                                <a:lnTo>
                                  <a:pt x="0" y="82"/>
                                </a:lnTo>
                                <a:lnTo>
                                  <a:pt x="6" y="52"/>
                                </a:lnTo>
                                <a:lnTo>
                                  <a:pt x="23" y="25"/>
                                </a:lnTo>
                                <a:lnTo>
                                  <a:pt x="37" y="13"/>
                                </a:lnTo>
                                <a:lnTo>
                                  <a:pt x="53" y="6"/>
                                </a:lnTo>
                                <a:lnTo>
                                  <a:pt x="85" y="0"/>
                                </a:lnTo>
                                <a:lnTo>
                                  <a:pt x="116" y="7"/>
                                </a:lnTo>
                                <a:lnTo>
                                  <a:pt x="144" y="25"/>
                                </a:lnTo>
                                <a:lnTo>
                                  <a:pt x="154" y="39"/>
                                </a:lnTo>
                                <a:close/>
                              </a:path>
                            </a:pathLst>
                          </a:custGeom>
                          <a:solidFill>
                            <a:srgbClr val="C93A3A"/>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05" name="Freeform 493"/>
                        <wps:cNvSpPr>
                          <a:spLocks/>
                        </wps:cNvSpPr>
                        <wps:spPr bwMode="auto">
                          <a:xfrm>
                            <a:off x="496887" y="3754438"/>
                            <a:ext cx="39688" cy="57150"/>
                          </a:xfrm>
                          <a:custGeom>
                            <a:avLst/>
                            <a:gdLst>
                              <a:gd name="T0" fmla="*/ 75 w 75"/>
                              <a:gd name="T1" fmla="*/ 92 h 107"/>
                              <a:gd name="T2" fmla="*/ 75 w 75"/>
                              <a:gd name="T3" fmla="*/ 94 h 107"/>
                              <a:gd name="T4" fmla="*/ 75 w 75"/>
                              <a:gd name="T5" fmla="*/ 96 h 107"/>
                              <a:gd name="T6" fmla="*/ 74 w 75"/>
                              <a:gd name="T7" fmla="*/ 97 h 107"/>
                              <a:gd name="T8" fmla="*/ 73 w 75"/>
                              <a:gd name="T9" fmla="*/ 99 h 107"/>
                              <a:gd name="T10" fmla="*/ 68 w 75"/>
                              <a:gd name="T11" fmla="*/ 101 h 107"/>
                              <a:gd name="T12" fmla="*/ 59 w 75"/>
                              <a:gd name="T13" fmla="*/ 105 h 107"/>
                              <a:gd name="T14" fmla="*/ 50 w 75"/>
                              <a:gd name="T15" fmla="*/ 107 h 107"/>
                              <a:gd name="T16" fmla="*/ 35 w 75"/>
                              <a:gd name="T17" fmla="*/ 106 h 107"/>
                              <a:gd name="T18" fmla="*/ 19 w 75"/>
                              <a:gd name="T19" fmla="*/ 100 h 107"/>
                              <a:gd name="T20" fmla="*/ 6 w 75"/>
                              <a:gd name="T21" fmla="*/ 86 h 107"/>
                              <a:gd name="T22" fmla="*/ 0 w 75"/>
                              <a:gd name="T23" fmla="*/ 68 h 107"/>
                              <a:gd name="T24" fmla="*/ 1 w 75"/>
                              <a:gd name="T25" fmla="*/ 43 h 107"/>
                              <a:gd name="T26" fmla="*/ 8 w 75"/>
                              <a:gd name="T27" fmla="*/ 22 h 107"/>
                              <a:gd name="T28" fmla="*/ 20 w 75"/>
                              <a:gd name="T29" fmla="*/ 9 h 107"/>
                              <a:gd name="T30" fmla="*/ 36 w 75"/>
                              <a:gd name="T31" fmla="*/ 1 h 107"/>
                              <a:gd name="T32" fmla="*/ 51 w 75"/>
                              <a:gd name="T33" fmla="*/ 1 h 107"/>
                              <a:gd name="T34" fmla="*/ 59 w 75"/>
                              <a:gd name="T35" fmla="*/ 2 h 107"/>
                              <a:gd name="T36" fmla="*/ 66 w 75"/>
                              <a:gd name="T37" fmla="*/ 5 h 107"/>
                              <a:gd name="T38" fmla="*/ 72 w 75"/>
                              <a:gd name="T39" fmla="*/ 9 h 107"/>
                              <a:gd name="T40" fmla="*/ 74 w 75"/>
                              <a:gd name="T41" fmla="*/ 10 h 107"/>
                              <a:gd name="T42" fmla="*/ 74 w 75"/>
                              <a:gd name="T43" fmla="*/ 11 h 107"/>
                              <a:gd name="T44" fmla="*/ 75 w 75"/>
                              <a:gd name="T45" fmla="*/ 14 h 107"/>
                              <a:gd name="T46" fmla="*/ 75 w 75"/>
                              <a:gd name="T47" fmla="*/ 15 h 107"/>
                              <a:gd name="T48" fmla="*/ 75 w 75"/>
                              <a:gd name="T49" fmla="*/ 18 h 107"/>
                              <a:gd name="T50" fmla="*/ 75 w 75"/>
                              <a:gd name="T51" fmla="*/ 20 h 107"/>
                              <a:gd name="T52" fmla="*/ 74 w 75"/>
                              <a:gd name="T53" fmla="*/ 22 h 107"/>
                              <a:gd name="T54" fmla="*/ 73 w 75"/>
                              <a:gd name="T55" fmla="*/ 22 h 107"/>
                              <a:gd name="T56" fmla="*/ 72 w 75"/>
                              <a:gd name="T57" fmla="*/ 22 h 107"/>
                              <a:gd name="T58" fmla="*/ 68 w 75"/>
                              <a:gd name="T59" fmla="*/ 20 h 107"/>
                              <a:gd name="T60" fmla="*/ 61 w 75"/>
                              <a:gd name="T61" fmla="*/ 16 h 107"/>
                              <a:gd name="T62" fmla="*/ 52 w 75"/>
                              <a:gd name="T63" fmla="*/ 12 h 107"/>
                              <a:gd name="T64" fmla="*/ 40 w 75"/>
                              <a:gd name="T65" fmla="*/ 14 h 107"/>
                              <a:gd name="T66" fmla="*/ 27 w 75"/>
                              <a:gd name="T67" fmla="*/ 18 h 107"/>
                              <a:gd name="T68" fmla="*/ 20 w 75"/>
                              <a:gd name="T69" fmla="*/ 30 h 107"/>
                              <a:gd name="T70" fmla="*/ 15 w 75"/>
                              <a:gd name="T71" fmla="*/ 44 h 107"/>
                              <a:gd name="T72" fmla="*/ 15 w 75"/>
                              <a:gd name="T73" fmla="*/ 64 h 107"/>
                              <a:gd name="T74" fmla="*/ 20 w 75"/>
                              <a:gd name="T75" fmla="*/ 79 h 107"/>
                              <a:gd name="T76" fmla="*/ 27 w 75"/>
                              <a:gd name="T77" fmla="*/ 89 h 107"/>
                              <a:gd name="T78" fmla="*/ 40 w 75"/>
                              <a:gd name="T79" fmla="*/ 95 h 107"/>
                              <a:gd name="T80" fmla="*/ 52 w 75"/>
                              <a:gd name="T81" fmla="*/ 95 h 107"/>
                              <a:gd name="T82" fmla="*/ 62 w 75"/>
                              <a:gd name="T83" fmla="*/ 91 h 107"/>
                              <a:gd name="T84" fmla="*/ 68 w 75"/>
                              <a:gd name="T85" fmla="*/ 87 h 107"/>
                              <a:gd name="T86" fmla="*/ 72 w 75"/>
                              <a:gd name="T87" fmla="*/ 85 h 107"/>
                              <a:gd name="T88" fmla="*/ 74 w 75"/>
                              <a:gd name="T89" fmla="*/ 85 h 107"/>
                              <a:gd name="T90" fmla="*/ 75 w 75"/>
                              <a:gd name="T91" fmla="*/ 85 h 107"/>
                              <a:gd name="T92" fmla="*/ 75 w 75"/>
                              <a:gd name="T93" fmla="*/ 86 h 107"/>
                              <a:gd name="T94" fmla="*/ 75 w 75"/>
                              <a:gd name="T95" fmla="*/ 89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75" h="107">
                                <a:moveTo>
                                  <a:pt x="75" y="91"/>
                                </a:moveTo>
                                <a:lnTo>
                                  <a:pt x="75" y="92"/>
                                </a:lnTo>
                                <a:lnTo>
                                  <a:pt x="75" y="94"/>
                                </a:lnTo>
                                <a:lnTo>
                                  <a:pt x="75" y="94"/>
                                </a:lnTo>
                                <a:lnTo>
                                  <a:pt x="75" y="95"/>
                                </a:lnTo>
                                <a:lnTo>
                                  <a:pt x="75" y="96"/>
                                </a:lnTo>
                                <a:lnTo>
                                  <a:pt x="74" y="96"/>
                                </a:lnTo>
                                <a:lnTo>
                                  <a:pt x="74" y="97"/>
                                </a:lnTo>
                                <a:lnTo>
                                  <a:pt x="74" y="97"/>
                                </a:lnTo>
                                <a:lnTo>
                                  <a:pt x="73" y="99"/>
                                </a:lnTo>
                                <a:lnTo>
                                  <a:pt x="70" y="100"/>
                                </a:lnTo>
                                <a:lnTo>
                                  <a:pt x="68" y="101"/>
                                </a:lnTo>
                                <a:lnTo>
                                  <a:pt x="64" y="103"/>
                                </a:lnTo>
                                <a:lnTo>
                                  <a:pt x="59" y="105"/>
                                </a:lnTo>
                                <a:lnTo>
                                  <a:pt x="56" y="106"/>
                                </a:lnTo>
                                <a:lnTo>
                                  <a:pt x="50" y="107"/>
                                </a:lnTo>
                                <a:lnTo>
                                  <a:pt x="45" y="107"/>
                                </a:lnTo>
                                <a:lnTo>
                                  <a:pt x="35" y="106"/>
                                </a:lnTo>
                                <a:lnTo>
                                  <a:pt x="26" y="103"/>
                                </a:lnTo>
                                <a:lnTo>
                                  <a:pt x="19" y="100"/>
                                </a:lnTo>
                                <a:lnTo>
                                  <a:pt x="13" y="94"/>
                                </a:lnTo>
                                <a:lnTo>
                                  <a:pt x="6" y="86"/>
                                </a:lnTo>
                                <a:lnTo>
                                  <a:pt x="4" y="78"/>
                                </a:lnTo>
                                <a:lnTo>
                                  <a:pt x="0" y="68"/>
                                </a:lnTo>
                                <a:lnTo>
                                  <a:pt x="0" y="55"/>
                                </a:lnTo>
                                <a:lnTo>
                                  <a:pt x="1" y="43"/>
                                </a:lnTo>
                                <a:lnTo>
                                  <a:pt x="4" y="32"/>
                                </a:lnTo>
                                <a:lnTo>
                                  <a:pt x="8" y="22"/>
                                </a:lnTo>
                                <a:lnTo>
                                  <a:pt x="13" y="15"/>
                                </a:lnTo>
                                <a:lnTo>
                                  <a:pt x="20" y="9"/>
                                </a:lnTo>
                                <a:lnTo>
                                  <a:pt x="27" y="4"/>
                                </a:lnTo>
                                <a:lnTo>
                                  <a:pt x="36" y="1"/>
                                </a:lnTo>
                                <a:lnTo>
                                  <a:pt x="46" y="0"/>
                                </a:lnTo>
                                <a:lnTo>
                                  <a:pt x="51" y="1"/>
                                </a:lnTo>
                                <a:lnTo>
                                  <a:pt x="54" y="1"/>
                                </a:lnTo>
                                <a:lnTo>
                                  <a:pt x="59" y="2"/>
                                </a:lnTo>
                                <a:lnTo>
                                  <a:pt x="63" y="4"/>
                                </a:lnTo>
                                <a:lnTo>
                                  <a:pt x="66" y="5"/>
                                </a:lnTo>
                                <a:lnTo>
                                  <a:pt x="69" y="6"/>
                                </a:lnTo>
                                <a:lnTo>
                                  <a:pt x="72" y="9"/>
                                </a:lnTo>
                                <a:lnTo>
                                  <a:pt x="73" y="10"/>
                                </a:lnTo>
                                <a:lnTo>
                                  <a:pt x="74" y="10"/>
                                </a:lnTo>
                                <a:lnTo>
                                  <a:pt x="74" y="11"/>
                                </a:lnTo>
                                <a:lnTo>
                                  <a:pt x="74" y="11"/>
                                </a:lnTo>
                                <a:lnTo>
                                  <a:pt x="74" y="12"/>
                                </a:lnTo>
                                <a:lnTo>
                                  <a:pt x="75" y="14"/>
                                </a:lnTo>
                                <a:lnTo>
                                  <a:pt x="75" y="14"/>
                                </a:lnTo>
                                <a:lnTo>
                                  <a:pt x="75" y="15"/>
                                </a:lnTo>
                                <a:lnTo>
                                  <a:pt x="75" y="16"/>
                                </a:lnTo>
                                <a:lnTo>
                                  <a:pt x="75" y="18"/>
                                </a:lnTo>
                                <a:lnTo>
                                  <a:pt x="75" y="20"/>
                                </a:lnTo>
                                <a:lnTo>
                                  <a:pt x="75" y="20"/>
                                </a:lnTo>
                                <a:lnTo>
                                  <a:pt x="74" y="21"/>
                                </a:lnTo>
                                <a:lnTo>
                                  <a:pt x="74" y="22"/>
                                </a:lnTo>
                                <a:lnTo>
                                  <a:pt x="74" y="22"/>
                                </a:lnTo>
                                <a:lnTo>
                                  <a:pt x="73" y="22"/>
                                </a:lnTo>
                                <a:lnTo>
                                  <a:pt x="73" y="22"/>
                                </a:lnTo>
                                <a:lnTo>
                                  <a:pt x="72" y="22"/>
                                </a:lnTo>
                                <a:lnTo>
                                  <a:pt x="69" y="21"/>
                                </a:lnTo>
                                <a:lnTo>
                                  <a:pt x="68" y="20"/>
                                </a:lnTo>
                                <a:lnTo>
                                  <a:pt x="64" y="17"/>
                                </a:lnTo>
                                <a:lnTo>
                                  <a:pt x="61" y="16"/>
                                </a:lnTo>
                                <a:lnTo>
                                  <a:pt x="57" y="15"/>
                                </a:lnTo>
                                <a:lnTo>
                                  <a:pt x="52" y="12"/>
                                </a:lnTo>
                                <a:lnTo>
                                  <a:pt x="46" y="12"/>
                                </a:lnTo>
                                <a:lnTo>
                                  <a:pt x="40" y="14"/>
                                </a:lnTo>
                                <a:lnTo>
                                  <a:pt x="33" y="15"/>
                                </a:lnTo>
                                <a:lnTo>
                                  <a:pt x="27" y="18"/>
                                </a:lnTo>
                                <a:lnTo>
                                  <a:pt x="24" y="23"/>
                                </a:lnTo>
                                <a:lnTo>
                                  <a:pt x="20" y="30"/>
                                </a:lnTo>
                                <a:lnTo>
                                  <a:pt x="17" y="37"/>
                                </a:lnTo>
                                <a:lnTo>
                                  <a:pt x="15" y="44"/>
                                </a:lnTo>
                                <a:lnTo>
                                  <a:pt x="15" y="54"/>
                                </a:lnTo>
                                <a:lnTo>
                                  <a:pt x="15" y="64"/>
                                </a:lnTo>
                                <a:lnTo>
                                  <a:pt x="17" y="71"/>
                                </a:lnTo>
                                <a:lnTo>
                                  <a:pt x="20" y="79"/>
                                </a:lnTo>
                                <a:lnTo>
                                  <a:pt x="24" y="85"/>
                                </a:lnTo>
                                <a:lnTo>
                                  <a:pt x="27" y="89"/>
                                </a:lnTo>
                                <a:lnTo>
                                  <a:pt x="33" y="92"/>
                                </a:lnTo>
                                <a:lnTo>
                                  <a:pt x="40" y="95"/>
                                </a:lnTo>
                                <a:lnTo>
                                  <a:pt x="46" y="95"/>
                                </a:lnTo>
                                <a:lnTo>
                                  <a:pt x="52" y="95"/>
                                </a:lnTo>
                                <a:lnTo>
                                  <a:pt x="57" y="94"/>
                                </a:lnTo>
                                <a:lnTo>
                                  <a:pt x="62" y="91"/>
                                </a:lnTo>
                                <a:lnTo>
                                  <a:pt x="64" y="90"/>
                                </a:lnTo>
                                <a:lnTo>
                                  <a:pt x="68" y="87"/>
                                </a:lnTo>
                                <a:lnTo>
                                  <a:pt x="70" y="86"/>
                                </a:lnTo>
                                <a:lnTo>
                                  <a:pt x="72" y="85"/>
                                </a:lnTo>
                                <a:lnTo>
                                  <a:pt x="74" y="85"/>
                                </a:lnTo>
                                <a:lnTo>
                                  <a:pt x="74" y="85"/>
                                </a:lnTo>
                                <a:lnTo>
                                  <a:pt x="74" y="85"/>
                                </a:lnTo>
                                <a:lnTo>
                                  <a:pt x="75" y="85"/>
                                </a:lnTo>
                                <a:lnTo>
                                  <a:pt x="75" y="86"/>
                                </a:lnTo>
                                <a:lnTo>
                                  <a:pt x="75" y="86"/>
                                </a:lnTo>
                                <a:lnTo>
                                  <a:pt x="75" y="87"/>
                                </a:lnTo>
                                <a:lnTo>
                                  <a:pt x="75" y="89"/>
                                </a:lnTo>
                                <a:lnTo>
                                  <a:pt x="75" y="91"/>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06" name="Freeform 494"/>
                        <wps:cNvSpPr>
                          <a:spLocks noEditPoints="1"/>
                        </wps:cNvSpPr>
                        <wps:spPr bwMode="auto">
                          <a:xfrm>
                            <a:off x="542925" y="3754438"/>
                            <a:ext cx="49213" cy="57150"/>
                          </a:xfrm>
                          <a:custGeom>
                            <a:avLst/>
                            <a:gdLst>
                              <a:gd name="T0" fmla="*/ 93 w 94"/>
                              <a:gd name="T1" fmla="*/ 65 h 107"/>
                              <a:gd name="T2" fmla="*/ 87 w 94"/>
                              <a:gd name="T3" fmla="*/ 85 h 107"/>
                              <a:gd name="T4" fmla="*/ 76 w 94"/>
                              <a:gd name="T5" fmla="*/ 99 h 107"/>
                              <a:gd name="T6" fmla="*/ 57 w 94"/>
                              <a:gd name="T7" fmla="*/ 106 h 107"/>
                              <a:gd name="T8" fmla="*/ 35 w 94"/>
                              <a:gd name="T9" fmla="*/ 106 h 107"/>
                              <a:gd name="T10" fmla="*/ 18 w 94"/>
                              <a:gd name="T11" fmla="*/ 100 h 107"/>
                              <a:gd name="T12" fmla="*/ 7 w 94"/>
                              <a:gd name="T13" fmla="*/ 86 h 107"/>
                              <a:gd name="T14" fmla="*/ 2 w 94"/>
                              <a:gd name="T15" fmla="*/ 67 h 107"/>
                              <a:gd name="T16" fmla="*/ 2 w 94"/>
                              <a:gd name="T17" fmla="*/ 42 h 107"/>
                              <a:gd name="T18" fmla="*/ 7 w 94"/>
                              <a:gd name="T19" fmla="*/ 22 h 107"/>
                              <a:gd name="T20" fmla="*/ 19 w 94"/>
                              <a:gd name="T21" fmla="*/ 9 h 107"/>
                              <a:gd name="T22" fmla="*/ 37 w 94"/>
                              <a:gd name="T23" fmla="*/ 1 h 107"/>
                              <a:gd name="T24" fmla="*/ 60 w 94"/>
                              <a:gd name="T25" fmla="*/ 1 h 107"/>
                              <a:gd name="T26" fmla="*/ 77 w 94"/>
                              <a:gd name="T27" fmla="*/ 7 h 107"/>
                              <a:gd name="T28" fmla="*/ 88 w 94"/>
                              <a:gd name="T29" fmla="*/ 21 h 107"/>
                              <a:gd name="T30" fmla="*/ 93 w 94"/>
                              <a:gd name="T31" fmla="*/ 41 h 107"/>
                              <a:gd name="T32" fmla="*/ 79 w 94"/>
                              <a:gd name="T33" fmla="*/ 53 h 107"/>
                              <a:gd name="T34" fmla="*/ 78 w 94"/>
                              <a:gd name="T35" fmla="*/ 37 h 107"/>
                              <a:gd name="T36" fmla="*/ 72 w 94"/>
                              <a:gd name="T37" fmla="*/ 23 h 107"/>
                              <a:gd name="T38" fmla="*/ 62 w 94"/>
                              <a:gd name="T39" fmla="*/ 15 h 107"/>
                              <a:gd name="T40" fmla="*/ 47 w 94"/>
                              <a:gd name="T41" fmla="*/ 12 h 107"/>
                              <a:gd name="T42" fmla="*/ 32 w 94"/>
                              <a:gd name="T43" fmla="*/ 16 h 107"/>
                              <a:gd name="T44" fmla="*/ 23 w 94"/>
                              <a:gd name="T45" fmla="*/ 25 h 107"/>
                              <a:gd name="T46" fmla="*/ 16 w 94"/>
                              <a:gd name="T47" fmla="*/ 38 h 107"/>
                              <a:gd name="T48" fmla="*/ 15 w 94"/>
                              <a:gd name="T49" fmla="*/ 53 h 107"/>
                              <a:gd name="T50" fmla="*/ 16 w 94"/>
                              <a:gd name="T51" fmla="*/ 70 h 107"/>
                              <a:gd name="T52" fmla="*/ 23 w 94"/>
                              <a:gd name="T53" fmla="*/ 84 h 107"/>
                              <a:gd name="T54" fmla="*/ 31 w 94"/>
                              <a:gd name="T55" fmla="*/ 92 h 107"/>
                              <a:gd name="T56" fmla="*/ 47 w 94"/>
                              <a:gd name="T57" fmla="*/ 95 h 107"/>
                              <a:gd name="T58" fmla="*/ 62 w 94"/>
                              <a:gd name="T59" fmla="*/ 92 h 107"/>
                              <a:gd name="T60" fmla="*/ 72 w 94"/>
                              <a:gd name="T61" fmla="*/ 83 h 107"/>
                              <a:gd name="T62" fmla="*/ 78 w 94"/>
                              <a:gd name="T63" fmla="*/ 69 h 107"/>
                              <a:gd name="T64" fmla="*/ 79 w 94"/>
                              <a:gd name="T65" fmla="*/ 53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4" h="107">
                                <a:moveTo>
                                  <a:pt x="94" y="53"/>
                                </a:moveTo>
                                <a:lnTo>
                                  <a:pt x="93" y="65"/>
                                </a:lnTo>
                                <a:lnTo>
                                  <a:pt x="90" y="75"/>
                                </a:lnTo>
                                <a:lnTo>
                                  <a:pt x="87" y="85"/>
                                </a:lnTo>
                                <a:lnTo>
                                  <a:pt x="82" y="92"/>
                                </a:lnTo>
                                <a:lnTo>
                                  <a:pt x="76" y="99"/>
                                </a:lnTo>
                                <a:lnTo>
                                  <a:pt x="67" y="103"/>
                                </a:lnTo>
                                <a:lnTo>
                                  <a:pt x="57" y="106"/>
                                </a:lnTo>
                                <a:lnTo>
                                  <a:pt x="46" y="107"/>
                                </a:lnTo>
                                <a:lnTo>
                                  <a:pt x="35" y="106"/>
                                </a:lnTo>
                                <a:lnTo>
                                  <a:pt x="26" y="103"/>
                                </a:lnTo>
                                <a:lnTo>
                                  <a:pt x="18" y="100"/>
                                </a:lnTo>
                                <a:lnTo>
                                  <a:pt x="12" y="94"/>
                                </a:lnTo>
                                <a:lnTo>
                                  <a:pt x="7" y="86"/>
                                </a:lnTo>
                                <a:lnTo>
                                  <a:pt x="3" y="76"/>
                                </a:lnTo>
                                <a:lnTo>
                                  <a:pt x="2" y="67"/>
                                </a:lnTo>
                                <a:lnTo>
                                  <a:pt x="0" y="54"/>
                                </a:lnTo>
                                <a:lnTo>
                                  <a:pt x="2" y="42"/>
                                </a:lnTo>
                                <a:lnTo>
                                  <a:pt x="4" y="32"/>
                                </a:lnTo>
                                <a:lnTo>
                                  <a:pt x="7" y="22"/>
                                </a:lnTo>
                                <a:lnTo>
                                  <a:pt x="13" y="15"/>
                                </a:lnTo>
                                <a:lnTo>
                                  <a:pt x="19" y="9"/>
                                </a:lnTo>
                                <a:lnTo>
                                  <a:pt x="28" y="4"/>
                                </a:lnTo>
                                <a:lnTo>
                                  <a:pt x="37" y="1"/>
                                </a:lnTo>
                                <a:lnTo>
                                  <a:pt x="48" y="0"/>
                                </a:lnTo>
                                <a:lnTo>
                                  <a:pt x="60" y="1"/>
                                </a:lnTo>
                                <a:lnTo>
                                  <a:pt x="68" y="4"/>
                                </a:lnTo>
                                <a:lnTo>
                                  <a:pt x="77" y="7"/>
                                </a:lnTo>
                                <a:lnTo>
                                  <a:pt x="82" y="14"/>
                                </a:lnTo>
                                <a:lnTo>
                                  <a:pt x="88" y="21"/>
                                </a:lnTo>
                                <a:lnTo>
                                  <a:pt x="90" y="31"/>
                                </a:lnTo>
                                <a:lnTo>
                                  <a:pt x="93" y="41"/>
                                </a:lnTo>
                                <a:lnTo>
                                  <a:pt x="94" y="53"/>
                                </a:lnTo>
                                <a:close/>
                                <a:moveTo>
                                  <a:pt x="79" y="53"/>
                                </a:moveTo>
                                <a:lnTo>
                                  <a:pt x="79" y="44"/>
                                </a:lnTo>
                                <a:lnTo>
                                  <a:pt x="78" y="37"/>
                                </a:lnTo>
                                <a:lnTo>
                                  <a:pt x="76" y="30"/>
                                </a:lnTo>
                                <a:lnTo>
                                  <a:pt x="72" y="23"/>
                                </a:lnTo>
                                <a:lnTo>
                                  <a:pt x="68" y="18"/>
                                </a:lnTo>
                                <a:lnTo>
                                  <a:pt x="62" y="15"/>
                                </a:lnTo>
                                <a:lnTo>
                                  <a:pt x="56" y="12"/>
                                </a:lnTo>
                                <a:lnTo>
                                  <a:pt x="47" y="12"/>
                                </a:lnTo>
                                <a:lnTo>
                                  <a:pt x="39" y="12"/>
                                </a:lnTo>
                                <a:lnTo>
                                  <a:pt x="32" y="16"/>
                                </a:lnTo>
                                <a:lnTo>
                                  <a:pt x="26" y="20"/>
                                </a:lnTo>
                                <a:lnTo>
                                  <a:pt x="23" y="25"/>
                                </a:lnTo>
                                <a:lnTo>
                                  <a:pt x="19" y="31"/>
                                </a:lnTo>
                                <a:lnTo>
                                  <a:pt x="16" y="38"/>
                                </a:lnTo>
                                <a:lnTo>
                                  <a:pt x="15" y="46"/>
                                </a:lnTo>
                                <a:lnTo>
                                  <a:pt x="15" y="53"/>
                                </a:lnTo>
                                <a:lnTo>
                                  <a:pt x="15" y="62"/>
                                </a:lnTo>
                                <a:lnTo>
                                  <a:pt x="16" y="70"/>
                                </a:lnTo>
                                <a:lnTo>
                                  <a:pt x="19" y="78"/>
                                </a:lnTo>
                                <a:lnTo>
                                  <a:pt x="23" y="84"/>
                                </a:lnTo>
                                <a:lnTo>
                                  <a:pt x="26" y="89"/>
                                </a:lnTo>
                                <a:lnTo>
                                  <a:pt x="31" y="92"/>
                                </a:lnTo>
                                <a:lnTo>
                                  <a:pt x="39" y="95"/>
                                </a:lnTo>
                                <a:lnTo>
                                  <a:pt x="47" y="95"/>
                                </a:lnTo>
                                <a:lnTo>
                                  <a:pt x="56" y="95"/>
                                </a:lnTo>
                                <a:lnTo>
                                  <a:pt x="62" y="92"/>
                                </a:lnTo>
                                <a:lnTo>
                                  <a:pt x="68" y="87"/>
                                </a:lnTo>
                                <a:lnTo>
                                  <a:pt x="72" y="83"/>
                                </a:lnTo>
                                <a:lnTo>
                                  <a:pt x="76" y="76"/>
                                </a:lnTo>
                                <a:lnTo>
                                  <a:pt x="78" y="69"/>
                                </a:lnTo>
                                <a:lnTo>
                                  <a:pt x="79" y="62"/>
                                </a:lnTo>
                                <a:lnTo>
                                  <a:pt x="79" y="53"/>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07" name="Freeform 495"/>
                        <wps:cNvSpPr>
                          <a:spLocks noEditPoints="1"/>
                        </wps:cNvSpPr>
                        <wps:spPr bwMode="auto">
                          <a:xfrm>
                            <a:off x="601662" y="3754438"/>
                            <a:ext cx="47625" cy="57150"/>
                          </a:xfrm>
                          <a:custGeom>
                            <a:avLst/>
                            <a:gdLst>
                              <a:gd name="T0" fmla="*/ 91 w 92"/>
                              <a:gd name="T1" fmla="*/ 65 h 107"/>
                              <a:gd name="T2" fmla="*/ 86 w 92"/>
                              <a:gd name="T3" fmla="*/ 85 h 107"/>
                              <a:gd name="T4" fmla="*/ 74 w 92"/>
                              <a:gd name="T5" fmla="*/ 99 h 107"/>
                              <a:gd name="T6" fmla="*/ 57 w 92"/>
                              <a:gd name="T7" fmla="*/ 106 h 107"/>
                              <a:gd name="T8" fmla="*/ 33 w 92"/>
                              <a:gd name="T9" fmla="*/ 106 h 107"/>
                              <a:gd name="T10" fmla="*/ 16 w 92"/>
                              <a:gd name="T11" fmla="*/ 100 h 107"/>
                              <a:gd name="T12" fmla="*/ 5 w 92"/>
                              <a:gd name="T13" fmla="*/ 86 h 107"/>
                              <a:gd name="T14" fmla="*/ 0 w 92"/>
                              <a:gd name="T15" fmla="*/ 67 h 107"/>
                              <a:gd name="T16" fmla="*/ 0 w 92"/>
                              <a:gd name="T17" fmla="*/ 42 h 107"/>
                              <a:gd name="T18" fmla="*/ 6 w 92"/>
                              <a:gd name="T19" fmla="*/ 22 h 107"/>
                              <a:gd name="T20" fmla="*/ 17 w 92"/>
                              <a:gd name="T21" fmla="*/ 9 h 107"/>
                              <a:gd name="T22" fmla="*/ 36 w 92"/>
                              <a:gd name="T23" fmla="*/ 1 h 107"/>
                              <a:gd name="T24" fmla="*/ 58 w 92"/>
                              <a:gd name="T25" fmla="*/ 1 h 107"/>
                              <a:gd name="T26" fmla="*/ 75 w 92"/>
                              <a:gd name="T27" fmla="*/ 7 h 107"/>
                              <a:gd name="T28" fmla="*/ 86 w 92"/>
                              <a:gd name="T29" fmla="*/ 21 h 107"/>
                              <a:gd name="T30" fmla="*/ 91 w 92"/>
                              <a:gd name="T31" fmla="*/ 41 h 107"/>
                              <a:gd name="T32" fmla="*/ 78 w 92"/>
                              <a:gd name="T33" fmla="*/ 53 h 107"/>
                              <a:gd name="T34" fmla="*/ 76 w 92"/>
                              <a:gd name="T35" fmla="*/ 37 h 107"/>
                              <a:gd name="T36" fmla="*/ 72 w 92"/>
                              <a:gd name="T37" fmla="*/ 23 h 107"/>
                              <a:gd name="T38" fmla="*/ 62 w 92"/>
                              <a:gd name="T39" fmla="*/ 15 h 107"/>
                              <a:gd name="T40" fmla="*/ 46 w 92"/>
                              <a:gd name="T41" fmla="*/ 12 h 107"/>
                              <a:gd name="T42" fmla="*/ 31 w 92"/>
                              <a:gd name="T43" fmla="*/ 16 h 107"/>
                              <a:gd name="T44" fmla="*/ 21 w 92"/>
                              <a:gd name="T45" fmla="*/ 25 h 107"/>
                              <a:gd name="T46" fmla="*/ 16 w 92"/>
                              <a:gd name="T47" fmla="*/ 38 h 107"/>
                              <a:gd name="T48" fmla="*/ 14 w 92"/>
                              <a:gd name="T49" fmla="*/ 53 h 107"/>
                              <a:gd name="T50" fmla="*/ 16 w 92"/>
                              <a:gd name="T51" fmla="*/ 70 h 107"/>
                              <a:gd name="T52" fmla="*/ 21 w 92"/>
                              <a:gd name="T53" fmla="*/ 84 h 107"/>
                              <a:gd name="T54" fmla="*/ 31 w 92"/>
                              <a:gd name="T55" fmla="*/ 92 h 107"/>
                              <a:gd name="T56" fmla="*/ 46 w 92"/>
                              <a:gd name="T57" fmla="*/ 95 h 107"/>
                              <a:gd name="T58" fmla="*/ 60 w 92"/>
                              <a:gd name="T59" fmla="*/ 92 h 107"/>
                              <a:gd name="T60" fmla="*/ 70 w 92"/>
                              <a:gd name="T61" fmla="*/ 83 h 107"/>
                              <a:gd name="T62" fmla="*/ 76 w 92"/>
                              <a:gd name="T63" fmla="*/ 69 h 107"/>
                              <a:gd name="T64" fmla="*/ 78 w 92"/>
                              <a:gd name="T65" fmla="*/ 53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2" h="107">
                                <a:moveTo>
                                  <a:pt x="92" y="53"/>
                                </a:moveTo>
                                <a:lnTo>
                                  <a:pt x="91" y="65"/>
                                </a:lnTo>
                                <a:lnTo>
                                  <a:pt x="89" y="75"/>
                                </a:lnTo>
                                <a:lnTo>
                                  <a:pt x="86" y="85"/>
                                </a:lnTo>
                                <a:lnTo>
                                  <a:pt x="80" y="92"/>
                                </a:lnTo>
                                <a:lnTo>
                                  <a:pt x="74" y="99"/>
                                </a:lnTo>
                                <a:lnTo>
                                  <a:pt x="65" y="103"/>
                                </a:lnTo>
                                <a:lnTo>
                                  <a:pt x="57" y="106"/>
                                </a:lnTo>
                                <a:lnTo>
                                  <a:pt x="44" y="107"/>
                                </a:lnTo>
                                <a:lnTo>
                                  <a:pt x="33" y="106"/>
                                </a:lnTo>
                                <a:lnTo>
                                  <a:pt x="25" y="103"/>
                                </a:lnTo>
                                <a:lnTo>
                                  <a:pt x="16" y="100"/>
                                </a:lnTo>
                                <a:lnTo>
                                  <a:pt x="10" y="94"/>
                                </a:lnTo>
                                <a:lnTo>
                                  <a:pt x="5" y="86"/>
                                </a:lnTo>
                                <a:lnTo>
                                  <a:pt x="3" y="76"/>
                                </a:lnTo>
                                <a:lnTo>
                                  <a:pt x="0" y="67"/>
                                </a:lnTo>
                                <a:lnTo>
                                  <a:pt x="0" y="54"/>
                                </a:lnTo>
                                <a:lnTo>
                                  <a:pt x="0" y="42"/>
                                </a:lnTo>
                                <a:lnTo>
                                  <a:pt x="3" y="32"/>
                                </a:lnTo>
                                <a:lnTo>
                                  <a:pt x="6" y="22"/>
                                </a:lnTo>
                                <a:lnTo>
                                  <a:pt x="11" y="15"/>
                                </a:lnTo>
                                <a:lnTo>
                                  <a:pt x="17" y="9"/>
                                </a:lnTo>
                                <a:lnTo>
                                  <a:pt x="26" y="4"/>
                                </a:lnTo>
                                <a:lnTo>
                                  <a:pt x="36" y="1"/>
                                </a:lnTo>
                                <a:lnTo>
                                  <a:pt x="47" y="0"/>
                                </a:lnTo>
                                <a:lnTo>
                                  <a:pt x="58" y="1"/>
                                </a:lnTo>
                                <a:lnTo>
                                  <a:pt x="67" y="4"/>
                                </a:lnTo>
                                <a:lnTo>
                                  <a:pt x="75" y="7"/>
                                </a:lnTo>
                                <a:lnTo>
                                  <a:pt x="81" y="14"/>
                                </a:lnTo>
                                <a:lnTo>
                                  <a:pt x="86" y="21"/>
                                </a:lnTo>
                                <a:lnTo>
                                  <a:pt x="90" y="31"/>
                                </a:lnTo>
                                <a:lnTo>
                                  <a:pt x="91" y="41"/>
                                </a:lnTo>
                                <a:lnTo>
                                  <a:pt x="92" y="53"/>
                                </a:lnTo>
                                <a:close/>
                                <a:moveTo>
                                  <a:pt x="78" y="53"/>
                                </a:moveTo>
                                <a:lnTo>
                                  <a:pt x="78" y="44"/>
                                </a:lnTo>
                                <a:lnTo>
                                  <a:pt x="76" y="37"/>
                                </a:lnTo>
                                <a:lnTo>
                                  <a:pt x="74" y="30"/>
                                </a:lnTo>
                                <a:lnTo>
                                  <a:pt x="72" y="23"/>
                                </a:lnTo>
                                <a:lnTo>
                                  <a:pt x="67" y="18"/>
                                </a:lnTo>
                                <a:lnTo>
                                  <a:pt x="62" y="15"/>
                                </a:lnTo>
                                <a:lnTo>
                                  <a:pt x="54" y="12"/>
                                </a:lnTo>
                                <a:lnTo>
                                  <a:pt x="46" y="12"/>
                                </a:lnTo>
                                <a:lnTo>
                                  <a:pt x="38" y="12"/>
                                </a:lnTo>
                                <a:lnTo>
                                  <a:pt x="31" y="16"/>
                                </a:lnTo>
                                <a:lnTo>
                                  <a:pt x="26" y="20"/>
                                </a:lnTo>
                                <a:lnTo>
                                  <a:pt x="21" y="25"/>
                                </a:lnTo>
                                <a:lnTo>
                                  <a:pt x="17" y="31"/>
                                </a:lnTo>
                                <a:lnTo>
                                  <a:pt x="16" y="38"/>
                                </a:lnTo>
                                <a:lnTo>
                                  <a:pt x="15" y="46"/>
                                </a:lnTo>
                                <a:lnTo>
                                  <a:pt x="14" y="53"/>
                                </a:lnTo>
                                <a:lnTo>
                                  <a:pt x="15" y="62"/>
                                </a:lnTo>
                                <a:lnTo>
                                  <a:pt x="16" y="70"/>
                                </a:lnTo>
                                <a:lnTo>
                                  <a:pt x="17" y="78"/>
                                </a:lnTo>
                                <a:lnTo>
                                  <a:pt x="21" y="84"/>
                                </a:lnTo>
                                <a:lnTo>
                                  <a:pt x="25" y="89"/>
                                </a:lnTo>
                                <a:lnTo>
                                  <a:pt x="31" y="92"/>
                                </a:lnTo>
                                <a:lnTo>
                                  <a:pt x="37" y="95"/>
                                </a:lnTo>
                                <a:lnTo>
                                  <a:pt x="46" y="95"/>
                                </a:lnTo>
                                <a:lnTo>
                                  <a:pt x="54" y="95"/>
                                </a:lnTo>
                                <a:lnTo>
                                  <a:pt x="60" y="92"/>
                                </a:lnTo>
                                <a:lnTo>
                                  <a:pt x="67" y="87"/>
                                </a:lnTo>
                                <a:lnTo>
                                  <a:pt x="70" y="83"/>
                                </a:lnTo>
                                <a:lnTo>
                                  <a:pt x="74" y="76"/>
                                </a:lnTo>
                                <a:lnTo>
                                  <a:pt x="76" y="69"/>
                                </a:lnTo>
                                <a:lnTo>
                                  <a:pt x="78" y="62"/>
                                </a:lnTo>
                                <a:lnTo>
                                  <a:pt x="78" y="53"/>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08" name="Freeform 496"/>
                        <wps:cNvSpPr>
                          <a:spLocks/>
                        </wps:cNvSpPr>
                        <wps:spPr bwMode="auto">
                          <a:xfrm>
                            <a:off x="661987" y="3756025"/>
                            <a:ext cx="39688" cy="55563"/>
                          </a:xfrm>
                          <a:custGeom>
                            <a:avLst/>
                            <a:gdLst>
                              <a:gd name="T0" fmla="*/ 74 w 74"/>
                              <a:gd name="T1" fmla="*/ 104 h 105"/>
                              <a:gd name="T2" fmla="*/ 74 w 74"/>
                              <a:gd name="T3" fmla="*/ 104 h 105"/>
                              <a:gd name="T4" fmla="*/ 71 w 74"/>
                              <a:gd name="T5" fmla="*/ 105 h 105"/>
                              <a:gd name="T6" fmla="*/ 69 w 74"/>
                              <a:gd name="T7" fmla="*/ 105 h 105"/>
                              <a:gd name="T8" fmla="*/ 65 w 74"/>
                              <a:gd name="T9" fmla="*/ 105 h 105"/>
                              <a:gd name="T10" fmla="*/ 62 w 74"/>
                              <a:gd name="T11" fmla="*/ 105 h 105"/>
                              <a:gd name="T12" fmla="*/ 61 w 74"/>
                              <a:gd name="T13" fmla="*/ 104 h 105"/>
                              <a:gd name="T14" fmla="*/ 60 w 74"/>
                              <a:gd name="T15" fmla="*/ 104 h 105"/>
                              <a:gd name="T16" fmla="*/ 60 w 74"/>
                              <a:gd name="T17" fmla="*/ 57 h 105"/>
                              <a:gd name="T18" fmla="*/ 13 w 74"/>
                              <a:gd name="T19" fmla="*/ 102 h 105"/>
                              <a:gd name="T20" fmla="*/ 13 w 74"/>
                              <a:gd name="T21" fmla="*/ 104 h 105"/>
                              <a:gd name="T22" fmla="*/ 12 w 74"/>
                              <a:gd name="T23" fmla="*/ 105 h 105"/>
                              <a:gd name="T24" fmla="*/ 9 w 74"/>
                              <a:gd name="T25" fmla="*/ 105 h 105"/>
                              <a:gd name="T26" fmla="*/ 6 w 74"/>
                              <a:gd name="T27" fmla="*/ 105 h 105"/>
                              <a:gd name="T28" fmla="*/ 3 w 74"/>
                              <a:gd name="T29" fmla="*/ 105 h 105"/>
                              <a:gd name="T30" fmla="*/ 1 w 74"/>
                              <a:gd name="T31" fmla="*/ 105 h 105"/>
                              <a:gd name="T32" fmla="*/ 0 w 74"/>
                              <a:gd name="T33" fmla="*/ 104 h 105"/>
                              <a:gd name="T34" fmla="*/ 0 w 74"/>
                              <a:gd name="T35" fmla="*/ 102 h 105"/>
                              <a:gd name="T36" fmla="*/ 0 w 74"/>
                              <a:gd name="T37" fmla="*/ 3 h 105"/>
                              <a:gd name="T38" fmla="*/ 0 w 74"/>
                              <a:gd name="T39" fmla="*/ 1 h 105"/>
                              <a:gd name="T40" fmla="*/ 1 w 74"/>
                              <a:gd name="T41" fmla="*/ 0 h 105"/>
                              <a:gd name="T42" fmla="*/ 5 w 74"/>
                              <a:gd name="T43" fmla="*/ 0 h 105"/>
                              <a:gd name="T44" fmla="*/ 8 w 74"/>
                              <a:gd name="T45" fmla="*/ 0 h 105"/>
                              <a:gd name="T46" fmla="*/ 11 w 74"/>
                              <a:gd name="T47" fmla="*/ 0 h 105"/>
                              <a:gd name="T48" fmla="*/ 12 w 74"/>
                              <a:gd name="T49" fmla="*/ 1 h 105"/>
                              <a:gd name="T50" fmla="*/ 13 w 74"/>
                              <a:gd name="T51" fmla="*/ 3 h 105"/>
                              <a:gd name="T52" fmla="*/ 13 w 74"/>
                              <a:gd name="T53" fmla="*/ 45 h 105"/>
                              <a:gd name="T54" fmla="*/ 60 w 74"/>
                              <a:gd name="T55" fmla="*/ 3 h 105"/>
                              <a:gd name="T56" fmla="*/ 60 w 74"/>
                              <a:gd name="T57" fmla="*/ 1 h 105"/>
                              <a:gd name="T58" fmla="*/ 61 w 74"/>
                              <a:gd name="T59" fmla="*/ 1 h 105"/>
                              <a:gd name="T60" fmla="*/ 64 w 74"/>
                              <a:gd name="T61" fmla="*/ 0 h 105"/>
                              <a:gd name="T62" fmla="*/ 67 w 74"/>
                              <a:gd name="T63" fmla="*/ 0 h 105"/>
                              <a:gd name="T64" fmla="*/ 70 w 74"/>
                              <a:gd name="T65" fmla="*/ 0 h 105"/>
                              <a:gd name="T66" fmla="*/ 72 w 74"/>
                              <a:gd name="T67" fmla="*/ 1 h 105"/>
                              <a:gd name="T68" fmla="*/ 74 w 74"/>
                              <a:gd name="T69" fmla="*/ 1 h 105"/>
                              <a:gd name="T70" fmla="*/ 74 w 74"/>
                              <a:gd name="T71" fmla="*/ 3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74" h="105">
                                <a:moveTo>
                                  <a:pt x="74" y="102"/>
                                </a:moveTo>
                                <a:lnTo>
                                  <a:pt x="74" y="104"/>
                                </a:lnTo>
                                <a:lnTo>
                                  <a:pt x="74" y="104"/>
                                </a:lnTo>
                                <a:lnTo>
                                  <a:pt x="74" y="104"/>
                                </a:lnTo>
                                <a:lnTo>
                                  <a:pt x="72" y="105"/>
                                </a:lnTo>
                                <a:lnTo>
                                  <a:pt x="71" y="105"/>
                                </a:lnTo>
                                <a:lnTo>
                                  <a:pt x="70" y="105"/>
                                </a:lnTo>
                                <a:lnTo>
                                  <a:pt x="69" y="105"/>
                                </a:lnTo>
                                <a:lnTo>
                                  <a:pt x="67" y="105"/>
                                </a:lnTo>
                                <a:lnTo>
                                  <a:pt x="65" y="105"/>
                                </a:lnTo>
                                <a:lnTo>
                                  <a:pt x="64" y="105"/>
                                </a:lnTo>
                                <a:lnTo>
                                  <a:pt x="62" y="105"/>
                                </a:lnTo>
                                <a:lnTo>
                                  <a:pt x="61" y="105"/>
                                </a:lnTo>
                                <a:lnTo>
                                  <a:pt x="61" y="104"/>
                                </a:lnTo>
                                <a:lnTo>
                                  <a:pt x="60" y="104"/>
                                </a:lnTo>
                                <a:lnTo>
                                  <a:pt x="60" y="104"/>
                                </a:lnTo>
                                <a:lnTo>
                                  <a:pt x="60" y="102"/>
                                </a:lnTo>
                                <a:lnTo>
                                  <a:pt x="60" y="57"/>
                                </a:lnTo>
                                <a:lnTo>
                                  <a:pt x="13" y="57"/>
                                </a:lnTo>
                                <a:lnTo>
                                  <a:pt x="13" y="102"/>
                                </a:lnTo>
                                <a:lnTo>
                                  <a:pt x="13" y="104"/>
                                </a:lnTo>
                                <a:lnTo>
                                  <a:pt x="13" y="104"/>
                                </a:lnTo>
                                <a:lnTo>
                                  <a:pt x="12" y="104"/>
                                </a:lnTo>
                                <a:lnTo>
                                  <a:pt x="12" y="105"/>
                                </a:lnTo>
                                <a:lnTo>
                                  <a:pt x="11" y="105"/>
                                </a:lnTo>
                                <a:lnTo>
                                  <a:pt x="9" y="105"/>
                                </a:lnTo>
                                <a:lnTo>
                                  <a:pt x="8" y="105"/>
                                </a:lnTo>
                                <a:lnTo>
                                  <a:pt x="6" y="105"/>
                                </a:lnTo>
                                <a:lnTo>
                                  <a:pt x="5" y="105"/>
                                </a:lnTo>
                                <a:lnTo>
                                  <a:pt x="3" y="105"/>
                                </a:lnTo>
                                <a:lnTo>
                                  <a:pt x="1" y="105"/>
                                </a:lnTo>
                                <a:lnTo>
                                  <a:pt x="1" y="105"/>
                                </a:lnTo>
                                <a:lnTo>
                                  <a:pt x="0" y="104"/>
                                </a:lnTo>
                                <a:lnTo>
                                  <a:pt x="0" y="104"/>
                                </a:lnTo>
                                <a:lnTo>
                                  <a:pt x="0" y="104"/>
                                </a:lnTo>
                                <a:lnTo>
                                  <a:pt x="0" y="102"/>
                                </a:lnTo>
                                <a:lnTo>
                                  <a:pt x="0" y="3"/>
                                </a:lnTo>
                                <a:lnTo>
                                  <a:pt x="0" y="3"/>
                                </a:lnTo>
                                <a:lnTo>
                                  <a:pt x="0" y="1"/>
                                </a:lnTo>
                                <a:lnTo>
                                  <a:pt x="0" y="1"/>
                                </a:lnTo>
                                <a:lnTo>
                                  <a:pt x="1" y="1"/>
                                </a:lnTo>
                                <a:lnTo>
                                  <a:pt x="1" y="0"/>
                                </a:lnTo>
                                <a:lnTo>
                                  <a:pt x="3" y="0"/>
                                </a:lnTo>
                                <a:lnTo>
                                  <a:pt x="5" y="0"/>
                                </a:lnTo>
                                <a:lnTo>
                                  <a:pt x="6" y="0"/>
                                </a:lnTo>
                                <a:lnTo>
                                  <a:pt x="8" y="0"/>
                                </a:lnTo>
                                <a:lnTo>
                                  <a:pt x="9" y="0"/>
                                </a:lnTo>
                                <a:lnTo>
                                  <a:pt x="11" y="0"/>
                                </a:lnTo>
                                <a:lnTo>
                                  <a:pt x="12" y="1"/>
                                </a:lnTo>
                                <a:lnTo>
                                  <a:pt x="12" y="1"/>
                                </a:lnTo>
                                <a:lnTo>
                                  <a:pt x="13" y="1"/>
                                </a:lnTo>
                                <a:lnTo>
                                  <a:pt x="13" y="3"/>
                                </a:lnTo>
                                <a:lnTo>
                                  <a:pt x="13" y="3"/>
                                </a:lnTo>
                                <a:lnTo>
                                  <a:pt x="13" y="45"/>
                                </a:lnTo>
                                <a:lnTo>
                                  <a:pt x="60" y="45"/>
                                </a:lnTo>
                                <a:lnTo>
                                  <a:pt x="60" y="3"/>
                                </a:lnTo>
                                <a:lnTo>
                                  <a:pt x="60" y="3"/>
                                </a:lnTo>
                                <a:lnTo>
                                  <a:pt x="60" y="1"/>
                                </a:lnTo>
                                <a:lnTo>
                                  <a:pt x="61" y="1"/>
                                </a:lnTo>
                                <a:lnTo>
                                  <a:pt x="61" y="1"/>
                                </a:lnTo>
                                <a:lnTo>
                                  <a:pt x="62" y="0"/>
                                </a:lnTo>
                                <a:lnTo>
                                  <a:pt x="64" y="0"/>
                                </a:lnTo>
                                <a:lnTo>
                                  <a:pt x="65" y="0"/>
                                </a:lnTo>
                                <a:lnTo>
                                  <a:pt x="67" y="0"/>
                                </a:lnTo>
                                <a:lnTo>
                                  <a:pt x="69" y="0"/>
                                </a:lnTo>
                                <a:lnTo>
                                  <a:pt x="70" y="0"/>
                                </a:lnTo>
                                <a:lnTo>
                                  <a:pt x="71" y="0"/>
                                </a:lnTo>
                                <a:lnTo>
                                  <a:pt x="72" y="1"/>
                                </a:lnTo>
                                <a:lnTo>
                                  <a:pt x="74" y="1"/>
                                </a:lnTo>
                                <a:lnTo>
                                  <a:pt x="74" y="1"/>
                                </a:lnTo>
                                <a:lnTo>
                                  <a:pt x="74" y="3"/>
                                </a:lnTo>
                                <a:lnTo>
                                  <a:pt x="74" y="3"/>
                                </a:lnTo>
                                <a:lnTo>
                                  <a:pt x="74" y="102"/>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09" name="Freeform 497"/>
                        <wps:cNvSpPr>
                          <a:spLocks/>
                        </wps:cNvSpPr>
                        <wps:spPr bwMode="auto">
                          <a:xfrm>
                            <a:off x="404812" y="3736975"/>
                            <a:ext cx="79375" cy="26988"/>
                          </a:xfrm>
                          <a:custGeom>
                            <a:avLst/>
                            <a:gdLst>
                              <a:gd name="T0" fmla="*/ 0 w 151"/>
                              <a:gd name="T1" fmla="*/ 0 h 50"/>
                              <a:gd name="T2" fmla="*/ 51 w 151"/>
                              <a:gd name="T3" fmla="*/ 49 h 50"/>
                              <a:gd name="T4" fmla="*/ 101 w 151"/>
                              <a:gd name="T5" fmla="*/ 0 h 50"/>
                              <a:gd name="T6" fmla="*/ 151 w 151"/>
                              <a:gd name="T7" fmla="*/ 50 h 50"/>
                            </a:gdLst>
                            <a:ahLst/>
                            <a:cxnLst>
                              <a:cxn ang="0">
                                <a:pos x="T0" y="T1"/>
                              </a:cxn>
                              <a:cxn ang="0">
                                <a:pos x="T2" y="T3"/>
                              </a:cxn>
                              <a:cxn ang="0">
                                <a:pos x="T4" y="T5"/>
                              </a:cxn>
                              <a:cxn ang="0">
                                <a:pos x="T6" y="T7"/>
                              </a:cxn>
                            </a:cxnLst>
                            <a:rect l="0" t="0" r="r" b="b"/>
                            <a:pathLst>
                              <a:path w="151" h="50">
                                <a:moveTo>
                                  <a:pt x="0" y="0"/>
                                </a:moveTo>
                                <a:lnTo>
                                  <a:pt x="51" y="49"/>
                                </a:lnTo>
                                <a:lnTo>
                                  <a:pt x="101" y="0"/>
                                </a:lnTo>
                                <a:lnTo>
                                  <a:pt x="151" y="50"/>
                                </a:lnTo>
                              </a:path>
                            </a:pathLst>
                          </a:custGeom>
                          <a:noFill/>
                          <a:ln w="7938">
                            <a:solidFill>
                              <a:srgbClr val="E98989"/>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10" name="Freeform 498"/>
                        <wps:cNvSpPr>
                          <a:spLocks/>
                        </wps:cNvSpPr>
                        <wps:spPr bwMode="auto">
                          <a:xfrm>
                            <a:off x="319087" y="3683000"/>
                            <a:ext cx="90488" cy="88900"/>
                          </a:xfrm>
                          <a:custGeom>
                            <a:avLst/>
                            <a:gdLst>
                              <a:gd name="T0" fmla="*/ 154 w 169"/>
                              <a:gd name="T1" fmla="*/ 40 h 169"/>
                              <a:gd name="T2" fmla="*/ 163 w 169"/>
                              <a:gd name="T3" fmla="*/ 55 h 169"/>
                              <a:gd name="T4" fmla="*/ 169 w 169"/>
                              <a:gd name="T5" fmla="*/ 87 h 169"/>
                              <a:gd name="T6" fmla="*/ 163 w 169"/>
                              <a:gd name="T7" fmla="*/ 117 h 169"/>
                              <a:gd name="T8" fmla="*/ 144 w 169"/>
                              <a:gd name="T9" fmla="*/ 144 h 169"/>
                              <a:gd name="T10" fmla="*/ 131 w 169"/>
                              <a:gd name="T11" fmla="*/ 154 h 169"/>
                              <a:gd name="T12" fmla="*/ 116 w 169"/>
                              <a:gd name="T13" fmla="*/ 163 h 169"/>
                              <a:gd name="T14" fmla="*/ 84 w 169"/>
                              <a:gd name="T15" fmla="*/ 169 h 169"/>
                              <a:gd name="T16" fmla="*/ 52 w 169"/>
                              <a:gd name="T17" fmla="*/ 162 h 169"/>
                              <a:gd name="T18" fmla="*/ 25 w 169"/>
                              <a:gd name="T19" fmla="*/ 143 h 169"/>
                              <a:gd name="T20" fmla="*/ 14 w 169"/>
                              <a:gd name="T21" fmla="*/ 130 h 169"/>
                              <a:gd name="T22" fmla="*/ 6 w 169"/>
                              <a:gd name="T23" fmla="*/ 115 h 169"/>
                              <a:gd name="T24" fmla="*/ 0 w 169"/>
                              <a:gd name="T25" fmla="*/ 83 h 169"/>
                              <a:gd name="T26" fmla="*/ 6 w 169"/>
                              <a:gd name="T27" fmla="*/ 52 h 169"/>
                              <a:gd name="T28" fmla="*/ 23 w 169"/>
                              <a:gd name="T29" fmla="*/ 25 h 169"/>
                              <a:gd name="T30" fmla="*/ 37 w 169"/>
                              <a:gd name="T31" fmla="*/ 15 h 169"/>
                              <a:gd name="T32" fmla="*/ 52 w 169"/>
                              <a:gd name="T33" fmla="*/ 6 h 169"/>
                              <a:gd name="T34" fmla="*/ 84 w 169"/>
                              <a:gd name="T35" fmla="*/ 0 h 169"/>
                              <a:gd name="T36" fmla="*/ 116 w 169"/>
                              <a:gd name="T37" fmla="*/ 8 h 169"/>
                              <a:gd name="T38" fmla="*/ 143 w 169"/>
                              <a:gd name="T39" fmla="*/ 26 h 169"/>
                              <a:gd name="T40" fmla="*/ 154 w 169"/>
                              <a:gd name="T41" fmla="*/ 40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9" h="169">
                                <a:moveTo>
                                  <a:pt x="154" y="40"/>
                                </a:moveTo>
                                <a:lnTo>
                                  <a:pt x="163" y="55"/>
                                </a:lnTo>
                                <a:lnTo>
                                  <a:pt x="169" y="87"/>
                                </a:lnTo>
                                <a:lnTo>
                                  <a:pt x="163" y="117"/>
                                </a:lnTo>
                                <a:lnTo>
                                  <a:pt x="144" y="144"/>
                                </a:lnTo>
                                <a:lnTo>
                                  <a:pt x="131" y="154"/>
                                </a:lnTo>
                                <a:lnTo>
                                  <a:pt x="116" y="163"/>
                                </a:lnTo>
                                <a:lnTo>
                                  <a:pt x="84" y="169"/>
                                </a:lnTo>
                                <a:lnTo>
                                  <a:pt x="52" y="162"/>
                                </a:lnTo>
                                <a:lnTo>
                                  <a:pt x="25" y="143"/>
                                </a:lnTo>
                                <a:lnTo>
                                  <a:pt x="14" y="130"/>
                                </a:lnTo>
                                <a:lnTo>
                                  <a:pt x="6" y="115"/>
                                </a:lnTo>
                                <a:lnTo>
                                  <a:pt x="0" y="83"/>
                                </a:lnTo>
                                <a:lnTo>
                                  <a:pt x="6" y="52"/>
                                </a:lnTo>
                                <a:lnTo>
                                  <a:pt x="23" y="25"/>
                                </a:lnTo>
                                <a:lnTo>
                                  <a:pt x="37" y="15"/>
                                </a:lnTo>
                                <a:lnTo>
                                  <a:pt x="52" y="6"/>
                                </a:lnTo>
                                <a:lnTo>
                                  <a:pt x="84" y="0"/>
                                </a:lnTo>
                                <a:lnTo>
                                  <a:pt x="116" y="8"/>
                                </a:lnTo>
                                <a:lnTo>
                                  <a:pt x="143" y="26"/>
                                </a:lnTo>
                                <a:lnTo>
                                  <a:pt x="154" y="40"/>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11" name="Freeform 499"/>
                        <wps:cNvSpPr>
                          <a:spLocks/>
                        </wps:cNvSpPr>
                        <wps:spPr bwMode="auto">
                          <a:xfrm>
                            <a:off x="879475" y="3425825"/>
                            <a:ext cx="39688" cy="55563"/>
                          </a:xfrm>
                          <a:custGeom>
                            <a:avLst/>
                            <a:gdLst>
                              <a:gd name="T0" fmla="*/ 75 w 75"/>
                              <a:gd name="T1" fmla="*/ 91 h 106"/>
                              <a:gd name="T2" fmla="*/ 75 w 75"/>
                              <a:gd name="T3" fmla="*/ 93 h 106"/>
                              <a:gd name="T4" fmla="*/ 75 w 75"/>
                              <a:gd name="T5" fmla="*/ 95 h 106"/>
                              <a:gd name="T6" fmla="*/ 74 w 75"/>
                              <a:gd name="T7" fmla="*/ 96 h 106"/>
                              <a:gd name="T8" fmla="*/ 72 w 75"/>
                              <a:gd name="T9" fmla="*/ 97 h 106"/>
                              <a:gd name="T10" fmla="*/ 67 w 75"/>
                              <a:gd name="T11" fmla="*/ 101 h 106"/>
                              <a:gd name="T12" fmla="*/ 59 w 75"/>
                              <a:gd name="T13" fmla="*/ 103 h 106"/>
                              <a:gd name="T14" fmla="*/ 49 w 75"/>
                              <a:gd name="T15" fmla="*/ 106 h 106"/>
                              <a:gd name="T16" fmla="*/ 34 w 75"/>
                              <a:gd name="T17" fmla="*/ 106 h 106"/>
                              <a:gd name="T18" fmla="*/ 18 w 75"/>
                              <a:gd name="T19" fmla="*/ 98 h 106"/>
                              <a:gd name="T20" fmla="*/ 6 w 75"/>
                              <a:gd name="T21" fmla="*/ 85 h 106"/>
                              <a:gd name="T22" fmla="*/ 0 w 75"/>
                              <a:gd name="T23" fmla="*/ 66 h 106"/>
                              <a:gd name="T24" fmla="*/ 0 w 75"/>
                              <a:gd name="T25" fmla="*/ 42 h 106"/>
                              <a:gd name="T26" fmla="*/ 7 w 75"/>
                              <a:gd name="T27" fmla="*/ 21 h 106"/>
                              <a:gd name="T28" fmla="*/ 19 w 75"/>
                              <a:gd name="T29" fmla="*/ 7 h 106"/>
                              <a:gd name="T30" fmla="*/ 35 w 75"/>
                              <a:gd name="T31" fmla="*/ 0 h 106"/>
                              <a:gd name="T32" fmla="*/ 50 w 75"/>
                              <a:gd name="T33" fmla="*/ 0 h 106"/>
                              <a:gd name="T34" fmla="*/ 59 w 75"/>
                              <a:gd name="T35" fmla="*/ 1 h 106"/>
                              <a:gd name="T36" fmla="*/ 65 w 75"/>
                              <a:gd name="T37" fmla="*/ 4 h 106"/>
                              <a:gd name="T38" fmla="*/ 71 w 75"/>
                              <a:gd name="T39" fmla="*/ 7 h 106"/>
                              <a:gd name="T40" fmla="*/ 74 w 75"/>
                              <a:gd name="T41" fmla="*/ 10 h 106"/>
                              <a:gd name="T42" fmla="*/ 74 w 75"/>
                              <a:gd name="T43" fmla="*/ 11 h 106"/>
                              <a:gd name="T44" fmla="*/ 75 w 75"/>
                              <a:gd name="T45" fmla="*/ 12 h 106"/>
                              <a:gd name="T46" fmla="*/ 75 w 75"/>
                              <a:gd name="T47" fmla="*/ 15 h 106"/>
                              <a:gd name="T48" fmla="*/ 75 w 75"/>
                              <a:gd name="T49" fmla="*/ 17 h 106"/>
                              <a:gd name="T50" fmla="*/ 75 w 75"/>
                              <a:gd name="T51" fmla="*/ 20 h 106"/>
                              <a:gd name="T52" fmla="*/ 74 w 75"/>
                              <a:gd name="T53" fmla="*/ 21 h 106"/>
                              <a:gd name="T54" fmla="*/ 72 w 75"/>
                              <a:gd name="T55" fmla="*/ 22 h 106"/>
                              <a:gd name="T56" fmla="*/ 71 w 75"/>
                              <a:gd name="T57" fmla="*/ 21 h 106"/>
                              <a:gd name="T58" fmla="*/ 66 w 75"/>
                              <a:gd name="T59" fmla="*/ 18 h 106"/>
                              <a:gd name="T60" fmla="*/ 60 w 75"/>
                              <a:gd name="T61" fmla="*/ 15 h 106"/>
                              <a:gd name="T62" fmla="*/ 51 w 75"/>
                              <a:gd name="T63" fmla="*/ 12 h 106"/>
                              <a:gd name="T64" fmla="*/ 39 w 75"/>
                              <a:gd name="T65" fmla="*/ 12 h 106"/>
                              <a:gd name="T66" fmla="*/ 27 w 75"/>
                              <a:gd name="T67" fmla="*/ 17 h 106"/>
                              <a:gd name="T68" fmla="*/ 19 w 75"/>
                              <a:gd name="T69" fmla="*/ 28 h 106"/>
                              <a:gd name="T70" fmla="*/ 15 w 75"/>
                              <a:gd name="T71" fmla="*/ 44 h 106"/>
                              <a:gd name="T72" fmla="*/ 15 w 75"/>
                              <a:gd name="T73" fmla="*/ 63 h 106"/>
                              <a:gd name="T74" fmla="*/ 19 w 75"/>
                              <a:gd name="T75" fmla="*/ 77 h 106"/>
                              <a:gd name="T76" fmla="*/ 27 w 75"/>
                              <a:gd name="T77" fmla="*/ 89 h 106"/>
                              <a:gd name="T78" fmla="*/ 39 w 75"/>
                              <a:gd name="T79" fmla="*/ 93 h 106"/>
                              <a:gd name="T80" fmla="*/ 51 w 75"/>
                              <a:gd name="T81" fmla="*/ 93 h 106"/>
                              <a:gd name="T82" fmla="*/ 61 w 75"/>
                              <a:gd name="T83" fmla="*/ 91 h 106"/>
                              <a:gd name="T84" fmla="*/ 67 w 75"/>
                              <a:gd name="T85" fmla="*/ 87 h 106"/>
                              <a:gd name="T86" fmla="*/ 71 w 75"/>
                              <a:gd name="T87" fmla="*/ 84 h 106"/>
                              <a:gd name="T88" fmla="*/ 74 w 75"/>
                              <a:gd name="T89" fmla="*/ 84 h 106"/>
                              <a:gd name="T90" fmla="*/ 75 w 75"/>
                              <a:gd name="T91" fmla="*/ 85 h 106"/>
                              <a:gd name="T92" fmla="*/ 75 w 75"/>
                              <a:gd name="T93" fmla="*/ 86 h 106"/>
                              <a:gd name="T94" fmla="*/ 75 w 75"/>
                              <a:gd name="T95" fmla="*/ 89 h 1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75" h="106">
                                <a:moveTo>
                                  <a:pt x="75" y="90"/>
                                </a:moveTo>
                                <a:lnTo>
                                  <a:pt x="75" y="91"/>
                                </a:lnTo>
                                <a:lnTo>
                                  <a:pt x="75" y="92"/>
                                </a:lnTo>
                                <a:lnTo>
                                  <a:pt x="75" y="93"/>
                                </a:lnTo>
                                <a:lnTo>
                                  <a:pt x="75" y="93"/>
                                </a:lnTo>
                                <a:lnTo>
                                  <a:pt x="75" y="95"/>
                                </a:lnTo>
                                <a:lnTo>
                                  <a:pt x="74" y="95"/>
                                </a:lnTo>
                                <a:lnTo>
                                  <a:pt x="74" y="96"/>
                                </a:lnTo>
                                <a:lnTo>
                                  <a:pt x="74" y="96"/>
                                </a:lnTo>
                                <a:lnTo>
                                  <a:pt x="72" y="97"/>
                                </a:lnTo>
                                <a:lnTo>
                                  <a:pt x="70" y="98"/>
                                </a:lnTo>
                                <a:lnTo>
                                  <a:pt x="67" y="101"/>
                                </a:lnTo>
                                <a:lnTo>
                                  <a:pt x="64" y="102"/>
                                </a:lnTo>
                                <a:lnTo>
                                  <a:pt x="59" y="103"/>
                                </a:lnTo>
                                <a:lnTo>
                                  <a:pt x="55" y="105"/>
                                </a:lnTo>
                                <a:lnTo>
                                  <a:pt x="49" y="106"/>
                                </a:lnTo>
                                <a:lnTo>
                                  <a:pt x="44" y="106"/>
                                </a:lnTo>
                                <a:lnTo>
                                  <a:pt x="34" y="106"/>
                                </a:lnTo>
                                <a:lnTo>
                                  <a:pt x="26" y="102"/>
                                </a:lnTo>
                                <a:lnTo>
                                  <a:pt x="18" y="98"/>
                                </a:lnTo>
                                <a:lnTo>
                                  <a:pt x="12" y="92"/>
                                </a:lnTo>
                                <a:lnTo>
                                  <a:pt x="6" y="85"/>
                                </a:lnTo>
                                <a:lnTo>
                                  <a:pt x="3" y="76"/>
                                </a:lnTo>
                                <a:lnTo>
                                  <a:pt x="0" y="66"/>
                                </a:lnTo>
                                <a:lnTo>
                                  <a:pt x="0" y="54"/>
                                </a:lnTo>
                                <a:lnTo>
                                  <a:pt x="0" y="42"/>
                                </a:lnTo>
                                <a:lnTo>
                                  <a:pt x="3" y="31"/>
                                </a:lnTo>
                                <a:lnTo>
                                  <a:pt x="7" y="21"/>
                                </a:lnTo>
                                <a:lnTo>
                                  <a:pt x="12" y="13"/>
                                </a:lnTo>
                                <a:lnTo>
                                  <a:pt x="19" y="7"/>
                                </a:lnTo>
                                <a:lnTo>
                                  <a:pt x="27" y="4"/>
                                </a:lnTo>
                                <a:lnTo>
                                  <a:pt x="35" y="0"/>
                                </a:lnTo>
                                <a:lnTo>
                                  <a:pt x="45" y="0"/>
                                </a:lnTo>
                                <a:lnTo>
                                  <a:pt x="50" y="0"/>
                                </a:lnTo>
                                <a:lnTo>
                                  <a:pt x="54" y="0"/>
                                </a:lnTo>
                                <a:lnTo>
                                  <a:pt x="59" y="1"/>
                                </a:lnTo>
                                <a:lnTo>
                                  <a:pt x="63" y="2"/>
                                </a:lnTo>
                                <a:lnTo>
                                  <a:pt x="65" y="4"/>
                                </a:lnTo>
                                <a:lnTo>
                                  <a:pt x="69" y="5"/>
                                </a:lnTo>
                                <a:lnTo>
                                  <a:pt x="71" y="7"/>
                                </a:lnTo>
                                <a:lnTo>
                                  <a:pt x="72" y="9"/>
                                </a:lnTo>
                                <a:lnTo>
                                  <a:pt x="74" y="10"/>
                                </a:lnTo>
                                <a:lnTo>
                                  <a:pt x="74" y="10"/>
                                </a:lnTo>
                                <a:lnTo>
                                  <a:pt x="74" y="11"/>
                                </a:lnTo>
                                <a:lnTo>
                                  <a:pt x="74" y="11"/>
                                </a:lnTo>
                                <a:lnTo>
                                  <a:pt x="75" y="12"/>
                                </a:lnTo>
                                <a:lnTo>
                                  <a:pt x="75" y="13"/>
                                </a:lnTo>
                                <a:lnTo>
                                  <a:pt x="75" y="15"/>
                                </a:lnTo>
                                <a:lnTo>
                                  <a:pt x="75" y="16"/>
                                </a:lnTo>
                                <a:lnTo>
                                  <a:pt x="75" y="17"/>
                                </a:lnTo>
                                <a:lnTo>
                                  <a:pt x="75" y="18"/>
                                </a:lnTo>
                                <a:lnTo>
                                  <a:pt x="75" y="20"/>
                                </a:lnTo>
                                <a:lnTo>
                                  <a:pt x="74" y="20"/>
                                </a:lnTo>
                                <a:lnTo>
                                  <a:pt x="74" y="21"/>
                                </a:lnTo>
                                <a:lnTo>
                                  <a:pt x="74" y="21"/>
                                </a:lnTo>
                                <a:lnTo>
                                  <a:pt x="72" y="22"/>
                                </a:lnTo>
                                <a:lnTo>
                                  <a:pt x="72" y="22"/>
                                </a:lnTo>
                                <a:lnTo>
                                  <a:pt x="71" y="21"/>
                                </a:lnTo>
                                <a:lnTo>
                                  <a:pt x="69" y="20"/>
                                </a:lnTo>
                                <a:lnTo>
                                  <a:pt x="66" y="18"/>
                                </a:lnTo>
                                <a:lnTo>
                                  <a:pt x="64" y="17"/>
                                </a:lnTo>
                                <a:lnTo>
                                  <a:pt x="60" y="15"/>
                                </a:lnTo>
                                <a:lnTo>
                                  <a:pt x="56" y="13"/>
                                </a:lnTo>
                                <a:lnTo>
                                  <a:pt x="51" y="12"/>
                                </a:lnTo>
                                <a:lnTo>
                                  <a:pt x="45" y="11"/>
                                </a:lnTo>
                                <a:lnTo>
                                  <a:pt x="39" y="12"/>
                                </a:lnTo>
                                <a:lnTo>
                                  <a:pt x="33" y="15"/>
                                </a:lnTo>
                                <a:lnTo>
                                  <a:pt x="27" y="17"/>
                                </a:lnTo>
                                <a:lnTo>
                                  <a:pt x="23" y="22"/>
                                </a:lnTo>
                                <a:lnTo>
                                  <a:pt x="19" y="28"/>
                                </a:lnTo>
                                <a:lnTo>
                                  <a:pt x="17" y="36"/>
                                </a:lnTo>
                                <a:lnTo>
                                  <a:pt x="15" y="44"/>
                                </a:lnTo>
                                <a:lnTo>
                                  <a:pt x="15" y="53"/>
                                </a:lnTo>
                                <a:lnTo>
                                  <a:pt x="15" y="63"/>
                                </a:lnTo>
                                <a:lnTo>
                                  <a:pt x="17" y="70"/>
                                </a:lnTo>
                                <a:lnTo>
                                  <a:pt x="19" y="77"/>
                                </a:lnTo>
                                <a:lnTo>
                                  <a:pt x="23" y="84"/>
                                </a:lnTo>
                                <a:lnTo>
                                  <a:pt x="27" y="89"/>
                                </a:lnTo>
                                <a:lnTo>
                                  <a:pt x="33" y="91"/>
                                </a:lnTo>
                                <a:lnTo>
                                  <a:pt x="39" y="93"/>
                                </a:lnTo>
                                <a:lnTo>
                                  <a:pt x="45" y="93"/>
                                </a:lnTo>
                                <a:lnTo>
                                  <a:pt x="51" y="93"/>
                                </a:lnTo>
                                <a:lnTo>
                                  <a:pt x="56" y="92"/>
                                </a:lnTo>
                                <a:lnTo>
                                  <a:pt x="61" y="91"/>
                                </a:lnTo>
                                <a:lnTo>
                                  <a:pt x="64" y="89"/>
                                </a:lnTo>
                                <a:lnTo>
                                  <a:pt x="67" y="87"/>
                                </a:lnTo>
                                <a:lnTo>
                                  <a:pt x="70" y="85"/>
                                </a:lnTo>
                                <a:lnTo>
                                  <a:pt x="71" y="84"/>
                                </a:lnTo>
                                <a:lnTo>
                                  <a:pt x="72" y="84"/>
                                </a:lnTo>
                                <a:lnTo>
                                  <a:pt x="74" y="84"/>
                                </a:lnTo>
                                <a:lnTo>
                                  <a:pt x="74" y="84"/>
                                </a:lnTo>
                                <a:lnTo>
                                  <a:pt x="75" y="85"/>
                                </a:lnTo>
                                <a:lnTo>
                                  <a:pt x="75" y="85"/>
                                </a:lnTo>
                                <a:lnTo>
                                  <a:pt x="75" y="86"/>
                                </a:lnTo>
                                <a:lnTo>
                                  <a:pt x="75" y="87"/>
                                </a:lnTo>
                                <a:lnTo>
                                  <a:pt x="75" y="89"/>
                                </a:lnTo>
                                <a:lnTo>
                                  <a:pt x="75" y="90"/>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12" name="Freeform 500"/>
                        <wps:cNvSpPr>
                          <a:spLocks noEditPoints="1"/>
                        </wps:cNvSpPr>
                        <wps:spPr bwMode="auto">
                          <a:xfrm>
                            <a:off x="923925" y="3424238"/>
                            <a:ext cx="50800" cy="57150"/>
                          </a:xfrm>
                          <a:custGeom>
                            <a:avLst/>
                            <a:gdLst>
                              <a:gd name="T0" fmla="*/ 92 w 94"/>
                              <a:gd name="T1" fmla="*/ 65 h 107"/>
                              <a:gd name="T2" fmla="*/ 86 w 94"/>
                              <a:gd name="T3" fmla="*/ 85 h 107"/>
                              <a:gd name="T4" fmla="*/ 75 w 94"/>
                              <a:gd name="T5" fmla="*/ 99 h 107"/>
                              <a:gd name="T6" fmla="*/ 57 w 94"/>
                              <a:gd name="T7" fmla="*/ 107 h 107"/>
                              <a:gd name="T8" fmla="*/ 34 w 94"/>
                              <a:gd name="T9" fmla="*/ 107 h 107"/>
                              <a:gd name="T10" fmla="*/ 17 w 94"/>
                              <a:gd name="T11" fmla="*/ 99 h 107"/>
                              <a:gd name="T12" fmla="*/ 6 w 94"/>
                              <a:gd name="T13" fmla="*/ 86 h 107"/>
                              <a:gd name="T14" fmla="*/ 1 w 94"/>
                              <a:gd name="T15" fmla="*/ 66 h 107"/>
                              <a:gd name="T16" fmla="*/ 1 w 94"/>
                              <a:gd name="T17" fmla="*/ 43 h 107"/>
                              <a:gd name="T18" fmla="*/ 6 w 94"/>
                              <a:gd name="T19" fmla="*/ 22 h 107"/>
                              <a:gd name="T20" fmla="*/ 18 w 94"/>
                              <a:gd name="T21" fmla="*/ 8 h 107"/>
                              <a:gd name="T22" fmla="*/ 37 w 94"/>
                              <a:gd name="T23" fmla="*/ 1 h 107"/>
                              <a:gd name="T24" fmla="*/ 59 w 94"/>
                              <a:gd name="T25" fmla="*/ 1 h 107"/>
                              <a:gd name="T26" fmla="*/ 75 w 94"/>
                              <a:gd name="T27" fmla="*/ 8 h 107"/>
                              <a:gd name="T28" fmla="*/ 87 w 94"/>
                              <a:gd name="T29" fmla="*/ 21 h 107"/>
                              <a:gd name="T30" fmla="*/ 92 w 94"/>
                              <a:gd name="T31" fmla="*/ 40 h 107"/>
                              <a:gd name="T32" fmla="*/ 79 w 94"/>
                              <a:gd name="T33" fmla="*/ 54 h 107"/>
                              <a:gd name="T34" fmla="*/ 76 w 94"/>
                              <a:gd name="T35" fmla="*/ 37 h 107"/>
                              <a:gd name="T36" fmla="*/ 71 w 94"/>
                              <a:gd name="T37" fmla="*/ 24 h 107"/>
                              <a:gd name="T38" fmla="*/ 62 w 94"/>
                              <a:gd name="T39" fmla="*/ 16 h 107"/>
                              <a:gd name="T40" fmla="*/ 47 w 94"/>
                              <a:gd name="T41" fmla="*/ 12 h 107"/>
                              <a:gd name="T42" fmla="*/ 32 w 94"/>
                              <a:gd name="T43" fmla="*/ 16 h 107"/>
                              <a:gd name="T44" fmla="*/ 22 w 94"/>
                              <a:gd name="T45" fmla="*/ 24 h 107"/>
                              <a:gd name="T46" fmla="*/ 16 w 94"/>
                              <a:gd name="T47" fmla="*/ 38 h 107"/>
                              <a:gd name="T48" fmla="*/ 15 w 94"/>
                              <a:gd name="T49" fmla="*/ 54 h 107"/>
                              <a:gd name="T50" fmla="*/ 16 w 94"/>
                              <a:gd name="T51" fmla="*/ 70 h 107"/>
                              <a:gd name="T52" fmla="*/ 21 w 94"/>
                              <a:gd name="T53" fmla="*/ 83 h 107"/>
                              <a:gd name="T54" fmla="*/ 31 w 94"/>
                              <a:gd name="T55" fmla="*/ 92 h 107"/>
                              <a:gd name="T56" fmla="*/ 47 w 94"/>
                              <a:gd name="T57" fmla="*/ 96 h 107"/>
                              <a:gd name="T58" fmla="*/ 62 w 94"/>
                              <a:gd name="T59" fmla="*/ 92 h 107"/>
                              <a:gd name="T60" fmla="*/ 71 w 94"/>
                              <a:gd name="T61" fmla="*/ 82 h 107"/>
                              <a:gd name="T62" fmla="*/ 76 w 94"/>
                              <a:gd name="T63" fmla="*/ 70 h 107"/>
                              <a:gd name="T64" fmla="*/ 79 w 94"/>
                              <a:gd name="T65" fmla="*/ 54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4" h="107">
                                <a:moveTo>
                                  <a:pt x="94" y="53"/>
                                </a:moveTo>
                                <a:lnTo>
                                  <a:pt x="92" y="65"/>
                                </a:lnTo>
                                <a:lnTo>
                                  <a:pt x="90" y="75"/>
                                </a:lnTo>
                                <a:lnTo>
                                  <a:pt x="86" y="85"/>
                                </a:lnTo>
                                <a:lnTo>
                                  <a:pt x="81" y="92"/>
                                </a:lnTo>
                                <a:lnTo>
                                  <a:pt x="75" y="99"/>
                                </a:lnTo>
                                <a:lnTo>
                                  <a:pt x="66" y="103"/>
                                </a:lnTo>
                                <a:lnTo>
                                  <a:pt x="57" y="107"/>
                                </a:lnTo>
                                <a:lnTo>
                                  <a:pt x="46" y="107"/>
                                </a:lnTo>
                                <a:lnTo>
                                  <a:pt x="34" y="107"/>
                                </a:lnTo>
                                <a:lnTo>
                                  <a:pt x="26" y="103"/>
                                </a:lnTo>
                                <a:lnTo>
                                  <a:pt x="17" y="99"/>
                                </a:lnTo>
                                <a:lnTo>
                                  <a:pt x="11" y="93"/>
                                </a:lnTo>
                                <a:lnTo>
                                  <a:pt x="6" y="86"/>
                                </a:lnTo>
                                <a:lnTo>
                                  <a:pt x="2" y="77"/>
                                </a:lnTo>
                                <a:lnTo>
                                  <a:pt x="1" y="66"/>
                                </a:lnTo>
                                <a:lnTo>
                                  <a:pt x="0" y="54"/>
                                </a:lnTo>
                                <a:lnTo>
                                  <a:pt x="1" y="43"/>
                                </a:lnTo>
                                <a:lnTo>
                                  <a:pt x="4" y="32"/>
                                </a:lnTo>
                                <a:lnTo>
                                  <a:pt x="6" y="22"/>
                                </a:lnTo>
                                <a:lnTo>
                                  <a:pt x="12" y="14"/>
                                </a:lnTo>
                                <a:lnTo>
                                  <a:pt x="18" y="8"/>
                                </a:lnTo>
                                <a:lnTo>
                                  <a:pt x="27" y="5"/>
                                </a:lnTo>
                                <a:lnTo>
                                  <a:pt x="37" y="1"/>
                                </a:lnTo>
                                <a:lnTo>
                                  <a:pt x="48" y="0"/>
                                </a:lnTo>
                                <a:lnTo>
                                  <a:pt x="59" y="1"/>
                                </a:lnTo>
                                <a:lnTo>
                                  <a:pt x="68" y="3"/>
                                </a:lnTo>
                                <a:lnTo>
                                  <a:pt x="75" y="8"/>
                                </a:lnTo>
                                <a:lnTo>
                                  <a:pt x="81" y="13"/>
                                </a:lnTo>
                                <a:lnTo>
                                  <a:pt x="87" y="21"/>
                                </a:lnTo>
                                <a:lnTo>
                                  <a:pt x="90" y="30"/>
                                </a:lnTo>
                                <a:lnTo>
                                  <a:pt x="92" y="40"/>
                                </a:lnTo>
                                <a:lnTo>
                                  <a:pt x="94" y="53"/>
                                </a:lnTo>
                                <a:close/>
                                <a:moveTo>
                                  <a:pt x="79" y="54"/>
                                </a:moveTo>
                                <a:lnTo>
                                  <a:pt x="79" y="45"/>
                                </a:lnTo>
                                <a:lnTo>
                                  <a:pt x="76" y="37"/>
                                </a:lnTo>
                                <a:lnTo>
                                  <a:pt x="75" y="29"/>
                                </a:lnTo>
                                <a:lnTo>
                                  <a:pt x="71" y="24"/>
                                </a:lnTo>
                                <a:lnTo>
                                  <a:pt x="68" y="18"/>
                                </a:lnTo>
                                <a:lnTo>
                                  <a:pt x="62" y="16"/>
                                </a:lnTo>
                                <a:lnTo>
                                  <a:pt x="55" y="12"/>
                                </a:lnTo>
                                <a:lnTo>
                                  <a:pt x="47" y="12"/>
                                </a:lnTo>
                                <a:lnTo>
                                  <a:pt x="38" y="13"/>
                                </a:lnTo>
                                <a:lnTo>
                                  <a:pt x="32" y="16"/>
                                </a:lnTo>
                                <a:lnTo>
                                  <a:pt x="26" y="19"/>
                                </a:lnTo>
                                <a:lnTo>
                                  <a:pt x="22" y="24"/>
                                </a:lnTo>
                                <a:lnTo>
                                  <a:pt x="18" y="30"/>
                                </a:lnTo>
                                <a:lnTo>
                                  <a:pt x="16" y="38"/>
                                </a:lnTo>
                                <a:lnTo>
                                  <a:pt x="15" y="45"/>
                                </a:lnTo>
                                <a:lnTo>
                                  <a:pt x="15" y="54"/>
                                </a:lnTo>
                                <a:lnTo>
                                  <a:pt x="15" y="62"/>
                                </a:lnTo>
                                <a:lnTo>
                                  <a:pt x="16" y="70"/>
                                </a:lnTo>
                                <a:lnTo>
                                  <a:pt x="18" y="77"/>
                                </a:lnTo>
                                <a:lnTo>
                                  <a:pt x="21" y="83"/>
                                </a:lnTo>
                                <a:lnTo>
                                  <a:pt x="26" y="88"/>
                                </a:lnTo>
                                <a:lnTo>
                                  <a:pt x="31" y="92"/>
                                </a:lnTo>
                                <a:lnTo>
                                  <a:pt x="38" y="94"/>
                                </a:lnTo>
                                <a:lnTo>
                                  <a:pt x="47" y="96"/>
                                </a:lnTo>
                                <a:lnTo>
                                  <a:pt x="55" y="94"/>
                                </a:lnTo>
                                <a:lnTo>
                                  <a:pt x="62" y="92"/>
                                </a:lnTo>
                                <a:lnTo>
                                  <a:pt x="68" y="88"/>
                                </a:lnTo>
                                <a:lnTo>
                                  <a:pt x="71" y="82"/>
                                </a:lnTo>
                                <a:lnTo>
                                  <a:pt x="75" y="76"/>
                                </a:lnTo>
                                <a:lnTo>
                                  <a:pt x="76" y="70"/>
                                </a:lnTo>
                                <a:lnTo>
                                  <a:pt x="79" y="61"/>
                                </a:lnTo>
                                <a:lnTo>
                                  <a:pt x="79" y="54"/>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13" name="Freeform 501"/>
                        <wps:cNvSpPr>
                          <a:spLocks noEditPoints="1"/>
                        </wps:cNvSpPr>
                        <wps:spPr bwMode="auto">
                          <a:xfrm>
                            <a:off x="981075" y="3424238"/>
                            <a:ext cx="50800" cy="57150"/>
                          </a:xfrm>
                          <a:custGeom>
                            <a:avLst/>
                            <a:gdLst>
                              <a:gd name="T0" fmla="*/ 93 w 94"/>
                              <a:gd name="T1" fmla="*/ 65 h 107"/>
                              <a:gd name="T2" fmla="*/ 88 w 94"/>
                              <a:gd name="T3" fmla="*/ 85 h 107"/>
                              <a:gd name="T4" fmla="*/ 75 w 94"/>
                              <a:gd name="T5" fmla="*/ 99 h 107"/>
                              <a:gd name="T6" fmla="*/ 58 w 94"/>
                              <a:gd name="T7" fmla="*/ 107 h 107"/>
                              <a:gd name="T8" fmla="*/ 35 w 94"/>
                              <a:gd name="T9" fmla="*/ 107 h 107"/>
                              <a:gd name="T10" fmla="*/ 18 w 94"/>
                              <a:gd name="T11" fmla="*/ 99 h 107"/>
                              <a:gd name="T12" fmla="*/ 7 w 94"/>
                              <a:gd name="T13" fmla="*/ 86 h 107"/>
                              <a:gd name="T14" fmla="*/ 2 w 94"/>
                              <a:gd name="T15" fmla="*/ 66 h 107"/>
                              <a:gd name="T16" fmla="*/ 2 w 94"/>
                              <a:gd name="T17" fmla="*/ 43 h 107"/>
                              <a:gd name="T18" fmla="*/ 8 w 94"/>
                              <a:gd name="T19" fmla="*/ 22 h 107"/>
                              <a:gd name="T20" fmla="*/ 19 w 94"/>
                              <a:gd name="T21" fmla="*/ 8 h 107"/>
                              <a:gd name="T22" fmla="*/ 37 w 94"/>
                              <a:gd name="T23" fmla="*/ 1 h 107"/>
                              <a:gd name="T24" fmla="*/ 59 w 94"/>
                              <a:gd name="T25" fmla="*/ 1 h 107"/>
                              <a:gd name="T26" fmla="*/ 77 w 94"/>
                              <a:gd name="T27" fmla="*/ 8 h 107"/>
                              <a:gd name="T28" fmla="*/ 88 w 94"/>
                              <a:gd name="T29" fmla="*/ 21 h 107"/>
                              <a:gd name="T30" fmla="*/ 93 w 94"/>
                              <a:gd name="T31" fmla="*/ 40 h 107"/>
                              <a:gd name="T32" fmla="*/ 79 w 94"/>
                              <a:gd name="T33" fmla="*/ 54 h 107"/>
                              <a:gd name="T34" fmla="*/ 78 w 94"/>
                              <a:gd name="T35" fmla="*/ 37 h 107"/>
                              <a:gd name="T36" fmla="*/ 73 w 94"/>
                              <a:gd name="T37" fmla="*/ 24 h 107"/>
                              <a:gd name="T38" fmla="*/ 63 w 94"/>
                              <a:gd name="T39" fmla="*/ 16 h 107"/>
                              <a:gd name="T40" fmla="*/ 47 w 94"/>
                              <a:gd name="T41" fmla="*/ 12 h 107"/>
                              <a:gd name="T42" fmla="*/ 32 w 94"/>
                              <a:gd name="T43" fmla="*/ 16 h 107"/>
                              <a:gd name="T44" fmla="*/ 23 w 94"/>
                              <a:gd name="T45" fmla="*/ 24 h 107"/>
                              <a:gd name="T46" fmla="*/ 18 w 94"/>
                              <a:gd name="T47" fmla="*/ 38 h 107"/>
                              <a:gd name="T48" fmla="*/ 15 w 94"/>
                              <a:gd name="T49" fmla="*/ 54 h 107"/>
                              <a:gd name="T50" fmla="*/ 18 w 94"/>
                              <a:gd name="T51" fmla="*/ 70 h 107"/>
                              <a:gd name="T52" fmla="*/ 23 w 94"/>
                              <a:gd name="T53" fmla="*/ 83 h 107"/>
                              <a:gd name="T54" fmla="*/ 32 w 94"/>
                              <a:gd name="T55" fmla="*/ 92 h 107"/>
                              <a:gd name="T56" fmla="*/ 47 w 94"/>
                              <a:gd name="T57" fmla="*/ 96 h 107"/>
                              <a:gd name="T58" fmla="*/ 62 w 94"/>
                              <a:gd name="T59" fmla="*/ 92 h 107"/>
                              <a:gd name="T60" fmla="*/ 72 w 94"/>
                              <a:gd name="T61" fmla="*/ 82 h 107"/>
                              <a:gd name="T62" fmla="*/ 78 w 94"/>
                              <a:gd name="T63" fmla="*/ 70 h 107"/>
                              <a:gd name="T64" fmla="*/ 79 w 94"/>
                              <a:gd name="T65" fmla="*/ 54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4" h="107">
                                <a:moveTo>
                                  <a:pt x="94" y="53"/>
                                </a:moveTo>
                                <a:lnTo>
                                  <a:pt x="93" y="65"/>
                                </a:lnTo>
                                <a:lnTo>
                                  <a:pt x="90" y="75"/>
                                </a:lnTo>
                                <a:lnTo>
                                  <a:pt x="88" y="85"/>
                                </a:lnTo>
                                <a:lnTo>
                                  <a:pt x="82" y="92"/>
                                </a:lnTo>
                                <a:lnTo>
                                  <a:pt x="75" y="99"/>
                                </a:lnTo>
                                <a:lnTo>
                                  <a:pt x="67" y="103"/>
                                </a:lnTo>
                                <a:lnTo>
                                  <a:pt x="58" y="107"/>
                                </a:lnTo>
                                <a:lnTo>
                                  <a:pt x="46" y="107"/>
                                </a:lnTo>
                                <a:lnTo>
                                  <a:pt x="35" y="107"/>
                                </a:lnTo>
                                <a:lnTo>
                                  <a:pt x="26" y="103"/>
                                </a:lnTo>
                                <a:lnTo>
                                  <a:pt x="18" y="99"/>
                                </a:lnTo>
                                <a:lnTo>
                                  <a:pt x="11" y="93"/>
                                </a:lnTo>
                                <a:lnTo>
                                  <a:pt x="7" y="86"/>
                                </a:lnTo>
                                <a:lnTo>
                                  <a:pt x="4" y="77"/>
                                </a:lnTo>
                                <a:lnTo>
                                  <a:pt x="2" y="66"/>
                                </a:lnTo>
                                <a:lnTo>
                                  <a:pt x="0" y="54"/>
                                </a:lnTo>
                                <a:lnTo>
                                  <a:pt x="2" y="43"/>
                                </a:lnTo>
                                <a:lnTo>
                                  <a:pt x="4" y="32"/>
                                </a:lnTo>
                                <a:lnTo>
                                  <a:pt x="8" y="22"/>
                                </a:lnTo>
                                <a:lnTo>
                                  <a:pt x="13" y="14"/>
                                </a:lnTo>
                                <a:lnTo>
                                  <a:pt x="19" y="8"/>
                                </a:lnTo>
                                <a:lnTo>
                                  <a:pt x="27" y="5"/>
                                </a:lnTo>
                                <a:lnTo>
                                  <a:pt x="37" y="1"/>
                                </a:lnTo>
                                <a:lnTo>
                                  <a:pt x="48" y="0"/>
                                </a:lnTo>
                                <a:lnTo>
                                  <a:pt x="59" y="1"/>
                                </a:lnTo>
                                <a:lnTo>
                                  <a:pt x="68" y="3"/>
                                </a:lnTo>
                                <a:lnTo>
                                  <a:pt x="77" y="8"/>
                                </a:lnTo>
                                <a:lnTo>
                                  <a:pt x="83" y="13"/>
                                </a:lnTo>
                                <a:lnTo>
                                  <a:pt x="88" y="21"/>
                                </a:lnTo>
                                <a:lnTo>
                                  <a:pt x="91" y="30"/>
                                </a:lnTo>
                                <a:lnTo>
                                  <a:pt x="93" y="40"/>
                                </a:lnTo>
                                <a:lnTo>
                                  <a:pt x="94" y="53"/>
                                </a:lnTo>
                                <a:close/>
                                <a:moveTo>
                                  <a:pt x="79" y="54"/>
                                </a:moveTo>
                                <a:lnTo>
                                  <a:pt x="79" y="45"/>
                                </a:lnTo>
                                <a:lnTo>
                                  <a:pt x="78" y="37"/>
                                </a:lnTo>
                                <a:lnTo>
                                  <a:pt x="75" y="29"/>
                                </a:lnTo>
                                <a:lnTo>
                                  <a:pt x="73" y="24"/>
                                </a:lnTo>
                                <a:lnTo>
                                  <a:pt x="68" y="18"/>
                                </a:lnTo>
                                <a:lnTo>
                                  <a:pt x="63" y="16"/>
                                </a:lnTo>
                                <a:lnTo>
                                  <a:pt x="56" y="12"/>
                                </a:lnTo>
                                <a:lnTo>
                                  <a:pt x="47" y="12"/>
                                </a:lnTo>
                                <a:lnTo>
                                  <a:pt x="39" y="13"/>
                                </a:lnTo>
                                <a:lnTo>
                                  <a:pt x="32" y="16"/>
                                </a:lnTo>
                                <a:lnTo>
                                  <a:pt x="27" y="19"/>
                                </a:lnTo>
                                <a:lnTo>
                                  <a:pt x="23" y="24"/>
                                </a:lnTo>
                                <a:lnTo>
                                  <a:pt x="19" y="30"/>
                                </a:lnTo>
                                <a:lnTo>
                                  <a:pt x="18" y="38"/>
                                </a:lnTo>
                                <a:lnTo>
                                  <a:pt x="16" y="45"/>
                                </a:lnTo>
                                <a:lnTo>
                                  <a:pt x="15" y="54"/>
                                </a:lnTo>
                                <a:lnTo>
                                  <a:pt x="16" y="62"/>
                                </a:lnTo>
                                <a:lnTo>
                                  <a:pt x="18" y="70"/>
                                </a:lnTo>
                                <a:lnTo>
                                  <a:pt x="19" y="77"/>
                                </a:lnTo>
                                <a:lnTo>
                                  <a:pt x="23" y="83"/>
                                </a:lnTo>
                                <a:lnTo>
                                  <a:pt x="26" y="88"/>
                                </a:lnTo>
                                <a:lnTo>
                                  <a:pt x="32" y="92"/>
                                </a:lnTo>
                                <a:lnTo>
                                  <a:pt x="39" y="94"/>
                                </a:lnTo>
                                <a:lnTo>
                                  <a:pt x="47" y="96"/>
                                </a:lnTo>
                                <a:lnTo>
                                  <a:pt x="56" y="94"/>
                                </a:lnTo>
                                <a:lnTo>
                                  <a:pt x="62" y="92"/>
                                </a:lnTo>
                                <a:lnTo>
                                  <a:pt x="68" y="88"/>
                                </a:lnTo>
                                <a:lnTo>
                                  <a:pt x="72" y="82"/>
                                </a:lnTo>
                                <a:lnTo>
                                  <a:pt x="75" y="76"/>
                                </a:lnTo>
                                <a:lnTo>
                                  <a:pt x="78" y="70"/>
                                </a:lnTo>
                                <a:lnTo>
                                  <a:pt x="79" y="61"/>
                                </a:lnTo>
                                <a:lnTo>
                                  <a:pt x="79" y="54"/>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14" name="Freeform 502"/>
                        <wps:cNvSpPr>
                          <a:spLocks/>
                        </wps:cNvSpPr>
                        <wps:spPr bwMode="auto">
                          <a:xfrm>
                            <a:off x="1042987" y="3425825"/>
                            <a:ext cx="39688" cy="55563"/>
                          </a:xfrm>
                          <a:custGeom>
                            <a:avLst/>
                            <a:gdLst>
                              <a:gd name="T0" fmla="*/ 74 w 74"/>
                              <a:gd name="T1" fmla="*/ 103 h 105"/>
                              <a:gd name="T2" fmla="*/ 74 w 74"/>
                              <a:gd name="T3" fmla="*/ 105 h 105"/>
                              <a:gd name="T4" fmla="*/ 72 w 74"/>
                              <a:gd name="T5" fmla="*/ 105 h 105"/>
                              <a:gd name="T6" fmla="*/ 69 w 74"/>
                              <a:gd name="T7" fmla="*/ 105 h 105"/>
                              <a:gd name="T8" fmla="*/ 65 w 74"/>
                              <a:gd name="T9" fmla="*/ 105 h 105"/>
                              <a:gd name="T10" fmla="*/ 63 w 74"/>
                              <a:gd name="T11" fmla="*/ 105 h 105"/>
                              <a:gd name="T12" fmla="*/ 62 w 74"/>
                              <a:gd name="T13" fmla="*/ 105 h 105"/>
                              <a:gd name="T14" fmla="*/ 60 w 74"/>
                              <a:gd name="T15" fmla="*/ 103 h 105"/>
                              <a:gd name="T16" fmla="*/ 60 w 74"/>
                              <a:gd name="T17" fmla="*/ 57 h 105"/>
                              <a:gd name="T18" fmla="*/ 14 w 74"/>
                              <a:gd name="T19" fmla="*/ 102 h 105"/>
                              <a:gd name="T20" fmla="*/ 12 w 74"/>
                              <a:gd name="T21" fmla="*/ 103 h 105"/>
                              <a:gd name="T22" fmla="*/ 12 w 74"/>
                              <a:gd name="T23" fmla="*/ 105 h 105"/>
                              <a:gd name="T24" fmla="*/ 10 w 74"/>
                              <a:gd name="T25" fmla="*/ 105 h 105"/>
                              <a:gd name="T26" fmla="*/ 6 w 74"/>
                              <a:gd name="T27" fmla="*/ 105 h 105"/>
                              <a:gd name="T28" fmla="*/ 3 w 74"/>
                              <a:gd name="T29" fmla="*/ 105 h 105"/>
                              <a:gd name="T30" fmla="*/ 1 w 74"/>
                              <a:gd name="T31" fmla="*/ 105 h 105"/>
                              <a:gd name="T32" fmla="*/ 0 w 74"/>
                              <a:gd name="T33" fmla="*/ 103 h 105"/>
                              <a:gd name="T34" fmla="*/ 0 w 74"/>
                              <a:gd name="T35" fmla="*/ 102 h 105"/>
                              <a:gd name="T36" fmla="*/ 0 w 74"/>
                              <a:gd name="T37" fmla="*/ 2 h 105"/>
                              <a:gd name="T38" fmla="*/ 0 w 74"/>
                              <a:gd name="T39" fmla="*/ 1 h 105"/>
                              <a:gd name="T40" fmla="*/ 1 w 74"/>
                              <a:gd name="T41" fmla="*/ 1 h 105"/>
                              <a:gd name="T42" fmla="*/ 5 w 74"/>
                              <a:gd name="T43" fmla="*/ 0 h 105"/>
                              <a:gd name="T44" fmla="*/ 9 w 74"/>
                              <a:gd name="T45" fmla="*/ 0 h 105"/>
                              <a:gd name="T46" fmla="*/ 11 w 74"/>
                              <a:gd name="T47" fmla="*/ 1 h 105"/>
                              <a:gd name="T48" fmla="*/ 12 w 74"/>
                              <a:gd name="T49" fmla="*/ 1 h 105"/>
                              <a:gd name="T50" fmla="*/ 14 w 74"/>
                              <a:gd name="T51" fmla="*/ 2 h 105"/>
                              <a:gd name="T52" fmla="*/ 14 w 74"/>
                              <a:gd name="T53" fmla="*/ 44 h 105"/>
                              <a:gd name="T54" fmla="*/ 60 w 74"/>
                              <a:gd name="T55" fmla="*/ 2 h 105"/>
                              <a:gd name="T56" fmla="*/ 60 w 74"/>
                              <a:gd name="T57" fmla="*/ 2 h 105"/>
                              <a:gd name="T58" fmla="*/ 62 w 74"/>
                              <a:gd name="T59" fmla="*/ 1 h 105"/>
                              <a:gd name="T60" fmla="*/ 64 w 74"/>
                              <a:gd name="T61" fmla="*/ 1 h 105"/>
                              <a:gd name="T62" fmla="*/ 68 w 74"/>
                              <a:gd name="T63" fmla="*/ 0 h 105"/>
                              <a:gd name="T64" fmla="*/ 70 w 74"/>
                              <a:gd name="T65" fmla="*/ 1 h 105"/>
                              <a:gd name="T66" fmla="*/ 73 w 74"/>
                              <a:gd name="T67" fmla="*/ 1 h 105"/>
                              <a:gd name="T68" fmla="*/ 74 w 74"/>
                              <a:gd name="T69" fmla="*/ 2 h 105"/>
                              <a:gd name="T70" fmla="*/ 74 w 74"/>
                              <a:gd name="T71" fmla="*/ 2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74" h="105">
                                <a:moveTo>
                                  <a:pt x="74" y="102"/>
                                </a:moveTo>
                                <a:lnTo>
                                  <a:pt x="74" y="103"/>
                                </a:lnTo>
                                <a:lnTo>
                                  <a:pt x="74" y="103"/>
                                </a:lnTo>
                                <a:lnTo>
                                  <a:pt x="74" y="105"/>
                                </a:lnTo>
                                <a:lnTo>
                                  <a:pt x="73" y="105"/>
                                </a:lnTo>
                                <a:lnTo>
                                  <a:pt x="72" y="105"/>
                                </a:lnTo>
                                <a:lnTo>
                                  <a:pt x="70" y="105"/>
                                </a:lnTo>
                                <a:lnTo>
                                  <a:pt x="69" y="105"/>
                                </a:lnTo>
                                <a:lnTo>
                                  <a:pt x="68" y="105"/>
                                </a:lnTo>
                                <a:lnTo>
                                  <a:pt x="65" y="105"/>
                                </a:lnTo>
                                <a:lnTo>
                                  <a:pt x="64" y="105"/>
                                </a:lnTo>
                                <a:lnTo>
                                  <a:pt x="63" y="105"/>
                                </a:lnTo>
                                <a:lnTo>
                                  <a:pt x="62" y="105"/>
                                </a:lnTo>
                                <a:lnTo>
                                  <a:pt x="62" y="105"/>
                                </a:lnTo>
                                <a:lnTo>
                                  <a:pt x="60" y="103"/>
                                </a:lnTo>
                                <a:lnTo>
                                  <a:pt x="60" y="103"/>
                                </a:lnTo>
                                <a:lnTo>
                                  <a:pt x="60" y="102"/>
                                </a:lnTo>
                                <a:lnTo>
                                  <a:pt x="60" y="57"/>
                                </a:lnTo>
                                <a:lnTo>
                                  <a:pt x="14" y="57"/>
                                </a:lnTo>
                                <a:lnTo>
                                  <a:pt x="14" y="102"/>
                                </a:lnTo>
                                <a:lnTo>
                                  <a:pt x="14" y="103"/>
                                </a:lnTo>
                                <a:lnTo>
                                  <a:pt x="12" y="103"/>
                                </a:lnTo>
                                <a:lnTo>
                                  <a:pt x="12" y="105"/>
                                </a:lnTo>
                                <a:lnTo>
                                  <a:pt x="12" y="105"/>
                                </a:lnTo>
                                <a:lnTo>
                                  <a:pt x="11" y="105"/>
                                </a:lnTo>
                                <a:lnTo>
                                  <a:pt x="10" y="105"/>
                                </a:lnTo>
                                <a:lnTo>
                                  <a:pt x="9" y="105"/>
                                </a:lnTo>
                                <a:lnTo>
                                  <a:pt x="6" y="105"/>
                                </a:lnTo>
                                <a:lnTo>
                                  <a:pt x="5" y="105"/>
                                </a:lnTo>
                                <a:lnTo>
                                  <a:pt x="3" y="105"/>
                                </a:lnTo>
                                <a:lnTo>
                                  <a:pt x="1" y="105"/>
                                </a:lnTo>
                                <a:lnTo>
                                  <a:pt x="1" y="105"/>
                                </a:lnTo>
                                <a:lnTo>
                                  <a:pt x="0" y="105"/>
                                </a:lnTo>
                                <a:lnTo>
                                  <a:pt x="0" y="103"/>
                                </a:lnTo>
                                <a:lnTo>
                                  <a:pt x="0" y="103"/>
                                </a:lnTo>
                                <a:lnTo>
                                  <a:pt x="0" y="102"/>
                                </a:lnTo>
                                <a:lnTo>
                                  <a:pt x="0" y="2"/>
                                </a:lnTo>
                                <a:lnTo>
                                  <a:pt x="0" y="2"/>
                                </a:lnTo>
                                <a:lnTo>
                                  <a:pt x="0" y="2"/>
                                </a:lnTo>
                                <a:lnTo>
                                  <a:pt x="0" y="1"/>
                                </a:lnTo>
                                <a:lnTo>
                                  <a:pt x="1" y="1"/>
                                </a:lnTo>
                                <a:lnTo>
                                  <a:pt x="1" y="1"/>
                                </a:lnTo>
                                <a:lnTo>
                                  <a:pt x="3" y="1"/>
                                </a:lnTo>
                                <a:lnTo>
                                  <a:pt x="5" y="0"/>
                                </a:lnTo>
                                <a:lnTo>
                                  <a:pt x="6" y="0"/>
                                </a:lnTo>
                                <a:lnTo>
                                  <a:pt x="9" y="0"/>
                                </a:lnTo>
                                <a:lnTo>
                                  <a:pt x="10" y="1"/>
                                </a:lnTo>
                                <a:lnTo>
                                  <a:pt x="11" y="1"/>
                                </a:lnTo>
                                <a:lnTo>
                                  <a:pt x="12" y="1"/>
                                </a:lnTo>
                                <a:lnTo>
                                  <a:pt x="12" y="1"/>
                                </a:lnTo>
                                <a:lnTo>
                                  <a:pt x="12" y="2"/>
                                </a:lnTo>
                                <a:lnTo>
                                  <a:pt x="14" y="2"/>
                                </a:lnTo>
                                <a:lnTo>
                                  <a:pt x="14" y="2"/>
                                </a:lnTo>
                                <a:lnTo>
                                  <a:pt x="14" y="44"/>
                                </a:lnTo>
                                <a:lnTo>
                                  <a:pt x="60" y="44"/>
                                </a:lnTo>
                                <a:lnTo>
                                  <a:pt x="60" y="2"/>
                                </a:lnTo>
                                <a:lnTo>
                                  <a:pt x="60" y="2"/>
                                </a:lnTo>
                                <a:lnTo>
                                  <a:pt x="60" y="2"/>
                                </a:lnTo>
                                <a:lnTo>
                                  <a:pt x="62" y="1"/>
                                </a:lnTo>
                                <a:lnTo>
                                  <a:pt x="62" y="1"/>
                                </a:lnTo>
                                <a:lnTo>
                                  <a:pt x="63" y="1"/>
                                </a:lnTo>
                                <a:lnTo>
                                  <a:pt x="64" y="1"/>
                                </a:lnTo>
                                <a:lnTo>
                                  <a:pt x="65" y="0"/>
                                </a:lnTo>
                                <a:lnTo>
                                  <a:pt x="68" y="0"/>
                                </a:lnTo>
                                <a:lnTo>
                                  <a:pt x="69" y="0"/>
                                </a:lnTo>
                                <a:lnTo>
                                  <a:pt x="70" y="1"/>
                                </a:lnTo>
                                <a:lnTo>
                                  <a:pt x="72" y="1"/>
                                </a:lnTo>
                                <a:lnTo>
                                  <a:pt x="73" y="1"/>
                                </a:lnTo>
                                <a:lnTo>
                                  <a:pt x="74" y="1"/>
                                </a:lnTo>
                                <a:lnTo>
                                  <a:pt x="74" y="2"/>
                                </a:lnTo>
                                <a:lnTo>
                                  <a:pt x="74" y="2"/>
                                </a:lnTo>
                                <a:lnTo>
                                  <a:pt x="74" y="2"/>
                                </a:lnTo>
                                <a:lnTo>
                                  <a:pt x="74" y="102"/>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15" name="Freeform 503"/>
                        <wps:cNvSpPr>
                          <a:spLocks/>
                        </wps:cNvSpPr>
                        <wps:spPr bwMode="auto">
                          <a:xfrm>
                            <a:off x="520700" y="3414713"/>
                            <a:ext cx="346075" cy="28575"/>
                          </a:xfrm>
                          <a:custGeom>
                            <a:avLst/>
                            <a:gdLst>
                              <a:gd name="T0" fmla="*/ 0 w 652"/>
                              <a:gd name="T1" fmla="*/ 0 h 52"/>
                              <a:gd name="T2" fmla="*/ 49 w 652"/>
                              <a:gd name="T3" fmla="*/ 51 h 52"/>
                              <a:gd name="T4" fmla="*/ 99 w 652"/>
                              <a:gd name="T5" fmla="*/ 2 h 52"/>
                              <a:gd name="T6" fmla="*/ 150 w 652"/>
                              <a:gd name="T7" fmla="*/ 52 h 52"/>
                              <a:gd name="T8" fmla="*/ 200 w 652"/>
                              <a:gd name="T9" fmla="*/ 0 h 52"/>
                              <a:gd name="T10" fmla="*/ 251 w 652"/>
                              <a:gd name="T11" fmla="*/ 52 h 52"/>
                              <a:gd name="T12" fmla="*/ 301 w 652"/>
                              <a:gd name="T13" fmla="*/ 2 h 52"/>
                              <a:gd name="T14" fmla="*/ 351 w 652"/>
                              <a:gd name="T15" fmla="*/ 51 h 52"/>
                              <a:gd name="T16" fmla="*/ 401 w 652"/>
                              <a:gd name="T17" fmla="*/ 2 h 52"/>
                              <a:gd name="T18" fmla="*/ 452 w 652"/>
                              <a:gd name="T19" fmla="*/ 51 h 52"/>
                              <a:gd name="T20" fmla="*/ 502 w 652"/>
                              <a:gd name="T21" fmla="*/ 2 h 52"/>
                              <a:gd name="T22" fmla="*/ 553 w 652"/>
                              <a:gd name="T23" fmla="*/ 52 h 52"/>
                              <a:gd name="T24" fmla="*/ 603 w 652"/>
                              <a:gd name="T25" fmla="*/ 0 h 52"/>
                              <a:gd name="T26" fmla="*/ 652 w 652"/>
                              <a:gd name="T27" fmla="*/ 51 h 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652" h="52">
                                <a:moveTo>
                                  <a:pt x="0" y="0"/>
                                </a:moveTo>
                                <a:lnTo>
                                  <a:pt x="49" y="51"/>
                                </a:lnTo>
                                <a:lnTo>
                                  <a:pt x="99" y="2"/>
                                </a:lnTo>
                                <a:lnTo>
                                  <a:pt x="150" y="52"/>
                                </a:lnTo>
                                <a:lnTo>
                                  <a:pt x="200" y="0"/>
                                </a:lnTo>
                                <a:lnTo>
                                  <a:pt x="251" y="52"/>
                                </a:lnTo>
                                <a:lnTo>
                                  <a:pt x="301" y="2"/>
                                </a:lnTo>
                                <a:lnTo>
                                  <a:pt x="351" y="51"/>
                                </a:lnTo>
                                <a:lnTo>
                                  <a:pt x="401" y="2"/>
                                </a:lnTo>
                                <a:lnTo>
                                  <a:pt x="452" y="51"/>
                                </a:lnTo>
                                <a:lnTo>
                                  <a:pt x="502" y="2"/>
                                </a:lnTo>
                                <a:lnTo>
                                  <a:pt x="553" y="52"/>
                                </a:lnTo>
                                <a:lnTo>
                                  <a:pt x="603" y="0"/>
                                </a:lnTo>
                                <a:lnTo>
                                  <a:pt x="652" y="51"/>
                                </a:lnTo>
                              </a:path>
                            </a:pathLst>
                          </a:custGeom>
                          <a:noFill/>
                          <a:ln w="7938">
                            <a:solidFill>
                              <a:srgbClr val="E98989"/>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16" name="Freeform 504"/>
                        <wps:cNvSpPr>
                          <a:spLocks/>
                        </wps:cNvSpPr>
                        <wps:spPr bwMode="auto">
                          <a:xfrm>
                            <a:off x="839787" y="3382963"/>
                            <a:ext cx="0" cy="30163"/>
                          </a:xfrm>
                          <a:custGeom>
                            <a:avLst/>
                            <a:gdLst>
                              <a:gd name="T0" fmla="*/ 1 w 1"/>
                              <a:gd name="T1" fmla="*/ 0 h 57"/>
                              <a:gd name="T2" fmla="*/ 1 w 1"/>
                              <a:gd name="T3" fmla="*/ 57 h 57"/>
                              <a:gd name="T4" fmla="*/ 0 w 1"/>
                              <a:gd name="T5" fmla="*/ 57 h 57"/>
                            </a:gdLst>
                            <a:ahLst/>
                            <a:cxnLst>
                              <a:cxn ang="0">
                                <a:pos x="T0" y="T1"/>
                              </a:cxn>
                              <a:cxn ang="0">
                                <a:pos x="T2" y="T3"/>
                              </a:cxn>
                              <a:cxn ang="0">
                                <a:pos x="T4" y="T5"/>
                              </a:cxn>
                            </a:cxnLst>
                            <a:rect l="0" t="0" r="r" b="b"/>
                            <a:pathLst>
                              <a:path w="1" h="57">
                                <a:moveTo>
                                  <a:pt x="1" y="0"/>
                                </a:moveTo>
                                <a:lnTo>
                                  <a:pt x="1" y="57"/>
                                </a:lnTo>
                                <a:lnTo>
                                  <a:pt x="0" y="57"/>
                                </a:lnTo>
                              </a:path>
                            </a:pathLst>
                          </a:custGeom>
                          <a:noFill/>
                          <a:ln w="7938">
                            <a:solidFill>
                              <a:srgbClr val="E98989"/>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17" name="Freeform 505"/>
                        <wps:cNvSpPr>
                          <a:spLocks/>
                        </wps:cNvSpPr>
                        <wps:spPr bwMode="auto">
                          <a:xfrm>
                            <a:off x="627062" y="3382963"/>
                            <a:ext cx="1588" cy="28575"/>
                          </a:xfrm>
                          <a:custGeom>
                            <a:avLst/>
                            <a:gdLst>
                              <a:gd name="T0" fmla="*/ 2 w 2"/>
                              <a:gd name="T1" fmla="*/ 0 h 56"/>
                              <a:gd name="T2" fmla="*/ 2 w 2"/>
                              <a:gd name="T3" fmla="*/ 56 h 56"/>
                              <a:gd name="T4" fmla="*/ 0 w 2"/>
                              <a:gd name="T5" fmla="*/ 56 h 56"/>
                            </a:gdLst>
                            <a:ahLst/>
                            <a:cxnLst>
                              <a:cxn ang="0">
                                <a:pos x="T0" y="T1"/>
                              </a:cxn>
                              <a:cxn ang="0">
                                <a:pos x="T2" y="T3"/>
                              </a:cxn>
                              <a:cxn ang="0">
                                <a:pos x="T4" y="T5"/>
                              </a:cxn>
                            </a:cxnLst>
                            <a:rect l="0" t="0" r="r" b="b"/>
                            <a:pathLst>
                              <a:path w="2" h="56">
                                <a:moveTo>
                                  <a:pt x="2" y="0"/>
                                </a:moveTo>
                                <a:lnTo>
                                  <a:pt x="2" y="56"/>
                                </a:lnTo>
                                <a:lnTo>
                                  <a:pt x="0" y="56"/>
                                </a:lnTo>
                              </a:path>
                            </a:pathLst>
                          </a:custGeom>
                          <a:noFill/>
                          <a:ln w="7938">
                            <a:solidFill>
                              <a:srgbClr val="E98989"/>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18" name="Freeform 506"/>
                        <wps:cNvSpPr>
                          <a:spLocks/>
                        </wps:cNvSpPr>
                        <wps:spPr bwMode="auto">
                          <a:xfrm>
                            <a:off x="731837" y="3382963"/>
                            <a:ext cx="1588" cy="28575"/>
                          </a:xfrm>
                          <a:custGeom>
                            <a:avLst/>
                            <a:gdLst>
                              <a:gd name="T0" fmla="*/ 1 w 1"/>
                              <a:gd name="T1" fmla="*/ 0 h 56"/>
                              <a:gd name="T2" fmla="*/ 1 w 1"/>
                              <a:gd name="T3" fmla="*/ 56 h 56"/>
                              <a:gd name="T4" fmla="*/ 0 w 1"/>
                              <a:gd name="T5" fmla="*/ 56 h 56"/>
                            </a:gdLst>
                            <a:ahLst/>
                            <a:cxnLst>
                              <a:cxn ang="0">
                                <a:pos x="T0" y="T1"/>
                              </a:cxn>
                              <a:cxn ang="0">
                                <a:pos x="T2" y="T3"/>
                              </a:cxn>
                              <a:cxn ang="0">
                                <a:pos x="T4" y="T5"/>
                              </a:cxn>
                            </a:cxnLst>
                            <a:rect l="0" t="0" r="r" b="b"/>
                            <a:pathLst>
                              <a:path w="1" h="56">
                                <a:moveTo>
                                  <a:pt x="1" y="0"/>
                                </a:moveTo>
                                <a:lnTo>
                                  <a:pt x="1" y="56"/>
                                </a:lnTo>
                                <a:lnTo>
                                  <a:pt x="0" y="56"/>
                                </a:lnTo>
                              </a:path>
                            </a:pathLst>
                          </a:custGeom>
                          <a:noFill/>
                          <a:ln w="7938">
                            <a:solidFill>
                              <a:srgbClr val="E98989"/>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19" name="Freeform 507"/>
                        <wps:cNvSpPr>
                          <a:spLocks/>
                        </wps:cNvSpPr>
                        <wps:spPr bwMode="auto">
                          <a:xfrm>
                            <a:off x="438150" y="3363913"/>
                            <a:ext cx="88900" cy="88900"/>
                          </a:xfrm>
                          <a:custGeom>
                            <a:avLst/>
                            <a:gdLst>
                              <a:gd name="T0" fmla="*/ 154 w 169"/>
                              <a:gd name="T1" fmla="*/ 38 h 168"/>
                              <a:gd name="T2" fmla="*/ 163 w 169"/>
                              <a:gd name="T3" fmla="*/ 53 h 168"/>
                              <a:gd name="T4" fmla="*/ 169 w 169"/>
                              <a:gd name="T5" fmla="*/ 86 h 168"/>
                              <a:gd name="T6" fmla="*/ 163 w 169"/>
                              <a:gd name="T7" fmla="*/ 117 h 168"/>
                              <a:gd name="T8" fmla="*/ 144 w 169"/>
                              <a:gd name="T9" fmla="*/ 144 h 168"/>
                              <a:gd name="T10" fmla="*/ 130 w 169"/>
                              <a:gd name="T11" fmla="*/ 154 h 168"/>
                              <a:gd name="T12" fmla="*/ 116 w 169"/>
                              <a:gd name="T13" fmla="*/ 163 h 168"/>
                              <a:gd name="T14" fmla="*/ 84 w 169"/>
                              <a:gd name="T15" fmla="*/ 168 h 168"/>
                              <a:gd name="T16" fmla="*/ 52 w 169"/>
                              <a:gd name="T17" fmla="*/ 161 h 168"/>
                              <a:gd name="T18" fmla="*/ 25 w 169"/>
                              <a:gd name="T19" fmla="*/ 143 h 168"/>
                              <a:gd name="T20" fmla="*/ 15 w 169"/>
                              <a:gd name="T21" fmla="*/ 129 h 168"/>
                              <a:gd name="T22" fmla="*/ 6 w 169"/>
                              <a:gd name="T23" fmla="*/ 115 h 168"/>
                              <a:gd name="T24" fmla="*/ 0 w 169"/>
                              <a:gd name="T25" fmla="*/ 83 h 168"/>
                              <a:gd name="T26" fmla="*/ 6 w 169"/>
                              <a:gd name="T27" fmla="*/ 51 h 168"/>
                              <a:gd name="T28" fmla="*/ 23 w 169"/>
                              <a:gd name="T29" fmla="*/ 25 h 168"/>
                              <a:gd name="T30" fmla="*/ 37 w 169"/>
                              <a:gd name="T31" fmla="*/ 14 h 168"/>
                              <a:gd name="T32" fmla="*/ 53 w 169"/>
                              <a:gd name="T33" fmla="*/ 5 h 168"/>
                              <a:gd name="T34" fmla="*/ 85 w 169"/>
                              <a:gd name="T35" fmla="*/ 0 h 168"/>
                              <a:gd name="T36" fmla="*/ 116 w 169"/>
                              <a:gd name="T37" fmla="*/ 6 h 168"/>
                              <a:gd name="T38" fmla="*/ 143 w 169"/>
                              <a:gd name="T39" fmla="*/ 25 h 168"/>
                              <a:gd name="T40" fmla="*/ 154 w 169"/>
                              <a:gd name="T41" fmla="*/ 38 h 1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9" h="168">
                                <a:moveTo>
                                  <a:pt x="154" y="38"/>
                                </a:moveTo>
                                <a:lnTo>
                                  <a:pt x="163" y="53"/>
                                </a:lnTo>
                                <a:lnTo>
                                  <a:pt x="169" y="86"/>
                                </a:lnTo>
                                <a:lnTo>
                                  <a:pt x="163" y="117"/>
                                </a:lnTo>
                                <a:lnTo>
                                  <a:pt x="144" y="144"/>
                                </a:lnTo>
                                <a:lnTo>
                                  <a:pt x="130" y="154"/>
                                </a:lnTo>
                                <a:lnTo>
                                  <a:pt x="116" y="163"/>
                                </a:lnTo>
                                <a:lnTo>
                                  <a:pt x="84" y="168"/>
                                </a:lnTo>
                                <a:lnTo>
                                  <a:pt x="52" y="161"/>
                                </a:lnTo>
                                <a:lnTo>
                                  <a:pt x="25" y="143"/>
                                </a:lnTo>
                                <a:lnTo>
                                  <a:pt x="15" y="129"/>
                                </a:lnTo>
                                <a:lnTo>
                                  <a:pt x="6" y="115"/>
                                </a:lnTo>
                                <a:lnTo>
                                  <a:pt x="0" y="83"/>
                                </a:lnTo>
                                <a:lnTo>
                                  <a:pt x="6" y="51"/>
                                </a:lnTo>
                                <a:lnTo>
                                  <a:pt x="23" y="25"/>
                                </a:lnTo>
                                <a:lnTo>
                                  <a:pt x="37" y="14"/>
                                </a:lnTo>
                                <a:lnTo>
                                  <a:pt x="53" y="5"/>
                                </a:lnTo>
                                <a:lnTo>
                                  <a:pt x="85" y="0"/>
                                </a:lnTo>
                                <a:lnTo>
                                  <a:pt x="116" y="6"/>
                                </a:lnTo>
                                <a:lnTo>
                                  <a:pt x="143" y="25"/>
                                </a:lnTo>
                                <a:lnTo>
                                  <a:pt x="154" y="38"/>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20" name="Freeform 508"/>
                        <wps:cNvSpPr>
                          <a:spLocks/>
                        </wps:cNvSpPr>
                        <wps:spPr bwMode="auto">
                          <a:xfrm>
                            <a:off x="944562" y="3270250"/>
                            <a:ext cx="39688" cy="55563"/>
                          </a:xfrm>
                          <a:custGeom>
                            <a:avLst/>
                            <a:gdLst>
                              <a:gd name="T0" fmla="*/ 75 w 75"/>
                              <a:gd name="T1" fmla="*/ 91 h 105"/>
                              <a:gd name="T2" fmla="*/ 75 w 75"/>
                              <a:gd name="T3" fmla="*/ 93 h 105"/>
                              <a:gd name="T4" fmla="*/ 74 w 75"/>
                              <a:gd name="T5" fmla="*/ 94 h 105"/>
                              <a:gd name="T6" fmla="*/ 74 w 75"/>
                              <a:gd name="T7" fmla="*/ 96 h 105"/>
                              <a:gd name="T8" fmla="*/ 72 w 75"/>
                              <a:gd name="T9" fmla="*/ 97 h 105"/>
                              <a:gd name="T10" fmla="*/ 67 w 75"/>
                              <a:gd name="T11" fmla="*/ 101 h 105"/>
                              <a:gd name="T12" fmla="*/ 59 w 75"/>
                              <a:gd name="T13" fmla="*/ 103 h 105"/>
                              <a:gd name="T14" fmla="*/ 49 w 75"/>
                              <a:gd name="T15" fmla="*/ 105 h 105"/>
                              <a:gd name="T16" fmla="*/ 33 w 75"/>
                              <a:gd name="T17" fmla="*/ 104 h 105"/>
                              <a:gd name="T18" fmla="*/ 17 w 75"/>
                              <a:gd name="T19" fmla="*/ 98 h 105"/>
                              <a:gd name="T20" fmla="*/ 6 w 75"/>
                              <a:gd name="T21" fmla="*/ 85 h 105"/>
                              <a:gd name="T22" fmla="*/ 0 w 75"/>
                              <a:gd name="T23" fmla="*/ 66 h 105"/>
                              <a:gd name="T24" fmla="*/ 0 w 75"/>
                              <a:gd name="T25" fmla="*/ 41 h 105"/>
                              <a:gd name="T26" fmla="*/ 6 w 75"/>
                              <a:gd name="T27" fmla="*/ 21 h 105"/>
                              <a:gd name="T28" fmla="*/ 19 w 75"/>
                              <a:gd name="T29" fmla="*/ 7 h 105"/>
                              <a:gd name="T30" fmla="*/ 36 w 75"/>
                              <a:gd name="T31" fmla="*/ 0 h 105"/>
                              <a:gd name="T32" fmla="*/ 49 w 75"/>
                              <a:gd name="T33" fmla="*/ 0 h 105"/>
                              <a:gd name="T34" fmla="*/ 58 w 75"/>
                              <a:gd name="T35" fmla="*/ 1 h 105"/>
                              <a:gd name="T36" fmla="*/ 65 w 75"/>
                              <a:gd name="T37" fmla="*/ 3 h 105"/>
                              <a:gd name="T38" fmla="*/ 70 w 75"/>
                              <a:gd name="T39" fmla="*/ 7 h 105"/>
                              <a:gd name="T40" fmla="*/ 73 w 75"/>
                              <a:gd name="T41" fmla="*/ 8 h 105"/>
                              <a:gd name="T42" fmla="*/ 74 w 75"/>
                              <a:gd name="T43" fmla="*/ 11 h 105"/>
                              <a:gd name="T44" fmla="*/ 74 w 75"/>
                              <a:gd name="T45" fmla="*/ 12 h 105"/>
                              <a:gd name="T46" fmla="*/ 74 w 75"/>
                              <a:gd name="T47" fmla="*/ 13 h 105"/>
                              <a:gd name="T48" fmla="*/ 74 w 75"/>
                              <a:gd name="T49" fmla="*/ 17 h 105"/>
                              <a:gd name="T50" fmla="*/ 74 w 75"/>
                              <a:gd name="T51" fmla="*/ 19 h 105"/>
                              <a:gd name="T52" fmla="*/ 74 w 75"/>
                              <a:gd name="T53" fmla="*/ 21 h 105"/>
                              <a:gd name="T54" fmla="*/ 73 w 75"/>
                              <a:gd name="T55" fmla="*/ 21 h 105"/>
                              <a:gd name="T56" fmla="*/ 70 w 75"/>
                              <a:gd name="T57" fmla="*/ 21 h 105"/>
                              <a:gd name="T58" fmla="*/ 67 w 75"/>
                              <a:gd name="T59" fmla="*/ 18 h 105"/>
                              <a:gd name="T60" fmla="*/ 61 w 75"/>
                              <a:gd name="T61" fmla="*/ 14 h 105"/>
                              <a:gd name="T62" fmla="*/ 51 w 75"/>
                              <a:gd name="T63" fmla="*/ 12 h 105"/>
                              <a:gd name="T64" fmla="*/ 38 w 75"/>
                              <a:gd name="T65" fmla="*/ 12 h 105"/>
                              <a:gd name="T66" fmla="*/ 27 w 75"/>
                              <a:gd name="T67" fmla="*/ 17 h 105"/>
                              <a:gd name="T68" fmla="*/ 19 w 75"/>
                              <a:gd name="T69" fmla="*/ 28 h 105"/>
                              <a:gd name="T70" fmla="*/ 15 w 75"/>
                              <a:gd name="T71" fmla="*/ 43 h 105"/>
                              <a:gd name="T72" fmla="*/ 15 w 75"/>
                              <a:gd name="T73" fmla="*/ 62 h 105"/>
                              <a:gd name="T74" fmla="*/ 19 w 75"/>
                              <a:gd name="T75" fmla="*/ 77 h 105"/>
                              <a:gd name="T76" fmla="*/ 27 w 75"/>
                              <a:gd name="T77" fmla="*/ 87 h 105"/>
                              <a:gd name="T78" fmla="*/ 38 w 75"/>
                              <a:gd name="T79" fmla="*/ 93 h 105"/>
                              <a:gd name="T80" fmla="*/ 52 w 75"/>
                              <a:gd name="T81" fmla="*/ 93 h 105"/>
                              <a:gd name="T82" fmla="*/ 61 w 75"/>
                              <a:gd name="T83" fmla="*/ 91 h 105"/>
                              <a:gd name="T84" fmla="*/ 67 w 75"/>
                              <a:gd name="T85" fmla="*/ 87 h 105"/>
                              <a:gd name="T86" fmla="*/ 72 w 75"/>
                              <a:gd name="T87" fmla="*/ 83 h 105"/>
                              <a:gd name="T88" fmla="*/ 73 w 75"/>
                              <a:gd name="T89" fmla="*/ 83 h 105"/>
                              <a:gd name="T90" fmla="*/ 74 w 75"/>
                              <a:gd name="T91" fmla="*/ 83 h 105"/>
                              <a:gd name="T92" fmla="*/ 74 w 75"/>
                              <a:gd name="T93" fmla="*/ 86 h 105"/>
                              <a:gd name="T94" fmla="*/ 75 w 75"/>
                              <a:gd name="T95" fmla="*/ 88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75" h="105">
                                <a:moveTo>
                                  <a:pt x="75" y="89"/>
                                </a:moveTo>
                                <a:lnTo>
                                  <a:pt x="75" y="91"/>
                                </a:lnTo>
                                <a:lnTo>
                                  <a:pt x="75" y="92"/>
                                </a:lnTo>
                                <a:lnTo>
                                  <a:pt x="75" y="93"/>
                                </a:lnTo>
                                <a:lnTo>
                                  <a:pt x="74" y="93"/>
                                </a:lnTo>
                                <a:lnTo>
                                  <a:pt x="74" y="94"/>
                                </a:lnTo>
                                <a:lnTo>
                                  <a:pt x="74" y="94"/>
                                </a:lnTo>
                                <a:lnTo>
                                  <a:pt x="74" y="96"/>
                                </a:lnTo>
                                <a:lnTo>
                                  <a:pt x="73" y="96"/>
                                </a:lnTo>
                                <a:lnTo>
                                  <a:pt x="72" y="97"/>
                                </a:lnTo>
                                <a:lnTo>
                                  <a:pt x="69" y="98"/>
                                </a:lnTo>
                                <a:lnTo>
                                  <a:pt x="67" y="101"/>
                                </a:lnTo>
                                <a:lnTo>
                                  <a:pt x="63" y="102"/>
                                </a:lnTo>
                                <a:lnTo>
                                  <a:pt x="59" y="103"/>
                                </a:lnTo>
                                <a:lnTo>
                                  <a:pt x="54" y="104"/>
                                </a:lnTo>
                                <a:lnTo>
                                  <a:pt x="49" y="105"/>
                                </a:lnTo>
                                <a:lnTo>
                                  <a:pt x="43" y="105"/>
                                </a:lnTo>
                                <a:lnTo>
                                  <a:pt x="33" y="104"/>
                                </a:lnTo>
                                <a:lnTo>
                                  <a:pt x="25" y="102"/>
                                </a:lnTo>
                                <a:lnTo>
                                  <a:pt x="17" y="98"/>
                                </a:lnTo>
                                <a:lnTo>
                                  <a:pt x="11" y="92"/>
                                </a:lnTo>
                                <a:lnTo>
                                  <a:pt x="6" y="85"/>
                                </a:lnTo>
                                <a:lnTo>
                                  <a:pt x="3" y="76"/>
                                </a:lnTo>
                                <a:lnTo>
                                  <a:pt x="0" y="66"/>
                                </a:lnTo>
                                <a:lnTo>
                                  <a:pt x="0" y="54"/>
                                </a:lnTo>
                                <a:lnTo>
                                  <a:pt x="0" y="41"/>
                                </a:lnTo>
                                <a:lnTo>
                                  <a:pt x="3" y="30"/>
                                </a:lnTo>
                                <a:lnTo>
                                  <a:pt x="6" y="21"/>
                                </a:lnTo>
                                <a:lnTo>
                                  <a:pt x="12" y="13"/>
                                </a:lnTo>
                                <a:lnTo>
                                  <a:pt x="19" y="7"/>
                                </a:lnTo>
                                <a:lnTo>
                                  <a:pt x="26" y="3"/>
                                </a:lnTo>
                                <a:lnTo>
                                  <a:pt x="36" y="0"/>
                                </a:lnTo>
                                <a:lnTo>
                                  <a:pt x="46" y="0"/>
                                </a:lnTo>
                                <a:lnTo>
                                  <a:pt x="49" y="0"/>
                                </a:lnTo>
                                <a:lnTo>
                                  <a:pt x="54" y="0"/>
                                </a:lnTo>
                                <a:lnTo>
                                  <a:pt x="58" y="1"/>
                                </a:lnTo>
                                <a:lnTo>
                                  <a:pt x="62" y="2"/>
                                </a:lnTo>
                                <a:lnTo>
                                  <a:pt x="65" y="3"/>
                                </a:lnTo>
                                <a:lnTo>
                                  <a:pt x="68" y="5"/>
                                </a:lnTo>
                                <a:lnTo>
                                  <a:pt x="70" y="7"/>
                                </a:lnTo>
                                <a:lnTo>
                                  <a:pt x="72" y="8"/>
                                </a:lnTo>
                                <a:lnTo>
                                  <a:pt x="73" y="8"/>
                                </a:lnTo>
                                <a:lnTo>
                                  <a:pt x="74" y="9"/>
                                </a:lnTo>
                                <a:lnTo>
                                  <a:pt x="74" y="11"/>
                                </a:lnTo>
                                <a:lnTo>
                                  <a:pt x="74" y="11"/>
                                </a:lnTo>
                                <a:lnTo>
                                  <a:pt x="74" y="12"/>
                                </a:lnTo>
                                <a:lnTo>
                                  <a:pt x="74" y="13"/>
                                </a:lnTo>
                                <a:lnTo>
                                  <a:pt x="74" y="13"/>
                                </a:lnTo>
                                <a:lnTo>
                                  <a:pt x="74" y="16"/>
                                </a:lnTo>
                                <a:lnTo>
                                  <a:pt x="74" y="17"/>
                                </a:lnTo>
                                <a:lnTo>
                                  <a:pt x="74" y="18"/>
                                </a:lnTo>
                                <a:lnTo>
                                  <a:pt x="74" y="19"/>
                                </a:lnTo>
                                <a:lnTo>
                                  <a:pt x="74" y="19"/>
                                </a:lnTo>
                                <a:lnTo>
                                  <a:pt x="74" y="21"/>
                                </a:lnTo>
                                <a:lnTo>
                                  <a:pt x="73" y="21"/>
                                </a:lnTo>
                                <a:lnTo>
                                  <a:pt x="73" y="21"/>
                                </a:lnTo>
                                <a:lnTo>
                                  <a:pt x="72" y="22"/>
                                </a:lnTo>
                                <a:lnTo>
                                  <a:pt x="70" y="21"/>
                                </a:lnTo>
                                <a:lnTo>
                                  <a:pt x="69" y="19"/>
                                </a:lnTo>
                                <a:lnTo>
                                  <a:pt x="67" y="18"/>
                                </a:lnTo>
                                <a:lnTo>
                                  <a:pt x="64" y="16"/>
                                </a:lnTo>
                                <a:lnTo>
                                  <a:pt x="61" y="14"/>
                                </a:lnTo>
                                <a:lnTo>
                                  <a:pt x="56" y="13"/>
                                </a:lnTo>
                                <a:lnTo>
                                  <a:pt x="51" y="12"/>
                                </a:lnTo>
                                <a:lnTo>
                                  <a:pt x="46" y="11"/>
                                </a:lnTo>
                                <a:lnTo>
                                  <a:pt x="38" y="12"/>
                                </a:lnTo>
                                <a:lnTo>
                                  <a:pt x="32" y="14"/>
                                </a:lnTo>
                                <a:lnTo>
                                  <a:pt x="27" y="17"/>
                                </a:lnTo>
                                <a:lnTo>
                                  <a:pt x="22" y="22"/>
                                </a:lnTo>
                                <a:lnTo>
                                  <a:pt x="19" y="28"/>
                                </a:lnTo>
                                <a:lnTo>
                                  <a:pt x="16" y="35"/>
                                </a:lnTo>
                                <a:lnTo>
                                  <a:pt x="15" y="43"/>
                                </a:lnTo>
                                <a:lnTo>
                                  <a:pt x="15" y="53"/>
                                </a:lnTo>
                                <a:lnTo>
                                  <a:pt x="15" y="62"/>
                                </a:lnTo>
                                <a:lnTo>
                                  <a:pt x="16" y="70"/>
                                </a:lnTo>
                                <a:lnTo>
                                  <a:pt x="19" y="77"/>
                                </a:lnTo>
                                <a:lnTo>
                                  <a:pt x="22" y="83"/>
                                </a:lnTo>
                                <a:lnTo>
                                  <a:pt x="27" y="87"/>
                                </a:lnTo>
                                <a:lnTo>
                                  <a:pt x="32" y="91"/>
                                </a:lnTo>
                                <a:lnTo>
                                  <a:pt x="38" y="93"/>
                                </a:lnTo>
                                <a:lnTo>
                                  <a:pt x="46" y="93"/>
                                </a:lnTo>
                                <a:lnTo>
                                  <a:pt x="52" y="93"/>
                                </a:lnTo>
                                <a:lnTo>
                                  <a:pt x="57" y="92"/>
                                </a:lnTo>
                                <a:lnTo>
                                  <a:pt x="61" y="91"/>
                                </a:lnTo>
                                <a:lnTo>
                                  <a:pt x="64" y="88"/>
                                </a:lnTo>
                                <a:lnTo>
                                  <a:pt x="67" y="87"/>
                                </a:lnTo>
                                <a:lnTo>
                                  <a:pt x="69" y="85"/>
                                </a:lnTo>
                                <a:lnTo>
                                  <a:pt x="72" y="83"/>
                                </a:lnTo>
                                <a:lnTo>
                                  <a:pt x="73" y="83"/>
                                </a:lnTo>
                                <a:lnTo>
                                  <a:pt x="73" y="83"/>
                                </a:lnTo>
                                <a:lnTo>
                                  <a:pt x="74" y="83"/>
                                </a:lnTo>
                                <a:lnTo>
                                  <a:pt x="74" y="83"/>
                                </a:lnTo>
                                <a:lnTo>
                                  <a:pt x="74" y="85"/>
                                </a:lnTo>
                                <a:lnTo>
                                  <a:pt x="74" y="86"/>
                                </a:lnTo>
                                <a:lnTo>
                                  <a:pt x="75" y="87"/>
                                </a:lnTo>
                                <a:lnTo>
                                  <a:pt x="75" y="88"/>
                                </a:lnTo>
                                <a:lnTo>
                                  <a:pt x="75" y="89"/>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21" name="Freeform 509"/>
                        <wps:cNvSpPr>
                          <a:spLocks noEditPoints="1"/>
                        </wps:cNvSpPr>
                        <wps:spPr bwMode="auto">
                          <a:xfrm>
                            <a:off x="990600" y="3268663"/>
                            <a:ext cx="49213" cy="57150"/>
                          </a:xfrm>
                          <a:custGeom>
                            <a:avLst/>
                            <a:gdLst>
                              <a:gd name="T0" fmla="*/ 93 w 93"/>
                              <a:gd name="T1" fmla="*/ 66 h 107"/>
                              <a:gd name="T2" fmla="*/ 87 w 93"/>
                              <a:gd name="T3" fmla="*/ 85 h 107"/>
                              <a:gd name="T4" fmla="*/ 74 w 93"/>
                              <a:gd name="T5" fmla="*/ 100 h 107"/>
                              <a:gd name="T6" fmla="*/ 57 w 93"/>
                              <a:gd name="T7" fmla="*/ 107 h 107"/>
                              <a:gd name="T8" fmla="*/ 34 w 93"/>
                              <a:gd name="T9" fmla="*/ 107 h 107"/>
                              <a:gd name="T10" fmla="*/ 18 w 93"/>
                              <a:gd name="T11" fmla="*/ 100 h 107"/>
                              <a:gd name="T12" fmla="*/ 7 w 93"/>
                              <a:gd name="T13" fmla="*/ 87 h 107"/>
                              <a:gd name="T14" fmla="*/ 0 w 93"/>
                              <a:gd name="T15" fmla="*/ 67 h 107"/>
                              <a:gd name="T16" fmla="*/ 0 w 93"/>
                              <a:gd name="T17" fmla="*/ 43 h 107"/>
                              <a:gd name="T18" fmla="*/ 7 w 93"/>
                              <a:gd name="T19" fmla="*/ 23 h 107"/>
                              <a:gd name="T20" fmla="*/ 19 w 93"/>
                              <a:gd name="T21" fmla="*/ 9 h 107"/>
                              <a:gd name="T22" fmla="*/ 36 w 93"/>
                              <a:gd name="T23" fmla="*/ 2 h 107"/>
                              <a:gd name="T24" fmla="*/ 58 w 93"/>
                              <a:gd name="T25" fmla="*/ 2 h 107"/>
                              <a:gd name="T26" fmla="*/ 75 w 93"/>
                              <a:gd name="T27" fmla="*/ 8 h 107"/>
                              <a:gd name="T28" fmla="*/ 87 w 93"/>
                              <a:gd name="T29" fmla="*/ 21 h 107"/>
                              <a:gd name="T30" fmla="*/ 93 w 93"/>
                              <a:gd name="T31" fmla="*/ 41 h 107"/>
                              <a:gd name="T32" fmla="*/ 78 w 93"/>
                              <a:gd name="T33" fmla="*/ 55 h 107"/>
                              <a:gd name="T34" fmla="*/ 77 w 93"/>
                              <a:gd name="T35" fmla="*/ 37 h 107"/>
                              <a:gd name="T36" fmla="*/ 72 w 93"/>
                              <a:gd name="T37" fmla="*/ 25 h 107"/>
                              <a:gd name="T38" fmla="*/ 62 w 93"/>
                              <a:gd name="T39" fmla="*/ 16 h 107"/>
                              <a:gd name="T40" fmla="*/ 47 w 93"/>
                              <a:gd name="T41" fmla="*/ 13 h 107"/>
                              <a:gd name="T42" fmla="*/ 31 w 93"/>
                              <a:gd name="T43" fmla="*/ 16 h 107"/>
                              <a:gd name="T44" fmla="*/ 21 w 93"/>
                              <a:gd name="T45" fmla="*/ 25 h 107"/>
                              <a:gd name="T46" fmla="*/ 16 w 93"/>
                              <a:gd name="T47" fmla="*/ 39 h 107"/>
                              <a:gd name="T48" fmla="*/ 15 w 93"/>
                              <a:gd name="T49" fmla="*/ 53 h 107"/>
                              <a:gd name="T50" fmla="*/ 16 w 93"/>
                              <a:gd name="T51" fmla="*/ 71 h 107"/>
                              <a:gd name="T52" fmla="*/ 21 w 93"/>
                              <a:gd name="T53" fmla="*/ 84 h 107"/>
                              <a:gd name="T54" fmla="*/ 31 w 93"/>
                              <a:gd name="T55" fmla="*/ 93 h 107"/>
                              <a:gd name="T56" fmla="*/ 46 w 93"/>
                              <a:gd name="T57" fmla="*/ 95 h 107"/>
                              <a:gd name="T58" fmla="*/ 62 w 93"/>
                              <a:gd name="T59" fmla="*/ 93 h 107"/>
                              <a:gd name="T60" fmla="*/ 72 w 93"/>
                              <a:gd name="T61" fmla="*/ 83 h 107"/>
                              <a:gd name="T62" fmla="*/ 77 w 93"/>
                              <a:gd name="T63" fmla="*/ 71 h 107"/>
                              <a:gd name="T64" fmla="*/ 78 w 93"/>
                              <a:gd name="T65" fmla="*/ 55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07">
                                <a:moveTo>
                                  <a:pt x="93" y="53"/>
                                </a:moveTo>
                                <a:lnTo>
                                  <a:pt x="93" y="66"/>
                                </a:lnTo>
                                <a:lnTo>
                                  <a:pt x="90" y="75"/>
                                </a:lnTo>
                                <a:lnTo>
                                  <a:pt x="87" y="85"/>
                                </a:lnTo>
                                <a:lnTo>
                                  <a:pt x="80" y="93"/>
                                </a:lnTo>
                                <a:lnTo>
                                  <a:pt x="74" y="100"/>
                                </a:lnTo>
                                <a:lnTo>
                                  <a:pt x="66" y="104"/>
                                </a:lnTo>
                                <a:lnTo>
                                  <a:pt x="57" y="107"/>
                                </a:lnTo>
                                <a:lnTo>
                                  <a:pt x="46" y="107"/>
                                </a:lnTo>
                                <a:lnTo>
                                  <a:pt x="34" y="107"/>
                                </a:lnTo>
                                <a:lnTo>
                                  <a:pt x="25" y="104"/>
                                </a:lnTo>
                                <a:lnTo>
                                  <a:pt x="18" y="100"/>
                                </a:lnTo>
                                <a:lnTo>
                                  <a:pt x="11" y="94"/>
                                </a:lnTo>
                                <a:lnTo>
                                  <a:pt x="7" y="87"/>
                                </a:lnTo>
                                <a:lnTo>
                                  <a:pt x="3" y="78"/>
                                </a:lnTo>
                                <a:lnTo>
                                  <a:pt x="0" y="67"/>
                                </a:lnTo>
                                <a:lnTo>
                                  <a:pt x="0" y="55"/>
                                </a:lnTo>
                                <a:lnTo>
                                  <a:pt x="0" y="43"/>
                                </a:lnTo>
                                <a:lnTo>
                                  <a:pt x="3" y="32"/>
                                </a:lnTo>
                                <a:lnTo>
                                  <a:pt x="7" y="23"/>
                                </a:lnTo>
                                <a:lnTo>
                                  <a:pt x="11" y="15"/>
                                </a:lnTo>
                                <a:lnTo>
                                  <a:pt x="19" y="9"/>
                                </a:lnTo>
                                <a:lnTo>
                                  <a:pt x="26" y="5"/>
                                </a:lnTo>
                                <a:lnTo>
                                  <a:pt x="36" y="2"/>
                                </a:lnTo>
                                <a:lnTo>
                                  <a:pt x="47" y="0"/>
                                </a:lnTo>
                                <a:lnTo>
                                  <a:pt x="58" y="2"/>
                                </a:lnTo>
                                <a:lnTo>
                                  <a:pt x="67" y="4"/>
                                </a:lnTo>
                                <a:lnTo>
                                  <a:pt x="75" y="8"/>
                                </a:lnTo>
                                <a:lnTo>
                                  <a:pt x="82" y="14"/>
                                </a:lnTo>
                                <a:lnTo>
                                  <a:pt x="87" y="21"/>
                                </a:lnTo>
                                <a:lnTo>
                                  <a:pt x="90" y="31"/>
                                </a:lnTo>
                                <a:lnTo>
                                  <a:pt x="93" y="41"/>
                                </a:lnTo>
                                <a:lnTo>
                                  <a:pt x="93" y="53"/>
                                </a:lnTo>
                                <a:close/>
                                <a:moveTo>
                                  <a:pt x="78" y="55"/>
                                </a:moveTo>
                                <a:lnTo>
                                  <a:pt x="78" y="46"/>
                                </a:lnTo>
                                <a:lnTo>
                                  <a:pt x="77" y="37"/>
                                </a:lnTo>
                                <a:lnTo>
                                  <a:pt x="74" y="30"/>
                                </a:lnTo>
                                <a:lnTo>
                                  <a:pt x="72" y="25"/>
                                </a:lnTo>
                                <a:lnTo>
                                  <a:pt x="67" y="19"/>
                                </a:lnTo>
                                <a:lnTo>
                                  <a:pt x="62" y="16"/>
                                </a:lnTo>
                                <a:lnTo>
                                  <a:pt x="55" y="13"/>
                                </a:lnTo>
                                <a:lnTo>
                                  <a:pt x="47" y="13"/>
                                </a:lnTo>
                                <a:lnTo>
                                  <a:pt x="39" y="13"/>
                                </a:lnTo>
                                <a:lnTo>
                                  <a:pt x="31" y="16"/>
                                </a:lnTo>
                                <a:lnTo>
                                  <a:pt x="26" y="20"/>
                                </a:lnTo>
                                <a:lnTo>
                                  <a:pt x="21" y="25"/>
                                </a:lnTo>
                                <a:lnTo>
                                  <a:pt x="19" y="31"/>
                                </a:lnTo>
                                <a:lnTo>
                                  <a:pt x="16" y="39"/>
                                </a:lnTo>
                                <a:lnTo>
                                  <a:pt x="15" y="46"/>
                                </a:lnTo>
                                <a:lnTo>
                                  <a:pt x="15" y="53"/>
                                </a:lnTo>
                                <a:lnTo>
                                  <a:pt x="15" y="63"/>
                                </a:lnTo>
                                <a:lnTo>
                                  <a:pt x="16" y="71"/>
                                </a:lnTo>
                                <a:lnTo>
                                  <a:pt x="18" y="78"/>
                                </a:lnTo>
                                <a:lnTo>
                                  <a:pt x="21" y="84"/>
                                </a:lnTo>
                                <a:lnTo>
                                  <a:pt x="25" y="89"/>
                                </a:lnTo>
                                <a:lnTo>
                                  <a:pt x="31" y="93"/>
                                </a:lnTo>
                                <a:lnTo>
                                  <a:pt x="37" y="95"/>
                                </a:lnTo>
                                <a:lnTo>
                                  <a:pt x="46" y="95"/>
                                </a:lnTo>
                                <a:lnTo>
                                  <a:pt x="55" y="95"/>
                                </a:lnTo>
                                <a:lnTo>
                                  <a:pt x="62" y="93"/>
                                </a:lnTo>
                                <a:lnTo>
                                  <a:pt x="67" y="89"/>
                                </a:lnTo>
                                <a:lnTo>
                                  <a:pt x="72" y="83"/>
                                </a:lnTo>
                                <a:lnTo>
                                  <a:pt x="74" y="77"/>
                                </a:lnTo>
                                <a:lnTo>
                                  <a:pt x="77" y="71"/>
                                </a:lnTo>
                                <a:lnTo>
                                  <a:pt x="78" y="62"/>
                                </a:lnTo>
                                <a:lnTo>
                                  <a:pt x="78" y="55"/>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22" name="Freeform 510"/>
                        <wps:cNvSpPr>
                          <a:spLocks noEditPoints="1"/>
                        </wps:cNvSpPr>
                        <wps:spPr bwMode="auto">
                          <a:xfrm>
                            <a:off x="1047750" y="3268663"/>
                            <a:ext cx="49213" cy="57150"/>
                          </a:xfrm>
                          <a:custGeom>
                            <a:avLst/>
                            <a:gdLst>
                              <a:gd name="T0" fmla="*/ 92 w 92"/>
                              <a:gd name="T1" fmla="*/ 66 h 107"/>
                              <a:gd name="T2" fmla="*/ 86 w 92"/>
                              <a:gd name="T3" fmla="*/ 85 h 107"/>
                              <a:gd name="T4" fmla="*/ 75 w 92"/>
                              <a:gd name="T5" fmla="*/ 100 h 107"/>
                              <a:gd name="T6" fmla="*/ 56 w 92"/>
                              <a:gd name="T7" fmla="*/ 107 h 107"/>
                              <a:gd name="T8" fmla="*/ 34 w 92"/>
                              <a:gd name="T9" fmla="*/ 107 h 107"/>
                              <a:gd name="T10" fmla="*/ 17 w 92"/>
                              <a:gd name="T11" fmla="*/ 100 h 107"/>
                              <a:gd name="T12" fmla="*/ 6 w 92"/>
                              <a:gd name="T13" fmla="*/ 87 h 107"/>
                              <a:gd name="T14" fmla="*/ 0 w 92"/>
                              <a:gd name="T15" fmla="*/ 67 h 107"/>
                              <a:gd name="T16" fmla="*/ 0 w 92"/>
                              <a:gd name="T17" fmla="*/ 43 h 107"/>
                              <a:gd name="T18" fmla="*/ 6 w 92"/>
                              <a:gd name="T19" fmla="*/ 23 h 107"/>
                              <a:gd name="T20" fmla="*/ 18 w 92"/>
                              <a:gd name="T21" fmla="*/ 9 h 107"/>
                              <a:gd name="T22" fmla="*/ 35 w 92"/>
                              <a:gd name="T23" fmla="*/ 2 h 107"/>
                              <a:gd name="T24" fmla="*/ 58 w 92"/>
                              <a:gd name="T25" fmla="*/ 2 h 107"/>
                              <a:gd name="T26" fmla="*/ 75 w 92"/>
                              <a:gd name="T27" fmla="*/ 8 h 107"/>
                              <a:gd name="T28" fmla="*/ 86 w 92"/>
                              <a:gd name="T29" fmla="*/ 21 h 107"/>
                              <a:gd name="T30" fmla="*/ 92 w 92"/>
                              <a:gd name="T31" fmla="*/ 41 h 107"/>
                              <a:gd name="T32" fmla="*/ 79 w 92"/>
                              <a:gd name="T33" fmla="*/ 55 h 107"/>
                              <a:gd name="T34" fmla="*/ 76 w 92"/>
                              <a:gd name="T35" fmla="*/ 37 h 107"/>
                              <a:gd name="T36" fmla="*/ 71 w 92"/>
                              <a:gd name="T37" fmla="*/ 25 h 107"/>
                              <a:gd name="T38" fmla="*/ 61 w 92"/>
                              <a:gd name="T39" fmla="*/ 16 h 107"/>
                              <a:gd name="T40" fmla="*/ 47 w 92"/>
                              <a:gd name="T41" fmla="*/ 13 h 107"/>
                              <a:gd name="T42" fmla="*/ 32 w 92"/>
                              <a:gd name="T43" fmla="*/ 16 h 107"/>
                              <a:gd name="T44" fmla="*/ 22 w 92"/>
                              <a:gd name="T45" fmla="*/ 25 h 107"/>
                              <a:gd name="T46" fmla="*/ 16 w 92"/>
                              <a:gd name="T47" fmla="*/ 39 h 107"/>
                              <a:gd name="T48" fmla="*/ 15 w 92"/>
                              <a:gd name="T49" fmla="*/ 53 h 107"/>
                              <a:gd name="T50" fmla="*/ 16 w 92"/>
                              <a:gd name="T51" fmla="*/ 71 h 107"/>
                              <a:gd name="T52" fmla="*/ 21 w 92"/>
                              <a:gd name="T53" fmla="*/ 84 h 107"/>
                              <a:gd name="T54" fmla="*/ 31 w 92"/>
                              <a:gd name="T55" fmla="*/ 93 h 107"/>
                              <a:gd name="T56" fmla="*/ 45 w 92"/>
                              <a:gd name="T57" fmla="*/ 95 h 107"/>
                              <a:gd name="T58" fmla="*/ 61 w 92"/>
                              <a:gd name="T59" fmla="*/ 93 h 107"/>
                              <a:gd name="T60" fmla="*/ 71 w 92"/>
                              <a:gd name="T61" fmla="*/ 83 h 107"/>
                              <a:gd name="T62" fmla="*/ 76 w 92"/>
                              <a:gd name="T63" fmla="*/ 71 h 107"/>
                              <a:gd name="T64" fmla="*/ 79 w 92"/>
                              <a:gd name="T65" fmla="*/ 55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2" h="107">
                                <a:moveTo>
                                  <a:pt x="92" y="53"/>
                                </a:moveTo>
                                <a:lnTo>
                                  <a:pt x="92" y="66"/>
                                </a:lnTo>
                                <a:lnTo>
                                  <a:pt x="90" y="75"/>
                                </a:lnTo>
                                <a:lnTo>
                                  <a:pt x="86" y="85"/>
                                </a:lnTo>
                                <a:lnTo>
                                  <a:pt x="81" y="93"/>
                                </a:lnTo>
                                <a:lnTo>
                                  <a:pt x="75" y="100"/>
                                </a:lnTo>
                                <a:lnTo>
                                  <a:pt x="66" y="104"/>
                                </a:lnTo>
                                <a:lnTo>
                                  <a:pt x="56" y="107"/>
                                </a:lnTo>
                                <a:lnTo>
                                  <a:pt x="45" y="107"/>
                                </a:lnTo>
                                <a:lnTo>
                                  <a:pt x="34" y="107"/>
                                </a:lnTo>
                                <a:lnTo>
                                  <a:pt x="24" y="104"/>
                                </a:lnTo>
                                <a:lnTo>
                                  <a:pt x="17" y="100"/>
                                </a:lnTo>
                                <a:lnTo>
                                  <a:pt x="11" y="94"/>
                                </a:lnTo>
                                <a:lnTo>
                                  <a:pt x="6" y="87"/>
                                </a:lnTo>
                                <a:lnTo>
                                  <a:pt x="2" y="78"/>
                                </a:lnTo>
                                <a:lnTo>
                                  <a:pt x="0" y="67"/>
                                </a:lnTo>
                                <a:lnTo>
                                  <a:pt x="0" y="55"/>
                                </a:lnTo>
                                <a:lnTo>
                                  <a:pt x="0" y="43"/>
                                </a:lnTo>
                                <a:lnTo>
                                  <a:pt x="2" y="32"/>
                                </a:lnTo>
                                <a:lnTo>
                                  <a:pt x="6" y="23"/>
                                </a:lnTo>
                                <a:lnTo>
                                  <a:pt x="12" y="15"/>
                                </a:lnTo>
                                <a:lnTo>
                                  <a:pt x="18" y="9"/>
                                </a:lnTo>
                                <a:lnTo>
                                  <a:pt x="27" y="5"/>
                                </a:lnTo>
                                <a:lnTo>
                                  <a:pt x="35" y="2"/>
                                </a:lnTo>
                                <a:lnTo>
                                  <a:pt x="48" y="0"/>
                                </a:lnTo>
                                <a:lnTo>
                                  <a:pt x="58" y="2"/>
                                </a:lnTo>
                                <a:lnTo>
                                  <a:pt x="67" y="4"/>
                                </a:lnTo>
                                <a:lnTo>
                                  <a:pt x="75" y="8"/>
                                </a:lnTo>
                                <a:lnTo>
                                  <a:pt x="81" y="14"/>
                                </a:lnTo>
                                <a:lnTo>
                                  <a:pt x="86" y="21"/>
                                </a:lnTo>
                                <a:lnTo>
                                  <a:pt x="90" y="31"/>
                                </a:lnTo>
                                <a:lnTo>
                                  <a:pt x="92" y="41"/>
                                </a:lnTo>
                                <a:lnTo>
                                  <a:pt x="92" y="53"/>
                                </a:lnTo>
                                <a:close/>
                                <a:moveTo>
                                  <a:pt x="79" y="55"/>
                                </a:moveTo>
                                <a:lnTo>
                                  <a:pt x="77" y="46"/>
                                </a:lnTo>
                                <a:lnTo>
                                  <a:pt x="76" y="37"/>
                                </a:lnTo>
                                <a:lnTo>
                                  <a:pt x="75" y="30"/>
                                </a:lnTo>
                                <a:lnTo>
                                  <a:pt x="71" y="25"/>
                                </a:lnTo>
                                <a:lnTo>
                                  <a:pt x="67" y="19"/>
                                </a:lnTo>
                                <a:lnTo>
                                  <a:pt x="61" y="16"/>
                                </a:lnTo>
                                <a:lnTo>
                                  <a:pt x="55" y="13"/>
                                </a:lnTo>
                                <a:lnTo>
                                  <a:pt x="47" y="13"/>
                                </a:lnTo>
                                <a:lnTo>
                                  <a:pt x="38" y="13"/>
                                </a:lnTo>
                                <a:lnTo>
                                  <a:pt x="32" y="16"/>
                                </a:lnTo>
                                <a:lnTo>
                                  <a:pt x="26" y="20"/>
                                </a:lnTo>
                                <a:lnTo>
                                  <a:pt x="22" y="25"/>
                                </a:lnTo>
                                <a:lnTo>
                                  <a:pt x="18" y="31"/>
                                </a:lnTo>
                                <a:lnTo>
                                  <a:pt x="16" y="39"/>
                                </a:lnTo>
                                <a:lnTo>
                                  <a:pt x="15" y="46"/>
                                </a:lnTo>
                                <a:lnTo>
                                  <a:pt x="15" y="53"/>
                                </a:lnTo>
                                <a:lnTo>
                                  <a:pt x="15" y="63"/>
                                </a:lnTo>
                                <a:lnTo>
                                  <a:pt x="16" y="71"/>
                                </a:lnTo>
                                <a:lnTo>
                                  <a:pt x="18" y="78"/>
                                </a:lnTo>
                                <a:lnTo>
                                  <a:pt x="21" y="84"/>
                                </a:lnTo>
                                <a:lnTo>
                                  <a:pt x="24" y="89"/>
                                </a:lnTo>
                                <a:lnTo>
                                  <a:pt x="31" y="93"/>
                                </a:lnTo>
                                <a:lnTo>
                                  <a:pt x="37" y="95"/>
                                </a:lnTo>
                                <a:lnTo>
                                  <a:pt x="45" y="95"/>
                                </a:lnTo>
                                <a:lnTo>
                                  <a:pt x="54" y="95"/>
                                </a:lnTo>
                                <a:lnTo>
                                  <a:pt x="61" y="93"/>
                                </a:lnTo>
                                <a:lnTo>
                                  <a:pt x="66" y="89"/>
                                </a:lnTo>
                                <a:lnTo>
                                  <a:pt x="71" y="83"/>
                                </a:lnTo>
                                <a:lnTo>
                                  <a:pt x="75" y="77"/>
                                </a:lnTo>
                                <a:lnTo>
                                  <a:pt x="76" y="71"/>
                                </a:lnTo>
                                <a:lnTo>
                                  <a:pt x="77" y="62"/>
                                </a:lnTo>
                                <a:lnTo>
                                  <a:pt x="79" y="55"/>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23" name="Freeform 511"/>
                        <wps:cNvSpPr>
                          <a:spLocks/>
                        </wps:cNvSpPr>
                        <wps:spPr bwMode="auto">
                          <a:xfrm>
                            <a:off x="1108075" y="3270250"/>
                            <a:ext cx="39688" cy="53975"/>
                          </a:xfrm>
                          <a:custGeom>
                            <a:avLst/>
                            <a:gdLst>
                              <a:gd name="T0" fmla="*/ 75 w 75"/>
                              <a:gd name="T1" fmla="*/ 103 h 104"/>
                              <a:gd name="T2" fmla="*/ 74 w 75"/>
                              <a:gd name="T3" fmla="*/ 103 h 104"/>
                              <a:gd name="T4" fmla="*/ 73 w 75"/>
                              <a:gd name="T5" fmla="*/ 104 h 104"/>
                              <a:gd name="T6" fmla="*/ 71 w 75"/>
                              <a:gd name="T7" fmla="*/ 104 h 104"/>
                              <a:gd name="T8" fmla="*/ 67 w 75"/>
                              <a:gd name="T9" fmla="*/ 104 h 104"/>
                              <a:gd name="T10" fmla="*/ 63 w 75"/>
                              <a:gd name="T11" fmla="*/ 104 h 104"/>
                              <a:gd name="T12" fmla="*/ 62 w 75"/>
                              <a:gd name="T13" fmla="*/ 103 h 104"/>
                              <a:gd name="T14" fmla="*/ 62 w 75"/>
                              <a:gd name="T15" fmla="*/ 103 h 104"/>
                              <a:gd name="T16" fmla="*/ 62 w 75"/>
                              <a:gd name="T17" fmla="*/ 56 h 104"/>
                              <a:gd name="T18" fmla="*/ 14 w 75"/>
                              <a:gd name="T19" fmla="*/ 102 h 104"/>
                              <a:gd name="T20" fmla="*/ 14 w 75"/>
                              <a:gd name="T21" fmla="*/ 103 h 104"/>
                              <a:gd name="T22" fmla="*/ 13 w 75"/>
                              <a:gd name="T23" fmla="*/ 104 h 104"/>
                              <a:gd name="T24" fmla="*/ 10 w 75"/>
                              <a:gd name="T25" fmla="*/ 104 h 104"/>
                              <a:gd name="T26" fmla="*/ 8 w 75"/>
                              <a:gd name="T27" fmla="*/ 104 h 104"/>
                              <a:gd name="T28" fmla="*/ 4 w 75"/>
                              <a:gd name="T29" fmla="*/ 104 h 104"/>
                              <a:gd name="T30" fmla="*/ 2 w 75"/>
                              <a:gd name="T31" fmla="*/ 104 h 104"/>
                              <a:gd name="T32" fmla="*/ 0 w 75"/>
                              <a:gd name="T33" fmla="*/ 103 h 104"/>
                              <a:gd name="T34" fmla="*/ 0 w 75"/>
                              <a:gd name="T35" fmla="*/ 102 h 104"/>
                              <a:gd name="T36" fmla="*/ 0 w 75"/>
                              <a:gd name="T37" fmla="*/ 2 h 104"/>
                              <a:gd name="T38" fmla="*/ 2 w 75"/>
                              <a:gd name="T39" fmla="*/ 1 h 104"/>
                              <a:gd name="T40" fmla="*/ 3 w 75"/>
                              <a:gd name="T41" fmla="*/ 1 h 104"/>
                              <a:gd name="T42" fmla="*/ 5 w 75"/>
                              <a:gd name="T43" fmla="*/ 0 h 104"/>
                              <a:gd name="T44" fmla="*/ 9 w 75"/>
                              <a:gd name="T45" fmla="*/ 0 h 104"/>
                              <a:gd name="T46" fmla="*/ 11 w 75"/>
                              <a:gd name="T47" fmla="*/ 1 h 104"/>
                              <a:gd name="T48" fmla="*/ 14 w 75"/>
                              <a:gd name="T49" fmla="*/ 1 h 104"/>
                              <a:gd name="T50" fmla="*/ 14 w 75"/>
                              <a:gd name="T51" fmla="*/ 2 h 104"/>
                              <a:gd name="T52" fmla="*/ 14 w 75"/>
                              <a:gd name="T53" fmla="*/ 44 h 104"/>
                              <a:gd name="T54" fmla="*/ 62 w 75"/>
                              <a:gd name="T55" fmla="*/ 2 h 104"/>
                              <a:gd name="T56" fmla="*/ 62 w 75"/>
                              <a:gd name="T57" fmla="*/ 1 h 104"/>
                              <a:gd name="T58" fmla="*/ 63 w 75"/>
                              <a:gd name="T59" fmla="*/ 1 h 104"/>
                              <a:gd name="T60" fmla="*/ 64 w 75"/>
                              <a:gd name="T61" fmla="*/ 0 h 104"/>
                              <a:gd name="T62" fmla="*/ 68 w 75"/>
                              <a:gd name="T63" fmla="*/ 0 h 104"/>
                              <a:gd name="T64" fmla="*/ 72 w 75"/>
                              <a:gd name="T65" fmla="*/ 0 h 104"/>
                              <a:gd name="T66" fmla="*/ 74 w 75"/>
                              <a:gd name="T67" fmla="*/ 1 h 104"/>
                              <a:gd name="T68" fmla="*/ 74 w 75"/>
                              <a:gd name="T69" fmla="*/ 1 h 104"/>
                              <a:gd name="T70" fmla="*/ 75 w 75"/>
                              <a:gd name="T71" fmla="*/ 2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75" h="104">
                                <a:moveTo>
                                  <a:pt x="75" y="102"/>
                                </a:moveTo>
                                <a:lnTo>
                                  <a:pt x="75" y="103"/>
                                </a:lnTo>
                                <a:lnTo>
                                  <a:pt x="74" y="103"/>
                                </a:lnTo>
                                <a:lnTo>
                                  <a:pt x="74" y="103"/>
                                </a:lnTo>
                                <a:lnTo>
                                  <a:pt x="74" y="104"/>
                                </a:lnTo>
                                <a:lnTo>
                                  <a:pt x="73" y="104"/>
                                </a:lnTo>
                                <a:lnTo>
                                  <a:pt x="72" y="104"/>
                                </a:lnTo>
                                <a:lnTo>
                                  <a:pt x="71" y="104"/>
                                </a:lnTo>
                                <a:lnTo>
                                  <a:pt x="68" y="104"/>
                                </a:lnTo>
                                <a:lnTo>
                                  <a:pt x="67" y="104"/>
                                </a:lnTo>
                                <a:lnTo>
                                  <a:pt x="64" y="104"/>
                                </a:lnTo>
                                <a:lnTo>
                                  <a:pt x="63" y="104"/>
                                </a:lnTo>
                                <a:lnTo>
                                  <a:pt x="63" y="104"/>
                                </a:lnTo>
                                <a:lnTo>
                                  <a:pt x="62" y="103"/>
                                </a:lnTo>
                                <a:lnTo>
                                  <a:pt x="62" y="103"/>
                                </a:lnTo>
                                <a:lnTo>
                                  <a:pt x="62" y="103"/>
                                </a:lnTo>
                                <a:lnTo>
                                  <a:pt x="62" y="102"/>
                                </a:lnTo>
                                <a:lnTo>
                                  <a:pt x="62" y="56"/>
                                </a:lnTo>
                                <a:lnTo>
                                  <a:pt x="14" y="56"/>
                                </a:lnTo>
                                <a:lnTo>
                                  <a:pt x="14" y="102"/>
                                </a:lnTo>
                                <a:lnTo>
                                  <a:pt x="14" y="103"/>
                                </a:lnTo>
                                <a:lnTo>
                                  <a:pt x="14" y="103"/>
                                </a:lnTo>
                                <a:lnTo>
                                  <a:pt x="14" y="103"/>
                                </a:lnTo>
                                <a:lnTo>
                                  <a:pt x="13" y="104"/>
                                </a:lnTo>
                                <a:lnTo>
                                  <a:pt x="11" y="104"/>
                                </a:lnTo>
                                <a:lnTo>
                                  <a:pt x="10" y="104"/>
                                </a:lnTo>
                                <a:lnTo>
                                  <a:pt x="9" y="104"/>
                                </a:lnTo>
                                <a:lnTo>
                                  <a:pt x="8" y="104"/>
                                </a:lnTo>
                                <a:lnTo>
                                  <a:pt x="5" y="104"/>
                                </a:lnTo>
                                <a:lnTo>
                                  <a:pt x="4" y="104"/>
                                </a:lnTo>
                                <a:lnTo>
                                  <a:pt x="3" y="104"/>
                                </a:lnTo>
                                <a:lnTo>
                                  <a:pt x="2" y="104"/>
                                </a:lnTo>
                                <a:lnTo>
                                  <a:pt x="2" y="103"/>
                                </a:lnTo>
                                <a:lnTo>
                                  <a:pt x="0" y="103"/>
                                </a:lnTo>
                                <a:lnTo>
                                  <a:pt x="0" y="103"/>
                                </a:lnTo>
                                <a:lnTo>
                                  <a:pt x="0" y="102"/>
                                </a:lnTo>
                                <a:lnTo>
                                  <a:pt x="0" y="2"/>
                                </a:lnTo>
                                <a:lnTo>
                                  <a:pt x="0" y="2"/>
                                </a:lnTo>
                                <a:lnTo>
                                  <a:pt x="0" y="1"/>
                                </a:lnTo>
                                <a:lnTo>
                                  <a:pt x="2" y="1"/>
                                </a:lnTo>
                                <a:lnTo>
                                  <a:pt x="2" y="1"/>
                                </a:lnTo>
                                <a:lnTo>
                                  <a:pt x="3" y="1"/>
                                </a:lnTo>
                                <a:lnTo>
                                  <a:pt x="4" y="0"/>
                                </a:lnTo>
                                <a:lnTo>
                                  <a:pt x="5" y="0"/>
                                </a:lnTo>
                                <a:lnTo>
                                  <a:pt x="8" y="0"/>
                                </a:lnTo>
                                <a:lnTo>
                                  <a:pt x="9" y="0"/>
                                </a:lnTo>
                                <a:lnTo>
                                  <a:pt x="10" y="0"/>
                                </a:lnTo>
                                <a:lnTo>
                                  <a:pt x="11" y="1"/>
                                </a:lnTo>
                                <a:lnTo>
                                  <a:pt x="13" y="1"/>
                                </a:lnTo>
                                <a:lnTo>
                                  <a:pt x="14" y="1"/>
                                </a:lnTo>
                                <a:lnTo>
                                  <a:pt x="14" y="1"/>
                                </a:lnTo>
                                <a:lnTo>
                                  <a:pt x="14" y="2"/>
                                </a:lnTo>
                                <a:lnTo>
                                  <a:pt x="14" y="2"/>
                                </a:lnTo>
                                <a:lnTo>
                                  <a:pt x="14" y="44"/>
                                </a:lnTo>
                                <a:lnTo>
                                  <a:pt x="62" y="44"/>
                                </a:lnTo>
                                <a:lnTo>
                                  <a:pt x="62" y="2"/>
                                </a:lnTo>
                                <a:lnTo>
                                  <a:pt x="62" y="2"/>
                                </a:lnTo>
                                <a:lnTo>
                                  <a:pt x="62" y="1"/>
                                </a:lnTo>
                                <a:lnTo>
                                  <a:pt x="62" y="1"/>
                                </a:lnTo>
                                <a:lnTo>
                                  <a:pt x="63" y="1"/>
                                </a:lnTo>
                                <a:lnTo>
                                  <a:pt x="63" y="1"/>
                                </a:lnTo>
                                <a:lnTo>
                                  <a:pt x="64" y="0"/>
                                </a:lnTo>
                                <a:lnTo>
                                  <a:pt x="67" y="0"/>
                                </a:lnTo>
                                <a:lnTo>
                                  <a:pt x="68" y="0"/>
                                </a:lnTo>
                                <a:lnTo>
                                  <a:pt x="71" y="0"/>
                                </a:lnTo>
                                <a:lnTo>
                                  <a:pt x="72" y="0"/>
                                </a:lnTo>
                                <a:lnTo>
                                  <a:pt x="73" y="1"/>
                                </a:lnTo>
                                <a:lnTo>
                                  <a:pt x="74" y="1"/>
                                </a:lnTo>
                                <a:lnTo>
                                  <a:pt x="74" y="1"/>
                                </a:lnTo>
                                <a:lnTo>
                                  <a:pt x="74" y="1"/>
                                </a:lnTo>
                                <a:lnTo>
                                  <a:pt x="75" y="2"/>
                                </a:lnTo>
                                <a:lnTo>
                                  <a:pt x="75" y="2"/>
                                </a:lnTo>
                                <a:lnTo>
                                  <a:pt x="75" y="102"/>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24" name="Freeform 512"/>
                        <wps:cNvSpPr>
                          <a:spLocks/>
                        </wps:cNvSpPr>
                        <wps:spPr bwMode="auto">
                          <a:xfrm>
                            <a:off x="744537" y="3255963"/>
                            <a:ext cx="187325" cy="26988"/>
                          </a:xfrm>
                          <a:custGeom>
                            <a:avLst/>
                            <a:gdLst>
                              <a:gd name="T0" fmla="*/ 0 w 353"/>
                              <a:gd name="T1" fmla="*/ 0 h 51"/>
                              <a:gd name="T2" fmla="*/ 51 w 353"/>
                              <a:gd name="T3" fmla="*/ 50 h 51"/>
                              <a:gd name="T4" fmla="*/ 101 w 353"/>
                              <a:gd name="T5" fmla="*/ 1 h 51"/>
                              <a:gd name="T6" fmla="*/ 151 w 353"/>
                              <a:gd name="T7" fmla="*/ 51 h 51"/>
                              <a:gd name="T8" fmla="*/ 201 w 353"/>
                              <a:gd name="T9" fmla="*/ 0 h 51"/>
                              <a:gd name="T10" fmla="*/ 253 w 353"/>
                              <a:gd name="T11" fmla="*/ 51 h 51"/>
                              <a:gd name="T12" fmla="*/ 302 w 353"/>
                              <a:gd name="T13" fmla="*/ 1 h 51"/>
                              <a:gd name="T14" fmla="*/ 353 w 353"/>
                              <a:gd name="T15" fmla="*/ 50 h 51"/>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353" h="51">
                                <a:moveTo>
                                  <a:pt x="0" y="0"/>
                                </a:moveTo>
                                <a:lnTo>
                                  <a:pt x="51" y="50"/>
                                </a:lnTo>
                                <a:lnTo>
                                  <a:pt x="101" y="1"/>
                                </a:lnTo>
                                <a:lnTo>
                                  <a:pt x="151" y="51"/>
                                </a:lnTo>
                                <a:lnTo>
                                  <a:pt x="201" y="0"/>
                                </a:lnTo>
                                <a:lnTo>
                                  <a:pt x="253" y="51"/>
                                </a:lnTo>
                                <a:lnTo>
                                  <a:pt x="302" y="1"/>
                                </a:lnTo>
                                <a:lnTo>
                                  <a:pt x="353" y="50"/>
                                </a:lnTo>
                              </a:path>
                            </a:pathLst>
                          </a:custGeom>
                          <a:noFill/>
                          <a:ln w="7938">
                            <a:solidFill>
                              <a:srgbClr val="E98989"/>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25" name="Freeform 513"/>
                        <wps:cNvSpPr>
                          <a:spLocks/>
                        </wps:cNvSpPr>
                        <wps:spPr bwMode="auto">
                          <a:xfrm>
                            <a:off x="850900" y="3222625"/>
                            <a:ext cx="1588" cy="30163"/>
                          </a:xfrm>
                          <a:custGeom>
                            <a:avLst/>
                            <a:gdLst>
                              <a:gd name="T0" fmla="*/ 1 w 1"/>
                              <a:gd name="T1" fmla="*/ 0 h 58"/>
                              <a:gd name="T2" fmla="*/ 1 w 1"/>
                              <a:gd name="T3" fmla="*/ 58 h 58"/>
                              <a:gd name="T4" fmla="*/ 0 w 1"/>
                              <a:gd name="T5" fmla="*/ 58 h 58"/>
                            </a:gdLst>
                            <a:ahLst/>
                            <a:cxnLst>
                              <a:cxn ang="0">
                                <a:pos x="T0" y="T1"/>
                              </a:cxn>
                              <a:cxn ang="0">
                                <a:pos x="T2" y="T3"/>
                              </a:cxn>
                              <a:cxn ang="0">
                                <a:pos x="T4" y="T5"/>
                              </a:cxn>
                            </a:cxnLst>
                            <a:rect l="0" t="0" r="r" b="b"/>
                            <a:pathLst>
                              <a:path w="1" h="58">
                                <a:moveTo>
                                  <a:pt x="1" y="0"/>
                                </a:moveTo>
                                <a:lnTo>
                                  <a:pt x="1" y="58"/>
                                </a:lnTo>
                                <a:lnTo>
                                  <a:pt x="0" y="58"/>
                                </a:lnTo>
                              </a:path>
                            </a:pathLst>
                          </a:custGeom>
                          <a:noFill/>
                          <a:ln w="7938">
                            <a:solidFill>
                              <a:srgbClr val="E98989"/>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26" name="Freeform 514"/>
                        <wps:cNvSpPr>
                          <a:spLocks/>
                        </wps:cNvSpPr>
                        <wps:spPr bwMode="auto">
                          <a:xfrm>
                            <a:off x="663575" y="3205163"/>
                            <a:ext cx="90488" cy="90488"/>
                          </a:xfrm>
                          <a:custGeom>
                            <a:avLst/>
                            <a:gdLst>
                              <a:gd name="T0" fmla="*/ 156 w 170"/>
                              <a:gd name="T1" fmla="*/ 39 h 169"/>
                              <a:gd name="T2" fmla="*/ 164 w 170"/>
                              <a:gd name="T3" fmla="*/ 54 h 169"/>
                              <a:gd name="T4" fmla="*/ 170 w 170"/>
                              <a:gd name="T5" fmla="*/ 86 h 169"/>
                              <a:gd name="T6" fmla="*/ 163 w 170"/>
                              <a:gd name="T7" fmla="*/ 117 h 169"/>
                              <a:gd name="T8" fmla="*/ 146 w 170"/>
                              <a:gd name="T9" fmla="*/ 144 h 169"/>
                              <a:gd name="T10" fmla="*/ 132 w 170"/>
                              <a:gd name="T11" fmla="*/ 155 h 169"/>
                              <a:gd name="T12" fmla="*/ 117 w 170"/>
                              <a:gd name="T13" fmla="*/ 162 h 169"/>
                              <a:gd name="T14" fmla="*/ 85 w 170"/>
                              <a:gd name="T15" fmla="*/ 169 h 169"/>
                              <a:gd name="T16" fmla="*/ 53 w 170"/>
                              <a:gd name="T17" fmla="*/ 161 h 169"/>
                              <a:gd name="T18" fmla="*/ 26 w 170"/>
                              <a:gd name="T19" fmla="*/ 144 h 169"/>
                              <a:gd name="T20" fmla="*/ 15 w 170"/>
                              <a:gd name="T21" fmla="*/ 129 h 169"/>
                              <a:gd name="T22" fmla="*/ 6 w 170"/>
                              <a:gd name="T23" fmla="*/ 114 h 169"/>
                              <a:gd name="T24" fmla="*/ 0 w 170"/>
                              <a:gd name="T25" fmla="*/ 82 h 169"/>
                              <a:gd name="T26" fmla="*/ 6 w 170"/>
                              <a:gd name="T27" fmla="*/ 52 h 169"/>
                              <a:gd name="T28" fmla="*/ 25 w 170"/>
                              <a:gd name="T29" fmla="*/ 25 h 169"/>
                              <a:gd name="T30" fmla="*/ 38 w 170"/>
                              <a:gd name="T31" fmla="*/ 15 h 169"/>
                              <a:gd name="T32" fmla="*/ 53 w 170"/>
                              <a:gd name="T33" fmla="*/ 6 h 169"/>
                              <a:gd name="T34" fmla="*/ 85 w 170"/>
                              <a:gd name="T35" fmla="*/ 0 h 169"/>
                              <a:gd name="T36" fmla="*/ 117 w 170"/>
                              <a:gd name="T37" fmla="*/ 7 h 169"/>
                              <a:gd name="T38" fmla="*/ 144 w 170"/>
                              <a:gd name="T39" fmla="*/ 26 h 169"/>
                              <a:gd name="T40" fmla="*/ 156 w 170"/>
                              <a:gd name="T41" fmla="*/ 39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70" h="169">
                                <a:moveTo>
                                  <a:pt x="156" y="39"/>
                                </a:moveTo>
                                <a:lnTo>
                                  <a:pt x="164" y="54"/>
                                </a:lnTo>
                                <a:lnTo>
                                  <a:pt x="170" y="86"/>
                                </a:lnTo>
                                <a:lnTo>
                                  <a:pt x="163" y="117"/>
                                </a:lnTo>
                                <a:lnTo>
                                  <a:pt x="146" y="144"/>
                                </a:lnTo>
                                <a:lnTo>
                                  <a:pt x="132" y="155"/>
                                </a:lnTo>
                                <a:lnTo>
                                  <a:pt x="117" y="162"/>
                                </a:lnTo>
                                <a:lnTo>
                                  <a:pt x="85" y="169"/>
                                </a:lnTo>
                                <a:lnTo>
                                  <a:pt x="53" y="161"/>
                                </a:lnTo>
                                <a:lnTo>
                                  <a:pt x="26" y="144"/>
                                </a:lnTo>
                                <a:lnTo>
                                  <a:pt x="15" y="129"/>
                                </a:lnTo>
                                <a:lnTo>
                                  <a:pt x="6" y="114"/>
                                </a:lnTo>
                                <a:lnTo>
                                  <a:pt x="0" y="82"/>
                                </a:lnTo>
                                <a:lnTo>
                                  <a:pt x="6" y="52"/>
                                </a:lnTo>
                                <a:lnTo>
                                  <a:pt x="25" y="25"/>
                                </a:lnTo>
                                <a:lnTo>
                                  <a:pt x="38" y="15"/>
                                </a:lnTo>
                                <a:lnTo>
                                  <a:pt x="53" y="6"/>
                                </a:lnTo>
                                <a:lnTo>
                                  <a:pt x="85" y="0"/>
                                </a:lnTo>
                                <a:lnTo>
                                  <a:pt x="117" y="7"/>
                                </a:lnTo>
                                <a:lnTo>
                                  <a:pt x="144" y="26"/>
                                </a:lnTo>
                                <a:lnTo>
                                  <a:pt x="156" y="39"/>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27" name="Freeform 515"/>
                        <wps:cNvSpPr>
                          <a:spLocks/>
                        </wps:cNvSpPr>
                        <wps:spPr bwMode="auto">
                          <a:xfrm>
                            <a:off x="395287" y="2590800"/>
                            <a:ext cx="47625" cy="47625"/>
                          </a:xfrm>
                          <a:custGeom>
                            <a:avLst/>
                            <a:gdLst>
                              <a:gd name="T0" fmla="*/ 90 w 90"/>
                              <a:gd name="T1" fmla="*/ 45 h 90"/>
                              <a:gd name="T2" fmla="*/ 88 w 90"/>
                              <a:gd name="T3" fmla="*/ 54 h 90"/>
                              <a:gd name="T4" fmla="*/ 82 w 90"/>
                              <a:gd name="T5" fmla="*/ 70 h 90"/>
                              <a:gd name="T6" fmla="*/ 70 w 90"/>
                              <a:gd name="T7" fmla="*/ 82 h 90"/>
                              <a:gd name="T8" fmla="*/ 54 w 90"/>
                              <a:gd name="T9" fmla="*/ 90 h 90"/>
                              <a:gd name="T10" fmla="*/ 45 w 90"/>
                              <a:gd name="T11" fmla="*/ 90 h 90"/>
                              <a:gd name="T12" fmla="*/ 35 w 90"/>
                              <a:gd name="T13" fmla="*/ 90 h 90"/>
                              <a:gd name="T14" fmla="*/ 19 w 90"/>
                              <a:gd name="T15" fmla="*/ 82 h 90"/>
                              <a:gd name="T16" fmla="*/ 7 w 90"/>
                              <a:gd name="T17" fmla="*/ 70 h 90"/>
                              <a:gd name="T18" fmla="*/ 1 w 90"/>
                              <a:gd name="T19" fmla="*/ 54 h 90"/>
                              <a:gd name="T20" fmla="*/ 0 w 90"/>
                              <a:gd name="T21" fmla="*/ 45 h 90"/>
                              <a:gd name="T22" fmla="*/ 1 w 90"/>
                              <a:gd name="T23" fmla="*/ 37 h 90"/>
                              <a:gd name="T24" fmla="*/ 7 w 90"/>
                              <a:gd name="T25" fmla="*/ 19 h 90"/>
                              <a:gd name="T26" fmla="*/ 19 w 90"/>
                              <a:gd name="T27" fmla="*/ 8 h 90"/>
                              <a:gd name="T28" fmla="*/ 35 w 90"/>
                              <a:gd name="T29" fmla="*/ 1 h 90"/>
                              <a:gd name="T30" fmla="*/ 45 w 90"/>
                              <a:gd name="T31" fmla="*/ 0 h 90"/>
                              <a:gd name="T32" fmla="*/ 54 w 90"/>
                              <a:gd name="T33" fmla="*/ 1 h 90"/>
                              <a:gd name="T34" fmla="*/ 70 w 90"/>
                              <a:gd name="T35" fmla="*/ 8 h 90"/>
                              <a:gd name="T36" fmla="*/ 82 w 90"/>
                              <a:gd name="T37" fmla="*/ 19 h 90"/>
                              <a:gd name="T38" fmla="*/ 88 w 90"/>
                              <a:gd name="T39" fmla="*/ 37 h 90"/>
                              <a:gd name="T40" fmla="*/ 90 w 90"/>
                              <a:gd name="T41" fmla="*/ 45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90" h="90">
                                <a:moveTo>
                                  <a:pt x="90" y="45"/>
                                </a:moveTo>
                                <a:lnTo>
                                  <a:pt x="88" y="54"/>
                                </a:lnTo>
                                <a:lnTo>
                                  <a:pt x="82" y="70"/>
                                </a:lnTo>
                                <a:lnTo>
                                  <a:pt x="70" y="82"/>
                                </a:lnTo>
                                <a:lnTo>
                                  <a:pt x="54" y="90"/>
                                </a:lnTo>
                                <a:lnTo>
                                  <a:pt x="45" y="90"/>
                                </a:lnTo>
                                <a:lnTo>
                                  <a:pt x="35" y="90"/>
                                </a:lnTo>
                                <a:lnTo>
                                  <a:pt x="19" y="82"/>
                                </a:lnTo>
                                <a:lnTo>
                                  <a:pt x="7" y="70"/>
                                </a:lnTo>
                                <a:lnTo>
                                  <a:pt x="1" y="54"/>
                                </a:lnTo>
                                <a:lnTo>
                                  <a:pt x="0" y="45"/>
                                </a:lnTo>
                                <a:lnTo>
                                  <a:pt x="1" y="37"/>
                                </a:lnTo>
                                <a:lnTo>
                                  <a:pt x="7" y="19"/>
                                </a:lnTo>
                                <a:lnTo>
                                  <a:pt x="19" y="8"/>
                                </a:lnTo>
                                <a:lnTo>
                                  <a:pt x="35" y="1"/>
                                </a:lnTo>
                                <a:lnTo>
                                  <a:pt x="45" y="0"/>
                                </a:lnTo>
                                <a:lnTo>
                                  <a:pt x="54" y="1"/>
                                </a:lnTo>
                                <a:lnTo>
                                  <a:pt x="70" y="8"/>
                                </a:lnTo>
                                <a:lnTo>
                                  <a:pt x="82" y="19"/>
                                </a:lnTo>
                                <a:lnTo>
                                  <a:pt x="88" y="37"/>
                                </a:lnTo>
                                <a:lnTo>
                                  <a:pt x="90" y="45"/>
                                </a:lnTo>
                                <a:close/>
                              </a:path>
                            </a:pathLst>
                          </a:custGeom>
                          <a:solidFill>
                            <a:srgbClr val="99999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28" name="Freeform 516"/>
                        <wps:cNvSpPr>
                          <a:spLocks/>
                        </wps:cNvSpPr>
                        <wps:spPr bwMode="auto">
                          <a:xfrm>
                            <a:off x="592137" y="2668588"/>
                            <a:ext cx="39688" cy="57150"/>
                          </a:xfrm>
                          <a:custGeom>
                            <a:avLst/>
                            <a:gdLst>
                              <a:gd name="T0" fmla="*/ 75 w 75"/>
                              <a:gd name="T1" fmla="*/ 93 h 107"/>
                              <a:gd name="T2" fmla="*/ 75 w 75"/>
                              <a:gd name="T3" fmla="*/ 94 h 107"/>
                              <a:gd name="T4" fmla="*/ 74 w 75"/>
                              <a:gd name="T5" fmla="*/ 95 h 107"/>
                              <a:gd name="T6" fmla="*/ 74 w 75"/>
                              <a:gd name="T7" fmla="*/ 96 h 107"/>
                              <a:gd name="T8" fmla="*/ 72 w 75"/>
                              <a:gd name="T9" fmla="*/ 99 h 107"/>
                              <a:gd name="T10" fmla="*/ 67 w 75"/>
                              <a:gd name="T11" fmla="*/ 101 h 107"/>
                              <a:gd name="T12" fmla="*/ 59 w 75"/>
                              <a:gd name="T13" fmla="*/ 105 h 107"/>
                              <a:gd name="T14" fmla="*/ 49 w 75"/>
                              <a:gd name="T15" fmla="*/ 107 h 107"/>
                              <a:gd name="T16" fmla="*/ 35 w 75"/>
                              <a:gd name="T17" fmla="*/ 106 h 107"/>
                              <a:gd name="T18" fmla="*/ 17 w 75"/>
                              <a:gd name="T19" fmla="*/ 100 h 107"/>
                              <a:gd name="T20" fmla="*/ 6 w 75"/>
                              <a:gd name="T21" fmla="*/ 86 h 107"/>
                              <a:gd name="T22" fmla="*/ 0 w 75"/>
                              <a:gd name="T23" fmla="*/ 67 h 107"/>
                              <a:gd name="T24" fmla="*/ 0 w 75"/>
                              <a:gd name="T25" fmla="*/ 43 h 107"/>
                              <a:gd name="T26" fmla="*/ 7 w 75"/>
                              <a:gd name="T27" fmla="*/ 22 h 107"/>
                              <a:gd name="T28" fmla="*/ 19 w 75"/>
                              <a:gd name="T29" fmla="*/ 9 h 107"/>
                              <a:gd name="T30" fmla="*/ 36 w 75"/>
                              <a:gd name="T31" fmla="*/ 1 h 107"/>
                              <a:gd name="T32" fmla="*/ 49 w 75"/>
                              <a:gd name="T33" fmla="*/ 0 h 107"/>
                              <a:gd name="T34" fmla="*/ 58 w 75"/>
                              <a:gd name="T35" fmla="*/ 3 h 107"/>
                              <a:gd name="T36" fmla="*/ 65 w 75"/>
                              <a:gd name="T37" fmla="*/ 5 h 107"/>
                              <a:gd name="T38" fmla="*/ 72 w 75"/>
                              <a:gd name="T39" fmla="*/ 8 h 107"/>
                              <a:gd name="T40" fmla="*/ 73 w 75"/>
                              <a:gd name="T41" fmla="*/ 10 h 107"/>
                              <a:gd name="T42" fmla="*/ 74 w 75"/>
                              <a:gd name="T43" fmla="*/ 11 h 107"/>
                              <a:gd name="T44" fmla="*/ 74 w 75"/>
                              <a:gd name="T45" fmla="*/ 14 h 107"/>
                              <a:gd name="T46" fmla="*/ 75 w 75"/>
                              <a:gd name="T47" fmla="*/ 15 h 107"/>
                              <a:gd name="T48" fmla="*/ 75 w 75"/>
                              <a:gd name="T49" fmla="*/ 19 h 107"/>
                              <a:gd name="T50" fmla="*/ 74 w 75"/>
                              <a:gd name="T51" fmla="*/ 20 h 107"/>
                              <a:gd name="T52" fmla="*/ 74 w 75"/>
                              <a:gd name="T53" fmla="*/ 22 h 107"/>
                              <a:gd name="T54" fmla="*/ 73 w 75"/>
                              <a:gd name="T55" fmla="*/ 22 h 107"/>
                              <a:gd name="T56" fmla="*/ 72 w 75"/>
                              <a:gd name="T57" fmla="*/ 22 h 107"/>
                              <a:gd name="T58" fmla="*/ 67 w 75"/>
                              <a:gd name="T59" fmla="*/ 20 h 107"/>
                              <a:gd name="T60" fmla="*/ 60 w 75"/>
                              <a:gd name="T61" fmla="*/ 16 h 107"/>
                              <a:gd name="T62" fmla="*/ 52 w 75"/>
                              <a:gd name="T63" fmla="*/ 13 h 107"/>
                              <a:gd name="T64" fmla="*/ 38 w 75"/>
                              <a:gd name="T65" fmla="*/ 14 h 107"/>
                              <a:gd name="T66" fmla="*/ 27 w 75"/>
                              <a:gd name="T67" fmla="*/ 19 h 107"/>
                              <a:gd name="T68" fmla="*/ 20 w 75"/>
                              <a:gd name="T69" fmla="*/ 30 h 107"/>
                              <a:gd name="T70" fmla="*/ 15 w 75"/>
                              <a:gd name="T71" fmla="*/ 45 h 107"/>
                              <a:gd name="T72" fmla="*/ 15 w 75"/>
                              <a:gd name="T73" fmla="*/ 64 h 107"/>
                              <a:gd name="T74" fmla="*/ 20 w 75"/>
                              <a:gd name="T75" fmla="*/ 79 h 107"/>
                              <a:gd name="T76" fmla="*/ 27 w 75"/>
                              <a:gd name="T77" fmla="*/ 89 h 107"/>
                              <a:gd name="T78" fmla="*/ 38 w 75"/>
                              <a:gd name="T79" fmla="*/ 94 h 107"/>
                              <a:gd name="T80" fmla="*/ 52 w 75"/>
                              <a:gd name="T81" fmla="*/ 95 h 107"/>
                              <a:gd name="T82" fmla="*/ 60 w 75"/>
                              <a:gd name="T83" fmla="*/ 91 h 107"/>
                              <a:gd name="T84" fmla="*/ 68 w 75"/>
                              <a:gd name="T85" fmla="*/ 88 h 107"/>
                              <a:gd name="T86" fmla="*/ 72 w 75"/>
                              <a:gd name="T87" fmla="*/ 85 h 107"/>
                              <a:gd name="T88" fmla="*/ 74 w 75"/>
                              <a:gd name="T89" fmla="*/ 85 h 107"/>
                              <a:gd name="T90" fmla="*/ 74 w 75"/>
                              <a:gd name="T91" fmla="*/ 85 h 107"/>
                              <a:gd name="T92" fmla="*/ 75 w 75"/>
                              <a:gd name="T93" fmla="*/ 86 h 107"/>
                              <a:gd name="T94" fmla="*/ 75 w 75"/>
                              <a:gd name="T95" fmla="*/ 89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75" h="107">
                                <a:moveTo>
                                  <a:pt x="75" y="91"/>
                                </a:moveTo>
                                <a:lnTo>
                                  <a:pt x="75" y="93"/>
                                </a:lnTo>
                                <a:lnTo>
                                  <a:pt x="75" y="94"/>
                                </a:lnTo>
                                <a:lnTo>
                                  <a:pt x="75" y="94"/>
                                </a:lnTo>
                                <a:lnTo>
                                  <a:pt x="75" y="95"/>
                                </a:lnTo>
                                <a:lnTo>
                                  <a:pt x="74" y="95"/>
                                </a:lnTo>
                                <a:lnTo>
                                  <a:pt x="74" y="96"/>
                                </a:lnTo>
                                <a:lnTo>
                                  <a:pt x="74" y="96"/>
                                </a:lnTo>
                                <a:lnTo>
                                  <a:pt x="73" y="97"/>
                                </a:lnTo>
                                <a:lnTo>
                                  <a:pt x="72" y="99"/>
                                </a:lnTo>
                                <a:lnTo>
                                  <a:pt x="70" y="100"/>
                                </a:lnTo>
                                <a:lnTo>
                                  <a:pt x="67" y="101"/>
                                </a:lnTo>
                                <a:lnTo>
                                  <a:pt x="63" y="104"/>
                                </a:lnTo>
                                <a:lnTo>
                                  <a:pt x="59" y="105"/>
                                </a:lnTo>
                                <a:lnTo>
                                  <a:pt x="54" y="106"/>
                                </a:lnTo>
                                <a:lnTo>
                                  <a:pt x="49" y="107"/>
                                </a:lnTo>
                                <a:lnTo>
                                  <a:pt x="44" y="107"/>
                                </a:lnTo>
                                <a:lnTo>
                                  <a:pt x="35" y="106"/>
                                </a:lnTo>
                                <a:lnTo>
                                  <a:pt x="26" y="104"/>
                                </a:lnTo>
                                <a:lnTo>
                                  <a:pt x="17" y="100"/>
                                </a:lnTo>
                                <a:lnTo>
                                  <a:pt x="11" y="94"/>
                                </a:lnTo>
                                <a:lnTo>
                                  <a:pt x="6" y="86"/>
                                </a:lnTo>
                                <a:lnTo>
                                  <a:pt x="3" y="78"/>
                                </a:lnTo>
                                <a:lnTo>
                                  <a:pt x="0" y="67"/>
                                </a:lnTo>
                                <a:lnTo>
                                  <a:pt x="0" y="56"/>
                                </a:lnTo>
                                <a:lnTo>
                                  <a:pt x="0" y="43"/>
                                </a:lnTo>
                                <a:lnTo>
                                  <a:pt x="3" y="32"/>
                                </a:lnTo>
                                <a:lnTo>
                                  <a:pt x="7" y="22"/>
                                </a:lnTo>
                                <a:lnTo>
                                  <a:pt x="12" y="15"/>
                                </a:lnTo>
                                <a:lnTo>
                                  <a:pt x="19" y="9"/>
                                </a:lnTo>
                                <a:lnTo>
                                  <a:pt x="27" y="4"/>
                                </a:lnTo>
                                <a:lnTo>
                                  <a:pt x="36" y="1"/>
                                </a:lnTo>
                                <a:lnTo>
                                  <a:pt x="46" y="0"/>
                                </a:lnTo>
                                <a:lnTo>
                                  <a:pt x="49" y="0"/>
                                </a:lnTo>
                                <a:lnTo>
                                  <a:pt x="54" y="1"/>
                                </a:lnTo>
                                <a:lnTo>
                                  <a:pt x="58" y="3"/>
                                </a:lnTo>
                                <a:lnTo>
                                  <a:pt x="62" y="4"/>
                                </a:lnTo>
                                <a:lnTo>
                                  <a:pt x="65" y="5"/>
                                </a:lnTo>
                                <a:lnTo>
                                  <a:pt x="69" y="6"/>
                                </a:lnTo>
                                <a:lnTo>
                                  <a:pt x="72" y="8"/>
                                </a:lnTo>
                                <a:lnTo>
                                  <a:pt x="73" y="9"/>
                                </a:lnTo>
                                <a:lnTo>
                                  <a:pt x="73" y="10"/>
                                </a:lnTo>
                                <a:lnTo>
                                  <a:pt x="74" y="11"/>
                                </a:lnTo>
                                <a:lnTo>
                                  <a:pt x="74" y="11"/>
                                </a:lnTo>
                                <a:lnTo>
                                  <a:pt x="74" y="13"/>
                                </a:lnTo>
                                <a:lnTo>
                                  <a:pt x="74" y="14"/>
                                </a:lnTo>
                                <a:lnTo>
                                  <a:pt x="75" y="14"/>
                                </a:lnTo>
                                <a:lnTo>
                                  <a:pt x="75" y="15"/>
                                </a:lnTo>
                                <a:lnTo>
                                  <a:pt x="75" y="16"/>
                                </a:lnTo>
                                <a:lnTo>
                                  <a:pt x="75" y="19"/>
                                </a:lnTo>
                                <a:lnTo>
                                  <a:pt x="75" y="20"/>
                                </a:lnTo>
                                <a:lnTo>
                                  <a:pt x="74" y="20"/>
                                </a:lnTo>
                                <a:lnTo>
                                  <a:pt x="74" y="21"/>
                                </a:lnTo>
                                <a:lnTo>
                                  <a:pt x="74" y="22"/>
                                </a:lnTo>
                                <a:lnTo>
                                  <a:pt x="73" y="22"/>
                                </a:lnTo>
                                <a:lnTo>
                                  <a:pt x="73" y="22"/>
                                </a:lnTo>
                                <a:lnTo>
                                  <a:pt x="73" y="22"/>
                                </a:lnTo>
                                <a:lnTo>
                                  <a:pt x="72" y="22"/>
                                </a:lnTo>
                                <a:lnTo>
                                  <a:pt x="69" y="21"/>
                                </a:lnTo>
                                <a:lnTo>
                                  <a:pt x="67" y="20"/>
                                </a:lnTo>
                                <a:lnTo>
                                  <a:pt x="64" y="17"/>
                                </a:lnTo>
                                <a:lnTo>
                                  <a:pt x="60" y="16"/>
                                </a:lnTo>
                                <a:lnTo>
                                  <a:pt x="57" y="14"/>
                                </a:lnTo>
                                <a:lnTo>
                                  <a:pt x="52" y="13"/>
                                </a:lnTo>
                                <a:lnTo>
                                  <a:pt x="46" y="13"/>
                                </a:lnTo>
                                <a:lnTo>
                                  <a:pt x="38" y="14"/>
                                </a:lnTo>
                                <a:lnTo>
                                  <a:pt x="33" y="15"/>
                                </a:lnTo>
                                <a:lnTo>
                                  <a:pt x="27" y="19"/>
                                </a:lnTo>
                                <a:lnTo>
                                  <a:pt x="23" y="24"/>
                                </a:lnTo>
                                <a:lnTo>
                                  <a:pt x="20" y="30"/>
                                </a:lnTo>
                                <a:lnTo>
                                  <a:pt x="17" y="37"/>
                                </a:lnTo>
                                <a:lnTo>
                                  <a:pt x="15" y="45"/>
                                </a:lnTo>
                                <a:lnTo>
                                  <a:pt x="15" y="54"/>
                                </a:lnTo>
                                <a:lnTo>
                                  <a:pt x="15" y="64"/>
                                </a:lnTo>
                                <a:lnTo>
                                  <a:pt x="17" y="72"/>
                                </a:lnTo>
                                <a:lnTo>
                                  <a:pt x="20" y="79"/>
                                </a:lnTo>
                                <a:lnTo>
                                  <a:pt x="23" y="84"/>
                                </a:lnTo>
                                <a:lnTo>
                                  <a:pt x="27" y="89"/>
                                </a:lnTo>
                                <a:lnTo>
                                  <a:pt x="33" y="93"/>
                                </a:lnTo>
                                <a:lnTo>
                                  <a:pt x="38" y="94"/>
                                </a:lnTo>
                                <a:lnTo>
                                  <a:pt x="46" y="95"/>
                                </a:lnTo>
                                <a:lnTo>
                                  <a:pt x="52" y="95"/>
                                </a:lnTo>
                                <a:lnTo>
                                  <a:pt x="57" y="94"/>
                                </a:lnTo>
                                <a:lnTo>
                                  <a:pt x="60" y="91"/>
                                </a:lnTo>
                                <a:lnTo>
                                  <a:pt x="64" y="90"/>
                                </a:lnTo>
                                <a:lnTo>
                                  <a:pt x="68" y="88"/>
                                </a:lnTo>
                                <a:lnTo>
                                  <a:pt x="70" y="86"/>
                                </a:lnTo>
                                <a:lnTo>
                                  <a:pt x="72" y="85"/>
                                </a:lnTo>
                                <a:lnTo>
                                  <a:pt x="73" y="85"/>
                                </a:lnTo>
                                <a:lnTo>
                                  <a:pt x="74" y="85"/>
                                </a:lnTo>
                                <a:lnTo>
                                  <a:pt x="74" y="85"/>
                                </a:lnTo>
                                <a:lnTo>
                                  <a:pt x="74" y="85"/>
                                </a:lnTo>
                                <a:lnTo>
                                  <a:pt x="75" y="86"/>
                                </a:lnTo>
                                <a:lnTo>
                                  <a:pt x="75" y="86"/>
                                </a:lnTo>
                                <a:lnTo>
                                  <a:pt x="75" y="88"/>
                                </a:lnTo>
                                <a:lnTo>
                                  <a:pt x="75" y="89"/>
                                </a:lnTo>
                                <a:lnTo>
                                  <a:pt x="75" y="91"/>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29" name="Freeform 517"/>
                        <wps:cNvSpPr>
                          <a:spLocks noEditPoints="1"/>
                        </wps:cNvSpPr>
                        <wps:spPr bwMode="auto">
                          <a:xfrm>
                            <a:off x="638175" y="2668588"/>
                            <a:ext cx="49213" cy="57150"/>
                          </a:xfrm>
                          <a:custGeom>
                            <a:avLst/>
                            <a:gdLst>
                              <a:gd name="T0" fmla="*/ 93 w 93"/>
                              <a:gd name="T1" fmla="*/ 64 h 107"/>
                              <a:gd name="T2" fmla="*/ 86 w 93"/>
                              <a:gd name="T3" fmla="*/ 85 h 107"/>
                              <a:gd name="T4" fmla="*/ 75 w 93"/>
                              <a:gd name="T5" fmla="*/ 99 h 107"/>
                              <a:gd name="T6" fmla="*/ 57 w 93"/>
                              <a:gd name="T7" fmla="*/ 106 h 107"/>
                              <a:gd name="T8" fmla="*/ 35 w 93"/>
                              <a:gd name="T9" fmla="*/ 106 h 107"/>
                              <a:gd name="T10" fmla="*/ 18 w 93"/>
                              <a:gd name="T11" fmla="*/ 100 h 107"/>
                              <a:gd name="T12" fmla="*/ 6 w 93"/>
                              <a:gd name="T13" fmla="*/ 86 h 107"/>
                              <a:gd name="T14" fmla="*/ 0 w 93"/>
                              <a:gd name="T15" fmla="*/ 67 h 107"/>
                              <a:gd name="T16" fmla="*/ 0 w 93"/>
                              <a:gd name="T17" fmla="*/ 42 h 107"/>
                              <a:gd name="T18" fmla="*/ 6 w 93"/>
                              <a:gd name="T19" fmla="*/ 22 h 107"/>
                              <a:gd name="T20" fmla="*/ 19 w 93"/>
                              <a:gd name="T21" fmla="*/ 9 h 107"/>
                              <a:gd name="T22" fmla="*/ 36 w 93"/>
                              <a:gd name="T23" fmla="*/ 1 h 107"/>
                              <a:gd name="T24" fmla="*/ 58 w 93"/>
                              <a:gd name="T25" fmla="*/ 1 h 107"/>
                              <a:gd name="T26" fmla="*/ 75 w 93"/>
                              <a:gd name="T27" fmla="*/ 8 h 107"/>
                              <a:gd name="T28" fmla="*/ 86 w 93"/>
                              <a:gd name="T29" fmla="*/ 21 h 107"/>
                              <a:gd name="T30" fmla="*/ 93 w 93"/>
                              <a:gd name="T31" fmla="*/ 41 h 107"/>
                              <a:gd name="T32" fmla="*/ 79 w 93"/>
                              <a:gd name="T33" fmla="*/ 53 h 107"/>
                              <a:gd name="T34" fmla="*/ 77 w 93"/>
                              <a:gd name="T35" fmla="*/ 37 h 107"/>
                              <a:gd name="T36" fmla="*/ 72 w 93"/>
                              <a:gd name="T37" fmla="*/ 24 h 107"/>
                              <a:gd name="T38" fmla="*/ 62 w 93"/>
                              <a:gd name="T39" fmla="*/ 15 h 107"/>
                              <a:gd name="T40" fmla="*/ 47 w 93"/>
                              <a:gd name="T41" fmla="*/ 13 h 107"/>
                              <a:gd name="T42" fmla="*/ 32 w 93"/>
                              <a:gd name="T43" fmla="*/ 15 h 107"/>
                              <a:gd name="T44" fmla="*/ 22 w 93"/>
                              <a:gd name="T45" fmla="*/ 25 h 107"/>
                              <a:gd name="T46" fmla="*/ 16 w 93"/>
                              <a:gd name="T47" fmla="*/ 37 h 107"/>
                              <a:gd name="T48" fmla="*/ 15 w 93"/>
                              <a:gd name="T49" fmla="*/ 53 h 107"/>
                              <a:gd name="T50" fmla="*/ 16 w 93"/>
                              <a:gd name="T51" fmla="*/ 70 h 107"/>
                              <a:gd name="T52" fmla="*/ 21 w 93"/>
                              <a:gd name="T53" fmla="*/ 84 h 107"/>
                              <a:gd name="T54" fmla="*/ 31 w 93"/>
                              <a:gd name="T55" fmla="*/ 93 h 107"/>
                              <a:gd name="T56" fmla="*/ 46 w 93"/>
                              <a:gd name="T57" fmla="*/ 95 h 107"/>
                              <a:gd name="T58" fmla="*/ 62 w 93"/>
                              <a:gd name="T59" fmla="*/ 91 h 107"/>
                              <a:gd name="T60" fmla="*/ 72 w 93"/>
                              <a:gd name="T61" fmla="*/ 83 h 107"/>
                              <a:gd name="T62" fmla="*/ 77 w 93"/>
                              <a:gd name="T63" fmla="*/ 69 h 107"/>
                              <a:gd name="T64" fmla="*/ 79 w 93"/>
                              <a:gd name="T65" fmla="*/ 53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07">
                                <a:moveTo>
                                  <a:pt x="93" y="53"/>
                                </a:moveTo>
                                <a:lnTo>
                                  <a:pt x="93" y="64"/>
                                </a:lnTo>
                                <a:lnTo>
                                  <a:pt x="90" y="75"/>
                                </a:lnTo>
                                <a:lnTo>
                                  <a:pt x="86" y="85"/>
                                </a:lnTo>
                                <a:lnTo>
                                  <a:pt x="82" y="93"/>
                                </a:lnTo>
                                <a:lnTo>
                                  <a:pt x="75" y="99"/>
                                </a:lnTo>
                                <a:lnTo>
                                  <a:pt x="67" y="104"/>
                                </a:lnTo>
                                <a:lnTo>
                                  <a:pt x="57" y="106"/>
                                </a:lnTo>
                                <a:lnTo>
                                  <a:pt x="46" y="107"/>
                                </a:lnTo>
                                <a:lnTo>
                                  <a:pt x="35" y="106"/>
                                </a:lnTo>
                                <a:lnTo>
                                  <a:pt x="25" y="104"/>
                                </a:lnTo>
                                <a:lnTo>
                                  <a:pt x="18" y="100"/>
                                </a:lnTo>
                                <a:lnTo>
                                  <a:pt x="11" y="94"/>
                                </a:lnTo>
                                <a:lnTo>
                                  <a:pt x="6" y="86"/>
                                </a:lnTo>
                                <a:lnTo>
                                  <a:pt x="3" y="77"/>
                                </a:lnTo>
                                <a:lnTo>
                                  <a:pt x="0" y="67"/>
                                </a:lnTo>
                                <a:lnTo>
                                  <a:pt x="0" y="54"/>
                                </a:lnTo>
                                <a:lnTo>
                                  <a:pt x="0" y="42"/>
                                </a:lnTo>
                                <a:lnTo>
                                  <a:pt x="3" y="32"/>
                                </a:lnTo>
                                <a:lnTo>
                                  <a:pt x="6" y="22"/>
                                </a:lnTo>
                                <a:lnTo>
                                  <a:pt x="13" y="15"/>
                                </a:lnTo>
                                <a:lnTo>
                                  <a:pt x="19" y="9"/>
                                </a:lnTo>
                                <a:lnTo>
                                  <a:pt x="27" y="4"/>
                                </a:lnTo>
                                <a:lnTo>
                                  <a:pt x="36" y="1"/>
                                </a:lnTo>
                                <a:lnTo>
                                  <a:pt x="48" y="0"/>
                                </a:lnTo>
                                <a:lnTo>
                                  <a:pt x="58" y="1"/>
                                </a:lnTo>
                                <a:lnTo>
                                  <a:pt x="68" y="4"/>
                                </a:lnTo>
                                <a:lnTo>
                                  <a:pt x="75" y="8"/>
                                </a:lnTo>
                                <a:lnTo>
                                  <a:pt x="82" y="14"/>
                                </a:lnTo>
                                <a:lnTo>
                                  <a:pt x="86" y="21"/>
                                </a:lnTo>
                                <a:lnTo>
                                  <a:pt x="90" y="30"/>
                                </a:lnTo>
                                <a:lnTo>
                                  <a:pt x="93" y="41"/>
                                </a:lnTo>
                                <a:lnTo>
                                  <a:pt x="93" y="53"/>
                                </a:lnTo>
                                <a:close/>
                                <a:moveTo>
                                  <a:pt x="79" y="53"/>
                                </a:moveTo>
                                <a:lnTo>
                                  <a:pt x="78" y="45"/>
                                </a:lnTo>
                                <a:lnTo>
                                  <a:pt x="77" y="37"/>
                                </a:lnTo>
                                <a:lnTo>
                                  <a:pt x="75" y="30"/>
                                </a:lnTo>
                                <a:lnTo>
                                  <a:pt x="72" y="24"/>
                                </a:lnTo>
                                <a:lnTo>
                                  <a:pt x="68" y="19"/>
                                </a:lnTo>
                                <a:lnTo>
                                  <a:pt x="62" y="15"/>
                                </a:lnTo>
                                <a:lnTo>
                                  <a:pt x="56" y="13"/>
                                </a:lnTo>
                                <a:lnTo>
                                  <a:pt x="47" y="13"/>
                                </a:lnTo>
                                <a:lnTo>
                                  <a:pt x="38" y="13"/>
                                </a:lnTo>
                                <a:lnTo>
                                  <a:pt x="32" y="15"/>
                                </a:lnTo>
                                <a:lnTo>
                                  <a:pt x="26" y="20"/>
                                </a:lnTo>
                                <a:lnTo>
                                  <a:pt x="22" y="25"/>
                                </a:lnTo>
                                <a:lnTo>
                                  <a:pt x="19" y="31"/>
                                </a:lnTo>
                                <a:lnTo>
                                  <a:pt x="16" y="37"/>
                                </a:lnTo>
                                <a:lnTo>
                                  <a:pt x="15" y="46"/>
                                </a:lnTo>
                                <a:lnTo>
                                  <a:pt x="15" y="53"/>
                                </a:lnTo>
                                <a:lnTo>
                                  <a:pt x="15" y="62"/>
                                </a:lnTo>
                                <a:lnTo>
                                  <a:pt x="16" y="70"/>
                                </a:lnTo>
                                <a:lnTo>
                                  <a:pt x="19" y="78"/>
                                </a:lnTo>
                                <a:lnTo>
                                  <a:pt x="21" y="84"/>
                                </a:lnTo>
                                <a:lnTo>
                                  <a:pt x="26" y="89"/>
                                </a:lnTo>
                                <a:lnTo>
                                  <a:pt x="31" y="93"/>
                                </a:lnTo>
                                <a:lnTo>
                                  <a:pt x="37" y="95"/>
                                </a:lnTo>
                                <a:lnTo>
                                  <a:pt x="46" y="95"/>
                                </a:lnTo>
                                <a:lnTo>
                                  <a:pt x="54" y="95"/>
                                </a:lnTo>
                                <a:lnTo>
                                  <a:pt x="62" y="91"/>
                                </a:lnTo>
                                <a:lnTo>
                                  <a:pt x="67" y="88"/>
                                </a:lnTo>
                                <a:lnTo>
                                  <a:pt x="72" y="83"/>
                                </a:lnTo>
                                <a:lnTo>
                                  <a:pt x="75" y="77"/>
                                </a:lnTo>
                                <a:lnTo>
                                  <a:pt x="77" y="69"/>
                                </a:lnTo>
                                <a:lnTo>
                                  <a:pt x="78" y="62"/>
                                </a:lnTo>
                                <a:lnTo>
                                  <a:pt x="79" y="53"/>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30" name="Freeform 518"/>
                        <wps:cNvSpPr>
                          <a:spLocks noEditPoints="1"/>
                        </wps:cNvSpPr>
                        <wps:spPr bwMode="auto">
                          <a:xfrm>
                            <a:off x="695325" y="2668588"/>
                            <a:ext cx="49213" cy="57150"/>
                          </a:xfrm>
                          <a:custGeom>
                            <a:avLst/>
                            <a:gdLst>
                              <a:gd name="T0" fmla="*/ 92 w 93"/>
                              <a:gd name="T1" fmla="*/ 64 h 107"/>
                              <a:gd name="T2" fmla="*/ 86 w 93"/>
                              <a:gd name="T3" fmla="*/ 85 h 107"/>
                              <a:gd name="T4" fmla="*/ 75 w 93"/>
                              <a:gd name="T5" fmla="*/ 99 h 107"/>
                              <a:gd name="T6" fmla="*/ 56 w 93"/>
                              <a:gd name="T7" fmla="*/ 106 h 107"/>
                              <a:gd name="T8" fmla="*/ 34 w 93"/>
                              <a:gd name="T9" fmla="*/ 106 h 107"/>
                              <a:gd name="T10" fmla="*/ 17 w 93"/>
                              <a:gd name="T11" fmla="*/ 100 h 107"/>
                              <a:gd name="T12" fmla="*/ 6 w 93"/>
                              <a:gd name="T13" fmla="*/ 86 h 107"/>
                              <a:gd name="T14" fmla="*/ 1 w 93"/>
                              <a:gd name="T15" fmla="*/ 67 h 107"/>
                              <a:gd name="T16" fmla="*/ 1 w 93"/>
                              <a:gd name="T17" fmla="*/ 42 h 107"/>
                              <a:gd name="T18" fmla="*/ 7 w 93"/>
                              <a:gd name="T19" fmla="*/ 22 h 107"/>
                              <a:gd name="T20" fmla="*/ 18 w 93"/>
                              <a:gd name="T21" fmla="*/ 9 h 107"/>
                              <a:gd name="T22" fmla="*/ 37 w 93"/>
                              <a:gd name="T23" fmla="*/ 1 h 107"/>
                              <a:gd name="T24" fmla="*/ 59 w 93"/>
                              <a:gd name="T25" fmla="*/ 1 h 107"/>
                              <a:gd name="T26" fmla="*/ 76 w 93"/>
                              <a:gd name="T27" fmla="*/ 8 h 107"/>
                              <a:gd name="T28" fmla="*/ 87 w 93"/>
                              <a:gd name="T29" fmla="*/ 21 h 107"/>
                              <a:gd name="T30" fmla="*/ 92 w 93"/>
                              <a:gd name="T31" fmla="*/ 41 h 107"/>
                              <a:gd name="T32" fmla="*/ 78 w 93"/>
                              <a:gd name="T33" fmla="*/ 53 h 107"/>
                              <a:gd name="T34" fmla="*/ 77 w 93"/>
                              <a:gd name="T35" fmla="*/ 37 h 107"/>
                              <a:gd name="T36" fmla="*/ 71 w 93"/>
                              <a:gd name="T37" fmla="*/ 24 h 107"/>
                              <a:gd name="T38" fmla="*/ 61 w 93"/>
                              <a:gd name="T39" fmla="*/ 15 h 107"/>
                              <a:gd name="T40" fmla="*/ 46 w 93"/>
                              <a:gd name="T41" fmla="*/ 13 h 107"/>
                              <a:gd name="T42" fmla="*/ 32 w 93"/>
                              <a:gd name="T43" fmla="*/ 15 h 107"/>
                              <a:gd name="T44" fmla="*/ 22 w 93"/>
                              <a:gd name="T45" fmla="*/ 25 h 107"/>
                              <a:gd name="T46" fmla="*/ 16 w 93"/>
                              <a:gd name="T47" fmla="*/ 37 h 107"/>
                              <a:gd name="T48" fmla="*/ 14 w 93"/>
                              <a:gd name="T49" fmla="*/ 53 h 107"/>
                              <a:gd name="T50" fmla="*/ 16 w 93"/>
                              <a:gd name="T51" fmla="*/ 70 h 107"/>
                              <a:gd name="T52" fmla="*/ 22 w 93"/>
                              <a:gd name="T53" fmla="*/ 84 h 107"/>
                              <a:gd name="T54" fmla="*/ 30 w 93"/>
                              <a:gd name="T55" fmla="*/ 93 h 107"/>
                              <a:gd name="T56" fmla="*/ 46 w 93"/>
                              <a:gd name="T57" fmla="*/ 95 h 107"/>
                              <a:gd name="T58" fmla="*/ 61 w 93"/>
                              <a:gd name="T59" fmla="*/ 91 h 107"/>
                              <a:gd name="T60" fmla="*/ 71 w 93"/>
                              <a:gd name="T61" fmla="*/ 83 h 107"/>
                              <a:gd name="T62" fmla="*/ 77 w 93"/>
                              <a:gd name="T63" fmla="*/ 69 h 107"/>
                              <a:gd name="T64" fmla="*/ 78 w 93"/>
                              <a:gd name="T65" fmla="*/ 53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07">
                                <a:moveTo>
                                  <a:pt x="93" y="53"/>
                                </a:moveTo>
                                <a:lnTo>
                                  <a:pt x="92" y="64"/>
                                </a:lnTo>
                                <a:lnTo>
                                  <a:pt x="90" y="75"/>
                                </a:lnTo>
                                <a:lnTo>
                                  <a:pt x="86" y="85"/>
                                </a:lnTo>
                                <a:lnTo>
                                  <a:pt x="81" y="93"/>
                                </a:lnTo>
                                <a:lnTo>
                                  <a:pt x="75" y="99"/>
                                </a:lnTo>
                                <a:lnTo>
                                  <a:pt x="66" y="104"/>
                                </a:lnTo>
                                <a:lnTo>
                                  <a:pt x="56" y="106"/>
                                </a:lnTo>
                                <a:lnTo>
                                  <a:pt x="45" y="107"/>
                                </a:lnTo>
                                <a:lnTo>
                                  <a:pt x="34" y="106"/>
                                </a:lnTo>
                                <a:lnTo>
                                  <a:pt x="26" y="104"/>
                                </a:lnTo>
                                <a:lnTo>
                                  <a:pt x="17" y="100"/>
                                </a:lnTo>
                                <a:lnTo>
                                  <a:pt x="11" y="94"/>
                                </a:lnTo>
                                <a:lnTo>
                                  <a:pt x="6" y="86"/>
                                </a:lnTo>
                                <a:lnTo>
                                  <a:pt x="3" y="77"/>
                                </a:lnTo>
                                <a:lnTo>
                                  <a:pt x="1" y="67"/>
                                </a:lnTo>
                                <a:lnTo>
                                  <a:pt x="0" y="54"/>
                                </a:lnTo>
                                <a:lnTo>
                                  <a:pt x="1" y="42"/>
                                </a:lnTo>
                                <a:lnTo>
                                  <a:pt x="3" y="32"/>
                                </a:lnTo>
                                <a:lnTo>
                                  <a:pt x="7" y="22"/>
                                </a:lnTo>
                                <a:lnTo>
                                  <a:pt x="12" y="15"/>
                                </a:lnTo>
                                <a:lnTo>
                                  <a:pt x="18" y="9"/>
                                </a:lnTo>
                                <a:lnTo>
                                  <a:pt x="27" y="4"/>
                                </a:lnTo>
                                <a:lnTo>
                                  <a:pt x="37" y="1"/>
                                </a:lnTo>
                                <a:lnTo>
                                  <a:pt x="48" y="0"/>
                                </a:lnTo>
                                <a:lnTo>
                                  <a:pt x="59" y="1"/>
                                </a:lnTo>
                                <a:lnTo>
                                  <a:pt x="67" y="4"/>
                                </a:lnTo>
                                <a:lnTo>
                                  <a:pt x="76" y="8"/>
                                </a:lnTo>
                                <a:lnTo>
                                  <a:pt x="81" y="14"/>
                                </a:lnTo>
                                <a:lnTo>
                                  <a:pt x="87" y="21"/>
                                </a:lnTo>
                                <a:lnTo>
                                  <a:pt x="90" y="30"/>
                                </a:lnTo>
                                <a:lnTo>
                                  <a:pt x="92" y="41"/>
                                </a:lnTo>
                                <a:lnTo>
                                  <a:pt x="93" y="53"/>
                                </a:lnTo>
                                <a:close/>
                                <a:moveTo>
                                  <a:pt x="78" y="53"/>
                                </a:moveTo>
                                <a:lnTo>
                                  <a:pt x="78" y="45"/>
                                </a:lnTo>
                                <a:lnTo>
                                  <a:pt x="77" y="37"/>
                                </a:lnTo>
                                <a:lnTo>
                                  <a:pt x="75" y="30"/>
                                </a:lnTo>
                                <a:lnTo>
                                  <a:pt x="71" y="24"/>
                                </a:lnTo>
                                <a:lnTo>
                                  <a:pt x="67" y="19"/>
                                </a:lnTo>
                                <a:lnTo>
                                  <a:pt x="61" y="15"/>
                                </a:lnTo>
                                <a:lnTo>
                                  <a:pt x="55" y="13"/>
                                </a:lnTo>
                                <a:lnTo>
                                  <a:pt x="46" y="13"/>
                                </a:lnTo>
                                <a:lnTo>
                                  <a:pt x="38" y="13"/>
                                </a:lnTo>
                                <a:lnTo>
                                  <a:pt x="32" y="15"/>
                                </a:lnTo>
                                <a:lnTo>
                                  <a:pt x="26" y="20"/>
                                </a:lnTo>
                                <a:lnTo>
                                  <a:pt x="22" y="25"/>
                                </a:lnTo>
                                <a:lnTo>
                                  <a:pt x="18" y="31"/>
                                </a:lnTo>
                                <a:lnTo>
                                  <a:pt x="16" y="37"/>
                                </a:lnTo>
                                <a:lnTo>
                                  <a:pt x="14" y="46"/>
                                </a:lnTo>
                                <a:lnTo>
                                  <a:pt x="14" y="53"/>
                                </a:lnTo>
                                <a:lnTo>
                                  <a:pt x="14" y="62"/>
                                </a:lnTo>
                                <a:lnTo>
                                  <a:pt x="16" y="70"/>
                                </a:lnTo>
                                <a:lnTo>
                                  <a:pt x="18" y="78"/>
                                </a:lnTo>
                                <a:lnTo>
                                  <a:pt x="22" y="84"/>
                                </a:lnTo>
                                <a:lnTo>
                                  <a:pt x="26" y="89"/>
                                </a:lnTo>
                                <a:lnTo>
                                  <a:pt x="30" y="93"/>
                                </a:lnTo>
                                <a:lnTo>
                                  <a:pt x="38" y="95"/>
                                </a:lnTo>
                                <a:lnTo>
                                  <a:pt x="46" y="95"/>
                                </a:lnTo>
                                <a:lnTo>
                                  <a:pt x="55" y="95"/>
                                </a:lnTo>
                                <a:lnTo>
                                  <a:pt x="61" y="91"/>
                                </a:lnTo>
                                <a:lnTo>
                                  <a:pt x="67" y="88"/>
                                </a:lnTo>
                                <a:lnTo>
                                  <a:pt x="71" y="83"/>
                                </a:lnTo>
                                <a:lnTo>
                                  <a:pt x="75" y="77"/>
                                </a:lnTo>
                                <a:lnTo>
                                  <a:pt x="77" y="69"/>
                                </a:lnTo>
                                <a:lnTo>
                                  <a:pt x="78" y="62"/>
                                </a:lnTo>
                                <a:lnTo>
                                  <a:pt x="78" y="53"/>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31" name="Freeform 519"/>
                        <wps:cNvSpPr>
                          <a:spLocks/>
                        </wps:cNvSpPr>
                        <wps:spPr bwMode="auto">
                          <a:xfrm>
                            <a:off x="755650" y="2668588"/>
                            <a:ext cx="39688" cy="55563"/>
                          </a:xfrm>
                          <a:custGeom>
                            <a:avLst/>
                            <a:gdLst>
                              <a:gd name="T0" fmla="*/ 75 w 75"/>
                              <a:gd name="T1" fmla="*/ 103 h 105"/>
                              <a:gd name="T2" fmla="*/ 74 w 75"/>
                              <a:gd name="T3" fmla="*/ 104 h 105"/>
                              <a:gd name="T4" fmla="*/ 73 w 75"/>
                              <a:gd name="T5" fmla="*/ 105 h 105"/>
                              <a:gd name="T6" fmla="*/ 70 w 75"/>
                              <a:gd name="T7" fmla="*/ 105 h 105"/>
                              <a:gd name="T8" fmla="*/ 67 w 75"/>
                              <a:gd name="T9" fmla="*/ 105 h 105"/>
                              <a:gd name="T10" fmla="*/ 64 w 75"/>
                              <a:gd name="T11" fmla="*/ 105 h 105"/>
                              <a:gd name="T12" fmla="*/ 62 w 75"/>
                              <a:gd name="T13" fmla="*/ 104 h 105"/>
                              <a:gd name="T14" fmla="*/ 62 w 75"/>
                              <a:gd name="T15" fmla="*/ 103 h 105"/>
                              <a:gd name="T16" fmla="*/ 62 w 75"/>
                              <a:gd name="T17" fmla="*/ 57 h 105"/>
                              <a:gd name="T18" fmla="*/ 15 w 75"/>
                              <a:gd name="T19" fmla="*/ 103 h 105"/>
                              <a:gd name="T20" fmla="*/ 14 w 75"/>
                              <a:gd name="T21" fmla="*/ 104 h 105"/>
                              <a:gd name="T22" fmla="*/ 13 w 75"/>
                              <a:gd name="T23" fmla="*/ 105 h 105"/>
                              <a:gd name="T24" fmla="*/ 11 w 75"/>
                              <a:gd name="T25" fmla="*/ 105 h 105"/>
                              <a:gd name="T26" fmla="*/ 8 w 75"/>
                              <a:gd name="T27" fmla="*/ 105 h 105"/>
                              <a:gd name="T28" fmla="*/ 4 w 75"/>
                              <a:gd name="T29" fmla="*/ 105 h 105"/>
                              <a:gd name="T30" fmla="*/ 1 w 75"/>
                              <a:gd name="T31" fmla="*/ 105 h 105"/>
                              <a:gd name="T32" fmla="*/ 1 w 75"/>
                              <a:gd name="T33" fmla="*/ 104 h 105"/>
                              <a:gd name="T34" fmla="*/ 0 w 75"/>
                              <a:gd name="T35" fmla="*/ 103 h 105"/>
                              <a:gd name="T36" fmla="*/ 0 w 75"/>
                              <a:gd name="T37" fmla="*/ 3 h 105"/>
                              <a:gd name="T38" fmla="*/ 1 w 75"/>
                              <a:gd name="T39" fmla="*/ 2 h 105"/>
                              <a:gd name="T40" fmla="*/ 3 w 75"/>
                              <a:gd name="T41" fmla="*/ 0 h 105"/>
                              <a:gd name="T42" fmla="*/ 5 w 75"/>
                              <a:gd name="T43" fmla="*/ 0 h 105"/>
                              <a:gd name="T44" fmla="*/ 9 w 75"/>
                              <a:gd name="T45" fmla="*/ 0 h 105"/>
                              <a:gd name="T46" fmla="*/ 13 w 75"/>
                              <a:gd name="T47" fmla="*/ 0 h 105"/>
                              <a:gd name="T48" fmla="*/ 14 w 75"/>
                              <a:gd name="T49" fmla="*/ 2 h 105"/>
                              <a:gd name="T50" fmla="*/ 14 w 75"/>
                              <a:gd name="T51" fmla="*/ 3 h 105"/>
                              <a:gd name="T52" fmla="*/ 15 w 75"/>
                              <a:gd name="T53" fmla="*/ 45 h 105"/>
                              <a:gd name="T54" fmla="*/ 62 w 75"/>
                              <a:gd name="T55" fmla="*/ 3 h 105"/>
                              <a:gd name="T56" fmla="*/ 62 w 75"/>
                              <a:gd name="T57" fmla="*/ 2 h 105"/>
                              <a:gd name="T58" fmla="*/ 63 w 75"/>
                              <a:gd name="T59" fmla="*/ 2 h 105"/>
                              <a:gd name="T60" fmla="*/ 65 w 75"/>
                              <a:gd name="T61" fmla="*/ 0 h 105"/>
                              <a:gd name="T62" fmla="*/ 68 w 75"/>
                              <a:gd name="T63" fmla="*/ 0 h 105"/>
                              <a:gd name="T64" fmla="*/ 72 w 75"/>
                              <a:gd name="T65" fmla="*/ 0 h 105"/>
                              <a:gd name="T66" fmla="*/ 74 w 75"/>
                              <a:gd name="T67" fmla="*/ 2 h 105"/>
                              <a:gd name="T68" fmla="*/ 75 w 75"/>
                              <a:gd name="T69" fmla="*/ 2 h 105"/>
                              <a:gd name="T70" fmla="*/ 75 w 75"/>
                              <a:gd name="T71" fmla="*/ 3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75" h="105">
                                <a:moveTo>
                                  <a:pt x="75" y="103"/>
                                </a:moveTo>
                                <a:lnTo>
                                  <a:pt x="75" y="103"/>
                                </a:lnTo>
                                <a:lnTo>
                                  <a:pt x="75" y="104"/>
                                </a:lnTo>
                                <a:lnTo>
                                  <a:pt x="74" y="104"/>
                                </a:lnTo>
                                <a:lnTo>
                                  <a:pt x="74" y="105"/>
                                </a:lnTo>
                                <a:lnTo>
                                  <a:pt x="73" y="105"/>
                                </a:lnTo>
                                <a:lnTo>
                                  <a:pt x="72" y="105"/>
                                </a:lnTo>
                                <a:lnTo>
                                  <a:pt x="70" y="105"/>
                                </a:lnTo>
                                <a:lnTo>
                                  <a:pt x="68" y="105"/>
                                </a:lnTo>
                                <a:lnTo>
                                  <a:pt x="67" y="105"/>
                                </a:lnTo>
                                <a:lnTo>
                                  <a:pt x="65" y="105"/>
                                </a:lnTo>
                                <a:lnTo>
                                  <a:pt x="64" y="105"/>
                                </a:lnTo>
                                <a:lnTo>
                                  <a:pt x="63" y="105"/>
                                </a:lnTo>
                                <a:lnTo>
                                  <a:pt x="62" y="104"/>
                                </a:lnTo>
                                <a:lnTo>
                                  <a:pt x="62" y="104"/>
                                </a:lnTo>
                                <a:lnTo>
                                  <a:pt x="62" y="103"/>
                                </a:lnTo>
                                <a:lnTo>
                                  <a:pt x="62" y="103"/>
                                </a:lnTo>
                                <a:lnTo>
                                  <a:pt x="62" y="57"/>
                                </a:lnTo>
                                <a:lnTo>
                                  <a:pt x="15" y="57"/>
                                </a:lnTo>
                                <a:lnTo>
                                  <a:pt x="15" y="103"/>
                                </a:lnTo>
                                <a:lnTo>
                                  <a:pt x="14" y="103"/>
                                </a:lnTo>
                                <a:lnTo>
                                  <a:pt x="14" y="104"/>
                                </a:lnTo>
                                <a:lnTo>
                                  <a:pt x="14" y="104"/>
                                </a:lnTo>
                                <a:lnTo>
                                  <a:pt x="13" y="105"/>
                                </a:lnTo>
                                <a:lnTo>
                                  <a:pt x="13" y="105"/>
                                </a:lnTo>
                                <a:lnTo>
                                  <a:pt x="11" y="105"/>
                                </a:lnTo>
                                <a:lnTo>
                                  <a:pt x="9" y="105"/>
                                </a:lnTo>
                                <a:lnTo>
                                  <a:pt x="8" y="105"/>
                                </a:lnTo>
                                <a:lnTo>
                                  <a:pt x="5" y="105"/>
                                </a:lnTo>
                                <a:lnTo>
                                  <a:pt x="4" y="105"/>
                                </a:lnTo>
                                <a:lnTo>
                                  <a:pt x="3" y="105"/>
                                </a:lnTo>
                                <a:lnTo>
                                  <a:pt x="1" y="105"/>
                                </a:lnTo>
                                <a:lnTo>
                                  <a:pt x="1" y="104"/>
                                </a:lnTo>
                                <a:lnTo>
                                  <a:pt x="1" y="104"/>
                                </a:lnTo>
                                <a:lnTo>
                                  <a:pt x="0" y="103"/>
                                </a:lnTo>
                                <a:lnTo>
                                  <a:pt x="0" y="103"/>
                                </a:lnTo>
                                <a:lnTo>
                                  <a:pt x="0" y="3"/>
                                </a:lnTo>
                                <a:lnTo>
                                  <a:pt x="0" y="3"/>
                                </a:lnTo>
                                <a:lnTo>
                                  <a:pt x="1" y="2"/>
                                </a:lnTo>
                                <a:lnTo>
                                  <a:pt x="1" y="2"/>
                                </a:lnTo>
                                <a:lnTo>
                                  <a:pt x="1" y="2"/>
                                </a:lnTo>
                                <a:lnTo>
                                  <a:pt x="3" y="0"/>
                                </a:lnTo>
                                <a:lnTo>
                                  <a:pt x="4" y="0"/>
                                </a:lnTo>
                                <a:lnTo>
                                  <a:pt x="5" y="0"/>
                                </a:lnTo>
                                <a:lnTo>
                                  <a:pt x="8" y="0"/>
                                </a:lnTo>
                                <a:lnTo>
                                  <a:pt x="9" y="0"/>
                                </a:lnTo>
                                <a:lnTo>
                                  <a:pt x="11" y="0"/>
                                </a:lnTo>
                                <a:lnTo>
                                  <a:pt x="13" y="0"/>
                                </a:lnTo>
                                <a:lnTo>
                                  <a:pt x="13" y="2"/>
                                </a:lnTo>
                                <a:lnTo>
                                  <a:pt x="14" y="2"/>
                                </a:lnTo>
                                <a:lnTo>
                                  <a:pt x="14" y="2"/>
                                </a:lnTo>
                                <a:lnTo>
                                  <a:pt x="14" y="3"/>
                                </a:lnTo>
                                <a:lnTo>
                                  <a:pt x="15" y="3"/>
                                </a:lnTo>
                                <a:lnTo>
                                  <a:pt x="15" y="45"/>
                                </a:lnTo>
                                <a:lnTo>
                                  <a:pt x="62" y="45"/>
                                </a:lnTo>
                                <a:lnTo>
                                  <a:pt x="62" y="3"/>
                                </a:lnTo>
                                <a:lnTo>
                                  <a:pt x="62" y="3"/>
                                </a:lnTo>
                                <a:lnTo>
                                  <a:pt x="62" y="2"/>
                                </a:lnTo>
                                <a:lnTo>
                                  <a:pt x="62" y="2"/>
                                </a:lnTo>
                                <a:lnTo>
                                  <a:pt x="63" y="2"/>
                                </a:lnTo>
                                <a:lnTo>
                                  <a:pt x="64" y="0"/>
                                </a:lnTo>
                                <a:lnTo>
                                  <a:pt x="65" y="0"/>
                                </a:lnTo>
                                <a:lnTo>
                                  <a:pt x="67" y="0"/>
                                </a:lnTo>
                                <a:lnTo>
                                  <a:pt x="68" y="0"/>
                                </a:lnTo>
                                <a:lnTo>
                                  <a:pt x="70" y="0"/>
                                </a:lnTo>
                                <a:lnTo>
                                  <a:pt x="72" y="0"/>
                                </a:lnTo>
                                <a:lnTo>
                                  <a:pt x="73" y="0"/>
                                </a:lnTo>
                                <a:lnTo>
                                  <a:pt x="74" y="2"/>
                                </a:lnTo>
                                <a:lnTo>
                                  <a:pt x="74" y="2"/>
                                </a:lnTo>
                                <a:lnTo>
                                  <a:pt x="75" y="2"/>
                                </a:lnTo>
                                <a:lnTo>
                                  <a:pt x="75" y="3"/>
                                </a:lnTo>
                                <a:lnTo>
                                  <a:pt x="75" y="3"/>
                                </a:lnTo>
                                <a:lnTo>
                                  <a:pt x="75" y="103"/>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32" name="Freeform 520"/>
                        <wps:cNvSpPr>
                          <a:spLocks/>
                        </wps:cNvSpPr>
                        <wps:spPr bwMode="auto">
                          <a:xfrm>
                            <a:off x="500062" y="2649538"/>
                            <a:ext cx="79375" cy="26988"/>
                          </a:xfrm>
                          <a:custGeom>
                            <a:avLst/>
                            <a:gdLst>
                              <a:gd name="T0" fmla="*/ 0 w 150"/>
                              <a:gd name="T1" fmla="*/ 0 h 52"/>
                              <a:gd name="T2" fmla="*/ 49 w 150"/>
                              <a:gd name="T3" fmla="*/ 51 h 52"/>
                              <a:gd name="T4" fmla="*/ 101 w 150"/>
                              <a:gd name="T5" fmla="*/ 2 h 52"/>
                              <a:gd name="T6" fmla="*/ 150 w 150"/>
                              <a:gd name="T7" fmla="*/ 52 h 52"/>
                            </a:gdLst>
                            <a:ahLst/>
                            <a:cxnLst>
                              <a:cxn ang="0">
                                <a:pos x="T0" y="T1"/>
                              </a:cxn>
                              <a:cxn ang="0">
                                <a:pos x="T2" y="T3"/>
                              </a:cxn>
                              <a:cxn ang="0">
                                <a:pos x="T4" y="T5"/>
                              </a:cxn>
                              <a:cxn ang="0">
                                <a:pos x="T6" y="T7"/>
                              </a:cxn>
                            </a:cxnLst>
                            <a:rect l="0" t="0" r="r" b="b"/>
                            <a:pathLst>
                              <a:path w="150" h="52">
                                <a:moveTo>
                                  <a:pt x="0" y="0"/>
                                </a:moveTo>
                                <a:lnTo>
                                  <a:pt x="49" y="51"/>
                                </a:lnTo>
                                <a:lnTo>
                                  <a:pt x="101" y="2"/>
                                </a:lnTo>
                                <a:lnTo>
                                  <a:pt x="150" y="52"/>
                                </a:lnTo>
                              </a:path>
                            </a:pathLst>
                          </a:custGeom>
                          <a:noFill/>
                          <a:ln w="7938">
                            <a:solidFill>
                              <a:srgbClr val="E98989"/>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33" name="Freeform 521"/>
                        <wps:cNvSpPr>
                          <a:spLocks/>
                        </wps:cNvSpPr>
                        <wps:spPr bwMode="auto">
                          <a:xfrm>
                            <a:off x="417512" y="2600325"/>
                            <a:ext cx="88900" cy="88900"/>
                          </a:xfrm>
                          <a:custGeom>
                            <a:avLst/>
                            <a:gdLst>
                              <a:gd name="T0" fmla="*/ 153 w 168"/>
                              <a:gd name="T1" fmla="*/ 39 h 169"/>
                              <a:gd name="T2" fmla="*/ 162 w 168"/>
                              <a:gd name="T3" fmla="*/ 54 h 169"/>
                              <a:gd name="T4" fmla="*/ 168 w 168"/>
                              <a:gd name="T5" fmla="*/ 86 h 169"/>
                              <a:gd name="T6" fmla="*/ 162 w 168"/>
                              <a:gd name="T7" fmla="*/ 117 h 169"/>
                              <a:gd name="T8" fmla="*/ 144 w 168"/>
                              <a:gd name="T9" fmla="*/ 144 h 169"/>
                              <a:gd name="T10" fmla="*/ 130 w 168"/>
                              <a:gd name="T11" fmla="*/ 155 h 169"/>
                              <a:gd name="T12" fmla="*/ 115 w 168"/>
                              <a:gd name="T13" fmla="*/ 162 h 169"/>
                              <a:gd name="T14" fmla="*/ 83 w 168"/>
                              <a:gd name="T15" fmla="*/ 169 h 169"/>
                              <a:gd name="T16" fmla="*/ 51 w 168"/>
                              <a:gd name="T17" fmla="*/ 161 h 169"/>
                              <a:gd name="T18" fmla="*/ 24 w 168"/>
                              <a:gd name="T19" fmla="*/ 144 h 169"/>
                              <a:gd name="T20" fmla="*/ 13 w 168"/>
                              <a:gd name="T21" fmla="*/ 129 h 169"/>
                              <a:gd name="T22" fmla="*/ 6 w 168"/>
                              <a:gd name="T23" fmla="*/ 114 h 169"/>
                              <a:gd name="T24" fmla="*/ 0 w 168"/>
                              <a:gd name="T25" fmla="*/ 82 h 169"/>
                              <a:gd name="T26" fmla="*/ 6 w 168"/>
                              <a:gd name="T27" fmla="*/ 52 h 169"/>
                              <a:gd name="T28" fmla="*/ 23 w 168"/>
                              <a:gd name="T29" fmla="*/ 25 h 169"/>
                              <a:gd name="T30" fmla="*/ 36 w 168"/>
                              <a:gd name="T31" fmla="*/ 15 h 169"/>
                              <a:gd name="T32" fmla="*/ 51 w 168"/>
                              <a:gd name="T33" fmla="*/ 6 h 169"/>
                              <a:gd name="T34" fmla="*/ 83 w 168"/>
                              <a:gd name="T35" fmla="*/ 0 h 169"/>
                              <a:gd name="T36" fmla="*/ 115 w 168"/>
                              <a:gd name="T37" fmla="*/ 7 h 169"/>
                              <a:gd name="T38" fmla="*/ 142 w 168"/>
                              <a:gd name="T39" fmla="*/ 26 h 169"/>
                              <a:gd name="T40" fmla="*/ 153 w 168"/>
                              <a:gd name="T41" fmla="*/ 39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8" h="169">
                                <a:moveTo>
                                  <a:pt x="153" y="39"/>
                                </a:moveTo>
                                <a:lnTo>
                                  <a:pt x="162" y="54"/>
                                </a:lnTo>
                                <a:lnTo>
                                  <a:pt x="168" y="86"/>
                                </a:lnTo>
                                <a:lnTo>
                                  <a:pt x="162" y="117"/>
                                </a:lnTo>
                                <a:lnTo>
                                  <a:pt x="144" y="144"/>
                                </a:lnTo>
                                <a:lnTo>
                                  <a:pt x="130" y="155"/>
                                </a:lnTo>
                                <a:lnTo>
                                  <a:pt x="115" y="162"/>
                                </a:lnTo>
                                <a:lnTo>
                                  <a:pt x="83" y="169"/>
                                </a:lnTo>
                                <a:lnTo>
                                  <a:pt x="51" y="161"/>
                                </a:lnTo>
                                <a:lnTo>
                                  <a:pt x="24" y="144"/>
                                </a:lnTo>
                                <a:lnTo>
                                  <a:pt x="13" y="129"/>
                                </a:lnTo>
                                <a:lnTo>
                                  <a:pt x="6" y="114"/>
                                </a:lnTo>
                                <a:lnTo>
                                  <a:pt x="0" y="82"/>
                                </a:lnTo>
                                <a:lnTo>
                                  <a:pt x="6" y="52"/>
                                </a:lnTo>
                                <a:lnTo>
                                  <a:pt x="23" y="25"/>
                                </a:lnTo>
                                <a:lnTo>
                                  <a:pt x="36" y="15"/>
                                </a:lnTo>
                                <a:lnTo>
                                  <a:pt x="51" y="6"/>
                                </a:lnTo>
                                <a:lnTo>
                                  <a:pt x="83" y="0"/>
                                </a:lnTo>
                                <a:lnTo>
                                  <a:pt x="115" y="7"/>
                                </a:lnTo>
                                <a:lnTo>
                                  <a:pt x="142" y="26"/>
                                </a:lnTo>
                                <a:lnTo>
                                  <a:pt x="153" y="39"/>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34" name="Freeform 522"/>
                        <wps:cNvSpPr>
                          <a:spLocks/>
                        </wps:cNvSpPr>
                        <wps:spPr bwMode="auto">
                          <a:xfrm>
                            <a:off x="484187" y="2474913"/>
                            <a:ext cx="39688" cy="55563"/>
                          </a:xfrm>
                          <a:custGeom>
                            <a:avLst/>
                            <a:gdLst>
                              <a:gd name="T0" fmla="*/ 76 w 76"/>
                              <a:gd name="T1" fmla="*/ 92 h 106"/>
                              <a:gd name="T2" fmla="*/ 76 w 76"/>
                              <a:gd name="T3" fmla="*/ 94 h 106"/>
                              <a:gd name="T4" fmla="*/ 74 w 76"/>
                              <a:gd name="T5" fmla="*/ 95 h 106"/>
                              <a:gd name="T6" fmla="*/ 74 w 76"/>
                              <a:gd name="T7" fmla="*/ 97 h 106"/>
                              <a:gd name="T8" fmla="*/ 72 w 76"/>
                              <a:gd name="T9" fmla="*/ 99 h 106"/>
                              <a:gd name="T10" fmla="*/ 67 w 76"/>
                              <a:gd name="T11" fmla="*/ 101 h 106"/>
                              <a:gd name="T12" fmla="*/ 59 w 76"/>
                              <a:gd name="T13" fmla="*/ 105 h 106"/>
                              <a:gd name="T14" fmla="*/ 50 w 76"/>
                              <a:gd name="T15" fmla="*/ 106 h 106"/>
                              <a:gd name="T16" fmla="*/ 34 w 76"/>
                              <a:gd name="T17" fmla="*/ 106 h 106"/>
                              <a:gd name="T18" fmla="*/ 18 w 76"/>
                              <a:gd name="T19" fmla="*/ 100 h 106"/>
                              <a:gd name="T20" fmla="*/ 7 w 76"/>
                              <a:gd name="T21" fmla="*/ 87 h 106"/>
                              <a:gd name="T22" fmla="*/ 0 w 76"/>
                              <a:gd name="T23" fmla="*/ 67 h 106"/>
                              <a:gd name="T24" fmla="*/ 0 w 76"/>
                              <a:gd name="T25" fmla="*/ 42 h 106"/>
                              <a:gd name="T26" fmla="*/ 7 w 76"/>
                              <a:gd name="T27" fmla="*/ 23 h 106"/>
                              <a:gd name="T28" fmla="*/ 19 w 76"/>
                              <a:gd name="T29" fmla="*/ 9 h 106"/>
                              <a:gd name="T30" fmla="*/ 36 w 76"/>
                              <a:gd name="T31" fmla="*/ 2 h 106"/>
                              <a:gd name="T32" fmla="*/ 50 w 76"/>
                              <a:gd name="T33" fmla="*/ 0 h 106"/>
                              <a:gd name="T34" fmla="*/ 58 w 76"/>
                              <a:gd name="T35" fmla="*/ 3 h 106"/>
                              <a:gd name="T36" fmla="*/ 66 w 76"/>
                              <a:gd name="T37" fmla="*/ 5 h 106"/>
                              <a:gd name="T38" fmla="*/ 71 w 76"/>
                              <a:gd name="T39" fmla="*/ 8 h 106"/>
                              <a:gd name="T40" fmla="*/ 73 w 76"/>
                              <a:gd name="T41" fmla="*/ 10 h 106"/>
                              <a:gd name="T42" fmla="*/ 74 w 76"/>
                              <a:gd name="T43" fmla="*/ 12 h 106"/>
                              <a:gd name="T44" fmla="*/ 74 w 76"/>
                              <a:gd name="T45" fmla="*/ 13 h 106"/>
                              <a:gd name="T46" fmla="*/ 74 w 76"/>
                              <a:gd name="T47" fmla="*/ 15 h 106"/>
                              <a:gd name="T48" fmla="*/ 74 w 76"/>
                              <a:gd name="T49" fmla="*/ 18 h 106"/>
                              <a:gd name="T50" fmla="*/ 74 w 76"/>
                              <a:gd name="T51" fmla="*/ 20 h 106"/>
                              <a:gd name="T52" fmla="*/ 74 w 76"/>
                              <a:gd name="T53" fmla="*/ 21 h 106"/>
                              <a:gd name="T54" fmla="*/ 73 w 76"/>
                              <a:gd name="T55" fmla="*/ 23 h 106"/>
                              <a:gd name="T56" fmla="*/ 71 w 76"/>
                              <a:gd name="T57" fmla="*/ 23 h 106"/>
                              <a:gd name="T58" fmla="*/ 67 w 76"/>
                              <a:gd name="T59" fmla="*/ 19 h 106"/>
                              <a:gd name="T60" fmla="*/ 61 w 76"/>
                              <a:gd name="T61" fmla="*/ 15 h 106"/>
                              <a:gd name="T62" fmla="*/ 51 w 76"/>
                              <a:gd name="T63" fmla="*/ 13 h 106"/>
                              <a:gd name="T64" fmla="*/ 39 w 76"/>
                              <a:gd name="T65" fmla="*/ 13 h 106"/>
                              <a:gd name="T66" fmla="*/ 27 w 76"/>
                              <a:gd name="T67" fmla="*/ 19 h 106"/>
                              <a:gd name="T68" fmla="*/ 20 w 76"/>
                              <a:gd name="T69" fmla="*/ 29 h 106"/>
                              <a:gd name="T70" fmla="*/ 15 w 76"/>
                              <a:gd name="T71" fmla="*/ 45 h 106"/>
                              <a:gd name="T72" fmla="*/ 15 w 76"/>
                              <a:gd name="T73" fmla="*/ 63 h 106"/>
                              <a:gd name="T74" fmla="*/ 19 w 76"/>
                              <a:gd name="T75" fmla="*/ 79 h 106"/>
                              <a:gd name="T76" fmla="*/ 27 w 76"/>
                              <a:gd name="T77" fmla="*/ 89 h 106"/>
                              <a:gd name="T78" fmla="*/ 39 w 76"/>
                              <a:gd name="T79" fmla="*/ 94 h 106"/>
                              <a:gd name="T80" fmla="*/ 52 w 76"/>
                              <a:gd name="T81" fmla="*/ 94 h 106"/>
                              <a:gd name="T82" fmla="*/ 61 w 76"/>
                              <a:gd name="T83" fmla="*/ 92 h 106"/>
                              <a:gd name="T84" fmla="*/ 68 w 76"/>
                              <a:gd name="T85" fmla="*/ 88 h 106"/>
                              <a:gd name="T86" fmla="*/ 72 w 76"/>
                              <a:gd name="T87" fmla="*/ 85 h 106"/>
                              <a:gd name="T88" fmla="*/ 73 w 76"/>
                              <a:gd name="T89" fmla="*/ 85 h 106"/>
                              <a:gd name="T90" fmla="*/ 74 w 76"/>
                              <a:gd name="T91" fmla="*/ 85 h 106"/>
                              <a:gd name="T92" fmla="*/ 76 w 76"/>
                              <a:gd name="T93" fmla="*/ 87 h 106"/>
                              <a:gd name="T94" fmla="*/ 76 w 76"/>
                              <a:gd name="T95" fmla="*/ 89 h 1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76" h="106">
                                <a:moveTo>
                                  <a:pt x="76" y="90"/>
                                </a:moveTo>
                                <a:lnTo>
                                  <a:pt x="76" y="92"/>
                                </a:lnTo>
                                <a:lnTo>
                                  <a:pt x="76" y="93"/>
                                </a:lnTo>
                                <a:lnTo>
                                  <a:pt x="76" y="94"/>
                                </a:lnTo>
                                <a:lnTo>
                                  <a:pt x="74" y="95"/>
                                </a:lnTo>
                                <a:lnTo>
                                  <a:pt x="74" y="95"/>
                                </a:lnTo>
                                <a:lnTo>
                                  <a:pt x="74" y="97"/>
                                </a:lnTo>
                                <a:lnTo>
                                  <a:pt x="74" y="97"/>
                                </a:lnTo>
                                <a:lnTo>
                                  <a:pt x="73" y="98"/>
                                </a:lnTo>
                                <a:lnTo>
                                  <a:pt x="72" y="99"/>
                                </a:lnTo>
                                <a:lnTo>
                                  <a:pt x="69" y="100"/>
                                </a:lnTo>
                                <a:lnTo>
                                  <a:pt x="67" y="101"/>
                                </a:lnTo>
                                <a:lnTo>
                                  <a:pt x="63" y="103"/>
                                </a:lnTo>
                                <a:lnTo>
                                  <a:pt x="59" y="105"/>
                                </a:lnTo>
                                <a:lnTo>
                                  <a:pt x="55" y="106"/>
                                </a:lnTo>
                                <a:lnTo>
                                  <a:pt x="50" y="106"/>
                                </a:lnTo>
                                <a:lnTo>
                                  <a:pt x="43" y="106"/>
                                </a:lnTo>
                                <a:lnTo>
                                  <a:pt x="34" y="106"/>
                                </a:lnTo>
                                <a:lnTo>
                                  <a:pt x="26" y="104"/>
                                </a:lnTo>
                                <a:lnTo>
                                  <a:pt x="18" y="100"/>
                                </a:lnTo>
                                <a:lnTo>
                                  <a:pt x="11" y="94"/>
                                </a:lnTo>
                                <a:lnTo>
                                  <a:pt x="7" y="87"/>
                                </a:lnTo>
                                <a:lnTo>
                                  <a:pt x="3" y="77"/>
                                </a:lnTo>
                                <a:lnTo>
                                  <a:pt x="0" y="67"/>
                                </a:lnTo>
                                <a:lnTo>
                                  <a:pt x="0" y="55"/>
                                </a:lnTo>
                                <a:lnTo>
                                  <a:pt x="0" y="42"/>
                                </a:lnTo>
                                <a:lnTo>
                                  <a:pt x="3" y="32"/>
                                </a:lnTo>
                                <a:lnTo>
                                  <a:pt x="7" y="23"/>
                                </a:lnTo>
                                <a:lnTo>
                                  <a:pt x="13" y="15"/>
                                </a:lnTo>
                                <a:lnTo>
                                  <a:pt x="19" y="9"/>
                                </a:lnTo>
                                <a:lnTo>
                                  <a:pt x="27" y="4"/>
                                </a:lnTo>
                                <a:lnTo>
                                  <a:pt x="36" y="2"/>
                                </a:lnTo>
                                <a:lnTo>
                                  <a:pt x="46" y="0"/>
                                </a:lnTo>
                                <a:lnTo>
                                  <a:pt x="50" y="0"/>
                                </a:lnTo>
                                <a:lnTo>
                                  <a:pt x="55" y="2"/>
                                </a:lnTo>
                                <a:lnTo>
                                  <a:pt x="58" y="3"/>
                                </a:lnTo>
                                <a:lnTo>
                                  <a:pt x="62" y="4"/>
                                </a:lnTo>
                                <a:lnTo>
                                  <a:pt x="66" y="5"/>
                                </a:lnTo>
                                <a:lnTo>
                                  <a:pt x="68" y="7"/>
                                </a:lnTo>
                                <a:lnTo>
                                  <a:pt x="71" y="8"/>
                                </a:lnTo>
                                <a:lnTo>
                                  <a:pt x="72" y="9"/>
                                </a:lnTo>
                                <a:lnTo>
                                  <a:pt x="73" y="10"/>
                                </a:lnTo>
                                <a:lnTo>
                                  <a:pt x="74" y="10"/>
                                </a:lnTo>
                                <a:lnTo>
                                  <a:pt x="74" y="12"/>
                                </a:lnTo>
                                <a:lnTo>
                                  <a:pt x="74" y="13"/>
                                </a:lnTo>
                                <a:lnTo>
                                  <a:pt x="74" y="13"/>
                                </a:lnTo>
                                <a:lnTo>
                                  <a:pt x="74" y="14"/>
                                </a:lnTo>
                                <a:lnTo>
                                  <a:pt x="74" y="15"/>
                                </a:lnTo>
                                <a:lnTo>
                                  <a:pt x="74" y="16"/>
                                </a:lnTo>
                                <a:lnTo>
                                  <a:pt x="74" y="18"/>
                                </a:lnTo>
                                <a:lnTo>
                                  <a:pt x="74" y="19"/>
                                </a:lnTo>
                                <a:lnTo>
                                  <a:pt x="74" y="20"/>
                                </a:lnTo>
                                <a:lnTo>
                                  <a:pt x="74" y="21"/>
                                </a:lnTo>
                                <a:lnTo>
                                  <a:pt x="74" y="21"/>
                                </a:lnTo>
                                <a:lnTo>
                                  <a:pt x="73" y="23"/>
                                </a:lnTo>
                                <a:lnTo>
                                  <a:pt x="73" y="23"/>
                                </a:lnTo>
                                <a:lnTo>
                                  <a:pt x="72" y="23"/>
                                </a:lnTo>
                                <a:lnTo>
                                  <a:pt x="71" y="23"/>
                                </a:lnTo>
                                <a:lnTo>
                                  <a:pt x="69" y="21"/>
                                </a:lnTo>
                                <a:lnTo>
                                  <a:pt x="67" y="19"/>
                                </a:lnTo>
                                <a:lnTo>
                                  <a:pt x="64" y="18"/>
                                </a:lnTo>
                                <a:lnTo>
                                  <a:pt x="61" y="15"/>
                                </a:lnTo>
                                <a:lnTo>
                                  <a:pt x="56" y="14"/>
                                </a:lnTo>
                                <a:lnTo>
                                  <a:pt x="51" y="13"/>
                                </a:lnTo>
                                <a:lnTo>
                                  <a:pt x="46" y="13"/>
                                </a:lnTo>
                                <a:lnTo>
                                  <a:pt x="39" y="13"/>
                                </a:lnTo>
                                <a:lnTo>
                                  <a:pt x="32" y="15"/>
                                </a:lnTo>
                                <a:lnTo>
                                  <a:pt x="27" y="19"/>
                                </a:lnTo>
                                <a:lnTo>
                                  <a:pt x="24" y="24"/>
                                </a:lnTo>
                                <a:lnTo>
                                  <a:pt x="20" y="29"/>
                                </a:lnTo>
                                <a:lnTo>
                                  <a:pt x="16" y="36"/>
                                </a:lnTo>
                                <a:lnTo>
                                  <a:pt x="15" y="45"/>
                                </a:lnTo>
                                <a:lnTo>
                                  <a:pt x="15" y="55"/>
                                </a:lnTo>
                                <a:lnTo>
                                  <a:pt x="15" y="63"/>
                                </a:lnTo>
                                <a:lnTo>
                                  <a:pt x="16" y="72"/>
                                </a:lnTo>
                                <a:lnTo>
                                  <a:pt x="19" y="79"/>
                                </a:lnTo>
                                <a:lnTo>
                                  <a:pt x="23" y="84"/>
                                </a:lnTo>
                                <a:lnTo>
                                  <a:pt x="27" y="89"/>
                                </a:lnTo>
                                <a:lnTo>
                                  <a:pt x="32" y="92"/>
                                </a:lnTo>
                                <a:lnTo>
                                  <a:pt x="39" y="94"/>
                                </a:lnTo>
                                <a:lnTo>
                                  <a:pt x="46" y="95"/>
                                </a:lnTo>
                                <a:lnTo>
                                  <a:pt x="52" y="94"/>
                                </a:lnTo>
                                <a:lnTo>
                                  <a:pt x="57" y="93"/>
                                </a:lnTo>
                                <a:lnTo>
                                  <a:pt x="61" y="92"/>
                                </a:lnTo>
                                <a:lnTo>
                                  <a:pt x="64" y="90"/>
                                </a:lnTo>
                                <a:lnTo>
                                  <a:pt x="68" y="88"/>
                                </a:lnTo>
                                <a:lnTo>
                                  <a:pt x="69" y="87"/>
                                </a:lnTo>
                                <a:lnTo>
                                  <a:pt x="72" y="85"/>
                                </a:lnTo>
                                <a:lnTo>
                                  <a:pt x="73" y="85"/>
                                </a:lnTo>
                                <a:lnTo>
                                  <a:pt x="73" y="85"/>
                                </a:lnTo>
                                <a:lnTo>
                                  <a:pt x="74" y="85"/>
                                </a:lnTo>
                                <a:lnTo>
                                  <a:pt x="74" y="85"/>
                                </a:lnTo>
                                <a:lnTo>
                                  <a:pt x="74" y="87"/>
                                </a:lnTo>
                                <a:lnTo>
                                  <a:pt x="76" y="87"/>
                                </a:lnTo>
                                <a:lnTo>
                                  <a:pt x="76" y="88"/>
                                </a:lnTo>
                                <a:lnTo>
                                  <a:pt x="76" y="89"/>
                                </a:lnTo>
                                <a:lnTo>
                                  <a:pt x="76" y="90"/>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35" name="Freeform 523"/>
                        <wps:cNvSpPr>
                          <a:spLocks noEditPoints="1"/>
                        </wps:cNvSpPr>
                        <wps:spPr bwMode="auto">
                          <a:xfrm>
                            <a:off x="530225" y="2474913"/>
                            <a:ext cx="47625" cy="57150"/>
                          </a:xfrm>
                          <a:custGeom>
                            <a:avLst/>
                            <a:gdLst>
                              <a:gd name="T0" fmla="*/ 92 w 92"/>
                              <a:gd name="T1" fmla="*/ 64 h 108"/>
                              <a:gd name="T2" fmla="*/ 86 w 92"/>
                              <a:gd name="T3" fmla="*/ 85 h 108"/>
                              <a:gd name="T4" fmla="*/ 73 w 92"/>
                              <a:gd name="T5" fmla="*/ 99 h 108"/>
                              <a:gd name="T6" fmla="*/ 56 w 92"/>
                              <a:gd name="T7" fmla="*/ 106 h 108"/>
                              <a:gd name="T8" fmla="*/ 34 w 92"/>
                              <a:gd name="T9" fmla="*/ 106 h 108"/>
                              <a:gd name="T10" fmla="*/ 17 w 92"/>
                              <a:gd name="T11" fmla="*/ 100 h 108"/>
                              <a:gd name="T12" fmla="*/ 6 w 92"/>
                              <a:gd name="T13" fmla="*/ 87 h 108"/>
                              <a:gd name="T14" fmla="*/ 0 w 92"/>
                              <a:gd name="T15" fmla="*/ 67 h 108"/>
                              <a:gd name="T16" fmla="*/ 0 w 92"/>
                              <a:gd name="T17" fmla="*/ 42 h 108"/>
                              <a:gd name="T18" fmla="*/ 6 w 92"/>
                              <a:gd name="T19" fmla="*/ 23 h 108"/>
                              <a:gd name="T20" fmla="*/ 18 w 92"/>
                              <a:gd name="T21" fmla="*/ 9 h 108"/>
                              <a:gd name="T22" fmla="*/ 35 w 92"/>
                              <a:gd name="T23" fmla="*/ 0 h 108"/>
                              <a:gd name="T24" fmla="*/ 57 w 92"/>
                              <a:gd name="T25" fmla="*/ 0 h 108"/>
                              <a:gd name="T26" fmla="*/ 75 w 92"/>
                              <a:gd name="T27" fmla="*/ 8 h 108"/>
                              <a:gd name="T28" fmla="*/ 86 w 92"/>
                              <a:gd name="T29" fmla="*/ 21 h 108"/>
                              <a:gd name="T30" fmla="*/ 92 w 92"/>
                              <a:gd name="T31" fmla="*/ 40 h 108"/>
                              <a:gd name="T32" fmla="*/ 77 w 92"/>
                              <a:gd name="T33" fmla="*/ 53 h 108"/>
                              <a:gd name="T34" fmla="*/ 76 w 92"/>
                              <a:gd name="T35" fmla="*/ 37 h 108"/>
                              <a:gd name="T36" fmla="*/ 71 w 92"/>
                              <a:gd name="T37" fmla="*/ 24 h 108"/>
                              <a:gd name="T38" fmla="*/ 61 w 92"/>
                              <a:gd name="T39" fmla="*/ 15 h 108"/>
                              <a:gd name="T40" fmla="*/ 46 w 92"/>
                              <a:gd name="T41" fmla="*/ 12 h 108"/>
                              <a:gd name="T42" fmla="*/ 30 w 92"/>
                              <a:gd name="T43" fmla="*/ 15 h 108"/>
                              <a:gd name="T44" fmla="*/ 21 w 92"/>
                              <a:gd name="T45" fmla="*/ 25 h 108"/>
                              <a:gd name="T46" fmla="*/ 16 w 92"/>
                              <a:gd name="T47" fmla="*/ 37 h 108"/>
                              <a:gd name="T48" fmla="*/ 14 w 92"/>
                              <a:gd name="T49" fmla="*/ 53 h 108"/>
                              <a:gd name="T50" fmla="*/ 16 w 92"/>
                              <a:gd name="T51" fmla="*/ 71 h 108"/>
                              <a:gd name="T52" fmla="*/ 21 w 92"/>
                              <a:gd name="T53" fmla="*/ 83 h 108"/>
                              <a:gd name="T54" fmla="*/ 30 w 92"/>
                              <a:gd name="T55" fmla="*/ 92 h 108"/>
                              <a:gd name="T56" fmla="*/ 45 w 92"/>
                              <a:gd name="T57" fmla="*/ 95 h 108"/>
                              <a:gd name="T58" fmla="*/ 61 w 92"/>
                              <a:gd name="T59" fmla="*/ 92 h 108"/>
                              <a:gd name="T60" fmla="*/ 71 w 92"/>
                              <a:gd name="T61" fmla="*/ 83 h 108"/>
                              <a:gd name="T62" fmla="*/ 76 w 92"/>
                              <a:gd name="T63" fmla="*/ 69 h 108"/>
                              <a:gd name="T64" fmla="*/ 77 w 92"/>
                              <a:gd name="T65" fmla="*/ 53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2" h="108">
                                <a:moveTo>
                                  <a:pt x="92" y="52"/>
                                </a:moveTo>
                                <a:lnTo>
                                  <a:pt x="92" y="64"/>
                                </a:lnTo>
                                <a:lnTo>
                                  <a:pt x="90" y="76"/>
                                </a:lnTo>
                                <a:lnTo>
                                  <a:pt x="86" y="85"/>
                                </a:lnTo>
                                <a:lnTo>
                                  <a:pt x="80" y="93"/>
                                </a:lnTo>
                                <a:lnTo>
                                  <a:pt x="73" y="99"/>
                                </a:lnTo>
                                <a:lnTo>
                                  <a:pt x="66" y="104"/>
                                </a:lnTo>
                                <a:lnTo>
                                  <a:pt x="56" y="106"/>
                                </a:lnTo>
                                <a:lnTo>
                                  <a:pt x="45" y="108"/>
                                </a:lnTo>
                                <a:lnTo>
                                  <a:pt x="34" y="106"/>
                                </a:lnTo>
                                <a:lnTo>
                                  <a:pt x="24" y="104"/>
                                </a:lnTo>
                                <a:lnTo>
                                  <a:pt x="17" y="100"/>
                                </a:lnTo>
                                <a:lnTo>
                                  <a:pt x="11" y="94"/>
                                </a:lnTo>
                                <a:lnTo>
                                  <a:pt x="6" y="87"/>
                                </a:lnTo>
                                <a:lnTo>
                                  <a:pt x="2" y="77"/>
                                </a:lnTo>
                                <a:lnTo>
                                  <a:pt x="0" y="67"/>
                                </a:lnTo>
                                <a:lnTo>
                                  <a:pt x="0" y="55"/>
                                </a:lnTo>
                                <a:lnTo>
                                  <a:pt x="0" y="42"/>
                                </a:lnTo>
                                <a:lnTo>
                                  <a:pt x="2" y="32"/>
                                </a:lnTo>
                                <a:lnTo>
                                  <a:pt x="6" y="23"/>
                                </a:lnTo>
                                <a:lnTo>
                                  <a:pt x="11" y="15"/>
                                </a:lnTo>
                                <a:lnTo>
                                  <a:pt x="18" y="9"/>
                                </a:lnTo>
                                <a:lnTo>
                                  <a:pt x="25" y="4"/>
                                </a:lnTo>
                                <a:lnTo>
                                  <a:pt x="35" y="0"/>
                                </a:lnTo>
                                <a:lnTo>
                                  <a:pt x="46" y="0"/>
                                </a:lnTo>
                                <a:lnTo>
                                  <a:pt x="57" y="0"/>
                                </a:lnTo>
                                <a:lnTo>
                                  <a:pt x="67" y="4"/>
                                </a:lnTo>
                                <a:lnTo>
                                  <a:pt x="75" y="8"/>
                                </a:lnTo>
                                <a:lnTo>
                                  <a:pt x="81" y="14"/>
                                </a:lnTo>
                                <a:lnTo>
                                  <a:pt x="86" y="21"/>
                                </a:lnTo>
                                <a:lnTo>
                                  <a:pt x="90" y="30"/>
                                </a:lnTo>
                                <a:lnTo>
                                  <a:pt x="92" y="40"/>
                                </a:lnTo>
                                <a:lnTo>
                                  <a:pt x="92" y="52"/>
                                </a:lnTo>
                                <a:close/>
                                <a:moveTo>
                                  <a:pt x="77" y="53"/>
                                </a:moveTo>
                                <a:lnTo>
                                  <a:pt x="77" y="45"/>
                                </a:lnTo>
                                <a:lnTo>
                                  <a:pt x="76" y="37"/>
                                </a:lnTo>
                                <a:lnTo>
                                  <a:pt x="75" y="30"/>
                                </a:lnTo>
                                <a:lnTo>
                                  <a:pt x="71" y="24"/>
                                </a:lnTo>
                                <a:lnTo>
                                  <a:pt x="67" y="19"/>
                                </a:lnTo>
                                <a:lnTo>
                                  <a:pt x="61" y="15"/>
                                </a:lnTo>
                                <a:lnTo>
                                  <a:pt x="55" y="13"/>
                                </a:lnTo>
                                <a:lnTo>
                                  <a:pt x="46" y="12"/>
                                </a:lnTo>
                                <a:lnTo>
                                  <a:pt x="38" y="13"/>
                                </a:lnTo>
                                <a:lnTo>
                                  <a:pt x="30" y="15"/>
                                </a:lnTo>
                                <a:lnTo>
                                  <a:pt x="25" y="19"/>
                                </a:lnTo>
                                <a:lnTo>
                                  <a:pt x="21" y="25"/>
                                </a:lnTo>
                                <a:lnTo>
                                  <a:pt x="18" y="30"/>
                                </a:lnTo>
                                <a:lnTo>
                                  <a:pt x="16" y="37"/>
                                </a:lnTo>
                                <a:lnTo>
                                  <a:pt x="14" y="45"/>
                                </a:lnTo>
                                <a:lnTo>
                                  <a:pt x="14" y="53"/>
                                </a:lnTo>
                                <a:lnTo>
                                  <a:pt x="14" y="62"/>
                                </a:lnTo>
                                <a:lnTo>
                                  <a:pt x="16" y="71"/>
                                </a:lnTo>
                                <a:lnTo>
                                  <a:pt x="17" y="78"/>
                                </a:lnTo>
                                <a:lnTo>
                                  <a:pt x="21" y="83"/>
                                </a:lnTo>
                                <a:lnTo>
                                  <a:pt x="24" y="89"/>
                                </a:lnTo>
                                <a:lnTo>
                                  <a:pt x="30" y="92"/>
                                </a:lnTo>
                                <a:lnTo>
                                  <a:pt x="37" y="95"/>
                                </a:lnTo>
                                <a:lnTo>
                                  <a:pt x="45" y="95"/>
                                </a:lnTo>
                                <a:lnTo>
                                  <a:pt x="54" y="94"/>
                                </a:lnTo>
                                <a:lnTo>
                                  <a:pt x="61" y="92"/>
                                </a:lnTo>
                                <a:lnTo>
                                  <a:pt x="66" y="88"/>
                                </a:lnTo>
                                <a:lnTo>
                                  <a:pt x="71" y="83"/>
                                </a:lnTo>
                                <a:lnTo>
                                  <a:pt x="73" y="77"/>
                                </a:lnTo>
                                <a:lnTo>
                                  <a:pt x="76" y="69"/>
                                </a:lnTo>
                                <a:lnTo>
                                  <a:pt x="77" y="62"/>
                                </a:lnTo>
                                <a:lnTo>
                                  <a:pt x="77" y="53"/>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36" name="Freeform 524"/>
                        <wps:cNvSpPr>
                          <a:spLocks noEditPoints="1"/>
                        </wps:cNvSpPr>
                        <wps:spPr bwMode="auto">
                          <a:xfrm>
                            <a:off x="587375" y="2474913"/>
                            <a:ext cx="47625" cy="57150"/>
                          </a:xfrm>
                          <a:custGeom>
                            <a:avLst/>
                            <a:gdLst>
                              <a:gd name="T0" fmla="*/ 92 w 92"/>
                              <a:gd name="T1" fmla="*/ 64 h 108"/>
                              <a:gd name="T2" fmla="*/ 86 w 92"/>
                              <a:gd name="T3" fmla="*/ 85 h 108"/>
                              <a:gd name="T4" fmla="*/ 75 w 92"/>
                              <a:gd name="T5" fmla="*/ 99 h 108"/>
                              <a:gd name="T6" fmla="*/ 57 w 92"/>
                              <a:gd name="T7" fmla="*/ 106 h 108"/>
                              <a:gd name="T8" fmla="*/ 34 w 92"/>
                              <a:gd name="T9" fmla="*/ 106 h 108"/>
                              <a:gd name="T10" fmla="*/ 17 w 92"/>
                              <a:gd name="T11" fmla="*/ 100 h 108"/>
                              <a:gd name="T12" fmla="*/ 6 w 92"/>
                              <a:gd name="T13" fmla="*/ 87 h 108"/>
                              <a:gd name="T14" fmla="*/ 0 w 92"/>
                              <a:gd name="T15" fmla="*/ 67 h 108"/>
                              <a:gd name="T16" fmla="*/ 0 w 92"/>
                              <a:gd name="T17" fmla="*/ 42 h 108"/>
                              <a:gd name="T18" fmla="*/ 6 w 92"/>
                              <a:gd name="T19" fmla="*/ 23 h 108"/>
                              <a:gd name="T20" fmla="*/ 18 w 92"/>
                              <a:gd name="T21" fmla="*/ 9 h 108"/>
                              <a:gd name="T22" fmla="*/ 36 w 92"/>
                              <a:gd name="T23" fmla="*/ 0 h 108"/>
                              <a:gd name="T24" fmla="*/ 59 w 92"/>
                              <a:gd name="T25" fmla="*/ 0 h 108"/>
                              <a:gd name="T26" fmla="*/ 75 w 92"/>
                              <a:gd name="T27" fmla="*/ 8 h 108"/>
                              <a:gd name="T28" fmla="*/ 87 w 92"/>
                              <a:gd name="T29" fmla="*/ 21 h 108"/>
                              <a:gd name="T30" fmla="*/ 92 w 92"/>
                              <a:gd name="T31" fmla="*/ 40 h 108"/>
                              <a:gd name="T32" fmla="*/ 79 w 92"/>
                              <a:gd name="T33" fmla="*/ 53 h 108"/>
                              <a:gd name="T34" fmla="*/ 76 w 92"/>
                              <a:gd name="T35" fmla="*/ 37 h 108"/>
                              <a:gd name="T36" fmla="*/ 71 w 92"/>
                              <a:gd name="T37" fmla="*/ 24 h 108"/>
                              <a:gd name="T38" fmla="*/ 62 w 92"/>
                              <a:gd name="T39" fmla="*/ 15 h 108"/>
                              <a:gd name="T40" fmla="*/ 47 w 92"/>
                              <a:gd name="T41" fmla="*/ 12 h 108"/>
                              <a:gd name="T42" fmla="*/ 32 w 92"/>
                              <a:gd name="T43" fmla="*/ 15 h 108"/>
                              <a:gd name="T44" fmla="*/ 22 w 92"/>
                              <a:gd name="T45" fmla="*/ 25 h 108"/>
                              <a:gd name="T46" fmla="*/ 16 w 92"/>
                              <a:gd name="T47" fmla="*/ 37 h 108"/>
                              <a:gd name="T48" fmla="*/ 15 w 92"/>
                              <a:gd name="T49" fmla="*/ 53 h 108"/>
                              <a:gd name="T50" fmla="*/ 16 w 92"/>
                              <a:gd name="T51" fmla="*/ 71 h 108"/>
                              <a:gd name="T52" fmla="*/ 21 w 92"/>
                              <a:gd name="T53" fmla="*/ 83 h 108"/>
                              <a:gd name="T54" fmla="*/ 31 w 92"/>
                              <a:gd name="T55" fmla="*/ 92 h 108"/>
                              <a:gd name="T56" fmla="*/ 47 w 92"/>
                              <a:gd name="T57" fmla="*/ 95 h 108"/>
                              <a:gd name="T58" fmla="*/ 62 w 92"/>
                              <a:gd name="T59" fmla="*/ 92 h 108"/>
                              <a:gd name="T60" fmla="*/ 71 w 92"/>
                              <a:gd name="T61" fmla="*/ 83 h 108"/>
                              <a:gd name="T62" fmla="*/ 76 w 92"/>
                              <a:gd name="T63" fmla="*/ 69 h 108"/>
                              <a:gd name="T64" fmla="*/ 79 w 92"/>
                              <a:gd name="T65" fmla="*/ 53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2" h="108">
                                <a:moveTo>
                                  <a:pt x="92" y="52"/>
                                </a:moveTo>
                                <a:lnTo>
                                  <a:pt x="92" y="64"/>
                                </a:lnTo>
                                <a:lnTo>
                                  <a:pt x="90" y="76"/>
                                </a:lnTo>
                                <a:lnTo>
                                  <a:pt x="86" y="85"/>
                                </a:lnTo>
                                <a:lnTo>
                                  <a:pt x="81" y="93"/>
                                </a:lnTo>
                                <a:lnTo>
                                  <a:pt x="75" y="99"/>
                                </a:lnTo>
                                <a:lnTo>
                                  <a:pt x="66" y="104"/>
                                </a:lnTo>
                                <a:lnTo>
                                  <a:pt x="57" y="106"/>
                                </a:lnTo>
                                <a:lnTo>
                                  <a:pt x="46" y="108"/>
                                </a:lnTo>
                                <a:lnTo>
                                  <a:pt x="34" y="106"/>
                                </a:lnTo>
                                <a:lnTo>
                                  <a:pt x="25" y="104"/>
                                </a:lnTo>
                                <a:lnTo>
                                  <a:pt x="17" y="100"/>
                                </a:lnTo>
                                <a:lnTo>
                                  <a:pt x="11" y="94"/>
                                </a:lnTo>
                                <a:lnTo>
                                  <a:pt x="6" y="87"/>
                                </a:lnTo>
                                <a:lnTo>
                                  <a:pt x="2" y="77"/>
                                </a:lnTo>
                                <a:lnTo>
                                  <a:pt x="0" y="67"/>
                                </a:lnTo>
                                <a:lnTo>
                                  <a:pt x="0" y="55"/>
                                </a:lnTo>
                                <a:lnTo>
                                  <a:pt x="0" y="42"/>
                                </a:lnTo>
                                <a:lnTo>
                                  <a:pt x="2" y="32"/>
                                </a:lnTo>
                                <a:lnTo>
                                  <a:pt x="6" y="23"/>
                                </a:lnTo>
                                <a:lnTo>
                                  <a:pt x="12" y="15"/>
                                </a:lnTo>
                                <a:lnTo>
                                  <a:pt x="18" y="9"/>
                                </a:lnTo>
                                <a:lnTo>
                                  <a:pt x="27" y="4"/>
                                </a:lnTo>
                                <a:lnTo>
                                  <a:pt x="36" y="0"/>
                                </a:lnTo>
                                <a:lnTo>
                                  <a:pt x="48" y="0"/>
                                </a:lnTo>
                                <a:lnTo>
                                  <a:pt x="59" y="0"/>
                                </a:lnTo>
                                <a:lnTo>
                                  <a:pt x="68" y="4"/>
                                </a:lnTo>
                                <a:lnTo>
                                  <a:pt x="75" y="8"/>
                                </a:lnTo>
                                <a:lnTo>
                                  <a:pt x="81" y="14"/>
                                </a:lnTo>
                                <a:lnTo>
                                  <a:pt x="87" y="21"/>
                                </a:lnTo>
                                <a:lnTo>
                                  <a:pt x="90" y="30"/>
                                </a:lnTo>
                                <a:lnTo>
                                  <a:pt x="92" y="40"/>
                                </a:lnTo>
                                <a:lnTo>
                                  <a:pt x="92" y="52"/>
                                </a:lnTo>
                                <a:close/>
                                <a:moveTo>
                                  <a:pt x="79" y="53"/>
                                </a:moveTo>
                                <a:lnTo>
                                  <a:pt x="78" y="45"/>
                                </a:lnTo>
                                <a:lnTo>
                                  <a:pt x="76" y="37"/>
                                </a:lnTo>
                                <a:lnTo>
                                  <a:pt x="75" y="30"/>
                                </a:lnTo>
                                <a:lnTo>
                                  <a:pt x="71" y="24"/>
                                </a:lnTo>
                                <a:lnTo>
                                  <a:pt x="68" y="19"/>
                                </a:lnTo>
                                <a:lnTo>
                                  <a:pt x="62" y="15"/>
                                </a:lnTo>
                                <a:lnTo>
                                  <a:pt x="55" y="13"/>
                                </a:lnTo>
                                <a:lnTo>
                                  <a:pt x="47" y="12"/>
                                </a:lnTo>
                                <a:lnTo>
                                  <a:pt x="38" y="13"/>
                                </a:lnTo>
                                <a:lnTo>
                                  <a:pt x="32" y="15"/>
                                </a:lnTo>
                                <a:lnTo>
                                  <a:pt x="26" y="19"/>
                                </a:lnTo>
                                <a:lnTo>
                                  <a:pt x="22" y="25"/>
                                </a:lnTo>
                                <a:lnTo>
                                  <a:pt x="18" y="30"/>
                                </a:lnTo>
                                <a:lnTo>
                                  <a:pt x="16" y="37"/>
                                </a:lnTo>
                                <a:lnTo>
                                  <a:pt x="15" y="45"/>
                                </a:lnTo>
                                <a:lnTo>
                                  <a:pt x="15" y="53"/>
                                </a:lnTo>
                                <a:lnTo>
                                  <a:pt x="15" y="62"/>
                                </a:lnTo>
                                <a:lnTo>
                                  <a:pt x="16" y="71"/>
                                </a:lnTo>
                                <a:lnTo>
                                  <a:pt x="18" y="78"/>
                                </a:lnTo>
                                <a:lnTo>
                                  <a:pt x="21" y="83"/>
                                </a:lnTo>
                                <a:lnTo>
                                  <a:pt x="26" y="89"/>
                                </a:lnTo>
                                <a:lnTo>
                                  <a:pt x="31" y="92"/>
                                </a:lnTo>
                                <a:lnTo>
                                  <a:pt x="37" y="95"/>
                                </a:lnTo>
                                <a:lnTo>
                                  <a:pt x="47" y="95"/>
                                </a:lnTo>
                                <a:lnTo>
                                  <a:pt x="54" y="94"/>
                                </a:lnTo>
                                <a:lnTo>
                                  <a:pt x="62" y="92"/>
                                </a:lnTo>
                                <a:lnTo>
                                  <a:pt x="68" y="88"/>
                                </a:lnTo>
                                <a:lnTo>
                                  <a:pt x="71" y="83"/>
                                </a:lnTo>
                                <a:lnTo>
                                  <a:pt x="75" y="77"/>
                                </a:lnTo>
                                <a:lnTo>
                                  <a:pt x="76" y="69"/>
                                </a:lnTo>
                                <a:lnTo>
                                  <a:pt x="78" y="62"/>
                                </a:lnTo>
                                <a:lnTo>
                                  <a:pt x="79" y="53"/>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37" name="Freeform 525"/>
                        <wps:cNvSpPr>
                          <a:spLocks/>
                        </wps:cNvSpPr>
                        <wps:spPr bwMode="auto">
                          <a:xfrm>
                            <a:off x="647700" y="2476500"/>
                            <a:ext cx="39688" cy="53975"/>
                          </a:xfrm>
                          <a:custGeom>
                            <a:avLst/>
                            <a:gdLst>
                              <a:gd name="T0" fmla="*/ 75 w 75"/>
                              <a:gd name="T1" fmla="*/ 102 h 104"/>
                              <a:gd name="T2" fmla="*/ 73 w 75"/>
                              <a:gd name="T3" fmla="*/ 103 h 104"/>
                              <a:gd name="T4" fmla="*/ 72 w 75"/>
                              <a:gd name="T5" fmla="*/ 103 h 104"/>
                              <a:gd name="T6" fmla="*/ 70 w 75"/>
                              <a:gd name="T7" fmla="*/ 104 h 104"/>
                              <a:gd name="T8" fmla="*/ 66 w 75"/>
                              <a:gd name="T9" fmla="*/ 104 h 104"/>
                              <a:gd name="T10" fmla="*/ 64 w 75"/>
                              <a:gd name="T11" fmla="*/ 103 h 104"/>
                              <a:gd name="T12" fmla="*/ 61 w 75"/>
                              <a:gd name="T13" fmla="*/ 103 h 104"/>
                              <a:gd name="T14" fmla="*/ 61 w 75"/>
                              <a:gd name="T15" fmla="*/ 102 h 104"/>
                              <a:gd name="T16" fmla="*/ 61 w 75"/>
                              <a:gd name="T17" fmla="*/ 55 h 104"/>
                              <a:gd name="T18" fmla="*/ 13 w 75"/>
                              <a:gd name="T19" fmla="*/ 102 h 104"/>
                              <a:gd name="T20" fmla="*/ 13 w 75"/>
                              <a:gd name="T21" fmla="*/ 103 h 104"/>
                              <a:gd name="T22" fmla="*/ 12 w 75"/>
                              <a:gd name="T23" fmla="*/ 103 h 104"/>
                              <a:gd name="T24" fmla="*/ 9 w 75"/>
                              <a:gd name="T25" fmla="*/ 104 h 104"/>
                              <a:gd name="T26" fmla="*/ 7 w 75"/>
                              <a:gd name="T27" fmla="*/ 104 h 104"/>
                              <a:gd name="T28" fmla="*/ 3 w 75"/>
                              <a:gd name="T29" fmla="*/ 104 h 104"/>
                              <a:gd name="T30" fmla="*/ 1 w 75"/>
                              <a:gd name="T31" fmla="*/ 103 h 104"/>
                              <a:gd name="T32" fmla="*/ 0 w 75"/>
                              <a:gd name="T33" fmla="*/ 103 h 104"/>
                              <a:gd name="T34" fmla="*/ 0 w 75"/>
                              <a:gd name="T35" fmla="*/ 102 h 104"/>
                              <a:gd name="T36" fmla="*/ 0 w 75"/>
                              <a:gd name="T37" fmla="*/ 1 h 104"/>
                              <a:gd name="T38" fmla="*/ 1 w 75"/>
                              <a:gd name="T39" fmla="*/ 1 h 104"/>
                              <a:gd name="T40" fmla="*/ 2 w 75"/>
                              <a:gd name="T41" fmla="*/ 0 h 104"/>
                              <a:gd name="T42" fmla="*/ 4 w 75"/>
                              <a:gd name="T43" fmla="*/ 0 h 104"/>
                              <a:gd name="T44" fmla="*/ 8 w 75"/>
                              <a:gd name="T45" fmla="*/ 0 h 104"/>
                              <a:gd name="T46" fmla="*/ 11 w 75"/>
                              <a:gd name="T47" fmla="*/ 0 h 104"/>
                              <a:gd name="T48" fmla="*/ 13 w 75"/>
                              <a:gd name="T49" fmla="*/ 1 h 104"/>
                              <a:gd name="T50" fmla="*/ 13 w 75"/>
                              <a:gd name="T51" fmla="*/ 1 h 104"/>
                              <a:gd name="T52" fmla="*/ 13 w 75"/>
                              <a:gd name="T53" fmla="*/ 44 h 104"/>
                              <a:gd name="T54" fmla="*/ 61 w 75"/>
                              <a:gd name="T55" fmla="*/ 2 h 104"/>
                              <a:gd name="T56" fmla="*/ 61 w 75"/>
                              <a:gd name="T57" fmla="*/ 1 h 104"/>
                              <a:gd name="T58" fmla="*/ 62 w 75"/>
                              <a:gd name="T59" fmla="*/ 0 h 104"/>
                              <a:gd name="T60" fmla="*/ 65 w 75"/>
                              <a:gd name="T61" fmla="*/ 0 h 104"/>
                              <a:gd name="T62" fmla="*/ 67 w 75"/>
                              <a:gd name="T63" fmla="*/ 0 h 104"/>
                              <a:gd name="T64" fmla="*/ 71 w 75"/>
                              <a:gd name="T65" fmla="*/ 0 h 104"/>
                              <a:gd name="T66" fmla="*/ 73 w 75"/>
                              <a:gd name="T67" fmla="*/ 0 h 104"/>
                              <a:gd name="T68" fmla="*/ 75 w 75"/>
                              <a:gd name="T69" fmla="*/ 1 h 104"/>
                              <a:gd name="T70" fmla="*/ 75 w 75"/>
                              <a:gd name="T71" fmla="*/ 2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75" h="104">
                                <a:moveTo>
                                  <a:pt x="75" y="102"/>
                                </a:moveTo>
                                <a:lnTo>
                                  <a:pt x="75" y="102"/>
                                </a:lnTo>
                                <a:lnTo>
                                  <a:pt x="75" y="103"/>
                                </a:lnTo>
                                <a:lnTo>
                                  <a:pt x="73" y="103"/>
                                </a:lnTo>
                                <a:lnTo>
                                  <a:pt x="73" y="103"/>
                                </a:lnTo>
                                <a:lnTo>
                                  <a:pt x="72" y="103"/>
                                </a:lnTo>
                                <a:lnTo>
                                  <a:pt x="71" y="104"/>
                                </a:lnTo>
                                <a:lnTo>
                                  <a:pt x="70" y="104"/>
                                </a:lnTo>
                                <a:lnTo>
                                  <a:pt x="67" y="104"/>
                                </a:lnTo>
                                <a:lnTo>
                                  <a:pt x="66" y="104"/>
                                </a:lnTo>
                                <a:lnTo>
                                  <a:pt x="65" y="104"/>
                                </a:lnTo>
                                <a:lnTo>
                                  <a:pt x="64" y="103"/>
                                </a:lnTo>
                                <a:lnTo>
                                  <a:pt x="62" y="103"/>
                                </a:lnTo>
                                <a:lnTo>
                                  <a:pt x="61" y="103"/>
                                </a:lnTo>
                                <a:lnTo>
                                  <a:pt x="61" y="103"/>
                                </a:lnTo>
                                <a:lnTo>
                                  <a:pt x="61" y="102"/>
                                </a:lnTo>
                                <a:lnTo>
                                  <a:pt x="61" y="102"/>
                                </a:lnTo>
                                <a:lnTo>
                                  <a:pt x="61" y="55"/>
                                </a:lnTo>
                                <a:lnTo>
                                  <a:pt x="13" y="55"/>
                                </a:lnTo>
                                <a:lnTo>
                                  <a:pt x="13" y="102"/>
                                </a:lnTo>
                                <a:lnTo>
                                  <a:pt x="13" y="102"/>
                                </a:lnTo>
                                <a:lnTo>
                                  <a:pt x="13" y="103"/>
                                </a:lnTo>
                                <a:lnTo>
                                  <a:pt x="13" y="103"/>
                                </a:lnTo>
                                <a:lnTo>
                                  <a:pt x="12" y="103"/>
                                </a:lnTo>
                                <a:lnTo>
                                  <a:pt x="11" y="103"/>
                                </a:lnTo>
                                <a:lnTo>
                                  <a:pt x="9" y="104"/>
                                </a:lnTo>
                                <a:lnTo>
                                  <a:pt x="8" y="104"/>
                                </a:lnTo>
                                <a:lnTo>
                                  <a:pt x="7" y="104"/>
                                </a:lnTo>
                                <a:lnTo>
                                  <a:pt x="4" y="104"/>
                                </a:lnTo>
                                <a:lnTo>
                                  <a:pt x="3" y="104"/>
                                </a:lnTo>
                                <a:lnTo>
                                  <a:pt x="2" y="103"/>
                                </a:lnTo>
                                <a:lnTo>
                                  <a:pt x="1" y="103"/>
                                </a:lnTo>
                                <a:lnTo>
                                  <a:pt x="1" y="103"/>
                                </a:lnTo>
                                <a:lnTo>
                                  <a:pt x="0" y="103"/>
                                </a:lnTo>
                                <a:lnTo>
                                  <a:pt x="0" y="102"/>
                                </a:lnTo>
                                <a:lnTo>
                                  <a:pt x="0" y="102"/>
                                </a:lnTo>
                                <a:lnTo>
                                  <a:pt x="0" y="2"/>
                                </a:lnTo>
                                <a:lnTo>
                                  <a:pt x="0" y="1"/>
                                </a:lnTo>
                                <a:lnTo>
                                  <a:pt x="0" y="1"/>
                                </a:lnTo>
                                <a:lnTo>
                                  <a:pt x="1" y="1"/>
                                </a:lnTo>
                                <a:lnTo>
                                  <a:pt x="1" y="0"/>
                                </a:lnTo>
                                <a:lnTo>
                                  <a:pt x="2" y="0"/>
                                </a:lnTo>
                                <a:lnTo>
                                  <a:pt x="3" y="0"/>
                                </a:lnTo>
                                <a:lnTo>
                                  <a:pt x="4" y="0"/>
                                </a:lnTo>
                                <a:lnTo>
                                  <a:pt x="7" y="0"/>
                                </a:lnTo>
                                <a:lnTo>
                                  <a:pt x="8" y="0"/>
                                </a:lnTo>
                                <a:lnTo>
                                  <a:pt x="9" y="0"/>
                                </a:lnTo>
                                <a:lnTo>
                                  <a:pt x="11" y="0"/>
                                </a:lnTo>
                                <a:lnTo>
                                  <a:pt x="12" y="0"/>
                                </a:lnTo>
                                <a:lnTo>
                                  <a:pt x="13" y="1"/>
                                </a:lnTo>
                                <a:lnTo>
                                  <a:pt x="13" y="1"/>
                                </a:lnTo>
                                <a:lnTo>
                                  <a:pt x="13" y="1"/>
                                </a:lnTo>
                                <a:lnTo>
                                  <a:pt x="13" y="2"/>
                                </a:lnTo>
                                <a:lnTo>
                                  <a:pt x="13" y="44"/>
                                </a:lnTo>
                                <a:lnTo>
                                  <a:pt x="61" y="44"/>
                                </a:lnTo>
                                <a:lnTo>
                                  <a:pt x="61" y="2"/>
                                </a:lnTo>
                                <a:lnTo>
                                  <a:pt x="61" y="1"/>
                                </a:lnTo>
                                <a:lnTo>
                                  <a:pt x="61" y="1"/>
                                </a:lnTo>
                                <a:lnTo>
                                  <a:pt x="61" y="1"/>
                                </a:lnTo>
                                <a:lnTo>
                                  <a:pt x="62" y="0"/>
                                </a:lnTo>
                                <a:lnTo>
                                  <a:pt x="64" y="0"/>
                                </a:lnTo>
                                <a:lnTo>
                                  <a:pt x="65" y="0"/>
                                </a:lnTo>
                                <a:lnTo>
                                  <a:pt x="66" y="0"/>
                                </a:lnTo>
                                <a:lnTo>
                                  <a:pt x="67" y="0"/>
                                </a:lnTo>
                                <a:lnTo>
                                  <a:pt x="70" y="0"/>
                                </a:lnTo>
                                <a:lnTo>
                                  <a:pt x="71" y="0"/>
                                </a:lnTo>
                                <a:lnTo>
                                  <a:pt x="72" y="0"/>
                                </a:lnTo>
                                <a:lnTo>
                                  <a:pt x="73" y="0"/>
                                </a:lnTo>
                                <a:lnTo>
                                  <a:pt x="73" y="1"/>
                                </a:lnTo>
                                <a:lnTo>
                                  <a:pt x="75" y="1"/>
                                </a:lnTo>
                                <a:lnTo>
                                  <a:pt x="75" y="1"/>
                                </a:lnTo>
                                <a:lnTo>
                                  <a:pt x="75" y="2"/>
                                </a:lnTo>
                                <a:lnTo>
                                  <a:pt x="75" y="102"/>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38" name="Freeform 526"/>
                        <wps:cNvSpPr>
                          <a:spLocks/>
                        </wps:cNvSpPr>
                        <wps:spPr bwMode="auto">
                          <a:xfrm>
                            <a:off x="284162" y="2462213"/>
                            <a:ext cx="187325" cy="26988"/>
                          </a:xfrm>
                          <a:custGeom>
                            <a:avLst/>
                            <a:gdLst>
                              <a:gd name="T0" fmla="*/ 0 w 353"/>
                              <a:gd name="T1" fmla="*/ 0 h 50"/>
                              <a:gd name="T2" fmla="*/ 51 w 353"/>
                              <a:gd name="T3" fmla="*/ 50 h 50"/>
                              <a:gd name="T4" fmla="*/ 101 w 353"/>
                              <a:gd name="T5" fmla="*/ 1 h 50"/>
                              <a:gd name="T6" fmla="*/ 151 w 353"/>
                              <a:gd name="T7" fmla="*/ 50 h 50"/>
                              <a:gd name="T8" fmla="*/ 202 w 353"/>
                              <a:gd name="T9" fmla="*/ 0 h 50"/>
                              <a:gd name="T10" fmla="*/ 253 w 353"/>
                              <a:gd name="T11" fmla="*/ 50 h 50"/>
                              <a:gd name="T12" fmla="*/ 303 w 353"/>
                              <a:gd name="T13" fmla="*/ 0 h 50"/>
                              <a:gd name="T14" fmla="*/ 353 w 353"/>
                              <a:gd name="T15" fmla="*/ 50 h 5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353" h="50">
                                <a:moveTo>
                                  <a:pt x="0" y="0"/>
                                </a:moveTo>
                                <a:lnTo>
                                  <a:pt x="51" y="50"/>
                                </a:lnTo>
                                <a:lnTo>
                                  <a:pt x="101" y="1"/>
                                </a:lnTo>
                                <a:lnTo>
                                  <a:pt x="151" y="50"/>
                                </a:lnTo>
                                <a:lnTo>
                                  <a:pt x="202" y="0"/>
                                </a:lnTo>
                                <a:lnTo>
                                  <a:pt x="253" y="50"/>
                                </a:lnTo>
                                <a:lnTo>
                                  <a:pt x="303" y="0"/>
                                </a:lnTo>
                                <a:lnTo>
                                  <a:pt x="353" y="50"/>
                                </a:lnTo>
                              </a:path>
                            </a:pathLst>
                          </a:custGeom>
                          <a:noFill/>
                          <a:ln w="7938">
                            <a:solidFill>
                              <a:srgbClr val="E98989"/>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39" name="Freeform 527"/>
                        <wps:cNvSpPr>
                          <a:spLocks/>
                        </wps:cNvSpPr>
                        <wps:spPr bwMode="auto">
                          <a:xfrm>
                            <a:off x="390525" y="2428875"/>
                            <a:ext cx="0" cy="30163"/>
                          </a:xfrm>
                          <a:custGeom>
                            <a:avLst/>
                            <a:gdLst>
                              <a:gd name="T0" fmla="*/ 1 w 1"/>
                              <a:gd name="T1" fmla="*/ 0 h 57"/>
                              <a:gd name="T2" fmla="*/ 1 w 1"/>
                              <a:gd name="T3" fmla="*/ 57 h 57"/>
                              <a:gd name="T4" fmla="*/ 0 w 1"/>
                              <a:gd name="T5" fmla="*/ 57 h 57"/>
                            </a:gdLst>
                            <a:ahLst/>
                            <a:cxnLst>
                              <a:cxn ang="0">
                                <a:pos x="T0" y="T1"/>
                              </a:cxn>
                              <a:cxn ang="0">
                                <a:pos x="T2" y="T3"/>
                              </a:cxn>
                              <a:cxn ang="0">
                                <a:pos x="T4" y="T5"/>
                              </a:cxn>
                            </a:cxnLst>
                            <a:rect l="0" t="0" r="r" b="b"/>
                            <a:pathLst>
                              <a:path w="1" h="57">
                                <a:moveTo>
                                  <a:pt x="1" y="0"/>
                                </a:moveTo>
                                <a:lnTo>
                                  <a:pt x="1" y="57"/>
                                </a:lnTo>
                                <a:lnTo>
                                  <a:pt x="0" y="57"/>
                                </a:lnTo>
                              </a:path>
                            </a:pathLst>
                          </a:custGeom>
                          <a:noFill/>
                          <a:ln w="7938">
                            <a:solidFill>
                              <a:srgbClr val="E98989"/>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40" name="Freeform 528"/>
                        <wps:cNvSpPr>
                          <a:spLocks/>
                        </wps:cNvSpPr>
                        <wps:spPr bwMode="auto">
                          <a:xfrm>
                            <a:off x="179387" y="2403475"/>
                            <a:ext cx="47625" cy="47625"/>
                          </a:xfrm>
                          <a:custGeom>
                            <a:avLst/>
                            <a:gdLst>
                              <a:gd name="T0" fmla="*/ 89 w 89"/>
                              <a:gd name="T1" fmla="*/ 45 h 90"/>
                              <a:gd name="T2" fmla="*/ 88 w 89"/>
                              <a:gd name="T3" fmla="*/ 54 h 90"/>
                              <a:gd name="T4" fmla="*/ 81 w 89"/>
                              <a:gd name="T5" fmla="*/ 70 h 90"/>
                              <a:gd name="T6" fmla="*/ 69 w 89"/>
                              <a:gd name="T7" fmla="*/ 82 h 90"/>
                              <a:gd name="T8" fmla="*/ 53 w 89"/>
                              <a:gd name="T9" fmla="*/ 89 h 90"/>
                              <a:gd name="T10" fmla="*/ 45 w 89"/>
                              <a:gd name="T11" fmla="*/ 90 h 90"/>
                              <a:gd name="T12" fmla="*/ 35 w 89"/>
                              <a:gd name="T13" fmla="*/ 89 h 90"/>
                              <a:gd name="T14" fmla="*/ 19 w 89"/>
                              <a:gd name="T15" fmla="*/ 82 h 90"/>
                              <a:gd name="T16" fmla="*/ 8 w 89"/>
                              <a:gd name="T17" fmla="*/ 70 h 90"/>
                              <a:gd name="T18" fmla="*/ 0 w 89"/>
                              <a:gd name="T19" fmla="*/ 54 h 90"/>
                              <a:gd name="T20" fmla="*/ 0 w 89"/>
                              <a:gd name="T21" fmla="*/ 45 h 90"/>
                              <a:gd name="T22" fmla="*/ 0 w 89"/>
                              <a:gd name="T23" fmla="*/ 36 h 90"/>
                              <a:gd name="T24" fmla="*/ 8 w 89"/>
                              <a:gd name="T25" fmla="*/ 20 h 90"/>
                              <a:gd name="T26" fmla="*/ 19 w 89"/>
                              <a:gd name="T27" fmla="*/ 8 h 90"/>
                              <a:gd name="T28" fmla="*/ 35 w 89"/>
                              <a:gd name="T29" fmla="*/ 0 h 90"/>
                              <a:gd name="T30" fmla="*/ 45 w 89"/>
                              <a:gd name="T31" fmla="*/ 0 h 90"/>
                              <a:gd name="T32" fmla="*/ 53 w 89"/>
                              <a:gd name="T33" fmla="*/ 0 h 90"/>
                              <a:gd name="T34" fmla="*/ 69 w 89"/>
                              <a:gd name="T35" fmla="*/ 8 h 90"/>
                              <a:gd name="T36" fmla="*/ 81 w 89"/>
                              <a:gd name="T37" fmla="*/ 20 h 90"/>
                              <a:gd name="T38" fmla="*/ 88 w 89"/>
                              <a:gd name="T39" fmla="*/ 36 h 90"/>
                              <a:gd name="T40" fmla="*/ 89 w 89"/>
                              <a:gd name="T41" fmla="*/ 45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9" h="90">
                                <a:moveTo>
                                  <a:pt x="89" y="45"/>
                                </a:moveTo>
                                <a:lnTo>
                                  <a:pt x="88" y="54"/>
                                </a:lnTo>
                                <a:lnTo>
                                  <a:pt x="81" y="70"/>
                                </a:lnTo>
                                <a:lnTo>
                                  <a:pt x="69" y="82"/>
                                </a:lnTo>
                                <a:lnTo>
                                  <a:pt x="53" y="89"/>
                                </a:lnTo>
                                <a:lnTo>
                                  <a:pt x="45" y="90"/>
                                </a:lnTo>
                                <a:lnTo>
                                  <a:pt x="35" y="89"/>
                                </a:lnTo>
                                <a:lnTo>
                                  <a:pt x="19" y="82"/>
                                </a:lnTo>
                                <a:lnTo>
                                  <a:pt x="8" y="70"/>
                                </a:lnTo>
                                <a:lnTo>
                                  <a:pt x="0" y="54"/>
                                </a:lnTo>
                                <a:lnTo>
                                  <a:pt x="0" y="45"/>
                                </a:lnTo>
                                <a:lnTo>
                                  <a:pt x="0" y="36"/>
                                </a:lnTo>
                                <a:lnTo>
                                  <a:pt x="8" y="20"/>
                                </a:lnTo>
                                <a:lnTo>
                                  <a:pt x="19" y="8"/>
                                </a:lnTo>
                                <a:lnTo>
                                  <a:pt x="35" y="0"/>
                                </a:lnTo>
                                <a:lnTo>
                                  <a:pt x="45" y="0"/>
                                </a:lnTo>
                                <a:lnTo>
                                  <a:pt x="53" y="0"/>
                                </a:lnTo>
                                <a:lnTo>
                                  <a:pt x="69" y="8"/>
                                </a:lnTo>
                                <a:lnTo>
                                  <a:pt x="81" y="20"/>
                                </a:lnTo>
                                <a:lnTo>
                                  <a:pt x="88" y="36"/>
                                </a:lnTo>
                                <a:lnTo>
                                  <a:pt x="89" y="45"/>
                                </a:lnTo>
                                <a:close/>
                              </a:path>
                            </a:pathLst>
                          </a:custGeom>
                          <a:solidFill>
                            <a:srgbClr val="99999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41" name="Freeform 529"/>
                        <wps:cNvSpPr>
                          <a:spLocks/>
                        </wps:cNvSpPr>
                        <wps:spPr bwMode="auto">
                          <a:xfrm>
                            <a:off x="201612" y="2413000"/>
                            <a:ext cx="88900" cy="88900"/>
                          </a:xfrm>
                          <a:custGeom>
                            <a:avLst/>
                            <a:gdLst>
                              <a:gd name="T0" fmla="*/ 154 w 169"/>
                              <a:gd name="T1" fmla="*/ 39 h 168"/>
                              <a:gd name="T2" fmla="*/ 162 w 169"/>
                              <a:gd name="T3" fmla="*/ 53 h 168"/>
                              <a:gd name="T4" fmla="*/ 169 w 169"/>
                              <a:gd name="T5" fmla="*/ 85 h 168"/>
                              <a:gd name="T6" fmla="*/ 162 w 169"/>
                              <a:gd name="T7" fmla="*/ 117 h 168"/>
                              <a:gd name="T8" fmla="*/ 144 w 169"/>
                              <a:gd name="T9" fmla="*/ 143 h 168"/>
                              <a:gd name="T10" fmla="*/ 130 w 169"/>
                              <a:gd name="T11" fmla="*/ 154 h 168"/>
                              <a:gd name="T12" fmla="*/ 116 w 169"/>
                              <a:gd name="T13" fmla="*/ 162 h 168"/>
                              <a:gd name="T14" fmla="*/ 84 w 169"/>
                              <a:gd name="T15" fmla="*/ 168 h 168"/>
                              <a:gd name="T16" fmla="*/ 52 w 169"/>
                              <a:gd name="T17" fmla="*/ 162 h 168"/>
                              <a:gd name="T18" fmla="*/ 24 w 169"/>
                              <a:gd name="T19" fmla="*/ 143 h 168"/>
                              <a:gd name="T20" fmla="*/ 15 w 169"/>
                              <a:gd name="T21" fmla="*/ 130 h 168"/>
                              <a:gd name="T22" fmla="*/ 6 w 169"/>
                              <a:gd name="T23" fmla="*/ 114 h 168"/>
                              <a:gd name="T24" fmla="*/ 0 w 169"/>
                              <a:gd name="T25" fmla="*/ 82 h 168"/>
                              <a:gd name="T26" fmla="*/ 6 w 169"/>
                              <a:gd name="T27" fmla="*/ 51 h 168"/>
                              <a:gd name="T28" fmla="*/ 23 w 169"/>
                              <a:gd name="T29" fmla="*/ 24 h 168"/>
                              <a:gd name="T30" fmla="*/ 37 w 169"/>
                              <a:gd name="T31" fmla="*/ 14 h 168"/>
                              <a:gd name="T32" fmla="*/ 52 w 169"/>
                              <a:gd name="T33" fmla="*/ 5 h 168"/>
                              <a:gd name="T34" fmla="*/ 85 w 169"/>
                              <a:gd name="T35" fmla="*/ 0 h 168"/>
                              <a:gd name="T36" fmla="*/ 116 w 169"/>
                              <a:gd name="T37" fmla="*/ 7 h 168"/>
                              <a:gd name="T38" fmla="*/ 143 w 169"/>
                              <a:gd name="T39" fmla="*/ 25 h 168"/>
                              <a:gd name="T40" fmla="*/ 154 w 169"/>
                              <a:gd name="T41" fmla="*/ 39 h 1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9" h="168">
                                <a:moveTo>
                                  <a:pt x="154" y="39"/>
                                </a:moveTo>
                                <a:lnTo>
                                  <a:pt x="162" y="53"/>
                                </a:lnTo>
                                <a:lnTo>
                                  <a:pt x="169" y="85"/>
                                </a:lnTo>
                                <a:lnTo>
                                  <a:pt x="162" y="117"/>
                                </a:lnTo>
                                <a:lnTo>
                                  <a:pt x="144" y="143"/>
                                </a:lnTo>
                                <a:lnTo>
                                  <a:pt x="130" y="154"/>
                                </a:lnTo>
                                <a:lnTo>
                                  <a:pt x="116" y="162"/>
                                </a:lnTo>
                                <a:lnTo>
                                  <a:pt x="84" y="168"/>
                                </a:lnTo>
                                <a:lnTo>
                                  <a:pt x="52" y="162"/>
                                </a:lnTo>
                                <a:lnTo>
                                  <a:pt x="24" y="143"/>
                                </a:lnTo>
                                <a:lnTo>
                                  <a:pt x="15" y="130"/>
                                </a:lnTo>
                                <a:lnTo>
                                  <a:pt x="6" y="114"/>
                                </a:lnTo>
                                <a:lnTo>
                                  <a:pt x="0" y="82"/>
                                </a:lnTo>
                                <a:lnTo>
                                  <a:pt x="6" y="51"/>
                                </a:lnTo>
                                <a:lnTo>
                                  <a:pt x="23" y="24"/>
                                </a:lnTo>
                                <a:lnTo>
                                  <a:pt x="37" y="14"/>
                                </a:lnTo>
                                <a:lnTo>
                                  <a:pt x="52" y="5"/>
                                </a:lnTo>
                                <a:lnTo>
                                  <a:pt x="85" y="0"/>
                                </a:lnTo>
                                <a:lnTo>
                                  <a:pt x="116" y="7"/>
                                </a:lnTo>
                                <a:lnTo>
                                  <a:pt x="143" y="25"/>
                                </a:lnTo>
                                <a:lnTo>
                                  <a:pt x="154" y="39"/>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42" name="Freeform 530"/>
                        <wps:cNvSpPr>
                          <a:spLocks/>
                        </wps:cNvSpPr>
                        <wps:spPr bwMode="auto">
                          <a:xfrm>
                            <a:off x="765175" y="2125663"/>
                            <a:ext cx="39688" cy="55563"/>
                          </a:xfrm>
                          <a:custGeom>
                            <a:avLst/>
                            <a:gdLst>
                              <a:gd name="T0" fmla="*/ 75 w 75"/>
                              <a:gd name="T1" fmla="*/ 92 h 106"/>
                              <a:gd name="T2" fmla="*/ 75 w 75"/>
                              <a:gd name="T3" fmla="*/ 94 h 106"/>
                              <a:gd name="T4" fmla="*/ 75 w 75"/>
                              <a:gd name="T5" fmla="*/ 95 h 106"/>
                              <a:gd name="T6" fmla="*/ 74 w 75"/>
                              <a:gd name="T7" fmla="*/ 96 h 106"/>
                              <a:gd name="T8" fmla="*/ 73 w 75"/>
                              <a:gd name="T9" fmla="*/ 98 h 106"/>
                              <a:gd name="T10" fmla="*/ 68 w 75"/>
                              <a:gd name="T11" fmla="*/ 101 h 106"/>
                              <a:gd name="T12" fmla="*/ 61 w 75"/>
                              <a:gd name="T13" fmla="*/ 104 h 106"/>
                              <a:gd name="T14" fmla="*/ 51 w 75"/>
                              <a:gd name="T15" fmla="*/ 106 h 106"/>
                              <a:gd name="T16" fmla="*/ 35 w 75"/>
                              <a:gd name="T17" fmla="*/ 106 h 106"/>
                              <a:gd name="T18" fmla="*/ 19 w 75"/>
                              <a:gd name="T19" fmla="*/ 99 h 106"/>
                              <a:gd name="T20" fmla="*/ 8 w 75"/>
                              <a:gd name="T21" fmla="*/ 87 h 106"/>
                              <a:gd name="T22" fmla="*/ 1 w 75"/>
                              <a:gd name="T23" fmla="*/ 67 h 106"/>
                              <a:gd name="T24" fmla="*/ 1 w 75"/>
                              <a:gd name="T25" fmla="*/ 42 h 106"/>
                              <a:gd name="T26" fmla="*/ 8 w 75"/>
                              <a:gd name="T27" fmla="*/ 23 h 106"/>
                              <a:gd name="T28" fmla="*/ 20 w 75"/>
                              <a:gd name="T29" fmla="*/ 8 h 106"/>
                              <a:gd name="T30" fmla="*/ 36 w 75"/>
                              <a:gd name="T31" fmla="*/ 0 h 106"/>
                              <a:gd name="T32" fmla="*/ 51 w 75"/>
                              <a:gd name="T33" fmla="*/ 0 h 106"/>
                              <a:gd name="T34" fmla="*/ 59 w 75"/>
                              <a:gd name="T35" fmla="*/ 2 h 106"/>
                              <a:gd name="T36" fmla="*/ 67 w 75"/>
                              <a:gd name="T37" fmla="*/ 4 h 106"/>
                              <a:gd name="T38" fmla="*/ 72 w 75"/>
                              <a:gd name="T39" fmla="*/ 8 h 106"/>
                              <a:gd name="T40" fmla="*/ 74 w 75"/>
                              <a:gd name="T41" fmla="*/ 10 h 106"/>
                              <a:gd name="T42" fmla="*/ 74 w 75"/>
                              <a:gd name="T43" fmla="*/ 11 h 106"/>
                              <a:gd name="T44" fmla="*/ 75 w 75"/>
                              <a:gd name="T45" fmla="*/ 13 h 106"/>
                              <a:gd name="T46" fmla="*/ 75 w 75"/>
                              <a:gd name="T47" fmla="*/ 15 h 106"/>
                              <a:gd name="T48" fmla="*/ 75 w 75"/>
                              <a:gd name="T49" fmla="*/ 18 h 106"/>
                              <a:gd name="T50" fmla="*/ 75 w 75"/>
                              <a:gd name="T51" fmla="*/ 20 h 106"/>
                              <a:gd name="T52" fmla="*/ 74 w 75"/>
                              <a:gd name="T53" fmla="*/ 21 h 106"/>
                              <a:gd name="T54" fmla="*/ 73 w 75"/>
                              <a:gd name="T55" fmla="*/ 23 h 106"/>
                              <a:gd name="T56" fmla="*/ 72 w 75"/>
                              <a:gd name="T57" fmla="*/ 23 h 106"/>
                              <a:gd name="T58" fmla="*/ 68 w 75"/>
                              <a:gd name="T59" fmla="*/ 19 h 106"/>
                              <a:gd name="T60" fmla="*/ 61 w 75"/>
                              <a:gd name="T61" fmla="*/ 15 h 106"/>
                              <a:gd name="T62" fmla="*/ 52 w 75"/>
                              <a:gd name="T63" fmla="*/ 13 h 106"/>
                              <a:gd name="T64" fmla="*/ 40 w 75"/>
                              <a:gd name="T65" fmla="*/ 13 h 106"/>
                              <a:gd name="T66" fmla="*/ 29 w 75"/>
                              <a:gd name="T67" fmla="*/ 19 h 106"/>
                              <a:gd name="T68" fmla="*/ 20 w 75"/>
                              <a:gd name="T69" fmla="*/ 29 h 106"/>
                              <a:gd name="T70" fmla="*/ 16 w 75"/>
                              <a:gd name="T71" fmla="*/ 45 h 106"/>
                              <a:gd name="T72" fmla="*/ 16 w 75"/>
                              <a:gd name="T73" fmla="*/ 63 h 106"/>
                              <a:gd name="T74" fmla="*/ 20 w 75"/>
                              <a:gd name="T75" fmla="*/ 79 h 106"/>
                              <a:gd name="T76" fmla="*/ 27 w 75"/>
                              <a:gd name="T77" fmla="*/ 89 h 106"/>
                              <a:gd name="T78" fmla="*/ 40 w 75"/>
                              <a:gd name="T79" fmla="*/ 94 h 106"/>
                              <a:gd name="T80" fmla="*/ 52 w 75"/>
                              <a:gd name="T81" fmla="*/ 94 h 106"/>
                              <a:gd name="T82" fmla="*/ 62 w 75"/>
                              <a:gd name="T83" fmla="*/ 92 h 106"/>
                              <a:gd name="T84" fmla="*/ 68 w 75"/>
                              <a:gd name="T85" fmla="*/ 88 h 106"/>
                              <a:gd name="T86" fmla="*/ 73 w 75"/>
                              <a:gd name="T87" fmla="*/ 85 h 106"/>
                              <a:gd name="T88" fmla="*/ 74 w 75"/>
                              <a:gd name="T89" fmla="*/ 84 h 106"/>
                              <a:gd name="T90" fmla="*/ 75 w 75"/>
                              <a:gd name="T91" fmla="*/ 85 h 106"/>
                              <a:gd name="T92" fmla="*/ 75 w 75"/>
                              <a:gd name="T93" fmla="*/ 87 h 106"/>
                              <a:gd name="T94" fmla="*/ 75 w 75"/>
                              <a:gd name="T95" fmla="*/ 89 h 1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75" h="106">
                                <a:moveTo>
                                  <a:pt x="75" y="90"/>
                                </a:moveTo>
                                <a:lnTo>
                                  <a:pt x="75" y="92"/>
                                </a:lnTo>
                                <a:lnTo>
                                  <a:pt x="75" y="93"/>
                                </a:lnTo>
                                <a:lnTo>
                                  <a:pt x="75" y="94"/>
                                </a:lnTo>
                                <a:lnTo>
                                  <a:pt x="75" y="94"/>
                                </a:lnTo>
                                <a:lnTo>
                                  <a:pt x="75" y="95"/>
                                </a:lnTo>
                                <a:lnTo>
                                  <a:pt x="75" y="96"/>
                                </a:lnTo>
                                <a:lnTo>
                                  <a:pt x="74" y="96"/>
                                </a:lnTo>
                                <a:lnTo>
                                  <a:pt x="74" y="98"/>
                                </a:lnTo>
                                <a:lnTo>
                                  <a:pt x="73" y="98"/>
                                </a:lnTo>
                                <a:lnTo>
                                  <a:pt x="70" y="100"/>
                                </a:lnTo>
                                <a:lnTo>
                                  <a:pt x="68" y="101"/>
                                </a:lnTo>
                                <a:lnTo>
                                  <a:pt x="64" y="103"/>
                                </a:lnTo>
                                <a:lnTo>
                                  <a:pt x="61" y="104"/>
                                </a:lnTo>
                                <a:lnTo>
                                  <a:pt x="56" y="105"/>
                                </a:lnTo>
                                <a:lnTo>
                                  <a:pt x="51" y="106"/>
                                </a:lnTo>
                                <a:lnTo>
                                  <a:pt x="45" y="106"/>
                                </a:lnTo>
                                <a:lnTo>
                                  <a:pt x="35" y="106"/>
                                </a:lnTo>
                                <a:lnTo>
                                  <a:pt x="26" y="103"/>
                                </a:lnTo>
                                <a:lnTo>
                                  <a:pt x="19" y="99"/>
                                </a:lnTo>
                                <a:lnTo>
                                  <a:pt x="13" y="93"/>
                                </a:lnTo>
                                <a:lnTo>
                                  <a:pt x="8" y="87"/>
                                </a:lnTo>
                                <a:lnTo>
                                  <a:pt x="4" y="77"/>
                                </a:lnTo>
                                <a:lnTo>
                                  <a:pt x="1" y="67"/>
                                </a:lnTo>
                                <a:lnTo>
                                  <a:pt x="0" y="55"/>
                                </a:lnTo>
                                <a:lnTo>
                                  <a:pt x="1" y="42"/>
                                </a:lnTo>
                                <a:lnTo>
                                  <a:pt x="4" y="31"/>
                                </a:lnTo>
                                <a:lnTo>
                                  <a:pt x="8" y="23"/>
                                </a:lnTo>
                                <a:lnTo>
                                  <a:pt x="13" y="15"/>
                                </a:lnTo>
                                <a:lnTo>
                                  <a:pt x="20" y="8"/>
                                </a:lnTo>
                                <a:lnTo>
                                  <a:pt x="27" y="4"/>
                                </a:lnTo>
                                <a:lnTo>
                                  <a:pt x="36" y="0"/>
                                </a:lnTo>
                                <a:lnTo>
                                  <a:pt x="46" y="0"/>
                                </a:lnTo>
                                <a:lnTo>
                                  <a:pt x="51" y="0"/>
                                </a:lnTo>
                                <a:lnTo>
                                  <a:pt x="54" y="2"/>
                                </a:lnTo>
                                <a:lnTo>
                                  <a:pt x="59" y="2"/>
                                </a:lnTo>
                                <a:lnTo>
                                  <a:pt x="63" y="3"/>
                                </a:lnTo>
                                <a:lnTo>
                                  <a:pt x="67" y="4"/>
                                </a:lnTo>
                                <a:lnTo>
                                  <a:pt x="69" y="7"/>
                                </a:lnTo>
                                <a:lnTo>
                                  <a:pt x="72" y="8"/>
                                </a:lnTo>
                                <a:lnTo>
                                  <a:pt x="73" y="9"/>
                                </a:lnTo>
                                <a:lnTo>
                                  <a:pt x="74" y="10"/>
                                </a:lnTo>
                                <a:lnTo>
                                  <a:pt x="74" y="10"/>
                                </a:lnTo>
                                <a:lnTo>
                                  <a:pt x="74" y="11"/>
                                </a:lnTo>
                                <a:lnTo>
                                  <a:pt x="75" y="11"/>
                                </a:lnTo>
                                <a:lnTo>
                                  <a:pt x="75" y="13"/>
                                </a:lnTo>
                                <a:lnTo>
                                  <a:pt x="75" y="14"/>
                                </a:lnTo>
                                <a:lnTo>
                                  <a:pt x="75" y="15"/>
                                </a:lnTo>
                                <a:lnTo>
                                  <a:pt x="75" y="16"/>
                                </a:lnTo>
                                <a:lnTo>
                                  <a:pt x="75" y="18"/>
                                </a:lnTo>
                                <a:lnTo>
                                  <a:pt x="75" y="19"/>
                                </a:lnTo>
                                <a:lnTo>
                                  <a:pt x="75" y="20"/>
                                </a:lnTo>
                                <a:lnTo>
                                  <a:pt x="74" y="21"/>
                                </a:lnTo>
                                <a:lnTo>
                                  <a:pt x="74" y="21"/>
                                </a:lnTo>
                                <a:lnTo>
                                  <a:pt x="74" y="23"/>
                                </a:lnTo>
                                <a:lnTo>
                                  <a:pt x="73" y="23"/>
                                </a:lnTo>
                                <a:lnTo>
                                  <a:pt x="73" y="23"/>
                                </a:lnTo>
                                <a:lnTo>
                                  <a:pt x="72" y="23"/>
                                </a:lnTo>
                                <a:lnTo>
                                  <a:pt x="69" y="21"/>
                                </a:lnTo>
                                <a:lnTo>
                                  <a:pt x="68" y="19"/>
                                </a:lnTo>
                                <a:lnTo>
                                  <a:pt x="64" y="18"/>
                                </a:lnTo>
                                <a:lnTo>
                                  <a:pt x="61" y="15"/>
                                </a:lnTo>
                                <a:lnTo>
                                  <a:pt x="57" y="14"/>
                                </a:lnTo>
                                <a:lnTo>
                                  <a:pt x="52" y="13"/>
                                </a:lnTo>
                                <a:lnTo>
                                  <a:pt x="46" y="13"/>
                                </a:lnTo>
                                <a:lnTo>
                                  <a:pt x="40" y="13"/>
                                </a:lnTo>
                                <a:lnTo>
                                  <a:pt x="33" y="15"/>
                                </a:lnTo>
                                <a:lnTo>
                                  <a:pt x="29" y="19"/>
                                </a:lnTo>
                                <a:lnTo>
                                  <a:pt x="24" y="24"/>
                                </a:lnTo>
                                <a:lnTo>
                                  <a:pt x="20" y="29"/>
                                </a:lnTo>
                                <a:lnTo>
                                  <a:pt x="17" y="36"/>
                                </a:lnTo>
                                <a:lnTo>
                                  <a:pt x="16" y="45"/>
                                </a:lnTo>
                                <a:lnTo>
                                  <a:pt x="15" y="55"/>
                                </a:lnTo>
                                <a:lnTo>
                                  <a:pt x="16" y="63"/>
                                </a:lnTo>
                                <a:lnTo>
                                  <a:pt x="17" y="72"/>
                                </a:lnTo>
                                <a:lnTo>
                                  <a:pt x="20" y="79"/>
                                </a:lnTo>
                                <a:lnTo>
                                  <a:pt x="24" y="84"/>
                                </a:lnTo>
                                <a:lnTo>
                                  <a:pt x="27" y="89"/>
                                </a:lnTo>
                                <a:lnTo>
                                  <a:pt x="33" y="92"/>
                                </a:lnTo>
                                <a:lnTo>
                                  <a:pt x="40" y="94"/>
                                </a:lnTo>
                                <a:lnTo>
                                  <a:pt x="46" y="94"/>
                                </a:lnTo>
                                <a:lnTo>
                                  <a:pt x="52" y="94"/>
                                </a:lnTo>
                                <a:lnTo>
                                  <a:pt x="57" y="93"/>
                                </a:lnTo>
                                <a:lnTo>
                                  <a:pt x="62" y="92"/>
                                </a:lnTo>
                                <a:lnTo>
                                  <a:pt x="65" y="89"/>
                                </a:lnTo>
                                <a:lnTo>
                                  <a:pt x="68" y="88"/>
                                </a:lnTo>
                                <a:lnTo>
                                  <a:pt x="70" y="87"/>
                                </a:lnTo>
                                <a:lnTo>
                                  <a:pt x="73" y="85"/>
                                </a:lnTo>
                                <a:lnTo>
                                  <a:pt x="74" y="84"/>
                                </a:lnTo>
                                <a:lnTo>
                                  <a:pt x="74" y="84"/>
                                </a:lnTo>
                                <a:lnTo>
                                  <a:pt x="74" y="85"/>
                                </a:lnTo>
                                <a:lnTo>
                                  <a:pt x="75" y="85"/>
                                </a:lnTo>
                                <a:lnTo>
                                  <a:pt x="75" y="85"/>
                                </a:lnTo>
                                <a:lnTo>
                                  <a:pt x="75" y="87"/>
                                </a:lnTo>
                                <a:lnTo>
                                  <a:pt x="75" y="88"/>
                                </a:lnTo>
                                <a:lnTo>
                                  <a:pt x="75" y="89"/>
                                </a:lnTo>
                                <a:lnTo>
                                  <a:pt x="75" y="90"/>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43" name="Freeform 531"/>
                        <wps:cNvSpPr>
                          <a:spLocks noEditPoints="1"/>
                        </wps:cNvSpPr>
                        <wps:spPr bwMode="auto">
                          <a:xfrm>
                            <a:off x="809625" y="2125663"/>
                            <a:ext cx="50800" cy="55563"/>
                          </a:xfrm>
                          <a:custGeom>
                            <a:avLst/>
                            <a:gdLst>
                              <a:gd name="T0" fmla="*/ 93 w 94"/>
                              <a:gd name="T1" fmla="*/ 64 h 106"/>
                              <a:gd name="T2" fmla="*/ 87 w 94"/>
                              <a:gd name="T3" fmla="*/ 84 h 106"/>
                              <a:gd name="T4" fmla="*/ 76 w 94"/>
                              <a:gd name="T5" fmla="*/ 99 h 106"/>
                              <a:gd name="T6" fmla="*/ 57 w 94"/>
                              <a:gd name="T7" fmla="*/ 106 h 106"/>
                              <a:gd name="T8" fmla="*/ 35 w 94"/>
                              <a:gd name="T9" fmla="*/ 106 h 106"/>
                              <a:gd name="T10" fmla="*/ 18 w 94"/>
                              <a:gd name="T11" fmla="*/ 99 h 106"/>
                              <a:gd name="T12" fmla="*/ 7 w 94"/>
                              <a:gd name="T13" fmla="*/ 87 h 106"/>
                              <a:gd name="T14" fmla="*/ 2 w 94"/>
                              <a:gd name="T15" fmla="*/ 67 h 106"/>
                              <a:gd name="T16" fmla="*/ 2 w 94"/>
                              <a:gd name="T17" fmla="*/ 42 h 106"/>
                              <a:gd name="T18" fmla="*/ 8 w 94"/>
                              <a:gd name="T19" fmla="*/ 23 h 106"/>
                              <a:gd name="T20" fmla="*/ 19 w 94"/>
                              <a:gd name="T21" fmla="*/ 8 h 106"/>
                              <a:gd name="T22" fmla="*/ 37 w 94"/>
                              <a:gd name="T23" fmla="*/ 0 h 106"/>
                              <a:gd name="T24" fmla="*/ 60 w 94"/>
                              <a:gd name="T25" fmla="*/ 0 h 106"/>
                              <a:gd name="T26" fmla="*/ 77 w 94"/>
                              <a:gd name="T27" fmla="*/ 8 h 106"/>
                              <a:gd name="T28" fmla="*/ 88 w 94"/>
                              <a:gd name="T29" fmla="*/ 20 h 106"/>
                              <a:gd name="T30" fmla="*/ 93 w 94"/>
                              <a:gd name="T31" fmla="*/ 40 h 106"/>
                              <a:gd name="T32" fmla="*/ 79 w 94"/>
                              <a:gd name="T33" fmla="*/ 53 h 106"/>
                              <a:gd name="T34" fmla="*/ 78 w 94"/>
                              <a:gd name="T35" fmla="*/ 37 h 106"/>
                              <a:gd name="T36" fmla="*/ 72 w 94"/>
                              <a:gd name="T37" fmla="*/ 24 h 106"/>
                              <a:gd name="T38" fmla="*/ 62 w 94"/>
                              <a:gd name="T39" fmla="*/ 15 h 106"/>
                              <a:gd name="T40" fmla="*/ 47 w 94"/>
                              <a:gd name="T41" fmla="*/ 11 h 106"/>
                              <a:gd name="T42" fmla="*/ 32 w 94"/>
                              <a:gd name="T43" fmla="*/ 15 h 106"/>
                              <a:gd name="T44" fmla="*/ 23 w 94"/>
                              <a:gd name="T45" fmla="*/ 24 h 106"/>
                              <a:gd name="T46" fmla="*/ 18 w 94"/>
                              <a:gd name="T47" fmla="*/ 37 h 106"/>
                              <a:gd name="T48" fmla="*/ 15 w 94"/>
                              <a:gd name="T49" fmla="*/ 53 h 106"/>
                              <a:gd name="T50" fmla="*/ 16 w 94"/>
                              <a:gd name="T51" fmla="*/ 69 h 106"/>
                              <a:gd name="T52" fmla="*/ 23 w 94"/>
                              <a:gd name="T53" fmla="*/ 83 h 106"/>
                              <a:gd name="T54" fmla="*/ 31 w 94"/>
                              <a:gd name="T55" fmla="*/ 92 h 106"/>
                              <a:gd name="T56" fmla="*/ 47 w 94"/>
                              <a:gd name="T57" fmla="*/ 95 h 106"/>
                              <a:gd name="T58" fmla="*/ 62 w 94"/>
                              <a:gd name="T59" fmla="*/ 92 h 106"/>
                              <a:gd name="T60" fmla="*/ 72 w 94"/>
                              <a:gd name="T61" fmla="*/ 83 h 106"/>
                              <a:gd name="T62" fmla="*/ 78 w 94"/>
                              <a:gd name="T63" fmla="*/ 69 h 106"/>
                              <a:gd name="T64" fmla="*/ 79 w 94"/>
                              <a:gd name="T65" fmla="*/ 53 h 1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4" h="106">
                                <a:moveTo>
                                  <a:pt x="94" y="52"/>
                                </a:moveTo>
                                <a:lnTo>
                                  <a:pt x="93" y="64"/>
                                </a:lnTo>
                                <a:lnTo>
                                  <a:pt x="90" y="76"/>
                                </a:lnTo>
                                <a:lnTo>
                                  <a:pt x="87" y="84"/>
                                </a:lnTo>
                                <a:lnTo>
                                  <a:pt x="82" y="93"/>
                                </a:lnTo>
                                <a:lnTo>
                                  <a:pt x="76" y="99"/>
                                </a:lnTo>
                                <a:lnTo>
                                  <a:pt x="67" y="103"/>
                                </a:lnTo>
                                <a:lnTo>
                                  <a:pt x="57" y="106"/>
                                </a:lnTo>
                                <a:lnTo>
                                  <a:pt x="46" y="106"/>
                                </a:lnTo>
                                <a:lnTo>
                                  <a:pt x="35" y="106"/>
                                </a:lnTo>
                                <a:lnTo>
                                  <a:pt x="26" y="104"/>
                                </a:lnTo>
                                <a:lnTo>
                                  <a:pt x="18" y="99"/>
                                </a:lnTo>
                                <a:lnTo>
                                  <a:pt x="12" y="93"/>
                                </a:lnTo>
                                <a:lnTo>
                                  <a:pt x="7" y="87"/>
                                </a:lnTo>
                                <a:lnTo>
                                  <a:pt x="4" y="77"/>
                                </a:lnTo>
                                <a:lnTo>
                                  <a:pt x="2" y="67"/>
                                </a:lnTo>
                                <a:lnTo>
                                  <a:pt x="0" y="55"/>
                                </a:lnTo>
                                <a:lnTo>
                                  <a:pt x="2" y="42"/>
                                </a:lnTo>
                                <a:lnTo>
                                  <a:pt x="4" y="31"/>
                                </a:lnTo>
                                <a:lnTo>
                                  <a:pt x="8" y="23"/>
                                </a:lnTo>
                                <a:lnTo>
                                  <a:pt x="13" y="15"/>
                                </a:lnTo>
                                <a:lnTo>
                                  <a:pt x="19" y="8"/>
                                </a:lnTo>
                                <a:lnTo>
                                  <a:pt x="28" y="4"/>
                                </a:lnTo>
                                <a:lnTo>
                                  <a:pt x="37" y="0"/>
                                </a:lnTo>
                                <a:lnTo>
                                  <a:pt x="48" y="0"/>
                                </a:lnTo>
                                <a:lnTo>
                                  <a:pt x="60" y="0"/>
                                </a:lnTo>
                                <a:lnTo>
                                  <a:pt x="68" y="4"/>
                                </a:lnTo>
                                <a:lnTo>
                                  <a:pt x="77" y="8"/>
                                </a:lnTo>
                                <a:lnTo>
                                  <a:pt x="83" y="14"/>
                                </a:lnTo>
                                <a:lnTo>
                                  <a:pt x="88" y="20"/>
                                </a:lnTo>
                                <a:lnTo>
                                  <a:pt x="90" y="30"/>
                                </a:lnTo>
                                <a:lnTo>
                                  <a:pt x="93" y="40"/>
                                </a:lnTo>
                                <a:lnTo>
                                  <a:pt x="94" y="52"/>
                                </a:lnTo>
                                <a:close/>
                                <a:moveTo>
                                  <a:pt x="79" y="53"/>
                                </a:moveTo>
                                <a:lnTo>
                                  <a:pt x="79" y="45"/>
                                </a:lnTo>
                                <a:lnTo>
                                  <a:pt x="78" y="37"/>
                                </a:lnTo>
                                <a:lnTo>
                                  <a:pt x="76" y="30"/>
                                </a:lnTo>
                                <a:lnTo>
                                  <a:pt x="72" y="24"/>
                                </a:lnTo>
                                <a:lnTo>
                                  <a:pt x="68" y="19"/>
                                </a:lnTo>
                                <a:lnTo>
                                  <a:pt x="62" y="15"/>
                                </a:lnTo>
                                <a:lnTo>
                                  <a:pt x="56" y="13"/>
                                </a:lnTo>
                                <a:lnTo>
                                  <a:pt x="47" y="11"/>
                                </a:lnTo>
                                <a:lnTo>
                                  <a:pt x="39" y="13"/>
                                </a:lnTo>
                                <a:lnTo>
                                  <a:pt x="32" y="15"/>
                                </a:lnTo>
                                <a:lnTo>
                                  <a:pt x="26" y="19"/>
                                </a:lnTo>
                                <a:lnTo>
                                  <a:pt x="23" y="24"/>
                                </a:lnTo>
                                <a:lnTo>
                                  <a:pt x="19" y="30"/>
                                </a:lnTo>
                                <a:lnTo>
                                  <a:pt x="18" y="37"/>
                                </a:lnTo>
                                <a:lnTo>
                                  <a:pt x="15" y="45"/>
                                </a:lnTo>
                                <a:lnTo>
                                  <a:pt x="15" y="53"/>
                                </a:lnTo>
                                <a:lnTo>
                                  <a:pt x="15" y="62"/>
                                </a:lnTo>
                                <a:lnTo>
                                  <a:pt x="16" y="69"/>
                                </a:lnTo>
                                <a:lnTo>
                                  <a:pt x="19" y="77"/>
                                </a:lnTo>
                                <a:lnTo>
                                  <a:pt x="23" y="83"/>
                                </a:lnTo>
                                <a:lnTo>
                                  <a:pt x="26" y="88"/>
                                </a:lnTo>
                                <a:lnTo>
                                  <a:pt x="31" y="92"/>
                                </a:lnTo>
                                <a:lnTo>
                                  <a:pt x="39" y="94"/>
                                </a:lnTo>
                                <a:lnTo>
                                  <a:pt x="47" y="95"/>
                                </a:lnTo>
                                <a:lnTo>
                                  <a:pt x="56" y="94"/>
                                </a:lnTo>
                                <a:lnTo>
                                  <a:pt x="62" y="92"/>
                                </a:lnTo>
                                <a:lnTo>
                                  <a:pt x="68" y="88"/>
                                </a:lnTo>
                                <a:lnTo>
                                  <a:pt x="72" y="83"/>
                                </a:lnTo>
                                <a:lnTo>
                                  <a:pt x="76" y="77"/>
                                </a:lnTo>
                                <a:lnTo>
                                  <a:pt x="78" y="69"/>
                                </a:lnTo>
                                <a:lnTo>
                                  <a:pt x="79" y="62"/>
                                </a:lnTo>
                                <a:lnTo>
                                  <a:pt x="79" y="53"/>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44" name="Freeform 532"/>
                        <wps:cNvSpPr>
                          <a:spLocks noEditPoints="1"/>
                        </wps:cNvSpPr>
                        <wps:spPr bwMode="auto">
                          <a:xfrm>
                            <a:off x="868362" y="2125663"/>
                            <a:ext cx="49213" cy="55563"/>
                          </a:xfrm>
                          <a:custGeom>
                            <a:avLst/>
                            <a:gdLst>
                              <a:gd name="T0" fmla="*/ 92 w 92"/>
                              <a:gd name="T1" fmla="*/ 64 h 106"/>
                              <a:gd name="T2" fmla="*/ 86 w 92"/>
                              <a:gd name="T3" fmla="*/ 84 h 106"/>
                              <a:gd name="T4" fmla="*/ 74 w 92"/>
                              <a:gd name="T5" fmla="*/ 99 h 106"/>
                              <a:gd name="T6" fmla="*/ 57 w 92"/>
                              <a:gd name="T7" fmla="*/ 106 h 106"/>
                              <a:gd name="T8" fmla="*/ 33 w 92"/>
                              <a:gd name="T9" fmla="*/ 106 h 106"/>
                              <a:gd name="T10" fmla="*/ 17 w 92"/>
                              <a:gd name="T11" fmla="*/ 99 h 106"/>
                              <a:gd name="T12" fmla="*/ 5 w 92"/>
                              <a:gd name="T13" fmla="*/ 87 h 106"/>
                              <a:gd name="T14" fmla="*/ 0 w 92"/>
                              <a:gd name="T15" fmla="*/ 67 h 106"/>
                              <a:gd name="T16" fmla="*/ 0 w 92"/>
                              <a:gd name="T17" fmla="*/ 42 h 106"/>
                              <a:gd name="T18" fmla="*/ 6 w 92"/>
                              <a:gd name="T19" fmla="*/ 23 h 106"/>
                              <a:gd name="T20" fmla="*/ 17 w 92"/>
                              <a:gd name="T21" fmla="*/ 8 h 106"/>
                              <a:gd name="T22" fmla="*/ 36 w 92"/>
                              <a:gd name="T23" fmla="*/ 0 h 106"/>
                              <a:gd name="T24" fmla="*/ 58 w 92"/>
                              <a:gd name="T25" fmla="*/ 0 h 106"/>
                              <a:gd name="T26" fmla="*/ 75 w 92"/>
                              <a:gd name="T27" fmla="*/ 8 h 106"/>
                              <a:gd name="T28" fmla="*/ 86 w 92"/>
                              <a:gd name="T29" fmla="*/ 20 h 106"/>
                              <a:gd name="T30" fmla="*/ 92 w 92"/>
                              <a:gd name="T31" fmla="*/ 40 h 106"/>
                              <a:gd name="T32" fmla="*/ 78 w 92"/>
                              <a:gd name="T33" fmla="*/ 53 h 106"/>
                              <a:gd name="T34" fmla="*/ 76 w 92"/>
                              <a:gd name="T35" fmla="*/ 37 h 106"/>
                              <a:gd name="T36" fmla="*/ 71 w 92"/>
                              <a:gd name="T37" fmla="*/ 24 h 106"/>
                              <a:gd name="T38" fmla="*/ 62 w 92"/>
                              <a:gd name="T39" fmla="*/ 15 h 106"/>
                              <a:gd name="T40" fmla="*/ 47 w 92"/>
                              <a:gd name="T41" fmla="*/ 11 h 106"/>
                              <a:gd name="T42" fmla="*/ 31 w 92"/>
                              <a:gd name="T43" fmla="*/ 15 h 106"/>
                              <a:gd name="T44" fmla="*/ 21 w 92"/>
                              <a:gd name="T45" fmla="*/ 24 h 106"/>
                              <a:gd name="T46" fmla="*/ 16 w 92"/>
                              <a:gd name="T47" fmla="*/ 37 h 106"/>
                              <a:gd name="T48" fmla="*/ 14 w 92"/>
                              <a:gd name="T49" fmla="*/ 53 h 106"/>
                              <a:gd name="T50" fmla="*/ 16 w 92"/>
                              <a:gd name="T51" fmla="*/ 69 h 106"/>
                              <a:gd name="T52" fmla="*/ 21 w 92"/>
                              <a:gd name="T53" fmla="*/ 83 h 106"/>
                              <a:gd name="T54" fmla="*/ 31 w 92"/>
                              <a:gd name="T55" fmla="*/ 92 h 106"/>
                              <a:gd name="T56" fmla="*/ 46 w 92"/>
                              <a:gd name="T57" fmla="*/ 95 h 106"/>
                              <a:gd name="T58" fmla="*/ 60 w 92"/>
                              <a:gd name="T59" fmla="*/ 92 h 106"/>
                              <a:gd name="T60" fmla="*/ 71 w 92"/>
                              <a:gd name="T61" fmla="*/ 83 h 106"/>
                              <a:gd name="T62" fmla="*/ 76 w 92"/>
                              <a:gd name="T63" fmla="*/ 69 h 106"/>
                              <a:gd name="T64" fmla="*/ 78 w 92"/>
                              <a:gd name="T65" fmla="*/ 53 h 1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2" h="106">
                                <a:moveTo>
                                  <a:pt x="92" y="52"/>
                                </a:moveTo>
                                <a:lnTo>
                                  <a:pt x="92" y="64"/>
                                </a:lnTo>
                                <a:lnTo>
                                  <a:pt x="90" y="76"/>
                                </a:lnTo>
                                <a:lnTo>
                                  <a:pt x="86" y="84"/>
                                </a:lnTo>
                                <a:lnTo>
                                  <a:pt x="80" y="93"/>
                                </a:lnTo>
                                <a:lnTo>
                                  <a:pt x="74" y="99"/>
                                </a:lnTo>
                                <a:lnTo>
                                  <a:pt x="65" y="103"/>
                                </a:lnTo>
                                <a:lnTo>
                                  <a:pt x="57" y="106"/>
                                </a:lnTo>
                                <a:lnTo>
                                  <a:pt x="44" y="106"/>
                                </a:lnTo>
                                <a:lnTo>
                                  <a:pt x="33" y="106"/>
                                </a:lnTo>
                                <a:lnTo>
                                  <a:pt x="25" y="104"/>
                                </a:lnTo>
                                <a:lnTo>
                                  <a:pt x="17" y="99"/>
                                </a:lnTo>
                                <a:lnTo>
                                  <a:pt x="11" y="93"/>
                                </a:lnTo>
                                <a:lnTo>
                                  <a:pt x="5" y="87"/>
                                </a:lnTo>
                                <a:lnTo>
                                  <a:pt x="3" y="77"/>
                                </a:lnTo>
                                <a:lnTo>
                                  <a:pt x="0" y="67"/>
                                </a:lnTo>
                                <a:lnTo>
                                  <a:pt x="0" y="55"/>
                                </a:lnTo>
                                <a:lnTo>
                                  <a:pt x="0" y="42"/>
                                </a:lnTo>
                                <a:lnTo>
                                  <a:pt x="3" y="31"/>
                                </a:lnTo>
                                <a:lnTo>
                                  <a:pt x="6" y="23"/>
                                </a:lnTo>
                                <a:lnTo>
                                  <a:pt x="11" y="15"/>
                                </a:lnTo>
                                <a:lnTo>
                                  <a:pt x="17" y="8"/>
                                </a:lnTo>
                                <a:lnTo>
                                  <a:pt x="26" y="4"/>
                                </a:lnTo>
                                <a:lnTo>
                                  <a:pt x="36" y="0"/>
                                </a:lnTo>
                                <a:lnTo>
                                  <a:pt x="47" y="0"/>
                                </a:lnTo>
                                <a:lnTo>
                                  <a:pt x="58" y="0"/>
                                </a:lnTo>
                                <a:lnTo>
                                  <a:pt x="67" y="4"/>
                                </a:lnTo>
                                <a:lnTo>
                                  <a:pt x="75" y="8"/>
                                </a:lnTo>
                                <a:lnTo>
                                  <a:pt x="81" y="14"/>
                                </a:lnTo>
                                <a:lnTo>
                                  <a:pt x="86" y="20"/>
                                </a:lnTo>
                                <a:lnTo>
                                  <a:pt x="90" y="30"/>
                                </a:lnTo>
                                <a:lnTo>
                                  <a:pt x="92" y="40"/>
                                </a:lnTo>
                                <a:lnTo>
                                  <a:pt x="92" y="52"/>
                                </a:lnTo>
                                <a:close/>
                                <a:moveTo>
                                  <a:pt x="78" y="53"/>
                                </a:moveTo>
                                <a:lnTo>
                                  <a:pt x="78" y="45"/>
                                </a:lnTo>
                                <a:lnTo>
                                  <a:pt x="76" y="37"/>
                                </a:lnTo>
                                <a:lnTo>
                                  <a:pt x="74" y="30"/>
                                </a:lnTo>
                                <a:lnTo>
                                  <a:pt x="71" y="24"/>
                                </a:lnTo>
                                <a:lnTo>
                                  <a:pt x="67" y="19"/>
                                </a:lnTo>
                                <a:lnTo>
                                  <a:pt x="62" y="15"/>
                                </a:lnTo>
                                <a:lnTo>
                                  <a:pt x="54" y="13"/>
                                </a:lnTo>
                                <a:lnTo>
                                  <a:pt x="47" y="11"/>
                                </a:lnTo>
                                <a:lnTo>
                                  <a:pt x="38" y="13"/>
                                </a:lnTo>
                                <a:lnTo>
                                  <a:pt x="31" y="15"/>
                                </a:lnTo>
                                <a:lnTo>
                                  <a:pt x="26" y="19"/>
                                </a:lnTo>
                                <a:lnTo>
                                  <a:pt x="21" y="24"/>
                                </a:lnTo>
                                <a:lnTo>
                                  <a:pt x="17" y="30"/>
                                </a:lnTo>
                                <a:lnTo>
                                  <a:pt x="16" y="37"/>
                                </a:lnTo>
                                <a:lnTo>
                                  <a:pt x="15" y="45"/>
                                </a:lnTo>
                                <a:lnTo>
                                  <a:pt x="14" y="53"/>
                                </a:lnTo>
                                <a:lnTo>
                                  <a:pt x="15" y="62"/>
                                </a:lnTo>
                                <a:lnTo>
                                  <a:pt x="16" y="69"/>
                                </a:lnTo>
                                <a:lnTo>
                                  <a:pt x="17" y="77"/>
                                </a:lnTo>
                                <a:lnTo>
                                  <a:pt x="21" y="83"/>
                                </a:lnTo>
                                <a:lnTo>
                                  <a:pt x="25" y="88"/>
                                </a:lnTo>
                                <a:lnTo>
                                  <a:pt x="31" y="92"/>
                                </a:lnTo>
                                <a:lnTo>
                                  <a:pt x="37" y="94"/>
                                </a:lnTo>
                                <a:lnTo>
                                  <a:pt x="46" y="95"/>
                                </a:lnTo>
                                <a:lnTo>
                                  <a:pt x="54" y="94"/>
                                </a:lnTo>
                                <a:lnTo>
                                  <a:pt x="60" y="92"/>
                                </a:lnTo>
                                <a:lnTo>
                                  <a:pt x="67" y="88"/>
                                </a:lnTo>
                                <a:lnTo>
                                  <a:pt x="71" y="83"/>
                                </a:lnTo>
                                <a:lnTo>
                                  <a:pt x="74" y="77"/>
                                </a:lnTo>
                                <a:lnTo>
                                  <a:pt x="76" y="69"/>
                                </a:lnTo>
                                <a:lnTo>
                                  <a:pt x="78" y="62"/>
                                </a:lnTo>
                                <a:lnTo>
                                  <a:pt x="78" y="53"/>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45" name="Freeform 533"/>
                        <wps:cNvSpPr>
                          <a:spLocks/>
                        </wps:cNvSpPr>
                        <wps:spPr bwMode="auto">
                          <a:xfrm>
                            <a:off x="928687" y="2127250"/>
                            <a:ext cx="39688" cy="53975"/>
                          </a:xfrm>
                          <a:custGeom>
                            <a:avLst/>
                            <a:gdLst>
                              <a:gd name="T0" fmla="*/ 73 w 73"/>
                              <a:gd name="T1" fmla="*/ 102 h 104"/>
                              <a:gd name="T2" fmla="*/ 73 w 73"/>
                              <a:gd name="T3" fmla="*/ 103 h 104"/>
                              <a:gd name="T4" fmla="*/ 71 w 73"/>
                              <a:gd name="T5" fmla="*/ 103 h 104"/>
                              <a:gd name="T6" fmla="*/ 69 w 73"/>
                              <a:gd name="T7" fmla="*/ 104 h 104"/>
                              <a:gd name="T8" fmla="*/ 65 w 73"/>
                              <a:gd name="T9" fmla="*/ 104 h 104"/>
                              <a:gd name="T10" fmla="*/ 62 w 73"/>
                              <a:gd name="T11" fmla="*/ 103 h 104"/>
                              <a:gd name="T12" fmla="*/ 61 w 73"/>
                              <a:gd name="T13" fmla="*/ 103 h 104"/>
                              <a:gd name="T14" fmla="*/ 60 w 73"/>
                              <a:gd name="T15" fmla="*/ 102 h 104"/>
                              <a:gd name="T16" fmla="*/ 60 w 73"/>
                              <a:gd name="T17" fmla="*/ 55 h 104"/>
                              <a:gd name="T18" fmla="*/ 13 w 73"/>
                              <a:gd name="T19" fmla="*/ 101 h 104"/>
                              <a:gd name="T20" fmla="*/ 13 w 73"/>
                              <a:gd name="T21" fmla="*/ 102 h 104"/>
                              <a:gd name="T22" fmla="*/ 12 w 73"/>
                              <a:gd name="T23" fmla="*/ 103 h 104"/>
                              <a:gd name="T24" fmla="*/ 9 w 73"/>
                              <a:gd name="T25" fmla="*/ 103 h 104"/>
                              <a:gd name="T26" fmla="*/ 6 w 73"/>
                              <a:gd name="T27" fmla="*/ 104 h 104"/>
                              <a:gd name="T28" fmla="*/ 3 w 73"/>
                              <a:gd name="T29" fmla="*/ 103 h 104"/>
                              <a:gd name="T30" fmla="*/ 1 w 73"/>
                              <a:gd name="T31" fmla="*/ 103 h 104"/>
                              <a:gd name="T32" fmla="*/ 0 w 73"/>
                              <a:gd name="T33" fmla="*/ 102 h 104"/>
                              <a:gd name="T34" fmla="*/ 0 w 73"/>
                              <a:gd name="T35" fmla="*/ 101 h 104"/>
                              <a:gd name="T36" fmla="*/ 0 w 73"/>
                              <a:gd name="T37" fmla="*/ 1 h 104"/>
                              <a:gd name="T38" fmla="*/ 0 w 73"/>
                              <a:gd name="T39" fmla="*/ 0 h 104"/>
                              <a:gd name="T40" fmla="*/ 2 w 73"/>
                              <a:gd name="T41" fmla="*/ 0 h 104"/>
                              <a:gd name="T42" fmla="*/ 5 w 73"/>
                              <a:gd name="T43" fmla="*/ 0 h 104"/>
                              <a:gd name="T44" fmla="*/ 8 w 73"/>
                              <a:gd name="T45" fmla="*/ 0 h 104"/>
                              <a:gd name="T46" fmla="*/ 11 w 73"/>
                              <a:gd name="T47" fmla="*/ 0 h 104"/>
                              <a:gd name="T48" fmla="*/ 12 w 73"/>
                              <a:gd name="T49" fmla="*/ 0 h 104"/>
                              <a:gd name="T50" fmla="*/ 13 w 73"/>
                              <a:gd name="T51" fmla="*/ 1 h 104"/>
                              <a:gd name="T52" fmla="*/ 13 w 73"/>
                              <a:gd name="T53" fmla="*/ 43 h 104"/>
                              <a:gd name="T54" fmla="*/ 60 w 73"/>
                              <a:gd name="T55" fmla="*/ 2 h 104"/>
                              <a:gd name="T56" fmla="*/ 60 w 73"/>
                              <a:gd name="T57" fmla="*/ 1 h 104"/>
                              <a:gd name="T58" fmla="*/ 61 w 73"/>
                              <a:gd name="T59" fmla="*/ 0 h 104"/>
                              <a:gd name="T60" fmla="*/ 64 w 73"/>
                              <a:gd name="T61" fmla="*/ 0 h 104"/>
                              <a:gd name="T62" fmla="*/ 67 w 73"/>
                              <a:gd name="T63" fmla="*/ 0 h 104"/>
                              <a:gd name="T64" fmla="*/ 70 w 73"/>
                              <a:gd name="T65" fmla="*/ 0 h 104"/>
                              <a:gd name="T66" fmla="*/ 72 w 73"/>
                              <a:gd name="T67" fmla="*/ 0 h 104"/>
                              <a:gd name="T68" fmla="*/ 73 w 73"/>
                              <a:gd name="T69" fmla="*/ 1 h 104"/>
                              <a:gd name="T70" fmla="*/ 73 w 73"/>
                              <a:gd name="T71" fmla="*/ 2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73" h="104">
                                <a:moveTo>
                                  <a:pt x="73" y="101"/>
                                </a:moveTo>
                                <a:lnTo>
                                  <a:pt x="73" y="102"/>
                                </a:lnTo>
                                <a:lnTo>
                                  <a:pt x="73" y="102"/>
                                </a:lnTo>
                                <a:lnTo>
                                  <a:pt x="73" y="103"/>
                                </a:lnTo>
                                <a:lnTo>
                                  <a:pt x="72" y="103"/>
                                </a:lnTo>
                                <a:lnTo>
                                  <a:pt x="71" y="103"/>
                                </a:lnTo>
                                <a:lnTo>
                                  <a:pt x="70" y="103"/>
                                </a:lnTo>
                                <a:lnTo>
                                  <a:pt x="69" y="104"/>
                                </a:lnTo>
                                <a:lnTo>
                                  <a:pt x="67" y="104"/>
                                </a:lnTo>
                                <a:lnTo>
                                  <a:pt x="65" y="104"/>
                                </a:lnTo>
                                <a:lnTo>
                                  <a:pt x="64" y="103"/>
                                </a:lnTo>
                                <a:lnTo>
                                  <a:pt x="62" y="103"/>
                                </a:lnTo>
                                <a:lnTo>
                                  <a:pt x="61" y="103"/>
                                </a:lnTo>
                                <a:lnTo>
                                  <a:pt x="61" y="103"/>
                                </a:lnTo>
                                <a:lnTo>
                                  <a:pt x="60" y="102"/>
                                </a:lnTo>
                                <a:lnTo>
                                  <a:pt x="60" y="102"/>
                                </a:lnTo>
                                <a:lnTo>
                                  <a:pt x="60" y="101"/>
                                </a:lnTo>
                                <a:lnTo>
                                  <a:pt x="60" y="55"/>
                                </a:lnTo>
                                <a:lnTo>
                                  <a:pt x="13" y="55"/>
                                </a:lnTo>
                                <a:lnTo>
                                  <a:pt x="13" y="101"/>
                                </a:lnTo>
                                <a:lnTo>
                                  <a:pt x="13" y="102"/>
                                </a:lnTo>
                                <a:lnTo>
                                  <a:pt x="13" y="102"/>
                                </a:lnTo>
                                <a:lnTo>
                                  <a:pt x="12" y="103"/>
                                </a:lnTo>
                                <a:lnTo>
                                  <a:pt x="12" y="103"/>
                                </a:lnTo>
                                <a:lnTo>
                                  <a:pt x="11" y="103"/>
                                </a:lnTo>
                                <a:lnTo>
                                  <a:pt x="9" y="103"/>
                                </a:lnTo>
                                <a:lnTo>
                                  <a:pt x="8" y="104"/>
                                </a:lnTo>
                                <a:lnTo>
                                  <a:pt x="6" y="104"/>
                                </a:lnTo>
                                <a:lnTo>
                                  <a:pt x="5" y="104"/>
                                </a:lnTo>
                                <a:lnTo>
                                  <a:pt x="3" y="103"/>
                                </a:lnTo>
                                <a:lnTo>
                                  <a:pt x="2" y="103"/>
                                </a:lnTo>
                                <a:lnTo>
                                  <a:pt x="1" y="103"/>
                                </a:lnTo>
                                <a:lnTo>
                                  <a:pt x="0" y="103"/>
                                </a:lnTo>
                                <a:lnTo>
                                  <a:pt x="0" y="102"/>
                                </a:lnTo>
                                <a:lnTo>
                                  <a:pt x="0" y="102"/>
                                </a:lnTo>
                                <a:lnTo>
                                  <a:pt x="0" y="101"/>
                                </a:lnTo>
                                <a:lnTo>
                                  <a:pt x="0" y="2"/>
                                </a:lnTo>
                                <a:lnTo>
                                  <a:pt x="0" y="1"/>
                                </a:lnTo>
                                <a:lnTo>
                                  <a:pt x="0" y="1"/>
                                </a:lnTo>
                                <a:lnTo>
                                  <a:pt x="0" y="0"/>
                                </a:lnTo>
                                <a:lnTo>
                                  <a:pt x="1" y="0"/>
                                </a:lnTo>
                                <a:lnTo>
                                  <a:pt x="2" y="0"/>
                                </a:lnTo>
                                <a:lnTo>
                                  <a:pt x="3" y="0"/>
                                </a:lnTo>
                                <a:lnTo>
                                  <a:pt x="5" y="0"/>
                                </a:lnTo>
                                <a:lnTo>
                                  <a:pt x="6" y="0"/>
                                </a:lnTo>
                                <a:lnTo>
                                  <a:pt x="8" y="0"/>
                                </a:lnTo>
                                <a:lnTo>
                                  <a:pt x="9" y="0"/>
                                </a:lnTo>
                                <a:lnTo>
                                  <a:pt x="11" y="0"/>
                                </a:lnTo>
                                <a:lnTo>
                                  <a:pt x="12" y="0"/>
                                </a:lnTo>
                                <a:lnTo>
                                  <a:pt x="12" y="0"/>
                                </a:lnTo>
                                <a:lnTo>
                                  <a:pt x="13" y="1"/>
                                </a:lnTo>
                                <a:lnTo>
                                  <a:pt x="13" y="1"/>
                                </a:lnTo>
                                <a:lnTo>
                                  <a:pt x="13" y="2"/>
                                </a:lnTo>
                                <a:lnTo>
                                  <a:pt x="13" y="43"/>
                                </a:lnTo>
                                <a:lnTo>
                                  <a:pt x="60" y="43"/>
                                </a:lnTo>
                                <a:lnTo>
                                  <a:pt x="60" y="2"/>
                                </a:lnTo>
                                <a:lnTo>
                                  <a:pt x="60" y="1"/>
                                </a:lnTo>
                                <a:lnTo>
                                  <a:pt x="60" y="1"/>
                                </a:lnTo>
                                <a:lnTo>
                                  <a:pt x="61" y="0"/>
                                </a:lnTo>
                                <a:lnTo>
                                  <a:pt x="61" y="0"/>
                                </a:lnTo>
                                <a:lnTo>
                                  <a:pt x="62" y="0"/>
                                </a:lnTo>
                                <a:lnTo>
                                  <a:pt x="64" y="0"/>
                                </a:lnTo>
                                <a:lnTo>
                                  <a:pt x="65" y="0"/>
                                </a:lnTo>
                                <a:lnTo>
                                  <a:pt x="67" y="0"/>
                                </a:lnTo>
                                <a:lnTo>
                                  <a:pt x="69" y="0"/>
                                </a:lnTo>
                                <a:lnTo>
                                  <a:pt x="70" y="0"/>
                                </a:lnTo>
                                <a:lnTo>
                                  <a:pt x="71" y="0"/>
                                </a:lnTo>
                                <a:lnTo>
                                  <a:pt x="72" y="0"/>
                                </a:lnTo>
                                <a:lnTo>
                                  <a:pt x="73" y="0"/>
                                </a:lnTo>
                                <a:lnTo>
                                  <a:pt x="73" y="1"/>
                                </a:lnTo>
                                <a:lnTo>
                                  <a:pt x="73" y="1"/>
                                </a:lnTo>
                                <a:lnTo>
                                  <a:pt x="73" y="2"/>
                                </a:lnTo>
                                <a:lnTo>
                                  <a:pt x="73" y="101"/>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46" name="Freeform 534"/>
                        <wps:cNvSpPr>
                          <a:spLocks/>
                        </wps:cNvSpPr>
                        <wps:spPr bwMode="auto">
                          <a:xfrm>
                            <a:off x="406400" y="2116138"/>
                            <a:ext cx="346075" cy="26988"/>
                          </a:xfrm>
                          <a:custGeom>
                            <a:avLst/>
                            <a:gdLst>
                              <a:gd name="T0" fmla="*/ 0 w 653"/>
                              <a:gd name="T1" fmla="*/ 0 h 51"/>
                              <a:gd name="T2" fmla="*/ 49 w 653"/>
                              <a:gd name="T3" fmla="*/ 49 h 51"/>
                              <a:gd name="T4" fmla="*/ 100 w 653"/>
                              <a:gd name="T5" fmla="*/ 0 h 51"/>
                              <a:gd name="T6" fmla="*/ 150 w 653"/>
                              <a:gd name="T7" fmla="*/ 51 h 51"/>
                              <a:gd name="T8" fmla="*/ 201 w 653"/>
                              <a:gd name="T9" fmla="*/ 0 h 51"/>
                              <a:gd name="T10" fmla="*/ 251 w 653"/>
                              <a:gd name="T11" fmla="*/ 51 h 51"/>
                              <a:gd name="T12" fmla="*/ 302 w 653"/>
                              <a:gd name="T13" fmla="*/ 0 h 51"/>
                              <a:gd name="T14" fmla="*/ 352 w 653"/>
                              <a:gd name="T15" fmla="*/ 49 h 51"/>
                              <a:gd name="T16" fmla="*/ 402 w 653"/>
                              <a:gd name="T17" fmla="*/ 0 h 51"/>
                              <a:gd name="T18" fmla="*/ 452 w 653"/>
                              <a:gd name="T19" fmla="*/ 49 h 51"/>
                              <a:gd name="T20" fmla="*/ 503 w 653"/>
                              <a:gd name="T21" fmla="*/ 0 h 51"/>
                              <a:gd name="T22" fmla="*/ 553 w 653"/>
                              <a:gd name="T23" fmla="*/ 51 h 51"/>
                              <a:gd name="T24" fmla="*/ 604 w 653"/>
                              <a:gd name="T25" fmla="*/ 0 h 51"/>
                              <a:gd name="T26" fmla="*/ 653 w 653"/>
                              <a:gd name="T27" fmla="*/ 49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653" h="51">
                                <a:moveTo>
                                  <a:pt x="0" y="0"/>
                                </a:moveTo>
                                <a:lnTo>
                                  <a:pt x="49" y="49"/>
                                </a:lnTo>
                                <a:lnTo>
                                  <a:pt x="100" y="0"/>
                                </a:lnTo>
                                <a:lnTo>
                                  <a:pt x="150" y="51"/>
                                </a:lnTo>
                                <a:lnTo>
                                  <a:pt x="201" y="0"/>
                                </a:lnTo>
                                <a:lnTo>
                                  <a:pt x="251" y="51"/>
                                </a:lnTo>
                                <a:lnTo>
                                  <a:pt x="302" y="0"/>
                                </a:lnTo>
                                <a:lnTo>
                                  <a:pt x="352" y="49"/>
                                </a:lnTo>
                                <a:lnTo>
                                  <a:pt x="402" y="0"/>
                                </a:lnTo>
                                <a:lnTo>
                                  <a:pt x="452" y="49"/>
                                </a:lnTo>
                                <a:lnTo>
                                  <a:pt x="503" y="0"/>
                                </a:lnTo>
                                <a:lnTo>
                                  <a:pt x="553" y="51"/>
                                </a:lnTo>
                                <a:lnTo>
                                  <a:pt x="604" y="0"/>
                                </a:lnTo>
                                <a:lnTo>
                                  <a:pt x="653" y="49"/>
                                </a:lnTo>
                              </a:path>
                            </a:pathLst>
                          </a:custGeom>
                          <a:noFill/>
                          <a:ln w="7938">
                            <a:solidFill>
                              <a:srgbClr val="E98989"/>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47" name="Freeform 535"/>
                        <wps:cNvSpPr>
                          <a:spLocks/>
                        </wps:cNvSpPr>
                        <wps:spPr bwMode="auto">
                          <a:xfrm>
                            <a:off x="725487" y="2082800"/>
                            <a:ext cx="1588" cy="30163"/>
                          </a:xfrm>
                          <a:custGeom>
                            <a:avLst/>
                            <a:gdLst>
                              <a:gd name="T0" fmla="*/ 2 w 2"/>
                              <a:gd name="T1" fmla="*/ 0 h 57"/>
                              <a:gd name="T2" fmla="*/ 2 w 2"/>
                              <a:gd name="T3" fmla="*/ 57 h 57"/>
                              <a:gd name="T4" fmla="*/ 0 w 2"/>
                              <a:gd name="T5" fmla="*/ 57 h 57"/>
                            </a:gdLst>
                            <a:ahLst/>
                            <a:cxnLst>
                              <a:cxn ang="0">
                                <a:pos x="T0" y="T1"/>
                              </a:cxn>
                              <a:cxn ang="0">
                                <a:pos x="T2" y="T3"/>
                              </a:cxn>
                              <a:cxn ang="0">
                                <a:pos x="T4" y="T5"/>
                              </a:cxn>
                            </a:cxnLst>
                            <a:rect l="0" t="0" r="r" b="b"/>
                            <a:pathLst>
                              <a:path w="2" h="57">
                                <a:moveTo>
                                  <a:pt x="2" y="0"/>
                                </a:moveTo>
                                <a:lnTo>
                                  <a:pt x="2" y="57"/>
                                </a:lnTo>
                                <a:lnTo>
                                  <a:pt x="0" y="57"/>
                                </a:lnTo>
                              </a:path>
                            </a:pathLst>
                          </a:custGeom>
                          <a:noFill/>
                          <a:ln w="7938">
                            <a:solidFill>
                              <a:srgbClr val="E98989"/>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48" name="Freeform 536"/>
                        <wps:cNvSpPr>
                          <a:spLocks/>
                        </wps:cNvSpPr>
                        <wps:spPr bwMode="auto">
                          <a:xfrm>
                            <a:off x="512762" y="2082800"/>
                            <a:ext cx="1588" cy="30163"/>
                          </a:xfrm>
                          <a:custGeom>
                            <a:avLst/>
                            <a:gdLst>
                              <a:gd name="T0" fmla="*/ 1 w 1"/>
                              <a:gd name="T1" fmla="*/ 0 h 58"/>
                              <a:gd name="T2" fmla="*/ 1 w 1"/>
                              <a:gd name="T3" fmla="*/ 58 h 58"/>
                              <a:gd name="T4" fmla="*/ 0 w 1"/>
                              <a:gd name="T5" fmla="*/ 58 h 58"/>
                            </a:gdLst>
                            <a:ahLst/>
                            <a:cxnLst>
                              <a:cxn ang="0">
                                <a:pos x="T0" y="T1"/>
                              </a:cxn>
                              <a:cxn ang="0">
                                <a:pos x="T2" y="T3"/>
                              </a:cxn>
                              <a:cxn ang="0">
                                <a:pos x="T4" y="T5"/>
                              </a:cxn>
                            </a:cxnLst>
                            <a:rect l="0" t="0" r="r" b="b"/>
                            <a:pathLst>
                              <a:path w="1" h="58">
                                <a:moveTo>
                                  <a:pt x="1" y="0"/>
                                </a:moveTo>
                                <a:lnTo>
                                  <a:pt x="1" y="58"/>
                                </a:lnTo>
                                <a:lnTo>
                                  <a:pt x="0" y="58"/>
                                </a:lnTo>
                              </a:path>
                            </a:pathLst>
                          </a:custGeom>
                          <a:noFill/>
                          <a:ln w="7938">
                            <a:solidFill>
                              <a:srgbClr val="E98989"/>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49" name="Freeform 537"/>
                        <wps:cNvSpPr>
                          <a:spLocks/>
                        </wps:cNvSpPr>
                        <wps:spPr bwMode="auto">
                          <a:xfrm>
                            <a:off x="617537" y="2082800"/>
                            <a:ext cx="1588" cy="30163"/>
                          </a:xfrm>
                          <a:custGeom>
                            <a:avLst/>
                            <a:gdLst>
                              <a:gd name="T0" fmla="*/ 1 w 1"/>
                              <a:gd name="T1" fmla="*/ 0 h 58"/>
                              <a:gd name="T2" fmla="*/ 1 w 1"/>
                              <a:gd name="T3" fmla="*/ 58 h 58"/>
                              <a:gd name="T4" fmla="*/ 0 w 1"/>
                              <a:gd name="T5" fmla="*/ 58 h 58"/>
                            </a:gdLst>
                            <a:ahLst/>
                            <a:cxnLst>
                              <a:cxn ang="0">
                                <a:pos x="T0" y="T1"/>
                              </a:cxn>
                              <a:cxn ang="0">
                                <a:pos x="T2" y="T3"/>
                              </a:cxn>
                              <a:cxn ang="0">
                                <a:pos x="T4" y="T5"/>
                              </a:cxn>
                            </a:cxnLst>
                            <a:rect l="0" t="0" r="r" b="b"/>
                            <a:pathLst>
                              <a:path w="1" h="58">
                                <a:moveTo>
                                  <a:pt x="1" y="0"/>
                                </a:moveTo>
                                <a:lnTo>
                                  <a:pt x="1" y="58"/>
                                </a:lnTo>
                                <a:lnTo>
                                  <a:pt x="0" y="58"/>
                                </a:lnTo>
                              </a:path>
                            </a:pathLst>
                          </a:custGeom>
                          <a:noFill/>
                          <a:ln w="7938">
                            <a:solidFill>
                              <a:srgbClr val="E98989"/>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50" name="Freeform 538"/>
                        <wps:cNvSpPr>
                          <a:spLocks/>
                        </wps:cNvSpPr>
                        <wps:spPr bwMode="auto">
                          <a:xfrm>
                            <a:off x="301625" y="2051050"/>
                            <a:ext cx="47625" cy="47625"/>
                          </a:xfrm>
                          <a:custGeom>
                            <a:avLst/>
                            <a:gdLst>
                              <a:gd name="T0" fmla="*/ 88 w 88"/>
                              <a:gd name="T1" fmla="*/ 46 h 90"/>
                              <a:gd name="T2" fmla="*/ 88 w 88"/>
                              <a:gd name="T3" fmla="*/ 54 h 90"/>
                              <a:gd name="T4" fmla="*/ 81 w 88"/>
                              <a:gd name="T5" fmla="*/ 70 h 90"/>
                              <a:gd name="T6" fmla="*/ 69 w 88"/>
                              <a:gd name="T7" fmla="*/ 83 h 90"/>
                              <a:gd name="T8" fmla="*/ 53 w 88"/>
                              <a:gd name="T9" fmla="*/ 90 h 90"/>
                              <a:gd name="T10" fmla="*/ 44 w 88"/>
                              <a:gd name="T11" fmla="*/ 90 h 90"/>
                              <a:gd name="T12" fmla="*/ 35 w 88"/>
                              <a:gd name="T13" fmla="*/ 90 h 90"/>
                              <a:gd name="T14" fmla="*/ 19 w 88"/>
                              <a:gd name="T15" fmla="*/ 83 h 90"/>
                              <a:gd name="T16" fmla="*/ 7 w 88"/>
                              <a:gd name="T17" fmla="*/ 70 h 90"/>
                              <a:gd name="T18" fmla="*/ 1 w 88"/>
                              <a:gd name="T19" fmla="*/ 54 h 90"/>
                              <a:gd name="T20" fmla="*/ 0 w 88"/>
                              <a:gd name="T21" fmla="*/ 46 h 90"/>
                              <a:gd name="T22" fmla="*/ 1 w 88"/>
                              <a:gd name="T23" fmla="*/ 36 h 90"/>
                              <a:gd name="T24" fmla="*/ 7 w 88"/>
                              <a:gd name="T25" fmla="*/ 20 h 90"/>
                              <a:gd name="T26" fmla="*/ 19 w 88"/>
                              <a:gd name="T27" fmla="*/ 7 h 90"/>
                              <a:gd name="T28" fmla="*/ 35 w 88"/>
                              <a:gd name="T29" fmla="*/ 1 h 90"/>
                              <a:gd name="T30" fmla="*/ 44 w 88"/>
                              <a:gd name="T31" fmla="*/ 0 h 90"/>
                              <a:gd name="T32" fmla="*/ 53 w 88"/>
                              <a:gd name="T33" fmla="*/ 1 h 90"/>
                              <a:gd name="T34" fmla="*/ 69 w 88"/>
                              <a:gd name="T35" fmla="*/ 7 h 90"/>
                              <a:gd name="T36" fmla="*/ 81 w 88"/>
                              <a:gd name="T37" fmla="*/ 20 h 90"/>
                              <a:gd name="T38" fmla="*/ 88 w 88"/>
                              <a:gd name="T39" fmla="*/ 36 h 90"/>
                              <a:gd name="T40" fmla="*/ 88 w 88"/>
                              <a:gd name="T41" fmla="*/ 46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8" h="90">
                                <a:moveTo>
                                  <a:pt x="88" y="46"/>
                                </a:moveTo>
                                <a:lnTo>
                                  <a:pt x="88" y="54"/>
                                </a:lnTo>
                                <a:lnTo>
                                  <a:pt x="81" y="70"/>
                                </a:lnTo>
                                <a:lnTo>
                                  <a:pt x="69" y="83"/>
                                </a:lnTo>
                                <a:lnTo>
                                  <a:pt x="53" y="90"/>
                                </a:lnTo>
                                <a:lnTo>
                                  <a:pt x="44" y="90"/>
                                </a:lnTo>
                                <a:lnTo>
                                  <a:pt x="35" y="90"/>
                                </a:lnTo>
                                <a:lnTo>
                                  <a:pt x="19" y="83"/>
                                </a:lnTo>
                                <a:lnTo>
                                  <a:pt x="7" y="70"/>
                                </a:lnTo>
                                <a:lnTo>
                                  <a:pt x="1" y="54"/>
                                </a:lnTo>
                                <a:lnTo>
                                  <a:pt x="0" y="46"/>
                                </a:lnTo>
                                <a:lnTo>
                                  <a:pt x="1" y="36"/>
                                </a:lnTo>
                                <a:lnTo>
                                  <a:pt x="7" y="20"/>
                                </a:lnTo>
                                <a:lnTo>
                                  <a:pt x="19" y="7"/>
                                </a:lnTo>
                                <a:lnTo>
                                  <a:pt x="35" y="1"/>
                                </a:lnTo>
                                <a:lnTo>
                                  <a:pt x="44" y="0"/>
                                </a:lnTo>
                                <a:lnTo>
                                  <a:pt x="53" y="1"/>
                                </a:lnTo>
                                <a:lnTo>
                                  <a:pt x="69" y="7"/>
                                </a:lnTo>
                                <a:lnTo>
                                  <a:pt x="81" y="20"/>
                                </a:lnTo>
                                <a:lnTo>
                                  <a:pt x="88" y="36"/>
                                </a:lnTo>
                                <a:lnTo>
                                  <a:pt x="88" y="46"/>
                                </a:lnTo>
                                <a:close/>
                              </a:path>
                            </a:pathLst>
                          </a:custGeom>
                          <a:solidFill>
                            <a:srgbClr val="99999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51" name="Freeform 539"/>
                        <wps:cNvSpPr>
                          <a:spLocks/>
                        </wps:cNvSpPr>
                        <wps:spPr bwMode="auto">
                          <a:xfrm>
                            <a:off x="323850" y="2060575"/>
                            <a:ext cx="88900" cy="88900"/>
                          </a:xfrm>
                          <a:custGeom>
                            <a:avLst/>
                            <a:gdLst>
                              <a:gd name="T0" fmla="*/ 154 w 169"/>
                              <a:gd name="T1" fmla="*/ 38 h 169"/>
                              <a:gd name="T2" fmla="*/ 163 w 169"/>
                              <a:gd name="T3" fmla="*/ 54 h 169"/>
                              <a:gd name="T4" fmla="*/ 169 w 169"/>
                              <a:gd name="T5" fmla="*/ 86 h 169"/>
                              <a:gd name="T6" fmla="*/ 163 w 169"/>
                              <a:gd name="T7" fmla="*/ 117 h 169"/>
                              <a:gd name="T8" fmla="*/ 146 w 169"/>
                              <a:gd name="T9" fmla="*/ 144 h 169"/>
                              <a:gd name="T10" fmla="*/ 132 w 169"/>
                              <a:gd name="T11" fmla="*/ 154 h 169"/>
                              <a:gd name="T12" fmla="*/ 116 w 169"/>
                              <a:gd name="T13" fmla="*/ 163 h 169"/>
                              <a:gd name="T14" fmla="*/ 84 w 169"/>
                              <a:gd name="T15" fmla="*/ 169 h 169"/>
                              <a:gd name="T16" fmla="*/ 53 w 169"/>
                              <a:gd name="T17" fmla="*/ 162 h 169"/>
                              <a:gd name="T18" fmla="*/ 25 w 169"/>
                              <a:gd name="T19" fmla="*/ 143 h 169"/>
                              <a:gd name="T20" fmla="*/ 15 w 169"/>
                              <a:gd name="T21" fmla="*/ 130 h 169"/>
                              <a:gd name="T22" fmla="*/ 7 w 169"/>
                              <a:gd name="T23" fmla="*/ 115 h 169"/>
                              <a:gd name="T24" fmla="*/ 0 w 169"/>
                              <a:gd name="T25" fmla="*/ 83 h 169"/>
                              <a:gd name="T26" fmla="*/ 7 w 169"/>
                              <a:gd name="T27" fmla="*/ 51 h 169"/>
                              <a:gd name="T28" fmla="*/ 25 w 169"/>
                              <a:gd name="T29" fmla="*/ 25 h 169"/>
                              <a:gd name="T30" fmla="*/ 39 w 169"/>
                              <a:gd name="T31" fmla="*/ 14 h 169"/>
                              <a:gd name="T32" fmla="*/ 53 w 169"/>
                              <a:gd name="T33" fmla="*/ 6 h 169"/>
                              <a:gd name="T34" fmla="*/ 85 w 169"/>
                              <a:gd name="T35" fmla="*/ 0 h 169"/>
                              <a:gd name="T36" fmla="*/ 117 w 169"/>
                              <a:gd name="T37" fmla="*/ 8 h 169"/>
                              <a:gd name="T38" fmla="*/ 144 w 169"/>
                              <a:gd name="T39" fmla="*/ 25 h 169"/>
                              <a:gd name="T40" fmla="*/ 154 w 169"/>
                              <a:gd name="T41" fmla="*/ 38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9" h="169">
                                <a:moveTo>
                                  <a:pt x="154" y="38"/>
                                </a:moveTo>
                                <a:lnTo>
                                  <a:pt x="163" y="54"/>
                                </a:lnTo>
                                <a:lnTo>
                                  <a:pt x="169" y="86"/>
                                </a:lnTo>
                                <a:lnTo>
                                  <a:pt x="163" y="117"/>
                                </a:lnTo>
                                <a:lnTo>
                                  <a:pt x="146" y="144"/>
                                </a:lnTo>
                                <a:lnTo>
                                  <a:pt x="132" y="154"/>
                                </a:lnTo>
                                <a:lnTo>
                                  <a:pt x="116" y="163"/>
                                </a:lnTo>
                                <a:lnTo>
                                  <a:pt x="84" y="169"/>
                                </a:lnTo>
                                <a:lnTo>
                                  <a:pt x="53" y="162"/>
                                </a:lnTo>
                                <a:lnTo>
                                  <a:pt x="25" y="143"/>
                                </a:lnTo>
                                <a:lnTo>
                                  <a:pt x="15" y="130"/>
                                </a:lnTo>
                                <a:lnTo>
                                  <a:pt x="7" y="115"/>
                                </a:lnTo>
                                <a:lnTo>
                                  <a:pt x="0" y="83"/>
                                </a:lnTo>
                                <a:lnTo>
                                  <a:pt x="7" y="51"/>
                                </a:lnTo>
                                <a:lnTo>
                                  <a:pt x="25" y="25"/>
                                </a:lnTo>
                                <a:lnTo>
                                  <a:pt x="39" y="14"/>
                                </a:lnTo>
                                <a:lnTo>
                                  <a:pt x="53" y="6"/>
                                </a:lnTo>
                                <a:lnTo>
                                  <a:pt x="85" y="0"/>
                                </a:lnTo>
                                <a:lnTo>
                                  <a:pt x="117" y="8"/>
                                </a:lnTo>
                                <a:lnTo>
                                  <a:pt x="144" y="25"/>
                                </a:lnTo>
                                <a:lnTo>
                                  <a:pt x="154" y="38"/>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52" name="Freeform 540"/>
                        <wps:cNvSpPr>
                          <a:spLocks/>
                        </wps:cNvSpPr>
                        <wps:spPr bwMode="auto">
                          <a:xfrm>
                            <a:off x="933450" y="2322513"/>
                            <a:ext cx="39688" cy="55563"/>
                          </a:xfrm>
                          <a:custGeom>
                            <a:avLst/>
                            <a:gdLst>
                              <a:gd name="T0" fmla="*/ 75 w 75"/>
                              <a:gd name="T1" fmla="*/ 91 h 106"/>
                              <a:gd name="T2" fmla="*/ 75 w 75"/>
                              <a:gd name="T3" fmla="*/ 92 h 106"/>
                              <a:gd name="T4" fmla="*/ 75 w 75"/>
                              <a:gd name="T5" fmla="*/ 95 h 106"/>
                              <a:gd name="T6" fmla="*/ 74 w 75"/>
                              <a:gd name="T7" fmla="*/ 96 h 106"/>
                              <a:gd name="T8" fmla="*/ 73 w 75"/>
                              <a:gd name="T9" fmla="*/ 97 h 106"/>
                              <a:gd name="T10" fmla="*/ 68 w 75"/>
                              <a:gd name="T11" fmla="*/ 101 h 106"/>
                              <a:gd name="T12" fmla="*/ 60 w 75"/>
                              <a:gd name="T13" fmla="*/ 104 h 106"/>
                              <a:gd name="T14" fmla="*/ 50 w 75"/>
                              <a:gd name="T15" fmla="*/ 106 h 106"/>
                              <a:gd name="T16" fmla="*/ 34 w 75"/>
                              <a:gd name="T17" fmla="*/ 105 h 106"/>
                              <a:gd name="T18" fmla="*/ 18 w 75"/>
                              <a:gd name="T19" fmla="*/ 99 h 106"/>
                              <a:gd name="T20" fmla="*/ 7 w 75"/>
                              <a:gd name="T21" fmla="*/ 85 h 106"/>
                              <a:gd name="T22" fmla="*/ 1 w 75"/>
                              <a:gd name="T23" fmla="*/ 67 h 106"/>
                              <a:gd name="T24" fmla="*/ 1 w 75"/>
                              <a:gd name="T25" fmla="*/ 42 h 106"/>
                              <a:gd name="T26" fmla="*/ 7 w 75"/>
                              <a:gd name="T27" fmla="*/ 21 h 106"/>
                              <a:gd name="T28" fmla="*/ 20 w 75"/>
                              <a:gd name="T29" fmla="*/ 7 h 106"/>
                              <a:gd name="T30" fmla="*/ 36 w 75"/>
                              <a:gd name="T31" fmla="*/ 0 h 106"/>
                              <a:gd name="T32" fmla="*/ 50 w 75"/>
                              <a:gd name="T33" fmla="*/ 0 h 106"/>
                              <a:gd name="T34" fmla="*/ 59 w 75"/>
                              <a:gd name="T35" fmla="*/ 1 h 106"/>
                              <a:gd name="T36" fmla="*/ 66 w 75"/>
                              <a:gd name="T37" fmla="*/ 4 h 106"/>
                              <a:gd name="T38" fmla="*/ 71 w 75"/>
                              <a:gd name="T39" fmla="*/ 7 h 106"/>
                              <a:gd name="T40" fmla="*/ 74 w 75"/>
                              <a:gd name="T41" fmla="*/ 9 h 106"/>
                              <a:gd name="T42" fmla="*/ 75 w 75"/>
                              <a:gd name="T43" fmla="*/ 10 h 106"/>
                              <a:gd name="T44" fmla="*/ 75 w 75"/>
                              <a:gd name="T45" fmla="*/ 12 h 106"/>
                              <a:gd name="T46" fmla="*/ 75 w 75"/>
                              <a:gd name="T47" fmla="*/ 14 h 106"/>
                              <a:gd name="T48" fmla="*/ 75 w 75"/>
                              <a:gd name="T49" fmla="*/ 17 h 106"/>
                              <a:gd name="T50" fmla="*/ 75 w 75"/>
                              <a:gd name="T51" fmla="*/ 20 h 106"/>
                              <a:gd name="T52" fmla="*/ 74 w 75"/>
                              <a:gd name="T53" fmla="*/ 21 h 106"/>
                              <a:gd name="T54" fmla="*/ 74 w 75"/>
                              <a:gd name="T55" fmla="*/ 21 h 106"/>
                              <a:gd name="T56" fmla="*/ 71 w 75"/>
                              <a:gd name="T57" fmla="*/ 21 h 106"/>
                              <a:gd name="T58" fmla="*/ 68 w 75"/>
                              <a:gd name="T59" fmla="*/ 19 h 106"/>
                              <a:gd name="T60" fmla="*/ 62 w 75"/>
                              <a:gd name="T61" fmla="*/ 15 h 106"/>
                              <a:gd name="T62" fmla="*/ 52 w 75"/>
                              <a:gd name="T63" fmla="*/ 12 h 106"/>
                              <a:gd name="T64" fmla="*/ 39 w 75"/>
                              <a:gd name="T65" fmla="*/ 12 h 106"/>
                              <a:gd name="T66" fmla="*/ 28 w 75"/>
                              <a:gd name="T67" fmla="*/ 17 h 106"/>
                              <a:gd name="T68" fmla="*/ 20 w 75"/>
                              <a:gd name="T69" fmla="*/ 28 h 106"/>
                              <a:gd name="T70" fmla="*/ 16 w 75"/>
                              <a:gd name="T71" fmla="*/ 43 h 106"/>
                              <a:gd name="T72" fmla="*/ 16 w 75"/>
                              <a:gd name="T73" fmla="*/ 63 h 106"/>
                              <a:gd name="T74" fmla="*/ 20 w 75"/>
                              <a:gd name="T75" fmla="*/ 78 h 106"/>
                              <a:gd name="T76" fmla="*/ 28 w 75"/>
                              <a:gd name="T77" fmla="*/ 87 h 106"/>
                              <a:gd name="T78" fmla="*/ 39 w 75"/>
                              <a:gd name="T79" fmla="*/ 94 h 106"/>
                              <a:gd name="T80" fmla="*/ 52 w 75"/>
                              <a:gd name="T81" fmla="*/ 94 h 106"/>
                              <a:gd name="T82" fmla="*/ 62 w 75"/>
                              <a:gd name="T83" fmla="*/ 90 h 106"/>
                              <a:gd name="T84" fmla="*/ 68 w 75"/>
                              <a:gd name="T85" fmla="*/ 86 h 106"/>
                              <a:gd name="T86" fmla="*/ 73 w 75"/>
                              <a:gd name="T87" fmla="*/ 84 h 106"/>
                              <a:gd name="T88" fmla="*/ 74 w 75"/>
                              <a:gd name="T89" fmla="*/ 84 h 106"/>
                              <a:gd name="T90" fmla="*/ 75 w 75"/>
                              <a:gd name="T91" fmla="*/ 84 h 106"/>
                              <a:gd name="T92" fmla="*/ 75 w 75"/>
                              <a:gd name="T93" fmla="*/ 86 h 106"/>
                              <a:gd name="T94" fmla="*/ 75 w 75"/>
                              <a:gd name="T95" fmla="*/ 87 h 1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75" h="106">
                                <a:moveTo>
                                  <a:pt x="75" y="90"/>
                                </a:moveTo>
                                <a:lnTo>
                                  <a:pt x="75" y="91"/>
                                </a:lnTo>
                                <a:lnTo>
                                  <a:pt x="75" y="92"/>
                                </a:lnTo>
                                <a:lnTo>
                                  <a:pt x="75" y="92"/>
                                </a:lnTo>
                                <a:lnTo>
                                  <a:pt x="75" y="94"/>
                                </a:lnTo>
                                <a:lnTo>
                                  <a:pt x="75" y="95"/>
                                </a:lnTo>
                                <a:lnTo>
                                  <a:pt x="75" y="95"/>
                                </a:lnTo>
                                <a:lnTo>
                                  <a:pt x="74" y="96"/>
                                </a:lnTo>
                                <a:lnTo>
                                  <a:pt x="74" y="96"/>
                                </a:lnTo>
                                <a:lnTo>
                                  <a:pt x="73" y="97"/>
                                </a:lnTo>
                                <a:lnTo>
                                  <a:pt x="70" y="99"/>
                                </a:lnTo>
                                <a:lnTo>
                                  <a:pt x="68" y="101"/>
                                </a:lnTo>
                                <a:lnTo>
                                  <a:pt x="64" y="102"/>
                                </a:lnTo>
                                <a:lnTo>
                                  <a:pt x="60" y="104"/>
                                </a:lnTo>
                                <a:lnTo>
                                  <a:pt x="55" y="105"/>
                                </a:lnTo>
                                <a:lnTo>
                                  <a:pt x="50" y="106"/>
                                </a:lnTo>
                                <a:lnTo>
                                  <a:pt x="44" y="106"/>
                                </a:lnTo>
                                <a:lnTo>
                                  <a:pt x="34" y="105"/>
                                </a:lnTo>
                                <a:lnTo>
                                  <a:pt x="26" y="102"/>
                                </a:lnTo>
                                <a:lnTo>
                                  <a:pt x="18" y="99"/>
                                </a:lnTo>
                                <a:lnTo>
                                  <a:pt x="12" y="92"/>
                                </a:lnTo>
                                <a:lnTo>
                                  <a:pt x="7" y="85"/>
                                </a:lnTo>
                                <a:lnTo>
                                  <a:pt x="4" y="76"/>
                                </a:lnTo>
                                <a:lnTo>
                                  <a:pt x="1" y="67"/>
                                </a:lnTo>
                                <a:lnTo>
                                  <a:pt x="0" y="54"/>
                                </a:lnTo>
                                <a:lnTo>
                                  <a:pt x="1" y="42"/>
                                </a:lnTo>
                                <a:lnTo>
                                  <a:pt x="4" y="31"/>
                                </a:lnTo>
                                <a:lnTo>
                                  <a:pt x="7" y="21"/>
                                </a:lnTo>
                                <a:lnTo>
                                  <a:pt x="14" y="14"/>
                                </a:lnTo>
                                <a:lnTo>
                                  <a:pt x="20" y="7"/>
                                </a:lnTo>
                                <a:lnTo>
                                  <a:pt x="27" y="4"/>
                                </a:lnTo>
                                <a:lnTo>
                                  <a:pt x="36" y="0"/>
                                </a:lnTo>
                                <a:lnTo>
                                  <a:pt x="46" y="0"/>
                                </a:lnTo>
                                <a:lnTo>
                                  <a:pt x="50" y="0"/>
                                </a:lnTo>
                                <a:lnTo>
                                  <a:pt x="55" y="0"/>
                                </a:lnTo>
                                <a:lnTo>
                                  <a:pt x="59" y="1"/>
                                </a:lnTo>
                                <a:lnTo>
                                  <a:pt x="63" y="3"/>
                                </a:lnTo>
                                <a:lnTo>
                                  <a:pt x="66" y="4"/>
                                </a:lnTo>
                                <a:lnTo>
                                  <a:pt x="69" y="5"/>
                                </a:lnTo>
                                <a:lnTo>
                                  <a:pt x="71" y="7"/>
                                </a:lnTo>
                                <a:lnTo>
                                  <a:pt x="73" y="9"/>
                                </a:lnTo>
                                <a:lnTo>
                                  <a:pt x="74" y="9"/>
                                </a:lnTo>
                                <a:lnTo>
                                  <a:pt x="74" y="10"/>
                                </a:lnTo>
                                <a:lnTo>
                                  <a:pt x="75" y="10"/>
                                </a:lnTo>
                                <a:lnTo>
                                  <a:pt x="75" y="11"/>
                                </a:lnTo>
                                <a:lnTo>
                                  <a:pt x="75" y="12"/>
                                </a:lnTo>
                                <a:lnTo>
                                  <a:pt x="75" y="12"/>
                                </a:lnTo>
                                <a:lnTo>
                                  <a:pt x="75" y="14"/>
                                </a:lnTo>
                                <a:lnTo>
                                  <a:pt x="75" y="15"/>
                                </a:lnTo>
                                <a:lnTo>
                                  <a:pt x="75" y="17"/>
                                </a:lnTo>
                                <a:lnTo>
                                  <a:pt x="75" y="19"/>
                                </a:lnTo>
                                <a:lnTo>
                                  <a:pt x="75" y="20"/>
                                </a:lnTo>
                                <a:lnTo>
                                  <a:pt x="75" y="20"/>
                                </a:lnTo>
                                <a:lnTo>
                                  <a:pt x="74" y="21"/>
                                </a:lnTo>
                                <a:lnTo>
                                  <a:pt x="74" y="21"/>
                                </a:lnTo>
                                <a:lnTo>
                                  <a:pt x="74" y="21"/>
                                </a:lnTo>
                                <a:lnTo>
                                  <a:pt x="73" y="21"/>
                                </a:lnTo>
                                <a:lnTo>
                                  <a:pt x="71" y="21"/>
                                </a:lnTo>
                                <a:lnTo>
                                  <a:pt x="70" y="20"/>
                                </a:lnTo>
                                <a:lnTo>
                                  <a:pt x="68" y="19"/>
                                </a:lnTo>
                                <a:lnTo>
                                  <a:pt x="64" y="16"/>
                                </a:lnTo>
                                <a:lnTo>
                                  <a:pt x="62" y="15"/>
                                </a:lnTo>
                                <a:lnTo>
                                  <a:pt x="57" y="14"/>
                                </a:lnTo>
                                <a:lnTo>
                                  <a:pt x="52" y="12"/>
                                </a:lnTo>
                                <a:lnTo>
                                  <a:pt x="46" y="11"/>
                                </a:lnTo>
                                <a:lnTo>
                                  <a:pt x="39" y="12"/>
                                </a:lnTo>
                                <a:lnTo>
                                  <a:pt x="33" y="15"/>
                                </a:lnTo>
                                <a:lnTo>
                                  <a:pt x="28" y="17"/>
                                </a:lnTo>
                                <a:lnTo>
                                  <a:pt x="23" y="22"/>
                                </a:lnTo>
                                <a:lnTo>
                                  <a:pt x="20" y="28"/>
                                </a:lnTo>
                                <a:lnTo>
                                  <a:pt x="17" y="36"/>
                                </a:lnTo>
                                <a:lnTo>
                                  <a:pt x="16" y="43"/>
                                </a:lnTo>
                                <a:lnTo>
                                  <a:pt x="15" y="53"/>
                                </a:lnTo>
                                <a:lnTo>
                                  <a:pt x="16" y="63"/>
                                </a:lnTo>
                                <a:lnTo>
                                  <a:pt x="17" y="70"/>
                                </a:lnTo>
                                <a:lnTo>
                                  <a:pt x="20" y="78"/>
                                </a:lnTo>
                                <a:lnTo>
                                  <a:pt x="23" y="84"/>
                                </a:lnTo>
                                <a:lnTo>
                                  <a:pt x="28" y="87"/>
                                </a:lnTo>
                                <a:lnTo>
                                  <a:pt x="33" y="91"/>
                                </a:lnTo>
                                <a:lnTo>
                                  <a:pt x="39" y="94"/>
                                </a:lnTo>
                                <a:lnTo>
                                  <a:pt x="47" y="94"/>
                                </a:lnTo>
                                <a:lnTo>
                                  <a:pt x="52" y="94"/>
                                </a:lnTo>
                                <a:lnTo>
                                  <a:pt x="57" y="92"/>
                                </a:lnTo>
                                <a:lnTo>
                                  <a:pt x="62" y="90"/>
                                </a:lnTo>
                                <a:lnTo>
                                  <a:pt x="65" y="89"/>
                                </a:lnTo>
                                <a:lnTo>
                                  <a:pt x="68" y="86"/>
                                </a:lnTo>
                                <a:lnTo>
                                  <a:pt x="70" y="85"/>
                                </a:lnTo>
                                <a:lnTo>
                                  <a:pt x="73" y="84"/>
                                </a:lnTo>
                                <a:lnTo>
                                  <a:pt x="74" y="84"/>
                                </a:lnTo>
                                <a:lnTo>
                                  <a:pt x="74" y="84"/>
                                </a:lnTo>
                                <a:lnTo>
                                  <a:pt x="75" y="84"/>
                                </a:lnTo>
                                <a:lnTo>
                                  <a:pt x="75" y="84"/>
                                </a:lnTo>
                                <a:lnTo>
                                  <a:pt x="75" y="85"/>
                                </a:lnTo>
                                <a:lnTo>
                                  <a:pt x="75" y="86"/>
                                </a:lnTo>
                                <a:lnTo>
                                  <a:pt x="75" y="86"/>
                                </a:lnTo>
                                <a:lnTo>
                                  <a:pt x="75" y="87"/>
                                </a:lnTo>
                                <a:lnTo>
                                  <a:pt x="75" y="90"/>
                                </a:lnTo>
                                <a:close/>
                              </a:path>
                            </a:pathLst>
                          </a:custGeom>
                          <a:solidFill>
                            <a:srgbClr val="C93A3A"/>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53" name="Freeform 541"/>
                        <wps:cNvSpPr>
                          <a:spLocks noEditPoints="1"/>
                        </wps:cNvSpPr>
                        <wps:spPr bwMode="auto">
                          <a:xfrm>
                            <a:off x="979487" y="2320925"/>
                            <a:ext cx="49213" cy="57150"/>
                          </a:xfrm>
                          <a:custGeom>
                            <a:avLst/>
                            <a:gdLst>
                              <a:gd name="T0" fmla="*/ 92 w 93"/>
                              <a:gd name="T1" fmla="*/ 65 h 107"/>
                              <a:gd name="T2" fmla="*/ 87 w 93"/>
                              <a:gd name="T3" fmla="*/ 85 h 107"/>
                              <a:gd name="T4" fmla="*/ 74 w 93"/>
                              <a:gd name="T5" fmla="*/ 98 h 107"/>
                              <a:gd name="T6" fmla="*/ 57 w 93"/>
                              <a:gd name="T7" fmla="*/ 107 h 107"/>
                              <a:gd name="T8" fmla="*/ 34 w 93"/>
                              <a:gd name="T9" fmla="*/ 107 h 107"/>
                              <a:gd name="T10" fmla="*/ 16 w 93"/>
                              <a:gd name="T11" fmla="*/ 100 h 107"/>
                              <a:gd name="T12" fmla="*/ 5 w 93"/>
                              <a:gd name="T13" fmla="*/ 86 h 107"/>
                              <a:gd name="T14" fmla="*/ 0 w 93"/>
                              <a:gd name="T15" fmla="*/ 66 h 107"/>
                              <a:gd name="T16" fmla="*/ 0 w 93"/>
                              <a:gd name="T17" fmla="*/ 42 h 107"/>
                              <a:gd name="T18" fmla="*/ 7 w 93"/>
                              <a:gd name="T19" fmla="*/ 22 h 107"/>
                              <a:gd name="T20" fmla="*/ 18 w 93"/>
                              <a:gd name="T21" fmla="*/ 8 h 107"/>
                              <a:gd name="T22" fmla="*/ 36 w 93"/>
                              <a:gd name="T23" fmla="*/ 1 h 107"/>
                              <a:gd name="T24" fmla="*/ 58 w 93"/>
                              <a:gd name="T25" fmla="*/ 1 h 107"/>
                              <a:gd name="T26" fmla="*/ 76 w 93"/>
                              <a:gd name="T27" fmla="*/ 7 h 107"/>
                              <a:gd name="T28" fmla="*/ 87 w 93"/>
                              <a:gd name="T29" fmla="*/ 21 h 107"/>
                              <a:gd name="T30" fmla="*/ 92 w 93"/>
                              <a:gd name="T31" fmla="*/ 40 h 107"/>
                              <a:gd name="T32" fmla="*/ 78 w 93"/>
                              <a:gd name="T33" fmla="*/ 54 h 107"/>
                              <a:gd name="T34" fmla="*/ 77 w 93"/>
                              <a:gd name="T35" fmla="*/ 37 h 107"/>
                              <a:gd name="T36" fmla="*/ 72 w 93"/>
                              <a:gd name="T37" fmla="*/ 24 h 107"/>
                              <a:gd name="T38" fmla="*/ 62 w 93"/>
                              <a:gd name="T39" fmla="*/ 15 h 107"/>
                              <a:gd name="T40" fmla="*/ 46 w 93"/>
                              <a:gd name="T41" fmla="*/ 12 h 107"/>
                              <a:gd name="T42" fmla="*/ 31 w 93"/>
                              <a:gd name="T43" fmla="*/ 16 h 107"/>
                              <a:gd name="T44" fmla="*/ 21 w 93"/>
                              <a:gd name="T45" fmla="*/ 24 h 107"/>
                              <a:gd name="T46" fmla="*/ 16 w 93"/>
                              <a:gd name="T47" fmla="*/ 38 h 107"/>
                              <a:gd name="T48" fmla="*/ 14 w 93"/>
                              <a:gd name="T49" fmla="*/ 53 h 107"/>
                              <a:gd name="T50" fmla="*/ 16 w 93"/>
                              <a:gd name="T51" fmla="*/ 70 h 107"/>
                              <a:gd name="T52" fmla="*/ 21 w 93"/>
                              <a:gd name="T53" fmla="*/ 84 h 107"/>
                              <a:gd name="T54" fmla="*/ 31 w 93"/>
                              <a:gd name="T55" fmla="*/ 92 h 107"/>
                              <a:gd name="T56" fmla="*/ 46 w 93"/>
                              <a:gd name="T57" fmla="*/ 95 h 107"/>
                              <a:gd name="T58" fmla="*/ 61 w 93"/>
                              <a:gd name="T59" fmla="*/ 92 h 107"/>
                              <a:gd name="T60" fmla="*/ 71 w 93"/>
                              <a:gd name="T61" fmla="*/ 82 h 107"/>
                              <a:gd name="T62" fmla="*/ 77 w 93"/>
                              <a:gd name="T63" fmla="*/ 69 h 107"/>
                              <a:gd name="T64" fmla="*/ 78 w 93"/>
                              <a:gd name="T65" fmla="*/ 54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07">
                                <a:moveTo>
                                  <a:pt x="93" y="53"/>
                                </a:moveTo>
                                <a:lnTo>
                                  <a:pt x="92" y="65"/>
                                </a:lnTo>
                                <a:lnTo>
                                  <a:pt x="89" y="75"/>
                                </a:lnTo>
                                <a:lnTo>
                                  <a:pt x="87" y="85"/>
                                </a:lnTo>
                                <a:lnTo>
                                  <a:pt x="80" y="92"/>
                                </a:lnTo>
                                <a:lnTo>
                                  <a:pt x="74" y="98"/>
                                </a:lnTo>
                                <a:lnTo>
                                  <a:pt x="66" y="103"/>
                                </a:lnTo>
                                <a:lnTo>
                                  <a:pt x="57" y="107"/>
                                </a:lnTo>
                                <a:lnTo>
                                  <a:pt x="45" y="107"/>
                                </a:lnTo>
                                <a:lnTo>
                                  <a:pt x="34" y="107"/>
                                </a:lnTo>
                                <a:lnTo>
                                  <a:pt x="25" y="103"/>
                                </a:lnTo>
                                <a:lnTo>
                                  <a:pt x="16" y="100"/>
                                </a:lnTo>
                                <a:lnTo>
                                  <a:pt x="10" y="93"/>
                                </a:lnTo>
                                <a:lnTo>
                                  <a:pt x="5" y="86"/>
                                </a:lnTo>
                                <a:lnTo>
                                  <a:pt x="3" y="77"/>
                                </a:lnTo>
                                <a:lnTo>
                                  <a:pt x="0" y="66"/>
                                </a:lnTo>
                                <a:lnTo>
                                  <a:pt x="0" y="54"/>
                                </a:lnTo>
                                <a:lnTo>
                                  <a:pt x="0" y="42"/>
                                </a:lnTo>
                                <a:lnTo>
                                  <a:pt x="3" y="32"/>
                                </a:lnTo>
                                <a:lnTo>
                                  <a:pt x="7" y="22"/>
                                </a:lnTo>
                                <a:lnTo>
                                  <a:pt x="12" y="15"/>
                                </a:lnTo>
                                <a:lnTo>
                                  <a:pt x="18" y="8"/>
                                </a:lnTo>
                                <a:lnTo>
                                  <a:pt x="26" y="4"/>
                                </a:lnTo>
                                <a:lnTo>
                                  <a:pt x="36" y="1"/>
                                </a:lnTo>
                                <a:lnTo>
                                  <a:pt x="47" y="0"/>
                                </a:lnTo>
                                <a:lnTo>
                                  <a:pt x="58" y="1"/>
                                </a:lnTo>
                                <a:lnTo>
                                  <a:pt x="67" y="4"/>
                                </a:lnTo>
                                <a:lnTo>
                                  <a:pt x="76" y="7"/>
                                </a:lnTo>
                                <a:lnTo>
                                  <a:pt x="82" y="13"/>
                                </a:lnTo>
                                <a:lnTo>
                                  <a:pt x="87" y="21"/>
                                </a:lnTo>
                                <a:lnTo>
                                  <a:pt x="90" y="31"/>
                                </a:lnTo>
                                <a:lnTo>
                                  <a:pt x="92" y="40"/>
                                </a:lnTo>
                                <a:lnTo>
                                  <a:pt x="93" y="53"/>
                                </a:lnTo>
                                <a:close/>
                                <a:moveTo>
                                  <a:pt x="78" y="54"/>
                                </a:moveTo>
                                <a:lnTo>
                                  <a:pt x="78" y="45"/>
                                </a:lnTo>
                                <a:lnTo>
                                  <a:pt x="77" y="37"/>
                                </a:lnTo>
                                <a:lnTo>
                                  <a:pt x="74" y="29"/>
                                </a:lnTo>
                                <a:lnTo>
                                  <a:pt x="72" y="24"/>
                                </a:lnTo>
                                <a:lnTo>
                                  <a:pt x="67" y="18"/>
                                </a:lnTo>
                                <a:lnTo>
                                  <a:pt x="62" y="15"/>
                                </a:lnTo>
                                <a:lnTo>
                                  <a:pt x="55" y="12"/>
                                </a:lnTo>
                                <a:lnTo>
                                  <a:pt x="46" y="12"/>
                                </a:lnTo>
                                <a:lnTo>
                                  <a:pt x="39" y="12"/>
                                </a:lnTo>
                                <a:lnTo>
                                  <a:pt x="31" y="16"/>
                                </a:lnTo>
                                <a:lnTo>
                                  <a:pt x="26" y="20"/>
                                </a:lnTo>
                                <a:lnTo>
                                  <a:pt x="21" y="24"/>
                                </a:lnTo>
                                <a:lnTo>
                                  <a:pt x="18" y="31"/>
                                </a:lnTo>
                                <a:lnTo>
                                  <a:pt x="16" y="38"/>
                                </a:lnTo>
                                <a:lnTo>
                                  <a:pt x="15" y="45"/>
                                </a:lnTo>
                                <a:lnTo>
                                  <a:pt x="14" y="53"/>
                                </a:lnTo>
                                <a:lnTo>
                                  <a:pt x="15" y="63"/>
                                </a:lnTo>
                                <a:lnTo>
                                  <a:pt x="16" y="70"/>
                                </a:lnTo>
                                <a:lnTo>
                                  <a:pt x="18" y="77"/>
                                </a:lnTo>
                                <a:lnTo>
                                  <a:pt x="21" y="84"/>
                                </a:lnTo>
                                <a:lnTo>
                                  <a:pt x="25" y="88"/>
                                </a:lnTo>
                                <a:lnTo>
                                  <a:pt x="31" y="92"/>
                                </a:lnTo>
                                <a:lnTo>
                                  <a:pt x="37" y="95"/>
                                </a:lnTo>
                                <a:lnTo>
                                  <a:pt x="46" y="95"/>
                                </a:lnTo>
                                <a:lnTo>
                                  <a:pt x="55" y="95"/>
                                </a:lnTo>
                                <a:lnTo>
                                  <a:pt x="61" y="92"/>
                                </a:lnTo>
                                <a:lnTo>
                                  <a:pt x="67" y="88"/>
                                </a:lnTo>
                                <a:lnTo>
                                  <a:pt x="71" y="82"/>
                                </a:lnTo>
                                <a:lnTo>
                                  <a:pt x="74" y="76"/>
                                </a:lnTo>
                                <a:lnTo>
                                  <a:pt x="77" y="69"/>
                                </a:lnTo>
                                <a:lnTo>
                                  <a:pt x="78" y="61"/>
                                </a:lnTo>
                                <a:lnTo>
                                  <a:pt x="78" y="54"/>
                                </a:lnTo>
                                <a:close/>
                              </a:path>
                            </a:pathLst>
                          </a:custGeom>
                          <a:solidFill>
                            <a:srgbClr val="C93A3A"/>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54" name="Freeform 542"/>
                        <wps:cNvSpPr>
                          <a:spLocks noEditPoints="1"/>
                        </wps:cNvSpPr>
                        <wps:spPr bwMode="auto">
                          <a:xfrm>
                            <a:off x="1036637" y="2320925"/>
                            <a:ext cx="49213" cy="57150"/>
                          </a:xfrm>
                          <a:custGeom>
                            <a:avLst/>
                            <a:gdLst>
                              <a:gd name="T0" fmla="*/ 92 w 92"/>
                              <a:gd name="T1" fmla="*/ 65 h 107"/>
                              <a:gd name="T2" fmla="*/ 86 w 92"/>
                              <a:gd name="T3" fmla="*/ 85 h 107"/>
                              <a:gd name="T4" fmla="*/ 74 w 92"/>
                              <a:gd name="T5" fmla="*/ 98 h 107"/>
                              <a:gd name="T6" fmla="*/ 56 w 92"/>
                              <a:gd name="T7" fmla="*/ 107 h 107"/>
                              <a:gd name="T8" fmla="*/ 34 w 92"/>
                              <a:gd name="T9" fmla="*/ 107 h 107"/>
                              <a:gd name="T10" fmla="*/ 17 w 92"/>
                              <a:gd name="T11" fmla="*/ 100 h 107"/>
                              <a:gd name="T12" fmla="*/ 6 w 92"/>
                              <a:gd name="T13" fmla="*/ 86 h 107"/>
                              <a:gd name="T14" fmla="*/ 0 w 92"/>
                              <a:gd name="T15" fmla="*/ 66 h 107"/>
                              <a:gd name="T16" fmla="*/ 0 w 92"/>
                              <a:gd name="T17" fmla="*/ 42 h 107"/>
                              <a:gd name="T18" fmla="*/ 6 w 92"/>
                              <a:gd name="T19" fmla="*/ 22 h 107"/>
                              <a:gd name="T20" fmla="*/ 18 w 92"/>
                              <a:gd name="T21" fmla="*/ 8 h 107"/>
                              <a:gd name="T22" fmla="*/ 36 w 92"/>
                              <a:gd name="T23" fmla="*/ 1 h 107"/>
                              <a:gd name="T24" fmla="*/ 58 w 92"/>
                              <a:gd name="T25" fmla="*/ 1 h 107"/>
                              <a:gd name="T26" fmla="*/ 75 w 92"/>
                              <a:gd name="T27" fmla="*/ 7 h 107"/>
                              <a:gd name="T28" fmla="*/ 86 w 92"/>
                              <a:gd name="T29" fmla="*/ 21 h 107"/>
                              <a:gd name="T30" fmla="*/ 92 w 92"/>
                              <a:gd name="T31" fmla="*/ 40 h 107"/>
                              <a:gd name="T32" fmla="*/ 77 w 92"/>
                              <a:gd name="T33" fmla="*/ 54 h 107"/>
                              <a:gd name="T34" fmla="*/ 76 w 92"/>
                              <a:gd name="T35" fmla="*/ 37 h 107"/>
                              <a:gd name="T36" fmla="*/ 71 w 92"/>
                              <a:gd name="T37" fmla="*/ 24 h 107"/>
                              <a:gd name="T38" fmla="*/ 61 w 92"/>
                              <a:gd name="T39" fmla="*/ 15 h 107"/>
                              <a:gd name="T40" fmla="*/ 47 w 92"/>
                              <a:gd name="T41" fmla="*/ 12 h 107"/>
                              <a:gd name="T42" fmla="*/ 31 w 92"/>
                              <a:gd name="T43" fmla="*/ 16 h 107"/>
                              <a:gd name="T44" fmla="*/ 21 w 92"/>
                              <a:gd name="T45" fmla="*/ 24 h 107"/>
                              <a:gd name="T46" fmla="*/ 16 w 92"/>
                              <a:gd name="T47" fmla="*/ 38 h 107"/>
                              <a:gd name="T48" fmla="*/ 15 w 92"/>
                              <a:gd name="T49" fmla="*/ 53 h 107"/>
                              <a:gd name="T50" fmla="*/ 16 w 92"/>
                              <a:gd name="T51" fmla="*/ 70 h 107"/>
                              <a:gd name="T52" fmla="*/ 21 w 92"/>
                              <a:gd name="T53" fmla="*/ 84 h 107"/>
                              <a:gd name="T54" fmla="*/ 31 w 92"/>
                              <a:gd name="T55" fmla="*/ 92 h 107"/>
                              <a:gd name="T56" fmla="*/ 45 w 92"/>
                              <a:gd name="T57" fmla="*/ 95 h 107"/>
                              <a:gd name="T58" fmla="*/ 61 w 92"/>
                              <a:gd name="T59" fmla="*/ 92 h 107"/>
                              <a:gd name="T60" fmla="*/ 71 w 92"/>
                              <a:gd name="T61" fmla="*/ 82 h 107"/>
                              <a:gd name="T62" fmla="*/ 76 w 92"/>
                              <a:gd name="T63" fmla="*/ 69 h 107"/>
                              <a:gd name="T64" fmla="*/ 77 w 92"/>
                              <a:gd name="T65" fmla="*/ 54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2" h="107">
                                <a:moveTo>
                                  <a:pt x="92" y="53"/>
                                </a:moveTo>
                                <a:lnTo>
                                  <a:pt x="92" y="65"/>
                                </a:lnTo>
                                <a:lnTo>
                                  <a:pt x="90" y="75"/>
                                </a:lnTo>
                                <a:lnTo>
                                  <a:pt x="86" y="85"/>
                                </a:lnTo>
                                <a:lnTo>
                                  <a:pt x="81" y="92"/>
                                </a:lnTo>
                                <a:lnTo>
                                  <a:pt x="74" y="98"/>
                                </a:lnTo>
                                <a:lnTo>
                                  <a:pt x="66" y="103"/>
                                </a:lnTo>
                                <a:lnTo>
                                  <a:pt x="56" y="107"/>
                                </a:lnTo>
                                <a:lnTo>
                                  <a:pt x="45" y="107"/>
                                </a:lnTo>
                                <a:lnTo>
                                  <a:pt x="34" y="107"/>
                                </a:lnTo>
                                <a:lnTo>
                                  <a:pt x="24" y="103"/>
                                </a:lnTo>
                                <a:lnTo>
                                  <a:pt x="17" y="100"/>
                                </a:lnTo>
                                <a:lnTo>
                                  <a:pt x="11" y="93"/>
                                </a:lnTo>
                                <a:lnTo>
                                  <a:pt x="6" y="86"/>
                                </a:lnTo>
                                <a:lnTo>
                                  <a:pt x="2" y="77"/>
                                </a:lnTo>
                                <a:lnTo>
                                  <a:pt x="0" y="66"/>
                                </a:lnTo>
                                <a:lnTo>
                                  <a:pt x="0" y="54"/>
                                </a:lnTo>
                                <a:lnTo>
                                  <a:pt x="0" y="42"/>
                                </a:lnTo>
                                <a:lnTo>
                                  <a:pt x="2" y="32"/>
                                </a:lnTo>
                                <a:lnTo>
                                  <a:pt x="6" y="22"/>
                                </a:lnTo>
                                <a:lnTo>
                                  <a:pt x="11" y="15"/>
                                </a:lnTo>
                                <a:lnTo>
                                  <a:pt x="18" y="8"/>
                                </a:lnTo>
                                <a:lnTo>
                                  <a:pt x="27" y="4"/>
                                </a:lnTo>
                                <a:lnTo>
                                  <a:pt x="36" y="1"/>
                                </a:lnTo>
                                <a:lnTo>
                                  <a:pt x="47" y="0"/>
                                </a:lnTo>
                                <a:lnTo>
                                  <a:pt x="58" y="1"/>
                                </a:lnTo>
                                <a:lnTo>
                                  <a:pt x="68" y="4"/>
                                </a:lnTo>
                                <a:lnTo>
                                  <a:pt x="75" y="7"/>
                                </a:lnTo>
                                <a:lnTo>
                                  <a:pt x="81" y="13"/>
                                </a:lnTo>
                                <a:lnTo>
                                  <a:pt x="86" y="21"/>
                                </a:lnTo>
                                <a:lnTo>
                                  <a:pt x="90" y="31"/>
                                </a:lnTo>
                                <a:lnTo>
                                  <a:pt x="92" y="40"/>
                                </a:lnTo>
                                <a:lnTo>
                                  <a:pt x="92" y="53"/>
                                </a:lnTo>
                                <a:close/>
                                <a:moveTo>
                                  <a:pt x="77" y="54"/>
                                </a:moveTo>
                                <a:lnTo>
                                  <a:pt x="77" y="45"/>
                                </a:lnTo>
                                <a:lnTo>
                                  <a:pt x="76" y="37"/>
                                </a:lnTo>
                                <a:lnTo>
                                  <a:pt x="75" y="29"/>
                                </a:lnTo>
                                <a:lnTo>
                                  <a:pt x="71" y="24"/>
                                </a:lnTo>
                                <a:lnTo>
                                  <a:pt x="68" y="18"/>
                                </a:lnTo>
                                <a:lnTo>
                                  <a:pt x="61" y="15"/>
                                </a:lnTo>
                                <a:lnTo>
                                  <a:pt x="55" y="12"/>
                                </a:lnTo>
                                <a:lnTo>
                                  <a:pt x="47" y="12"/>
                                </a:lnTo>
                                <a:lnTo>
                                  <a:pt x="38" y="12"/>
                                </a:lnTo>
                                <a:lnTo>
                                  <a:pt x="31" y="16"/>
                                </a:lnTo>
                                <a:lnTo>
                                  <a:pt x="26" y="20"/>
                                </a:lnTo>
                                <a:lnTo>
                                  <a:pt x="21" y="24"/>
                                </a:lnTo>
                                <a:lnTo>
                                  <a:pt x="18" y="31"/>
                                </a:lnTo>
                                <a:lnTo>
                                  <a:pt x="16" y="38"/>
                                </a:lnTo>
                                <a:lnTo>
                                  <a:pt x="15" y="45"/>
                                </a:lnTo>
                                <a:lnTo>
                                  <a:pt x="15" y="53"/>
                                </a:lnTo>
                                <a:lnTo>
                                  <a:pt x="15" y="63"/>
                                </a:lnTo>
                                <a:lnTo>
                                  <a:pt x="16" y="70"/>
                                </a:lnTo>
                                <a:lnTo>
                                  <a:pt x="17" y="77"/>
                                </a:lnTo>
                                <a:lnTo>
                                  <a:pt x="21" y="84"/>
                                </a:lnTo>
                                <a:lnTo>
                                  <a:pt x="24" y="88"/>
                                </a:lnTo>
                                <a:lnTo>
                                  <a:pt x="31" y="92"/>
                                </a:lnTo>
                                <a:lnTo>
                                  <a:pt x="37" y="95"/>
                                </a:lnTo>
                                <a:lnTo>
                                  <a:pt x="45" y="95"/>
                                </a:lnTo>
                                <a:lnTo>
                                  <a:pt x="54" y="95"/>
                                </a:lnTo>
                                <a:lnTo>
                                  <a:pt x="61" y="92"/>
                                </a:lnTo>
                                <a:lnTo>
                                  <a:pt x="66" y="88"/>
                                </a:lnTo>
                                <a:lnTo>
                                  <a:pt x="71" y="82"/>
                                </a:lnTo>
                                <a:lnTo>
                                  <a:pt x="74" y="76"/>
                                </a:lnTo>
                                <a:lnTo>
                                  <a:pt x="76" y="69"/>
                                </a:lnTo>
                                <a:lnTo>
                                  <a:pt x="77" y="61"/>
                                </a:lnTo>
                                <a:lnTo>
                                  <a:pt x="77" y="54"/>
                                </a:lnTo>
                                <a:close/>
                              </a:path>
                            </a:pathLst>
                          </a:custGeom>
                          <a:solidFill>
                            <a:srgbClr val="C93A3A"/>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55" name="Freeform 543"/>
                        <wps:cNvSpPr>
                          <a:spLocks/>
                        </wps:cNvSpPr>
                        <wps:spPr bwMode="auto">
                          <a:xfrm>
                            <a:off x="1096962" y="2322513"/>
                            <a:ext cx="39688" cy="55563"/>
                          </a:xfrm>
                          <a:custGeom>
                            <a:avLst/>
                            <a:gdLst>
                              <a:gd name="T0" fmla="*/ 74 w 75"/>
                              <a:gd name="T1" fmla="*/ 104 h 105"/>
                              <a:gd name="T2" fmla="*/ 74 w 75"/>
                              <a:gd name="T3" fmla="*/ 104 h 105"/>
                              <a:gd name="T4" fmla="*/ 73 w 75"/>
                              <a:gd name="T5" fmla="*/ 105 h 105"/>
                              <a:gd name="T6" fmla="*/ 69 w 75"/>
                              <a:gd name="T7" fmla="*/ 105 h 105"/>
                              <a:gd name="T8" fmla="*/ 66 w 75"/>
                              <a:gd name="T9" fmla="*/ 105 h 105"/>
                              <a:gd name="T10" fmla="*/ 63 w 75"/>
                              <a:gd name="T11" fmla="*/ 105 h 105"/>
                              <a:gd name="T12" fmla="*/ 62 w 75"/>
                              <a:gd name="T13" fmla="*/ 104 h 105"/>
                              <a:gd name="T14" fmla="*/ 61 w 75"/>
                              <a:gd name="T15" fmla="*/ 104 h 105"/>
                              <a:gd name="T16" fmla="*/ 61 w 75"/>
                              <a:gd name="T17" fmla="*/ 57 h 105"/>
                              <a:gd name="T18" fmla="*/ 14 w 75"/>
                              <a:gd name="T19" fmla="*/ 102 h 105"/>
                              <a:gd name="T20" fmla="*/ 14 w 75"/>
                              <a:gd name="T21" fmla="*/ 104 h 105"/>
                              <a:gd name="T22" fmla="*/ 13 w 75"/>
                              <a:gd name="T23" fmla="*/ 105 h 105"/>
                              <a:gd name="T24" fmla="*/ 10 w 75"/>
                              <a:gd name="T25" fmla="*/ 105 h 105"/>
                              <a:gd name="T26" fmla="*/ 7 w 75"/>
                              <a:gd name="T27" fmla="*/ 105 h 105"/>
                              <a:gd name="T28" fmla="*/ 4 w 75"/>
                              <a:gd name="T29" fmla="*/ 105 h 105"/>
                              <a:gd name="T30" fmla="*/ 2 w 75"/>
                              <a:gd name="T31" fmla="*/ 105 h 105"/>
                              <a:gd name="T32" fmla="*/ 0 w 75"/>
                              <a:gd name="T33" fmla="*/ 104 h 105"/>
                              <a:gd name="T34" fmla="*/ 0 w 75"/>
                              <a:gd name="T35" fmla="*/ 102 h 105"/>
                              <a:gd name="T36" fmla="*/ 0 w 75"/>
                              <a:gd name="T37" fmla="*/ 3 h 105"/>
                              <a:gd name="T38" fmla="*/ 0 w 75"/>
                              <a:gd name="T39" fmla="*/ 1 h 105"/>
                              <a:gd name="T40" fmla="*/ 3 w 75"/>
                              <a:gd name="T41" fmla="*/ 1 h 105"/>
                              <a:gd name="T42" fmla="*/ 5 w 75"/>
                              <a:gd name="T43" fmla="*/ 0 h 105"/>
                              <a:gd name="T44" fmla="*/ 9 w 75"/>
                              <a:gd name="T45" fmla="*/ 0 h 105"/>
                              <a:gd name="T46" fmla="*/ 11 w 75"/>
                              <a:gd name="T47" fmla="*/ 1 h 105"/>
                              <a:gd name="T48" fmla="*/ 13 w 75"/>
                              <a:gd name="T49" fmla="*/ 1 h 105"/>
                              <a:gd name="T50" fmla="*/ 14 w 75"/>
                              <a:gd name="T51" fmla="*/ 3 h 105"/>
                              <a:gd name="T52" fmla="*/ 14 w 75"/>
                              <a:gd name="T53" fmla="*/ 44 h 105"/>
                              <a:gd name="T54" fmla="*/ 61 w 75"/>
                              <a:gd name="T55" fmla="*/ 3 h 105"/>
                              <a:gd name="T56" fmla="*/ 62 w 75"/>
                              <a:gd name="T57" fmla="*/ 1 h 105"/>
                              <a:gd name="T58" fmla="*/ 63 w 75"/>
                              <a:gd name="T59" fmla="*/ 1 h 105"/>
                              <a:gd name="T60" fmla="*/ 64 w 75"/>
                              <a:gd name="T61" fmla="*/ 0 h 105"/>
                              <a:gd name="T62" fmla="*/ 68 w 75"/>
                              <a:gd name="T63" fmla="*/ 0 h 105"/>
                              <a:gd name="T64" fmla="*/ 72 w 75"/>
                              <a:gd name="T65" fmla="*/ 0 h 105"/>
                              <a:gd name="T66" fmla="*/ 73 w 75"/>
                              <a:gd name="T67" fmla="*/ 1 h 105"/>
                              <a:gd name="T68" fmla="*/ 74 w 75"/>
                              <a:gd name="T69" fmla="*/ 1 h 105"/>
                              <a:gd name="T70" fmla="*/ 75 w 75"/>
                              <a:gd name="T71" fmla="*/ 3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75" h="105">
                                <a:moveTo>
                                  <a:pt x="75" y="102"/>
                                </a:moveTo>
                                <a:lnTo>
                                  <a:pt x="74" y="104"/>
                                </a:lnTo>
                                <a:lnTo>
                                  <a:pt x="74" y="104"/>
                                </a:lnTo>
                                <a:lnTo>
                                  <a:pt x="74" y="104"/>
                                </a:lnTo>
                                <a:lnTo>
                                  <a:pt x="73" y="105"/>
                                </a:lnTo>
                                <a:lnTo>
                                  <a:pt x="73" y="105"/>
                                </a:lnTo>
                                <a:lnTo>
                                  <a:pt x="72" y="105"/>
                                </a:lnTo>
                                <a:lnTo>
                                  <a:pt x="69" y="105"/>
                                </a:lnTo>
                                <a:lnTo>
                                  <a:pt x="68" y="105"/>
                                </a:lnTo>
                                <a:lnTo>
                                  <a:pt x="66" y="105"/>
                                </a:lnTo>
                                <a:lnTo>
                                  <a:pt x="64" y="105"/>
                                </a:lnTo>
                                <a:lnTo>
                                  <a:pt x="63" y="105"/>
                                </a:lnTo>
                                <a:lnTo>
                                  <a:pt x="63" y="105"/>
                                </a:lnTo>
                                <a:lnTo>
                                  <a:pt x="62" y="104"/>
                                </a:lnTo>
                                <a:lnTo>
                                  <a:pt x="62" y="104"/>
                                </a:lnTo>
                                <a:lnTo>
                                  <a:pt x="61" y="104"/>
                                </a:lnTo>
                                <a:lnTo>
                                  <a:pt x="61" y="102"/>
                                </a:lnTo>
                                <a:lnTo>
                                  <a:pt x="61" y="57"/>
                                </a:lnTo>
                                <a:lnTo>
                                  <a:pt x="14" y="57"/>
                                </a:lnTo>
                                <a:lnTo>
                                  <a:pt x="14" y="102"/>
                                </a:lnTo>
                                <a:lnTo>
                                  <a:pt x="14" y="104"/>
                                </a:lnTo>
                                <a:lnTo>
                                  <a:pt x="14" y="104"/>
                                </a:lnTo>
                                <a:lnTo>
                                  <a:pt x="13" y="104"/>
                                </a:lnTo>
                                <a:lnTo>
                                  <a:pt x="13" y="105"/>
                                </a:lnTo>
                                <a:lnTo>
                                  <a:pt x="11" y="105"/>
                                </a:lnTo>
                                <a:lnTo>
                                  <a:pt x="10" y="105"/>
                                </a:lnTo>
                                <a:lnTo>
                                  <a:pt x="9" y="105"/>
                                </a:lnTo>
                                <a:lnTo>
                                  <a:pt x="7" y="105"/>
                                </a:lnTo>
                                <a:lnTo>
                                  <a:pt x="5" y="105"/>
                                </a:lnTo>
                                <a:lnTo>
                                  <a:pt x="4" y="105"/>
                                </a:lnTo>
                                <a:lnTo>
                                  <a:pt x="3" y="105"/>
                                </a:lnTo>
                                <a:lnTo>
                                  <a:pt x="2" y="105"/>
                                </a:lnTo>
                                <a:lnTo>
                                  <a:pt x="0" y="104"/>
                                </a:lnTo>
                                <a:lnTo>
                                  <a:pt x="0" y="104"/>
                                </a:lnTo>
                                <a:lnTo>
                                  <a:pt x="0" y="104"/>
                                </a:lnTo>
                                <a:lnTo>
                                  <a:pt x="0" y="102"/>
                                </a:lnTo>
                                <a:lnTo>
                                  <a:pt x="0" y="3"/>
                                </a:lnTo>
                                <a:lnTo>
                                  <a:pt x="0" y="3"/>
                                </a:lnTo>
                                <a:lnTo>
                                  <a:pt x="0" y="1"/>
                                </a:lnTo>
                                <a:lnTo>
                                  <a:pt x="0" y="1"/>
                                </a:lnTo>
                                <a:lnTo>
                                  <a:pt x="2" y="1"/>
                                </a:lnTo>
                                <a:lnTo>
                                  <a:pt x="3" y="1"/>
                                </a:lnTo>
                                <a:lnTo>
                                  <a:pt x="4" y="0"/>
                                </a:lnTo>
                                <a:lnTo>
                                  <a:pt x="5" y="0"/>
                                </a:lnTo>
                                <a:lnTo>
                                  <a:pt x="7" y="0"/>
                                </a:lnTo>
                                <a:lnTo>
                                  <a:pt x="9" y="0"/>
                                </a:lnTo>
                                <a:lnTo>
                                  <a:pt x="10" y="0"/>
                                </a:lnTo>
                                <a:lnTo>
                                  <a:pt x="11" y="1"/>
                                </a:lnTo>
                                <a:lnTo>
                                  <a:pt x="13" y="1"/>
                                </a:lnTo>
                                <a:lnTo>
                                  <a:pt x="13" y="1"/>
                                </a:lnTo>
                                <a:lnTo>
                                  <a:pt x="14" y="1"/>
                                </a:lnTo>
                                <a:lnTo>
                                  <a:pt x="14" y="3"/>
                                </a:lnTo>
                                <a:lnTo>
                                  <a:pt x="14" y="3"/>
                                </a:lnTo>
                                <a:lnTo>
                                  <a:pt x="14" y="44"/>
                                </a:lnTo>
                                <a:lnTo>
                                  <a:pt x="61" y="44"/>
                                </a:lnTo>
                                <a:lnTo>
                                  <a:pt x="61" y="3"/>
                                </a:lnTo>
                                <a:lnTo>
                                  <a:pt x="61" y="3"/>
                                </a:lnTo>
                                <a:lnTo>
                                  <a:pt x="62" y="1"/>
                                </a:lnTo>
                                <a:lnTo>
                                  <a:pt x="62" y="1"/>
                                </a:lnTo>
                                <a:lnTo>
                                  <a:pt x="63" y="1"/>
                                </a:lnTo>
                                <a:lnTo>
                                  <a:pt x="63" y="1"/>
                                </a:lnTo>
                                <a:lnTo>
                                  <a:pt x="64" y="0"/>
                                </a:lnTo>
                                <a:lnTo>
                                  <a:pt x="66" y="0"/>
                                </a:lnTo>
                                <a:lnTo>
                                  <a:pt x="68" y="0"/>
                                </a:lnTo>
                                <a:lnTo>
                                  <a:pt x="69" y="0"/>
                                </a:lnTo>
                                <a:lnTo>
                                  <a:pt x="72" y="0"/>
                                </a:lnTo>
                                <a:lnTo>
                                  <a:pt x="73" y="1"/>
                                </a:lnTo>
                                <a:lnTo>
                                  <a:pt x="73" y="1"/>
                                </a:lnTo>
                                <a:lnTo>
                                  <a:pt x="74" y="1"/>
                                </a:lnTo>
                                <a:lnTo>
                                  <a:pt x="74" y="1"/>
                                </a:lnTo>
                                <a:lnTo>
                                  <a:pt x="74" y="3"/>
                                </a:lnTo>
                                <a:lnTo>
                                  <a:pt x="75" y="3"/>
                                </a:lnTo>
                                <a:lnTo>
                                  <a:pt x="75" y="102"/>
                                </a:lnTo>
                                <a:close/>
                              </a:path>
                            </a:pathLst>
                          </a:custGeom>
                          <a:solidFill>
                            <a:srgbClr val="C93A3A"/>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56" name="Freeform 544"/>
                        <wps:cNvSpPr>
                          <a:spLocks/>
                        </wps:cNvSpPr>
                        <wps:spPr bwMode="auto">
                          <a:xfrm>
                            <a:off x="574675" y="2312988"/>
                            <a:ext cx="346075" cy="26988"/>
                          </a:xfrm>
                          <a:custGeom>
                            <a:avLst/>
                            <a:gdLst>
                              <a:gd name="T0" fmla="*/ 0 w 653"/>
                              <a:gd name="T1" fmla="*/ 0 h 51"/>
                              <a:gd name="T2" fmla="*/ 49 w 653"/>
                              <a:gd name="T3" fmla="*/ 50 h 51"/>
                              <a:gd name="T4" fmla="*/ 101 w 653"/>
                              <a:gd name="T5" fmla="*/ 1 h 51"/>
                              <a:gd name="T6" fmla="*/ 150 w 653"/>
                              <a:gd name="T7" fmla="*/ 51 h 51"/>
                              <a:gd name="T8" fmla="*/ 201 w 653"/>
                              <a:gd name="T9" fmla="*/ 0 h 51"/>
                              <a:gd name="T10" fmla="*/ 251 w 653"/>
                              <a:gd name="T11" fmla="*/ 51 h 51"/>
                              <a:gd name="T12" fmla="*/ 302 w 653"/>
                              <a:gd name="T13" fmla="*/ 1 h 51"/>
                              <a:gd name="T14" fmla="*/ 352 w 653"/>
                              <a:gd name="T15" fmla="*/ 50 h 51"/>
                              <a:gd name="T16" fmla="*/ 401 w 653"/>
                              <a:gd name="T17" fmla="*/ 1 h 51"/>
                              <a:gd name="T18" fmla="*/ 452 w 653"/>
                              <a:gd name="T19" fmla="*/ 50 h 51"/>
                              <a:gd name="T20" fmla="*/ 502 w 653"/>
                              <a:gd name="T21" fmla="*/ 1 h 51"/>
                              <a:gd name="T22" fmla="*/ 553 w 653"/>
                              <a:gd name="T23" fmla="*/ 50 h 51"/>
                              <a:gd name="T24" fmla="*/ 603 w 653"/>
                              <a:gd name="T25" fmla="*/ 0 h 51"/>
                              <a:gd name="T26" fmla="*/ 653 w 653"/>
                              <a:gd name="T27" fmla="*/ 50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653" h="51">
                                <a:moveTo>
                                  <a:pt x="0" y="0"/>
                                </a:moveTo>
                                <a:lnTo>
                                  <a:pt x="49" y="50"/>
                                </a:lnTo>
                                <a:lnTo>
                                  <a:pt x="101" y="1"/>
                                </a:lnTo>
                                <a:lnTo>
                                  <a:pt x="150" y="51"/>
                                </a:lnTo>
                                <a:lnTo>
                                  <a:pt x="201" y="0"/>
                                </a:lnTo>
                                <a:lnTo>
                                  <a:pt x="251" y="51"/>
                                </a:lnTo>
                                <a:lnTo>
                                  <a:pt x="302" y="1"/>
                                </a:lnTo>
                                <a:lnTo>
                                  <a:pt x="352" y="50"/>
                                </a:lnTo>
                                <a:lnTo>
                                  <a:pt x="401" y="1"/>
                                </a:lnTo>
                                <a:lnTo>
                                  <a:pt x="452" y="50"/>
                                </a:lnTo>
                                <a:lnTo>
                                  <a:pt x="502" y="1"/>
                                </a:lnTo>
                                <a:lnTo>
                                  <a:pt x="553" y="50"/>
                                </a:lnTo>
                                <a:lnTo>
                                  <a:pt x="603" y="0"/>
                                </a:lnTo>
                                <a:lnTo>
                                  <a:pt x="653" y="50"/>
                                </a:lnTo>
                              </a:path>
                            </a:pathLst>
                          </a:custGeom>
                          <a:noFill/>
                          <a:ln w="7938">
                            <a:solidFill>
                              <a:srgbClr val="C93A3A"/>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57" name="Freeform 545"/>
                        <wps:cNvSpPr>
                          <a:spLocks/>
                        </wps:cNvSpPr>
                        <wps:spPr bwMode="auto">
                          <a:xfrm>
                            <a:off x="893762" y="2279650"/>
                            <a:ext cx="0" cy="30163"/>
                          </a:xfrm>
                          <a:custGeom>
                            <a:avLst/>
                            <a:gdLst>
                              <a:gd name="T0" fmla="*/ 1 w 1"/>
                              <a:gd name="T1" fmla="*/ 0 h 58"/>
                              <a:gd name="T2" fmla="*/ 1 w 1"/>
                              <a:gd name="T3" fmla="*/ 58 h 58"/>
                              <a:gd name="T4" fmla="*/ 0 w 1"/>
                              <a:gd name="T5" fmla="*/ 58 h 58"/>
                            </a:gdLst>
                            <a:ahLst/>
                            <a:cxnLst>
                              <a:cxn ang="0">
                                <a:pos x="T0" y="T1"/>
                              </a:cxn>
                              <a:cxn ang="0">
                                <a:pos x="T2" y="T3"/>
                              </a:cxn>
                              <a:cxn ang="0">
                                <a:pos x="T4" y="T5"/>
                              </a:cxn>
                            </a:cxnLst>
                            <a:rect l="0" t="0" r="r" b="b"/>
                            <a:pathLst>
                              <a:path w="1" h="58">
                                <a:moveTo>
                                  <a:pt x="1" y="0"/>
                                </a:moveTo>
                                <a:lnTo>
                                  <a:pt x="1" y="58"/>
                                </a:lnTo>
                                <a:lnTo>
                                  <a:pt x="0" y="58"/>
                                </a:lnTo>
                              </a:path>
                            </a:pathLst>
                          </a:custGeom>
                          <a:noFill/>
                          <a:ln w="7938">
                            <a:solidFill>
                              <a:srgbClr val="C93A3A"/>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58" name="Freeform 546"/>
                        <wps:cNvSpPr>
                          <a:spLocks/>
                        </wps:cNvSpPr>
                        <wps:spPr bwMode="auto">
                          <a:xfrm>
                            <a:off x="681037" y="2279650"/>
                            <a:ext cx="1588" cy="28575"/>
                          </a:xfrm>
                          <a:custGeom>
                            <a:avLst/>
                            <a:gdLst>
                              <a:gd name="T0" fmla="*/ 1 w 1"/>
                              <a:gd name="T1" fmla="*/ 0 h 56"/>
                              <a:gd name="T2" fmla="*/ 1 w 1"/>
                              <a:gd name="T3" fmla="*/ 56 h 56"/>
                              <a:gd name="T4" fmla="*/ 0 w 1"/>
                              <a:gd name="T5" fmla="*/ 56 h 56"/>
                            </a:gdLst>
                            <a:ahLst/>
                            <a:cxnLst>
                              <a:cxn ang="0">
                                <a:pos x="T0" y="T1"/>
                              </a:cxn>
                              <a:cxn ang="0">
                                <a:pos x="T2" y="T3"/>
                              </a:cxn>
                              <a:cxn ang="0">
                                <a:pos x="T4" y="T5"/>
                              </a:cxn>
                            </a:cxnLst>
                            <a:rect l="0" t="0" r="r" b="b"/>
                            <a:pathLst>
                              <a:path w="1" h="56">
                                <a:moveTo>
                                  <a:pt x="1" y="0"/>
                                </a:moveTo>
                                <a:lnTo>
                                  <a:pt x="1" y="56"/>
                                </a:lnTo>
                                <a:lnTo>
                                  <a:pt x="0" y="56"/>
                                </a:lnTo>
                              </a:path>
                            </a:pathLst>
                          </a:custGeom>
                          <a:noFill/>
                          <a:ln w="7938">
                            <a:solidFill>
                              <a:srgbClr val="C93A3A"/>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59" name="Freeform 547"/>
                        <wps:cNvSpPr>
                          <a:spLocks/>
                        </wps:cNvSpPr>
                        <wps:spPr bwMode="auto">
                          <a:xfrm>
                            <a:off x="787400" y="2279650"/>
                            <a:ext cx="0" cy="28575"/>
                          </a:xfrm>
                          <a:custGeom>
                            <a:avLst/>
                            <a:gdLst>
                              <a:gd name="T0" fmla="*/ 1 w 1"/>
                              <a:gd name="T1" fmla="*/ 0 h 56"/>
                              <a:gd name="T2" fmla="*/ 1 w 1"/>
                              <a:gd name="T3" fmla="*/ 56 h 56"/>
                              <a:gd name="T4" fmla="*/ 0 w 1"/>
                              <a:gd name="T5" fmla="*/ 56 h 56"/>
                            </a:gdLst>
                            <a:ahLst/>
                            <a:cxnLst>
                              <a:cxn ang="0">
                                <a:pos x="T0" y="T1"/>
                              </a:cxn>
                              <a:cxn ang="0">
                                <a:pos x="T2" y="T3"/>
                              </a:cxn>
                              <a:cxn ang="0">
                                <a:pos x="T4" y="T5"/>
                              </a:cxn>
                            </a:cxnLst>
                            <a:rect l="0" t="0" r="r" b="b"/>
                            <a:pathLst>
                              <a:path w="1" h="56">
                                <a:moveTo>
                                  <a:pt x="1" y="0"/>
                                </a:moveTo>
                                <a:lnTo>
                                  <a:pt x="1" y="56"/>
                                </a:lnTo>
                                <a:lnTo>
                                  <a:pt x="0" y="56"/>
                                </a:lnTo>
                              </a:path>
                            </a:pathLst>
                          </a:custGeom>
                          <a:noFill/>
                          <a:ln w="7938">
                            <a:solidFill>
                              <a:srgbClr val="C93A3A"/>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60" name="Freeform 548"/>
                        <wps:cNvSpPr>
                          <a:spLocks/>
                        </wps:cNvSpPr>
                        <wps:spPr bwMode="auto">
                          <a:xfrm>
                            <a:off x="469900" y="2254250"/>
                            <a:ext cx="46038" cy="47625"/>
                          </a:xfrm>
                          <a:custGeom>
                            <a:avLst/>
                            <a:gdLst>
                              <a:gd name="T0" fmla="*/ 89 w 89"/>
                              <a:gd name="T1" fmla="*/ 46 h 90"/>
                              <a:gd name="T2" fmla="*/ 89 w 89"/>
                              <a:gd name="T3" fmla="*/ 54 h 90"/>
                              <a:gd name="T4" fmla="*/ 82 w 89"/>
                              <a:gd name="T5" fmla="*/ 70 h 90"/>
                              <a:gd name="T6" fmla="*/ 69 w 89"/>
                              <a:gd name="T7" fmla="*/ 82 h 90"/>
                              <a:gd name="T8" fmla="*/ 54 w 89"/>
                              <a:gd name="T9" fmla="*/ 90 h 90"/>
                              <a:gd name="T10" fmla="*/ 45 w 89"/>
                              <a:gd name="T11" fmla="*/ 90 h 90"/>
                              <a:gd name="T12" fmla="*/ 36 w 89"/>
                              <a:gd name="T13" fmla="*/ 90 h 90"/>
                              <a:gd name="T14" fmla="*/ 20 w 89"/>
                              <a:gd name="T15" fmla="*/ 82 h 90"/>
                              <a:gd name="T16" fmla="*/ 8 w 89"/>
                              <a:gd name="T17" fmla="*/ 70 h 90"/>
                              <a:gd name="T18" fmla="*/ 2 w 89"/>
                              <a:gd name="T19" fmla="*/ 54 h 90"/>
                              <a:gd name="T20" fmla="*/ 0 w 89"/>
                              <a:gd name="T21" fmla="*/ 46 h 90"/>
                              <a:gd name="T22" fmla="*/ 2 w 89"/>
                              <a:gd name="T23" fmla="*/ 36 h 90"/>
                              <a:gd name="T24" fmla="*/ 8 w 89"/>
                              <a:gd name="T25" fmla="*/ 20 h 90"/>
                              <a:gd name="T26" fmla="*/ 20 w 89"/>
                              <a:gd name="T27" fmla="*/ 7 h 90"/>
                              <a:gd name="T28" fmla="*/ 36 w 89"/>
                              <a:gd name="T29" fmla="*/ 1 h 90"/>
                              <a:gd name="T30" fmla="*/ 45 w 89"/>
                              <a:gd name="T31" fmla="*/ 0 h 90"/>
                              <a:gd name="T32" fmla="*/ 54 w 89"/>
                              <a:gd name="T33" fmla="*/ 1 h 90"/>
                              <a:gd name="T34" fmla="*/ 69 w 89"/>
                              <a:gd name="T35" fmla="*/ 7 h 90"/>
                              <a:gd name="T36" fmla="*/ 82 w 89"/>
                              <a:gd name="T37" fmla="*/ 20 h 90"/>
                              <a:gd name="T38" fmla="*/ 89 w 89"/>
                              <a:gd name="T39" fmla="*/ 36 h 90"/>
                              <a:gd name="T40" fmla="*/ 89 w 89"/>
                              <a:gd name="T41" fmla="*/ 46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9" h="90">
                                <a:moveTo>
                                  <a:pt x="89" y="46"/>
                                </a:moveTo>
                                <a:lnTo>
                                  <a:pt x="89" y="54"/>
                                </a:lnTo>
                                <a:lnTo>
                                  <a:pt x="82" y="70"/>
                                </a:lnTo>
                                <a:lnTo>
                                  <a:pt x="69" y="82"/>
                                </a:lnTo>
                                <a:lnTo>
                                  <a:pt x="54" y="90"/>
                                </a:lnTo>
                                <a:lnTo>
                                  <a:pt x="45" y="90"/>
                                </a:lnTo>
                                <a:lnTo>
                                  <a:pt x="36" y="90"/>
                                </a:lnTo>
                                <a:lnTo>
                                  <a:pt x="20" y="82"/>
                                </a:lnTo>
                                <a:lnTo>
                                  <a:pt x="8" y="70"/>
                                </a:lnTo>
                                <a:lnTo>
                                  <a:pt x="2" y="54"/>
                                </a:lnTo>
                                <a:lnTo>
                                  <a:pt x="0" y="46"/>
                                </a:lnTo>
                                <a:lnTo>
                                  <a:pt x="2" y="36"/>
                                </a:lnTo>
                                <a:lnTo>
                                  <a:pt x="8" y="20"/>
                                </a:lnTo>
                                <a:lnTo>
                                  <a:pt x="20" y="7"/>
                                </a:lnTo>
                                <a:lnTo>
                                  <a:pt x="36" y="1"/>
                                </a:lnTo>
                                <a:lnTo>
                                  <a:pt x="45" y="0"/>
                                </a:lnTo>
                                <a:lnTo>
                                  <a:pt x="54" y="1"/>
                                </a:lnTo>
                                <a:lnTo>
                                  <a:pt x="69" y="7"/>
                                </a:lnTo>
                                <a:lnTo>
                                  <a:pt x="82" y="20"/>
                                </a:lnTo>
                                <a:lnTo>
                                  <a:pt x="89" y="36"/>
                                </a:lnTo>
                                <a:lnTo>
                                  <a:pt x="89" y="46"/>
                                </a:lnTo>
                                <a:close/>
                              </a:path>
                            </a:pathLst>
                          </a:custGeom>
                          <a:solidFill>
                            <a:srgbClr val="99999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61" name="Freeform 549"/>
                        <wps:cNvSpPr>
                          <a:spLocks/>
                        </wps:cNvSpPr>
                        <wps:spPr bwMode="auto">
                          <a:xfrm>
                            <a:off x="490537" y="2263775"/>
                            <a:ext cx="90488" cy="88900"/>
                          </a:xfrm>
                          <a:custGeom>
                            <a:avLst/>
                            <a:gdLst>
                              <a:gd name="T0" fmla="*/ 154 w 169"/>
                              <a:gd name="T1" fmla="*/ 40 h 169"/>
                              <a:gd name="T2" fmla="*/ 163 w 169"/>
                              <a:gd name="T3" fmla="*/ 54 h 169"/>
                              <a:gd name="T4" fmla="*/ 169 w 169"/>
                              <a:gd name="T5" fmla="*/ 86 h 169"/>
                              <a:gd name="T6" fmla="*/ 163 w 169"/>
                              <a:gd name="T7" fmla="*/ 117 h 169"/>
                              <a:gd name="T8" fmla="*/ 145 w 169"/>
                              <a:gd name="T9" fmla="*/ 144 h 169"/>
                              <a:gd name="T10" fmla="*/ 132 w 169"/>
                              <a:gd name="T11" fmla="*/ 154 h 169"/>
                              <a:gd name="T12" fmla="*/ 117 w 169"/>
                              <a:gd name="T13" fmla="*/ 163 h 169"/>
                              <a:gd name="T14" fmla="*/ 84 w 169"/>
                              <a:gd name="T15" fmla="*/ 169 h 169"/>
                              <a:gd name="T16" fmla="*/ 53 w 169"/>
                              <a:gd name="T17" fmla="*/ 162 h 169"/>
                              <a:gd name="T18" fmla="*/ 26 w 169"/>
                              <a:gd name="T19" fmla="*/ 143 h 169"/>
                              <a:gd name="T20" fmla="*/ 15 w 169"/>
                              <a:gd name="T21" fmla="*/ 130 h 169"/>
                              <a:gd name="T22" fmla="*/ 6 w 169"/>
                              <a:gd name="T23" fmla="*/ 115 h 169"/>
                              <a:gd name="T24" fmla="*/ 0 w 169"/>
                              <a:gd name="T25" fmla="*/ 83 h 169"/>
                              <a:gd name="T26" fmla="*/ 6 w 169"/>
                              <a:gd name="T27" fmla="*/ 52 h 169"/>
                              <a:gd name="T28" fmla="*/ 25 w 169"/>
                              <a:gd name="T29" fmla="*/ 25 h 169"/>
                              <a:gd name="T30" fmla="*/ 38 w 169"/>
                              <a:gd name="T31" fmla="*/ 14 h 169"/>
                              <a:gd name="T32" fmla="*/ 53 w 169"/>
                              <a:gd name="T33" fmla="*/ 6 h 169"/>
                              <a:gd name="T34" fmla="*/ 85 w 169"/>
                              <a:gd name="T35" fmla="*/ 0 h 169"/>
                              <a:gd name="T36" fmla="*/ 117 w 169"/>
                              <a:gd name="T37" fmla="*/ 8 h 169"/>
                              <a:gd name="T38" fmla="*/ 144 w 169"/>
                              <a:gd name="T39" fmla="*/ 26 h 169"/>
                              <a:gd name="T40" fmla="*/ 154 w 169"/>
                              <a:gd name="T41" fmla="*/ 40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9" h="169">
                                <a:moveTo>
                                  <a:pt x="154" y="40"/>
                                </a:moveTo>
                                <a:lnTo>
                                  <a:pt x="163" y="54"/>
                                </a:lnTo>
                                <a:lnTo>
                                  <a:pt x="169" y="86"/>
                                </a:lnTo>
                                <a:lnTo>
                                  <a:pt x="163" y="117"/>
                                </a:lnTo>
                                <a:lnTo>
                                  <a:pt x="145" y="144"/>
                                </a:lnTo>
                                <a:lnTo>
                                  <a:pt x="132" y="154"/>
                                </a:lnTo>
                                <a:lnTo>
                                  <a:pt x="117" y="163"/>
                                </a:lnTo>
                                <a:lnTo>
                                  <a:pt x="84" y="169"/>
                                </a:lnTo>
                                <a:lnTo>
                                  <a:pt x="53" y="162"/>
                                </a:lnTo>
                                <a:lnTo>
                                  <a:pt x="26" y="143"/>
                                </a:lnTo>
                                <a:lnTo>
                                  <a:pt x="15" y="130"/>
                                </a:lnTo>
                                <a:lnTo>
                                  <a:pt x="6" y="115"/>
                                </a:lnTo>
                                <a:lnTo>
                                  <a:pt x="0" y="83"/>
                                </a:lnTo>
                                <a:lnTo>
                                  <a:pt x="6" y="52"/>
                                </a:lnTo>
                                <a:lnTo>
                                  <a:pt x="25" y="25"/>
                                </a:lnTo>
                                <a:lnTo>
                                  <a:pt x="38" y="14"/>
                                </a:lnTo>
                                <a:lnTo>
                                  <a:pt x="53" y="6"/>
                                </a:lnTo>
                                <a:lnTo>
                                  <a:pt x="85" y="0"/>
                                </a:lnTo>
                                <a:lnTo>
                                  <a:pt x="117" y="8"/>
                                </a:lnTo>
                                <a:lnTo>
                                  <a:pt x="144" y="26"/>
                                </a:lnTo>
                                <a:lnTo>
                                  <a:pt x="154" y="40"/>
                                </a:lnTo>
                                <a:close/>
                              </a:path>
                            </a:pathLst>
                          </a:custGeom>
                          <a:solidFill>
                            <a:srgbClr val="C93A3A"/>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62" name="Freeform 550"/>
                        <wps:cNvSpPr>
                          <a:spLocks/>
                        </wps:cNvSpPr>
                        <wps:spPr bwMode="auto">
                          <a:xfrm>
                            <a:off x="906462" y="4611688"/>
                            <a:ext cx="39688" cy="55563"/>
                          </a:xfrm>
                          <a:custGeom>
                            <a:avLst/>
                            <a:gdLst>
                              <a:gd name="T0" fmla="*/ 75 w 75"/>
                              <a:gd name="T1" fmla="*/ 92 h 106"/>
                              <a:gd name="T2" fmla="*/ 75 w 75"/>
                              <a:gd name="T3" fmla="*/ 94 h 106"/>
                              <a:gd name="T4" fmla="*/ 75 w 75"/>
                              <a:gd name="T5" fmla="*/ 95 h 106"/>
                              <a:gd name="T6" fmla="*/ 74 w 75"/>
                              <a:gd name="T7" fmla="*/ 96 h 106"/>
                              <a:gd name="T8" fmla="*/ 72 w 75"/>
                              <a:gd name="T9" fmla="*/ 98 h 106"/>
                              <a:gd name="T10" fmla="*/ 67 w 75"/>
                              <a:gd name="T11" fmla="*/ 101 h 106"/>
                              <a:gd name="T12" fmla="*/ 60 w 75"/>
                              <a:gd name="T13" fmla="*/ 104 h 106"/>
                              <a:gd name="T14" fmla="*/ 50 w 75"/>
                              <a:gd name="T15" fmla="*/ 106 h 106"/>
                              <a:gd name="T16" fmla="*/ 34 w 75"/>
                              <a:gd name="T17" fmla="*/ 106 h 106"/>
                              <a:gd name="T18" fmla="*/ 18 w 75"/>
                              <a:gd name="T19" fmla="*/ 99 h 106"/>
                              <a:gd name="T20" fmla="*/ 7 w 75"/>
                              <a:gd name="T21" fmla="*/ 87 h 106"/>
                              <a:gd name="T22" fmla="*/ 1 w 75"/>
                              <a:gd name="T23" fmla="*/ 67 h 106"/>
                              <a:gd name="T24" fmla="*/ 1 w 75"/>
                              <a:gd name="T25" fmla="*/ 42 h 106"/>
                              <a:gd name="T26" fmla="*/ 7 w 75"/>
                              <a:gd name="T27" fmla="*/ 23 h 106"/>
                              <a:gd name="T28" fmla="*/ 19 w 75"/>
                              <a:gd name="T29" fmla="*/ 8 h 106"/>
                              <a:gd name="T30" fmla="*/ 35 w 75"/>
                              <a:gd name="T31" fmla="*/ 0 h 106"/>
                              <a:gd name="T32" fmla="*/ 50 w 75"/>
                              <a:gd name="T33" fmla="*/ 0 h 106"/>
                              <a:gd name="T34" fmla="*/ 59 w 75"/>
                              <a:gd name="T35" fmla="*/ 2 h 106"/>
                              <a:gd name="T36" fmla="*/ 66 w 75"/>
                              <a:gd name="T37" fmla="*/ 4 h 106"/>
                              <a:gd name="T38" fmla="*/ 71 w 75"/>
                              <a:gd name="T39" fmla="*/ 8 h 106"/>
                              <a:gd name="T40" fmla="*/ 74 w 75"/>
                              <a:gd name="T41" fmla="*/ 10 h 106"/>
                              <a:gd name="T42" fmla="*/ 75 w 75"/>
                              <a:gd name="T43" fmla="*/ 11 h 106"/>
                              <a:gd name="T44" fmla="*/ 75 w 75"/>
                              <a:gd name="T45" fmla="*/ 13 h 106"/>
                              <a:gd name="T46" fmla="*/ 75 w 75"/>
                              <a:gd name="T47" fmla="*/ 15 h 106"/>
                              <a:gd name="T48" fmla="*/ 75 w 75"/>
                              <a:gd name="T49" fmla="*/ 18 h 106"/>
                              <a:gd name="T50" fmla="*/ 75 w 75"/>
                              <a:gd name="T51" fmla="*/ 20 h 106"/>
                              <a:gd name="T52" fmla="*/ 74 w 75"/>
                              <a:gd name="T53" fmla="*/ 21 h 106"/>
                              <a:gd name="T54" fmla="*/ 74 w 75"/>
                              <a:gd name="T55" fmla="*/ 23 h 106"/>
                              <a:gd name="T56" fmla="*/ 71 w 75"/>
                              <a:gd name="T57" fmla="*/ 23 h 106"/>
                              <a:gd name="T58" fmla="*/ 67 w 75"/>
                              <a:gd name="T59" fmla="*/ 19 h 106"/>
                              <a:gd name="T60" fmla="*/ 61 w 75"/>
                              <a:gd name="T61" fmla="*/ 15 h 106"/>
                              <a:gd name="T62" fmla="*/ 51 w 75"/>
                              <a:gd name="T63" fmla="*/ 13 h 106"/>
                              <a:gd name="T64" fmla="*/ 39 w 75"/>
                              <a:gd name="T65" fmla="*/ 13 h 106"/>
                              <a:gd name="T66" fmla="*/ 28 w 75"/>
                              <a:gd name="T67" fmla="*/ 19 h 106"/>
                              <a:gd name="T68" fmla="*/ 19 w 75"/>
                              <a:gd name="T69" fmla="*/ 29 h 106"/>
                              <a:gd name="T70" fmla="*/ 16 w 75"/>
                              <a:gd name="T71" fmla="*/ 45 h 106"/>
                              <a:gd name="T72" fmla="*/ 16 w 75"/>
                              <a:gd name="T73" fmla="*/ 63 h 106"/>
                              <a:gd name="T74" fmla="*/ 19 w 75"/>
                              <a:gd name="T75" fmla="*/ 79 h 106"/>
                              <a:gd name="T76" fmla="*/ 27 w 75"/>
                              <a:gd name="T77" fmla="*/ 89 h 106"/>
                              <a:gd name="T78" fmla="*/ 39 w 75"/>
                              <a:gd name="T79" fmla="*/ 94 h 106"/>
                              <a:gd name="T80" fmla="*/ 51 w 75"/>
                              <a:gd name="T81" fmla="*/ 94 h 106"/>
                              <a:gd name="T82" fmla="*/ 61 w 75"/>
                              <a:gd name="T83" fmla="*/ 92 h 106"/>
                              <a:gd name="T84" fmla="*/ 67 w 75"/>
                              <a:gd name="T85" fmla="*/ 88 h 106"/>
                              <a:gd name="T86" fmla="*/ 72 w 75"/>
                              <a:gd name="T87" fmla="*/ 85 h 106"/>
                              <a:gd name="T88" fmla="*/ 74 w 75"/>
                              <a:gd name="T89" fmla="*/ 84 h 106"/>
                              <a:gd name="T90" fmla="*/ 75 w 75"/>
                              <a:gd name="T91" fmla="*/ 85 h 106"/>
                              <a:gd name="T92" fmla="*/ 75 w 75"/>
                              <a:gd name="T93" fmla="*/ 87 h 106"/>
                              <a:gd name="T94" fmla="*/ 75 w 75"/>
                              <a:gd name="T95" fmla="*/ 89 h 1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75" h="106">
                                <a:moveTo>
                                  <a:pt x="75" y="90"/>
                                </a:moveTo>
                                <a:lnTo>
                                  <a:pt x="75" y="92"/>
                                </a:lnTo>
                                <a:lnTo>
                                  <a:pt x="75" y="93"/>
                                </a:lnTo>
                                <a:lnTo>
                                  <a:pt x="75" y="94"/>
                                </a:lnTo>
                                <a:lnTo>
                                  <a:pt x="75" y="95"/>
                                </a:lnTo>
                                <a:lnTo>
                                  <a:pt x="75" y="95"/>
                                </a:lnTo>
                                <a:lnTo>
                                  <a:pt x="75" y="96"/>
                                </a:lnTo>
                                <a:lnTo>
                                  <a:pt x="74" y="96"/>
                                </a:lnTo>
                                <a:lnTo>
                                  <a:pt x="74" y="98"/>
                                </a:lnTo>
                                <a:lnTo>
                                  <a:pt x="72" y="98"/>
                                </a:lnTo>
                                <a:lnTo>
                                  <a:pt x="70" y="100"/>
                                </a:lnTo>
                                <a:lnTo>
                                  <a:pt x="67" y="101"/>
                                </a:lnTo>
                                <a:lnTo>
                                  <a:pt x="64" y="103"/>
                                </a:lnTo>
                                <a:lnTo>
                                  <a:pt x="60" y="104"/>
                                </a:lnTo>
                                <a:lnTo>
                                  <a:pt x="55" y="105"/>
                                </a:lnTo>
                                <a:lnTo>
                                  <a:pt x="50" y="106"/>
                                </a:lnTo>
                                <a:lnTo>
                                  <a:pt x="44" y="106"/>
                                </a:lnTo>
                                <a:lnTo>
                                  <a:pt x="34" y="106"/>
                                </a:lnTo>
                                <a:lnTo>
                                  <a:pt x="26" y="104"/>
                                </a:lnTo>
                                <a:lnTo>
                                  <a:pt x="18" y="99"/>
                                </a:lnTo>
                                <a:lnTo>
                                  <a:pt x="12" y="93"/>
                                </a:lnTo>
                                <a:lnTo>
                                  <a:pt x="7" y="87"/>
                                </a:lnTo>
                                <a:lnTo>
                                  <a:pt x="3" y="77"/>
                                </a:lnTo>
                                <a:lnTo>
                                  <a:pt x="1" y="67"/>
                                </a:lnTo>
                                <a:lnTo>
                                  <a:pt x="0" y="55"/>
                                </a:lnTo>
                                <a:lnTo>
                                  <a:pt x="1" y="42"/>
                                </a:lnTo>
                                <a:lnTo>
                                  <a:pt x="3" y="32"/>
                                </a:lnTo>
                                <a:lnTo>
                                  <a:pt x="7" y="23"/>
                                </a:lnTo>
                                <a:lnTo>
                                  <a:pt x="13" y="15"/>
                                </a:lnTo>
                                <a:lnTo>
                                  <a:pt x="19" y="8"/>
                                </a:lnTo>
                                <a:lnTo>
                                  <a:pt x="27" y="4"/>
                                </a:lnTo>
                                <a:lnTo>
                                  <a:pt x="35" y="0"/>
                                </a:lnTo>
                                <a:lnTo>
                                  <a:pt x="45" y="0"/>
                                </a:lnTo>
                                <a:lnTo>
                                  <a:pt x="50" y="0"/>
                                </a:lnTo>
                                <a:lnTo>
                                  <a:pt x="54" y="2"/>
                                </a:lnTo>
                                <a:lnTo>
                                  <a:pt x="59" y="2"/>
                                </a:lnTo>
                                <a:lnTo>
                                  <a:pt x="63" y="3"/>
                                </a:lnTo>
                                <a:lnTo>
                                  <a:pt x="66" y="4"/>
                                </a:lnTo>
                                <a:lnTo>
                                  <a:pt x="69" y="7"/>
                                </a:lnTo>
                                <a:lnTo>
                                  <a:pt x="71" y="8"/>
                                </a:lnTo>
                                <a:lnTo>
                                  <a:pt x="72" y="9"/>
                                </a:lnTo>
                                <a:lnTo>
                                  <a:pt x="74" y="10"/>
                                </a:lnTo>
                                <a:lnTo>
                                  <a:pt x="74" y="10"/>
                                </a:lnTo>
                                <a:lnTo>
                                  <a:pt x="75" y="11"/>
                                </a:lnTo>
                                <a:lnTo>
                                  <a:pt x="75" y="11"/>
                                </a:lnTo>
                                <a:lnTo>
                                  <a:pt x="75" y="13"/>
                                </a:lnTo>
                                <a:lnTo>
                                  <a:pt x="75" y="14"/>
                                </a:lnTo>
                                <a:lnTo>
                                  <a:pt x="75" y="15"/>
                                </a:lnTo>
                                <a:lnTo>
                                  <a:pt x="75" y="16"/>
                                </a:lnTo>
                                <a:lnTo>
                                  <a:pt x="75" y="18"/>
                                </a:lnTo>
                                <a:lnTo>
                                  <a:pt x="75" y="19"/>
                                </a:lnTo>
                                <a:lnTo>
                                  <a:pt x="75" y="20"/>
                                </a:lnTo>
                                <a:lnTo>
                                  <a:pt x="75" y="21"/>
                                </a:lnTo>
                                <a:lnTo>
                                  <a:pt x="74" y="21"/>
                                </a:lnTo>
                                <a:lnTo>
                                  <a:pt x="74" y="23"/>
                                </a:lnTo>
                                <a:lnTo>
                                  <a:pt x="74" y="23"/>
                                </a:lnTo>
                                <a:lnTo>
                                  <a:pt x="72" y="23"/>
                                </a:lnTo>
                                <a:lnTo>
                                  <a:pt x="71" y="23"/>
                                </a:lnTo>
                                <a:lnTo>
                                  <a:pt x="69" y="21"/>
                                </a:lnTo>
                                <a:lnTo>
                                  <a:pt x="67" y="19"/>
                                </a:lnTo>
                                <a:lnTo>
                                  <a:pt x="64" y="18"/>
                                </a:lnTo>
                                <a:lnTo>
                                  <a:pt x="61" y="15"/>
                                </a:lnTo>
                                <a:lnTo>
                                  <a:pt x="56" y="14"/>
                                </a:lnTo>
                                <a:lnTo>
                                  <a:pt x="51" y="13"/>
                                </a:lnTo>
                                <a:lnTo>
                                  <a:pt x="45" y="13"/>
                                </a:lnTo>
                                <a:lnTo>
                                  <a:pt x="39" y="13"/>
                                </a:lnTo>
                                <a:lnTo>
                                  <a:pt x="33" y="15"/>
                                </a:lnTo>
                                <a:lnTo>
                                  <a:pt x="28" y="19"/>
                                </a:lnTo>
                                <a:lnTo>
                                  <a:pt x="23" y="24"/>
                                </a:lnTo>
                                <a:lnTo>
                                  <a:pt x="19" y="29"/>
                                </a:lnTo>
                                <a:lnTo>
                                  <a:pt x="17" y="36"/>
                                </a:lnTo>
                                <a:lnTo>
                                  <a:pt x="16" y="45"/>
                                </a:lnTo>
                                <a:lnTo>
                                  <a:pt x="14" y="55"/>
                                </a:lnTo>
                                <a:lnTo>
                                  <a:pt x="16" y="63"/>
                                </a:lnTo>
                                <a:lnTo>
                                  <a:pt x="17" y="72"/>
                                </a:lnTo>
                                <a:lnTo>
                                  <a:pt x="19" y="79"/>
                                </a:lnTo>
                                <a:lnTo>
                                  <a:pt x="23" y="84"/>
                                </a:lnTo>
                                <a:lnTo>
                                  <a:pt x="27" y="89"/>
                                </a:lnTo>
                                <a:lnTo>
                                  <a:pt x="33" y="92"/>
                                </a:lnTo>
                                <a:lnTo>
                                  <a:pt x="39" y="94"/>
                                </a:lnTo>
                                <a:lnTo>
                                  <a:pt x="47" y="94"/>
                                </a:lnTo>
                                <a:lnTo>
                                  <a:pt x="51" y="94"/>
                                </a:lnTo>
                                <a:lnTo>
                                  <a:pt x="56" y="93"/>
                                </a:lnTo>
                                <a:lnTo>
                                  <a:pt x="61" y="92"/>
                                </a:lnTo>
                                <a:lnTo>
                                  <a:pt x="65" y="89"/>
                                </a:lnTo>
                                <a:lnTo>
                                  <a:pt x="67" y="88"/>
                                </a:lnTo>
                                <a:lnTo>
                                  <a:pt x="70" y="87"/>
                                </a:lnTo>
                                <a:lnTo>
                                  <a:pt x="72" y="85"/>
                                </a:lnTo>
                                <a:lnTo>
                                  <a:pt x="74" y="84"/>
                                </a:lnTo>
                                <a:lnTo>
                                  <a:pt x="74" y="84"/>
                                </a:lnTo>
                                <a:lnTo>
                                  <a:pt x="74" y="85"/>
                                </a:lnTo>
                                <a:lnTo>
                                  <a:pt x="75" y="85"/>
                                </a:lnTo>
                                <a:lnTo>
                                  <a:pt x="75" y="85"/>
                                </a:lnTo>
                                <a:lnTo>
                                  <a:pt x="75" y="87"/>
                                </a:lnTo>
                                <a:lnTo>
                                  <a:pt x="75" y="88"/>
                                </a:lnTo>
                                <a:lnTo>
                                  <a:pt x="75" y="89"/>
                                </a:lnTo>
                                <a:lnTo>
                                  <a:pt x="75" y="90"/>
                                </a:lnTo>
                                <a:close/>
                              </a:path>
                            </a:pathLst>
                          </a:custGeom>
                          <a:solidFill>
                            <a:srgbClr val="C93A3A"/>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63" name="Freeform 551"/>
                        <wps:cNvSpPr>
                          <a:spLocks noEditPoints="1"/>
                        </wps:cNvSpPr>
                        <wps:spPr bwMode="auto">
                          <a:xfrm>
                            <a:off x="952500" y="4611688"/>
                            <a:ext cx="49213" cy="55563"/>
                          </a:xfrm>
                          <a:custGeom>
                            <a:avLst/>
                            <a:gdLst>
                              <a:gd name="T0" fmla="*/ 92 w 94"/>
                              <a:gd name="T1" fmla="*/ 64 h 106"/>
                              <a:gd name="T2" fmla="*/ 87 w 94"/>
                              <a:gd name="T3" fmla="*/ 84 h 106"/>
                              <a:gd name="T4" fmla="*/ 75 w 94"/>
                              <a:gd name="T5" fmla="*/ 99 h 106"/>
                              <a:gd name="T6" fmla="*/ 58 w 94"/>
                              <a:gd name="T7" fmla="*/ 106 h 106"/>
                              <a:gd name="T8" fmla="*/ 34 w 94"/>
                              <a:gd name="T9" fmla="*/ 106 h 106"/>
                              <a:gd name="T10" fmla="*/ 17 w 94"/>
                              <a:gd name="T11" fmla="*/ 99 h 106"/>
                              <a:gd name="T12" fmla="*/ 6 w 94"/>
                              <a:gd name="T13" fmla="*/ 87 h 106"/>
                              <a:gd name="T14" fmla="*/ 1 w 94"/>
                              <a:gd name="T15" fmla="*/ 67 h 106"/>
                              <a:gd name="T16" fmla="*/ 1 w 94"/>
                              <a:gd name="T17" fmla="*/ 42 h 106"/>
                              <a:gd name="T18" fmla="*/ 7 w 94"/>
                              <a:gd name="T19" fmla="*/ 23 h 106"/>
                              <a:gd name="T20" fmla="*/ 18 w 94"/>
                              <a:gd name="T21" fmla="*/ 8 h 106"/>
                              <a:gd name="T22" fmla="*/ 37 w 94"/>
                              <a:gd name="T23" fmla="*/ 0 h 106"/>
                              <a:gd name="T24" fmla="*/ 59 w 94"/>
                              <a:gd name="T25" fmla="*/ 0 h 106"/>
                              <a:gd name="T26" fmla="*/ 76 w 94"/>
                              <a:gd name="T27" fmla="*/ 8 h 106"/>
                              <a:gd name="T28" fmla="*/ 87 w 94"/>
                              <a:gd name="T29" fmla="*/ 21 h 106"/>
                              <a:gd name="T30" fmla="*/ 92 w 94"/>
                              <a:gd name="T31" fmla="*/ 40 h 106"/>
                              <a:gd name="T32" fmla="*/ 79 w 94"/>
                              <a:gd name="T33" fmla="*/ 53 h 106"/>
                              <a:gd name="T34" fmla="*/ 78 w 94"/>
                              <a:gd name="T35" fmla="*/ 37 h 106"/>
                              <a:gd name="T36" fmla="*/ 71 w 94"/>
                              <a:gd name="T37" fmla="*/ 24 h 106"/>
                              <a:gd name="T38" fmla="*/ 63 w 94"/>
                              <a:gd name="T39" fmla="*/ 15 h 106"/>
                              <a:gd name="T40" fmla="*/ 47 w 94"/>
                              <a:gd name="T41" fmla="*/ 11 h 106"/>
                              <a:gd name="T42" fmla="*/ 32 w 94"/>
                              <a:gd name="T43" fmla="*/ 15 h 106"/>
                              <a:gd name="T44" fmla="*/ 22 w 94"/>
                              <a:gd name="T45" fmla="*/ 24 h 106"/>
                              <a:gd name="T46" fmla="*/ 17 w 94"/>
                              <a:gd name="T47" fmla="*/ 37 h 106"/>
                              <a:gd name="T48" fmla="*/ 15 w 94"/>
                              <a:gd name="T49" fmla="*/ 53 h 106"/>
                              <a:gd name="T50" fmla="*/ 17 w 94"/>
                              <a:gd name="T51" fmla="*/ 69 h 106"/>
                              <a:gd name="T52" fmla="*/ 22 w 94"/>
                              <a:gd name="T53" fmla="*/ 83 h 106"/>
                              <a:gd name="T54" fmla="*/ 31 w 94"/>
                              <a:gd name="T55" fmla="*/ 92 h 106"/>
                              <a:gd name="T56" fmla="*/ 47 w 94"/>
                              <a:gd name="T57" fmla="*/ 95 h 106"/>
                              <a:gd name="T58" fmla="*/ 62 w 94"/>
                              <a:gd name="T59" fmla="*/ 92 h 106"/>
                              <a:gd name="T60" fmla="*/ 71 w 94"/>
                              <a:gd name="T61" fmla="*/ 83 h 106"/>
                              <a:gd name="T62" fmla="*/ 78 w 94"/>
                              <a:gd name="T63" fmla="*/ 69 h 106"/>
                              <a:gd name="T64" fmla="*/ 79 w 94"/>
                              <a:gd name="T65" fmla="*/ 53 h 1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4" h="106">
                                <a:moveTo>
                                  <a:pt x="94" y="52"/>
                                </a:moveTo>
                                <a:lnTo>
                                  <a:pt x="92" y="64"/>
                                </a:lnTo>
                                <a:lnTo>
                                  <a:pt x="90" y="76"/>
                                </a:lnTo>
                                <a:lnTo>
                                  <a:pt x="87" y="84"/>
                                </a:lnTo>
                                <a:lnTo>
                                  <a:pt x="81" y="93"/>
                                </a:lnTo>
                                <a:lnTo>
                                  <a:pt x="75" y="99"/>
                                </a:lnTo>
                                <a:lnTo>
                                  <a:pt x="66" y="103"/>
                                </a:lnTo>
                                <a:lnTo>
                                  <a:pt x="58" y="106"/>
                                </a:lnTo>
                                <a:lnTo>
                                  <a:pt x="46" y="106"/>
                                </a:lnTo>
                                <a:lnTo>
                                  <a:pt x="34" y="106"/>
                                </a:lnTo>
                                <a:lnTo>
                                  <a:pt x="26" y="104"/>
                                </a:lnTo>
                                <a:lnTo>
                                  <a:pt x="17" y="99"/>
                                </a:lnTo>
                                <a:lnTo>
                                  <a:pt x="11" y="93"/>
                                </a:lnTo>
                                <a:lnTo>
                                  <a:pt x="6" y="87"/>
                                </a:lnTo>
                                <a:lnTo>
                                  <a:pt x="4" y="77"/>
                                </a:lnTo>
                                <a:lnTo>
                                  <a:pt x="1" y="67"/>
                                </a:lnTo>
                                <a:lnTo>
                                  <a:pt x="0" y="55"/>
                                </a:lnTo>
                                <a:lnTo>
                                  <a:pt x="1" y="42"/>
                                </a:lnTo>
                                <a:lnTo>
                                  <a:pt x="4" y="31"/>
                                </a:lnTo>
                                <a:lnTo>
                                  <a:pt x="7" y="23"/>
                                </a:lnTo>
                                <a:lnTo>
                                  <a:pt x="12" y="15"/>
                                </a:lnTo>
                                <a:lnTo>
                                  <a:pt x="18" y="8"/>
                                </a:lnTo>
                                <a:lnTo>
                                  <a:pt x="27" y="4"/>
                                </a:lnTo>
                                <a:lnTo>
                                  <a:pt x="37" y="0"/>
                                </a:lnTo>
                                <a:lnTo>
                                  <a:pt x="48" y="0"/>
                                </a:lnTo>
                                <a:lnTo>
                                  <a:pt x="59" y="0"/>
                                </a:lnTo>
                                <a:lnTo>
                                  <a:pt x="68" y="4"/>
                                </a:lnTo>
                                <a:lnTo>
                                  <a:pt x="76" y="8"/>
                                </a:lnTo>
                                <a:lnTo>
                                  <a:pt x="82" y="14"/>
                                </a:lnTo>
                                <a:lnTo>
                                  <a:pt x="87" y="21"/>
                                </a:lnTo>
                                <a:lnTo>
                                  <a:pt x="90" y="30"/>
                                </a:lnTo>
                                <a:lnTo>
                                  <a:pt x="92" y="40"/>
                                </a:lnTo>
                                <a:lnTo>
                                  <a:pt x="94" y="52"/>
                                </a:lnTo>
                                <a:close/>
                                <a:moveTo>
                                  <a:pt x="79" y="53"/>
                                </a:moveTo>
                                <a:lnTo>
                                  <a:pt x="79" y="45"/>
                                </a:lnTo>
                                <a:lnTo>
                                  <a:pt x="78" y="37"/>
                                </a:lnTo>
                                <a:lnTo>
                                  <a:pt x="75" y="30"/>
                                </a:lnTo>
                                <a:lnTo>
                                  <a:pt x="71" y="24"/>
                                </a:lnTo>
                                <a:lnTo>
                                  <a:pt x="68" y="19"/>
                                </a:lnTo>
                                <a:lnTo>
                                  <a:pt x="63" y="15"/>
                                </a:lnTo>
                                <a:lnTo>
                                  <a:pt x="55" y="13"/>
                                </a:lnTo>
                                <a:lnTo>
                                  <a:pt x="47" y="11"/>
                                </a:lnTo>
                                <a:lnTo>
                                  <a:pt x="38" y="13"/>
                                </a:lnTo>
                                <a:lnTo>
                                  <a:pt x="32" y="15"/>
                                </a:lnTo>
                                <a:lnTo>
                                  <a:pt x="26" y="19"/>
                                </a:lnTo>
                                <a:lnTo>
                                  <a:pt x="22" y="24"/>
                                </a:lnTo>
                                <a:lnTo>
                                  <a:pt x="18" y="30"/>
                                </a:lnTo>
                                <a:lnTo>
                                  <a:pt x="17" y="37"/>
                                </a:lnTo>
                                <a:lnTo>
                                  <a:pt x="15" y="45"/>
                                </a:lnTo>
                                <a:lnTo>
                                  <a:pt x="15" y="53"/>
                                </a:lnTo>
                                <a:lnTo>
                                  <a:pt x="15" y="62"/>
                                </a:lnTo>
                                <a:lnTo>
                                  <a:pt x="17" y="69"/>
                                </a:lnTo>
                                <a:lnTo>
                                  <a:pt x="18" y="77"/>
                                </a:lnTo>
                                <a:lnTo>
                                  <a:pt x="22" y="83"/>
                                </a:lnTo>
                                <a:lnTo>
                                  <a:pt x="26" y="88"/>
                                </a:lnTo>
                                <a:lnTo>
                                  <a:pt x="31" y="92"/>
                                </a:lnTo>
                                <a:lnTo>
                                  <a:pt x="38" y="94"/>
                                </a:lnTo>
                                <a:lnTo>
                                  <a:pt x="47" y="95"/>
                                </a:lnTo>
                                <a:lnTo>
                                  <a:pt x="55" y="94"/>
                                </a:lnTo>
                                <a:lnTo>
                                  <a:pt x="62" y="92"/>
                                </a:lnTo>
                                <a:lnTo>
                                  <a:pt x="68" y="88"/>
                                </a:lnTo>
                                <a:lnTo>
                                  <a:pt x="71" y="83"/>
                                </a:lnTo>
                                <a:lnTo>
                                  <a:pt x="75" y="77"/>
                                </a:lnTo>
                                <a:lnTo>
                                  <a:pt x="78" y="69"/>
                                </a:lnTo>
                                <a:lnTo>
                                  <a:pt x="79" y="62"/>
                                </a:lnTo>
                                <a:lnTo>
                                  <a:pt x="79" y="53"/>
                                </a:lnTo>
                                <a:close/>
                              </a:path>
                            </a:pathLst>
                          </a:custGeom>
                          <a:solidFill>
                            <a:srgbClr val="C93A3A"/>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64" name="Freeform 552"/>
                        <wps:cNvSpPr>
                          <a:spLocks noEditPoints="1"/>
                        </wps:cNvSpPr>
                        <wps:spPr bwMode="auto">
                          <a:xfrm>
                            <a:off x="1011237" y="4611688"/>
                            <a:ext cx="47625" cy="55563"/>
                          </a:xfrm>
                          <a:custGeom>
                            <a:avLst/>
                            <a:gdLst>
                              <a:gd name="T0" fmla="*/ 92 w 92"/>
                              <a:gd name="T1" fmla="*/ 64 h 106"/>
                              <a:gd name="T2" fmla="*/ 86 w 92"/>
                              <a:gd name="T3" fmla="*/ 84 h 106"/>
                              <a:gd name="T4" fmla="*/ 73 w 92"/>
                              <a:gd name="T5" fmla="*/ 99 h 106"/>
                              <a:gd name="T6" fmla="*/ 56 w 92"/>
                              <a:gd name="T7" fmla="*/ 106 h 106"/>
                              <a:gd name="T8" fmla="*/ 33 w 92"/>
                              <a:gd name="T9" fmla="*/ 106 h 106"/>
                              <a:gd name="T10" fmla="*/ 17 w 92"/>
                              <a:gd name="T11" fmla="*/ 99 h 106"/>
                              <a:gd name="T12" fmla="*/ 6 w 92"/>
                              <a:gd name="T13" fmla="*/ 87 h 106"/>
                              <a:gd name="T14" fmla="*/ 0 w 92"/>
                              <a:gd name="T15" fmla="*/ 67 h 106"/>
                              <a:gd name="T16" fmla="*/ 0 w 92"/>
                              <a:gd name="T17" fmla="*/ 42 h 106"/>
                              <a:gd name="T18" fmla="*/ 6 w 92"/>
                              <a:gd name="T19" fmla="*/ 23 h 106"/>
                              <a:gd name="T20" fmla="*/ 18 w 92"/>
                              <a:gd name="T21" fmla="*/ 8 h 106"/>
                              <a:gd name="T22" fmla="*/ 35 w 92"/>
                              <a:gd name="T23" fmla="*/ 0 h 106"/>
                              <a:gd name="T24" fmla="*/ 57 w 92"/>
                              <a:gd name="T25" fmla="*/ 0 h 106"/>
                              <a:gd name="T26" fmla="*/ 75 w 92"/>
                              <a:gd name="T27" fmla="*/ 8 h 106"/>
                              <a:gd name="T28" fmla="*/ 86 w 92"/>
                              <a:gd name="T29" fmla="*/ 21 h 106"/>
                              <a:gd name="T30" fmla="*/ 92 w 92"/>
                              <a:gd name="T31" fmla="*/ 40 h 106"/>
                              <a:gd name="T32" fmla="*/ 77 w 92"/>
                              <a:gd name="T33" fmla="*/ 53 h 106"/>
                              <a:gd name="T34" fmla="*/ 76 w 92"/>
                              <a:gd name="T35" fmla="*/ 37 h 106"/>
                              <a:gd name="T36" fmla="*/ 71 w 92"/>
                              <a:gd name="T37" fmla="*/ 24 h 106"/>
                              <a:gd name="T38" fmla="*/ 61 w 92"/>
                              <a:gd name="T39" fmla="*/ 15 h 106"/>
                              <a:gd name="T40" fmla="*/ 46 w 92"/>
                              <a:gd name="T41" fmla="*/ 11 h 106"/>
                              <a:gd name="T42" fmla="*/ 30 w 92"/>
                              <a:gd name="T43" fmla="*/ 15 h 106"/>
                              <a:gd name="T44" fmla="*/ 20 w 92"/>
                              <a:gd name="T45" fmla="*/ 24 h 106"/>
                              <a:gd name="T46" fmla="*/ 16 w 92"/>
                              <a:gd name="T47" fmla="*/ 37 h 106"/>
                              <a:gd name="T48" fmla="*/ 14 w 92"/>
                              <a:gd name="T49" fmla="*/ 53 h 106"/>
                              <a:gd name="T50" fmla="*/ 16 w 92"/>
                              <a:gd name="T51" fmla="*/ 69 h 106"/>
                              <a:gd name="T52" fmla="*/ 20 w 92"/>
                              <a:gd name="T53" fmla="*/ 83 h 106"/>
                              <a:gd name="T54" fmla="*/ 30 w 92"/>
                              <a:gd name="T55" fmla="*/ 92 h 106"/>
                              <a:gd name="T56" fmla="*/ 45 w 92"/>
                              <a:gd name="T57" fmla="*/ 95 h 106"/>
                              <a:gd name="T58" fmla="*/ 61 w 92"/>
                              <a:gd name="T59" fmla="*/ 92 h 106"/>
                              <a:gd name="T60" fmla="*/ 71 w 92"/>
                              <a:gd name="T61" fmla="*/ 83 h 106"/>
                              <a:gd name="T62" fmla="*/ 76 w 92"/>
                              <a:gd name="T63" fmla="*/ 69 h 106"/>
                              <a:gd name="T64" fmla="*/ 77 w 92"/>
                              <a:gd name="T65" fmla="*/ 53 h 1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2" h="106">
                                <a:moveTo>
                                  <a:pt x="92" y="52"/>
                                </a:moveTo>
                                <a:lnTo>
                                  <a:pt x="92" y="64"/>
                                </a:lnTo>
                                <a:lnTo>
                                  <a:pt x="89" y="76"/>
                                </a:lnTo>
                                <a:lnTo>
                                  <a:pt x="86" y="84"/>
                                </a:lnTo>
                                <a:lnTo>
                                  <a:pt x="80" y="93"/>
                                </a:lnTo>
                                <a:lnTo>
                                  <a:pt x="73" y="99"/>
                                </a:lnTo>
                                <a:lnTo>
                                  <a:pt x="65" y="103"/>
                                </a:lnTo>
                                <a:lnTo>
                                  <a:pt x="56" y="106"/>
                                </a:lnTo>
                                <a:lnTo>
                                  <a:pt x="45" y="106"/>
                                </a:lnTo>
                                <a:lnTo>
                                  <a:pt x="33" y="106"/>
                                </a:lnTo>
                                <a:lnTo>
                                  <a:pt x="24" y="104"/>
                                </a:lnTo>
                                <a:lnTo>
                                  <a:pt x="17" y="99"/>
                                </a:lnTo>
                                <a:lnTo>
                                  <a:pt x="11" y="93"/>
                                </a:lnTo>
                                <a:lnTo>
                                  <a:pt x="6" y="87"/>
                                </a:lnTo>
                                <a:lnTo>
                                  <a:pt x="2" y="77"/>
                                </a:lnTo>
                                <a:lnTo>
                                  <a:pt x="0" y="67"/>
                                </a:lnTo>
                                <a:lnTo>
                                  <a:pt x="0" y="55"/>
                                </a:lnTo>
                                <a:lnTo>
                                  <a:pt x="0" y="42"/>
                                </a:lnTo>
                                <a:lnTo>
                                  <a:pt x="2" y="31"/>
                                </a:lnTo>
                                <a:lnTo>
                                  <a:pt x="6" y="23"/>
                                </a:lnTo>
                                <a:lnTo>
                                  <a:pt x="11" y="15"/>
                                </a:lnTo>
                                <a:lnTo>
                                  <a:pt x="18" y="8"/>
                                </a:lnTo>
                                <a:lnTo>
                                  <a:pt x="25" y="4"/>
                                </a:lnTo>
                                <a:lnTo>
                                  <a:pt x="35" y="0"/>
                                </a:lnTo>
                                <a:lnTo>
                                  <a:pt x="46" y="0"/>
                                </a:lnTo>
                                <a:lnTo>
                                  <a:pt x="57" y="0"/>
                                </a:lnTo>
                                <a:lnTo>
                                  <a:pt x="66" y="4"/>
                                </a:lnTo>
                                <a:lnTo>
                                  <a:pt x="75" y="8"/>
                                </a:lnTo>
                                <a:lnTo>
                                  <a:pt x="81" y="14"/>
                                </a:lnTo>
                                <a:lnTo>
                                  <a:pt x="86" y="21"/>
                                </a:lnTo>
                                <a:lnTo>
                                  <a:pt x="89" y="30"/>
                                </a:lnTo>
                                <a:lnTo>
                                  <a:pt x="92" y="40"/>
                                </a:lnTo>
                                <a:lnTo>
                                  <a:pt x="92" y="52"/>
                                </a:lnTo>
                                <a:close/>
                                <a:moveTo>
                                  <a:pt x="77" y="53"/>
                                </a:moveTo>
                                <a:lnTo>
                                  <a:pt x="77" y="45"/>
                                </a:lnTo>
                                <a:lnTo>
                                  <a:pt x="76" y="37"/>
                                </a:lnTo>
                                <a:lnTo>
                                  <a:pt x="73" y="30"/>
                                </a:lnTo>
                                <a:lnTo>
                                  <a:pt x="71" y="24"/>
                                </a:lnTo>
                                <a:lnTo>
                                  <a:pt x="66" y="19"/>
                                </a:lnTo>
                                <a:lnTo>
                                  <a:pt x="61" y="15"/>
                                </a:lnTo>
                                <a:lnTo>
                                  <a:pt x="54" y="13"/>
                                </a:lnTo>
                                <a:lnTo>
                                  <a:pt x="46" y="11"/>
                                </a:lnTo>
                                <a:lnTo>
                                  <a:pt x="38" y="13"/>
                                </a:lnTo>
                                <a:lnTo>
                                  <a:pt x="30" y="15"/>
                                </a:lnTo>
                                <a:lnTo>
                                  <a:pt x="25" y="19"/>
                                </a:lnTo>
                                <a:lnTo>
                                  <a:pt x="20" y="24"/>
                                </a:lnTo>
                                <a:lnTo>
                                  <a:pt x="18" y="30"/>
                                </a:lnTo>
                                <a:lnTo>
                                  <a:pt x="16" y="37"/>
                                </a:lnTo>
                                <a:lnTo>
                                  <a:pt x="14" y="45"/>
                                </a:lnTo>
                                <a:lnTo>
                                  <a:pt x="14" y="53"/>
                                </a:lnTo>
                                <a:lnTo>
                                  <a:pt x="14" y="62"/>
                                </a:lnTo>
                                <a:lnTo>
                                  <a:pt x="16" y="69"/>
                                </a:lnTo>
                                <a:lnTo>
                                  <a:pt x="17" y="77"/>
                                </a:lnTo>
                                <a:lnTo>
                                  <a:pt x="20" y="83"/>
                                </a:lnTo>
                                <a:lnTo>
                                  <a:pt x="24" y="88"/>
                                </a:lnTo>
                                <a:lnTo>
                                  <a:pt x="30" y="92"/>
                                </a:lnTo>
                                <a:lnTo>
                                  <a:pt x="36" y="94"/>
                                </a:lnTo>
                                <a:lnTo>
                                  <a:pt x="45" y="95"/>
                                </a:lnTo>
                                <a:lnTo>
                                  <a:pt x="54" y="94"/>
                                </a:lnTo>
                                <a:lnTo>
                                  <a:pt x="61" y="92"/>
                                </a:lnTo>
                                <a:lnTo>
                                  <a:pt x="66" y="88"/>
                                </a:lnTo>
                                <a:lnTo>
                                  <a:pt x="71" y="83"/>
                                </a:lnTo>
                                <a:lnTo>
                                  <a:pt x="73" y="77"/>
                                </a:lnTo>
                                <a:lnTo>
                                  <a:pt x="76" y="69"/>
                                </a:lnTo>
                                <a:lnTo>
                                  <a:pt x="77" y="62"/>
                                </a:lnTo>
                                <a:lnTo>
                                  <a:pt x="77" y="53"/>
                                </a:lnTo>
                                <a:close/>
                              </a:path>
                            </a:pathLst>
                          </a:custGeom>
                          <a:solidFill>
                            <a:srgbClr val="C93A3A"/>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65" name="Freeform 553"/>
                        <wps:cNvSpPr>
                          <a:spLocks/>
                        </wps:cNvSpPr>
                        <wps:spPr bwMode="auto">
                          <a:xfrm>
                            <a:off x="1071562" y="4613275"/>
                            <a:ext cx="38100" cy="53975"/>
                          </a:xfrm>
                          <a:custGeom>
                            <a:avLst/>
                            <a:gdLst>
                              <a:gd name="T0" fmla="*/ 74 w 74"/>
                              <a:gd name="T1" fmla="*/ 102 h 104"/>
                              <a:gd name="T2" fmla="*/ 74 w 74"/>
                              <a:gd name="T3" fmla="*/ 103 h 104"/>
                              <a:gd name="T4" fmla="*/ 73 w 74"/>
                              <a:gd name="T5" fmla="*/ 103 h 104"/>
                              <a:gd name="T6" fmla="*/ 69 w 74"/>
                              <a:gd name="T7" fmla="*/ 104 h 104"/>
                              <a:gd name="T8" fmla="*/ 65 w 74"/>
                              <a:gd name="T9" fmla="*/ 104 h 104"/>
                              <a:gd name="T10" fmla="*/ 63 w 74"/>
                              <a:gd name="T11" fmla="*/ 103 h 104"/>
                              <a:gd name="T12" fmla="*/ 62 w 74"/>
                              <a:gd name="T13" fmla="*/ 103 h 104"/>
                              <a:gd name="T14" fmla="*/ 60 w 74"/>
                              <a:gd name="T15" fmla="*/ 102 h 104"/>
                              <a:gd name="T16" fmla="*/ 60 w 74"/>
                              <a:gd name="T17" fmla="*/ 55 h 104"/>
                              <a:gd name="T18" fmla="*/ 14 w 74"/>
                              <a:gd name="T19" fmla="*/ 102 h 104"/>
                              <a:gd name="T20" fmla="*/ 14 w 74"/>
                              <a:gd name="T21" fmla="*/ 102 h 104"/>
                              <a:gd name="T22" fmla="*/ 12 w 74"/>
                              <a:gd name="T23" fmla="*/ 103 h 104"/>
                              <a:gd name="T24" fmla="*/ 10 w 74"/>
                              <a:gd name="T25" fmla="*/ 103 h 104"/>
                              <a:gd name="T26" fmla="*/ 6 w 74"/>
                              <a:gd name="T27" fmla="*/ 104 h 104"/>
                              <a:gd name="T28" fmla="*/ 4 w 74"/>
                              <a:gd name="T29" fmla="*/ 103 h 104"/>
                              <a:gd name="T30" fmla="*/ 1 w 74"/>
                              <a:gd name="T31" fmla="*/ 103 h 104"/>
                              <a:gd name="T32" fmla="*/ 0 w 74"/>
                              <a:gd name="T33" fmla="*/ 102 h 104"/>
                              <a:gd name="T34" fmla="*/ 0 w 74"/>
                              <a:gd name="T35" fmla="*/ 102 h 104"/>
                              <a:gd name="T36" fmla="*/ 0 w 74"/>
                              <a:gd name="T37" fmla="*/ 1 h 104"/>
                              <a:gd name="T38" fmla="*/ 0 w 74"/>
                              <a:gd name="T39" fmla="*/ 0 h 104"/>
                              <a:gd name="T40" fmla="*/ 3 w 74"/>
                              <a:gd name="T41" fmla="*/ 0 h 104"/>
                              <a:gd name="T42" fmla="*/ 5 w 74"/>
                              <a:gd name="T43" fmla="*/ 0 h 104"/>
                              <a:gd name="T44" fmla="*/ 9 w 74"/>
                              <a:gd name="T45" fmla="*/ 0 h 104"/>
                              <a:gd name="T46" fmla="*/ 11 w 74"/>
                              <a:gd name="T47" fmla="*/ 0 h 104"/>
                              <a:gd name="T48" fmla="*/ 12 w 74"/>
                              <a:gd name="T49" fmla="*/ 0 h 104"/>
                              <a:gd name="T50" fmla="*/ 14 w 74"/>
                              <a:gd name="T51" fmla="*/ 1 h 104"/>
                              <a:gd name="T52" fmla="*/ 14 w 74"/>
                              <a:gd name="T53" fmla="*/ 43 h 104"/>
                              <a:gd name="T54" fmla="*/ 60 w 74"/>
                              <a:gd name="T55" fmla="*/ 2 h 104"/>
                              <a:gd name="T56" fmla="*/ 62 w 74"/>
                              <a:gd name="T57" fmla="*/ 1 h 104"/>
                              <a:gd name="T58" fmla="*/ 62 w 74"/>
                              <a:gd name="T59" fmla="*/ 0 h 104"/>
                              <a:gd name="T60" fmla="*/ 64 w 74"/>
                              <a:gd name="T61" fmla="*/ 0 h 104"/>
                              <a:gd name="T62" fmla="*/ 68 w 74"/>
                              <a:gd name="T63" fmla="*/ 0 h 104"/>
                              <a:gd name="T64" fmla="*/ 70 w 74"/>
                              <a:gd name="T65" fmla="*/ 0 h 104"/>
                              <a:gd name="T66" fmla="*/ 73 w 74"/>
                              <a:gd name="T67" fmla="*/ 0 h 104"/>
                              <a:gd name="T68" fmla="*/ 74 w 74"/>
                              <a:gd name="T69" fmla="*/ 1 h 104"/>
                              <a:gd name="T70" fmla="*/ 74 w 74"/>
                              <a:gd name="T71" fmla="*/ 2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74" h="104">
                                <a:moveTo>
                                  <a:pt x="74" y="102"/>
                                </a:moveTo>
                                <a:lnTo>
                                  <a:pt x="74" y="102"/>
                                </a:lnTo>
                                <a:lnTo>
                                  <a:pt x="74" y="102"/>
                                </a:lnTo>
                                <a:lnTo>
                                  <a:pt x="74" y="103"/>
                                </a:lnTo>
                                <a:lnTo>
                                  <a:pt x="73" y="103"/>
                                </a:lnTo>
                                <a:lnTo>
                                  <a:pt x="73" y="103"/>
                                </a:lnTo>
                                <a:lnTo>
                                  <a:pt x="70" y="103"/>
                                </a:lnTo>
                                <a:lnTo>
                                  <a:pt x="69" y="104"/>
                                </a:lnTo>
                                <a:lnTo>
                                  <a:pt x="68" y="104"/>
                                </a:lnTo>
                                <a:lnTo>
                                  <a:pt x="65" y="104"/>
                                </a:lnTo>
                                <a:lnTo>
                                  <a:pt x="64" y="103"/>
                                </a:lnTo>
                                <a:lnTo>
                                  <a:pt x="63" y="103"/>
                                </a:lnTo>
                                <a:lnTo>
                                  <a:pt x="62" y="103"/>
                                </a:lnTo>
                                <a:lnTo>
                                  <a:pt x="62" y="103"/>
                                </a:lnTo>
                                <a:lnTo>
                                  <a:pt x="62" y="102"/>
                                </a:lnTo>
                                <a:lnTo>
                                  <a:pt x="60" y="102"/>
                                </a:lnTo>
                                <a:lnTo>
                                  <a:pt x="60" y="102"/>
                                </a:lnTo>
                                <a:lnTo>
                                  <a:pt x="60" y="55"/>
                                </a:lnTo>
                                <a:lnTo>
                                  <a:pt x="14" y="55"/>
                                </a:lnTo>
                                <a:lnTo>
                                  <a:pt x="14" y="102"/>
                                </a:lnTo>
                                <a:lnTo>
                                  <a:pt x="14" y="102"/>
                                </a:lnTo>
                                <a:lnTo>
                                  <a:pt x="14" y="102"/>
                                </a:lnTo>
                                <a:lnTo>
                                  <a:pt x="12" y="103"/>
                                </a:lnTo>
                                <a:lnTo>
                                  <a:pt x="12" y="103"/>
                                </a:lnTo>
                                <a:lnTo>
                                  <a:pt x="11" y="103"/>
                                </a:lnTo>
                                <a:lnTo>
                                  <a:pt x="10" y="103"/>
                                </a:lnTo>
                                <a:lnTo>
                                  <a:pt x="9" y="104"/>
                                </a:lnTo>
                                <a:lnTo>
                                  <a:pt x="6" y="104"/>
                                </a:lnTo>
                                <a:lnTo>
                                  <a:pt x="5" y="104"/>
                                </a:lnTo>
                                <a:lnTo>
                                  <a:pt x="4" y="103"/>
                                </a:lnTo>
                                <a:lnTo>
                                  <a:pt x="3" y="103"/>
                                </a:lnTo>
                                <a:lnTo>
                                  <a:pt x="1" y="103"/>
                                </a:lnTo>
                                <a:lnTo>
                                  <a:pt x="0" y="103"/>
                                </a:lnTo>
                                <a:lnTo>
                                  <a:pt x="0" y="102"/>
                                </a:lnTo>
                                <a:lnTo>
                                  <a:pt x="0" y="102"/>
                                </a:lnTo>
                                <a:lnTo>
                                  <a:pt x="0" y="102"/>
                                </a:lnTo>
                                <a:lnTo>
                                  <a:pt x="0" y="2"/>
                                </a:lnTo>
                                <a:lnTo>
                                  <a:pt x="0" y="1"/>
                                </a:lnTo>
                                <a:lnTo>
                                  <a:pt x="0" y="1"/>
                                </a:lnTo>
                                <a:lnTo>
                                  <a:pt x="0" y="0"/>
                                </a:lnTo>
                                <a:lnTo>
                                  <a:pt x="1" y="0"/>
                                </a:lnTo>
                                <a:lnTo>
                                  <a:pt x="3" y="0"/>
                                </a:lnTo>
                                <a:lnTo>
                                  <a:pt x="4" y="0"/>
                                </a:lnTo>
                                <a:lnTo>
                                  <a:pt x="5" y="0"/>
                                </a:lnTo>
                                <a:lnTo>
                                  <a:pt x="6" y="0"/>
                                </a:lnTo>
                                <a:lnTo>
                                  <a:pt x="9" y="0"/>
                                </a:lnTo>
                                <a:lnTo>
                                  <a:pt x="10" y="0"/>
                                </a:lnTo>
                                <a:lnTo>
                                  <a:pt x="11" y="0"/>
                                </a:lnTo>
                                <a:lnTo>
                                  <a:pt x="12" y="0"/>
                                </a:lnTo>
                                <a:lnTo>
                                  <a:pt x="12" y="0"/>
                                </a:lnTo>
                                <a:lnTo>
                                  <a:pt x="14" y="1"/>
                                </a:lnTo>
                                <a:lnTo>
                                  <a:pt x="14" y="1"/>
                                </a:lnTo>
                                <a:lnTo>
                                  <a:pt x="14" y="2"/>
                                </a:lnTo>
                                <a:lnTo>
                                  <a:pt x="14" y="43"/>
                                </a:lnTo>
                                <a:lnTo>
                                  <a:pt x="60" y="43"/>
                                </a:lnTo>
                                <a:lnTo>
                                  <a:pt x="60" y="2"/>
                                </a:lnTo>
                                <a:lnTo>
                                  <a:pt x="60" y="1"/>
                                </a:lnTo>
                                <a:lnTo>
                                  <a:pt x="62" y="1"/>
                                </a:lnTo>
                                <a:lnTo>
                                  <a:pt x="62" y="0"/>
                                </a:lnTo>
                                <a:lnTo>
                                  <a:pt x="62" y="0"/>
                                </a:lnTo>
                                <a:lnTo>
                                  <a:pt x="63" y="0"/>
                                </a:lnTo>
                                <a:lnTo>
                                  <a:pt x="64" y="0"/>
                                </a:lnTo>
                                <a:lnTo>
                                  <a:pt x="65" y="0"/>
                                </a:lnTo>
                                <a:lnTo>
                                  <a:pt x="68" y="0"/>
                                </a:lnTo>
                                <a:lnTo>
                                  <a:pt x="69" y="0"/>
                                </a:lnTo>
                                <a:lnTo>
                                  <a:pt x="70" y="0"/>
                                </a:lnTo>
                                <a:lnTo>
                                  <a:pt x="73" y="0"/>
                                </a:lnTo>
                                <a:lnTo>
                                  <a:pt x="73" y="0"/>
                                </a:lnTo>
                                <a:lnTo>
                                  <a:pt x="74" y="0"/>
                                </a:lnTo>
                                <a:lnTo>
                                  <a:pt x="74" y="1"/>
                                </a:lnTo>
                                <a:lnTo>
                                  <a:pt x="74" y="1"/>
                                </a:lnTo>
                                <a:lnTo>
                                  <a:pt x="74" y="2"/>
                                </a:lnTo>
                                <a:lnTo>
                                  <a:pt x="74" y="102"/>
                                </a:lnTo>
                                <a:close/>
                              </a:path>
                            </a:pathLst>
                          </a:custGeom>
                          <a:solidFill>
                            <a:srgbClr val="C93A3A"/>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66" name="Freeform 554"/>
                        <wps:cNvSpPr>
                          <a:spLocks/>
                        </wps:cNvSpPr>
                        <wps:spPr bwMode="auto">
                          <a:xfrm>
                            <a:off x="814387" y="4592638"/>
                            <a:ext cx="79375" cy="26988"/>
                          </a:xfrm>
                          <a:custGeom>
                            <a:avLst/>
                            <a:gdLst>
                              <a:gd name="T0" fmla="*/ 0 w 151"/>
                              <a:gd name="T1" fmla="*/ 0 h 51"/>
                              <a:gd name="T2" fmla="*/ 50 w 151"/>
                              <a:gd name="T3" fmla="*/ 50 h 51"/>
                              <a:gd name="T4" fmla="*/ 101 w 151"/>
                              <a:gd name="T5" fmla="*/ 1 h 51"/>
                              <a:gd name="T6" fmla="*/ 151 w 151"/>
                              <a:gd name="T7" fmla="*/ 51 h 51"/>
                            </a:gdLst>
                            <a:ahLst/>
                            <a:cxnLst>
                              <a:cxn ang="0">
                                <a:pos x="T0" y="T1"/>
                              </a:cxn>
                              <a:cxn ang="0">
                                <a:pos x="T2" y="T3"/>
                              </a:cxn>
                              <a:cxn ang="0">
                                <a:pos x="T4" y="T5"/>
                              </a:cxn>
                              <a:cxn ang="0">
                                <a:pos x="T6" y="T7"/>
                              </a:cxn>
                            </a:cxnLst>
                            <a:rect l="0" t="0" r="r" b="b"/>
                            <a:pathLst>
                              <a:path w="151" h="51">
                                <a:moveTo>
                                  <a:pt x="0" y="0"/>
                                </a:moveTo>
                                <a:lnTo>
                                  <a:pt x="50" y="50"/>
                                </a:lnTo>
                                <a:lnTo>
                                  <a:pt x="101" y="1"/>
                                </a:lnTo>
                                <a:lnTo>
                                  <a:pt x="151" y="51"/>
                                </a:lnTo>
                              </a:path>
                            </a:pathLst>
                          </a:custGeom>
                          <a:noFill/>
                          <a:ln w="7938">
                            <a:solidFill>
                              <a:srgbClr val="C93A3A"/>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67" name="Freeform 555"/>
                        <wps:cNvSpPr>
                          <a:spLocks/>
                        </wps:cNvSpPr>
                        <wps:spPr bwMode="auto">
                          <a:xfrm>
                            <a:off x="706437" y="4537075"/>
                            <a:ext cx="47625" cy="46038"/>
                          </a:xfrm>
                          <a:custGeom>
                            <a:avLst/>
                            <a:gdLst>
                              <a:gd name="T0" fmla="*/ 88 w 88"/>
                              <a:gd name="T1" fmla="*/ 44 h 89"/>
                              <a:gd name="T2" fmla="*/ 87 w 88"/>
                              <a:gd name="T3" fmla="*/ 54 h 89"/>
                              <a:gd name="T4" fmla="*/ 81 w 88"/>
                              <a:gd name="T5" fmla="*/ 70 h 89"/>
                              <a:gd name="T6" fmla="*/ 69 w 88"/>
                              <a:gd name="T7" fmla="*/ 82 h 89"/>
                              <a:gd name="T8" fmla="*/ 53 w 88"/>
                              <a:gd name="T9" fmla="*/ 88 h 89"/>
                              <a:gd name="T10" fmla="*/ 44 w 88"/>
                              <a:gd name="T11" fmla="*/ 89 h 89"/>
                              <a:gd name="T12" fmla="*/ 35 w 88"/>
                              <a:gd name="T13" fmla="*/ 88 h 89"/>
                              <a:gd name="T14" fmla="*/ 19 w 88"/>
                              <a:gd name="T15" fmla="*/ 82 h 89"/>
                              <a:gd name="T16" fmla="*/ 7 w 88"/>
                              <a:gd name="T17" fmla="*/ 70 h 89"/>
                              <a:gd name="T18" fmla="*/ 0 w 88"/>
                              <a:gd name="T19" fmla="*/ 54 h 89"/>
                              <a:gd name="T20" fmla="*/ 0 w 88"/>
                              <a:gd name="T21" fmla="*/ 44 h 89"/>
                              <a:gd name="T22" fmla="*/ 0 w 88"/>
                              <a:gd name="T23" fmla="*/ 35 h 89"/>
                              <a:gd name="T24" fmla="*/ 7 w 88"/>
                              <a:gd name="T25" fmla="*/ 19 h 89"/>
                              <a:gd name="T26" fmla="*/ 19 w 88"/>
                              <a:gd name="T27" fmla="*/ 7 h 89"/>
                              <a:gd name="T28" fmla="*/ 35 w 88"/>
                              <a:gd name="T29" fmla="*/ 0 h 89"/>
                              <a:gd name="T30" fmla="*/ 44 w 88"/>
                              <a:gd name="T31" fmla="*/ 0 h 89"/>
                              <a:gd name="T32" fmla="*/ 53 w 88"/>
                              <a:gd name="T33" fmla="*/ 0 h 89"/>
                              <a:gd name="T34" fmla="*/ 69 w 88"/>
                              <a:gd name="T35" fmla="*/ 7 h 89"/>
                              <a:gd name="T36" fmla="*/ 81 w 88"/>
                              <a:gd name="T37" fmla="*/ 19 h 89"/>
                              <a:gd name="T38" fmla="*/ 87 w 88"/>
                              <a:gd name="T39" fmla="*/ 35 h 89"/>
                              <a:gd name="T40" fmla="*/ 88 w 88"/>
                              <a:gd name="T41" fmla="*/ 44 h 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8" h="89">
                                <a:moveTo>
                                  <a:pt x="88" y="44"/>
                                </a:moveTo>
                                <a:lnTo>
                                  <a:pt x="87" y="54"/>
                                </a:lnTo>
                                <a:lnTo>
                                  <a:pt x="81" y="70"/>
                                </a:lnTo>
                                <a:lnTo>
                                  <a:pt x="69" y="82"/>
                                </a:lnTo>
                                <a:lnTo>
                                  <a:pt x="53" y="88"/>
                                </a:lnTo>
                                <a:lnTo>
                                  <a:pt x="44" y="89"/>
                                </a:lnTo>
                                <a:lnTo>
                                  <a:pt x="35" y="88"/>
                                </a:lnTo>
                                <a:lnTo>
                                  <a:pt x="19" y="82"/>
                                </a:lnTo>
                                <a:lnTo>
                                  <a:pt x="7" y="70"/>
                                </a:lnTo>
                                <a:lnTo>
                                  <a:pt x="0" y="54"/>
                                </a:lnTo>
                                <a:lnTo>
                                  <a:pt x="0" y="44"/>
                                </a:lnTo>
                                <a:lnTo>
                                  <a:pt x="0" y="35"/>
                                </a:lnTo>
                                <a:lnTo>
                                  <a:pt x="7" y="19"/>
                                </a:lnTo>
                                <a:lnTo>
                                  <a:pt x="19" y="7"/>
                                </a:lnTo>
                                <a:lnTo>
                                  <a:pt x="35" y="0"/>
                                </a:lnTo>
                                <a:lnTo>
                                  <a:pt x="44" y="0"/>
                                </a:lnTo>
                                <a:lnTo>
                                  <a:pt x="53" y="0"/>
                                </a:lnTo>
                                <a:lnTo>
                                  <a:pt x="69" y="7"/>
                                </a:lnTo>
                                <a:lnTo>
                                  <a:pt x="81" y="19"/>
                                </a:lnTo>
                                <a:lnTo>
                                  <a:pt x="87" y="35"/>
                                </a:lnTo>
                                <a:lnTo>
                                  <a:pt x="88" y="44"/>
                                </a:lnTo>
                                <a:close/>
                              </a:path>
                            </a:pathLst>
                          </a:custGeom>
                          <a:solidFill>
                            <a:srgbClr val="99999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68" name="Freeform 556"/>
                        <wps:cNvSpPr>
                          <a:spLocks/>
                        </wps:cNvSpPr>
                        <wps:spPr bwMode="auto">
                          <a:xfrm>
                            <a:off x="728662" y="4545013"/>
                            <a:ext cx="88900" cy="88900"/>
                          </a:xfrm>
                          <a:custGeom>
                            <a:avLst/>
                            <a:gdLst>
                              <a:gd name="T0" fmla="*/ 154 w 169"/>
                              <a:gd name="T1" fmla="*/ 38 h 167"/>
                              <a:gd name="T2" fmla="*/ 163 w 169"/>
                              <a:gd name="T3" fmla="*/ 53 h 167"/>
                              <a:gd name="T4" fmla="*/ 169 w 169"/>
                              <a:gd name="T5" fmla="*/ 85 h 167"/>
                              <a:gd name="T6" fmla="*/ 163 w 169"/>
                              <a:gd name="T7" fmla="*/ 117 h 167"/>
                              <a:gd name="T8" fmla="*/ 144 w 169"/>
                              <a:gd name="T9" fmla="*/ 143 h 167"/>
                              <a:gd name="T10" fmla="*/ 131 w 169"/>
                              <a:gd name="T11" fmla="*/ 154 h 167"/>
                              <a:gd name="T12" fmla="*/ 116 w 169"/>
                              <a:gd name="T13" fmla="*/ 161 h 167"/>
                              <a:gd name="T14" fmla="*/ 84 w 169"/>
                              <a:gd name="T15" fmla="*/ 167 h 167"/>
                              <a:gd name="T16" fmla="*/ 52 w 169"/>
                              <a:gd name="T17" fmla="*/ 161 h 167"/>
                              <a:gd name="T18" fmla="*/ 25 w 169"/>
                              <a:gd name="T19" fmla="*/ 143 h 167"/>
                              <a:gd name="T20" fmla="*/ 15 w 169"/>
                              <a:gd name="T21" fmla="*/ 129 h 167"/>
                              <a:gd name="T22" fmla="*/ 6 w 169"/>
                              <a:gd name="T23" fmla="*/ 113 h 167"/>
                              <a:gd name="T24" fmla="*/ 0 w 169"/>
                              <a:gd name="T25" fmla="*/ 81 h 167"/>
                              <a:gd name="T26" fmla="*/ 6 w 169"/>
                              <a:gd name="T27" fmla="*/ 50 h 167"/>
                              <a:gd name="T28" fmla="*/ 25 w 169"/>
                              <a:gd name="T29" fmla="*/ 23 h 167"/>
                              <a:gd name="T30" fmla="*/ 38 w 169"/>
                              <a:gd name="T31" fmla="*/ 13 h 167"/>
                              <a:gd name="T32" fmla="*/ 53 w 169"/>
                              <a:gd name="T33" fmla="*/ 5 h 167"/>
                              <a:gd name="T34" fmla="*/ 85 w 169"/>
                              <a:gd name="T35" fmla="*/ 0 h 167"/>
                              <a:gd name="T36" fmla="*/ 116 w 169"/>
                              <a:gd name="T37" fmla="*/ 6 h 167"/>
                              <a:gd name="T38" fmla="*/ 144 w 169"/>
                              <a:gd name="T39" fmla="*/ 24 h 167"/>
                              <a:gd name="T40" fmla="*/ 154 w 169"/>
                              <a:gd name="T41" fmla="*/ 38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9" h="167">
                                <a:moveTo>
                                  <a:pt x="154" y="38"/>
                                </a:moveTo>
                                <a:lnTo>
                                  <a:pt x="163" y="53"/>
                                </a:lnTo>
                                <a:lnTo>
                                  <a:pt x="169" y="85"/>
                                </a:lnTo>
                                <a:lnTo>
                                  <a:pt x="163" y="117"/>
                                </a:lnTo>
                                <a:lnTo>
                                  <a:pt x="144" y="143"/>
                                </a:lnTo>
                                <a:lnTo>
                                  <a:pt x="131" y="154"/>
                                </a:lnTo>
                                <a:lnTo>
                                  <a:pt x="116" y="161"/>
                                </a:lnTo>
                                <a:lnTo>
                                  <a:pt x="84" y="167"/>
                                </a:lnTo>
                                <a:lnTo>
                                  <a:pt x="52" y="161"/>
                                </a:lnTo>
                                <a:lnTo>
                                  <a:pt x="25" y="143"/>
                                </a:lnTo>
                                <a:lnTo>
                                  <a:pt x="15" y="129"/>
                                </a:lnTo>
                                <a:lnTo>
                                  <a:pt x="6" y="113"/>
                                </a:lnTo>
                                <a:lnTo>
                                  <a:pt x="0" y="81"/>
                                </a:lnTo>
                                <a:lnTo>
                                  <a:pt x="6" y="50"/>
                                </a:lnTo>
                                <a:lnTo>
                                  <a:pt x="25" y="23"/>
                                </a:lnTo>
                                <a:lnTo>
                                  <a:pt x="38" y="13"/>
                                </a:lnTo>
                                <a:lnTo>
                                  <a:pt x="53" y="5"/>
                                </a:lnTo>
                                <a:lnTo>
                                  <a:pt x="85" y="0"/>
                                </a:lnTo>
                                <a:lnTo>
                                  <a:pt x="116" y="6"/>
                                </a:lnTo>
                                <a:lnTo>
                                  <a:pt x="144" y="24"/>
                                </a:lnTo>
                                <a:lnTo>
                                  <a:pt x="154" y="38"/>
                                </a:lnTo>
                                <a:close/>
                              </a:path>
                            </a:pathLst>
                          </a:custGeom>
                          <a:solidFill>
                            <a:srgbClr val="C93A3A"/>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69" name="Freeform 557"/>
                        <wps:cNvSpPr>
                          <a:spLocks/>
                        </wps:cNvSpPr>
                        <wps:spPr bwMode="auto">
                          <a:xfrm>
                            <a:off x="536575" y="4383088"/>
                            <a:ext cx="39688" cy="57150"/>
                          </a:xfrm>
                          <a:custGeom>
                            <a:avLst/>
                            <a:gdLst>
                              <a:gd name="T0" fmla="*/ 75 w 75"/>
                              <a:gd name="T1" fmla="*/ 93 h 107"/>
                              <a:gd name="T2" fmla="*/ 75 w 75"/>
                              <a:gd name="T3" fmla="*/ 94 h 107"/>
                              <a:gd name="T4" fmla="*/ 75 w 75"/>
                              <a:gd name="T5" fmla="*/ 96 h 107"/>
                              <a:gd name="T6" fmla="*/ 74 w 75"/>
                              <a:gd name="T7" fmla="*/ 97 h 107"/>
                              <a:gd name="T8" fmla="*/ 73 w 75"/>
                              <a:gd name="T9" fmla="*/ 99 h 107"/>
                              <a:gd name="T10" fmla="*/ 68 w 75"/>
                              <a:gd name="T11" fmla="*/ 101 h 107"/>
                              <a:gd name="T12" fmla="*/ 59 w 75"/>
                              <a:gd name="T13" fmla="*/ 105 h 107"/>
                              <a:gd name="T14" fmla="*/ 49 w 75"/>
                              <a:gd name="T15" fmla="*/ 107 h 107"/>
                              <a:gd name="T16" fmla="*/ 35 w 75"/>
                              <a:gd name="T17" fmla="*/ 106 h 107"/>
                              <a:gd name="T18" fmla="*/ 19 w 75"/>
                              <a:gd name="T19" fmla="*/ 100 h 107"/>
                              <a:gd name="T20" fmla="*/ 6 w 75"/>
                              <a:gd name="T21" fmla="*/ 86 h 107"/>
                              <a:gd name="T22" fmla="*/ 0 w 75"/>
                              <a:gd name="T23" fmla="*/ 68 h 107"/>
                              <a:gd name="T24" fmla="*/ 1 w 75"/>
                              <a:gd name="T25" fmla="*/ 43 h 107"/>
                              <a:gd name="T26" fmla="*/ 8 w 75"/>
                              <a:gd name="T27" fmla="*/ 22 h 107"/>
                              <a:gd name="T28" fmla="*/ 20 w 75"/>
                              <a:gd name="T29" fmla="*/ 9 h 107"/>
                              <a:gd name="T30" fmla="*/ 36 w 75"/>
                              <a:gd name="T31" fmla="*/ 1 h 107"/>
                              <a:gd name="T32" fmla="*/ 51 w 75"/>
                              <a:gd name="T33" fmla="*/ 1 h 107"/>
                              <a:gd name="T34" fmla="*/ 59 w 75"/>
                              <a:gd name="T35" fmla="*/ 3 h 107"/>
                              <a:gd name="T36" fmla="*/ 65 w 75"/>
                              <a:gd name="T37" fmla="*/ 5 h 107"/>
                              <a:gd name="T38" fmla="*/ 72 w 75"/>
                              <a:gd name="T39" fmla="*/ 9 h 107"/>
                              <a:gd name="T40" fmla="*/ 74 w 75"/>
                              <a:gd name="T41" fmla="*/ 10 h 107"/>
                              <a:gd name="T42" fmla="*/ 74 w 75"/>
                              <a:gd name="T43" fmla="*/ 11 h 107"/>
                              <a:gd name="T44" fmla="*/ 75 w 75"/>
                              <a:gd name="T45" fmla="*/ 14 h 107"/>
                              <a:gd name="T46" fmla="*/ 75 w 75"/>
                              <a:gd name="T47" fmla="*/ 15 h 107"/>
                              <a:gd name="T48" fmla="*/ 75 w 75"/>
                              <a:gd name="T49" fmla="*/ 19 h 107"/>
                              <a:gd name="T50" fmla="*/ 75 w 75"/>
                              <a:gd name="T51" fmla="*/ 20 h 107"/>
                              <a:gd name="T52" fmla="*/ 74 w 75"/>
                              <a:gd name="T53" fmla="*/ 22 h 107"/>
                              <a:gd name="T54" fmla="*/ 73 w 75"/>
                              <a:gd name="T55" fmla="*/ 22 h 107"/>
                              <a:gd name="T56" fmla="*/ 72 w 75"/>
                              <a:gd name="T57" fmla="*/ 22 h 107"/>
                              <a:gd name="T58" fmla="*/ 68 w 75"/>
                              <a:gd name="T59" fmla="*/ 20 h 107"/>
                              <a:gd name="T60" fmla="*/ 60 w 75"/>
                              <a:gd name="T61" fmla="*/ 16 h 107"/>
                              <a:gd name="T62" fmla="*/ 52 w 75"/>
                              <a:gd name="T63" fmla="*/ 12 h 107"/>
                              <a:gd name="T64" fmla="*/ 40 w 75"/>
                              <a:gd name="T65" fmla="*/ 14 h 107"/>
                              <a:gd name="T66" fmla="*/ 27 w 75"/>
                              <a:gd name="T67" fmla="*/ 19 h 107"/>
                              <a:gd name="T68" fmla="*/ 20 w 75"/>
                              <a:gd name="T69" fmla="*/ 30 h 107"/>
                              <a:gd name="T70" fmla="*/ 15 w 75"/>
                              <a:gd name="T71" fmla="*/ 44 h 107"/>
                              <a:gd name="T72" fmla="*/ 15 w 75"/>
                              <a:gd name="T73" fmla="*/ 64 h 107"/>
                              <a:gd name="T74" fmla="*/ 20 w 75"/>
                              <a:gd name="T75" fmla="*/ 79 h 107"/>
                              <a:gd name="T76" fmla="*/ 27 w 75"/>
                              <a:gd name="T77" fmla="*/ 89 h 107"/>
                              <a:gd name="T78" fmla="*/ 40 w 75"/>
                              <a:gd name="T79" fmla="*/ 95 h 107"/>
                              <a:gd name="T80" fmla="*/ 52 w 75"/>
                              <a:gd name="T81" fmla="*/ 95 h 107"/>
                              <a:gd name="T82" fmla="*/ 62 w 75"/>
                              <a:gd name="T83" fmla="*/ 91 h 107"/>
                              <a:gd name="T84" fmla="*/ 68 w 75"/>
                              <a:gd name="T85" fmla="*/ 88 h 107"/>
                              <a:gd name="T86" fmla="*/ 72 w 75"/>
                              <a:gd name="T87" fmla="*/ 85 h 107"/>
                              <a:gd name="T88" fmla="*/ 74 w 75"/>
                              <a:gd name="T89" fmla="*/ 85 h 107"/>
                              <a:gd name="T90" fmla="*/ 75 w 75"/>
                              <a:gd name="T91" fmla="*/ 85 h 107"/>
                              <a:gd name="T92" fmla="*/ 75 w 75"/>
                              <a:gd name="T93" fmla="*/ 86 h 107"/>
                              <a:gd name="T94" fmla="*/ 75 w 75"/>
                              <a:gd name="T95" fmla="*/ 89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75" h="107">
                                <a:moveTo>
                                  <a:pt x="75" y="91"/>
                                </a:moveTo>
                                <a:lnTo>
                                  <a:pt x="75" y="93"/>
                                </a:lnTo>
                                <a:lnTo>
                                  <a:pt x="75" y="94"/>
                                </a:lnTo>
                                <a:lnTo>
                                  <a:pt x="75" y="94"/>
                                </a:lnTo>
                                <a:lnTo>
                                  <a:pt x="75" y="95"/>
                                </a:lnTo>
                                <a:lnTo>
                                  <a:pt x="75" y="96"/>
                                </a:lnTo>
                                <a:lnTo>
                                  <a:pt x="74" y="96"/>
                                </a:lnTo>
                                <a:lnTo>
                                  <a:pt x="74" y="97"/>
                                </a:lnTo>
                                <a:lnTo>
                                  <a:pt x="74" y="97"/>
                                </a:lnTo>
                                <a:lnTo>
                                  <a:pt x="73" y="99"/>
                                </a:lnTo>
                                <a:lnTo>
                                  <a:pt x="70" y="100"/>
                                </a:lnTo>
                                <a:lnTo>
                                  <a:pt x="68" y="101"/>
                                </a:lnTo>
                                <a:lnTo>
                                  <a:pt x="64" y="104"/>
                                </a:lnTo>
                                <a:lnTo>
                                  <a:pt x="59" y="105"/>
                                </a:lnTo>
                                <a:lnTo>
                                  <a:pt x="56" y="106"/>
                                </a:lnTo>
                                <a:lnTo>
                                  <a:pt x="49" y="107"/>
                                </a:lnTo>
                                <a:lnTo>
                                  <a:pt x="44" y="107"/>
                                </a:lnTo>
                                <a:lnTo>
                                  <a:pt x="35" y="106"/>
                                </a:lnTo>
                                <a:lnTo>
                                  <a:pt x="26" y="104"/>
                                </a:lnTo>
                                <a:lnTo>
                                  <a:pt x="19" y="100"/>
                                </a:lnTo>
                                <a:lnTo>
                                  <a:pt x="12" y="94"/>
                                </a:lnTo>
                                <a:lnTo>
                                  <a:pt x="6" y="86"/>
                                </a:lnTo>
                                <a:lnTo>
                                  <a:pt x="4" y="78"/>
                                </a:lnTo>
                                <a:lnTo>
                                  <a:pt x="0" y="68"/>
                                </a:lnTo>
                                <a:lnTo>
                                  <a:pt x="0" y="56"/>
                                </a:lnTo>
                                <a:lnTo>
                                  <a:pt x="1" y="43"/>
                                </a:lnTo>
                                <a:lnTo>
                                  <a:pt x="4" y="32"/>
                                </a:lnTo>
                                <a:lnTo>
                                  <a:pt x="8" y="22"/>
                                </a:lnTo>
                                <a:lnTo>
                                  <a:pt x="12" y="15"/>
                                </a:lnTo>
                                <a:lnTo>
                                  <a:pt x="20" y="9"/>
                                </a:lnTo>
                                <a:lnTo>
                                  <a:pt x="27" y="4"/>
                                </a:lnTo>
                                <a:lnTo>
                                  <a:pt x="36" y="1"/>
                                </a:lnTo>
                                <a:lnTo>
                                  <a:pt x="46" y="0"/>
                                </a:lnTo>
                                <a:lnTo>
                                  <a:pt x="51" y="1"/>
                                </a:lnTo>
                                <a:lnTo>
                                  <a:pt x="54" y="1"/>
                                </a:lnTo>
                                <a:lnTo>
                                  <a:pt x="59" y="3"/>
                                </a:lnTo>
                                <a:lnTo>
                                  <a:pt x="63" y="4"/>
                                </a:lnTo>
                                <a:lnTo>
                                  <a:pt x="65" y="5"/>
                                </a:lnTo>
                                <a:lnTo>
                                  <a:pt x="69" y="6"/>
                                </a:lnTo>
                                <a:lnTo>
                                  <a:pt x="72" y="9"/>
                                </a:lnTo>
                                <a:lnTo>
                                  <a:pt x="73" y="10"/>
                                </a:lnTo>
                                <a:lnTo>
                                  <a:pt x="74" y="10"/>
                                </a:lnTo>
                                <a:lnTo>
                                  <a:pt x="74" y="11"/>
                                </a:lnTo>
                                <a:lnTo>
                                  <a:pt x="74" y="11"/>
                                </a:lnTo>
                                <a:lnTo>
                                  <a:pt x="74" y="12"/>
                                </a:lnTo>
                                <a:lnTo>
                                  <a:pt x="75" y="14"/>
                                </a:lnTo>
                                <a:lnTo>
                                  <a:pt x="75" y="14"/>
                                </a:lnTo>
                                <a:lnTo>
                                  <a:pt x="75" y="15"/>
                                </a:lnTo>
                                <a:lnTo>
                                  <a:pt x="75" y="16"/>
                                </a:lnTo>
                                <a:lnTo>
                                  <a:pt x="75" y="19"/>
                                </a:lnTo>
                                <a:lnTo>
                                  <a:pt x="75" y="20"/>
                                </a:lnTo>
                                <a:lnTo>
                                  <a:pt x="75" y="20"/>
                                </a:lnTo>
                                <a:lnTo>
                                  <a:pt x="74" y="21"/>
                                </a:lnTo>
                                <a:lnTo>
                                  <a:pt x="74" y="22"/>
                                </a:lnTo>
                                <a:lnTo>
                                  <a:pt x="74" y="22"/>
                                </a:lnTo>
                                <a:lnTo>
                                  <a:pt x="73" y="22"/>
                                </a:lnTo>
                                <a:lnTo>
                                  <a:pt x="73" y="22"/>
                                </a:lnTo>
                                <a:lnTo>
                                  <a:pt x="72" y="22"/>
                                </a:lnTo>
                                <a:lnTo>
                                  <a:pt x="69" y="21"/>
                                </a:lnTo>
                                <a:lnTo>
                                  <a:pt x="68" y="20"/>
                                </a:lnTo>
                                <a:lnTo>
                                  <a:pt x="64" y="17"/>
                                </a:lnTo>
                                <a:lnTo>
                                  <a:pt x="60" y="16"/>
                                </a:lnTo>
                                <a:lnTo>
                                  <a:pt x="57" y="14"/>
                                </a:lnTo>
                                <a:lnTo>
                                  <a:pt x="52" y="12"/>
                                </a:lnTo>
                                <a:lnTo>
                                  <a:pt x="46" y="12"/>
                                </a:lnTo>
                                <a:lnTo>
                                  <a:pt x="40" y="14"/>
                                </a:lnTo>
                                <a:lnTo>
                                  <a:pt x="33" y="15"/>
                                </a:lnTo>
                                <a:lnTo>
                                  <a:pt x="27" y="19"/>
                                </a:lnTo>
                                <a:lnTo>
                                  <a:pt x="24" y="24"/>
                                </a:lnTo>
                                <a:lnTo>
                                  <a:pt x="20" y="30"/>
                                </a:lnTo>
                                <a:lnTo>
                                  <a:pt x="17" y="37"/>
                                </a:lnTo>
                                <a:lnTo>
                                  <a:pt x="15" y="44"/>
                                </a:lnTo>
                                <a:lnTo>
                                  <a:pt x="15" y="54"/>
                                </a:lnTo>
                                <a:lnTo>
                                  <a:pt x="15" y="64"/>
                                </a:lnTo>
                                <a:lnTo>
                                  <a:pt x="17" y="72"/>
                                </a:lnTo>
                                <a:lnTo>
                                  <a:pt x="20" y="79"/>
                                </a:lnTo>
                                <a:lnTo>
                                  <a:pt x="24" y="85"/>
                                </a:lnTo>
                                <a:lnTo>
                                  <a:pt x="27" y="89"/>
                                </a:lnTo>
                                <a:lnTo>
                                  <a:pt x="33" y="93"/>
                                </a:lnTo>
                                <a:lnTo>
                                  <a:pt x="40" y="95"/>
                                </a:lnTo>
                                <a:lnTo>
                                  <a:pt x="46" y="95"/>
                                </a:lnTo>
                                <a:lnTo>
                                  <a:pt x="52" y="95"/>
                                </a:lnTo>
                                <a:lnTo>
                                  <a:pt x="57" y="94"/>
                                </a:lnTo>
                                <a:lnTo>
                                  <a:pt x="62" y="91"/>
                                </a:lnTo>
                                <a:lnTo>
                                  <a:pt x="64" y="90"/>
                                </a:lnTo>
                                <a:lnTo>
                                  <a:pt x="68" y="88"/>
                                </a:lnTo>
                                <a:lnTo>
                                  <a:pt x="70" y="86"/>
                                </a:lnTo>
                                <a:lnTo>
                                  <a:pt x="72" y="85"/>
                                </a:lnTo>
                                <a:lnTo>
                                  <a:pt x="73" y="85"/>
                                </a:lnTo>
                                <a:lnTo>
                                  <a:pt x="74" y="85"/>
                                </a:lnTo>
                                <a:lnTo>
                                  <a:pt x="74" y="85"/>
                                </a:lnTo>
                                <a:lnTo>
                                  <a:pt x="75" y="85"/>
                                </a:lnTo>
                                <a:lnTo>
                                  <a:pt x="75" y="86"/>
                                </a:lnTo>
                                <a:lnTo>
                                  <a:pt x="75" y="86"/>
                                </a:lnTo>
                                <a:lnTo>
                                  <a:pt x="75" y="88"/>
                                </a:lnTo>
                                <a:lnTo>
                                  <a:pt x="75" y="89"/>
                                </a:lnTo>
                                <a:lnTo>
                                  <a:pt x="75" y="91"/>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70" name="Freeform 558"/>
                        <wps:cNvSpPr>
                          <a:spLocks noEditPoints="1"/>
                        </wps:cNvSpPr>
                        <wps:spPr bwMode="auto">
                          <a:xfrm>
                            <a:off x="582612" y="4383088"/>
                            <a:ext cx="49213" cy="57150"/>
                          </a:xfrm>
                          <a:custGeom>
                            <a:avLst/>
                            <a:gdLst>
                              <a:gd name="T0" fmla="*/ 93 w 94"/>
                              <a:gd name="T1" fmla="*/ 64 h 107"/>
                              <a:gd name="T2" fmla="*/ 87 w 94"/>
                              <a:gd name="T3" fmla="*/ 85 h 107"/>
                              <a:gd name="T4" fmla="*/ 75 w 94"/>
                              <a:gd name="T5" fmla="*/ 99 h 107"/>
                              <a:gd name="T6" fmla="*/ 57 w 94"/>
                              <a:gd name="T7" fmla="*/ 106 h 107"/>
                              <a:gd name="T8" fmla="*/ 35 w 94"/>
                              <a:gd name="T9" fmla="*/ 106 h 107"/>
                              <a:gd name="T10" fmla="*/ 18 w 94"/>
                              <a:gd name="T11" fmla="*/ 100 h 107"/>
                              <a:gd name="T12" fmla="*/ 7 w 94"/>
                              <a:gd name="T13" fmla="*/ 86 h 107"/>
                              <a:gd name="T14" fmla="*/ 2 w 94"/>
                              <a:gd name="T15" fmla="*/ 67 h 107"/>
                              <a:gd name="T16" fmla="*/ 2 w 94"/>
                              <a:gd name="T17" fmla="*/ 42 h 107"/>
                              <a:gd name="T18" fmla="*/ 7 w 94"/>
                              <a:gd name="T19" fmla="*/ 22 h 107"/>
                              <a:gd name="T20" fmla="*/ 19 w 94"/>
                              <a:gd name="T21" fmla="*/ 9 h 107"/>
                              <a:gd name="T22" fmla="*/ 37 w 94"/>
                              <a:gd name="T23" fmla="*/ 1 h 107"/>
                              <a:gd name="T24" fmla="*/ 59 w 94"/>
                              <a:gd name="T25" fmla="*/ 1 h 107"/>
                              <a:gd name="T26" fmla="*/ 77 w 94"/>
                              <a:gd name="T27" fmla="*/ 8 h 107"/>
                              <a:gd name="T28" fmla="*/ 88 w 94"/>
                              <a:gd name="T29" fmla="*/ 21 h 107"/>
                              <a:gd name="T30" fmla="*/ 93 w 94"/>
                              <a:gd name="T31" fmla="*/ 41 h 107"/>
                              <a:gd name="T32" fmla="*/ 79 w 94"/>
                              <a:gd name="T33" fmla="*/ 53 h 107"/>
                              <a:gd name="T34" fmla="*/ 77 w 94"/>
                              <a:gd name="T35" fmla="*/ 37 h 107"/>
                              <a:gd name="T36" fmla="*/ 72 w 94"/>
                              <a:gd name="T37" fmla="*/ 24 h 107"/>
                              <a:gd name="T38" fmla="*/ 62 w 94"/>
                              <a:gd name="T39" fmla="*/ 15 h 107"/>
                              <a:gd name="T40" fmla="*/ 47 w 94"/>
                              <a:gd name="T41" fmla="*/ 12 h 107"/>
                              <a:gd name="T42" fmla="*/ 32 w 94"/>
                              <a:gd name="T43" fmla="*/ 16 h 107"/>
                              <a:gd name="T44" fmla="*/ 23 w 94"/>
                              <a:gd name="T45" fmla="*/ 25 h 107"/>
                              <a:gd name="T46" fmla="*/ 16 w 94"/>
                              <a:gd name="T47" fmla="*/ 38 h 107"/>
                              <a:gd name="T48" fmla="*/ 15 w 94"/>
                              <a:gd name="T49" fmla="*/ 53 h 107"/>
                              <a:gd name="T50" fmla="*/ 16 w 94"/>
                              <a:gd name="T51" fmla="*/ 70 h 107"/>
                              <a:gd name="T52" fmla="*/ 21 w 94"/>
                              <a:gd name="T53" fmla="*/ 84 h 107"/>
                              <a:gd name="T54" fmla="*/ 31 w 94"/>
                              <a:gd name="T55" fmla="*/ 93 h 107"/>
                              <a:gd name="T56" fmla="*/ 47 w 94"/>
                              <a:gd name="T57" fmla="*/ 95 h 107"/>
                              <a:gd name="T58" fmla="*/ 62 w 94"/>
                              <a:gd name="T59" fmla="*/ 93 h 107"/>
                              <a:gd name="T60" fmla="*/ 72 w 94"/>
                              <a:gd name="T61" fmla="*/ 83 h 107"/>
                              <a:gd name="T62" fmla="*/ 77 w 94"/>
                              <a:gd name="T63" fmla="*/ 69 h 107"/>
                              <a:gd name="T64" fmla="*/ 79 w 94"/>
                              <a:gd name="T65" fmla="*/ 53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4" h="107">
                                <a:moveTo>
                                  <a:pt x="94" y="53"/>
                                </a:moveTo>
                                <a:lnTo>
                                  <a:pt x="93" y="64"/>
                                </a:lnTo>
                                <a:lnTo>
                                  <a:pt x="90" y="75"/>
                                </a:lnTo>
                                <a:lnTo>
                                  <a:pt x="87" y="85"/>
                                </a:lnTo>
                                <a:lnTo>
                                  <a:pt x="82" y="93"/>
                                </a:lnTo>
                                <a:lnTo>
                                  <a:pt x="75" y="99"/>
                                </a:lnTo>
                                <a:lnTo>
                                  <a:pt x="67" y="104"/>
                                </a:lnTo>
                                <a:lnTo>
                                  <a:pt x="57" y="106"/>
                                </a:lnTo>
                                <a:lnTo>
                                  <a:pt x="46" y="107"/>
                                </a:lnTo>
                                <a:lnTo>
                                  <a:pt x="35" y="106"/>
                                </a:lnTo>
                                <a:lnTo>
                                  <a:pt x="26" y="104"/>
                                </a:lnTo>
                                <a:lnTo>
                                  <a:pt x="18" y="100"/>
                                </a:lnTo>
                                <a:lnTo>
                                  <a:pt x="11" y="94"/>
                                </a:lnTo>
                                <a:lnTo>
                                  <a:pt x="7" y="86"/>
                                </a:lnTo>
                                <a:lnTo>
                                  <a:pt x="3" y="76"/>
                                </a:lnTo>
                                <a:lnTo>
                                  <a:pt x="2" y="67"/>
                                </a:lnTo>
                                <a:lnTo>
                                  <a:pt x="0" y="54"/>
                                </a:lnTo>
                                <a:lnTo>
                                  <a:pt x="2" y="42"/>
                                </a:lnTo>
                                <a:lnTo>
                                  <a:pt x="4" y="32"/>
                                </a:lnTo>
                                <a:lnTo>
                                  <a:pt x="7" y="22"/>
                                </a:lnTo>
                                <a:lnTo>
                                  <a:pt x="13" y="15"/>
                                </a:lnTo>
                                <a:lnTo>
                                  <a:pt x="19" y="9"/>
                                </a:lnTo>
                                <a:lnTo>
                                  <a:pt x="27" y="4"/>
                                </a:lnTo>
                                <a:lnTo>
                                  <a:pt x="37" y="1"/>
                                </a:lnTo>
                                <a:lnTo>
                                  <a:pt x="48" y="0"/>
                                </a:lnTo>
                                <a:lnTo>
                                  <a:pt x="59" y="1"/>
                                </a:lnTo>
                                <a:lnTo>
                                  <a:pt x="68" y="4"/>
                                </a:lnTo>
                                <a:lnTo>
                                  <a:pt x="77" y="8"/>
                                </a:lnTo>
                                <a:lnTo>
                                  <a:pt x="82" y="14"/>
                                </a:lnTo>
                                <a:lnTo>
                                  <a:pt x="88" y="21"/>
                                </a:lnTo>
                                <a:lnTo>
                                  <a:pt x="90" y="31"/>
                                </a:lnTo>
                                <a:lnTo>
                                  <a:pt x="93" y="41"/>
                                </a:lnTo>
                                <a:lnTo>
                                  <a:pt x="94" y="53"/>
                                </a:lnTo>
                                <a:close/>
                                <a:moveTo>
                                  <a:pt x="79" y="53"/>
                                </a:moveTo>
                                <a:lnTo>
                                  <a:pt x="79" y="44"/>
                                </a:lnTo>
                                <a:lnTo>
                                  <a:pt x="77" y="37"/>
                                </a:lnTo>
                                <a:lnTo>
                                  <a:pt x="75" y="30"/>
                                </a:lnTo>
                                <a:lnTo>
                                  <a:pt x="72" y="24"/>
                                </a:lnTo>
                                <a:lnTo>
                                  <a:pt x="68" y="19"/>
                                </a:lnTo>
                                <a:lnTo>
                                  <a:pt x="62" y="15"/>
                                </a:lnTo>
                                <a:lnTo>
                                  <a:pt x="56" y="12"/>
                                </a:lnTo>
                                <a:lnTo>
                                  <a:pt x="47" y="12"/>
                                </a:lnTo>
                                <a:lnTo>
                                  <a:pt x="39" y="12"/>
                                </a:lnTo>
                                <a:lnTo>
                                  <a:pt x="32" y="16"/>
                                </a:lnTo>
                                <a:lnTo>
                                  <a:pt x="26" y="20"/>
                                </a:lnTo>
                                <a:lnTo>
                                  <a:pt x="23" y="25"/>
                                </a:lnTo>
                                <a:lnTo>
                                  <a:pt x="19" y="31"/>
                                </a:lnTo>
                                <a:lnTo>
                                  <a:pt x="16" y="38"/>
                                </a:lnTo>
                                <a:lnTo>
                                  <a:pt x="15" y="46"/>
                                </a:lnTo>
                                <a:lnTo>
                                  <a:pt x="15" y="53"/>
                                </a:lnTo>
                                <a:lnTo>
                                  <a:pt x="15" y="62"/>
                                </a:lnTo>
                                <a:lnTo>
                                  <a:pt x="16" y="70"/>
                                </a:lnTo>
                                <a:lnTo>
                                  <a:pt x="19" y="78"/>
                                </a:lnTo>
                                <a:lnTo>
                                  <a:pt x="21" y="84"/>
                                </a:lnTo>
                                <a:lnTo>
                                  <a:pt x="26" y="89"/>
                                </a:lnTo>
                                <a:lnTo>
                                  <a:pt x="31" y="93"/>
                                </a:lnTo>
                                <a:lnTo>
                                  <a:pt x="39" y="95"/>
                                </a:lnTo>
                                <a:lnTo>
                                  <a:pt x="47" y="95"/>
                                </a:lnTo>
                                <a:lnTo>
                                  <a:pt x="56" y="95"/>
                                </a:lnTo>
                                <a:lnTo>
                                  <a:pt x="62" y="93"/>
                                </a:lnTo>
                                <a:lnTo>
                                  <a:pt x="68" y="88"/>
                                </a:lnTo>
                                <a:lnTo>
                                  <a:pt x="72" y="83"/>
                                </a:lnTo>
                                <a:lnTo>
                                  <a:pt x="75" y="76"/>
                                </a:lnTo>
                                <a:lnTo>
                                  <a:pt x="77" y="69"/>
                                </a:lnTo>
                                <a:lnTo>
                                  <a:pt x="79" y="62"/>
                                </a:lnTo>
                                <a:lnTo>
                                  <a:pt x="79" y="53"/>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71" name="Freeform 559"/>
                        <wps:cNvSpPr>
                          <a:spLocks noEditPoints="1"/>
                        </wps:cNvSpPr>
                        <wps:spPr bwMode="auto">
                          <a:xfrm>
                            <a:off x="639762" y="4383088"/>
                            <a:ext cx="49213" cy="57150"/>
                          </a:xfrm>
                          <a:custGeom>
                            <a:avLst/>
                            <a:gdLst>
                              <a:gd name="T0" fmla="*/ 91 w 92"/>
                              <a:gd name="T1" fmla="*/ 64 h 107"/>
                              <a:gd name="T2" fmla="*/ 86 w 92"/>
                              <a:gd name="T3" fmla="*/ 85 h 107"/>
                              <a:gd name="T4" fmla="*/ 74 w 92"/>
                              <a:gd name="T5" fmla="*/ 99 h 107"/>
                              <a:gd name="T6" fmla="*/ 57 w 92"/>
                              <a:gd name="T7" fmla="*/ 106 h 107"/>
                              <a:gd name="T8" fmla="*/ 33 w 92"/>
                              <a:gd name="T9" fmla="*/ 106 h 107"/>
                              <a:gd name="T10" fmla="*/ 16 w 92"/>
                              <a:gd name="T11" fmla="*/ 100 h 107"/>
                              <a:gd name="T12" fmla="*/ 5 w 92"/>
                              <a:gd name="T13" fmla="*/ 86 h 107"/>
                              <a:gd name="T14" fmla="*/ 0 w 92"/>
                              <a:gd name="T15" fmla="*/ 67 h 107"/>
                              <a:gd name="T16" fmla="*/ 0 w 92"/>
                              <a:gd name="T17" fmla="*/ 42 h 107"/>
                              <a:gd name="T18" fmla="*/ 6 w 92"/>
                              <a:gd name="T19" fmla="*/ 22 h 107"/>
                              <a:gd name="T20" fmla="*/ 17 w 92"/>
                              <a:gd name="T21" fmla="*/ 9 h 107"/>
                              <a:gd name="T22" fmla="*/ 36 w 92"/>
                              <a:gd name="T23" fmla="*/ 1 h 107"/>
                              <a:gd name="T24" fmla="*/ 58 w 92"/>
                              <a:gd name="T25" fmla="*/ 1 h 107"/>
                              <a:gd name="T26" fmla="*/ 75 w 92"/>
                              <a:gd name="T27" fmla="*/ 8 h 107"/>
                              <a:gd name="T28" fmla="*/ 86 w 92"/>
                              <a:gd name="T29" fmla="*/ 21 h 107"/>
                              <a:gd name="T30" fmla="*/ 91 w 92"/>
                              <a:gd name="T31" fmla="*/ 41 h 107"/>
                              <a:gd name="T32" fmla="*/ 78 w 92"/>
                              <a:gd name="T33" fmla="*/ 53 h 107"/>
                              <a:gd name="T34" fmla="*/ 76 w 92"/>
                              <a:gd name="T35" fmla="*/ 37 h 107"/>
                              <a:gd name="T36" fmla="*/ 71 w 92"/>
                              <a:gd name="T37" fmla="*/ 24 h 107"/>
                              <a:gd name="T38" fmla="*/ 62 w 92"/>
                              <a:gd name="T39" fmla="*/ 15 h 107"/>
                              <a:gd name="T40" fmla="*/ 46 w 92"/>
                              <a:gd name="T41" fmla="*/ 12 h 107"/>
                              <a:gd name="T42" fmla="*/ 31 w 92"/>
                              <a:gd name="T43" fmla="*/ 16 h 107"/>
                              <a:gd name="T44" fmla="*/ 21 w 92"/>
                              <a:gd name="T45" fmla="*/ 25 h 107"/>
                              <a:gd name="T46" fmla="*/ 16 w 92"/>
                              <a:gd name="T47" fmla="*/ 38 h 107"/>
                              <a:gd name="T48" fmla="*/ 14 w 92"/>
                              <a:gd name="T49" fmla="*/ 53 h 107"/>
                              <a:gd name="T50" fmla="*/ 16 w 92"/>
                              <a:gd name="T51" fmla="*/ 70 h 107"/>
                              <a:gd name="T52" fmla="*/ 21 w 92"/>
                              <a:gd name="T53" fmla="*/ 84 h 107"/>
                              <a:gd name="T54" fmla="*/ 31 w 92"/>
                              <a:gd name="T55" fmla="*/ 93 h 107"/>
                              <a:gd name="T56" fmla="*/ 46 w 92"/>
                              <a:gd name="T57" fmla="*/ 95 h 107"/>
                              <a:gd name="T58" fmla="*/ 60 w 92"/>
                              <a:gd name="T59" fmla="*/ 93 h 107"/>
                              <a:gd name="T60" fmla="*/ 70 w 92"/>
                              <a:gd name="T61" fmla="*/ 83 h 107"/>
                              <a:gd name="T62" fmla="*/ 76 w 92"/>
                              <a:gd name="T63" fmla="*/ 69 h 107"/>
                              <a:gd name="T64" fmla="*/ 78 w 92"/>
                              <a:gd name="T65" fmla="*/ 53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2" h="107">
                                <a:moveTo>
                                  <a:pt x="92" y="53"/>
                                </a:moveTo>
                                <a:lnTo>
                                  <a:pt x="91" y="64"/>
                                </a:lnTo>
                                <a:lnTo>
                                  <a:pt x="89" y="75"/>
                                </a:lnTo>
                                <a:lnTo>
                                  <a:pt x="86" y="85"/>
                                </a:lnTo>
                                <a:lnTo>
                                  <a:pt x="80" y="93"/>
                                </a:lnTo>
                                <a:lnTo>
                                  <a:pt x="74" y="99"/>
                                </a:lnTo>
                                <a:lnTo>
                                  <a:pt x="65" y="104"/>
                                </a:lnTo>
                                <a:lnTo>
                                  <a:pt x="57" y="106"/>
                                </a:lnTo>
                                <a:lnTo>
                                  <a:pt x="44" y="107"/>
                                </a:lnTo>
                                <a:lnTo>
                                  <a:pt x="33" y="106"/>
                                </a:lnTo>
                                <a:lnTo>
                                  <a:pt x="25" y="104"/>
                                </a:lnTo>
                                <a:lnTo>
                                  <a:pt x="16" y="100"/>
                                </a:lnTo>
                                <a:lnTo>
                                  <a:pt x="10" y="94"/>
                                </a:lnTo>
                                <a:lnTo>
                                  <a:pt x="5" y="86"/>
                                </a:lnTo>
                                <a:lnTo>
                                  <a:pt x="2" y="76"/>
                                </a:lnTo>
                                <a:lnTo>
                                  <a:pt x="0" y="67"/>
                                </a:lnTo>
                                <a:lnTo>
                                  <a:pt x="0" y="54"/>
                                </a:lnTo>
                                <a:lnTo>
                                  <a:pt x="0" y="42"/>
                                </a:lnTo>
                                <a:lnTo>
                                  <a:pt x="2" y="32"/>
                                </a:lnTo>
                                <a:lnTo>
                                  <a:pt x="6" y="22"/>
                                </a:lnTo>
                                <a:lnTo>
                                  <a:pt x="11" y="15"/>
                                </a:lnTo>
                                <a:lnTo>
                                  <a:pt x="17" y="9"/>
                                </a:lnTo>
                                <a:lnTo>
                                  <a:pt x="26" y="4"/>
                                </a:lnTo>
                                <a:lnTo>
                                  <a:pt x="36" y="1"/>
                                </a:lnTo>
                                <a:lnTo>
                                  <a:pt x="47" y="0"/>
                                </a:lnTo>
                                <a:lnTo>
                                  <a:pt x="58" y="1"/>
                                </a:lnTo>
                                <a:lnTo>
                                  <a:pt x="66" y="4"/>
                                </a:lnTo>
                                <a:lnTo>
                                  <a:pt x="75" y="8"/>
                                </a:lnTo>
                                <a:lnTo>
                                  <a:pt x="81" y="14"/>
                                </a:lnTo>
                                <a:lnTo>
                                  <a:pt x="86" y="21"/>
                                </a:lnTo>
                                <a:lnTo>
                                  <a:pt x="90" y="31"/>
                                </a:lnTo>
                                <a:lnTo>
                                  <a:pt x="91" y="41"/>
                                </a:lnTo>
                                <a:lnTo>
                                  <a:pt x="92" y="53"/>
                                </a:lnTo>
                                <a:close/>
                                <a:moveTo>
                                  <a:pt x="78" y="53"/>
                                </a:moveTo>
                                <a:lnTo>
                                  <a:pt x="78" y="44"/>
                                </a:lnTo>
                                <a:lnTo>
                                  <a:pt x="76" y="37"/>
                                </a:lnTo>
                                <a:lnTo>
                                  <a:pt x="74" y="30"/>
                                </a:lnTo>
                                <a:lnTo>
                                  <a:pt x="71" y="24"/>
                                </a:lnTo>
                                <a:lnTo>
                                  <a:pt x="66" y="19"/>
                                </a:lnTo>
                                <a:lnTo>
                                  <a:pt x="62" y="15"/>
                                </a:lnTo>
                                <a:lnTo>
                                  <a:pt x="54" y="12"/>
                                </a:lnTo>
                                <a:lnTo>
                                  <a:pt x="46" y="12"/>
                                </a:lnTo>
                                <a:lnTo>
                                  <a:pt x="38" y="12"/>
                                </a:lnTo>
                                <a:lnTo>
                                  <a:pt x="31" y="16"/>
                                </a:lnTo>
                                <a:lnTo>
                                  <a:pt x="26" y="20"/>
                                </a:lnTo>
                                <a:lnTo>
                                  <a:pt x="21" y="25"/>
                                </a:lnTo>
                                <a:lnTo>
                                  <a:pt x="17" y="31"/>
                                </a:lnTo>
                                <a:lnTo>
                                  <a:pt x="16" y="38"/>
                                </a:lnTo>
                                <a:lnTo>
                                  <a:pt x="15" y="46"/>
                                </a:lnTo>
                                <a:lnTo>
                                  <a:pt x="14" y="53"/>
                                </a:lnTo>
                                <a:lnTo>
                                  <a:pt x="15" y="62"/>
                                </a:lnTo>
                                <a:lnTo>
                                  <a:pt x="16" y="70"/>
                                </a:lnTo>
                                <a:lnTo>
                                  <a:pt x="17" y="78"/>
                                </a:lnTo>
                                <a:lnTo>
                                  <a:pt x="21" y="84"/>
                                </a:lnTo>
                                <a:lnTo>
                                  <a:pt x="25" y="89"/>
                                </a:lnTo>
                                <a:lnTo>
                                  <a:pt x="31" y="93"/>
                                </a:lnTo>
                                <a:lnTo>
                                  <a:pt x="37" y="95"/>
                                </a:lnTo>
                                <a:lnTo>
                                  <a:pt x="46" y="95"/>
                                </a:lnTo>
                                <a:lnTo>
                                  <a:pt x="54" y="95"/>
                                </a:lnTo>
                                <a:lnTo>
                                  <a:pt x="60" y="93"/>
                                </a:lnTo>
                                <a:lnTo>
                                  <a:pt x="66" y="88"/>
                                </a:lnTo>
                                <a:lnTo>
                                  <a:pt x="70" y="83"/>
                                </a:lnTo>
                                <a:lnTo>
                                  <a:pt x="74" y="76"/>
                                </a:lnTo>
                                <a:lnTo>
                                  <a:pt x="76" y="69"/>
                                </a:lnTo>
                                <a:lnTo>
                                  <a:pt x="78" y="62"/>
                                </a:lnTo>
                                <a:lnTo>
                                  <a:pt x="78" y="53"/>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72" name="Freeform 560"/>
                        <wps:cNvSpPr>
                          <a:spLocks/>
                        </wps:cNvSpPr>
                        <wps:spPr bwMode="auto">
                          <a:xfrm>
                            <a:off x="701675" y="4383088"/>
                            <a:ext cx="38100" cy="55563"/>
                          </a:xfrm>
                          <a:custGeom>
                            <a:avLst/>
                            <a:gdLst>
                              <a:gd name="T0" fmla="*/ 73 w 73"/>
                              <a:gd name="T1" fmla="*/ 104 h 105"/>
                              <a:gd name="T2" fmla="*/ 73 w 73"/>
                              <a:gd name="T3" fmla="*/ 104 h 105"/>
                              <a:gd name="T4" fmla="*/ 71 w 73"/>
                              <a:gd name="T5" fmla="*/ 105 h 105"/>
                              <a:gd name="T6" fmla="*/ 68 w 73"/>
                              <a:gd name="T7" fmla="*/ 105 h 105"/>
                              <a:gd name="T8" fmla="*/ 65 w 73"/>
                              <a:gd name="T9" fmla="*/ 105 h 105"/>
                              <a:gd name="T10" fmla="*/ 62 w 73"/>
                              <a:gd name="T11" fmla="*/ 105 h 105"/>
                              <a:gd name="T12" fmla="*/ 61 w 73"/>
                              <a:gd name="T13" fmla="*/ 104 h 105"/>
                              <a:gd name="T14" fmla="*/ 60 w 73"/>
                              <a:gd name="T15" fmla="*/ 104 h 105"/>
                              <a:gd name="T16" fmla="*/ 60 w 73"/>
                              <a:gd name="T17" fmla="*/ 57 h 105"/>
                              <a:gd name="T18" fmla="*/ 13 w 73"/>
                              <a:gd name="T19" fmla="*/ 103 h 105"/>
                              <a:gd name="T20" fmla="*/ 12 w 73"/>
                              <a:gd name="T21" fmla="*/ 104 h 105"/>
                              <a:gd name="T22" fmla="*/ 12 w 73"/>
                              <a:gd name="T23" fmla="*/ 105 h 105"/>
                              <a:gd name="T24" fmla="*/ 9 w 73"/>
                              <a:gd name="T25" fmla="*/ 105 h 105"/>
                              <a:gd name="T26" fmla="*/ 6 w 73"/>
                              <a:gd name="T27" fmla="*/ 105 h 105"/>
                              <a:gd name="T28" fmla="*/ 2 w 73"/>
                              <a:gd name="T29" fmla="*/ 105 h 105"/>
                              <a:gd name="T30" fmla="*/ 1 w 73"/>
                              <a:gd name="T31" fmla="*/ 105 h 105"/>
                              <a:gd name="T32" fmla="*/ 0 w 73"/>
                              <a:gd name="T33" fmla="*/ 104 h 105"/>
                              <a:gd name="T34" fmla="*/ 0 w 73"/>
                              <a:gd name="T35" fmla="*/ 103 h 105"/>
                              <a:gd name="T36" fmla="*/ 0 w 73"/>
                              <a:gd name="T37" fmla="*/ 3 h 105"/>
                              <a:gd name="T38" fmla="*/ 0 w 73"/>
                              <a:gd name="T39" fmla="*/ 2 h 105"/>
                              <a:gd name="T40" fmla="*/ 1 w 73"/>
                              <a:gd name="T41" fmla="*/ 0 h 105"/>
                              <a:gd name="T42" fmla="*/ 4 w 73"/>
                              <a:gd name="T43" fmla="*/ 0 h 105"/>
                              <a:gd name="T44" fmla="*/ 8 w 73"/>
                              <a:gd name="T45" fmla="*/ 0 h 105"/>
                              <a:gd name="T46" fmla="*/ 11 w 73"/>
                              <a:gd name="T47" fmla="*/ 0 h 105"/>
                              <a:gd name="T48" fmla="*/ 12 w 73"/>
                              <a:gd name="T49" fmla="*/ 2 h 105"/>
                              <a:gd name="T50" fmla="*/ 13 w 73"/>
                              <a:gd name="T51" fmla="*/ 3 h 105"/>
                              <a:gd name="T52" fmla="*/ 13 w 73"/>
                              <a:gd name="T53" fmla="*/ 45 h 105"/>
                              <a:gd name="T54" fmla="*/ 60 w 73"/>
                              <a:gd name="T55" fmla="*/ 3 h 105"/>
                              <a:gd name="T56" fmla="*/ 60 w 73"/>
                              <a:gd name="T57" fmla="*/ 2 h 105"/>
                              <a:gd name="T58" fmla="*/ 61 w 73"/>
                              <a:gd name="T59" fmla="*/ 2 h 105"/>
                              <a:gd name="T60" fmla="*/ 64 w 73"/>
                              <a:gd name="T61" fmla="*/ 0 h 105"/>
                              <a:gd name="T62" fmla="*/ 67 w 73"/>
                              <a:gd name="T63" fmla="*/ 0 h 105"/>
                              <a:gd name="T64" fmla="*/ 70 w 73"/>
                              <a:gd name="T65" fmla="*/ 0 h 105"/>
                              <a:gd name="T66" fmla="*/ 72 w 73"/>
                              <a:gd name="T67" fmla="*/ 2 h 105"/>
                              <a:gd name="T68" fmla="*/ 73 w 73"/>
                              <a:gd name="T69" fmla="*/ 2 h 105"/>
                              <a:gd name="T70" fmla="*/ 73 w 73"/>
                              <a:gd name="T71" fmla="*/ 3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73" h="105">
                                <a:moveTo>
                                  <a:pt x="73" y="103"/>
                                </a:moveTo>
                                <a:lnTo>
                                  <a:pt x="73" y="104"/>
                                </a:lnTo>
                                <a:lnTo>
                                  <a:pt x="73" y="104"/>
                                </a:lnTo>
                                <a:lnTo>
                                  <a:pt x="73" y="104"/>
                                </a:lnTo>
                                <a:lnTo>
                                  <a:pt x="72" y="105"/>
                                </a:lnTo>
                                <a:lnTo>
                                  <a:pt x="71" y="105"/>
                                </a:lnTo>
                                <a:lnTo>
                                  <a:pt x="70" y="105"/>
                                </a:lnTo>
                                <a:lnTo>
                                  <a:pt x="68" y="105"/>
                                </a:lnTo>
                                <a:lnTo>
                                  <a:pt x="67" y="105"/>
                                </a:lnTo>
                                <a:lnTo>
                                  <a:pt x="65" y="105"/>
                                </a:lnTo>
                                <a:lnTo>
                                  <a:pt x="64" y="105"/>
                                </a:lnTo>
                                <a:lnTo>
                                  <a:pt x="62" y="105"/>
                                </a:lnTo>
                                <a:lnTo>
                                  <a:pt x="61" y="105"/>
                                </a:lnTo>
                                <a:lnTo>
                                  <a:pt x="61" y="104"/>
                                </a:lnTo>
                                <a:lnTo>
                                  <a:pt x="60" y="104"/>
                                </a:lnTo>
                                <a:lnTo>
                                  <a:pt x="60" y="104"/>
                                </a:lnTo>
                                <a:lnTo>
                                  <a:pt x="60" y="103"/>
                                </a:lnTo>
                                <a:lnTo>
                                  <a:pt x="60" y="57"/>
                                </a:lnTo>
                                <a:lnTo>
                                  <a:pt x="13" y="57"/>
                                </a:lnTo>
                                <a:lnTo>
                                  <a:pt x="13" y="103"/>
                                </a:lnTo>
                                <a:lnTo>
                                  <a:pt x="13" y="104"/>
                                </a:lnTo>
                                <a:lnTo>
                                  <a:pt x="12" y="104"/>
                                </a:lnTo>
                                <a:lnTo>
                                  <a:pt x="12" y="104"/>
                                </a:lnTo>
                                <a:lnTo>
                                  <a:pt x="12" y="105"/>
                                </a:lnTo>
                                <a:lnTo>
                                  <a:pt x="11" y="105"/>
                                </a:lnTo>
                                <a:lnTo>
                                  <a:pt x="9" y="105"/>
                                </a:lnTo>
                                <a:lnTo>
                                  <a:pt x="8" y="105"/>
                                </a:lnTo>
                                <a:lnTo>
                                  <a:pt x="6" y="105"/>
                                </a:lnTo>
                                <a:lnTo>
                                  <a:pt x="4" y="105"/>
                                </a:lnTo>
                                <a:lnTo>
                                  <a:pt x="2" y="105"/>
                                </a:lnTo>
                                <a:lnTo>
                                  <a:pt x="1" y="105"/>
                                </a:lnTo>
                                <a:lnTo>
                                  <a:pt x="1" y="105"/>
                                </a:lnTo>
                                <a:lnTo>
                                  <a:pt x="0" y="104"/>
                                </a:lnTo>
                                <a:lnTo>
                                  <a:pt x="0" y="104"/>
                                </a:lnTo>
                                <a:lnTo>
                                  <a:pt x="0" y="104"/>
                                </a:lnTo>
                                <a:lnTo>
                                  <a:pt x="0" y="103"/>
                                </a:lnTo>
                                <a:lnTo>
                                  <a:pt x="0" y="3"/>
                                </a:lnTo>
                                <a:lnTo>
                                  <a:pt x="0" y="3"/>
                                </a:lnTo>
                                <a:lnTo>
                                  <a:pt x="0" y="2"/>
                                </a:lnTo>
                                <a:lnTo>
                                  <a:pt x="0" y="2"/>
                                </a:lnTo>
                                <a:lnTo>
                                  <a:pt x="1" y="2"/>
                                </a:lnTo>
                                <a:lnTo>
                                  <a:pt x="1" y="0"/>
                                </a:lnTo>
                                <a:lnTo>
                                  <a:pt x="2" y="0"/>
                                </a:lnTo>
                                <a:lnTo>
                                  <a:pt x="4" y="0"/>
                                </a:lnTo>
                                <a:lnTo>
                                  <a:pt x="6" y="0"/>
                                </a:lnTo>
                                <a:lnTo>
                                  <a:pt x="8" y="0"/>
                                </a:lnTo>
                                <a:lnTo>
                                  <a:pt x="9" y="0"/>
                                </a:lnTo>
                                <a:lnTo>
                                  <a:pt x="11" y="0"/>
                                </a:lnTo>
                                <a:lnTo>
                                  <a:pt x="12" y="2"/>
                                </a:lnTo>
                                <a:lnTo>
                                  <a:pt x="12" y="2"/>
                                </a:lnTo>
                                <a:lnTo>
                                  <a:pt x="12" y="2"/>
                                </a:lnTo>
                                <a:lnTo>
                                  <a:pt x="13" y="3"/>
                                </a:lnTo>
                                <a:lnTo>
                                  <a:pt x="13" y="3"/>
                                </a:lnTo>
                                <a:lnTo>
                                  <a:pt x="13" y="45"/>
                                </a:lnTo>
                                <a:lnTo>
                                  <a:pt x="60" y="45"/>
                                </a:lnTo>
                                <a:lnTo>
                                  <a:pt x="60" y="3"/>
                                </a:lnTo>
                                <a:lnTo>
                                  <a:pt x="60" y="3"/>
                                </a:lnTo>
                                <a:lnTo>
                                  <a:pt x="60" y="2"/>
                                </a:lnTo>
                                <a:lnTo>
                                  <a:pt x="61" y="2"/>
                                </a:lnTo>
                                <a:lnTo>
                                  <a:pt x="61" y="2"/>
                                </a:lnTo>
                                <a:lnTo>
                                  <a:pt x="62" y="0"/>
                                </a:lnTo>
                                <a:lnTo>
                                  <a:pt x="64" y="0"/>
                                </a:lnTo>
                                <a:lnTo>
                                  <a:pt x="65" y="0"/>
                                </a:lnTo>
                                <a:lnTo>
                                  <a:pt x="67" y="0"/>
                                </a:lnTo>
                                <a:lnTo>
                                  <a:pt x="68" y="0"/>
                                </a:lnTo>
                                <a:lnTo>
                                  <a:pt x="70" y="0"/>
                                </a:lnTo>
                                <a:lnTo>
                                  <a:pt x="71" y="0"/>
                                </a:lnTo>
                                <a:lnTo>
                                  <a:pt x="72" y="2"/>
                                </a:lnTo>
                                <a:lnTo>
                                  <a:pt x="73" y="2"/>
                                </a:lnTo>
                                <a:lnTo>
                                  <a:pt x="73" y="2"/>
                                </a:lnTo>
                                <a:lnTo>
                                  <a:pt x="73" y="3"/>
                                </a:lnTo>
                                <a:lnTo>
                                  <a:pt x="73" y="3"/>
                                </a:lnTo>
                                <a:lnTo>
                                  <a:pt x="73" y="103"/>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73" name="Freeform 561"/>
                        <wps:cNvSpPr>
                          <a:spLocks/>
                        </wps:cNvSpPr>
                        <wps:spPr bwMode="auto">
                          <a:xfrm>
                            <a:off x="444500" y="4365625"/>
                            <a:ext cx="79375" cy="25400"/>
                          </a:xfrm>
                          <a:custGeom>
                            <a:avLst/>
                            <a:gdLst>
                              <a:gd name="T0" fmla="*/ 0 w 151"/>
                              <a:gd name="T1" fmla="*/ 0 h 50"/>
                              <a:gd name="T2" fmla="*/ 51 w 151"/>
                              <a:gd name="T3" fmla="*/ 49 h 50"/>
                              <a:gd name="T4" fmla="*/ 101 w 151"/>
                              <a:gd name="T5" fmla="*/ 0 h 50"/>
                              <a:gd name="T6" fmla="*/ 151 w 151"/>
                              <a:gd name="T7" fmla="*/ 50 h 50"/>
                            </a:gdLst>
                            <a:ahLst/>
                            <a:cxnLst>
                              <a:cxn ang="0">
                                <a:pos x="T0" y="T1"/>
                              </a:cxn>
                              <a:cxn ang="0">
                                <a:pos x="T2" y="T3"/>
                              </a:cxn>
                              <a:cxn ang="0">
                                <a:pos x="T4" y="T5"/>
                              </a:cxn>
                              <a:cxn ang="0">
                                <a:pos x="T6" y="T7"/>
                              </a:cxn>
                            </a:cxnLst>
                            <a:rect l="0" t="0" r="r" b="b"/>
                            <a:pathLst>
                              <a:path w="151" h="50">
                                <a:moveTo>
                                  <a:pt x="0" y="0"/>
                                </a:moveTo>
                                <a:lnTo>
                                  <a:pt x="51" y="49"/>
                                </a:lnTo>
                                <a:lnTo>
                                  <a:pt x="101" y="0"/>
                                </a:lnTo>
                                <a:lnTo>
                                  <a:pt x="151" y="50"/>
                                </a:lnTo>
                              </a:path>
                            </a:pathLst>
                          </a:custGeom>
                          <a:noFill/>
                          <a:ln w="7938">
                            <a:solidFill>
                              <a:srgbClr val="E98989"/>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74" name="Freeform 562"/>
                        <wps:cNvSpPr>
                          <a:spLocks/>
                        </wps:cNvSpPr>
                        <wps:spPr bwMode="auto">
                          <a:xfrm>
                            <a:off x="339725" y="4314825"/>
                            <a:ext cx="47625" cy="47625"/>
                          </a:xfrm>
                          <a:custGeom>
                            <a:avLst/>
                            <a:gdLst>
                              <a:gd name="T0" fmla="*/ 90 w 90"/>
                              <a:gd name="T1" fmla="*/ 45 h 90"/>
                              <a:gd name="T2" fmla="*/ 89 w 90"/>
                              <a:gd name="T3" fmla="*/ 54 h 90"/>
                              <a:gd name="T4" fmla="*/ 83 w 90"/>
                              <a:gd name="T5" fmla="*/ 70 h 90"/>
                              <a:gd name="T6" fmla="*/ 70 w 90"/>
                              <a:gd name="T7" fmla="*/ 82 h 90"/>
                              <a:gd name="T8" fmla="*/ 54 w 90"/>
                              <a:gd name="T9" fmla="*/ 90 h 90"/>
                              <a:gd name="T10" fmla="*/ 46 w 90"/>
                              <a:gd name="T11" fmla="*/ 90 h 90"/>
                              <a:gd name="T12" fmla="*/ 36 w 90"/>
                              <a:gd name="T13" fmla="*/ 90 h 90"/>
                              <a:gd name="T14" fmla="*/ 20 w 90"/>
                              <a:gd name="T15" fmla="*/ 82 h 90"/>
                              <a:gd name="T16" fmla="*/ 8 w 90"/>
                              <a:gd name="T17" fmla="*/ 70 h 90"/>
                              <a:gd name="T18" fmla="*/ 1 w 90"/>
                              <a:gd name="T19" fmla="*/ 54 h 90"/>
                              <a:gd name="T20" fmla="*/ 0 w 90"/>
                              <a:gd name="T21" fmla="*/ 45 h 90"/>
                              <a:gd name="T22" fmla="*/ 1 w 90"/>
                              <a:gd name="T23" fmla="*/ 35 h 90"/>
                              <a:gd name="T24" fmla="*/ 8 w 90"/>
                              <a:gd name="T25" fmla="*/ 19 h 90"/>
                              <a:gd name="T26" fmla="*/ 20 w 90"/>
                              <a:gd name="T27" fmla="*/ 7 h 90"/>
                              <a:gd name="T28" fmla="*/ 36 w 90"/>
                              <a:gd name="T29" fmla="*/ 1 h 90"/>
                              <a:gd name="T30" fmla="*/ 46 w 90"/>
                              <a:gd name="T31" fmla="*/ 0 h 90"/>
                              <a:gd name="T32" fmla="*/ 54 w 90"/>
                              <a:gd name="T33" fmla="*/ 1 h 90"/>
                              <a:gd name="T34" fmla="*/ 70 w 90"/>
                              <a:gd name="T35" fmla="*/ 7 h 90"/>
                              <a:gd name="T36" fmla="*/ 83 w 90"/>
                              <a:gd name="T37" fmla="*/ 19 h 90"/>
                              <a:gd name="T38" fmla="*/ 89 w 90"/>
                              <a:gd name="T39" fmla="*/ 35 h 90"/>
                              <a:gd name="T40" fmla="*/ 90 w 90"/>
                              <a:gd name="T41" fmla="*/ 45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90" h="90">
                                <a:moveTo>
                                  <a:pt x="90" y="45"/>
                                </a:moveTo>
                                <a:lnTo>
                                  <a:pt x="89" y="54"/>
                                </a:lnTo>
                                <a:lnTo>
                                  <a:pt x="83" y="70"/>
                                </a:lnTo>
                                <a:lnTo>
                                  <a:pt x="70" y="82"/>
                                </a:lnTo>
                                <a:lnTo>
                                  <a:pt x="54" y="90"/>
                                </a:lnTo>
                                <a:lnTo>
                                  <a:pt x="46" y="90"/>
                                </a:lnTo>
                                <a:lnTo>
                                  <a:pt x="36" y="90"/>
                                </a:lnTo>
                                <a:lnTo>
                                  <a:pt x="20" y="82"/>
                                </a:lnTo>
                                <a:lnTo>
                                  <a:pt x="8" y="70"/>
                                </a:lnTo>
                                <a:lnTo>
                                  <a:pt x="1" y="54"/>
                                </a:lnTo>
                                <a:lnTo>
                                  <a:pt x="0" y="45"/>
                                </a:lnTo>
                                <a:lnTo>
                                  <a:pt x="1" y="35"/>
                                </a:lnTo>
                                <a:lnTo>
                                  <a:pt x="8" y="19"/>
                                </a:lnTo>
                                <a:lnTo>
                                  <a:pt x="20" y="7"/>
                                </a:lnTo>
                                <a:lnTo>
                                  <a:pt x="36" y="1"/>
                                </a:lnTo>
                                <a:lnTo>
                                  <a:pt x="46" y="0"/>
                                </a:lnTo>
                                <a:lnTo>
                                  <a:pt x="54" y="1"/>
                                </a:lnTo>
                                <a:lnTo>
                                  <a:pt x="70" y="7"/>
                                </a:lnTo>
                                <a:lnTo>
                                  <a:pt x="83" y="19"/>
                                </a:lnTo>
                                <a:lnTo>
                                  <a:pt x="89" y="35"/>
                                </a:lnTo>
                                <a:lnTo>
                                  <a:pt x="90" y="45"/>
                                </a:lnTo>
                                <a:close/>
                              </a:path>
                            </a:pathLst>
                          </a:custGeom>
                          <a:solidFill>
                            <a:srgbClr val="99999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75" name="Freeform 563"/>
                        <wps:cNvSpPr>
                          <a:spLocks/>
                        </wps:cNvSpPr>
                        <wps:spPr bwMode="auto">
                          <a:xfrm>
                            <a:off x="361950" y="4322763"/>
                            <a:ext cx="88900" cy="90488"/>
                          </a:xfrm>
                          <a:custGeom>
                            <a:avLst/>
                            <a:gdLst>
                              <a:gd name="T0" fmla="*/ 154 w 169"/>
                              <a:gd name="T1" fmla="*/ 39 h 169"/>
                              <a:gd name="T2" fmla="*/ 163 w 169"/>
                              <a:gd name="T3" fmla="*/ 54 h 169"/>
                              <a:gd name="T4" fmla="*/ 169 w 169"/>
                              <a:gd name="T5" fmla="*/ 86 h 169"/>
                              <a:gd name="T6" fmla="*/ 163 w 169"/>
                              <a:gd name="T7" fmla="*/ 117 h 169"/>
                              <a:gd name="T8" fmla="*/ 144 w 169"/>
                              <a:gd name="T9" fmla="*/ 144 h 169"/>
                              <a:gd name="T10" fmla="*/ 131 w 169"/>
                              <a:gd name="T11" fmla="*/ 154 h 169"/>
                              <a:gd name="T12" fmla="*/ 116 w 169"/>
                              <a:gd name="T13" fmla="*/ 162 h 169"/>
                              <a:gd name="T14" fmla="*/ 84 w 169"/>
                              <a:gd name="T15" fmla="*/ 169 h 169"/>
                              <a:gd name="T16" fmla="*/ 52 w 169"/>
                              <a:gd name="T17" fmla="*/ 161 h 169"/>
                              <a:gd name="T18" fmla="*/ 25 w 169"/>
                              <a:gd name="T19" fmla="*/ 143 h 169"/>
                              <a:gd name="T20" fmla="*/ 14 w 169"/>
                              <a:gd name="T21" fmla="*/ 129 h 169"/>
                              <a:gd name="T22" fmla="*/ 5 w 169"/>
                              <a:gd name="T23" fmla="*/ 114 h 169"/>
                              <a:gd name="T24" fmla="*/ 0 w 169"/>
                              <a:gd name="T25" fmla="*/ 82 h 169"/>
                              <a:gd name="T26" fmla="*/ 6 w 169"/>
                              <a:gd name="T27" fmla="*/ 52 h 169"/>
                              <a:gd name="T28" fmla="*/ 23 w 169"/>
                              <a:gd name="T29" fmla="*/ 24 h 169"/>
                              <a:gd name="T30" fmla="*/ 37 w 169"/>
                              <a:gd name="T31" fmla="*/ 13 h 169"/>
                              <a:gd name="T32" fmla="*/ 52 w 169"/>
                              <a:gd name="T33" fmla="*/ 6 h 169"/>
                              <a:gd name="T34" fmla="*/ 84 w 169"/>
                              <a:gd name="T35" fmla="*/ 0 h 169"/>
                              <a:gd name="T36" fmla="*/ 116 w 169"/>
                              <a:gd name="T37" fmla="*/ 7 h 169"/>
                              <a:gd name="T38" fmla="*/ 143 w 169"/>
                              <a:gd name="T39" fmla="*/ 26 h 169"/>
                              <a:gd name="T40" fmla="*/ 154 w 169"/>
                              <a:gd name="T41" fmla="*/ 39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9" h="169">
                                <a:moveTo>
                                  <a:pt x="154" y="39"/>
                                </a:moveTo>
                                <a:lnTo>
                                  <a:pt x="163" y="54"/>
                                </a:lnTo>
                                <a:lnTo>
                                  <a:pt x="169" y="86"/>
                                </a:lnTo>
                                <a:lnTo>
                                  <a:pt x="163" y="117"/>
                                </a:lnTo>
                                <a:lnTo>
                                  <a:pt x="144" y="144"/>
                                </a:lnTo>
                                <a:lnTo>
                                  <a:pt x="131" y="154"/>
                                </a:lnTo>
                                <a:lnTo>
                                  <a:pt x="116" y="162"/>
                                </a:lnTo>
                                <a:lnTo>
                                  <a:pt x="84" y="169"/>
                                </a:lnTo>
                                <a:lnTo>
                                  <a:pt x="52" y="161"/>
                                </a:lnTo>
                                <a:lnTo>
                                  <a:pt x="25" y="143"/>
                                </a:lnTo>
                                <a:lnTo>
                                  <a:pt x="14" y="129"/>
                                </a:lnTo>
                                <a:lnTo>
                                  <a:pt x="5" y="114"/>
                                </a:lnTo>
                                <a:lnTo>
                                  <a:pt x="0" y="82"/>
                                </a:lnTo>
                                <a:lnTo>
                                  <a:pt x="6" y="52"/>
                                </a:lnTo>
                                <a:lnTo>
                                  <a:pt x="23" y="24"/>
                                </a:lnTo>
                                <a:lnTo>
                                  <a:pt x="37" y="13"/>
                                </a:lnTo>
                                <a:lnTo>
                                  <a:pt x="52" y="6"/>
                                </a:lnTo>
                                <a:lnTo>
                                  <a:pt x="84" y="0"/>
                                </a:lnTo>
                                <a:lnTo>
                                  <a:pt x="116" y="7"/>
                                </a:lnTo>
                                <a:lnTo>
                                  <a:pt x="143" y="26"/>
                                </a:lnTo>
                                <a:lnTo>
                                  <a:pt x="154" y="39"/>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76" name="Freeform 564"/>
                        <wps:cNvSpPr>
                          <a:spLocks/>
                        </wps:cNvSpPr>
                        <wps:spPr bwMode="auto">
                          <a:xfrm>
                            <a:off x="392112" y="4551363"/>
                            <a:ext cx="39688" cy="55563"/>
                          </a:xfrm>
                          <a:custGeom>
                            <a:avLst/>
                            <a:gdLst>
                              <a:gd name="T0" fmla="*/ 75 w 75"/>
                              <a:gd name="T1" fmla="*/ 91 h 106"/>
                              <a:gd name="T2" fmla="*/ 75 w 75"/>
                              <a:gd name="T3" fmla="*/ 93 h 106"/>
                              <a:gd name="T4" fmla="*/ 75 w 75"/>
                              <a:gd name="T5" fmla="*/ 95 h 106"/>
                              <a:gd name="T6" fmla="*/ 74 w 75"/>
                              <a:gd name="T7" fmla="*/ 96 h 106"/>
                              <a:gd name="T8" fmla="*/ 72 w 75"/>
                              <a:gd name="T9" fmla="*/ 98 h 106"/>
                              <a:gd name="T10" fmla="*/ 67 w 75"/>
                              <a:gd name="T11" fmla="*/ 101 h 106"/>
                              <a:gd name="T12" fmla="*/ 60 w 75"/>
                              <a:gd name="T13" fmla="*/ 105 h 106"/>
                              <a:gd name="T14" fmla="*/ 50 w 75"/>
                              <a:gd name="T15" fmla="*/ 106 h 106"/>
                              <a:gd name="T16" fmla="*/ 34 w 75"/>
                              <a:gd name="T17" fmla="*/ 106 h 106"/>
                              <a:gd name="T18" fmla="*/ 18 w 75"/>
                              <a:gd name="T19" fmla="*/ 98 h 106"/>
                              <a:gd name="T20" fmla="*/ 7 w 75"/>
                              <a:gd name="T21" fmla="*/ 86 h 106"/>
                              <a:gd name="T22" fmla="*/ 1 w 75"/>
                              <a:gd name="T23" fmla="*/ 66 h 106"/>
                              <a:gd name="T24" fmla="*/ 1 w 75"/>
                              <a:gd name="T25" fmla="*/ 42 h 106"/>
                              <a:gd name="T26" fmla="*/ 7 w 75"/>
                              <a:gd name="T27" fmla="*/ 22 h 106"/>
                              <a:gd name="T28" fmla="*/ 19 w 75"/>
                              <a:gd name="T29" fmla="*/ 8 h 106"/>
                              <a:gd name="T30" fmla="*/ 35 w 75"/>
                              <a:gd name="T31" fmla="*/ 1 h 106"/>
                              <a:gd name="T32" fmla="*/ 50 w 75"/>
                              <a:gd name="T33" fmla="*/ 0 h 106"/>
                              <a:gd name="T34" fmla="*/ 59 w 75"/>
                              <a:gd name="T35" fmla="*/ 1 h 106"/>
                              <a:gd name="T36" fmla="*/ 66 w 75"/>
                              <a:gd name="T37" fmla="*/ 5 h 106"/>
                              <a:gd name="T38" fmla="*/ 71 w 75"/>
                              <a:gd name="T39" fmla="*/ 7 h 106"/>
                              <a:gd name="T40" fmla="*/ 74 w 75"/>
                              <a:gd name="T41" fmla="*/ 10 h 106"/>
                              <a:gd name="T42" fmla="*/ 74 w 75"/>
                              <a:gd name="T43" fmla="*/ 11 h 106"/>
                              <a:gd name="T44" fmla="*/ 75 w 75"/>
                              <a:gd name="T45" fmla="*/ 12 h 106"/>
                              <a:gd name="T46" fmla="*/ 75 w 75"/>
                              <a:gd name="T47" fmla="*/ 15 h 106"/>
                              <a:gd name="T48" fmla="*/ 75 w 75"/>
                              <a:gd name="T49" fmla="*/ 17 h 106"/>
                              <a:gd name="T50" fmla="*/ 75 w 75"/>
                              <a:gd name="T51" fmla="*/ 20 h 106"/>
                              <a:gd name="T52" fmla="*/ 74 w 75"/>
                              <a:gd name="T53" fmla="*/ 21 h 106"/>
                              <a:gd name="T54" fmla="*/ 74 w 75"/>
                              <a:gd name="T55" fmla="*/ 22 h 106"/>
                              <a:gd name="T56" fmla="*/ 71 w 75"/>
                              <a:gd name="T57" fmla="*/ 22 h 106"/>
                              <a:gd name="T58" fmla="*/ 67 w 75"/>
                              <a:gd name="T59" fmla="*/ 18 h 106"/>
                              <a:gd name="T60" fmla="*/ 61 w 75"/>
                              <a:gd name="T61" fmla="*/ 15 h 106"/>
                              <a:gd name="T62" fmla="*/ 51 w 75"/>
                              <a:gd name="T63" fmla="*/ 12 h 106"/>
                              <a:gd name="T64" fmla="*/ 39 w 75"/>
                              <a:gd name="T65" fmla="*/ 12 h 106"/>
                              <a:gd name="T66" fmla="*/ 28 w 75"/>
                              <a:gd name="T67" fmla="*/ 18 h 106"/>
                              <a:gd name="T68" fmla="*/ 19 w 75"/>
                              <a:gd name="T69" fmla="*/ 28 h 106"/>
                              <a:gd name="T70" fmla="*/ 16 w 75"/>
                              <a:gd name="T71" fmla="*/ 44 h 106"/>
                              <a:gd name="T72" fmla="*/ 16 w 75"/>
                              <a:gd name="T73" fmla="*/ 63 h 106"/>
                              <a:gd name="T74" fmla="*/ 19 w 75"/>
                              <a:gd name="T75" fmla="*/ 79 h 106"/>
                              <a:gd name="T76" fmla="*/ 27 w 75"/>
                              <a:gd name="T77" fmla="*/ 89 h 106"/>
                              <a:gd name="T78" fmla="*/ 39 w 75"/>
                              <a:gd name="T79" fmla="*/ 93 h 106"/>
                              <a:gd name="T80" fmla="*/ 51 w 75"/>
                              <a:gd name="T81" fmla="*/ 93 h 106"/>
                              <a:gd name="T82" fmla="*/ 61 w 75"/>
                              <a:gd name="T83" fmla="*/ 91 h 106"/>
                              <a:gd name="T84" fmla="*/ 67 w 75"/>
                              <a:gd name="T85" fmla="*/ 87 h 106"/>
                              <a:gd name="T86" fmla="*/ 72 w 75"/>
                              <a:gd name="T87" fmla="*/ 85 h 106"/>
                              <a:gd name="T88" fmla="*/ 74 w 75"/>
                              <a:gd name="T89" fmla="*/ 85 h 106"/>
                              <a:gd name="T90" fmla="*/ 75 w 75"/>
                              <a:gd name="T91" fmla="*/ 85 h 106"/>
                              <a:gd name="T92" fmla="*/ 75 w 75"/>
                              <a:gd name="T93" fmla="*/ 86 h 106"/>
                              <a:gd name="T94" fmla="*/ 75 w 75"/>
                              <a:gd name="T95" fmla="*/ 89 h 1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75" h="106">
                                <a:moveTo>
                                  <a:pt x="75" y="90"/>
                                </a:moveTo>
                                <a:lnTo>
                                  <a:pt x="75" y="91"/>
                                </a:lnTo>
                                <a:lnTo>
                                  <a:pt x="75" y="92"/>
                                </a:lnTo>
                                <a:lnTo>
                                  <a:pt x="75" y="93"/>
                                </a:lnTo>
                                <a:lnTo>
                                  <a:pt x="75" y="95"/>
                                </a:lnTo>
                                <a:lnTo>
                                  <a:pt x="75" y="95"/>
                                </a:lnTo>
                                <a:lnTo>
                                  <a:pt x="75" y="96"/>
                                </a:lnTo>
                                <a:lnTo>
                                  <a:pt x="74" y="96"/>
                                </a:lnTo>
                                <a:lnTo>
                                  <a:pt x="74" y="97"/>
                                </a:lnTo>
                                <a:lnTo>
                                  <a:pt x="72" y="98"/>
                                </a:lnTo>
                                <a:lnTo>
                                  <a:pt x="70" y="100"/>
                                </a:lnTo>
                                <a:lnTo>
                                  <a:pt x="67" y="101"/>
                                </a:lnTo>
                                <a:lnTo>
                                  <a:pt x="64" y="102"/>
                                </a:lnTo>
                                <a:lnTo>
                                  <a:pt x="60" y="105"/>
                                </a:lnTo>
                                <a:lnTo>
                                  <a:pt x="55" y="105"/>
                                </a:lnTo>
                                <a:lnTo>
                                  <a:pt x="50" y="106"/>
                                </a:lnTo>
                                <a:lnTo>
                                  <a:pt x="44" y="106"/>
                                </a:lnTo>
                                <a:lnTo>
                                  <a:pt x="34" y="106"/>
                                </a:lnTo>
                                <a:lnTo>
                                  <a:pt x="26" y="103"/>
                                </a:lnTo>
                                <a:lnTo>
                                  <a:pt x="18" y="98"/>
                                </a:lnTo>
                                <a:lnTo>
                                  <a:pt x="12" y="93"/>
                                </a:lnTo>
                                <a:lnTo>
                                  <a:pt x="7" y="86"/>
                                </a:lnTo>
                                <a:lnTo>
                                  <a:pt x="3" y="76"/>
                                </a:lnTo>
                                <a:lnTo>
                                  <a:pt x="1" y="66"/>
                                </a:lnTo>
                                <a:lnTo>
                                  <a:pt x="0" y="54"/>
                                </a:lnTo>
                                <a:lnTo>
                                  <a:pt x="1" y="42"/>
                                </a:lnTo>
                                <a:lnTo>
                                  <a:pt x="3" y="32"/>
                                </a:lnTo>
                                <a:lnTo>
                                  <a:pt x="7" y="22"/>
                                </a:lnTo>
                                <a:lnTo>
                                  <a:pt x="13" y="15"/>
                                </a:lnTo>
                                <a:lnTo>
                                  <a:pt x="19" y="8"/>
                                </a:lnTo>
                                <a:lnTo>
                                  <a:pt x="27" y="4"/>
                                </a:lnTo>
                                <a:lnTo>
                                  <a:pt x="35" y="1"/>
                                </a:lnTo>
                                <a:lnTo>
                                  <a:pt x="45" y="0"/>
                                </a:lnTo>
                                <a:lnTo>
                                  <a:pt x="50" y="0"/>
                                </a:lnTo>
                                <a:lnTo>
                                  <a:pt x="54" y="1"/>
                                </a:lnTo>
                                <a:lnTo>
                                  <a:pt x="59" y="1"/>
                                </a:lnTo>
                                <a:lnTo>
                                  <a:pt x="63" y="2"/>
                                </a:lnTo>
                                <a:lnTo>
                                  <a:pt x="66" y="5"/>
                                </a:lnTo>
                                <a:lnTo>
                                  <a:pt x="69" y="6"/>
                                </a:lnTo>
                                <a:lnTo>
                                  <a:pt x="71" y="7"/>
                                </a:lnTo>
                                <a:lnTo>
                                  <a:pt x="72" y="8"/>
                                </a:lnTo>
                                <a:lnTo>
                                  <a:pt x="74" y="10"/>
                                </a:lnTo>
                                <a:lnTo>
                                  <a:pt x="74" y="10"/>
                                </a:lnTo>
                                <a:lnTo>
                                  <a:pt x="74" y="11"/>
                                </a:lnTo>
                                <a:lnTo>
                                  <a:pt x="75" y="12"/>
                                </a:lnTo>
                                <a:lnTo>
                                  <a:pt x="75" y="12"/>
                                </a:lnTo>
                                <a:lnTo>
                                  <a:pt x="75" y="13"/>
                                </a:lnTo>
                                <a:lnTo>
                                  <a:pt x="75" y="15"/>
                                </a:lnTo>
                                <a:lnTo>
                                  <a:pt x="75" y="16"/>
                                </a:lnTo>
                                <a:lnTo>
                                  <a:pt x="75" y="17"/>
                                </a:lnTo>
                                <a:lnTo>
                                  <a:pt x="75" y="18"/>
                                </a:lnTo>
                                <a:lnTo>
                                  <a:pt x="75" y="20"/>
                                </a:lnTo>
                                <a:lnTo>
                                  <a:pt x="75" y="21"/>
                                </a:lnTo>
                                <a:lnTo>
                                  <a:pt x="74" y="21"/>
                                </a:lnTo>
                                <a:lnTo>
                                  <a:pt x="74" y="22"/>
                                </a:lnTo>
                                <a:lnTo>
                                  <a:pt x="74" y="22"/>
                                </a:lnTo>
                                <a:lnTo>
                                  <a:pt x="72" y="22"/>
                                </a:lnTo>
                                <a:lnTo>
                                  <a:pt x="71" y="22"/>
                                </a:lnTo>
                                <a:lnTo>
                                  <a:pt x="69" y="21"/>
                                </a:lnTo>
                                <a:lnTo>
                                  <a:pt x="67" y="18"/>
                                </a:lnTo>
                                <a:lnTo>
                                  <a:pt x="64" y="17"/>
                                </a:lnTo>
                                <a:lnTo>
                                  <a:pt x="61" y="15"/>
                                </a:lnTo>
                                <a:lnTo>
                                  <a:pt x="56" y="13"/>
                                </a:lnTo>
                                <a:lnTo>
                                  <a:pt x="51" y="12"/>
                                </a:lnTo>
                                <a:lnTo>
                                  <a:pt x="45" y="12"/>
                                </a:lnTo>
                                <a:lnTo>
                                  <a:pt x="39" y="12"/>
                                </a:lnTo>
                                <a:lnTo>
                                  <a:pt x="33" y="15"/>
                                </a:lnTo>
                                <a:lnTo>
                                  <a:pt x="28" y="18"/>
                                </a:lnTo>
                                <a:lnTo>
                                  <a:pt x="23" y="23"/>
                                </a:lnTo>
                                <a:lnTo>
                                  <a:pt x="19" y="28"/>
                                </a:lnTo>
                                <a:lnTo>
                                  <a:pt x="17" y="36"/>
                                </a:lnTo>
                                <a:lnTo>
                                  <a:pt x="16" y="44"/>
                                </a:lnTo>
                                <a:lnTo>
                                  <a:pt x="14" y="54"/>
                                </a:lnTo>
                                <a:lnTo>
                                  <a:pt x="16" y="63"/>
                                </a:lnTo>
                                <a:lnTo>
                                  <a:pt x="17" y="71"/>
                                </a:lnTo>
                                <a:lnTo>
                                  <a:pt x="19" y="79"/>
                                </a:lnTo>
                                <a:lnTo>
                                  <a:pt x="23" y="84"/>
                                </a:lnTo>
                                <a:lnTo>
                                  <a:pt x="27" y="89"/>
                                </a:lnTo>
                                <a:lnTo>
                                  <a:pt x="33" y="91"/>
                                </a:lnTo>
                                <a:lnTo>
                                  <a:pt x="39" y="93"/>
                                </a:lnTo>
                                <a:lnTo>
                                  <a:pt x="47" y="93"/>
                                </a:lnTo>
                                <a:lnTo>
                                  <a:pt x="51" y="93"/>
                                </a:lnTo>
                                <a:lnTo>
                                  <a:pt x="56" y="92"/>
                                </a:lnTo>
                                <a:lnTo>
                                  <a:pt x="61" y="91"/>
                                </a:lnTo>
                                <a:lnTo>
                                  <a:pt x="65" y="90"/>
                                </a:lnTo>
                                <a:lnTo>
                                  <a:pt x="67" y="87"/>
                                </a:lnTo>
                                <a:lnTo>
                                  <a:pt x="70" y="86"/>
                                </a:lnTo>
                                <a:lnTo>
                                  <a:pt x="72" y="85"/>
                                </a:lnTo>
                                <a:lnTo>
                                  <a:pt x="74" y="84"/>
                                </a:lnTo>
                                <a:lnTo>
                                  <a:pt x="74" y="85"/>
                                </a:lnTo>
                                <a:lnTo>
                                  <a:pt x="74" y="85"/>
                                </a:lnTo>
                                <a:lnTo>
                                  <a:pt x="75" y="85"/>
                                </a:lnTo>
                                <a:lnTo>
                                  <a:pt x="75" y="85"/>
                                </a:lnTo>
                                <a:lnTo>
                                  <a:pt x="75" y="86"/>
                                </a:lnTo>
                                <a:lnTo>
                                  <a:pt x="75" y="87"/>
                                </a:lnTo>
                                <a:lnTo>
                                  <a:pt x="75" y="89"/>
                                </a:lnTo>
                                <a:lnTo>
                                  <a:pt x="75" y="90"/>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77" name="Freeform 565"/>
                        <wps:cNvSpPr>
                          <a:spLocks noEditPoints="1"/>
                        </wps:cNvSpPr>
                        <wps:spPr bwMode="auto">
                          <a:xfrm>
                            <a:off x="438150" y="4551363"/>
                            <a:ext cx="49213" cy="57150"/>
                          </a:xfrm>
                          <a:custGeom>
                            <a:avLst/>
                            <a:gdLst>
                              <a:gd name="T0" fmla="*/ 92 w 94"/>
                              <a:gd name="T1" fmla="*/ 64 h 107"/>
                              <a:gd name="T2" fmla="*/ 87 w 94"/>
                              <a:gd name="T3" fmla="*/ 84 h 107"/>
                              <a:gd name="T4" fmla="*/ 75 w 94"/>
                              <a:gd name="T5" fmla="*/ 98 h 107"/>
                              <a:gd name="T6" fmla="*/ 57 w 94"/>
                              <a:gd name="T7" fmla="*/ 106 h 107"/>
                              <a:gd name="T8" fmla="*/ 34 w 94"/>
                              <a:gd name="T9" fmla="*/ 106 h 107"/>
                              <a:gd name="T10" fmla="*/ 17 w 94"/>
                              <a:gd name="T11" fmla="*/ 98 h 107"/>
                              <a:gd name="T12" fmla="*/ 6 w 94"/>
                              <a:gd name="T13" fmla="*/ 86 h 107"/>
                              <a:gd name="T14" fmla="*/ 1 w 94"/>
                              <a:gd name="T15" fmla="*/ 66 h 107"/>
                              <a:gd name="T16" fmla="*/ 1 w 94"/>
                              <a:gd name="T17" fmla="*/ 42 h 107"/>
                              <a:gd name="T18" fmla="*/ 7 w 94"/>
                              <a:gd name="T19" fmla="*/ 22 h 107"/>
                              <a:gd name="T20" fmla="*/ 18 w 94"/>
                              <a:gd name="T21" fmla="*/ 7 h 107"/>
                              <a:gd name="T22" fmla="*/ 37 w 94"/>
                              <a:gd name="T23" fmla="*/ 0 h 107"/>
                              <a:gd name="T24" fmla="*/ 59 w 94"/>
                              <a:gd name="T25" fmla="*/ 0 h 107"/>
                              <a:gd name="T26" fmla="*/ 76 w 94"/>
                              <a:gd name="T27" fmla="*/ 7 h 107"/>
                              <a:gd name="T28" fmla="*/ 87 w 94"/>
                              <a:gd name="T29" fmla="*/ 21 h 107"/>
                              <a:gd name="T30" fmla="*/ 92 w 94"/>
                              <a:gd name="T31" fmla="*/ 39 h 107"/>
                              <a:gd name="T32" fmla="*/ 79 w 94"/>
                              <a:gd name="T33" fmla="*/ 53 h 107"/>
                              <a:gd name="T34" fmla="*/ 78 w 94"/>
                              <a:gd name="T35" fmla="*/ 37 h 107"/>
                              <a:gd name="T36" fmla="*/ 71 w 94"/>
                              <a:gd name="T37" fmla="*/ 23 h 107"/>
                              <a:gd name="T38" fmla="*/ 63 w 94"/>
                              <a:gd name="T39" fmla="*/ 15 h 107"/>
                              <a:gd name="T40" fmla="*/ 47 w 94"/>
                              <a:gd name="T41" fmla="*/ 11 h 107"/>
                              <a:gd name="T42" fmla="*/ 32 w 94"/>
                              <a:gd name="T43" fmla="*/ 15 h 107"/>
                              <a:gd name="T44" fmla="*/ 22 w 94"/>
                              <a:gd name="T45" fmla="*/ 23 h 107"/>
                              <a:gd name="T46" fmla="*/ 17 w 94"/>
                              <a:gd name="T47" fmla="*/ 37 h 107"/>
                              <a:gd name="T48" fmla="*/ 15 w 94"/>
                              <a:gd name="T49" fmla="*/ 53 h 107"/>
                              <a:gd name="T50" fmla="*/ 16 w 94"/>
                              <a:gd name="T51" fmla="*/ 70 h 107"/>
                              <a:gd name="T52" fmla="*/ 22 w 94"/>
                              <a:gd name="T53" fmla="*/ 82 h 107"/>
                              <a:gd name="T54" fmla="*/ 31 w 94"/>
                              <a:gd name="T55" fmla="*/ 91 h 107"/>
                              <a:gd name="T56" fmla="*/ 47 w 94"/>
                              <a:gd name="T57" fmla="*/ 95 h 107"/>
                              <a:gd name="T58" fmla="*/ 62 w 94"/>
                              <a:gd name="T59" fmla="*/ 91 h 107"/>
                              <a:gd name="T60" fmla="*/ 71 w 94"/>
                              <a:gd name="T61" fmla="*/ 82 h 107"/>
                              <a:gd name="T62" fmla="*/ 78 w 94"/>
                              <a:gd name="T63" fmla="*/ 69 h 107"/>
                              <a:gd name="T64" fmla="*/ 79 w 94"/>
                              <a:gd name="T65" fmla="*/ 53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4" h="107">
                                <a:moveTo>
                                  <a:pt x="94" y="52"/>
                                </a:moveTo>
                                <a:lnTo>
                                  <a:pt x="92" y="64"/>
                                </a:lnTo>
                                <a:lnTo>
                                  <a:pt x="90" y="75"/>
                                </a:lnTo>
                                <a:lnTo>
                                  <a:pt x="87" y="84"/>
                                </a:lnTo>
                                <a:lnTo>
                                  <a:pt x="81" y="92"/>
                                </a:lnTo>
                                <a:lnTo>
                                  <a:pt x="75" y="98"/>
                                </a:lnTo>
                                <a:lnTo>
                                  <a:pt x="66" y="103"/>
                                </a:lnTo>
                                <a:lnTo>
                                  <a:pt x="57" y="106"/>
                                </a:lnTo>
                                <a:lnTo>
                                  <a:pt x="46" y="107"/>
                                </a:lnTo>
                                <a:lnTo>
                                  <a:pt x="34" y="106"/>
                                </a:lnTo>
                                <a:lnTo>
                                  <a:pt x="26" y="103"/>
                                </a:lnTo>
                                <a:lnTo>
                                  <a:pt x="17" y="98"/>
                                </a:lnTo>
                                <a:lnTo>
                                  <a:pt x="11" y="93"/>
                                </a:lnTo>
                                <a:lnTo>
                                  <a:pt x="6" y="86"/>
                                </a:lnTo>
                                <a:lnTo>
                                  <a:pt x="4" y="76"/>
                                </a:lnTo>
                                <a:lnTo>
                                  <a:pt x="1" y="66"/>
                                </a:lnTo>
                                <a:lnTo>
                                  <a:pt x="0" y="54"/>
                                </a:lnTo>
                                <a:lnTo>
                                  <a:pt x="1" y="42"/>
                                </a:lnTo>
                                <a:lnTo>
                                  <a:pt x="4" y="32"/>
                                </a:lnTo>
                                <a:lnTo>
                                  <a:pt x="7" y="22"/>
                                </a:lnTo>
                                <a:lnTo>
                                  <a:pt x="12" y="15"/>
                                </a:lnTo>
                                <a:lnTo>
                                  <a:pt x="18" y="7"/>
                                </a:lnTo>
                                <a:lnTo>
                                  <a:pt x="27" y="4"/>
                                </a:lnTo>
                                <a:lnTo>
                                  <a:pt x="37" y="0"/>
                                </a:lnTo>
                                <a:lnTo>
                                  <a:pt x="48" y="0"/>
                                </a:lnTo>
                                <a:lnTo>
                                  <a:pt x="59" y="0"/>
                                </a:lnTo>
                                <a:lnTo>
                                  <a:pt x="68" y="4"/>
                                </a:lnTo>
                                <a:lnTo>
                                  <a:pt x="76" y="7"/>
                                </a:lnTo>
                                <a:lnTo>
                                  <a:pt x="82" y="13"/>
                                </a:lnTo>
                                <a:lnTo>
                                  <a:pt x="87" y="21"/>
                                </a:lnTo>
                                <a:lnTo>
                                  <a:pt x="90" y="29"/>
                                </a:lnTo>
                                <a:lnTo>
                                  <a:pt x="92" y="39"/>
                                </a:lnTo>
                                <a:lnTo>
                                  <a:pt x="94" y="52"/>
                                </a:lnTo>
                                <a:close/>
                                <a:moveTo>
                                  <a:pt x="79" y="53"/>
                                </a:moveTo>
                                <a:lnTo>
                                  <a:pt x="79" y="44"/>
                                </a:lnTo>
                                <a:lnTo>
                                  <a:pt x="78" y="37"/>
                                </a:lnTo>
                                <a:lnTo>
                                  <a:pt x="75" y="29"/>
                                </a:lnTo>
                                <a:lnTo>
                                  <a:pt x="71" y="23"/>
                                </a:lnTo>
                                <a:lnTo>
                                  <a:pt x="68" y="18"/>
                                </a:lnTo>
                                <a:lnTo>
                                  <a:pt x="63" y="15"/>
                                </a:lnTo>
                                <a:lnTo>
                                  <a:pt x="55" y="12"/>
                                </a:lnTo>
                                <a:lnTo>
                                  <a:pt x="47" y="11"/>
                                </a:lnTo>
                                <a:lnTo>
                                  <a:pt x="38" y="12"/>
                                </a:lnTo>
                                <a:lnTo>
                                  <a:pt x="32" y="15"/>
                                </a:lnTo>
                                <a:lnTo>
                                  <a:pt x="26" y="18"/>
                                </a:lnTo>
                                <a:lnTo>
                                  <a:pt x="22" y="23"/>
                                </a:lnTo>
                                <a:lnTo>
                                  <a:pt x="18" y="29"/>
                                </a:lnTo>
                                <a:lnTo>
                                  <a:pt x="17" y="37"/>
                                </a:lnTo>
                                <a:lnTo>
                                  <a:pt x="15" y="44"/>
                                </a:lnTo>
                                <a:lnTo>
                                  <a:pt x="15" y="53"/>
                                </a:lnTo>
                                <a:lnTo>
                                  <a:pt x="15" y="61"/>
                                </a:lnTo>
                                <a:lnTo>
                                  <a:pt x="16" y="70"/>
                                </a:lnTo>
                                <a:lnTo>
                                  <a:pt x="18" y="77"/>
                                </a:lnTo>
                                <a:lnTo>
                                  <a:pt x="22" y="82"/>
                                </a:lnTo>
                                <a:lnTo>
                                  <a:pt x="26" y="89"/>
                                </a:lnTo>
                                <a:lnTo>
                                  <a:pt x="31" y="91"/>
                                </a:lnTo>
                                <a:lnTo>
                                  <a:pt x="38" y="93"/>
                                </a:lnTo>
                                <a:lnTo>
                                  <a:pt x="47" y="95"/>
                                </a:lnTo>
                                <a:lnTo>
                                  <a:pt x="55" y="93"/>
                                </a:lnTo>
                                <a:lnTo>
                                  <a:pt x="62" y="91"/>
                                </a:lnTo>
                                <a:lnTo>
                                  <a:pt x="68" y="87"/>
                                </a:lnTo>
                                <a:lnTo>
                                  <a:pt x="71" y="82"/>
                                </a:lnTo>
                                <a:lnTo>
                                  <a:pt x="75" y="76"/>
                                </a:lnTo>
                                <a:lnTo>
                                  <a:pt x="78" y="69"/>
                                </a:lnTo>
                                <a:lnTo>
                                  <a:pt x="79" y="61"/>
                                </a:lnTo>
                                <a:lnTo>
                                  <a:pt x="79" y="53"/>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78" name="Freeform 566"/>
                        <wps:cNvSpPr>
                          <a:spLocks noEditPoints="1"/>
                        </wps:cNvSpPr>
                        <wps:spPr bwMode="auto">
                          <a:xfrm>
                            <a:off x="495300" y="4551363"/>
                            <a:ext cx="49213" cy="57150"/>
                          </a:xfrm>
                          <a:custGeom>
                            <a:avLst/>
                            <a:gdLst>
                              <a:gd name="T0" fmla="*/ 92 w 92"/>
                              <a:gd name="T1" fmla="*/ 64 h 107"/>
                              <a:gd name="T2" fmla="*/ 86 w 92"/>
                              <a:gd name="T3" fmla="*/ 84 h 107"/>
                              <a:gd name="T4" fmla="*/ 73 w 92"/>
                              <a:gd name="T5" fmla="*/ 98 h 107"/>
                              <a:gd name="T6" fmla="*/ 56 w 92"/>
                              <a:gd name="T7" fmla="*/ 106 h 107"/>
                              <a:gd name="T8" fmla="*/ 33 w 92"/>
                              <a:gd name="T9" fmla="*/ 106 h 107"/>
                              <a:gd name="T10" fmla="*/ 17 w 92"/>
                              <a:gd name="T11" fmla="*/ 98 h 107"/>
                              <a:gd name="T12" fmla="*/ 4 w 92"/>
                              <a:gd name="T13" fmla="*/ 86 h 107"/>
                              <a:gd name="T14" fmla="*/ 0 w 92"/>
                              <a:gd name="T15" fmla="*/ 66 h 107"/>
                              <a:gd name="T16" fmla="*/ 0 w 92"/>
                              <a:gd name="T17" fmla="*/ 42 h 107"/>
                              <a:gd name="T18" fmla="*/ 6 w 92"/>
                              <a:gd name="T19" fmla="*/ 22 h 107"/>
                              <a:gd name="T20" fmla="*/ 18 w 92"/>
                              <a:gd name="T21" fmla="*/ 7 h 107"/>
                              <a:gd name="T22" fmla="*/ 35 w 92"/>
                              <a:gd name="T23" fmla="*/ 0 h 107"/>
                              <a:gd name="T24" fmla="*/ 57 w 92"/>
                              <a:gd name="T25" fmla="*/ 0 h 107"/>
                              <a:gd name="T26" fmla="*/ 75 w 92"/>
                              <a:gd name="T27" fmla="*/ 7 h 107"/>
                              <a:gd name="T28" fmla="*/ 86 w 92"/>
                              <a:gd name="T29" fmla="*/ 21 h 107"/>
                              <a:gd name="T30" fmla="*/ 92 w 92"/>
                              <a:gd name="T31" fmla="*/ 39 h 107"/>
                              <a:gd name="T32" fmla="*/ 77 w 92"/>
                              <a:gd name="T33" fmla="*/ 53 h 107"/>
                              <a:gd name="T34" fmla="*/ 76 w 92"/>
                              <a:gd name="T35" fmla="*/ 37 h 107"/>
                              <a:gd name="T36" fmla="*/ 71 w 92"/>
                              <a:gd name="T37" fmla="*/ 23 h 107"/>
                              <a:gd name="T38" fmla="*/ 61 w 92"/>
                              <a:gd name="T39" fmla="*/ 15 h 107"/>
                              <a:gd name="T40" fmla="*/ 46 w 92"/>
                              <a:gd name="T41" fmla="*/ 11 h 107"/>
                              <a:gd name="T42" fmla="*/ 30 w 92"/>
                              <a:gd name="T43" fmla="*/ 15 h 107"/>
                              <a:gd name="T44" fmla="*/ 20 w 92"/>
                              <a:gd name="T45" fmla="*/ 23 h 107"/>
                              <a:gd name="T46" fmla="*/ 16 w 92"/>
                              <a:gd name="T47" fmla="*/ 37 h 107"/>
                              <a:gd name="T48" fmla="*/ 14 w 92"/>
                              <a:gd name="T49" fmla="*/ 53 h 107"/>
                              <a:gd name="T50" fmla="*/ 16 w 92"/>
                              <a:gd name="T51" fmla="*/ 70 h 107"/>
                              <a:gd name="T52" fmla="*/ 20 w 92"/>
                              <a:gd name="T53" fmla="*/ 82 h 107"/>
                              <a:gd name="T54" fmla="*/ 30 w 92"/>
                              <a:gd name="T55" fmla="*/ 91 h 107"/>
                              <a:gd name="T56" fmla="*/ 45 w 92"/>
                              <a:gd name="T57" fmla="*/ 95 h 107"/>
                              <a:gd name="T58" fmla="*/ 60 w 92"/>
                              <a:gd name="T59" fmla="*/ 91 h 107"/>
                              <a:gd name="T60" fmla="*/ 71 w 92"/>
                              <a:gd name="T61" fmla="*/ 82 h 107"/>
                              <a:gd name="T62" fmla="*/ 76 w 92"/>
                              <a:gd name="T63" fmla="*/ 69 h 107"/>
                              <a:gd name="T64" fmla="*/ 77 w 92"/>
                              <a:gd name="T65" fmla="*/ 53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2" h="107">
                                <a:moveTo>
                                  <a:pt x="92" y="52"/>
                                </a:moveTo>
                                <a:lnTo>
                                  <a:pt x="92" y="64"/>
                                </a:lnTo>
                                <a:lnTo>
                                  <a:pt x="89" y="75"/>
                                </a:lnTo>
                                <a:lnTo>
                                  <a:pt x="86" y="84"/>
                                </a:lnTo>
                                <a:lnTo>
                                  <a:pt x="80" y="92"/>
                                </a:lnTo>
                                <a:lnTo>
                                  <a:pt x="73" y="98"/>
                                </a:lnTo>
                                <a:lnTo>
                                  <a:pt x="65" y="103"/>
                                </a:lnTo>
                                <a:lnTo>
                                  <a:pt x="56" y="106"/>
                                </a:lnTo>
                                <a:lnTo>
                                  <a:pt x="45" y="107"/>
                                </a:lnTo>
                                <a:lnTo>
                                  <a:pt x="33" y="106"/>
                                </a:lnTo>
                                <a:lnTo>
                                  <a:pt x="24" y="103"/>
                                </a:lnTo>
                                <a:lnTo>
                                  <a:pt x="17" y="98"/>
                                </a:lnTo>
                                <a:lnTo>
                                  <a:pt x="11" y="93"/>
                                </a:lnTo>
                                <a:lnTo>
                                  <a:pt x="4" y="86"/>
                                </a:lnTo>
                                <a:lnTo>
                                  <a:pt x="2" y="76"/>
                                </a:lnTo>
                                <a:lnTo>
                                  <a:pt x="0" y="66"/>
                                </a:lnTo>
                                <a:lnTo>
                                  <a:pt x="0" y="54"/>
                                </a:lnTo>
                                <a:lnTo>
                                  <a:pt x="0" y="42"/>
                                </a:lnTo>
                                <a:lnTo>
                                  <a:pt x="2" y="32"/>
                                </a:lnTo>
                                <a:lnTo>
                                  <a:pt x="6" y="22"/>
                                </a:lnTo>
                                <a:lnTo>
                                  <a:pt x="11" y="15"/>
                                </a:lnTo>
                                <a:lnTo>
                                  <a:pt x="18" y="7"/>
                                </a:lnTo>
                                <a:lnTo>
                                  <a:pt x="25" y="4"/>
                                </a:lnTo>
                                <a:lnTo>
                                  <a:pt x="35" y="0"/>
                                </a:lnTo>
                                <a:lnTo>
                                  <a:pt x="46" y="0"/>
                                </a:lnTo>
                                <a:lnTo>
                                  <a:pt x="57" y="0"/>
                                </a:lnTo>
                                <a:lnTo>
                                  <a:pt x="66" y="4"/>
                                </a:lnTo>
                                <a:lnTo>
                                  <a:pt x="75" y="7"/>
                                </a:lnTo>
                                <a:lnTo>
                                  <a:pt x="81" y="13"/>
                                </a:lnTo>
                                <a:lnTo>
                                  <a:pt x="86" y="21"/>
                                </a:lnTo>
                                <a:lnTo>
                                  <a:pt x="89" y="29"/>
                                </a:lnTo>
                                <a:lnTo>
                                  <a:pt x="92" y="39"/>
                                </a:lnTo>
                                <a:lnTo>
                                  <a:pt x="92" y="52"/>
                                </a:lnTo>
                                <a:close/>
                                <a:moveTo>
                                  <a:pt x="77" y="53"/>
                                </a:moveTo>
                                <a:lnTo>
                                  <a:pt x="77" y="44"/>
                                </a:lnTo>
                                <a:lnTo>
                                  <a:pt x="76" y="37"/>
                                </a:lnTo>
                                <a:lnTo>
                                  <a:pt x="73" y="29"/>
                                </a:lnTo>
                                <a:lnTo>
                                  <a:pt x="71" y="23"/>
                                </a:lnTo>
                                <a:lnTo>
                                  <a:pt x="66" y="18"/>
                                </a:lnTo>
                                <a:lnTo>
                                  <a:pt x="61" y="15"/>
                                </a:lnTo>
                                <a:lnTo>
                                  <a:pt x="54" y="12"/>
                                </a:lnTo>
                                <a:lnTo>
                                  <a:pt x="46" y="11"/>
                                </a:lnTo>
                                <a:lnTo>
                                  <a:pt x="38" y="12"/>
                                </a:lnTo>
                                <a:lnTo>
                                  <a:pt x="30" y="15"/>
                                </a:lnTo>
                                <a:lnTo>
                                  <a:pt x="25" y="18"/>
                                </a:lnTo>
                                <a:lnTo>
                                  <a:pt x="20" y="23"/>
                                </a:lnTo>
                                <a:lnTo>
                                  <a:pt x="17" y="29"/>
                                </a:lnTo>
                                <a:lnTo>
                                  <a:pt x="16" y="37"/>
                                </a:lnTo>
                                <a:lnTo>
                                  <a:pt x="14" y="44"/>
                                </a:lnTo>
                                <a:lnTo>
                                  <a:pt x="14" y="53"/>
                                </a:lnTo>
                                <a:lnTo>
                                  <a:pt x="14" y="61"/>
                                </a:lnTo>
                                <a:lnTo>
                                  <a:pt x="16" y="70"/>
                                </a:lnTo>
                                <a:lnTo>
                                  <a:pt x="17" y="77"/>
                                </a:lnTo>
                                <a:lnTo>
                                  <a:pt x="20" y="82"/>
                                </a:lnTo>
                                <a:lnTo>
                                  <a:pt x="24" y="89"/>
                                </a:lnTo>
                                <a:lnTo>
                                  <a:pt x="30" y="91"/>
                                </a:lnTo>
                                <a:lnTo>
                                  <a:pt x="36" y="93"/>
                                </a:lnTo>
                                <a:lnTo>
                                  <a:pt x="45" y="95"/>
                                </a:lnTo>
                                <a:lnTo>
                                  <a:pt x="54" y="93"/>
                                </a:lnTo>
                                <a:lnTo>
                                  <a:pt x="60" y="91"/>
                                </a:lnTo>
                                <a:lnTo>
                                  <a:pt x="66" y="87"/>
                                </a:lnTo>
                                <a:lnTo>
                                  <a:pt x="71" y="82"/>
                                </a:lnTo>
                                <a:lnTo>
                                  <a:pt x="73" y="76"/>
                                </a:lnTo>
                                <a:lnTo>
                                  <a:pt x="76" y="69"/>
                                </a:lnTo>
                                <a:lnTo>
                                  <a:pt x="77" y="61"/>
                                </a:lnTo>
                                <a:lnTo>
                                  <a:pt x="77" y="53"/>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79" name="Freeform 567"/>
                        <wps:cNvSpPr>
                          <a:spLocks/>
                        </wps:cNvSpPr>
                        <wps:spPr bwMode="auto">
                          <a:xfrm>
                            <a:off x="555625" y="4551363"/>
                            <a:ext cx="39688" cy="55563"/>
                          </a:xfrm>
                          <a:custGeom>
                            <a:avLst/>
                            <a:gdLst>
                              <a:gd name="T0" fmla="*/ 74 w 74"/>
                              <a:gd name="T1" fmla="*/ 102 h 105"/>
                              <a:gd name="T2" fmla="*/ 74 w 74"/>
                              <a:gd name="T3" fmla="*/ 104 h 105"/>
                              <a:gd name="T4" fmla="*/ 73 w 74"/>
                              <a:gd name="T5" fmla="*/ 104 h 105"/>
                              <a:gd name="T6" fmla="*/ 69 w 74"/>
                              <a:gd name="T7" fmla="*/ 105 h 105"/>
                              <a:gd name="T8" fmla="*/ 65 w 74"/>
                              <a:gd name="T9" fmla="*/ 105 h 105"/>
                              <a:gd name="T10" fmla="*/ 63 w 74"/>
                              <a:gd name="T11" fmla="*/ 104 h 105"/>
                              <a:gd name="T12" fmla="*/ 62 w 74"/>
                              <a:gd name="T13" fmla="*/ 104 h 105"/>
                              <a:gd name="T14" fmla="*/ 60 w 74"/>
                              <a:gd name="T15" fmla="*/ 102 h 105"/>
                              <a:gd name="T16" fmla="*/ 60 w 74"/>
                              <a:gd name="T17" fmla="*/ 56 h 105"/>
                              <a:gd name="T18" fmla="*/ 14 w 74"/>
                              <a:gd name="T19" fmla="*/ 102 h 105"/>
                              <a:gd name="T20" fmla="*/ 14 w 74"/>
                              <a:gd name="T21" fmla="*/ 104 h 105"/>
                              <a:gd name="T22" fmla="*/ 12 w 74"/>
                              <a:gd name="T23" fmla="*/ 104 h 105"/>
                              <a:gd name="T24" fmla="*/ 10 w 74"/>
                              <a:gd name="T25" fmla="*/ 105 h 105"/>
                              <a:gd name="T26" fmla="*/ 6 w 74"/>
                              <a:gd name="T27" fmla="*/ 105 h 105"/>
                              <a:gd name="T28" fmla="*/ 4 w 74"/>
                              <a:gd name="T29" fmla="*/ 105 h 105"/>
                              <a:gd name="T30" fmla="*/ 1 w 74"/>
                              <a:gd name="T31" fmla="*/ 104 h 105"/>
                              <a:gd name="T32" fmla="*/ 0 w 74"/>
                              <a:gd name="T33" fmla="*/ 104 h 105"/>
                              <a:gd name="T34" fmla="*/ 0 w 74"/>
                              <a:gd name="T35" fmla="*/ 102 h 105"/>
                              <a:gd name="T36" fmla="*/ 0 w 74"/>
                              <a:gd name="T37" fmla="*/ 1 h 105"/>
                              <a:gd name="T38" fmla="*/ 0 w 74"/>
                              <a:gd name="T39" fmla="*/ 1 h 105"/>
                              <a:gd name="T40" fmla="*/ 3 w 74"/>
                              <a:gd name="T41" fmla="*/ 0 h 105"/>
                              <a:gd name="T42" fmla="*/ 5 w 74"/>
                              <a:gd name="T43" fmla="*/ 0 h 105"/>
                              <a:gd name="T44" fmla="*/ 9 w 74"/>
                              <a:gd name="T45" fmla="*/ 0 h 105"/>
                              <a:gd name="T46" fmla="*/ 11 w 74"/>
                              <a:gd name="T47" fmla="*/ 0 h 105"/>
                              <a:gd name="T48" fmla="*/ 12 w 74"/>
                              <a:gd name="T49" fmla="*/ 1 h 105"/>
                              <a:gd name="T50" fmla="*/ 14 w 74"/>
                              <a:gd name="T51" fmla="*/ 1 h 105"/>
                              <a:gd name="T52" fmla="*/ 14 w 74"/>
                              <a:gd name="T53" fmla="*/ 44 h 105"/>
                              <a:gd name="T54" fmla="*/ 60 w 74"/>
                              <a:gd name="T55" fmla="*/ 3 h 105"/>
                              <a:gd name="T56" fmla="*/ 62 w 74"/>
                              <a:gd name="T57" fmla="*/ 1 h 105"/>
                              <a:gd name="T58" fmla="*/ 62 w 74"/>
                              <a:gd name="T59" fmla="*/ 0 h 105"/>
                              <a:gd name="T60" fmla="*/ 64 w 74"/>
                              <a:gd name="T61" fmla="*/ 0 h 105"/>
                              <a:gd name="T62" fmla="*/ 68 w 74"/>
                              <a:gd name="T63" fmla="*/ 0 h 105"/>
                              <a:gd name="T64" fmla="*/ 70 w 74"/>
                              <a:gd name="T65" fmla="*/ 0 h 105"/>
                              <a:gd name="T66" fmla="*/ 73 w 74"/>
                              <a:gd name="T67" fmla="*/ 0 h 105"/>
                              <a:gd name="T68" fmla="*/ 74 w 74"/>
                              <a:gd name="T69" fmla="*/ 1 h 105"/>
                              <a:gd name="T70" fmla="*/ 74 w 74"/>
                              <a:gd name="T71" fmla="*/ 3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74" h="105">
                                <a:moveTo>
                                  <a:pt x="74" y="102"/>
                                </a:moveTo>
                                <a:lnTo>
                                  <a:pt x="74" y="102"/>
                                </a:lnTo>
                                <a:lnTo>
                                  <a:pt x="74" y="104"/>
                                </a:lnTo>
                                <a:lnTo>
                                  <a:pt x="74" y="104"/>
                                </a:lnTo>
                                <a:lnTo>
                                  <a:pt x="73" y="104"/>
                                </a:lnTo>
                                <a:lnTo>
                                  <a:pt x="73" y="104"/>
                                </a:lnTo>
                                <a:lnTo>
                                  <a:pt x="70" y="105"/>
                                </a:lnTo>
                                <a:lnTo>
                                  <a:pt x="69" y="105"/>
                                </a:lnTo>
                                <a:lnTo>
                                  <a:pt x="68" y="105"/>
                                </a:lnTo>
                                <a:lnTo>
                                  <a:pt x="65" y="105"/>
                                </a:lnTo>
                                <a:lnTo>
                                  <a:pt x="64" y="105"/>
                                </a:lnTo>
                                <a:lnTo>
                                  <a:pt x="63" y="104"/>
                                </a:lnTo>
                                <a:lnTo>
                                  <a:pt x="62" y="104"/>
                                </a:lnTo>
                                <a:lnTo>
                                  <a:pt x="62" y="104"/>
                                </a:lnTo>
                                <a:lnTo>
                                  <a:pt x="62" y="104"/>
                                </a:lnTo>
                                <a:lnTo>
                                  <a:pt x="60" y="102"/>
                                </a:lnTo>
                                <a:lnTo>
                                  <a:pt x="60" y="102"/>
                                </a:lnTo>
                                <a:lnTo>
                                  <a:pt x="60" y="56"/>
                                </a:lnTo>
                                <a:lnTo>
                                  <a:pt x="14" y="56"/>
                                </a:lnTo>
                                <a:lnTo>
                                  <a:pt x="14" y="102"/>
                                </a:lnTo>
                                <a:lnTo>
                                  <a:pt x="14" y="102"/>
                                </a:lnTo>
                                <a:lnTo>
                                  <a:pt x="14" y="104"/>
                                </a:lnTo>
                                <a:lnTo>
                                  <a:pt x="12" y="104"/>
                                </a:lnTo>
                                <a:lnTo>
                                  <a:pt x="12" y="104"/>
                                </a:lnTo>
                                <a:lnTo>
                                  <a:pt x="11" y="104"/>
                                </a:lnTo>
                                <a:lnTo>
                                  <a:pt x="10" y="105"/>
                                </a:lnTo>
                                <a:lnTo>
                                  <a:pt x="9" y="105"/>
                                </a:lnTo>
                                <a:lnTo>
                                  <a:pt x="6" y="105"/>
                                </a:lnTo>
                                <a:lnTo>
                                  <a:pt x="5" y="105"/>
                                </a:lnTo>
                                <a:lnTo>
                                  <a:pt x="4" y="105"/>
                                </a:lnTo>
                                <a:lnTo>
                                  <a:pt x="3" y="104"/>
                                </a:lnTo>
                                <a:lnTo>
                                  <a:pt x="1" y="104"/>
                                </a:lnTo>
                                <a:lnTo>
                                  <a:pt x="0" y="104"/>
                                </a:lnTo>
                                <a:lnTo>
                                  <a:pt x="0" y="104"/>
                                </a:lnTo>
                                <a:lnTo>
                                  <a:pt x="0" y="102"/>
                                </a:lnTo>
                                <a:lnTo>
                                  <a:pt x="0" y="102"/>
                                </a:lnTo>
                                <a:lnTo>
                                  <a:pt x="0" y="3"/>
                                </a:lnTo>
                                <a:lnTo>
                                  <a:pt x="0" y="1"/>
                                </a:lnTo>
                                <a:lnTo>
                                  <a:pt x="0" y="1"/>
                                </a:lnTo>
                                <a:lnTo>
                                  <a:pt x="0" y="1"/>
                                </a:lnTo>
                                <a:lnTo>
                                  <a:pt x="1" y="0"/>
                                </a:lnTo>
                                <a:lnTo>
                                  <a:pt x="3" y="0"/>
                                </a:lnTo>
                                <a:lnTo>
                                  <a:pt x="4" y="0"/>
                                </a:lnTo>
                                <a:lnTo>
                                  <a:pt x="5" y="0"/>
                                </a:lnTo>
                                <a:lnTo>
                                  <a:pt x="6" y="0"/>
                                </a:lnTo>
                                <a:lnTo>
                                  <a:pt x="9" y="0"/>
                                </a:lnTo>
                                <a:lnTo>
                                  <a:pt x="10" y="0"/>
                                </a:lnTo>
                                <a:lnTo>
                                  <a:pt x="11" y="0"/>
                                </a:lnTo>
                                <a:lnTo>
                                  <a:pt x="12" y="0"/>
                                </a:lnTo>
                                <a:lnTo>
                                  <a:pt x="12" y="1"/>
                                </a:lnTo>
                                <a:lnTo>
                                  <a:pt x="14" y="1"/>
                                </a:lnTo>
                                <a:lnTo>
                                  <a:pt x="14" y="1"/>
                                </a:lnTo>
                                <a:lnTo>
                                  <a:pt x="14" y="3"/>
                                </a:lnTo>
                                <a:lnTo>
                                  <a:pt x="14" y="44"/>
                                </a:lnTo>
                                <a:lnTo>
                                  <a:pt x="60" y="44"/>
                                </a:lnTo>
                                <a:lnTo>
                                  <a:pt x="60" y="3"/>
                                </a:lnTo>
                                <a:lnTo>
                                  <a:pt x="60" y="1"/>
                                </a:lnTo>
                                <a:lnTo>
                                  <a:pt x="62" y="1"/>
                                </a:lnTo>
                                <a:lnTo>
                                  <a:pt x="62" y="1"/>
                                </a:lnTo>
                                <a:lnTo>
                                  <a:pt x="62" y="0"/>
                                </a:lnTo>
                                <a:lnTo>
                                  <a:pt x="63" y="0"/>
                                </a:lnTo>
                                <a:lnTo>
                                  <a:pt x="64" y="0"/>
                                </a:lnTo>
                                <a:lnTo>
                                  <a:pt x="65" y="0"/>
                                </a:lnTo>
                                <a:lnTo>
                                  <a:pt x="68" y="0"/>
                                </a:lnTo>
                                <a:lnTo>
                                  <a:pt x="69" y="0"/>
                                </a:lnTo>
                                <a:lnTo>
                                  <a:pt x="70" y="0"/>
                                </a:lnTo>
                                <a:lnTo>
                                  <a:pt x="73" y="0"/>
                                </a:lnTo>
                                <a:lnTo>
                                  <a:pt x="73" y="0"/>
                                </a:lnTo>
                                <a:lnTo>
                                  <a:pt x="74" y="1"/>
                                </a:lnTo>
                                <a:lnTo>
                                  <a:pt x="74" y="1"/>
                                </a:lnTo>
                                <a:lnTo>
                                  <a:pt x="74" y="1"/>
                                </a:lnTo>
                                <a:lnTo>
                                  <a:pt x="74" y="3"/>
                                </a:lnTo>
                                <a:lnTo>
                                  <a:pt x="74" y="102"/>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80" name="Freeform 568"/>
                        <wps:cNvSpPr>
                          <a:spLocks/>
                        </wps:cNvSpPr>
                        <wps:spPr bwMode="auto">
                          <a:xfrm>
                            <a:off x="300037" y="4532313"/>
                            <a:ext cx="79375" cy="26988"/>
                          </a:xfrm>
                          <a:custGeom>
                            <a:avLst/>
                            <a:gdLst>
                              <a:gd name="T0" fmla="*/ 0 w 151"/>
                              <a:gd name="T1" fmla="*/ 0 h 52"/>
                              <a:gd name="T2" fmla="*/ 50 w 151"/>
                              <a:gd name="T3" fmla="*/ 51 h 52"/>
                              <a:gd name="T4" fmla="*/ 101 w 151"/>
                              <a:gd name="T5" fmla="*/ 1 h 52"/>
                              <a:gd name="T6" fmla="*/ 151 w 151"/>
                              <a:gd name="T7" fmla="*/ 52 h 52"/>
                            </a:gdLst>
                            <a:ahLst/>
                            <a:cxnLst>
                              <a:cxn ang="0">
                                <a:pos x="T0" y="T1"/>
                              </a:cxn>
                              <a:cxn ang="0">
                                <a:pos x="T2" y="T3"/>
                              </a:cxn>
                              <a:cxn ang="0">
                                <a:pos x="T4" y="T5"/>
                              </a:cxn>
                              <a:cxn ang="0">
                                <a:pos x="T6" y="T7"/>
                              </a:cxn>
                            </a:cxnLst>
                            <a:rect l="0" t="0" r="r" b="b"/>
                            <a:pathLst>
                              <a:path w="151" h="52">
                                <a:moveTo>
                                  <a:pt x="0" y="0"/>
                                </a:moveTo>
                                <a:lnTo>
                                  <a:pt x="50" y="51"/>
                                </a:lnTo>
                                <a:lnTo>
                                  <a:pt x="101" y="1"/>
                                </a:lnTo>
                                <a:lnTo>
                                  <a:pt x="151" y="52"/>
                                </a:lnTo>
                              </a:path>
                            </a:pathLst>
                          </a:custGeom>
                          <a:noFill/>
                          <a:ln w="7938">
                            <a:solidFill>
                              <a:srgbClr val="E98989"/>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81" name="Freeform 569"/>
                        <wps:cNvSpPr>
                          <a:spLocks/>
                        </wps:cNvSpPr>
                        <wps:spPr bwMode="auto">
                          <a:xfrm>
                            <a:off x="192087" y="4473575"/>
                            <a:ext cx="47625" cy="47625"/>
                          </a:xfrm>
                          <a:custGeom>
                            <a:avLst/>
                            <a:gdLst>
                              <a:gd name="T0" fmla="*/ 89 w 89"/>
                              <a:gd name="T1" fmla="*/ 46 h 90"/>
                              <a:gd name="T2" fmla="*/ 89 w 89"/>
                              <a:gd name="T3" fmla="*/ 54 h 90"/>
                              <a:gd name="T4" fmla="*/ 81 w 89"/>
                              <a:gd name="T5" fmla="*/ 70 h 90"/>
                              <a:gd name="T6" fmla="*/ 69 w 89"/>
                              <a:gd name="T7" fmla="*/ 83 h 90"/>
                              <a:gd name="T8" fmla="*/ 53 w 89"/>
                              <a:gd name="T9" fmla="*/ 90 h 90"/>
                              <a:gd name="T10" fmla="*/ 44 w 89"/>
                              <a:gd name="T11" fmla="*/ 90 h 90"/>
                              <a:gd name="T12" fmla="*/ 36 w 89"/>
                              <a:gd name="T13" fmla="*/ 90 h 90"/>
                              <a:gd name="T14" fmla="*/ 20 w 89"/>
                              <a:gd name="T15" fmla="*/ 83 h 90"/>
                              <a:gd name="T16" fmla="*/ 7 w 89"/>
                              <a:gd name="T17" fmla="*/ 70 h 90"/>
                              <a:gd name="T18" fmla="*/ 1 w 89"/>
                              <a:gd name="T19" fmla="*/ 54 h 90"/>
                              <a:gd name="T20" fmla="*/ 0 w 89"/>
                              <a:gd name="T21" fmla="*/ 46 h 90"/>
                              <a:gd name="T22" fmla="*/ 1 w 89"/>
                              <a:gd name="T23" fmla="*/ 36 h 90"/>
                              <a:gd name="T24" fmla="*/ 7 w 89"/>
                              <a:gd name="T25" fmla="*/ 20 h 90"/>
                              <a:gd name="T26" fmla="*/ 20 w 89"/>
                              <a:gd name="T27" fmla="*/ 7 h 90"/>
                              <a:gd name="T28" fmla="*/ 36 w 89"/>
                              <a:gd name="T29" fmla="*/ 1 h 90"/>
                              <a:gd name="T30" fmla="*/ 44 w 89"/>
                              <a:gd name="T31" fmla="*/ 0 h 90"/>
                              <a:gd name="T32" fmla="*/ 53 w 89"/>
                              <a:gd name="T33" fmla="*/ 1 h 90"/>
                              <a:gd name="T34" fmla="*/ 69 w 89"/>
                              <a:gd name="T35" fmla="*/ 7 h 90"/>
                              <a:gd name="T36" fmla="*/ 81 w 89"/>
                              <a:gd name="T37" fmla="*/ 20 h 90"/>
                              <a:gd name="T38" fmla="*/ 89 w 89"/>
                              <a:gd name="T39" fmla="*/ 36 h 90"/>
                              <a:gd name="T40" fmla="*/ 89 w 89"/>
                              <a:gd name="T41" fmla="*/ 46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9" h="90">
                                <a:moveTo>
                                  <a:pt x="89" y="46"/>
                                </a:moveTo>
                                <a:lnTo>
                                  <a:pt x="89" y="54"/>
                                </a:lnTo>
                                <a:lnTo>
                                  <a:pt x="81" y="70"/>
                                </a:lnTo>
                                <a:lnTo>
                                  <a:pt x="69" y="83"/>
                                </a:lnTo>
                                <a:lnTo>
                                  <a:pt x="53" y="90"/>
                                </a:lnTo>
                                <a:lnTo>
                                  <a:pt x="44" y="90"/>
                                </a:lnTo>
                                <a:lnTo>
                                  <a:pt x="36" y="90"/>
                                </a:lnTo>
                                <a:lnTo>
                                  <a:pt x="20" y="83"/>
                                </a:lnTo>
                                <a:lnTo>
                                  <a:pt x="7" y="70"/>
                                </a:lnTo>
                                <a:lnTo>
                                  <a:pt x="1" y="54"/>
                                </a:lnTo>
                                <a:lnTo>
                                  <a:pt x="0" y="46"/>
                                </a:lnTo>
                                <a:lnTo>
                                  <a:pt x="1" y="36"/>
                                </a:lnTo>
                                <a:lnTo>
                                  <a:pt x="7" y="20"/>
                                </a:lnTo>
                                <a:lnTo>
                                  <a:pt x="20" y="7"/>
                                </a:lnTo>
                                <a:lnTo>
                                  <a:pt x="36" y="1"/>
                                </a:lnTo>
                                <a:lnTo>
                                  <a:pt x="44" y="0"/>
                                </a:lnTo>
                                <a:lnTo>
                                  <a:pt x="53" y="1"/>
                                </a:lnTo>
                                <a:lnTo>
                                  <a:pt x="69" y="7"/>
                                </a:lnTo>
                                <a:lnTo>
                                  <a:pt x="81" y="20"/>
                                </a:lnTo>
                                <a:lnTo>
                                  <a:pt x="89" y="36"/>
                                </a:lnTo>
                                <a:lnTo>
                                  <a:pt x="89" y="46"/>
                                </a:lnTo>
                                <a:close/>
                              </a:path>
                            </a:pathLst>
                          </a:custGeom>
                          <a:solidFill>
                            <a:srgbClr val="99999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82" name="Freeform 570"/>
                        <wps:cNvSpPr>
                          <a:spLocks/>
                        </wps:cNvSpPr>
                        <wps:spPr bwMode="auto">
                          <a:xfrm>
                            <a:off x="214312" y="4481513"/>
                            <a:ext cx="88900" cy="90488"/>
                          </a:xfrm>
                          <a:custGeom>
                            <a:avLst/>
                            <a:gdLst>
                              <a:gd name="T0" fmla="*/ 154 w 169"/>
                              <a:gd name="T1" fmla="*/ 40 h 169"/>
                              <a:gd name="T2" fmla="*/ 163 w 169"/>
                              <a:gd name="T3" fmla="*/ 55 h 169"/>
                              <a:gd name="T4" fmla="*/ 169 w 169"/>
                              <a:gd name="T5" fmla="*/ 87 h 169"/>
                              <a:gd name="T6" fmla="*/ 163 w 169"/>
                              <a:gd name="T7" fmla="*/ 117 h 169"/>
                              <a:gd name="T8" fmla="*/ 146 w 169"/>
                              <a:gd name="T9" fmla="*/ 144 h 169"/>
                              <a:gd name="T10" fmla="*/ 132 w 169"/>
                              <a:gd name="T11" fmla="*/ 154 h 169"/>
                              <a:gd name="T12" fmla="*/ 116 w 169"/>
                              <a:gd name="T13" fmla="*/ 163 h 169"/>
                              <a:gd name="T14" fmla="*/ 84 w 169"/>
                              <a:gd name="T15" fmla="*/ 169 h 169"/>
                              <a:gd name="T16" fmla="*/ 53 w 169"/>
                              <a:gd name="T17" fmla="*/ 162 h 169"/>
                              <a:gd name="T18" fmla="*/ 26 w 169"/>
                              <a:gd name="T19" fmla="*/ 143 h 169"/>
                              <a:gd name="T20" fmla="*/ 15 w 169"/>
                              <a:gd name="T21" fmla="*/ 130 h 169"/>
                              <a:gd name="T22" fmla="*/ 7 w 169"/>
                              <a:gd name="T23" fmla="*/ 115 h 169"/>
                              <a:gd name="T24" fmla="*/ 0 w 169"/>
                              <a:gd name="T25" fmla="*/ 83 h 169"/>
                              <a:gd name="T26" fmla="*/ 7 w 169"/>
                              <a:gd name="T27" fmla="*/ 52 h 169"/>
                              <a:gd name="T28" fmla="*/ 25 w 169"/>
                              <a:gd name="T29" fmla="*/ 25 h 169"/>
                              <a:gd name="T30" fmla="*/ 39 w 169"/>
                              <a:gd name="T31" fmla="*/ 14 h 169"/>
                              <a:gd name="T32" fmla="*/ 53 w 169"/>
                              <a:gd name="T33" fmla="*/ 6 h 169"/>
                              <a:gd name="T34" fmla="*/ 85 w 169"/>
                              <a:gd name="T35" fmla="*/ 0 h 169"/>
                              <a:gd name="T36" fmla="*/ 117 w 169"/>
                              <a:gd name="T37" fmla="*/ 8 h 169"/>
                              <a:gd name="T38" fmla="*/ 145 w 169"/>
                              <a:gd name="T39" fmla="*/ 25 h 169"/>
                              <a:gd name="T40" fmla="*/ 154 w 169"/>
                              <a:gd name="T41" fmla="*/ 40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9" h="169">
                                <a:moveTo>
                                  <a:pt x="154" y="40"/>
                                </a:moveTo>
                                <a:lnTo>
                                  <a:pt x="163" y="55"/>
                                </a:lnTo>
                                <a:lnTo>
                                  <a:pt x="169" y="87"/>
                                </a:lnTo>
                                <a:lnTo>
                                  <a:pt x="163" y="117"/>
                                </a:lnTo>
                                <a:lnTo>
                                  <a:pt x="146" y="144"/>
                                </a:lnTo>
                                <a:lnTo>
                                  <a:pt x="132" y="154"/>
                                </a:lnTo>
                                <a:lnTo>
                                  <a:pt x="116" y="163"/>
                                </a:lnTo>
                                <a:lnTo>
                                  <a:pt x="84" y="169"/>
                                </a:lnTo>
                                <a:lnTo>
                                  <a:pt x="53" y="162"/>
                                </a:lnTo>
                                <a:lnTo>
                                  <a:pt x="26" y="143"/>
                                </a:lnTo>
                                <a:lnTo>
                                  <a:pt x="15" y="130"/>
                                </a:lnTo>
                                <a:lnTo>
                                  <a:pt x="7" y="115"/>
                                </a:lnTo>
                                <a:lnTo>
                                  <a:pt x="0" y="83"/>
                                </a:lnTo>
                                <a:lnTo>
                                  <a:pt x="7" y="52"/>
                                </a:lnTo>
                                <a:lnTo>
                                  <a:pt x="25" y="25"/>
                                </a:lnTo>
                                <a:lnTo>
                                  <a:pt x="39" y="14"/>
                                </a:lnTo>
                                <a:lnTo>
                                  <a:pt x="53" y="6"/>
                                </a:lnTo>
                                <a:lnTo>
                                  <a:pt x="85" y="0"/>
                                </a:lnTo>
                                <a:lnTo>
                                  <a:pt x="117" y="8"/>
                                </a:lnTo>
                                <a:lnTo>
                                  <a:pt x="145" y="25"/>
                                </a:lnTo>
                                <a:lnTo>
                                  <a:pt x="154" y="40"/>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83" name="Freeform 571"/>
                        <wps:cNvSpPr>
                          <a:spLocks/>
                        </wps:cNvSpPr>
                        <wps:spPr bwMode="auto">
                          <a:xfrm>
                            <a:off x="204787" y="1868488"/>
                            <a:ext cx="134938" cy="423863"/>
                          </a:xfrm>
                          <a:custGeom>
                            <a:avLst/>
                            <a:gdLst>
                              <a:gd name="T0" fmla="*/ 255 w 255"/>
                              <a:gd name="T1" fmla="*/ 803 h 803"/>
                              <a:gd name="T2" fmla="*/ 212 w 255"/>
                              <a:gd name="T3" fmla="*/ 766 h 803"/>
                              <a:gd name="T4" fmla="*/ 143 w 255"/>
                              <a:gd name="T5" fmla="*/ 684 h 803"/>
                              <a:gd name="T6" fmla="*/ 91 w 255"/>
                              <a:gd name="T7" fmla="*/ 597 h 803"/>
                              <a:gd name="T8" fmla="*/ 53 w 255"/>
                              <a:gd name="T9" fmla="*/ 503 h 803"/>
                              <a:gd name="T10" fmla="*/ 27 w 255"/>
                              <a:gd name="T11" fmla="*/ 402 h 803"/>
                              <a:gd name="T12" fmla="*/ 11 w 255"/>
                              <a:gd name="T13" fmla="*/ 295 h 803"/>
                              <a:gd name="T14" fmla="*/ 0 w 255"/>
                              <a:gd name="T15" fmla="*/ 123 h 803"/>
                              <a:gd name="T16" fmla="*/ 0 w 255"/>
                              <a:gd name="T17" fmla="*/ 0 h 8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55" h="803">
                                <a:moveTo>
                                  <a:pt x="255" y="803"/>
                                </a:moveTo>
                                <a:lnTo>
                                  <a:pt x="212" y="766"/>
                                </a:lnTo>
                                <a:lnTo>
                                  <a:pt x="143" y="684"/>
                                </a:lnTo>
                                <a:lnTo>
                                  <a:pt x="91" y="597"/>
                                </a:lnTo>
                                <a:lnTo>
                                  <a:pt x="53" y="503"/>
                                </a:lnTo>
                                <a:lnTo>
                                  <a:pt x="27" y="402"/>
                                </a:lnTo>
                                <a:lnTo>
                                  <a:pt x="11" y="295"/>
                                </a:lnTo>
                                <a:lnTo>
                                  <a:pt x="0" y="123"/>
                                </a:lnTo>
                                <a:lnTo>
                                  <a:pt x="0" y="0"/>
                                </a:lnTo>
                              </a:path>
                            </a:pathLst>
                          </a:custGeom>
                          <a:noFill/>
                          <a:ln w="20638">
                            <a:solidFill>
                              <a:srgbClr val="BEBEBE"/>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84" name="Freeform 572"/>
                        <wps:cNvSpPr>
                          <a:spLocks/>
                        </wps:cNvSpPr>
                        <wps:spPr bwMode="auto">
                          <a:xfrm>
                            <a:off x="153987" y="1839913"/>
                            <a:ext cx="101600" cy="138113"/>
                          </a:xfrm>
                          <a:custGeom>
                            <a:avLst/>
                            <a:gdLst>
                              <a:gd name="T0" fmla="*/ 0 w 190"/>
                              <a:gd name="T1" fmla="*/ 259 h 259"/>
                              <a:gd name="T2" fmla="*/ 95 w 190"/>
                              <a:gd name="T3" fmla="*/ 0 h 259"/>
                              <a:gd name="T4" fmla="*/ 190 w 190"/>
                              <a:gd name="T5" fmla="*/ 257 h 259"/>
                              <a:gd name="T6" fmla="*/ 168 w 190"/>
                              <a:gd name="T7" fmla="*/ 244 h 259"/>
                              <a:gd name="T8" fmla="*/ 120 w 190"/>
                              <a:gd name="T9" fmla="*/ 228 h 259"/>
                              <a:gd name="T10" fmla="*/ 71 w 190"/>
                              <a:gd name="T11" fmla="*/ 228 h 259"/>
                              <a:gd name="T12" fmla="*/ 21 w 190"/>
                              <a:gd name="T13" fmla="*/ 244 h 259"/>
                              <a:gd name="T14" fmla="*/ 0 w 190"/>
                              <a:gd name="T15" fmla="*/ 259 h 259"/>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90" h="259">
                                <a:moveTo>
                                  <a:pt x="0" y="259"/>
                                </a:moveTo>
                                <a:lnTo>
                                  <a:pt x="95" y="0"/>
                                </a:lnTo>
                                <a:lnTo>
                                  <a:pt x="190" y="257"/>
                                </a:lnTo>
                                <a:lnTo>
                                  <a:pt x="168" y="244"/>
                                </a:lnTo>
                                <a:lnTo>
                                  <a:pt x="120" y="228"/>
                                </a:lnTo>
                                <a:lnTo>
                                  <a:pt x="71" y="228"/>
                                </a:lnTo>
                                <a:lnTo>
                                  <a:pt x="21" y="244"/>
                                </a:lnTo>
                                <a:lnTo>
                                  <a:pt x="0" y="259"/>
                                </a:lnTo>
                                <a:close/>
                              </a:path>
                            </a:pathLst>
                          </a:custGeom>
                          <a:solidFill>
                            <a:srgbClr val="BEBEBE"/>
                          </a:solidFill>
                          <a:ln w="7938">
                            <a:solidFill>
                              <a:srgbClr val="BEBEBE"/>
                            </a:solidFill>
                            <a:prstDash val="solid"/>
                            <a:round/>
                            <a:headEnd/>
                            <a:tailEnd/>
                          </a:ln>
                        </wps:spPr>
                        <wps:bodyPr vert="horz" wrap="square" lIns="91440" tIns="45720" rIns="91440" bIns="45720" numCol="1" anchor="t" anchorCtr="0" compatLnSpc="1">
                          <a:prstTxWarp prst="textNoShape">
                            <a:avLst/>
                          </a:prstTxWarp>
                        </wps:bodyPr>
                      </wps:wsp>
                      <wps:wsp>
                        <wps:cNvPr id="1385" name="Line 573"/>
                        <wps:cNvCnPr/>
                        <wps:spPr bwMode="auto">
                          <a:xfrm flipV="1">
                            <a:off x="3684587" y="965200"/>
                            <a:ext cx="149225" cy="3175"/>
                          </a:xfrm>
                          <a:prstGeom prst="line">
                            <a:avLst/>
                          </a:prstGeom>
                          <a:noFill/>
                          <a:ln w="20638">
                            <a:solidFill>
                              <a:srgbClr val="BEBEBE"/>
                            </a:solidFill>
                            <a:prstDash val="solid"/>
                            <a:round/>
                            <a:headEnd/>
                            <a:tailEnd/>
                          </a:ln>
                          <a:extLst>
                            <a:ext uri="{909E8E84-426E-40DD-AFC4-6F175D3DCCD1}">
                              <a14:hiddenFill xmlns:a14="http://schemas.microsoft.com/office/drawing/2010/main">
                                <a:noFill/>
                              </a14:hiddenFill>
                            </a:ext>
                          </a:extLst>
                        </wps:spPr>
                        <wps:bodyPr/>
                      </wps:wsp>
                      <wps:wsp>
                        <wps:cNvPr id="1386" name="Freeform 574"/>
                        <wps:cNvSpPr>
                          <a:spLocks/>
                        </wps:cNvSpPr>
                        <wps:spPr bwMode="auto">
                          <a:xfrm>
                            <a:off x="3724275" y="917575"/>
                            <a:ext cx="136525" cy="100013"/>
                          </a:xfrm>
                          <a:custGeom>
                            <a:avLst/>
                            <a:gdLst>
                              <a:gd name="T0" fmla="*/ 0 w 260"/>
                              <a:gd name="T1" fmla="*/ 0 h 190"/>
                              <a:gd name="T2" fmla="*/ 260 w 260"/>
                              <a:gd name="T3" fmla="*/ 89 h 190"/>
                              <a:gd name="T4" fmla="*/ 4 w 260"/>
                              <a:gd name="T5" fmla="*/ 190 h 190"/>
                              <a:gd name="T6" fmla="*/ 17 w 260"/>
                              <a:gd name="T7" fmla="*/ 168 h 190"/>
                              <a:gd name="T8" fmla="*/ 32 w 260"/>
                              <a:gd name="T9" fmla="*/ 120 h 190"/>
                              <a:gd name="T10" fmla="*/ 31 w 260"/>
                              <a:gd name="T11" fmla="*/ 70 h 190"/>
                              <a:gd name="T12" fmla="*/ 15 w 260"/>
                              <a:gd name="T13" fmla="*/ 22 h 190"/>
                              <a:gd name="T14" fmla="*/ 0 w 260"/>
                              <a:gd name="T15" fmla="*/ 0 h 19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60" h="190">
                                <a:moveTo>
                                  <a:pt x="0" y="0"/>
                                </a:moveTo>
                                <a:lnTo>
                                  <a:pt x="260" y="89"/>
                                </a:lnTo>
                                <a:lnTo>
                                  <a:pt x="4" y="190"/>
                                </a:lnTo>
                                <a:lnTo>
                                  <a:pt x="17" y="168"/>
                                </a:lnTo>
                                <a:lnTo>
                                  <a:pt x="32" y="120"/>
                                </a:lnTo>
                                <a:lnTo>
                                  <a:pt x="31" y="70"/>
                                </a:lnTo>
                                <a:lnTo>
                                  <a:pt x="15" y="22"/>
                                </a:lnTo>
                                <a:lnTo>
                                  <a:pt x="0" y="0"/>
                                </a:lnTo>
                                <a:close/>
                              </a:path>
                            </a:pathLst>
                          </a:custGeom>
                          <a:solidFill>
                            <a:srgbClr val="BEBEBE"/>
                          </a:solidFill>
                          <a:ln w="7938">
                            <a:solidFill>
                              <a:srgbClr val="BEBEBE"/>
                            </a:solidFill>
                            <a:prstDash val="solid"/>
                            <a:round/>
                            <a:headEnd/>
                            <a:tailEnd/>
                          </a:ln>
                        </wps:spPr>
                        <wps:bodyPr vert="horz" wrap="square" lIns="91440" tIns="45720" rIns="91440" bIns="45720" numCol="1" anchor="t" anchorCtr="0" compatLnSpc="1">
                          <a:prstTxWarp prst="textNoShape">
                            <a:avLst/>
                          </a:prstTxWarp>
                        </wps:bodyPr>
                      </wps:wsp>
                      <wps:wsp>
                        <wps:cNvPr id="1387" name="Freeform 575"/>
                        <wps:cNvSpPr>
                          <a:spLocks/>
                        </wps:cNvSpPr>
                        <wps:spPr bwMode="auto">
                          <a:xfrm>
                            <a:off x="3614737" y="593725"/>
                            <a:ext cx="63500" cy="746125"/>
                          </a:xfrm>
                          <a:custGeom>
                            <a:avLst/>
                            <a:gdLst>
                              <a:gd name="T0" fmla="*/ 0 w 120"/>
                              <a:gd name="T1" fmla="*/ 1411 h 1411"/>
                              <a:gd name="T2" fmla="*/ 120 w 120"/>
                              <a:gd name="T3" fmla="*/ 1411 h 1411"/>
                              <a:gd name="T4" fmla="*/ 120 w 120"/>
                              <a:gd name="T5" fmla="*/ 0 h 1411"/>
                              <a:gd name="T6" fmla="*/ 7 w 120"/>
                              <a:gd name="T7" fmla="*/ 0 h 1411"/>
                            </a:gdLst>
                            <a:ahLst/>
                            <a:cxnLst>
                              <a:cxn ang="0">
                                <a:pos x="T0" y="T1"/>
                              </a:cxn>
                              <a:cxn ang="0">
                                <a:pos x="T2" y="T3"/>
                              </a:cxn>
                              <a:cxn ang="0">
                                <a:pos x="T4" y="T5"/>
                              </a:cxn>
                              <a:cxn ang="0">
                                <a:pos x="T6" y="T7"/>
                              </a:cxn>
                            </a:cxnLst>
                            <a:rect l="0" t="0" r="r" b="b"/>
                            <a:pathLst>
                              <a:path w="120" h="1411">
                                <a:moveTo>
                                  <a:pt x="0" y="1411"/>
                                </a:moveTo>
                                <a:lnTo>
                                  <a:pt x="120" y="1411"/>
                                </a:lnTo>
                                <a:lnTo>
                                  <a:pt x="120" y="0"/>
                                </a:lnTo>
                                <a:lnTo>
                                  <a:pt x="7" y="0"/>
                                </a:lnTo>
                              </a:path>
                            </a:pathLst>
                          </a:custGeom>
                          <a:noFill/>
                          <a:ln w="22225">
                            <a:solidFill>
                              <a:srgbClr val="BEBEBE"/>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88" name="Freeform 576"/>
                        <wps:cNvSpPr>
                          <a:spLocks/>
                        </wps:cNvSpPr>
                        <wps:spPr bwMode="auto">
                          <a:xfrm>
                            <a:off x="998537" y="1509713"/>
                            <a:ext cx="107950" cy="107950"/>
                          </a:xfrm>
                          <a:custGeom>
                            <a:avLst/>
                            <a:gdLst>
                              <a:gd name="T0" fmla="*/ 206 w 206"/>
                              <a:gd name="T1" fmla="*/ 104 h 206"/>
                              <a:gd name="T2" fmla="*/ 205 w 206"/>
                              <a:gd name="T3" fmla="*/ 125 h 206"/>
                              <a:gd name="T4" fmla="*/ 189 w 206"/>
                              <a:gd name="T5" fmla="*/ 162 h 206"/>
                              <a:gd name="T6" fmla="*/ 160 w 206"/>
                              <a:gd name="T7" fmla="*/ 189 h 206"/>
                              <a:gd name="T8" fmla="*/ 123 w 206"/>
                              <a:gd name="T9" fmla="*/ 205 h 206"/>
                              <a:gd name="T10" fmla="*/ 102 w 206"/>
                              <a:gd name="T11" fmla="*/ 206 h 206"/>
                              <a:gd name="T12" fmla="*/ 81 w 206"/>
                              <a:gd name="T13" fmla="*/ 205 h 206"/>
                              <a:gd name="T14" fmla="*/ 44 w 206"/>
                              <a:gd name="T15" fmla="*/ 189 h 206"/>
                              <a:gd name="T16" fmla="*/ 17 w 206"/>
                              <a:gd name="T17" fmla="*/ 162 h 206"/>
                              <a:gd name="T18" fmla="*/ 1 w 206"/>
                              <a:gd name="T19" fmla="*/ 125 h 206"/>
                              <a:gd name="T20" fmla="*/ 0 w 206"/>
                              <a:gd name="T21" fmla="*/ 104 h 206"/>
                              <a:gd name="T22" fmla="*/ 1 w 206"/>
                              <a:gd name="T23" fmla="*/ 83 h 206"/>
                              <a:gd name="T24" fmla="*/ 17 w 206"/>
                              <a:gd name="T25" fmla="*/ 46 h 206"/>
                              <a:gd name="T26" fmla="*/ 44 w 206"/>
                              <a:gd name="T27" fmla="*/ 18 h 206"/>
                              <a:gd name="T28" fmla="*/ 81 w 206"/>
                              <a:gd name="T29" fmla="*/ 2 h 206"/>
                              <a:gd name="T30" fmla="*/ 102 w 206"/>
                              <a:gd name="T31" fmla="*/ 0 h 206"/>
                              <a:gd name="T32" fmla="*/ 123 w 206"/>
                              <a:gd name="T33" fmla="*/ 2 h 206"/>
                              <a:gd name="T34" fmla="*/ 160 w 206"/>
                              <a:gd name="T35" fmla="*/ 18 h 206"/>
                              <a:gd name="T36" fmla="*/ 189 w 206"/>
                              <a:gd name="T37" fmla="*/ 46 h 206"/>
                              <a:gd name="T38" fmla="*/ 205 w 206"/>
                              <a:gd name="T39" fmla="*/ 83 h 206"/>
                              <a:gd name="T40" fmla="*/ 206 w 206"/>
                              <a:gd name="T41" fmla="*/ 104 h 2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206" h="206">
                                <a:moveTo>
                                  <a:pt x="206" y="104"/>
                                </a:moveTo>
                                <a:lnTo>
                                  <a:pt x="205" y="125"/>
                                </a:lnTo>
                                <a:lnTo>
                                  <a:pt x="189" y="162"/>
                                </a:lnTo>
                                <a:lnTo>
                                  <a:pt x="160" y="189"/>
                                </a:lnTo>
                                <a:lnTo>
                                  <a:pt x="123" y="205"/>
                                </a:lnTo>
                                <a:lnTo>
                                  <a:pt x="102" y="206"/>
                                </a:lnTo>
                                <a:lnTo>
                                  <a:pt x="81" y="205"/>
                                </a:lnTo>
                                <a:lnTo>
                                  <a:pt x="44" y="189"/>
                                </a:lnTo>
                                <a:lnTo>
                                  <a:pt x="17" y="162"/>
                                </a:lnTo>
                                <a:lnTo>
                                  <a:pt x="1" y="125"/>
                                </a:lnTo>
                                <a:lnTo>
                                  <a:pt x="0" y="104"/>
                                </a:lnTo>
                                <a:lnTo>
                                  <a:pt x="1" y="83"/>
                                </a:lnTo>
                                <a:lnTo>
                                  <a:pt x="17" y="46"/>
                                </a:lnTo>
                                <a:lnTo>
                                  <a:pt x="44" y="18"/>
                                </a:lnTo>
                                <a:lnTo>
                                  <a:pt x="81" y="2"/>
                                </a:lnTo>
                                <a:lnTo>
                                  <a:pt x="102" y="0"/>
                                </a:lnTo>
                                <a:lnTo>
                                  <a:pt x="123" y="2"/>
                                </a:lnTo>
                                <a:lnTo>
                                  <a:pt x="160" y="18"/>
                                </a:lnTo>
                                <a:lnTo>
                                  <a:pt x="189" y="46"/>
                                </a:lnTo>
                                <a:lnTo>
                                  <a:pt x="205" y="83"/>
                                </a:lnTo>
                                <a:lnTo>
                                  <a:pt x="206" y="104"/>
                                </a:lnTo>
                                <a:close/>
                              </a:path>
                            </a:pathLst>
                          </a:custGeom>
                          <a:solidFill>
                            <a:srgbClr val="DECD87"/>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89" name="Freeform 577"/>
                        <wps:cNvSpPr>
                          <a:spLocks/>
                        </wps:cNvSpPr>
                        <wps:spPr bwMode="auto">
                          <a:xfrm>
                            <a:off x="1079500" y="1362075"/>
                            <a:ext cx="203200" cy="171450"/>
                          </a:xfrm>
                          <a:custGeom>
                            <a:avLst/>
                            <a:gdLst>
                              <a:gd name="T0" fmla="*/ 7 w 384"/>
                              <a:gd name="T1" fmla="*/ 324 h 324"/>
                              <a:gd name="T2" fmla="*/ 5 w 384"/>
                              <a:gd name="T3" fmla="*/ 315 h 324"/>
                              <a:gd name="T4" fmla="*/ 0 w 384"/>
                              <a:gd name="T5" fmla="*/ 271 h 324"/>
                              <a:gd name="T6" fmla="*/ 5 w 384"/>
                              <a:gd name="T7" fmla="*/ 242 h 324"/>
                              <a:gd name="T8" fmla="*/ 14 w 384"/>
                              <a:gd name="T9" fmla="*/ 233 h 324"/>
                              <a:gd name="T10" fmla="*/ 24 w 384"/>
                              <a:gd name="T11" fmla="*/ 228 h 324"/>
                              <a:gd name="T12" fmla="*/ 47 w 384"/>
                              <a:gd name="T13" fmla="*/ 231 h 324"/>
                              <a:gd name="T14" fmla="*/ 74 w 384"/>
                              <a:gd name="T15" fmla="*/ 242 h 324"/>
                              <a:gd name="T16" fmla="*/ 97 w 384"/>
                              <a:gd name="T17" fmla="*/ 247 h 324"/>
                              <a:gd name="T18" fmla="*/ 107 w 384"/>
                              <a:gd name="T19" fmla="*/ 242 h 324"/>
                              <a:gd name="T20" fmla="*/ 113 w 384"/>
                              <a:gd name="T21" fmla="*/ 235 h 324"/>
                              <a:gd name="T22" fmla="*/ 113 w 384"/>
                              <a:gd name="T23" fmla="*/ 210 h 324"/>
                              <a:gd name="T24" fmla="*/ 108 w 384"/>
                              <a:gd name="T25" fmla="*/ 185 h 324"/>
                              <a:gd name="T26" fmla="*/ 107 w 384"/>
                              <a:gd name="T27" fmla="*/ 161 h 324"/>
                              <a:gd name="T28" fmla="*/ 113 w 384"/>
                              <a:gd name="T29" fmla="*/ 154 h 324"/>
                              <a:gd name="T30" fmla="*/ 122 w 384"/>
                              <a:gd name="T31" fmla="*/ 149 h 324"/>
                              <a:gd name="T32" fmla="*/ 144 w 384"/>
                              <a:gd name="T33" fmla="*/ 154 h 324"/>
                              <a:gd name="T34" fmla="*/ 169 w 384"/>
                              <a:gd name="T35" fmla="*/ 164 h 324"/>
                              <a:gd name="T36" fmla="*/ 192 w 384"/>
                              <a:gd name="T37" fmla="*/ 169 h 324"/>
                              <a:gd name="T38" fmla="*/ 201 w 384"/>
                              <a:gd name="T39" fmla="*/ 165 h 324"/>
                              <a:gd name="T40" fmla="*/ 208 w 384"/>
                              <a:gd name="T41" fmla="*/ 158 h 324"/>
                              <a:gd name="T42" fmla="*/ 209 w 384"/>
                              <a:gd name="T43" fmla="*/ 135 h 324"/>
                              <a:gd name="T44" fmla="*/ 205 w 384"/>
                              <a:gd name="T45" fmla="*/ 108 h 324"/>
                              <a:gd name="T46" fmla="*/ 206 w 384"/>
                              <a:gd name="T47" fmla="*/ 85 h 324"/>
                              <a:gd name="T48" fmla="*/ 214 w 384"/>
                              <a:gd name="T49" fmla="*/ 77 h 324"/>
                              <a:gd name="T50" fmla="*/ 224 w 384"/>
                              <a:gd name="T51" fmla="*/ 74 h 324"/>
                              <a:gd name="T52" fmla="*/ 246 w 384"/>
                              <a:gd name="T53" fmla="*/ 80 h 324"/>
                              <a:gd name="T54" fmla="*/ 271 w 384"/>
                              <a:gd name="T55" fmla="*/ 91 h 324"/>
                              <a:gd name="T56" fmla="*/ 292 w 384"/>
                              <a:gd name="T57" fmla="*/ 96 h 324"/>
                              <a:gd name="T58" fmla="*/ 301 w 384"/>
                              <a:gd name="T59" fmla="*/ 91 h 324"/>
                              <a:gd name="T60" fmla="*/ 307 w 384"/>
                              <a:gd name="T61" fmla="*/ 82 h 324"/>
                              <a:gd name="T62" fmla="*/ 306 w 384"/>
                              <a:gd name="T63" fmla="*/ 59 h 324"/>
                              <a:gd name="T64" fmla="*/ 298 w 384"/>
                              <a:gd name="T65" fmla="*/ 33 h 324"/>
                              <a:gd name="T66" fmla="*/ 298 w 384"/>
                              <a:gd name="T67" fmla="*/ 11 h 324"/>
                              <a:gd name="T68" fmla="*/ 304 w 384"/>
                              <a:gd name="T69" fmla="*/ 4 h 324"/>
                              <a:gd name="T70" fmla="*/ 315 w 384"/>
                              <a:gd name="T71" fmla="*/ 0 h 324"/>
                              <a:gd name="T72" fmla="*/ 340 w 384"/>
                              <a:gd name="T73" fmla="*/ 5 h 324"/>
                              <a:gd name="T74" fmla="*/ 377 w 384"/>
                              <a:gd name="T75" fmla="*/ 25 h 324"/>
                              <a:gd name="T76" fmla="*/ 384 w 384"/>
                              <a:gd name="T77" fmla="*/ 31 h 3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384" h="324">
                                <a:moveTo>
                                  <a:pt x="7" y="324"/>
                                </a:moveTo>
                                <a:lnTo>
                                  <a:pt x="5" y="315"/>
                                </a:lnTo>
                                <a:lnTo>
                                  <a:pt x="0" y="271"/>
                                </a:lnTo>
                                <a:lnTo>
                                  <a:pt x="5" y="242"/>
                                </a:lnTo>
                                <a:lnTo>
                                  <a:pt x="14" y="233"/>
                                </a:lnTo>
                                <a:lnTo>
                                  <a:pt x="24" y="228"/>
                                </a:lnTo>
                                <a:lnTo>
                                  <a:pt x="47" y="231"/>
                                </a:lnTo>
                                <a:lnTo>
                                  <a:pt x="74" y="242"/>
                                </a:lnTo>
                                <a:lnTo>
                                  <a:pt x="97" y="247"/>
                                </a:lnTo>
                                <a:lnTo>
                                  <a:pt x="107" y="242"/>
                                </a:lnTo>
                                <a:lnTo>
                                  <a:pt x="113" y="235"/>
                                </a:lnTo>
                                <a:lnTo>
                                  <a:pt x="113" y="210"/>
                                </a:lnTo>
                                <a:lnTo>
                                  <a:pt x="108" y="185"/>
                                </a:lnTo>
                                <a:lnTo>
                                  <a:pt x="107" y="161"/>
                                </a:lnTo>
                                <a:lnTo>
                                  <a:pt x="113" y="154"/>
                                </a:lnTo>
                                <a:lnTo>
                                  <a:pt x="122" y="149"/>
                                </a:lnTo>
                                <a:lnTo>
                                  <a:pt x="144" y="154"/>
                                </a:lnTo>
                                <a:lnTo>
                                  <a:pt x="169" y="164"/>
                                </a:lnTo>
                                <a:lnTo>
                                  <a:pt x="192" y="169"/>
                                </a:lnTo>
                                <a:lnTo>
                                  <a:pt x="201" y="165"/>
                                </a:lnTo>
                                <a:lnTo>
                                  <a:pt x="208" y="158"/>
                                </a:lnTo>
                                <a:lnTo>
                                  <a:pt x="209" y="135"/>
                                </a:lnTo>
                                <a:lnTo>
                                  <a:pt x="205" y="108"/>
                                </a:lnTo>
                                <a:lnTo>
                                  <a:pt x="206" y="85"/>
                                </a:lnTo>
                                <a:lnTo>
                                  <a:pt x="214" y="77"/>
                                </a:lnTo>
                                <a:lnTo>
                                  <a:pt x="224" y="74"/>
                                </a:lnTo>
                                <a:lnTo>
                                  <a:pt x="246" y="80"/>
                                </a:lnTo>
                                <a:lnTo>
                                  <a:pt x="271" y="91"/>
                                </a:lnTo>
                                <a:lnTo>
                                  <a:pt x="292" y="96"/>
                                </a:lnTo>
                                <a:lnTo>
                                  <a:pt x="301" y="91"/>
                                </a:lnTo>
                                <a:lnTo>
                                  <a:pt x="307" y="82"/>
                                </a:lnTo>
                                <a:lnTo>
                                  <a:pt x="306" y="59"/>
                                </a:lnTo>
                                <a:lnTo>
                                  <a:pt x="298" y="33"/>
                                </a:lnTo>
                                <a:lnTo>
                                  <a:pt x="298" y="11"/>
                                </a:lnTo>
                                <a:lnTo>
                                  <a:pt x="304" y="4"/>
                                </a:lnTo>
                                <a:lnTo>
                                  <a:pt x="315" y="0"/>
                                </a:lnTo>
                                <a:lnTo>
                                  <a:pt x="340" y="5"/>
                                </a:lnTo>
                                <a:lnTo>
                                  <a:pt x="377" y="25"/>
                                </a:lnTo>
                                <a:lnTo>
                                  <a:pt x="384" y="31"/>
                                </a:lnTo>
                              </a:path>
                            </a:pathLst>
                          </a:custGeom>
                          <a:noFill/>
                          <a:ln w="17463">
                            <a:solidFill>
                              <a:srgbClr val="DECD87"/>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90" name="Freeform 578"/>
                        <wps:cNvSpPr>
                          <a:spLocks/>
                        </wps:cNvSpPr>
                        <wps:spPr bwMode="auto">
                          <a:xfrm>
                            <a:off x="1995487" y="887413"/>
                            <a:ext cx="53975" cy="52388"/>
                          </a:xfrm>
                          <a:custGeom>
                            <a:avLst/>
                            <a:gdLst>
                              <a:gd name="T0" fmla="*/ 100 w 100"/>
                              <a:gd name="T1" fmla="*/ 53 h 100"/>
                              <a:gd name="T2" fmla="*/ 98 w 100"/>
                              <a:gd name="T3" fmla="*/ 63 h 100"/>
                              <a:gd name="T4" fmla="*/ 90 w 100"/>
                              <a:gd name="T5" fmla="*/ 80 h 100"/>
                              <a:gd name="T6" fmla="*/ 75 w 100"/>
                              <a:gd name="T7" fmla="*/ 94 h 100"/>
                              <a:gd name="T8" fmla="*/ 56 w 100"/>
                              <a:gd name="T9" fmla="*/ 100 h 100"/>
                              <a:gd name="T10" fmla="*/ 47 w 100"/>
                              <a:gd name="T11" fmla="*/ 100 h 100"/>
                              <a:gd name="T12" fmla="*/ 37 w 100"/>
                              <a:gd name="T13" fmla="*/ 99 h 100"/>
                              <a:gd name="T14" fmla="*/ 20 w 100"/>
                              <a:gd name="T15" fmla="*/ 90 h 100"/>
                              <a:gd name="T16" fmla="*/ 6 w 100"/>
                              <a:gd name="T17" fmla="*/ 76 h 100"/>
                              <a:gd name="T18" fmla="*/ 0 w 100"/>
                              <a:gd name="T19" fmla="*/ 57 h 100"/>
                              <a:gd name="T20" fmla="*/ 0 w 100"/>
                              <a:gd name="T21" fmla="*/ 47 h 100"/>
                              <a:gd name="T22" fmla="*/ 1 w 100"/>
                              <a:gd name="T23" fmla="*/ 37 h 100"/>
                              <a:gd name="T24" fmla="*/ 10 w 100"/>
                              <a:gd name="T25" fmla="*/ 20 h 100"/>
                              <a:gd name="T26" fmla="*/ 24 w 100"/>
                              <a:gd name="T27" fmla="*/ 8 h 100"/>
                              <a:gd name="T28" fmla="*/ 43 w 100"/>
                              <a:gd name="T29" fmla="*/ 0 h 100"/>
                              <a:gd name="T30" fmla="*/ 53 w 100"/>
                              <a:gd name="T31" fmla="*/ 0 h 100"/>
                              <a:gd name="T32" fmla="*/ 63 w 100"/>
                              <a:gd name="T33" fmla="*/ 2 h 100"/>
                              <a:gd name="T34" fmla="*/ 80 w 100"/>
                              <a:gd name="T35" fmla="*/ 10 h 100"/>
                              <a:gd name="T36" fmla="*/ 92 w 100"/>
                              <a:gd name="T37" fmla="*/ 25 h 100"/>
                              <a:gd name="T38" fmla="*/ 100 w 100"/>
                              <a:gd name="T39" fmla="*/ 44 h 100"/>
                              <a:gd name="T40" fmla="*/ 100 w 100"/>
                              <a:gd name="T41" fmla="*/ 53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0" h="100">
                                <a:moveTo>
                                  <a:pt x="100" y="53"/>
                                </a:moveTo>
                                <a:lnTo>
                                  <a:pt x="98" y="63"/>
                                </a:lnTo>
                                <a:lnTo>
                                  <a:pt x="90" y="80"/>
                                </a:lnTo>
                                <a:lnTo>
                                  <a:pt x="75" y="94"/>
                                </a:lnTo>
                                <a:lnTo>
                                  <a:pt x="56" y="100"/>
                                </a:lnTo>
                                <a:lnTo>
                                  <a:pt x="47" y="100"/>
                                </a:lnTo>
                                <a:lnTo>
                                  <a:pt x="37" y="99"/>
                                </a:lnTo>
                                <a:lnTo>
                                  <a:pt x="20" y="90"/>
                                </a:lnTo>
                                <a:lnTo>
                                  <a:pt x="6" y="76"/>
                                </a:lnTo>
                                <a:lnTo>
                                  <a:pt x="0" y="57"/>
                                </a:lnTo>
                                <a:lnTo>
                                  <a:pt x="0" y="47"/>
                                </a:lnTo>
                                <a:lnTo>
                                  <a:pt x="1" y="37"/>
                                </a:lnTo>
                                <a:lnTo>
                                  <a:pt x="10" y="20"/>
                                </a:lnTo>
                                <a:lnTo>
                                  <a:pt x="24" y="8"/>
                                </a:lnTo>
                                <a:lnTo>
                                  <a:pt x="43" y="0"/>
                                </a:lnTo>
                                <a:lnTo>
                                  <a:pt x="53" y="0"/>
                                </a:lnTo>
                                <a:lnTo>
                                  <a:pt x="63" y="2"/>
                                </a:lnTo>
                                <a:lnTo>
                                  <a:pt x="80" y="10"/>
                                </a:lnTo>
                                <a:lnTo>
                                  <a:pt x="92" y="25"/>
                                </a:lnTo>
                                <a:lnTo>
                                  <a:pt x="100" y="44"/>
                                </a:lnTo>
                                <a:lnTo>
                                  <a:pt x="100" y="53"/>
                                </a:lnTo>
                                <a:close/>
                              </a:path>
                            </a:pathLst>
                          </a:custGeom>
                          <a:solidFill>
                            <a:srgbClr val="DECD87"/>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91" name="Freeform 579"/>
                        <wps:cNvSpPr>
                          <a:spLocks/>
                        </wps:cNvSpPr>
                        <wps:spPr bwMode="auto">
                          <a:xfrm>
                            <a:off x="2036762" y="822325"/>
                            <a:ext cx="101600" cy="77788"/>
                          </a:xfrm>
                          <a:custGeom>
                            <a:avLst/>
                            <a:gdLst>
                              <a:gd name="T0" fmla="*/ 3 w 193"/>
                              <a:gd name="T1" fmla="*/ 147 h 147"/>
                              <a:gd name="T2" fmla="*/ 2 w 193"/>
                              <a:gd name="T3" fmla="*/ 142 h 147"/>
                              <a:gd name="T4" fmla="*/ 0 w 193"/>
                              <a:gd name="T5" fmla="*/ 114 h 147"/>
                              <a:gd name="T6" fmla="*/ 8 w 193"/>
                              <a:gd name="T7" fmla="*/ 104 h 147"/>
                              <a:gd name="T8" fmla="*/ 19 w 193"/>
                              <a:gd name="T9" fmla="*/ 101 h 147"/>
                              <a:gd name="T10" fmla="*/ 44 w 193"/>
                              <a:gd name="T11" fmla="*/ 112 h 147"/>
                              <a:gd name="T12" fmla="*/ 53 w 193"/>
                              <a:gd name="T13" fmla="*/ 111 h 147"/>
                              <a:gd name="T14" fmla="*/ 58 w 193"/>
                              <a:gd name="T15" fmla="*/ 102 h 147"/>
                              <a:gd name="T16" fmla="*/ 55 w 193"/>
                              <a:gd name="T17" fmla="*/ 77 h 147"/>
                              <a:gd name="T18" fmla="*/ 58 w 193"/>
                              <a:gd name="T19" fmla="*/ 68 h 147"/>
                              <a:gd name="T20" fmla="*/ 68 w 193"/>
                              <a:gd name="T21" fmla="*/ 67 h 147"/>
                              <a:gd name="T22" fmla="*/ 92 w 193"/>
                              <a:gd name="T23" fmla="*/ 78 h 147"/>
                              <a:gd name="T24" fmla="*/ 101 w 193"/>
                              <a:gd name="T25" fmla="*/ 77 h 147"/>
                              <a:gd name="T26" fmla="*/ 106 w 193"/>
                              <a:gd name="T27" fmla="*/ 68 h 147"/>
                              <a:gd name="T28" fmla="*/ 104 w 193"/>
                              <a:gd name="T29" fmla="*/ 42 h 147"/>
                              <a:gd name="T30" fmla="*/ 110 w 193"/>
                              <a:gd name="T31" fmla="*/ 35 h 147"/>
                              <a:gd name="T32" fmla="*/ 120 w 193"/>
                              <a:gd name="T33" fmla="*/ 34 h 147"/>
                              <a:gd name="T34" fmla="*/ 136 w 193"/>
                              <a:gd name="T35" fmla="*/ 42 h 147"/>
                              <a:gd name="T36" fmla="*/ 147 w 193"/>
                              <a:gd name="T37" fmla="*/ 46 h 147"/>
                              <a:gd name="T38" fmla="*/ 151 w 193"/>
                              <a:gd name="T39" fmla="*/ 43 h 147"/>
                              <a:gd name="T40" fmla="*/ 156 w 193"/>
                              <a:gd name="T41" fmla="*/ 35 h 147"/>
                              <a:gd name="T42" fmla="*/ 152 w 193"/>
                              <a:gd name="T43" fmla="*/ 15 h 147"/>
                              <a:gd name="T44" fmla="*/ 152 w 193"/>
                              <a:gd name="T45" fmla="*/ 5 h 147"/>
                              <a:gd name="T46" fmla="*/ 156 w 193"/>
                              <a:gd name="T47" fmla="*/ 1 h 147"/>
                              <a:gd name="T48" fmla="*/ 167 w 193"/>
                              <a:gd name="T49" fmla="*/ 0 h 147"/>
                              <a:gd name="T50" fmla="*/ 190 w 193"/>
                              <a:gd name="T51" fmla="*/ 14 h 147"/>
                              <a:gd name="T52" fmla="*/ 193 w 193"/>
                              <a:gd name="T53" fmla="*/ 16 h 1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93" h="147">
                                <a:moveTo>
                                  <a:pt x="3" y="147"/>
                                </a:moveTo>
                                <a:lnTo>
                                  <a:pt x="2" y="142"/>
                                </a:lnTo>
                                <a:lnTo>
                                  <a:pt x="0" y="114"/>
                                </a:lnTo>
                                <a:lnTo>
                                  <a:pt x="8" y="104"/>
                                </a:lnTo>
                                <a:lnTo>
                                  <a:pt x="19" y="101"/>
                                </a:lnTo>
                                <a:lnTo>
                                  <a:pt x="44" y="112"/>
                                </a:lnTo>
                                <a:lnTo>
                                  <a:pt x="53" y="111"/>
                                </a:lnTo>
                                <a:lnTo>
                                  <a:pt x="58" y="102"/>
                                </a:lnTo>
                                <a:lnTo>
                                  <a:pt x="55" y="77"/>
                                </a:lnTo>
                                <a:lnTo>
                                  <a:pt x="58" y="68"/>
                                </a:lnTo>
                                <a:lnTo>
                                  <a:pt x="68" y="67"/>
                                </a:lnTo>
                                <a:lnTo>
                                  <a:pt x="92" y="78"/>
                                </a:lnTo>
                                <a:lnTo>
                                  <a:pt x="101" y="77"/>
                                </a:lnTo>
                                <a:lnTo>
                                  <a:pt x="106" y="68"/>
                                </a:lnTo>
                                <a:lnTo>
                                  <a:pt x="104" y="42"/>
                                </a:lnTo>
                                <a:lnTo>
                                  <a:pt x="110" y="35"/>
                                </a:lnTo>
                                <a:lnTo>
                                  <a:pt x="120" y="34"/>
                                </a:lnTo>
                                <a:lnTo>
                                  <a:pt x="136" y="42"/>
                                </a:lnTo>
                                <a:lnTo>
                                  <a:pt x="147" y="46"/>
                                </a:lnTo>
                                <a:lnTo>
                                  <a:pt x="151" y="43"/>
                                </a:lnTo>
                                <a:lnTo>
                                  <a:pt x="156" y="35"/>
                                </a:lnTo>
                                <a:lnTo>
                                  <a:pt x="152" y="15"/>
                                </a:lnTo>
                                <a:lnTo>
                                  <a:pt x="152" y="5"/>
                                </a:lnTo>
                                <a:lnTo>
                                  <a:pt x="156" y="1"/>
                                </a:lnTo>
                                <a:lnTo>
                                  <a:pt x="167" y="0"/>
                                </a:lnTo>
                                <a:lnTo>
                                  <a:pt x="190" y="14"/>
                                </a:lnTo>
                                <a:lnTo>
                                  <a:pt x="193" y="16"/>
                                </a:lnTo>
                              </a:path>
                            </a:pathLst>
                          </a:custGeom>
                          <a:noFill/>
                          <a:ln w="7938">
                            <a:solidFill>
                              <a:srgbClr val="DECD87"/>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92" name="Freeform 580"/>
                        <wps:cNvSpPr>
                          <a:spLocks/>
                        </wps:cNvSpPr>
                        <wps:spPr bwMode="auto">
                          <a:xfrm>
                            <a:off x="1976437" y="674688"/>
                            <a:ext cx="52388" cy="53975"/>
                          </a:xfrm>
                          <a:custGeom>
                            <a:avLst/>
                            <a:gdLst>
                              <a:gd name="T0" fmla="*/ 62 w 99"/>
                              <a:gd name="T1" fmla="*/ 97 h 100"/>
                              <a:gd name="T2" fmla="*/ 53 w 99"/>
                              <a:gd name="T3" fmla="*/ 100 h 100"/>
                              <a:gd name="T4" fmla="*/ 33 w 99"/>
                              <a:gd name="T5" fmla="*/ 97 h 100"/>
                              <a:gd name="T6" fmla="*/ 17 w 99"/>
                              <a:gd name="T7" fmla="*/ 88 h 100"/>
                              <a:gd name="T8" fmla="*/ 5 w 99"/>
                              <a:gd name="T9" fmla="*/ 72 h 100"/>
                              <a:gd name="T10" fmla="*/ 1 w 99"/>
                              <a:gd name="T11" fmla="*/ 63 h 100"/>
                              <a:gd name="T12" fmla="*/ 0 w 99"/>
                              <a:gd name="T13" fmla="*/ 52 h 100"/>
                              <a:gd name="T14" fmla="*/ 2 w 99"/>
                              <a:gd name="T15" fmla="*/ 33 h 100"/>
                              <a:gd name="T16" fmla="*/ 12 w 99"/>
                              <a:gd name="T17" fmla="*/ 17 h 100"/>
                              <a:gd name="T18" fmla="*/ 27 w 99"/>
                              <a:gd name="T19" fmla="*/ 5 h 100"/>
                              <a:gd name="T20" fmla="*/ 37 w 99"/>
                              <a:gd name="T21" fmla="*/ 1 h 100"/>
                              <a:gd name="T22" fmla="*/ 46 w 99"/>
                              <a:gd name="T23" fmla="*/ 0 h 100"/>
                              <a:gd name="T24" fmla="*/ 66 w 99"/>
                              <a:gd name="T25" fmla="*/ 3 h 100"/>
                              <a:gd name="T26" fmla="*/ 82 w 99"/>
                              <a:gd name="T27" fmla="*/ 12 h 100"/>
                              <a:gd name="T28" fmla="*/ 94 w 99"/>
                              <a:gd name="T29" fmla="*/ 27 h 100"/>
                              <a:gd name="T30" fmla="*/ 97 w 99"/>
                              <a:gd name="T31" fmla="*/ 37 h 100"/>
                              <a:gd name="T32" fmla="*/ 99 w 99"/>
                              <a:gd name="T33" fmla="*/ 47 h 100"/>
                              <a:gd name="T34" fmla="*/ 97 w 99"/>
                              <a:gd name="T35" fmla="*/ 67 h 100"/>
                              <a:gd name="T36" fmla="*/ 87 w 99"/>
                              <a:gd name="T37" fmla="*/ 83 h 100"/>
                              <a:gd name="T38" fmla="*/ 71 w 99"/>
                              <a:gd name="T39" fmla="*/ 95 h 100"/>
                              <a:gd name="T40" fmla="*/ 62 w 99"/>
                              <a:gd name="T41" fmla="*/ 97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99" h="100">
                                <a:moveTo>
                                  <a:pt x="62" y="97"/>
                                </a:moveTo>
                                <a:lnTo>
                                  <a:pt x="53" y="100"/>
                                </a:lnTo>
                                <a:lnTo>
                                  <a:pt x="33" y="97"/>
                                </a:lnTo>
                                <a:lnTo>
                                  <a:pt x="17" y="88"/>
                                </a:lnTo>
                                <a:lnTo>
                                  <a:pt x="5" y="72"/>
                                </a:lnTo>
                                <a:lnTo>
                                  <a:pt x="1" y="63"/>
                                </a:lnTo>
                                <a:lnTo>
                                  <a:pt x="0" y="52"/>
                                </a:lnTo>
                                <a:lnTo>
                                  <a:pt x="2" y="33"/>
                                </a:lnTo>
                                <a:lnTo>
                                  <a:pt x="12" y="17"/>
                                </a:lnTo>
                                <a:lnTo>
                                  <a:pt x="27" y="5"/>
                                </a:lnTo>
                                <a:lnTo>
                                  <a:pt x="37" y="1"/>
                                </a:lnTo>
                                <a:lnTo>
                                  <a:pt x="46" y="0"/>
                                </a:lnTo>
                                <a:lnTo>
                                  <a:pt x="66" y="3"/>
                                </a:lnTo>
                                <a:lnTo>
                                  <a:pt x="82" y="12"/>
                                </a:lnTo>
                                <a:lnTo>
                                  <a:pt x="94" y="27"/>
                                </a:lnTo>
                                <a:lnTo>
                                  <a:pt x="97" y="37"/>
                                </a:lnTo>
                                <a:lnTo>
                                  <a:pt x="99" y="47"/>
                                </a:lnTo>
                                <a:lnTo>
                                  <a:pt x="97" y="67"/>
                                </a:lnTo>
                                <a:lnTo>
                                  <a:pt x="87" y="83"/>
                                </a:lnTo>
                                <a:lnTo>
                                  <a:pt x="71" y="95"/>
                                </a:lnTo>
                                <a:lnTo>
                                  <a:pt x="62" y="97"/>
                                </a:lnTo>
                                <a:close/>
                              </a:path>
                            </a:pathLst>
                          </a:custGeom>
                          <a:solidFill>
                            <a:srgbClr val="DECD87"/>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93" name="Freeform 581"/>
                        <wps:cNvSpPr>
                          <a:spLocks/>
                        </wps:cNvSpPr>
                        <wps:spPr bwMode="auto">
                          <a:xfrm>
                            <a:off x="2020887" y="706438"/>
                            <a:ext cx="100013" cy="79375"/>
                          </a:xfrm>
                          <a:custGeom>
                            <a:avLst/>
                            <a:gdLst>
                              <a:gd name="T0" fmla="*/ 0 w 189"/>
                              <a:gd name="T1" fmla="*/ 12 h 152"/>
                              <a:gd name="T2" fmla="*/ 3 w 189"/>
                              <a:gd name="T3" fmla="*/ 10 h 152"/>
                              <a:gd name="T4" fmla="*/ 30 w 189"/>
                              <a:gd name="T5" fmla="*/ 0 h 152"/>
                              <a:gd name="T6" fmla="*/ 41 w 189"/>
                              <a:gd name="T7" fmla="*/ 4 h 152"/>
                              <a:gd name="T8" fmla="*/ 48 w 189"/>
                              <a:gd name="T9" fmla="*/ 12 h 152"/>
                              <a:gd name="T10" fmla="*/ 44 w 189"/>
                              <a:gd name="T11" fmla="*/ 39 h 152"/>
                              <a:gd name="T12" fmla="*/ 49 w 189"/>
                              <a:gd name="T13" fmla="*/ 48 h 152"/>
                              <a:gd name="T14" fmla="*/ 59 w 189"/>
                              <a:gd name="T15" fmla="*/ 51 h 152"/>
                              <a:gd name="T16" fmla="*/ 82 w 189"/>
                              <a:gd name="T17" fmla="*/ 39 h 152"/>
                              <a:gd name="T18" fmla="*/ 91 w 189"/>
                              <a:gd name="T19" fmla="*/ 41 h 152"/>
                              <a:gd name="T20" fmla="*/ 96 w 189"/>
                              <a:gd name="T21" fmla="*/ 48 h 152"/>
                              <a:gd name="T22" fmla="*/ 92 w 189"/>
                              <a:gd name="T23" fmla="*/ 74 h 152"/>
                              <a:gd name="T24" fmla="*/ 97 w 189"/>
                              <a:gd name="T25" fmla="*/ 83 h 152"/>
                              <a:gd name="T26" fmla="*/ 106 w 189"/>
                              <a:gd name="T27" fmla="*/ 86 h 152"/>
                              <a:gd name="T28" fmla="*/ 130 w 189"/>
                              <a:gd name="T29" fmla="*/ 75 h 152"/>
                              <a:gd name="T30" fmla="*/ 140 w 189"/>
                              <a:gd name="T31" fmla="*/ 78 h 152"/>
                              <a:gd name="T32" fmla="*/ 144 w 189"/>
                              <a:gd name="T33" fmla="*/ 87 h 152"/>
                              <a:gd name="T34" fmla="*/ 140 w 189"/>
                              <a:gd name="T35" fmla="*/ 106 h 152"/>
                              <a:gd name="T36" fmla="*/ 140 w 189"/>
                              <a:gd name="T37" fmla="*/ 117 h 152"/>
                              <a:gd name="T38" fmla="*/ 144 w 189"/>
                              <a:gd name="T39" fmla="*/ 121 h 152"/>
                              <a:gd name="T40" fmla="*/ 154 w 189"/>
                              <a:gd name="T41" fmla="*/ 122 h 152"/>
                              <a:gd name="T42" fmla="*/ 171 w 189"/>
                              <a:gd name="T43" fmla="*/ 112 h 152"/>
                              <a:gd name="T44" fmla="*/ 181 w 189"/>
                              <a:gd name="T45" fmla="*/ 110 h 152"/>
                              <a:gd name="T46" fmla="*/ 184 w 189"/>
                              <a:gd name="T47" fmla="*/ 112 h 152"/>
                              <a:gd name="T48" fmla="*/ 189 w 189"/>
                              <a:gd name="T49" fmla="*/ 121 h 152"/>
                              <a:gd name="T50" fmla="*/ 184 w 189"/>
                              <a:gd name="T51" fmla="*/ 148 h 152"/>
                              <a:gd name="T52" fmla="*/ 182 w 189"/>
                              <a:gd name="T53" fmla="*/ 152 h 1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89" h="152">
                                <a:moveTo>
                                  <a:pt x="0" y="12"/>
                                </a:moveTo>
                                <a:lnTo>
                                  <a:pt x="3" y="10"/>
                                </a:lnTo>
                                <a:lnTo>
                                  <a:pt x="30" y="0"/>
                                </a:lnTo>
                                <a:lnTo>
                                  <a:pt x="41" y="4"/>
                                </a:lnTo>
                                <a:lnTo>
                                  <a:pt x="48" y="12"/>
                                </a:lnTo>
                                <a:lnTo>
                                  <a:pt x="44" y="39"/>
                                </a:lnTo>
                                <a:lnTo>
                                  <a:pt x="49" y="48"/>
                                </a:lnTo>
                                <a:lnTo>
                                  <a:pt x="59" y="51"/>
                                </a:lnTo>
                                <a:lnTo>
                                  <a:pt x="82" y="39"/>
                                </a:lnTo>
                                <a:lnTo>
                                  <a:pt x="91" y="41"/>
                                </a:lnTo>
                                <a:lnTo>
                                  <a:pt x="96" y="48"/>
                                </a:lnTo>
                                <a:lnTo>
                                  <a:pt x="92" y="74"/>
                                </a:lnTo>
                                <a:lnTo>
                                  <a:pt x="97" y="83"/>
                                </a:lnTo>
                                <a:lnTo>
                                  <a:pt x="106" y="86"/>
                                </a:lnTo>
                                <a:lnTo>
                                  <a:pt x="130" y="75"/>
                                </a:lnTo>
                                <a:lnTo>
                                  <a:pt x="140" y="78"/>
                                </a:lnTo>
                                <a:lnTo>
                                  <a:pt x="144" y="87"/>
                                </a:lnTo>
                                <a:lnTo>
                                  <a:pt x="140" y="106"/>
                                </a:lnTo>
                                <a:lnTo>
                                  <a:pt x="140" y="117"/>
                                </a:lnTo>
                                <a:lnTo>
                                  <a:pt x="144" y="121"/>
                                </a:lnTo>
                                <a:lnTo>
                                  <a:pt x="154" y="122"/>
                                </a:lnTo>
                                <a:lnTo>
                                  <a:pt x="171" y="112"/>
                                </a:lnTo>
                                <a:lnTo>
                                  <a:pt x="181" y="110"/>
                                </a:lnTo>
                                <a:lnTo>
                                  <a:pt x="184" y="112"/>
                                </a:lnTo>
                                <a:lnTo>
                                  <a:pt x="189" y="121"/>
                                </a:lnTo>
                                <a:lnTo>
                                  <a:pt x="184" y="148"/>
                                </a:lnTo>
                                <a:lnTo>
                                  <a:pt x="182" y="152"/>
                                </a:lnTo>
                              </a:path>
                            </a:pathLst>
                          </a:custGeom>
                          <a:noFill/>
                          <a:ln w="7938">
                            <a:solidFill>
                              <a:srgbClr val="DECD87"/>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94" name="Freeform 582"/>
                        <wps:cNvSpPr>
                          <a:spLocks/>
                        </wps:cNvSpPr>
                        <wps:spPr bwMode="auto">
                          <a:xfrm>
                            <a:off x="2084387" y="568325"/>
                            <a:ext cx="52388" cy="53975"/>
                          </a:xfrm>
                          <a:custGeom>
                            <a:avLst/>
                            <a:gdLst>
                              <a:gd name="T0" fmla="*/ 36 w 100"/>
                              <a:gd name="T1" fmla="*/ 98 h 100"/>
                              <a:gd name="T2" fmla="*/ 26 w 100"/>
                              <a:gd name="T3" fmla="*/ 94 h 100"/>
                              <a:gd name="T4" fmla="*/ 11 w 100"/>
                              <a:gd name="T5" fmla="*/ 82 h 100"/>
                              <a:gd name="T6" fmla="*/ 3 w 100"/>
                              <a:gd name="T7" fmla="*/ 64 h 100"/>
                              <a:gd name="T8" fmla="*/ 0 w 100"/>
                              <a:gd name="T9" fmla="*/ 46 h 100"/>
                              <a:gd name="T10" fmla="*/ 3 w 100"/>
                              <a:gd name="T11" fmla="*/ 36 h 100"/>
                              <a:gd name="T12" fmla="*/ 6 w 100"/>
                              <a:gd name="T13" fmla="*/ 26 h 100"/>
                              <a:gd name="T14" fmla="*/ 19 w 100"/>
                              <a:gd name="T15" fmla="*/ 12 h 100"/>
                              <a:gd name="T16" fmla="*/ 36 w 100"/>
                              <a:gd name="T17" fmla="*/ 3 h 100"/>
                              <a:gd name="T18" fmla="*/ 56 w 100"/>
                              <a:gd name="T19" fmla="*/ 0 h 100"/>
                              <a:gd name="T20" fmla="*/ 66 w 100"/>
                              <a:gd name="T21" fmla="*/ 3 h 100"/>
                              <a:gd name="T22" fmla="*/ 74 w 100"/>
                              <a:gd name="T23" fmla="*/ 7 h 100"/>
                              <a:gd name="T24" fmla="*/ 89 w 100"/>
                              <a:gd name="T25" fmla="*/ 19 h 100"/>
                              <a:gd name="T26" fmla="*/ 98 w 100"/>
                              <a:gd name="T27" fmla="*/ 36 h 100"/>
                              <a:gd name="T28" fmla="*/ 100 w 100"/>
                              <a:gd name="T29" fmla="*/ 56 h 100"/>
                              <a:gd name="T30" fmla="*/ 98 w 100"/>
                              <a:gd name="T31" fmla="*/ 66 h 100"/>
                              <a:gd name="T32" fmla="*/ 94 w 100"/>
                              <a:gd name="T33" fmla="*/ 74 h 100"/>
                              <a:gd name="T34" fmla="*/ 82 w 100"/>
                              <a:gd name="T35" fmla="*/ 89 h 100"/>
                              <a:gd name="T36" fmla="*/ 64 w 100"/>
                              <a:gd name="T37" fmla="*/ 98 h 100"/>
                              <a:gd name="T38" fmla="*/ 46 w 100"/>
                              <a:gd name="T39" fmla="*/ 100 h 100"/>
                              <a:gd name="T40" fmla="*/ 36 w 100"/>
                              <a:gd name="T41" fmla="*/ 98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0" h="100">
                                <a:moveTo>
                                  <a:pt x="36" y="98"/>
                                </a:moveTo>
                                <a:lnTo>
                                  <a:pt x="26" y="94"/>
                                </a:lnTo>
                                <a:lnTo>
                                  <a:pt x="11" y="82"/>
                                </a:lnTo>
                                <a:lnTo>
                                  <a:pt x="3" y="64"/>
                                </a:lnTo>
                                <a:lnTo>
                                  <a:pt x="0" y="46"/>
                                </a:lnTo>
                                <a:lnTo>
                                  <a:pt x="3" y="36"/>
                                </a:lnTo>
                                <a:lnTo>
                                  <a:pt x="6" y="26"/>
                                </a:lnTo>
                                <a:lnTo>
                                  <a:pt x="19" y="12"/>
                                </a:lnTo>
                                <a:lnTo>
                                  <a:pt x="36" y="3"/>
                                </a:lnTo>
                                <a:lnTo>
                                  <a:pt x="56" y="0"/>
                                </a:lnTo>
                                <a:lnTo>
                                  <a:pt x="66" y="3"/>
                                </a:lnTo>
                                <a:lnTo>
                                  <a:pt x="74" y="7"/>
                                </a:lnTo>
                                <a:lnTo>
                                  <a:pt x="89" y="19"/>
                                </a:lnTo>
                                <a:lnTo>
                                  <a:pt x="98" y="36"/>
                                </a:lnTo>
                                <a:lnTo>
                                  <a:pt x="100" y="56"/>
                                </a:lnTo>
                                <a:lnTo>
                                  <a:pt x="98" y="66"/>
                                </a:lnTo>
                                <a:lnTo>
                                  <a:pt x="94" y="74"/>
                                </a:lnTo>
                                <a:lnTo>
                                  <a:pt x="82" y="89"/>
                                </a:lnTo>
                                <a:lnTo>
                                  <a:pt x="64" y="98"/>
                                </a:lnTo>
                                <a:lnTo>
                                  <a:pt x="46" y="100"/>
                                </a:lnTo>
                                <a:lnTo>
                                  <a:pt x="36" y="98"/>
                                </a:lnTo>
                                <a:close/>
                              </a:path>
                            </a:pathLst>
                          </a:custGeom>
                          <a:solidFill>
                            <a:srgbClr val="DECD87"/>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95" name="Freeform 583"/>
                        <wps:cNvSpPr>
                          <a:spLocks/>
                        </wps:cNvSpPr>
                        <wps:spPr bwMode="auto">
                          <a:xfrm>
                            <a:off x="2120900" y="614363"/>
                            <a:ext cx="55563" cy="114300"/>
                          </a:xfrm>
                          <a:custGeom>
                            <a:avLst/>
                            <a:gdLst>
                              <a:gd name="T0" fmla="*/ 0 w 105"/>
                              <a:gd name="T1" fmla="*/ 0 h 215"/>
                              <a:gd name="T2" fmla="*/ 4 w 105"/>
                              <a:gd name="T3" fmla="*/ 0 h 215"/>
                              <a:gd name="T4" fmla="*/ 32 w 105"/>
                              <a:gd name="T5" fmla="*/ 5 h 215"/>
                              <a:gd name="T6" fmla="*/ 41 w 105"/>
                              <a:gd name="T7" fmla="*/ 14 h 215"/>
                              <a:gd name="T8" fmla="*/ 41 w 105"/>
                              <a:gd name="T9" fmla="*/ 26 h 215"/>
                              <a:gd name="T10" fmla="*/ 24 w 105"/>
                              <a:gd name="T11" fmla="*/ 46 h 215"/>
                              <a:gd name="T12" fmla="*/ 24 w 105"/>
                              <a:gd name="T13" fmla="*/ 56 h 215"/>
                              <a:gd name="T14" fmla="*/ 30 w 105"/>
                              <a:gd name="T15" fmla="*/ 64 h 215"/>
                              <a:gd name="T16" fmla="*/ 56 w 105"/>
                              <a:gd name="T17" fmla="*/ 66 h 215"/>
                              <a:gd name="T18" fmla="*/ 63 w 105"/>
                              <a:gd name="T19" fmla="*/ 72 h 215"/>
                              <a:gd name="T20" fmla="*/ 63 w 105"/>
                              <a:gd name="T21" fmla="*/ 81 h 215"/>
                              <a:gd name="T22" fmla="*/ 46 w 105"/>
                              <a:gd name="T23" fmla="*/ 101 h 215"/>
                              <a:gd name="T24" fmla="*/ 45 w 105"/>
                              <a:gd name="T25" fmla="*/ 110 h 215"/>
                              <a:gd name="T26" fmla="*/ 51 w 105"/>
                              <a:gd name="T27" fmla="*/ 118 h 215"/>
                              <a:gd name="T28" fmla="*/ 78 w 105"/>
                              <a:gd name="T29" fmla="*/ 122 h 215"/>
                              <a:gd name="T30" fmla="*/ 84 w 105"/>
                              <a:gd name="T31" fmla="*/ 129 h 215"/>
                              <a:gd name="T32" fmla="*/ 83 w 105"/>
                              <a:gd name="T33" fmla="*/ 140 h 215"/>
                              <a:gd name="T34" fmla="*/ 69 w 105"/>
                              <a:gd name="T35" fmla="*/ 154 h 215"/>
                              <a:gd name="T36" fmla="*/ 64 w 105"/>
                              <a:gd name="T37" fmla="*/ 163 h 215"/>
                              <a:gd name="T38" fmla="*/ 66 w 105"/>
                              <a:gd name="T39" fmla="*/ 167 h 215"/>
                              <a:gd name="T40" fmla="*/ 73 w 105"/>
                              <a:gd name="T41" fmla="*/ 175 h 215"/>
                              <a:gd name="T42" fmla="*/ 91 w 105"/>
                              <a:gd name="T43" fmla="*/ 175 h 215"/>
                              <a:gd name="T44" fmla="*/ 103 w 105"/>
                              <a:gd name="T45" fmla="*/ 178 h 215"/>
                              <a:gd name="T46" fmla="*/ 105 w 105"/>
                              <a:gd name="T47" fmla="*/ 182 h 215"/>
                              <a:gd name="T48" fmla="*/ 104 w 105"/>
                              <a:gd name="T49" fmla="*/ 193 h 215"/>
                              <a:gd name="T50" fmla="*/ 84 w 105"/>
                              <a:gd name="T51" fmla="*/ 213 h 215"/>
                              <a:gd name="T52" fmla="*/ 82 w 105"/>
                              <a:gd name="T53" fmla="*/ 215 h 2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05" h="215">
                                <a:moveTo>
                                  <a:pt x="0" y="0"/>
                                </a:moveTo>
                                <a:lnTo>
                                  <a:pt x="4" y="0"/>
                                </a:lnTo>
                                <a:lnTo>
                                  <a:pt x="32" y="5"/>
                                </a:lnTo>
                                <a:lnTo>
                                  <a:pt x="41" y="14"/>
                                </a:lnTo>
                                <a:lnTo>
                                  <a:pt x="41" y="26"/>
                                </a:lnTo>
                                <a:lnTo>
                                  <a:pt x="24" y="46"/>
                                </a:lnTo>
                                <a:lnTo>
                                  <a:pt x="24" y="56"/>
                                </a:lnTo>
                                <a:lnTo>
                                  <a:pt x="30" y="64"/>
                                </a:lnTo>
                                <a:lnTo>
                                  <a:pt x="56" y="66"/>
                                </a:lnTo>
                                <a:lnTo>
                                  <a:pt x="63" y="72"/>
                                </a:lnTo>
                                <a:lnTo>
                                  <a:pt x="63" y="81"/>
                                </a:lnTo>
                                <a:lnTo>
                                  <a:pt x="46" y="101"/>
                                </a:lnTo>
                                <a:lnTo>
                                  <a:pt x="45" y="110"/>
                                </a:lnTo>
                                <a:lnTo>
                                  <a:pt x="51" y="118"/>
                                </a:lnTo>
                                <a:lnTo>
                                  <a:pt x="78" y="122"/>
                                </a:lnTo>
                                <a:lnTo>
                                  <a:pt x="84" y="129"/>
                                </a:lnTo>
                                <a:lnTo>
                                  <a:pt x="83" y="140"/>
                                </a:lnTo>
                                <a:lnTo>
                                  <a:pt x="69" y="154"/>
                                </a:lnTo>
                                <a:lnTo>
                                  <a:pt x="64" y="163"/>
                                </a:lnTo>
                                <a:lnTo>
                                  <a:pt x="66" y="167"/>
                                </a:lnTo>
                                <a:lnTo>
                                  <a:pt x="73" y="175"/>
                                </a:lnTo>
                                <a:lnTo>
                                  <a:pt x="91" y="175"/>
                                </a:lnTo>
                                <a:lnTo>
                                  <a:pt x="103" y="178"/>
                                </a:lnTo>
                                <a:lnTo>
                                  <a:pt x="105" y="182"/>
                                </a:lnTo>
                                <a:lnTo>
                                  <a:pt x="104" y="193"/>
                                </a:lnTo>
                                <a:lnTo>
                                  <a:pt x="84" y="213"/>
                                </a:lnTo>
                                <a:lnTo>
                                  <a:pt x="82" y="215"/>
                                </a:lnTo>
                              </a:path>
                            </a:pathLst>
                          </a:custGeom>
                          <a:noFill/>
                          <a:ln w="7938">
                            <a:solidFill>
                              <a:srgbClr val="DECD87"/>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96" name="Freeform 584"/>
                        <wps:cNvSpPr>
                          <a:spLocks/>
                        </wps:cNvSpPr>
                        <wps:spPr bwMode="auto">
                          <a:xfrm>
                            <a:off x="2408237" y="877888"/>
                            <a:ext cx="52388" cy="53975"/>
                          </a:xfrm>
                          <a:custGeom>
                            <a:avLst/>
                            <a:gdLst>
                              <a:gd name="T0" fmla="*/ 42 w 100"/>
                              <a:gd name="T1" fmla="*/ 2 h 100"/>
                              <a:gd name="T2" fmla="*/ 52 w 100"/>
                              <a:gd name="T3" fmla="*/ 0 h 100"/>
                              <a:gd name="T4" fmla="*/ 70 w 100"/>
                              <a:gd name="T5" fmla="*/ 5 h 100"/>
                              <a:gd name="T6" fmla="*/ 86 w 100"/>
                              <a:gd name="T7" fmla="*/ 16 h 100"/>
                              <a:gd name="T8" fmla="*/ 96 w 100"/>
                              <a:gd name="T9" fmla="*/ 32 h 100"/>
                              <a:gd name="T10" fmla="*/ 99 w 100"/>
                              <a:gd name="T11" fmla="*/ 42 h 100"/>
                              <a:gd name="T12" fmla="*/ 100 w 100"/>
                              <a:gd name="T13" fmla="*/ 52 h 100"/>
                              <a:gd name="T14" fmla="*/ 95 w 100"/>
                              <a:gd name="T15" fmla="*/ 72 h 100"/>
                              <a:gd name="T16" fmla="*/ 84 w 100"/>
                              <a:gd name="T17" fmla="*/ 87 h 100"/>
                              <a:gd name="T18" fmla="*/ 68 w 100"/>
                              <a:gd name="T19" fmla="*/ 98 h 100"/>
                              <a:gd name="T20" fmla="*/ 58 w 100"/>
                              <a:gd name="T21" fmla="*/ 99 h 100"/>
                              <a:gd name="T22" fmla="*/ 47 w 100"/>
                              <a:gd name="T23" fmla="*/ 100 h 100"/>
                              <a:gd name="T24" fmla="*/ 29 w 100"/>
                              <a:gd name="T25" fmla="*/ 95 h 100"/>
                              <a:gd name="T26" fmla="*/ 14 w 100"/>
                              <a:gd name="T27" fmla="*/ 84 h 100"/>
                              <a:gd name="T28" fmla="*/ 3 w 100"/>
                              <a:gd name="T29" fmla="*/ 68 h 100"/>
                              <a:gd name="T30" fmla="*/ 0 w 100"/>
                              <a:gd name="T31" fmla="*/ 58 h 100"/>
                              <a:gd name="T32" fmla="*/ 0 w 100"/>
                              <a:gd name="T33" fmla="*/ 48 h 100"/>
                              <a:gd name="T34" fmla="*/ 4 w 100"/>
                              <a:gd name="T35" fmla="*/ 29 h 100"/>
                              <a:gd name="T36" fmla="*/ 16 w 100"/>
                              <a:gd name="T37" fmla="*/ 14 h 100"/>
                              <a:gd name="T38" fmla="*/ 32 w 100"/>
                              <a:gd name="T39" fmla="*/ 4 h 100"/>
                              <a:gd name="T40" fmla="*/ 42 w 100"/>
                              <a:gd name="T41" fmla="*/ 2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0" h="100">
                                <a:moveTo>
                                  <a:pt x="42" y="2"/>
                                </a:moveTo>
                                <a:lnTo>
                                  <a:pt x="52" y="0"/>
                                </a:lnTo>
                                <a:lnTo>
                                  <a:pt x="70" y="5"/>
                                </a:lnTo>
                                <a:lnTo>
                                  <a:pt x="86" y="16"/>
                                </a:lnTo>
                                <a:lnTo>
                                  <a:pt x="96" y="32"/>
                                </a:lnTo>
                                <a:lnTo>
                                  <a:pt x="99" y="42"/>
                                </a:lnTo>
                                <a:lnTo>
                                  <a:pt x="100" y="52"/>
                                </a:lnTo>
                                <a:lnTo>
                                  <a:pt x="95" y="72"/>
                                </a:lnTo>
                                <a:lnTo>
                                  <a:pt x="84" y="87"/>
                                </a:lnTo>
                                <a:lnTo>
                                  <a:pt x="68" y="98"/>
                                </a:lnTo>
                                <a:lnTo>
                                  <a:pt x="58" y="99"/>
                                </a:lnTo>
                                <a:lnTo>
                                  <a:pt x="47" y="100"/>
                                </a:lnTo>
                                <a:lnTo>
                                  <a:pt x="29" y="95"/>
                                </a:lnTo>
                                <a:lnTo>
                                  <a:pt x="14" y="84"/>
                                </a:lnTo>
                                <a:lnTo>
                                  <a:pt x="3" y="68"/>
                                </a:lnTo>
                                <a:lnTo>
                                  <a:pt x="0" y="58"/>
                                </a:lnTo>
                                <a:lnTo>
                                  <a:pt x="0" y="48"/>
                                </a:lnTo>
                                <a:lnTo>
                                  <a:pt x="4" y="29"/>
                                </a:lnTo>
                                <a:lnTo>
                                  <a:pt x="16" y="14"/>
                                </a:lnTo>
                                <a:lnTo>
                                  <a:pt x="32" y="4"/>
                                </a:lnTo>
                                <a:lnTo>
                                  <a:pt x="42" y="2"/>
                                </a:lnTo>
                                <a:close/>
                              </a:path>
                            </a:pathLst>
                          </a:custGeom>
                          <a:solidFill>
                            <a:srgbClr val="DECD87"/>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97" name="Freeform 585"/>
                        <wps:cNvSpPr>
                          <a:spLocks/>
                        </wps:cNvSpPr>
                        <wps:spPr bwMode="auto">
                          <a:xfrm>
                            <a:off x="2322512" y="809625"/>
                            <a:ext cx="93663" cy="87313"/>
                          </a:xfrm>
                          <a:custGeom>
                            <a:avLst/>
                            <a:gdLst>
                              <a:gd name="T0" fmla="*/ 179 w 179"/>
                              <a:gd name="T1" fmla="*/ 156 h 166"/>
                              <a:gd name="T2" fmla="*/ 175 w 179"/>
                              <a:gd name="T3" fmla="*/ 159 h 166"/>
                              <a:gd name="T4" fmla="*/ 147 w 179"/>
                              <a:gd name="T5" fmla="*/ 166 h 166"/>
                              <a:gd name="T6" fmla="*/ 135 w 179"/>
                              <a:gd name="T7" fmla="*/ 161 h 166"/>
                              <a:gd name="T8" fmla="*/ 131 w 179"/>
                              <a:gd name="T9" fmla="*/ 151 h 166"/>
                              <a:gd name="T10" fmla="*/ 138 w 179"/>
                              <a:gd name="T11" fmla="*/ 125 h 166"/>
                              <a:gd name="T12" fmla="*/ 133 w 179"/>
                              <a:gd name="T13" fmla="*/ 116 h 166"/>
                              <a:gd name="T14" fmla="*/ 124 w 179"/>
                              <a:gd name="T15" fmla="*/ 112 h 166"/>
                              <a:gd name="T16" fmla="*/ 99 w 179"/>
                              <a:gd name="T17" fmla="*/ 122 h 166"/>
                              <a:gd name="T18" fmla="*/ 91 w 179"/>
                              <a:gd name="T19" fmla="*/ 119 h 166"/>
                              <a:gd name="T20" fmla="*/ 86 w 179"/>
                              <a:gd name="T21" fmla="*/ 111 h 166"/>
                              <a:gd name="T22" fmla="*/ 92 w 179"/>
                              <a:gd name="T23" fmla="*/ 86 h 166"/>
                              <a:gd name="T24" fmla="*/ 88 w 179"/>
                              <a:gd name="T25" fmla="*/ 76 h 166"/>
                              <a:gd name="T26" fmla="*/ 80 w 179"/>
                              <a:gd name="T27" fmla="*/ 73 h 166"/>
                              <a:gd name="T28" fmla="*/ 55 w 179"/>
                              <a:gd name="T29" fmla="*/ 81 h 166"/>
                              <a:gd name="T30" fmla="*/ 46 w 179"/>
                              <a:gd name="T31" fmla="*/ 77 h 166"/>
                              <a:gd name="T32" fmla="*/ 43 w 179"/>
                              <a:gd name="T33" fmla="*/ 68 h 166"/>
                              <a:gd name="T34" fmla="*/ 49 w 179"/>
                              <a:gd name="T35" fmla="*/ 49 h 166"/>
                              <a:gd name="T36" fmla="*/ 49 w 179"/>
                              <a:gd name="T37" fmla="*/ 38 h 166"/>
                              <a:gd name="T38" fmla="*/ 46 w 179"/>
                              <a:gd name="T39" fmla="*/ 34 h 166"/>
                              <a:gd name="T40" fmla="*/ 37 w 179"/>
                              <a:gd name="T41" fmla="*/ 32 h 166"/>
                              <a:gd name="T42" fmla="*/ 18 w 179"/>
                              <a:gd name="T43" fmla="*/ 41 h 166"/>
                              <a:gd name="T44" fmla="*/ 8 w 179"/>
                              <a:gd name="T45" fmla="*/ 42 h 166"/>
                              <a:gd name="T46" fmla="*/ 5 w 179"/>
                              <a:gd name="T47" fmla="*/ 39 h 166"/>
                              <a:gd name="T48" fmla="*/ 0 w 179"/>
                              <a:gd name="T49" fmla="*/ 29 h 166"/>
                              <a:gd name="T50" fmla="*/ 8 w 179"/>
                              <a:gd name="T51" fmla="*/ 4 h 166"/>
                              <a:gd name="T52" fmla="*/ 11 w 179"/>
                              <a:gd name="T53" fmla="*/ 0 h 1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79" h="166">
                                <a:moveTo>
                                  <a:pt x="179" y="156"/>
                                </a:moveTo>
                                <a:lnTo>
                                  <a:pt x="175" y="159"/>
                                </a:lnTo>
                                <a:lnTo>
                                  <a:pt x="147" y="166"/>
                                </a:lnTo>
                                <a:lnTo>
                                  <a:pt x="135" y="161"/>
                                </a:lnTo>
                                <a:lnTo>
                                  <a:pt x="131" y="151"/>
                                </a:lnTo>
                                <a:lnTo>
                                  <a:pt x="138" y="125"/>
                                </a:lnTo>
                                <a:lnTo>
                                  <a:pt x="133" y="116"/>
                                </a:lnTo>
                                <a:lnTo>
                                  <a:pt x="124" y="112"/>
                                </a:lnTo>
                                <a:lnTo>
                                  <a:pt x="99" y="122"/>
                                </a:lnTo>
                                <a:lnTo>
                                  <a:pt x="91" y="119"/>
                                </a:lnTo>
                                <a:lnTo>
                                  <a:pt x="86" y="111"/>
                                </a:lnTo>
                                <a:lnTo>
                                  <a:pt x="92" y="86"/>
                                </a:lnTo>
                                <a:lnTo>
                                  <a:pt x="88" y="76"/>
                                </a:lnTo>
                                <a:lnTo>
                                  <a:pt x="80" y="73"/>
                                </a:lnTo>
                                <a:lnTo>
                                  <a:pt x="55" y="81"/>
                                </a:lnTo>
                                <a:lnTo>
                                  <a:pt x="46" y="77"/>
                                </a:lnTo>
                                <a:lnTo>
                                  <a:pt x="43" y="68"/>
                                </a:lnTo>
                                <a:lnTo>
                                  <a:pt x="49" y="49"/>
                                </a:lnTo>
                                <a:lnTo>
                                  <a:pt x="49" y="38"/>
                                </a:lnTo>
                                <a:lnTo>
                                  <a:pt x="46" y="34"/>
                                </a:lnTo>
                                <a:lnTo>
                                  <a:pt x="37" y="32"/>
                                </a:lnTo>
                                <a:lnTo>
                                  <a:pt x="18" y="41"/>
                                </a:lnTo>
                                <a:lnTo>
                                  <a:pt x="8" y="42"/>
                                </a:lnTo>
                                <a:lnTo>
                                  <a:pt x="5" y="39"/>
                                </a:lnTo>
                                <a:lnTo>
                                  <a:pt x="0" y="29"/>
                                </a:lnTo>
                                <a:lnTo>
                                  <a:pt x="8" y="4"/>
                                </a:lnTo>
                                <a:lnTo>
                                  <a:pt x="11" y="0"/>
                                </a:lnTo>
                              </a:path>
                            </a:pathLst>
                          </a:custGeom>
                          <a:noFill/>
                          <a:ln w="7938">
                            <a:solidFill>
                              <a:srgbClr val="DECD87"/>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398" name="Freeform 586"/>
                        <wps:cNvSpPr>
                          <a:spLocks/>
                        </wps:cNvSpPr>
                        <wps:spPr bwMode="auto">
                          <a:xfrm>
                            <a:off x="2117725" y="984250"/>
                            <a:ext cx="53975" cy="52388"/>
                          </a:xfrm>
                          <a:custGeom>
                            <a:avLst/>
                            <a:gdLst>
                              <a:gd name="T0" fmla="*/ 94 w 100"/>
                              <a:gd name="T1" fmla="*/ 27 h 99"/>
                              <a:gd name="T2" fmla="*/ 99 w 100"/>
                              <a:gd name="T3" fmla="*/ 37 h 99"/>
                              <a:gd name="T4" fmla="*/ 100 w 100"/>
                              <a:gd name="T5" fmla="*/ 56 h 99"/>
                              <a:gd name="T6" fmla="*/ 94 w 100"/>
                              <a:gd name="T7" fmla="*/ 74 h 99"/>
                              <a:gd name="T8" fmla="*/ 82 w 100"/>
                              <a:gd name="T9" fmla="*/ 89 h 99"/>
                              <a:gd name="T10" fmla="*/ 72 w 100"/>
                              <a:gd name="T11" fmla="*/ 94 h 99"/>
                              <a:gd name="T12" fmla="*/ 63 w 100"/>
                              <a:gd name="T13" fmla="*/ 97 h 99"/>
                              <a:gd name="T14" fmla="*/ 43 w 100"/>
                              <a:gd name="T15" fmla="*/ 99 h 99"/>
                              <a:gd name="T16" fmla="*/ 25 w 100"/>
                              <a:gd name="T17" fmla="*/ 92 h 99"/>
                              <a:gd name="T18" fmla="*/ 10 w 100"/>
                              <a:gd name="T19" fmla="*/ 80 h 99"/>
                              <a:gd name="T20" fmla="*/ 5 w 100"/>
                              <a:gd name="T21" fmla="*/ 72 h 99"/>
                              <a:gd name="T22" fmla="*/ 2 w 100"/>
                              <a:gd name="T23" fmla="*/ 62 h 99"/>
                              <a:gd name="T24" fmla="*/ 0 w 100"/>
                              <a:gd name="T25" fmla="*/ 43 h 99"/>
                              <a:gd name="T26" fmla="*/ 7 w 100"/>
                              <a:gd name="T27" fmla="*/ 25 h 99"/>
                              <a:gd name="T28" fmla="*/ 19 w 100"/>
                              <a:gd name="T29" fmla="*/ 10 h 99"/>
                              <a:gd name="T30" fmla="*/ 27 w 100"/>
                              <a:gd name="T31" fmla="*/ 5 h 99"/>
                              <a:gd name="T32" fmla="*/ 37 w 100"/>
                              <a:gd name="T33" fmla="*/ 1 h 99"/>
                              <a:gd name="T34" fmla="*/ 57 w 100"/>
                              <a:gd name="T35" fmla="*/ 0 h 99"/>
                              <a:gd name="T36" fmla="*/ 74 w 100"/>
                              <a:gd name="T37" fmla="*/ 6 h 99"/>
                              <a:gd name="T38" fmla="*/ 89 w 100"/>
                              <a:gd name="T39" fmla="*/ 19 h 99"/>
                              <a:gd name="T40" fmla="*/ 94 w 100"/>
                              <a:gd name="T41" fmla="*/ 27 h 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0" h="99">
                                <a:moveTo>
                                  <a:pt x="94" y="27"/>
                                </a:moveTo>
                                <a:lnTo>
                                  <a:pt x="99" y="37"/>
                                </a:lnTo>
                                <a:lnTo>
                                  <a:pt x="100" y="56"/>
                                </a:lnTo>
                                <a:lnTo>
                                  <a:pt x="94" y="74"/>
                                </a:lnTo>
                                <a:lnTo>
                                  <a:pt x="82" y="89"/>
                                </a:lnTo>
                                <a:lnTo>
                                  <a:pt x="72" y="94"/>
                                </a:lnTo>
                                <a:lnTo>
                                  <a:pt x="63" y="97"/>
                                </a:lnTo>
                                <a:lnTo>
                                  <a:pt x="43" y="99"/>
                                </a:lnTo>
                                <a:lnTo>
                                  <a:pt x="25" y="92"/>
                                </a:lnTo>
                                <a:lnTo>
                                  <a:pt x="10" y="80"/>
                                </a:lnTo>
                                <a:lnTo>
                                  <a:pt x="5" y="72"/>
                                </a:lnTo>
                                <a:lnTo>
                                  <a:pt x="2" y="62"/>
                                </a:lnTo>
                                <a:lnTo>
                                  <a:pt x="0" y="43"/>
                                </a:lnTo>
                                <a:lnTo>
                                  <a:pt x="7" y="25"/>
                                </a:lnTo>
                                <a:lnTo>
                                  <a:pt x="19" y="10"/>
                                </a:lnTo>
                                <a:lnTo>
                                  <a:pt x="27" y="5"/>
                                </a:lnTo>
                                <a:lnTo>
                                  <a:pt x="37" y="1"/>
                                </a:lnTo>
                                <a:lnTo>
                                  <a:pt x="57" y="0"/>
                                </a:lnTo>
                                <a:lnTo>
                                  <a:pt x="74" y="6"/>
                                </a:lnTo>
                                <a:lnTo>
                                  <a:pt x="89" y="19"/>
                                </a:lnTo>
                                <a:lnTo>
                                  <a:pt x="94" y="27"/>
                                </a:lnTo>
                                <a:close/>
                              </a:path>
                            </a:pathLst>
                          </a:custGeom>
                          <a:solidFill>
                            <a:srgbClr val="DECD87"/>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399" name="Freeform 587"/>
                        <wps:cNvSpPr>
                          <a:spLocks/>
                        </wps:cNvSpPr>
                        <wps:spPr bwMode="auto">
                          <a:xfrm>
                            <a:off x="2141537" y="879475"/>
                            <a:ext cx="61913" cy="111125"/>
                          </a:xfrm>
                          <a:custGeom>
                            <a:avLst/>
                            <a:gdLst>
                              <a:gd name="T0" fmla="*/ 18 w 117"/>
                              <a:gd name="T1" fmla="*/ 209 h 209"/>
                              <a:gd name="T2" fmla="*/ 14 w 117"/>
                              <a:gd name="T3" fmla="*/ 206 h 209"/>
                              <a:gd name="T4" fmla="*/ 0 w 117"/>
                              <a:gd name="T5" fmla="*/ 181 h 209"/>
                              <a:gd name="T6" fmla="*/ 1 w 117"/>
                              <a:gd name="T7" fmla="*/ 169 h 209"/>
                              <a:gd name="T8" fmla="*/ 8 w 117"/>
                              <a:gd name="T9" fmla="*/ 161 h 209"/>
                              <a:gd name="T10" fmla="*/ 35 w 117"/>
                              <a:gd name="T11" fmla="*/ 160 h 209"/>
                              <a:gd name="T12" fmla="*/ 43 w 117"/>
                              <a:gd name="T13" fmla="*/ 153 h 209"/>
                              <a:gd name="T14" fmla="*/ 44 w 117"/>
                              <a:gd name="T15" fmla="*/ 143 h 209"/>
                              <a:gd name="T16" fmla="*/ 27 w 117"/>
                              <a:gd name="T17" fmla="*/ 123 h 209"/>
                              <a:gd name="T18" fmla="*/ 27 w 117"/>
                              <a:gd name="T19" fmla="*/ 113 h 209"/>
                              <a:gd name="T20" fmla="*/ 34 w 117"/>
                              <a:gd name="T21" fmla="*/ 107 h 209"/>
                              <a:gd name="T22" fmla="*/ 60 w 117"/>
                              <a:gd name="T23" fmla="*/ 106 h 209"/>
                              <a:gd name="T24" fmla="*/ 67 w 117"/>
                              <a:gd name="T25" fmla="*/ 100 h 209"/>
                              <a:gd name="T26" fmla="*/ 69 w 117"/>
                              <a:gd name="T27" fmla="*/ 90 h 209"/>
                              <a:gd name="T28" fmla="*/ 53 w 117"/>
                              <a:gd name="T29" fmla="*/ 69 h 209"/>
                              <a:gd name="T30" fmla="*/ 54 w 117"/>
                              <a:gd name="T31" fmla="*/ 59 h 209"/>
                              <a:gd name="T32" fmla="*/ 63 w 117"/>
                              <a:gd name="T33" fmla="*/ 53 h 209"/>
                              <a:gd name="T34" fmla="*/ 81 w 117"/>
                              <a:gd name="T35" fmla="*/ 53 h 209"/>
                              <a:gd name="T36" fmla="*/ 92 w 117"/>
                              <a:gd name="T37" fmla="*/ 49 h 209"/>
                              <a:gd name="T38" fmla="*/ 95 w 117"/>
                              <a:gd name="T39" fmla="*/ 45 h 209"/>
                              <a:gd name="T40" fmla="*/ 93 w 117"/>
                              <a:gd name="T41" fmla="*/ 36 h 209"/>
                              <a:gd name="T42" fmla="*/ 81 w 117"/>
                              <a:gd name="T43" fmla="*/ 21 h 209"/>
                              <a:gd name="T44" fmla="*/ 76 w 117"/>
                              <a:gd name="T45" fmla="*/ 12 h 209"/>
                              <a:gd name="T46" fmla="*/ 77 w 117"/>
                              <a:gd name="T47" fmla="*/ 7 h 209"/>
                              <a:gd name="T48" fmla="*/ 86 w 117"/>
                              <a:gd name="T49" fmla="*/ 0 h 209"/>
                              <a:gd name="T50" fmla="*/ 113 w 117"/>
                              <a:gd name="T51" fmla="*/ 1 h 209"/>
                              <a:gd name="T52" fmla="*/ 117 w 117"/>
                              <a:gd name="T53" fmla="*/ 1 h 2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17" h="209">
                                <a:moveTo>
                                  <a:pt x="18" y="209"/>
                                </a:moveTo>
                                <a:lnTo>
                                  <a:pt x="14" y="206"/>
                                </a:lnTo>
                                <a:lnTo>
                                  <a:pt x="0" y="181"/>
                                </a:lnTo>
                                <a:lnTo>
                                  <a:pt x="1" y="169"/>
                                </a:lnTo>
                                <a:lnTo>
                                  <a:pt x="8" y="161"/>
                                </a:lnTo>
                                <a:lnTo>
                                  <a:pt x="35" y="160"/>
                                </a:lnTo>
                                <a:lnTo>
                                  <a:pt x="43" y="153"/>
                                </a:lnTo>
                                <a:lnTo>
                                  <a:pt x="44" y="143"/>
                                </a:lnTo>
                                <a:lnTo>
                                  <a:pt x="27" y="123"/>
                                </a:lnTo>
                                <a:lnTo>
                                  <a:pt x="27" y="113"/>
                                </a:lnTo>
                                <a:lnTo>
                                  <a:pt x="34" y="107"/>
                                </a:lnTo>
                                <a:lnTo>
                                  <a:pt x="60" y="106"/>
                                </a:lnTo>
                                <a:lnTo>
                                  <a:pt x="67" y="100"/>
                                </a:lnTo>
                                <a:lnTo>
                                  <a:pt x="69" y="90"/>
                                </a:lnTo>
                                <a:lnTo>
                                  <a:pt x="53" y="69"/>
                                </a:lnTo>
                                <a:lnTo>
                                  <a:pt x="54" y="59"/>
                                </a:lnTo>
                                <a:lnTo>
                                  <a:pt x="63" y="53"/>
                                </a:lnTo>
                                <a:lnTo>
                                  <a:pt x="81" y="53"/>
                                </a:lnTo>
                                <a:lnTo>
                                  <a:pt x="92" y="49"/>
                                </a:lnTo>
                                <a:lnTo>
                                  <a:pt x="95" y="45"/>
                                </a:lnTo>
                                <a:lnTo>
                                  <a:pt x="93" y="36"/>
                                </a:lnTo>
                                <a:lnTo>
                                  <a:pt x="81" y="21"/>
                                </a:lnTo>
                                <a:lnTo>
                                  <a:pt x="76" y="12"/>
                                </a:lnTo>
                                <a:lnTo>
                                  <a:pt x="77" y="7"/>
                                </a:lnTo>
                                <a:lnTo>
                                  <a:pt x="86" y="0"/>
                                </a:lnTo>
                                <a:lnTo>
                                  <a:pt x="113" y="1"/>
                                </a:lnTo>
                                <a:lnTo>
                                  <a:pt x="117" y="1"/>
                                </a:lnTo>
                              </a:path>
                            </a:pathLst>
                          </a:custGeom>
                          <a:noFill/>
                          <a:ln w="7938">
                            <a:solidFill>
                              <a:srgbClr val="DECD87"/>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400" name="Freeform 588"/>
                        <wps:cNvSpPr>
                          <a:spLocks/>
                        </wps:cNvSpPr>
                        <wps:spPr bwMode="auto">
                          <a:xfrm>
                            <a:off x="5483225" y="696913"/>
                            <a:ext cx="52388" cy="52388"/>
                          </a:xfrm>
                          <a:custGeom>
                            <a:avLst/>
                            <a:gdLst>
                              <a:gd name="T0" fmla="*/ 30 w 99"/>
                              <a:gd name="T1" fmla="*/ 4 h 98"/>
                              <a:gd name="T2" fmla="*/ 40 w 99"/>
                              <a:gd name="T3" fmla="*/ 0 h 98"/>
                              <a:gd name="T4" fmla="*/ 58 w 99"/>
                              <a:gd name="T5" fmla="*/ 0 h 98"/>
                              <a:gd name="T6" fmla="*/ 76 w 99"/>
                              <a:gd name="T7" fmla="*/ 7 h 98"/>
                              <a:gd name="T8" fmla="*/ 90 w 99"/>
                              <a:gd name="T9" fmla="*/ 20 h 98"/>
                              <a:gd name="T10" fmla="*/ 95 w 99"/>
                              <a:gd name="T11" fmla="*/ 29 h 98"/>
                              <a:gd name="T12" fmla="*/ 99 w 99"/>
                              <a:gd name="T13" fmla="*/ 38 h 98"/>
                              <a:gd name="T14" fmla="*/ 99 w 99"/>
                              <a:gd name="T15" fmla="*/ 58 h 98"/>
                              <a:gd name="T16" fmla="*/ 91 w 99"/>
                              <a:gd name="T17" fmla="*/ 76 h 98"/>
                              <a:gd name="T18" fmla="*/ 79 w 99"/>
                              <a:gd name="T19" fmla="*/ 90 h 98"/>
                              <a:gd name="T20" fmla="*/ 69 w 99"/>
                              <a:gd name="T21" fmla="*/ 95 h 98"/>
                              <a:gd name="T22" fmla="*/ 60 w 99"/>
                              <a:gd name="T23" fmla="*/ 98 h 98"/>
                              <a:gd name="T24" fmla="*/ 41 w 99"/>
                              <a:gd name="T25" fmla="*/ 98 h 98"/>
                              <a:gd name="T26" fmla="*/ 22 w 99"/>
                              <a:gd name="T27" fmla="*/ 91 h 98"/>
                              <a:gd name="T28" fmla="*/ 9 w 99"/>
                              <a:gd name="T29" fmla="*/ 77 h 98"/>
                              <a:gd name="T30" fmla="*/ 4 w 99"/>
                              <a:gd name="T31" fmla="*/ 69 h 98"/>
                              <a:gd name="T32" fmla="*/ 0 w 99"/>
                              <a:gd name="T33" fmla="*/ 59 h 98"/>
                              <a:gd name="T34" fmla="*/ 0 w 99"/>
                              <a:gd name="T35" fmla="*/ 40 h 98"/>
                              <a:gd name="T36" fmla="*/ 7 w 99"/>
                              <a:gd name="T37" fmla="*/ 22 h 98"/>
                              <a:gd name="T38" fmla="*/ 21 w 99"/>
                              <a:gd name="T39" fmla="*/ 8 h 98"/>
                              <a:gd name="T40" fmla="*/ 30 w 99"/>
                              <a:gd name="T41" fmla="*/ 4 h 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99" h="98">
                                <a:moveTo>
                                  <a:pt x="30" y="4"/>
                                </a:moveTo>
                                <a:lnTo>
                                  <a:pt x="40" y="0"/>
                                </a:lnTo>
                                <a:lnTo>
                                  <a:pt x="58" y="0"/>
                                </a:lnTo>
                                <a:lnTo>
                                  <a:pt x="76" y="7"/>
                                </a:lnTo>
                                <a:lnTo>
                                  <a:pt x="90" y="20"/>
                                </a:lnTo>
                                <a:lnTo>
                                  <a:pt x="95" y="29"/>
                                </a:lnTo>
                                <a:lnTo>
                                  <a:pt x="99" y="38"/>
                                </a:lnTo>
                                <a:lnTo>
                                  <a:pt x="99" y="58"/>
                                </a:lnTo>
                                <a:lnTo>
                                  <a:pt x="91" y="76"/>
                                </a:lnTo>
                                <a:lnTo>
                                  <a:pt x="79" y="90"/>
                                </a:lnTo>
                                <a:lnTo>
                                  <a:pt x="69" y="95"/>
                                </a:lnTo>
                                <a:lnTo>
                                  <a:pt x="60" y="98"/>
                                </a:lnTo>
                                <a:lnTo>
                                  <a:pt x="41" y="98"/>
                                </a:lnTo>
                                <a:lnTo>
                                  <a:pt x="22" y="91"/>
                                </a:lnTo>
                                <a:lnTo>
                                  <a:pt x="9" y="77"/>
                                </a:lnTo>
                                <a:lnTo>
                                  <a:pt x="4" y="69"/>
                                </a:lnTo>
                                <a:lnTo>
                                  <a:pt x="0" y="59"/>
                                </a:lnTo>
                                <a:lnTo>
                                  <a:pt x="0" y="40"/>
                                </a:lnTo>
                                <a:lnTo>
                                  <a:pt x="7" y="22"/>
                                </a:lnTo>
                                <a:lnTo>
                                  <a:pt x="21" y="8"/>
                                </a:lnTo>
                                <a:lnTo>
                                  <a:pt x="30" y="4"/>
                                </a:lnTo>
                                <a:close/>
                              </a:path>
                            </a:pathLst>
                          </a:custGeom>
                          <a:solidFill>
                            <a:srgbClr val="DECD87"/>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01" name="Freeform 589"/>
                        <wps:cNvSpPr>
                          <a:spLocks/>
                        </wps:cNvSpPr>
                        <wps:spPr bwMode="auto">
                          <a:xfrm>
                            <a:off x="5380037" y="657225"/>
                            <a:ext cx="109538" cy="66675"/>
                          </a:xfrm>
                          <a:custGeom>
                            <a:avLst/>
                            <a:gdLst>
                              <a:gd name="T0" fmla="*/ 205 w 205"/>
                              <a:gd name="T1" fmla="*/ 109 h 127"/>
                              <a:gd name="T2" fmla="*/ 202 w 205"/>
                              <a:gd name="T3" fmla="*/ 112 h 127"/>
                              <a:gd name="T4" fmla="*/ 176 w 205"/>
                              <a:gd name="T5" fmla="*/ 127 h 127"/>
                              <a:gd name="T6" fmla="*/ 164 w 205"/>
                              <a:gd name="T7" fmla="*/ 124 h 127"/>
                              <a:gd name="T8" fmla="*/ 157 w 205"/>
                              <a:gd name="T9" fmla="*/ 117 h 127"/>
                              <a:gd name="T10" fmla="*/ 156 w 205"/>
                              <a:gd name="T11" fmla="*/ 90 h 127"/>
                              <a:gd name="T12" fmla="*/ 150 w 205"/>
                              <a:gd name="T13" fmla="*/ 81 h 127"/>
                              <a:gd name="T14" fmla="*/ 140 w 205"/>
                              <a:gd name="T15" fmla="*/ 80 h 127"/>
                              <a:gd name="T16" fmla="*/ 119 w 205"/>
                              <a:gd name="T17" fmla="*/ 96 h 127"/>
                              <a:gd name="T18" fmla="*/ 109 w 205"/>
                              <a:gd name="T19" fmla="*/ 96 h 127"/>
                              <a:gd name="T20" fmla="*/ 103 w 205"/>
                              <a:gd name="T21" fmla="*/ 88 h 127"/>
                              <a:gd name="T22" fmla="*/ 103 w 205"/>
                              <a:gd name="T23" fmla="*/ 63 h 127"/>
                              <a:gd name="T24" fmla="*/ 97 w 205"/>
                              <a:gd name="T25" fmla="*/ 54 h 127"/>
                              <a:gd name="T26" fmla="*/ 88 w 205"/>
                              <a:gd name="T27" fmla="*/ 53 h 127"/>
                              <a:gd name="T28" fmla="*/ 66 w 205"/>
                              <a:gd name="T29" fmla="*/ 67 h 127"/>
                              <a:gd name="T30" fmla="*/ 56 w 205"/>
                              <a:gd name="T31" fmla="*/ 66 h 127"/>
                              <a:gd name="T32" fmla="*/ 50 w 205"/>
                              <a:gd name="T33" fmla="*/ 58 h 127"/>
                              <a:gd name="T34" fmla="*/ 51 w 205"/>
                              <a:gd name="T35" fmla="*/ 38 h 127"/>
                              <a:gd name="T36" fmla="*/ 49 w 205"/>
                              <a:gd name="T37" fmla="*/ 28 h 127"/>
                              <a:gd name="T38" fmla="*/ 45 w 205"/>
                              <a:gd name="T39" fmla="*/ 24 h 127"/>
                              <a:gd name="T40" fmla="*/ 35 w 205"/>
                              <a:gd name="T41" fmla="*/ 24 h 127"/>
                              <a:gd name="T42" fmla="*/ 21 w 205"/>
                              <a:gd name="T43" fmla="*/ 37 h 127"/>
                              <a:gd name="T44" fmla="*/ 11 w 205"/>
                              <a:gd name="T45" fmla="*/ 42 h 127"/>
                              <a:gd name="T46" fmla="*/ 6 w 205"/>
                              <a:gd name="T47" fmla="*/ 39 h 127"/>
                              <a:gd name="T48" fmla="*/ 0 w 205"/>
                              <a:gd name="T49" fmla="*/ 30 h 127"/>
                              <a:gd name="T50" fmla="*/ 1 w 205"/>
                              <a:gd name="T51" fmla="*/ 3 h 127"/>
                              <a:gd name="T52" fmla="*/ 2 w 205"/>
                              <a:gd name="T53" fmla="*/ 0 h 1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205" h="127">
                                <a:moveTo>
                                  <a:pt x="205" y="109"/>
                                </a:moveTo>
                                <a:lnTo>
                                  <a:pt x="202" y="112"/>
                                </a:lnTo>
                                <a:lnTo>
                                  <a:pt x="176" y="127"/>
                                </a:lnTo>
                                <a:lnTo>
                                  <a:pt x="164" y="124"/>
                                </a:lnTo>
                                <a:lnTo>
                                  <a:pt x="157" y="117"/>
                                </a:lnTo>
                                <a:lnTo>
                                  <a:pt x="156" y="90"/>
                                </a:lnTo>
                                <a:lnTo>
                                  <a:pt x="150" y="81"/>
                                </a:lnTo>
                                <a:lnTo>
                                  <a:pt x="140" y="80"/>
                                </a:lnTo>
                                <a:lnTo>
                                  <a:pt x="119" y="96"/>
                                </a:lnTo>
                                <a:lnTo>
                                  <a:pt x="109" y="96"/>
                                </a:lnTo>
                                <a:lnTo>
                                  <a:pt x="103" y="88"/>
                                </a:lnTo>
                                <a:lnTo>
                                  <a:pt x="103" y="63"/>
                                </a:lnTo>
                                <a:lnTo>
                                  <a:pt x="97" y="54"/>
                                </a:lnTo>
                                <a:lnTo>
                                  <a:pt x="88" y="53"/>
                                </a:lnTo>
                                <a:lnTo>
                                  <a:pt x="66" y="67"/>
                                </a:lnTo>
                                <a:lnTo>
                                  <a:pt x="56" y="66"/>
                                </a:lnTo>
                                <a:lnTo>
                                  <a:pt x="50" y="58"/>
                                </a:lnTo>
                                <a:lnTo>
                                  <a:pt x="51" y="38"/>
                                </a:lnTo>
                                <a:lnTo>
                                  <a:pt x="49" y="28"/>
                                </a:lnTo>
                                <a:lnTo>
                                  <a:pt x="45" y="24"/>
                                </a:lnTo>
                                <a:lnTo>
                                  <a:pt x="35" y="24"/>
                                </a:lnTo>
                                <a:lnTo>
                                  <a:pt x="21" y="37"/>
                                </a:lnTo>
                                <a:lnTo>
                                  <a:pt x="11" y="42"/>
                                </a:lnTo>
                                <a:lnTo>
                                  <a:pt x="6" y="39"/>
                                </a:lnTo>
                                <a:lnTo>
                                  <a:pt x="0" y="30"/>
                                </a:lnTo>
                                <a:lnTo>
                                  <a:pt x="1" y="3"/>
                                </a:lnTo>
                                <a:lnTo>
                                  <a:pt x="2" y="0"/>
                                </a:lnTo>
                              </a:path>
                            </a:pathLst>
                          </a:custGeom>
                          <a:noFill/>
                          <a:ln w="7938">
                            <a:solidFill>
                              <a:srgbClr val="DECD87"/>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402" name="Freeform 590"/>
                        <wps:cNvSpPr>
                          <a:spLocks/>
                        </wps:cNvSpPr>
                        <wps:spPr bwMode="auto">
                          <a:xfrm>
                            <a:off x="5148262" y="295275"/>
                            <a:ext cx="52388" cy="52388"/>
                          </a:xfrm>
                          <a:custGeom>
                            <a:avLst/>
                            <a:gdLst>
                              <a:gd name="T0" fmla="*/ 24 w 100"/>
                              <a:gd name="T1" fmla="*/ 93 h 100"/>
                              <a:gd name="T2" fmla="*/ 15 w 100"/>
                              <a:gd name="T3" fmla="*/ 86 h 100"/>
                              <a:gd name="T4" fmla="*/ 4 w 100"/>
                              <a:gd name="T5" fmla="*/ 70 h 100"/>
                              <a:gd name="T6" fmla="*/ 0 w 100"/>
                              <a:gd name="T7" fmla="*/ 52 h 100"/>
                              <a:gd name="T8" fmla="*/ 4 w 100"/>
                              <a:gd name="T9" fmla="*/ 33 h 100"/>
                              <a:gd name="T10" fmla="*/ 8 w 100"/>
                              <a:gd name="T11" fmla="*/ 24 h 100"/>
                              <a:gd name="T12" fmla="*/ 14 w 100"/>
                              <a:gd name="T13" fmla="*/ 16 h 100"/>
                              <a:gd name="T14" fmla="*/ 30 w 100"/>
                              <a:gd name="T15" fmla="*/ 5 h 100"/>
                              <a:gd name="T16" fmla="*/ 48 w 100"/>
                              <a:gd name="T17" fmla="*/ 0 h 100"/>
                              <a:gd name="T18" fmla="*/ 68 w 100"/>
                              <a:gd name="T19" fmla="*/ 4 h 100"/>
                              <a:gd name="T20" fmla="*/ 77 w 100"/>
                              <a:gd name="T21" fmla="*/ 9 h 100"/>
                              <a:gd name="T22" fmla="*/ 85 w 100"/>
                              <a:gd name="T23" fmla="*/ 14 h 100"/>
                              <a:gd name="T24" fmla="*/ 96 w 100"/>
                              <a:gd name="T25" fmla="*/ 30 h 100"/>
                              <a:gd name="T26" fmla="*/ 100 w 100"/>
                              <a:gd name="T27" fmla="*/ 48 h 100"/>
                              <a:gd name="T28" fmla="*/ 98 w 100"/>
                              <a:gd name="T29" fmla="*/ 68 h 100"/>
                              <a:gd name="T30" fmla="*/ 93 w 100"/>
                              <a:gd name="T31" fmla="*/ 77 h 100"/>
                              <a:gd name="T32" fmla="*/ 86 w 100"/>
                              <a:gd name="T33" fmla="*/ 85 h 100"/>
                              <a:gd name="T34" fmla="*/ 70 w 100"/>
                              <a:gd name="T35" fmla="*/ 96 h 100"/>
                              <a:gd name="T36" fmla="*/ 52 w 100"/>
                              <a:gd name="T37" fmla="*/ 100 h 100"/>
                              <a:gd name="T38" fmla="*/ 32 w 100"/>
                              <a:gd name="T39" fmla="*/ 98 h 100"/>
                              <a:gd name="T40" fmla="*/ 24 w 100"/>
                              <a:gd name="T41" fmla="*/ 93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0" h="100">
                                <a:moveTo>
                                  <a:pt x="24" y="93"/>
                                </a:moveTo>
                                <a:lnTo>
                                  <a:pt x="15" y="86"/>
                                </a:lnTo>
                                <a:lnTo>
                                  <a:pt x="4" y="70"/>
                                </a:lnTo>
                                <a:lnTo>
                                  <a:pt x="0" y="52"/>
                                </a:lnTo>
                                <a:lnTo>
                                  <a:pt x="4" y="33"/>
                                </a:lnTo>
                                <a:lnTo>
                                  <a:pt x="8" y="24"/>
                                </a:lnTo>
                                <a:lnTo>
                                  <a:pt x="14" y="16"/>
                                </a:lnTo>
                                <a:lnTo>
                                  <a:pt x="30" y="5"/>
                                </a:lnTo>
                                <a:lnTo>
                                  <a:pt x="48" y="0"/>
                                </a:lnTo>
                                <a:lnTo>
                                  <a:pt x="68" y="4"/>
                                </a:lnTo>
                                <a:lnTo>
                                  <a:pt x="77" y="9"/>
                                </a:lnTo>
                                <a:lnTo>
                                  <a:pt x="85" y="14"/>
                                </a:lnTo>
                                <a:lnTo>
                                  <a:pt x="96" y="30"/>
                                </a:lnTo>
                                <a:lnTo>
                                  <a:pt x="100" y="48"/>
                                </a:lnTo>
                                <a:lnTo>
                                  <a:pt x="98" y="68"/>
                                </a:lnTo>
                                <a:lnTo>
                                  <a:pt x="93" y="77"/>
                                </a:lnTo>
                                <a:lnTo>
                                  <a:pt x="86" y="85"/>
                                </a:lnTo>
                                <a:lnTo>
                                  <a:pt x="70" y="96"/>
                                </a:lnTo>
                                <a:lnTo>
                                  <a:pt x="52" y="100"/>
                                </a:lnTo>
                                <a:lnTo>
                                  <a:pt x="32" y="98"/>
                                </a:lnTo>
                                <a:lnTo>
                                  <a:pt x="24" y="93"/>
                                </a:lnTo>
                                <a:close/>
                              </a:path>
                            </a:pathLst>
                          </a:custGeom>
                          <a:solidFill>
                            <a:srgbClr val="DECD87"/>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03" name="Freeform 591"/>
                        <wps:cNvSpPr>
                          <a:spLocks/>
                        </wps:cNvSpPr>
                        <wps:spPr bwMode="auto">
                          <a:xfrm>
                            <a:off x="5180012" y="342900"/>
                            <a:ext cx="28575" cy="120650"/>
                          </a:xfrm>
                          <a:custGeom>
                            <a:avLst/>
                            <a:gdLst>
                              <a:gd name="T0" fmla="*/ 0 w 55"/>
                              <a:gd name="T1" fmla="*/ 0 h 229"/>
                              <a:gd name="T2" fmla="*/ 4 w 55"/>
                              <a:gd name="T3" fmla="*/ 1 h 229"/>
                              <a:gd name="T4" fmla="*/ 30 w 55"/>
                              <a:gd name="T5" fmla="*/ 14 h 229"/>
                              <a:gd name="T6" fmla="*/ 36 w 55"/>
                              <a:gd name="T7" fmla="*/ 25 h 229"/>
                              <a:gd name="T8" fmla="*/ 34 w 55"/>
                              <a:gd name="T9" fmla="*/ 36 h 229"/>
                              <a:gd name="T10" fmla="*/ 11 w 55"/>
                              <a:gd name="T11" fmla="*/ 52 h 229"/>
                              <a:gd name="T12" fmla="*/ 8 w 55"/>
                              <a:gd name="T13" fmla="*/ 60 h 229"/>
                              <a:gd name="T14" fmla="*/ 13 w 55"/>
                              <a:gd name="T15" fmla="*/ 69 h 229"/>
                              <a:gd name="T16" fmla="*/ 37 w 55"/>
                              <a:gd name="T17" fmla="*/ 79 h 229"/>
                              <a:gd name="T18" fmla="*/ 42 w 55"/>
                              <a:gd name="T19" fmla="*/ 86 h 229"/>
                              <a:gd name="T20" fmla="*/ 40 w 55"/>
                              <a:gd name="T21" fmla="*/ 95 h 229"/>
                              <a:gd name="T22" fmla="*/ 19 w 55"/>
                              <a:gd name="T23" fmla="*/ 110 h 229"/>
                              <a:gd name="T24" fmla="*/ 15 w 55"/>
                              <a:gd name="T25" fmla="*/ 120 h 229"/>
                              <a:gd name="T26" fmla="*/ 20 w 55"/>
                              <a:gd name="T27" fmla="*/ 128 h 229"/>
                              <a:gd name="T28" fmla="*/ 44 w 55"/>
                              <a:gd name="T29" fmla="*/ 138 h 229"/>
                              <a:gd name="T30" fmla="*/ 48 w 55"/>
                              <a:gd name="T31" fmla="*/ 147 h 229"/>
                              <a:gd name="T32" fmla="*/ 45 w 55"/>
                              <a:gd name="T33" fmla="*/ 157 h 229"/>
                              <a:gd name="T34" fmla="*/ 27 w 55"/>
                              <a:gd name="T35" fmla="*/ 166 h 229"/>
                              <a:gd name="T36" fmla="*/ 20 w 55"/>
                              <a:gd name="T37" fmla="*/ 174 h 229"/>
                              <a:gd name="T38" fmla="*/ 20 w 55"/>
                              <a:gd name="T39" fmla="*/ 179 h 229"/>
                              <a:gd name="T40" fmla="*/ 26 w 55"/>
                              <a:gd name="T41" fmla="*/ 187 h 229"/>
                              <a:gd name="T42" fmla="*/ 45 w 55"/>
                              <a:gd name="T43" fmla="*/ 193 h 229"/>
                              <a:gd name="T44" fmla="*/ 53 w 55"/>
                              <a:gd name="T45" fmla="*/ 198 h 229"/>
                              <a:gd name="T46" fmla="*/ 55 w 55"/>
                              <a:gd name="T47" fmla="*/ 203 h 229"/>
                              <a:gd name="T48" fmla="*/ 51 w 55"/>
                              <a:gd name="T49" fmla="*/ 213 h 229"/>
                              <a:gd name="T50" fmla="*/ 27 w 55"/>
                              <a:gd name="T51" fmla="*/ 227 h 229"/>
                              <a:gd name="T52" fmla="*/ 24 w 55"/>
                              <a:gd name="T53" fmla="*/ 229 h 2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55" h="229">
                                <a:moveTo>
                                  <a:pt x="0" y="0"/>
                                </a:moveTo>
                                <a:lnTo>
                                  <a:pt x="4" y="1"/>
                                </a:lnTo>
                                <a:lnTo>
                                  <a:pt x="30" y="14"/>
                                </a:lnTo>
                                <a:lnTo>
                                  <a:pt x="36" y="25"/>
                                </a:lnTo>
                                <a:lnTo>
                                  <a:pt x="34" y="36"/>
                                </a:lnTo>
                                <a:lnTo>
                                  <a:pt x="11" y="52"/>
                                </a:lnTo>
                                <a:lnTo>
                                  <a:pt x="8" y="60"/>
                                </a:lnTo>
                                <a:lnTo>
                                  <a:pt x="13" y="69"/>
                                </a:lnTo>
                                <a:lnTo>
                                  <a:pt x="37" y="79"/>
                                </a:lnTo>
                                <a:lnTo>
                                  <a:pt x="42" y="86"/>
                                </a:lnTo>
                                <a:lnTo>
                                  <a:pt x="40" y="95"/>
                                </a:lnTo>
                                <a:lnTo>
                                  <a:pt x="19" y="110"/>
                                </a:lnTo>
                                <a:lnTo>
                                  <a:pt x="15" y="120"/>
                                </a:lnTo>
                                <a:lnTo>
                                  <a:pt x="20" y="128"/>
                                </a:lnTo>
                                <a:lnTo>
                                  <a:pt x="44" y="138"/>
                                </a:lnTo>
                                <a:lnTo>
                                  <a:pt x="48" y="147"/>
                                </a:lnTo>
                                <a:lnTo>
                                  <a:pt x="45" y="157"/>
                                </a:lnTo>
                                <a:lnTo>
                                  <a:pt x="27" y="166"/>
                                </a:lnTo>
                                <a:lnTo>
                                  <a:pt x="20" y="174"/>
                                </a:lnTo>
                                <a:lnTo>
                                  <a:pt x="20" y="179"/>
                                </a:lnTo>
                                <a:lnTo>
                                  <a:pt x="26" y="187"/>
                                </a:lnTo>
                                <a:lnTo>
                                  <a:pt x="45" y="193"/>
                                </a:lnTo>
                                <a:lnTo>
                                  <a:pt x="53" y="198"/>
                                </a:lnTo>
                                <a:lnTo>
                                  <a:pt x="55" y="203"/>
                                </a:lnTo>
                                <a:lnTo>
                                  <a:pt x="51" y="213"/>
                                </a:lnTo>
                                <a:lnTo>
                                  <a:pt x="27" y="227"/>
                                </a:lnTo>
                                <a:lnTo>
                                  <a:pt x="24" y="229"/>
                                </a:lnTo>
                              </a:path>
                            </a:pathLst>
                          </a:custGeom>
                          <a:noFill/>
                          <a:ln w="7938">
                            <a:solidFill>
                              <a:srgbClr val="DECD87"/>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404" name="Freeform 592"/>
                        <wps:cNvSpPr>
                          <a:spLocks/>
                        </wps:cNvSpPr>
                        <wps:spPr bwMode="auto">
                          <a:xfrm>
                            <a:off x="5405437" y="363538"/>
                            <a:ext cx="53975" cy="52388"/>
                          </a:xfrm>
                          <a:custGeom>
                            <a:avLst/>
                            <a:gdLst>
                              <a:gd name="T0" fmla="*/ 0 w 100"/>
                              <a:gd name="T1" fmla="*/ 51 h 99"/>
                              <a:gd name="T2" fmla="*/ 0 w 100"/>
                              <a:gd name="T3" fmla="*/ 40 h 99"/>
                              <a:gd name="T4" fmla="*/ 7 w 100"/>
                              <a:gd name="T5" fmla="*/ 22 h 99"/>
                              <a:gd name="T6" fmla="*/ 21 w 100"/>
                              <a:gd name="T7" fmla="*/ 9 h 99"/>
                              <a:gd name="T8" fmla="*/ 38 w 100"/>
                              <a:gd name="T9" fmla="*/ 0 h 99"/>
                              <a:gd name="T10" fmla="*/ 49 w 100"/>
                              <a:gd name="T11" fmla="*/ 0 h 99"/>
                              <a:gd name="T12" fmla="*/ 59 w 100"/>
                              <a:gd name="T13" fmla="*/ 0 h 99"/>
                              <a:gd name="T14" fmla="*/ 76 w 100"/>
                              <a:gd name="T15" fmla="*/ 8 h 99"/>
                              <a:gd name="T16" fmla="*/ 91 w 100"/>
                              <a:gd name="T17" fmla="*/ 21 h 99"/>
                              <a:gd name="T18" fmla="*/ 98 w 100"/>
                              <a:gd name="T19" fmla="*/ 38 h 99"/>
                              <a:gd name="T20" fmla="*/ 100 w 100"/>
                              <a:gd name="T21" fmla="*/ 48 h 99"/>
                              <a:gd name="T22" fmla="*/ 98 w 100"/>
                              <a:gd name="T23" fmla="*/ 58 h 99"/>
                              <a:gd name="T24" fmla="*/ 91 w 100"/>
                              <a:gd name="T25" fmla="*/ 77 h 99"/>
                              <a:gd name="T26" fmla="*/ 79 w 100"/>
                              <a:gd name="T27" fmla="*/ 90 h 99"/>
                              <a:gd name="T28" fmla="*/ 60 w 100"/>
                              <a:gd name="T29" fmla="*/ 99 h 99"/>
                              <a:gd name="T30" fmla="*/ 50 w 100"/>
                              <a:gd name="T31" fmla="*/ 99 h 99"/>
                              <a:gd name="T32" fmla="*/ 40 w 100"/>
                              <a:gd name="T33" fmla="*/ 99 h 99"/>
                              <a:gd name="T34" fmla="*/ 22 w 100"/>
                              <a:gd name="T35" fmla="*/ 91 h 99"/>
                              <a:gd name="T36" fmla="*/ 8 w 100"/>
                              <a:gd name="T37" fmla="*/ 78 h 99"/>
                              <a:gd name="T38" fmla="*/ 1 w 100"/>
                              <a:gd name="T39" fmla="*/ 61 h 99"/>
                              <a:gd name="T40" fmla="*/ 0 w 100"/>
                              <a:gd name="T41" fmla="*/ 51 h 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0" h="99">
                                <a:moveTo>
                                  <a:pt x="0" y="51"/>
                                </a:moveTo>
                                <a:lnTo>
                                  <a:pt x="0" y="40"/>
                                </a:lnTo>
                                <a:lnTo>
                                  <a:pt x="7" y="22"/>
                                </a:lnTo>
                                <a:lnTo>
                                  <a:pt x="21" y="9"/>
                                </a:lnTo>
                                <a:lnTo>
                                  <a:pt x="38" y="0"/>
                                </a:lnTo>
                                <a:lnTo>
                                  <a:pt x="49" y="0"/>
                                </a:lnTo>
                                <a:lnTo>
                                  <a:pt x="59" y="0"/>
                                </a:lnTo>
                                <a:lnTo>
                                  <a:pt x="76" y="8"/>
                                </a:lnTo>
                                <a:lnTo>
                                  <a:pt x="91" y="21"/>
                                </a:lnTo>
                                <a:lnTo>
                                  <a:pt x="98" y="38"/>
                                </a:lnTo>
                                <a:lnTo>
                                  <a:pt x="100" y="48"/>
                                </a:lnTo>
                                <a:lnTo>
                                  <a:pt x="98" y="58"/>
                                </a:lnTo>
                                <a:lnTo>
                                  <a:pt x="91" y="77"/>
                                </a:lnTo>
                                <a:lnTo>
                                  <a:pt x="79" y="90"/>
                                </a:lnTo>
                                <a:lnTo>
                                  <a:pt x="60" y="99"/>
                                </a:lnTo>
                                <a:lnTo>
                                  <a:pt x="50" y="99"/>
                                </a:lnTo>
                                <a:lnTo>
                                  <a:pt x="40" y="99"/>
                                </a:lnTo>
                                <a:lnTo>
                                  <a:pt x="22" y="91"/>
                                </a:lnTo>
                                <a:lnTo>
                                  <a:pt x="8" y="78"/>
                                </a:lnTo>
                                <a:lnTo>
                                  <a:pt x="1" y="61"/>
                                </a:lnTo>
                                <a:lnTo>
                                  <a:pt x="0" y="51"/>
                                </a:lnTo>
                                <a:close/>
                              </a:path>
                            </a:pathLst>
                          </a:custGeom>
                          <a:solidFill>
                            <a:srgbClr val="DECD87"/>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05" name="Freeform 593"/>
                        <wps:cNvSpPr>
                          <a:spLocks/>
                        </wps:cNvSpPr>
                        <wps:spPr bwMode="auto">
                          <a:xfrm>
                            <a:off x="5322887" y="404813"/>
                            <a:ext cx="96838" cy="84138"/>
                          </a:xfrm>
                          <a:custGeom>
                            <a:avLst/>
                            <a:gdLst>
                              <a:gd name="T0" fmla="*/ 180 w 184"/>
                              <a:gd name="T1" fmla="*/ 0 h 159"/>
                              <a:gd name="T2" fmla="*/ 181 w 184"/>
                              <a:gd name="T3" fmla="*/ 4 h 159"/>
                              <a:gd name="T4" fmla="*/ 184 w 184"/>
                              <a:gd name="T5" fmla="*/ 32 h 159"/>
                              <a:gd name="T6" fmla="*/ 177 w 184"/>
                              <a:gd name="T7" fmla="*/ 43 h 159"/>
                              <a:gd name="T8" fmla="*/ 168 w 184"/>
                              <a:gd name="T9" fmla="*/ 47 h 159"/>
                              <a:gd name="T10" fmla="*/ 142 w 184"/>
                              <a:gd name="T11" fmla="*/ 37 h 159"/>
                              <a:gd name="T12" fmla="*/ 132 w 184"/>
                              <a:gd name="T13" fmla="*/ 40 h 159"/>
                              <a:gd name="T14" fmla="*/ 128 w 184"/>
                              <a:gd name="T15" fmla="*/ 48 h 159"/>
                              <a:gd name="T16" fmla="*/ 134 w 184"/>
                              <a:gd name="T17" fmla="*/ 74 h 159"/>
                              <a:gd name="T18" fmla="*/ 129 w 184"/>
                              <a:gd name="T19" fmla="*/ 83 h 159"/>
                              <a:gd name="T20" fmla="*/ 121 w 184"/>
                              <a:gd name="T21" fmla="*/ 85 h 159"/>
                              <a:gd name="T22" fmla="*/ 97 w 184"/>
                              <a:gd name="T23" fmla="*/ 75 h 159"/>
                              <a:gd name="T24" fmla="*/ 88 w 184"/>
                              <a:gd name="T25" fmla="*/ 78 h 159"/>
                              <a:gd name="T26" fmla="*/ 83 w 184"/>
                              <a:gd name="T27" fmla="*/ 86 h 159"/>
                              <a:gd name="T28" fmla="*/ 88 w 184"/>
                              <a:gd name="T29" fmla="*/ 112 h 159"/>
                              <a:gd name="T30" fmla="*/ 83 w 184"/>
                              <a:gd name="T31" fmla="*/ 120 h 159"/>
                              <a:gd name="T32" fmla="*/ 72 w 184"/>
                              <a:gd name="T33" fmla="*/ 122 h 159"/>
                              <a:gd name="T34" fmla="*/ 54 w 184"/>
                              <a:gd name="T35" fmla="*/ 113 h 159"/>
                              <a:gd name="T36" fmla="*/ 44 w 184"/>
                              <a:gd name="T37" fmla="*/ 112 h 159"/>
                              <a:gd name="T38" fmla="*/ 40 w 184"/>
                              <a:gd name="T39" fmla="*/ 115 h 159"/>
                              <a:gd name="T40" fmla="*/ 36 w 184"/>
                              <a:gd name="T41" fmla="*/ 123 h 159"/>
                              <a:gd name="T42" fmla="*/ 42 w 184"/>
                              <a:gd name="T43" fmla="*/ 142 h 159"/>
                              <a:gd name="T44" fmla="*/ 42 w 184"/>
                              <a:gd name="T45" fmla="*/ 153 h 159"/>
                              <a:gd name="T46" fmla="*/ 38 w 184"/>
                              <a:gd name="T47" fmla="*/ 157 h 159"/>
                              <a:gd name="T48" fmla="*/ 28 w 184"/>
                              <a:gd name="T49" fmla="*/ 159 h 159"/>
                              <a:gd name="T50" fmla="*/ 4 w 184"/>
                              <a:gd name="T51" fmla="*/ 147 h 159"/>
                              <a:gd name="T52" fmla="*/ 0 w 184"/>
                              <a:gd name="T53" fmla="*/ 144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84" h="159">
                                <a:moveTo>
                                  <a:pt x="180" y="0"/>
                                </a:moveTo>
                                <a:lnTo>
                                  <a:pt x="181" y="4"/>
                                </a:lnTo>
                                <a:lnTo>
                                  <a:pt x="184" y="32"/>
                                </a:lnTo>
                                <a:lnTo>
                                  <a:pt x="177" y="43"/>
                                </a:lnTo>
                                <a:lnTo>
                                  <a:pt x="168" y="47"/>
                                </a:lnTo>
                                <a:lnTo>
                                  <a:pt x="142" y="37"/>
                                </a:lnTo>
                                <a:lnTo>
                                  <a:pt x="132" y="40"/>
                                </a:lnTo>
                                <a:lnTo>
                                  <a:pt x="128" y="48"/>
                                </a:lnTo>
                                <a:lnTo>
                                  <a:pt x="134" y="74"/>
                                </a:lnTo>
                                <a:lnTo>
                                  <a:pt x="129" y="83"/>
                                </a:lnTo>
                                <a:lnTo>
                                  <a:pt x="121" y="85"/>
                                </a:lnTo>
                                <a:lnTo>
                                  <a:pt x="97" y="75"/>
                                </a:lnTo>
                                <a:lnTo>
                                  <a:pt x="88" y="78"/>
                                </a:lnTo>
                                <a:lnTo>
                                  <a:pt x="83" y="86"/>
                                </a:lnTo>
                                <a:lnTo>
                                  <a:pt x="88" y="112"/>
                                </a:lnTo>
                                <a:lnTo>
                                  <a:pt x="83" y="120"/>
                                </a:lnTo>
                                <a:lnTo>
                                  <a:pt x="72" y="122"/>
                                </a:lnTo>
                                <a:lnTo>
                                  <a:pt x="54" y="113"/>
                                </a:lnTo>
                                <a:lnTo>
                                  <a:pt x="44" y="112"/>
                                </a:lnTo>
                                <a:lnTo>
                                  <a:pt x="40" y="115"/>
                                </a:lnTo>
                                <a:lnTo>
                                  <a:pt x="36" y="123"/>
                                </a:lnTo>
                                <a:lnTo>
                                  <a:pt x="42" y="142"/>
                                </a:lnTo>
                                <a:lnTo>
                                  <a:pt x="42" y="153"/>
                                </a:lnTo>
                                <a:lnTo>
                                  <a:pt x="38" y="157"/>
                                </a:lnTo>
                                <a:lnTo>
                                  <a:pt x="28" y="159"/>
                                </a:lnTo>
                                <a:lnTo>
                                  <a:pt x="4" y="147"/>
                                </a:lnTo>
                                <a:lnTo>
                                  <a:pt x="0" y="144"/>
                                </a:lnTo>
                              </a:path>
                            </a:pathLst>
                          </a:custGeom>
                          <a:noFill/>
                          <a:ln w="7938">
                            <a:solidFill>
                              <a:srgbClr val="DECD87"/>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406" name="Freeform 594"/>
                        <wps:cNvSpPr>
                          <a:spLocks/>
                        </wps:cNvSpPr>
                        <wps:spPr bwMode="auto">
                          <a:xfrm>
                            <a:off x="5195887" y="874713"/>
                            <a:ext cx="52388" cy="53975"/>
                          </a:xfrm>
                          <a:custGeom>
                            <a:avLst/>
                            <a:gdLst>
                              <a:gd name="T0" fmla="*/ 88 w 99"/>
                              <a:gd name="T1" fmla="*/ 17 h 100"/>
                              <a:gd name="T2" fmla="*/ 94 w 99"/>
                              <a:gd name="T3" fmla="*/ 26 h 100"/>
                              <a:gd name="T4" fmla="*/ 99 w 99"/>
                              <a:gd name="T5" fmla="*/ 45 h 100"/>
                              <a:gd name="T6" fmla="*/ 98 w 99"/>
                              <a:gd name="T7" fmla="*/ 63 h 100"/>
                              <a:gd name="T8" fmla="*/ 89 w 99"/>
                              <a:gd name="T9" fmla="*/ 80 h 100"/>
                              <a:gd name="T10" fmla="*/ 82 w 99"/>
                              <a:gd name="T11" fmla="*/ 88 h 100"/>
                              <a:gd name="T12" fmla="*/ 73 w 99"/>
                              <a:gd name="T13" fmla="*/ 94 h 100"/>
                              <a:gd name="T14" fmla="*/ 55 w 99"/>
                              <a:gd name="T15" fmla="*/ 100 h 100"/>
                              <a:gd name="T16" fmla="*/ 36 w 99"/>
                              <a:gd name="T17" fmla="*/ 99 h 100"/>
                              <a:gd name="T18" fmla="*/ 19 w 99"/>
                              <a:gd name="T19" fmla="*/ 89 h 100"/>
                              <a:gd name="T20" fmla="*/ 12 w 99"/>
                              <a:gd name="T21" fmla="*/ 83 h 100"/>
                              <a:gd name="T22" fmla="*/ 5 w 99"/>
                              <a:gd name="T23" fmla="*/ 74 h 100"/>
                              <a:gd name="T24" fmla="*/ 0 w 99"/>
                              <a:gd name="T25" fmla="*/ 56 h 100"/>
                              <a:gd name="T26" fmla="*/ 2 w 99"/>
                              <a:gd name="T27" fmla="*/ 36 h 100"/>
                              <a:gd name="T28" fmla="*/ 10 w 99"/>
                              <a:gd name="T29" fmla="*/ 19 h 100"/>
                              <a:gd name="T30" fmla="*/ 18 w 99"/>
                              <a:gd name="T31" fmla="*/ 13 h 100"/>
                              <a:gd name="T32" fmla="*/ 26 w 99"/>
                              <a:gd name="T33" fmla="*/ 6 h 100"/>
                              <a:gd name="T34" fmla="*/ 45 w 99"/>
                              <a:gd name="T35" fmla="*/ 0 h 100"/>
                              <a:gd name="T36" fmla="*/ 63 w 99"/>
                              <a:gd name="T37" fmla="*/ 1 h 100"/>
                              <a:gd name="T38" fmla="*/ 80 w 99"/>
                              <a:gd name="T39" fmla="*/ 10 h 100"/>
                              <a:gd name="T40" fmla="*/ 88 w 99"/>
                              <a:gd name="T41" fmla="*/ 17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99" h="100">
                                <a:moveTo>
                                  <a:pt x="88" y="17"/>
                                </a:moveTo>
                                <a:lnTo>
                                  <a:pt x="94" y="26"/>
                                </a:lnTo>
                                <a:lnTo>
                                  <a:pt x="99" y="45"/>
                                </a:lnTo>
                                <a:lnTo>
                                  <a:pt x="98" y="63"/>
                                </a:lnTo>
                                <a:lnTo>
                                  <a:pt x="89" y="80"/>
                                </a:lnTo>
                                <a:lnTo>
                                  <a:pt x="82" y="88"/>
                                </a:lnTo>
                                <a:lnTo>
                                  <a:pt x="73" y="94"/>
                                </a:lnTo>
                                <a:lnTo>
                                  <a:pt x="55" y="100"/>
                                </a:lnTo>
                                <a:lnTo>
                                  <a:pt x="36" y="99"/>
                                </a:lnTo>
                                <a:lnTo>
                                  <a:pt x="19" y="89"/>
                                </a:lnTo>
                                <a:lnTo>
                                  <a:pt x="12" y="83"/>
                                </a:lnTo>
                                <a:lnTo>
                                  <a:pt x="5" y="74"/>
                                </a:lnTo>
                                <a:lnTo>
                                  <a:pt x="0" y="56"/>
                                </a:lnTo>
                                <a:lnTo>
                                  <a:pt x="2" y="36"/>
                                </a:lnTo>
                                <a:lnTo>
                                  <a:pt x="10" y="19"/>
                                </a:lnTo>
                                <a:lnTo>
                                  <a:pt x="18" y="13"/>
                                </a:lnTo>
                                <a:lnTo>
                                  <a:pt x="26" y="6"/>
                                </a:lnTo>
                                <a:lnTo>
                                  <a:pt x="45" y="0"/>
                                </a:lnTo>
                                <a:lnTo>
                                  <a:pt x="63" y="1"/>
                                </a:lnTo>
                                <a:lnTo>
                                  <a:pt x="80" y="10"/>
                                </a:lnTo>
                                <a:lnTo>
                                  <a:pt x="88" y="17"/>
                                </a:lnTo>
                                <a:close/>
                              </a:path>
                            </a:pathLst>
                          </a:custGeom>
                          <a:solidFill>
                            <a:srgbClr val="DECD87"/>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07" name="Freeform 595"/>
                        <wps:cNvSpPr>
                          <a:spLocks/>
                        </wps:cNvSpPr>
                        <wps:spPr bwMode="auto">
                          <a:xfrm>
                            <a:off x="5210175" y="762000"/>
                            <a:ext cx="39688" cy="119063"/>
                          </a:xfrm>
                          <a:custGeom>
                            <a:avLst/>
                            <a:gdLst>
                              <a:gd name="T0" fmla="*/ 27 w 74"/>
                              <a:gd name="T1" fmla="*/ 225 h 225"/>
                              <a:gd name="T2" fmla="*/ 24 w 74"/>
                              <a:gd name="T3" fmla="*/ 223 h 225"/>
                              <a:gd name="T4" fmla="*/ 3 w 74"/>
                              <a:gd name="T5" fmla="*/ 202 h 225"/>
                              <a:gd name="T6" fmla="*/ 0 w 74"/>
                              <a:gd name="T7" fmla="*/ 189 h 225"/>
                              <a:gd name="T8" fmla="*/ 6 w 74"/>
                              <a:gd name="T9" fmla="*/ 181 h 225"/>
                              <a:gd name="T10" fmla="*/ 32 w 74"/>
                              <a:gd name="T11" fmla="*/ 172 h 225"/>
                              <a:gd name="T12" fmla="*/ 38 w 74"/>
                              <a:gd name="T13" fmla="*/ 165 h 225"/>
                              <a:gd name="T14" fmla="*/ 36 w 74"/>
                              <a:gd name="T15" fmla="*/ 155 h 225"/>
                              <a:gd name="T16" fmla="*/ 15 w 74"/>
                              <a:gd name="T17" fmla="*/ 139 h 225"/>
                              <a:gd name="T18" fmla="*/ 13 w 74"/>
                              <a:gd name="T19" fmla="*/ 129 h 225"/>
                              <a:gd name="T20" fmla="*/ 19 w 74"/>
                              <a:gd name="T21" fmla="*/ 122 h 225"/>
                              <a:gd name="T22" fmla="*/ 43 w 74"/>
                              <a:gd name="T23" fmla="*/ 114 h 225"/>
                              <a:gd name="T24" fmla="*/ 48 w 74"/>
                              <a:gd name="T25" fmla="*/ 106 h 225"/>
                              <a:gd name="T26" fmla="*/ 47 w 74"/>
                              <a:gd name="T27" fmla="*/ 97 h 225"/>
                              <a:gd name="T28" fmla="*/ 27 w 74"/>
                              <a:gd name="T29" fmla="*/ 80 h 225"/>
                              <a:gd name="T30" fmla="*/ 26 w 74"/>
                              <a:gd name="T31" fmla="*/ 70 h 225"/>
                              <a:gd name="T32" fmla="*/ 32 w 74"/>
                              <a:gd name="T33" fmla="*/ 63 h 225"/>
                              <a:gd name="T34" fmla="*/ 52 w 74"/>
                              <a:gd name="T35" fmla="*/ 58 h 225"/>
                              <a:gd name="T36" fmla="*/ 61 w 74"/>
                              <a:gd name="T37" fmla="*/ 53 h 225"/>
                              <a:gd name="T38" fmla="*/ 62 w 74"/>
                              <a:gd name="T39" fmla="*/ 48 h 225"/>
                              <a:gd name="T40" fmla="*/ 59 w 74"/>
                              <a:gd name="T41" fmla="*/ 38 h 225"/>
                              <a:gd name="T42" fmla="*/ 43 w 74"/>
                              <a:gd name="T43" fmla="*/ 27 h 225"/>
                              <a:gd name="T44" fmla="*/ 36 w 74"/>
                              <a:gd name="T45" fmla="*/ 19 h 225"/>
                              <a:gd name="T46" fmla="*/ 37 w 74"/>
                              <a:gd name="T47" fmla="*/ 15 h 225"/>
                              <a:gd name="T48" fmla="*/ 43 w 74"/>
                              <a:gd name="T49" fmla="*/ 6 h 225"/>
                              <a:gd name="T50" fmla="*/ 70 w 74"/>
                              <a:gd name="T51" fmla="*/ 0 h 225"/>
                              <a:gd name="T52" fmla="*/ 74 w 74"/>
                              <a:gd name="T53" fmla="*/ 0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74" h="225">
                                <a:moveTo>
                                  <a:pt x="27" y="225"/>
                                </a:moveTo>
                                <a:lnTo>
                                  <a:pt x="24" y="223"/>
                                </a:lnTo>
                                <a:lnTo>
                                  <a:pt x="3" y="202"/>
                                </a:lnTo>
                                <a:lnTo>
                                  <a:pt x="0" y="189"/>
                                </a:lnTo>
                                <a:lnTo>
                                  <a:pt x="6" y="181"/>
                                </a:lnTo>
                                <a:lnTo>
                                  <a:pt x="32" y="172"/>
                                </a:lnTo>
                                <a:lnTo>
                                  <a:pt x="38" y="165"/>
                                </a:lnTo>
                                <a:lnTo>
                                  <a:pt x="36" y="155"/>
                                </a:lnTo>
                                <a:lnTo>
                                  <a:pt x="15" y="139"/>
                                </a:lnTo>
                                <a:lnTo>
                                  <a:pt x="13" y="129"/>
                                </a:lnTo>
                                <a:lnTo>
                                  <a:pt x="19" y="122"/>
                                </a:lnTo>
                                <a:lnTo>
                                  <a:pt x="43" y="114"/>
                                </a:lnTo>
                                <a:lnTo>
                                  <a:pt x="48" y="106"/>
                                </a:lnTo>
                                <a:lnTo>
                                  <a:pt x="47" y="97"/>
                                </a:lnTo>
                                <a:lnTo>
                                  <a:pt x="27" y="80"/>
                                </a:lnTo>
                                <a:lnTo>
                                  <a:pt x="26" y="70"/>
                                </a:lnTo>
                                <a:lnTo>
                                  <a:pt x="32" y="63"/>
                                </a:lnTo>
                                <a:lnTo>
                                  <a:pt x="52" y="58"/>
                                </a:lnTo>
                                <a:lnTo>
                                  <a:pt x="61" y="53"/>
                                </a:lnTo>
                                <a:lnTo>
                                  <a:pt x="62" y="48"/>
                                </a:lnTo>
                                <a:lnTo>
                                  <a:pt x="59" y="38"/>
                                </a:lnTo>
                                <a:lnTo>
                                  <a:pt x="43" y="27"/>
                                </a:lnTo>
                                <a:lnTo>
                                  <a:pt x="36" y="19"/>
                                </a:lnTo>
                                <a:lnTo>
                                  <a:pt x="37" y="15"/>
                                </a:lnTo>
                                <a:lnTo>
                                  <a:pt x="43" y="6"/>
                                </a:lnTo>
                                <a:lnTo>
                                  <a:pt x="70" y="0"/>
                                </a:lnTo>
                                <a:lnTo>
                                  <a:pt x="74" y="0"/>
                                </a:lnTo>
                              </a:path>
                            </a:pathLst>
                          </a:custGeom>
                          <a:noFill/>
                          <a:ln w="7938">
                            <a:solidFill>
                              <a:srgbClr val="DECD87"/>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408" name="Freeform 596"/>
                        <wps:cNvSpPr>
                          <a:spLocks/>
                        </wps:cNvSpPr>
                        <wps:spPr bwMode="auto">
                          <a:xfrm>
                            <a:off x="4937125" y="565150"/>
                            <a:ext cx="52388" cy="50800"/>
                          </a:xfrm>
                          <a:custGeom>
                            <a:avLst/>
                            <a:gdLst>
                              <a:gd name="T0" fmla="*/ 83 w 99"/>
                              <a:gd name="T1" fmla="*/ 85 h 98"/>
                              <a:gd name="T2" fmla="*/ 75 w 99"/>
                              <a:gd name="T3" fmla="*/ 92 h 98"/>
                              <a:gd name="T4" fmla="*/ 57 w 99"/>
                              <a:gd name="T5" fmla="*/ 98 h 98"/>
                              <a:gd name="T6" fmla="*/ 37 w 99"/>
                              <a:gd name="T7" fmla="*/ 97 h 98"/>
                              <a:gd name="T8" fmla="*/ 20 w 99"/>
                              <a:gd name="T9" fmla="*/ 90 h 98"/>
                              <a:gd name="T10" fmla="*/ 13 w 99"/>
                              <a:gd name="T11" fmla="*/ 82 h 98"/>
                              <a:gd name="T12" fmla="*/ 6 w 99"/>
                              <a:gd name="T13" fmla="*/ 75 h 98"/>
                              <a:gd name="T14" fmla="*/ 0 w 99"/>
                              <a:gd name="T15" fmla="*/ 56 h 98"/>
                              <a:gd name="T16" fmla="*/ 0 w 99"/>
                              <a:gd name="T17" fmla="*/ 37 h 98"/>
                              <a:gd name="T18" fmla="*/ 9 w 99"/>
                              <a:gd name="T19" fmla="*/ 20 h 98"/>
                              <a:gd name="T20" fmla="*/ 15 w 99"/>
                              <a:gd name="T21" fmla="*/ 12 h 98"/>
                              <a:gd name="T22" fmla="*/ 24 w 99"/>
                              <a:gd name="T23" fmla="*/ 6 h 98"/>
                              <a:gd name="T24" fmla="*/ 42 w 99"/>
                              <a:gd name="T25" fmla="*/ 0 h 98"/>
                              <a:gd name="T26" fmla="*/ 61 w 99"/>
                              <a:gd name="T27" fmla="*/ 0 h 98"/>
                              <a:gd name="T28" fmla="*/ 78 w 99"/>
                              <a:gd name="T29" fmla="*/ 8 h 98"/>
                              <a:gd name="T30" fmla="*/ 85 w 99"/>
                              <a:gd name="T31" fmla="*/ 15 h 98"/>
                              <a:gd name="T32" fmla="*/ 93 w 99"/>
                              <a:gd name="T33" fmla="*/ 23 h 98"/>
                              <a:gd name="T34" fmla="*/ 99 w 99"/>
                              <a:gd name="T35" fmla="*/ 42 h 98"/>
                              <a:gd name="T36" fmla="*/ 98 w 99"/>
                              <a:gd name="T37" fmla="*/ 60 h 98"/>
                              <a:gd name="T38" fmla="*/ 90 w 99"/>
                              <a:gd name="T39" fmla="*/ 77 h 98"/>
                              <a:gd name="T40" fmla="*/ 83 w 99"/>
                              <a:gd name="T41" fmla="*/ 85 h 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99" h="98">
                                <a:moveTo>
                                  <a:pt x="83" y="85"/>
                                </a:moveTo>
                                <a:lnTo>
                                  <a:pt x="75" y="92"/>
                                </a:lnTo>
                                <a:lnTo>
                                  <a:pt x="57" y="98"/>
                                </a:lnTo>
                                <a:lnTo>
                                  <a:pt x="37" y="97"/>
                                </a:lnTo>
                                <a:lnTo>
                                  <a:pt x="20" y="90"/>
                                </a:lnTo>
                                <a:lnTo>
                                  <a:pt x="13" y="82"/>
                                </a:lnTo>
                                <a:lnTo>
                                  <a:pt x="6" y="75"/>
                                </a:lnTo>
                                <a:lnTo>
                                  <a:pt x="0" y="56"/>
                                </a:lnTo>
                                <a:lnTo>
                                  <a:pt x="0" y="37"/>
                                </a:lnTo>
                                <a:lnTo>
                                  <a:pt x="9" y="20"/>
                                </a:lnTo>
                                <a:lnTo>
                                  <a:pt x="15" y="12"/>
                                </a:lnTo>
                                <a:lnTo>
                                  <a:pt x="24" y="6"/>
                                </a:lnTo>
                                <a:lnTo>
                                  <a:pt x="42" y="0"/>
                                </a:lnTo>
                                <a:lnTo>
                                  <a:pt x="61" y="0"/>
                                </a:lnTo>
                                <a:lnTo>
                                  <a:pt x="78" y="8"/>
                                </a:lnTo>
                                <a:lnTo>
                                  <a:pt x="85" y="15"/>
                                </a:lnTo>
                                <a:lnTo>
                                  <a:pt x="93" y="23"/>
                                </a:lnTo>
                                <a:lnTo>
                                  <a:pt x="99" y="42"/>
                                </a:lnTo>
                                <a:lnTo>
                                  <a:pt x="98" y="60"/>
                                </a:lnTo>
                                <a:lnTo>
                                  <a:pt x="90" y="77"/>
                                </a:lnTo>
                                <a:lnTo>
                                  <a:pt x="83" y="85"/>
                                </a:lnTo>
                                <a:close/>
                              </a:path>
                            </a:pathLst>
                          </a:custGeom>
                          <a:solidFill>
                            <a:srgbClr val="DECD87"/>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09" name="Freeform 597"/>
                        <wps:cNvSpPr>
                          <a:spLocks/>
                        </wps:cNvSpPr>
                        <wps:spPr bwMode="auto">
                          <a:xfrm>
                            <a:off x="4984750" y="576263"/>
                            <a:ext cx="120650" cy="34925"/>
                          </a:xfrm>
                          <a:custGeom>
                            <a:avLst/>
                            <a:gdLst>
                              <a:gd name="T0" fmla="*/ 0 w 227"/>
                              <a:gd name="T1" fmla="*/ 27 h 66"/>
                              <a:gd name="T2" fmla="*/ 1 w 227"/>
                              <a:gd name="T3" fmla="*/ 24 h 66"/>
                              <a:gd name="T4" fmla="*/ 21 w 227"/>
                              <a:gd name="T5" fmla="*/ 3 h 66"/>
                              <a:gd name="T6" fmla="*/ 33 w 227"/>
                              <a:gd name="T7" fmla="*/ 0 h 66"/>
                              <a:gd name="T8" fmla="*/ 42 w 227"/>
                              <a:gd name="T9" fmla="*/ 5 h 66"/>
                              <a:gd name="T10" fmla="*/ 52 w 227"/>
                              <a:gd name="T11" fmla="*/ 31 h 66"/>
                              <a:gd name="T12" fmla="*/ 60 w 227"/>
                              <a:gd name="T13" fmla="*/ 36 h 66"/>
                              <a:gd name="T14" fmla="*/ 70 w 227"/>
                              <a:gd name="T15" fmla="*/ 33 h 66"/>
                              <a:gd name="T16" fmla="*/ 85 w 227"/>
                              <a:gd name="T17" fmla="*/ 13 h 66"/>
                              <a:gd name="T18" fmla="*/ 94 w 227"/>
                              <a:gd name="T19" fmla="*/ 9 h 66"/>
                              <a:gd name="T20" fmla="*/ 102 w 227"/>
                              <a:gd name="T21" fmla="*/ 14 h 66"/>
                              <a:gd name="T22" fmla="*/ 111 w 227"/>
                              <a:gd name="T23" fmla="*/ 38 h 66"/>
                              <a:gd name="T24" fmla="*/ 120 w 227"/>
                              <a:gd name="T25" fmla="*/ 45 h 66"/>
                              <a:gd name="T26" fmla="*/ 128 w 227"/>
                              <a:gd name="T27" fmla="*/ 42 h 66"/>
                              <a:gd name="T28" fmla="*/ 144 w 227"/>
                              <a:gd name="T29" fmla="*/ 21 h 66"/>
                              <a:gd name="T30" fmla="*/ 154 w 227"/>
                              <a:gd name="T31" fmla="*/ 20 h 66"/>
                              <a:gd name="T32" fmla="*/ 163 w 227"/>
                              <a:gd name="T33" fmla="*/ 26 h 66"/>
                              <a:gd name="T34" fmla="*/ 168 w 227"/>
                              <a:gd name="T35" fmla="*/ 45 h 66"/>
                              <a:gd name="T36" fmla="*/ 174 w 227"/>
                              <a:gd name="T37" fmla="*/ 54 h 66"/>
                              <a:gd name="T38" fmla="*/ 177 w 227"/>
                              <a:gd name="T39" fmla="*/ 56 h 66"/>
                              <a:gd name="T40" fmla="*/ 187 w 227"/>
                              <a:gd name="T41" fmla="*/ 52 h 66"/>
                              <a:gd name="T42" fmla="*/ 197 w 227"/>
                              <a:gd name="T43" fmla="*/ 36 h 66"/>
                              <a:gd name="T44" fmla="*/ 205 w 227"/>
                              <a:gd name="T45" fmla="*/ 29 h 66"/>
                              <a:gd name="T46" fmla="*/ 210 w 227"/>
                              <a:gd name="T47" fmla="*/ 29 h 66"/>
                              <a:gd name="T48" fmla="*/ 219 w 227"/>
                              <a:gd name="T49" fmla="*/ 35 h 66"/>
                              <a:gd name="T50" fmla="*/ 227 w 227"/>
                              <a:gd name="T51" fmla="*/ 61 h 66"/>
                              <a:gd name="T52" fmla="*/ 227 w 227"/>
                              <a:gd name="T53" fmla="*/ 66 h 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227" h="66">
                                <a:moveTo>
                                  <a:pt x="0" y="27"/>
                                </a:moveTo>
                                <a:lnTo>
                                  <a:pt x="1" y="24"/>
                                </a:lnTo>
                                <a:lnTo>
                                  <a:pt x="21" y="3"/>
                                </a:lnTo>
                                <a:lnTo>
                                  <a:pt x="33" y="0"/>
                                </a:lnTo>
                                <a:lnTo>
                                  <a:pt x="42" y="5"/>
                                </a:lnTo>
                                <a:lnTo>
                                  <a:pt x="52" y="31"/>
                                </a:lnTo>
                                <a:lnTo>
                                  <a:pt x="60" y="36"/>
                                </a:lnTo>
                                <a:lnTo>
                                  <a:pt x="70" y="33"/>
                                </a:lnTo>
                                <a:lnTo>
                                  <a:pt x="85" y="13"/>
                                </a:lnTo>
                                <a:lnTo>
                                  <a:pt x="94" y="9"/>
                                </a:lnTo>
                                <a:lnTo>
                                  <a:pt x="102" y="14"/>
                                </a:lnTo>
                                <a:lnTo>
                                  <a:pt x="111" y="38"/>
                                </a:lnTo>
                                <a:lnTo>
                                  <a:pt x="120" y="45"/>
                                </a:lnTo>
                                <a:lnTo>
                                  <a:pt x="128" y="42"/>
                                </a:lnTo>
                                <a:lnTo>
                                  <a:pt x="144" y="21"/>
                                </a:lnTo>
                                <a:lnTo>
                                  <a:pt x="154" y="20"/>
                                </a:lnTo>
                                <a:lnTo>
                                  <a:pt x="163" y="26"/>
                                </a:lnTo>
                                <a:lnTo>
                                  <a:pt x="168" y="45"/>
                                </a:lnTo>
                                <a:lnTo>
                                  <a:pt x="174" y="54"/>
                                </a:lnTo>
                                <a:lnTo>
                                  <a:pt x="177" y="56"/>
                                </a:lnTo>
                                <a:lnTo>
                                  <a:pt x="187" y="52"/>
                                </a:lnTo>
                                <a:lnTo>
                                  <a:pt x="197" y="36"/>
                                </a:lnTo>
                                <a:lnTo>
                                  <a:pt x="205" y="29"/>
                                </a:lnTo>
                                <a:lnTo>
                                  <a:pt x="210" y="29"/>
                                </a:lnTo>
                                <a:lnTo>
                                  <a:pt x="219" y="35"/>
                                </a:lnTo>
                                <a:lnTo>
                                  <a:pt x="227" y="61"/>
                                </a:lnTo>
                                <a:lnTo>
                                  <a:pt x="227" y="66"/>
                                </a:lnTo>
                              </a:path>
                            </a:pathLst>
                          </a:custGeom>
                          <a:noFill/>
                          <a:ln w="7938">
                            <a:solidFill>
                              <a:srgbClr val="DECD87"/>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410" name="Freeform 598"/>
                        <wps:cNvSpPr>
                          <a:spLocks/>
                        </wps:cNvSpPr>
                        <wps:spPr bwMode="auto">
                          <a:xfrm>
                            <a:off x="6834187" y="930275"/>
                            <a:ext cx="44450" cy="44450"/>
                          </a:xfrm>
                          <a:custGeom>
                            <a:avLst/>
                            <a:gdLst>
                              <a:gd name="T0" fmla="*/ 24 w 85"/>
                              <a:gd name="T1" fmla="*/ 80 h 84"/>
                              <a:gd name="T2" fmla="*/ 16 w 85"/>
                              <a:gd name="T3" fmla="*/ 75 h 84"/>
                              <a:gd name="T4" fmla="*/ 5 w 85"/>
                              <a:gd name="T5" fmla="*/ 63 h 84"/>
                              <a:gd name="T6" fmla="*/ 0 w 85"/>
                              <a:gd name="T7" fmla="*/ 47 h 84"/>
                              <a:gd name="T8" fmla="*/ 2 w 85"/>
                              <a:gd name="T9" fmla="*/ 31 h 84"/>
                              <a:gd name="T10" fmla="*/ 5 w 85"/>
                              <a:gd name="T11" fmla="*/ 23 h 84"/>
                              <a:gd name="T12" fmla="*/ 10 w 85"/>
                              <a:gd name="T13" fmla="*/ 16 h 84"/>
                              <a:gd name="T14" fmla="*/ 22 w 85"/>
                              <a:gd name="T15" fmla="*/ 5 h 84"/>
                              <a:gd name="T16" fmla="*/ 37 w 85"/>
                              <a:gd name="T17" fmla="*/ 0 h 84"/>
                              <a:gd name="T18" fmla="*/ 55 w 85"/>
                              <a:gd name="T19" fmla="*/ 1 h 84"/>
                              <a:gd name="T20" fmla="*/ 62 w 85"/>
                              <a:gd name="T21" fmla="*/ 5 h 84"/>
                              <a:gd name="T22" fmla="*/ 69 w 85"/>
                              <a:gd name="T23" fmla="*/ 9 h 84"/>
                              <a:gd name="T24" fmla="*/ 80 w 85"/>
                              <a:gd name="T25" fmla="*/ 22 h 84"/>
                              <a:gd name="T26" fmla="*/ 85 w 85"/>
                              <a:gd name="T27" fmla="*/ 37 h 84"/>
                              <a:gd name="T28" fmla="*/ 84 w 85"/>
                              <a:gd name="T29" fmla="*/ 53 h 84"/>
                              <a:gd name="T30" fmla="*/ 80 w 85"/>
                              <a:gd name="T31" fmla="*/ 61 h 84"/>
                              <a:gd name="T32" fmla="*/ 75 w 85"/>
                              <a:gd name="T33" fmla="*/ 69 h 84"/>
                              <a:gd name="T34" fmla="*/ 63 w 85"/>
                              <a:gd name="T35" fmla="*/ 79 h 84"/>
                              <a:gd name="T36" fmla="*/ 47 w 85"/>
                              <a:gd name="T37" fmla="*/ 84 h 84"/>
                              <a:gd name="T38" fmla="*/ 31 w 85"/>
                              <a:gd name="T39" fmla="*/ 82 h 84"/>
                              <a:gd name="T40" fmla="*/ 24 w 85"/>
                              <a:gd name="T41" fmla="*/ 80 h 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5" h="84">
                                <a:moveTo>
                                  <a:pt x="24" y="80"/>
                                </a:moveTo>
                                <a:lnTo>
                                  <a:pt x="16" y="75"/>
                                </a:lnTo>
                                <a:lnTo>
                                  <a:pt x="5" y="63"/>
                                </a:lnTo>
                                <a:lnTo>
                                  <a:pt x="0" y="47"/>
                                </a:lnTo>
                                <a:lnTo>
                                  <a:pt x="2" y="31"/>
                                </a:lnTo>
                                <a:lnTo>
                                  <a:pt x="5" y="23"/>
                                </a:lnTo>
                                <a:lnTo>
                                  <a:pt x="10" y="16"/>
                                </a:lnTo>
                                <a:lnTo>
                                  <a:pt x="22" y="5"/>
                                </a:lnTo>
                                <a:lnTo>
                                  <a:pt x="37" y="0"/>
                                </a:lnTo>
                                <a:lnTo>
                                  <a:pt x="55" y="1"/>
                                </a:lnTo>
                                <a:lnTo>
                                  <a:pt x="62" y="5"/>
                                </a:lnTo>
                                <a:lnTo>
                                  <a:pt x="69" y="9"/>
                                </a:lnTo>
                                <a:lnTo>
                                  <a:pt x="80" y="22"/>
                                </a:lnTo>
                                <a:lnTo>
                                  <a:pt x="85" y="37"/>
                                </a:lnTo>
                                <a:lnTo>
                                  <a:pt x="84" y="53"/>
                                </a:lnTo>
                                <a:lnTo>
                                  <a:pt x="80" y="61"/>
                                </a:lnTo>
                                <a:lnTo>
                                  <a:pt x="75" y="69"/>
                                </a:lnTo>
                                <a:lnTo>
                                  <a:pt x="63" y="79"/>
                                </a:lnTo>
                                <a:lnTo>
                                  <a:pt x="47" y="84"/>
                                </a:lnTo>
                                <a:lnTo>
                                  <a:pt x="31" y="82"/>
                                </a:lnTo>
                                <a:lnTo>
                                  <a:pt x="24" y="80"/>
                                </a:lnTo>
                                <a:close/>
                              </a:path>
                            </a:pathLst>
                          </a:custGeom>
                          <a:solidFill>
                            <a:srgbClr val="DECD87"/>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11" name="Freeform 599"/>
                        <wps:cNvSpPr>
                          <a:spLocks/>
                        </wps:cNvSpPr>
                        <wps:spPr bwMode="auto">
                          <a:xfrm>
                            <a:off x="6861175" y="969963"/>
                            <a:ext cx="33338" cy="101600"/>
                          </a:xfrm>
                          <a:custGeom>
                            <a:avLst/>
                            <a:gdLst>
                              <a:gd name="T0" fmla="*/ 0 w 61"/>
                              <a:gd name="T1" fmla="*/ 0 h 191"/>
                              <a:gd name="T2" fmla="*/ 4 w 61"/>
                              <a:gd name="T3" fmla="*/ 0 h 191"/>
                              <a:gd name="T4" fmla="*/ 26 w 61"/>
                              <a:gd name="T5" fmla="*/ 10 h 191"/>
                              <a:gd name="T6" fmla="*/ 32 w 61"/>
                              <a:gd name="T7" fmla="*/ 19 h 191"/>
                              <a:gd name="T8" fmla="*/ 31 w 61"/>
                              <a:gd name="T9" fmla="*/ 27 h 191"/>
                              <a:gd name="T10" fmla="*/ 13 w 61"/>
                              <a:gd name="T11" fmla="*/ 42 h 191"/>
                              <a:gd name="T12" fmla="*/ 11 w 61"/>
                              <a:gd name="T13" fmla="*/ 51 h 191"/>
                              <a:gd name="T14" fmla="*/ 16 w 61"/>
                              <a:gd name="T15" fmla="*/ 58 h 191"/>
                              <a:gd name="T16" fmla="*/ 37 w 61"/>
                              <a:gd name="T17" fmla="*/ 64 h 191"/>
                              <a:gd name="T18" fmla="*/ 42 w 61"/>
                              <a:gd name="T19" fmla="*/ 70 h 191"/>
                              <a:gd name="T20" fmla="*/ 41 w 61"/>
                              <a:gd name="T21" fmla="*/ 78 h 191"/>
                              <a:gd name="T22" fmla="*/ 24 w 61"/>
                              <a:gd name="T23" fmla="*/ 91 h 191"/>
                              <a:gd name="T24" fmla="*/ 21 w 61"/>
                              <a:gd name="T25" fmla="*/ 100 h 191"/>
                              <a:gd name="T26" fmla="*/ 26 w 61"/>
                              <a:gd name="T27" fmla="*/ 107 h 191"/>
                              <a:gd name="T28" fmla="*/ 47 w 61"/>
                              <a:gd name="T29" fmla="*/ 113 h 191"/>
                              <a:gd name="T30" fmla="*/ 51 w 61"/>
                              <a:gd name="T31" fmla="*/ 121 h 191"/>
                              <a:gd name="T32" fmla="*/ 48 w 61"/>
                              <a:gd name="T33" fmla="*/ 129 h 191"/>
                              <a:gd name="T34" fmla="*/ 31 w 61"/>
                              <a:gd name="T35" fmla="*/ 142 h 191"/>
                              <a:gd name="T36" fmla="*/ 30 w 61"/>
                              <a:gd name="T37" fmla="*/ 150 h 191"/>
                              <a:gd name="T38" fmla="*/ 35 w 61"/>
                              <a:gd name="T39" fmla="*/ 156 h 191"/>
                              <a:gd name="T40" fmla="*/ 57 w 61"/>
                              <a:gd name="T41" fmla="*/ 161 h 191"/>
                              <a:gd name="T42" fmla="*/ 61 w 61"/>
                              <a:gd name="T43" fmla="*/ 168 h 191"/>
                              <a:gd name="T44" fmla="*/ 58 w 61"/>
                              <a:gd name="T45" fmla="*/ 176 h 191"/>
                              <a:gd name="T46" fmla="*/ 40 w 61"/>
                              <a:gd name="T47" fmla="*/ 190 h 191"/>
                              <a:gd name="T48" fmla="*/ 36 w 61"/>
                              <a:gd name="T49" fmla="*/ 191 h 19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1" h="191">
                                <a:moveTo>
                                  <a:pt x="0" y="0"/>
                                </a:moveTo>
                                <a:lnTo>
                                  <a:pt x="4" y="0"/>
                                </a:lnTo>
                                <a:lnTo>
                                  <a:pt x="26" y="10"/>
                                </a:lnTo>
                                <a:lnTo>
                                  <a:pt x="32" y="19"/>
                                </a:lnTo>
                                <a:lnTo>
                                  <a:pt x="31" y="27"/>
                                </a:lnTo>
                                <a:lnTo>
                                  <a:pt x="13" y="42"/>
                                </a:lnTo>
                                <a:lnTo>
                                  <a:pt x="11" y="51"/>
                                </a:lnTo>
                                <a:lnTo>
                                  <a:pt x="16" y="58"/>
                                </a:lnTo>
                                <a:lnTo>
                                  <a:pt x="37" y="64"/>
                                </a:lnTo>
                                <a:lnTo>
                                  <a:pt x="42" y="70"/>
                                </a:lnTo>
                                <a:lnTo>
                                  <a:pt x="41" y="78"/>
                                </a:lnTo>
                                <a:lnTo>
                                  <a:pt x="24" y="91"/>
                                </a:lnTo>
                                <a:lnTo>
                                  <a:pt x="21" y="100"/>
                                </a:lnTo>
                                <a:lnTo>
                                  <a:pt x="26" y="107"/>
                                </a:lnTo>
                                <a:lnTo>
                                  <a:pt x="47" y="113"/>
                                </a:lnTo>
                                <a:lnTo>
                                  <a:pt x="51" y="121"/>
                                </a:lnTo>
                                <a:lnTo>
                                  <a:pt x="48" y="129"/>
                                </a:lnTo>
                                <a:lnTo>
                                  <a:pt x="31" y="142"/>
                                </a:lnTo>
                                <a:lnTo>
                                  <a:pt x="30" y="150"/>
                                </a:lnTo>
                                <a:lnTo>
                                  <a:pt x="35" y="156"/>
                                </a:lnTo>
                                <a:lnTo>
                                  <a:pt x="57" y="161"/>
                                </a:lnTo>
                                <a:lnTo>
                                  <a:pt x="61" y="168"/>
                                </a:lnTo>
                                <a:lnTo>
                                  <a:pt x="58" y="176"/>
                                </a:lnTo>
                                <a:lnTo>
                                  <a:pt x="40" y="190"/>
                                </a:lnTo>
                                <a:lnTo>
                                  <a:pt x="36" y="191"/>
                                </a:lnTo>
                              </a:path>
                            </a:pathLst>
                          </a:custGeom>
                          <a:noFill/>
                          <a:ln w="7938">
                            <a:solidFill>
                              <a:srgbClr val="DECD87"/>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412" name="Freeform 600"/>
                        <wps:cNvSpPr>
                          <a:spLocks/>
                        </wps:cNvSpPr>
                        <wps:spPr bwMode="auto">
                          <a:xfrm>
                            <a:off x="7007225" y="966788"/>
                            <a:ext cx="44450" cy="44450"/>
                          </a:xfrm>
                          <a:custGeom>
                            <a:avLst/>
                            <a:gdLst>
                              <a:gd name="T0" fmla="*/ 0 w 84"/>
                              <a:gd name="T1" fmla="*/ 43 h 85"/>
                              <a:gd name="T2" fmla="*/ 0 w 84"/>
                              <a:gd name="T3" fmla="*/ 34 h 85"/>
                              <a:gd name="T4" fmla="*/ 7 w 84"/>
                              <a:gd name="T5" fmla="*/ 18 h 85"/>
                              <a:gd name="T6" fmla="*/ 18 w 84"/>
                              <a:gd name="T7" fmla="*/ 7 h 85"/>
                              <a:gd name="T8" fmla="*/ 33 w 84"/>
                              <a:gd name="T9" fmla="*/ 1 h 85"/>
                              <a:gd name="T10" fmla="*/ 42 w 84"/>
                              <a:gd name="T11" fmla="*/ 0 h 85"/>
                              <a:gd name="T12" fmla="*/ 50 w 84"/>
                              <a:gd name="T13" fmla="*/ 1 h 85"/>
                              <a:gd name="T14" fmla="*/ 65 w 84"/>
                              <a:gd name="T15" fmla="*/ 7 h 85"/>
                              <a:gd name="T16" fmla="*/ 78 w 84"/>
                              <a:gd name="T17" fmla="*/ 18 h 85"/>
                              <a:gd name="T18" fmla="*/ 84 w 84"/>
                              <a:gd name="T19" fmla="*/ 33 h 85"/>
                              <a:gd name="T20" fmla="*/ 84 w 84"/>
                              <a:gd name="T21" fmla="*/ 42 h 85"/>
                              <a:gd name="T22" fmla="*/ 84 w 84"/>
                              <a:gd name="T23" fmla="*/ 50 h 85"/>
                              <a:gd name="T24" fmla="*/ 78 w 84"/>
                              <a:gd name="T25" fmla="*/ 66 h 85"/>
                              <a:gd name="T26" fmla="*/ 66 w 84"/>
                              <a:gd name="T27" fmla="*/ 77 h 85"/>
                              <a:gd name="T28" fmla="*/ 50 w 84"/>
                              <a:gd name="T29" fmla="*/ 83 h 85"/>
                              <a:gd name="T30" fmla="*/ 42 w 84"/>
                              <a:gd name="T31" fmla="*/ 85 h 85"/>
                              <a:gd name="T32" fmla="*/ 34 w 84"/>
                              <a:gd name="T33" fmla="*/ 83 h 85"/>
                              <a:gd name="T34" fmla="*/ 18 w 84"/>
                              <a:gd name="T35" fmla="*/ 77 h 85"/>
                              <a:gd name="T36" fmla="*/ 7 w 84"/>
                              <a:gd name="T37" fmla="*/ 66 h 85"/>
                              <a:gd name="T38" fmla="*/ 1 w 84"/>
                              <a:gd name="T39" fmla="*/ 51 h 85"/>
                              <a:gd name="T40" fmla="*/ 0 w 84"/>
                              <a:gd name="T41" fmla="*/ 43 h 8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4" h="85">
                                <a:moveTo>
                                  <a:pt x="0" y="43"/>
                                </a:moveTo>
                                <a:lnTo>
                                  <a:pt x="0" y="34"/>
                                </a:lnTo>
                                <a:lnTo>
                                  <a:pt x="7" y="18"/>
                                </a:lnTo>
                                <a:lnTo>
                                  <a:pt x="18" y="7"/>
                                </a:lnTo>
                                <a:lnTo>
                                  <a:pt x="33" y="1"/>
                                </a:lnTo>
                                <a:lnTo>
                                  <a:pt x="42" y="0"/>
                                </a:lnTo>
                                <a:lnTo>
                                  <a:pt x="50" y="1"/>
                                </a:lnTo>
                                <a:lnTo>
                                  <a:pt x="65" y="7"/>
                                </a:lnTo>
                                <a:lnTo>
                                  <a:pt x="78" y="18"/>
                                </a:lnTo>
                                <a:lnTo>
                                  <a:pt x="84" y="33"/>
                                </a:lnTo>
                                <a:lnTo>
                                  <a:pt x="84" y="42"/>
                                </a:lnTo>
                                <a:lnTo>
                                  <a:pt x="84" y="50"/>
                                </a:lnTo>
                                <a:lnTo>
                                  <a:pt x="78" y="66"/>
                                </a:lnTo>
                                <a:lnTo>
                                  <a:pt x="66" y="77"/>
                                </a:lnTo>
                                <a:lnTo>
                                  <a:pt x="50" y="83"/>
                                </a:lnTo>
                                <a:lnTo>
                                  <a:pt x="42" y="85"/>
                                </a:lnTo>
                                <a:lnTo>
                                  <a:pt x="34" y="83"/>
                                </a:lnTo>
                                <a:lnTo>
                                  <a:pt x="18" y="77"/>
                                </a:lnTo>
                                <a:lnTo>
                                  <a:pt x="7" y="66"/>
                                </a:lnTo>
                                <a:lnTo>
                                  <a:pt x="1" y="51"/>
                                </a:lnTo>
                                <a:lnTo>
                                  <a:pt x="0" y="43"/>
                                </a:lnTo>
                                <a:close/>
                              </a:path>
                            </a:pathLst>
                          </a:custGeom>
                          <a:solidFill>
                            <a:srgbClr val="DECD87"/>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13" name="Freeform 601"/>
                        <wps:cNvSpPr>
                          <a:spLocks/>
                        </wps:cNvSpPr>
                        <wps:spPr bwMode="auto">
                          <a:xfrm>
                            <a:off x="6935787" y="1001713"/>
                            <a:ext cx="82550" cy="71438"/>
                          </a:xfrm>
                          <a:custGeom>
                            <a:avLst/>
                            <a:gdLst>
                              <a:gd name="T0" fmla="*/ 152 w 156"/>
                              <a:gd name="T1" fmla="*/ 0 h 134"/>
                              <a:gd name="T2" fmla="*/ 154 w 156"/>
                              <a:gd name="T3" fmla="*/ 4 h 134"/>
                              <a:gd name="T4" fmla="*/ 156 w 156"/>
                              <a:gd name="T5" fmla="*/ 28 h 134"/>
                              <a:gd name="T6" fmla="*/ 150 w 156"/>
                              <a:gd name="T7" fmla="*/ 37 h 134"/>
                              <a:gd name="T8" fmla="*/ 141 w 156"/>
                              <a:gd name="T9" fmla="*/ 41 h 134"/>
                              <a:gd name="T10" fmla="*/ 120 w 156"/>
                              <a:gd name="T11" fmla="*/ 32 h 134"/>
                              <a:gd name="T12" fmla="*/ 112 w 156"/>
                              <a:gd name="T13" fmla="*/ 33 h 134"/>
                              <a:gd name="T14" fmla="*/ 108 w 156"/>
                              <a:gd name="T15" fmla="*/ 41 h 134"/>
                              <a:gd name="T16" fmla="*/ 113 w 156"/>
                              <a:gd name="T17" fmla="*/ 63 h 134"/>
                              <a:gd name="T18" fmla="*/ 109 w 156"/>
                              <a:gd name="T19" fmla="*/ 70 h 134"/>
                              <a:gd name="T20" fmla="*/ 102 w 156"/>
                              <a:gd name="T21" fmla="*/ 73 h 134"/>
                              <a:gd name="T22" fmla="*/ 82 w 156"/>
                              <a:gd name="T23" fmla="*/ 64 h 134"/>
                              <a:gd name="T24" fmla="*/ 74 w 156"/>
                              <a:gd name="T25" fmla="*/ 65 h 134"/>
                              <a:gd name="T26" fmla="*/ 69 w 156"/>
                              <a:gd name="T27" fmla="*/ 73 h 134"/>
                              <a:gd name="T28" fmla="*/ 74 w 156"/>
                              <a:gd name="T29" fmla="*/ 95 h 134"/>
                              <a:gd name="T30" fmla="*/ 69 w 156"/>
                              <a:gd name="T31" fmla="*/ 102 h 134"/>
                              <a:gd name="T32" fmla="*/ 60 w 156"/>
                              <a:gd name="T33" fmla="*/ 104 h 134"/>
                              <a:gd name="T34" fmla="*/ 40 w 156"/>
                              <a:gd name="T35" fmla="*/ 94 h 134"/>
                              <a:gd name="T36" fmla="*/ 33 w 156"/>
                              <a:gd name="T37" fmla="*/ 96 h 134"/>
                              <a:gd name="T38" fmla="*/ 29 w 156"/>
                              <a:gd name="T39" fmla="*/ 105 h 134"/>
                              <a:gd name="T40" fmla="*/ 35 w 156"/>
                              <a:gd name="T41" fmla="*/ 126 h 134"/>
                              <a:gd name="T42" fmla="*/ 32 w 156"/>
                              <a:gd name="T43" fmla="*/ 132 h 134"/>
                              <a:gd name="T44" fmla="*/ 23 w 156"/>
                              <a:gd name="T45" fmla="*/ 134 h 134"/>
                              <a:gd name="T46" fmla="*/ 2 w 156"/>
                              <a:gd name="T47" fmla="*/ 125 h 134"/>
                              <a:gd name="T48" fmla="*/ 0 w 156"/>
                              <a:gd name="T49" fmla="*/ 122 h 1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156" h="134">
                                <a:moveTo>
                                  <a:pt x="152" y="0"/>
                                </a:moveTo>
                                <a:lnTo>
                                  <a:pt x="154" y="4"/>
                                </a:lnTo>
                                <a:lnTo>
                                  <a:pt x="156" y="28"/>
                                </a:lnTo>
                                <a:lnTo>
                                  <a:pt x="150" y="37"/>
                                </a:lnTo>
                                <a:lnTo>
                                  <a:pt x="141" y="41"/>
                                </a:lnTo>
                                <a:lnTo>
                                  <a:pt x="120" y="32"/>
                                </a:lnTo>
                                <a:lnTo>
                                  <a:pt x="112" y="33"/>
                                </a:lnTo>
                                <a:lnTo>
                                  <a:pt x="108" y="41"/>
                                </a:lnTo>
                                <a:lnTo>
                                  <a:pt x="113" y="63"/>
                                </a:lnTo>
                                <a:lnTo>
                                  <a:pt x="109" y="70"/>
                                </a:lnTo>
                                <a:lnTo>
                                  <a:pt x="102" y="73"/>
                                </a:lnTo>
                                <a:lnTo>
                                  <a:pt x="82" y="64"/>
                                </a:lnTo>
                                <a:lnTo>
                                  <a:pt x="74" y="65"/>
                                </a:lnTo>
                                <a:lnTo>
                                  <a:pt x="69" y="73"/>
                                </a:lnTo>
                                <a:lnTo>
                                  <a:pt x="74" y="95"/>
                                </a:lnTo>
                                <a:lnTo>
                                  <a:pt x="69" y="102"/>
                                </a:lnTo>
                                <a:lnTo>
                                  <a:pt x="60" y="104"/>
                                </a:lnTo>
                                <a:lnTo>
                                  <a:pt x="40" y="94"/>
                                </a:lnTo>
                                <a:lnTo>
                                  <a:pt x="33" y="96"/>
                                </a:lnTo>
                                <a:lnTo>
                                  <a:pt x="29" y="105"/>
                                </a:lnTo>
                                <a:lnTo>
                                  <a:pt x="35" y="126"/>
                                </a:lnTo>
                                <a:lnTo>
                                  <a:pt x="32" y="132"/>
                                </a:lnTo>
                                <a:lnTo>
                                  <a:pt x="23" y="134"/>
                                </a:lnTo>
                                <a:lnTo>
                                  <a:pt x="2" y="125"/>
                                </a:lnTo>
                                <a:lnTo>
                                  <a:pt x="0" y="122"/>
                                </a:lnTo>
                              </a:path>
                            </a:pathLst>
                          </a:custGeom>
                          <a:noFill/>
                          <a:ln w="7938">
                            <a:solidFill>
                              <a:srgbClr val="DECD87"/>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414" name="Freeform 602"/>
                        <wps:cNvSpPr>
                          <a:spLocks/>
                        </wps:cNvSpPr>
                        <wps:spPr bwMode="auto">
                          <a:xfrm>
                            <a:off x="7058025" y="1189038"/>
                            <a:ext cx="44450" cy="44450"/>
                          </a:xfrm>
                          <a:custGeom>
                            <a:avLst/>
                            <a:gdLst>
                              <a:gd name="T0" fmla="*/ 26 w 83"/>
                              <a:gd name="T1" fmla="*/ 2 h 83"/>
                              <a:gd name="T2" fmla="*/ 33 w 83"/>
                              <a:gd name="T3" fmla="*/ 0 h 83"/>
                              <a:gd name="T4" fmla="*/ 49 w 83"/>
                              <a:gd name="T5" fmla="*/ 0 h 83"/>
                              <a:gd name="T6" fmla="*/ 65 w 83"/>
                              <a:gd name="T7" fmla="*/ 6 h 83"/>
                              <a:gd name="T8" fmla="*/ 76 w 83"/>
                              <a:gd name="T9" fmla="*/ 18 h 83"/>
                              <a:gd name="T10" fmla="*/ 80 w 83"/>
                              <a:gd name="T11" fmla="*/ 25 h 83"/>
                              <a:gd name="T12" fmla="*/ 83 w 83"/>
                              <a:gd name="T13" fmla="*/ 34 h 83"/>
                              <a:gd name="T14" fmla="*/ 83 w 83"/>
                              <a:gd name="T15" fmla="*/ 50 h 83"/>
                              <a:gd name="T16" fmla="*/ 76 w 83"/>
                              <a:gd name="T17" fmla="*/ 65 h 83"/>
                              <a:gd name="T18" fmla="*/ 65 w 83"/>
                              <a:gd name="T19" fmla="*/ 76 h 83"/>
                              <a:gd name="T20" fmla="*/ 57 w 83"/>
                              <a:gd name="T21" fmla="*/ 81 h 83"/>
                              <a:gd name="T22" fmla="*/ 49 w 83"/>
                              <a:gd name="T23" fmla="*/ 83 h 83"/>
                              <a:gd name="T24" fmla="*/ 33 w 83"/>
                              <a:gd name="T25" fmla="*/ 83 h 83"/>
                              <a:gd name="T26" fmla="*/ 17 w 83"/>
                              <a:gd name="T27" fmla="*/ 77 h 83"/>
                              <a:gd name="T28" fmla="*/ 6 w 83"/>
                              <a:gd name="T29" fmla="*/ 65 h 83"/>
                              <a:gd name="T30" fmla="*/ 2 w 83"/>
                              <a:gd name="T31" fmla="*/ 57 h 83"/>
                              <a:gd name="T32" fmla="*/ 0 w 83"/>
                              <a:gd name="T33" fmla="*/ 49 h 83"/>
                              <a:gd name="T34" fmla="*/ 0 w 83"/>
                              <a:gd name="T35" fmla="*/ 33 h 83"/>
                              <a:gd name="T36" fmla="*/ 6 w 83"/>
                              <a:gd name="T37" fmla="*/ 18 h 83"/>
                              <a:gd name="T38" fmla="*/ 17 w 83"/>
                              <a:gd name="T39" fmla="*/ 6 h 83"/>
                              <a:gd name="T40" fmla="*/ 26 w 83"/>
                              <a:gd name="T41" fmla="*/ 2 h 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3" h="83">
                                <a:moveTo>
                                  <a:pt x="26" y="2"/>
                                </a:moveTo>
                                <a:lnTo>
                                  <a:pt x="33" y="0"/>
                                </a:lnTo>
                                <a:lnTo>
                                  <a:pt x="49" y="0"/>
                                </a:lnTo>
                                <a:lnTo>
                                  <a:pt x="65" y="6"/>
                                </a:lnTo>
                                <a:lnTo>
                                  <a:pt x="76" y="18"/>
                                </a:lnTo>
                                <a:lnTo>
                                  <a:pt x="80" y="25"/>
                                </a:lnTo>
                                <a:lnTo>
                                  <a:pt x="83" y="34"/>
                                </a:lnTo>
                                <a:lnTo>
                                  <a:pt x="83" y="50"/>
                                </a:lnTo>
                                <a:lnTo>
                                  <a:pt x="76" y="65"/>
                                </a:lnTo>
                                <a:lnTo>
                                  <a:pt x="65" y="76"/>
                                </a:lnTo>
                                <a:lnTo>
                                  <a:pt x="57" y="81"/>
                                </a:lnTo>
                                <a:lnTo>
                                  <a:pt x="49" y="83"/>
                                </a:lnTo>
                                <a:lnTo>
                                  <a:pt x="33" y="83"/>
                                </a:lnTo>
                                <a:lnTo>
                                  <a:pt x="17" y="77"/>
                                </a:lnTo>
                                <a:lnTo>
                                  <a:pt x="6" y="65"/>
                                </a:lnTo>
                                <a:lnTo>
                                  <a:pt x="2" y="57"/>
                                </a:lnTo>
                                <a:lnTo>
                                  <a:pt x="0" y="49"/>
                                </a:lnTo>
                                <a:lnTo>
                                  <a:pt x="0" y="33"/>
                                </a:lnTo>
                                <a:lnTo>
                                  <a:pt x="6" y="18"/>
                                </a:lnTo>
                                <a:lnTo>
                                  <a:pt x="17" y="6"/>
                                </a:lnTo>
                                <a:lnTo>
                                  <a:pt x="26" y="2"/>
                                </a:lnTo>
                                <a:close/>
                              </a:path>
                            </a:pathLst>
                          </a:custGeom>
                          <a:solidFill>
                            <a:srgbClr val="DECD87"/>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15" name="Freeform 603"/>
                        <wps:cNvSpPr>
                          <a:spLocks/>
                        </wps:cNvSpPr>
                        <wps:spPr bwMode="auto">
                          <a:xfrm>
                            <a:off x="6972300" y="1152525"/>
                            <a:ext cx="90488" cy="58738"/>
                          </a:xfrm>
                          <a:custGeom>
                            <a:avLst/>
                            <a:gdLst>
                              <a:gd name="T0" fmla="*/ 173 w 173"/>
                              <a:gd name="T1" fmla="*/ 96 h 109"/>
                              <a:gd name="T2" fmla="*/ 169 w 173"/>
                              <a:gd name="T3" fmla="*/ 98 h 109"/>
                              <a:gd name="T4" fmla="*/ 148 w 173"/>
                              <a:gd name="T5" fmla="*/ 109 h 109"/>
                              <a:gd name="T6" fmla="*/ 137 w 173"/>
                              <a:gd name="T7" fmla="*/ 108 h 109"/>
                              <a:gd name="T8" fmla="*/ 132 w 173"/>
                              <a:gd name="T9" fmla="*/ 101 h 109"/>
                              <a:gd name="T10" fmla="*/ 132 w 173"/>
                              <a:gd name="T11" fmla="*/ 79 h 109"/>
                              <a:gd name="T12" fmla="*/ 126 w 173"/>
                              <a:gd name="T13" fmla="*/ 71 h 109"/>
                              <a:gd name="T14" fmla="*/ 119 w 173"/>
                              <a:gd name="T15" fmla="*/ 70 h 109"/>
                              <a:gd name="T16" fmla="*/ 100 w 173"/>
                              <a:gd name="T17" fmla="*/ 84 h 109"/>
                              <a:gd name="T18" fmla="*/ 92 w 173"/>
                              <a:gd name="T19" fmla="*/ 82 h 109"/>
                              <a:gd name="T20" fmla="*/ 88 w 173"/>
                              <a:gd name="T21" fmla="*/ 76 h 109"/>
                              <a:gd name="T22" fmla="*/ 88 w 173"/>
                              <a:gd name="T23" fmla="*/ 54 h 109"/>
                              <a:gd name="T24" fmla="*/ 83 w 173"/>
                              <a:gd name="T25" fmla="*/ 48 h 109"/>
                              <a:gd name="T26" fmla="*/ 74 w 173"/>
                              <a:gd name="T27" fmla="*/ 47 h 109"/>
                              <a:gd name="T28" fmla="*/ 56 w 173"/>
                              <a:gd name="T29" fmla="*/ 58 h 109"/>
                              <a:gd name="T30" fmla="*/ 47 w 173"/>
                              <a:gd name="T31" fmla="*/ 56 h 109"/>
                              <a:gd name="T32" fmla="*/ 42 w 173"/>
                              <a:gd name="T33" fmla="*/ 49 h 109"/>
                              <a:gd name="T34" fmla="*/ 45 w 173"/>
                              <a:gd name="T35" fmla="*/ 27 h 109"/>
                              <a:gd name="T36" fmla="*/ 39 w 173"/>
                              <a:gd name="T37" fmla="*/ 21 h 109"/>
                              <a:gd name="T38" fmla="*/ 30 w 173"/>
                              <a:gd name="T39" fmla="*/ 21 h 109"/>
                              <a:gd name="T40" fmla="*/ 14 w 173"/>
                              <a:gd name="T41" fmla="*/ 34 h 109"/>
                              <a:gd name="T42" fmla="*/ 5 w 173"/>
                              <a:gd name="T43" fmla="*/ 33 h 109"/>
                              <a:gd name="T44" fmla="*/ 0 w 173"/>
                              <a:gd name="T45" fmla="*/ 26 h 109"/>
                              <a:gd name="T46" fmla="*/ 2 w 173"/>
                              <a:gd name="T47" fmla="*/ 2 h 109"/>
                              <a:gd name="T48" fmla="*/ 3 w 173"/>
                              <a:gd name="T49" fmla="*/ 0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173" h="109">
                                <a:moveTo>
                                  <a:pt x="173" y="96"/>
                                </a:moveTo>
                                <a:lnTo>
                                  <a:pt x="169" y="98"/>
                                </a:lnTo>
                                <a:lnTo>
                                  <a:pt x="148" y="109"/>
                                </a:lnTo>
                                <a:lnTo>
                                  <a:pt x="137" y="108"/>
                                </a:lnTo>
                                <a:lnTo>
                                  <a:pt x="132" y="101"/>
                                </a:lnTo>
                                <a:lnTo>
                                  <a:pt x="132" y="79"/>
                                </a:lnTo>
                                <a:lnTo>
                                  <a:pt x="126" y="71"/>
                                </a:lnTo>
                                <a:lnTo>
                                  <a:pt x="119" y="70"/>
                                </a:lnTo>
                                <a:lnTo>
                                  <a:pt x="100" y="84"/>
                                </a:lnTo>
                                <a:lnTo>
                                  <a:pt x="92" y="82"/>
                                </a:lnTo>
                                <a:lnTo>
                                  <a:pt x="88" y="76"/>
                                </a:lnTo>
                                <a:lnTo>
                                  <a:pt x="88" y="54"/>
                                </a:lnTo>
                                <a:lnTo>
                                  <a:pt x="83" y="48"/>
                                </a:lnTo>
                                <a:lnTo>
                                  <a:pt x="74" y="47"/>
                                </a:lnTo>
                                <a:lnTo>
                                  <a:pt x="56" y="58"/>
                                </a:lnTo>
                                <a:lnTo>
                                  <a:pt x="47" y="56"/>
                                </a:lnTo>
                                <a:lnTo>
                                  <a:pt x="42" y="49"/>
                                </a:lnTo>
                                <a:lnTo>
                                  <a:pt x="45" y="27"/>
                                </a:lnTo>
                                <a:lnTo>
                                  <a:pt x="39" y="21"/>
                                </a:lnTo>
                                <a:lnTo>
                                  <a:pt x="30" y="21"/>
                                </a:lnTo>
                                <a:lnTo>
                                  <a:pt x="14" y="34"/>
                                </a:lnTo>
                                <a:lnTo>
                                  <a:pt x="5" y="33"/>
                                </a:lnTo>
                                <a:lnTo>
                                  <a:pt x="0" y="26"/>
                                </a:lnTo>
                                <a:lnTo>
                                  <a:pt x="2" y="2"/>
                                </a:lnTo>
                                <a:lnTo>
                                  <a:pt x="3" y="0"/>
                                </a:lnTo>
                              </a:path>
                            </a:pathLst>
                          </a:custGeom>
                          <a:noFill/>
                          <a:ln w="7938">
                            <a:solidFill>
                              <a:srgbClr val="DECD87"/>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416" name="Freeform 604"/>
                        <wps:cNvSpPr>
                          <a:spLocks/>
                        </wps:cNvSpPr>
                        <wps:spPr bwMode="auto">
                          <a:xfrm>
                            <a:off x="6872287" y="1309688"/>
                            <a:ext cx="44450" cy="44450"/>
                          </a:xfrm>
                          <a:custGeom>
                            <a:avLst/>
                            <a:gdLst>
                              <a:gd name="T0" fmla="*/ 74 w 84"/>
                              <a:gd name="T1" fmla="*/ 15 h 84"/>
                              <a:gd name="T2" fmla="*/ 79 w 84"/>
                              <a:gd name="T3" fmla="*/ 21 h 84"/>
                              <a:gd name="T4" fmla="*/ 84 w 84"/>
                              <a:gd name="T5" fmla="*/ 37 h 84"/>
                              <a:gd name="T6" fmla="*/ 83 w 84"/>
                              <a:gd name="T7" fmla="*/ 53 h 84"/>
                              <a:gd name="T8" fmla="*/ 75 w 84"/>
                              <a:gd name="T9" fmla="*/ 68 h 84"/>
                              <a:gd name="T10" fmla="*/ 69 w 84"/>
                              <a:gd name="T11" fmla="*/ 74 h 84"/>
                              <a:gd name="T12" fmla="*/ 63 w 84"/>
                              <a:gd name="T13" fmla="*/ 79 h 84"/>
                              <a:gd name="T14" fmla="*/ 47 w 84"/>
                              <a:gd name="T15" fmla="*/ 84 h 84"/>
                              <a:gd name="T16" fmla="*/ 31 w 84"/>
                              <a:gd name="T17" fmla="*/ 83 h 84"/>
                              <a:gd name="T18" fmla="*/ 16 w 84"/>
                              <a:gd name="T19" fmla="*/ 77 h 84"/>
                              <a:gd name="T20" fmla="*/ 10 w 84"/>
                              <a:gd name="T21" fmla="*/ 71 h 84"/>
                              <a:gd name="T22" fmla="*/ 5 w 84"/>
                              <a:gd name="T23" fmla="*/ 63 h 84"/>
                              <a:gd name="T24" fmla="*/ 0 w 84"/>
                              <a:gd name="T25" fmla="*/ 47 h 84"/>
                              <a:gd name="T26" fmla="*/ 1 w 84"/>
                              <a:gd name="T27" fmla="*/ 31 h 84"/>
                              <a:gd name="T28" fmla="*/ 9 w 84"/>
                              <a:gd name="T29" fmla="*/ 16 h 84"/>
                              <a:gd name="T30" fmla="*/ 15 w 84"/>
                              <a:gd name="T31" fmla="*/ 10 h 84"/>
                              <a:gd name="T32" fmla="*/ 21 w 84"/>
                              <a:gd name="T33" fmla="*/ 5 h 84"/>
                              <a:gd name="T34" fmla="*/ 37 w 84"/>
                              <a:gd name="T35" fmla="*/ 0 h 84"/>
                              <a:gd name="T36" fmla="*/ 53 w 84"/>
                              <a:gd name="T37" fmla="*/ 2 h 84"/>
                              <a:gd name="T38" fmla="*/ 68 w 84"/>
                              <a:gd name="T39" fmla="*/ 9 h 84"/>
                              <a:gd name="T40" fmla="*/ 74 w 84"/>
                              <a:gd name="T41" fmla="*/ 15 h 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4" h="84">
                                <a:moveTo>
                                  <a:pt x="74" y="15"/>
                                </a:moveTo>
                                <a:lnTo>
                                  <a:pt x="79" y="21"/>
                                </a:lnTo>
                                <a:lnTo>
                                  <a:pt x="84" y="37"/>
                                </a:lnTo>
                                <a:lnTo>
                                  <a:pt x="83" y="53"/>
                                </a:lnTo>
                                <a:lnTo>
                                  <a:pt x="75" y="68"/>
                                </a:lnTo>
                                <a:lnTo>
                                  <a:pt x="69" y="74"/>
                                </a:lnTo>
                                <a:lnTo>
                                  <a:pt x="63" y="79"/>
                                </a:lnTo>
                                <a:lnTo>
                                  <a:pt x="47" y="84"/>
                                </a:lnTo>
                                <a:lnTo>
                                  <a:pt x="31" y="83"/>
                                </a:lnTo>
                                <a:lnTo>
                                  <a:pt x="16" y="77"/>
                                </a:lnTo>
                                <a:lnTo>
                                  <a:pt x="10" y="71"/>
                                </a:lnTo>
                                <a:lnTo>
                                  <a:pt x="5" y="63"/>
                                </a:lnTo>
                                <a:lnTo>
                                  <a:pt x="0" y="47"/>
                                </a:lnTo>
                                <a:lnTo>
                                  <a:pt x="1" y="31"/>
                                </a:lnTo>
                                <a:lnTo>
                                  <a:pt x="9" y="16"/>
                                </a:lnTo>
                                <a:lnTo>
                                  <a:pt x="15" y="10"/>
                                </a:lnTo>
                                <a:lnTo>
                                  <a:pt x="21" y="5"/>
                                </a:lnTo>
                                <a:lnTo>
                                  <a:pt x="37" y="0"/>
                                </a:lnTo>
                                <a:lnTo>
                                  <a:pt x="53" y="2"/>
                                </a:lnTo>
                                <a:lnTo>
                                  <a:pt x="68" y="9"/>
                                </a:lnTo>
                                <a:lnTo>
                                  <a:pt x="74" y="15"/>
                                </a:lnTo>
                                <a:close/>
                              </a:path>
                            </a:pathLst>
                          </a:custGeom>
                          <a:solidFill>
                            <a:srgbClr val="DECD87"/>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17" name="Freeform 605"/>
                        <wps:cNvSpPr>
                          <a:spLocks/>
                        </wps:cNvSpPr>
                        <wps:spPr bwMode="auto">
                          <a:xfrm>
                            <a:off x="6884987" y="1212850"/>
                            <a:ext cx="31750" cy="100013"/>
                          </a:xfrm>
                          <a:custGeom>
                            <a:avLst/>
                            <a:gdLst>
                              <a:gd name="T0" fmla="*/ 23 w 61"/>
                              <a:gd name="T1" fmla="*/ 191 h 191"/>
                              <a:gd name="T2" fmla="*/ 19 w 61"/>
                              <a:gd name="T3" fmla="*/ 190 h 191"/>
                              <a:gd name="T4" fmla="*/ 2 w 61"/>
                              <a:gd name="T5" fmla="*/ 172 h 191"/>
                              <a:gd name="T6" fmla="*/ 0 w 61"/>
                              <a:gd name="T7" fmla="*/ 162 h 191"/>
                              <a:gd name="T8" fmla="*/ 4 w 61"/>
                              <a:gd name="T9" fmla="*/ 154 h 191"/>
                              <a:gd name="T10" fmla="*/ 26 w 61"/>
                              <a:gd name="T11" fmla="*/ 146 h 191"/>
                              <a:gd name="T12" fmla="*/ 31 w 61"/>
                              <a:gd name="T13" fmla="*/ 140 h 191"/>
                              <a:gd name="T14" fmla="*/ 30 w 61"/>
                              <a:gd name="T15" fmla="*/ 132 h 191"/>
                              <a:gd name="T16" fmla="*/ 11 w 61"/>
                              <a:gd name="T17" fmla="*/ 118 h 191"/>
                              <a:gd name="T18" fmla="*/ 10 w 61"/>
                              <a:gd name="T19" fmla="*/ 111 h 191"/>
                              <a:gd name="T20" fmla="*/ 14 w 61"/>
                              <a:gd name="T21" fmla="*/ 105 h 191"/>
                              <a:gd name="T22" fmla="*/ 35 w 61"/>
                              <a:gd name="T23" fmla="*/ 97 h 191"/>
                              <a:gd name="T24" fmla="*/ 40 w 61"/>
                              <a:gd name="T25" fmla="*/ 91 h 191"/>
                              <a:gd name="T26" fmla="*/ 39 w 61"/>
                              <a:gd name="T27" fmla="*/ 82 h 191"/>
                              <a:gd name="T28" fmla="*/ 21 w 61"/>
                              <a:gd name="T29" fmla="*/ 68 h 191"/>
                              <a:gd name="T30" fmla="*/ 20 w 61"/>
                              <a:gd name="T31" fmla="*/ 60 h 191"/>
                              <a:gd name="T32" fmla="*/ 26 w 61"/>
                              <a:gd name="T33" fmla="*/ 53 h 191"/>
                              <a:gd name="T34" fmla="*/ 47 w 61"/>
                              <a:gd name="T35" fmla="*/ 48 h 191"/>
                              <a:gd name="T36" fmla="*/ 51 w 61"/>
                              <a:gd name="T37" fmla="*/ 41 h 191"/>
                              <a:gd name="T38" fmla="*/ 48 w 61"/>
                              <a:gd name="T39" fmla="*/ 33 h 191"/>
                              <a:gd name="T40" fmla="*/ 30 w 61"/>
                              <a:gd name="T41" fmla="*/ 21 h 191"/>
                              <a:gd name="T42" fmla="*/ 29 w 61"/>
                              <a:gd name="T43" fmla="*/ 13 h 191"/>
                              <a:gd name="T44" fmla="*/ 34 w 61"/>
                              <a:gd name="T45" fmla="*/ 6 h 191"/>
                              <a:gd name="T46" fmla="*/ 57 w 61"/>
                              <a:gd name="T47" fmla="*/ 0 h 191"/>
                              <a:gd name="T48" fmla="*/ 61 w 61"/>
                              <a:gd name="T49" fmla="*/ 0 h 19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1" h="191">
                                <a:moveTo>
                                  <a:pt x="23" y="191"/>
                                </a:moveTo>
                                <a:lnTo>
                                  <a:pt x="19" y="190"/>
                                </a:lnTo>
                                <a:lnTo>
                                  <a:pt x="2" y="172"/>
                                </a:lnTo>
                                <a:lnTo>
                                  <a:pt x="0" y="162"/>
                                </a:lnTo>
                                <a:lnTo>
                                  <a:pt x="4" y="154"/>
                                </a:lnTo>
                                <a:lnTo>
                                  <a:pt x="26" y="146"/>
                                </a:lnTo>
                                <a:lnTo>
                                  <a:pt x="31" y="140"/>
                                </a:lnTo>
                                <a:lnTo>
                                  <a:pt x="30" y="132"/>
                                </a:lnTo>
                                <a:lnTo>
                                  <a:pt x="11" y="118"/>
                                </a:lnTo>
                                <a:lnTo>
                                  <a:pt x="10" y="111"/>
                                </a:lnTo>
                                <a:lnTo>
                                  <a:pt x="14" y="105"/>
                                </a:lnTo>
                                <a:lnTo>
                                  <a:pt x="35" y="97"/>
                                </a:lnTo>
                                <a:lnTo>
                                  <a:pt x="40" y="91"/>
                                </a:lnTo>
                                <a:lnTo>
                                  <a:pt x="39" y="82"/>
                                </a:lnTo>
                                <a:lnTo>
                                  <a:pt x="21" y="68"/>
                                </a:lnTo>
                                <a:lnTo>
                                  <a:pt x="20" y="60"/>
                                </a:lnTo>
                                <a:lnTo>
                                  <a:pt x="26" y="53"/>
                                </a:lnTo>
                                <a:lnTo>
                                  <a:pt x="47" y="48"/>
                                </a:lnTo>
                                <a:lnTo>
                                  <a:pt x="51" y="41"/>
                                </a:lnTo>
                                <a:lnTo>
                                  <a:pt x="48" y="33"/>
                                </a:lnTo>
                                <a:lnTo>
                                  <a:pt x="30" y="21"/>
                                </a:lnTo>
                                <a:lnTo>
                                  <a:pt x="29" y="13"/>
                                </a:lnTo>
                                <a:lnTo>
                                  <a:pt x="34" y="6"/>
                                </a:lnTo>
                                <a:lnTo>
                                  <a:pt x="57" y="0"/>
                                </a:lnTo>
                                <a:lnTo>
                                  <a:pt x="61" y="0"/>
                                </a:lnTo>
                              </a:path>
                            </a:pathLst>
                          </a:custGeom>
                          <a:noFill/>
                          <a:ln w="7938">
                            <a:solidFill>
                              <a:srgbClr val="DECD87"/>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418" name="Freeform 606"/>
                        <wps:cNvSpPr>
                          <a:spLocks/>
                        </wps:cNvSpPr>
                        <wps:spPr bwMode="auto">
                          <a:xfrm>
                            <a:off x="6694487" y="1108075"/>
                            <a:ext cx="42863" cy="44450"/>
                          </a:xfrm>
                          <a:custGeom>
                            <a:avLst/>
                            <a:gdLst>
                              <a:gd name="T0" fmla="*/ 73 w 83"/>
                              <a:gd name="T1" fmla="*/ 70 h 85"/>
                              <a:gd name="T2" fmla="*/ 67 w 83"/>
                              <a:gd name="T3" fmla="*/ 76 h 85"/>
                              <a:gd name="T4" fmla="*/ 52 w 83"/>
                              <a:gd name="T5" fmla="*/ 83 h 85"/>
                              <a:gd name="T6" fmla="*/ 36 w 83"/>
                              <a:gd name="T7" fmla="*/ 85 h 85"/>
                              <a:gd name="T8" fmla="*/ 20 w 83"/>
                              <a:gd name="T9" fmla="*/ 78 h 85"/>
                              <a:gd name="T10" fmla="*/ 13 w 83"/>
                              <a:gd name="T11" fmla="*/ 74 h 85"/>
                              <a:gd name="T12" fmla="*/ 8 w 83"/>
                              <a:gd name="T13" fmla="*/ 67 h 85"/>
                              <a:gd name="T14" fmla="*/ 1 w 83"/>
                              <a:gd name="T15" fmla="*/ 53 h 85"/>
                              <a:gd name="T16" fmla="*/ 0 w 83"/>
                              <a:gd name="T17" fmla="*/ 37 h 85"/>
                              <a:gd name="T18" fmla="*/ 6 w 83"/>
                              <a:gd name="T19" fmla="*/ 21 h 85"/>
                              <a:gd name="T20" fmla="*/ 11 w 83"/>
                              <a:gd name="T21" fmla="*/ 14 h 85"/>
                              <a:gd name="T22" fmla="*/ 17 w 83"/>
                              <a:gd name="T23" fmla="*/ 8 h 85"/>
                              <a:gd name="T24" fmla="*/ 32 w 83"/>
                              <a:gd name="T25" fmla="*/ 1 h 85"/>
                              <a:gd name="T26" fmla="*/ 48 w 83"/>
                              <a:gd name="T27" fmla="*/ 0 h 85"/>
                              <a:gd name="T28" fmla="*/ 64 w 83"/>
                              <a:gd name="T29" fmla="*/ 6 h 85"/>
                              <a:gd name="T30" fmla="*/ 70 w 83"/>
                              <a:gd name="T31" fmla="*/ 11 h 85"/>
                              <a:gd name="T32" fmla="*/ 76 w 83"/>
                              <a:gd name="T33" fmla="*/ 17 h 85"/>
                              <a:gd name="T34" fmla="*/ 83 w 83"/>
                              <a:gd name="T35" fmla="*/ 32 h 85"/>
                              <a:gd name="T36" fmla="*/ 83 w 83"/>
                              <a:gd name="T37" fmla="*/ 48 h 85"/>
                              <a:gd name="T38" fmla="*/ 78 w 83"/>
                              <a:gd name="T39" fmla="*/ 64 h 85"/>
                              <a:gd name="T40" fmla="*/ 73 w 83"/>
                              <a:gd name="T41" fmla="*/ 70 h 8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3" h="85">
                                <a:moveTo>
                                  <a:pt x="73" y="70"/>
                                </a:moveTo>
                                <a:lnTo>
                                  <a:pt x="67" y="76"/>
                                </a:lnTo>
                                <a:lnTo>
                                  <a:pt x="52" y="83"/>
                                </a:lnTo>
                                <a:lnTo>
                                  <a:pt x="36" y="85"/>
                                </a:lnTo>
                                <a:lnTo>
                                  <a:pt x="20" y="78"/>
                                </a:lnTo>
                                <a:lnTo>
                                  <a:pt x="13" y="74"/>
                                </a:lnTo>
                                <a:lnTo>
                                  <a:pt x="8" y="67"/>
                                </a:lnTo>
                                <a:lnTo>
                                  <a:pt x="1" y="53"/>
                                </a:lnTo>
                                <a:lnTo>
                                  <a:pt x="0" y="37"/>
                                </a:lnTo>
                                <a:lnTo>
                                  <a:pt x="6" y="21"/>
                                </a:lnTo>
                                <a:lnTo>
                                  <a:pt x="11" y="14"/>
                                </a:lnTo>
                                <a:lnTo>
                                  <a:pt x="17" y="8"/>
                                </a:lnTo>
                                <a:lnTo>
                                  <a:pt x="32" y="1"/>
                                </a:lnTo>
                                <a:lnTo>
                                  <a:pt x="48" y="0"/>
                                </a:lnTo>
                                <a:lnTo>
                                  <a:pt x="64" y="6"/>
                                </a:lnTo>
                                <a:lnTo>
                                  <a:pt x="70" y="11"/>
                                </a:lnTo>
                                <a:lnTo>
                                  <a:pt x="76" y="17"/>
                                </a:lnTo>
                                <a:lnTo>
                                  <a:pt x="83" y="32"/>
                                </a:lnTo>
                                <a:lnTo>
                                  <a:pt x="83" y="48"/>
                                </a:lnTo>
                                <a:lnTo>
                                  <a:pt x="78" y="64"/>
                                </a:lnTo>
                                <a:lnTo>
                                  <a:pt x="73" y="70"/>
                                </a:lnTo>
                                <a:close/>
                              </a:path>
                            </a:pathLst>
                          </a:custGeom>
                          <a:solidFill>
                            <a:srgbClr val="DECD87"/>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19" name="Freeform 608"/>
                        <wps:cNvSpPr>
                          <a:spLocks/>
                        </wps:cNvSpPr>
                        <wps:spPr bwMode="auto">
                          <a:xfrm>
                            <a:off x="6734175" y="1114425"/>
                            <a:ext cx="103188" cy="22225"/>
                          </a:xfrm>
                          <a:custGeom>
                            <a:avLst/>
                            <a:gdLst>
                              <a:gd name="T0" fmla="*/ 0 w 194"/>
                              <a:gd name="T1" fmla="*/ 26 h 40"/>
                              <a:gd name="T2" fmla="*/ 1 w 194"/>
                              <a:gd name="T3" fmla="*/ 23 h 40"/>
                              <a:gd name="T4" fmla="*/ 16 w 194"/>
                              <a:gd name="T5" fmla="*/ 3 h 40"/>
                              <a:gd name="T6" fmla="*/ 27 w 194"/>
                              <a:gd name="T7" fmla="*/ 0 h 40"/>
                              <a:gd name="T8" fmla="*/ 34 w 194"/>
                              <a:gd name="T9" fmla="*/ 4 h 40"/>
                              <a:gd name="T10" fmla="*/ 44 w 194"/>
                              <a:gd name="T11" fmla="*/ 25 h 40"/>
                              <a:gd name="T12" fmla="*/ 53 w 194"/>
                              <a:gd name="T13" fmla="*/ 29 h 40"/>
                              <a:gd name="T14" fmla="*/ 60 w 194"/>
                              <a:gd name="T15" fmla="*/ 26 h 40"/>
                              <a:gd name="T16" fmla="*/ 71 w 194"/>
                              <a:gd name="T17" fmla="*/ 7 h 40"/>
                              <a:gd name="T18" fmla="*/ 79 w 194"/>
                              <a:gd name="T19" fmla="*/ 4 h 40"/>
                              <a:gd name="T20" fmla="*/ 86 w 194"/>
                              <a:gd name="T21" fmla="*/ 8 h 40"/>
                              <a:gd name="T22" fmla="*/ 95 w 194"/>
                              <a:gd name="T23" fmla="*/ 26 h 40"/>
                              <a:gd name="T24" fmla="*/ 102 w 194"/>
                              <a:gd name="T25" fmla="*/ 31 h 40"/>
                              <a:gd name="T26" fmla="*/ 109 w 194"/>
                              <a:gd name="T27" fmla="*/ 29 h 40"/>
                              <a:gd name="T28" fmla="*/ 122 w 194"/>
                              <a:gd name="T29" fmla="*/ 10 h 40"/>
                              <a:gd name="T30" fmla="*/ 130 w 194"/>
                              <a:gd name="T31" fmla="*/ 8 h 40"/>
                              <a:gd name="T32" fmla="*/ 138 w 194"/>
                              <a:gd name="T33" fmla="*/ 13 h 40"/>
                              <a:gd name="T34" fmla="*/ 145 w 194"/>
                              <a:gd name="T35" fmla="*/ 32 h 40"/>
                              <a:gd name="T36" fmla="*/ 153 w 194"/>
                              <a:gd name="T37" fmla="*/ 36 h 40"/>
                              <a:gd name="T38" fmla="*/ 160 w 194"/>
                              <a:gd name="T39" fmla="*/ 32 h 40"/>
                              <a:gd name="T40" fmla="*/ 170 w 194"/>
                              <a:gd name="T41" fmla="*/ 13 h 40"/>
                              <a:gd name="T42" fmla="*/ 177 w 194"/>
                              <a:gd name="T43" fmla="*/ 10 h 40"/>
                              <a:gd name="T44" fmla="*/ 186 w 194"/>
                              <a:gd name="T45" fmla="*/ 15 h 40"/>
                              <a:gd name="T46" fmla="*/ 194 w 194"/>
                              <a:gd name="T47" fmla="*/ 36 h 40"/>
                              <a:gd name="T48" fmla="*/ 194 w 194"/>
                              <a:gd name="T49" fmla="*/ 40 h 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194" h="40">
                                <a:moveTo>
                                  <a:pt x="0" y="26"/>
                                </a:moveTo>
                                <a:lnTo>
                                  <a:pt x="1" y="23"/>
                                </a:lnTo>
                                <a:lnTo>
                                  <a:pt x="16" y="3"/>
                                </a:lnTo>
                                <a:lnTo>
                                  <a:pt x="27" y="0"/>
                                </a:lnTo>
                                <a:lnTo>
                                  <a:pt x="34" y="4"/>
                                </a:lnTo>
                                <a:lnTo>
                                  <a:pt x="44" y="25"/>
                                </a:lnTo>
                                <a:lnTo>
                                  <a:pt x="53" y="29"/>
                                </a:lnTo>
                                <a:lnTo>
                                  <a:pt x="60" y="26"/>
                                </a:lnTo>
                                <a:lnTo>
                                  <a:pt x="71" y="7"/>
                                </a:lnTo>
                                <a:lnTo>
                                  <a:pt x="79" y="4"/>
                                </a:lnTo>
                                <a:lnTo>
                                  <a:pt x="86" y="8"/>
                                </a:lnTo>
                                <a:lnTo>
                                  <a:pt x="95" y="26"/>
                                </a:lnTo>
                                <a:lnTo>
                                  <a:pt x="102" y="31"/>
                                </a:lnTo>
                                <a:lnTo>
                                  <a:pt x="109" y="29"/>
                                </a:lnTo>
                                <a:lnTo>
                                  <a:pt x="122" y="10"/>
                                </a:lnTo>
                                <a:lnTo>
                                  <a:pt x="130" y="8"/>
                                </a:lnTo>
                                <a:lnTo>
                                  <a:pt x="138" y="13"/>
                                </a:lnTo>
                                <a:lnTo>
                                  <a:pt x="145" y="32"/>
                                </a:lnTo>
                                <a:lnTo>
                                  <a:pt x="153" y="36"/>
                                </a:lnTo>
                                <a:lnTo>
                                  <a:pt x="160" y="32"/>
                                </a:lnTo>
                                <a:lnTo>
                                  <a:pt x="170" y="13"/>
                                </a:lnTo>
                                <a:lnTo>
                                  <a:pt x="177" y="10"/>
                                </a:lnTo>
                                <a:lnTo>
                                  <a:pt x="186" y="15"/>
                                </a:lnTo>
                                <a:lnTo>
                                  <a:pt x="194" y="36"/>
                                </a:lnTo>
                                <a:lnTo>
                                  <a:pt x="194" y="40"/>
                                </a:lnTo>
                              </a:path>
                            </a:pathLst>
                          </a:custGeom>
                          <a:noFill/>
                          <a:ln w="7938">
                            <a:solidFill>
                              <a:srgbClr val="DECD87"/>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420" name="Freeform 609"/>
                        <wps:cNvSpPr>
                          <a:spLocks/>
                        </wps:cNvSpPr>
                        <wps:spPr bwMode="auto">
                          <a:xfrm>
                            <a:off x="5903912" y="5272088"/>
                            <a:ext cx="249238" cy="123825"/>
                          </a:xfrm>
                          <a:custGeom>
                            <a:avLst/>
                            <a:gdLst>
                              <a:gd name="T0" fmla="*/ 471 w 471"/>
                              <a:gd name="T1" fmla="*/ 118 h 236"/>
                              <a:gd name="T2" fmla="*/ 470 w 471"/>
                              <a:gd name="T3" fmla="*/ 130 h 236"/>
                              <a:gd name="T4" fmla="*/ 462 w 471"/>
                              <a:gd name="T5" fmla="*/ 152 h 236"/>
                              <a:gd name="T6" fmla="*/ 443 w 471"/>
                              <a:gd name="T7" fmla="*/ 174 h 236"/>
                              <a:gd name="T8" fmla="*/ 417 w 471"/>
                              <a:gd name="T9" fmla="*/ 193 h 236"/>
                              <a:gd name="T10" fmla="*/ 368 w 471"/>
                              <a:gd name="T11" fmla="*/ 216 h 236"/>
                              <a:gd name="T12" fmla="*/ 283 w 471"/>
                              <a:gd name="T13" fmla="*/ 234 h 236"/>
                              <a:gd name="T14" fmla="*/ 235 w 471"/>
                              <a:gd name="T15" fmla="*/ 236 h 236"/>
                              <a:gd name="T16" fmla="*/ 187 w 471"/>
                              <a:gd name="T17" fmla="*/ 234 h 236"/>
                              <a:gd name="T18" fmla="*/ 102 w 471"/>
                              <a:gd name="T19" fmla="*/ 216 h 236"/>
                              <a:gd name="T20" fmla="*/ 53 w 471"/>
                              <a:gd name="T21" fmla="*/ 193 h 236"/>
                              <a:gd name="T22" fmla="*/ 27 w 471"/>
                              <a:gd name="T23" fmla="*/ 174 h 236"/>
                              <a:gd name="T24" fmla="*/ 10 w 471"/>
                              <a:gd name="T25" fmla="*/ 152 h 236"/>
                              <a:gd name="T26" fmla="*/ 0 w 471"/>
                              <a:gd name="T27" fmla="*/ 130 h 236"/>
                              <a:gd name="T28" fmla="*/ 0 w 471"/>
                              <a:gd name="T29" fmla="*/ 118 h 236"/>
                              <a:gd name="T30" fmla="*/ 0 w 471"/>
                              <a:gd name="T31" fmla="*/ 106 h 236"/>
                              <a:gd name="T32" fmla="*/ 10 w 471"/>
                              <a:gd name="T33" fmla="*/ 82 h 236"/>
                              <a:gd name="T34" fmla="*/ 27 w 471"/>
                              <a:gd name="T35" fmla="*/ 61 h 236"/>
                              <a:gd name="T36" fmla="*/ 53 w 471"/>
                              <a:gd name="T37" fmla="*/ 43 h 236"/>
                              <a:gd name="T38" fmla="*/ 102 w 471"/>
                              <a:gd name="T39" fmla="*/ 19 h 236"/>
                              <a:gd name="T40" fmla="*/ 187 w 471"/>
                              <a:gd name="T41" fmla="*/ 1 h 236"/>
                              <a:gd name="T42" fmla="*/ 235 w 471"/>
                              <a:gd name="T43" fmla="*/ 0 h 236"/>
                              <a:gd name="T44" fmla="*/ 283 w 471"/>
                              <a:gd name="T45" fmla="*/ 1 h 236"/>
                              <a:gd name="T46" fmla="*/ 368 w 471"/>
                              <a:gd name="T47" fmla="*/ 19 h 236"/>
                              <a:gd name="T48" fmla="*/ 417 w 471"/>
                              <a:gd name="T49" fmla="*/ 43 h 236"/>
                              <a:gd name="T50" fmla="*/ 443 w 471"/>
                              <a:gd name="T51" fmla="*/ 61 h 236"/>
                              <a:gd name="T52" fmla="*/ 462 w 471"/>
                              <a:gd name="T53" fmla="*/ 82 h 236"/>
                              <a:gd name="T54" fmla="*/ 470 w 471"/>
                              <a:gd name="T55" fmla="*/ 106 h 236"/>
                              <a:gd name="T56" fmla="*/ 471 w 471"/>
                              <a:gd name="T57" fmla="*/ 118 h 2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471" h="236">
                                <a:moveTo>
                                  <a:pt x="471" y="118"/>
                                </a:moveTo>
                                <a:lnTo>
                                  <a:pt x="470" y="130"/>
                                </a:lnTo>
                                <a:lnTo>
                                  <a:pt x="462" y="152"/>
                                </a:lnTo>
                                <a:lnTo>
                                  <a:pt x="443" y="174"/>
                                </a:lnTo>
                                <a:lnTo>
                                  <a:pt x="417" y="193"/>
                                </a:lnTo>
                                <a:lnTo>
                                  <a:pt x="368" y="216"/>
                                </a:lnTo>
                                <a:lnTo>
                                  <a:pt x="283" y="234"/>
                                </a:lnTo>
                                <a:lnTo>
                                  <a:pt x="235" y="236"/>
                                </a:lnTo>
                                <a:lnTo>
                                  <a:pt x="187" y="234"/>
                                </a:lnTo>
                                <a:lnTo>
                                  <a:pt x="102" y="216"/>
                                </a:lnTo>
                                <a:lnTo>
                                  <a:pt x="53" y="193"/>
                                </a:lnTo>
                                <a:lnTo>
                                  <a:pt x="27" y="174"/>
                                </a:lnTo>
                                <a:lnTo>
                                  <a:pt x="10" y="152"/>
                                </a:lnTo>
                                <a:lnTo>
                                  <a:pt x="0" y="130"/>
                                </a:lnTo>
                                <a:lnTo>
                                  <a:pt x="0" y="118"/>
                                </a:lnTo>
                                <a:lnTo>
                                  <a:pt x="0" y="106"/>
                                </a:lnTo>
                                <a:lnTo>
                                  <a:pt x="10" y="82"/>
                                </a:lnTo>
                                <a:lnTo>
                                  <a:pt x="27" y="61"/>
                                </a:lnTo>
                                <a:lnTo>
                                  <a:pt x="53" y="43"/>
                                </a:lnTo>
                                <a:lnTo>
                                  <a:pt x="102" y="19"/>
                                </a:lnTo>
                                <a:lnTo>
                                  <a:pt x="187" y="1"/>
                                </a:lnTo>
                                <a:lnTo>
                                  <a:pt x="235" y="0"/>
                                </a:lnTo>
                                <a:lnTo>
                                  <a:pt x="283" y="1"/>
                                </a:lnTo>
                                <a:lnTo>
                                  <a:pt x="368" y="19"/>
                                </a:lnTo>
                                <a:lnTo>
                                  <a:pt x="417" y="43"/>
                                </a:lnTo>
                                <a:lnTo>
                                  <a:pt x="443" y="61"/>
                                </a:lnTo>
                                <a:lnTo>
                                  <a:pt x="462" y="82"/>
                                </a:lnTo>
                                <a:lnTo>
                                  <a:pt x="470" y="106"/>
                                </a:lnTo>
                                <a:lnTo>
                                  <a:pt x="471" y="118"/>
                                </a:lnTo>
                                <a:close/>
                              </a:path>
                            </a:pathLst>
                          </a:custGeom>
                          <a:solidFill>
                            <a:srgbClr val="ABC837"/>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21" name="Freeform 610"/>
                        <wps:cNvSpPr>
                          <a:spLocks noEditPoints="1"/>
                        </wps:cNvSpPr>
                        <wps:spPr bwMode="auto">
                          <a:xfrm>
                            <a:off x="6240462" y="5295900"/>
                            <a:ext cx="53975" cy="80963"/>
                          </a:xfrm>
                          <a:custGeom>
                            <a:avLst/>
                            <a:gdLst>
                              <a:gd name="T0" fmla="*/ 103 w 104"/>
                              <a:gd name="T1" fmla="*/ 118 h 155"/>
                              <a:gd name="T2" fmla="*/ 99 w 104"/>
                              <a:gd name="T3" fmla="*/ 131 h 155"/>
                              <a:gd name="T4" fmla="*/ 93 w 104"/>
                              <a:gd name="T5" fmla="*/ 141 h 155"/>
                              <a:gd name="T6" fmla="*/ 83 w 104"/>
                              <a:gd name="T7" fmla="*/ 148 h 155"/>
                              <a:gd name="T8" fmla="*/ 72 w 104"/>
                              <a:gd name="T9" fmla="*/ 153 h 155"/>
                              <a:gd name="T10" fmla="*/ 57 w 104"/>
                              <a:gd name="T11" fmla="*/ 155 h 155"/>
                              <a:gd name="T12" fmla="*/ 8 w 104"/>
                              <a:gd name="T13" fmla="*/ 155 h 155"/>
                              <a:gd name="T14" fmla="*/ 3 w 104"/>
                              <a:gd name="T15" fmla="*/ 154 h 155"/>
                              <a:gd name="T16" fmla="*/ 0 w 104"/>
                              <a:gd name="T17" fmla="*/ 147 h 155"/>
                              <a:gd name="T18" fmla="*/ 2 w 104"/>
                              <a:gd name="T19" fmla="*/ 4 h 155"/>
                              <a:gd name="T20" fmla="*/ 5 w 104"/>
                              <a:gd name="T21" fmla="*/ 0 h 155"/>
                              <a:gd name="T22" fmla="*/ 43 w 104"/>
                              <a:gd name="T23" fmla="*/ 0 h 155"/>
                              <a:gd name="T24" fmla="*/ 67 w 104"/>
                              <a:gd name="T25" fmla="*/ 3 h 155"/>
                              <a:gd name="T26" fmla="*/ 82 w 104"/>
                              <a:gd name="T27" fmla="*/ 10 h 155"/>
                              <a:gd name="T28" fmla="*/ 90 w 104"/>
                              <a:gd name="T29" fmla="*/ 22 h 155"/>
                              <a:gd name="T30" fmla="*/ 94 w 104"/>
                              <a:gd name="T31" fmla="*/ 40 h 155"/>
                              <a:gd name="T32" fmla="*/ 91 w 104"/>
                              <a:gd name="T33" fmla="*/ 49 h 155"/>
                              <a:gd name="T34" fmla="*/ 88 w 104"/>
                              <a:gd name="T35" fmla="*/ 59 h 155"/>
                              <a:gd name="T36" fmla="*/ 82 w 104"/>
                              <a:gd name="T37" fmla="*/ 67 h 155"/>
                              <a:gd name="T38" fmla="*/ 73 w 104"/>
                              <a:gd name="T39" fmla="*/ 72 h 155"/>
                              <a:gd name="T40" fmla="*/ 84 w 104"/>
                              <a:gd name="T41" fmla="*/ 77 h 155"/>
                              <a:gd name="T42" fmla="*/ 94 w 104"/>
                              <a:gd name="T43" fmla="*/ 85 h 155"/>
                              <a:gd name="T44" fmla="*/ 101 w 104"/>
                              <a:gd name="T45" fmla="*/ 96 h 155"/>
                              <a:gd name="T46" fmla="*/ 104 w 104"/>
                              <a:gd name="T47" fmla="*/ 111 h 155"/>
                              <a:gd name="T48" fmla="*/ 72 w 104"/>
                              <a:gd name="T49" fmla="*/ 36 h 155"/>
                              <a:gd name="T50" fmla="*/ 68 w 104"/>
                              <a:gd name="T51" fmla="*/ 26 h 155"/>
                              <a:gd name="T52" fmla="*/ 62 w 104"/>
                              <a:gd name="T53" fmla="*/ 20 h 155"/>
                              <a:gd name="T54" fmla="*/ 51 w 104"/>
                              <a:gd name="T55" fmla="*/ 17 h 155"/>
                              <a:gd name="T56" fmla="*/ 21 w 104"/>
                              <a:gd name="T57" fmla="*/ 16 h 155"/>
                              <a:gd name="T58" fmla="*/ 45 w 104"/>
                              <a:gd name="T59" fmla="*/ 67 h 155"/>
                              <a:gd name="T60" fmla="*/ 58 w 104"/>
                              <a:gd name="T61" fmla="*/ 65 h 155"/>
                              <a:gd name="T62" fmla="*/ 66 w 104"/>
                              <a:gd name="T63" fmla="*/ 59 h 155"/>
                              <a:gd name="T64" fmla="*/ 70 w 104"/>
                              <a:gd name="T65" fmla="*/ 51 h 155"/>
                              <a:gd name="T66" fmla="*/ 72 w 104"/>
                              <a:gd name="T67" fmla="*/ 41 h 155"/>
                              <a:gd name="T68" fmla="*/ 82 w 104"/>
                              <a:gd name="T69" fmla="*/ 105 h 155"/>
                              <a:gd name="T70" fmla="*/ 77 w 104"/>
                              <a:gd name="T71" fmla="*/ 95 h 155"/>
                              <a:gd name="T72" fmla="*/ 68 w 104"/>
                              <a:gd name="T73" fmla="*/ 88 h 155"/>
                              <a:gd name="T74" fmla="*/ 54 w 104"/>
                              <a:gd name="T75" fmla="*/ 84 h 155"/>
                              <a:gd name="T76" fmla="*/ 21 w 104"/>
                              <a:gd name="T77" fmla="*/ 84 h 155"/>
                              <a:gd name="T78" fmla="*/ 51 w 104"/>
                              <a:gd name="T79" fmla="*/ 138 h 155"/>
                              <a:gd name="T80" fmla="*/ 63 w 104"/>
                              <a:gd name="T81" fmla="*/ 137 h 155"/>
                              <a:gd name="T82" fmla="*/ 73 w 104"/>
                              <a:gd name="T83" fmla="*/ 132 h 155"/>
                              <a:gd name="T84" fmla="*/ 79 w 104"/>
                              <a:gd name="T85" fmla="*/ 123 h 155"/>
                              <a:gd name="T86" fmla="*/ 82 w 104"/>
                              <a:gd name="T87" fmla="*/ 112 h 1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104" h="155">
                                <a:moveTo>
                                  <a:pt x="104" y="111"/>
                                </a:moveTo>
                                <a:lnTo>
                                  <a:pt x="103" y="118"/>
                                </a:lnTo>
                                <a:lnTo>
                                  <a:pt x="101" y="125"/>
                                </a:lnTo>
                                <a:lnTo>
                                  <a:pt x="99" y="131"/>
                                </a:lnTo>
                                <a:lnTo>
                                  <a:pt x="96" y="136"/>
                                </a:lnTo>
                                <a:lnTo>
                                  <a:pt x="93" y="141"/>
                                </a:lnTo>
                                <a:lnTo>
                                  <a:pt x="88" y="144"/>
                                </a:lnTo>
                                <a:lnTo>
                                  <a:pt x="83" y="148"/>
                                </a:lnTo>
                                <a:lnTo>
                                  <a:pt x="77" y="150"/>
                                </a:lnTo>
                                <a:lnTo>
                                  <a:pt x="72" y="153"/>
                                </a:lnTo>
                                <a:lnTo>
                                  <a:pt x="64" y="154"/>
                                </a:lnTo>
                                <a:lnTo>
                                  <a:pt x="57" y="155"/>
                                </a:lnTo>
                                <a:lnTo>
                                  <a:pt x="48" y="155"/>
                                </a:lnTo>
                                <a:lnTo>
                                  <a:pt x="8" y="155"/>
                                </a:lnTo>
                                <a:lnTo>
                                  <a:pt x="5" y="155"/>
                                </a:lnTo>
                                <a:lnTo>
                                  <a:pt x="3" y="154"/>
                                </a:lnTo>
                                <a:lnTo>
                                  <a:pt x="2" y="152"/>
                                </a:lnTo>
                                <a:lnTo>
                                  <a:pt x="0" y="147"/>
                                </a:lnTo>
                                <a:lnTo>
                                  <a:pt x="0" y="8"/>
                                </a:lnTo>
                                <a:lnTo>
                                  <a:pt x="2" y="4"/>
                                </a:lnTo>
                                <a:lnTo>
                                  <a:pt x="3" y="1"/>
                                </a:lnTo>
                                <a:lnTo>
                                  <a:pt x="5" y="0"/>
                                </a:lnTo>
                                <a:lnTo>
                                  <a:pt x="8" y="0"/>
                                </a:lnTo>
                                <a:lnTo>
                                  <a:pt x="43" y="0"/>
                                </a:lnTo>
                                <a:lnTo>
                                  <a:pt x="57" y="0"/>
                                </a:lnTo>
                                <a:lnTo>
                                  <a:pt x="67" y="3"/>
                                </a:lnTo>
                                <a:lnTo>
                                  <a:pt x="75" y="5"/>
                                </a:lnTo>
                                <a:lnTo>
                                  <a:pt x="82" y="10"/>
                                </a:lnTo>
                                <a:lnTo>
                                  <a:pt x="86" y="15"/>
                                </a:lnTo>
                                <a:lnTo>
                                  <a:pt x="90" y="22"/>
                                </a:lnTo>
                                <a:lnTo>
                                  <a:pt x="93" y="30"/>
                                </a:lnTo>
                                <a:lnTo>
                                  <a:pt x="94" y="40"/>
                                </a:lnTo>
                                <a:lnTo>
                                  <a:pt x="93" y="45"/>
                                </a:lnTo>
                                <a:lnTo>
                                  <a:pt x="91" y="49"/>
                                </a:lnTo>
                                <a:lnTo>
                                  <a:pt x="90" y="54"/>
                                </a:lnTo>
                                <a:lnTo>
                                  <a:pt x="88" y="59"/>
                                </a:lnTo>
                                <a:lnTo>
                                  <a:pt x="85" y="63"/>
                                </a:lnTo>
                                <a:lnTo>
                                  <a:pt x="82" y="67"/>
                                </a:lnTo>
                                <a:lnTo>
                                  <a:pt x="78" y="69"/>
                                </a:lnTo>
                                <a:lnTo>
                                  <a:pt x="73" y="72"/>
                                </a:lnTo>
                                <a:lnTo>
                                  <a:pt x="79" y="74"/>
                                </a:lnTo>
                                <a:lnTo>
                                  <a:pt x="84" y="77"/>
                                </a:lnTo>
                                <a:lnTo>
                                  <a:pt x="90" y="80"/>
                                </a:lnTo>
                                <a:lnTo>
                                  <a:pt x="94" y="85"/>
                                </a:lnTo>
                                <a:lnTo>
                                  <a:pt x="98" y="90"/>
                                </a:lnTo>
                                <a:lnTo>
                                  <a:pt x="101" y="96"/>
                                </a:lnTo>
                                <a:lnTo>
                                  <a:pt x="103" y="102"/>
                                </a:lnTo>
                                <a:lnTo>
                                  <a:pt x="104" y="111"/>
                                </a:lnTo>
                                <a:close/>
                                <a:moveTo>
                                  <a:pt x="72" y="41"/>
                                </a:moveTo>
                                <a:lnTo>
                                  <a:pt x="72" y="36"/>
                                </a:lnTo>
                                <a:lnTo>
                                  <a:pt x="70" y="31"/>
                                </a:lnTo>
                                <a:lnTo>
                                  <a:pt x="68" y="26"/>
                                </a:lnTo>
                                <a:lnTo>
                                  <a:pt x="66" y="24"/>
                                </a:lnTo>
                                <a:lnTo>
                                  <a:pt x="62" y="20"/>
                                </a:lnTo>
                                <a:lnTo>
                                  <a:pt x="57" y="19"/>
                                </a:lnTo>
                                <a:lnTo>
                                  <a:pt x="51" y="17"/>
                                </a:lnTo>
                                <a:lnTo>
                                  <a:pt x="42" y="16"/>
                                </a:lnTo>
                                <a:lnTo>
                                  <a:pt x="21" y="16"/>
                                </a:lnTo>
                                <a:lnTo>
                                  <a:pt x="21" y="67"/>
                                </a:lnTo>
                                <a:lnTo>
                                  <a:pt x="45" y="67"/>
                                </a:lnTo>
                                <a:lnTo>
                                  <a:pt x="52" y="67"/>
                                </a:lnTo>
                                <a:lnTo>
                                  <a:pt x="58" y="65"/>
                                </a:lnTo>
                                <a:lnTo>
                                  <a:pt x="62" y="63"/>
                                </a:lnTo>
                                <a:lnTo>
                                  <a:pt x="66" y="59"/>
                                </a:lnTo>
                                <a:lnTo>
                                  <a:pt x="69" y="56"/>
                                </a:lnTo>
                                <a:lnTo>
                                  <a:pt x="70" y="51"/>
                                </a:lnTo>
                                <a:lnTo>
                                  <a:pt x="72" y="46"/>
                                </a:lnTo>
                                <a:lnTo>
                                  <a:pt x="72" y="41"/>
                                </a:lnTo>
                                <a:close/>
                                <a:moveTo>
                                  <a:pt x="82" y="112"/>
                                </a:moveTo>
                                <a:lnTo>
                                  <a:pt x="82" y="105"/>
                                </a:lnTo>
                                <a:lnTo>
                                  <a:pt x="79" y="100"/>
                                </a:lnTo>
                                <a:lnTo>
                                  <a:pt x="77" y="95"/>
                                </a:lnTo>
                                <a:lnTo>
                                  <a:pt x="73" y="91"/>
                                </a:lnTo>
                                <a:lnTo>
                                  <a:pt x="68" y="88"/>
                                </a:lnTo>
                                <a:lnTo>
                                  <a:pt x="62" y="85"/>
                                </a:lnTo>
                                <a:lnTo>
                                  <a:pt x="54" y="84"/>
                                </a:lnTo>
                                <a:lnTo>
                                  <a:pt x="46" y="84"/>
                                </a:lnTo>
                                <a:lnTo>
                                  <a:pt x="21" y="84"/>
                                </a:lnTo>
                                <a:lnTo>
                                  <a:pt x="21" y="138"/>
                                </a:lnTo>
                                <a:lnTo>
                                  <a:pt x="51" y="138"/>
                                </a:lnTo>
                                <a:lnTo>
                                  <a:pt x="58" y="138"/>
                                </a:lnTo>
                                <a:lnTo>
                                  <a:pt x="63" y="137"/>
                                </a:lnTo>
                                <a:lnTo>
                                  <a:pt x="68" y="134"/>
                                </a:lnTo>
                                <a:lnTo>
                                  <a:pt x="73" y="132"/>
                                </a:lnTo>
                                <a:lnTo>
                                  <a:pt x="77" y="128"/>
                                </a:lnTo>
                                <a:lnTo>
                                  <a:pt x="79" y="123"/>
                                </a:lnTo>
                                <a:lnTo>
                                  <a:pt x="82" y="118"/>
                                </a:lnTo>
                                <a:lnTo>
                                  <a:pt x="82" y="1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22" name="Freeform 611"/>
                        <wps:cNvSpPr>
                          <a:spLocks noEditPoints="1"/>
                        </wps:cNvSpPr>
                        <wps:spPr bwMode="auto">
                          <a:xfrm>
                            <a:off x="6308725" y="5292725"/>
                            <a:ext cx="12700" cy="85725"/>
                          </a:xfrm>
                          <a:custGeom>
                            <a:avLst/>
                            <a:gdLst>
                              <a:gd name="T0" fmla="*/ 22 w 24"/>
                              <a:gd name="T1" fmla="*/ 158 h 162"/>
                              <a:gd name="T2" fmla="*/ 22 w 24"/>
                              <a:gd name="T3" fmla="*/ 158 h 162"/>
                              <a:gd name="T4" fmla="*/ 22 w 24"/>
                              <a:gd name="T5" fmla="*/ 159 h 162"/>
                              <a:gd name="T6" fmla="*/ 22 w 24"/>
                              <a:gd name="T7" fmla="*/ 159 h 162"/>
                              <a:gd name="T8" fmla="*/ 21 w 24"/>
                              <a:gd name="T9" fmla="*/ 160 h 162"/>
                              <a:gd name="T10" fmla="*/ 19 w 24"/>
                              <a:gd name="T11" fmla="*/ 160 h 162"/>
                              <a:gd name="T12" fmla="*/ 17 w 24"/>
                              <a:gd name="T13" fmla="*/ 160 h 162"/>
                              <a:gd name="T14" fmla="*/ 16 w 24"/>
                              <a:gd name="T15" fmla="*/ 162 h 162"/>
                              <a:gd name="T16" fmla="*/ 12 w 24"/>
                              <a:gd name="T17" fmla="*/ 162 h 162"/>
                              <a:gd name="T18" fmla="*/ 9 w 24"/>
                              <a:gd name="T19" fmla="*/ 162 h 162"/>
                              <a:gd name="T20" fmla="*/ 7 w 24"/>
                              <a:gd name="T21" fmla="*/ 160 h 162"/>
                              <a:gd name="T22" fmla="*/ 6 w 24"/>
                              <a:gd name="T23" fmla="*/ 160 h 162"/>
                              <a:gd name="T24" fmla="*/ 5 w 24"/>
                              <a:gd name="T25" fmla="*/ 160 h 162"/>
                              <a:gd name="T26" fmla="*/ 3 w 24"/>
                              <a:gd name="T27" fmla="*/ 159 h 162"/>
                              <a:gd name="T28" fmla="*/ 3 w 24"/>
                              <a:gd name="T29" fmla="*/ 159 h 162"/>
                              <a:gd name="T30" fmla="*/ 2 w 24"/>
                              <a:gd name="T31" fmla="*/ 158 h 162"/>
                              <a:gd name="T32" fmla="*/ 2 w 24"/>
                              <a:gd name="T33" fmla="*/ 158 h 162"/>
                              <a:gd name="T34" fmla="*/ 2 w 24"/>
                              <a:gd name="T35" fmla="*/ 50 h 162"/>
                              <a:gd name="T36" fmla="*/ 2 w 24"/>
                              <a:gd name="T37" fmla="*/ 48 h 162"/>
                              <a:gd name="T38" fmla="*/ 3 w 24"/>
                              <a:gd name="T39" fmla="*/ 47 h 162"/>
                              <a:gd name="T40" fmla="*/ 3 w 24"/>
                              <a:gd name="T41" fmla="*/ 47 h 162"/>
                              <a:gd name="T42" fmla="*/ 5 w 24"/>
                              <a:gd name="T43" fmla="*/ 46 h 162"/>
                              <a:gd name="T44" fmla="*/ 6 w 24"/>
                              <a:gd name="T45" fmla="*/ 46 h 162"/>
                              <a:gd name="T46" fmla="*/ 7 w 24"/>
                              <a:gd name="T47" fmla="*/ 46 h 162"/>
                              <a:gd name="T48" fmla="*/ 9 w 24"/>
                              <a:gd name="T49" fmla="*/ 46 h 162"/>
                              <a:gd name="T50" fmla="*/ 12 w 24"/>
                              <a:gd name="T51" fmla="*/ 46 h 162"/>
                              <a:gd name="T52" fmla="*/ 16 w 24"/>
                              <a:gd name="T53" fmla="*/ 46 h 162"/>
                              <a:gd name="T54" fmla="*/ 17 w 24"/>
                              <a:gd name="T55" fmla="*/ 46 h 162"/>
                              <a:gd name="T56" fmla="*/ 19 w 24"/>
                              <a:gd name="T57" fmla="*/ 46 h 162"/>
                              <a:gd name="T58" fmla="*/ 21 w 24"/>
                              <a:gd name="T59" fmla="*/ 46 h 162"/>
                              <a:gd name="T60" fmla="*/ 22 w 24"/>
                              <a:gd name="T61" fmla="*/ 47 h 162"/>
                              <a:gd name="T62" fmla="*/ 22 w 24"/>
                              <a:gd name="T63" fmla="*/ 47 h 162"/>
                              <a:gd name="T64" fmla="*/ 22 w 24"/>
                              <a:gd name="T65" fmla="*/ 48 h 162"/>
                              <a:gd name="T66" fmla="*/ 22 w 24"/>
                              <a:gd name="T67" fmla="*/ 50 h 162"/>
                              <a:gd name="T68" fmla="*/ 22 w 24"/>
                              <a:gd name="T69" fmla="*/ 158 h 162"/>
                              <a:gd name="T70" fmla="*/ 24 w 24"/>
                              <a:gd name="T71" fmla="*/ 13 h 162"/>
                              <a:gd name="T72" fmla="*/ 24 w 24"/>
                              <a:gd name="T73" fmla="*/ 19 h 162"/>
                              <a:gd name="T74" fmla="*/ 22 w 24"/>
                              <a:gd name="T75" fmla="*/ 22 h 162"/>
                              <a:gd name="T76" fmla="*/ 18 w 24"/>
                              <a:gd name="T77" fmla="*/ 24 h 162"/>
                              <a:gd name="T78" fmla="*/ 12 w 24"/>
                              <a:gd name="T79" fmla="*/ 25 h 162"/>
                              <a:gd name="T80" fmla="*/ 6 w 24"/>
                              <a:gd name="T81" fmla="*/ 24 h 162"/>
                              <a:gd name="T82" fmla="*/ 2 w 24"/>
                              <a:gd name="T83" fmla="*/ 22 h 162"/>
                              <a:gd name="T84" fmla="*/ 1 w 24"/>
                              <a:gd name="T85" fmla="*/ 19 h 162"/>
                              <a:gd name="T86" fmla="*/ 0 w 24"/>
                              <a:gd name="T87" fmla="*/ 13 h 162"/>
                              <a:gd name="T88" fmla="*/ 1 w 24"/>
                              <a:gd name="T89" fmla="*/ 6 h 162"/>
                              <a:gd name="T90" fmla="*/ 3 w 24"/>
                              <a:gd name="T91" fmla="*/ 3 h 162"/>
                              <a:gd name="T92" fmla="*/ 6 w 24"/>
                              <a:gd name="T93" fmla="*/ 1 h 162"/>
                              <a:gd name="T94" fmla="*/ 12 w 24"/>
                              <a:gd name="T95" fmla="*/ 0 h 162"/>
                              <a:gd name="T96" fmla="*/ 19 w 24"/>
                              <a:gd name="T97" fmla="*/ 1 h 162"/>
                              <a:gd name="T98" fmla="*/ 22 w 24"/>
                              <a:gd name="T99" fmla="*/ 3 h 162"/>
                              <a:gd name="T100" fmla="*/ 24 w 24"/>
                              <a:gd name="T101" fmla="*/ 6 h 162"/>
                              <a:gd name="T102" fmla="*/ 24 w 24"/>
                              <a:gd name="T103" fmla="*/ 13 h 1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24" h="162">
                                <a:moveTo>
                                  <a:pt x="22" y="158"/>
                                </a:moveTo>
                                <a:lnTo>
                                  <a:pt x="22" y="158"/>
                                </a:lnTo>
                                <a:lnTo>
                                  <a:pt x="22" y="159"/>
                                </a:lnTo>
                                <a:lnTo>
                                  <a:pt x="22" y="159"/>
                                </a:lnTo>
                                <a:lnTo>
                                  <a:pt x="21" y="160"/>
                                </a:lnTo>
                                <a:lnTo>
                                  <a:pt x="19" y="160"/>
                                </a:lnTo>
                                <a:lnTo>
                                  <a:pt x="17" y="160"/>
                                </a:lnTo>
                                <a:lnTo>
                                  <a:pt x="16" y="162"/>
                                </a:lnTo>
                                <a:lnTo>
                                  <a:pt x="12" y="162"/>
                                </a:lnTo>
                                <a:lnTo>
                                  <a:pt x="9" y="162"/>
                                </a:lnTo>
                                <a:lnTo>
                                  <a:pt x="7" y="160"/>
                                </a:lnTo>
                                <a:lnTo>
                                  <a:pt x="6" y="160"/>
                                </a:lnTo>
                                <a:lnTo>
                                  <a:pt x="5" y="160"/>
                                </a:lnTo>
                                <a:lnTo>
                                  <a:pt x="3" y="159"/>
                                </a:lnTo>
                                <a:lnTo>
                                  <a:pt x="3" y="159"/>
                                </a:lnTo>
                                <a:lnTo>
                                  <a:pt x="2" y="158"/>
                                </a:lnTo>
                                <a:lnTo>
                                  <a:pt x="2" y="158"/>
                                </a:lnTo>
                                <a:lnTo>
                                  <a:pt x="2" y="50"/>
                                </a:lnTo>
                                <a:lnTo>
                                  <a:pt x="2" y="48"/>
                                </a:lnTo>
                                <a:lnTo>
                                  <a:pt x="3" y="47"/>
                                </a:lnTo>
                                <a:lnTo>
                                  <a:pt x="3" y="47"/>
                                </a:lnTo>
                                <a:lnTo>
                                  <a:pt x="5" y="46"/>
                                </a:lnTo>
                                <a:lnTo>
                                  <a:pt x="6" y="46"/>
                                </a:lnTo>
                                <a:lnTo>
                                  <a:pt x="7" y="46"/>
                                </a:lnTo>
                                <a:lnTo>
                                  <a:pt x="9" y="46"/>
                                </a:lnTo>
                                <a:lnTo>
                                  <a:pt x="12" y="46"/>
                                </a:lnTo>
                                <a:lnTo>
                                  <a:pt x="16" y="46"/>
                                </a:lnTo>
                                <a:lnTo>
                                  <a:pt x="17" y="46"/>
                                </a:lnTo>
                                <a:lnTo>
                                  <a:pt x="19" y="46"/>
                                </a:lnTo>
                                <a:lnTo>
                                  <a:pt x="21" y="46"/>
                                </a:lnTo>
                                <a:lnTo>
                                  <a:pt x="22" y="47"/>
                                </a:lnTo>
                                <a:lnTo>
                                  <a:pt x="22" y="47"/>
                                </a:lnTo>
                                <a:lnTo>
                                  <a:pt x="22" y="48"/>
                                </a:lnTo>
                                <a:lnTo>
                                  <a:pt x="22" y="50"/>
                                </a:lnTo>
                                <a:lnTo>
                                  <a:pt x="22" y="158"/>
                                </a:lnTo>
                                <a:close/>
                                <a:moveTo>
                                  <a:pt x="24" y="13"/>
                                </a:moveTo>
                                <a:lnTo>
                                  <a:pt x="24" y="19"/>
                                </a:lnTo>
                                <a:lnTo>
                                  <a:pt x="22" y="22"/>
                                </a:lnTo>
                                <a:lnTo>
                                  <a:pt x="18" y="24"/>
                                </a:lnTo>
                                <a:lnTo>
                                  <a:pt x="12" y="25"/>
                                </a:lnTo>
                                <a:lnTo>
                                  <a:pt x="6" y="24"/>
                                </a:lnTo>
                                <a:lnTo>
                                  <a:pt x="2" y="22"/>
                                </a:lnTo>
                                <a:lnTo>
                                  <a:pt x="1" y="19"/>
                                </a:lnTo>
                                <a:lnTo>
                                  <a:pt x="0" y="13"/>
                                </a:lnTo>
                                <a:lnTo>
                                  <a:pt x="1" y="6"/>
                                </a:lnTo>
                                <a:lnTo>
                                  <a:pt x="3" y="3"/>
                                </a:lnTo>
                                <a:lnTo>
                                  <a:pt x="6" y="1"/>
                                </a:lnTo>
                                <a:lnTo>
                                  <a:pt x="12" y="0"/>
                                </a:lnTo>
                                <a:lnTo>
                                  <a:pt x="19" y="1"/>
                                </a:lnTo>
                                <a:lnTo>
                                  <a:pt x="22" y="3"/>
                                </a:lnTo>
                                <a:lnTo>
                                  <a:pt x="24" y="6"/>
                                </a:lnTo>
                                <a:lnTo>
                                  <a:pt x="24"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23" name="Freeform 612"/>
                        <wps:cNvSpPr>
                          <a:spLocks/>
                        </wps:cNvSpPr>
                        <wps:spPr bwMode="auto">
                          <a:xfrm>
                            <a:off x="6340475" y="5289550"/>
                            <a:ext cx="11113" cy="88900"/>
                          </a:xfrm>
                          <a:custGeom>
                            <a:avLst/>
                            <a:gdLst>
                              <a:gd name="T0" fmla="*/ 21 w 21"/>
                              <a:gd name="T1" fmla="*/ 165 h 169"/>
                              <a:gd name="T2" fmla="*/ 21 w 21"/>
                              <a:gd name="T3" fmla="*/ 165 h 169"/>
                              <a:gd name="T4" fmla="*/ 19 w 21"/>
                              <a:gd name="T5" fmla="*/ 166 h 169"/>
                              <a:gd name="T6" fmla="*/ 19 w 21"/>
                              <a:gd name="T7" fmla="*/ 166 h 169"/>
                              <a:gd name="T8" fmla="*/ 18 w 21"/>
                              <a:gd name="T9" fmla="*/ 167 h 169"/>
                              <a:gd name="T10" fmla="*/ 17 w 21"/>
                              <a:gd name="T11" fmla="*/ 167 h 169"/>
                              <a:gd name="T12" fmla="*/ 15 w 21"/>
                              <a:gd name="T13" fmla="*/ 167 h 169"/>
                              <a:gd name="T14" fmla="*/ 13 w 21"/>
                              <a:gd name="T15" fmla="*/ 169 h 169"/>
                              <a:gd name="T16" fmla="*/ 10 w 21"/>
                              <a:gd name="T17" fmla="*/ 169 h 169"/>
                              <a:gd name="T18" fmla="*/ 7 w 21"/>
                              <a:gd name="T19" fmla="*/ 169 h 169"/>
                              <a:gd name="T20" fmla="*/ 6 w 21"/>
                              <a:gd name="T21" fmla="*/ 167 h 169"/>
                              <a:gd name="T22" fmla="*/ 3 w 21"/>
                              <a:gd name="T23" fmla="*/ 167 h 169"/>
                              <a:gd name="T24" fmla="*/ 2 w 21"/>
                              <a:gd name="T25" fmla="*/ 167 h 169"/>
                              <a:gd name="T26" fmla="*/ 1 w 21"/>
                              <a:gd name="T27" fmla="*/ 166 h 169"/>
                              <a:gd name="T28" fmla="*/ 1 w 21"/>
                              <a:gd name="T29" fmla="*/ 166 h 169"/>
                              <a:gd name="T30" fmla="*/ 1 w 21"/>
                              <a:gd name="T31" fmla="*/ 165 h 169"/>
                              <a:gd name="T32" fmla="*/ 0 w 21"/>
                              <a:gd name="T33" fmla="*/ 165 h 169"/>
                              <a:gd name="T34" fmla="*/ 0 w 21"/>
                              <a:gd name="T35" fmla="*/ 4 h 169"/>
                              <a:gd name="T36" fmla="*/ 1 w 21"/>
                              <a:gd name="T37" fmla="*/ 2 h 169"/>
                              <a:gd name="T38" fmla="*/ 1 w 21"/>
                              <a:gd name="T39" fmla="*/ 2 h 169"/>
                              <a:gd name="T40" fmla="*/ 1 w 21"/>
                              <a:gd name="T41" fmla="*/ 1 h 169"/>
                              <a:gd name="T42" fmla="*/ 2 w 21"/>
                              <a:gd name="T43" fmla="*/ 1 h 169"/>
                              <a:gd name="T44" fmla="*/ 3 w 21"/>
                              <a:gd name="T45" fmla="*/ 0 h 169"/>
                              <a:gd name="T46" fmla="*/ 6 w 21"/>
                              <a:gd name="T47" fmla="*/ 0 h 169"/>
                              <a:gd name="T48" fmla="*/ 7 w 21"/>
                              <a:gd name="T49" fmla="*/ 0 h 169"/>
                              <a:gd name="T50" fmla="*/ 10 w 21"/>
                              <a:gd name="T51" fmla="*/ 0 h 169"/>
                              <a:gd name="T52" fmla="*/ 13 w 21"/>
                              <a:gd name="T53" fmla="*/ 0 h 169"/>
                              <a:gd name="T54" fmla="*/ 15 w 21"/>
                              <a:gd name="T55" fmla="*/ 0 h 169"/>
                              <a:gd name="T56" fmla="*/ 17 w 21"/>
                              <a:gd name="T57" fmla="*/ 0 h 169"/>
                              <a:gd name="T58" fmla="*/ 18 w 21"/>
                              <a:gd name="T59" fmla="*/ 1 h 169"/>
                              <a:gd name="T60" fmla="*/ 19 w 21"/>
                              <a:gd name="T61" fmla="*/ 1 h 169"/>
                              <a:gd name="T62" fmla="*/ 19 w 21"/>
                              <a:gd name="T63" fmla="*/ 2 h 169"/>
                              <a:gd name="T64" fmla="*/ 21 w 21"/>
                              <a:gd name="T65" fmla="*/ 2 h 169"/>
                              <a:gd name="T66" fmla="*/ 21 w 21"/>
                              <a:gd name="T67" fmla="*/ 4 h 169"/>
                              <a:gd name="T68" fmla="*/ 21 w 21"/>
                              <a:gd name="T69" fmla="*/ 165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1" h="169">
                                <a:moveTo>
                                  <a:pt x="21" y="165"/>
                                </a:moveTo>
                                <a:lnTo>
                                  <a:pt x="21" y="165"/>
                                </a:lnTo>
                                <a:lnTo>
                                  <a:pt x="19" y="166"/>
                                </a:lnTo>
                                <a:lnTo>
                                  <a:pt x="19" y="166"/>
                                </a:lnTo>
                                <a:lnTo>
                                  <a:pt x="18" y="167"/>
                                </a:lnTo>
                                <a:lnTo>
                                  <a:pt x="17" y="167"/>
                                </a:lnTo>
                                <a:lnTo>
                                  <a:pt x="15" y="167"/>
                                </a:lnTo>
                                <a:lnTo>
                                  <a:pt x="13" y="169"/>
                                </a:lnTo>
                                <a:lnTo>
                                  <a:pt x="10" y="169"/>
                                </a:lnTo>
                                <a:lnTo>
                                  <a:pt x="7" y="169"/>
                                </a:lnTo>
                                <a:lnTo>
                                  <a:pt x="6" y="167"/>
                                </a:lnTo>
                                <a:lnTo>
                                  <a:pt x="3" y="167"/>
                                </a:lnTo>
                                <a:lnTo>
                                  <a:pt x="2" y="167"/>
                                </a:lnTo>
                                <a:lnTo>
                                  <a:pt x="1" y="166"/>
                                </a:lnTo>
                                <a:lnTo>
                                  <a:pt x="1" y="166"/>
                                </a:lnTo>
                                <a:lnTo>
                                  <a:pt x="1" y="165"/>
                                </a:lnTo>
                                <a:lnTo>
                                  <a:pt x="0" y="165"/>
                                </a:lnTo>
                                <a:lnTo>
                                  <a:pt x="0" y="4"/>
                                </a:lnTo>
                                <a:lnTo>
                                  <a:pt x="1" y="2"/>
                                </a:lnTo>
                                <a:lnTo>
                                  <a:pt x="1" y="2"/>
                                </a:lnTo>
                                <a:lnTo>
                                  <a:pt x="1" y="1"/>
                                </a:lnTo>
                                <a:lnTo>
                                  <a:pt x="2" y="1"/>
                                </a:lnTo>
                                <a:lnTo>
                                  <a:pt x="3" y="0"/>
                                </a:lnTo>
                                <a:lnTo>
                                  <a:pt x="6" y="0"/>
                                </a:lnTo>
                                <a:lnTo>
                                  <a:pt x="7" y="0"/>
                                </a:lnTo>
                                <a:lnTo>
                                  <a:pt x="10" y="0"/>
                                </a:lnTo>
                                <a:lnTo>
                                  <a:pt x="13" y="0"/>
                                </a:lnTo>
                                <a:lnTo>
                                  <a:pt x="15" y="0"/>
                                </a:lnTo>
                                <a:lnTo>
                                  <a:pt x="17" y="0"/>
                                </a:lnTo>
                                <a:lnTo>
                                  <a:pt x="18" y="1"/>
                                </a:lnTo>
                                <a:lnTo>
                                  <a:pt x="19" y="1"/>
                                </a:lnTo>
                                <a:lnTo>
                                  <a:pt x="19" y="2"/>
                                </a:lnTo>
                                <a:lnTo>
                                  <a:pt x="21" y="2"/>
                                </a:lnTo>
                                <a:lnTo>
                                  <a:pt x="21" y="4"/>
                                </a:lnTo>
                                <a:lnTo>
                                  <a:pt x="21" y="16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24" name="Freeform 613"/>
                        <wps:cNvSpPr>
                          <a:spLocks noEditPoints="1"/>
                        </wps:cNvSpPr>
                        <wps:spPr bwMode="auto">
                          <a:xfrm>
                            <a:off x="6365875" y="5314950"/>
                            <a:ext cx="53975" cy="63500"/>
                          </a:xfrm>
                          <a:custGeom>
                            <a:avLst/>
                            <a:gdLst>
                              <a:gd name="T0" fmla="*/ 99 w 100"/>
                              <a:gd name="T1" fmla="*/ 59 h 120"/>
                              <a:gd name="T2" fmla="*/ 95 w 100"/>
                              <a:gd name="T3" fmla="*/ 64 h 120"/>
                              <a:gd name="T4" fmla="*/ 21 w 100"/>
                              <a:gd name="T5" fmla="*/ 64 h 120"/>
                              <a:gd name="T6" fmla="*/ 22 w 100"/>
                              <a:gd name="T7" fmla="*/ 80 h 120"/>
                              <a:gd name="T8" fmla="*/ 29 w 100"/>
                              <a:gd name="T9" fmla="*/ 93 h 120"/>
                              <a:gd name="T10" fmla="*/ 40 w 100"/>
                              <a:gd name="T11" fmla="*/ 101 h 120"/>
                              <a:gd name="T12" fmla="*/ 56 w 100"/>
                              <a:gd name="T13" fmla="*/ 104 h 120"/>
                              <a:gd name="T14" fmla="*/ 69 w 100"/>
                              <a:gd name="T15" fmla="*/ 103 h 120"/>
                              <a:gd name="T16" fmla="*/ 80 w 100"/>
                              <a:gd name="T17" fmla="*/ 99 h 120"/>
                              <a:gd name="T18" fmla="*/ 88 w 100"/>
                              <a:gd name="T19" fmla="*/ 96 h 120"/>
                              <a:gd name="T20" fmla="*/ 91 w 100"/>
                              <a:gd name="T21" fmla="*/ 95 h 120"/>
                              <a:gd name="T22" fmla="*/ 93 w 100"/>
                              <a:gd name="T23" fmla="*/ 95 h 120"/>
                              <a:gd name="T24" fmla="*/ 94 w 100"/>
                              <a:gd name="T25" fmla="*/ 96 h 120"/>
                              <a:gd name="T26" fmla="*/ 95 w 100"/>
                              <a:gd name="T27" fmla="*/ 99 h 120"/>
                              <a:gd name="T28" fmla="*/ 95 w 100"/>
                              <a:gd name="T29" fmla="*/ 103 h 120"/>
                              <a:gd name="T30" fmla="*/ 95 w 100"/>
                              <a:gd name="T31" fmla="*/ 106 h 120"/>
                              <a:gd name="T32" fmla="*/ 94 w 100"/>
                              <a:gd name="T33" fmla="*/ 107 h 120"/>
                              <a:gd name="T34" fmla="*/ 94 w 100"/>
                              <a:gd name="T35" fmla="*/ 110 h 120"/>
                              <a:gd name="T36" fmla="*/ 93 w 100"/>
                              <a:gd name="T37" fmla="*/ 111 h 120"/>
                              <a:gd name="T38" fmla="*/ 89 w 100"/>
                              <a:gd name="T39" fmla="*/ 112 h 120"/>
                              <a:gd name="T40" fmla="*/ 80 w 100"/>
                              <a:gd name="T41" fmla="*/ 116 h 120"/>
                              <a:gd name="T42" fmla="*/ 68 w 100"/>
                              <a:gd name="T43" fmla="*/ 119 h 120"/>
                              <a:gd name="T44" fmla="*/ 54 w 100"/>
                              <a:gd name="T45" fmla="*/ 120 h 120"/>
                              <a:gd name="T46" fmla="*/ 31 w 100"/>
                              <a:gd name="T47" fmla="*/ 116 h 120"/>
                              <a:gd name="T48" fmla="*/ 14 w 100"/>
                              <a:gd name="T49" fmla="*/ 105 h 120"/>
                              <a:gd name="T50" fmla="*/ 4 w 100"/>
                              <a:gd name="T51" fmla="*/ 87 h 120"/>
                              <a:gd name="T52" fmla="*/ 0 w 100"/>
                              <a:gd name="T53" fmla="*/ 61 h 120"/>
                              <a:gd name="T54" fmla="*/ 4 w 100"/>
                              <a:gd name="T55" fmla="*/ 36 h 120"/>
                              <a:gd name="T56" fmla="*/ 14 w 100"/>
                              <a:gd name="T57" fmla="*/ 16 h 120"/>
                              <a:gd name="T58" fmla="*/ 30 w 100"/>
                              <a:gd name="T59" fmla="*/ 5 h 120"/>
                              <a:gd name="T60" fmla="*/ 52 w 100"/>
                              <a:gd name="T61" fmla="*/ 0 h 120"/>
                              <a:gd name="T62" fmla="*/ 73 w 100"/>
                              <a:gd name="T63" fmla="*/ 5 h 120"/>
                              <a:gd name="T64" fmla="*/ 88 w 100"/>
                              <a:gd name="T65" fmla="*/ 16 h 120"/>
                              <a:gd name="T66" fmla="*/ 96 w 100"/>
                              <a:gd name="T67" fmla="*/ 32 h 120"/>
                              <a:gd name="T68" fmla="*/ 100 w 100"/>
                              <a:gd name="T69" fmla="*/ 52 h 120"/>
                              <a:gd name="T70" fmla="*/ 79 w 100"/>
                              <a:gd name="T71" fmla="*/ 50 h 120"/>
                              <a:gd name="T72" fmla="*/ 73 w 100"/>
                              <a:gd name="T73" fmla="*/ 25 h 120"/>
                              <a:gd name="T74" fmla="*/ 51 w 100"/>
                              <a:gd name="T75" fmla="*/ 16 h 120"/>
                              <a:gd name="T76" fmla="*/ 38 w 100"/>
                              <a:gd name="T77" fmla="*/ 19 h 120"/>
                              <a:gd name="T78" fmla="*/ 29 w 100"/>
                              <a:gd name="T79" fmla="*/ 26 h 120"/>
                              <a:gd name="T80" fmla="*/ 24 w 100"/>
                              <a:gd name="T81" fmla="*/ 37 h 120"/>
                              <a:gd name="T82" fmla="*/ 21 w 100"/>
                              <a:gd name="T83" fmla="*/ 50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100" h="120">
                                <a:moveTo>
                                  <a:pt x="100" y="56"/>
                                </a:moveTo>
                                <a:lnTo>
                                  <a:pt x="99" y="59"/>
                                </a:lnTo>
                                <a:lnTo>
                                  <a:pt x="98" y="62"/>
                                </a:lnTo>
                                <a:lnTo>
                                  <a:pt x="95" y="64"/>
                                </a:lnTo>
                                <a:lnTo>
                                  <a:pt x="91" y="64"/>
                                </a:lnTo>
                                <a:lnTo>
                                  <a:pt x="21" y="64"/>
                                </a:lnTo>
                                <a:lnTo>
                                  <a:pt x="21" y="73"/>
                                </a:lnTo>
                                <a:lnTo>
                                  <a:pt x="22" y="80"/>
                                </a:lnTo>
                                <a:lnTo>
                                  <a:pt x="25" y="88"/>
                                </a:lnTo>
                                <a:lnTo>
                                  <a:pt x="29" y="93"/>
                                </a:lnTo>
                                <a:lnTo>
                                  <a:pt x="33" y="98"/>
                                </a:lnTo>
                                <a:lnTo>
                                  <a:pt x="40" y="101"/>
                                </a:lnTo>
                                <a:lnTo>
                                  <a:pt x="47" y="103"/>
                                </a:lnTo>
                                <a:lnTo>
                                  <a:pt x="56" y="104"/>
                                </a:lnTo>
                                <a:lnTo>
                                  <a:pt x="63" y="104"/>
                                </a:lnTo>
                                <a:lnTo>
                                  <a:pt x="69" y="103"/>
                                </a:lnTo>
                                <a:lnTo>
                                  <a:pt x="75" y="101"/>
                                </a:lnTo>
                                <a:lnTo>
                                  <a:pt x="80" y="99"/>
                                </a:lnTo>
                                <a:lnTo>
                                  <a:pt x="84" y="98"/>
                                </a:lnTo>
                                <a:lnTo>
                                  <a:pt x="88" y="96"/>
                                </a:lnTo>
                                <a:lnTo>
                                  <a:pt x="90" y="95"/>
                                </a:lnTo>
                                <a:lnTo>
                                  <a:pt x="91" y="95"/>
                                </a:lnTo>
                                <a:lnTo>
                                  <a:pt x="93" y="95"/>
                                </a:lnTo>
                                <a:lnTo>
                                  <a:pt x="93" y="95"/>
                                </a:lnTo>
                                <a:lnTo>
                                  <a:pt x="94" y="96"/>
                                </a:lnTo>
                                <a:lnTo>
                                  <a:pt x="94" y="96"/>
                                </a:lnTo>
                                <a:lnTo>
                                  <a:pt x="95" y="98"/>
                                </a:lnTo>
                                <a:lnTo>
                                  <a:pt x="95" y="99"/>
                                </a:lnTo>
                                <a:lnTo>
                                  <a:pt x="95" y="101"/>
                                </a:lnTo>
                                <a:lnTo>
                                  <a:pt x="95" y="103"/>
                                </a:lnTo>
                                <a:lnTo>
                                  <a:pt x="95" y="105"/>
                                </a:lnTo>
                                <a:lnTo>
                                  <a:pt x="95" y="106"/>
                                </a:lnTo>
                                <a:lnTo>
                                  <a:pt x="95" y="106"/>
                                </a:lnTo>
                                <a:lnTo>
                                  <a:pt x="94" y="107"/>
                                </a:lnTo>
                                <a:lnTo>
                                  <a:pt x="94" y="109"/>
                                </a:lnTo>
                                <a:lnTo>
                                  <a:pt x="94" y="110"/>
                                </a:lnTo>
                                <a:lnTo>
                                  <a:pt x="94" y="110"/>
                                </a:lnTo>
                                <a:lnTo>
                                  <a:pt x="93" y="111"/>
                                </a:lnTo>
                                <a:lnTo>
                                  <a:pt x="91" y="111"/>
                                </a:lnTo>
                                <a:lnTo>
                                  <a:pt x="89" y="112"/>
                                </a:lnTo>
                                <a:lnTo>
                                  <a:pt x="85" y="115"/>
                                </a:lnTo>
                                <a:lnTo>
                                  <a:pt x="80" y="116"/>
                                </a:lnTo>
                                <a:lnTo>
                                  <a:pt x="75" y="117"/>
                                </a:lnTo>
                                <a:lnTo>
                                  <a:pt x="68" y="119"/>
                                </a:lnTo>
                                <a:lnTo>
                                  <a:pt x="62" y="120"/>
                                </a:lnTo>
                                <a:lnTo>
                                  <a:pt x="54" y="120"/>
                                </a:lnTo>
                                <a:lnTo>
                                  <a:pt x="41" y="119"/>
                                </a:lnTo>
                                <a:lnTo>
                                  <a:pt x="31" y="116"/>
                                </a:lnTo>
                                <a:lnTo>
                                  <a:pt x="21" y="111"/>
                                </a:lnTo>
                                <a:lnTo>
                                  <a:pt x="14" y="105"/>
                                </a:lnTo>
                                <a:lnTo>
                                  <a:pt x="8" y="96"/>
                                </a:lnTo>
                                <a:lnTo>
                                  <a:pt x="4" y="87"/>
                                </a:lnTo>
                                <a:lnTo>
                                  <a:pt x="0" y="74"/>
                                </a:lnTo>
                                <a:lnTo>
                                  <a:pt x="0" y="61"/>
                                </a:lnTo>
                                <a:lnTo>
                                  <a:pt x="0" y="47"/>
                                </a:lnTo>
                                <a:lnTo>
                                  <a:pt x="4" y="36"/>
                                </a:lnTo>
                                <a:lnTo>
                                  <a:pt x="8" y="25"/>
                                </a:lnTo>
                                <a:lnTo>
                                  <a:pt x="14" y="16"/>
                                </a:lnTo>
                                <a:lnTo>
                                  <a:pt x="21" y="9"/>
                                </a:lnTo>
                                <a:lnTo>
                                  <a:pt x="30" y="5"/>
                                </a:lnTo>
                                <a:lnTo>
                                  <a:pt x="41" y="2"/>
                                </a:lnTo>
                                <a:lnTo>
                                  <a:pt x="52" y="0"/>
                                </a:lnTo>
                                <a:lnTo>
                                  <a:pt x="64" y="2"/>
                                </a:lnTo>
                                <a:lnTo>
                                  <a:pt x="73" y="5"/>
                                </a:lnTo>
                                <a:lnTo>
                                  <a:pt x="82" y="9"/>
                                </a:lnTo>
                                <a:lnTo>
                                  <a:pt x="88" y="16"/>
                                </a:lnTo>
                                <a:lnTo>
                                  <a:pt x="94" y="23"/>
                                </a:lnTo>
                                <a:lnTo>
                                  <a:pt x="96" y="32"/>
                                </a:lnTo>
                                <a:lnTo>
                                  <a:pt x="99" y="41"/>
                                </a:lnTo>
                                <a:lnTo>
                                  <a:pt x="100" y="52"/>
                                </a:lnTo>
                                <a:lnTo>
                                  <a:pt x="100" y="56"/>
                                </a:lnTo>
                                <a:close/>
                                <a:moveTo>
                                  <a:pt x="79" y="50"/>
                                </a:moveTo>
                                <a:lnTo>
                                  <a:pt x="79" y="35"/>
                                </a:lnTo>
                                <a:lnTo>
                                  <a:pt x="73" y="25"/>
                                </a:lnTo>
                                <a:lnTo>
                                  <a:pt x="64" y="18"/>
                                </a:lnTo>
                                <a:lnTo>
                                  <a:pt x="51" y="16"/>
                                </a:lnTo>
                                <a:lnTo>
                                  <a:pt x="43" y="16"/>
                                </a:lnTo>
                                <a:lnTo>
                                  <a:pt x="38" y="19"/>
                                </a:lnTo>
                                <a:lnTo>
                                  <a:pt x="32" y="23"/>
                                </a:lnTo>
                                <a:lnTo>
                                  <a:pt x="29" y="26"/>
                                </a:lnTo>
                                <a:lnTo>
                                  <a:pt x="25" y="31"/>
                                </a:lnTo>
                                <a:lnTo>
                                  <a:pt x="24" y="37"/>
                                </a:lnTo>
                                <a:lnTo>
                                  <a:pt x="21" y="43"/>
                                </a:lnTo>
                                <a:lnTo>
                                  <a:pt x="21" y="50"/>
                                </a:lnTo>
                                <a:lnTo>
                                  <a:pt x="79"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25" name="Freeform 614"/>
                        <wps:cNvSpPr>
                          <a:spLocks noEditPoints="1"/>
                        </wps:cNvSpPr>
                        <wps:spPr bwMode="auto">
                          <a:xfrm>
                            <a:off x="6461125" y="5314950"/>
                            <a:ext cx="46038" cy="63500"/>
                          </a:xfrm>
                          <a:custGeom>
                            <a:avLst/>
                            <a:gdLst>
                              <a:gd name="T0" fmla="*/ 88 w 88"/>
                              <a:gd name="T1" fmla="*/ 116 h 120"/>
                              <a:gd name="T2" fmla="*/ 86 w 88"/>
                              <a:gd name="T3" fmla="*/ 117 h 120"/>
                              <a:gd name="T4" fmla="*/ 82 w 88"/>
                              <a:gd name="T5" fmla="*/ 119 h 120"/>
                              <a:gd name="T6" fmla="*/ 76 w 88"/>
                              <a:gd name="T7" fmla="*/ 119 h 120"/>
                              <a:gd name="T8" fmla="*/ 72 w 88"/>
                              <a:gd name="T9" fmla="*/ 117 h 120"/>
                              <a:gd name="T10" fmla="*/ 71 w 88"/>
                              <a:gd name="T11" fmla="*/ 116 h 120"/>
                              <a:gd name="T12" fmla="*/ 71 w 88"/>
                              <a:gd name="T13" fmla="*/ 104 h 120"/>
                              <a:gd name="T14" fmla="*/ 55 w 88"/>
                              <a:gd name="T15" fmla="*/ 115 h 120"/>
                              <a:gd name="T16" fmla="*/ 37 w 88"/>
                              <a:gd name="T17" fmla="*/ 120 h 120"/>
                              <a:gd name="T18" fmla="*/ 21 w 88"/>
                              <a:gd name="T19" fmla="*/ 117 h 120"/>
                              <a:gd name="T20" fmla="*/ 10 w 88"/>
                              <a:gd name="T21" fmla="*/ 111 h 120"/>
                              <a:gd name="T22" fmla="*/ 2 w 88"/>
                              <a:gd name="T23" fmla="*/ 100 h 120"/>
                              <a:gd name="T24" fmla="*/ 0 w 88"/>
                              <a:gd name="T25" fmla="*/ 87 h 120"/>
                              <a:gd name="T26" fmla="*/ 4 w 88"/>
                              <a:gd name="T27" fmla="*/ 71 h 120"/>
                              <a:gd name="T28" fmla="*/ 13 w 88"/>
                              <a:gd name="T29" fmla="*/ 59 h 120"/>
                              <a:gd name="T30" fmla="*/ 31 w 88"/>
                              <a:gd name="T31" fmla="*/ 53 h 120"/>
                              <a:gd name="T32" fmla="*/ 54 w 88"/>
                              <a:gd name="T33" fmla="*/ 51 h 120"/>
                              <a:gd name="T34" fmla="*/ 69 w 88"/>
                              <a:gd name="T35" fmla="*/ 42 h 120"/>
                              <a:gd name="T36" fmla="*/ 68 w 88"/>
                              <a:gd name="T37" fmla="*/ 31 h 120"/>
                              <a:gd name="T38" fmla="*/ 63 w 88"/>
                              <a:gd name="T39" fmla="*/ 24 h 120"/>
                              <a:gd name="T40" fmla="*/ 55 w 88"/>
                              <a:gd name="T41" fmla="*/ 19 h 120"/>
                              <a:gd name="T42" fmla="*/ 44 w 88"/>
                              <a:gd name="T43" fmla="*/ 16 h 120"/>
                              <a:gd name="T44" fmla="*/ 31 w 88"/>
                              <a:gd name="T45" fmla="*/ 19 h 120"/>
                              <a:gd name="T46" fmla="*/ 21 w 88"/>
                              <a:gd name="T47" fmla="*/ 23 h 120"/>
                              <a:gd name="T48" fmla="*/ 13 w 88"/>
                              <a:gd name="T49" fmla="*/ 26 h 120"/>
                              <a:gd name="T50" fmla="*/ 8 w 88"/>
                              <a:gd name="T51" fmla="*/ 27 h 120"/>
                              <a:gd name="T52" fmla="*/ 7 w 88"/>
                              <a:gd name="T53" fmla="*/ 27 h 120"/>
                              <a:gd name="T54" fmla="*/ 6 w 88"/>
                              <a:gd name="T55" fmla="*/ 26 h 120"/>
                              <a:gd name="T56" fmla="*/ 5 w 88"/>
                              <a:gd name="T57" fmla="*/ 24 h 120"/>
                              <a:gd name="T58" fmla="*/ 5 w 88"/>
                              <a:gd name="T59" fmla="*/ 20 h 120"/>
                              <a:gd name="T60" fmla="*/ 5 w 88"/>
                              <a:gd name="T61" fmla="*/ 15 h 120"/>
                              <a:gd name="T62" fmla="*/ 7 w 88"/>
                              <a:gd name="T63" fmla="*/ 13 h 120"/>
                              <a:gd name="T64" fmla="*/ 12 w 88"/>
                              <a:gd name="T65" fmla="*/ 9 h 120"/>
                              <a:gd name="T66" fmla="*/ 22 w 88"/>
                              <a:gd name="T67" fmla="*/ 5 h 120"/>
                              <a:gd name="T68" fmla="*/ 33 w 88"/>
                              <a:gd name="T69" fmla="*/ 2 h 120"/>
                              <a:gd name="T70" fmla="*/ 45 w 88"/>
                              <a:gd name="T71" fmla="*/ 0 h 120"/>
                              <a:gd name="T72" fmla="*/ 65 w 88"/>
                              <a:gd name="T73" fmla="*/ 3 h 120"/>
                              <a:gd name="T74" fmla="*/ 79 w 88"/>
                              <a:gd name="T75" fmla="*/ 11 h 120"/>
                              <a:gd name="T76" fmla="*/ 86 w 88"/>
                              <a:gd name="T77" fmla="*/ 24 h 120"/>
                              <a:gd name="T78" fmla="*/ 88 w 88"/>
                              <a:gd name="T79" fmla="*/ 41 h 120"/>
                              <a:gd name="T80" fmla="*/ 69 w 88"/>
                              <a:gd name="T81" fmla="*/ 64 h 120"/>
                              <a:gd name="T82" fmla="*/ 44 w 88"/>
                              <a:gd name="T83" fmla="*/ 66 h 120"/>
                              <a:gd name="T84" fmla="*/ 32 w 88"/>
                              <a:gd name="T85" fmla="*/ 68 h 120"/>
                              <a:gd name="T86" fmla="*/ 23 w 88"/>
                              <a:gd name="T87" fmla="*/ 73 h 120"/>
                              <a:gd name="T88" fmla="*/ 20 w 88"/>
                              <a:gd name="T89" fmla="*/ 80 h 120"/>
                              <a:gd name="T90" fmla="*/ 21 w 88"/>
                              <a:gd name="T91" fmla="*/ 94 h 120"/>
                              <a:gd name="T92" fmla="*/ 31 w 88"/>
                              <a:gd name="T93" fmla="*/ 104 h 120"/>
                              <a:gd name="T94" fmla="*/ 48 w 88"/>
                              <a:gd name="T95" fmla="*/ 104 h 120"/>
                              <a:gd name="T96" fmla="*/ 61 w 88"/>
                              <a:gd name="T97" fmla="*/ 95 h 120"/>
                              <a:gd name="T98" fmla="*/ 69 w 88"/>
                              <a:gd name="T99" fmla="*/ 64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88" h="120">
                                <a:moveTo>
                                  <a:pt x="88" y="115"/>
                                </a:moveTo>
                                <a:lnTo>
                                  <a:pt x="88" y="116"/>
                                </a:lnTo>
                                <a:lnTo>
                                  <a:pt x="87" y="116"/>
                                </a:lnTo>
                                <a:lnTo>
                                  <a:pt x="86" y="117"/>
                                </a:lnTo>
                                <a:lnTo>
                                  <a:pt x="85" y="117"/>
                                </a:lnTo>
                                <a:lnTo>
                                  <a:pt x="82" y="119"/>
                                </a:lnTo>
                                <a:lnTo>
                                  <a:pt x="80" y="119"/>
                                </a:lnTo>
                                <a:lnTo>
                                  <a:pt x="76" y="119"/>
                                </a:lnTo>
                                <a:lnTo>
                                  <a:pt x="75" y="117"/>
                                </a:lnTo>
                                <a:lnTo>
                                  <a:pt x="72" y="117"/>
                                </a:lnTo>
                                <a:lnTo>
                                  <a:pt x="71" y="116"/>
                                </a:lnTo>
                                <a:lnTo>
                                  <a:pt x="71" y="116"/>
                                </a:lnTo>
                                <a:lnTo>
                                  <a:pt x="71" y="115"/>
                                </a:lnTo>
                                <a:lnTo>
                                  <a:pt x="71" y="104"/>
                                </a:lnTo>
                                <a:lnTo>
                                  <a:pt x="64" y="111"/>
                                </a:lnTo>
                                <a:lnTo>
                                  <a:pt x="55" y="115"/>
                                </a:lnTo>
                                <a:lnTo>
                                  <a:pt x="47" y="119"/>
                                </a:lnTo>
                                <a:lnTo>
                                  <a:pt x="37" y="120"/>
                                </a:lnTo>
                                <a:lnTo>
                                  <a:pt x="28" y="120"/>
                                </a:lnTo>
                                <a:lnTo>
                                  <a:pt x="21" y="117"/>
                                </a:lnTo>
                                <a:lnTo>
                                  <a:pt x="15" y="115"/>
                                </a:lnTo>
                                <a:lnTo>
                                  <a:pt x="10" y="111"/>
                                </a:lnTo>
                                <a:lnTo>
                                  <a:pt x="5" y="106"/>
                                </a:lnTo>
                                <a:lnTo>
                                  <a:pt x="2" y="100"/>
                                </a:lnTo>
                                <a:lnTo>
                                  <a:pt x="0" y="94"/>
                                </a:lnTo>
                                <a:lnTo>
                                  <a:pt x="0" y="87"/>
                                </a:lnTo>
                                <a:lnTo>
                                  <a:pt x="0" y="78"/>
                                </a:lnTo>
                                <a:lnTo>
                                  <a:pt x="4" y="71"/>
                                </a:lnTo>
                                <a:lnTo>
                                  <a:pt x="7" y="64"/>
                                </a:lnTo>
                                <a:lnTo>
                                  <a:pt x="13" y="59"/>
                                </a:lnTo>
                                <a:lnTo>
                                  <a:pt x="21" y="56"/>
                                </a:lnTo>
                                <a:lnTo>
                                  <a:pt x="31" y="53"/>
                                </a:lnTo>
                                <a:lnTo>
                                  <a:pt x="42" y="51"/>
                                </a:lnTo>
                                <a:lnTo>
                                  <a:pt x="54" y="51"/>
                                </a:lnTo>
                                <a:lnTo>
                                  <a:pt x="69" y="51"/>
                                </a:lnTo>
                                <a:lnTo>
                                  <a:pt x="69" y="42"/>
                                </a:lnTo>
                                <a:lnTo>
                                  <a:pt x="68" y="36"/>
                                </a:lnTo>
                                <a:lnTo>
                                  <a:pt x="68" y="31"/>
                                </a:lnTo>
                                <a:lnTo>
                                  <a:pt x="65" y="26"/>
                                </a:lnTo>
                                <a:lnTo>
                                  <a:pt x="63" y="24"/>
                                </a:lnTo>
                                <a:lnTo>
                                  <a:pt x="59" y="20"/>
                                </a:lnTo>
                                <a:lnTo>
                                  <a:pt x="55" y="19"/>
                                </a:lnTo>
                                <a:lnTo>
                                  <a:pt x="50" y="18"/>
                                </a:lnTo>
                                <a:lnTo>
                                  <a:pt x="44" y="16"/>
                                </a:lnTo>
                                <a:lnTo>
                                  <a:pt x="37" y="18"/>
                                </a:lnTo>
                                <a:lnTo>
                                  <a:pt x="31" y="19"/>
                                </a:lnTo>
                                <a:lnTo>
                                  <a:pt x="24" y="20"/>
                                </a:lnTo>
                                <a:lnTo>
                                  <a:pt x="21" y="23"/>
                                </a:lnTo>
                                <a:lnTo>
                                  <a:pt x="16" y="25"/>
                                </a:lnTo>
                                <a:lnTo>
                                  <a:pt x="13" y="26"/>
                                </a:lnTo>
                                <a:lnTo>
                                  <a:pt x="10" y="27"/>
                                </a:lnTo>
                                <a:lnTo>
                                  <a:pt x="8" y="27"/>
                                </a:lnTo>
                                <a:lnTo>
                                  <a:pt x="7" y="27"/>
                                </a:lnTo>
                                <a:lnTo>
                                  <a:pt x="7" y="27"/>
                                </a:lnTo>
                                <a:lnTo>
                                  <a:pt x="6" y="27"/>
                                </a:lnTo>
                                <a:lnTo>
                                  <a:pt x="6" y="26"/>
                                </a:lnTo>
                                <a:lnTo>
                                  <a:pt x="5" y="25"/>
                                </a:lnTo>
                                <a:lnTo>
                                  <a:pt x="5" y="24"/>
                                </a:lnTo>
                                <a:lnTo>
                                  <a:pt x="5" y="23"/>
                                </a:lnTo>
                                <a:lnTo>
                                  <a:pt x="5" y="20"/>
                                </a:lnTo>
                                <a:lnTo>
                                  <a:pt x="5" y="18"/>
                                </a:lnTo>
                                <a:lnTo>
                                  <a:pt x="5" y="15"/>
                                </a:lnTo>
                                <a:lnTo>
                                  <a:pt x="6" y="14"/>
                                </a:lnTo>
                                <a:lnTo>
                                  <a:pt x="7" y="13"/>
                                </a:lnTo>
                                <a:lnTo>
                                  <a:pt x="8" y="10"/>
                                </a:lnTo>
                                <a:lnTo>
                                  <a:pt x="12" y="9"/>
                                </a:lnTo>
                                <a:lnTo>
                                  <a:pt x="17" y="7"/>
                                </a:lnTo>
                                <a:lnTo>
                                  <a:pt x="22" y="5"/>
                                </a:lnTo>
                                <a:lnTo>
                                  <a:pt x="27" y="3"/>
                                </a:lnTo>
                                <a:lnTo>
                                  <a:pt x="33" y="2"/>
                                </a:lnTo>
                                <a:lnTo>
                                  <a:pt x="39" y="0"/>
                                </a:lnTo>
                                <a:lnTo>
                                  <a:pt x="45" y="0"/>
                                </a:lnTo>
                                <a:lnTo>
                                  <a:pt x="56" y="2"/>
                                </a:lnTo>
                                <a:lnTo>
                                  <a:pt x="65" y="3"/>
                                </a:lnTo>
                                <a:lnTo>
                                  <a:pt x="72" y="7"/>
                                </a:lnTo>
                                <a:lnTo>
                                  <a:pt x="79" y="11"/>
                                </a:lnTo>
                                <a:lnTo>
                                  <a:pt x="84" y="16"/>
                                </a:lnTo>
                                <a:lnTo>
                                  <a:pt x="86" y="24"/>
                                </a:lnTo>
                                <a:lnTo>
                                  <a:pt x="87" y="31"/>
                                </a:lnTo>
                                <a:lnTo>
                                  <a:pt x="88" y="41"/>
                                </a:lnTo>
                                <a:lnTo>
                                  <a:pt x="88" y="115"/>
                                </a:lnTo>
                                <a:close/>
                                <a:moveTo>
                                  <a:pt x="69" y="64"/>
                                </a:moveTo>
                                <a:lnTo>
                                  <a:pt x="52" y="64"/>
                                </a:lnTo>
                                <a:lnTo>
                                  <a:pt x="44" y="66"/>
                                </a:lnTo>
                                <a:lnTo>
                                  <a:pt x="37" y="67"/>
                                </a:lnTo>
                                <a:lnTo>
                                  <a:pt x="32" y="68"/>
                                </a:lnTo>
                                <a:lnTo>
                                  <a:pt x="27" y="71"/>
                                </a:lnTo>
                                <a:lnTo>
                                  <a:pt x="23" y="73"/>
                                </a:lnTo>
                                <a:lnTo>
                                  <a:pt x="21" y="77"/>
                                </a:lnTo>
                                <a:lnTo>
                                  <a:pt x="20" y="80"/>
                                </a:lnTo>
                                <a:lnTo>
                                  <a:pt x="20" y="85"/>
                                </a:lnTo>
                                <a:lnTo>
                                  <a:pt x="21" y="94"/>
                                </a:lnTo>
                                <a:lnTo>
                                  <a:pt x="24" y="99"/>
                                </a:lnTo>
                                <a:lnTo>
                                  <a:pt x="31" y="104"/>
                                </a:lnTo>
                                <a:lnTo>
                                  <a:pt x="40" y="104"/>
                                </a:lnTo>
                                <a:lnTo>
                                  <a:pt x="48" y="104"/>
                                </a:lnTo>
                                <a:lnTo>
                                  <a:pt x="54" y="100"/>
                                </a:lnTo>
                                <a:lnTo>
                                  <a:pt x="61" y="95"/>
                                </a:lnTo>
                                <a:lnTo>
                                  <a:pt x="69" y="88"/>
                                </a:lnTo>
                                <a:lnTo>
                                  <a:pt x="69" y="6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26" name="Freeform 615"/>
                        <wps:cNvSpPr>
                          <a:spLocks/>
                        </wps:cNvSpPr>
                        <wps:spPr bwMode="auto">
                          <a:xfrm>
                            <a:off x="6523037" y="5314950"/>
                            <a:ext cx="44450" cy="63500"/>
                          </a:xfrm>
                          <a:custGeom>
                            <a:avLst/>
                            <a:gdLst>
                              <a:gd name="T0" fmla="*/ 85 w 85"/>
                              <a:gd name="T1" fmla="*/ 100 h 120"/>
                              <a:gd name="T2" fmla="*/ 85 w 85"/>
                              <a:gd name="T3" fmla="*/ 103 h 120"/>
                              <a:gd name="T4" fmla="*/ 85 w 85"/>
                              <a:gd name="T5" fmla="*/ 105 h 120"/>
                              <a:gd name="T6" fmla="*/ 84 w 85"/>
                              <a:gd name="T7" fmla="*/ 106 h 120"/>
                              <a:gd name="T8" fmla="*/ 80 w 85"/>
                              <a:gd name="T9" fmla="*/ 110 h 120"/>
                              <a:gd name="T10" fmla="*/ 74 w 85"/>
                              <a:gd name="T11" fmla="*/ 114 h 120"/>
                              <a:gd name="T12" fmla="*/ 64 w 85"/>
                              <a:gd name="T13" fmla="*/ 117 h 120"/>
                              <a:gd name="T14" fmla="*/ 54 w 85"/>
                              <a:gd name="T15" fmla="*/ 120 h 120"/>
                              <a:gd name="T16" fmla="*/ 37 w 85"/>
                              <a:gd name="T17" fmla="*/ 119 h 120"/>
                              <a:gd name="T18" fmla="*/ 18 w 85"/>
                              <a:gd name="T19" fmla="*/ 111 h 120"/>
                              <a:gd name="T20" fmla="*/ 7 w 85"/>
                              <a:gd name="T21" fmla="*/ 96 h 120"/>
                              <a:gd name="T22" fmla="*/ 0 w 85"/>
                              <a:gd name="T23" fmla="*/ 75 h 120"/>
                              <a:gd name="T24" fmla="*/ 1 w 85"/>
                              <a:gd name="T25" fmla="*/ 46 h 120"/>
                              <a:gd name="T26" fmla="*/ 8 w 85"/>
                              <a:gd name="T27" fmla="*/ 24 h 120"/>
                              <a:gd name="T28" fmla="*/ 22 w 85"/>
                              <a:gd name="T29" fmla="*/ 9 h 120"/>
                              <a:gd name="T30" fmla="*/ 40 w 85"/>
                              <a:gd name="T31" fmla="*/ 2 h 120"/>
                              <a:gd name="T32" fmla="*/ 55 w 85"/>
                              <a:gd name="T33" fmla="*/ 0 h 120"/>
                              <a:gd name="T34" fmla="*/ 65 w 85"/>
                              <a:gd name="T35" fmla="*/ 3 h 120"/>
                              <a:gd name="T36" fmla="*/ 74 w 85"/>
                              <a:gd name="T37" fmla="*/ 7 h 120"/>
                              <a:gd name="T38" fmla="*/ 80 w 85"/>
                              <a:gd name="T39" fmla="*/ 10 h 120"/>
                              <a:gd name="T40" fmla="*/ 82 w 85"/>
                              <a:gd name="T41" fmla="*/ 13 h 120"/>
                              <a:gd name="T42" fmla="*/ 84 w 85"/>
                              <a:gd name="T43" fmla="*/ 15 h 120"/>
                              <a:gd name="T44" fmla="*/ 85 w 85"/>
                              <a:gd name="T45" fmla="*/ 16 h 120"/>
                              <a:gd name="T46" fmla="*/ 85 w 85"/>
                              <a:gd name="T47" fmla="*/ 20 h 120"/>
                              <a:gd name="T48" fmla="*/ 85 w 85"/>
                              <a:gd name="T49" fmla="*/ 26 h 120"/>
                              <a:gd name="T50" fmla="*/ 82 w 85"/>
                              <a:gd name="T51" fmla="*/ 30 h 120"/>
                              <a:gd name="T52" fmla="*/ 79 w 85"/>
                              <a:gd name="T53" fmla="*/ 30 h 120"/>
                              <a:gd name="T54" fmla="*/ 74 w 85"/>
                              <a:gd name="T55" fmla="*/ 26 h 120"/>
                              <a:gd name="T56" fmla="*/ 68 w 85"/>
                              <a:gd name="T57" fmla="*/ 21 h 120"/>
                              <a:gd name="T58" fmla="*/ 56 w 85"/>
                              <a:gd name="T59" fmla="*/ 18 h 120"/>
                              <a:gd name="T60" fmla="*/ 43 w 85"/>
                              <a:gd name="T61" fmla="*/ 18 h 120"/>
                              <a:gd name="T62" fmla="*/ 28 w 85"/>
                              <a:gd name="T63" fmla="*/ 29 h 120"/>
                              <a:gd name="T64" fmla="*/ 21 w 85"/>
                              <a:gd name="T65" fmla="*/ 61 h 120"/>
                              <a:gd name="T66" fmla="*/ 22 w 85"/>
                              <a:gd name="T67" fmla="*/ 79 h 120"/>
                              <a:gd name="T68" fmla="*/ 28 w 85"/>
                              <a:gd name="T69" fmla="*/ 91 h 120"/>
                              <a:gd name="T70" fmla="*/ 38 w 85"/>
                              <a:gd name="T71" fmla="*/ 100 h 120"/>
                              <a:gd name="T72" fmla="*/ 50 w 85"/>
                              <a:gd name="T73" fmla="*/ 103 h 120"/>
                              <a:gd name="T74" fmla="*/ 63 w 85"/>
                              <a:gd name="T75" fmla="*/ 100 h 120"/>
                              <a:gd name="T76" fmla="*/ 71 w 85"/>
                              <a:gd name="T77" fmla="*/ 95 h 120"/>
                              <a:gd name="T78" fmla="*/ 77 w 85"/>
                              <a:gd name="T79" fmla="*/ 90 h 120"/>
                              <a:gd name="T80" fmla="*/ 82 w 85"/>
                              <a:gd name="T81" fmla="*/ 89 h 120"/>
                              <a:gd name="T82" fmla="*/ 84 w 85"/>
                              <a:gd name="T83" fmla="*/ 89 h 120"/>
                              <a:gd name="T84" fmla="*/ 85 w 85"/>
                              <a:gd name="T85" fmla="*/ 90 h 120"/>
                              <a:gd name="T86" fmla="*/ 85 w 85"/>
                              <a:gd name="T87" fmla="*/ 94 h 120"/>
                              <a:gd name="T88" fmla="*/ 85 w 85"/>
                              <a:gd name="T89" fmla="*/ 98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85" h="120">
                                <a:moveTo>
                                  <a:pt x="85" y="98"/>
                                </a:moveTo>
                                <a:lnTo>
                                  <a:pt x="85" y="100"/>
                                </a:lnTo>
                                <a:lnTo>
                                  <a:pt x="85" y="101"/>
                                </a:lnTo>
                                <a:lnTo>
                                  <a:pt x="85" y="103"/>
                                </a:lnTo>
                                <a:lnTo>
                                  <a:pt x="85" y="104"/>
                                </a:lnTo>
                                <a:lnTo>
                                  <a:pt x="85" y="105"/>
                                </a:lnTo>
                                <a:lnTo>
                                  <a:pt x="84" y="106"/>
                                </a:lnTo>
                                <a:lnTo>
                                  <a:pt x="84" y="106"/>
                                </a:lnTo>
                                <a:lnTo>
                                  <a:pt x="82" y="107"/>
                                </a:lnTo>
                                <a:lnTo>
                                  <a:pt x="80" y="110"/>
                                </a:lnTo>
                                <a:lnTo>
                                  <a:pt x="77" y="111"/>
                                </a:lnTo>
                                <a:lnTo>
                                  <a:pt x="74" y="114"/>
                                </a:lnTo>
                                <a:lnTo>
                                  <a:pt x="69" y="116"/>
                                </a:lnTo>
                                <a:lnTo>
                                  <a:pt x="64" y="117"/>
                                </a:lnTo>
                                <a:lnTo>
                                  <a:pt x="59" y="119"/>
                                </a:lnTo>
                                <a:lnTo>
                                  <a:pt x="54" y="120"/>
                                </a:lnTo>
                                <a:lnTo>
                                  <a:pt x="48" y="120"/>
                                </a:lnTo>
                                <a:lnTo>
                                  <a:pt x="37" y="119"/>
                                </a:lnTo>
                                <a:lnTo>
                                  <a:pt x="27" y="116"/>
                                </a:lnTo>
                                <a:lnTo>
                                  <a:pt x="18" y="111"/>
                                </a:lnTo>
                                <a:lnTo>
                                  <a:pt x="12" y="105"/>
                                </a:lnTo>
                                <a:lnTo>
                                  <a:pt x="7" y="96"/>
                                </a:lnTo>
                                <a:lnTo>
                                  <a:pt x="4" y="87"/>
                                </a:lnTo>
                                <a:lnTo>
                                  <a:pt x="0" y="75"/>
                                </a:lnTo>
                                <a:lnTo>
                                  <a:pt x="0" y="62"/>
                                </a:lnTo>
                                <a:lnTo>
                                  <a:pt x="1" y="46"/>
                                </a:lnTo>
                                <a:lnTo>
                                  <a:pt x="4" y="34"/>
                                </a:lnTo>
                                <a:lnTo>
                                  <a:pt x="8" y="24"/>
                                </a:lnTo>
                                <a:lnTo>
                                  <a:pt x="15" y="15"/>
                                </a:lnTo>
                                <a:lnTo>
                                  <a:pt x="22" y="9"/>
                                </a:lnTo>
                                <a:lnTo>
                                  <a:pt x="31" y="4"/>
                                </a:lnTo>
                                <a:lnTo>
                                  <a:pt x="40" y="2"/>
                                </a:lnTo>
                                <a:lnTo>
                                  <a:pt x="50" y="0"/>
                                </a:lnTo>
                                <a:lnTo>
                                  <a:pt x="55" y="0"/>
                                </a:lnTo>
                                <a:lnTo>
                                  <a:pt x="60" y="2"/>
                                </a:lnTo>
                                <a:lnTo>
                                  <a:pt x="65" y="3"/>
                                </a:lnTo>
                                <a:lnTo>
                                  <a:pt x="69" y="4"/>
                                </a:lnTo>
                                <a:lnTo>
                                  <a:pt x="74" y="7"/>
                                </a:lnTo>
                                <a:lnTo>
                                  <a:pt x="76" y="8"/>
                                </a:lnTo>
                                <a:lnTo>
                                  <a:pt x="80" y="10"/>
                                </a:lnTo>
                                <a:lnTo>
                                  <a:pt x="81" y="11"/>
                                </a:lnTo>
                                <a:lnTo>
                                  <a:pt x="82" y="13"/>
                                </a:lnTo>
                                <a:lnTo>
                                  <a:pt x="84" y="14"/>
                                </a:lnTo>
                                <a:lnTo>
                                  <a:pt x="84" y="15"/>
                                </a:lnTo>
                                <a:lnTo>
                                  <a:pt x="84" y="15"/>
                                </a:lnTo>
                                <a:lnTo>
                                  <a:pt x="85" y="16"/>
                                </a:lnTo>
                                <a:lnTo>
                                  <a:pt x="85" y="19"/>
                                </a:lnTo>
                                <a:lnTo>
                                  <a:pt x="85" y="20"/>
                                </a:lnTo>
                                <a:lnTo>
                                  <a:pt x="85" y="21"/>
                                </a:lnTo>
                                <a:lnTo>
                                  <a:pt x="85" y="26"/>
                                </a:lnTo>
                                <a:lnTo>
                                  <a:pt x="84" y="29"/>
                                </a:lnTo>
                                <a:lnTo>
                                  <a:pt x="82" y="30"/>
                                </a:lnTo>
                                <a:lnTo>
                                  <a:pt x="81" y="30"/>
                                </a:lnTo>
                                <a:lnTo>
                                  <a:pt x="79" y="30"/>
                                </a:lnTo>
                                <a:lnTo>
                                  <a:pt x="77" y="29"/>
                                </a:lnTo>
                                <a:lnTo>
                                  <a:pt x="74" y="26"/>
                                </a:lnTo>
                                <a:lnTo>
                                  <a:pt x="71" y="24"/>
                                </a:lnTo>
                                <a:lnTo>
                                  <a:pt x="68" y="21"/>
                                </a:lnTo>
                                <a:lnTo>
                                  <a:pt x="63" y="20"/>
                                </a:lnTo>
                                <a:lnTo>
                                  <a:pt x="56" y="18"/>
                                </a:lnTo>
                                <a:lnTo>
                                  <a:pt x="50" y="18"/>
                                </a:lnTo>
                                <a:lnTo>
                                  <a:pt x="43" y="18"/>
                                </a:lnTo>
                                <a:lnTo>
                                  <a:pt x="32" y="24"/>
                                </a:lnTo>
                                <a:lnTo>
                                  <a:pt x="28" y="29"/>
                                </a:lnTo>
                                <a:lnTo>
                                  <a:pt x="22" y="41"/>
                                </a:lnTo>
                                <a:lnTo>
                                  <a:pt x="21" y="61"/>
                                </a:lnTo>
                                <a:lnTo>
                                  <a:pt x="21" y="71"/>
                                </a:lnTo>
                                <a:lnTo>
                                  <a:pt x="22" y="79"/>
                                </a:lnTo>
                                <a:lnTo>
                                  <a:pt x="24" y="87"/>
                                </a:lnTo>
                                <a:lnTo>
                                  <a:pt x="28" y="91"/>
                                </a:lnTo>
                                <a:lnTo>
                                  <a:pt x="33" y="96"/>
                                </a:lnTo>
                                <a:lnTo>
                                  <a:pt x="38" y="100"/>
                                </a:lnTo>
                                <a:lnTo>
                                  <a:pt x="44" y="103"/>
                                </a:lnTo>
                                <a:lnTo>
                                  <a:pt x="50" y="103"/>
                                </a:lnTo>
                                <a:lnTo>
                                  <a:pt x="58" y="103"/>
                                </a:lnTo>
                                <a:lnTo>
                                  <a:pt x="63" y="100"/>
                                </a:lnTo>
                                <a:lnTo>
                                  <a:pt x="68" y="98"/>
                                </a:lnTo>
                                <a:lnTo>
                                  <a:pt x="71" y="95"/>
                                </a:lnTo>
                                <a:lnTo>
                                  <a:pt x="75" y="93"/>
                                </a:lnTo>
                                <a:lnTo>
                                  <a:pt x="77" y="90"/>
                                </a:lnTo>
                                <a:lnTo>
                                  <a:pt x="80" y="89"/>
                                </a:lnTo>
                                <a:lnTo>
                                  <a:pt x="82" y="89"/>
                                </a:lnTo>
                                <a:lnTo>
                                  <a:pt x="82" y="89"/>
                                </a:lnTo>
                                <a:lnTo>
                                  <a:pt x="84" y="89"/>
                                </a:lnTo>
                                <a:lnTo>
                                  <a:pt x="84" y="90"/>
                                </a:lnTo>
                                <a:lnTo>
                                  <a:pt x="85" y="90"/>
                                </a:lnTo>
                                <a:lnTo>
                                  <a:pt x="85" y="91"/>
                                </a:lnTo>
                                <a:lnTo>
                                  <a:pt x="85" y="94"/>
                                </a:lnTo>
                                <a:lnTo>
                                  <a:pt x="85" y="95"/>
                                </a:lnTo>
                                <a:lnTo>
                                  <a:pt x="85" y="9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27" name="Freeform 616"/>
                        <wps:cNvSpPr>
                          <a:spLocks noEditPoints="1"/>
                        </wps:cNvSpPr>
                        <wps:spPr bwMode="auto">
                          <a:xfrm>
                            <a:off x="6580187" y="5292725"/>
                            <a:ext cx="14288" cy="85725"/>
                          </a:xfrm>
                          <a:custGeom>
                            <a:avLst/>
                            <a:gdLst>
                              <a:gd name="T0" fmla="*/ 23 w 25"/>
                              <a:gd name="T1" fmla="*/ 158 h 162"/>
                              <a:gd name="T2" fmla="*/ 23 w 25"/>
                              <a:gd name="T3" fmla="*/ 158 h 162"/>
                              <a:gd name="T4" fmla="*/ 23 w 25"/>
                              <a:gd name="T5" fmla="*/ 159 h 162"/>
                              <a:gd name="T6" fmla="*/ 21 w 25"/>
                              <a:gd name="T7" fmla="*/ 159 h 162"/>
                              <a:gd name="T8" fmla="*/ 20 w 25"/>
                              <a:gd name="T9" fmla="*/ 160 h 162"/>
                              <a:gd name="T10" fmla="*/ 19 w 25"/>
                              <a:gd name="T11" fmla="*/ 160 h 162"/>
                              <a:gd name="T12" fmla="*/ 18 w 25"/>
                              <a:gd name="T13" fmla="*/ 160 h 162"/>
                              <a:gd name="T14" fmla="*/ 15 w 25"/>
                              <a:gd name="T15" fmla="*/ 162 h 162"/>
                              <a:gd name="T16" fmla="*/ 13 w 25"/>
                              <a:gd name="T17" fmla="*/ 162 h 162"/>
                              <a:gd name="T18" fmla="*/ 10 w 25"/>
                              <a:gd name="T19" fmla="*/ 162 h 162"/>
                              <a:gd name="T20" fmla="*/ 8 w 25"/>
                              <a:gd name="T21" fmla="*/ 160 h 162"/>
                              <a:gd name="T22" fmla="*/ 7 w 25"/>
                              <a:gd name="T23" fmla="*/ 160 h 162"/>
                              <a:gd name="T24" fmla="*/ 4 w 25"/>
                              <a:gd name="T25" fmla="*/ 160 h 162"/>
                              <a:gd name="T26" fmla="*/ 4 w 25"/>
                              <a:gd name="T27" fmla="*/ 159 h 162"/>
                              <a:gd name="T28" fmla="*/ 3 w 25"/>
                              <a:gd name="T29" fmla="*/ 159 h 162"/>
                              <a:gd name="T30" fmla="*/ 3 w 25"/>
                              <a:gd name="T31" fmla="*/ 158 h 162"/>
                              <a:gd name="T32" fmla="*/ 3 w 25"/>
                              <a:gd name="T33" fmla="*/ 158 h 162"/>
                              <a:gd name="T34" fmla="*/ 3 w 25"/>
                              <a:gd name="T35" fmla="*/ 50 h 162"/>
                              <a:gd name="T36" fmla="*/ 3 w 25"/>
                              <a:gd name="T37" fmla="*/ 48 h 162"/>
                              <a:gd name="T38" fmla="*/ 3 w 25"/>
                              <a:gd name="T39" fmla="*/ 47 h 162"/>
                              <a:gd name="T40" fmla="*/ 4 w 25"/>
                              <a:gd name="T41" fmla="*/ 47 h 162"/>
                              <a:gd name="T42" fmla="*/ 4 w 25"/>
                              <a:gd name="T43" fmla="*/ 46 h 162"/>
                              <a:gd name="T44" fmla="*/ 7 w 25"/>
                              <a:gd name="T45" fmla="*/ 46 h 162"/>
                              <a:gd name="T46" fmla="*/ 8 w 25"/>
                              <a:gd name="T47" fmla="*/ 46 h 162"/>
                              <a:gd name="T48" fmla="*/ 10 w 25"/>
                              <a:gd name="T49" fmla="*/ 46 h 162"/>
                              <a:gd name="T50" fmla="*/ 13 w 25"/>
                              <a:gd name="T51" fmla="*/ 46 h 162"/>
                              <a:gd name="T52" fmla="*/ 15 w 25"/>
                              <a:gd name="T53" fmla="*/ 46 h 162"/>
                              <a:gd name="T54" fmla="*/ 18 w 25"/>
                              <a:gd name="T55" fmla="*/ 46 h 162"/>
                              <a:gd name="T56" fmla="*/ 19 w 25"/>
                              <a:gd name="T57" fmla="*/ 46 h 162"/>
                              <a:gd name="T58" fmla="*/ 20 w 25"/>
                              <a:gd name="T59" fmla="*/ 46 h 162"/>
                              <a:gd name="T60" fmla="*/ 21 w 25"/>
                              <a:gd name="T61" fmla="*/ 47 h 162"/>
                              <a:gd name="T62" fmla="*/ 23 w 25"/>
                              <a:gd name="T63" fmla="*/ 47 h 162"/>
                              <a:gd name="T64" fmla="*/ 23 w 25"/>
                              <a:gd name="T65" fmla="*/ 48 h 162"/>
                              <a:gd name="T66" fmla="*/ 23 w 25"/>
                              <a:gd name="T67" fmla="*/ 50 h 162"/>
                              <a:gd name="T68" fmla="*/ 23 w 25"/>
                              <a:gd name="T69" fmla="*/ 158 h 162"/>
                              <a:gd name="T70" fmla="*/ 25 w 25"/>
                              <a:gd name="T71" fmla="*/ 13 h 162"/>
                              <a:gd name="T72" fmla="*/ 25 w 25"/>
                              <a:gd name="T73" fmla="*/ 19 h 162"/>
                              <a:gd name="T74" fmla="*/ 23 w 25"/>
                              <a:gd name="T75" fmla="*/ 22 h 162"/>
                              <a:gd name="T76" fmla="*/ 19 w 25"/>
                              <a:gd name="T77" fmla="*/ 24 h 162"/>
                              <a:gd name="T78" fmla="*/ 13 w 25"/>
                              <a:gd name="T79" fmla="*/ 25 h 162"/>
                              <a:gd name="T80" fmla="*/ 7 w 25"/>
                              <a:gd name="T81" fmla="*/ 24 h 162"/>
                              <a:gd name="T82" fmla="*/ 3 w 25"/>
                              <a:gd name="T83" fmla="*/ 22 h 162"/>
                              <a:gd name="T84" fmla="*/ 0 w 25"/>
                              <a:gd name="T85" fmla="*/ 19 h 162"/>
                              <a:gd name="T86" fmla="*/ 0 w 25"/>
                              <a:gd name="T87" fmla="*/ 13 h 162"/>
                              <a:gd name="T88" fmla="*/ 0 w 25"/>
                              <a:gd name="T89" fmla="*/ 6 h 162"/>
                              <a:gd name="T90" fmla="*/ 3 w 25"/>
                              <a:gd name="T91" fmla="*/ 3 h 162"/>
                              <a:gd name="T92" fmla="*/ 7 w 25"/>
                              <a:gd name="T93" fmla="*/ 1 h 162"/>
                              <a:gd name="T94" fmla="*/ 13 w 25"/>
                              <a:gd name="T95" fmla="*/ 0 h 162"/>
                              <a:gd name="T96" fmla="*/ 19 w 25"/>
                              <a:gd name="T97" fmla="*/ 1 h 162"/>
                              <a:gd name="T98" fmla="*/ 23 w 25"/>
                              <a:gd name="T99" fmla="*/ 3 h 162"/>
                              <a:gd name="T100" fmla="*/ 25 w 25"/>
                              <a:gd name="T101" fmla="*/ 6 h 162"/>
                              <a:gd name="T102" fmla="*/ 25 w 25"/>
                              <a:gd name="T103" fmla="*/ 13 h 1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25" h="162">
                                <a:moveTo>
                                  <a:pt x="23" y="158"/>
                                </a:moveTo>
                                <a:lnTo>
                                  <a:pt x="23" y="158"/>
                                </a:lnTo>
                                <a:lnTo>
                                  <a:pt x="23" y="159"/>
                                </a:lnTo>
                                <a:lnTo>
                                  <a:pt x="21" y="159"/>
                                </a:lnTo>
                                <a:lnTo>
                                  <a:pt x="20" y="160"/>
                                </a:lnTo>
                                <a:lnTo>
                                  <a:pt x="19" y="160"/>
                                </a:lnTo>
                                <a:lnTo>
                                  <a:pt x="18" y="160"/>
                                </a:lnTo>
                                <a:lnTo>
                                  <a:pt x="15" y="162"/>
                                </a:lnTo>
                                <a:lnTo>
                                  <a:pt x="13" y="162"/>
                                </a:lnTo>
                                <a:lnTo>
                                  <a:pt x="10" y="162"/>
                                </a:lnTo>
                                <a:lnTo>
                                  <a:pt x="8" y="160"/>
                                </a:lnTo>
                                <a:lnTo>
                                  <a:pt x="7" y="160"/>
                                </a:lnTo>
                                <a:lnTo>
                                  <a:pt x="4" y="160"/>
                                </a:lnTo>
                                <a:lnTo>
                                  <a:pt x="4" y="159"/>
                                </a:lnTo>
                                <a:lnTo>
                                  <a:pt x="3" y="159"/>
                                </a:lnTo>
                                <a:lnTo>
                                  <a:pt x="3" y="158"/>
                                </a:lnTo>
                                <a:lnTo>
                                  <a:pt x="3" y="158"/>
                                </a:lnTo>
                                <a:lnTo>
                                  <a:pt x="3" y="50"/>
                                </a:lnTo>
                                <a:lnTo>
                                  <a:pt x="3" y="48"/>
                                </a:lnTo>
                                <a:lnTo>
                                  <a:pt x="3" y="47"/>
                                </a:lnTo>
                                <a:lnTo>
                                  <a:pt x="4" y="47"/>
                                </a:lnTo>
                                <a:lnTo>
                                  <a:pt x="4" y="46"/>
                                </a:lnTo>
                                <a:lnTo>
                                  <a:pt x="7" y="46"/>
                                </a:lnTo>
                                <a:lnTo>
                                  <a:pt x="8" y="46"/>
                                </a:lnTo>
                                <a:lnTo>
                                  <a:pt x="10" y="46"/>
                                </a:lnTo>
                                <a:lnTo>
                                  <a:pt x="13" y="46"/>
                                </a:lnTo>
                                <a:lnTo>
                                  <a:pt x="15" y="46"/>
                                </a:lnTo>
                                <a:lnTo>
                                  <a:pt x="18" y="46"/>
                                </a:lnTo>
                                <a:lnTo>
                                  <a:pt x="19" y="46"/>
                                </a:lnTo>
                                <a:lnTo>
                                  <a:pt x="20" y="46"/>
                                </a:lnTo>
                                <a:lnTo>
                                  <a:pt x="21" y="47"/>
                                </a:lnTo>
                                <a:lnTo>
                                  <a:pt x="23" y="47"/>
                                </a:lnTo>
                                <a:lnTo>
                                  <a:pt x="23" y="48"/>
                                </a:lnTo>
                                <a:lnTo>
                                  <a:pt x="23" y="50"/>
                                </a:lnTo>
                                <a:lnTo>
                                  <a:pt x="23" y="158"/>
                                </a:lnTo>
                                <a:close/>
                                <a:moveTo>
                                  <a:pt x="25" y="13"/>
                                </a:moveTo>
                                <a:lnTo>
                                  <a:pt x="25" y="19"/>
                                </a:lnTo>
                                <a:lnTo>
                                  <a:pt x="23" y="22"/>
                                </a:lnTo>
                                <a:lnTo>
                                  <a:pt x="19" y="24"/>
                                </a:lnTo>
                                <a:lnTo>
                                  <a:pt x="13" y="25"/>
                                </a:lnTo>
                                <a:lnTo>
                                  <a:pt x="7" y="24"/>
                                </a:lnTo>
                                <a:lnTo>
                                  <a:pt x="3" y="22"/>
                                </a:lnTo>
                                <a:lnTo>
                                  <a:pt x="0" y="19"/>
                                </a:lnTo>
                                <a:lnTo>
                                  <a:pt x="0" y="13"/>
                                </a:lnTo>
                                <a:lnTo>
                                  <a:pt x="0" y="6"/>
                                </a:lnTo>
                                <a:lnTo>
                                  <a:pt x="3" y="3"/>
                                </a:lnTo>
                                <a:lnTo>
                                  <a:pt x="7" y="1"/>
                                </a:lnTo>
                                <a:lnTo>
                                  <a:pt x="13" y="0"/>
                                </a:lnTo>
                                <a:lnTo>
                                  <a:pt x="19" y="1"/>
                                </a:lnTo>
                                <a:lnTo>
                                  <a:pt x="23" y="3"/>
                                </a:lnTo>
                                <a:lnTo>
                                  <a:pt x="25" y="6"/>
                                </a:lnTo>
                                <a:lnTo>
                                  <a:pt x="25"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28" name="Freeform 617"/>
                        <wps:cNvSpPr>
                          <a:spLocks noEditPoints="1"/>
                        </wps:cNvSpPr>
                        <wps:spPr bwMode="auto">
                          <a:xfrm>
                            <a:off x="6608762" y="5289550"/>
                            <a:ext cx="52388" cy="88900"/>
                          </a:xfrm>
                          <a:custGeom>
                            <a:avLst/>
                            <a:gdLst>
                              <a:gd name="T0" fmla="*/ 100 w 100"/>
                              <a:gd name="T1" fmla="*/ 165 h 170"/>
                              <a:gd name="T2" fmla="*/ 100 w 100"/>
                              <a:gd name="T3" fmla="*/ 166 h 170"/>
                              <a:gd name="T4" fmla="*/ 97 w 100"/>
                              <a:gd name="T5" fmla="*/ 167 h 170"/>
                              <a:gd name="T6" fmla="*/ 94 w 100"/>
                              <a:gd name="T7" fmla="*/ 169 h 170"/>
                              <a:gd name="T8" fmla="*/ 89 w 100"/>
                              <a:gd name="T9" fmla="*/ 169 h 170"/>
                              <a:gd name="T10" fmla="*/ 86 w 100"/>
                              <a:gd name="T11" fmla="*/ 167 h 170"/>
                              <a:gd name="T12" fmla="*/ 84 w 100"/>
                              <a:gd name="T13" fmla="*/ 166 h 170"/>
                              <a:gd name="T14" fmla="*/ 83 w 100"/>
                              <a:gd name="T15" fmla="*/ 165 h 170"/>
                              <a:gd name="T16" fmla="*/ 83 w 100"/>
                              <a:gd name="T17" fmla="*/ 150 h 170"/>
                              <a:gd name="T18" fmla="*/ 65 w 100"/>
                              <a:gd name="T19" fmla="*/ 165 h 170"/>
                              <a:gd name="T20" fmla="*/ 45 w 100"/>
                              <a:gd name="T21" fmla="*/ 170 h 170"/>
                              <a:gd name="T22" fmla="*/ 25 w 100"/>
                              <a:gd name="T23" fmla="*/ 165 h 170"/>
                              <a:gd name="T24" fmla="*/ 11 w 100"/>
                              <a:gd name="T25" fmla="*/ 153 h 170"/>
                              <a:gd name="T26" fmla="*/ 3 w 100"/>
                              <a:gd name="T27" fmla="*/ 134 h 170"/>
                              <a:gd name="T28" fmla="*/ 0 w 100"/>
                              <a:gd name="T29" fmla="*/ 112 h 170"/>
                              <a:gd name="T30" fmla="*/ 4 w 100"/>
                              <a:gd name="T31" fmla="*/ 86 h 170"/>
                              <a:gd name="T32" fmla="*/ 12 w 100"/>
                              <a:gd name="T33" fmla="*/ 68 h 170"/>
                              <a:gd name="T34" fmla="*/ 27 w 100"/>
                              <a:gd name="T35" fmla="*/ 55 h 170"/>
                              <a:gd name="T36" fmla="*/ 47 w 100"/>
                              <a:gd name="T37" fmla="*/ 50 h 170"/>
                              <a:gd name="T38" fmla="*/ 64 w 100"/>
                              <a:gd name="T39" fmla="*/ 55 h 170"/>
                              <a:gd name="T40" fmla="*/ 80 w 100"/>
                              <a:gd name="T41" fmla="*/ 68 h 170"/>
                              <a:gd name="T42" fmla="*/ 80 w 100"/>
                              <a:gd name="T43" fmla="*/ 4 h 170"/>
                              <a:gd name="T44" fmla="*/ 81 w 100"/>
                              <a:gd name="T45" fmla="*/ 2 h 170"/>
                              <a:gd name="T46" fmla="*/ 84 w 100"/>
                              <a:gd name="T47" fmla="*/ 1 h 170"/>
                              <a:gd name="T48" fmla="*/ 88 w 100"/>
                              <a:gd name="T49" fmla="*/ 0 h 170"/>
                              <a:gd name="T50" fmla="*/ 93 w 100"/>
                              <a:gd name="T51" fmla="*/ 0 h 170"/>
                              <a:gd name="T52" fmla="*/ 97 w 100"/>
                              <a:gd name="T53" fmla="*/ 1 h 170"/>
                              <a:gd name="T54" fmla="*/ 99 w 100"/>
                              <a:gd name="T55" fmla="*/ 2 h 170"/>
                              <a:gd name="T56" fmla="*/ 100 w 100"/>
                              <a:gd name="T57" fmla="*/ 4 h 170"/>
                              <a:gd name="T58" fmla="*/ 100 w 100"/>
                              <a:gd name="T59" fmla="*/ 165 h 170"/>
                              <a:gd name="T60" fmla="*/ 73 w 100"/>
                              <a:gd name="T61" fmla="*/ 79 h 170"/>
                              <a:gd name="T62" fmla="*/ 57 w 100"/>
                              <a:gd name="T63" fmla="*/ 69 h 170"/>
                              <a:gd name="T64" fmla="*/ 42 w 100"/>
                              <a:gd name="T65" fmla="*/ 69 h 170"/>
                              <a:gd name="T66" fmla="*/ 31 w 100"/>
                              <a:gd name="T67" fmla="*/ 75 h 170"/>
                              <a:gd name="T68" fmla="*/ 25 w 100"/>
                              <a:gd name="T69" fmla="*/ 87 h 170"/>
                              <a:gd name="T70" fmla="*/ 21 w 100"/>
                              <a:gd name="T71" fmla="*/ 102 h 170"/>
                              <a:gd name="T72" fmla="*/ 21 w 100"/>
                              <a:gd name="T73" fmla="*/ 117 h 170"/>
                              <a:gd name="T74" fmla="*/ 24 w 100"/>
                              <a:gd name="T75" fmla="*/ 133 h 170"/>
                              <a:gd name="T76" fmla="*/ 31 w 100"/>
                              <a:gd name="T77" fmla="*/ 145 h 170"/>
                              <a:gd name="T78" fmla="*/ 41 w 100"/>
                              <a:gd name="T79" fmla="*/ 153 h 170"/>
                              <a:gd name="T80" fmla="*/ 52 w 100"/>
                              <a:gd name="T81" fmla="*/ 153 h 170"/>
                              <a:gd name="T82" fmla="*/ 59 w 100"/>
                              <a:gd name="T83" fmla="*/ 150 h 170"/>
                              <a:gd name="T84" fmla="*/ 68 w 100"/>
                              <a:gd name="T85" fmla="*/ 145 h 170"/>
                              <a:gd name="T86" fmla="*/ 75 w 100"/>
                              <a:gd name="T87" fmla="*/ 137 h 170"/>
                              <a:gd name="T88" fmla="*/ 80 w 100"/>
                              <a:gd name="T89" fmla="*/ 89 h 1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00" h="170">
                                <a:moveTo>
                                  <a:pt x="100" y="165"/>
                                </a:moveTo>
                                <a:lnTo>
                                  <a:pt x="100" y="165"/>
                                </a:lnTo>
                                <a:lnTo>
                                  <a:pt x="100" y="166"/>
                                </a:lnTo>
                                <a:lnTo>
                                  <a:pt x="100" y="166"/>
                                </a:lnTo>
                                <a:lnTo>
                                  <a:pt x="99" y="167"/>
                                </a:lnTo>
                                <a:lnTo>
                                  <a:pt x="97" y="167"/>
                                </a:lnTo>
                                <a:lnTo>
                                  <a:pt x="96" y="167"/>
                                </a:lnTo>
                                <a:lnTo>
                                  <a:pt x="94" y="169"/>
                                </a:lnTo>
                                <a:lnTo>
                                  <a:pt x="91" y="169"/>
                                </a:lnTo>
                                <a:lnTo>
                                  <a:pt x="89" y="169"/>
                                </a:lnTo>
                                <a:lnTo>
                                  <a:pt x="88" y="167"/>
                                </a:lnTo>
                                <a:lnTo>
                                  <a:pt x="86" y="167"/>
                                </a:lnTo>
                                <a:lnTo>
                                  <a:pt x="85" y="167"/>
                                </a:lnTo>
                                <a:lnTo>
                                  <a:pt x="84" y="166"/>
                                </a:lnTo>
                                <a:lnTo>
                                  <a:pt x="83" y="166"/>
                                </a:lnTo>
                                <a:lnTo>
                                  <a:pt x="83" y="165"/>
                                </a:lnTo>
                                <a:lnTo>
                                  <a:pt x="83" y="165"/>
                                </a:lnTo>
                                <a:lnTo>
                                  <a:pt x="83" y="150"/>
                                </a:lnTo>
                                <a:lnTo>
                                  <a:pt x="74" y="159"/>
                                </a:lnTo>
                                <a:lnTo>
                                  <a:pt x="65" y="165"/>
                                </a:lnTo>
                                <a:lnTo>
                                  <a:pt x="56" y="169"/>
                                </a:lnTo>
                                <a:lnTo>
                                  <a:pt x="45" y="170"/>
                                </a:lnTo>
                                <a:lnTo>
                                  <a:pt x="33" y="169"/>
                                </a:lnTo>
                                <a:lnTo>
                                  <a:pt x="25" y="165"/>
                                </a:lnTo>
                                <a:lnTo>
                                  <a:pt x="16" y="160"/>
                                </a:lnTo>
                                <a:lnTo>
                                  <a:pt x="11" y="153"/>
                                </a:lnTo>
                                <a:lnTo>
                                  <a:pt x="6" y="144"/>
                                </a:lnTo>
                                <a:lnTo>
                                  <a:pt x="3" y="134"/>
                                </a:lnTo>
                                <a:lnTo>
                                  <a:pt x="1" y="123"/>
                                </a:lnTo>
                                <a:lnTo>
                                  <a:pt x="0" y="112"/>
                                </a:lnTo>
                                <a:lnTo>
                                  <a:pt x="1" y="98"/>
                                </a:lnTo>
                                <a:lnTo>
                                  <a:pt x="4" y="86"/>
                                </a:lnTo>
                                <a:lnTo>
                                  <a:pt x="8" y="76"/>
                                </a:lnTo>
                                <a:lnTo>
                                  <a:pt x="12" y="68"/>
                                </a:lnTo>
                                <a:lnTo>
                                  <a:pt x="19" y="60"/>
                                </a:lnTo>
                                <a:lnTo>
                                  <a:pt x="27" y="55"/>
                                </a:lnTo>
                                <a:lnTo>
                                  <a:pt x="36" y="52"/>
                                </a:lnTo>
                                <a:lnTo>
                                  <a:pt x="47" y="50"/>
                                </a:lnTo>
                                <a:lnTo>
                                  <a:pt x="57" y="52"/>
                                </a:lnTo>
                                <a:lnTo>
                                  <a:pt x="64" y="55"/>
                                </a:lnTo>
                                <a:lnTo>
                                  <a:pt x="73" y="60"/>
                                </a:lnTo>
                                <a:lnTo>
                                  <a:pt x="80" y="68"/>
                                </a:lnTo>
                                <a:lnTo>
                                  <a:pt x="80" y="4"/>
                                </a:lnTo>
                                <a:lnTo>
                                  <a:pt x="80" y="4"/>
                                </a:lnTo>
                                <a:lnTo>
                                  <a:pt x="80" y="2"/>
                                </a:lnTo>
                                <a:lnTo>
                                  <a:pt x="81" y="2"/>
                                </a:lnTo>
                                <a:lnTo>
                                  <a:pt x="83" y="1"/>
                                </a:lnTo>
                                <a:lnTo>
                                  <a:pt x="84" y="1"/>
                                </a:lnTo>
                                <a:lnTo>
                                  <a:pt x="85" y="1"/>
                                </a:lnTo>
                                <a:lnTo>
                                  <a:pt x="88" y="0"/>
                                </a:lnTo>
                                <a:lnTo>
                                  <a:pt x="90" y="0"/>
                                </a:lnTo>
                                <a:lnTo>
                                  <a:pt x="93" y="0"/>
                                </a:lnTo>
                                <a:lnTo>
                                  <a:pt x="95" y="1"/>
                                </a:lnTo>
                                <a:lnTo>
                                  <a:pt x="97" y="1"/>
                                </a:lnTo>
                                <a:lnTo>
                                  <a:pt x="99" y="1"/>
                                </a:lnTo>
                                <a:lnTo>
                                  <a:pt x="99" y="2"/>
                                </a:lnTo>
                                <a:lnTo>
                                  <a:pt x="100" y="2"/>
                                </a:lnTo>
                                <a:lnTo>
                                  <a:pt x="100" y="4"/>
                                </a:lnTo>
                                <a:lnTo>
                                  <a:pt x="100" y="4"/>
                                </a:lnTo>
                                <a:lnTo>
                                  <a:pt x="100" y="165"/>
                                </a:lnTo>
                                <a:close/>
                                <a:moveTo>
                                  <a:pt x="80" y="89"/>
                                </a:moveTo>
                                <a:lnTo>
                                  <a:pt x="73" y="79"/>
                                </a:lnTo>
                                <a:lnTo>
                                  <a:pt x="64" y="73"/>
                                </a:lnTo>
                                <a:lnTo>
                                  <a:pt x="57" y="69"/>
                                </a:lnTo>
                                <a:lnTo>
                                  <a:pt x="49" y="68"/>
                                </a:lnTo>
                                <a:lnTo>
                                  <a:pt x="42" y="69"/>
                                </a:lnTo>
                                <a:lnTo>
                                  <a:pt x="36" y="71"/>
                                </a:lnTo>
                                <a:lnTo>
                                  <a:pt x="31" y="75"/>
                                </a:lnTo>
                                <a:lnTo>
                                  <a:pt x="27" y="81"/>
                                </a:lnTo>
                                <a:lnTo>
                                  <a:pt x="25" y="87"/>
                                </a:lnTo>
                                <a:lnTo>
                                  <a:pt x="22" y="95"/>
                                </a:lnTo>
                                <a:lnTo>
                                  <a:pt x="21" y="102"/>
                                </a:lnTo>
                                <a:lnTo>
                                  <a:pt x="21" y="109"/>
                                </a:lnTo>
                                <a:lnTo>
                                  <a:pt x="21" y="117"/>
                                </a:lnTo>
                                <a:lnTo>
                                  <a:pt x="22" y="125"/>
                                </a:lnTo>
                                <a:lnTo>
                                  <a:pt x="24" y="133"/>
                                </a:lnTo>
                                <a:lnTo>
                                  <a:pt x="27" y="139"/>
                                </a:lnTo>
                                <a:lnTo>
                                  <a:pt x="31" y="145"/>
                                </a:lnTo>
                                <a:lnTo>
                                  <a:pt x="35" y="149"/>
                                </a:lnTo>
                                <a:lnTo>
                                  <a:pt x="41" y="153"/>
                                </a:lnTo>
                                <a:lnTo>
                                  <a:pt x="48" y="153"/>
                                </a:lnTo>
                                <a:lnTo>
                                  <a:pt x="52" y="153"/>
                                </a:lnTo>
                                <a:lnTo>
                                  <a:pt x="56" y="151"/>
                                </a:lnTo>
                                <a:lnTo>
                                  <a:pt x="59" y="150"/>
                                </a:lnTo>
                                <a:lnTo>
                                  <a:pt x="63" y="148"/>
                                </a:lnTo>
                                <a:lnTo>
                                  <a:pt x="68" y="145"/>
                                </a:lnTo>
                                <a:lnTo>
                                  <a:pt x="72" y="141"/>
                                </a:lnTo>
                                <a:lnTo>
                                  <a:pt x="75" y="137"/>
                                </a:lnTo>
                                <a:lnTo>
                                  <a:pt x="80" y="132"/>
                                </a:lnTo>
                                <a:lnTo>
                                  <a:pt x="80" y="8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29" name="Freeform 618"/>
                        <wps:cNvSpPr>
                          <a:spLocks/>
                        </wps:cNvSpPr>
                        <wps:spPr bwMode="auto">
                          <a:xfrm>
                            <a:off x="6675437" y="5314950"/>
                            <a:ext cx="41275" cy="63500"/>
                          </a:xfrm>
                          <a:custGeom>
                            <a:avLst/>
                            <a:gdLst>
                              <a:gd name="T0" fmla="*/ 77 w 77"/>
                              <a:gd name="T1" fmla="*/ 93 h 120"/>
                              <a:gd name="T2" fmla="*/ 70 w 77"/>
                              <a:gd name="T3" fmla="*/ 106 h 120"/>
                              <a:gd name="T4" fmla="*/ 59 w 77"/>
                              <a:gd name="T5" fmla="*/ 115 h 120"/>
                              <a:gd name="T6" fmla="*/ 43 w 77"/>
                              <a:gd name="T7" fmla="*/ 120 h 120"/>
                              <a:gd name="T8" fmla="*/ 29 w 77"/>
                              <a:gd name="T9" fmla="*/ 120 h 120"/>
                              <a:gd name="T10" fmla="*/ 19 w 77"/>
                              <a:gd name="T11" fmla="*/ 117 h 120"/>
                              <a:gd name="T12" fmla="*/ 10 w 77"/>
                              <a:gd name="T13" fmla="*/ 115 h 120"/>
                              <a:gd name="T14" fmla="*/ 4 w 77"/>
                              <a:gd name="T15" fmla="*/ 112 h 120"/>
                              <a:gd name="T16" fmla="*/ 1 w 77"/>
                              <a:gd name="T17" fmla="*/ 110 h 120"/>
                              <a:gd name="T18" fmla="*/ 0 w 77"/>
                              <a:gd name="T19" fmla="*/ 105 h 120"/>
                              <a:gd name="T20" fmla="*/ 0 w 77"/>
                              <a:gd name="T21" fmla="*/ 99 h 120"/>
                              <a:gd name="T22" fmla="*/ 0 w 77"/>
                              <a:gd name="T23" fmla="*/ 96 h 120"/>
                              <a:gd name="T24" fmla="*/ 1 w 77"/>
                              <a:gd name="T25" fmla="*/ 94 h 120"/>
                              <a:gd name="T26" fmla="*/ 3 w 77"/>
                              <a:gd name="T27" fmla="*/ 94 h 120"/>
                              <a:gd name="T28" fmla="*/ 5 w 77"/>
                              <a:gd name="T29" fmla="*/ 94 h 120"/>
                              <a:gd name="T30" fmla="*/ 10 w 77"/>
                              <a:gd name="T31" fmla="*/ 96 h 120"/>
                              <a:gd name="T32" fmla="*/ 17 w 77"/>
                              <a:gd name="T33" fmla="*/ 100 h 120"/>
                              <a:gd name="T34" fmla="*/ 29 w 77"/>
                              <a:gd name="T35" fmla="*/ 104 h 120"/>
                              <a:gd name="T36" fmla="*/ 40 w 77"/>
                              <a:gd name="T37" fmla="*/ 104 h 120"/>
                              <a:gd name="T38" fmla="*/ 48 w 77"/>
                              <a:gd name="T39" fmla="*/ 101 h 120"/>
                              <a:gd name="T40" fmla="*/ 54 w 77"/>
                              <a:gd name="T41" fmla="*/ 98 h 120"/>
                              <a:gd name="T42" fmla="*/ 57 w 77"/>
                              <a:gd name="T43" fmla="*/ 90 h 120"/>
                              <a:gd name="T44" fmla="*/ 57 w 77"/>
                              <a:gd name="T45" fmla="*/ 82 h 120"/>
                              <a:gd name="T46" fmla="*/ 52 w 77"/>
                              <a:gd name="T47" fmla="*/ 75 h 120"/>
                              <a:gd name="T48" fmla="*/ 45 w 77"/>
                              <a:gd name="T49" fmla="*/ 71 h 120"/>
                              <a:gd name="T50" fmla="*/ 35 w 77"/>
                              <a:gd name="T51" fmla="*/ 67 h 120"/>
                              <a:gd name="T52" fmla="*/ 25 w 77"/>
                              <a:gd name="T53" fmla="*/ 63 h 120"/>
                              <a:gd name="T54" fmla="*/ 15 w 77"/>
                              <a:gd name="T55" fmla="*/ 57 h 120"/>
                              <a:gd name="T56" fmla="*/ 8 w 77"/>
                              <a:gd name="T57" fmla="*/ 50 h 120"/>
                              <a:gd name="T58" fmla="*/ 4 w 77"/>
                              <a:gd name="T59" fmla="*/ 40 h 120"/>
                              <a:gd name="T60" fmla="*/ 4 w 77"/>
                              <a:gd name="T61" fmla="*/ 26 h 120"/>
                              <a:gd name="T62" fmla="*/ 9 w 77"/>
                              <a:gd name="T63" fmla="*/ 15 h 120"/>
                              <a:gd name="T64" fmla="*/ 19 w 77"/>
                              <a:gd name="T65" fmla="*/ 7 h 120"/>
                              <a:gd name="T66" fmla="*/ 34 w 77"/>
                              <a:gd name="T67" fmla="*/ 2 h 120"/>
                              <a:gd name="T68" fmla="*/ 47 w 77"/>
                              <a:gd name="T69" fmla="*/ 0 h 120"/>
                              <a:gd name="T70" fmla="*/ 56 w 77"/>
                              <a:gd name="T71" fmla="*/ 2 h 120"/>
                              <a:gd name="T72" fmla="*/ 62 w 77"/>
                              <a:gd name="T73" fmla="*/ 4 h 120"/>
                              <a:gd name="T74" fmla="*/ 67 w 77"/>
                              <a:gd name="T75" fmla="*/ 7 h 120"/>
                              <a:gd name="T76" fmla="*/ 69 w 77"/>
                              <a:gd name="T77" fmla="*/ 9 h 120"/>
                              <a:gd name="T78" fmla="*/ 70 w 77"/>
                              <a:gd name="T79" fmla="*/ 10 h 120"/>
                              <a:gd name="T80" fmla="*/ 70 w 77"/>
                              <a:gd name="T81" fmla="*/ 11 h 120"/>
                              <a:gd name="T82" fmla="*/ 72 w 77"/>
                              <a:gd name="T83" fmla="*/ 15 h 120"/>
                              <a:gd name="T84" fmla="*/ 72 w 77"/>
                              <a:gd name="T85" fmla="*/ 19 h 120"/>
                              <a:gd name="T86" fmla="*/ 70 w 77"/>
                              <a:gd name="T87" fmla="*/ 21 h 120"/>
                              <a:gd name="T88" fmla="*/ 70 w 77"/>
                              <a:gd name="T89" fmla="*/ 24 h 120"/>
                              <a:gd name="T90" fmla="*/ 69 w 77"/>
                              <a:gd name="T91" fmla="*/ 24 h 120"/>
                              <a:gd name="T92" fmla="*/ 67 w 77"/>
                              <a:gd name="T93" fmla="*/ 24 h 120"/>
                              <a:gd name="T94" fmla="*/ 63 w 77"/>
                              <a:gd name="T95" fmla="*/ 21 h 120"/>
                              <a:gd name="T96" fmla="*/ 57 w 77"/>
                              <a:gd name="T97" fmla="*/ 19 h 120"/>
                              <a:gd name="T98" fmla="*/ 47 w 77"/>
                              <a:gd name="T99" fmla="*/ 16 h 120"/>
                              <a:gd name="T100" fmla="*/ 37 w 77"/>
                              <a:gd name="T101" fmla="*/ 16 h 120"/>
                              <a:gd name="T102" fmla="*/ 30 w 77"/>
                              <a:gd name="T103" fmla="*/ 19 h 120"/>
                              <a:gd name="T104" fmla="*/ 25 w 77"/>
                              <a:gd name="T105" fmla="*/ 23 h 120"/>
                              <a:gd name="T106" fmla="*/ 22 w 77"/>
                              <a:gd name="T107" fmla="*/ 29 h 120"/>
                              <a:gd name="T108" fmla="*/ 22 w 77"/>
                              <a:gd name="T109" fmla="*/ 36 h 120"/>
                              <a:gd name="T110" fmla="*/ 27 w 77"/>
                              <a:gd name="T111" fmla="*/ 42 h 120"/>
                              <a:gd name="T112" fmla="*/ 35 w 77"/>
                              <a:gd name="T113" fmla="*/ 47 h 120"/>
                              <a:gd name="T114" fmla="*/ 45 w 77"/>
                              <a:gd name="T115" fmla="*/ 51 h 120"/>
                              <a:gd name="T116" fmla="*/ 54 w 77"/>
                              <a:gd name="T117" fmla="*/ 56 h 120"/>
                              <a:gd name="T118" fmla="*/ 64 w 77"/>
                              <a:gd name="T119" fmla="*/ 61 h 120"/>
                              <a:gd name="T120" fmla="*/ 72 w 77"/>
                              <a:gd name="T121" fmla="*/ 68 h 120"/>
                              <a:gd name="T122" fmla="*/ 77 w 77"/>
                              <a:gd name="T123" fmla="*/ 78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77" h="120">
                                <a:moveTo>
                                  <a:pt x="77" y="85"/>
                                </a:moveTo>
                                <a:lnTo>
                                  <a:pt x="77" y="93"/>
                                </a:lnTo>
                                <a:lnTo>
                                  <a:pt x="74" y="100"/>
                                </a:lnTo>
                                <a:lnTo>
                                  <a:pt x="70" y="106"/>
                                </a:lnTo>
                                <a:lnTo>
                                  <a:pt x="66" y="111"/>
                                </a:lnTo>
                                <a:lnTo>
                                  <a:pt x="59" y="115"/>
                                </a:lnTo>
                                <a:lnTo>
                                  <a:pt x="52" y="117"/>
                                </a:lnTo>
                                <a:lnTo>
                                  <a:pt x="43" y="120"/>
                                </a:lnTo>
                                <a:lnTo>
                                  <a:pt x="35" y="120"/>
                                </a:lnTo>
                                <a:lnTo>
                                  <a:pt x="29" y="120"/>
                                </a:lnTo>
                                <a:lnTo>
                                  <a:pt x="24" y="119"/>
                                </a:lnTo>
                                <a:lnTo>
                                  <a:pt x="19" y="117"/>
                                </a:lnTo>
                                <a:lnTo>
                                  <a:pt x="14" y="116"/>
                                </a:lnTo>
                                <a:lnTo>
                                  <a:pt x="10" y="115"/>
                                </a:lnTo>
                                <a:lnTo>
                                  <a:pt x="8" y="114"/>
                                </a:lnTo>
                                <a:lnTo>
                                  <a:pt x="4" y="112"/>
                                </a:lnTo>
                                <a:lnTo>
                                  <a:pt x="3" y="111"/>
                                </a:lnTo>
                                <a:lnTo>
                                  <a:pt x="1" y="110"/>
                                </a:lnTo>
                                <a:lnTo>
                                  <a:pt x="1" y="107"/>
                                </a:lnTo>
                                <a:lnTo>
                                  <a:pt x="0" y="105"/>
                                </a:lnTo>
                                <a:lnTo>
                                  <a:pt x="0" y="101"/>
                                </a:lnTo>
                                <a:lnTo>
                                  <a:pt x="0" y="99"/>
                                </a:lnTo>
                                <a:lnTo>
                                  <a:pt x="0" y="98"/>
                                </a:lnTo>
                                <a:lnTo>
                                  <a:pt x="0" y="96"/>
                                </a:lnTo>
                                <a:lnTo>
                                  <a:pt x="1" y="95"/>
                                </a:lnTo>
                                <a:lnTo>
                                  <a:pt x="1" y="94"/>
                                </a:lnTo>
                                <a:lnTo>
                                  <a:pt x="3" y="94"/>
                                </a:lnTo>
                                <a:lnTo>
                                  <a:pt x="3" y="94"/>
                                </a:lnTo>
                                <a:lnTo>
                                  <a:pt x="4" y="94"/>
                                </a:lnTo>
                                <a:lnTo>
                                  <a:pt x="5" y="94"/>
                                </a:lnTo>
                                <a:lnTo>
                                  <a:pt x="8" y="95"/>
                                </a:lnTo>
                                <a:lnTo>
                                  <a:pt x="10" y="96"/>
                                </a:lnTo>
                                <a:lnTo>
                                  <a:pt x="14" y="99"/>
                                </a:lnTo>
                                <a:lnTo>
                                  <a:pt x="17" y="100"/>
                                </a:lnTo>
                                <a:lnTo>
                                  <a:pt x="22" y="103"/>
                                </a:lnTo>
                                <a:lnTo>
                                  <a:pt x="29" y="104"/>
                                </a:lnTo>
                                <a:lnTo>
                                  <a:pt x="35" y="104"/>
                                </a:lnTo>
                                <a:lnTo>
                                  <a:pt x="40" y="104"/>
                                </a:lnTo>
                                <a:lnTo>
                                  <a:pt x="45" y="103"/>
                                </a:lnTo>
                                <a:lnTo>
                                  <a:pt x="48" y="101"/>
                                </a:lnTo>
                                <a:lnTo>
                                  <a:pt x="51" y="100"/>
                                </a:lnTo>
                                <a:lnTo>
                                  <a:pt x="54" y="98"/>
                                </a:lnTo>
                                <a:lnTo>
                                  <a:pt x="56" y="94"/>
                                </a:lnTo>
                                <a:lnTo>
                                  <a:pt x="57" y="90"/>
                                </a:lnTo>
                                <a:lnTo>
                                  <a:pt x="57" y="87"/>
                                </a:lnTo>
                                <a:lnTo>
                                  <a:pt x="57" y="82"/>
                                </a:lnTo>
                                <a:lnTo>
                                  <a:pt x="54" y="79"/>
                                </a:lnTo>
                                <a:lnTo>
                                  <a:pt x="52" y="75"/>
                                </a:lnTo>
                                <a:lnTo>
                                  <a:pt x="48" y="73"/>
                                </a:lnTo>
                                <a:lnTo>
                                  <a:pt x="45" y="71"/>
                                </a:lnTo>
                                <a:lnTo>
                                  <a:pt x="40" y="69"/>
                                </a:lnTo>
                                <a:lnTo>
                                  <a:pt x="35" y="67"/>
                                </a:lnTo>
                                <a:lnTo>
                                  <a:pt x="30" y="64"/>
                                </a:lnTo>
                                <a:lnTo>
                                  <a:pt x="25" y="63"/>
                                </a:lnTo>
                                <a:lnTo>
                                  <a:pt x="20" y="61"/>
                                </a:lnTo>
                                <a:lnTo>
                                  <a:pt x="15" y="57"/>
                                </a:lnTo>
                                <a:lnTo>
                                  <a:pt x="11" y="55"/>
                                </a:lnTo>
                                <a:lnTo>
                                  <a:pt x="8" y="50"/>
                                </a:lnTo>
                                <a:lnTo>
                                  <a:pt x="5" y="45"/>
                                </a:lnTo>
                                <a:lnTo>
                                  <a:pt x="4" y="40"/>
                                </a:lnTo>
                                <a:lnTo>
                                  <a:pt x="3" y="32"/>
                                </a:lnTo>
                                <a:lnTo>
                                  <a:pt x="4" y="26"/>
                                </a:lnTo>
                                <a:lnTo>
                                  <a:pt x="5" y="20"/>
                                </a:lnTo>
                                <a:lnTo>
                                  <a:pt x="9" y="15"/>
                                </a:lnTo>
                                <a:lnTo>
                                  <a:pt x="13" y="10"/>
                                </a:lnTo>
                                <a:lnTo>
                                  <a:pt x="19" y="7"/>
                                </a:lnTo>
                                <a:lnTo>
                                  <a:pt x="25" y="3"/>
                                </a:lnTo>
                                <a:lnTo>
                                  <a:pt x="34" y="2"/>
                                </a:lnTo>
                                <a:lnTo>
                                  <a:pt x="42" y="0"/>
                                </a:lnTo>
                                <a:lnTo>
                                  <a:pt x="47" y="0"/>
                                </a:lnTo>
                                <a:lnTo>
                                  <a:pt x="51" y="2"/>
                                </a:lnTo>
                                <a:lnTo>
                                  <a:pt x="56" y="2"/>
                                </a:lnTo>
                                <a:lnTo>
                                  <a:pt x="59" y="3"/>
                                </a:lnTo>
                                <a:lnTo>
                                  <a:pt x="62" y="4"/>
                                </a:lnTo>
                                <a:lnTo>
                                  <a:pt x="64" y="5"/>
                                </a:lnTo>
                                <a:lnTo>
                                  <a:pt x="67" y="7"/>
                                </a:lnTo>
                                <a:lnTo>
                                  <a:pt x="68" y="8"/>
                                </a:lnTo>
                                <a:lnTo>
                                  <a:pt x="69" y="9"/>
                                </a:lnTo>
                                <a:lnTo>
                                  <a:pt x="70" y="9"/>
                                </a:lnTo>
                                <a:lnTo>
                                  <a:pt x="70" y="10"/>
                                </a:lnTo>
                                <a:lnTo>
                                  <a:pt x="70" y="11"/>
                                </a:lnTo>
                                <a:lnTo>
                                  <a:pt x="70" y="11"/>
                                </a:lnTo>
                                <a:lnTo>
                                  <a:pt x="72" y="14"/>
                                </a:lnTo>
                                <a:lnTo>
                                  <a:pt x="72" y="15"/>
                                </a:lnTo>
                                <a:lnTo>
                                  <a:pt x="72" y="16"/>
                                </a:lnTo>
                                <a:lnTo>
                                  <a:pt x="72" y="19"/>
                                </a:lnTo>
                                <a:lnTo>
                                  <a:pt x="72" y="20"/>
                                </a:lnTo>
                                <a:lnTo>
                                  <a:pt x="70" y="21"/>
                                </a:lnTo>
                                <a:lnTo>
                                  <a:pt x="70" y="23"/>
                                </a:lnTo>
                                <a:lnTo>
                                  <a:pt x="70" y="24"/>
                                </a:lnTo>
                                <a:lnTo>
                                  <a:pt x="69" y="24"/>
                                </a:lnTo>
                                <a:lnTo>
                                  <a:pt x="69" y="24"/>
                                </a:lnTo>
                                <a:lnTo>
                                  <a:pt x="68" y="24"/>
                                </a:lnTo>
                                <a:lnTo>
                                  <a:pt x="67" y="24"/>
                                </a:lnTo>
                                <a:lnTo>
                                  <a:pt x="66" y="23"/>
                                </a:lnTo>
                                <a:lnTo>
                                  <a:pt x="63" y="21"/>
                                </a:lnTo>
                                <a:lnTo>
                                  <a:pt x="59" y="20"/>
                                </a:lnTo>
                                <a:lnTo>
                                  <a:pt x="57" y="19"/>
                                </a:lnTo>
                                <a:lnTo>
                                  <a:pt x="52" y="18"/>
                                </a:lnTo>
                                <a:lnTo>
                                  <a:pt x="47" y="16"/>
                                </a:lnTo>
                                <a:lnTo>
                                  <a:pt x="42" y="16"/>
                                </a:lnTo>
                                <a:lnTo>
                                  <a:pt x="37" y="16"/>
                                </a:lnTo>
                                <a:lnTo>
                                  <a:pt x="34" y="18"/>
                                </a:lnTo>
                                <a:lnTo>
                                  <a:pt x="30" y="19"/>
                                </a:lnTo>
                                <a:lnTo>
                                  <a:pt x="27" y="20"/>
                                </a:lnTo>
                                <a:lnTo>
                                  <a:pt x="25" y="23"/>
                                </a:lnTo>
                                <a:lnTo>
                                  <a:pt x="24" y="25"/>
                                </a:lnTo>
                                <a:lnTo>
                                  <a:pt x="22" y="29"/>
                                </a:lnTo>
                                <a:lnTo>
                                  <a:pt x="22" y="31"/>
                                </a:lnTo>
                                <a:lnTo>
                                  <a:pt x="22" y="36"/>
                                </a:lnTo>
                                <a:lnTo>
                                  <a:pt x="25" y="40"/>
                                </a:lnTo>
                                <a:lnTo>
                                  <a:pt x="27" y="42"/>
                                </a:lnTo>
                                <a:lnTo>
                                  <a:pt x="31" y="45"/>
                                </a:lnTo>
                                <a:lnTo>
                                  <a:pt x="35" y="47"/>
                                </a:lnTo>
                                <a:lnTo>
                                  <a:pt x="40" y="50"/>
                                </a:lnTo>
                                <a:lnTo>
                                  <a:pt x="45" y="51"/>
                                </a:lnTo>
                                <a:lnTo>
                                  <a:pt x="50" y="53"/>
                                </a:lnTo>
                                <a:lnTo>
                                  <a:pt x="54" y="56"/>
                                </a:lnTo>
                                <a:lnTo>
                                  <a:pt x="59" y="58"/>
                                </a:lnTo>
                                <a:lnTo>
                                  <a:pt x="64" y="61"/>
                                </a:lnTo>
                                <a:lnTo>
                                  <a:pt x="68" y="64"/>
                                </a:lnTo>
                                <a:lnTo>
                                  <a:pt x="72" y="68"/>
                                </a:lnTo>
                                <a:lnTo>
                                  <a:pt x="74" y="73"/>
                                </a:lnTo>
                                <a:lnTo>
                                  <a:pt x="77" y="78"/>
                                </a:lnTo>
                                <a:lnTo>
                                  <a:pt x="77" y="8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30" name="Freeform 619"/>
                        <wps:cNvSpPr>
                          <a:spLocks/>
                        </wps:cNvSpPr>
                        <wps:spPr bwMode="auto">
                          <a:xfrm>
                            <a:off x="5938837" y="4935538"/>
                            <a:ext cx="179388" cy="179388"/>
                          </a:xfrm>
                          <a:custGeom>
                            <a:avLst/>
                            <a:gdLst>
                              <a:gd name="T0" fmla="*/ 338 w 338"/>
                              <a:gd name="T1" fmla="*/ 170 h 339"/>
                              <a:gd name="T2" fmla="*/ 338 w 338"/>
                              <a:gd name="T3" fmla="*/ 187 h 339"/>
                              <a:gd name="T4" fmla="*/ 330 w 338"/>
                              <a:gd name="T5" fmla="*/ 221 h 339"/>
                              <a:gd name="T6" fmla="*/ 318 w 338"/>
                              <a:gd name="T7" fmla="*/ 250 h 339"/>
                              <a:gd name="T8" fmla="*/ 300 w 338"/>
                              <a:gd name="T9" fmla="*/ 277 h 339"/>
                              <a:gd name="T10" fmla="*/ 277 w 338"/>
                              <a:gd name="T11" fmla="*/ 301 h 339"/>
                              <a:gd name="T12" fmla="*/ 250 w 338"/>
                              <a:gd name="T13" fmla="*/ 319 h 339"/>
                              <a:gd name="T14" fmla="*/ 219 w 338"/>
                              <a:gd name="T15" fmla="*/ 331 h 339"/>
                              <a:gd name="T16" fmla="*/ 186 w 338"/>
                              <a:gd name="T17" fmla="*/ 338 h 339"/>
                              <a:gd name="T18" fmla="*/ 169 w 338"/>
                              <a:gd name="T19" fmla="*/ 339 h 339"/>
                              <a:gd name="T20" fmla="*/ 152 w 338"/>
                              <a:gd name="T21" fmla="*/ 338 h 339"/>
                              <a:gd name="T22" fmla="*/ 118 w 338"/>
                              <a:gd name="T23" fmla="*/ 331 h 339"/>
                              <a:gd name="T24" fmla="*/ 89 w 338"/>
                              <a:gd name="T25" fmla="*/ 319 h 339"/>
                              <a:gd name="T26" fmla="*/ 62 w 338"/>
                              <a:gd name="T27" fmla="*/ 301 h 339"/>
                              <a:gd name="T28" fmla="*/ 38 w 338"/>
                              <a:gd name="T29" fmla="*/ 277 h 339"/>
                              <a:gd name="T30" fmla="*/ 20 w 338"/>
                              <a:gd name="T31" fmla="*/ 250 h 339"/>
                              <a:gd name="T32" fmla="*/ 8 w 338"/>
                              <a:gd name="T33" fmla="*/ 221 h 339"/>
                              <a:gd name="T34" fmla="*/ 0 w 338"/>
                              <a:gd name="T35" fmla="*/ 187 h 339"/>
                              <a:gd name="T36" fmla="*/ 0 w 338"/>
                              <a:gd name="T37" fmla="*/ 170 h 339"/>
                              <a:gd name="T38" fmla="*/ 0 w 338"/>
                              <a:gd name="T39" fmla="*/ 153 h 339"/>
                              <a:gd name="T40" fmla="*/ 8 w 338"/>
                              <a:gd name="T41" fmla="*/ 120 h 339"/>
                              <a:gd name="T42" fmla="*/ 20 w 338"/>
                              <a:gd name="T43" fmla="*/ 89 h 339"/>
                              <a:gd name="T44" fmla="*/ 38 w 338"/>
                              <a:gd name="T45" fmla="*/ 62 h 339"/>
                              <a:gd name="T46" fmla="*/ 62 w 338"/>
                              <a:gd name="T47" fmla="*/ 40 h 339"/>
                              <a:gd name="T48" fmla="*/ 89 w 338"/>
                              <a:gd name="T49" fmla="*/ 21 h 339"/>
                              <a:gd name="T50" fmla="*/ 118 w 338"/>
                              <a:gd name="T51" fmla="*/ 8 h 339"/>
                              <a:gd name="T52" fmla="*/ 152 w 338"/>
                              <a:gd name="T53" fmla="*/ 1 h 339"/>
                              <a:gd name="T54" fmla="*/ 169 w 338"/>
                              <a:gd name="T55" fmla="*/ 0 h 339"/>
                              <a:gd name="T56" fmla="*/ 186 w 338"/>
                              <a:gd name="T57" fmla="*/ 1 h 339"/>
                              <a:gd name="T58" fmla="*/ 219 w 338"/>
                              <a:gd name="T59" fmla="*/ 8 h 339"/>
                              <a:gd name="T60" fmla="*/ 250 w 338"/>
                              <a:gd name="T61" fmla="*/ 21 h 339"/>
                              <a:gd name="T62" fmla="*/ 277 w 338"/>
                              <a:gd name="T63" fmla="*/ 40 h 339"/>
                              <a:gd name="T64" fmla="*/ 300 w 338"/>
                              <a:gd name="T65" fmla="*/ 62 h 339"/>
                              <a:gd name="T66" fmla="*/ 318 w 338"/>
                              <a:gd name="T67" fmla="*/ 89 h 339"/>
                              <a:gd name="T68" fmla="*/ 330 w 338"/>
                              <a:gd name="T69" fmla="*/ 120 h 339"/>
                              <a:gd name="T70" fmla="*/ 338 w 338"/>
                              <a:gd name="T71" fmla="*/ 153 h 339"/>
                              <a:gd name="T72" fmla="*/ 338 w 338"/>
                              <a:gd name="T73" fmla="*/ 170 h 3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338" h="339">
                                <a:moveTo>
                                  <a:pt x="338" y="170"/>
                                </a:moveTo>
                                <a:lnTo>
                                  <a:pt x="338" y="187"/>
                                </a:lnTo>
                                <a:lnTo>
                                  <a:pt x="330" y="221"/>
                                </a:lnTo>
                                <a:lnTo>
                                  <a:pt x="318" y="250"/>
                                </a:lnTo>
                                <a:lnTo>
                                  <a:pt x="300" y="277"/>
                                </a:lnTo>
                                <a:lnTo>
                                  <a:pt x="277" y="301"/>
                                </a:lnTo>
                                <a:lnTo>
                                  <a:pt x="250" y="319"/>
                                </a:lnTo>
                                <a:lnTo>
                                  <a:pt x="219" y="331"/>
                                </a:lnTo>
                                <a:lnTo>
                                  <a:pt x="186" y="338"/>
                                </a:lnTo>
                                <a:lnTo>
                                  <a:pt x="169" y="339"/>
                                </a:lnTo>
                                <a:lnTo>
                                  <a:pt x="152" y="338"/>
                                </a:lnTo>
                                <a:lnTo>
                                  <a:pt x="118" y="331"/>
                                </a:lnTo>
                                <a:lnTo>
                                  <a:pt x="89" y="319"/>
                                </a:lnTo>
                                <a:lnTo>
                                  <a:pt x="62" y="301"/>
                                </a:lnTo>
                                <a:lnTo>
                                  <a:pt x="38" y="277"/>
                                </a:lnTo>
                                <a:lnTo>
                                  <a:pt x="20" y="250"/>
                                </a:lnTo>
                                <a:lnTo>
                                  <a:pt x="8" y="221"/>
                                </a:lnTo>
                                <a:lnTo>
                                  <a:pt x="0" y="187"/>
                                </a:lnTo>
                                <a:lnTo>
                                  <a:pt x="0" y="170"/>
                                </a:lnTo>
                                <a:lnTo>
                                  <a:pt x="0" y="153"/>
                                </a:lnTo>
                                <a:lnTo>
                                  <a:pt x="8" y="120"/>
                                </a:lnTo>
                                <a:lnTo>
                                  <a:pt x="20" y="89"/>
                                </a:lnTo>
                                <a:lnTo>
                                  <a:pt x="38" y="62"/>
                                </a:lnTo>
                                <a:lnTo>
                                  <a:pt x="62" y="40"/>
                                </a:lnTo>
                                <a:lnTo>
                                  <a:pt x="89" y="21"/>
                                </a:lnTo>
                                <a:lnTo>
                                  <a:pt x="118" y="8"/>
                                </a:lnTo>
                                <a:lnTo>
                                  <a:pt x="152" y="1"/>
                                </a:lnTo>
                                <a:lnTo>
                                  <a:pt x="169" y="0"/>
                                </a:lnTo>
                                <a:lnTo>
                                  <a:pt x="186" y="1"/>
                                </a:lnTo>
                                <a:lnTo>
                                  <a:pt x="219" y="8"/>
                                </a:lnTo>
                                <a:lnTo>
                                  <a:pt x="250" y="21"/>
                                </a:lnTo>
                                <a:lnTo>
                                  <a:pt x="277" y="40"/>
                                </a:lnTo>
                                <a:lnTo>
                                  <a:pt x="300" y="62"/>
                                </a:lnTo>
                                <a:lnTo>
                                  <a:pt x="318" y="89"/>
                                </a:lnTo>
                                <a:lnTo>
                                  <a:pt x="330" y="120"/>
                                </a:lnTo>
                                <a:lnTo>
                                  <a:pt x="338" y="153"/>
                                </a:lnTo>
                                <a:lnTo>
                                  <a:pt x="338" y="170"/>
                                </a:lnTo>
                                <a:close/>
                              </a:path>
                            </a:pathLst>
                          </a:custGeom>
                          <a:solidFill>
                            <a:srgbClr val="93AC93"/>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31" name="Freeform 620"/>
                        <wps:cNvSpPr>
                          <a:spLocks/>
                        </wps:cNvSpPr>
                        <wps:spPr bwMode="auto">
                          <a:xfrm>
                            <a:off x="6223000" y="4984750"/>
                            <a:ext cx="58738" cy="84138"/>
                          </a:xfrm>
                          <a:custGeom>
                            <a:avLst/>
                            <a:gdLst>
                              <a:gd name="T0" fmla="*/ 112 w 112"/>
                              <a:gd name="T1" fmla="*/ 137 h 159"/>
                              <a:gd name="T2" fmla="*/ 112 w 112"/>
                              <a:gd name="T3" fmla="*/ 140 h 159"/>
                              <a:gd name="T4" fmla="*/ 112 w 112"/>
                              <a:gd name="T5" fmla="*/ 143 h 159"/>
                              <a:gd name="T6" fmla="*/ 111 w 112"/>
                              <a:gd name="T7" fmla="*/ 144 h 159"/>
                              <a:gd name="T8" fmla="*/ 107 w 112"/>
                              <a:gd name="T9" fmla="*/ 147 h 159"/>
                              <a:gd name="T10" fmla="*/ 100 w 112"/>
                              <a:gd name="T11" fmla="*/ 151 h 159"/>
                              <a:gd name="T12" fmla="*/ 89 w 112"/>
                              <a:gd name="T13" fmla="*/ 156 h 159"/>
                              <a:gd name="T14" fmla="*/ 74 w 112"/>
                              <a:gd name="T15" fmla="*/ 159 h 159"/>
                              <a:gd name="T16" fmla="*/ 51 w 112"/>
                              <a:gd name="T17" fmla="*/ 159 h 159"/>
                              <a:gd name="T18" fmla="*/ 26 w 112"/>
                              <a:gd name="T19" fmla="*/ 149 h 159"/>
                              <a:gd name="T20" fmla="*/ 10 w 112"/>
                              <a:gd name="T21" fmla="*/ 129 h 159"/>
                              <a:gd name="T22" fmla="*/ 0 w 112"/>
                              <a:gd name="T23" fmla="*/ 100 h 159"/>
                              <a:gd name="T24" fmla="*/ 0 w 112"/>
                              <a:gd name="T25" fmla="*/ 63 h 159"/>
                              <a:gd name="T26" fmla="*/ 10 w 112"/>
                              <a:gd name="T27" fmla="*/ 33 h 159"/>
                              <a:gd name="T28" fmla="*/ 29 w 112"/>
                              <a:gd name="T29" fmla="*/ 12 h 159"/>
                              <a:gd name="T30" fmla="*/ 53 w 112"/>
                              <a:gd name="T31" fmla="*/ 1 h 159"/>
                              <a:gd name="T32" fmla="*/ 75 w 112"/>
                              <a:gd name="T33" fmla="*/ 0 h 159"/>
                              <a:gd name="T34" fmla="*/ 88 w 112"/>
                              <a:gd name="T35" fmla="*/ 2 h 159"/>
                              <a:gd name="T36" fmla="*/ 99 w 112"/>
                              <a:gd name="T37" fmla="*/ 6 h 159"/>
                              <a:gd name="T38" fmla="*/ 106 w 112"/>
                              <a:gd name="T39" fmla="*/ 11 h 159"/>
                              <a:gd name="T40" fmla="*/ 110 w 112"/>
                              <a:gd name="T41" fmla="*/ 15 h 159"/>
                              <a:gd name="T42" fmla="*/ 111 w 112"/>
                              <a:gd name="T43" fmla="*/ 16 h 159"/>
                              <a:gd name="T44" fmla="*/ 111 w 112"/>
                              <a:gd name="T45" fmla="*/ 18 h 159"/>
                              <a:gd name="T46" fmla="*/ 112 w 112"/>
                              <a:gd name="T47" fmla="*/ 22 h 159"/>
                              <a:gd name="T48" fmla="*/ 112 w 112"/>
                              <a:gd name="T49" fmla="*/ 26 h 159"/>
                              <a:gd name="T50" fmla="*/ 111 w 112"/>
                              <a:gd name="T51" fmla="*/ 30 h 159"/>
                              <a:gd name="T52" fmla="*/ 111 w 112"/>
                              <a:gd name="T53" fmla="*/ 32 h 159"/>
                              <a:gd name="T54" fmla="*/ 109 w 112"/>
                              <a:gd name="T55" fmla="*/ 33 h 159"/>
                              <a:gd name="T56" fmla="*/ 106 w 112"/>
                              <a:gd name="T57" fmla="*/ 32 h 159"/>
                              <a:gd name="T58" fmla="*/ 100 w 112"/>
                              <a:gd name="T59" fmla="*/ 28 h 159"/>
                              <a:gd name="T60" fmla="*/ 90 w 112"/>
                              <a:gd name="T61" fmla="*/ 22 h 159"/>
                              <a:gd name="T62" fmla="*/ 77 w 112"/>
                              <a:gd name="T63" fmla="*/ 18 h 159"/>
                              <a:gd name="T64" fmla="*/ 58 w 112"/>
                              <a:gd name="T65" fmla="*/ 18 h 159"/>
                              <a:gd name="T66" fmla="*/ 41 w 112"/>
                              <a:gd name="T67" fmla="*/ 27 h 159"/>
                              <a:gd name="T68" fmla="*/ 29 w 112"/>
                              <a:gd name="T69" fmla="*/ 43 h 159"/>
                              <a:gd name="T70" fmla="*/ 22 w 112"/>
                              <a:gd name="T71" fmla="*/ 67 h 159"/>
                              <a:gd name="T72" fmla="*/ 22 w 112"/>
                              <a:gd name="T73" fmla="*/ 95 h 159"/>
                              <a:gd name="T74" fmla="*/ 29 w 112"/>
                              <a:gd name="T75" fmla="*/ 117 h 159"/>
                              <a:gd name="T76" fmla="*/ 41 w 112"/>
                              <a:gd name="T77" fmla="*/ 133 h 159"/>
                              <a:gd name="T78" fmla="*/ 58 w 112"/>
                              <a:gd name="T79" fmla="*/ 140 h 159"/>
                              <a:gd name="T80" fmla="*/ 78 w 112"/>
                              <a:gd name="T81" fmla="*/ 140 h 159"/>
                              <a:gd name="T82" fmla="*/ 91 w 112"/>
                              <a:gd name="T83" fmla="*/ 137 h 159"/>
                              <a:gd name="T84" fmla="*/ 101 w 112"/>
                              <a:gd name="T85" fmla="*/ 131 h 159"/>
                              <a:gd name="T86" fmla="*/ 107 w 112"/>
                              <a:gd name="T87" fmla="*/ 127 h 159"/>
                              <a:gd name="T88" fmla="*/ 110 w 112"/>
                              <a:gd name="T89" fmla="*/ 127 h 159"/>
                              <a:gd name="T90" fmla="*/ 111 w 112"/>
                              <a:gd name="T91" fmla="*/ 127 h 159"/>
                              <a:gd name="T92" fmla="*/ 112 w 112"/>
                              <a:gd name="T93" fmla="*/ 129 h 159"/>
                              <a:gd name="T94" fmla="*/ 112 w 112"/>
                              <a:gd name="T95" fmla="*/ 133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12" h="159">
                                <a:moveTo>
                                  <a:pt x="112" y="135"/>
                                </a:moveTo>
                                <a:lnTo>
                                  <a:pt x="112" y="137"/>
                                </a:lnTo>
                                <a:lnTo>
                                  <a:pt x="112" y="139"/>
                                </a:lnTo>
                                <a:lnTo>
                                  <a:pt x="112" y="140"/>
                                </a:lnTo>
                                <a:lnTo>
                                  <a:pt x="112" y="142"/>
                                </a:lnTo>
                                <a:lnTo>
                                  <a:pt x="112" y="143"/>
                                </a:lnTo>
                                <a:lnTo>
                                  <a:pt x="111" y="143"/>
                                </a:lnTo>
                                <a:lnTo>
                                  <a:pt x="111" y="144"/>
                                </a:lnTo>
                                <a:lnTo>
                                  <a:pt x="110" y="145"/>
                                </a:lnTo>
                                <a:lnTo>
                                  <a:pt x="107" y="147"/>
                                </a:lnTo>
                                <a:lnTo>
                                  <a:pt x="105" y="149"/>
                                </a:lnTo>
                                <a:lnTo>
                                  <a:pt x="100" y="151"/>
                                </a:lnTo>
                                <a:lnTo>
                                  <a:pt x="95" y="154"/>
                                </a:lnTo>
                                <a:lnTo>
                                  <a:pt x="89" y="156"/>
                                </a:lnTo>
                                <a:lnTo>
                                  <a:pt x="82" y="158"/>
                                </a:lnTo>
                                <a:lnTo>
                                  <a:pt x="74" y="159"/>
                                </a:lnTo>
                                <a:lnTo>
                                  <a:pt x="66" y="159"/>
                                </a:lnTo>
                                <a:lnTo>
                                  <a:pt x="51" y="159"/>
                                </a:lnTo>
                                <a:lnTo>
                                  <a:pt x="38" y="154"/>
                                </a:lnTo>
                                <a:lnTo>
                                  <a:pt x="26" y="149"/>
                                </a:lnTo>
                                <a:lnTo>
                                  <a:pt x="18" y="139"/>
                                </a:lnTo>
                                <a:lnTo>
                                  <a:pt x="10" y="129"/>
                                </a:lnTo>
                                <a:lnTo>
                                  <a:pt x="4" y="115"/>
                                </a:lnTo>
                                <a:lnTo>
                                  <a:pt x="0" y="100"/>
                                </a:lnTo>
                                <a:lnTo>
                                  <a:pt x="0" y="81"/>
                                </a:lnTo>
                                <a:lnTo>
                                  <a:pt x="0" y="63"/>
                                </a:lnTo>
                                <a:lnTo>
                                  <a:pt x="5" y="47"/>
                                </a:lnTo>
                                <a:lnTo>
                                  <a:pt x="10" y="33"/>
                                </a:lnTo>
                                <a:lnTo>
                                  <a:pt x="19" y="21"/>
                                </a:lnTo>
                                <a:lnTo>
                                  <a:pt x="29" y="12"/>
                                </a:lnTo>
                                <a:lnTo>
                                  <a:pt x="40" y="5"/>
                                </a:lnTo>
                                <a:lnTo>
                                  <a:pt x="53" y="1"/>
                                </a:lnTo>
                                <a:lnTo>
                                  <a:pt x="68" y="0"/>
                                </a:lnTo>
                                <a:lnTo>
                                  <a:pt x="75" y="0"/>
                                </a:lnTo>
                                <a:lnTo>
                                  <a:pt x="82" y="1"/>
                                </a:lnTo>
                                <a:lnTo>
                                  <a:pt x="88" y="2"/>
                                </a:lnTo>
                                <a:lnTo>
                                  <a:pt x="93" y="4"/>
                                </a:lnTo>
                                <a:lnTo>
                                  <a:pt x="99" y="6"/>
                                </a:lnTo>
                                <a:lnTo>
                                  <a:pt x="102" y="9"/>
                                </a:lnTo>
                                <a:lnTo>
                                  <a:pt x="106" y="11"/>
                                </a:lnTo>
                                <a:lnTo>
                                  <a:pt x="109" y="14"/>
                                </a:lnTo>
                                <a:lnTo>
                                  <a:pt x="110" y="15"/>
                                </a:lnTo>
                                <a:lnTo>
                                  <a:pt x="111" y="15"/>
                                </a:lnTo>
                                <a:lnTo>
                                  <a:pt x="111" y="16"/>
                                </a:lnTo>
                                <a:lnTo>
                                  <a:pt x="111" y="17"/>
                                </a:lnTo>
                                <a:lnTo>
                                  <a:pt x="111" y="18"/>
                                </a:lnTo>
                                <a:lnTo>
                                  <a:pt x="112" y="20"/>
                                </a:lnTo>
                                <a:lnTo>
                                  <a:pt x="112" y="22"/>
                                </a:lnTo>
                                <a:lnTo>
                                  <a:pt x="112" y="23"/>
                                </a:lnTo>
                                <a:lnTo>
                                  <a:pt x="112" y="26"/>
                                </a:lnTo>
                                <a:lnTo>
                                  <a:pt x="112" y="28"/>
                                </a:lnTo>
                                <a:lnTo>
                                  <a:pt x="111" y="30"/>
                                </a:lnTo>
                                <a:lnTo>
                                  <a:pt x="111" y="31"/>
                                </a:lnTo>
                                <a:lnTo>
                                  <a:pt x="111" y="32"/>
                                </a:lnTo>
                                <a:lnTo>
                                  <a:pt x="110" y="32"/>
                                </a:lnTo>
                                <a:lnTo>
                                  <a:pt x="109" y="33"/>
                                </a:lnTo>
                                <a:lnTo>
                                  <a:pt x="109" y="33"/>
                                </a:lnTo>
                                <a:lnTo>
                                  <a:pt x="106" y="32"/>
                                </a:lnTo>
                                <a:lnTo>
                                  <a:pt x="104" y="31"/>
                                </a:lnTo>
                                <a:lnTo>
                                  <a:pt x="100" y="28"/>
                                </a:lnTo>
                                <a:lnTo>
                                  <a:pt x="96" y="26"/>
                                </a:lnTo>
                                <a:lnTo>
                                  <a:pt x="90" y="22"/>
                                </a:lnTo>
                                <a:lnTo>
                                  <a:pt x="84" y="20"/>
                                </a:lnTo>
                                <a:lnTo>
                                  <a:pt x="77" y="18"/>
                                </a:lnTo>
                                <a:lnTo>
                                  <a:pt x="68" y="18"/>
                                </a:lnTo>
                                <a:lnTo>
                                  <a:pt x="58" y="18"/>
                                </a:lnTo>
                                <a:lnTo>
                                  <a:pt x="50" y="22"/>
                                </a:lnTo>
                                <a:lnTo>
                                  <a:pt x="41" y="27"/>
                                </a:lnTo>
                                <a:lnTo>
                                  <a:pt x="35" y="34"/>
                                </a:lnTo>
                                <a:lnTo>
                                  <a:pt x="29" y="43"/>
                                </a:lnTo>
                                <a:lnTo>
                                  <a:pt x="25" y="54"/>
                                </a:lnTo>
                                <a:lnTo>
                                  <a:pt x="22" y="67"/>
                                </a:lnTo>
                                <a:lnTo>
                                  <a:pt x="22" y="80"/>
                                </a:lnTo>
                                <a:lnTo>
                                  <a:pt x="22" y="95"/>
                                </a:lnTo>
                                <a:lnTo>
                                  <a:pt x="25" y="107"/>
                                </a:lnTo>
                                <a:lnTo>
                                  <a:pt x="29" y="117"/>
                                </a:lnTo>
                                <a:lnTo>
                                  <a:pt x="35" y="126"/>
                                </a:lnTo>
                                <a:lnTo>
                                  <a:pt x="41" y="133"/>
                                </a:lnTo>
                                <a:lnTo>
                                  <a:pt x="50" y="137"/>
                                </a:lnTo>
                                <a:lnTo>
                                  <a:pt x="58" y="140"/>
                                </a:lnTo>
                                <a:lnTo>
                                  <a:pt x="68" y="142"/>
                                </a:lnTo>
                                <a:lnTo>
                                  <a:pt x="78" y="140"/>
                                </a:lnTo>
                                <a:lnTo>
                                  <a:pt x="85" y="139"/>
                                </a:lnTo>
                                <a:lnTo>
                                  <a:pt x="91" y="137"/>
                                </a:lnTo>
                                <a:lnTo>
                                  <a:pt x="96" y="134"/>
                                </a:lnTo>
                                <a:lnTo>
                                  <a:pt x="101" y="131"/>
                                </a:lnTo>
                                <a:lnTo>
                                  <a:pt x="105" y="128"/>
                                </a:lnTo>
                                <a:lnTo>
                                  <a:pt x="107" y="127"/>
                                </a:lnTo>
                                <a:lnTo>
                                  <a:pt x="110" y="127"/>
                                </a:lnTo>
                                <a:lnTo>
                                  <a:pt x="110" y="127"/>
                                </a:lnTo>
                                <a:lnTo>
                                  <a:pt x="111" y="127"/>
                                </a:lnTo>
                                <a:lnTo>
                                  <a:pt x="111" y="127"/>
                                </a:lnTo>
                                <a:lnTo>
                                  <a:pt x="112" y="128"/>
                                </a:lnTo>
                                <a:lnTo>
                                  <a:pt x="112" y="129"/>
                                </a:lnTo>
                                <a:lnTo>
                                  <a:pt x="112" y="131"/>
                                </a:lnTo>
                                <a:lnTo>
                                  <a:pt x="112" y="133"/>
                                </a:lnTo>
                                <a:lnTo>
                                  <a:pt x="112" y="13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32" name="Freeform 621"/>
                        <wps:cNvSpPr>
                          <a:spLocks/>
                        </wps:cNvSpPr>
                        <wps:spPr bwMode="auto">
                          <a:xfrm>
                            <a:off x="6296025" y="4979988"/>
                            <a:ext cx="49213" cy="88900"/>
                          </a:xfrm>
                          <a:custGeom>
                            <a:avLst/>
                            <a:gdLst>
                              <a:gd name="T0" fmla="*/ 93 w 93"/>
                              <a:gd name="T1" fmla="*/ 165 h 168"/>
                              <a:gd name="T2" fmla="*/ 91 w 93"/>
                              <a:gd name="T3" fmla="*/ 166 h 168"/>
                              <a:gd name="T4" fmla="*/ 90 w 93"/>
                              <a:gd name="T5" fmla="*/ 168 h 168"/>
                              <a:gd name="T6" fmla="*/ 86 w 93"/>
                              <a:gd name="T7" fmla="*/ 168 h 168"/>
                              <a:gd name="T8" fmla="*/ 80 w 93"/>
                              <a:gd name="T9" fmla="*/ 168 h 168"/>
                              <a:gd name="T10" fmla="*/ 77 w 93"/>
                              <a:gd name="T11" fmla="*/ 168 h 168"/>
                              <a:gd name="T12" fmla="*/ 74 w 93"/>
                              <a:gd name="T13" fmla="*/ 166 h 168"/>
                              <a:gd name="T14" fmla="*/ 73 w 93"/>
                              <a:gd name="T15" fmla="*/ 165 h 168"/>
                              <a:gd name="T16" fmla="*/ 73 w 93"/>
                              <a:gd name="T17" fmla="*/ 101 h 168"/>
                              <a:gd name="T18" fmla="*/ 72 w 93"/>
                              <a:gd name="T19" fmla="*/ 86 h 168"/>
                              <a:gd name="T20" fmla="*/ 68 w 93"/>
                              <a:gd name="T21" fmla="*/ 77 h 168"/>
                              <a:gd name="T22" fmla="*/ 61 w 93"/>
                              <a:gd name="T23" fmla="*/ 70 h 168"/>
                              <a:gd name="T24" fmla="*/ 51 w 93"/>
                              <a:gd name="T25" fmla="*/ 68 h 168"/>
                              <a:gd name="T26" fmla="*/ 35 w 93"/>
                              <a:gd name="T27" fmla="*/ 73 h 168"/>
                              <a:gd name="T28" fmla="*/ 20 w 93"/>
                              <a:gd name="T29" fmla="*/ 89 h 168"/>
                              <a:gd name="T30" fmla="*/ 20 w 93"/>
                              <a:gd name="T31" fmla="*/ 165 h 168"/>
                              <a:gd name="T32" fmla="*/ 19 w 93"/>
                              <a:gd name="T33" fmla="*/ 166 h 168"/>
                              <a:gd name="T34" fmla="*/ 16 w 93"/>
                              <a:gd name="T35" fmla="*/ 168 h 168"/>
                              <a:gd name="T36" fmla="*/ 13 w 93"/>
                              <a:gd name="T37" fmla="*/ 168 h 168"/>
                              <a:gd name="T38" fmla="*/ 6 w 93"/>
                              <a:gd name="T39" fmla="*/ 168 h 168"/>
                              <a:gd name="T40" fmla="*/ 3 w 93"/>
                              <a:gd name="T41" fmla="*/ 168 h 168"/>
                              <a:gd name="T42" fmla="*/ 0 w 93"/>
                              <a:gd name="T43" fmla="*/ 166 h 168"/>
                              <a:gd name="T44" fmla="*/ 0 w 93"/>
                              <a:gd name="T45" fmla="*/ 165 h 168"/>
                              <a:gd name="T46" fmla="*/ 0 w 93"/>
                              <a:gd name="T47" fmla="*/ 4 h 168"/>
                              <a:gd name="T48" fmla="*/ 0 w 93"/>
                              <a:gd name="T49" fmla="*/ 3 h 168"/>
                              <a:gd name="T50" fmla="*/ 1 w 93"/>
                              <a:gd name="T51" fmla="*/ 1 h 168"/>
                              <a:gd name="T52" fmla="*/ 5 w 93"/>
                              <a:gd name="T53" fmla="*/ 0 h 168"/>
                              <a:gd name="T54" fmla="*/ 10 w 93"/>
                              <a:gd name="T55" fmla="*/ 0 h 168"/>
                              <a:gd name="T56" fmla="*/ 15 w 93"/>
                              <a:gd name="T57" fmla="*/ 0 h 168"/>
                              <a:gd name="T58" fmla="*/ 17 w 93"/>
                              <a:gd name="T59" fmla="*/ 1 h 168"/>
                              <a:gd name="T60" fmla="*/ 19 w 93"/>
                              <a:gd name="T61" fmla="*/ 3 h 168"/>
                              <a:gd name="T62" fmla="*/ 20 w 93"/>
                              <a:gd name="T63" fmla="*/ 4 h 168"/>
                              <a:gd name="T64" fmla="*/ 29 w 93"/>
                              <a:gd name="T65" fmla="*/ 60 h 168"/>
                              <a:gd name="T66" fmla="*/ 46 w 93"/>
                              <a:gd name="T67" fmla="*/ 52 h 168"/>
                              <a:gd name="T68" fmla="*/ 64 w 93"/>
                              <a:gd name="T69" fmla="*/ 52 h 168"/>
                              <a:gd name="T70" fmla="*/ 79 w 93"/>
                              <a:gd name="T71" fmla="*/ 58 h 168"/>
                              <a:gd name="T72" fmla="*/ 89 w 93"/>
                              <a:gd name="T73" fmla="*/ 70 h 168"/>
                              <a:gd name="T74" fmla="*/ 93 w 93"/>
                              <a:gd name="T75" fmla="*/ 88 h 168"/>
                              <a:gd name="T76" fmla="*/ 93 w 93"/>
                              <a:gd name="T77" fmla="*/ 164 h 1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93" h="168">
                                <a:moveTo>
                                  <a:pt x="93" y="164"/>
                                </a:moveTo>
                                <a:lnTo>
                                  <a:pt x="93" y="165"/>
                                </a:lnTo>
                                <a:lnTo>
                                  <a:pt x="93" y="166"/>
                                </a:lnTo>
                                <a:lnTo>
                                  <a:pt x="91" y="166"/>
                                </a:lnTo>
                                <a:lnTo>
                                  <a:pt x="91" y="168"/>
                                </a:lnTo>
                                <a:lnTo>
                                  <a:pt x="90" y="168"/>
                                </a:lnTo>
                                <a:lnTo>
                                  <a:pt x="88" y="168"/>
                                </a:lnTo>
                                <a:lnTo>
                                  <a:pt x="86" y="168"/>
                                </a:lnTo>
                                <a:lnTo>
                                  <a:pt x="83" y="168"/>
                                </a:lnTo>
                                <a:lnTo>
                                  <a:pt x="80" y="168"/>
                                </a:lnTo>
                                <a:lnTo>
                                  <a:pt x="78" y="168"/>
                                </a:lnTo>
                                <a:lnTo>
                                  <a:pt x="77" y="168"/>
                                </a:lnTo>
                                <a:lnTo>
                                  <a:pt x="75" y="168"/>
                                </a:lnTo>
                                <a:lnTo>
                                  <a:pt x="74" y="166"/>
                                </a:lnTo>
                                <a:lnTo>
                                  <a:pt x="74" y="166"/>
                                </a:lnTo>
                                <a:lnTo>
                                  <a:pt x="73" y="165"/>
                                </a:lnTo>
                                <a:lnTo>
                                  <a:pt x="73" y="164"/>
                                </a:lnTo>
                                <a:lnTo>
                                  <a:pt x="73" y="101"/>
                                </a:lnTo>
                                <a:lnTo>
                                  <a:pt x="73" y="93"/>
                                </a:lnTo>
                                <a:lnTo>
                                  <a:pt x="72" y="86"/>
                                </a:lnTo>
                                <a:lnTo>
                                  <a:pt x="70" y="80"/>
                                </a:lnTo>
                                <a:lnTo>
                                  <a:pt x="68" y="77"/>
                                </a:lnTo>
                                <a:lnTo>
                                  <a:pt x="64" y="73"/>
                                </a:lnTo>
                                <a:lnTo>
                                  <a:pt x="61" y="70"/>
                                </a:lnTo>
                                <a:lnTo>
                                  <a:pt x="56" y="68"/>
                                </a:lnTo>
                                <a:lnTo>
                                  <a:pt x="51" y="68"/>
                                </a:lnTo>
                                <a:lnTo>
                                  <a:pt x="42" y="69"/>
                                </a:lnTo>
                                <a:lnTo>
                                  <a:pt x="35" y="73"/>
                                </a:lnTo>
                                <a:lnTo>
                                  <a:pt x="27" y="79"/>
                                </a:lnTo>
                                <a:lnTo>
                                  <a:pt x="20" y="89"/>
                                </a:lnTo>
                                <a:lnTo>
                                  <a:pt x="20" y="164"/>
                                </a:lnTo>
                                <a:lnTo>
                                  <a:pt x="20" y="165"/>
                                </a:lnTo>
                                <a:lnTo>
                                  <a:pt x="19" y="166"/>
                                </a:lnTo>
                                <a:lnTo>
                                  <a:pt x="19" y="166"/>
                                </a:lnTo>
                                <a:lnTo>
                                  <a:pt x="17" y="168"/>
                                </a:lnTo>
                                <a:lnTo>
                                  <a:pt x="16" y="168"/>
                                </a:lnTo>
                                <a:lnTo>
                                  <a:pt x="15" y="168"/>
                                </a:lnTo>
                                <a:lnTo>
                                  <a:pt x="13" y="168"/>
                                </a:lnTo>
                                <a:lnTo>
                                  <a:pt x="10" y="168"/>
                                </a:lnTo>
                                <a:lnTo>
                                  <a:pt x="6" y="168"/>
                                </a:lnTo>
                                <a:lnTo>
                                  <a:pt x="5" y="168"/>
                                </a:lnTo>
                                <a:lnTo>
                                  <a:pt x="3" y="168"/>
                                </a:lnTo>
                                <a:lnTo>
                                  <a:pt x="1" y="168"/>
                                </a:lnTo>
                                <a:lnTo>
                                  <a:pt x="0" y="166"/>
                                </a:lnTo>
                                <a:lnTo>
                                  <a:pt x="0" y="166"/>
                                </a:lnTo>
                                <a:lnTo>
                                  <a:pt x="0" y="165"/>
                                </a:lnTo>
                                <a:lnTo>
                                  <a:pt x="0" y="164"/>
                                </a:lnTo>
                                <a:lnTo>
                                  <a:pt x="0" y="4"/>
                                </a:lnTo>
                                <a:lnTo>
                                  <a:pt x="0" y="3"/>
                                </a:lnTo>
                                <a:lnTo>
                                  <a:pt x="0" y="3"/>
                                </a:lnTo>
                                <a:lnTo>
                                  <a:pt x="0" y="1"/>
                                </a:lnTo>
                                <a:lnTo>
                                  <a:pt x="1" y="1"/>
                                </a:lnTo>
                                <a:lnTo>
                                  <a:pt x="3" y="0"/>
                                </a:lnTo>
                                <a:lnTo>
                                  <a:pt x="5" y="0"/>
                                </a:lnTo>
                                <a:lnTo>
                                  <a:pt x="6" y="0"/>
                                </a:lnTo>
                                <a:lnTo>
                                  <a:pt x="10" y="0"/>
                                </a:lnTo>
                                <a:lnTo>
                                  <a:pt x="13" y="0"/>
                                </a:lnTo>
                                <a:lnTo>
                                  <a:pt x="15" y="0"/>
                                </a:lnTo>
                                <a:lnTo>
                                  <a:pt x="16" y="0"/>
                                </a:lnTo>
                                <a:lnTo>
                                  <a:pt x="17" y="1"/>
                                </a:lnTo>
                                <a:lnTo>
                                  <a:pt x="19" y="1"/>
                                </a:lnTo>
                                <a:lnTo>
                                  <a:pt x="19" y="3"/>
                                </a:lnTo>
                                <a:lnTo>
                                  <a:pt x="20" y="3"/>
                                </a:lnTo>
                                <a:lnTo>
                                  <a:pt x="20" y="4"/>
                                </a:lnTo>
                                <a:lnTo>
                                  <a:pt x="20" y="69"/>
                                </a:lnTo>
                                <a:lnTo>
                                  <a:pt x="29" y="60"/>
                                </a:lnTo>
                                <a:lnTo>
                                  <a:pt x="37" y="56"/>
                                </a:lnTo>
                                <a:lnTo>
                                  <a:pt x="46" y="52"/>
                                </a:lnTo>
                                <a:lnTo>
                                  <a:pt x="54" y="51"/>
                                </a:lnTo>
                                <a:lnTo>
                                  <a:pt x="64" y="52"/>
                                </a:lnTo>
                                <a:lnTo>
                                  <a:pt x="73" y="54"/>
                                </a:lnTo>
                                <a:lnTo>
                                  <a:pt x="79" y="58"/>
                                </a:lnTo>
                                <a:lnTo>
                                  <a:pt x="84" y="64"/>
                                </a:lnTo>
                                <a:lnTo>
                                  <a:pt x="89" y="70"/>
                                </a:lnTo>
                                <a:lnTo>
                                  <a:pt x="91" y="79"/>
                                </a:lnTo>
                                <a:lnTo>
                                  <a:pt x="93" y="88"/>
                                </a:lnTo>
                                <a:lnTo>
                                  <a:pt x="93" y="99"/>
                                </a:lnTo>
                                <a:lnTo>
                                  <a:pt x="93" y="16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33" name="Freeform 622"/>
                        <wps:cNvSpPr>
                          <a:spLocks noEditPoints="1"/>
                        </wps:cNvSpPr>
                        <wps:spPr bwMode="auto">
                          <a:xfrm>
                            <a:off x="6361112" y="5006975"/>
                            <a:ext cx="55563" cy="63500"/>
                          </a:xfrm>
                          <a:custGeom>
                            <a:avLst/>
                            <a:gdLst>
                              <a:gd name="T0" fmla="*/ 107 w 107"/>
                              <a:gd name="T1" fmla="*/ 71 h 119"/>
                              <a:gd name="T2" fmla="*/ 100 w 107"/>
                              <a:gd name="T3" fmla="*/ 93 h 119"/>
                              <a:gd name="T4" fmla="*/ 86 w 107"/>
                              <a:gd name="T5" fmla="*/ 109 h 119"/>
                              <a:gd name="T6" fmla="*/ 65 w 107"/>
                              <a:gd name="T7" fmla="*/ 118 h 119"/>
                              <a:gd name="T8" fmla="*/ 40 w 107"/>
                              <a:gd name="T9" fmla="*/ 118 h 119"/>
                              <a:gd name="T10" fmla="*/ 20 w 107"/>
                              <a:gd name="T11" fmla="*/ 110 h 119"/>
                              <a:gd name="T12" fmla="*/ 6 w 107"/>
                              <a:gd name="T13" fmla="*/ 94 h 119"/>
                              <a:gd name="T14" fmla="*/ 0 w 107"/>
                              <a:gd name="T15" fmla="*/ 74 h 119"/>
                              <a:gd name="T16" fmla="*/ 0 w 107"/>
                              <a:gd name="T17" fmla="*/ 48 h 119"/>
                              <a:gd name="T18" fmla="*/ 8 w 107"/>
                              <a:gd name="T19" fmla="*/ 26 h 119"/>
                              <a:gd name="T20" fmla="*/ 21 w 107"/>
                              <a:gd name="T21" fmla="*/ 9 h 119"/>
                              <a:gd name="T22" fmla="*/ 42 w 107"/>
                              <a:gd name="T23" fmla="*/ 1 h 119"/>
                              <a:gd name="T24" fmla="*/ 68 w 107"/>
                              <a:gd name="T25" fmla="*/ 1 h 119"/>
                              <a:gd name="T26" fmla="*/ 88 w 107"/>
                              <a:gd name="T27" fmla="*/ 8 h 119"/>
                              <a:gd name="T28" fmla="*/ 101 w 107"/>
                              <a:gd name="T29" fmla="*/ 23 h 119"/>
                              <a:gd name="T30" fmla="*/ 107 w 107"/>
                              <a:gd name="T31" fmla="*/ 45 h 119"/>
                              <a:gd name="T32" fmla="*/ 86 w 107"/>
                              <a:gd name="T33" fmla="*/ 60 h 119"/>
                              <a:gd name="T34" fmla="*/ 85 w 107"/>
                              <a:gd name="T35" fmla="*/ 43 h 119"/>
                              <a:gd name="T36" fmla="*/ 80 w 107"/>
                              <a:gd name="T37" fmla="*/ 29 h 119"/>
                              <a:gd name="T38" fmla="*/ 70 w 107"/>
                              <a:gd name="T39" fmla="*/ 19 h 119"/>
                              <a:gd name="T40" fmla="*/ 54 w 107"/>
                              <a:gd name="T41" fmla="*/ 17 h 119"/>
                              <a:gd name="T42" fmla="*/ 38 w 107"/>
                              <a:gd name="T43" fmla="*/ 19 h 119"/>
                              <a:gd name="T44" fmla="*/ 28 w 107"/>
                              <a:gd name="T45" fmla="*/ 28 h 119"/>
                              <a:gd name="T46" fmla="*/ 22 w 107"/>
                              <a:gd name="T47" fmla="*/ 42 h 119"/>
                              <a:gd name="T48" fmla="*/ 20 w 107"/>
                              <a:gd name="T49" fmla="*/ 59 h 119"/>
                              <a:gd name="T50" fmla="*/ 22 w 107"/>
                              <a:gd name="T51" fmla="*/ 76 h 119"/>
                              <a:gd name="T52" fmla="*/ 27 w 107"/>
                              <a:gd name="T53" fmla="*/ 90 h 119"/>
                              <a:gd name="T54" fmla="*/ 37 w 107"/>
                              <a:gd name="T55" fmla="*/ 98 h 119"/>
                              <a:gd name="T56" fmla="*/ 53 w 107"/>
                              <a:gd name="T57" fmla="*/ 102 h 119"/>
                              <a:gd name="T58" fmla="*/ 69 w 107"/>
                              <a:gd name="T59" fmla="*/ 99 h 119"/>
                              <a:gd name="T60" fmla="*/ 79 w 107"/>
                              <a:gd name="T61" fmla="*/ 90 h 119"/>
                              <a:gd name="T62" fmla="*/ 85 w 107"/>
                              <a:gd name="T63" fmla="*/ 76 h 119"/>
                              <a:gd name="T64" fmla="*/ 86 w 107"/>
                              <a:gd name="T65" fmla="*/ 60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07" h="119">
                                <a:moveTo>
                                  <a:pt x="107" y="58"/>
                                </a:moveTo>
                                <a:lnTo>
                                  <a:pt x="107" y="71"/>
                                </a:lnTo>
                                <a:lnTo>
                                  <a:pt x="105" y="82"/>
                                </a:lnTo>
                                <a:lnTo>
                                  <a:pt x="100" y="93"/>
                                </a:lnTo>
                                <a:lnTo>
                                  <a:pt x="94" y="102"/>
                                </a:lnTo>
                                <a:lnTo>
                                  <a:pt x="86" y="109"/>
                                </a:lnTo>
                                <a:lnTo>
                                  <a:pt x="76" y="114"/>
                                </a:lnTo>
                                <a:lnTo>
                                  <a:pt x="65" y="118"/>
                                </a:lnTo>
                                <a:lnTo>
                                  <a:pt x="53" y="119"/>
                                </a:lnTo>
                                <a:lnTo>
                                  <a:pt x="40" y="118"/>
                                </a:lnTo>
                                <a:lnTo>
                                  <a:pt x="30" y="114"/>
                                </a:lnTo>
                                <a:lnTo>
                                  <a:pt x="20" y="110"/>
                                </a:lnTo>
                                <a:lnTo>
                                  <a:pt x="12" y="103"/>
                                </a:lnTo>
                                <a:lnTo>
                                  <a:pt x="6" y="94"/>
                                </a:lnTo>
                                <a:lnTo>
                                  <a:pt x="3" y="85"/>
                                </a:lnTo>
                                <a:lnTo>
                                  <a:pt x="0" y="74"/>
                                </a:lnTo>
                                <a:lnTo>
                                  <a:pt x="0" y="60"/>
                                </a:lnTo>
                                <a:lnTo>
                                  <a:pt x="0" y="48"/>
                                </a:lnTo>
                                <a:lnTo>
                                  <a:pt x="3" y="35"/>
                                </a:lnTo>
                                <a:lnTo>
                                  <a:pt x="8" y="26"/>
                                </a:lnTo>
                                <a:lnTo>
                                  <a:pt x="14" y="17"/>
                                </a:lnTo>
                                <a:lnTo>
                                  <a:pt x="21" y="9"/>
                                </a:lnTo>
                                <a:lnTo>
                                  <a:pt x="31" y="5"/>
                                </a:lnTo>
                                <a:lnTo>
                                  <a:pt x="42" y="1"/>
                                </a:lnTo>
                                <a:lnTo>
                                  <a:pt x="54" y="0"/>
                                </a:lnTo>
                                <a:lnTo>
                                  <a:pt x="68" y="1"/>
                                </a:lnTo>
                                <a:lnTo>
                                  <a:pt x="78" y="3"/>
                                </a:lnTo>
                                <a:lnTo>
                                  <a:pt x="88" y="8"/>
                                </a:lnTo>
                                <a:lnTo>
                                  <a:pt x="95" y="16"/>
                                </a:lnTo>
                                <a:lnTo>
                                  <a:pt x="101" y="23"/>
                                </a:lnTo>
                                <a:lnTo>
                                  <a:pt x="105" y="34"/>
                                </a:lnTo>
                                <a:lnTo>
                                  <a:pt x="107" y="45"/>
                                </a:lnTo>
                                <a:lnTo>
                                  <a:pt x="107" y="58"/>
                                </a:lnTo>
                                <a:close/>
                                <a:moveTo>
                                  <a:pt x="86" y="60"/>
                                </a:moveTo>
                                <a:lnTo>
                                  <a:pt x="86" y="51"/>
                                </a:lnTo>
                                <a:lnTo>
                                  <a:pt x="85" y="43"/>
                                </a:lnTo>
                                <a:lnTo>
                                  <a:pt x="84" y="35"/>
                                </a:lnTo>
                                <a:lnTo>
                                  <a:pt x="80" y="29"/>
                                </a:lnTo>
                                <a:lnTo>
                                  <a:pt x="75" y="23"/>
                                </a:lnTo>
                                <a:lnTo>
                                  <a:pt x="70" y="19"/>
                                </a:lnTo>
                                <a:lnTo>
                                  <a:pt x="63" y="17"/>
                                </a:lnTo>
                                <a:lnTo>
                                  <a:pt x="54" y="17"/>
                                </a:lnTo>
                                <a:lnTo>
                                  <a:pt x="46" y="17"/>
                                </a:lnTo>
                                <a:lnTo>
                                  <a:pt x="38" y="19"/>
                                </a:lnTo>
                                <a:lnTo>
                                  <a:pt x="33" y="23"/>
                                </a:lnTo>
                                <a:lnTo>
                                  <a:pt x="28" y="28"/>
                                </a:lnTo>
                                <a:lnTo>
                                  <a:pt x="25" y="34"/>
                                </a:lnTo>
                                <a:lnTo>
                                  <a:pt x="22" y="42"/>
                                </a:lnTo>
                                <a:lnTo>
                                  <a:pt x="21" y="50"/>
                                </a:lnTo>
                                <a:lnTo>
                                  <a:pt x="20" y="59"/>
                                </a:lnTo>
                                <a:lnTo>
                                  <a:pt x="21" y="67"/>
                                </a:lnTo>
                                <a:lnTo>
                                  <a:pt x="22" y="76"/>
                                </a:lnTo>
                                <a:lnTo>
                                  <a:pt x="24" y="83"/>
                                </a:lnTo>
                                <a:lnTo>
                                  <a:pt x="27" y="90"/>
                                </a:lnTo>
                                <a:lnTo>
                                  <a:pt x="32" y="94"/>
                                </a:lnTo>
                                <a:lnTo>
                                  <a:pt x="37" y="98"/>
                                </a:lnTo>
                                <a:lnTo>
                                  <a:pt x="44" y="102"/>
                                </a:lnTo>
                                <a:lnTo>
                                  <a:pt x="53" y="102"/>
                                </a:lnTo>
                                <a:lnTo>
                                  <a:pt x="62" y="102"/>
                                </a:lnTo>
                                <a:lnTo>
                                  <a:pt x="69" y="99"/>
                                </a:lnTo>
                                <a:lnTo>
                                  <a:pt x="74" y="96"/>
                                </a:lnTo>
                                <a:lnTo>
                                  <a:pt x="79" y="90"/>
                                </a:lnTo>
                                <a:lnTo>
                                  <a:pt x="83" y="85"/>
                                </a:lnTo>
                                <a:lnTo>
                                  <a:pt x="85" y="76"/>
                                </a:lnTo>
                                <a:lnTo>
                                  <a:pt x="86" y="69"/>
                                </a:lnTo>
                                <a:lnTo>
                                  <a:pt x="86" y="6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34" name="Freeform 623"/>
                        <wps:cNvSpPr>
                          <a:spLocks/>
                        </wps:cNvSpPr>
                        <wps:spPr bwMode="auto">
                          <a:xfrm>
                            <a:off x="6432550" y="4979988"/>
                            <a:ext cx="11113" cy="88900"/>
                          </a:xfrm>
                          <a:custGeom>
                            <a:avLst/>
                            <a:gdLst>
                              <a:gd name="T0" fmla="*/ 20 w 20"/>
                              <a:gd name="T1" fmla="*/ 164 h 168"/>
                              <a:gd name="T2" fmla="*/ 20 w 20"/>
                              <a:gd name="T3" fmla="*/ 165 h 168"/>
                              <a:gd name="T4" fmla="*/ 20 w 20"/>
                              <a:gd name="T5" fmla="*/ 166 h 168"/>
                              <a:gd name="T6" fmla="*/ 18 w 20"/>
                              <a:gd name="T7" fmla="*/ 166 h 168"/>
                              <a:gd name="T8" fmla="*/ 18 w 20"/>
                              <a:gd name="T9" fmla="*/ 168 h 168"/>
                              <a:gd name="T10" fmla="*/ 17 w 20"/>
                              <a:gd name="T11" fmla="*/ 168 h 168"/>
                              <a:gd name="T12" fmla="*/ 15 w 20"/>
                              <a:gd name="T13" fmla="*/ 168 h 168"/>
                              <a:gd name="T14" fmla="*/ 12 w 20"/>
                              <a:gd name="T15" fmla="*/ 168 h 168"/>
                              <a:gd name="T16" fmla="*/ 10 w 20"/>
                              <a:gd name="T17" fmla="*/ 168 h 168"/>
                              <a:gd name="T18" fmla="*/ 7 w 20"/>
                              <a:gd name="T19" fmla="*/ 168 h 168"/>
                              <a:gd name="T20" fmla="*/ 5 w 20"/>
                              <a:gd name="T21" fmla="*/ 168 h 168"/>
                              <a:gd name="T22" fmla="*/ 4 w 20"/>
                              <a:gd name="T23" fmla="*/ 168 h 168"/>
                              <a:gd name="T24" fmla="*/ 2 w 20"/>
                              <a:gd name="T25" fmla="*/ 168 h 168"/>
                              <a:gd name="T26" fmla="*/ 1 w 20"/>
                              <a:gd name="T27" fmla="*/ 166 h 168"/>
                              <a:gd name="T28" fmla="*/ 0 w 20"/>
                              <a:gd name="T29" fmla="*/ 166 h 168"/>
                              <a:gd name="T30" fmla="*/ 0 w 20"/>
                              <a:gd name="T31" fmla="*/ 165 h 168"/>
                              <a:gd name="T32" fmla="*/ 0 w 20"/>
                              <a:gd name="T33" fmla="*/ 164 h 168"/>
                              <a:gd name="T34" fmla="*/ 0 w 20"/>
                              <a:gd name="T35" fmla="*/ 4 h 168"/>
                              <a:gd name="T36" fmla="*/ 0 w 20"/>
                              <a:gd name="T37" fmla="*/ 3 h 168"/>
                              <a:gd name="T38" fmla="*/ 0 w 20"/>
                              <a:gd name="T39" fmla="*/ 3 h 168"/>
                              <a:gd name="T40" fmla="*/ 1 w 20"/>
                              <a:gd name="T41" fmla="*/ 1 h 168"/>
                              <a:gd name="T42" fmla="*/ 2 w 20"/>
                              <a:gd name="T43" fmla="*/ 1 h 168"/>
                              <a:gd name="T44" fmla="*/ 4 w 20"/>
                              <a:gd name="T45" fmla="*/ 0 h 168"/>
                              <a:gd name="T46" fmla="*/ 5 w 20"/>
                              <a:gd name="T47" fmla="*/ 0 h 168"/>
                              <a:gd name="T48" fmla="*/ 7 w 20"/>
                              <a:gd name="T49" fmla="*/ 0 h 168"/>
                              <a:gd name="T50" fmla="*/ 10 w 20"/>
                              <a:gd name="T51" fmla="*/ 0 h 168"/>
                              <a:gd name="T52" fmla="*/ 12 w 20"/>
                              <a:gd name="T53" fmla="*/ 0 h 168"/>
                              <a:gd name="T54" fmla="*/ 15 w 20"/>
                              <a:gd name="T55" fmla="*/ 0 h 168"/>
                              <a:gd name="T56" fmla="*/ 17 w 20"/>
                              <a:gd name="T57" fmla="*/ 0 h 168"/>
                              <a:gd name="T58" fmla="*/ 18 w 20"/>
                              <a:gd name="T59" fmla="*/ 1 h 168"/>
                              <a:gd name="T60" fmla="*/ 18 w 20"/>
                              <a:gd name="T61" fmla="*/ 1 h 168"/>
                              <a:gd name="T62" fmla="*/ 20 w 20"/>
                              <a:gd name="T63" fmla="*/ 3 h 168"/>
                              <a:gd name="T64" fmla="*/ 20 w 20"/>
                              <a:gd name="T65" fmla="*/ 3 h 168"/>
                              <a:gd name="T66" fmla="*/ 20 w 20"/>
                              <a:gd name="T67" fmla="*/ 4 h 168"/>
                              <a:gd name="T68" fmla="*/ 20 w 20"/>
                              <a:gd name="T69" fmla="*/ 164 h 1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0" h="168">
                                <a:moveTo>
                                  <a:pt x="20" y="164"/>
                                </a:moveTo>
                                <a:lnTo>
                                  <a:pt x="20" y="165"/>
                                </a:lnTo>
                                <a:lnTo>
                                  <a:pt x="20" y="166"/>
                                </a:lnTo>
                                <a:lnTo>
                                  <a:pt x="18" y="166"/>
                                </a:lnTo>
                                <a:lnTo>
                                  <a:pt x="18" y="168"/>
                                </a:lnTo>
                                <a:lnTo>
                                  <a:pt x="17" y="168"/>
                                </a:lnTo>
                                <a:lnTo>
                                  <a:pt x="15" y="168"/>
                                </a:lnTo>
                                <a:lnTo>
                                  <a:pt x="12" y="168"/>
                                </a:lnTo>
                                <a:lnTo>
                                  <a:pt x="10" y="168"/>
                                </a:lnTo>
                                <a:lnTo>
                                  <a:pt x="7" y="168"/>
                                </a:lnTo>
                                <a:lnTo>
                                  <a:pt x="5" y="168"/>
                                </a:lnTo>
                                <a:lnTo>
                                  <a:pt x="4" y="168"/>
                                </a:lnTo>
                                <a:lnTo>
                                  <a:pt x="2" y="168"/>
                                </a:lnTo>
                                <a:lnTo>
                                  <a:pt x="1" y="166"/>
                                </a:lnTo>
                                <a:lnTo>
                                  <a:pt x="0" y="166"/>
                                </a:lnTo>
                                <a:lnTo>
                                  <a:pt x="0" y="165"/>
                                </a:lnTo>
                                <a:lnTo>
                                  <a:pt x="0" y="164"/>
                                </a:lnTo>
                                <a:lnTo>
                                  <a:pt x="0" y="4"/>
                                </a:lnTo>
                                <a:lnTo>
                                  <a:pt x="0" y="3"/>
                                </a:lnTo>
                                <a:lnTo>
                                  <a:pt x="0" y="3"/>
                                </a:lnTo>
                                <a:lnTo>
                                  <a:pt x="1" y="1"/>
                                </a:lnTo>
                                <a:lnTo>
                                  <a:pt x="2" y="1"/>
                                </a:lnTo>
                                <a:lnTo>
                                  <a:pt x="4" y="0"/>
                                </a:lnTo>
                                <a:lnTo>
                                  <a:pt x="5" y="0"/>
                                </a:lnTo>
                                <a:lnTo>
                                  <a:pt x="7" y="0"/>
                                </a:lnTo>
                                <a:lnTo>
                                  <a:pt x="10" y="0"/>
                                </a:lnTo>
                                <a:lnTo>
                                  <a:pt x="12" y="0"/>
                                </a:lnTo>
                                <a:lnTo>
                                  <a:pt x="15" y="0"/>
                                </a:lnTo>
                                <a:lnTo>
                                  <a:pt x="17" y="0"/>
                                </a:lnTo>
                                <a:lnTo>
                                  <a:pt x="18" y="1"/>
                                </a:lnTo>
                                <a:lnTo>
                                  <a:pt x="18" y="1"/>
                                </a:lnTo>
                                <a:lnTo>
                                  <a:pt x="20" y="3"/>
                                </a:lnTo>
                                <a:lnTo>
                                  <a:pt x="20" y="3"/>
                                </a:lnTo>
                                <a:lnTo>
                                  <a:pt x="20" y="4"/>
                                </a:lnTo>
                                <a:lnTo>
                                  <a:pt x="20" y="16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35" name="Freeform 624"/>
                        <wps:cNvSpPr>
                          <a:spLocks noEditPoints="1"/>
                        </wps:cNvSpPr>
                        <wps:spPr bwMode="auto">
                          <a:xfrm>
                            <a:off x="6459537" y="5006975"/>
                            <a:ext cx="52388" cy="63500"/>
                          </a:xfrm>
                          <a:custGeom>
                            <a:avLst/>
                            <a:gdLst>
                              <a:gd name="T0" fmla="*/ 100 w 100"/>
                              <a:gd name="T1" fmla="*/ 59 h 119"/>
                              <a:gd name="T2" fmla="*/ 95 w 100"/>
                              <a:gd name="T3" fmla="*/ 62 h 119"/>
                              <a:gd name="T4" fmla="*/ 21 w 100"/>
                              <a:gd name="T5" fmla="*/ 64 h 119"/>
                              <a:gd name="T6" fmla="*/ 24 w 100"/>
                              <a:gd name="T7" fmla="*/ 80 h 119"/>
                              <a:gd name="T8" fmla="*/ 30 w 100"/>
                              <a:gd name="T9" fmla="*/ 92 h 119"/>
                              <a:gd name="T10" fmla="*/ 41 w 100"/>
                              <a:gd name="T11" fmla="*/ 99 h 119"/>
                              <a:gd name="T12" fmla="*/ 57 w 100"/>
                              <a:gd name="T13" fmla="*/ 103 h 119"/>
                              <a:gd name="T14" fmla="*/ 70 w 100"/>
                              <a:gd name="T15" fmla="*/ 102 h 119"/>
                              <a:gd name="T16" fmla="*/ 81 w 100"/>
                              <a:gd name="T17" fmla="*/ 98 h 119"/>
                              <a:gd name="T18" fmla="*/ 88 w 100"/>
                              <a:gd name="T19" fmla="*/ 96 h 119"/>
                              <a:gd name="T20" fmla="*/ 92 w 100"/>
                              <a:gd name="T21" fmla="*/ 94 h 119"/>
                              <a:gd name="T22" fmla="*/ 94 w 100"/>
                              <a:gd name="T23" fmla="*/ 94 h 119"/>
                              <a:gd name="T24" fmla="*/ 95 w 100"/>
                              <a:gd name="T25" fmla="*/ 96 h 119"/>
                              <a:gd name="T26" fmla="*/ 95 w 100"/>
                              <a:gd name="T27" fmla="*/ 98 h 119"/>
                              <a:gd name="T28" fmla="*/ 96 w 100"/>
                              <a:gd name="T29" fmla="*/ 102 h 119"/>
                              <a:gd name="T30" fmla="*/ 95 w 100"/>
                              <a:gd name="T31" fmla="*/ 104 h 119"/>
                              <a:gd name="T32" fmla="*/ 95 w 100"/>
                              <a:gd name="T33" fmla="*/ 107 h 119"/>
                              <a:gd name="T34" fmla="*/ 95 w 100"/>
                              <a:gd name="T35" fmla="*/ 108 h 119"/>
                              <a:gd name="T36" fmla="*/ 94 w 100"/>
                              <a:gd name="T37" fmla="*/ 110 h 119"/>
                              <a:gd name="T38" fmla="*/ 90 w 100"/>
                              <a:gd name="T39" fmla="*/ 112 h 119"/>
                              <a:gd name="T40" fmla="*/ 81 w 100"/>
                              <a:gd name="T41" fmla="*/ 115 h 119"/>
                              <a:gd name="T42" fmla="*/ 69 w 100"/>
                              <a:gd name="T43" fmla="*/ 118 h 119"/>
                              <a:gd name="T44" fmla="*/ 54 w 100"/>
                              <a:gd name="T45" fmla="*/ 119 h 119"/>
                              <a:gd name="T46" fmla="*/ 31 w 100"/>
                              <a:gd name="T47" fmla="*/ 115 h 119"/>
                              <a:gd name="T48" fmla="*/ 15 w 100"/>
                              <a:gd name="T49" fmla="*/ 104 h 119"/>
                              <a:gd name="T50" fmla="*/ 4 w 100"/>
                              <a:gd name="T51" fmla="*/ 86 h 119"/>
                              <a:gd name="T52" fmla="*/ 0 w 100"/>
                              <a:gd name="T53" fmla="*/ 60 h 119"/>
                              <a:gd name="T54" fmla="*/ 4 w 100"/>
                              <a:gd name="T55" fmla="*/ 34 h 119"/>
                              <a:gd name="T56" fmla="*/ 15 w 100"/>
                              <a:gd name="T57" fmla="*/ 16 h 119"/>
                              <a:gd name="T58" fmla="*/ 31 w 100"/>
                              <a:gd name="T59" fmla="*/ 3 h 119"/>
                              <a:gd name="T60" fmla="*/ 53 w 100"/>
                              <a:gd name="T61" fmla="*/ 0 h 119"/>
                              <a:gd name="T62" fmla="*/ 74 w 100"/>
                              <a:gd name="T63" fmla="*/ 3 h 119"/>
                              <a:gd name="T64" fmla="*/ 89 w 100"/>
                              <a:gd name="T65" fmla="*/ 14 h 119"/>
                              <a:gd name="T66" fmla="*/ 97 w 100"/>
                              <a:gd name="T67" fmla="*/ 32 h 119"/>
                              <a:gd name="T68" fmla="*/ 100 w 100"/>
                              <a:gd name="T69" fmla="*/ 51 h 119"/>
                              <a:gd name="T70" fmla="*/ 80 w 100"/>
                              <a:gd name="T71" fmla="*/ 49 h 119"/>
                              <a:gd name="T72" fmla="*/ 73 w 100"/>
                              <a:gd name="T73" fmla="*/ 24 h 119"/>
                              <a:gd name="T74" fmla="*/ 52 w 100"/>
                              <a:gd name="T75" fmla="*/ 16 h 119"/>
                              <a:gd name="T76" fmla="*/ 38 w 100"/>
                              <a:gd name="T77" fmla="*/ 18 h 119"/>
                              <a:gd name="T78" fmla="*/ 30 w 100"/>
                              <a:gd name="T79" fmla="*/ 26 h 119"/>
                              <a:gd name="T80" fmla="*/ 24 w 100"/>
                              <a:gd name="T81" fmla="*/ 37 h 119"/>
                              <a:gd name="T82" fmla="*/ 21 w 100"/>
                              <a:gd name="T83" fmla="*/ 49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100" h="119">
                                <a:moveTo>
                                  <a:pt x="100" y="55"/>
                                </a:moveTo>
                                <a:lnTo>
                                  <a:pt x="100" y="59"/>
                                </a:lnTo>
                                <a:lnTo>
                                  <a:pt x="97" y="61"/>
                                </a:lnTo>
                                <a:lnTo>
                                  <a:pt x="95" y="62"/>
                                </a:lnTo>
                                <a:lnTo>
                                  <a:pt x="92" y="64"/>
                                </a:lnTo>
                                <a:lnTo>
                                  <a:pt x="21" y="64"/>
                                </a:lnTo>
                                <a:lnTo>
                                  <a:pt x="22" y="72"/>
                                </a:lnTo>
                                <a:lnTo>
                                  <a:pt x="24" y="80"/>
                                </a:lnTo>
                                <a:lnTo>
                                  <a:pt x="26" y="86"/>
                                </a:lnTo>
                                <a:lnTo>
                                  <a:pt x="30" y="92"/>
                                </a:lnTo>
                                <a:lnTo>
                                  <a:pt x="35" y="97"/>
                                </a:lnTo>
                                <a:lnTo>
                                  <a:pt x="41" y="99"/>
                                </a:lnTo>
                                <a:lnTo>
                                  <a:pt x="48" y="102"/>
                                </a:lnTo>
                                <a:lnTo>
                                  <a:pt x="57" y="103"/>
                                </a:lnTo>
                                <a:lnTo>
                                  <a:pt x="64" y="102"/>
                                </a:lnTo>
                                <a:lnTo>
                                  <a:pt x="70" y="102"/>
                                </a:lnTo>
                                <a:lnTo>
                                  <a:pt x="76" y="99"/>
                                </a:lnTo>
                                <a:lnTo>
                                  <a:pt x="81" y="98"/>
                                </a:lnTo>
                                <a:lnTo>
                                  <a:pt x="85" y="97"/>
                                </a:lnTo>
                                <a:lnTo>
                                  <a:pt x="88" y="96"/>
                                </a:lnTo>
                                <a:lnTo>
                                  <a:pt x="91" y="94"/>
                                </a:lnTo>
                                <a:lnTo>
                                  <a:pt x="92" y="94"/>
                                </a:lnTo>
                                <a:lnTo>
                                  <a:pt x="94" y="94"/>
                                </a:lnTo>
                                <a:lnTo>
                                  <a:pt x="94" y="94"/>
                                </a:lnTo>
                                <a:lnTo>
                                  <a:pt x="95" y="96"/>
                                </a:lnTo>
                                <a:lnTo>
                                  <a:pt x="95" y="96"/>
                                </a:lnTo>
                                <a:lnTo>
                                  <a:pt x="95" y="97"/>
                                </a:lnTo>
                                <a:lnTo>
                                  <a:pt x="95" y="98"/>
                                </a:lnTo>
                                <a:lnTo>
                                  <a:pt x="96" y="101"/>
                                </a:lnTo>
                                <a:lnTo>
                                  <a:pt x="96" y="102"/>
                                </a:lnTo>
                                <a:lnTo>
                                  <a:pt x="96" y="103"/>
                                </a:lnTo>
                                <a:lnTo>
                                  <a:pt x="95" y="104"/>
                                </a:lnTo>
                                <a:lnTo>
                                  <a:pt x="95" y="106"/>
                                </a:lnTo>
                                <a:lnTo>
                                  <a:pt x="95" y="107"/>
                                </a:lnTo>
                                <a:lnTo>
                                  <a:pt x="95" y="108"/>
                                </a:lnTo>
                                <a:lnTo>
                                  <a:pt x="95" y="108"/>
                                </a:lnTo>
                                <a:lnTo>
                                  <a:pt x="94" y="109"/>
                                </a:lnTo>
                                <a:lnTo>
                                  <a:pt x="94" y="110"/>
                                </a:lnTo>
                                <a:lnTo>
                                  <a:pt x="92" y="110"/>
                                </a:lnTo>
                                <a:lnTo>
                                  <a:pt x="90" y="112"/>
                                </a:lnTo>
                                <a:lnTo>
                                  <a:pt x="86" y="113"/>
                                </a:lnTo>
                                <a:lnTo>
                                  <a:pt x="81" y="115"/>
                                </a:lnTo>
                                <a:lnTo>
                                  <a:pt x="75" y="117"/>
                                </a:lnTo>
                                <a:lnTo>
                                  <a:pt x="69" y="118"/>
                                </a:lnTo>
                                <a:lnTo>
                                  <a:pt x="62" y="118"/>
                                </a:lnTo>
                                <a:lnTo>
                                  <a:pt x="54" y="119"/>
                                </a:lnTo>
                                <a:lnTo>
                                  <a:pt x="42" y="118"/>
                                </a:lnTo>
                                <a:lnTo>
                                  <a:pt x="31" y="115"/>
                                </a:lnTo>
                                <a:lnTo>
                                  <a:pt x="22" y="110"/>
                                </a:lnTo>
                                <a:lnTo>
                                  <a:pt x="15" y="104"/>
                                </a:lnTo>
                                <a:lnTo>
                                  <a:pt x="9" y="96"/>
                                </a:lnTo>
                                <a:lnTo>
                                  <a:pt x="4" y="86"/>
                                </a:lnTo>
                                <a:lnTo>
                                  <a:pt x="1" y="74"/>
                                </a:lnTo>
                                <a:lnTo>
                                  <a:pt x="0" y="60"/>
                                </a:lnTo>
                                <a:lnTo>
                                  <a:pt x="1" y="46"/>
                                </a:lnTo>
                                <a:lnTo>
                                  <a:pt x="4" y="34"/>
                                </a:lnTo>
                                <a:lnTo>
                                  <a:pt x="9" y="24"/>
                                </a:lnTo>
                                <a:lnTo>
                                  <a:pt x="15" y="16"/>
                                </a:lnTo>
                                <a:lnTo>
                                  <a:pt x="22" y="8"/>
                                </a:lnTo>
                                <a:lnTo>
                                  <a:pt x="31" y="3"/>
                                </a:lnTo>
                                <a:lnTo>
                                  <a:pt x="41" y="1"/>
                                </a:lnTo>
                                <a:lnTo>
                                  <a:pt x="53" y="0"/>
                                </a:lnTo>
                                <a:lnTo>
                                  <a:pt x="64" y="1"/>
                                </a:lnTo>
                                <a:lnTo>
                                  <a:pt x="74" y="3"/>
                                </a:lnTo>
                                <a:lnTo>
                                  <a:pt x="83" y="8"/>
                                </a:lnTo>
                                <a:lnTo>
                                  <a:pt x="89" y="14"/>
                                </a:lnTo>
                                <a:lnTo>
                                  <a:pt x="94" y="22"/>
                                </a:lnTo>
                                <a:lnTo>
                                  <a:pt x="97" y="32"/>
                                </a:lnTo>
                                <a:lnTo>
                                  <a:pt x="100" y="40"/>
                                </a:lnTo>
                                <a:lnTo>
                                  <a:pt x="100" y="51"/>
                                </a:lnTo>
                                <a:lnTo>
                                  <a:pt x="100" y="55"/>
                                </a:lnTo>
                                <a:close/>
                                <a:moveTo>
                                  <a:pt x="80" y="49"/>
                                </a:moveTo>
                                <a:lnTo>
                                  <a:pt x="79" y="34"/>
                                </a:lnTo>
                                <a:lnTo>
                                  <a:pt x="73" y="24"/>
                                </a:lnTo>
                                <a:lnTo>
                                  <a:pt x="65" y="17"/>
                                </a:lnTo>
                                <a:lnTo>
                                  <a:pt x="52" y="16"/>
                                </a:lnTo>
                                <a:lnTo>
                                  <a:pt x="44" y="16"/>
                                </a:lnTo>
                                <a:lnTo>
                                  <a:pt x="38" y="18"/>
                                </a:lnTo>
                                <a:lnTo>
                                  <a:pt x="33" y="21"/>
                                </a:lnTo>
                                <a:lnTo>
                                  <a:pt x="30" y="26"/>
                                </a:lnTo>
                                <a:lnTo>
                                  <a:pt x="26" y="30"/>
                                </a:lnTo>
                                <a:lnTo>
                                  <a:pt x="24" y="37"/>
                                </a:lnTo>
                                <a:lnTo>
                                  <a:pt x="22" y="43"/>
                                </a:lnTo>
                                <a:lnTo>
                                  <a:pt x="21" y="49"/>
                                </a:lnTo>
                                <a:lnTo>
                                  <a:pt x="80" y="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36" name="Freeform 625"/>
                        <wps:cNvSpPr>
                          <a:spLocks/>
                        </wps:cNvSpPr>
                        <wps:spPr bwMode="auto">
                          <a:xfrm>
                            <a:off x="6523037" y="5006975"/>
                            <a:ext cx="41275" cy="63500"/>
                          </a:xfrm>
                          <a:custGeom>
                            <a:avLst/>
                            <a:gdLst>
                              <a:gd name="T0" fmla="*/ 76 w 76"/>
                              <a:gd name="T1" fmla="*/ 92 h 119"/>
                              <a:gd name="T2" fmla="*/ 70 w 76"/>
                              <a:gd name="T3" fmla="*/ 104 h 119"/>
                              <a:gd name="T4" fmla="*/ 59 w 76"/>
                              <a:gd name="T5" fmla="*/ 114 h 119"/>
                              <a:gd name="T6" fmla="*/ 43 w 76"/>
                              <a:gd name="T7" fmla="*/ 118 h 119"/>
                              <a:gd name="T8" fmla="*/ 28 w 76"/>
                              <a:gd name="T9" fmla="*/ 119 h 119"/>
                              <a:gd name="T10" fmla="*/ 19 w 76"/>
                              <a:gd name="T11" fmla="*/ 117 h 119"/>
                              <a:gd name="T12" fmla="*/ 10 w 76"/>
                              <a:gd name="T13" fmla="*/ 114 h 119"/>
                              <a:gd name="T14" fmla="*/ 4 w 76"/>
                              <a:gd name="T15" fmla="*/ 112 h 119"/>
                              <a:gd name="T16" fmla="*/ 1 w 76"/>
                              <a:gd name="T17" fmla="*/ 108 h 119"/>
                              <a:gd name="T18" fmla="*/ 0 w 76"/>
                              <a:gd name="T19" fmla="*/ 104 h 119"/>
                              <a:gd name="T20" fmla="*/ 0 w 76"/>
                              <a:gd name="T21" fmla="*/ 98 h 119"/>
                              <a:gd name="T22" fmla="*/ 0 w 76"/>
                              <a:gd name="T23" fmla="*/ 96 h 119"/>
                              <a:gd name="T24" fmla="*/ 1 w 76"/>
                              <a:gd name="T25" fmla="*/ 93 h 119"/>
                              <a:gd name="T26" fmla="*/ 3 w 76"/>
                              <a:gd name="T27" fmla="*/ 92 h 119"/>
                              <a:gd name="T28" fmla="*/ 5 w 76"/>
                              <a:gd name="T29" fmla="*/ 93 h 119"/>
                              <a:gd name="T30" fmla="*/ 10 w 76"/>
                              <a:gd name="T31" fmla="*/ 96 h 119"/>
                              <a:gd name="T32" fmla="*/ 17 w 76"/>
                              <a:gd name="T33" fmla="*/ 99 h 119"/>
                              <a:gd name="T34" fmla="*/ 28 w 76"/>
                              <a:gd name="T35" fmla="*/ 103 h 119"/>
                              <a:gd name="T36" fmla="*/ 39 w 76"/>
                              <a:gd name="T37" fmla="*/ 103 h 119"/>
                              <a:gd name="T38" fmla="*/ 47 w 76"/>
                              <a:gd name="T39" fmla="*/ 101 h 119"/>
                              <a:gd name="T40" fmla="*/ 53 w 76"/>
                              <a:gd name="T41" fmla="*/ 96 h 119"/>
                              <a:gd name="T42" fmla="*/ 57 w 76"/>
                              <a:gd name="T43" fmla="*/ 90 h 119"/>
                              <a:gd name="T44" fmla="*/ 57 w 76"/>
                              <a:gd name="T45" fmla="*/ 81 h 119"/>
                              <a:gd name="T46" fmla="*/ 52 w 76"/>
                              <a:gd name="T47" fmla="*/ 75 h 119"/>
                              <a:gd name="T48" fmla="*/ 44 w 76"/>
                              <a:gd name="T49" fmla="*/ 70 h 119"/>
                              <a:gd name="T50" fmla="*/ 35 w 76"/>
                              <a:gd name="T51" fmla="*/ 66 h 119"/>
                              <a:gd name="T52" fmla="*/ 25 w 76"/>
                              <a:gd name="T53" fmla="*/ 62 h 119"/>
                              <a:gd name="T54" fmla="*/ 15 w 76"/>
                              <a:gd name="T55" fmla="*/ 56 h 119"/>
                              <a:gd name="T56" fmla="*/ 7 w 76"/>
                              <a:gd name="T57" fmla="*/ 49 h 119"/>
                              <a:gd name="T58" fmla="*/ 3 w 76"/>
                              <a:gd name="T59" fmla="*/ 39 h 119"/>
                              <a:gd name="T60" fmla="*/ 3 w 76"/>
                              <a:gd name="T61" fmla="*/ 26 h 119"/>
                              <a:gd name="T62" fmla="*/ 7 w 76"/>
                              <a:gd name="T63" fmla="*/ 14 h 119"/>
                              <a:gd name="T64" fmla="*/ 17 w 76"/>
                              <a:gd name="T65" fmla="*/ 6 h 119"/>
                              <a:gd name="T66" fmla="*/ 32 w 76"/>
                              <a:gd name="T67" fmla="*/ 0 h 119"/>
                              <a:gd name="T68" fmla="*/ 47 w 76"/>
                              <a:gd name="T69" fmla="*/ 0 h 119"/>
                              <a:gd name="T70" fmla="*/ 54 w 76"/>
                              <a:gd name="T71" fmla="*/ 1 h 119"/>
                              <a:gd name="T72" fmla="*/ 62 w 76"/>
                              <a:gd name="T73" fmla="*/ 3 h 119"/>
                              <a:gd name="T74" fmla="*/ 67 w 76"/>
                              <a:gd name="T75" fmla="*/ 6 h 119"/>
                              <a:gd name="T76" fmla="*/ 69 w 76"/>
                              <a:gd name="T77" fmla="*/ 8 h 119"/>
                              <a:gd name="T78" fmla="*/ 70 w 76"/>
                              <a:gd name="T79" fmla="*/ 9 h 119"/>
                              <a:gd name="T80" fmla="*/ 70 w 76"/>
                              <a:gd name="T81" fmla="*/ 11 h 119"/>
                              <a:gd name="T82" fmla="*/ 71 w 76"/>
                              <a:gd name="T83" fmla="*/ 13 h 119"/>
                              <a:gd name="T84" fmla="*/ 71 w 76"/>
                              <a:gd name="T85" fmla="*/ 18 h 119"/>
                              <a:gd name="T86" fmla="*/ 70 w 76"/>
                              <a:gd name="T87" fmla="*/ 21 h 119"/>
                              <a:gd name="T88" fmla="*/ 70 w 76"/>
                              <a:gd name="T89" fmla="*/ 23 h 119"/>
                              <a:gd name="T90" fmla="*/ 69 w 76"/>
                              <a:gd name="T91" fmla="*/ 23 h 119"/>
                              <a:gd name="T92" fmla="*/ 67 w 76"/>
                              <a:gd name="T93" fmla="*/ 23 h 119"/>
                              <a:gd name="T94" fmla="*/ 63 w 76"/>
                              <a:gd name="T95" fmla="*/ 21 h 119"/>
                              <a:gd name="T96" fmla="*/ 55 w 76"/>
                              <a:gd name="T97" fmla="*/ 18 h 119"/>
                              <a:gd name="T98" fmla="*/ 47 w 76"/>
                              <a:gd name="T99" fmla="*/ 16 h 119"/>
                              <a:gd name="T100" fmla="*/ 37 w 76"/>
                              <a:gd name="T101" fmla="*/ 16 h 119"/>
                              <a:gd name="T102" fmla="*/ 30 w 76"/>
                              <a:gd name="T103" fmla="*/ 18 h 119"/>
                              <a:gd name="T104" fmla="*/ 25 w 76"/>
                              <a:gd name="T105" fmla="*/ 22 h 119"/>
                              <a:gd name="T106" fmla="*/ 22 w 76"/>
                              <a:gd name="T107" fmla="*/ 28 h 119"/>
                              <a:gd name="T108" fmla="*/ 22 w 76"/>
                              <a:gd name="T109" fmla="*/ 35 h 119"/>
                              <a:gd name="T110" fmla="*/ 27 w 76"/>
                              <a:gd name="T111" fmla="*/ 42 h 119"/>
                              <a:gd name="T112" fmla="*/ 35 w 76"/>
                              <a:gd name="T113" fmla="*/ 46 h 119"/>
                              <a:gd name="T114" fmla="*/ 44 w 76"/>
                              <a:gd name="T115" fmla="*/ 50 h 119"/>
                              <a:gd name="T116" fmla="*/ 54 w 76"/>
                              <a:gd name="T117" fmla="*/ 55 h 119"/>
                              <a:gd name="T118" fmla="*/ 64 w 76"/>
                              <a:gd name="T119" fmla="*/ 60 h 119"/>
                              <a:gd name="T120" fmla="*/ 71 w 76"/>
                              <a:gd name="T121" fmla="*/ 67 h 119"/>
                              <a:gd name="T122" fmla="*/ 76 w 76"/>
                              <a:gd name="T123" fmla="*/ 77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76" h="119">
                                <a:moveTo>
                                  <a:pt x="76" y="83"/>
                                </a:moveTo>
                                <a:lnTo>
                                  <a:pt x="76" y="92"/>
                                </a:lnTo>
                                <a:lnTo>
                                  <a:pt x="74" y="98"/>
                                </a:lnTo>
                                <a:lnTo>
                                  <a:pt x="70" y="104"/>
                                </a:lnTo>
                                <a:lnTo>
                                  <a:pt x="64" y="109"/>
                                </a:lnTo>
                                <a:lnTo>
                                  <a:pt x="59" y="114"/>
                                </a:lnTo>
                                <a:lnTo>
                                  <a:pt x="52" y="117"/>
                                </a:lnTo>
                                <a:lnTo>
                                  <a:pt x="43" y="118"/>
                                </a:lnTo>
                                <a:lnTo>
                                  <a:pt x="35" y="119"/>
                                </a:lnTo>
                                <a:lnTo>
                                  <a:pt x="28" y="119"/>
                                </a:lnTo>
                                <a:lnTo>
                                  <a:pt x="23" y="118"/>
                                </a:lnTo>
                                <a:lnTo>
                                  <a:pt x="19" y="117"/>
                                </a:lnTo>
                                <a:lnTo>
                                  <a:pt x="14" y="115"/>
                                </a:lnTo>
                                <a:lnTo>
                                  <a:pt x="10" y="114"/>
                                </a:lnTo>
                                <a:lnTo>
                                  <a:pt x="6" y="113"/>
                                </a:lnTo>
                                <a:lnTo>
                                  <a:pt x="4" y="112"/>
                                </a:lnTo>
                                <a:lnTo>
                                  <a:pt x="3" y="110"/>
                                </a:lnTo>
                                <a:lnTo>
                                  <a:pt x="1" y="108"/>
                                </a:lnTo>
                                <a:lnTo>
                                  <a:pt x="0" y="107"/>
                                </a:lnTo>
                                <a:lnTo>
                                  <a:pt x="0" y="104"/>
                                </a:lnTo>
                                <a:lnTo>
                                  <a:pt x="0" y="101"/>
                                </a:lnTo>
                                <a:lnTo>
                                  <a:pt x="0" y="98"/>
                                </a:lnTo>
                                <a:lnTo>
                                  <a:pt x="0" y="97"/>
                                </a:lnTo>
                                <a:lnTo>
                                  <a:pt x="0" y="96"/>
                                </a:lnTo>
                                <a:lnTo>
                                  <a:pt x="1" y="94"/>
                                </a:lnTo>
                                <a:lnTo>
                                  <a:pt x="1" y="93"/>
                                </a:lnTo>
                                <a:lnTo>
                                  <a:pt x="1" y="93"/>
                                </a:lnTo>
                                <a:lnTo>
                                  <a:pt x="3" y="92"/>
                                </a:lnTo>
                                <a:lnTo>
                                  <a:pt x="4" y="92"/>
                                </a:lnTo>
                                <a:lnTo>
                                  <a:pt x="5" y="93"/>
                                </a:lnTo>
                                <a:lnTo>
                                  <a:pt x="7" y="94"/>
                                </a:lnTo>
                                <a:lnTo>
                                  <a:pt x="10" y="96"/>
                                </a:lnTo>
                                <a:lnTo>
                                  <a:pt x="14" y="98"/>
                                </a:lnTo>
                                <a:lnTo>
                                  <a:pt x="17" y="99"/>
                                </a:lnTo>
                                <a:lnTo>
                                  <a:pt x="22" y="101"/>
                                </a:lnTo>
                                <a:lnTo>
                                  <a:pt x="28" y="103"/>
                                </a:lnTo>
                                <a:lnTo>
                                  <a:pt x="35" y="103"/>
                                </a:lnTo>
                                <a:lnTo>
                                  <a:pt x="39" y="103"/>
                                </a:lnTo>
                                <a:lnTo>
                                  <a:pt x="43" y="102"/>
                                </a:lnTo>
                                <a:lnTo>
                                  <a:pt x="47" y="101"/>
                                </a:lnTo>
                                <a:lnTo>
                                  <a:pt x="51" y="98"/>
                                </a:lnTo>
                                <a:lnTo>
                                  <a:pt x="53" y="96"/>
                                </a:lnTo>
                                <a:lnTo>
                                  <a:pt x="55" y="93"/>
                                </a:lnTo>
                                <a:lnTo>
                                  <a:pt x="57" y="90"/>
                                </a:lnTo>
                                <a:lnTo>
                                  <a:pt x="57" y="86"/>
                                </a:lnTo>
                                <a:lnTo>
                                  <a:pt x="57" y="81"/>
                                </a:lnTo>
                                <a:lnTo>
                                  <a:pt x="54" y="77"/>
                                </a:lnTo>
                                <a:lnTo>
                                  <a:pt x="52" y="75"/>
                                </a:lnTo>
                                <a:lnTo>
                                  <a:pt x="48" y="72"/>
                                </a:lnTo>
                                <a:lnTo>
                                  <a:pt x="44" y="70"/>
                                </a:lnTo>
                                <a:lnTo>
                                  <a:pt x="39" y="69"/>
                                </a:lnTo>
                                <a:lnTo>
                                  <a:pt x="35" y="66"/>
                                </a:lnTo>
                                <a:lnTo>
                                  <a:pt x="30" y="64"/>
                                </a:lnTo>
                                <a:lnTo>
                                  <a:pt x="25" y="62"/>
                                </a:lnTo>
                                <a:lnTo>
                                  <a:pt x="20" y="60"/>
                                </a:lnTo>
                                <a:lnTo>
                                  <a:pt x="15" y="56"/>
                                </a:lnTo>
                                <a:lnTo>
                                  <a:pt x="11" y="53"/>
                                </a:lnTo>
                                <a:lnTo>
                                  <a:pt x="7" y="49"/>
                                </a:lnTo>
                                <a:lnTo>
                                  <a:pt x="5" y="44"/>
                                </a:lnTo>
                                <a:lnTo>
                                  <a:pt x="3" y="39"/>
                                </a:lnTo>
                                <a:lnTo>
                                  <a:pt x="3" y="32"/>
                                </a:lnTo>
                                <a:lnTo>
                                  <a:pt x="3" y="26"/>
                                </a:lnTo>
                                <a:lnTo>
                                  <a:pt x="5" y="19"/>
                                </a:lnTo>
                                <a:lnTo>
                                  <a:pt x="7" y="14"/>
                                </a:lnTo>
                                <a:lnTo>
                                  <a:pt x="12" y="9"/>
                                </a:lnTo>
                                <a:lnTo>
                                  <a:pt x="17" y="6"/>
                                </a:lnTo>
                                <a:lnTo>
                                  <a:pt x="25" y="2"/>
                                </a:lnTo>
                                <a:lnTo>
                                  <a:pt x="32" y="0"/>
                                </a:lnTo>
                                <a:lnTo>
                                  <a:pt x="42" y="0"/>
                                </a:lnTo>
                                <a:lnTo>
                                  <a:pt x="47" y="0"/>
                                </a:lnTo>
                                <a:lnTo>
                                  <a:pt x="51" y="1"/>
                                </a:lnTo>
                                <a:lnTo>
                                  <a:pt x="54" y="1"/>
                                </a:lnTo>
                                <a:lnTo>
                                  <a:pt x="58" y="2"/>
                                </a:lnTo>
                                <a:lnTo>
                                  <a:pt x="62" y="3"/>
                                </a:lnTo>
                                <a:lnTo>
                                  <a:pt x="64" y="5"/>
                                </a:lnTo>
                                <a:lnTo>
                                  <a:pt x="67" y="6"/>
                                </a:lnTo>
                                <a:lnTo>
                                  <a:pt x="68" y="7"/>
                                </a:lnTo>
                                <a:lnTo>
                                  <a:pt x="69" y="8"/>
                                </a:lnTo>
                                <a:lnTo>
                                  <a:pt x="70" y="8"/>
                                </a:lnTo>
                                <a:lnTo>
                                  <a:pt x="70" y="9"/>
                                </a:lnTo>
                                <a:lnTo>
                                  <a:pt x="70" y="11"/>
                                </a:lnTo>
                                <a:lnTo>
                                  <a:pt x="70" y="11"/>
                                </a:lnTo>
                                <a:lnTo>
                                  <a:pt x="70" y="12"/>
                                </a:lnTo>
                                <a:lnTo>
                                  <a:pt x="71" y="13"/>
                                </a:lnTo>
                                <a:lnTo>
                                  <a:pt x="71" y="16"/>
                                </a:lnTo>
                                <a:lnTo>
                                  <a:pt x="71" y="18"/>
                                </a:lnTo>
                                <a:lnTo>
                                  <a:pt x="70" y="19"/>
                                </a:lnTo>
                                <a:lnTo>
                                  <a:pt x="70" y="21"/>
                                </a:lnTo>
                                <a:lnTo>
                                  <a:pt x="70" y="22"/>
                                </a:lnTo>
                                <a:lnTo>
                                  <a:pt x="70" y="23"/>
                                </a:lnTo>
                                <a:lnTo>
                                  <a:pt x="69" y="23"/>
                                </a:lnTo>
                                <a:lnTo>
                                  <a:pt x="69" y="23"/>
                                </a:lnTo>
                                <a:lnTo>
                                  <a:pt x="68" y="23"/>
                                </a:lnTo>
                                <a:lnTo>
                                  <a:pt x="67" y="23"/>
                                </a:lnTo>
                                <a:lnTo>
                                  <a:pt x="64" y="22"/>
                                </a:lnTo>
                                <a:lnTo>
                                  <a:pt x="63" y="21"/>
                                </a:lnTo>
                                <a:lnTo>
                                  <a:pt x="59" y="19"/>
                                </a:lnTo>
                                <a:lnTo>
                                  <a:pt x="55" y="18"/>
                                </a:lnTo>
                                <a:lnTo>
                                  <a:pt x="52" y="17"/>
                                </a:lnTo>
                                <a:lnTo>
                                  <a:pt x="47" y="16"/>
                                </a:lnTo>
                                <a:lnTo>
                                  <a:pt x="42" y="16"/>
                                </a:lnTo>
                                <a:lnTo>
                                  <a:pt x="37" y="16"/>
                                </a:lnTo>
                                <a:lnTo>
                                  <a:pt x="33" y="17"/>
                                </a:lnTo>
                                <a:lnTo>
                                  <a:pt x="30" y="18"/>
                                </a:lnTo>
                                <a:lnTo>
                                  <a:pt x="26" y="19"/>
                                </a:lnTo>
                                <a:lnTo>
                                  <a:pt x="25" y="22"/>
                                </a:lnTo>
                                <a:lnTo>
                                  <a:pt x="22" y="24"/>
                                </a:lnTo>
                                <a:lnTo>
                                  <a:pt x="22" y="28"/>
                                </a:lnTo>
                                <a:lnTo>
                                  <a:pt x="21" y="30"/>
                                </a:lnTo>
                                <a:lnTo>
                                  <a:pt x="22" y="35"/>
                                </a:lnTo>
                                <a:lnTo>
                                  <a:pt x="23" y="39"/>
                                </a:lnTo>
                                <a:lnTo>
                                  <a:pt x="27" y="42"/>
                                </a:lnTo>
                                <a:lnTo>
                                  <a:pt x="30" y="44"/>
                                </a:lnTo>
                                <a:lnTo>
                                  <a:pt x="35" y="46"/>
                                </a:lnTo>
                                <a:lnTo>
                                  <a:pt x="39" y="49"/>
                                </a:lnTo>
                                <a:lnTo>
                                  <a:pt x="44" y="50"/>
                                </a:lnTo>
                                <a:lnTo>
                                  <a:pt x="49" y="53"/>
                                </a:lnTo>
                                <a:lnTo>
                                  <a:pt x="54" y="55"/>
                                </a:lnTo>
                                <a:lnTo>
                                  <a:pt x="59" y="58"/>
                                </a:lnTo>
                                <a:lnTo>
                                  <a:pt x="64" y="60"/>
                                </a:lnTo>
                                <a:lnTo>
                                  <a:pt x="68" y="64"/>
                                </a:lnTo>
                                <a:lnTo>
                                  <a:pt x="71" y="67"/>
                                </a:lnTo>
                                <a:lnTo>
                                  <a:pt x="74" y="72"/>
                                </a:lnTo>
                                <a:lnTo>
                                  <a:pt x="76" y="77"/>
                                </a:lnTo>
                                <a:lnTo>
                                  <a:pt x="76" y="8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37" name="Freeform 626"/>
                        <wps:cNvSpPr>
                          <a:spLocks/>
                        </wps:cNvSpPr>
                        <wps:spPr bwMode="auto">
                          <a:xfrm>
                            <a:off x="6569075" y="4992688"/>
                            <a:ext cx="38100" cy="76200"/>
                          </a:xfrm>
                          <a:custGeom>
                            <a:avLst/>
                            <a:gdLst>
                              <a:gd name="T0" fmla="*/ 71 w 71"/>
                              <a:gd name="T1" fmla="*/ 136 h 145"/>
                              <a:gd name="T2" fmla="*/ 71 w 71"/>
                              <a:gd name="T3" fmla="*/ 140 h 145"/>
                              <a:gd name="T4" fmla="*/ 68 w 71"/>
                              <a:gd name="T5" fmla="*/ 142 h 145"/>
                              <a:gd name="T6" fmla="*/ 65 w 71"/>
                              <a:gd name="T7" fmla="*/ 144 h 145"/>
                              <a:gd name="T8" fmla="*/ 60 w 71"/>
                              <a:gd name="T9" fmla="*/ 145 h 145"/>
                              <a:gd name="T10" fmla="*/ 53 w 71"/>
                              <a:gd name="T11" fmla="*/ 145 h 145"/>
                              <a:gd name="T12" fmla="*/ 44 w 71"/>
                              <a:gd name="T13" fmla="*/ 145 h 145"/>
                              <a:gd name="T14" fmla="*/ 31 w 71"/>
                              <a:gd name="T15" fmla="*/ 141 h 145"/>
                              <a:gd name="T16" fmla="*/ 24 w 71"/>
                              <a:gd name="T17" fmla="*/ 131 h 145"/>
                              <a:gd name="T18" fmla="*/ 20 w 71"/>
                              <a:gd name="T19" fmla="*/ 118 h 145"/>
                              <a:gd name="T20" fmla="*/ 19 w 71"/>
                              <a:gd name="T21" fmla="*/ 45 h 145"/>
                              <a:gd name="T22" fmla="*/ 3 w 71"/>
                              <a:gd name="T23" fmla="*/ 45 h 145"/>
                              <a:gd name="T24" fmla="*/ 0 w 71"/>
                              <a:gd name="T25" fmla="*/ 41 h 145"/>
                              <a:gd name="T26" fmla="*/ 0 w 71"/>
                              <a:gd name="T27" fmla="*/ 35 h 145"/>
                              <a:gd name="T28" fmla="*/ 0 w 71"/>
                              <a:gd name="T29" fmla="*/ 32 h 145"/>
                              <a:gd name="T30" fmla="*/ 2 w 71"/>
                              <a:gd name="T31" fmla="*/ 30 h 145"/>
                              <a:gd name="T32" fmla="*/ 3 w 71"/>
                              <a:gd name="T33" fmla="*/ 29 h 145"/>
                              <a:gd name="T34" fmla="*/ 19 w 71"/>
                              <a:gd name="T35" fmla="*/ 29 h 145"/>
                              <a:gd name="T36" fmla="*/ 20 w 71"/>
                              <a:gd name="T37" fmla="*/ 2 h 145"/>
                              <a:gd name="T38" fmla="*/ 20 w 71"/>
                              <a:gd name="T39" fmla="*/ 1 h 145"/>
                              <a:gd name="T40" fmla="*/ 23 w 71"/>
                              <a:gd name="T41" fmla="*/ 0 h 145"/>
                              <a:gd name="T42" fmla="*/ 26 w 71"/>
                              <a:gd name="T43" fmla="*/ 0 h 145"/>
                              <a:gd name="T44" fmla="*/ 33 w 71"/>
                              <a:gd name="T45" fmla="*/ 0 h 145"/>
                              <a:gd name="T46" fmla="*/ 36 w 71"/>
                              <a:gd name="T47" fmla="*/ 0 h 145"/>
                              <a:gd name="T48" fmla="*/ 39 w 71"/>
                              <a:gd name="T49" fmla="*/ 1 h 145"/>
                              <a:gd name="T50" fmla="*/ 40 w 71"/>
                              <a:gd name="T51" fmla="*/ 2 h 145"/>
                              <a:gd name="T52" fmla="*/ 40 w 71"/>
                              <a:gd name="T53" fmla="*/ 29 h 145"/>
                              <a:gd name="T54" fmla="*/ 68 w 71"/>
                              <a:gd name="T55" fmla="*/ 29 h 145"/>
                              <a:gd name="T56" fmla="*/ 69 w 71"/>
                              <a:gd name="T57" fmla="*/ 30 h 145"/>
                              <a:gd name="T58" fmla="*/ 71 w 71"/>
                              <a:gd name="T59" fmla="*/ 32 h 145"/>
                              <a:gd name="T60" fmla="*/ 71 w 71"/>
                              <a:gd name="T61" fmla="*/ 35 h 145"/>
                              <a:gd name="T62" fmla="*/ 71 w 71"/>
                              <a:gd name="T63" fmla="*/ 41 h 145"/>
                              <a:gd name="T64" fmla="*/ 69 w 71"/>
                              <a:gd name="T65" fmla="*/ 45 h 145"/>
                              <a:gd name="T66" fmla="*/ 40 w 71"/>
                              <a:gd name="T67" fmla="*/ 45 h 145"/>
                              <a:gd name="T68" fmla="*/ 40 w 71"/>
                              <a:gd name="T69" fmla="*/ 117 h 145"/>
                              <a:gd name="T70" fmla="*/ 47 w 71"/>
                              <a:gd name="T71" fmla="*/ 128 h 145"/>
                              <a:gd name="T72" fmla="*/ 57 w 71"/>
                              <a:gd name="T73" fmla="*/ 129 h 145"/>
                              <a:gd name="T74" fmla="*/ 62 w 71"/>
                              <a:gd name="T75" fmla="*/ 128 h 145"/>
                              <a:gd name="T76" fmla="*/ 65 w 71"/>
                              <a:gd name="T77" fmla="*/ 126 h 145"/>
                              <a:gd name="T78" fmla="*/ 67 w 71"/>
                              <a:gd name="T79" fmla="*/ 125 h 145"/>
                              <a:gd name="T80" fmla="*/ 69 w 71"/>
                              <a:gd name="T81" fmla="*/ 125 h 145"/>
                              <a:gd name="T82" fmla="*/ 69 w 71"/>
                              <a:gd name="T83" fmla="*/ 126 h 145"/>
                              <a:gd name="T84" fmla="*/ 71 w 71"/>
                              <a:gd name="T85" fmla="*/ 128 h 145"/>
                              <a:gd name="T86" fmla="*/ 71 w 71"/>
                              <a:gd name="T87" fmla="*/ 13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71" h="145">
                                <a:moveTo>
                                  <a:pt x="71" y="133"/>
                                </a:moveTo>
                                <a:lnTo>
                                  <a:pt x="71" y="136"/>
                                </a:lnTo>
                                <a:lnTo>
                                  <a:pt x="71" y="137"/>
                                </a:lnTo>
                                <a:lnTo>
                                  <a:pt x="71" y="140"/>
                                </a:lnTo>
                                <a:lnTo>
                                  <a:pt x="69" y="141"/>
                                </a:lnTo>
                                <a:lnTo>
                                  <a:pt x="68" y="142"/>
                                </a:lnTo>
                                <a:lnTo>
                                  <a:pt x="66" y="142"/>
                                </a:lnTo>
                                <a:lnTo>
                                  <a:pt x="65" y="144"/>
                                </a:lnTo>
                                <a:lnTo>
                                  <a:pt x="62" y="144"/>
                                </a:lnTo>
                                <a:lnTo>
                                  <a:pt x="60" y="145"/>
                                </a:lnTo>
                                <a:lnTo>
                                  <a:pt x="57" y="145"/>
                                </a:lnTo>
                                <a:lnTo>
                                  <a:pt x="53" y="145"/>
                                </a:lnTo>
                                <a:lnTo>
                                  <a:pt x="51" y="145"/>
                                </a:lnTo>
                                <a:lnTo>
                                  <a:pt x="44" y="145"/>
                                </a:lnTo>
                                <a:lnTo>
                                  <a:pt x="36" y="144"/>
                                </a:lnTo>
                                <a:lnTo>
                                  <a:pt x="31" y="141"/>
                                </a:lnTo>
                                <a:lnTo>
                                  <a:pt x="26" y="136"/>
                                </a:lnTo>
                                <a:lnTo>
                                  <a:pt x="24" y="131"/>
                                </a:lnTo>
                                <a:lnTo>
                                  <a:pt x="21" y="125"/>
                                </a:lnTo>
                                <a:lnTo>
                                  <a:pt x="20" y="118"/>
                                </a:lnTo>
                                <a:lnTo>
                                  <a:pt x="19" y="109"/>
                                </a:lnTo>
                                <a:lnTo>
                                  <a:pt x="19" y="45"/>
                                </a:lnTo>
                                <a:lnTo>
                                  <a:pt x="4" y="45"/>
                                </a:lnTo>
                                <a:lnTo>
                                  <a:pt x="3" y="45"/>
                                </a:lnTo>
                                <a:lnTo>
                                  <a:pt x="2" y="44"/>
                                </a:lnTo>
                                <a:lnTo>
                                  <a:pt x="0" y="41"/>
                                </a:lnTo>
                                <a:lnTo>
                                  <a:pt x="0" y="38"/>
                                </a:lnTo>
                                <a:lnTo>
                                  <a:pt x="0" y="35"/>
                                </a:lnTo>
                                <a:lnTo>
                                  <a:pt x="0" y="34"/>
                                </a:lnTo>
                                <a:lnTo>
                                  <a:pt x="0" y="32"/>
                                </a:lnTo>
                                <a:lnTo>
                                  <a:pt x="2" y="30"/>
                                </a:lnTo>
                                <a:lnTo>
                                  <a:pt x="2" y="30"/>
                                </a:lnTo>
                                <a:lnTo>
                                  <a:pt x="3" y="29"/>
                                </a:lnTo>
                                <a:lnTo>
                                  <a:pt x="3" y="29"/>
                                </a:lnTo>
                                <a:lnTo>
                                  <a:pt x="4" y="29"/>
                                </a:lnTo>
                                <a:lnTo>
                                  <a:pt x="19" y="29"/>
                                </a:lnTo>
                                <a:lnTo>
                                  <a:pt x="19" y="3"/>
                                </a:lnTo>
                                <a:lnTo>
                                  <a:pt x="20" y="2"/>
                                </a:lnTo>
                                <a:lnTo>
                                  <a:pt x="20" y="2"/>
                                </a:lnTo>
                                <a:lnTo>
                                  <a:pt x="20" y="1"/>
                                </a:lnTo>
                                <a:lnTo>
                                  <a:pt x="21" y="1"/>
                                </a:lnTo>
                                <a:lnTo>
                                  <a:pt x="23" y="0"/>
                                </a:lnTo>
                                <a:lnTo>
                                  <a:pt x="25" y="0"/>
                                </a:lnTo>
                                <a:lnTo>
                                  <a:pt x="26" y="0"/>
                                </a:lnTo>
                                <a:lnTo>
                                  <a:pt x="29" y="0"/>
                                </a:lnTo>
                                <a:lnTo>
                                  <a:pt x="33" y="0"/>
                                </a:lnTo>
                                <a:lnTo>
                                  <a:pt x="34" y="0"/>
                                </a:lnTo>
                                <a:lnTo>
                                  <a:pt x="36" y="0"/>
                                </a:lnTo>
                                <a:lnTo>
                                  <a:pt x="37" y="1"/>
                                </a:lnTo>
                                <a:lnTo>
                                  <a:pt x="39" y="1"/>
                                </a:lnTo>
                                <a:lnTo>
                                  <a:pt x="39" y="2"/>
                                </a:lnTo>
                                <a:lnTo>
                                  <a:pt x="40" y="2"/>
                                </a:lnTo>
                                <a:lnTo>
                                  <a:pt x="40" y="3"/>
                                </a:lnTo>
                                <a:lnTo>
                                  <a:pt x="40" y="29"/>
                                </a:lnTo>
                                <a:lnTo>
                                  <a:pt x="67" y="29"/>
                                </a:lnTo>
                                <a:lnTo>
                                  <a:pt x="68" y="29"/>
                                </a:lnTo>
                                <a:lnTo>
                                  <a:pt x="69" y="29"/>
                                </a:lnTo>
                                <a:lnTo>
                                  <a:pt x="69" y="30"/>
                                </a:lnTo>
                                <a:lnTo>
                                  <a:pt x="69" y="30"/>
                                </a:lnTo>
                                <a:lnTo>
                                  <a:pt x="71" y="32"/>
                                </a:lnTo>
                                <a:lnTo>
                                  <a:pt x="71" y="34"/>
                                </a:lnTo>
                                <a:lnTo>
                                  <a:pt x="71" y="35"/>
                                </a:lnTo>
                                <a:lnTo>
                                  <a:pt x="71" y="38"/>
                                </a:lnTo>
                                <a:lnTo>
                                  <a:pt x="71" y="41"/>
                                </a:lnTo>
                                <a:lnTo>
                                  <a:pt x="69" y="44"/>
                                </a:lnTo>
                                <a:lnTo>
                                  <a:pt x="69" y="45"/>
                                </a:lnTo>
                                <a:lnTo>
                                  <a:pt x="67" y="45"/>
                                </a:lnTo>
                                <a:lnTo>
                                  <a:pt x="40" y="45"/>
                                </a:lnTo>
                                <a:lnTo>
                                  <a:pt x="40" y="105"/>
                                </a:lnTo>
                                <a:lnTo>
                                  <a:pt x="40" y="117"/>
                                </a:lnTo>
                                <a:lnTo>
                                  <a:pt x="42" y="123"/>
                                </a:lnTo>
                                <a:lnTo>
                                  <a:pt x="47" y="128"/>
                                </a:lnTo>
                                <a:lnTo>
                                  <a:pt x="55" y="129"/>
                                </a:lnTo>
                                <a:lnTo>
                                  <a:pt x="57" y="129"/>
                                </a:lnTo>
                                <a:lnTo>
                                  <a:pt x="60" y="128"/>
                                </a:lnTo>
                                <a:lnTo>
                                  <a:pt x="62" y="128"/>
                                </a:lnTo>
                                <a:lnTo>
                                  <a:pt x="63" y="126"/>
                                </a:lnTo>
                                <a:lnTo>
                                  <a:pt x="65" y="126"/>
                                </a:lnTo>
                                <a:lnTo>
                                  <a:pt x="66" y="125"/>
                                </a:lnTo>
                                <a:lnTo>
                                  <a:pt x="67" y="125"/>
                                </a:lnTo>
                                <a:lnTo>
                                  <a:pt x="68" y="125"/>
                                </a:lnTo>
                                <a:lnTo>
                                  <a:pt x="69" y="125"/>
                                </a:lnTo>
                                <a:lnTo>
                                  <a:pt x="69" y="125"/>
                                </a:lnTo>
                                <a:lnTo>
                                  <a:pt x="69" y="126"/>
                                </a:lnTo>
                                <a:lnTo>
                                  <a:pt x="71" y="126"/>
                                </a:lnTo>
                                <a:lnTo>
                                  <a:pt x="71" y="128"/>
                                </a:lnTo>
                                <a:lnTo>
                                  <a:pt x="71" y="129"/>
                                </a:lnTo>
                                <a:lnTo>
                                  <a:pt x="71" y="130"/>
                                </a:lnTo>
                                <a:lnTo>
                                  <a:pt x="71" y="1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38" name="Freeform 627"/>
                        <wps:cNvSpPr>
                          <a:spLocks noEditPoints="1"/>
                        </wps:cNvSpPr>
                        <wps:spPr bwMode="auto">
                          <a:xfrm>
                            <a:off x="6616700" y="5006975"/>
                            <a:ext cx="52388" cy="63500"/>
                          </a:xfrm>
                          <a:custGeom>
                            <a:avLst/>
                            <a:gdLst>
                              <a:gd name="T0" fmla="*/ 100 w 100"/>
                              <a:gd name="T1" fmla="*/ 59 h 119"/>
                              <a:gd name="T2" fmla="*/ 95 w 100"/>
                              <a:gd name="T3" fmla="*/ 62 h 119"/>
                              <a:gd name="T4" fmla="*/ 21 w 100"/>
                              <a:gd name="T5" fmla="*/ 64 h 119"/>
                              <a:gd name="T6" fmla="*/ 22 w 100"/>
                              <a:gd name="T7" fmla="*/ 80 h 119"/>
                              <a:gd name="T8" fmla="*/ 28 w 100"/>
                              <a:gd name="T9" fmla="*/ 92 h 119"/>
                              <a:gd name="T10" fmla="*/ 39 w 100"/>
                              <a:gd name="T11" fmla="*/ 99 h 119"/>
                              <a:gd name="T12" fmla="*/ 57 w 100"/>
                              <a:gd name="T13" fmla="*/ 103 h 119"/>
                              <a:gd name="T14" fmla="*/ 70 w 100"/>
                              <a:gd name="T15" fmla="*/ 102 h 119"/>
                              <a:gd name="T16" fmla="*/ 80 w 100"/>
                              <a:gd name="T17" fmla="*/ 98 h 119"/>
                              <a:gd name="T18" fmla="*/ 87 w 100"/>
                              <a:gd name="T19" fmla="*/ 96 h 119"/>
                              <a:gd name="T20" fmla="*/ 92 w 100"/>
                              <a:gd name="T21" fmla="*/ 94 h 119"/>
                              <a:gd name="T22" fmla="*/ 94 w 100"/>
                              <a:gd name="T23" fmla="*/ 94 h 119"/>
                              <a:gd name="T24" fmla="*/ 95 w 100"/>
                              <a:gd name="T25" fmla="*/ 96 h 119"/>
                              <a:gd name="T26" fmla="*/ 95 w 100"/>
                              <a:gd name="T27" fmla="*/ 98 h 119"/>
                              <a:gd name="T28" fmla="*/ 95 w 100"/>
                              <a:gd name="T29" fmla="*/ 102 h 119"/>
                              <a:gd name="T30" fmla="*/ 95 w 100"/>
                              <a:gd name="T31" fmla="*/ 104 h 119"/>
                              <a:gd name="T32" fmla="*/ 95 w 100"/>
                              <a:gd name="T33" fmla="*/ 107 h 119"/>
                              <a:gd name="T34" fmla="*/ 94 w 100"/>
                              <a:gd name="T35" fmla="*/ 108 h 119"/>
                              <a:gd name="T36" fmla="*/ 92 w 100"/>
                              <a:gd name="T37" fmla="*/ 110 h 119"/>
                              <a:gd name="T38" fmla="*/ 89 w 100"/>
                              <a:gd name="T39" fmla="*/ 112 h 119"/>
                              <a:gd name="T40" fmla="*/ 80 w 100"/>
                              <a:gd name="T41" fmla="*/ 115 h 119"/>
                              <a:gd name="T42" fmla="*/ 69 w 100"/>
                              <a:gd name="T43" fmla="*/ 118 h 119"/>
                              <a:gd name="T44" fmla="*/ 54 w 100"/>
                              <a:gd name="T45" fmla="*/ 119 h 119"/>
                              <a:gd name="T46" fmla="*/ 31 w 100"/>
                              <a:gd name="T47" fmla="*/ 115 h 119"/>
                              <a:gd name="T48" fmla="*/ 13 w 100"/>
                              <a:gd name="T49" fmla="*/ 104 h 119"/>
                              <a:gd name="T50" fmla="*/ 4 w 100"/>
                              <a:gd name="T51" fmla="*/ 86 h 119"/>
                              <a:gd name="T52" fmla="*/ 0 w 100"/>
                              <a:gd name="T53" fmla="*/ 60 h 119"/>
                              <a:gd name="T54" fmla="*/ 4 w 100"/>
                              <a:gd name="T55" fmla="*/ 34 h 119"/>
                              <a:gd name="T56" fmla="*/ 13 w 100"/>
                              <a:gd name="T57" fmla="*/ 16 h 119"/>
                              <a:gd name="T58" fmla="*/ 31 w 100"/>
                              <a:gd name="T59" fmla="*/ 3 h 119"/>
                              <a:gd name="T60" fmla="*/ 52 w 100"/>
                              <a:gd name="T61" fmla="*/ 0 h 119"/>
                              <a:gd name="T62" fmla="*/ 74 w 100"/>
                              <a:gd name="T63" fmla="*/ 3 h 119"/>
                              <a:gd name="T64" fmla="*/ 89 w 100"/>
                              <a:gd name="T65" fmla="*/ 14 h 119"/>
                              <a:gd name="T66" fmla="*/ 97 w 100"/>
                              <a:gd name="T67" fmla="*/ 32 h 119"/>
                              <a:gd name="T68" fmla="*/ 100 w 100"/>
                              <a:gd name="T69" fmla="*/ 51 h 119"/>
                              <a:gd name="T70" fmla="*/ 80 w 100"/>
                              <a:gd name="T71" fmla="*/ 49 h 119"/>
                              <a:gd name="T72" fmla="*/ 73 w 100"/>
                              <a:gd name="T73" fmla="*/ 24 h 119"/>
                              <a:gd name="T74" fmla="*/ 52 w 100"/>
                              <a:gd name="T75" fmla="*/ 16 h 119"/>
                              <a:gd name="T76" fmla="*/ 38 w 100"/>
                              <a:gd name="T77" fmla="*/ 18 h 119"/>
                              <a:gd name="T78" fmla="*/ 30 w 100"/>
                              <a:gd name="T79" fmla="*/ 26 h 119"/>
                              <a:gd name="T80" fmla="*/ 23 w 100"/>
                              <a:gd name="T81" fmla="*/ 37 h 119"/>
                              <a:gd name="T82" fmla="*/ 21 w 100"/>
                              <a:gd name="T83" fmla="*/ 49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100" h="119">
                                <a:moveTo>
                                  <a:pt x="100" y="55"/>
                                </a:moveTo>
                                <a:lnTo>
                                  <a:pt x="100" y="59"/>
                                </a:lnTo>
                                <a:lnTo>
                                  <a:pt x="97" y="61"/>
                                </a:lnTo>
                                <a:lnTo>
                                  <a:pt x="95" y="62"/>
                                </a:lnTo>
                                <a:lnTo>
                                  <a:pt x="92" y="64"/>
                                </a:lnTo>
                                <a:lnTo>
                                  <a:pt x="21" y="64"/>
                                </a:lnTo>
                                <a:lnTo>
                                  <a:pt x="21" y="72"/>
                                </a:lnTo>
                                <a:lnTo>
                                  <a:pt x="22" y="80"/>
                                </a:lnTo>
                                <a:lnTo>
                                  <a:pt x="25" y="86"/>
                                </a:lnTo>
                                <a:lnTo>
                                  <a:pt x="28" y="92"/>
                                </a:lnTo>
                                <a:lnTo>
                                  <a:pt x="33" y="97"/>
                                </a:lnTo>
                                <a:lnTo>
                                  <a:pt x="39" y="99"/>
                                </a:lnTo>
                                <a:lnTo>
                                  <a:pt x="47" y="102"/>
                                </a:lnTo>
                                <a:lnTo>
                                  <a:pt x="57" y="103"/>
                                </a:lnTo>
                                <a:lnTo>
                                  <a:pt x="64" y="102"/>
                                </a:lnTo>
                                <a:lnTo>
                                  <a:pt x="70" y="102"/>
                                </a:lnTo>
                                <a:lnTo>
                                  <a:pt x="75" y="99"/>
                                </a:lnTo>
                                <a:lnTo>
                                  <a:pt x="80" y="98"/>
                                </a:lnTo>
                                <a:lnTo>
                                  <a:pt x="85" y="97"/>
                                </a:lnTo>
                                <a:lnTo>
                                  <a:pt x="87" y="96"/>
                                </a:lnTo>
                                <a:lnTo>
                                  <a:pt x="90" y="94"/>
                                </a:lnTo>
                                <a:lnTo>
                                  <a:pt x="92" y="94"/>
                                </a:lnTo>
                                <a:lnTo>
                                  <a:pt x="92" y="94"/>
                                </a:lnTo>
                                <a:lnTo>
                                  <a:pt x="94" y="94"/>
                                </a:lnTo>
                                <a:lnTo>
                                  <a:pt x="94" y="96"/>
                                </a:lnTo>
                                <a:lnTo>
                                  <a:pt x="95" y="96"/>
                                </a:lnTo>
                                <a:lnTo>
                                  <a:pt x="95" y="97"/>
                                </a:lnTo>
                                <a:lnTo>
                                  <a:pt x="95" y="98"/>
                                </a:lnTo>
                                <a:lnTo>
                                  <a:pt x="95" y="101"/>
                                </a:lnTo>
                                <a:lnTo>
                                  <a:pt x="95" y="102"/>
                                </a:lnTo>
                                <a:lnTo>
                                  <a:pt x="95" y="103"/>
                                </a:lnTo>
                                <a:lnTo>
                                  <a:pt x="95" y="104"/>
                                </a:lnTo>
                                <a:lnTo>
                                  <a:pt x="95" y="106"/>
                                </a:lnTo>
                                <a:lnTo>
                                  <a:pt x="95" y="107"/>
                                </a:lnTo>
                                <a:lnTo>
                                  <a:pt x="95" y="108"/>
                                </a:lnTo>
                                <a:lnTo>
                                  <a:pt x="94" y="108"/>
                                </a:lnTo>
                                <a:lnTo>
                                  <a:pt x="94" y="109"/>
                                </a:lnTo>
                                <a:lnTo>
                                  <a:pt x="92" y="110"/>
                                </a:lnTo>
                                <a:lnTo>
                                  <a:pt x="92" y="110"/>
                                </a:lnTo>
                                <a:lnTo>
                                  <a:pt x="89" y="112"/>
                                </a:lnTo>
                                <a:lnTo>
                                  <a:pt x="85" y="113"/>
                                </a:lnTo>
                                <a:lnTo>
                                  <a:pt x="80" y="115"/>
                                </a:lnTo>
                                <a:lnTo>
                                  <a:pt x="75" y="117"/>
                                </a:lnTo>
                                <a:lnTo>
                                  <a:pt x="69" y="118"/>
                                </a:lnTo>
                                <a:lnTo>
                                  <a:pt x="62" y="118"/>
                                </a:lnTo>
                                <a:lnTo>
                                  <a:pt x="54" y="119"/>
                                </a:lnTo>
                                <a:lnTo>
                                  <a:pt x="42" y="118"/>
                                </a:lnTo>
                                <a:lnTo>
                                  <a:pt x="31" y="115"/>
                                </a:lnTo>
                                <a:lnTo>
                                  <a:pt x="21" y="110"/>
                                </a:lnTo>
                                <a:lnTo>
                                  <a:pt x="13" y="104"/>
                                </a:lnTo>
                                <a:lnTo>
                                  <a:pt x="7" y="96"/>
                                </a:lnTo>
                                <a:lnTo>
                                  <a:pt x="4" y="86"/>
                                </a:lnTo>
                                <a:lnTo>
                                  <a:pt x="1" y="74"/>
                                </a:lnTo>
                                <a:lnTo>
                                  <a:pt x="0" y="60"/>
                                </a:lnTo>
                                <a:lnTo>
                                  <a:pt x="1" y="46"/>
                                </a:lnTo>
                                <a:lnTo>
                                  <a:pt x="4" y="34"/>
                                </a:lnTo>
                                <a:lnTo>
                                  <a:pt x="7" y="24"/>
                                </a:lnTo>
                                <a:lnTo>
                                  <a:pt x="13" y="16"/>
                                </a:lnTo>
                                <a:lnTo>
                                  <a:pt x="21" y="8"/>
                                </a:lnTo>
                                <a:lnTo>
                                  <a:pt x="31" y="3"/>
                                </a:lnTo>
                                <a:lnTo>
                                  <a:pt x="41" y="1"/>
                                </a:lnTo>
                                <a:lnTo>
                                  <a:pt x="52" y="0"/>
                                </a:lnTo>
                                <a:lnTo>
                                  <a:pt x="64" y="1"/>
                                </a:lnTo>
                                <a:lnTo>
                                  <a:pt x="74" y="3"/>
                                </a:lnTo>
                                <a:lnTo>
                                  <a:pt x="82" y="8"/>
                                </a:lnTo>
                                <a:lnTo>
                                  <a:pt x="89" y="14"/>
                                </a:lnTo>
                                <a:lnTo>
                                  <a:pt x="94" y="22"/>
                                </a:lnTo>
                                <a:lnTo>
                                  <a:pt x="97" y="32"/>
                                </a:lnTo>
                                <a:lnTo>
                                  <a:pt x="100" y="40"/>
                                </a:lnTo>
                                <a:lnTo>
                                  <a:pt x="100" y="51"/>
                                </a:lnTo>
                                <a:lnTo>
                                  <a:pt x="100" y="55"/>
                                </a:lnTo>
                                <a:close/>
                                <a:moveTo>
                                  <a:pt x="80" y="49"/>
                                </a:moveTo>
                                <a:lnTo>
                                  <a:pt x="79" y="34"/>
                                </a:lnTo>
                                <a:lnTo>
                                  <a:pt x="73" y="24"/>
                                </a:lnTo>
                                <a:lnTo>
                                  <a:pt x="64" y="17"/>
                                </a:lnTo>
                                <a:lnTo>
                                  <a:pt x="52" y="16"/>
                                </a:lnTo>
                                <a:lnTo>
                                  <a:pt x="44" y="16"/>
                                </a:lnTo>
                                <a:lnTo>
                                  <a:pt x="38" y="18"/>
                                </a:lnTo>
                                <a:lnTo>
                                  <a:pt x="33" y="21"/>
                                </a:lnTo>
                                <a:lnTo>
                                  <a:pt x="30" y="26"/>
                                </a:lnTo>
                                <a:lnTo>
                                  <a:pt x="26" y="30"/>
                                </a:lnTo>
                                <a:lnTo>
                                  <a:pt x="23" y="37"/>
                                </a:lnTo>
                                <a:lnTo>
                                  <a:pt x="21" y="43"/>
                                </a:lnTo>
                                <a:lnTo>
                                  <a:pt x="21" y="49"/>
                                </a:lnTo>
                                <a:lnTo>
                                  <a:pt x="80" y="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39" name="Freeform 628"/>
                        <wps:cNvSpPr>
                          <a:spLocks/>
                        </wps:cNvSpPr>
                        <wps:spPr bwMode="auto">
                          <a:xfrm>
                            <a:off x="6684962" y="5006975"/>
                            <a:ext cx="33338" cy="61913"/>
                          </a:xfrm>
                          <a:custGeom>
                            <a:avLst/>
                            <a:gdLst>
                              <a:gd name="T0" fmla="*/ 63 w 63"/>
                              <a:gd name="T1" fmla="*/ 14 h 117"/>
                              <a:gd name="T2" fmla="*/ 63 w 63"/>
                              <a:gd name="T3" fmla="*/ 18 h 117"/>
                              <a:gd name="T4" fmla="*/ 62 w 63"/>
                              <a:gd name="T5" fmla="*/ 21 h 117"/>
                              <a:gd name="T6" fmla="*/ 61 w 63"/>
                              <a:gd name="T7" fmla="*/ 22 h 117"/>
                              <a:gd name="T8" fmla="*/ 60 w 63"/>
                              <a:gd name="T9" fmla="*/ 22 h 117"/>
                              <a:gd name="T10" fmla="*/ 56 w 63"/>
                              <a:gd name="T11" fmla="*/ 21 h 117"/>
                              <a:gd name="T12" fmla="*/ 53 w 63"/>
                              <a:gd name="T13" fmla="*/ 19 h 117"/>
                              <a:gd name="T14" fmla="*/ 49 w 63"/>
                              <a:gd name="T15" fmla="*/ 18 h 117"/>
                              <a:gd name="T16" fmla="*/ 44 w 63"/>
                              <a:gd name="T17" fmla="*/ 18 h 117"/>
                              <a:gd name="T18" fmla="*/ 37 w 63"/>
                              <a:gd name="T19" fmla="*/ 21 h 117"/>
                              <a:gd name="T20" fmla="*/ 31 w 63"/>
                              <a:gd name="T21" fmla="*/ 27 h 117"/>
                              <a:gd name="T22" fmla="*/ 24 w 63"/>
                              <a:gd name="T23" fmla="*/ 35 h 117"/>
                              <a:gd name="T24" fmla="*/ 20 w 63"/>
                              <a:gd name="T25" fmla="*/ 113 h 117"/>
                              <a:gd name="T26" fmla="*/ 19 w 63"/>
                              <a:gd name="T27" fmla="*/ 115 h 117"/>
                              <a:gd name="T28" fmla="*/ 18 w 63"/>
                              <a:gd name="T29" fmla="*/ 117 h 117"/>
                              <a:gd name="T30" fmla="*/ 15 w 63"/>
                              <a:gd name="T31" fmla="*/ 117 h 117"/>
                              <a:gd name="T32" fmla="*/ 10 w 63"/>
                              <a:gd name="T33" fmla="*/ 117 h 117"/>
                              <a:gd name="T34" fmla="*/ 5 w 63"/>
                              <a:gd name="T35" fmla="*/ 117 h 117"/>
                              <a:gd name="T36" fmla="*/ 2 w 63"/>
                              <a:gd name="T37" fmla="*/ 117 h 117"/>
                              <a:gd name="T38" fmla="*/ 0 w 63"/>
                              <a:gd name="T39" fmla="*/ 115 h 117"/>
                              <a:gd name="T40" fmla="*/ 0 w 63"/>
                              <a:gd name="T41" fmla="*/ 113 h 117"/>
                              <a:gd name="T42" fmla="*/ 0 w 63"/>
                              <a:gd name="T43" fmla="*/ 5 h 117"/>
                              <a:gd name="T44" fmla="*/ 0 w 63"/>
                              <a:gd name="T45" fmla="*/ 3 h 117"/>
                              <a:gd name="T46" fmla="*/ 3 w 63"/>
                              <a:gd name="T47" fmla="*/ 2 h 117"/>
                              <a:gd name="T48" fmla="*/ 7 w 63"/>
                              <a:gd name="T49" fmla="*/ 1 h 117"/>
                              <a:gd name="T50" fmla="*/ 12 w 63"/>
                              <a:gd name="T51" fmla="*/ 1 h 117"/>
                              <a:gd name="T52" fmla="*/ 15 w 63"/>
                              <a:gd name="T53" fmla="*/ 2 h 117"/>
                              <a:gd name="T54" fmla="*/ 17 w 63"/>
                              <a:gd name="T55" fmla="*/ 3 h 117"/>
                              <a:gd name="T56" fmla="*/ 18 w 63"/>
                              <a:gd name="T57" fmla="*/ 5 h 117"/>
                              <a:gd name="T58" fmla="*/ 18 w 63"/>
                              <a:gd name="T59" fmla="*/ 21 h 117"/>
                              <a:gd name="T60" fmla="*/ 26 w 63"/>
                              <a:gd name="T61" fmla="*/ 11 h 117"/>
                              <a:gd name="T62" fmla="*/ 34 w 63"/>
                              <a:gd name="T63" fmla="*/ 3 h 117"/>
                              <a:gd name="T64" fmla="*/ 40 w 63"/>
                              <a:gd name="T65" fmla="*/ 1 h 117"/>
                              <a:gd name="T66" fmla="*/ 47 w 63"/>
                              <a:gd name="T67" fmla="*/ 0 h 117"/>
                              <a:gd name="T68" fmla="*/ 51 w 63"/>
                              <a:gd name="T69" fmla="*/ 0 h 117"/>
                              <a:gd name="T70" fmla="*/ 55 w 63"/>
                              <a:gd name="T71" fmla="*/ 1 h 117"/>
                              <a:gd name="T72" fmla="*/ 58 w 63"/>
                              <a:gd name="T73" fmla="*/ 2 h 117"/>
                              <a:gd name="T74" fmla="*/ 62 w 63"/>
                              <a:gd name="T75" fmla="*/ 3 h 117"/>
                              <a:gd name="T76" fmla="*/ 62 w 63"/>
                              <a:gd name="T77" fmla="*/ 5 h 117"/>
                              <a:gd name="T78" fmla="*/ 63 w 63"/>
                              <a:gd name="T79" fmla="*/ 6 h 117"/>
                              <a:gd name="T80" fmla="*/ 63 w 63"/>
                              <a:gd name="T81" fmla="*/ 8 h 117"/>
                              <a:gd name="T82" fmla="*/ 63 w 63"/>
                              <a:gd name="T83" fmla="*/ 12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63" h="117">
                                <a:moveTo>
                                  <a:pt x="63" y="12"/>
                                </a:moveTo>
                                <a:lnTo>
                                  <a:pt x="63" y="14"/>
                                </a:lnTo>
                                <a:lnTo>
                                  <a:pt x="63" y="17"/>
                                </a:lnTo>
                                <a:lnTo>
                                  <a:pt x="63" y="18"/>
                                </a:lnTo>
                                <a:lnTo>
                                  <a:pt x="62" y="19"/>
                                </a:lnTo>
                                <a:lnTo>
                                  <a:pt x="62" y="21"/>
                                </a:lnTo>
                                <a:lnTo>
                                  <a:pt x="62" y="21"/>
                                </a:lnTo>
                                <a:lnTo>
                                  <a:pt x="61" y="22"/>
                                </a:lnTo>
                                <a:lnTo>
                                  <a:pt x="60" y="22"/>
                                </a:lnTo>
                                <a:lnTo>
                                  <a:pt x="60" y="22"/>
                                </a:lnTo>
                                <a:lnTo>
                                  <a:pt x="57" y="21"/>
                                </a:lnTo>
                                <a:lnTo>
                                  <a:pt x="56" y="21"/>
                                </a:lnTo>
                                <a:lnTo>
                                  <a:pt x="55" y="21"/>
                                </a:lnTo>
                                <a:lnTo>
                                  <a:pt x="53" y="19"/>
                                </a:lnTo>
                                <a:lnTo>
                                  <a:pt x="51" y="19"/>
                                </a:lnTo>
                                <a:lnTo>
                                  <a:pt x="49" y="18"/>
                                </a:lnTo>
                                <a:lnTo>
                                  <a:pt x="46" y="18"/>
                                </a:lnTo>
                                <a:lnTo>
                                  <a:pt x="44" y="18"/>
                                </a:lnTo>
                                <a:lnTo>
                                  <a:pt x="40" y="19"/>
                                </a:lnTo>
                                <a:lnTo>
                                  <a:pt x="37" y="21"/>
                                </a:lnTo>
                                <a:lnTo>
                                  <a:pt x="34" y="24"/>
                                </a:lnTo>
                                <a:lnTo>
                                  <a:pt x="31" y="27"/>
                                </a:lnTo>
                                <a:lnTo>
                                  <a:pt x="28" y="30"/>
                                </a:lnTo>
                                <a:lnTo>
                                  <a:pt x="24" y="35"/>
                                </a:lnTo>
                                <a:lnTo>
                                  <a:pt x="20" y="43"/>
                                </a:lnTo>
                                <a:lnTo>
                                  <a:pt x="20" y="113"/>
                                </a:lnTo>
                                <a:lnTo>
                                  <a:pt x="20" y="114"/>
                                </a:lnTo>
                                <a:lnTo>
                                  <a:pt x="19" y="115"/>
                                </a:lnTo>
                                <a:lnTo>
                                  <a:pt x="19" y="115"/>
                                </a:lnTo>
                                <a:lnTo>
                                  <a:pt x="18" y="117"/>
                                </a:lnTo>
                                <a:lnTo>
                                  <a:pt x="17" y="117"/>
                                </a:lnTo>
                                <a:lnTo>
                                  <a:pt x="15" y="117"/>
                                </a:lnTo>
                                <a:lnTo>
                                  <a:pt x="13" y="117"/>
                                </a:lnTo>
                                <a:lnTo>
                                  <a:pt x="10" y="117"/>
                                </a:lnTo>
                                <a:lnTo>
                                  <a:pt x="7" y="117"/>
                                </a:lnTo>
                                <a:lnTo>
                                  <a:pt x="5" y="117"/>
                                </a:lnTo>
                                <a:lnTo>
                                  <a:pt x="3" y="117"/>
                                </a:lnTo>
                                <a:lnTo>
                                  <a:pt x="2" y="117"/>
                                </a:lnTo>
                                <a:lnTo>
                                  <a:pt x="0" y="115"/>
                                </a:lnTo>
                                <a:lnTo>
                                  <a:pt x="0" y="115"/>
                                </a:lnTo>
                                <a:lnTo>
                                  <a:pt x="0" y="114"/>
                                </a:lnTo>
                                <a:lnTo>
                                  <a:pt x="0" y="113"/>
                                </a:lnTo>
                                <a:lnTo>
                                  <a:pt x="0" y="5"/>
                                </a:lnTo>
                                <a:lnTo>
                                  <a:pt x="0" y="5"/>
                                </a:lnTo>
                                <a:lnTo>
                                  <a:pt x="0" y="3"/>
                                </a:lnTo>
                                <a:lnTo>
                                  <a:pt x="0" y="3"/>
                                </a:lnTo>
                                <a:lnTo>
                                  <a:pt x="2" y="2"/>
                                </a:lnTo>
                                <a:lnTo>
                                  <a:pt x="3" y="2"/>
                                </a:lnTo>
                                <a:lnTo>
                                  <a:pt x="4" y="2"/>
                                </a:lnTo>
                                <a:lnTo>
                                  <a:pt x="7" y="1"/>
                                </a:lnTo>
                                <a:lnTo>
                                  <a:pt x="9" y="1"/>
                                </a:lnTo>
                                <a:lnTo>
                                  <a:pt x="12" y="1"/>
                                </a:lnTo>
                                <a:lnTo>
                                  <a:pt x="13" y="2"/>
                                </a:lnTo>
                                <a:lnTo>
                                  <a:pt x="15" y="2"/>
                                </a:lnTo>
                                <a:lnTo>
                                  <a:pt x="17" y="2"/>
                                </a:lnTo>
                                <a:lnTo>
                                  <a:pt x="17" y="3"/>
                                </a:lnTo>
                                <a:lnTo>
                                  <a:pt x="18" y="3"/>
                                </a:lnTo>
                                <a:lnTo>
                                  <a:pt x="18" y="5"/>
                                </a:lnTo>
                                <a:lnTo>
                                  <a:pt x="18" y="5"/>
                                </a:lnTo>
                                <a:lnTo>
                                  <a:pt x="18" y="21"/>
                                </a:lnTo>
                                <a:lnTo>
                                  <a:pt x="23" y="14"/>
                                </a:lnTo>
                                <a:lnTo>
                                  <a:pt x="26" y="11"/>
                                </a:lnTo>
                                <a:lnTo>
                                  <a:pt x="30" y="7"/>
                                </a:lnTo>
                                <a:lnTo>
                                  <a:pt x="34" y="3"/>
                                </a:lnTo>
                                <a:lnTo>
                                  <a:pt x="37" y="2"/>
                                </a:lnTo>
                                <a:lnTo>
                                  <a:pt x="40" y="1"/>
                                </a:lnTo>
                                <a:lnTo>
                                  <a:pt x="44" y="0"/>
                                </a:lnTo>
                                <a:lnTo>
                                  <a:pt x="47" y="0"/>
                                </a:lnTo>
                                <a:lnTo>
                                  <a:pt x="49" y="0"/>
                                </a:lnTo>
                                <a:lnTo>
                                  <a:pt x="51" y="0"/>
                                </a:lnTo>
                                <a:lnTo>
                                  <a:pt x="53" y="0"/>
                                </a:lnTo>
                                <a:lnTo>
                                  <a:pt x="55" y="1"/>
                                </a:lnTo>
                                <a:lnTo>
                                  <a:pt x="57" y="1"/>
                                </a:lnTo>
                                <a:lnTo>
                                  <a:pt x="58" y="2"/>
                                </a:lnTo>
                                <a:lnTo>
                                  <a:pt x="61" y="2"/>
                                </a:lnTo>
                                <a:lnTo>
                                  <a:pt x="62" y="3"/>
                                </a:lnTo>
                                <a:lnTo>
                                  <a:pt x="62" y="3"/>
                                </a:lnTo>
                                <a:lnTo>
                                  <a:pt x="62" y="5"/>
                                </a:lnTo>
                                <a:lnTo>
                                  <a:pt x="62" y="5"/>
                                </a:lnTo>
                                <a:lnTo>
                                  <a:pt x="63" y="6"/>
                                </a:lnTo>
                                <a:lnTo>
                                  <a:pt x="63" y="6"/>
                                </a:lnTo>
                                <a:lnTo>
                                  <a:pt x="63" y="8"/>
                                </a:lnTo>
                                <a:lnTo>
                                  <a:pt x="63" y="9"/>
                                </a:lnTo>
                                <a:lnTo>
                                  <a:pt x="63" y="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40" name="Freeform 629"/>
                        <wps:cNvSpPr>
                          <a:spLocks noEditPoints="1"/>
                        </wps:cNvSpPr>
                        <wps:spPr bwMode="auto">
                          <a:xfrm>
                            <a:off x="6724650" y="5006975"/>
                            <a:ext cx="57150" cy="63500"/>
                          </a:xfrm>
                          <a:custGeom>
                            <a:avLst/>
                            <a:gdLst>
                              <a:gd name="T0" fmla="*/ 109 w 109"/>
                              <a:gd name="T1" fmla="*/ 71 h 119"/>
                              <a:gd name="T2" fmla="*/ 101 w 109"/>
                              <a:gd name="T3" fmla="*/ 93 h 119"/>
                              <a:gd name="T4" fmla="*/ 88 w 109"/>
                              <a:gd name="T5" fmla="*/ 109 h 119"/>
                              <a:gd name="T6" fmla="*/ 67 w 109"/>
                              <a:gd name="T7" fmla="*/ 118 h 119"/>
                              <a:gd name="T8" fmla="*/ 41 w 109"/>
                              <a:gd name="T9" fmla="*/ 118 h 119"/>
                              <a:gd name="T10" fmla="*/ 21 w 109"/>
                              <a:gd name="T11" fmla="*/ 110 h 119"/>
                              <a:gd name="T12" fmla="*/ 8 w 109"/>
                              <a:gd name="T13" fmla="*/ 94 h 119"/>
                              <a:gd name="T14" fmla="*/ 2 w 109"/>
                              <a:gd name="T15" fmla="*/ 74 h 119"/>
                              <a:gd name="T16" fmla="*/ 2 w 109"/>
                              <a:gd name="T17" fmla="*/ 48 h 119"/>
                              <a:gd name="T18" fmla="*/ 8 w 109"/>
                              <a:gd name="T19" fmla="*/ 26 h 119"/>
                              <a:gd name="T20" fmla="*/ 21 w 109"/>
                              <a:gd name="T21" fmla="*/ 9 h 119"/>
                              <a:gd name="T22" fmla="*/ 42 w 109"/>
                              <a:gd name="T23" fmla="*/ 1 h 119"/>
                              <a:gd name="T24" fmla="*/ 68 w 109"/>
                              <a:gd name="T25" fmla="*/ 1 h 119"/>
                              <a:gd name="T26" fmla="*/ 88 w 109"/>
                              <a:gd name="T27" fmla="*/ 8 h 119"/>
                              <a:gd name="T28" fmla="*/ 101 w 109"/>
                              <a:gd name="T29" fmla="*/ 23 h 119"/>
                              <a:gd name="T30" fmla="*/ 109 w 109"/>
                              <a:gd name="T31" fmla="*/ 45 h 119"/>
                              <a:gd name="T32" fmla="*/ 88 w 109"/>
                              <a:gd name="T33" fmla="*/ 60 h 119"/>
                              <a:gd name="T34" fmla="*/ 87 w 109"/>
                              <a:gd name="T35" fmla="*/ 43 h 119"/>
                              <a:gd name="T36" fmla="*/ 80 w 109"/>
                              <a:gd name="T37" fmla="*/ 29 h 119"/>
                              <a:gd name="T38" fmla="*/ 71 w 109"/>
                              <a:gd name="T39" fmla="*/ 19 h 119"/>
                              <a:gd name="T40" fmla="*/ 55 w 109"/>
                              <a:gd name="T41" fmla="*/ 17 h 119"/>
                              <a:gd name="T42" fmla="*/ 40 w 109"/>
                              <a:gd name="T43" fmla="*/ 19 h 119"/>
                              <a:gd name="T44" fmla="*/ 30 w 109"/>
                              <a:gd name="T45" fmla="*/ 28 h 119"/>
                              <a:gd name="T46" fmla="*/ 24 w 109"/>
                              <a:gd name="T47" fmla="*/ 42 h 119"/>
                              <a:gd name="T48" fmla="*/ 21 w 109"/>
                              <a:gd name="T49" fmla="*/ 59 h 119"/>
                              <a:gd name="T50" fmla="*/ 23 w 109"/>
                              <a:gd name="T51" fmla="*/ 76 h 119"/>
                              <a:gd name="T52" fmla="*/ 29 w 109"/>
                              <a:gd name="T53" fmla="*/ 90 h 119"/>
                              <a:gd name="T54" fmla="*/ 39 w 109"/>
                              <a:gd name="T55" fmla="*/ 98 h 119"/>
                              <a:gd name="T56" fmla="*/ 55 w 109"/>
                              <a:gd name="T57" fmla="*/ 102 h 119"/>
                              <a:gd name="T58" fmla="*/ 69 w 109"/>
                              <a:gd name="T59" fmla="*/ 99 h 119"/>
                              <a:gd name="T60" fmla="*/ 80 w 109"/>
                              <a:gd name="T61" fmla="*/ 90 h 119"/>
                              <a:gd name="T62" fmla="*/ 85 w 109"/>
                              <a:gd name="T63" fmla="*/ 76 h 119"/>
                              <a:gd name="T64" fmla="*/ 88 w 109"/>
                              <a:gd name="T65" fmla="*/ 60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09" h="119">
                                <a:moveTo>
                                  <a:pt x="109" y="58"/>
                                </a:moveTo>
                                <a:lnTo>
                                  <a:pt x="109" y="71"/>
                                </a:lnTo>
                                <a:lnTo>
                                  <a:pt x="105" y="82"/>
                                </a:lnTo>
                                <a:lnTo>
                                  <a:pt x="101" y="93"/>
                                </a:lnTo>
                                <a:lnTo>
                                  <a:pt x="95" y="102"/>
                                </a:lnTo>
                                <a:lnTo>
                                  <a:pt x="88" y="109"/>
                                </a:lnTo>
                                <a:lnTo>
                                  <a:pt x="78" y="114"/>
                                </a:lnTo>
                                <a:lnTo>
                                  <a:pt x="67" y="118"/>
                                </a:lnTo>
                                <a:lnTo>
                                  <a:pt x="53" y="119"/>
                                </a:lnTo>
                                <a:lnTo>
                                  <a:pt x="41" y="118"/>
                                </a:lnTo>
                                <a:lnTo>
                                  <a:pt x="30" y="114"/>
                                </a:lnTo>
                                <a:lnTo>
                                  <a:pt x="21" y="110"/>
                                </a:lnTo>
                                <a:lnTo>
                                  <a:pt x="14" y="103"/>
                                </a:lnTo>
                                <a:lnTo>
                                  <a:pt x="8" y="94"/>
                                </a:lnTo>
                                <a:lnTo>
                                  <a:pt x="4" y="85"/>
                                </a:lnTo>
                                <a:lnTo>
                                  <a:pt x="2" y="74"/>
                                </a:lnTo>
                                <a:lnTo>
                                  <a:pt x="0" y="60"/>
                                </a:lnTo>
                                <a:lnTo>
                                  <a:pt x="2" y="48"/>
                                </a:lnTo>
                                <a:lnTo>
                                  <a:pt x="4" y="35"/>
                                </a:lnTo>
                                <a:lnTo>
                                  <a:pt x="8" y="26"/>
                                </a:lnTo>
                                <a:lnTo>
                                  <a:pt x="14" y="17"/>
                                </a:lnTo>
                                <a:lnTo>
                                  <a:pt x="21" y="9"/>
                                </a:lnTo>
                                <a:lnTo>
                                  <a:pt x="31" y="5"/>
                                </a:lnTo>
                                <a:lnTo>
                                  <a:pt x="42" y="1"/>
                                </a:lnTo>
                                <a:lnTo>
                                  <a:pt x="56" y="0"/>
                                </a:lnTo>
                                <a:lnTo>
                                  <a:pt x="68" y="1"/>
                                </a:lnTo>
                                <a:lnTo>
                                  <a:pt x="79" y="3"/>
                                </a:lnTo>
                                <a:lnTo>
                                  <a:pt x="88" y="8"/>
                                </a:lnTo>
                                <a:lnTo>
                                  <a:pt x="95" y="16"/>
                                </a:lnTo>
                                <a:lnTo>
                                  <a:pt x="101" y="23"/>
                                </a:lnTo>
                                <a:lnTo>
                                  <a:pt x="105" y="34"/>
                                </a:lnTo>
                                <a:lnTo>
                                  <a:pt x="109" y="45"/>
                                </a:lnTo>
                                <a:lnTo>
                                  <a:pt x="109" y="58"/>
                                </a:lnTo>
                                <a:close/>
                                <a:moveTo>
                                  <a:pt x="88" y="60"/>
                                </a:moveTo>
                                <a:lnTo>
                                  <a:pt x="88" y="51"/>
                                </a:lnTo>
                                <a:lnTo>
                                  <a:pt x="87" y="43"/>
                                </a:lnTo>
                                <a:lnTo>
                                  <a:pt x="84" y="35"/>
                                </a:lnTo>
                                <a:lnTo>
                                  <a:pt x="80" y="29"/>
                                </a:lnTo>
                                <a:lnTo>
                                  <a:pt x="77" y="23"/>
                                </a:lnTo>
                                <a:lnTo>
                                  <a:pt x="71" y="19"/>
                                </a:lnTo>
                                <a:lnTo>
                                  <a:pt x="64" y="17"/>
                                </a:lnTo>
                                <a:lnTo>
                                  <a:pt x="55" y="17"/>
                                </a:lnTo>
                                <a:lnTo>
                                  <a:pt x="46" y="17"/>
                                </a:lnTo>
                                <a:lnTo>
                                  <a:pt x="40" y="19"/>
                                </a:lnTo>
                                <a:lnTo>
                                  <a:pt x="34" y="23"/>
                                </a:lnTo>
                                <a:lnTo>
                                  <a:pt x="30" y="28"/>
                                </a:lnTo>
                                <a:lnTo>
                                  <a:pt x="26" y="34"/>
                                </a:lnTo>
                                <a:lnTo>
                                  <a:pt x="24" y="42"/>
                                </a:lnTo>
                                <a:lnTo>
                                  <a:pt x="21" y="50"/>
                                </a:lnTo>
                                <a:lnTo>
                                  <a:pt x="21" y="59"/>
                                </a:lnTo>
                                <a:lnTo>
                                  <a:pt x="21" y="67"/>
                                </a:lnTo>
                                <a:lnTo>
                                  <a:pt x="23" y="76"/>
                                </a:lnTo>
                                <a:lnTo>
                                  <a:pt x="25" y="83"/>
                                </a:lnTo>
                                <a:lnTo>
                                  <a:pt x="29" y="90"/>
                                </a:lnTo>
                                <a:lnTo>
                                  <a:pt x="32" y="94"/>
                                </a:lnTo>
                                <a:lnTo>
                                  <a:pt x="39" y="98"/>
                                </a:lnTo>
                                <a:lnTo>
                                  <a:pt x="46" y="102"/>
                                </a:lnTo>
                                <a:lnTo>
                                  <a:pt x="55" y="102"/>
                                </a:lnTo>
                                <a:lnTo>
                                  <a:pt x="63" y="102"/>
                                </a:lnTo>
                                <a:lnTo>
                                  <a:pt x="69" y="99"/>
                                </a:lnTo>
                                <a:lnTo>
                                  <a:pt x="76" y="96"/>
                                </a:lnTo>
                                <a:lnTo>
                                  <a:pt x="80" y="90"/>
                                </a:lnTo>
                                <a:lnTo>
                                  <a:pt x="84" y="85"/>
                                </a:lnTo>
                                <a:lnTo>
                                  <a:pt x="85" y="76"/>
                                </a:lnTo>
                                <a:lnTo>
                                  <a:pt x="88" y="69"/>
                                </a:lnTo>
                                <a:lnTo>
                                  <a:pt x="88" y="6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41" name="Freeform 630"/>
                        <wps:cNvSpPr>
                          <a:spLocks/>
                        </wps:cNvSpPr>
                        <wps:spPr bwMode="auto">
                          <a:xfrm>
                            <a:off x="6797675" y="4979988"/>
                            <a:ext cx="9525" cy="88900"/>
                          </a:xfrm>
                          <a:custGeom>
                            <a:avLst/>
                            <a:gdLst>
                              <a:gd name="T0" fmla="*/ 20 w 20"/>
                              <a:gd name="T1" fmla="*/ 164 h 168"/>
                              <a:gd name="T2" fmla="*/ 20 w 20"/>
                              <a:gd name="T3" fmla="*/ 165 h 168"/>
                              <a:gd name="T4" fmla="*/ 19 w 20"/>
                              <a:gd name="T5" fmla="*/ 166 h 168"/>
                              <a:gd name="T6" fmla="*/ 19 w 20"/>
                              <a:gd name="T7" fmla="*/ 166 h 168"/>
                              <a:gd name="T8" fmla="*/ 18 w 20"/>
                              <a:gd name="T9" fmla="*/ 168 h 168"/>
                              <a:gd name="T10" fmla="*/ 16 w 20"/>
                              <a:gd name="T11" fmla="*/ 168 h 168"/>
                              <a:gd name="T12" fmla="*/ 15 w 20"/>
                              <a:gd name="T13" fmla="*/ 168 h 168"/>
                              <a:gd name="T14" fmla="*/ 13 w 20"/>
                              <a:gd name="T15" fmla="*/ 168 h 168"/>
                              <a:gd name="T16" fmla="*/ 10 w 20"/>
                              <a:gd name="T17" fmla="*/ 168 h 168"/>
                              <a:gd name="T18" fmla="*/ 8 w 20"/>
                              <a:gd name="T19" fmla="*/ 168 h 168"/>
                              <a:gd name="T20" fmla="*/ 5 w 20"/>
                              <a:gd name="T21" fmla="*/ 168 h 168"/>
                              <a:gd name="T22" fmla="*/ 3 w 20"/>
                              <a:gd name="T23" fmla="*/ 168 h 168"/>
                              <a:gd name="T24" fmla="*/ 2 w 20"/>
                              <a:gd name="T25" fmla="*/ 168 h 168"/>
                              <a:gd name="T26" fmla="*/ 2 w 20"/>
                              <a:gd name="T27" fmla="*/ 166 h 168"/>
                              <a:gd name="T28" fmla="*/ 0 w 20"/>
                              <a:gd name="T29" fmla="*/ 166 h 168"/>
                              <a:gd name="T30" fmla="*/ 0 w 20"/>
                              <a:gd name="T31" fmla="*/ 165 h 168"/>
                              <a:gd name="T32" fmla="*/ 0 w 20"/>
                              <a:gd name="T33" fmla="*/ 164 h 168"/>
                              <a:gd name="T34" fmla="*/ 0 w 20"/>
                              <a:gd name="T35" fmla="*/ 4 h 168"/>
                              <a:gd name="T36" fmla="*/ 0 w 20"/>
                              <a:gd name="T37" fmla="*/ 3 h 168"/>
                              <a:gd name="T38" fmla="*/ 0 w 20"/>
                              <a:gd name="T39" fmla="*/ 3 h 168"/>
                              <a:gd name="T40" fmla="*/ 2 w 20"/>
                              <a:gd name="T41" fmla="*/ 1 h 168"/>
                              <a:gd name="T42" fmla="*/ 2 w 20"/>
                              <a:gd name="T43" fmla="*/ 1 h 168"/>
                              <a:gd name="T44" fmla="*/ 3 w 20"/>
                              <a:gd name="T45" fmla="*/ 0 h 168"/>
                              <a:gd name="T46" fmla="*/ 5 w 20"/>
                              <a:gd name="T47" fmla="*/ 0 h 168"/>
                              <a:gd name="T48" fmla="*/ 8 w 20"/>
                              <a:gd name="T49" fmla="*/ 0 h 168"/>
                              <a:gd name="T50" fmla="*/ 10 w 20"/>
                              <a:gd name="T51" fmla="*/ 0 h 168"/>
                              <a:gd name="T52" fmla="*/ 13 w 20"/>
                              <a:gd name="T53" fmla="*/ 0 h 168"/>
                              <a:gd name="T54" fmla="*/ 15 w 20"/>
                              <a:gd name="T55" fmla="*/ 0 h 168"/>
                              <a:gd name="T56" fmla="*/ 16 w 20"/>
                              <a:gd name="T57" fmla="*/ 0 h 168"/>
                              <a:gd name="T58" fmla="*/ 18 w 20"/>
                              <a:gd name="T59" fmla="*/ 1 h 168"/>
                              <a:gd name="T60" fmla="*/ 19 w 20"/>
                              <a:gd name="T61" fmla="*/ 1 h 168"/>
                              <a:gd name="T62" fmla="*/ 19 w 20"/>
                              <a:gd name="T63" fmla="*/ 3 h 168"/>
                              <a:gd name="T64" fmla="*/ 20 w 20"/>
                              <a:gd name="T65" fmla="*/ 3 h 168"/>
                              <a:gd name="T66" fmla="*/ 20 w 20"/>
                              <a:gd name="T67" fmla="*/ 4 h 168"/>
                              <a:gd name="T68" fmla="*/ 20 w 20"/>
                              <a:gd name="T69" fmla="*/ 164 h 1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0" h="168">
                                <a:moveTo>
                                  <a:pt x="20" y="164"/>
                                </a:moveTo>
                                <a:lnTo>
                                  <a:pt x="20" y="165"/>
                                </a:lnTo>
                                <a:lnTo>
                                  <a:pt x="19" y="166"/>
                                </a:lnTo>
                                <a:lnTo>
                                  <a:pt x="19" y="166"/>
                                </a:lnTo>
                                <a:lnTo>
                                  <a:pt x="18" y="168"/>
                                </a:lnTo>
                                <a:lnTo>
                                  <a:pt x="16" y="168"/>
                                </a:lnTo>
                                <a:lnTo>
                                  <a:pt x="15" y="168"/>
                                </a:lnTo>
                                <a:lnTo>
                                  <a:pt x="13" y="168"/>
                                </a:lnTo>
                                <a:lnTo>
                                  <a:pt x="10" y="168"/>
                                </a:lnTo>
                                <a:lnTo>
                                  <a:pt x="8" y="168"/>
                                </a:lnTo>
                                <a:lnTo>
                                  <a:pt x="5" y="168"/>
                                </a:lnTo>
                                <a:lnTo>
                                  <a:pt x="3" y="168"/>
                                </a:lnTo>
                                <a:lnTo>
                                  <a:pt x="2" y="168"/>
                                </a:lnTo>
                                <a:lnTo>
                                  <a:pt x="2" y="166"/>
                                </a:lnTo>
                                <a:lnTo>
                                  <a:pt x="0" y="166"/>
                                </a:lnTo>
                                <a:lnTo>
                                  <a:pt x="0" y="165"/>
                                </a:lnTo>
                                <a:lnTo>
                                  <a:pt x="0" y="164"/>
                                </a:lnTo>
                                <a:lnTo>
                                  <a:pt x="0" y="4"/>
                                </a:lnTo>
                                <a:lnTo>
                                  <a:pt x="0" y="3"/>
                                </a:lnTo>
                                <a:lnTo>
                                  <a:pt x="0" y="3"/>
                                </a:lnTo>
                                <a:lnTo>
                                  <a:pt x="2" y="1"/>
                                </a:lnTo>
                                <a:lnTo>
                                  <a:pt x="2" y="1"/>
                                </a:lnTo>
                                <a:lnTo>
                                  <a:pt x="3" y="0"/>
                                </a:lnTo>
                                <a:lnTo>
                                  <a:pt x="5" y="0"/>
                                </a:lnTo>
                                <a:lnTo>
                                  <a:pt x="8" y="0"/>
                                </a:lnTo>
                                <a:lnTo>
                                  <a:pt x="10" y="0"/>
                                </a:lnTo>
                                <a:lnTo>
                                  <a:pt x="13" y="0"/>
                                </a:lnTo>
                                <a:lnTo>
                                  <a:pt x="15" y="0"/>
                                </a:lnTo>
                                <a:lnTo>
                                  <a:pt x="16" y="0"/>
                                </a:lnTo>
                                <a:lnTo>
                                  <a:pt x="18" y="1"/>
                                </a:lnTo>
                                <a:lnTo>
                                  <a:pt x="19" y="1"/>
                                </a:lnTo>
                                <a:lnTo>
                                  <a:pt x="19" y="3"/>
                                </a:lnTo>
                                <a:lnTo>
                                  <a:pt x="20" y="3"/>
                                </a:lnTo>
                                <a:lnTo>
                                  <a:pt x="20" y="4"/>
                                </a:lnTo>
                                <a:lnTo>
                                  <a:pt x="20" y="16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42" name="Freeform 631"/>
                        <wps:cNvSpPr>
                          <a:spLocks/>
                        </wps:cNvSpPr>
                        <wps:spPr bwMode="auto">
                          <a:xfrm>
                            <a:off x="1484312" y="4984750"/>
                            <a:ext cx="69850" cy="82550"/>
                          </a:xfrm>
                          <a:custGeom>
                            <a:avLst/>
                            <a:gdLst>
                              <a:gd name="T0" fmla="*/ 80 w 132"/>
                              <a:gd name="T1" fmla="*/ 152 h 156"/>
                              <a:gd name="T2" fmla="*/ 79 w 132"/>
                              <a:gd name="T3" fmla="*/ 153 h 156"/>
                              <a:gd name="T4" fmla="*/ 79 w 132"/>
                              <a:gd name="T5" fmla="*/ 153 h 156"/>
                              <a:gd name="T6" fmla="*/ 78 w 132"/>
                              <a:gd name="T7" fmla="*/ 155 h 156"/>
                              <a:gd name="T8" fmla="*/ 76 w 132"/>
                              <a:gd name="T9" fmla="*/ 155 h 156"/>
                              <a:gd name="T10" fmla="*/ 74 w 132"/>
                              <a:gd name="T11" fmla="*/ 156 h 156"/>
                              <a:gd name="T12" fmla="*/ 73 w 132"/>
                              <a:gd name="T13" fmla="*/ 156 h 156"/>
                              <a:gd name="T14" fmla="*/ 70 w 132"/>
                              <a:gd name="T15" fmla="*/ 156 h 156"/>
                              <a:gd name="T16" fmla="*/ 66 w 132"/>
                              <a:gd name="T17" fmla="*/ 156 h 156"/>
                              <a:gd name="T18" fmla="*/ 64 w 132"/>
                              <a:gd name="T19" fmla="*/ 156 h 156"/>
                              <a:gd name="T20" fmla="*/ 62 w 132"/>
                              <a:gd name="T21" fmla="*/ 156 h 156"/>
                              <a:gd name="T22" fmla="*/ 60 w 132"/>
                              <a:gd name="T23" fmla="*/ 156 h 156"/>
                              <a:gd name="T24" fmla="*/ 58 w 132"/>
                              <a:gd name="T25" fmla="*/ 156 h 156"/>
                              <a:gd name="T26" fmla="*/ 57 w 132"/>
                              <a:gd name="T27" fmla="*/ 156 h 156"/>
                              <a:gd name="T28" fmla="*/ 55 w 132"/>
                              <a:gd name="T29" fmla="*/ 155 h 156"/>
                              <a:gd name="T30" fmla="*/ 55 w 132"/>
                              <a:gd name="T31" fmla="*/ 155 h 156"/>
                              <a:gd name="T32" fmla="*/ 54 w 132"/>
                              <a:gd name="T33" fmla="*/ 155 h 156"/>
                              <a:gd name="T34" fmla="*/ 53 w 132"/>
                              <a:gd name="T35" fmla="*/ 153 h 156"/>
                              <a:gd name="T36" fmla="*/ 53 w 132"/>
                              <a:gd name="T37" fmla="*/ 153 h 156"/>
                              <a:gd name="T38" fmla="*/ 53 w 132"/>
                              <a:gd name="T39" fmla="*/ 152 h 156"/>
                              <a:gd name="T40" fmla="*/ 52 w 132"/>
                              <a:gd name="T41" fmla="*/ 152 h 156"/>
                              <a:gd name="T42" fmla="*/ 1 w 132"/>
                              <a:gd name="T43" fmla="*/ 7 h 156"/>
                              <a:gd name="T44" fmla="*/ 0 w 132"/>
                              <a:gd name="T45" fmla="*/ 4 h 156"/>
                              <a:gd name="T46" fmla="*/ 0 w 132"/>
                              <a:gd name="T47" fmla="*/ 3 h 156"/>
                              <a:gd name="T48" fmla="*/ 0 w 132"/>
                              <a:gd name="T49" fmla="*/ 1 h 156"/>
                              <a:gd name="T50" fmla="*/ 1 w 132"/>
                              <a:gd name="T51" fmla="*/ 1 h 156"/>
                              <a:gd name="T52" fmla="*/ 2 w 132"/>
                              <a:gd name="T53" fmla="*/ 0 h 156"/>
                              <a:gd name="T54" fmla="*/ 5 w 132"/>
                              <a:gd name="T55" fmla="*/ 0 h 156"/>
                              <a:gd name="T56" fmla="*/ 7 w 132"/>
                              <a:gd name="T57" fmla="*/ 0 h 156"/>
                              <a:gd name="T58" fmla="*/ 11 w 132"/>
                              <a:gd name="T59" fmla="*/ 0 h 156"/>
                              <a:gd name="T60" fmla="*/ 15 w 132"/>
                              <a:gd name="T61" fmla="*/ 0 h 156"/>
                              <a:gd name="T62" fmla="*/ 17 w 132"/>
                              <a:gd name="T63" fmla="*/ 0 h 156"/>
                              <a:gd name="T64" fmla="*/ 18 w 132"/>
                              <a:gd name="T65" fmla="*/ 0 h 156"/>
                              <a:gd name="T66" fmla="*/ 20 w 132"/>
                              <a:gd name="T67" fmla="*/ 0 h 156"/>
                              <a:gd name="T68" fmla="*/ 21 w 132"/>
                              <a:gd name="T69" fmla="*/ 1 h 156"/>
                              <a:gd name="T70" fmla="*/ 21 w 132"/>
                              <a:gd name="T71" fmla="*/ 1 h 156"/>
                              <a:gd name="T72" fmla="*/ 22 w 132"/>
                              <a:gd name="T73" fmla="*/ 2 h 156"/>
                              <a:gd name="T74" fmla="*/ 22 w 132"/>
                              <a:gd name="T75" fmla="*/ 3 h 156"/>
                              <a:gd name="T76" fmla="*/ 66 w 132"/>
                              <a:gd name="T77" fmla="*/ 134 h 156"/>
                              <a:gd name="T78" fmla="*/ 68 w 132"/>
                              <a:gd name="T79" fmla="*/ 134 h 156"/>
                              <a:gd name="T80" fmla="*/ 111 w 132"/>
                              <a:gd name="T81" fmla="*/ 3 h 156"/>
                              <a:gd name="T82" fmla="*/ 111 w 132"/>
                              <a:gd name="T83" fmla="*/ 2 h 156"/>
                              <a:gd name="T84" fmla="*/ 111 w 132"/>
                              <a:gd name="T85" fmla="*/ 1 h 156"/>
                              <a:gd name="T86" fmla="*/ 112 w 132"/>
                              <a:gd name="T87" fmla="*/ 1 h 156"/>
                              <a:gd name="T88" fmla="*/ 113 w 132"/>
                              <a:gd name="T89" fmla="*/ 0 h 156"/>
                              <a:gd name="T90" fmla="*/ 115 w 132"/>
                              <a:gd name="T91" fmla="*/ 0 h 156"/>
                              <a:gd name="T92" fmla="*/ 117 w 132"/>
                              <a:gd name="T93" fmla="*/ 0 h 156"/>
                              <a:gd name="T94" fmla="*/ 119 w 132"/>
                              <a:gd name="T95" fmla="*/ 0 h 156"/>
                              <a:gd name="T96" fmla="*/ 122 w 132"/>
                              <a:gd name="T97" fmla="*/ 0 h 156"/>
                              <a:gd name="T98" fmla="*/ 126 w 132"/>
                              <a:gd name="T99" fmla="*/ 0 h 156"/>
                              <a:gd name="T100" fmla="*/ 128 w 132"/>
                              <a:gd name="T101" fmla="*/ 0 h 156"/>
                              <a:gd name="T102" fmla="*/ 131 w 132"/>
                              <a:gd name="T103" fmla="*/ 0 h 156"/>
                              <a:gd name="T104" fmla="*/ 131 w 132"/>
                              <a:gd name="T105" fmla="*/ 1 h 156"/>
                              <a:gd name="T106" fmla="*/ 132 w 132"/>
                              <a:gd name="T107" fmla="*/ 2 h 156"/>
                              <a:gd name="T108" fmla="*/ 132 w 132"/>
                              <a:gd name="T109" fmla="*/ 3 h 156"/>
                              <a:gd name="T110" fmla="*/ 132 w 132"/>
                              <a:gd name="T111" fmla="*/ 4 h 156"/>
                              <a:gd name="T112" fmla="*/ 131 w 132"/>
                              <a:gd name="T113" fmla="*/ 7 h 156"/>
                              <a:gd name="T114" fmla="*/ 80 w 132"/>
                              <a:gd name="T115" fmla="*/ 152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32" h="156">
                                <a:moveTo>
                                  <a:pt x="80" y="152"/>
                                </a:moveTo>
                                <a:lnTo>
                                  <a:pt x="79" y="153"/>
                                </a:lnTo>
                                <a:lnTo>
                                  <a:pt x="79" y="153"/>
                                </a:lnTo>
                                <a:lnTo>
                                  <a:pt x="78" y="155"/>
                                </a:lnTo>
                                <a:lnTo>
                                  <a:pt x="76" y="155"/>
                                </a:lnTo>
                                <a:lnTo>
                                  <a:pt x="74" y="156"/>
                                </a:lnTo>
                                <a:lnTo>
                                  <a:pt x="73" y="156"/>
                                </a:lnTo>
                                <a:lnTo>
                                  <a:pt x="70" y="156"/>
                                </a:lnTo>
                                <a:lnTo>
                                  <a:pt x="66" y="156"/>
                                </a:lnTo>
                                <a:lnTo>
                                  <a:pt x="64" y="156"/>
                                </a:lnTo>
                                <a:lnTo>
                                  <a:pt x="62" y="156"/>
                                </a:lnTo>
                                <a:lnTo>
                                  <a:pt x="60" y="156"/>
                                </a:lnTo>
                                <a:lnTo>
                                  <a:pt x="58" y="156"/>
                                </a:lnTo>
                                <a:lnTo>
                                  <a:pt x="57" y="156"/>
                                </a:lnTo>
                                <a:lnTo>
                                  <a:pt x="55" y="155"/>
                                </a:lnTo>
                                <a:lnTo>
                                  <a:pt x="55" y="155"/>
                                </a:lnTo>
                                <a:lnTo>
                                  <a:pt x="54" y="155"/>
                                </a:lnTo>
                                <a:lnTo>
                                  <a:pt x="53" y="153"/>
                                </a:lnTo>
                                <a:lnTo>
                                  <a:pt x="53" y="153"/>
                                </a:lnTo>
                                <a:lnTo>
                                  <a:pt x="53" y="152"/>
                                </a:lnTo>
                                <a:lnTo>
                                  <a:pt x="52" y="152"/>
                                </a:lnTo>
                                <a:lnTo>
                                  <a:pt x="1" y="7"/>
                                </a:lnTo>
                                <a:lnTo>
                                  <a:pt x="0" y="4"/>
                                </a:lnTo>
                                <a:lnTo>
                                  <a:pt x="0" y="3"/>
                                </a:lnTo>
                                <a:lnTo>
                                  <a:pt x="0" y="1"/>
                                </a:lnTo>
                                <a:lnTo>
                                  <a:pt x="1" y="1"/>
                                </a:lnTo>
                                <a:lnTo>
                                  <a:pt x="2" y="0"/>
                                </a:lnTo>
                                <a:lnTo>
                                  <a:pt x="5" y="0"/>
                                </a:lnTo>
                                <a:lnTo>
                                  <a:pt x="7" y="0"/>
                                </a:lnTo>
                                <a:lnTo>
                                  <a:pt x="11" y="0"/>
                                </a:lnTo>
                                <a:lnTo>
                                  <a:pt x="15" y="0"/>
                                </a:lnTo>
                                <a:lnTo>
                                  <a:pt x="17" y="0"/>
                                </a:lnTo>
                                <a:lnTo>
                                  <a:pt x="18" y="0"/>
                                </a:lnTo>
                                <a:lnTo>
                                  <a:pt x="20" y="0"/>
                                </a:lnTo>
                                <a:lnTo>
                                  <a:pt x="21" y="1"/>
                                </a:lnTo>
                                <a:lnTo>
                                  <a:pt x="21" y="1"/>
                                </a:lnTo>
                                <a:lnTo>
                                  <a:pt x="22" y="2"/>
                                </a:lnTo>
                                <a:lnTo>
                                  <a:pt x="22" y="3"/>
                                </a:lnTo>
                                <a:lnTo>
                                  <a:pt x="66" y="134"/>
                                </a:lnTo>
                                <a:lnTo>
                                  <a:pt x="68" y="134"/>
                                </a:lnTo>
                                <a:lnTo>
                                  <a:pt x="111" y="3"/>
                                </a:lnTo>
                                <a:lnTo>
                                  <a:pt x="111" y="2"/>
                                </a:lnTo>
                                <a:lnTo>
                                  <a:pt x="111" y="1"/>
                                </a:lnTo>
                                <a:lnTo>
                                  <a:pt x="112" y="1"/>
                                </a:lnTo>
                                <a:lnTo>
                                  <a:pt x="113" y="0"/>
                                </a:lnTo>
                                <a:lnTo>
                                  <a:pt x="115" y="0"/>
                                </a:lnTo>
                                <a:lnTo>
                                  <a:pt x="117" y="0"/>
                                </a:lnTo>
                                <a:lnTo>
                                  <a:pt x="119" y="0"/>
                                </a:lnTo>
                                <a:lnTo>
                                  <a:pt x="122" y="0"/>
                                </a:lnTo>
                                <a:lnTo>
                                  <a:pt x="126" y="0"/>
                                </a:lnTo>
                                <a:lnTo>
                                  <a:pt x="128" y="0"/>
                                </a:lnTo>
                                <a:lnTo>
                                  <a:pt x="131" y="0"/>
                                </a:lnTo>
                                <a:lnTo>
                                  <a:pt x="131" y="1"/>
                                </a:lnTo>
                                <a:lnTo>
                                  <a:pt x="132" y="2"/>
                                </a:lnTo>
                                <a:lnTo>
                                  <a:pt x="132" y="3"/>
                                </a:lnTo>
                                <a:lnTo>
                                  <a:pt x="132" y="4"/>
                                </a:lnTo>
                                <a:lnTo>
                                  <a:pt x="131" y="7"/>
                                </a:lnTo>
                                <a:lnTo>
                                  <a:pt x="80"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43" name="Freeform 632"/>
                        <wps:cNvSpPr>
                          <a:spLocks noEditPoints="1"/>
                        </wps:cNvSpPr>
                        <wps:spPr bwMode="auto">
                          <a:xfrm>
                            <a:off x="1565275" y="4981575"/>
                            <a:ext cx="12700" cy="85725"/>
                          </a:xfrm>
                          <a:custGeom>
                            <a:avLst/>
                            <a:gdLst>
                              <a:gd name="T0" fmla="*/ 22 w 23"/>
                              <a:gd name="T1" fmla="*/ 156 h 160"/>
                              <a:gd name="T2" fmla="*/ 22 w 23"/>
                              <a:gd name="T3" fmla="*/ 157 h 160"/>
                              <a:gd name="T4" fmla="*/ 21 w 23"/>
                              <a:gd name="T5" fmla="*/ 157 h 160"/>
                              <a:gd name="T6" fmla="*/ 21 w 23"/>
                              <a:gd name="T7" fmla="*/ 159 h 160"/>
                              <a:gd name="T8" fmla="*/ 19 w 23"/>
                              <a:gd name="T9" fmla="*/ 159 h 160"/>
                              <a:gd name="T10" fmla="*/ 18 w 23"/>
                              <a:gd name="T11" fmla="*/ 160 h 160"/>
                              <a:gd name="T12" fmla="*/ 17 w 23"/>
                              <a:gd name="T13" fmla="*/ 160 h 160"/>
                              <a:gd name="T14" fmla="*/ 14 w 23"/>
                              <a:gd name="T15" fmla="*/ 160 h 160"/>
                              <a:gd name="T16" fmla="*/ 12 w 23"/>
                              <a:gd name="T17" fmla="*/ 160 h 160"/>
                              <a:gd name="T18" fmla="*/ 8 w 23"/>
                              <a:gd name="T19" fmla="*/ 160 h 160"/>
                              <a:gd name="T20" fmla="*/ 7 w 23"/>
                              <a:gd name="T21" fmla="*/ 160 h 160"/>
                              <a:gd name="T22" fmla="*/ 5 w 23"/>
                              <a:gd name="T23" fmla="*/ 160 h 160"/>
                              <a:gd name="T24" fmla="*/ 3 w 23"/>
                              <a:gd name="T25" fmla="*/ 159 h 160"/>
                              <a:gd name="T26" fmla="*/ 2 w 23"/>
                              <a:gd name="T27" fmla="*/ 159 h 160"/>
                              <a:gd name="T28" fmla="*/ 2 w 23"/>
                              <a:gd name="T29" fmla="*/ 157 h 160"/>
                              <a:gd name="T30" fmla="*/ 2 w 23"/>
                              <a:gd name="T31" fmla="*/ 157 h 160"/>
                              <a:gd name="T32" fmla="*/ 2 w 23"/>
                              <a:gd name="T33" fmla="*/ 156 h 160"/>
                              <a:gd name="T34" fmla="*/ 2 w 23"/>
                              <a:gd name="T35" fmla="*/ 48 h 160"/>
                              <a:gd name="T36" fmla="*/ 2 w 23"/>
                              <a:gd name="T37" fmla="*/ 48 h 160"/>
                              <a:gd name="T38" fmla="*/ 2 w 23"/>
                              <a:gd name="T39" fmla="*/ 47 h 160"/>
                              <a:gd name="T40" fmla="*/ 2 w 23"/>
                              <a:gd name="T41" fmla="*/ 45 h 160"/>
                              <a:gd name="T42" fmla="*/ 3 w 23"/>
                              <a:gd name="T43" fmla="*/ 45 h 160"/>
                              <a:gd name="T44" fmla="*/ 5 w 23"/>
                              <a:gd name="T45" fmla="*/ 45 h 160"/>
                              <a:gd name="T46" fmla="*/ 7 w 23"/>
                              <a:gd name="T47" fmla="*/ 44 h 160"/>
                              <a:gd name="T48" fmla="*/ 8 w 23"/>
                              <a:gd name="T49" fmla="*/ 44 h 160"/>
                              <a:gd name="T50" fmla="*/ 12 w 23"/>
                              <a:gd name="T51" fmla="*/ 44 h 160"/>
                              <a:gd name="T52" fmla="*/ 14 w 23"/>
                              <a:gd name="T53" fmla="*/ 44 h 160"/>
                              <a:gd name="T54" fmla="*/ 17 w 23"/>
                              <a:gd name="T55" fmla="*/ 44 h 160"/>
                              <a:gd name="T56" fmla="*/ 18 w 23"/>
                              <a:gd name="T57" fmla="*/ 45 h 160"/>
                              <a:gd name="T58" fmla="*/ 19 w 23"/>
                              <a:gd name="T59" fmla="*/ 45 h 160"/>
                              <a:gd name="T60" fmla="*/ 21 w 23"/>
                              <a:gd name="T61" fmla="*/ 45 h 160"/>
                              <a:gd name="T62" fmla="*/ 21 w 23"/>
                              <a:gd name="T63" fmla="*/ 47 h 160"/>
                              <a:gd name="T64" fmla="*/ 22 w 23"/>
                              <a:gd name="T65" fmla="*/ 48 h 160"/>
                              <a:gd name="T66" fmla="*/ 22 w 23"/>
                              <a:gd name="T67" fmla="*/ 48 h 160"/>
                              <a:gd name="T68" fmla="*/ 22 w 23"/>
                              <a:gd name="T69" fmla="*/ 156 h 160"/>
                              <a:gd name="T70" fmla="*/ 23 w 23"/>
                              <a:gd name="T71" fmla="*/ 12 h 160"/>
                              <a:gd name="T72" fmla="*/ 23 w 23"/>
                              <a:gd name="T73" fmla="*/ 18 h 160"/>
                              <a:gd name="T74" fmla="*/ 21 w 23"/>
                              <a:gd name="T75" fmla="*/ 21 h 160"/>
                              <a:gd name="T76" fmla="*/ 18 w 23"/>
                              <a:gd name="T77" fmla="*/ 23 h 160"/>
                              <a:gd name="T78" fmla="*/ 11 w 23"/>
                              <a:gd name="T79" fmla="*/ 23 h 160"/>
                              <a:gd name="T80" fmla="*/ 5 w 23"/>
                              <a:gd name="T81" fmla="*/ 23 h 160"/>
                              <a:gd name="T82" fmla="*/ 2 w 23"/>
                              <a:gd name="T83" fmla="*/ 21 h 160"/>
                              <a:gd name="T84" fmla="*/ 0 w 23"/>
                              <a:gd name="T85" fmla="*/ 18 h 160"/>
                              <a:gd name="T86" fmla="*/ 0 w 23"/>
                              <a:gd name="T87" fmla="*/ 12 h 160"/>
                              <a:gd name="T88" fmla="*/ 0 w 23"/>
                              <a:gd name="T89" fmla="*/ 6 h 160"/>
                              <a:gd name="T90" fmla="*/ 2 w 23"/>
                              <a:gd name="T91" fmla="*/ 2 h 160"/>
                              <a:gd name="T92" fmla="*/ 5 w 23"/>
                              <a:gd name="T93" fmla="*/ 0 h 160"/>
                              <a:gd name="T94" fmla="*/ 12 w 23"/>
                              <a:gd name="T95" fmla="*/ 0 h 160"/>
                              <a:gd name="T96" fmla="*/ 18 w 23"/>
                              <a:gd name="T97" fmla="*/ 0 h 160"/>
                              <a:gd name="T98" fmla="*/ 21 w 23"/>
                              <a:gd name="T99" fmla="*/ 2 h 160"/>
                              <a:gd name="T100" fmla="*/ 23 w 23"/>
                              <a:gd name="T101" fmla="*/ 6 h 160"/>
                              <a:gd name="T102" fmla="*/ 23 w 23"/>
                              <a:gd name="T103" fmla="*/ 12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23" h="160">
                                <a:moveTo>
                                  <a:pt x="22" y="156"/>
                                </a:moveTo>
                                <a:lnTo>
                                  <a:pt x="22" y="157"/>
                                </a:lnTo>
                                <a:lnTo>
                                  <a:pt x="21" y="157"/>
                                </a:lnTo>
                                <a:lnTo>
                                  <a:pt x="21" y="159"/>
                                </a:lnTo>
                                <a:lnTo>
                                  <a:pt x="19" y="159"/>
                                </a:lnTo>
                                <a:lnTo>
                                  <a:pt x="18" y="160"/>
                                </a:lnTo>
                                <a:lnTo>
                                  <a:pt x="17" y="160"/>
                                </a:lnTo>
                                <a:lnTo>
                                  <a:pt x="14" y="160"/>
                                </a:lnTo>
                                <a:lnTo>
                                  <a:pt x="12" y="160"/>
                                </a:lnTo>
                                <a:lnTo>
                                  <a:pt x="8" y="160"/>
                                </a:lnTo>
                                <a:lnTo>
                                  <a:pt x="7" y="160"/>
                                </a:lnTo>
                                <a:lnTo>
                                  <a:pt x="5" y="160"/>
                                </a:lnTo>
                                <a:lnTo>
                                  <a:pt x="3" y="159"/>
                                </a:lnTo>
                                <a:lnTo>
                                  <a:pt x="2" y="159"/>
                                </a:lnTo>
                                <a:lnTo>
                                  <a:pt x="2" y="157"/>
                                </a:lnTo>
                                <a:lnTo>
                                  <a:pt x="2" y="157"/>
                                </a:lnTo>
                                <a:lnTo>
                                  <a:pt x="2" y="156"/>
                                </a:lnTo>
                                <a:lnTo>
                                  <a:pt x="2" y="48"/>
                                </a:lnTo>
                                <a:lnTo>
                                  <a:pt x="2" y="48"/>
                                </a:lnTo>
                                <a:lnTo>
                                  <a:pt x="2" y="47"/>
                                </a:lnTo>
                                <a:lnTo>
                                  <a:pt x="2" y="45"/>
                                </a:lnTo>
                                <a:lnTo>
                                  <a:pt x="3" y="45"/>
                                </a:lnTo>
                                <a:lnTo>
                                  <a:pt x="5" y="45"/>
                                </a:lnTo>
                                <a:lnTo>
                                  <a:pt x="7" y="44"/>
                                </a:lnTo>
                                <a:lnTo>
                                  <a:pt x="8" y="44"/>
                                </a:lnTo>
                                <a:lnTo>
                                  <a:pt x="12" y="44"/>
                                </a:lnTo>
                                <a:lnTo>
                                  <a:pt x="14" y="44"/>
                                </a:lnTo>
                                <a:lnTo>
                                  <a:pt x="17" y="44"/>
                                </a:lnTo>
                                <a:lnTo>
                                  <a:pt x="18" y="45"/>
                                </a:lnTo>
                                <a:lnTo>
                                  <a:pt x="19" y="45"/>
                                </a:lnTo>
                                <a:lnTo>
                                  <a:pt x="21" y="45"/>
                                </a:lnTo>
                                <a:lnTo>
                                  <a:pt x="21" y="47"/>
                                </a:lnTo>
                                <a:lnTo>
                                  <a:pt x="22" y="48"/>
                                </a:lnTo>
                                <a:lnTo>
                                  <a:pt x="22" y="48"/>
                                </a:lnTo>
                                <a:lnTo>
                                  <a:pt x="22" y="156"/>
                                </a:lnTo>
                                <a:close/>
                                <a:moveTo>
                                  <a:pt x="23" y="12"/>
                                </a:moveTo>
                                <a:lnTo>
                                  <a:pt x="23" y="18"/>
                                </a:lnTo>
                                <a:lnTo>
                                  <a:pt x="21" y="21"/>
                                </a:lnTo>
                                <a:lnTo>
                                  <a:pt x="18" y="23"/>
                                </a:lnTo>
                                <a:lnTo>
                                  <a:pt x="11" y="23"/>
                                </a:lnTo>
                                <a:lnTo>
                                  <a:pt x="5" y="23"/>
                                </a:lnTo>
                                <a:lnTo>
                                  <a:pt x="2" y="21"/>
                                </a:lnTo>
                                <a:lnTo>
                                  <a:pt x="0" y="18"/>
                                </a:lnTo>
                                <a:lnTo>
                                  <a:pt x="0" y="12"/>
                                </a:lnTo>
                                <a:lnTo>
                                  <a:pt x="0" y="6"/>
                                </a:lnTo>
                                <a:lnTo>
                                  <a:pt x="2" y="2"/>
                                </a:lnTo>
                                <a:lnTo>
                                  <a:pt x="5" y="0"/>
                                </a:lnTo>
                                <a:lnTo>
                                  <a:pt x="12" y="0"/>
                                </a:lnTo>
                                <a:lnTo>
                                  <a:pt x="18" y="0"/>
                                </a:lnTo>
                                <a:lnTo>
                                  <a:pt x="21" y="2"/>
                                </a:lnTo>
                                <a:lnTo>
                                  <a:pt x="23" y="6"/>
                                </a:lnTo>
                                <a:lnTo>
                                  <a:pt x="23" y="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44" name="Freeform 633"/>
                        <wps:cNvSpPr>
                          <a:spLocks/>
                        </wps:cNvSpPr>
                        <wps:spPr bwMode="auto">
                          <a:xfrm>
                            <a:off x="1589087" y="4991100"/>
                            <a:ext cx="36513" cy="76200"/>
                          </a:xfrm>
                          <a:custGeom>
                            <a:avLst/>
                            <a:gdLst>
                              <a:gd name="T0" fmla="*/ 70 w 70"/>
                              <a:gd name="T1" fmla="*/ 135 h 145"/>
                              <a:gd name="T2" fmla="*/ 69 w 70"/>
                              <a:gd name="T3" fmla="*/ 140 h 145"/>
                              <a:gd name="T4" fmla="*/ 68 w 70"/>
                              <a:gd name="T5" fmla="*/ 141 h 145"/>
                              <a:gd name="T6" fmla="*/ 64 w 70"/>
                              <a:gd name="T7" fmla="*/ 144 h 145"/>
                              <a:gd name="T8" fmla="*/ 59 w 70"/>
                              <a:gd name="T9" fmla="*/ 145 h 145"/>
                              <a:gd name="T10" fmla="*/ 53 w 70"/>
                              <a:gd name="T11" fmla="*/ 145 h 145"/>
                              <a:gd name="T12" fmla="*/ 43 w 70"/>
                              <a:gd name="T13" fmla="*/ 145 h 145"/>
                              <a:gd name="T14" fmla="*/ 31 w 70"/>
                              <a:gd name="T15" fmla="*/ 140 h 145"/>
                              <a:gd name="T16" fmla="*/ 23 w 70"/>
                              <a:gd name="T17" fmla="*/ 132 h 145"/>
                              <a:gd name="T18" fmla="*/ 20 w 70"/>
                              <a:gd name="T19" fmla="*/ 118 h 145"/>
                              <a:gd name="T20" fmla="*/ 18 w 70"/>
                              <a:gd name="T21" fmla="*/ 45 h 145"/>
                              <a:gd name="T22" fmla="*/ 2 w 70"/>
                              <a:gd name="T23" fmla="*/ 45 h 145"/>
                              <a:gd name="T24" fmla="*/ 0 w 70"/>
                              <a:gd name="T25" fmla="*/ 42 h 145"/>
                              <a:gd name="T26" fmla="*/ 0 w 70"/>
                              <a:gd name="T27" fmla="*/ 36 h 145"/>
                              <a:gd name="T28" fmla="*/ 0 w 70"/>
                              <a:gd name="T29" fmla="*/ 32 h 145"/>
                              <a:gd name="T30" fmla="*/ 1 w 70"/>
                              <a:gd name="T31" fmla="*/ 29 h 145"/>
                              <a:gd name="T32" fmla="*/ 2 w 70"/>
                              <a:gd name="T33" fmla="*/ 29 h 145"/>
                              <a:gd name="T34" fmla="*/ 18 w 70"/>
                              <a:gd name="T35" fmla="*/ 29 h 145"/>
                              <a:gd name="T36" fmla="*/ 18 w 70"/>
                              <a:gd name="T37" fmla="*/ 2 h 145"/>
                              <a:gd name="T38" fmla="*/ 20 w 70"/>
                              <a:gd name="T39" fmla="*/ 1 h 145"/>
                              <a:gd name="T40" fmla="*/ 22 w 70"/>
                              <a:gd name="T41" fmla="*/ 0 h 145"/>
                              <a:gd name="T42" fmla="*/ 26 w 70"/>
                              <a:gd name="T43" fmla="*/ 0 h 145"/>
                              <a:gd name="T44" fmla="*/ 32 w 70"/>
                              <a:gd name="T45" fmla="*/ 0 h 145"/>
                              <a:gd name="T46" fmla="*/ 36 w 70"/>
                              <a:gd name="T47" fmla="*/ 0 h 145"/>
                              <a:gd name="T48" fmla="*/ 38 w 70"/>
                              <a:gd name="T49" fmla="*/ 1 h 145"/>
                              <a:gd name="T50" fmla="*/ 38 w 70"/>
                              <a:gd name="T51" fmla="*/ 2 h 145"/>
                              <a:gd name="T52" fmla="*/ 39 w 70"/>
                              <a:gd name="T53" fmla="*/ 29 h 145"/>
                              <a:gd name="T54" fmla="*/ 68 w 70"/>
                              <a:gd name="T55" fmla="*/ 29 h 145"/>
                              <a:gd name="T56" fmla="*/ 69 w 70"/>
                              <a:gd name="T57" fmla="*/ 29 h 145"/>
                              <a:gd name="T58" fmla="*/ 70 w 70"/>
                              <a:gd name="T59" fmla="*/ 32 h 145"/>
                              <a:gd name="T60" fmla="*/ 70 w 70"/>
                              <a:gd name="T61" fmla="*/ 36 h 145"/>
                              <a:gd name="T62" fmla="*/ 70 w 70"/>
                              <a:gd name="T63" fmla="*/ 42 h 145"/>
                              <a:gd name="T64" fmla="*/ 68 w 70"/>
                              <a:gd name="T65" fmla="*/ 45 h 145"/>
                              <a:gd name="T66" fmla="*/ 39 w 70"/>
                              <a:gd name="T67" fmla="*/ 45 h 145"/>
                              <a:gd name="T68" fmla="*/ 39 w 70"/>
                              <a:gd name="T69" fmla="*/ 116 h 145"/>
                              <a:gd name="T70" fmla="*/ 47 w 70"/>
                              <a:gd name="T71" fmla="*/ 128 h 145"/>
                              <a:gd name="T72" fmla="*/ 57 w 70"/>
                              <a:gd name="T73" fmla="*/ 128 h 145"/>
                              <a:gd name="T74" fmla="*/ 62 w 70"/>
                              <a:gd name="T75" fmla="*/ 128 h 145"/>
                              <a:gd name="T76" fmla="*/ 64 w 70"/>
                              <a:gd name="T77" fmla="*/ 127 h 145"/>
                              <a:gd name="T78" fmla="*/ 67 w 70"/>
                              <a:gd name="T79" fmla="*/ 125 h 145"/>
                              <a:gd name="T80" fmla="*/ 69 w 70"/>
                              <a:gd name="T81" fmla="*/ 125 h 145"/>
                              <a:gd name="T82" fmla="*/ 69 w 70"/>
                              <a:gd name="T83" fmla="*/ 125 h 145"/>
                              <a:gd name="T84" fmla="*/ 70 w 70"/>
                              <a:gd name="T85" fmla="*/ 128 h 145"/>
                              <a:gd name="T86" fmla="*/ 70 w 70"/>
                              <a:gd name="T87" fmla="*/ 13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70" h="145">
                                <a:moveTo>
                                  <a:pt x="70" y="133"/>
                                </a:moveTo>
                                <a:lnTo>
                                  <a:pt x="70" y="135"/>
                                </a:lnTo>
                                <a:lnTo>
                                  <a:pt x="70" y="138"/>
                                </a:lnTo>
                                <a:lnTo>
                                  <a:pt x="69" y="140"/>
                                </a:lnTo>
                                <a:lnTo>
                                  <a:pt x="69" y="141"/>
                                </a:lnTo>
                                <a:lnTo>
                                  <a:pt x="68" y="141"/>
                                </a:lnTo>
                                <a:lnTo>
                                  <a:pt x="65" y="143"/>
                                </a:lnTo>
                                <a:lnTo>
                                  <a:pt x="64" y="144"/>
                                </a:lnTo>
                                <a:lnTo>
                                  <a:pt x="62" y="144"/>
                                </a:lnTo>
                                <a:lnTo>
                                  <a:pt x="59" y="145"/>
                                </a:lnTo>
                                <a:lnTo>
                                  <a:pt x="57" y="145"/>
                                </a:lnTo>
                                <a:lnTo>
                                  <a:pt x="53" y="145"/>
                                </a:lnTo>
                                <a:lnTo>
                                  <a:pt x="51" y="145"/>
                                </a:lnTo>
                                <a:lnTo>
                                  <a:pt x="43" y="145"/>
                                </a:lnTo>
                                <a:lnTo>
                                  <a:pt x="36" y="143"/>
                                </a:lnTo>
                                <a:lnTo>
                                  <a:pt x="31" y="140"/>
                                </a:lnTo>
                                <a:lnTo>
                                  <a:pt x="26" y="137"/>
                                </a:lnTo>
                                <a:lnTo>
                                  <a:pt x="23" y="132"/>
                                </a:lnTo>
                                <a:lnTo>
                                  <a:pt x="21" y="125"/>
                                </a:lnTo>
                                <a:lnTo>
                                  <a:pt x="20" y="118"/>
                                </a:lnTo>
                                <a:lnTo>
                                  <a:pt x="18" y="108"/>
                                </a:lnTo>
                                <a:lnTo>
                                  <a:pt x="18" y="45"/>
                                </a:lnTo>
                                <a:lnTo>
                                  <a:pt x="4" y="45"/>
                                </a:lnTo>
                                <a:lnTo>
                                  <a:pt x="2" y="45"/>
                                </a:lnTo>
                                <a:lnTo>
                                  <a:pt x="1" y="44"/>
                                </a:lnTo>
                                <a:lnTo>
                                  <a:pt x="0" y="42"/>
                                </a:lnTo>
                                <a:lnTo>
                                  <a:pt x="0" y="37"/>
                                </a:lnTo>
                                <a:lnTo>
                                  <a:pt x="0" y="36"/>
                                </a:lnTo>
                                <a:lnTo>
                                  <a:pt x="0" y="33"/>
                                </a:lnTo>
                                <a:lnTo>
                                  <a:pt x="0" y="32"/>
                                </a:lnTo>
                                <a:lnTo>
                                  <a:pt x="1" y="31"/>
                                </a:lnTo>
                                <a:lnTo>
                                  <a:pt x="1" y="29"/>
                                </a:lnTo>
                                <a:lnTo>
                                  <a:pt x="2" y="29"/>
                                </a:lnTo>
                                <a:lnTo>
                                  <a:pt x="2" y="29"/>
                                </a:lnTo>
                                <a:lnTo>
                                  <a:pt x="4" y="29"/>
                                </a:lnTo>
                                <a:lnTo>
                                  <a:pt x="18" y="29"/>
                                </a:lnTo>
                                <a:lnTo>
                                  <a:pt x="18" y="4"/>
                                </a:lnTo>
                                <a:lnTo>
                                  <a:pt x="18" y="2"/>
                                </a:lnTo>
                                <a:lnTo>
                                  <a:pt x="20" y="2"/>
                                </a:lnTo>
                                <a:lnTo>
                                  <a:pt x="20" y="1"/>
                                </a:lnTo>
                                <a:lnTo>
                                  <a:pt x="21" y="1"/>
                                </a:lnTo>
                                <a:lnTo>
                                  <a:pt x="22" y="0"/>
                                </a:lnTo>
                                <a:lnTo>
                                  <a:pt x="25" y="0"/>
                                </a:lnTo>
                                <a:lnTo>
                                  <a:pt x="26" y="0"/>
                                </a:lnTo>
                                <a:lnTo>
                                  <a:pt x="28" y="0"/>
                                </a:lnTo>
                                <a:lnTo>
                                  <a:pt x="32" y="0"/>
                                </a:lnTo>
                                <a:lnTo>
                                  <a:pt x="33" y="0"/>
                                </a:lnTo>
                                <a:lnTo>
                                  <a:pt x="36" y="0"/>
                                </a:lnTo>
                                <a:lnTo>
                                  <a:pt x="37" y="1"/>
                                </a:lnTo>
                                <a:lnTo>
                                  <a:pt x="38" y="1"/>
                                </a:lnTo>
                                <a:lnTo>
                                  <a:pt x="38" y="2"/>
                                </a:lnTo>
                                <a:lnTo>
                                  <a:pt x="38" y="2"/>
                                </a:lnTo>
                                <a:lnTo>
                                  <a:pt x="39" y="4"/>
                                </a:lnTo>
                                <a:lnTo>
                                  <a:pt x="39" y="29"/>
                                </a:lnTo>
                                <a:lnTo>
                                  <a:pt x="67" y="29"/>
                                </a:lnTo>
                                <a:lnTo>
                                  <a:pt x="68" y="29"/>
                                </a:lnTo>
                                <a:lnTo>
                                  <a:pt x="68" y="29"/>
                                </a:lnTo>
                                <a:lnTo>
                                  <a:pt x="69" y="29"/>
                                </a:lnTo>
                                <a:lnTo>
                                  <a:pt x="69" y="31"/>
                                </a:lnTo>
                                <a:lnTo>
                                  <a:pt x="70" y="32"/>
                                </a:lnTo>
                                <a:lnTo>
                                  <a:pt x="70" y="33"/>
                                </a:lnTo>
                                <a:lnTo>
                                  <a:pt x="70" y="36"/>
                                </a:lnTo>
                                <a:lnTo>
                                  <a:pt x="70" y="37"/>
                                </a:lnTo>
                                <a:lnTo>
                                  <a:pt x="70" y="42"/>
                                </a:lnTo>
                                <a:lnTo>
                                  <a:pt x="69" y="44"/>
                                </a:lnTo>
                                <a:lnTo>
                                  <a:pt x="68" y="45"/>
                                </a:lnTo>
                                <a:lnTo>
                                  <a:pt x="67" y="45"/>
                                </a:lnTo>
                                <a:lnTo>
                                  <a:pt x="39" y="45"/>
                                </a:lnTo>
                                <a:lnTo>
                                  <a:pt x="39" y="106"/>
                                </a:lnTo>
                                <a:lnTo>
                                  <a:pt x="39" y="116"/>
                                </a:lnTo>
                                <a:lnTo>
                                  <a:pt x="42" y="123"/>
                                </a:lnTo>
                                <a:lnTo>
                                  <a:pt x="47" y="128"/>
                                </a:lnTo>
                                <a:lnTo>
                                  <a:pt x="54" y="128"/>
                                </a:lnTo>
                                <a:lnTo>
                                  <a:pt x="57" y="128"/>
                                </a:lnTo>
                                <a:lnTo>
                                  <a:pt x="59" y="128"/>
                                </a:lnTo>
                                <a:lnTo>
                                  <a:pt x="62" y="128"/>
                                </a:lnTo>
                                <a:lnTo>
                                  <a:pt x="63" y="127"/>
                                </a:lnTo>
                                <a:lnTo>
                                  <a:pt x="64" y="127"/>
                                </a:lnTo>
                                <a:lnTo>
                                  <a:pt x="65" y="125"/>
                                </a:lnTo>
                                <a:lnTo>
                                  <a:pt x="67" y="125"/>
                                </a:lnTo>
                                <a:lnTo>
                                  <a:pt x="68" y="125"/>
                                </a:lnTo>
                                <a:lnTo>
                                  <a:pt x="69" y="125"/>
                                </a:lnTo>
                                <a:lnTo>
                                  <a:pt x="69" y="125"/>
                                </a:lnTo>
                                <a:lnTo>
                                  <a:pt x="69" y="125"/>
                                </a:lnTo>
                                <a:lnTo>
                                  <a:pt x="70" y="127"/>
                                </a:lnTo>
                                <a:lnTo>
                                  <a:pt x="70" y="128"/>
                                </a:lnTo>
                                <a:lnTo>
                                  <a:pt x="70" y="129"/>
                                </a:lnTo>
                                <a:lnTo>
                                  <a:pt x="70" y="130"/>
                                </a:lnTo>
                                <a:lnTo>
                                  <a:pt x="70" y="1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45" name="Freeform 634"/>
                        <wps:cNvSpPr>
                          <a:spLocks noEditPoints="1"/>
                        </wps:cNvSpPr>
                        <wps:spPr bwMode="auto">
                          <a:xfrm>
                            <a:off x="1633537" y="5005388"/>
                            <a:ext cx="47625" cy="61913"/>
                          </a:xfrm>
                          <a:custGeom>
                            <a:avLst/>
                            <a:gdLst>
                              <a:gd name="T0" fmla="*/ 90 w 90"/>
                              <a:gd name="T1" fmla="*/ 114 h 118"/>
                              <a:gd name="T2" fmla="*/ 88 w 90"/>
                              <a:gd name="T3" fmla="*/ 117 h 118"/>
                              <a:gd name="T4" fmla="*/ 84 w 90"/>
                              <a:gd name="T5" fmla="*/ 117 h 118"/>
                              <a:gd name="T6" fmla="*/ 78 w 90"/>
                              <a:gd name="T7" fmla="*/ 117 h 118"/>
                              <a:gd name="T8" fmla="*/ 74 w 90"/>
                              <a:gd name="T9" fmla="*/ 117 h 118"/>
                              <a:gd name="T10" fmla="*/ 73 w 90"/>
                              <a:gd name="T11" fmla="*/ 114 h 118"/>
                              <a:gd name="T12" fmla="*/ 73 w 90"/>
                              <a:gd name="T13" fmla="*/ 102 h 118"/>
                              <a:gd name="T14" fmla="*/ 57 w 90"/>
                              <a:gd name="T15" fmla="*/ 114 h 118"/>
                              <a:gd name="T16" fmla="*/ 38 w 90"/>
                              <a:gd name="T17" fmla="*/ 118 h 118"/>
                              <a:gd name="T18" fmla="*/ 22 w 90"/>
                              <a:gd name="T19" fmla="*/ 117 h 118"/>
                              <a:gd name="T20" fmla="*/ 11 w 90"/>
                              <a:gd name="T21" fmla="*/ 110 h 118"/>
                              <a:gd name="T22" fmla="*/ 4 w 90"/>
                              <a:gd name="T23" fmla="*/ 100 h 118"/>
                              <a:gd name="T24" fmla="*/ 0 w 90"/>
                              <a:gd name="T25" fmla="*/ 86 h 118"/>
                              <a:gd name="T26" fmla="*/ 5 w 90"/>
                              <a:gd name="T27" fmla="*/ 70 h 118"/>
                              <a:gd name="T28" fmla="*/ 15 w 90"/>
                              <a:gd name="T29" fmla="*/ 59 h 118"/>
                              <a:gd name="T30" fmla="*/ 32 w 90"/>
                              <a:gd name="T31" fmla="*/ 52 h 118"/>
                              <a:gd name="T32" fmla="*/ 56 w 90"/>
                              <a:gd name="T33" fmla="*/ 49 h 118"/>
                              <a:gd name="T34" fmla="*/ 70 w 90"/>
                              <a:gd name="T35" fmla="*/ 42 h 118"/>
                              <a:gd name="T36" fmla="*/ 69 w 90"/>
                              <a:gd name="T37" fmla="*/ 31 h 118"/>
                              <a:gd name="T38" fmla="*/ 64 w 90"/>
                              <a:gd name="T39" fmla="*/ 22 h 118"/>
                              <a:gd name="T40" fmla="*/ 57 w 90"/>
                              <a:gd name="T41" fmla="*/ 17 h 118"/>
                              <a:gd name="T42" fmla="*/ 46 w 90"/>
                              <a:gd name="T43" fmla="*/ 16 h 118"/>
                              <a:gd name="T44" fmla="*/ 32 w 90"/>
                              <a:gd name="T45" fmla="*/ 17 h 118"/>
                              <a:gd name="T46" fmla="*/ 21 w 90"/>
                              <a:gd name="T47" fmla="*/ 22 h 118"/>
                              <a:gd name="T48" fmla="*/ 15 w 90"/>
                              <a:gd name="T49" fmla="*/ 26 h 118"/>
                              <a:gd name="T50" fmla="*/ 10 w 90"/>
                              <a:gd name="T51" fmla="*/ 27 h 118"/>
                              <a:gd name="T52" fmla="*/ 9 w 90"/>
                              <a:gd name="T53" fmla="*/ 27 h 118"/>
                              <a:gd name="T54" fmla="*/ 8 w 90"/>
                              <a:gd name="T55" fmla="*/ 25 h 118"/>
                              <a:gd name="T56" fmla="*/ 6 w 90"/>
                              <a:gd name="T57" fmla="*/ 22 h 118"/>
                              <a:gd name="T58" fmla="*/ 6 w 90"/>
                              <a:gd name="T59" fmla="*/ 20 h 118"/>
                              <a:gd name="T60" fmla="*/ 6 w 90"/>
                              <a:gd name="T61" fmla="*/ 15 h 118"/>
                              <a:gd name="T62" fmla="*/ 9 w 90"/>
                              <a:gd name="T63" fmla="*/ 11 h 118"/>
                              <a:gd name="T64" fmla="*/ 14 w 90"/>
                              <a:gd name="T65" fmla="*/ 7 h 118"/>
                              <a:gd name="T66" fmla="*/ 24 w 90"/>
                              <a:gd name="T67" fmla="*/ 4 h 118"/>
                              <a:gd name="T68" fmla="*/ 35 w 90"/>
                              <a:gd name="T69" fmla="*/ 1 h 118"/>
                              <a:gd name="T70" fmla="*/ 47 w 90"/>
                              <a:gd name="T71" fmla="*/ 0 h 118"/>
                              <a:gd name="T72" fmla="*/ 67 w 90"/>
                              <a:gd name="T73" fmla="*/ 2 h 118"/>
                              <a:gd name="T74" fmla="*/ 80 w 90"/>
                              <a:gd name="T75" fmla="*/ 10 h 118"/>
                              <a:gd name="T76" fmla="*/ 88 w 90"/>
                              <a:gd name="T77" fmla="*/ 23 h 118"/>
                              <a:gd name="T78" fmla="*/ 90 w 90"/>
                              <a:gd name="T79" fmla="*/ 41 h 118"/>
                              <a:gd name="T80" fmla="*/ 70 w 90"/>
                              <a:gd name="T81" fmla="*/ 64 h 118"/>
                              <a:gd name="T82" fmla="*/ 46 w 90"/>
                              <a:gd name="T83" fmla="*/ 64 h 118"/>
                              <a:gd name="T84" fmla="*/ 33 w 90"/>
                              <a:gd name="T85" fmla="*/ 68 h 118"/>
                              <a:gd name="T86" fmla="*/ 25 w 90"/>
                              <a:gd name="T87" fmla="*/ 73 h 118"/>
                              <a:gd name="T88" fmla="*/ 21 w 90"/>
                              <a:gd name="T89" fmla="*/ 80 h 118"/>
                              <a:gd name="T90" fmla="*/ 22 w 90"/>
                              <a:gd name="T91" fmla="*/ 92 h 118"/>
                              <a:gd name="T92" fmla="*/ 32 w 90"/>
                              <a:gd name="T93" fmla="*/ 102 h 118"/>
                              <a:gd name="T94" fmla="*/ 50 w 90"/>
                              <a:gd name="T95" fmla="*/ 102 h 118"/>
                              <a:gd name="T96" fmla="*/ 63 w 90"/>
                              <a:gd name="T97" fmla="*/ 95 h 118"/>
                              <a:gd name="T98" fmla="*/ 70 w 90"/>
                              <a:gd name="T99" fmla="*/ 64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90" h="118">
                                <a:moveTo>
                                  <a:pt x="90" y="113"/>
                                </a:moveTo>
                                <a:lnTo>
                                  <a:pt x="90" y="114"/>
                                </a:lnTo>
                                <a:lnTo>
                                  <a:pt x="89" y="116"/>
                                </a:lnTo>
                                <a:lnTo>
                                  <a:pt x="88" y="117"/>
                                </a:lnTo>
                                <a:lnTo>
                                  <a:pt x="86" y="117"/>
                                </a:lnTo>
                                <a:lnTo>
                                  <a:pt x="84" y="117"/>
                                </a:lnTo>
                                <a:lnTo>
                                  <a:pt x="82" y="117"/>
                                </a:lnTo>
                                <a:lnTo>
                                  <a:pt x="78" y="117"/>
                                </a:lnTo>
                                <a:lnTo>
                                  <a:pt x="77" y="117"/>
                                </a:lnTo>
                                <a:lnTo>
                                  <a:pt x="74" y="117"/>
                                </a:lnTo>
                                <a:lnTo>
                                  <a:pt x="73" y="116"/>
                                </a:lnTo>
                                <a:lnTo>
                                  <a:pt x="73" y="114"/>
                                </a:lnTo>
                                <a:lnTo>
                                  <a:pt x="73" y="113"/>
                                </a:lnTo>
                                <a:lnTo>
                                  <a:pt x="73" y="102"/>
                                </a:lnTo>
                                <a:lnTo>
                                  <a:pt x="66" y="110"/>
                                </a:lnTo>
                                <a:lnTo>
                                  <a:pt x="57" y="114"/>
                                </a:lnTo>
                                <a:lnTo>
                                  <a:pt x="48" y="118"/>
                                </a:lnTo>
                                <a:lnTo>
                                  <a:pt x="38" y="118"/>
                                </a:lnTo>
                                <a:lnTo>
                                  <a:pt x="30" y="118"/>
                                </a:lnTo>
                                <a:lnTo>
                                  <a:pt x="22" y="117"/>
                                </a:lnTo>
                                <a:lnTo>
                                  <a:pt x="16" y="114"/>
                                </a:lnTo>
                                <a:lnTo>
                                  <a:pt x="11" y="110"/>
                                </a:lnTo>
                                <a:lnTo>
                                  <a:pt x="6" y="106"/>
                                </a:lnTo>
                                <a:lnTo>
                                  <a:pt x="4" y="100"/>
                                </a:lnTo>
                                <a:lnTo>
                                  <a:pt x="1" y="94"/>
                                </a:lnTo>
                                <a:lnTo>
                                  <a:pt x="0" y="86"/>
                                </a:lnTo>
                                <a:lnTo>
                                  <a:pt x="1" y="78"/>
                                </a:lnTo>
                                <a:lnTo>
                                  <a:pt x="5" y="70"/>
                                </a:lnTo>
                                <a:lnTo>
                                  <a:pt x="9" y="64"/>
                                </a:lnTo>
                                <a:lnTo>
                                  <a:pt x="15" y="59"/>
                                </a:lnTo>
                                <a:lnTo>
                                  <a:pt x="22" y="54"/>
                                </a:lnTo>
                                <a:lnTo>
                                  <a:pt x="32" y="52"/>
                                </a:lnTo>
                                <a:lnTo>
                                  <a:pt x="43" y="50"/>
                                </a:lnTo>
                                <a:lnTo>
                                  <a:pt x="56" y="49"/>
                                </a:lnTo>
                                <a:lnTo>
                                  <a:pt x="70" y="49"/>
                                </a:lnTo>
                                <a:lnTo>
                                  <a:pt x="70" y="42"/>
                                </a:lnTo>
                                <a:lnTo>
                                  <a:pt x="69" y="36"/>
                                </a:lnTo>
                                <a:lnTo>
                                  <a:pt x="69" y="31"/>
                                </a:lnTo>
                                <a:lnTo>
                                  <a:pt x="67" y="26"/>
                                </a:lnTo>
                                <a:lnTo>
                                  <a:pt x="64" y="22"/>
                                </a:lnTo>
                                <a:lnTo>
                                  <a:pt x="61" y="20"/>
                                </a:lnTo>
                                <a:lnTo>
                                  <a:pt x="57" y="17"/>
                                </a:lnTo>
                                <a:lnTo>
                                  <a:pt x="52" y="16"/>
                                </a:lnTo>
                                <a:lnTo>
                                  <a:pt x="46" y="16"/>
                                </a:lnTo>
                                <a:lnTo>
                                  <a:pt x="38" y="16"/>
                                </a:lnTo>
                                <a:lnTo>
                                  <a:pt x="32" y="17"/>
                                </a:lnTo>
                                <a:lnTo>
                                  <a:pt x="26" y="20"/>
                                </a:lnTo>
                                <a:lnTo>
                                  <a:pt x="21" y="22"/>
                                </a:lnTo>
                                <a:lnTo>
                                  <a:pt x="17" y="23"/>
                                </a:lnTo>
                                <a:lnTo>
                                  <a:pt x="15" y="26"/>
                                </a:lnTo>
                                <a:lnTo>
                                  <a:pt x="11" y="27"/>
                                </a:lnTo>
                                <a:lnTo>
                                  <a:pt x="10" y="27"/>
                                </a:lnTo>
                                <a:lnTo>
                                  <a:pt x="9" y="27"/>
                                </a:lnTo>
                                <a:lnTo>
                                  <a:pt x="9" y="27"/>
                                </a:lnTo>
                                <a:lnTo>
                                  <a:pt x="8" y="26"/>
                                </a:lnTo>
                                <a:lnTo>
                                  <a:pt x="8" y="25"/>
                                </a:lnTo>
                                <a:lnTo>
                                  <a:pt x="6" y="25"/>
                                </a:lnTo>
                                <a:lnTo>
                                  <a:pt x="6" y="22"/>
                                </a:lnTo>
                                <a:lnTo>
                                  <a:pt x="6" y="21"/>
                                </a:lnTo>
                                <a:lnTo>
                                  <a:pt x="6" y="20"/>
                                </a:lnTo>
                                <a:lnTo>
                                  <a:pt x="6" y="17"/>
                                </a:lnTo>
                                <a:lnTo>
                                  <a:pt x="6" y="15"/>
                                </a:lnTo>
                                <a:lnTo>
                                  <a:pt x="8" y="13"/>
                                </a:lnTo>
                                <a:lnTo>
                                  <a:pt x="9" y="11"/>
                                </a:lnTo>
                                <a:lnTo>
                                  <a:pt x="10" y="10"/>
                                </a:lnTo>
                                <a:lnTo>
                                  <a:pt x="14" y="7"/>
                                </a:lnTo>
                                <a:lnTo>
                                  <a:pt x="19" y="6"/>
                                </a:lnTo>
                                <a:lnTo>
                                  <a:pt x="24" y="4"/>
                                </a:lnTo>
                                <a:lnTo>
                                  <a:pt x="29" y="2"/>
                                </a:lnTo>
                                <a:lnTo>
                                  <a:pt x="35" y="1"/>
                                </a:lnTo>
                                <a:lnTo>
                                  <a:pt x="41" y="0"/>
                                </a:lnTo>
                                <a:lnTo>
                                  <a:pt x="47" y="0"/>
                                </a:lnTo>
                                <a:lnTo>
                                  <a:pt x="58" y="0"/>
                                </a:lnTo>
                                <a:lnTo>
                                  <a:pt x="67" y="2"/>
                                </a:lnTo>
                                <a:lnTo>
                                  <a:pt x="74" y="5"/>
                                </a:lnTo>
                                <a:lnTo>
                                  <a:pt x="80" y="10"/>
                                </a:lnTo>
                                <a:lnTo>
                                  <a:pt x="85" y="16"/>
                                </a:lnTo>
                                <a:lnTo>
                                  <a:pt x="88" y="23"/>
                                </a:lnTo>
                                <a:lnTo>
                                  <a:pt x="89" y="31"/>
                                </a:lnTo>
                                <a:lnTo>
                                  <a:pt x="90" y="41"/>
                                </a:lnTo>
                                <a:lnTo>
                                  <a:pt x="90" y="113"/>
                                </a:lnTo>
                                <a:close/>
                                <a:moveTo>
                                  <a:pt x="70" y="64"/>
                                </a:moveTo>
                                <a:lnTo>
                                  <a:pt x="53" y="64"/>
                                </a:lnTo>
                                <a:lnTo>
                                  <a:pt x="46" y="64"/>
                                </a:lnTo>
                                <a:lnTo>
                                  <a:pt x="38" y="65"/>
                                </a:lnTo>
                                <a:lnTo>
                                  <a:pt x="33" y="68"/>
                                </a:lnTo>
                                <a:lnTo>
                                  <a:pt x="29" y="70"/>
                                </a:lnTo>
                                <a:lnTo>
                                  <a:pt x="25" y="73"/>
                                </a:lnTo>
                                <a:lnTo>
                                  <a:pt x="22" y="76"/>
                                </a:lnTo>
                                <a:lnTo>
                                  <a:pt x="21" y="80"/>
                                </a:lnTo>
                                <a:lnTo>
                                  <a:pt x="21" y="85"/>
                                </a:lnTo>
                                <a:lnTo>
                                  <a:pt x="22" y="92"/>
                                </a:lnTo>
                                <a:lnTo>
                                  <a:pt x="26" y="98"/>
                                </a:lnTo>
                                <a:lnTo>
                                  <a:pt x="32" y="102"/>
                                </a:lnTo>
                                <a:lnTo>
                                  <a:pt x="42" y="103"/>
                                </a:lnTo>
                                <a:lnTo>
                                  <a:pt x="50" y="102"/>
                                </a:lnTo>
                                <a:lnTo>
                                  <a:pt x="56" y="100"/>
                                </a:lnTo>
                                <a:lnTo>
                                  <a:pt x="63" y="95"/>
                                </a:lnTo>
                                <a:lnTo>
                                  <a:pt x="70" y="87"/>
                                </a:lnTo>
                                <a:lnTo>
                                  <a:pt x="70" y="6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46" name="Freeform 635"/>
                        <wps:cNvSpPr>
                          <a:spLocks/>
                        </wps:cNvSpPr>
                        <wps:spPr bwMode="auto">
                          <a:xfrm>
                            <a:off x="1700212" y="5005388"/>
                            <a:ext cx="85725" cy="61913"/>
                          </a:xfrm>
                          <a:custGeom>
                            <a:avLst/>
                            <a:gdLst>
                              <a:gd name="T0" fmla="*/ 160 w 161"/>
                              <a:gd name="T1" fmla="*/ 114 h 117"/>
                              <a:gd name="T2" fmla="*/ 160 w 161"/>
                              <a:gd name="T3" fmla="*/ 116 h 117"/>
                              <a:gd name="T4" fmla="*/ 158 w 161"/>
                              <a:gd name="T5" fmla="*/ 117 h 117"/>
                              <a:gd name="T6" fmla="*/ 154 w 161"/>
                              <a:gd name="T7" fmla="*/ 117 h 117"/>
                              <a:gd name="T8" fmla="*/ 148 w 161"/>
                              <a:gd name="T9" fmla="*/ 117 h 117"/>
                              <a:gd name="T10" fmla="*/ 144 w 161"/>
                              <a:gd name="T11" fmla="*/ 117 h 117"/>
                              <a:gd name="T12" fmla="*/ 142 w 161"/>
                              <a:gd name="T13" fmla="*/ 116 h 117"/>
                              <a:gd name="T14" fmla="*/ 140 w 161"/>
                              <a:gd name="T15" fmla="*/ 114 h 117"/>
                              <a:gd name="T16" fmla="*/ 140 w 161"/>
                              <a:gd name="T17" fmla="*/ 48 h 117"/>
                              <a:gd name="T18" fmla="*/ 139 w 161"/>
                              <a:gd name="T19" fmla="*/ 36 h 117"/>
                              <a:gd name="T20" fmla="*/ 135 w 161"/>
                              <a:gd name="T21" fmla="*/ 26 h 117"/>
                              <a:gd name="T22" fmla="*/ 129 w 161"/>
                              <a:gd name="T23" fmla="*/ 20 h 117"/>
                              <a:gd name="T24" fmla="*/ 119 w 161"/>
                              <a:gd name="T25" fmla="*/ 17 h 117"/>
                              <a:gd name="T26" fmla="*/ 106 w 161"/>
                              <a:gd name="T27" fmla="*/ 22 h 117"/>
                              <a:gd name="T28" fmla="*/ 90 w 161"/>
                              <a:gd name="T29" fmla="*/ 38 h 117"/>
                              <a:gd name="T30" fmla="*/ 90 w 161"/>
                              <a:gd name="T31" fmla="*/ 114 h 117"/>
                              <a:gd name="T32" fmla="*/ 90 w 161"/>
                              <a:gd name="T33" fmla="*/ 116 h 117"/>
                              <a:gd name="T34" fmla="*/ 87 w 161"/>
                              <a:gd name="T35" fmla="*/ 117 h 117"/>
                              <a:gd name="T36" fmla="*/ 84 w 161"/>
                              <a:gd name="T37" fmla="*/ 117 h 117"/>
                              <a:gd name="T38" fmla="*/ 77 w 161"/>
                              <a:gd name="T39" fmla="*/ 117 h 117"/>
                              <a:gd name="T40" fmla="*/ 74 w 161"/>
                              <a:gd name="T41" fmla="*/ 117 h 117"/>
                              <a:gd name="T42" fmla="*/ 71 w 161"/>
                              <a:gd name="T43" fmla="*/ 116 h 117"/>
                              <a:gd name="T44" fmla="*/ 70 w 161"/>
                              <a:gd name="T45" fmla="*/ 114 h 117"/>
                              <a:gd name="T46" fmla="*/ 70 w 161"/>
                              <a:gd name="T47" fmla="*/ 48 h 117"/>
                              <a:gd name="T48" fmla="*/ 69 w 161"/>
                              <a:gd name="T49" fmla="*/ 36 h 117"/>
                              <a:gd name="T50" fmla="*/ 65 w 161"/>
                              <a:gd name="T51" fmla="*/ 26 h 117"/>
                              <a:gd name="T52" fmla="*/ 59 w 161"/>
                              <a:gd name="T53" fmla="*/ 20 h 117"/>
                              <a:gd name="T54" fmla="*/ 49 w 161"/>
                              <a:gd name="T55" fmla="*/ 17 h 117"/>
                              <a:gd name="T56" fmla="*/ 36 w 161"/>
                              <a:gd name="T57" fmla="*/ 22 h 117"/>
                              <a:gd name="T58" fmla="*/ 20 w 161"/>
                              <a:gd name="T59" fmla="*/ 38 h 117"/>
                              <a:gd name="T60" fmla="*/ 20 w 161"/>
                              <a:gd name="T61" fmla="*/ 114 h 117"/>
                              <a:gd name="T62" fmla="*/ 18 w 161"/>
                              <a:gd name="T63" fmla="*/ 116 h 117"/>
                              <a:gd name="T64" fmla="*/ 17 w 161"/>
                              <a:gd name="T65" fmla="*/ 117 h 117"/>
                              <a:gd name="T66" fmla="*/ 12 w 161"/>
                              <a:gd name="T67" fmla="*/ 117 h 117"/>
                              <a:gd name="T68" fmla="*/ 7 w 161"/>
                              <a:gd name="T69" fmla="*/ 117 h 117"/>
                              <a:gd name="T70" fmla="*/ 4 w 161"/>
                              <a:gd name="T71" fmla="*/ 117 h 117"/>
                              <a:gd name="T72" fmla="*/ 1 w 161"/>
                              <a:gd name="T73" fmla="*/ 116 h 117"/>
                              <a:gd name="T74" fmla="*/ 0 w 161"/>
                              <a:gd name="T75" fmla="*/ 114 h 117"/>
                              <a:gd name="T76" fmla="*/ 0 w 161"/>
                              <a:gd name="T77" fmla="*/ 5 h 117"/>
                              <a:gd name="T78" fmla="*/ 0 w 161"/>
                              <a:gd name="T79" fmla="*/ 4 h 117"/>
                              <a:gd name="T80" fmla="*/ 2 w 161"/>
                              <a:gd name="T81" fmla="*/ 2 h 117"/>
                              <a:gd name="T82" fmla="*/ 5 w 161"/>
                              <a:gd name="T83" fmla="*/ 1 h 117"/>
                              <a:gd name="T84" fmla="*/ 8 w 161"/>
                              <a:gd name="T85" fmla="*/ 1 h 117"/>
                              <a:gd name="T86" fmla="*/ 13 w 161"/>
                              <a:gd name="T87" fmla="*/ 1 h 117"/>
                              <a:gd name="T88" fmla="*/ 16 w 161"/>
                              <a:gd name="T89" fmla="*/ 2 h 117"/>
                              <a:gd name="T90" fmla="*/ 17 w 161"/>
                              <a:gd name="T91" fmla="*/ 4 h 117"/>
                              <a:gd name="T92" fmla="*/ 18 w 161"/>
                              <a:gd name="T93" fmla="*/ 5 h 117"/>
                              <a:gd name="T94" fmla="*/ 27 w 161"/>
                              <a:gd name="T95" fmla="*/ 10 h 117"/>
                              <a:gd name="T96" fmla="*/ 44 w 161"/>
                              <a:gd name="T97" fmla="*/ 0 h 117"/>
                              <a:gd name="T98" fmla="*/ 59 w 161"/>
                              <a:gd name="T99" fmla="*/ 0 h 117"/>
                              <a:gd name="T100" fmla="*/ 70 w 161"/>
                              <a:gd name="T101" fmla="*/ 4 h 117"/>
                              <a:gd name="T102" fmla="*/ 79 w 161"/>
                              <a:gd name="T103" fmla="*/ 9 h 117"/>
                              <a:gd name="T104" fmla="*/ 85 w 161"/>
                              <a:gd name="T105" fmla="*/ 16 h 117"/>
                              <a:gd name="T106" fmla="*/ 92 w 161"/>
                              <a:gd name="T107" fmla="*/ 16 h 117"/>
                              <a:gd name="T108" fmla="*/ 102 w 161"/>
                              <a:gd name="T109" fmla="*/ 7 h 117"/>
                              <a:gd name="T110" fmla="*/ 111 w 161"/>
                              <a:gd name="T111" fmla="*/ 2 h 117"/>
                              <a:gd name="T112" fmla="*/ 119 w 161"/>
                              <a:gd name="T113" fmla="*/ 0 h 117"/>
                              <a:gd name="T114" fmla="*/ 133 w 161"/>
                              <a:gd name="T115" fmla="*/ 0 h 117"/>
                              <a:gd name="T116" fmla="*/ 148 w 161"/>
                              <a:gd name="T117" fmla="*/ 7 h 117"/>
                              <a:gd name="T118" fmla="*/ 156 w 161"/>
                              <a:gd name="T119" fmla="*/ 20 h 117"/>
                              <a:gd name="T120" fmla="*/ 160 w 161"/>
                              <a:gd name="T121" fmla="*/ 36 h 117"/>
                              <a:gd name="T122" fmla="*/ 161 w 161"/>
                              <a:gd name="T123" fmla="*/ 113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61" h="117">
                                <a:moveTo>
                                  <a:pt x="161" y="113"/>
                                </a:moveTo>
                                <a:lnTo>
                                  <a:pt x="160" y="114"/>
                                </a:lnTo>
                                <a:lnTo>
                                  <a:pt x="160" y="114"/>
                                </a:lnTo>
                                <a:lnTo>
                                  <a:pt x="160" y="116"/>
                                </a:lnTo>
                                <a:lnTo>
                                  <a:pt x="159" y="116"/>
                                </a:lnTo>
                                <a:lnTo>
                                  <a:pt x="158" y="117"/>
                                </a:lnTo>
                                <a:lnTo>
                                  <a:pt x="155" y="117"/>
                                </a:lnTo>
                                <a:lnTo>
                                  <a:pt x="154" y="117"/>
                                </a:lnTo>
                                <a:lnTo>
                                  <a:pt x="151" y="117"/>
                                </a:lnTo>
                                <a:lnTo>
                                  <a:pt x="148" y="117"/>
                                </a:lnTo>
                                <a:lnTo>
                                  <a:pt x="146" y="117"/>
                                </a:lnTo>
                                <a:lnTo>
                                  <a:pt x="144" y="117"/>
                                </a:lnTo>
                                <a:lnTo>
                                  <a:pt x="143" y="116"/>
                                </a:lnTo>
                                <a:lnTo>
                                  <a:pt x="142" y="116"/>
                                </a:lnTo>
                                <a:lnTo>
                                  <a:pt x="142" y="114"/>
                                </a:lnTo>
                                <a:lnTo>
                                  <a:pt x="140" y="114"/>
                                </a:lnTo>
                                <a:lnTo>
                                  <a:pt x="140" y="113"/>
                                </a:lnTo>
                                <a:lnTo>
                                  <a:pt x="140" y="48"/>
                                </a:lnTo>
                                <a:lnTo>
                                  <a:pt x="140" y="41"/>
                                </a:lnTo>
                                <a:lnTo>
                                  <a:pt x="139" y="36"/>
                                </a:lnTo>
                                <a:lnTo>
                                  <a:pt x="138" y="30"/>
                                </a:lnTo>
                                <a:lnTo>
                                  <a:pt x="135" y="26"/>
                                </a:lnTo>
                                <a:lnTo>
                                  <a:pt x="133" y="22"/>
                                </a:lnTo>
                                <a:lnTo>
                                  <a:pt x="129" y="20"/>
                                </a:lnTo>
                                <a:lnTo>
                                  <a:pt x="124" y="17"/>
                                </a:lnTo>
                                <a:lnTo>
                                  <a:pt x="119" y="17"/>
                                </a:lnTo>
                                <a:lnTo>
                                  <a:pt x="112" y="18"/>
                                </a:lnTo>
                                <a:lnTo>
                                  <a:pt x="106" y="22"/>
                                </a:lnTo>
                                <a:lnTo>
                                  <a:pt x="98" y="28"/>
                                </a:lnTo>
                                <a:lnTo>
                                  <a:pt x="90" y="38"/>
                                </a:lnTo>
                                <a:lnTo>
                                  <a:pt x="90" y="113"/>
                                </a:lnTo>
                                <a:lnTo>
                                  <a:pt x="90" y="114"/>
                                </a:lnTo>
                                <a:lnTo>
                                  <a:pt x="90" y="114"/>
                                </a:lnTo>
                                <a:lnTo>
                                  <a:pt x="90" y="116"/>
                                </a:lnTo>
                                <a:lnTo>
                                  <a:pt x="89" y="116"/>
                                </a:lnTo>
                                <a:lnTo>
                                  <a:pt x="87" y="117"/>
                                </a:lnTo>
                                <a:lnTo>
                                  <a:pt x="85" y="117"/>
                                </a:lnTo>
                                <a:lnTo>
                                  <a:pt x="84" y="117"/>
                                </a:lnTo>
                                <a:lnTo>
                                  <a:pt x="80" y="117"/>
                                </a:lnTo>
                                <a:lnTo>
                                  <a:pt x="77" y="117"/>
                                </a:lnTo>
                                <a:lnTo>
                                  <a:pt x="75" y="117"/>
                                </a:lnTo>
                                <a:lnTo>
                                  <a:pt x="74" y="117"/>
                                </a:lnTo>
                                <a:lnTo>
                                  <a:pt x="73" y="116"/>
                                </a:lnTo>
                                <a:lnTo>
                                  <a:pt x="71" y="116"/>
                                </a:lnTo>
                                <a:lnTo>
                                  <a:pt x="71" y="114"/>
                                </a:lnTo>
                                <a:lnTo>
                                  <a:pt x="70" y="114"/>
                                </a:lnTo>
                                <a:lnTo>
                                  <a:pt x="70" y="113"/>
                                </a:lnTo>
                                <a:lnTo>
                                  <a:pt x="70" y="48"/>
                                </a:lnTo>
                                <a:lnTo>
                                  <a:pt x="70" y="41"/>
                                </a:lnTo>
                                <a:lnTo>
                                  <a:pt x="69" y="36"/>
                                </a:lnTo>
                                <a:lnTo>
                                  <a:pt x="68" y="30"/>
                                </a:lnTo>
                                <a:lnTo>
                                  <a:pt x="65" y="26"/>
                                </a:lnTo>
                                <a:lnTo>
                                  <a:pt x="63" y="22"/>
                                </a:lnTo>
                                <a:lnTo>
                                  <a:pt x="59" y="20"/>
                                </a:lnTo>
                                <a:lnTo>
                                  <a:pt x="54" y="17"/>
                                </a:lnTo>
                                <a:lnTo>
                                  <a:pt x="49" y="17"/>
                                </a:lnTo>
                                <a:lnTo>
                                  <a:pt x="42" y="18"/>
                                </a:lnTo>
                                <a:lnTo>
                                  <a:pt x="36" y="22"/>
                                </a:lnTo>
                                <a:lnTo>
                                  <a:pt x="28" y="28"/>
                                </a:lnTo>
                                <a:lnTo>
                                  <a:pt x="20" y="38"/>
                                </a:lnTo>
                                <a:lnTo>
                                  <a:pt x="20" y="113"/>
                                </a:lnTo>
                                <a:lnTo>
                                  <a:pt x="20" y="114"/>
                                </a:lnTo>
                                <a:lnTo>
                                  <a:pt x="20" y="114"/>
                                </a:lnTo>
                                <a:lnTo>
                                  <a:pt x="18" y="116"/>
                                </a:lnTo>
                                <a:lnTo>
                                  <a:pt x="18" y="116"/>
                                </a:lnTo>
                                <a:lnTo>
                                  <a:pt x="17" y="117"/>
                                </a:lnTo>
                                <a:lnTo>
                                  <a:pt x="15" y="117"/>
                                </a:lnTo>
                                <a:lnTo>
                                  <a:pt x="12" y="117"/>
                                </a:lnTo>
                                <a:lnTo>
                                  <a:pt x="10" y="117"/>
                                </a:lnTo>
                                <a:lnTo>
                                  <a:pt x="7" y="117"/>
                                </a:lnTo>
                                <a:lnTo>
                                  <a:pt x="5" y="117"/>
                                </a:lnTo>
                                <a:lnTo>
                                  <a:pt x="4" y="117"/>
                                </a:lnTo>
                                <a:lnTo>
                                  <a:pt x="2" y="116"/>
                                </a:lnTo>
                                <a:lnTo>
                                  <a:pt x="1" y="116"/>
                                </a:lnTo>
                                <a:lnTo>
                                  <a:pt x="0" y="114"/>
                                </a:lnTo>
                                <a:lnTo>
                                  <a:pt x="0" y="114"/>
                                </a:lnTo>
                                <a:lnTo>
                                  <a:pt x="0" y="113"/>
                                </a:lnTo>
                                <a:lnTo>
                                  <a:pt x="0" y="5"/>
                                </a:lnTo>
                                <a:lnTo>
                                  <a:pt x="0" y="5"/>
                                </a:lnTo>
                                <a:lnTo>
                                  <a:pt x="0" y="4"/>
                                </a:lnTo>
                                <a:lnTo>
                                  <a:pt x="1" y="2"/>
                                </a:lnTo>
                                <a:lnTo>
                                  <a:pt x="2" y="2"/>
                                </a:lnTo>
                                <a:lnTo>
                                  <a:pt x="4" y="2"/>
                                </a:lnTo>
                                <a:lnTo>
                                  <a:pt x="5" y="1"/>
                                </a:lnTo>
                                <a:lnTo>
                                  <a:pt x="6" y="1"/>
                                </a:lnTo>
                                <a:lnTo>
                                  <a:pt x="8" y="1"/>
                                </a:lnTo>
                                <a:lnTo>
                                  <a:pt x="11" y="1"/>
                                </a:lnTo>
                                <a:lnTo>
                                  <a:pt x="13" y="1"/>
                                </a:lnTo>
                                <a:lnTo>
                                  <a:pt x="15" y="2"/>
                                </a:lnTo>
                                <a:lnTo>
                                  <a:pt x="16" y="2"/>
                                </a:lnTo>
                                <a:lnTo>
                                  <a:pt x="17" y="2"/>
                                </a:lnTo>
                                <a:lnTo>
                                  <a:pt x="17" y="4"/>
                                </a:lnTo>
                                <a:lnTo>
                                  <a:pt x="18" y="5"/>
                                </a:lnTo>
                                <a:lnTo>
                                  <a:pt x="18" y="5"/>
                                </a:lnTo>
                                <a:lnTo>
                                  <a:pt x="18" y="20"/>
                                </a:lnTo>
                                <a:lnTo>
                                  <a:pt x="27" y="10"/>
                                </a:lnTo>
                                <a:lnTo>
                                  <a:pt x="36" y="5"/>
                                </a:lnTo>
                                <a:lnTo>
                                  <a:pt x="44" y="0"/>
                                </a:lnTo>
                                <a:lnTo>
                                  <a:pt x="53" y="0"/>
                                </a:lnTo>
                                <a:lnTo>
                                  <a:pt x="59" y="0"/>
                                </a:lnTo>
                                <a:lnTo>
                                  <a:pt x="65" y="1"/>
                                </a:lnTo>
                                <a:lnTo>
                                  <a:pt x="70" y="4"/>
                                </a:lnTo>
                                <a:lnTo>
                                  <a:pt x="75" y="6"/>
                                </a:lnTo>
                                <a:lnTo>
                                  <a:pt x="79" y="9"/>
                                </a:lnTo>
                                <a:lnTo>
                                  <a:pt x="81" y="12"/>
                                </a:lnTo>
                                <a:lnTo>
                                  <a:pt x="85" y="16"/>
                                </a:lnTo>
                                <a:lnTo>
                                  <a:pt x="86" y="21"/>
                                </a:lnTo>
                                <a:lnTo>
                                  <a:pt x="92" y="16"/>
                                </a:lnTo>
                                <a:lnTo>
                                  <a:pt x="97" y="11"/>
                                </a:lnTo>
                                <a:lnTo>
                                  <a:pt x="102" y="7"/>
                                </a:lnTo>
                                <a:lnTo>
                                  <a:pt x="106" y="5"/>
                                </a:lnTo>
                                <a:lnTo>
                                  <a:pt x="111" y="2"/>
                                </a:lnTo>
                                <a:lnTo>
                                  <a:pt x="114" y="1"/>
                                </a:lnTo>
                                <a:lnTo>
                                  <a:pt x="119" y="0"/>
                                </a:lnTo>
                                <a:lnTo>
                                  <a:pt x="123" y="0"/>
                                </a:lnTo>
                                <a:lnTo>
                                  <a:pt x="133" y="0"/>
                                </a:lnTo>
                                <a:lnTo>
                                  <a:pt x="142" y="4"/>
                                </a:lnTo>
                                <a:lnTo>
                                  <a:pt x="148" y="7"/>
                                </a:lnTo>
                                <a:lnTo>
                                  <a:pt x="153" y="13"/>
                                </a:lnTo>
                                <a:lnTo>
                                  <a:pt x="156" y="20"/>
                                </a:lnTo>
                                <a:lnTo>
                                  <a:pt x="159" y="28"/>
                                </a:lnTo>
                                <a:lnTo>
                                  <a:pt x="160" y="36"/>
                                </a:lnTo>
                                <a:lnTo>
                                  <a:pt x="161" y="46"/>
                                </a:lnTo>
                                <a:lnTo>
                                  <a:pt x="161" y="1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47" name="Freeform 636"/>
                        <wps:cNvSpPr>
                          <a:spLocks noEditPoints="1"/>
                        </wps:cNvSpPr>
                        <wps:spPr bwMode="auto">
                          <a:xfrm>
                            <a:off x="1803400" y="4981575"/>
                            <a:ext cx="12700" cy="85725"/>
                          </a:xfrm>
                          <a:custGeom>
                            <a:avLst/>
                            <a:gdLst>
                              <a:gd name="T0" fmla="*/ 23 w 25"/>
                              <a:gd name="T1" fmla="*/ 156 h 160"/>
                              <a:gd name="T2" fmla="*/ 23 w 25"/>
                              <a:gd name="T3" fmla="*/ 157 h 160"/>
                              <a:gd name="T4" fmla="*/ 23 w 25"/>
                              <a:gd name="T5" fmla="*/ 157 h 160"/>
                              <a:gd name="T6" fmla="*/ 21 w 25"/>
                              <a:gd name="T7" fmla="*/ 159 h 160"/>
                              <a:gd name="T8" fmla="*/ 20 w 25"/>
                              <a:gd name="T9" fmla="*/ 159 h 160"/>
                              <a:gd name="T10" fmla="*/ 19 w 25"/>
                              <a:gd name="T11" fmla="*/ 160 h 160"/>
                              <a:gd name="T12" fmla="*/ 18 w 25"/>
                              <a:gd name="T13" fmla="*/ 160 h 160"/>
                              <a:gd name="T14" fmla="*/ 15 w 25"/>
                              <a:gd name="T15" fmla="*/ 160 h 160"/>
                              <a:gd name="T16" fmla="*/ 13 w 25"/>
                              <a:gd name="T17" fmla="*/ 160 h 160"/>
                              <a:gd name="T18" fmla="*/ 10 w 25"/>
                              <a:gd name="T19" fmla="*/ 160 h 160"/>
                              <a:gd name="T20" fmla="*/ 8 w 25"/>
                              <a:gd name="T21" fmla="*/ 160 h 160"/>
                              <a:gd name="T22" fmla="*/ 7 w 25"/>
                              <a:gd name="T23" fmla="*/ 160 h 160"/>
                              <a:gd name="T24" fmla="*/ 4 w 25"/>
                              <a:gd name="T25" fmla="*/ 159 h 160"/>
                              <a:gd name="T26" fmla="*/ 4 w 25"/>
                              <a:gd name="T27" fmla="*/ 159 h 160"/>
                              <a:gd name="T28" fmla="*/ 3 w 25"/>
                              <a:gd name="T29" fmla="*/ 157 h 160"/>
                              <a:gd name="T30" fmla="*/ 3 w 25"/>
                              <a:gd name="T31" fmla="*/ 157 h 160"/>
                              <a:gd name="T32" fmla="*/ 3 w 25"/>
                              <a:gd name="T33" fmla="*/ 156 h 160"/>
                              <a:gd name="T34" fmla="*/ 3 w 25"/>
                              <a:gd name="T35" fmla="*/ 48 h 160"/>
                              <a:gd name="T36" fmla="*/ 3 w 25"/>
                              <a:gd name="T37" fmla="*/ 48 h 160"/>
                              <a:gd name="T38" fmla="*/ 3 w 25"/>
                              <a:gd name="T39" fmla="*/ 47 h 160"/>
                              <a:gd name="T40" fmla="*/ 4 w 25"/>
                              <a:gd name="T41" fmla="*/ 45 h 160"/>
                              <a:gd name="T42" fmla="*/ 4 w 25"/>
                              <a:gd name="T43" fmla="*/ 45 h 160"/>
                              <a:gd name="T44" fmla="*/ 7 w 25"/>
                              <a:gd name="T45" fmla="*/ 45 h 160"/>
                              <a:gd name="T46" fmla="*/ 8 w 25"/>
                              <a:gd name="T47" fmla="*/ 44 h 160"/>
                              <a:gd name="T48" fmla="*/ 10 w 25"/>
                              <a:gd name="T49" fmla="*/ 44 h 160"/>
                              <a:gd name="T50" fmla="*/ 13 w 25"/>
                              <a:gd name="T51" fmla="*/ 44 h 160"/>
                              <a:gd name="T52" fmla="*/ 15 w 25"/>
                              <a:gd name="T53" fmla="*/ 44 h 160"/>
                              <a:gd name="T54" fmla="*/ 18 w 25"/>
                              <a:gd name="T55" fmla="*/ 44 h 160"/>
                              <a:gd name="T56" fmla="*/ 19 w 25"/>
                              <a:gd name="T57" fmla="*/ 45 h 160"/>
                              <a:gd name="T58" fmla="*/ 20 w 25"/>
                              <a:gd name="T59" fmla="*/ 45 h 160"/>
                              <a:gd name="T60" fmla="*/ 21 w 25"/>
                              <a:gd name="T61" fmla="*/ 45 h 160"/>
                              <a:gd name="T62" fmla="*/ 23 w 25"/>
                              <a:gd name="T63" fmla="*/ 47 h 160"/>
                              <a:gd name="T64" fmla="*/ 23 w 25"/>
                              <a:gd name="T65" fmla="*/ 48 h 160"/>
                              <a:gd name="T66" fmla="*/ 23 w 25"/>
                              <a:gd name="T67" fmla="*/ 48 h 160"/>
                              <a:gd name="T68" fmla="*/ 23 w 25"/>
                              <a:gd name="T69" fmla="*/ 156 h 160"/>
                              <a:gd name="T70" fmla="*/ 25 w 25"/>
                              <a:gd name="T71" fmla="*/ 12 h 160"/>
                              <a:gd name="T72" fmla="*/ 25 w 25"/>
                              <a:gd name="T73" fmla="*/ 18 h 160"/>
                              <a:gd name="T74" fmla="*/ 23 w 25"/>
                              <a:gd name="T75" fmla="*/ 21 h 160"/>
                              <a:gd name="T76" fmla="*/ 19 w 25"/>
                              <a:gd name="T77" fmla="*/ 23 h 160"/>
                              <a:gd name="T78" fmla="*/ 13 w 25"/>
                              <a:gd name="T79" fmla="*/ 23 h 160"/>
                              <a:gd name="T80" fmla="*/ 7 w 25"/>
                              <a:gd name="T81" fmla="*/ 23 h 160"/>
                              <a:gd name="T82" fmla="*/ 3 w 25"/>
                              <a:gd name="T83" fmla="*/ 21 h 160"/>
                              <a:gd name="T84" fmla="*/ 0 w 25"/>
                              <a:gd name="T85" fmla="*/ 18 h 160"/>
                              <a:gd name="T86" fmla="*/ 0 w 25"/>
                              <a:gd name="T87" fmla="*/ 12 h 160"/>
                              <a:gd name="T88" fmla="*/ 0 w 25"/>
                              <a:gd name="T89" fmla="*/ 6 h 160"/>
                              <a:gd name="T90" fmla="*/ 3 w 25"/>
                              <a:gd name="T91" fmla="*/ 2 h 160"/>
                              <a:gd name="T92" fmla="*/ 7 w 25"/>
                              <a:gd name="T93" fmla="*/ 0 h 160"/>
                              <a:gd name="T94" fmla="*/ 13 w 25"/>
                              <a:gd name="T95" fmla="*/ 0 h 160"/>
                              <a:gd name="T96" fmla="*/ 19 w 25"/>
                              <a:gd name="T97" fmla="*/ 0 h 160"/>
                              <a:gd name="T98" fmla="*/ 23 w 25"/>
                              <a:gd name="T99" fmla="*/ 2 h 160"/>
                              <a:gd name="T100" fmla="*/ 25 w 25"/>
                              <a:gd name="T101" fmla="*/ 6 h 160"/>
                              <a:gd name="T102" fmla="*/ 25 w 25"/>
                              <a:gd name="T103" fmla="*/ 12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25" h="160">
                                <a:moveTo>
                                  <a:pt x="23" y="156"/>
                                </a:moveTo>
                                <a:lnTo>
                                  <a:pt x="23" y="157"/>
                                </a:lnTo>
                                <a:lnTo>
                                  <a:pt x="23" y="157"/>
                                </a:lnTo>
                                <a:lnTo>
                                  <a:pt x="21" y="159"/>
                                </a:lnTo>
                                <a:lnTo>
                                  <a:pt x="20" y="159"/>
                                </a:lnTo>
                                <a:lnTo>
                                  <a:pt x="19" y="160"/>
                                </a:lnTo>
                                <a:lnTo>
                                  <a:pt x="18" y="160"/>
                                </a:lnTo>
                                <a:lnTo>
                                  <a:pt x="15" y="160"/>
                                </a:lnTo>
                                <a:lnTo>
                                  <a:pt x="13" y="160"/>
                                </a:lnTo>
                                <a:lnTo>
                                  <a:pt x="10" y="160"/>
                                </a:lnTo>
                                <a:lnTo>
                                  <a:pt x="8" y="160"/>
                                </a:lnTo>
                                <a:lnTo>
                                  <a:pt x="7" y="160"/>
                                </a:lnTo>
                                <a:lnTo>
                                  <a:pt x="4" y="159"/>
                                </a:lnTo>
                                <a:lnTo>
                                  <a:pt x="4" y="159"/>
                                </a:lnTo>
                                <a:lnTo>
                                  <a:pt x="3" y="157"/>
                                </a:lnTo>
                                <a:lnTo>
                                  <a:pt x="3" y="157"/>
                                </a:lnTo>
                                <a:lnTo>
                                  <a:pt x="3" y="156"/>
                                </a:lnTo>
                                <a:lnTo>
                                  <a:pt x="3" y="48"/>
                                </a:lnTo>
                                <a:lnTo>
                                  <a:pt x="3" y="48"/>
                                </a:lnTo>
                                <a:lnTo>
                                  <a:pt x="3" y="47"/>
                                </a:lnTo>
                                <a:lnTo>
                                  <a:pt x="4" y="45"/>
                                </a:lnTo>
                                <a:lnTo>
                                  <a:pt x="4" y="45"/>
                                </a:lnTo>
                                <a:lnTo>
                                  <a:pt x="7" y="45"/>
                                </a:lnTo>
                                <a:lnTo>
                                  <a:pt x="8" y="44"/>
                                </a:lnTo>
                                <a:lnTo>
                                  <a:pt x="10" y="44"/>
                                </a:lnTo>
                                <a:lnTo>
                                  <a:pt x="13" y="44"/>
                                </a:lnTo>
                                <a:lnTo>
                                  <a:pt x="15" y="44"/>
                                </a:lnTo>
                                <a:lnTo>
                                  <a:pt x="18" y="44"/>
                                </a:lnTo>
                                <a:lnTo>
                                  <a:pt x="19" y="45"/>
                                </a:lnTo>
                                <a:lnTo>
                                  <a:pt x="20" y="45"/>
                                </a:lnTo>
                                <a:lnTo>
                                  <a:pt x="21" y="45"/>
                                </a:lnTo>
                                <a:lnTo>
                                  <a:pt x="23" y="47"/>
                                </a:lnTo>
                                <a:lnTo>
                                  <a:pt x="23" y="48"/>
                                </a:lnTo>
                                <a:lnTo>
                                  <a:pt x="23" y="48"/>
                                </a:lnTo>
                                <a:lnTo>
                                  <a:pt x="23" y="156"/>
                                </a:lnTo>
                                <a:close/>
                                <a:moveTo>
                                  <a:pt x="25" y="12"/>
                                </a:moveTo>
                                <a:lnTo>
                                  <a:pt x="25" y="18"/>
                                </a:lnTo>
                                <a:lnTo>
                                  <a:pt x="23" y="21"/>
                                </a:lnTo>
                                <a:lnTo>
                                  <a:pt x="19" y="23"/>
                                </a:lnTo>
                                <a:lnTo>
                                  <a:pt x="13" y="23"/>
                                </a:lnTo>
                                <a:lnTo>
                                  <a:pt x="7" y="23"/>
                                </a:lnTo>
                                <a:lnTo>
                                  <a:pt x="3" y="21"/>
                                </a:lnTo>
                                <a:lnTo>
                                  <a:pt x="0" y="18"/>
                                </a:lnTo>
                                <a:lnTo>
                                  <a:pt x="0" y="12"/>
                                </a:lnTo>
                                <a:lnTo>
                                  <a:pt x="0" y="6"/>
                                </a:lnTo>
                                <a:lnTo>
                                  <a:pt x="3" y="2"/>
                                </a:lnTo>
                                <a:lnTo>
                                  <a:pt x="7" y="0"/>
                                </a:lnTo>
                                <a:lnTo>
                                  <a:pt x="13" y="0"/>
                                </a:lnTo>
                                <a:lnTo>
                                  <a:pt x="19" y="0"/>
                                </a:lnTo>
                                <a:lnTo>
                                  <a:pt x="23" y="2"/>
                                </a:lnTo>
                                <a:lnTo>
                                  <a:pt x="25" y="6"/>
                                </a:lnTo>
                                <a:lnTo>
                                  <a:pt x="25" y="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48" name="Freeform 637"/>
                        <wps:cNvSpPr>
                          <a:spLocks/>
                        </wps:cNvSpPr>
                        <wps:spPr bwMode="auto">
                          <a:xfrm>
                            <a:off x="1835150" y="5005388"/>
                            <a:ext cx="49213" cy="61913"/>
                          </a:xfrm>
                          <a:custGeom>
                            <a:avLst/>
                            <a:gdLst>
                              <a:gd name="T0" fmla="*/ 93 w 93"/>
                              <a:gd name="T1" fmla="*/ 114 h 117"/>
                              <a:gd name="T2" fmla="*/ 92 w 93"/>
                              <a:gd name="T3" fmla="*/ 116 h 117"/>
                              <a:gd name="T4" fmla="*/ 89 w 93"/>
                              <a:gd name="T5" fmla="*/ 117 h 117"/>
                              <a:gd name="T6" fmla="*/ 86 w 93"/>
                              <a:gd name="T7" fmla="*/ 117 h 117"/>
                              <a:gd name="T8" fmla="*/ 80 w 93"/>
                              <a:gd name="T9" fmla="*/ 117 h 117"/>
                              <a:gd name="T10" fmla="*/ 76 w 93"/>
                              <a:gd name="T11" fmla="*/ 117 h 117"/>
                              <a:gd name="T12" fmla="*/ 73 w 93"/>
                              <a:gd name="T13" fmla="*/ 116 h 117"/>
                              <a:gd name="T14" fmla="*/ 73 w 93"/>
                              <a:gd name="T15" fmla="*/ 114 h 117"/>
                              <a:gd name="T16" fmla="*/ 73 w 93"/>
                              <a:gd name="T17" fmla="*/ 50 h 117"/>
                              <a:gd name="T18" fmla="*/ 71 w 93"/>
                              <a:gd name="T19" fmla="*/ 36 h 117"/>
                              <a:gd name="T20" fmla="*/ 67 w 93"/>
                              <a:gd name="T21" fmla="*/ 26 h 117"/>
                              <a:gd name="T22" fmla="*/ 60 w 93"/>
                              <a:gd name="T23" fmla="*/ 20 h 117"/>
                              <a:gd name="T24" fmla="*/ 50 w 93"/>
                              <a:gd name="T25" fmla="*/ 17 h 117"/>
                              <a:gd name="T26" fmla="*/ 35 w 93"/>
                              <a:gd name="T27" fmla="*/ 22 h 117"/>
                              <a:gd name="T28" fmla="*/ 19 w 93"/>
                              <a:gd name="T29" fmla="*/ 38 h 117"/>
                              <a:gd name="T30" fmla="*/ 19 w 93"/>
                              <a:gd name="T31" fmla="*/ 114 h 117"/>
                              <a:gd name="T32" fmla="*/ 18 w 93"/>
                              <a:gd name="T33" fmla="*/ 116 h 117"/>
                              <a:gd name="T34" fmla="*/ 16 w 93"/>
                              <a:gd name="T35" fmla="*/ 117 h 117"/>
                              <a:gd name="T36" fmla="*/ 12 w 93"/>
                              <a:gd name="T37" fmla="*/ 117 h 117"/>
                              <a:gd name="T38" fmla="*/ 7 w 93"/>
                              <a:gd name="T39" fmla="*/ 117 h 117"/>
                              <a:gd name="T40" fmla="*/ 3 w 93"/>
                              <a:gd name="T41" fmla="*/ 117 h 117"/>
                              <a:gd name="T42" fmla="*/ 1 w 93"/>
                              <a:gd name="T43" fmla="*/ 116 h 117"/>
                              <a:gd name="T44" fmla="*/ 0 w 93"/>
                              <a:gd name="T45" fmla="*/ 114 h 117"/>
                              <a:gd name="T46" fmla="*/ 0 w 93"/>
                              <a:gd name="T47" fmla="*/ 5 h 117"/>
                              <a:gd name="T48" fmla="*/ 0 w 93"/>
                              <a:gd name="T49" fmla="*/ 4 h 117"/>
                              <a:gd name="T50" fmla="*/ 1 w 93"/>
                              <a:gd name="T51" fmla="*/ 2 h 117"/>
                              <a:gd name="T52" fmla="*/ 5 w 93"/>
                              <a:gd name="T53" fmla="*/ 1 h 117"/>
                              <a:gd name="T54" fmla="*/ 8 w 93"/>
                              <a:gd name="T55" fmla="*/ 1 h 117"/>
                              <a:gd name="T56" fmla="*/ 13 w 93"/>
                              <a:gd name="T57" fmla="*/ 1 h 117"/>
                              <a:gd name="T58" fmla="*/ 16 w 93"/>
                              <a:gd name="T59" fmla="*/ 2 h 117"/>
                              <a:gd name="T60" fmla="*/ 17 w 93"/>
                              <a:gd name="T61" fmla="*/ 4 h 117"/>
                              <a:gd name="T62" fmla="*/ 18 w 93"/>
                              <a:gd name="T63" fmla="*/ 5 h 117"/>
                              <a:gd name="T64" fmla="*/ 27 w 93"/>
                              <a:gd name="T65" fmla="*/ 10 h 117"/>
                              <a:gd name="T66" fmla="*/ 45 w 93"/>
                              <a:gd name="T67" fmla="*/ 0 h 117"/>
                              <a:gd name="T68" fmla="*/ 65 w 93"/>
                              <a:gd name="T69" fmla="*/ 0 h 117"/>
                              <a:gd name="T70" fmla="*/ 80 w 93"/>
                              <a:gd name="T71" fmla="*/ 7 h 117"/>
                              <a:gd name="T72" fmla="*/ 88 w 93"/>
                              <a:gd name="T73" fmla="*/ 20 h 117"/>
                              <a:gd name="T74" fmla="*/ 92 w 93"/>
                              <a:gd name="T75" fmla="*/ 37 h 117"/>
                              <a:gd name="T76" fmla="*/ 93 w 93"/>
                              <a:gd name="T77" fmla="*/ 113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93" h="117">
                                <a:moveTo>
                                  <a:pt x="93" y="113"/>
                                </a:moveTo>
                                <a:lnTo>
                                  <a:pt x="93" y="114"/>
                                </a:lnTo>
                                <a:lnTo>
                                  <a:pt x="92" y="114"/>
                                </a:lnTo>
                                <a:lnTo>
                                  <a:pt x="92" y="116"/>
                                </a:lnTo>
                                <a:lnTo>
                                  <a:pt x="91" y="116"/>
                                </a:lnTo>
                                <a:lnTo>
                                  <a:pt x="89" y="117"/>
                                </a:lnTo>
                                <a:lnTo>
                                  <a:pt x="88" y="117"/>
                                </a:lnTo>
                                <a:lnTo>
                                  <a:pt x="86" y="117"/>
                                </a:lnTo>
                                <a:lnTo>
                                  <a:pt x="83" y="117"/>
                                </a:lnTo>
                                <a:lnTo>
                                  <a:pt x="80" y="117"/>
                                </a:lnTo>
                                <a:lnTo>
                                  <a:pt x="78" y="117"/>
                                </a:lnTo>
                                <a:lnTo>
                                  <a:pt x="76" y="117"/>
                                </a:lnTo>
                                <a:lnTo>
                                  <a:pt x="75" y="116"/>
                                </a:lnTo>
                                <a:lnTo>
                                  <a:pt x="73" y="116"/>
                                </a:lnTo>
                                <a:lnTo>
                                  <a:pt x="73" y="114"/>
                                </a:lnTo>
                                <a:lnTo>
                                  <a:pt x="73" y="114"/>
                                </a:lnTo>
                                <a:lnTo>
                                  <a:pt x="73" y="113"/>
                                </a:lnTo>
                                <a:lnTo>
                                  <a:pt x="73" y="50"/>
                                </a:lnTo>
                                <a:lnTo>
                                  <a:pt x="72" y="42"/>
                                </a:lnTo>
                                <a:lnTo>
                                  <a:pt x="71" y="36"/>
                                </a:lnTo>
                                <a:lnTo>
                                  <a:pt x="70" y="30"/>
                                </a:lnTo>
                                <a:lnTo>
                                  <a:pt x="67" y="26"/>
                                </a:lnTo>
                                <a:lnTo>
                                  <a:pt x="65" y="22"/>
                                </a:lnTo>
                                <a:lnTo>
                                  <a:pt x="60" y="20"/>
                                </a:lnTo>
                                <a:lnTo>
                                  <a:pt x="55" y="17"/>
                                </a:lnTo>
                                <a:lnTo>
                                  <a:pt x="50" y="17"/>
                                </a:lnTo>
                                <a:lnTo>
                                  <a:pt x="43" y="18"/>
                                </a:lnTo>
                                <a:lnTo>
                                  <a:pt x="35" y="22"/>
                                </a:lnTo>
                                <a:lnTo>
                                  <a:pt x="28" y="28"/>
                                </a:lnTo>
                                <a:lnTo>
                                  <a:pt x="19" y="38"/>
                                </a:lnTo>
                                <a:lnTo>
                                  <a:pt x="19" y="113"/>
                                </a:lnTo>
                                <a:lnTo>
                                  <a:pt x="19" y="114"/>
                                </a:lnTo>
                                <a:lnTo>
                                  <a:pt x="19" y="114"/>
                                </a:lnTo>
                                <a:lnTo>
                                  <a:pt x="18" y="116"/>
                                </a:lnTo>
                                <a:lnTo>
                                  <a:pt x="17" y="116"/>
                                </a:lnTo>
                                <a:lnTo>
                                  <a:pt x="16" y="117"/>
                                </a:lnTo>
                                <a:lnTo>
                                  <a:pt x="14" y="117"/>
                                </a:lnTo>
                                <a:lnTo>
                                  <a:pt x="12" y="117"/>
                                </a:lnTo>
                                <a:lnTo>
                                  <a:pt x="9" y="117"/>
                                </a:lnTo>
                                <a:lnTo>
                                  <a:pt x="7" y="117"/>
                                </a:lnTo>
                                <a:lnTo>
                                  <a:pt x="5" y="117"/>
                                </a:lnTo>
                                <a:lnTo>
                                  <a:pt x="3" y="117"/>
                                </a:lnTo>
                                <a:lnTo>
                                  <a:pt x="2" y="116"/>
                                </a:lnTo>
                                <a:lnTo>
                                  <a:pt x="1" y="116"/>
                                </a:lnTo>
                                <a:lnTo>
                                  <a:pt x="0" y="114"/>
                                </a:lnTo>
                                <a:lnTo>
                                  <a:pt x="0" y="114"/>
                                </a:lnTo>
                                <a:lnTo>
                                  <a:pt x="0" y="113"/>
                                </a:lnTo>
                                <a:lnTo>
                                  <a:pt x="0" y="5"/>
                                </a:lnTo>
                                <a:lnTo>
                                  <a:pt x="0" y="5"/>
                                </a:lnTo>
                                <a:lnTo>
                                  <a:pt x="0" y="4"/>
                                </a:lnTo>
                                <a:lnTo>
                                  <a:pt x="1" y="2"/>
                                </a:lnTo>
                                <a:lnTo>
                                  <a:pt x="1" y="2"/>
                                </a:lnTo>
                                <a:lnTo>
                                  <a:pt x="2" y="2"/>
                                </a:lnTo>
                                <a:lnTo>
                                  <a:pt x="5" y="1"/>
                                </a:lnTo>
                                <a:lnTo>
                                  <a:pt x="6" y="1"/>
                                </a:lnTo>
                                <a:lnTo>
                                  <a:pt x="8" y="1"/>
                                </a:lnTo>
                                <a:lnTo>
                                  <a:pt x="11" y="1"/>
                                </a:lnTo>
                                <a:lnTo>
                                  <a:pt x="13" y="1"/>
                                </a:lnTo>
                                <a:lnTo>
                                  <a:pt x="14" y="2"/>
                                </a:lnTo>
                                <a:lnTo>
                                  <a:pt x="16" y="2"/>
                                </a:lnTo>
                                <a:lnTo>
                                  <a:pt x="17" y="2"/>
                                </a:lnTo>
                                <a:lnTo>
                                  <a:pt x="17" y="4"/>
                                </a:lnTo>
                                <a:lnTo>
                                  <a:pt x="17" y="5"/>
                                </a:lnTo>
                                <a:lnTo>
                                  <a:pt x="18" y="5"/>
                                </a:lnTo>
                                <a:lnTo>
                                  <a:pt x="18" y="20"/>
                                </a:lnTo>
                                <a:lnTo>
                                  <a:pt x="27" y="10"/>
                                </a:lnTo>
                                <a:lnTo>
                                  <a:pt x="35" y="5"/>
                                </a:lnTo>
                                <a:lnTo>
                                  <a:pt x="45" y="0"/>
                                </a:lnTo>
                                <a:lnTo>
                                  <a:pt x="54" y="0"/>
                                </a:lnTo>
                                <a:lnTo>
                                  <a:pt x="65" y="0"/>
                                </a:lnTo>
                                <a:lnTo>
                                  <a:pt x="72" y="4"/>
                                </a:lnTo>
                                <a:lnTo>
                                  <a:pt x="80" y="7"/>
                                </a:lnTo>
                                <a:lnTo>
                                  <a:pt x="85" y="13"/>
                                </a:lnTo>
                                <a:lnTo>
                                  <a:pt x="88" y="20"/>
                                </a:lnTo>
                                <a:lnTo>
                                  <a:pt x="91" y="28"/>
                                </a:lnTo>
                                <a:lnTo>
                                  <a:pt x="92" y="37"/>
                                </a:lnTo>
                                <a:lnTo>
                                  <a:pt x="93" y="48"/>
                                </a:lnTo>
                                <a:lnTo>
                                  <a:pt x="93" y="1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49" name="Freeform 638"/>
                        <wps:cNvSpPr>
                          <a:spLocks/>
                        </wps:cNvSpPr>
                        <wps:spPr bwMode="auto">
                          <a:xfrm>
                            <a:off x="1933575" y="4984750"/>
                            <a:ext cx="46038" cy="82550"/>
                          </a:xfrm>
                          <a:custGeom>
                            <a:avLst/>
                            <a:gdLst>
                              <a:gd name="T0" fmla="*/ 87 w 87"/>
                              <a:gd name="T1" fmla="*/ 149 h 156"/>
                              <a:gd name="T2" fmla="*/ 86 w 87"/>
                              <a:gd name="T3" fmla="*/ 152 h 156"/>
                              <a:gd name="T4" fmla="*/ 85 w 87"/>
                              <a:gd name="T5" fmla="*/ 155 h 156"/>
                              <a:gd name="T6" fmla="*/ 84 w 87"/>
                              <a:gd name="T7" fmla="*/ 156 h 156"/>
                              <a:gd name="T8" fmla="*/ 8 w 87"/>
                              <a:gd name="T9" fmla="*/ 156 h 156"/>
                              <a:gd name="T10" fmla="*/ 2 w 87"/>
                              <a:gd name="T11" fmla="*/ 153 h 156"/>
                              <a:gd name="T12" fmla="*/ 0 w 87"/>
                              <a:gd name="T13" fmla="*/ 147 h 156"/>
                              <a:gd name="T14" fmla="*/ 1 w 87"/>
                              <a:gd name="T15" fmla="*/ 4 h 156"/>
                              <a:gd name="T16" fmla="*/ 5 w 87"/>
                              <a:gd name="T17" fmla="*/ 0 h 156"/>
                              <a:gd name="T18" fmla="*/ 81 w 87"/>
                              <a:gd name="T19" fmla="*/ 0 h 156"/>
                              <a:gd name="T20" fmla="*/ 84 w 87"/>
                              <a:gd name="T21" fmla="*/ 1 h 156"/>
                              <a:gd name="T22" fmla="*/ 85 w 87"/>
                              <a:gd name="T23" fmla="*/ 2 h 156"/>
                              <a:gd name="T24" fmla="*/ 85 w 87"/>
                              <a:gd name="T25" fmla="*/ 4 h 156"/>
                              <a:gd name="T26" fmla="*/ 86 w 87"/>
                              <a:gd name="T27" fmla="*/ 8 h 156"/>
                              <a:gd name="T28" fmla="*/ 85 w 87"/>
                              <a:gd name="T29" fmla="*/ 12 h 156"/>
                              <a:gd name="T30" fmla="*/ 85 w 87"/>
                              <a:gd name="T31" fmla="*/ 16 h 156"/>
                              <a:gd name="T32" fmla="*/ 84 w 87"/>
                              <a:gd name="T33" fmla="*/ 17 h 156"/>
                              <a:gd name="T34" fmla="*/ 81 w 87"/>
                              <a:gd name="T35" fmla="*/ 17 h 156"/>
                              <a:gd name="T36" fmla="*/ 21 w 87"/>
                              <a:gd name="T37" fmla="*/ 66 h 156"/>
                              <a:gd name="T38" fmla="*/ 74 w 87"/>
                              <a:gd name="T39" fmla="*/ 66 h 156"/>
                              <a:gd name="T40" fmla="*/ 75 w 87"/>
                              <a:gd name="T41" fmla="*/ 67 h 156"/>
                              <a:gd name="T42" fmla="*/ 76 w 87"/>
                              <a:gd name="T43" fmla="*/ 69 h 156"/>
                              <a:gd name="T44" fmla="*/ 77 w 87"/>
                              <a:gd name="T45" fmla="*/ 72 h 156"/>
                              <a:gd name="T46" fmla="*/ 77 w 87"/>
                              <a:gd name="T47" fmla="*/ 77 h 156"/>
                              <a:gd name="T48" fmla="*/ 76 w 87"/>
                              <a:gd name="T49" fmla="*/ 80 h 156"/>
                              <a:gd name="T50" fmla="*/ 75 w 87"/>
                              <a:gd name="T51" fmla="*/ 82 h 156"/>
                              <a:gd name="T52" fmla="*/ 74 w 87"/>
                              <a:gd name="T53" fmla="*/ 82 h 156"/>
                              <a:gd name="T54" fmla="*/ 21 w 87"/>
                              <a:gd name="T55" fmla="*/ 82 h 156"/>
                              <a:gd name="T56" fmla="*/ 82 w 87"/>
                              <a:gd name="T57" fmla="*/ 139 h 156"/>
                              <a:gd name="T58" fmla="*/ 85 w 87"/>
                              <a:gd name="T59" fmla="*/ 139 h 156"/>
                              <a:gd name="T60" fmla="*/ 86 w 87"/>
                              <a:gd name="T61" fmla="*/ 140 h 156"/>
                              <a:gd name="T62" fmla="*/ 86 w 87"/>
                              <a:gd name="T63" fmla="*/ 142 h 156"/>
                              <a:gd name="T64" fmla="*/ 87 w 87"/>
                              <a:gd name="T65" fmla="*/ 147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87" h="156">
                                <a:moveTo>
                                  <a:pt x="87" y="147"/>
                                </a:moveTo>
                                <a:lnTo>
                                  <a:pt x="87" y="149"/>
                                </a:lnTo>
                                <a:lnTo>
                                  <a:pt x="86" y="151"/>
                                </a:lnTo>
                                <a:lnTo>
                                  <a:pt x="86" y="152"/>
                                </a:lnTo>
                                <a:lnTo>
                                  <a:pt x="86" y="153"/>
                                </a:lnTo>
                                <a:lnTo>
                                  <a:pt x="85" y="155"/>
                                </a:lnTo>
                                <a:lnTo>
                                  <a:pt x="85" y="155"/>
                                </a:lnTo>
                                <a:lnTo>
                                  <a:pt x="84" y="156"/>
                                </a:lnTo>
                                <a:lnTo>
                                  <a:pt x="82" y="156"/>
                                </a:lnTo>
                                <a:lnTo>
                                  <a:pt x="8" y="156"/>
                                </a:lnTo>
                                <a:lnTo>
                                  <a:pt x="5" y="155"/>
                                </a:lnTo>
                                <a:lnTo>
                                  <a:pt x="2" y="153"/>
                                </a:lnTo>
                                <a:lnTo>
                                  <a:pt x="1" y="151"/>
                                </a:lnTo>
                                <a:lnTo>
                                  <a:pt x="0" y="147"/>
                                </a:lnTo>
                                <a:lnTo>
                                  <a:pt x="0" y="8"/>
                                </a:lnTo>
                                <a:lnTo>
                                  <a:pt x="1" y="4"/>
                                </a:lnTo>
                                <a:lnTo>
                                  <a:pt x="2" y="2"/>
                                </a:lnTo>
                                <a:lnTo>
                                  <a:pt x="5" y="0"/>
                                </a:lnTo>
                                <a:lnTo>
                                  <a:pt x="8" y="0"/>
                                </a:lnTo>
                                <a:lnTo>
                                  <a:pt x="81" y="0"/>
                                </a:lnTo>
                                <a:lnTo>
                                  <a:pt x="82" y="0"/>
                                </a:lnTo>
                                <a:lnTo>
                                  <a:pt x="84" y="1"/>
                                </a:lnTo>
                                <a:lnTo>
                                  <a:pt x="84" y="1"/>
                                </a:lnTo>
                                <a:lnTo>
                                  <a:pt x="85" y="2"/>
                                </a:lnTo>
                                <a:lnTo>
                                  <a:pt x="85" y="3"/>
                                </a:lnTo>
                                <a:lnTo>
                                  <a:pt x="85" y="4"/>
                                </a:lnTo>
                                <a:lnTo>
                                  <a:pt x="86" y="6"/>
                                </a:lnTo>
                                <a:lnTo>
                                  <a:pt x="86" y="8"/>
                                </a:lnTo>
                                <a:lnTo>
                                  <a:pt x="86" y="11"/>
                                </a:lnTo>
                                <a:lnTo>
                                  <a:pt x="85" y="12"/>
                                </a:lnTo>
                                <a:lnTo>
                                  <a:pt x="85" y="14"/>
                                </a:lnTo>
                                <a:lnTo>
                                  <a:pt x="85" y="16"/>
                                </a:lnTo>
                                <a:lnTo>
                                  <a:pt x="84" y="16"/>
                                </a:lnTo>
                                <a:lnTo>
                                  <a:pt x="84" y="17"/>
                                </a:lnTo>
                                <a:lnTo>
                                  <a:pt x="82" y="17"/>
                                </a:lnTo>
                                <a:lnTo>
                                  <a:pt x="81" y="17"/>
                                </a:lnTo>
                                <a:lnTo>
                                  <a:pt x="21" y="17"/>
                                </a:lnTo>
                                <a:lnTo>
                                  <a:pt x="21" y="66"/>
                                </a:lnTo>
                                <a:lnTo>
                                  <a:pt x="72" y="66"/>
                                </a:lnTo>
                                <a:lnTo>
                                  <a:pt x="74" y="66"/>
                                </a:lnTo>
                                <a:lnTo>
                                  <a:pt x="75" y="66"/>
                                </a:lnTo>
                                <a:lnTo>
                                  <a:pt x="75" y="67"/>
                                </a:lnTo>
                                <a:lnTo>
                                  <a:pt x="76" y="67"/>
                                </a:lnTo>
                                <a:lnTo>
                                  <a:pt x="76" y="69"/>
                                </a:lnTo>
                                <a:lnTo>
                                  <a:pt x="77" y="71"/>
                                </a:lnTo>
                                <a:lnTo>
                                  <a:pt x="77" y="72"/>
                                </a:lnTo>
                                <a:lnTo>
                                  <a:pt x="77" y="75"/>
                                </a:lnTo>
                                <a:lnTo>
                                  <a:pt x="77" y="77"/>
                                </a:lnTo>
                                <a:lnTo>
                                  <a:pt x="77" y="78"/>
                                </a:lnTo>
                                <a:lnTo>
                                  <a:pt x="76" y="80"/>
                                </a:lnTo>
                                <a:lnTo>
                                  <a:pt x="76" y="81"/>
                                </a:lnTo>
                                <a:lnTo>
                                  <a:pt x="75" y="82"/>
                                </a:lnTo>
                                <a:lnTo>
                                  <a:pt x="75" y="82"/>
                                </a:lnTo>
                                <a:lnTo>
                                  <a:pt x="74" y="82"/>
                                </a:lnTo>
                                <a:lnTo>
                                  <a:pt x="72" y="82"/>
                                </a:lnTo>
                                <a:lnTo>
                                  <a:pt x="21" y="82"/>
                                </a:lnTo>
                                <a:lnTo>
                                  <a:pt x="21" y="139"/>
                                </a:lnTo>
                                <a:lnTo>
                                  <a:pt x="82" y="139"/>
                                </a:lnTo>
                                <a:lnTo>
                                  <a:pt x="84" y="139"/>
                                </a:lnTo>
                                <a:lnTo>
                                  <a:pt x="85" y="139"/>
                                </a:lnTo>
                                <a:lnTo>
                                  <a:pt x="85" y="139"/>
                                </a:lnTo>
                                <a:lnTo>
                                  <a:pt x="86" y="140"/>
                                </a:lnTo>
                                <a:lnTo>
                                  <a:pt x="86" y="141"/>
                                </a:lnTo>
                                <a:lnTo>
                                  <a:pt x="86" y="142"/>
                                </a:lnTo>
                                <a:lnTo>
                                  <a:pt x="87" y="145"/>
                                </a:lnTo>
                                <a:lnTo>
                                  <a:pt x="87" y="14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50" name="Freeform 639"/>
                        <wps:cNvSpPr>
                          <a:spLocks/>
                        </wps:cNvSpPr>
                        <wps:spPr bwMode="auto">
                          <a:xfrm>
                            <a:off x="1217612" y="4935538"/>
                            <a:ext cx="179388" cy="179388"/>
                          </a:xfrm>
                          <a:custGeom>
                            <a:avLst/>
                            <a:gdLst>
                              <a:gd name="T0" fmla="*/ 339 w 339"/>
                              <a:gd name="T1" fmla="*/ 170 h 339"/>
                              <a:gd name="T2" fmla="*/ 338 w 339"/>
                              <a:gd name="T3" fmla="*/ 187 h 339"/>
                              <a:gd name="T4" fmla="*/ 332 w 339"/>
                              <a:gd name="T5" fmla="*/ 221 h 339"/>
                              <a:gd name="T6" fmla="*/ 319 w 339"/>
                              <a:gd name="T7" fmla="*/ 250 h 339"/>
                              <a:gd name="T8" fmla="*/ 301 w 339"/>
                              <a:gd name="T9" fmla="*/ 277 h 339"/>
                              <a:gd name="T10" fmla="*/ 278 w 339"/>
                              <a:gd name="T11" fmla="*/ 301 h 339"/>
                              <a:gd name="T12" fmla="*/ 250 w 339"/>
                              <a:gd name="T13" fmla="*/ 319 h 339"/>
                              <a:gd name="T14" fmla="*/ 221 w 339"/>
                              <a:gd name="T15" fmla="*/ 331 h 339"/>
                              <a:gd name="T16" fmla="*/ 188 w 339"/>
                              <a:gd name="T17" fmla="*/ 338 h 339"/>
                              <a:gd name="T18" fmla="*/ 170 w 339"/>
                              <a:gd name="T19" fmla="*/ 339 h 339"/>
                              <a:gd name="T20" fmla="*/ 153 w 339"/>
                              <a:gd name="T21" fmla="*/ 338 h 339"/>
                              <a:gd name="T22" fmla="*/ 120 w 339"/>
                              <a:gd name="T23" fmla="*/ 331 h 339"/>
                              <a:gd name="T24" fmla="*/ 89 w 339"/>
                              <a:gd name="T25" fmla="*/ 319 h 339"/>
                              <a:gd name="T26" fmla="*/ 62 w 339"/>
                              <a:gd name="T27" fmla="*/ 301 h 339"/>
                              <a:gd name="T28" fmla="*/ 40 w 339"/>
                              <a:gd name="T29" fmla="*/ 277 h 339"/>
                              <a:gd name="T30" fmla="*/ 21 w 339"/>
                              <a:gd name="T31" fmla="*/ 250 h 339"/>
                              <a:gd name="T32" fmla="*/ 8 w 339"/>
                              <a:gd name="T33" fmla="*/ 221 h 339"/>
                              <a:gd name="T34" fmla="*/ 2 w 339"/>
                              <a:gd name="T35" fmla="*/ 187 h 339"/>
                              <a:gd name="T36" fmla="*/ 0 w 339"/>
                              <a:gd name="T37" fmla="*/ 170 h 339"/>
                              <a:gd name="T38" fmla="*/ 2 w 339"/>
                              <a:gd name="T39" fmla="*/ 153 h 339"/>
                              <a:gd name="T40" fmla="*/ 8 w 339"/>
                              <a:gd name="T41" fmla="*/ 120 h 339"/>
                              <a:gd name="T42" fmla="*/ 21 w 339"/>
                              <a:gd name="T43" fmla="*/ 89 h 339"/>
                              <a:gd name="T44" fmla="*/ 40 w 339"/>
                              <a:gd name="T45" fmla="*/ 62 h 339"/>
                              <a:gd name="T46" fmla="*/ 62 w 339"/>
                              <a:gd name="T47" fmla="*/ 40 h 339"/>
                              <a:gd name="T48" fmla="*/ 89 w 339"/>
                              <a:gd name="T49" fmla="*/ 21 h 339"/>
                              <a:gd name="T50" fmla="*/ 120 w 339"/>
                              <a:gd name="T51" fmla="*/ 8 h 339"/>
                              <a:gd name="T52" fmla="*/ 153 w 339"/>
                              <a:gd name="T53" fmla="*/ 1 h 339"/>
                              <a:gd name="T54" fmla="*/ 170 w 339"/>
                              <a:gd name="T55" fmla="*/ 0 h 339"/>
                              <a:gd name="T56" fmla="*/ 188 w 339"/>
                              <a:gd name="T57" fmla="*/ 1 h 339"/>
                              <a:gd name="T58" fmla="*/ 221 w 339"/>
                              <a:gd name="T59" fmla="*/ 8 h 339"/>
                              <a:gd name="T60" fmla="*/ 250 w 339"/>
                              <a:gd name="T61" fmla="*/ 21 h 339"/>
                              <a:gd name="T62" fmla="*/ 278 w 339"/>
                              <a:gd name="T63" fmla="*/ 40 h 339"/>
                              <a:gd name="T64" fmla="*/ 301 w 339"/>
                              <a:gd name="T65" fmla="*/ 62 h 339"/>
                              <a:gd name="T66" fmla="*/ 319 w 339"/>
                              <a:gd name="T67" fmla="*/ 89 h 339"/>
                              <a:gd name="T68" fmla="*/ 332 w 339"/>
                              <a:gd name="T69" fmla="*/ 120 h 339"/>
                              <a:gd name="T70" fmla="*/ 338 w 339"/>
                              <a:gd name="T71" fmla="*/ 153 h 339"/>
                              <a:gd name="T72" fmla="*/ 339 w 339"/>
                              <a:gd name="T73" fmla="*/ 170 h 3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339" h="339">
                                <a:moveTo>
                                  <a:pt x="339" y="170"/>
                                </a:moveTo>
                                <a:lnTo>
                                  <a:pt x="338" y="187"/>
                                </a:lnTo>
                                <a:lnTo>
                                  <a:pt x="332" y="221"/>
                                </a:lnTo>
                                <a:lnTo>
                                  <a:pt x="319" y="250"/>
                                </a:lnTo>
                                <a:lnTo>
                                  <a:pt x="301" y="277"/>
                                </a:lnTo>
                                <a:lnTo>
                                  <a:pt x="278" y="301"/>
                                </a:lnTo>
                                <a:lnTo>
                                  <a:pt x="250" y="319"/>
                                </a:lnTo>
                                <a:lnTo>
                                  <a:pt x="221" y="331"/>
                                </a:lnTo>
                                <a:lnTo>
                                  <a:pt x="188" y="338"/>
                                </a:lnTo>
                                <a:lnTo>
                                  <a:pt x="170" y="339"/>
                                </a:lnTo>
                                <a:lnTo>
                                  <a:pt x="153" y="338"/>
                                </a:lnTo>
                                <a:lnTo>
                                  <a:pt x="120" y="331"/>
                                </a:lnTo>
                                <a:lnTo>
                                  <a:pt x="89" y="319"/>
                                </a:lnTo>
                                <a:lnTo>
                                  <a:pt x="62" y="301"/>
                                </a:lnTo>
                                <a:lnTo>
                                  <a:pt x="40" y="277"/>
                                </a:lnTo>
                                <a:lnTo>
                                  <a:pt x="21" y="250"/>
                                </a:lnTo>
                                <a:lnTo>
                                  <a:pt x="8" y="221"/>
                                </a:lnTo>
                                <a:lnTo>
                                  <a:pt x="2" y="187"/>
                                </a:lnTo>
                                <a:lnTo>
                                  <a:pt x="0" y="170"/>
                                </a:lnTo>
                                <a:lnTo>
                                  <a:pt x="2" y="153"/>
                                </a:lnTo>
                                <a:lnTo>
                                  <a:pt x="8" y="120"/>
                                </a:lnTo>
                                <a:lnTo>
                                  <a:pt x="21" y="89"/>
                                </a:lnTo>
                                <a:lnTo>
                                  <a:pt x="40" y="62"/>
                                </a:lnTo>
                                <a:lnTo>
                                  <a:pt x="62" y="40"/>
                                </a:lnTo>
                                <a:lnTo>
                                  <a:pt x="89" y="21"/>
                                </a:lnTo>
                                <a:lnTo>
                                  <a:pt x="120" y="8"/>
                                </a:lnTo>
                                <a:lnTo>
                                  <a:pt x="153" y="1"/>
                                </a:lnTo>
                                <a:lnTo>
                                  <a:pt x="170" y="0"/>
                                </a:lnTo>
                                <a:lnTo>
                                  <a:pt x="188" y="1"/>
                                </a:lnTo>
                                <a:lnTo>
                                  <a:pt x="221" y="8"/>
                                </a:lnTo>
                                <a:lnTo>
                                  <a:pt x="250" y="21"/>
                                </a:lnTo>
                                <a:lnTo>
                                  <a:pt x="278" y="40"/>
                                </a:lnTo>
                                <a:lnTo>
                                  <a:pt x="301" y="62"/>
                                </a:lnTo>
                                <a:lnTo>
                                  <a:pt x="319" y="89"/>
                                </a:lnTo>
                                <a:lnTo>
                                  <a:pt x="332" y="120"/>
                                </a:lnTo>
                                <a:lnTo>
                                  <a:pt x="338" y="153"/>
                                </a:lnTo>
                                <a:lnTo>
                                  <a:pt x="339" y="170"/>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51" name="Freeform 640"/>
                        <wps:cNvSpPr>
                          <a:spLocks/>
                        </wps:cNvSpPr>
                        <wps:spPr bwMode="auto">
                          <a:xfrm>
                            <a:off x="1997075" y="5275263"/>
                            <a:ext cx="42863" cy="82550"/>
                          </a:xfrm>
                          <a:custGeom>
                            <a:avLst/>
                            <a:gdLst>
                              <a:gd name="T0" fmla="*/ 81 w 81"/>
                              <a:gd name="T1" fmla="*/ 146 h 156"/>
                              <a:gd name="T2" fmla="*/ 81 w 81"/>
                              <a:gd name="T3" fmla="*/ 149 h 156"/>
                              <a:gd name="T4" fmla="*/ 81 w 81"/>
                              <a:gd name="T5" fmla="*/ 151 h 156"/>
                              <a:gd name="T6" fmla="*/ 81 w 81"/>
                              <a:gd name="T7" fmla="*/ 152 h 156"/>
                              <a:gd name="T8" fmla="*/ 81 w 81"/>
                              <a:gd name="T9" fmla="*/ 154 h 156"/>
                              <a:gd name="T10" fmla="*/ 79 w 81"/>
                              <a:gd name="T11" fmla="*/ 155 h 156"/>
                              <a:gd name="T12" fmla="*/ 78 w 81"/>
                              <a:gd name="T13" fmla="*/ 155 h 156"/>
                              <a:gd name="T14" fmla="*/ 78 w 81"/>
                              <a:gd name="T15" fmla="*/ 156 h 156"/>
                              <a:gd name="T16" fmla="*/ 77 w 81"/>
                              <a:gd name="T17" fmla="*/ 156 h 156"/>
                              <a:gd name="T18" fmla="*/ 8 w 81"/>
                              <a:gd name="T19" fmla="*/ 156 h 156"/>
                              <a:gd name="T20" fmla="*/ 5 w 81"/>
                              <a:gd name="T21" fmla="*/ 155 h 156"/>
                              <a:gd name="T22" fmla="*/ 3 w 81"/>
                              <a:gd name="T23" fmla="*/ 154 h 156"/>
                              <a:gd name="T24" fmla="*/ 0 w 81"/>
                              <a:gd name="T25" fmla="*/ 151 h 156"/>
                              <a:gd name="T26" fmla="*/ 0 w 81"/>
                              <a:gd name="T27" fmla="*/ 148 h 156"/>
                              <a:gd name="T28" fmla="*/ 0 w 81"/>
                              <a:gd name="T29" fmla="*/ 3 h 156"/>
                              <a:gd name="T30" fmla="*/ 0 w 81"/>
                              <a:gd name="T31" fmla="*/ 2 h 156"/>
                              <a:gd name="T32" fmla="*/ 0 w 81"/>
                              <a:gd name="T33" fmla="*/ 1 h 156"/>
                              <a:gd name="T34" fmla="*/ 2 w 81"/>
                              <a:gd name="T35" fmla="*/ 1 h 156"/>
                              <a:gd name="T36" fmla="*/ 3 w 81"/>
                              <a:gd name="T37" fmla="*/ 1 h 156"/>
                              <a:gd name="T38" fmla="*/ 4 w 81"/>
                              <a:gd name="T39" fmla="*/ 0 h 156"/>
                              <a:gd name="T40" fmla="*/ 5 w 81"/>
                              <a:gd name="T41" fmla="*/ 0 h 156"/>
                              <a:gd name="T42" fmla="*/ 8 w 81"/>
                              <a:gd name="T43" fmla="*/ 0 h 156"/>
                              <a:gd name="T44" fmla="*/ 10 w 81"/>
                              <a:gd name="T45" fmla="*/ 0 h 156"/>
                              <a:gd name="T46" fmla="*/ 14 w 81"/>
                              <a:gd name="T47" fmla="*/ 0 h 156"/>
                              <a:gd name="T48" fmla="*/ 15 w 81"/>
                              <a:gd name="T49" fmla="*/ 0 h 156"/>
                              <a:gd name="T50" fmla="*/ 18 w 81"/>
                              <a:gd name="T51" fmla="*/ 0 h 156"/>
                              <a:gd name="T52" fmla="*/ 19 w 81"/>
                              <a:gd name="T53" fmla="*/ 1 h 156"/>
                              <a:gd name="T54" fmla="*/ 20 w 81"/>
                              <a:gd name="T55" fmla="*/ 1 h 156"/>
                              <a:gd name="T56" fmla="*/ 20 w 81"/>
                              <a:gd name="T57" fmla="*/ 1 h 156"/>
                              <a:gd name="T58" fmla="*/ 21 w 81"/>
                              <a:gd name="T59" fmla="*/ 2 h 156"/>
                              <a:gd name="T60" fmla="*/ 21 w 81"/>
                              <a:gd name="T61" fmla="*/ 3 h 156"/>
                              <a:gd name="T62" fmla="*/ 21 w 81"/>
                              <a:gd name="T63" fmla="*/ 138 h 156"/>
                              <a:gd name="T64" fmla="*/ 77 w 81"/>
                              <a:gd name="T65" fmla="*/ 138 h 156"/>
                              <a:gd name="T66" fmla="*/ 78 w 81"/>
                              <a:gd name="T67" fmla="*/ 138 h 156"/>
                              <a:gd name="T68" fmla="*/ 78 w 81"/>
                              <a:gd name="T69" fmla="*/ 139 h 156"/>
                              <a:gd name="T70" fmla="*/ 79 w 81"/>
                              <a:gd name="T71" fmla="*/ 139 h 156"/>
                              <a:gd name="T72" fmla="*/ 81 w 81"/>
                              <a:gd name="T73" fmla="*/ 140 h 156"/>
                              <a:gd name="T74" fmla="*/ 81 w 81"/>
                              <a:gd name="T75" fmla="*/ 141 h 156"/>
                              <a:gd name="T76" fmla="*/ 81 w 81"/>
                              <a:gd name="T77" fmla="*/ 143 h 156"/>
                              <a:gd name="T78" fmla="*/ 81 w 81"/>
                              <a:gd name="T79" fmla="*/ 144 h 156"/>
                              <a:gd name="T80" fmla="*/ 81 w 81"/>
                              <a:gd name="T81" fmla="*/ 146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81" h="156">
                                <a:moveTo>
                                  <a:pt x="81" y="146"/>
                                </a:moveTo>
                                <a:lnTo>
                                  <a:pt x="81" y="149"/>
                                </a:lnTo>
                                <a:lnTo>
                                  <a:pt x="81" y="151"/>
                                </a:lnTo>
                                <a:lnTo>
                                  <a:pt x="81" y="152"/>
                                </a:lnTo>
                                <a:lnTo>
                                  <a:pt x="81" y="154"/>
                                </a:lnTo>
                                <a:lnTo>
                                  <a:pt x="79" y="155"/>
                                </a:lnTo>
                                <a:lnTo>
                                  <a:pt x="78" y="155"/>
                                </a:lnTo>
                                <a:lnTo>
                                  <a:pt x="78" y="156"/>
                                </a:lnTo>
                                <a:lnTo>
                                  <a:pt x="77" y="156"/>
                                </a:lnTo>
                                <a:lnTo>
                                  <a:pt x="8" y="156"/>
                                </a:lnTo>
                                <a:lnTo>
                                  <a:pt x="5" y="155"/>
                                </a:lnTo>
                                <a:lnTo>
                                  <a:pt x="3" y="154"/>
                                </a:lnTo>
                                <a:lnTo>
                                  <a:pt x="0" y="151"/>
                                </a:lnTo>
                                <a:lnTo>
                                  <a:pt x="0" y="148"/>
                                </a:lnTo>
                                <a:lnTo>
                                  <a:pt x="0" y="3"/>
                                </a:lnTo>
                                <a:lnTo>
                                  <a:pt x="0" y="2"/>
                                </a:lnTo>
                                <a:lnTo>
                                  <a:pt x="0" y="1"/>
                                </a:lnTo>
                                <a:lnTo>
                                  <a:pt x="2" y="1"/>
                                </a:lnTo>
                                <a:lnTo>
                                  <a:pt x="3" y="1"/>
                                </a:lnTo>
                                <a:lnTo>
                                  <a:pt x="4" y="0"/>
                                </a:lnTo>
                                <a:lnTo>
                                  <a:pt x="5" y="0"/>
                                </a:lnTo>
                                <a:lnTo>
                                  <a:pt x="8" y="0"/>
                                </a:lnTo>
                                <a:lnTo>
                                  <a:pt x="10" y="0"/>
                                </a:lnTo>
                                <a:lnTo>
                                  <a:pt x="14" y="0"/>
                                </a:lnTo>
                                <a:lnTo>
                                  <a:pt x="15" y="0"/>
                                </a:lnTo>
                                <a:lnTo>
                                  <a:pt x="18" y="0"/>
                                </a:lnTo>
                                <a:lnTo>
                                  <a:pt x="19" y="1"/>
                                </a:lnTo>
                                <a:lnTo>
                                  <a:pt x="20" y="1"/>
                                </a:lnTo>
                                <a:lnTo>
                                  <a:pt x="20" y="1"/>
                                </a:lnTo>
                                <a:lnTo>
                                  <a:pt x="21" y="2"/>
                                </a:lnTo>
                                <a:lnTo>
                                  <a:pt x="21" y="3"/>
                                </a:lnTo>
                                <a:lnTo>
                                  <a:pt x="21" y="138"/>
                                </a:lnTo>
                                <a:lnTo>
                                  <a:pt x="77" y="138"/>
                                </a:lnTo>
                                <a:lnTo>
                                  <a:pt x="78" y="138"/>
                                </a:lnTo>
                                <a:lnTo>
                                  <a:pt x="78" y="139"/>
                                </a:lnTo>
                                <a:lnTo>
                                  <a:pt x="79" y="139"/>
                                </a:lnTo>
                                <a:lnTo>
                                  <a:pt x="81" y="140"/>
                                </a:lnTo>
                                <a:lnTo>
                                  <a:pt x="81" y="141"/>
                                </a:lnTo>
                                <a:lnTo>
                                  <a:pt x="81" y="143"/>
                                </a:lnTo>
                                <a:lnTo>
                                  <a:pt x="81" y="144"/>
                                </a:lnTo>
                                <a:lnTo>
                                  <a:pt x="81" y="14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52" name="Freeform 641"/>
                        <wps:cNvSpPr>
                          <a:spLocks/>
                        </wps:cNvSpPr>
                        <wps:spPr bwMode="auto">
                          <a:xfrm>
                            <a:off x="2046287" y="5273675"/>
                            <a:ext cx="60325" cy="84138"/>
                          </a:xfrm>
                          <a:custGeom>
                            <a:avLst/>
                            <a:gdLst>
                              <a:gd name="T0" fmla="*/ 112 w 112"/>
                              <a:gd name="T1" fmla="*/ 136 h 158"/>
                              <a:gd name="T2" fmla="*/ 112 w 112"/>
                              <a:gd name="T3" fmla="*/ 140 h 158"/>
                              <a:gd name="T4" fmla="*/ 112 w 112"/>
                              <a:gd name="T5" fmla="*/ 141 h 158"/>
                              <a:gd name="T6" fmla="*/ 111 w 112"/>
                              <a:gd name="T7" fmla="*/ 144 h 158"/>
                              <a:gd name="T8" fmla="*/ 108 w 112"/>
                              <a:gd name="T9" fmla="*/ 146 h 158"/>
                              <a:gd name="T10" fmla="*/ 100 w 112"/>
                              <a:gd name="T11" fmla="*/ 151 h 158"/>
                              <a:gd name="T12" fmla="*/ 89 w 112"/>
                              <a:gd name="T13" fmla="*/ 155 h 158"/>
                              <a:gd name="T14" fmla="*/ 74 w 112"/>
                              <a:gd name="T15" fmla="*/ 158 h 158"/>
                              <a:gd name="T16" fmla="*/ 50 w 112"/>
                              <a:gd name="T17" fmla="*/ 157 h 158"/>
                              <a:gd name="T18" fmla="*/ 27 w 112"/>
                              <a:gd name="T19" fmla="*/ 147 h 158"/>
                              <a:gd name="T20" fmla="*/ 10 w 112"/>
                              <a:gd name="T21" fmla="*/ 128 h 158"/>
                              <a:gd name="T22" fmla="*/ 0 w 112"/>
                              <a:gd name="T23" fmla="*/ 99 h 158"/>
                              <a:gd name="T24" fmla="*/ 0 w 112"/>
                              <a:gd name="T25" fmla="*/ 62 h 158"/>
                              <a:gd name="T26" fmla="*/ 10 w 112"/>
                              <a:gd name="T27" fmla="*/ 32 h 158"/>
                              <a:gd name="T28" fmla="*/ 28 w 112"/>
                              <a:gd name="T29" fmla="*/ 11 h 158"/>
                              <a:gd name="T30" fmla="*/ 53 w 112"/>
                              <a:gd name="T31" fmla="*/ 0 h 158"/>
                              <a:gd name="T32" fmla="*/ 75 w 112"/>
                              <a:gd name="T33" fmla="*/ 0 h 158"/>
                              <a:gd name="T34" fmla="*/ 87 w 112"/>
                              <a:gd name="T35" fmla="*/ 2 h 158"/>
                              <a:gd name="T36" fmla="*/ 98 w 112"/>
                              <a:gd name="T37" fmla="*/ 6 h 158"/>
                              <a:gd name="T38" fmla="*/ 106 w 112"/>
                              <a:gd name="T39" fmla="*/ 11 h 158"/>
                              <a:gd name="T40" fmla="*/ 109 w 112"/>
                              <a:gd name="T41" fmla="*/ 13 h 158"/>
                              <a:gd name="T42" fmla="*/ 111 w 112"/>
                              <a:gd name="T43" fmla="*/ 16 h 158"/>
                              <a:gd name="T44" fmla="*/ 111 w 112"/>
                              <a:gd name="T45" fmla="*/ 18 h 158"/>
                              <a:gd name="T46" fmla="*/ 112 w 112"/>
                              <a:gd name="T47" fmla="*/ 20 h 158"/>
                              <a:gd name="T48" fmla="*/ 112 w 112"/>
                              <a:gd name="T49" fmla="*/ 25 h 158"/>
                              <a:gd name="T50" fmla="*/ 111 w 112"/>
                              <a:gd name="T51" fmla="*/ 29 h 158"/>
                              <a:gd name="T52" fmla="*/ 111 w 112"/>
                              <a:gd name="T53" fmla="*/ 32 h 158"/>
                              <a:gd name="T54" fmla="*/ 109 w 112"/>
                              <a:gd name="T55" fmla="*/ 32 h 158"/>
                              <a:gd name="T56" fmla="*/ 106 w 112"/>
                              <a:gd name="T57" fmla="*/ 32 h 158"/>
                              <a:gd name="T58" fmla="*/ 100 w 112"/>
                              <a:gd name="T59" fmla="*/ 28 h 158"/>
                              <a:gd name="T60" fmla="*/ 91 w 112"/>
                              <a:gd name="T61" fmla="*/ 22 h 158"/>
                              <a:gd name="T62" fmla="*/ 76 w 112"/>
                              <a:gd name="T63" fmla="*/ 18 h 158"/>
                              <a:gd name="T64" fmla="*/ 58 w 112"/>
                              <a:gd name="T65" fmla="*/ 18 h 158"/>
                              <a:gd name="T66" fmla="*/ 41 w 112"/>
                              <a:gd name="T67" fmla="*/ 27 h 158"/>
                              <a:gd name="T68" fmla="*/ 28 w 112"/>
                              <a:gd name="T69" fmla="*/ 43 h 158"/>
                              <a:gd name="T70" fmla="*/ 22 w 112"/>
                              <a:gd name="T71" fmla="*/ 65 h 158"/>
                              <a:gd name="T72" fmla="*/ 22 w 112"/>
                              <a:gd name="T73" fmla="*/ 94 h 158"/>
                              <a:gd name="T74" fmla="*/ 28 w 112"/>
                              <a:gd name="T75" fmla="*/ 117 h 158"/>
                              <a:gd name="T76" fmla="*/ 41 w 112"/>
                              <a:gd name="T77" fmla="*/ 131 h 158"/>
                              <a:gd name="T78" fmla="*/ 58 w 112"/>
                              <a:gd name="T79" fmla="*/ 140 h 158"/>
                              <a:gd name="T80" fmla="*/ 77 w 112"/>
                              <a:gd name="T81" fmla="*/ 140 h 158"/>
                              <a:gd name="T82" fmla="*/ 91 w 112"/>
                              <a:gd name="T83" fmla="*/ 136 h 158"/>
                              <a:gd name="T84" fmla="*/ 101 w 112"/>
                              <a:gd name="T85" fmla="*/ 130 h 158"/>
                              <a:gd name="T86" fmla="*/ 107 w 112"/>
                              <a:gd name="T87" fmla="*/ 126 h 158"/>
                              <a:gd name="T88" fmla="*/ 109 w 112"/>
                              <a:gd name="T89" fmla="*/ 125 h 158"/>
                              <a:gd name="T90" fmla="*/ 111 w 112"/>
                              <a:gd name="T91" fmla="*/ 126 h 158"/>
                              <a:gd name="T92" fmla="*/ 112 w 112"/>
                              <a:gd name="T93" fmla="*/ 129 h 158"/>
                              <a:gd name="T94" fmla="*/ 112 w 112"/>
                              <a:gd name="T95" fmla="*/ 133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12" h="158">
                                <a:moveTo>
                                  <a:pt x="112" y="135"/>
                                </a:moveTo>
                                <a:lnTo>
                                  <a:pt x="112" y="136"/>
                                </a:lnTo>
                                <a:lnTo>
                                  <a:pt x="112" y="137"/>
                                </a:lnTo>
                                <a:lnTo>
                                  <a:pt x="112" y="140"/>
                                </a:lnTo>
                                <a:lnTo>
                                  <a:pt x="112" y="141"/>
                                </a:lnTo>
                                <a:lnTo>
                                  <a:pt x="112" y="141"/>
                                </a:lnTo>
                                <a:lnTo>
                                  <a:pt x="111" y="142"/>
                                </a:lnTo>
                                <a:lnTo>
                                  <a:pt x="111" y="144"/>
                                </a:lnTo>
                                <a:lnTo>
                                  <a:pt x="109" y="145"/>
                                </a:lnTo>
                                <a:lnTo>
                                  <a:pt x="108" y="146"/>
                                </a:lnTo>
                                <a:lnTo>
                                  <a:pt x="105" y="149"/>
                                </a:lnTo>
                                <a:lnTo>
                                  <a:pt x="100" y="151"/>
                                </a:lnTo>
                                <a:lnTo>
                                  <a:pt x="95" y="153"/>
                                </a:lnTo>
                                <a:lnTo>
                                  <a:pt x="89" y="155"/>
                                </a:lnTo>
                                <a:lnTo>
                                  <a:pt x="81" y="157"/>
                                </a:lnTo>
                                <a:lnTo>
                                  <a:pt x="74" y="158"/>
                                </a:lnTo>
                                <a:lnTo>
                                  <a:pt x="65" y="158"/>
                                </a:lnTo>
                                <a:lnTo>
                                  <a:pt x="50" y="157"/>
                                </a:lnTo>
                                <a:lnTo>
                                  <a:pt x="38" y="153"/>
                                </a:lnTo>
                                <a:lnTo>
                                  <a:pt x="27" y="147"/>
                                </a:lnTo>
                                <a:lnTo>
                                  <a:pt x="17" y="139"/>
                                </a:lnTo>
                                <a:lnTo>
                                  <a:pt x="10" y="128"/>
                                </a:lnTo>
                                <a:lnTo>
                                  <a:pt x="4" y="114"/>
                                </a:lnTo>
                                <a:lnTo>
                                  <a:pt x="0" y="99"/>
                                </a:lnTo>
                                <a:lnTo>
                                  <a:pt x="0" y="81"/>
                                </a:lnTo>
                                <a:lnTo>
                                  <a:pt x="0" y="62"/>
                                </a:lnTo>
                                <a:lnTo>
                                  <a:pt x="5" y="46"/>
                                </a:lnTo>
                                <a:lnTo>
                                  <a:pt x="10" y="32"/>
                                </a:lnTo>
                                <a:lnTo>
                                  <a:pt x="18" y="20"/>
                                </a:lnTo>
                                <a:lnTo>
                                  <a:pt x="28" y="11"/>
                                </a:lnTo>
                                <a:lnTo>
                                  <a:pt x="41" y="4"/>
                                </a:lnTo>
                                <a:lnTo>
                                  <a:pt x="53" y="0"/>
                                </a:lnTo>
                                <a:lnTo>
                                  <a:pt x="68" y="0"/>
                                </a:lnTo>
                                <a:lnTo>
                                  <a:pt x="75" y="0"/>
                                </a:lnTo>
                                <a:lnTo>
                                  <a:pt x="81" y="1"/>
                                </a:lnTo>
                                <a:lnTo>
                                  <a:pt x="87" y="2"/>
                                </a:lnTo>
                                <a:lnTo>
                                  <a:pt x="92" y="3"/>
                                </a:lnTo>
                                <a:lnTo>
                                  <a:pt x="98" y="6"/>
                                </a:lnTo>
                                <a:lnTo>
                                  <a:pt x="102" y="8"/>
                                </a:lnTo>
                                <a:lnTo>
                                  <a:pt x="106" y="11"/>
                                </a:lnTo>
                                <a:lnTo>
                                  <a:pt x="108" y="12"/>
                                </a:lnTo>
                                <a:lnTo>
                                  <a:pt x="109" y="13"/>
                                </a:lnTo>
                                <a:lnTo>
                                  <a:pt x="111" y="14"/>
                                </a:lnTo>
                                <a:lnTo>
                                  <a:pt x="111" y="16"/>
                                </a:lnTo>
                                <a:lnTo>
                                  <a:pt x="111" y="17"/>
                                </a:lnTo>
                                <a:lnTo>
                                  <a:pt x="111" y="18"/>
                                </a:lnTo>
                                <a:lnTo>
                                  <a:pt x="112" y="19"/>
                                </a:lnTo>
                                <a:lnTo>
                                  <a:pt x="112" y="20"/>
                                </a:lnTo>
                                <a:lnTo>
                                  <a:pt x="112" y="23"/>
                                </a:lnTo>
                                <a:lnTo>
                                  <a:pt x="112" y="25"/>
                                </a:lnTo>
                                <a:lnTo>
                                  <a:pt x="112" y="27"/>
                                </a:lnTo>
                                <a:lnTo>
                                  <a:pt x="111" y="29"/>
                                </a:lnTo>
                                <a:lnTo>
                                  <a:pt x="111" y="30"/>
                                </a:lnTo>
                                <a:lnTo>
                                  <a:pt x="111" y="32"/>
                                </a:lnTo>
                                <a:lnTo>
                                  <a:pt x="109" y="32"/>
                                </a:lnTo>
                                <a:lnTo>
                                  <a:pt x="109" y="32"/>
                                </a:lnTo>
                                <a:lnTo>
                                  <a:pt x="108" y="33"/>
                                </a:lnTo>
                                <a:lnTo>
                                  <a:pt x="106" y="32"/>
                                </a:lnTo>
                                <a:lnTo>
                                  <a:pt x="103" y="30"/>
                                </a:lnTo>
                                <a:lnTo>
                                  <a:pt x="100" y="28"/>
                                </a:lnTo>
                                <a:lnTo>
                                  <a:pt x="96" y="24"/>
                                </a:lnTo>
                                <a:lnTo>
                                  <a:pt x="91" y="22"/>
                                </a:lnTo>
                                <a:lnTo>
                                  <a:pt x="84" y="19"/>
                                </a:lnTo>
                                <a:lnTo>
                                  <a:pt x="76" y="18"/>
                                </a:lnTo>
                                <a:lnTo>
                                  <a:pt x="68" y="17"/>
                                </a:lnTo>
                                <a:lnTo>
                                  <a:pt x="58" y="18"/>
                                </a:lnTo>
                                <a:lnTo>
                                  <a:pt x="49" y="22"/>
                                </a:lnTo>
                                <a:lnTo>
                                  <a:pt x="41" y="27"/>
                                </a:lnTo>
                                <a:lnTo>
                                  <a:pt x="34" y="34"/>
                                </a:lnTo>
                                <a:lnTo>
                                  <a:pt x="28" y="43"/>
                                </a:lnTo>
                                <a:lnTo>
                                  <a:pt x="25" y="54"/>
                                </a:lnTo>
                                <a:lnTo>
                                  <a:pt x="22" y="65"/>
                                </a:lnTo>
                                <a:lnTo>
                                  <a:pt x="22" y="80"/>
                                </a:lnTo>
                                <a:lnTo>
                                  <a:pt x="22" y="94"/>
                                </a:lnTo>
                                <a:lnTo>
                                  <a:pt x="25" y="105"/>
                                </a:lnTo>
                                <a:lnTo>
                                  <a:pt x="28" y="117"/>
                                </a:lnTo>
                                <a:lnTo>
                                  <a:pt x="34" y="125"/>
                                </a:lnTo>
                                <a:lnTo>
                                  <a:pt x="41" y="131"/>
                                </a:lnTo>
                                <a:lnTo>
                                  <a:pt x="49" y="136"/>
                                </a:lnTo>
                                <a:lnTo>
                                  <a:pt x="58" y="140"/>
                                </a:lnTo>
                                <a:lnTo>
                                  <a:pt x="69" y="140"/>
                                </a:lnTo>
                                <a:lnTo>
                                  <a:pt x="77" y="140"/>
                                </a:lnTo>
                                <a:lnTo>
                                  <a:pt x="85" y="137"/>
                                </a:lnTo>
                                <a:lnTo>
                                  <a:pt x="91" y="136"/>
                                </a:lnTo>
                                <a:lnTo>
                                  <a:pt x="96" y="133"/>
                                </a:lnTo>
                                <a:lnTo>
                                  <a:pt x="101" y="130"/>
                                </a:lnTo>
                                <a:lnTo>
                                  <a:pt x="105" y="128"/>
                                </a:lnTo>
                                <a:lnTo>
                                  <a:pt x="107" y="126"/>
                                </a:lnTo>
                                <a:lnTo>
                                  <a:pt x="109" y="125"/>
                                </a:lnTo>
                                <a:lnTo>
                                  <a:pt x="109" y="125"/>
                                </a:lnTo>
                                <a:lnTo>
                                  <a:pt x="111" y="126"/>
                                </a:lnTo>
                                <a:lnTo>
                                  <a:pt x="111" y="126"/>
                                </a:lnTo>
                                <a:lnTo>
                                  <a:pt x="112" y="128"/>
                                </a:lnTo>
                                <a:lnTo>
                                  <a:pt x="112" y="129"/>
                                </a:lnTo>
                                <a:lnTo>
                                  <a:pt x="112" y="130"/>
                                </a:lnTo>
                                <a:lnTo>
                                  <a:pt x="112" y="133"/>
                                </a:lnTo>
                                <a:lnTo>
                                  <a:pt x="112" y="13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53" name="Freeform 642"/>
                        <wps:cNvSpPr>
                          <a:spLocks/>
                        </wps:cNvSpPr>
                        <wps:spPr bwMode="auto">
                          <a:xfrm>
                            <a:off x="2120900" y="5275263"/>
                            <a:ext cx="88900" cy="82550"/>
                          </a:xfrm>
                          <a:custGeom>
                            <a:avLst/>
                            <a:gdLst>
                              <a:gd name="T0" fmla="*/ 169 w 169"/>
                              <a:gd name="T1" fmla="*/ 154 h 156"/>
                              <a:gd name="T2" fmla="*/ 168 w 169"/>
                              <a:gd name="T3" fmla="*/ 155 h 156"/>
                              <a:gd name="T4" fmla="*/ 165 w 169"/>
                              <a:gd name="T5" fmla="*/ 156 h 156"/>
                              <a:gd name="T6" fmla="*/ 162 w 169"/>
                              <a:gd name="T7" fmla="*/ 156 h 156"/>
                              <a:gd name="T8" fmla="*/ 157 w 169"/>
                              <a:gd name="T9" fmla="*/ 156 h 156"/>
                              <a:gd name="T10" fmla="*/ 152 w 169"/>
                              <a:gd name="T11" fmla="*/ 156 h 156"/>
                              <a:gd name="T12" fmla="*/ 151 w 169"/>
                              <a:gd name="T13" fmla="*/ 155 h 156"/>
                              <a:gd name="T14" fmla="*/ 149 w 169"/>
                              <a:gd name="T15" fmla="*/ 154 h 156"/>
                              <a:gd name="T16" fmla="*/ 149 w 169"/>
                              <a:gd name="T17" fmla="*/ 17 h 156"/>
                              <a:gd name="T18" fmla="*/ 93 w 169"/>
                              <a:gd name="T19" fmla="*/ 154 h 156"/>
                              <a:gd name="T20" fmla="*/ 93 w 169"/>
                              <a:gd name="T21" fmla="*/ 155 h 156"/>
                              <a:gd name="T22" fmla="*/ 90 w 169"/>
                              <a:gd name="T23" fmla="*/ 156 h 156"/>
                              <a:gd name="T24" fmla="*/ 88 w 169"/>
                              <a:gd name="T25" fmla="*/ 156 h 156"/>
                              <a:gd name="T26" fmla="*/ 83 w 169"/>
                              <a:gd name="T27" fmla="*/ 156 h 156"/>
                              <a:gd name="T28" fmla="*/ 79 w 169"/>
                              <a:gd name="T29" fmla="*/ 156 h 156"/>
                              <a:gd name="T30" fmla="*/ 75 w 169"/>
                              <a:gd name="T31" fmla="*/ 156 h 156"/>
                              <a:gd name="T32" fmla="*/ 74 w 169"/>
                              <a:gd name="T33" fmla="*/ 155 h 156"/>
                              <a:gd name="T34" fmla="*/ 73 w 169"/>
                              <a:gd name="T35" fmla="*/ 154 h 156"/>
                              <a:gd name="T36" fmla="*/ 20 w 169"/>
                              <a:gd name="T37" fmla="*/ 17 h 156"/>
                              <a:gd name="T38" fmla="*/ 20 w 169"/>
                              <a:gd name="T39" fmla="*/ 154 h 156"/>
                              <a:gd name="T40" fmla="*/ 19 w 169"/>
                              <a:gd name="T41" fmla="*/ 155 h 156"/>
                              <a:gd name="T42" fmla="*/ 16 w 169"/>
                              <a:gd name="T43" fmla="*/ 156 h 156"/>
                              <a:gd name="T44" fmla="*/ 13 w 169"/>
                              <a:gd name="T45" fmla="*/ 156 h 156"/>
                              <a:gd name="T46" fmla="*/ 6 w 169"/>
                              <a:gd name="T47" fmla="*/ 156 h 156"/>
                              <a:gd name="T48" fmla="*/ 3 w 169"/>
                              <a:gd name="T49" fmla="*/ 156 h 156"/>
                              <a:gd name="T50" fmla="*/ 0 w 169"/>
                              <a:gd name="T51" fmla="*/ 155 h 156"/>
                              <a:gd name="T52" fmla="*/ 0 w 169"/>
                              <a:gd name="T53" fmla="*/ 154 h 156"/>
                              <a:gd name="T54" fmla="*/ 0 w 169"/>
                              <a:gd name="T55" fmla="*/ 10 h 156"/>
                              <a:gd name="T56" fmla="*/ 3 w 169"/>
                              <a:gd name="T57" fmla="*/ 2 h 156"/>
                              <a:gd name="T58" fmla="*/ 9 w 169"/>
                              <a:gd name="T59" fmla="*/ 0 h 156"/>
                              <a:gd name="T60" fmla="*/ 25 w 169"/>
                              <a:gd name="T61" fmla="*/ 0 h 156"/>
                              <a:gd name="T62" fmla="*/ 30 w 169"/>
                              <a:gd name="T63" fmla="*/ 2 h 156"/>
                              <a:gd name="T64" fmla="*/ 35 w 169"/>
                              <a:gd name="T65" fmla="*/ 5 h 156"/>
                              <a:gd name="T66" fmla="*/ 37 w 169"/>
                              <a:gd name="T67" fmla="*/ 10 h 156"/>
                              <a:gd name="T68" fmla="*/ 84 w 169"/>
                              <a:gd name="T69" fmla="*/ 125 h 156"/>
                              <a:gd name="T70" fmla="*/ 131 w 169"/>
                              <a:gd name="T71" fmla="*/ 13 h 156"/>
                              <a:gd name="T72" fmla="*/ 135 w 169"/>
                              <a:gd name="T73" fmla="*/ 7 h 156"/>
                              <a:gd name="T74" fmla="*/ 137 w 169"/>
                              <a:gd name="T75" fmla="*/ 3 h 156"/>
                              <a:gd name="T76" fmla="*/ 142 w 169"/>
                              <a:gd name="T77" fmla="*/ 1 h 156"/>
                              <a:gd name="T78" fmla="*/ 147 w 169"/>
                              <a:gd name="T79" fmla="*/ 0 h 156"/>
                              <a:gd name="T80" fmla="*/ 162 w 169"/>
                              <a:gd name="T81" fmla="*/ 0 h 156"/>
                              <a:gd name="T82" fmla="*/ 165 w 169"/>
                              <a:gd name="T83" fmla="*/ 1 h 156"/>
                              <a:gd name="T84" fmla="*/ 168 w 169"/>
                              <a:gd name="T85" fmla="*/ 3 h 156"/>
                              <a:gd name="T86" fmla="*/ 169 w 169"/>
                              <a:gd name="T87" fmla="*/ 7 h 156"/>
                              <a:gd name="T88" fmla="*/ 169 w 169"/>
                              <a:gd name="T89" fmla="*/ 152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69" h="156">
                                <a:moveTo>
                                  <a:pt x="169" y="152"/>
                                </a:moveTo>
                                <a:lnTo>
                                  <a:pt x="169" y="154"/>
                                </a:lnTo>
                                <a:lnTo>
                                  <a:pt x="169" y="154"/>
                                </a:lnTo>
                                <a:lnTo>
                                  <a:pt x="168" y="155"/>
                                </a:lnTo>
                                <a:lnTo>
                                  <a:pt x="167" y="155"/>
                                </a:lnTo>
                                <a:lnTo>
                                  <a:pt x="165" y="156"/>
                                </a:lnTo>
                                <a:lnTo>
                                  <a:pt x="164" y="156"/>
                                </a:lnTo>
                                <a:lnTo>
                                  <a:pt x="162" y="156"/>
                                </a:lnTo>
                                <a:lnTo>
                                  <a:pt x="159" y="156"/>
                                </a:lnTo>
                                <a:lnTo>
                                  <a:pt x="157" y="156"/>
                                </a:lnTo>
                                <a:lnTo>
                                  <a:pt x="154" y="156"/>
                                </a:lnTo>
                                <a:lnTo>
                                  <a:pt x="152" y="156"/>
                                </a:lnTo>
                                <a:lnTo>
                                  <a:pt x="151" y="155"/>
                                </a:lnTo>
                                <a:lnTo>
                                  <a:pt x="151" y="155"/>
                                </a:lnTo>
                                <a:lnTo>
                                  <a:pt x="149" y="154"/>
                                </a:lnTo>
                                <a:lnTo>
                                  <a:pt x="149" y="154"/>
                                </a:lnTo>
                                <a:lnTo>
                                  <a:pt x="149" y="152"/>
                                </a:lnTo>
                                <a:lnTo>
                                  <a:pt x="149" y="17"/>
                                </a:lnTo>
                                <a:lnTo>
                                  <a:pt x="148" y="17"/>
                                </a:lnTo>
                                <a:lnTo>
                                  <a:pt x="93" y="154"/>
                                </a:lnTo>
                                <a:lnTo>
                                  <a:pt x="93" y="154"/>
                                </a:lnTo>
                                <a:lnTo>
                                  <a:pt x="93" y="155"/>
                                </a:lnTo>
                                <a:lnTo>
                                  <a:pt x="91" y="155"/>
                                </a:lnTo>
                                <a:lnTo>
                                  <a:pt x="90" y="156"/>
                                </a:lnTo>
                                <a:lnTo>
                                  <a:pt x="89" y="156"/>
                                </a:lnTo>
                                <a:lnTo>
                                  <a:pt x="88" y="156"/>
                                </a:lnTo>
                                <a:lnTo>
                                  <a:pt x="85" y="156"/>
                                </a:lnTo>
                                <a:lnTo>
                                  <a:pt x="83" y="156"/>
                                </a:lnTo>
                                <a:lnTo>
                                  <a:pt x="80" y="156"/>
                                </a:lnTo>
                                <a:lnTo>
                                  <a:pt x="79" y="156"/>
                                </a:lnTo>
                                <a:lnTo>
                                  <a:pt x="77" y="156"/>
                                </a:lnTo>
                                <a:lnTo>
                                  <a:pt x="75" y="156"/>
                                </a:lnTo>
                                <a:lnTo>
                                  <a:pt x="74" y="155"/>
                                </a:lnTo>
                                <a:lnTo>
                                  <a:pt x="74" y="155"/>
                                </a:lnTo>
                                <a:lnTo>
                                  <a:pt x="73" y="154"/>
                                </a:lnTo>
                                <a:lnTo>
                                  <a:pt x="73" y="154"/>
                                </a:lnTo>
                                <a:lnTo>
                                  <a:pt x="20" y="17"/>
                                </a:lnTo>
                                <a:lnTo>
                                  <a:pt x="20" y="17"/>
                                </a:lnTo>
                                <a:lnTo>
                                  <a:pt x="20" y="152"/>
                                </a:lnTo>
                                <a:lnTo>
                                  <a:pt x="20" y="154"/>
                                </a:lnTo>
                                <a:lnTo>
                                  <a:pt x="19" y="154"/>
                                </a:lnTo>
                                <a:lnTo>
                                  <a:pt x="19" y="155"/>
                                </a:lnTo>
                                <a:lnTo>
                                  <a:pt x="18" y="155"/>
                                </a:lnTo>
                                <a:lnTo>
                                  <a:pt x="16" y="156"/>
                                </a:lnTo>
                                <a:lnTo>
                                  <a:pt x="15" y="156"/>
                                </a:lnTo>
                                <a:lnTo>
                                  <a:pt x="13" y="156"/>
                                </a:lnTo>
                                <a:lnTo>
                                  <a:pt x="10" y="156"/>
                                </a:lnTo>
                                <a:lnTo>
                                  <a:pt x="6" y="156"/>
                                </a:lnTo>
                                <a:lnTo>
                                  <a:pt x="5" y="156"/>
                                </a:lnTo>
                                <a:lnTo>
                                  <a:pt x="3" y="156"/>
                                </a:lnTo>
                                <a:lnTo>
                                  <a:pt x="2" y="155"/>
                                </a:lnTo>
                                <a:lnTo>
                                  <a:pt x="0" y="155"/>
                                </a:lnTo>
                                <a:lnTo>
                                  <a:pt x="0" y="154"/>
                                </a:lnTo>
                                <a:lnTo>
                                  <a:pt x="0" y="154"/>
                                </a:lnTo>
                                <a:lnTo>
                                  <a:pt x="0" y="152"/>
                                </a:lnTo>
                                <a:lnTo>
                                  <a:pt x="0" y="10"/>
                                </a:lnTo>
                                <a:lnTo>
                                  <a:pt x="0" y="5"/>
                                </a:lnTo>
                                <a:lnTo>
                                  <a:pt x="3" y="2"/>
                                </a:lnTo>
                                <a:lnTo>
                                  <a:pt x="5" y="1"/>
                                </a:lnTo>
                                <a:lnTo>
                                  <a:pt x="9" y="0"/>
                                </a:lnTo>
                                <a:lnTo>
                                  <a:pt x="21" y="0"/>
                                </a:lnTo>
                                <a:lnTo>
                                  <a:pt x="25" y="0"/>
                                </a:lnTo>
                                <a:lnTo>
                                  <a:pt x="27" y="1"/>
                                </a:lnTo>
                                <a:lnTo>
                                  <a:pt x="30" y="2"/>
                                </a:lnTo>
                                <a:lnTo>
                                  <a:pt x="32" y="3"/>
                                </a:lnTo>
                                <a:lnTo>
                                  <a:pt x="35" y="5"/>
                                </a:lnTo>
                                <a:lnTo>
                                  <a:pt x="36" y="7"/>
                                </a:lnTo>
                                <a:lnTo>
                                  <a:pt x="37" y="10"/>
                                </a:lnTo>
                                <a:lnTo>
                                  <a:pt x="38" y="12"/>
                                </a:lnTo>
                                <a:lnTo>
                                  <a:pt x="84" y="125"/>
                                </a:lnTo>
                                <a:lnTo>
                                  <a:pt x="84" y="125"/>
                                </a:lnTo>
                                <a:lnTo>
                                  <a:pt x="131" y="13"/>
                                </a:lnTo>
                                <a:lnTo>
                                  <a:pt x="133" y="10"/>
                                </a:lnTo>
                                <a:lnTo>
                                  <a:pt x="135" y="7"/>
                                </a:lnTo>
                                <a:lnTo>
                                  <a:pt x="136" y="5"/>
                                </a:lnTo>
                                <a:lnTo>
                                  <a:pt x="137" y="3"/>
                                </a:lnTo>
                                <a:lnTo>
                                  <a:pt x="139" y="1"/>
                                </a:lnTo>
                                <a:lnTo>
                                  <a:pt x="142" y="1"/>
                                </a:lnTo>
                                <a:lnTo>
                                  <a:pt x="144" y="0"/>
                                </a:lnTo>
                                <a:lnTo>
                                  <a:pt x="147" y="0"/>
                                </a:lnTo>
                                <a:lnTo>
                                  <a:pt x="160" y="0"/>
                                </a:lnTo>
                                <a:lnTo>
                                  <a:pt x="162" y="0"/>
                                </a:lnTo>
                                <a:lnTo>
                                  <a:pt x="164" y="1"/>
                                </a:lnTo>
                                <a:lnTo>
                                  <a:pt x="165" y="1"/>
                                </a:lnTo>
                                <a:lnTo>
                                  <a:pt x="167" y="2"/>
                                </a:lnTo>
                                <a:lnTo>
                                  <a:pt x="168" y="3"/>
                                </a:lnTo>
                                <a:lnTo>
                                  <a:pt x="168" y="5"/>
                                </a:lnTo>
                                <a:lnTo>
                                  <a:pt x="169" y="7"/>
                                </a:lnTo>
                                <a:lnTo>
                                  <a:pt x="169" y="10"/>
                                </a:lnTo>
                                <a:lnTo>
                                  <a:pt x="169"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54" name="Freeform 643"/>
                        <wps:cNvSpPr>
                          <a:spLocks/>
                        </wps:cNvSpPr>
                        <wps:spPr bwMode="auto">
                          <a:xfrm>
                            <a:off x="1706562" y="5337175"/>
                            <a:ext cx="41275" cy="57150"/>
                          </a:xfrm>
                          <a:custGeom>
                            <a:avLst/>
                            <a:gdLst>
                              <a:gd name="T0" fmla="*/ 77 w 77"/>
                              <a:gd name="T1" fmla="*/ 91 h 106"/>
                              <a:gd name="T2" fmla="*/ 75 w 77"/>
                              <a:gd name="T3" fmla="*/ 94 h 106"/>
                              <a:gd name="T4" fmla="*/ 75 w 77"/>
                              <a:gd name="T5" fmla="*/ 95 h 106"/>
                              <a:gd name="T6" fmla="*/ 74 w 77"/>
                              <a:gd name="T7" fmla="*/ 96 h 106"/>
                              <a:gd name="T8" fmla="*/ 73 w 77"/>
                              <a:gd name="T9" fmla="*/ 98 h 106"/>
                              <a:gd name="T10" fmla="*/ 68 w 77"/>
                              <a:gd name="T11" fmla="*/ 101 h 106"/>
                              <a:gd name="T12" fmla="*/ 61 w 77"/>
                              <a:gd name="T13" fmla="*/ 104 h 106"/>
                              <a:gd name="T14" fmla="*/ 51 w 77"/>
                              <a:gd name="T15" fmla="*/ 106 h 106"/>
                              <a:gd name="T16" fmla="*/ 35 w 77"/>
                              <a:gd name="T17" fmla="*/ 105 h 106"/>
                              <a:gd name="T18" fmla="*/ 19 w 77"/>
                              <a:gd name="T19" fmla="*/ 99 h 106"/>
                              <a:gd name="T20" fmla="*/ 8 w 77"/>
                              <a:gd name="T21" fmla="*/ 85 h 106"/>
                              <a:gd name="T22" fmla="*/ 1 w 77"/>
                              <a:gd name="T23" fmla="*/ 67 h 106"/>
                              <a:gd name="T24" fmla="*/ 1 w 77"/>
                              <a:gd name="T25" fmla="*/ 42 h 106"/>
                              <a:gd name="T26" fmla="*/ 8 w 77"/>
                              <a:gd name="T27" fmla="*/ 21 h 106"/>
                              <a:gd name="T28" fmla="*/ 20 w 77"/>
                              <a:gd name="T29" fmla="*/ 8 h 106"/>
                              <a:gd name="T30" fmla="*/ 36 w 77"/>
                              <a:gd name="T31" fmla="*/ 0 h 106"/>
                              <a:gd name="T32" fmla="*/ 51 w 77"/>
                              <a:gd name="T33" fmla="*/ 0 h 106"/>
                              <a:gd name="T34" fmla="*/ 59 w 77"/>
                              <a:gd name="T35" fmla="*/ 1 h 106"/>
                              <a:gd name="T36" fmla="*/ 67 w 77"/>
                              <a:gd name="T37" fmla="*/ 4 h 106"/>
                              <a:gd name="T38" fmla="*/ 72 w 77"/>
                              <a:gd name="T39" fmla="*/ 8 h 106"/>
                              <a:gd name="T40" fmla="*/ 74 w 77"/>
                              <a:gd name="T41" fmla="*/ 9 h 106"/>
                              <a:gd name="T42" fmla="*/ 75 w 77"/>
                              <a:gd name="T43" fmla="*/ 10 h 106"/>
                              <a:gd name="T44" fmla="*/ 75 w 77"/>
                              <a:gd name="T45" fmla="*/ 13 h 106"/>
                              <a:gd name="T46" fmla="*/ 75 w 77"/>
                              <a:gd name="T47" fmla="*/ 14 h 106"/>
                              <a:gd name="T48" fmla="*/ 75 w 77"/>
                              <a:gd name="T49" fmla="*/ 17 h 106"/>
                              <a:gd name="T50" fmla="*/ 75 w 77"/>
                              <a:gd name="T51" fmla="*/ 20 h 106"/>
                              <a:gd name="T52" fmla="*/ 74 w 77"/>
                              <a:gd name="T53" fmla="*/ 21 h 106"/>
                              <a:gd name="T54" fmla="*/ 74 w 77"/>
                              <a:gd name="T55" fmla="*/ 21 h 106"/>
                              <a:gd name="T56" fmla="*/ 72 w 77"/>
                              <a:gd name="T57" fmla="*/ 21 h 106"/>
                              <a:gd name="T58" fmla="*/ 68 w 77"/>
                              <a:gd name="T59" fmla="*/ 19 h 106"/>
                              <a:gd name="T60" fmla="*/ 62 w 77"/>
                              <a:gd name="T61" fmla="*/ 15 h 106"/>
                              <a:gd name="T62" fmla="*/ 52 w 77"/>
                              <a:gd name="T63" fmla="*/ 13 h 106"/>
                              <a:gd name="T64" fmla="*/ 40 w 77"/>
                              <a:gd name="T65" fmla="*/ 13 h 106"/>
                              <a:gd name="T66" fmla="*/ 29 w 77"/>
                              <a:gd name="T67" fmla="*/ 17 h 106"/>
                              <a:gd name="T68" fmla="*/ 20 w 77"/>
                              <a:gd name="T69" fmla="*/ 29 h 106"/>
                              <a:gd name="T70" fmla="*/ 16 w 77"/>
                              <a:gd name="T71" fmla="*/ 43 h 106"/>
                              <a:gd name="T72" fmla="*/ 16 w 77"/>
                              <a:gd name="T73" fmla="*/ 63 h 106"/>
                              <a:gd name="T74" fmla="*/ 20 w 77"/>
                              <a:gd name="T75" fmla="*/ 78 h 106"/>
                              <a:gd name="T76" fmla="*/ 29 w 77"/>
                              <a:gd name="T77" fmla="*/ 88 h 106"/>
                              <a:gd name="T78" fmla="*/ 40 w 77"/>
                              <a:gd name="T79" fmla="*/ 94 h 106"/>
                              <a:gd name="T80" fmla="*/ 52 w 77"/>
                              <a:gd name="T81" fmla="*/ 94 h 106"/>
                              <a:gd name="T82" fmla="*/ 62 w 77"/>
                              <a:gd name="T83" fmla="*/ 90 h 106"/>
                              <a:gd name="T84" fmla="*/ 68 w 77"/>
                              <a:gd name="T85" fmla="*/ 88 h 106"/>
                              <a:gd name="T86" fmla="*/ 73 w 77"/>
                              <a:gd name="T87" fmla="*/ 84 h 106"/>
                              <a:gd name="T88" fmla="*/ 74 w 77"/>
                              <a:gd name="T89" fmla="*/ 84 h 106"/>
                              <a:gd name="T90" fmla="*/ 75 w 77"/>
                              <a:gd name="T91" fmla="*/ 84 h 106"/>
                              <a:gd name="T92" fmla="*/ 75 w 77"/>
                              <a:gd name="T93" fmla="*/ 86 h 106"/>
                              <a:gd name="T94" fmla="*/ 77 w 77"/>
                              <a:gd name="T95" fmla="*/ 89 h 1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77" h="106">
                                <a:moveTo>
                                  <a:pt x="77" y="90"/>
                                </a:moveTo>
                                <a:lnTo>
                                  <a:pt x="77" y="91"/>
                                </a:lnTo>
                                <a:lnTo>
                                  <a:pt x="75" y="93"/>
                                </a:lnTo>
                                <a:lnTo>
                                  <a:pt x="75" y="94"/>
                                </a:lnTo>
                                <a:lnTo>
                                  <a:pt x="75" y="94"/>
                                </a:lnTo>
                                <a:lnTo>
                                  <a:pt x="75" y="95"/>
                                </a:lnTo>
                                <a:lnTo>
                                  <a:pt x="75" y="95"/>
                                </a:lnTo>
                                <a:lnTo>
                                  <a:pt x="74" y="96"/>
                                </a:lnTo>
                                <a:lnTo>
                                  <a:pt x="74" y="96"/>
                                </a:lnTo>
                                <a:lnTo>
                                  <a:pt x="73" y="98"/>
                                </a:lnTo>
                                <a:lnTo>
                                  <a:pt x="70" y="99"/>
                                </a:lnTo>
                                <a:lnTo>
                                  <a:pt x="68" y="101"/>
                                </a:lnTo>
                                <a:lnTo>
                                  <a:pt x="64" y="102"/>
                                </a:lnTo>
                                <a:lnTo>
                                  <a:pt x="61" y="104"/>
                                </a:lnTo>
                                <a:lnTo>
                                  <a:pt x="56" y="105"/>
                                </a:lnTo>
                                <a:lnTo>
                                  <a:pt x="51" y="106"/>
                                </a:lnTo>
                                <a:lnTo>
                                  <a:pt x="45" y="106"/>
                                </a:lnTo>
                                <a:lnTo>
                                  <a:pt x="35" y="105"/>
                                </a:lnTo>
                                <a:lnTo>
                                  <a:pt x="26" y="102"/>
                                </a:lnTo>
                                <a:lnTo>
                                  <a:pt x="19" y="99"/>
                                </a:lnTo>
                                <a:lnTo>
                                  <a:pt x="12" y="93"/>
                                </a:lnTo>
                                <a:lnTo>
                                  <a:pt x="8" y="85"/>
                                </a:lnTo>
                                <a:lnTo>
                                  <a:pt x="4" y="77"/>
                                </a:lnTo>
                                <a:lnTo>
                                  <a:pt x="1" y="67"/>
                                </a:lnTo>
                                <a:lnTo>
                                  <a:pt x="0" y="54"/>
                                </a:lnTo>
                                <a:lnTo>
                                  <a:pt x="1" y="42"/>
                                </a:lnTo>
                                <a:lnTo>
                                  <a:pt x="4" y="31"/>
                                </a:lnTo>
                                <a:lnTo>
                                  <a:pt x="8" y="21"/>
                                </a:lnTo>
                                <a:lnTo>
                                  <a:pt x="14" y="14"/>
                                </a:lnTo>
                                <a:lnTo>
                                  <a:pt x="20" y="8"/>
                                </a:lnTo>
                                <a:lnTo>
                                  <a:pt x="27" y="4"/>
                                </a:lnTo>
                                <a:lnTo>
                                  <a:pt x="36" y="0"/>
                                </a:lnTo>
                                <a:lnTo>
                                  <a:pt x="46" y="0"/>
                                </a:lnTo>
                                <a:lnTo>
                                  <a:pt x="51" y="0"/>
                                </a:lnTo>
                                <a:lnTo>
                                  <a:pt x="56" y="0"/>
                                </a:lnTo>
                                <a:lnTo>
                                  <a:pt x="59" y="1"/>
                                </a:lnTo>
                                <a:lnTo>
                                  <a:pt x="63" y="3"/>
                                </a:lnTo>
                                <a:lnTo>
                                  <a:pt x="67" y="4"/>
                                </a:lnTo>
                                <a:lnTo>
                                  <a:pt x="69" y="5"/>
                                </a:lnTo>
                                <a:lnTo>
                                  <a:pt x="72" y="8"/>
                                </a:lnTo>
                                <a:lnTo>
                                  <a:pt x="73" y="9"/>
                                </a:lnTo>
                                <a:lnTo>
                                  <a:pt x="74" y="9"/>
                                </a:lnTo>
                                <a:lnTo>
                                  <a:pt x="74" y="10"/>
                                </a:lnTo>
                                <a:lnTo>
                                  <a:pt x="75" y="10"/>
                                </a:lnTo>
                                <a:lnTo>
                                  <a:pt x="75" y="11"/>
                                </a:lnTo>
                                <a:lnTo>
                                  <a:pt x="75" y="13"/>
                                </a:lnTo>
                                <a:lnTo>
                                  <a:pt x="75" y="14"/>
                                </a:lnTo>
                                <a:lnTo>
                                  <a:pt x="75" y="14"/>
                                </a:lnTo>
                                <a:lnTo>
                                  <a:pt x="75" y="16"/>
                                </a:lnTo>
                                <a:lnTo>
                                  <a:pt x="75" y="17"/>
                                </a:lnTo>
                                <a:lnTo>
                                  <a:pt x="75" y="19"/>
                                </a:lnTo>
                                <a:lnTo>
                                  <a:pt x="75" y="20"/>
                                </a:lnTo>
                                <a:lnTo>
                                  <a:pt x="75" y="20"/>
                                </a:lnTo>
                                <a:lnTo>
                                  <a:pt x="74" y="21"/>
                                </a:lnTo>
                                <a:lnTo>
                                  <a:pt x="74" y="21"/>
                                </a:lnTo>
                                <a:lnTo>
                                  <a:pt x="74" y="21"/>
                                </a:lnTo>
                                <a:lnTo>
                                  <a:pt x="73" y="21"/>
                                </a:lnTo>
                                <a:lnTo>
                                  <a:pt x="72" y="21"/>
                                </a:lnTo>
                                <a:lnTo>
                                  <a:pt x="70" y="20"/>
                                </a:lnTo>
                                <a:lnTo>
                                  <a:pt x="68" y="19"/>
                                </a:lnTo>
                                <a:lnTo>
                                  <a:pt x="64" y="16"/>
                                </a:lnTo>
                                <a:lnTo>
                                  <a:pt x="62" y="15"/>
                                </a:lnTo>
                                <a:lnTo>
                                  <a:pt x="57" y="14"/>
                                </a:lnTo>
                                <a:lnTo>
                                  <a:pt x="52" y="13"/>
                                </a:lnTo>
                                <a:lnTo>
                                  <a:pt x="46" y="11"/>
                                </a:lnTo>
                                <a:lnTo>
                                  <a:pt x="40" y="13"/>
                                </a:lnTo>
                                <a:lnTo>
                                  <a:pt x="33" y="15"/>
                                </a:lnTo>
                                <a:lnTo>
                                  <a:pt x="29" y="17"/>
                                </a:lnTo>
                                <a:lnTo>
                                  <a:pt x="24" y="22"/>
                                </a:lnTo>
                                <a:lnTo>
                                  <a:pt x="20" y="29"/>
                                </a:lnTo>
                                <a:lnTo>
                                  <a:pt x="17" y="36"/>
                                </a:lnTo>
                                <a:lnTo>
                                  <a:pt x="16" y="43"/>
                                </a:lnTo>
                                <a:lnTo>
                                  <a:pt x="16" y="53"/>
                                </a:lnTo>
                                <a:lnTo>
                                  <a:pt x="16" y="63"/>
                                </a:lnTo>
                                <a:lnTo>
                                  <a:pt x="17" y="70"/>
                                </a:lnTo>
                                <a:lnTo>
                                  <a:pt x="20" y="78"/>
                                </a:lnTo>
                                <a:lnTo>
                                  <a:pt x="24" y="84"/>
                                </a:lnTo>
                                <a:lnTo>
                                  <a:pt x="29" y="88"/>
                                </a:lnTo>
                                <a:lnTo>
                                  <a:pt x="33" y="91"/>
                                </a:lnTo>
                                <a:lnTo>
                                  <a:pt x="40" y="94"/>
                                </a:lnTo>
                                <a:lnTo>
                                  <a:pt x="47" y="94"/>
                                </a:lnTo>
                                <a:lnTo>
                                  <a:pt x="52" y="94"/>
                                </a:lnTo>
                                <a:lnTo>
                                  <a:pt x="57" y="93"/>
                                </a:lnTo>
                                <a:lnTo>
                                  <a:pt x="62" y="90"/>
                                </a:lnTo>
                                <a:lnTo>
                                  <a:pt x="65" y="89"/>
                                </a:lnTo>
                                <a:lnTo>
                                  <a:pt x="68" y="88"/>
                                </a:lnTo>
                                <a:lnTo>
                                  <a:pt x="70" y="85"/>
                                </a:lnTo>
                                <a:lnTo>
                                  <a:pt x="73" y="84"/>
                                </a:lnTo>
                                <a:lnTo>
                                  <a:pt x="74" y="84"/>
                                </a:lnTo>
                                <a:lnTo>
                                  <a:pt x="74" y="84"/>
                                </a:lnTo>
                                <a:lnTo>
                                  <a:pt x="75" y="84"/>
                                </a:lnTo>
                                <a:lnTo>
                                  <a:pt x="75" y="84"/>
                                </a:lnTo>
                                <a:lnTo>
                                  <a:pt x="75" y="85"/>
                                </a:lnTo>
                                <a:lnTo>
                                  <a:pt x="75" y="86"/>
                                </a:lnTo>
                                <a:lnTo>
                                  <a:pt x="75" y="86"/>
                                </a:lnTo>
                                <a:lnTo>
                                  <a:pt x="77" y="89"/>
                                </a:lnTo>
                                <a:lnTo>
                                  <a:pt x="77" y="90"/>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55" name="Freeform 644"/>
                        <wps:cNvSpPr>
                          <a:spLocks noEditPoints="1"/>
                        </wps:cNvSpPr>
                        <wps:spPr bwMode="auto">
                          <a:xfrm>
                            <a:off x="1754187" y="5337175"/>
                            <a:ext cx="47625" cy="57150"/>
                          </a:xfrm>
                          <a:custGeom>
                            <a:avLst/>
                            <a:gdLst>
                              <a:gd name="T0" fmla="*/ 91 w 92"/>
                              <a:gd name="T1" fmla="*/ 65 h 107"/>
                              <a:gd name="T2" fmla="*/ 86 w 92"/>
                              <a:gd name="T3" fmla="*/ 85 h 107"/>
                              <a:gd name="T4" fmla="*/ 74 w 92"/>
                              <a:gd name="T5" fmla="*/ 99 h 107"/>
                              <a:gd name="T6" fmla="*/ 56 w 92"/>
                              <a:gd name="T7" fmla="*/ 107 h 107"/>
                              <a:gd name="T8" fmla="*/ 33 w 92"/>
                              <a:gd name="T9" fmla="*/ 107 h 107"/>
                              <a:gd name="T10" fmla="*/ 16 w 92"/>
                              <a:gd name="T11" fmla="*/ 100 h 107"/>
                              <a:gd name="T12" fmla="*/ 5 w 92"/>
                              <a:gd name="T13" fmla="*/ 86 h 107"/>
                              <a:gd name="T14" fmla="*/ 0 w 92"/>
                              <a:gd name="T15" fmla="*/ 66 h 107"/>
                              <a:gd name="T16" fmla="*/ 0 w 92"/>
                              <a:gd name="T17" fmla="*/ 43 h 107"/>
                              <a:gd name="T18" fmla="*/ 6 w 92"/>
                              <a:gd name="T19" fmla="*/ 22 h 107"/>
                              <a:gd name="T20" fmla="*/ 17 w 92"/>
                              <a:gd name="T21" fmla="*/ 9 h 107"/>
                              <a:gd name="T22" fmla="*/ 35 w 92"/>
                              <a:gd name="T23" fmla="*/ 1 h 107"/>
                              <a:gd name="T24" fmla="*/ 58 w 92"/>
                              <a:gd name="T25" fmla="*/ 1 h 107"/>
                              <a:gd name="T26" fmla="*/ 75 w 92"/>
                              <a:gd name="T27" fmla="*/ 7 h 107"/>
                              <a:gd name="T28" fmla="*/ 86 w 92"/>
                              <a:gd name="T29" fmla="*/ 21 h 107"/>
                              <a:gd name="T30" fmla="*/ 92 w 92"/>
                              <a:gd name="T31" fmla="*/ 41 h 107"/>
                              <a:gd name="T32" fmla="*/ 77 w 92"/>
                              <a:gd name="T33" fmla="*/ 54 h 107"/>
                              <a:gd name="T34" fmla="*/ 76 w 92"/>
                              <a:gd name="T35" fmla="*/ 37 h 107"/>
                              <a:gd name="T36" fmla="*/ 71 w 92"/>
                              <a:gd name="T37" fmla="*/ 25 h 107"/>
                              <a:gd name="T38" fmla="*/ 61 w 92"/>
                              <a:gd name="T39" fmla="*/ 15 h 107"/>
                              <a:gd name="T40" fmla="*/ 45 w 92"/>
                              <a:gd name="T41" fmla="*/ 12 h 107"/>
                              <a:gd name="T42" fmla="*/ 30 w 92"/>
                              <a:gd name="T43" fmla="*/ 16 h 107"/>
                              <a:gd name="T44" fmla="*/ 21 w 92"/>
                              <a:gd name="T45" fmla="*/ 25 h 107"/>
                              <a:gd name="T46" fmla="*/ 16 w 92"/>
                              <a:gd name="T47" fmla="*/ 38 h 107"/>
                              <a:gd name="T48" fmla="*/ 13 w 92"/>
                              <a:gd name="T49" fmla="*/ 53 h 107"/>
                              <a:gd name="T50" fmla="*/ 16 w 92"/>
                              <a:gd name="T51" fmla="*/ 70 h 107"/>
                              <a:gd name="T52" fmla="*/ 21 w 92"/>
                              <a:gd name="T53" fmla="*/ 84 h 107"/>
                              <a:gd name="T54" fmla="*/ 30 w 92"/>
                              <a:gd name="T55" fmla="*/ 92 h 107"/>
                              <a:gd name="T56" fmla="*/ 45 w 92"/>
                              <a:gd name="T57" fmla="*/ 95 h 107"/>
                              <a:gd name="T58" fmla="*/ 60 w 92"/>
                              <a:gd name="T59" fmla="*/ 92 h 107"/>
                              <a:gd name="T60" fmla="*/ 70 w 92"/>
                              <a:gd name="T61" fmla="*/ 82 h 107"/>
                              <a:gd name="T62" fmla="*/ 76 w 92"/>
                              <a:gd name="T63" fmla="*/ 70 h 107"/>
                              <a:gd name="T64" fmla="*/ 77 w 92"/>
                              <a:gd name="T65" fmla="*/ 54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2" h="107">
                                <a:moveTo>
                                  <a:pt x="92" y="53"/>
                                </a:moveTo>
                                <a:lnTo>
                                  <a:pt x="91" y="65"/>
                                </a:lnTo>
                                <a:lnTo>
                                  <a:pt x="88" y="75"/>
                                </a:lnTo>
                                <a:lnTo>
                                  <a:pt x="86" y="85"/>
                                </a:lnTo>
                                <a:lnTo>
                                  <a:pt x="80" y="92"/>
                                </a:lnTo>
                                <a:lnTo>
                                  <a:pt x="74" y="99"/>
                                </a:lnTo>
                                <a:lnTo>
                                  <a:pt x="65" y="103"/>
                                </a:lnTo>
                                <a:lnTo>
                                  <a:pt x="56" y="107"/>
                                </a:lnTo>
                                <a:lnTo>
                                  <a:pt x="44" y="107"/>
                                </a:lnTo>
                                <a:lnTo>
                                  <a:pt x="33" y="107"/>
                                </a:lnTo>
                                <a:lnTo>
                                  <a:pt x="24" y="103"/>
                                </a:lnTo>
                                <a:lnTo>
                                  <a:pt x="16" y="100"/>
                                </a:lnTo>
                                <a:lnTo>
                                  <a:pt x="9" y="94"/>
                                </a:lnTo>
                                <a:lnTo>
                                  <a:pt x="5" y="86"/>
                                </a:lnTo>
                                <a:lnTo>
                                  <a:pt x="2" y="78"/>
                                </a:lnTo>
                                <a:lnTo>
                                  <a:pt x="0" y="66"/>
                                </a:lnTo>
                                <a:lnTo>
                                  <a:pt x="0" y="54"/>
                                </a:lnTo>
                                <a:lnTo>
                                  <a:pt x="0" y="43"/>
                                </a:lnTo>
                                <a:lnTo>
                                  <a:pt x="2" y="32"/>
                                </a:lnTo>
                                <a:lnTo>
                                  <a:pt x="6" y="22"/>
                                </a:lnTo>
                                <a:lnTo>
                                  <a:pt x="11" y="15"/>
                                </a:lnTo>
                                <a:lnTo>
                                  <a:pt x="17" y="9"/>
                                </a:lnTo>
                                <a:lnTo>
                                  <a:pt x="25" y="5"/>
                                </a:lnTo>
                                <a:lnTo>
                                  <a:pt x="35" y="1"/>
                                </a:lnTo>
                                <a:lnTo>
                                  <a:pt x="46" y="0"/>
                                </a:lnTo>
                                <a:lnTo>
                                  <a:pt x="58" y="1"/>
                                </a:lnTo>
                                <a:lnTo>
                                  <a:pt x="66" y="4"/>
                                </a:lnTo>
                                <a:lnTo>
                                  <a:pt x="75" y="7"/>
                                </a:lnTo>
                                <a:lnTo>
                                  <a:pt x="81" y="14"/>
                                </a:lnTo>
                                <a:lnTo>
                                  <a:pt x="86" y="21"/>
                                </a:lnTo>
                                <a:lnTo>
                                  <a:pt x="90" y="31"/>
                                </a:lnTo>
                                <a:lnTo>
                                  <a:pt x="92" y="41"/>
                                </a:lnTo>
                                <a:lnTo>
                                  <a:pt x="92" y="53"/>
                                </a:lnTo>
                                <a:close/>
                                <a:moveTo>
                                  <a:pt x="77" y="54"/>
                                </a:moveTo>
                                <a:lnTo>
                                  <a:pt x="77" y="46"/>
                                </a:lnTo>
                                <a:lnTo>
                                  <a:pt x="76" y="37"/>
                                </a:lnTo>
                                <a:lnTo>
                                  <a:pt x="74" y="30"/>
                                </a:lnTo>
                                <a:lnTo>
                                  <a:pt x="71" y="25"/>
                                </a:lnTo>
                                <a:lnTo>
                                  <a:pt x="66" y="18"/>
                                </a:lnTo>
                                <a:lnTo>
                                  <a:pt x="61" y="15"/>
                                </a:lnTo>
                                <a:lnTo>
                                  <a:pt x="54" y="12"/>
                                </a:lnTo>
                                <a:lnTo>
                                  <a:pt x="45" y="12"/>
                                </a:lnTo>
                                <a:lnTo>
                                  <a:pt x="38" y="12"/>
                                </a:lnTo>
                                <a:lnTo>
                                  <a:pt x="30" y="16"/>
                                </a:lnTo>
                                <a:lnTo>
                                  <a:pt x="25" y="20"/>
                                </a:lnTo>
                                <a:lnTo>
                                  <a:pt x="21" y="25"/>
                                </a:lnTo>
                                <a:lnTo>
                                  <a:pt x="17" y="31"/>
                                </a:lnTo>
                                <a:lnTo>
                                  <a:pt x="16" y="38"/>
                                </a:lnTo>
                                <a:lnTo>
                                  <a:pt x="14" y="46"/>
                                </a:lnTo>
                                <a:lnTo>
                                  <a:pt x="13" y="53"/>
                                </a:lnTo>
                                <a:lnTo>
                                  <a:pt x="14" y="63"/>
                                </a:lnTo>
                                <a:lnTo>
                                  <a:pt x="16" y="70"/>
                                </a:lnTo>
                                <a:lnTo>
                                  <a:pt x="17" y="78"/>
                                </a:lnTo>
                                <a:lnTo>
                                  <a:pt x="21" y="84"/>
                                </a:lnTo>
                                <a:lnTo>
                                  <a:pt x="24" y="89"/>
                                </a:lnTo>
                                <a:lnTo>
                                  <a:pt x="30" y="92"/>
                                </a:lnTo>
                                <a:lnTo>
                                  <a:pt x="37" y="95"/>
                                </a:lnTo>
                                <a:lnTo>
                                  <a:pt x="45" y="95"/>
                                </a:lnTo>
                                <a:lnTo>
                                  <a:pt x="54" y="95"/>
                                </a:lnTo>
                                <a:lnTo>
                                  <a:pt x="60" y="92"/>
                                </a:lnTo>
                                <a:lnTo>
                                  <a:pt x="66" y="89"/>
                                </a:lnTo>
                                <a:lnTo>
                                  <a:pt x="70" y="82"/>
                                </a:lnTo>
                                <a:lnTo>
                                  <a:pt x="74" y="76"/>
                                </a:lnTo>
                                <a:lnTo>
                                  <a:pt x="76" y="70"/>
                                </a:lnTo>
                                <a:lnTo>
                                  <a:pt x="77" y="62"/>
                                </a:lnTo>
                                <a:lnTo>
                                  <a:pt x="77" y="54"/>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56" name="Freeform 645"/>
                        <wps:cNvSpPr>
                          <a:spLocks noEditPoints="1"/>
                        </wps:cNvSpPr>
                        <wps:spPr bwMode="auto">
                          <a:xfrm>
                            <a:off x="1811337" y="5337175"/>
                            <a:ext cx="47625" cy="57150"/>
                          </a:xfrm>
                          <a:custGeom>
                            <a:avLst/>
                            <a:gdLst>
                              <a:gd name="T0" fmla="*/ 92 w 92"/>
                              <a:gd name="T1" fmla="*/ 65 h 107"/>
                              <a:gd name="T2" fmla="*/ 86 w 92"/>
                              <a:gd name="T3" fmla="*/ 85 h 107"/>
                              <a:gd name="T4" fmla="*/ 74 w 92"/>
                              <a:gd name="T5" fmla="*/ 99 h 107"/>
                              <a:gd name="T6" fmla="*/ 57 w 92"/>
                              <a:gd name="T7" fmla="*/ 107 h 107"/>
                              <a:gd name="T8" fmla="*/ 34 w 92"/>
                              <a:gd name="T9" fmla="*/ 107 h 107"/>
                              <a:gd name="T10" fmla="*/ 17 w 92"/>
                              <a:gd name="T11" fmla="*/ 100 h 107"/>
                              <a:gd name="T12" fmla="*/ 6 w 92"/>
                              <a:gd name="T13" fmla="*/ 86 h 107"/>
                              <a:gd name="T14" fmla="*/ 0 w 92"/>
                              <a:gd name="T15" fmla="*/ 66 h 107"/>
                              <a:gd name="T16" fmla="*/ 0 w 92"/>
                              <a:gd name="T17" fmla="*/ 43 h 107"/>
                              <a:gd name="T18" fmla="*/ 6 w 92"/>
                              <a:gd name="T19" fmla="*/ 22 h 107"/>
                              <a:gd name="T20" fmla="*/ 18 w 92"/>
                              <a:gd name="T21" fmla="*/ 9 h 107"/>
                              <a:gd name="T22" fmla="*/ 36 w 92"/>
                              <a:gd name="T23" fmla="*/ 1 h 107"/>
                              <a:gd name="T24" fmla="*/ 58 w 92"/>
                              <a:gd name="T25" fmla="*/ 1 h 107"/>
                              <a:gd name="T26" fmla="*/ 75 w 92"/>
                              <a:gd name="T27" fmla="*/ 7 h 107"/>
                              <a:gd name="T28" fmla="*/ 86 w 92"/>
                              <a:gd name="T29" fmla="*/ 21 h 107"/>
                              <a:gd name="T30" fmla="*/ 92 w 92"/>
                              <a:gd name="T31" fmla="*/ 41 h 107"/>
                              <a:gd name="T32" fmla="*/ 78 w 92"/>
                              <a:gd name="T33" fmla="*/ 54 h 107"/>
                              <a:gd name="T34" fmla="*/ 76 w 92"/>
                              <a:gd name="T35" fmla="*/ 37 h 107"/>
                              <a:gd name="T36" fmla="*/ 71 w 92"/>
                              <a:gd name="T37" fmla="*/ 25 h 107"/>
                              <a:gd name="T38" fmla="*/ 62 w 92"/>
                              <a:gd name="T39" fmla="*/ 15 h 107"/>
                              <a:gd name="T40" fmla="*/ 47 w 92"/>
                              <a:gd name="T41" fmla="*/ 12 h 107"/>
                              <a:gd name="T42" fmla="*/ 32 w 92"/>
                              <a:gd name="T43" fmla="*/ 16 h 107"/>
                              <a:gd name="T44" fmla="*/ 21 w 92"/>
                              <a:gd name="T45" fmla="*/ 25 h 107"/>
                              <a:gd name="T46" fmla="*/ 16 w 92"/>
                              <a:gd name="T47" fmla="*/ 38 h 107"/>
                              <a:gd name="T48" fmla="*/ 15 w 92"/>
                              <a:gd name="T49" fmla="*/ 53 h 107"/>
                              <a:gd name="T50" fmla="*/ 16 w 92"/>
                              <a:gd name="T51" fmla="*/ 70 h 107"/>
                              <a:gd name="T52" fmla="*/ 21 w 92"/>
                              <a:gd name="T53" fmla="*/ 84 h 107"/>
                              <a:gd name="T54" fmla="*/ 31 w 92"/>
                              <a:gd name="T55" fmla="*/ 92 h 107"/>
                              <a:gd name="T56" fmla="*/ 46 w 92"/>
                              <a:gd name="T57" fmla="*/ 95 h 107"/>
                              <a:gd name="T58" fmla="*/ 62 w 92"/>
                              <a:gd name="T59" fmla="*/ 92 h 107"/>
                              <a:gd name="T60" fmla="*/ 71 w 92"/>
                              <a:gd name="T61" fmla="*/ 82 h 107"/>
                              <a:gd name="T62" fmla="*/ 76 w 92"/>
                              <a:gd name="T63" fmla="*/ 70 h 107"/>
                              <a:gd name="T64" fmla="*/ 78 w 92"/>
                              <a:gd name="T65" fmla="*/ 54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2" h="107">
                                <a:moveTo>
                                  <a:pt x="92" y="53"/>
                                </a:moveTo>
                                <a:lnTo>
                                  <a:pt x="92" y="65"/>
                                </a:lnTo>
                                <a:lnTo>
                                  <a:pt x="90" y="75"/>
                                </a:lnTo>
                                <a:lnTo>
                                  <a:pt x="86" y="85"/>
                                </a:lnTo>
                                <a:lnTo>
                                  <a:pt x="81" y="92"/>
                                </a:lnTo>
                                <a:lnTo>
                                  <a:pt x="74" y="99"/>
                                </a:lnTo>
                                <a:lnTo>
                                  <a:pt x="67" y="103"/>
                                </a:lnTo>
                                <a:lnTo>
                                  <a:pt x="57" y="107"/>
                                </a:lnTo>
                                <a:lnTo>
                                  <a:pt x="46" y="107"/>
                                </a:lnTo>
                                <a:lnTo>
                                  <a:pt x="34" y="107"/>
                                </a:lnTo>
                                <a:lnTo>
                                  <a:pt x="25" y="103"/>
                                </a:lnTo>
                                <a:lnTo>
                                  <a:pt x="17" y="100"/>
                                </a:lnTo>
                                <a:lnTo>
                                  <a:pt x="11" y="94"/>
                                </a:lnTo>
                                <a:lnTo>
                                  <a:pt x="6" y="86"/>
                                </a:lnTo>
                                <a:lnTo>
                                  <a:pt x="2" y="78"/>
                                </a:lnTo>
                                <a:lnTo>
                                  <a:pt x="0" y="66"/>
                                </a:lnTo>
                                <a:lnTo>
                                  <a:pt x="0" y="54"/>
                                </a:lnTo>
                                <a:lnTo>
                                  <a:pt x="0" y="43"/>
                                </a:lnTo>
                                <a:lnTo>
                                  <a:pt x="2" y="32"/>
                                </a:lnTo>
                                <a:lnTo>
                                  <a:pt x="6" y="22"/>
                                </a:lnTo>
                                <a:lnTo>
                                  <a:pt x="11" y="15"/>
                                </a:lnTo>
                                <a:lnTo>
                                  <a:pt x="18" y="9"/>
                                </a:lnTo>
                                <a:lnTo>
                                  <a:pt x="27" y="5"/>
                                </a:lnTo>
                                <a:lnTo>
                                  <a:pt x="36" y="1"/>
                                </a:lnTo>
                                <a:lnTo>
                                  <a:pt x="47" y="0"/>
                                </a:lnTo>
                                <a:lnTo>
                                  <a:pt x="58" y="1"/>
                                </a:lnTo>
                                <a:lnTo>
                                  <a:pt x="68" y="4"/>
                                </a:lnTo>
                                <a:lnTo>
                                  <a:pt x="75" y="7"/>
                                </a:lnTo>
                                <a:lnTo>
                                  <a:pt x="81" y="14"/>
                                </a:lnTo>
                                <a:lnTo>
                                  <a:pt x="86" y="21"/>
                                </a:lnTo>
                                <a:lnTo>
                                  <a:pt x="90" y="31"/>
                                </a:lnTo>
                                <a:lnTo>
                                  <a:pt x="92" y="41"/>
                                </a:lnTo>
                                <a:lnTo>
                                  <a:pt x="92" y="53"/>
                                </a:lnTo>
                                <a:close/>
                                <a:moveTo>
                                  <a:pt x="78" y="54"/>
                                </a:moveTo>
                                <a:lnTo>
                                  <a:pt x="78" y="46"/>
                                </a:lnTo>
                                <a:lnTo>
                                  <a:pt x="76" y="37"/>
                                </a:lnTo>
                                <a:lnTo>
                                  <a:pt x="75" y="30"/>
                                </a:lnTo>
                                <a:lnTo>
                                  <a:pt x="71" y="25"/>
                                </a:lnTo>
                                <a:lnTo>
                                  <a:pt x="68" y="18"/>
                                </a:lnTo>
                                <a:lnTo>
                                  <a:pt x="62" y="15"/>
                                </a:lnTo>
                                <a:lnTo>
                                  <a:pt x="55" y="12"/>
                                </a:lnTo>
                                <a:lnTo>
                                  <a:pt x="47" y="12"/>
                                </a:lnTo>
                                <a:lnTo>
                                  <a:pt x="38" y="12"/>
                                </a:lnTo>
                                <a:lnTo>
                                  <a:pt x="32" y="16"/>
                                </a:lnTo>
                                <a:lnTo>
                                  <a:pt x="26" y="20"/>
                                </a:lnTo>
                                <a:lnTo>
                                  <a:pt x="21" y="25"/>
                                </a:lnTo>
                                <a:lnTo>
                                  <a:pt x="18" y="31"/>
                                </a:lnTo>
                                <a:lnTo>
                                  <a:pt x="16" y="38"/>
                                </a:lnTo>
                                <a:lnTo>
                                  <a:pt x="15" y="46"/>
                                </a:lnTo>
                                <a:lnTo>
                                  <a:pt x="15" y="53"/>
                                </a:lnTo>
                                <a:lnTo>
                                  <a:pt x="15" y="63"/>
                                </a:lnTo>
                                <a:lnTo>
                                  <a:pt x="16" y="70"/>
                                </a:lnTo>
                                <a:lnTo>
                                  <a:pt x="17" y="78"/>
                                </a:lnTo>
                                <a:lnTo>
                                  <a:pt x="21" y="84"/>
                                </a:lnTo>
                                <a:lnTo>
                                  <a:pt x="25" y="89"/>
                                </a:lnTo>
                                <a:lnTo>
                                  <a:pt x="31" y="92"/>
                                </a:lnTo>
                                <a:lnTo>
                                  <a:pt x="37" y="95"/>
                                </a:lnTo>
                                <a:lnTo>
                                  <a:pt x="46" y="95"/>
                                </a:lnTo>
                                <a:lnTo>
                                  <a:pt x="54" y="95"/>
                                </a:lnTo>
                                <a:lnTo>
                                  <a:pt x="62" y="92"/>
                                </a:lnTo>
                                <a:lnTo>
                                  <a:pt x="67" y="89"/>
                                </a:lnTo>
                                <a:lnTo>
                                  <a:pt x="71" y="82"/>
                                </a:lnTo>
                                <a:lnTo>
                                  <a:pt x="74" y="76"/>
                                </a:lnTo>
                                <a:lnTo>
                                  <a:pt x="76" y="70"/>
                                </a:lnTo>
                                <a:lnTo>
                                  <a:pt x="78" y="62"/>
                                </a:lnTo>
                                <a:lnTo>
                                  <a:pt x="78" y="54"/>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57" name="Freeform 646"/>
                        <wps:cNvSpPr>
                          <a:spLocks/>
                        </wps:cNvSpPr>
                        <wps:spPr bwMode="auto">
                          <a:xfrm>
                            <a:off x="1871662" y="5337175"/>
                            <a:ext cx="39688" cy="55563"/>
                          </a:xfrm>
                          <a:custGeom>
                            <a:avLst/>
                            <a:gdLst>
                              <a:gd name="T0" fmla="*/ 75 w 75"/>
                              <a:gd name="T1" fmla="*/ 104 h 105"/>
                              <a:gd name="T2" fmla="*/ 73 w 75"/>
                              <a:gd name="T3" fmla="*/ 104 h 105"/>
                              <a:gd name="T4" fmla="*/ 72 w 75"/>
                              <a:gd name="T5" fmla="*/ 105 h 105"/>
                              <a:gd name="T6" fmla="*/ 70 w 75"/>
                              <a:gd name="T7" fmla="*/ 105 h 105"/>
                              <a:gd name="T8" fmla="*/ 65 w 75"/>
                              <a:gd name="T9" fmla="*/ 105 h 105"/>
                              <a:gd name="T10" fmla="*/ 62 w 75"/>
                              <a:gd name="T11" fmla="*/ 105 h 105"/>
                              <a:gd name="T12" fmla="*/ 61 w 75"/>
                              <a:gd name="T13" fmla="*/ 104 h 105"/>
                              <a:gd name="T14" fmla="*/ 60 w 75"/>
                              <a:gd name="T15" fmla="*/ 104 h 105"/>
                              <a:gd name="T16" fmla="*/ 60 w 75"/>
                              <a:gd name="T17" fmla="*/ 57 h 105"/>
                              <a:gd name="T18" fmla="*/ 13 w 75"/>
                              <a:gd name="T19" fmla="*/ 102 h 105"/>
                              <a:gd name="T20" fmla="*/ 13 w 75"/>
                              <a:gd name="T21" fmla="*/ 104 h 105"/>
                              <a:gd name="T22" fmla="*/ 12 w 75"/>
                              <a:gd name="T23" fmla="*/ 105 h 105"/>
                              <a:gd name="T24" fmla="*/ 9 w 75"/>
                              <a:gd name="T25" fmla="*/ 105 h 105"/>
                              <a:gd name="T26" fmla="*/ 6 w 75"/>
                              <a:gd name="T27" fmla="*/ 105 h 105"/>
                              <a:gd name="T28" fmla="*/ 3 w 75"/>
                              <a:gd name="T29" fmla="*/ 105 h 105"/>
                              <a:gd name="T30" fmla="*/ 1 w 75"/>
                              <a:gd name="T31" fmla="*/ 105 h 105"/>
                              <a:gd name="T32" fmla="*/ 0 w 75"/>
                              <a:gd name="T33" fmla="*/ 104 h 105"/>
                              <a:gd name="T34" fmla="*/ 0 w 75"/>
                              <a:gd name="T35" fmla="*/ 102 h 105"/>
                              <a:gd name="T36" fmla="*/ 0 w 75"/>
                              <a:gd name="T37" fmla="*/ 3 h 105"/>
                              <a:gd name="T38" fmla="*/ 0 w 75"/>
                              <a:gd name="T39" fmla="*/ 1 h 105"/>
                              <a:gd name="T40" fmla="*/ 2 w 75"/>
                              <a:gd name="T41" fmla="*/ 1 h 105"/>
                              <a:gd name="T42" fmla="*/ 4 w 75"/>
                              <a:gd name="T43" fmla="*/ 0 h 105"/>
                              <a:gd name="T44" fmla="*/ 8 w 75"/>
                              <a:gd name="T45" fmla="*/ 0 h 105"/>
                              <a:gd name="T46" fmla="*/ 11 w 75"/>
                              <a:gd name="T47" fmla="*/ 1 h 105"/>
                              <a:gd name="T48" fmla="*/ 13 w 75"/>
                              <a:gd name="T49" fmla="*/ 1 h 105"/>
                              <a:gd name="T50" fmla="*/ 13 w 75"/>
                              <a:gd name="T51" fmla="*/ 3 h 105"/>
                              <a:gd name="T52" fmla="*/ 13 w 75"/>
                              <a:gd name="T53" fmla="*/ 45 h 105"/>
                              <a:gd name="T54" fmla="*/ 60 w 75"/>
                              <a:gd name="T55" fmla="*/ 3 h 105"/>
                              <a:gd name="T56" fmla="*/ 61 w 75"/>
                              <a:gd name="T57" fmla="*/ 1 h 105"/>
                              <a:gd name="T58" fmla="*/ 62 w 75"/>
                              <a:gd name="T59" fmla="*/ 1 h 105"/>
                              <a:gd name="T60" fmla="*/ 64 w 75"/>
                              <a:gd name="T61" fmla="*/ 0 h 105"/>
                              <a:gd name="T62" fmla="*/ 67 w 75"/>
                              <a:gd name="T63" fmla="*/ 0 h 105"/>
                              <a:gd name="T64" fmla="*/ 71 w 75"/>
                              <a:gd name="T65" fmla="*/ 0 h 105"/>
                              <a:gd name="T66" fmla="*/ 72 w 75"/>
                              <a:gd name="T67" fmla="*/ 1 h 105"/>
                              <a:gd name="T68" fmla="*/ 73 w 75"/>
                              <a:gd name="T69" fmla="*/ 1 h 105"/>
                              <a:gd name="T70" fmla="*/ 75 w 75"/>
                              <a:gd name="T71" fmla="*/ 3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75" h="105">
                                <a:moveTo>
                                  <a:pt x="75" y="102"/>
                                </a:moveTo>
                                <a:lnTo>
                                  <a:pt x="75" y="104"/>
                                </a:lnTo>
                                <a:lnTo>
                                  <a:pt x="73" y="104"/>
                                </a:lnTo>
                                <a:lnTo>
                                  <a:pt x="73" y="104"/>
                                </a:lnTo>
                                <a:lnTo>
                                  <a:pt x="72" y="105"/>
                                </a:lnTo>
                                <a:lnTo>
                                  <a:pt x="72" y="105"/>
                                </a:lnTo>
                                <a:lnTo>
                                  <a:pt x="71" y="105"/>
                                </a:lnTo>
                                <a:lnTo>
                                  <a:pt x="70" y="105"/>
                                </a:lnTo>
                                <a:lnTo>
                                  <a:pt x="67" y="105"/>
                                </a:lnTo>
                                <a:lnTo>
                                  <a:pt x="65" y="105"/>
                                </a:lnTo>
                                <a:lnTo>
                                  <a:pt x="64" y="105"/>
                                </a:lnTo>
                                <a:lnTo>
                                  <a:pt x="62" y="105"/>
                                </a:lnTo>
                                <a:lnTo>
                                  <a:pt x="62" y="105"/>
                                </a:lnTo>
                                <a:lnTo>
                                  <a:pt x="61" y="104"/>
                                </a:lnTo>
                                <a:lnTo>
                                  <a:pt x="61" y="104"/>
                                </a:lnTo>
                                <a:lnTo>
                                  <a:pt x="60" y="104"/>
                                </a:lnTo>
                                <a:lnTo>
                                  <a:pt x="60" y="102"/>
                                </a:lnTo>
                                <a:lnTo>
                                  <a:pt x="60" y="57"/>
                                </a:lnTo>
                                <a:lnTo>
                                  <a:pt x="13" y="57"/>
                                </a:lnTo>
                                <a:lnTo>
                                  <a:pt x="13" y="102"/>
                                </a:lnTo>
                                <a:lnTo>
                                  <a:pt x="13" y="104"/>
                                </a:lnTo>
                                <a:lnTo>
                                  <a:pt x="13" y="104"/>
                                </a:lnTo>
                                <a:lnTo>
                                  <a:pt x="13" y="104"/>
                                </a:lnTo>
                                <a:lnTo>
                                  <a:pt x="12" y="105"/>
                                </a:lnTo>
                                <a:lnTo>
                                  <a:pt x="11" y="105"/>
                                </a:lnTo>
                                <a:lnTo>
                                  <a:pt x="9" y="105"/>
                                </a:lnTo>
                                <a:lnTo>
                                  <a:pt x="8" y="105"/>
                                </a:lnTo>
                                <a:lnTo>
                                  <a:pt x="6" y="105"/>
                                </a:lnTo>
                                <a:lnTo>
                                  <a:pt x="4" y="105"/>
                                </a:lnTo>
                                <a:lnTo>
                                  <a:pt x="3" y="105"/>
                                </a:lnTo>
                                <a:lnTo>
                                  <a:pt x="2" y="105"/>
                                </a:lnTo>
                                <a:lnTo>
                                  <a:pt x="1" y="105"/>
                                </a:lnTo>
                                <a:lnTo>
                                  <a:pt x="0" y="104"/>
                                </a:lnTo>
                                <a:lnTo>
                                  <a:pt x="0" y="104"/>
                                </a:lnTo>
                                <a:lnTo>
                                  <a:pt x="0" y="104"/>
                                </a:lnTo>
                                <a:lnTo>
                                  <a:pt x="0" y="102"/>
                                </a:lnTo>
                                <a:lnTo>
                                  <a:pt x="0" y="3"/>
                                </a:lnTo>
                                <a:lnTo>
                                  <a:pt x="0" y="3"/>
                                </a:lnTo>
                                <a:lnTo>
                                  <a:pt x="0" y="1"/>
                                </a:lnTo>
                                <a:lnTo>
                                  <a:pt x="0" y="1"/>
                                </a:lnTo>
                                <a:lnTo>
                                  <a:pt x="1" y="1"/>
                                </a:lnTo>
                                <a:lnTo>
                                  <a:pt x="2" y="1"/>
                                </a:lnTo>
                                <a:lnTo>
                                  <a:pt x="3" y="0"/>
                                </a:lnTo>
                                <a:lnTo>
                                  <a:pt x="4" y="0"/>
                                </a:lnTo>
                                <a:lnTo>
                                  <a:pt x="6" y="0"/>
                                </a:lnTo>
                                <a:lnTo>
                                  <a:pt x="8" y="0"/>
                                </a:lnTo>
                                <a:lnTo>
                                  <a:pt x="9" y="0"/>
                                </a:lnTo>
                                <a:lnTo>
                                  <a:pt x="11" y="1"/>
                                </a:lnTo>
                                <a:lnTo>
                                  <a:pt x="12" y="1"/>
                                </a:lnTo>
                                <a:lnTo>
                                  <a:pt x="13" y="1"/>
                                </a:lnTo>
                                <a:lnTo>
                                  <a:pt x="13" y="1"/>
                                </a:lnTo>
                                <a:lnTo>
                                  <a:pt x="13" y="3"/>
                                </a:lnTo>
                                <a:lnTo>
                                  <a:pt x="13" y="3"/>
                                </a:lnTo>
                                <a:lnTo>
                                  <a:pt x="13" y="45"/>
                                </a:lnTo>
                                <a:lnTo>
                                  <a:pt x="60" y="45"/>
                                </a:lnTo>
                                <a:lnTo>
                                  <a:pt x="60" y="3"/>
                                </a:lnTo>
                                <a:lnTo>
                                  <a:pt x="60" y="3"/>
                                </a:lnTo>
                                <a:lnTo>
                                  <a:pt x="61" y="1"/>
                                </a:lnTo>
                                <a:lnTo>
                                  <a:pt x="61" y="1"/>
                                </a:lnTo>
                                <a:lnTo>
                                  <a:pt x="62" y="1"/>
                                </a:lnTo>
                                <a:lnTo>
                                  <a:pt x="62" y="1"/>
                                </a:lnTo>
                                <a:lnTo>
                                  <a:pt x="64" y="0"/>
                                </a:lnTo>
                                <a:lnTo>
                                  <a:pt x="65" y="0"/>
                                </a:lnTo>
                                <a:lnTo>
                                  <a:pt x="67" y="0"/>
                                </a:lnTo>
                                <a:lnTo>
                                  <a:pt x="70" y="0"/>
                                </a:lnTo>
                                <a:lnTo>
                                  <a:pt x="71" y="0"/>
                                </a:lnTo>
                                <a:lnTo>
                                  <a:pt x="72" y="1"/>
                                </a:lnTo>
                                <a:lnTo>
                                  <a:pt x="72" y="1"/>
                                </a:lnTo>
                                <a:lnTo>
                                  <a:pt x="73" y="1"/>
                                </a:lnTo>
                                <a:lnTo>
                                  <a:pt x="73" y="1"/>
                                </a:lnTo>
                                <a:lnTo>
                                  <a:pt x="75" y="3"/>
                                </a:lnTo>
                                <a:lnTo>
                                  <a:pt x="75" y="3"/>
                                </a:lnTo>
                                <a:lnTo>
                                  <a:pt x="75" y="102"/>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58" name="Freeform 647"/>
                        <wps:cNvSpPr>
                          <a:spLocks/>
                        </wps:cNvSpPr>
                        <wps:spPr bwMode="auto">
                          <a:xfrm>
                            <a:off x="1349375" y="5327650"/>
                            <a:ext cx="346075" cy="26988"/>
                          </a:xfrm>
                          <a:custGeom>
                            <a:avLst/>
                            <a:gdLst>
                              <a:gd name="T0" fmla="*/ 0 w 653"/>
                              <a:gd name="T1" fmla="*/ 0 h 51"/>
                              <a:gd name="T2" fmla="*/ 49 w 653"/>
                              <a:gd name="T3" fmla="*/ 50 h 51"/>
                              <a:gd name="T4" fmla="*/ 101 w 653"/>
                              <a:gd name="T5" fmla="*/ 1 h 51"/>
                              <a:gd name="T6" fmla="*/ 150 w 653"/>
                              <a:gd name="T7" fmla="*/ 51 h 51"/>
                              <a:gd name="T8" fmla="*/ 201 w 653"/>
                              <a:gd name="T9" fmla="*/ 0 h 51"/>
                              <a:gd name="T10" fmla="*/ 251 w 653"/>
                              <a:gd name="T11" fmla="*/ 51 h 51"/>
                              <a:gd name="T12" fmla="*/ 302 w 653"/>
                              <a:gd name="T13" fmla="*/ 1 h 51"/>
                              <a:gd name="T14" fmla="*/ 352 w 653"/>
                              <a:gd name="T15" fmla="*/ 50 h 51"/>
                              <a:gd name="T16" fmla="*/ 402 w 653"/>
                              <a:gd name="T17" fmla="*/ 1 h 51"/>
                              <a:gd name="T18" fmla="*/ 452 w 653"/>
                              <a:gd name="T19" fmla="*/ 50 h 51"/>
                              <a:gd name="T20" fmla="*/ 503 w 653"/>
                              <a:gd name="T21" fmla="*/ 1 h 51"/>
                              <a:gd name="T22" fmla="*/ 553 w 653"/>
                              <a:gd name="T23" fmla="*/ 50 h 51"/>
                              <a:gd name="T24" fmla="*/ 604 w 653"/>
                              <a:gd name="T25" fmla="*/ 0 h 51"/>
                              <a:gd name="T26" fmla="*/ 653 w 653"/>
                              <a:gd name="T27" fmla="*/ 50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653" h="51">
                                <a:moveTo>
                                  <a:pt x="0" y="0"/>
                                </a:moveTo>
                                <a:lnTo>
                                  <a:pt x="49" y="50"/>
                                </a:lnTo>
                                <a:lnTo>
                                  <a:pt x="101" y="1"/>
                                </a:lnTo>
                                <a:lnTo>
                                  <a:pt x="150" y="51"/>
                                </a:lnTo>
                                <a:lnTo>
                                  <a:pt x="201" y="0"/>
                                </a:lnTo>
                                <a:lnTo>
                                  <a:pt x="251" y="51"/>
                                </a:lnTo>
                                <a:lnTo>
                                  <a:pt x="302" y="1"/>
                                </a:lnTo>
                                <a:lnTo>
                                  <a:pt x="352" y="50"/>
                                </a:lnTo>
                                <a:lnTo>
                                  <a:pt x="402" y="1"/>
                                </a:lnTo>
                                <a:lnTo>
                                  <a:pt x="452" y="50"/>
                                </a:lnTo>
                                <a:lnTo>
                                  <a:pt x="503" y="1"/>
                                </a:lnTo>
                                <a:lnTo>
                                  <a:pt x="553" y="50"/>
                                </a:lnTo>
                                <a:lnTo>
                                  <a:pt x="604" y="0"/>
                                </a:lnTo>
                                <a:lnTo>
                                  <a:pt x="653" y="50"/>
                                </a:lnTo>
                              </a:path>
                            </a:pathLst>
                          </a:custGeom>
                          <a:noFill/>
                          <a:ln w="7938">
                            <a:solidFill>
                              <a:srgbClr val="E98989"/>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459" name="Freeform 648"/>
                        <wps:cNvSpPr>
                          <a:spLocks/>
                        </wps:cNvSpPr>
                        <wps:spPr bwMode="auto">
                          <a:xfrm>
                            <a:off x="1668462" y="5294313"/>
                            <a:ext cx="0" cy="31750"/>
                          </a:xfrm>
                          <a:custGeom>
                            <a:avLst/>
                            <a:gdLst>
                              <a:gd name="T0" fmla="*/ 2 w 2"/>
                              <a:gd name="T1" fmla="*/ 0 h 58"/>
                              <a:gd name="T2" fmla="*/ 2 w 2"/>
                              <a:gd name="T3" fmla="*/ 58 h 58"/>
                              <a:gd name="T4" fmla="*/ 0 w 2"/>
                              <a:gd name="T5" fmla="*/ 58 h 58"/>
                            </a:gdLst>
                            <a:ahLst/>
                            <a:cxnLst>
                              <a:cxn ang="0">
                                <a:pos x="T0" y="T1"/>
                              </a:cxn>
                              <a:cxn ang="0">
                                <a:pos x="T2" y="T3"/>
                              </a:cxn>
                              <a:cxn ang="0">
                                <a:pos x="T4" y="T5"/>
                              </a:cxn>
                            </a:cxnLst>
                            <a:rect l="0" t="0" r="r" b="b"/>
                            <a:pathLst>
                              <a:path w="2" h="58">
                                <a:moveTo>
                                  <a:pt x="2" y="0"/>
                                </a:moveTo>
                                <a:lnTo>
                                  <a:pt x="2" y="58"/>
                                </a:lnTo>
                                <a:lnTo>
                                  <a:pt x="0" y="58"/>
                                </a:lnTo>
                              </a:path>
                            </a:pathLst>
                          </a:custGeom>
                          <a:noFill/>
                          <a:ln w="7938">
                            <a:solidFill>
                              <a:srgbClr val="E98989"/>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460" name="Freeform 649"/>
                        <wps:cNvSpPr>
                          <a:spLocks/>
                        </wps:cNvSpPr>
                        <wps:spPr bwMode="auto">
                          <a:xfrm>
                            <a:off x="1455737" y="5294313"/>
                            <a:ext cx="0" cy="30163"/>
                          </a:xfrm>
                          <a:custGeom>
                            <a:avLst/>
                            <a:gdLst>
                              <a:gd name="T0" fmla="*/ 1 w 1"/>
                              <a:gd name="T1" fmla="*/ 0 h 57"/>
                              <a:gd name="T2" fmla="*/ 1 w 1"/>
                              <a:gd name="T3" fmla="*/ 57 h 57"/>
                              <a:gd name="T4" fmla="*/ 0 w 1"/>
                              <a:gd name="T5" fmla="*/ 57 h 57"/>
                            </a:gdLst>
                            <a:ahLst/>
                            <a:cxnLst>
                              <a:cxn ang="0">
                                <a:pos x="T0" y="T1"/>
                              </a:cxn>
                              <a:cxn ang="0">
                                <a:pos x="T2" y="T3"/>
                              </a:cxn>
                              <a:cxn ang="0">
                                <a:pos x="T4" y="T5"/>
                              </a:cxn>
                            </a:cxnLst>
                            <a:rect l="0" t="0" r="r" b="b"/>
                            <a:pathLst>
                              <a:path w="1" h="57">
                                <a:moveTo>
                                  <a:pt x="1" y="0"/>
                                </a:moveTo>
                                <a:lnTo>
                                  <a:pt x="1" y="57"/>
                                </a:lnTo>
                                <a:lnTo>
                                  <a:pt x="0" y="57"/>
                                </a:lnTo>
                              </a:path>
                            </a:pathLst>
                          </a:custGeom>
                          <a:noFill/>
                          <a:ln w="7938">
                            <a:solidFill>
                              <a:srgbClr val="E98989"/>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461" name="Freeform 650"/>
                        <wps:cNvSpPr>
                          <a:spLocks/>
                        </wps:cNvSpPr>
                        <wps:spPr bwMode="auto">
                          <a:xfrm>
                            <a:off x="1560512" y="5294313"/>
                            <a:ext cx="1588" cy="30163"/>
                          </a:xfrm>
                          <a:custGeom>
                            <a:avLst/>
                            <a:gdLst>
                              <a:gd name="T0" fmla="*/ 2 w 2"/>
                              <a:gd name="T1" fmla="*/ 0 h 57"/>
                              <a:gd name="T2" fmla="*/ 2 w 2"/>
                              <a:gd name="T3" fmla="*/ 57 h 57"/>
                              <a:gd name="T4" fmla="*/ 0 w 2"/>
                              <a:gd name="T5" fmla="*/ 57 h 57"/>
                            </a:gdLst>
                            <a:ahLst/>
                            <a:cxnLst>
                              <a:cxn ang="0">
                                <a:pos x="T0" y="T1"/>
                              </a:cxn>
                              <a:cxn ang="0">
                                <a:pos x="T2" y="T3"/>
                              </a:cxn>
                              <a:cxn ang="0">
                                <a:pos x="T4" y="T5"/>
                              </a:cxn>
                            </a:cxnLst>
                            <a:rect l="0" t="0" r="r" b="b"/>
                            <a:pathLst>
                              <a:path w="2" h="57">
                                <a:moveTo>
                                  <a:pt x="2" y="0"/>
                                </a:moveTo>
                                <a:lnTo>
                                  <a:pt x="2" y="57"/>
                                </a:lnTo>
                                <a:lnTo>
                                  <a:pt x="0" y="57"/>
                                </a:lnTo>
                              </a:path>
                            </a:pathLst>
                          </a:custGeom>
                          <a:noFill/>
                          <a:ln w="7938">
                            <a:solidFill>
                              <a:srgbClr val="E98989"/>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462" name="Freeform 651"/>
                        <wps:cNvSpPr>
                          <a:spLocks/>
                        </wps:cNvSpPr>
                        <wps:spPr bwMode="auto">
                          <a:xfrm>
                            <a:off x="1263650" y="5276850"/>
                            <a:ext cx="88900" cy="88900"/>
                          </a:xfrm>
                          <a:custGeom>
                            <a:avLst/>
                            <a:gdLst>
                              <a:gd name="T0" fmla="*/ 154 w 169"/>
                              <a:gd name="T1" fmla="*/ 38 h 167"/>
                              <a:gd name="T2" fmla="*/ 163 w 169"/>
                              <a:gd name="T3" fmla="*/ 53 h 167"/>
                              <a:gd name="T4" fmla="*/ 169 w 169"/>
                              <a:gd name="T5" fmla="*/ 85 h 167"/>
                              <a:gd name="T6" fmla="*/ 163 w 169"/>
                              <a:gd name="T7" fmla="*/ 117 h 167"/>
                              <a:gd name="T8" fmla="*/ 146 w 169"/>
                              <a:gd name="T9" fmla="*/ 144 h 167"/>
                              <a:gd name="T10" fmla="*/ 132 w 169"/>
                              <a:gd name="T11" fmla="*/ 154 h 167"/>
                              <a:gd name="T12" fmla="*/ 116 w 169"/>
                              <a:gd name="T13" fmla="*/ 162 h 167"/>
                              <a:gd name="T14" fmla="*/ 84 w 169"/>
                              <a:gd name="T15" fmla="*/ 167 h 167"/>
                              <a:gd name="T16" fmla="*/ 53 w 169"/>
                              <a:gd name="T17" fmla="*/ 161 h 167"/>
                              <a:gd name="T18" fmla="*/ 25 w 169"/>
                              <a:gd name="T19" fmla="*/ 143 h 167"/>
                              <a:gd name="T20" fmla="*/ 15 w 169"/>
                              <a:gd name="T21" fmla="*/ 129 h 167"/>
                              <a:gd name="T22" fmla="*/ 7 w 169"/>
                              <a:gd name="T23" fmla="*/ 114 h 167"/>
                              <a:gd name="T24" fmla="*/ 0 w 169"/>
                              <a:gd name="T25" fmla="*/ 82 h 167"/>
                              <a:gd name="T26" fmla="*/ 7 w 169"/>
                              <a:gd name="T27" fmla="*/ 50 h 167"/>
                              <a:gd name="T28" fmla="*/ 25 w 169"/>
                              <a:gd name="T29" fmla="*/ 23 h 167"/>
                              <a:gd name="T30" fmla="*/ 39 w 169"/>
                              <a:gd name="T31" fmla="*/ 13 h 167"/>
                              <a:gd name="T32" fmla="*/ 53 w 169"/>
                              <a:gd name="T33" fmla="*/ 5 h 167"/>
                              <a:gd name="T34" fmla="*/ 85 w 169"/>
                              <a:gd name="T35" fmla="*/ 0 h 167"/>
                              <a:gd name="T36" fmla="*/ 117 w 169"/>
                              <a:gd name="T37" fmla="*/ 6 h 167"/>
                              <a:gd name="T38" fmla="*/ 145 w 169"/>
                              <a:gd name="T39" fmla="*/ 24 h 167"/>
                              <a:gd name="T40" fmla="*/ 154 w 169"/>
                              <a:gd name="T41" fmla="*/ 38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9" h="167">
                                <a:moveTo>
                                  <a:pt x="154" y="38"/>
                                </a:moveTo>
                                <a:lnTo>
                                  <a:pt x="163" y="53"/>
                                </a:lnTo>
                                <a:lnTo>
                                  <a:pt x="169" y="85"/>
                                </a:lnTo>
                                <a:lnTo>
                                  <a:pt x="163" y="117"/>
                                </a:lnTo>
                                <a:lnTo>
                                  <a:pt x="146" y="144"/>
                                </a:lnTo>
                                <a:lnTo>
                                  <a:pt x="132" y="154"/>
                                </a:lnTo>
                                <a:lnTo>
                                  <a:pt x="116" y="162"/>
                                </a:lnTo>
                                <a:lnTo>
                                  <a:pt x="84" y="167"/>
                                </a:lnTo>
                                <a:lnTo>
                                  <a:pt x="53" y="161"/>
                                </a:lnTo>
                                <a:lnTo>
                                  <a:pt x="25" y="143"/>
                                </a:lnTo>
                                <a:lnTo>
                                  <a:pt x="15" y="129"/>
                                </a:lnTo>
                                <a:lnTo>
                                  <a:pt x="7" y="114"/>
                                </a:lnTo>
                                <a:lnTo>
                                  <a:pt x="0" y="82"/>
                                </a:lnTo>
                                <a:lnTo>
                                  <a:pt x="7" y="50"/>
                                </a:lnTo>
                                <a:lnTo>
                                  <a:pt x="25" y="23"/>
                                </a:lnTo>
                                <a:lnTo>
                                  <a:pt x="39" y="13"/>
                                </a:lnTo>
                                <a:lnTo>
                                  <a:pt x="53" y="5"/>
                                </a:lnTo>
                                <a:lnTo>
                                  <a:pt x="85" y="0"/>
                                </a:lnTo>
                                <a:lnTo>
                                  <a:pt x="117" y="6"/>
                                </a:lnTo>
                                <a:lnTo>
                                  <a:pt x="145" y="24"/>
                                </a:lnTo>
                                <a:lnTo>
                                  <a:pt x="154" y="38"/>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63" name="Freeform 652"/>
                        <wps:cNvSpPr>
                          <a:spLocks noEditPoints="1"/>
                        </wps:cNvSpPr>
                        <wps:spPr bwMode="auto">
                          <a:xfrm>
                            <a:off x="2693987" y="5003800"/>
                            <a:ext cx="65088" cy="63500"/>
                          </a:xfrm>
                          <a:custGeom>
                            <a:avLst/>
                            <a:gdLst>
                              <a:gd name="T0" fmla="*/ 123 w 123"/>
                              <a:gd name="T1" fmla="*/ 113 h 119"/>
                              <a:gd name="T2" fmla="*/ 120 w 123"/>
                              <a:gd name="T3" fmla="*/ 115 h 119"/>
                              <a:gd name="T4" fmla="*/ 115 w 123"/>
                              <a:gd name="T5" fmla="*/ 118 h 119"/>
                              <a:gd name="T6" fmla="*/ 109 w 123"/>
                              <a:gd name="T7" fmla="*/ 119 h 119"/>
                              <a:gd name="T8" fmla="*/ 98 w 123"/>
                              <a:gd name="T9" fmla="*/ 118 h 119"/>
                              <a:gd name="T10" fmla="*/ 87 w 123"/>
                              <a:gd name="T11" fmla="*/ 111 h 119"/>
                              <a:gd name="T12" fmla="*/ 82 w 123"/>
                              <a:gd name="T13" fmla="*/ 96 h 119"/>
                              <a:gd name="T14" fmla="*/ 72 w 123"/>
                              <a:gd name="T15" fmla="*/ 109 h 119"/>
                              <a:gd name="T16" fmla="*/ 58 w 123"/>
                              <a:gd name="T17" fmla="*/ 117 h 119"/>
                              <a:gd name="T18" fmla="*/ 33 w 123"/>
                              <a:gd name="T19" fmla="*/ 118 h 119"/>
                              <a:gd name="T20" fmla="*/ 11 w 123"/>
                              <a:gd name="T21" fmla="*/ 102 h 119"/>
                              <a:gd name="T22" fmla="*/ 0 w 123"/>
                              <a:gd name="T23" fmla="*/ 72 h 119"/>
                              <a:gd name="T24" fmla="*/ 3 w 123"/>
                              <a:gd name="T25" fmla="*/ 35 h 119"/>
                              <a:gd name="T26" fmla="*/ 19 w 123"/>
                              <a:gd name="T27" fmla="*/ 10 h 119"/>
                              <a:gd name="T28" fmla="*/ 49 w 123"/>
                              <a:gd name="T29" fmla="*/ 0 h 119"/>
                              <a:gd name="T30" fmla="*/ 70 w 123"/>
                              <a:gd name="T31" fmla="*/ 5 h 119"/>
                              <a:gd name="T32" fmla="*/ 83 w 123"/>
                              <a:gd name="T33" fmla="*/ 22 h 119"/>
                              <a:gd name="T34" fmla="*/ 90 w 123"/>
                              <a:gd name="T35" fmla="*/ 31 h 119"/>
                              <a:gd name="T36" fmla="*/ 92 w 123"/>
                              <a:gd name="T37" fmla="*/ 13 h 119"/>
                              <a:gd name="T38" fmla="*/ 93 w 123"/>
                              <a:gd name="T39" fmla="*/ 3 h 119"/>
                              <a:gd name="T40" fmla="*/ 96 w 123"/>
                              <a:gd name="T41" fmla="*/ 2 h 119"/>
                              <a:gd name="T42" fmla="*/ 98 w 123"/>
                              <a:gd name="T43" fmla="*/ 2 h 119"/>
                              <a:gd name="T44" fmla="*/ 103 w 123"/>
                              <a:gd name="T45" fmla="*/ 2 h 119"/>
                              <a:gd name="T46" fmla="*/ 109 w 123"/>
                              <a:gd name="T47" fmla="*/ 2 h 119"/>
                              <a:gd name="T48" fmla="*/ 112 w 123"/>
                              <a:gd name="T49" fmla="*/ 3 h 119"/>
                              <a:gd name="T50" fmla="*/ 113 w 123"/>
                              <a:gd name="T51" fmla="*/ 7 h 119"/>
                              <a:gd name="T52" fmla="*/ 111 w 123"/>
                              <a:gd name="T53" fmla="*/ 21 h 119"/>
                              <a:gd name="T54" fmla="*/ 106 w 123"/>
                              <a:gd name="T55" fmla="*/ 39 h 119"/>
                              <a:gd name="T56" fmla="*/ 101 w 123"/>
                              <a:gd name="T57" fmla="*/ 59 h 119"/>
                              <a:gd name="T58" fmla="*/ 97 w 123"/>
                              <a:gd name="T59" fmla="*/ 80 h 119"/>
                              <a:gd name="T60" fmla="*/ 101 w 123"/>
                              <a:gd name="T61" fmla="*/ 96 h 119"/>
                              <a:gd name="T62" fmla="*/ 107 w 123"/>
                              <a:gd name="T63" fmla="*/ 102 h 119"/>
                              <a:gd name="T64" fmla="*/ 113 w 123"/>
                              <a:gd name="T65" fmla="*/ 102 h 119"/>
                              <a:gd name="T66" fmla="*/ 118 w 123"/>
                              <a:gd name="T67" fmla="*/ 101 h 119"/>
                              <a:gd name="T68" fmla="*/ 120 w 123"/>
                              <a:gd name="T69" fmla="*/ 99 h 119"/>
                              <a:gd name="T70" fmla="*/ 122 w 123"/>
                              <a:gd name="T71" fmla="*/ 101 h 119"/>
                              <a:gd name="T72" fmla="*/ 123 w 123"/>
                              <a:gd name="T73" fmla="*/ 103 h 119"/>
                              <a:gd name="T74" fmla="*/ 76 w 123"/>
                              <a:gd name="T75" fmla="*/ 59 h 119"/>
                              <a:gd name="T76" fmla="*/ 71 w 123"/>
                              <a:gd name="T77" fmla="*/ 32 h 119"/>
                              <a:gd name="T78" fmla="*/ 59 w 123"/>
                              <a:gd name="T79" fmla="*/ 18 h 119"/>
                              <a:gd name="T80" fmla="*/ 42 w 123"/>
                              <a:gd name="T81" fmla="*/ 17 h 119"/>
                              <a:gd name="T82" fmla="*/ 27 w 123"/>
                              <a:gd name="T83" fmla="*/ 29 h 119"/>
                              <a:gd name="T84" fmla="*/ 21 w 123"/>
                              <a:gd name="T85" fmla="*/ 50 h 119"/>
                              <a:gd name="T86" fmla="*/ 22 w 123"/>
                              <a:gd name="T87" fmla="*/ 75 h 119"/>
                              <a:gd name="T88" fmla="*/ 29 w 123"/>
                              <a:gd name="T89" fmla="*/ 95 h 119"/>
                              <a:gd name="T90" fmla="*/ 48 w 123"/>
                              <a:gd name="T91" fmla="*/ 102 h 119"/>
                              <a:gd name="T92" fmla="*/ 65 w 123"/>
                              <a:gd name="T93" fmla="*/ 96 h 119"/>
                              <a:gd name="T94" fmla="*/ 75 w 123"/>
                              <a:gd name="T95" fmla="*/ 76 h 119"/>
                              <a:gd name="T96" fmla="*/ 76 w 123"/>
                              <a:gd name="T97" fmla="*/ 59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23" h="119">
                                <a:moveTo>
                                  <a:pt x="123" y="107"/>
                                </a:moveTo>
                                <a:lnTo>
                                  <a:pt x="123" y="111"/>
                                </a:lnTo>
                                <a:lnTo>
                                  <a:pt x="123" y="113"/>
                                </a:lnTo>
                                <a:lnTo>
                                  <a:pt x="122" y="114"/>
                                </a:lnTo>
                                <a:lnTo>
                                  <a:pt x="122" y="115"/>
                                </a:lnTo>
                                <a:lnTo>
                                  <a:pt x="120" y="115"/>
                                </a:lnTo>
                                <a:lnTo>
                                  <a:pt x="119" y="117"/>
                                </a:lnTo>
                                <a:lnTo>
                                  <a:pt x="118" y="117"/>
                                </a:lnTo>
                                <a:lnTo>
                                  <a:pt x="115" y="118"/>
                                </a:lnTo>
                                <a:lnTo>
                                  <a:pt x="113" y="118"/>
                                </a:lnTo>
                                <a:lnTo>
                                  <a:pt x="112" y="118"/>
                                </a:lnTo>
                                <a:lnTo>
                                  <a:pt x="109" y="119"/>
                                </a:lnTo>
                                <a:lnTo>
                                  <a:pt x="107" y="119"/>
                                </a:lnTo>
                                <a:lnTo>
                                  <a:pt x="102" y="119"/>
                                </a:lnTo>
                                <a:lnTo>
                                  <a:pt x="98" y="118"/>
                                </a:lnTo>
                                <a:lnTo>
                                  <a:pt x="94" y="117"/>
                                </a:lnTo>
                                <a:lnTo>
                                  <a:pt x="91" y="114"/>
                                </a:lnTo>
                                <a:lnTo>
                                  <a:pt x="87" y="111"/>
                                </a:lnTo>
                                <a:lnTo>
                                  <a:pt x="85" y="107"/>
                                </a:lnTo>
                                <a:lnTo>
                                  <a:pt x="83" y="102"/>
                                </a:lnTo>
                                <a:lnTo>
                                  <a:pt x="82" y="96"/>
                                </a:lnTo>
                                <a:lnTo>
                                  <a:pt x="80" y="101"/>
                                </a:lnTo>
                                <a:lnTo>
                                  <a:pt x="76" y="104"/>
                                </a:lnTo>
                                <a:lnTo>
                                  <a:pt x="72" y="109"/>
                                </a:lnTo>
                                <a:lnTo>
                                  <a:pt x="67" y="112"/>
                                </a:lnTo>
                                <a:lnTo>
                                  <a:pt x="62" y="115"/>
                                </a:lnTo>
                                <a:lnTo>
                                  <a:pt x="58" y="117"/>
                                </a:lnTo>
                                <a:lnTo>
                                  <a:pt x="51" y="119"/>
                                </a:lnTo>
                                <a:lnTo>
                                  <a:pt x="45" y="119"/>
                                </a:lnTo>
                                <a:lnTo>
                                  <a:pt x="33" y="118"/>
                                </a:lnTo>
                                <a:lnTo>
                                  <a:pt x="24" y="114"/>
                                </a:lnTo>
                                <a:lnTo>
                                  <a:pt x="16" y="109"/>
                                </a:lnTo>
                                <a:lnTo>
                                  <a:pt x="11" y="102"/>
                                </a:lnTo>
                                <a:lnTo>
                                  <a:pt x="6" y="93"/>
                                </a:lnTo>
                                <a:lnTo>
                                  <a:pt x="2" y="83"/>
                                </a:lnTo>
                                <a:lnTo>
                                  <a:pt x="0" y="72"/>
                                </a:lnTo>
                                <a:lnTo>
                                  <a:pt x="0" y="60"/>
                                </a:lnTo>
                                <a:lnTo>
                                  <a:pt x="1" y="48"/>
                                </a:lnTo>
                                <a:lnTo>
                                  <a:pt x="3" y="35"/>
                                </a:lnTo>
                                <a:lnTo>
                                  <a:pt x="7" y="24"/>
                                </a:lnTo>
                                <a:lnTo>
                                  <a:pt x="12" y="17"/>
                                </a:lnTo>
                                <a:lnTo>
                                  <a:pt x="19" y="10"/>
                                </a:lnTo>
                                <a:lnTo>
                                  <a:pt x="28" y="5"/>
                                </a:lnTo>
                                <a:lnTo>
                                  <a:pt x="37" y="1"/>
                                </a:lnTo>
                                <a:lnTo>
                                  <a:pt x="49" y="0"/>
                                </a:lnTo>
                                <a:lnTo>
                                  <a:pt x="56" y="1"/>
                                </a:lnTo>
                                <a:lnTo>
                                  <a:pt x="62" y="2"/>
                                </a:lnTo>
                                <a:lnTo>
                                  <a:pt x="70" y="5"/>
                                </a:lnTo>
                                <a:lnTo>
                                  <a:pt x="75" y="10"/>
                                </a:lnTo>
                                <a:lnTo>
                                  <a:pt x="80" y="14"/>
                                </a:lnTo>
                                <a:lnTo>
                                  <a:pt x="83" y="22"/>
                                </a:lnTo>
                                <a:lnTo>
                                  <a:pt x="86" y="29"/>
                                </a:lnTo>
                                <a:lnTo>
                                  <a:pt x="88" y="38"/>
                                </a:lnTo>
                                <a:lnTo>
                                  <a:pt x="90" y="31"/>
                                </a:lnTo>
                                <a:lnTo>
                                  <a:pt x="91" y="23"/>
                                </a:lnTo>
                                <a:lnTo>
                                  <a:pt x="92" y="17"/>
                                </a:lnTo>
                                <a:lnTo>
                                  <a:pt x="92" y="13"/>
                                </a:lnTo>
                                <a:lnTo>
                                  <a:pt x="93" y="8"/>
                                </a:lnTo>
                                <a:lnTo>
                                  <a:pt x="93" y="6"/>
                                </a:lnTo>
                                <a:lnTo>
                                  <a:pt x="93" y="3"/>
                                </a:lnTo>
                                <a:lnTo>
                                  <a:pt x="94" y="3"/>
                                </a:lnTo>
                                <a:lnTo>
                                  <a:pt x="94" y="3"/>
                                </a:lnTo>
                                <a:lnTo>
                                  <a:pt x="96" y="2"/>
                                </a:lnTo>
                                <a:lnTo>
                                  <a:pt x="96" y="2"/>
                                </a:lnTo>
                                <a:lnTo>
                                  <a:pt x="97" y="2"/>
                                </a:lnTo>
                                <a:lnTo>
                                  <a:pt x="98" y="2"/>
                                </a:lnTo>
                                <a:lnTo>
                                  <a:pt x="99" y="2"/>
                                </a:lnTo>
                                <a:lnTo>
                                  <a:pt x="101" y="2"/>
                                </a:lnTo>
                                <a:lnTo>
                                  <a:pt x="103" y="2"/>
                                </a:lnTo>
                                <a:lnTo>
                                  <a:pt x="106" y="2"/>
                                </a:lnTo>
                                <a:lnTo>
                                  <a:pt x="108" y="2"/>
                                </a:lnTo>
                                <a:lnTo>
                                  <a:pt x="109" y="2"/>
                                </a:lnTo>
                                <a:lnTo>
                                  <a:pt x="111" y="2"/>
                                </a:lnTo>
                                <a:lnTo>
                                  <a:pt x="112" y="3"/>
                                </a:lnTo>
                                <a:lnTo>
                                  <a:pt x="112" y="3"/>
                                </a:lnTo>
                                <a:lnTo>
                                  <a:pt x="113" y="5"/>
                                </a:lnTo>
                                <a:lnTo>
                                  <a:pt x="113" y="5"/>
                                </a:lnTo>
                                <a:lnTo>
                                  <a:pt x="113" y="7"/>
                                </a:lnTo>
                                <a:lnTo>
                                  <a:pt x="112" y="11"/>
                                </a:lnTo>
                                <a:lnTo>
                                  <a:pt x="112" y="16"/>
                                </a:lnTo>
                                <a:lnTo>
                                  <a:pt x="111" y="21"/>
                                </a:lnTo>
                                <a:lnTo>
                                  <a:pt x="109" y="27"/>
                                </a:lnTo>
                                <a:lnTo>
                                  <a:pt x="108" y="33"/>
                                </a:lnTo>
                                <a:lnTo>
                                  <a:pt x="106" y="39"/>
                                </a:lnTo>
                                <a:lnTo>
                                  <a:pt x="104" y="45"/>
                                </a:lnTo>
                                <a:lnTo>
                                  <a:pt x="103" y="53"/>
                                </a:lnTo>
                                <a:lnTo>
                                  <a:pt x="101" y="59"/>
                                </a:lnTo>
                                <a:lnTo>
                                  <a:pt x="98" y="65"/>
                                </a:lnTo>
                                <a:lnTo>
                                  <a:pt x="97" y="70"/>
                                </a:lnTo>
                                <a:lnTo>
                                  <a:pt x="97" y="80"/>
                                </a:lnTo>
                                <a:lnTo>
                                  <a:pt x="98" y="87"/>
                                </a:lnTo>
                                <a:lnTo>
                                  <a:pt x="98" y="92"/>
                                </a:lnTo>
                                <a:lnTo>
                                  <a:pt x="101" y="96"/>
                                </a:lnTo>
                                <a:lnTo>
                                  <a:pt x="102" y="99"/>
                                </a:lnTo>
                                <a:lnTo>
                                  <a:pt x="104" y="101"/>
                                </a:lnTo>
                                <a:lnTo>
                                  <a:pt x="107" y="102"/>
                                </a:lnTo>
                                <a:lnTo>
                                  <a:pt x="109" y="102"/>
                                </a:lnTo>
                                <a:lnTo>
                                  <a:pt x="112" y="102"/>
                                </a:lnTo>
                                <a:lnTo>
                                  <a:pt x="113" y="102"/>
                                </a:lnTo>
                                <a:lnTo>
                                  <a:pt x="115" y="101"/>
                                </a:lnTo>
                                <a:lnTo>
                                  <a:pt x="117" y="101"/>
                                </a:lnTo>
                                <a:lnTo>
                                  <a:pt x="118" y="101"/>
                                </a:lnTo>
                                <a:lnTo>
                                  <a:pt x="119" y="101"/>
                                </a:lnTo>
                                <a:lnTo>
                                  <a:pt x="120" y="99"/>
                                </a:lnTo>
                                <a:lnTo>
                                  <a:pt x="120" y="99"/>
                                </a:lnTo>
                                <a:lnTo>
                                  <a:pt x="122" y="99"/>
                                </a:lnTo>
                                <a:lnTo>
                                  <a:pt x="122" y="99"/>
                                </a:lnTo>
                                <a:lnTo>
                                  <a:pt x="122" y="101"/>
                                </a:lnTo>
                                <a:lnTo>
                                  <a:pt x="123" y="101"/>
                                </a:lnTo>
                                <a:lnTo>
                                  <a:pt x="123" y="102"/>
                                </a:lnTo>
                                <a:lnTo>
                                  <a:pt x="123" y="103"/>
                                </a:lnTo>
                                <a:lnTo>
                                  <a:pt x="123" y="106"/>
                                </a:lnTo>
                                <a:lnTo>
                                  <a:pt x="123" y="107"/>
                                </a:lnTo>
                                <a:close/>
                                <a:moveTo>
                                  <a:pt x="76" y="59"/>
                                </a:moveTo>
                                <a:lnTo>
                                  <a:pt x="76" y="48"/>
                                </a:lnTo>
                                <a:lnTo>
                                  <a:pt x="74" y="39"/>
                                </a:lnTo>
                                <a:lnTo>
                                  <a:pt x="71" y="32"/>
                                </a:lnTo>
                                <a:lnTo>
                                  <a:pt x="67" y="27"/>
                                </a:lnTo>
                                <a:lnTo>
                                  <a:pt x="64" y="22"/>
                                </a:lnTo>
                                <a:lnTo>
                                  <a:pt x="59" y="18"/>
                                </a:lnTo>
                                <a:lnTo>
                                  <a:pt x="54" y="17"/>
                                </a:lnTo>
                                <a:lnTo>
                                  <a:pt x="49" y="17"/>
                                </a:lnTo>
                                <a:lnTo>
                                  <a:pt x="42" y="17"/>
                                </a:lnTo>
                                <a:lnTo>
                                  <a:pt x="35" y="19"/>
                                </a:lnTo>
                                <a:lnTo>
                                  <a:pt x="30" y="24"/>
                                </a:lnTo>
                                <a:lnTo>
                                  <a:pt x="27" y="29"/>
                                </a:lnTo>
                                <a:lnTo>
                                  <a:pt x="24" y="35"/>
                                </a:lnTo>
                                <a:lnTo>
                                  <a:pt x="22" y="43"/>
                                </a:lnTo>
                                <a:lnTo>
                                  <a:pt x="21" y="50"/>
                                </a:lnTo>
                                <a:lnTo>
                                  <a:pt x="21" y="59"/>
                                </a:lnTo>
                                <a:lnTo>
                                  <a:pt x="21" y="67"/>
                                </a:lnTo>
                                <a:lnTo>
                                  <a:pt x="22" y="75"/>
                                </a:lnTo>
                                <a:lnTo>
                                  <a:pt x="23" y="82"/>
                                </a:lnTo>
                                <a:lnTo>
                                  <a:pt x="26" y="90"/>
                                </a:lnTo>
                                <a:lnTo>
                                  <a:pt x="29" y="95"/>
                                </a:lnTo>
                                <a:lnTo>
                                  <a:pt x="34" y="98"/>
                                </a:lnTo>
                                <a:lnTo>
                                  <a:pt x="40" y="102"/>
                                </a:lnTo>
                                <a:lnTo>
                                  <a:pt x="48" y="102"/>
                                </a:lnTo>
                                <a:lnTo>
                                  <a:pt x="54" y="102"/>
                                </a:lnTo>
                                <a:lnTo>
                                  <a:pt x="60" y="99"/>
                                </a:lnTo>
                                <a:lnTo>
                                  <a:pt x="65" y="96"/>
                                </a:lnTo>
                                <a:lnTo>
                                  <a:pt x="69" y="90"/>
                                </a:lnTo>
                                <a:lnTo>
                                  <a:pt x="72" y="83"/>
                                </a:lnTo>
                                <a:lnTo>
                                  <a:pt x="75" y="76"/>
                                </a:lnTo>
                                <a:lnTo>
                                  <a:pt x="76" y="69"/>
                                </a:lnTo>
                                <a:lnTo>
                                  <a:pt x="76" y="59"/>
                                </a:lnTo>
                                <a:lnTo>
                                  <a:pt x="76"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64" name="Freeform 653"/>
                        <wps:cNvSpPr>
                          <a:spLocks/>
                        </wps:cNvSpPr>
                        <wps:spPr bwMode="auto">
                          <a:xfrm>
                            <a:off x="2765425" y="5029200"/>
                            <a:ext cx="31750" cy="9525"/>
                          </a:xfrm>
                          <a:custGeom>
                            <a:avLst/>
                            <a:gdLst>
                              <a:gd name="T0" fmla="*/ 59 w 59"/>
                              <a:gd name="T1" fmla="*/ 8 h 16"/>
                              <a:gd name="T2" fmla="*/ 59 w 59"/>
                              <a:gd name="T3" fmla="*/ 12 h 16"/>
                              <a:gd name="T4" fmla="*/ 58 w 59"/>
                              <a:gd name="T5" fmla="*/ 15 h 16"/>
                              <a:gd name="T6" fmla="*/ 57 w 59"/>
                              <a:gd name="T7" fmla="*/ 16 h 16"/>
                              <a:gd name="T8" fmla="*/ 55 w 59"/>
                              <a:gd name="T9" fmla="*/ 16 h 16"/>
                              <a:gd name="T10" fmla="*/ 5 w 59"/>
                              <a:gd name="T11" fmla="*/ 16 h 16"/>
                              <a:gd name="T12" fmla="*/ 3 w 59"/>
                              <a:gd name="T13" fmla="*/ 16 h 16"/>
                              <a:gd name="T14" fmla="*/ 2 w 59"/>
                              <a:gd name="T15" fmla="*/ 15 h 16"/>
                              <a:gd name="T16" fmla="*/ 0 w 59"/>
                              <a:gd name="T17" fmla="*/ 12 h 16"/>
                              <a:gd name="T18" fmla="*/ 0 w 59"/>
                              <a:gd name="T19" fmla="*/ 8 h 16"/>
                              <a:gd name="T20" fmla="*/ 0 w 59"/>
                              <a:gd name="T21" fmla="*/ 3 h 16"/>
                              <a:gd name="T22" fmla="*/ 2 w 59"/>
                              <a:gd name="T23" fmla="*/ 1 h 16"/>
                              <a:gd name="T24" fmla="*/ 3 w 59"/>
                              <a:gd name="T25" fmla="*/ 0 h 16"/>
                              <a:gd name="T26" fmla="*/ 5 w 59"/>
                              <a:gd name="T27" fmla="*/ 0 h 16"/>
                              <a:gd name="T28" fmla="*/ 55 w 59"/>
                              <a:gd name="T29" fmla="*/ 0 h 16"/>
                              <a:gd name="T30" fmla="*/ 56 w 59"/>
                              <a:gd name="T31" fmla="*/ 0 h 16"/>
                              <a:gd name="T32" fmla="*/ 57 w 59"/>
                              <a:gd name="T33" fmla="*/ 0 h 16"/>
                              <a:gd name="T34" fmla="*/ 57 w 59"/>
                              <a:gd name="T35" fmla="*/ 1 h 16"/>
                              <a:gd name="T36" fmla="*/ 58 w 59"/>
                              <a:gd name="T37" fmla="*/ 1 h 16"/>
                              <a:gd name="T38" fmla="*/ 58 w 59"/>
                              <a:gd name="T39" fmla="*/ 2 h 16"/>
                              <a:gd name="T40" fmla="*/ 59 w 59"/>
                              <a:gd name="T41" fmla="*/ 3 h 16"/>
                              <a:gd name="T42" fmla="*/ 59 w 59"/>
                              <a:gd name="T43" fmla="*/ 6 h 16"/>
                              <a:gd name="T44" fmla="*/ 59 w 59"/>
                              <a:gd name="T45" fmla="*/ 8 h 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9" h="16">
                                <a:moveTo>
                                  <a:pt x="59" y="8"/>
                                </a:moveTo>
                                <a:lnTo>
                                  <a:pt x="59" y="12"/>
                                </a:lnTo>
                                <a:lnTo>
                                  <a:pt x="58" y="15"/>
                                </a:lnTo>
                                <a:lnTo>
                                  <a:pt x="57" y="16"/>
                                </a:lnTo>
                                <a:lnTo>
                                  <a:pt x="55" y="16"/>
                                </a:lnTo>
                                <a:lnTo>
                                  <a:pt x="5" y="16"/>
                                </a:lnTo>
                                <a:lnTo>
                                  <a:pt x="3" y="16"/>
                                </a:lnTo>
                                <a:lnTo>
                                  <a:pt x="2" y="15"/>
                                </a:lnTo>
                                <a:lnTo>
                                  <a:pt x="0" y="12"/>
                                </a:lnTo>
                                <a:lnTo>
                                  <a:pt x="0" y="8"/>
                                </a:lnTo>
                                <a:lnTo>
                                  <a:pt x="0" y="3"/>
                                </a:lnTo>
                                <a:lnTo>
                                  <a:pt x="2" y="1"/>
                                </a:lnTo>
                                <a:lnTo>
                                  <a:pt x="3" y="0"/>
                                </a:lnTo>
                                <a:lnTo>
                                  <a:pt x="5" y="0"/>
                                </a:lnTo>
                                <a:lnTo>
                                  <a:pt x="55" y="0"/>
                                </a:lnTo>
                                <a:lnTo>
                                  <a:pt x="56" y="0"/>
                                </a:lnTo>
                                <a:lnTo>
                                  <a:pt x="57" y="0"/>
                                </a:lnTo>
                                <a:lnTo>
                                  <a:pt x="57" y="1"/>
                                </a:lnTo>
                                <a:lnTo>
                                  <a:pt x="58" y="1"/>
                                </a:lnTo>
                                <a:lnTo>
                                  <a:pt x="58" y="2"/>
                                </a:lnTo>
                                <a:lnTo>
                                  <a:pt x="59" y="3"/>
                                </a:lnTo>
                                <a:lnTo>
                                  <a:pt x="59" y="6"/>
                                </a:lnTo>
                                <a:lnTo>
                                  <a:pt x="59"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65" name="Freeform 654"/>
                        <wps:cNvSpPr>
                          <a:spLocks/>
                        </wps:cNvSpPr>
                        <wps:spPr bwMode="auto">
                          <a:xfrm>
                            <a:off x="2801937" y="4984750"/>
                            <a:ext cx="61913" cy="80963"/>
                          </a:xfrm>
                          <a:custGeom>
                            <a:avLst/>
                            <a:gdLst>
                              <a:gd name="T0" fmla="*/ 117 w 117"/>
                              <a:gd name="T1" fmla="*/ 8 h 155"/>
                              <a:gd name="T2" fmla="*/ 117 w 117"/>
                              <a:gd name="T3" fmla="*/ 11 h 155"/>
                              <a:gd name="T4" fmla="*/ 116 w 117"/>
                              <a:gd name="T5" fmla="*/ 12 h 155"/>
                              <a:gd name="T6" fmla="*/ 116 w 117"/>
                              <a:gd name="T7" fmla="*/ 13 h 155"/>
                              <a:gd name="T8" fmla="*/ 116 w 117"/>
                              <a:gd name="T9" fmla="*/ 14 h 155"/>
                              <a:gd name="T10" fmla="*/ 115 w 117"/>
                              <a:gd name="T11" fmla="*/ 16 h 155"/>
                              <a:gd name="T12" fmla="*/ 115 w 117"/>
                              <a:gd name="T13" fmla="*/ 16 h 155"/>
                              <a:gd name="T14" fmla="*/ 114 w 117"/>
                              <a:gd name="T15" fmla="*/ 17 h 155"/>
                              <a:gd name="T16" fmla="*/ 112 w 117"/>
                              <a:gd name="T17" fmla="*/ 17 h 155"/>
                              <a:gd name="T18" fmla="*/ 69 w 117"/>
                              <a:gd name="T19" fmla="*/ 17 h 155"/>
                              <a:gd name="T20" fmla="*/ 69 w 117"/>
                              <a:gd name="T21" fmla="*/ 151 h 155"/>
                              <a:gd name="T22" fmla="*/ 69 w 117"/>
                              <a:gd name="T23" fmla="*/ 152 h 155"/>
                              <a:gd name="T24" fmla="*/ 68 w 117"/>
                              <a:gd name="T25" fmla="*/ 153 h 155"/>
                              <a:gd name="T26" fmla="*/ 68 w 117"/>
                              <a:gd name="T27" fmla="*/ 153 h 155"/>
                              <a:gd name="T28" fmla="*/ 67 w 117"/>
                              <a:gd name="T29" fmla="*/ 155 h 155"/>
                              <a:gd name="T30" fmla="*/ 66 w 117"/>
                              <a:gd name="T31" fmla="*/ 155 h 155"/>
                              <a:gd name="T32" fmla="*/ 63 w 117"/>
                              <a:gd name="T33" fmla="*/ 155 h 155"/>
                              <a:gd name="T34" fmla="*/ 62 w 117"/>
                              <a:gd name="T35" fmla="*/ 155 h 155"/>
                              <a:gd name="T36" fmla="*/ 58 w 117"/>
                              <a:gd name="T37" fmla="*/ 155 h 155"/>
                              <a:gd name="T38" fmla="*/ 56 w 117"/>
                              <a:gd name="T39" fmla="*/ 155 h 155"/>
                              <a:gd name="T40" fmla="*/ 53 w 117"/>
                              <a:gd name="T41" fmla="*/ 155 h 155"/>
                              <a:gd name="T42" fmla="*/ 52 w 117"/>
                              <a:gd name="T43" fmla="*/ 155 h 155"/>
                              <a:gd name="T44" fmla="*/ 51 w 117"/>
                              <a:gd name="T45" fmla="*/ 155 h 155"/>
                              <a:gd name="T46" fmla="*/ 50 w 117"/>
                              <a:gd name="T47" fmla="*/ 153 h 155"/>
                              <a:gd name="T48" fmla="*/ 48 w 117"/>
                              <a:gd name="T49" fmla="*/ 153 h 155"/>
                              <a:gd name="T50" fmla="*/ 48 w 117"/>
                              <a:gd name="T51" fmla="*/ 152 h 155"/>
                              <a:gd name="T52" fmla="*/ 48 w 117"/>
                              <a:gd name="T53" fmla="*/ 151 h 155"/>
                              <a:gd name="T54" fmla="*/ 48 w 117"/>
                              <a:gd name="T55" fmla="*/ 17 h 155"/>
                              <a:gd name="T56" fmla="*/ 4 w 117"/>
                              <a:gd name="T57" fmla="*/ 17 h 155"/>
                              <a:gd name="T58" fmla="*/ 4 w 117"/>
                              <a:gd name="T59" fmla="*/ 17 h 155"/>
                              <a:gd name="T60" fmla="*/ 3 w 117"/>
                              <a:gd name="T61" fmla="*/ 16 h 155"/>
                              <a:gd name="T62" fmla="*/ 2 w 117"/>
                              <a:gd name="T63" fmla="*/ 16 h 155"/>
                              <a:gd name="T64" fmla="*/ 2 w 117"/>
                              <a:gd name="T65" fmla="*/ 14 h 155"/>
                              <a:gd name="T66" fmla="*/ 2 w 117"/>
                              <a:gd name="T67" fmla="*/ 13 h 155"/>
                              <a:gd name="T68" fmla="*/ 0 w 117"/>
                              <a:gd name="T69" fmla="*/ 12 h 155"/>
                              <a:gd name="T70" fmla="*/ 0 w 117"/>
                              <a:gd name="T71" fmla="*/ 11 h 155"/>
                              <a:gd name="T72" fmla="*/ 0 w 117"/>
                              <a:gd name="T73" fmla="*/ 8 h 155"/>
                              <a:gd name="T74" fmla="*/ 0 w 117"/>
                              <a:gd name="T75" fmla="*/ 6 h 155"/>
                              <a:gd name="T76" fmla="*/ 0 w 117"/>
                              <a:gd name="T77" fmla="*/ 4 h 155"/>
                              <a:gd name="T78" fmla="*/ 2 w 117"/>
                              <a:gd name="T79" fmla="*/ 2 h 155"/>
                              <a:gd name="T80" fmla="*/ 2 w 117"/>
                              <a:gd name="T81" fmla="*/ 1 h 155"/>
                              <a:gd name="T82" fmla="*/ 2 w 117"/>
                              <a:gd name="T83" fmla="*/ 0 h 155"/>
                              <a:gd name="T84" fmla="*/ 3 w 117"/>
                              <a:gd name="T85" fmla="*/ 0 h 155"/>
                              <a:gd name="T86" fmla="*/ 4 w 117"/>
                              <a:gd name="T87" fmla="*/ 0 h 155"/>
                              <a:gd name="T88" fmla="*/ 4 w 117"/>
                              <a:gd name="T89" fmla="*/ 0 h 155"/>
                              <a:gd name="T90" fmla="*/ 112 w 117"/>
                              <a:gd name="T91" fmla="*/ 0 h 155"/>
                              <a:gd name="T92" fmla="*/ 114 w 117"/>
                              <a:gd name="T93" fmla="*/ 0 h 155"/>
                              <a:gd name="T94" fmla="*/ 115 w 117"/>
                              <a:gd name="T95" fmla="*/ 0 h 155"/>
                              <a:gd name="T96" fmla="*/ 115 w 117"/>
                              <a:gd name="T97" fmla="*/ 0 h 155"/>
                              <a:gd name="T98" fmla="*/ 116 w 117"/>
                              <a:gd name="T99" fmla="*/ 1 h 155"/>
                              <a:gd name="T100" fmla="*/ 116 w 117"/>
                              <a:gd name="T101" fmla="*/ 2 h 155"/>
                              <a:gd name="T102" fmla="*/ 116 w 117"/>
                              <a:gd name="T103" fmla="*/ 4 h 155"/>
                              <a:gd name="T104" fmla="*/ 117 w 117"/>
                              <a:gd name="T105" fmla="*/ 6 h 155"/>
                              <a:gd name="T106" fmla="*/ 117 w 117"/>
                              <a:gd name="T107" fmla="*/ 8 h 1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7" h="155">
                                <a:moveTo>
                                  <a:pt x="117" y="8"/>
                                </a:moveTo>
                                <a:lnTo>
                                  <a:pt x="117" y="11"/>
                                </a:lnTo>
                                <a:lnTo>
                                  <a:pt x="116" y="12"/>
                                </a:lnTo>
                                <a:lnTo>
                                  <a:pt x="116" y="13"/>
                                </a:lnTo>
                                <a:lnTo>
                                  <a:pt x="116" y="14"/>
                                </a:lnTo>
                                <a:lnTo>
                                  <a:pt x="115" y="16"/>
                                </a:lnTo>
                                <a:lnTo>
                                  <a:pt x="115" y="16"/>
                                </a:lnTo>
                                <a:lnTo>
                                  <a:pt x="114" y="17"/>
                                </a:lnTo>
                                <a:lnTo>
                                  <a:pt x="112" y="17"/>
                                </a:lnTo>
                                <a:lnTo>
                                  <a:pt x="69" y="17"/>
                                </a:lnTo>
                                <a:lnTo>
                                  <a:pt x="69" y="151"/>
                                </a:lnTo>
                                <a:lnTo>
                                  <a:pt x="69" y="152"/>
                                </a:lnTo>
                                <a:lnTo>
                                  <a:pt x="68" y="153"/>
                                </a:lnTo>
                                <a:lnTo>
                                  <a:pt x="68" y="153"/>
                                </a:lnTo>
                                <a:lnTo>
                                  <a:pt x="67" y="155"/>
                                </a:lnTo>
                                <a:lnTo>
                                  <a:pt x="66" y="155"/>
                                </a:lnTo>
                                <a:lnTo>
                                  <a:pt x="63" y="155"/>
                                </a:lnTo>
                                <a:lnTo>
                                  <a:pt x="62" y="155"/>
                                </a:lnTo>
                                <a:lnTo>
                                  <a:pt x="58" y="155"/>
                                </a:lnTo>
                                <a:lnTo>
                                  <a:pt x="56" y="155"/>
                                </a:lnTo>
                                <a:lnTo>
                                  <a:pt x="53" y="155"/>
                                </a:lnTo>
                                <a:lnTo>
                                  <a:pt x="52" y="155"/>
                                </a:lnTo>
                                <a:lnTo>
                                  <a:pt x="51" y="155"/>
                                </a:lnTo>
                                <a:lnTo>
                                  <a:pt x="50" y="153"/>
                                </a:lnTo>
                                <a:lnTo>
                                  <a:pt x="48" y="153"/>
                                </a:lnTo>
                                <a:lnTo>
                                  <a:pt x="48" y="152"/>
                                </a:lnTo>
                                <a:lnTo>
                                  <a:pt x="48" y="151"/>
                                </a:lnTo>
                                <a:lnTo>
                                  <a:pt x="48" y="17"/>
                                </a:lnTo>
                                <a:lnTo>
                                  <a:pt x="4" y="17"/>
                                </a:lnTo>
                                <a:lnTo>
                                  <a:pt x="4" y="17"/>
                                </a:lnTo>
                                <a:lnTo>
                                  <a:pt x="3" y="16"/>
                                </a:lnTo>
                                <a:lnTo>
                                  <a:pt x="2" y="16"/>
                                </a:lnTo>
                                <a:lnTo>
                                  <a:pt x="2" y="14"/>
                                </a:lnTo>
                                <a:lnTo>
                                  <a:pt x="2" y="13"/>
                                </a:lnTo>
                                <a:lnTo>
                                  <a:pt x="0" y="12"/>
                                </a:lnTo>
                                <a:lnTo>
                                  <a:pt x="0" y="11"/>
                                </a:lnTo>
                                <a:lnTo>
                                  <a:pt x="0" y="8"/>
                                </a:lnTo>
                                <a:lnTo>
                                  <a:pt x="0" y="6"/>
                                </a:lnTo>
                                <a:lnTo>
                                  <a:pt x="0" y="4"/>
                                </a:lnTo>
                                <a:lnTo>
                                  <a:pt x="2" y="2"/>
                                </a:lnTo>
                                <a:lnTo>
                                  <a:pt x="2" y="1"/>
                                </a:lnTo>
                                <a:lnTo>
                                  <a:pt x="2" y="0"/>
                                </a:lnTo>
                                <a:lnTo>
                                  <a:pt x="3" y="0"/>
                                </a:lnTo>
                                <a:lnTo>
                                  <a:pt x="4" y="0"/>
                                </a:lnTo>
                                <a:lnTo>
                                  <a:pt x="4" y="0"/>
                                </a:lnTo>
                                <a:lnTo>
                                  <a:pt x="112" y="0"/>
                                </a:lnTo>
                                <a:lnTo>
                                  <a:pt x="114" y="0"/>
                                </a:lnTo>
                                <a:lnTo>
                                  <a:pt x="115" y="0"/>
                                </a:lnTo>
                                <a:lnTo>
                                  <a:pt x="115" y="0"/>
                                </a:lnTo>
                                <a:lnTo>
                                  <a:pt x="116" y="1"/>
                                </a:lnTo>
                                <a:lnTo>
                                  <a:pt x="116" y="2"/>
                                </a:lnTo>
                                <a:lnTo>
                                  <a:pt x="116" y="4"/>
                                </a:lnTo>
                                <a:lnTo>
                                  <a:pt x="117" y="6"/>
                                </a:lnTo>
                                <a:lnTo>
                                  <a:pt x="117"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66" name="Freeform 655"/>
                        <wps:cNvSpPr>
                          <a:spLocks noEditPoints="1"/>
                        </wps:cNvSpPr>
                        <wps:spPr bwMode="auto">
                          <a:xfrm>
                            <a:off x="2868612" y="4983163"/>
                            <a:ext cx="73025" cy="84138"/>
                          </a:xfrm>
                          <a:custGeom>
                            <a:avLst/>
                            <a:gdLst>
                              <a:gd name="T0" fmla="*/ 138 w 138"/>
                              <a:gd name="T1" fmla="*/ 96 h 160"/>
                              <a:gd name="T2" fmla="*/ 129 w 138"/>
                              <a:gd name="T3" fmla="*/ 127 h 160"/>
                              <a:gd name="T4" fmla="*/ 111 w 138"/>
                              <a:gd name="T5" fmla="*/ 148 h 160"/>
                              <a:gd name="T6" fmla="*/ 85 w 138"/>
                              <a:gd name="T7" fmla="*/ 159 h 160"/>
                              <a:gd name="T8" fmla="*/ 50 w 138"/>
                              <a:gd name="T9" fmla="*/ 159 h 160"/>
                              <a:gd name="T10" fmla="*/ 24 w 138"/>
                              <a:gd name="T11" fmla="*/ 149 h 160"/>
                              <a:gd name="T12" fmla="*/ 8 w 138"/>
                              <a:gd name="T13" fmla="*/ 128 h 160"/>
                              <a:gd name="T14" fmla="*/ 0 w 138"/>
                              <a:gd name="T15" fmla="*/ 99 h 160"/>
                              <a:gd name="T16" fmla="*/ 0 w 138"/>
                              <a:gd name="T17" fmla="*/ 63 h 160"/>
                              <a:gd name="T18" fmla="*/ 8 w 138"/>
                              <a:gd name="T19" fmla="*/ 33 h 160"/>
                              <a:gd name="T20" fmla="*/ 27 w 138"/>
                              <a:gd name="T21" fmla="*/ 12 h 160"/>
                              <a:gd name="T22" fmla="*/ 53 w 138"/>
                              <a:gd name="T23" fmla="*/ 0 h 160"/>
                              <a:gd name="T24" fmla="*/ 87 w 138"/>
                              <a:gd name="T25" fmla="*/ 0 h 160"/>
                              <a:gd name="T26" fmla="*/ 112 w 138"/>
                              <a:gd name="T27" fmla="*/ 11 h 160"/>
                              <a:gd name="T28" fmla="*/ 129 w 138"/>
                              <a:gd name="T29" fmla="*/ 31 h 160"/>
                              <a:gd name="T30" fmla="*/ 138 w 138"/>
                              <a:gd name="T31" fmla="*/ 59 h 160"/>
                              <a:gd name="T32" fmla="*/ 117 w 138"/>
                              <a:gd name="T33" fmla="*/ 79 h 160"/>
                              <a:gd name="T34" fmla="*/ 114 w 138"/>
                              <a:gd name="T35" fmla="*/ 54 h 160"/>
                              <a:gd name="T36" fmla="*/ 107 w 138"/>
                              <a:gd name="T37" fmla="*/ 35 h 160"/>
                              <a:gd name="T38" fmla="*/ 92 w 138"/>
                              <a:gd name="T39" fmla="*/ 22 h 160"/>
                              <a:gd name="T40" fmla="*/ 69 w 138"/>
                              <a:gd name="T41" fmla="*/ 17 h 160"/>
                              <a:gd name="T42" fmla="*/ 47 w 138"/>
                              <a:gd name="T43" fmla="*/ 22 h 160"/>
                              <a:gd name="T44" fmla="*/ 32 w 138"/>
                              <a:gd name="T45" fmla="*/ 36 h 160"/>
                              <a:gd name="T46" fmla="*/ 23 w 138"/>
                              <a:gd name="T47" fmla="*/ 55 h 160"/>
                              <a:gd name="T48" fmla="*/ 21 w 138"/>
                              <a:gd name="T49" fmla="*/ 79 h 160"/>
                              <a:gd name="T50" fmla="*/ 23 w 138"/>
                              <a:gd name="T51" fmla="*/ 105 h 160"/>
                              <a:gd name="T52" fmla="*/ 31 w 138"/>
                              <a:gd name="T53" fmla="*/ 124 h 160"/>
                              <a:gd name="T54" fmla="*/ 45 w 138"/>
                              <a:gd name="T55" fmla="*/ 137 h 160"/>
                              <a:gd name="T56" fmla="*/ 69 w 138"/>
                              <a:gd name="T57" fmla="*/ 142 h 160"/>
                              <a:gd name="T58" fmla="*/ 91 w 138"/>
                              <a:gd name="T59" fmla="*/ 137 h 160"/>
                              <a:gd name="T60" fmla="*/ 106 w 138"/>
                              <a:gd name="T61" fmla="*/ 123 h 160"/>
                              <a:gd name="T62" fmla="*/ 114 w 138"/>
                              <a:gd name="T63" fmla="*/ 104 h 160"/>
                              <a:gd name="T64" fmla="*/ 117 w 138"/>
                              <a:gd name="T65" fmla="*/ 79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38" h="160">
                                <a:moveTo>
                                  <a:pt x="138" y="78"/>
                                </a:moveTo>
                                <a:lnTo>
                                  <a:pt x="138" y="96"/>
                                </a:lnTo>
                                <a:lnTo>
                                  <a:pt x="134" y="112"/>
                                </a:lnTo>
                                <a:lnTo>
                                  <a:pt x="129" y="127"/>
                                </a:lnTo>
                                <a:lnTo>
                                  <a:pt x="120" y="138"/>
                                </a:lnTo>
                                <a:lnTo>
                                  <a:pt x="111" y="148"/>
                                </a:lnTo>
                                <a:lnTo>
                                  <a:pt x="98" y="154"/>
                                </a:lnTo>
                                <a:lnTo>
                                  <a:pt x="85" y="159"/>
                                </a:lnTo>
                                <a:lnTo>
                                  <a:pt x="67" y="160"/>
                                </a:lnTo>
                                <a:lnTo>
                                  <a:pt x="50" y="159"/>
                                </a:lnTo>
                                <a:lnTo>
                                  <a:pt x="37" y="155"/>
                                </a:lnTo>
                                <a:lnTo>
                                  <a:pt x="24" y="149"/>
                                </a:lnTo>
                                <a:lnTo>
                                  <a:pt x="16" y="139"/>
                                </a:lnTo>
                                <a:lnTo>
                                  <a:pt x="8" y="128"/>
                                </a:lnTo>
                                <a:lnTo>
                                  <a:pt x="3" y="115"/>
                                </a:lnTo>
                                <a:lnTo>
                                  <a:pt x="0" y="99"/>
                                </a:lnTo>
                                <a:lnTo>
                                  <a:pt x="0" y="80"/>
                                </a:lnTo>
                                <a:lnTo>
                                  <a:pt x="0" y="63"/>
                                </a:lnTo>
                                <a:lnTo>
                                  <a:pt x="3" y="47"/>
                                </a:lnTo>
                                <a:lnTo>
                                  <a:pt x="8" y="33"/>
                                </a:lnTo>
                                <a:lnTo>
                                  <a:pt x="17" y="22"/>
                                </a:lnTo>
                                <a:lnTo>
                                  <a:pt x="27" y="12"/>
                                </a:lnTo>
                                <a:lnTo>
                                  <a:pt x="39" y="5"/>
                                </a:lnTo>
                                <a:lnTo>
                                  <a:pt x="53" y="0"/>
                                </a:lnTo>
                                <a:lnTo>
                                  <a:pt x="70" y="0"/>
                                </a:lnTo>
                                <a:lnTo>
                                  <a:pt x="87" y="0"/>
                                </a:lnTo>
                                <a:lnTo>
                                  <a:pt x="101" y="5"/>
                                </a:lnTo>
                                <a:lnTo>
                                  <a:pt x="112" y="11"/>
                                </a:lnTo>
                                <a:lnTo>
                                  <a:pt x="122" y="20"/>
                                </a:lnTo>
                                <a:lnTo>
                                  <a:pt x="129" y="31"/>
                                </a:lnTo>
                                <a:lnTo>
                                  <a:pt x="134" y="44"/>
                                </a:lnTo>
                                <a:lnTo>
                                  <a:pt x="138" y="59"/>
                                </a:lnTo>
                                <a:lnTo>
                                  <a:pt x="138" y="78"/>
                                </a:lnTo>
                                <a:close/>
                                <a:moveTo>
                                  <a:pt x="117" y="79"/>
                                </a:moveTo>
                                <a:lnTo>
                                  <a:pt x="116" y="67"/>
                                </a:lnTo>
                                <a:lnTo>
                                  <a:pt x="114" y="54"/>
                                </a:lnTo>
                                <a:lnTo>
                                  <a:pt x="112" y="44"/>
                                </a:lnTo>
                                <a:lnTo>
                                  <a:pt x="107" y="35"/>
                                </a:lnTo>
                                <a:lnTo>
                                  <a:pt x="101" y="27"/>
                                </a:lnTo>
                                <a:lnTo>
                                  <a:pt x="92" y="22"/>
                                </a:lnTo>
                                <a:lnTo>
                                  <a:pt x="82" y="19"/>
                                </a:lnTo>
                                <a:lnTo>
                                  <a:pt x="69" y="17"/>
                                </a:lnTo>
                                <a:lnTo>
                                  <a:pt x="56" y="19"/>
                                </a:lnTo>
                                <a:lnTo>
                                  <a:pt x="47" y="22"/>
                                </a:lnTo>
                                <a:lnTo>
                                  <a:pt x="38" y="28"/>
                                </a:lnTo>
                                <a:lnTo>
                                  <a:pt x="32" y="36"/>
                                </a:lnTo>
                                <a:lnTo>
                                  <a:pt x="27" y="44"/>
                                </a:lnTo>
                                <a:lnTo>
                                  <a:pt x="23" y="55"/>
                                </a:lnTo>
                                <a:lnTo>
                                  <a:pt x="22" y="67"/>
                                </a:lnTo>
                                <a:lnTo>
                                  <a:pt x="21" y="79"/>
                                </a:lnTo>
                                <a:lnTo>
                                  <a:pt x="22" y="92"/>
                                </a:lnTo>
                                <a:lnTo>
                                  <a:pt x="23" y="105"/>
                                </a:lnTo>
                                <a:lnTo>
                                  <a:pt x="26" y="116"/>
                                </a:lnTo>
                                <a:lnTo>
                                  <a:pt x="31" y="124"/>
                                </a:lnTo>
                                <a:lnTo>
                                  <a:pt x="37" y="132"/>
                                </a:lnTo>
                                <a:lnTo>
                                  <a:pt x="45" y="137"/>
                                </a:lnTo>
                                <a:lnTo>
                                  <a:pt x="55" y="142"/>
                                </a:lnTo>
                                <a:lnTo>
                                  <a:pt x="69" y="142"/>
                                </a:lnTo>
                                <a:lnTo>
                                  <a:pt x="81" y="142"/>
                                </a:lnTo>
                                <a:lnTo>
                                  <a:pt x="91" y="137"/>
                                </a:lnTo>
                                <a:lnTo>
                                  <a:pt x="100" y="132"/>
                                </a:lnTo>
                                <a:lnTo>
                                  <a:pt x="106" y="123"/>
                                </a:lnTo>
                                <a:lnTo>
                                  <a:pt x="111" y="115"/>
                                </a:lnTo>
                                <a:lnTo>
                                  <a:pt x="114" y="104"/>
                                </a:lnTo>
                                <a:lnTo>
                                  <a:pt x="116" y="91"/>
                                </a:lnTo>
                                <a:lnTo>
                                  <a:pt x="117" y="7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67" name="Freeform 656"/>
                        <wps:cNvSpPr>
                          <a:spLocks/>
                        </wps:cNvSpPr>
                        <wps:spPr bwMode="auto">
                          <a:xfrm>
                            <a:off x="2959100" y="4983163"/>
                            <a:ext cx="58738" cy="82550"/>
                          </a:xfrm>
                          <a:custGeom>
                            <a:avLst/>
                            <a:gdLst>
                              <a:gd name="T0" fmla="*/ 112 w 112"/>
                              <a:gd name="T1" fmla="*/ 154 h 157"/>
                              <a:gd name="T2" fmla="*/ 111 w 112"/>
                              <a:gd name="T3" fmla="*/ 155 h 157"/>
                              <a:gd name="T4" fmla="*/ 108 w 112"/>
                              <a:gd name="T5" fmla="*/ 157 h 157"/>
                              <a:gd name="T6" fmla="*/ 105 w 112"/>
                              <a:gd name="T7" fmla="*/ 157 h 157"/>
                              <a:gd name="T8" fmla="*/ 98 w 112"/>
                              <a:gd name="T9" fmla="*/ 157 h 157"/>
                              <a:gd name="T10" fmla="*/ 95 w 112"/>
                              <a:gd name="T11" fmla="*/ 157 h 157"/>
                              <a:gd name="T12" fmla="*/ 92 w 112"/>
                              <a:gd name="T13" fmla="*/ 155 h 157"/>
                              <a:gd name="T14" fmla="*/ 91 w 112"/>
                              <a:gd name="T15" fmla="*/ 154 h 157"/>
                              <a:gd name="T16" fmla="*/ 91 w 112"/>
                              <a:gd name="T17" fmla="*/ 84 h 157"/>
                              <a:gd name="T18" fmla="*/ 21 w 112"/>
                              <a:gd name="T19" fmla="*/ 153 h 157"/>
                              <a:gd name="T20" fmla="*/ 20 w 112"/>
                              <a:gd name="T21" fmla="*/ 155 h 157"/>
                              <a:gd name="T22" fmla="*/ 18 w 112"/>
                              <a:gd name="T23" fmla="*/ 157 h 157"/>
                              <a:gd name="T24" fmla="*/ 15 w 112"/>
                              <a:gd name="T25" fmla="*/ 157 h 157"/>
                              <a:gd name="T26" fmla="*/ 10 w 112"/>
                              <a:gd name="T27" fmla="*/ 157 h 157"/>
                              <a:gd name="T28" fmla="*/ 5 w 112"/>
                              <a:gd name="T29" fmla="*/ 157 h 157"/>
                              <a:gd name="T30" fmla="*/ 2 w 112"/>
                              <a:gd name="T31" fmla="*/ 157 h 157"/>
                              <a:gd name="T32" fmla="*/ 0 w 112"/>
                              <a:gd name="T33" fmla="*/ 155 h 157"/>
                              <a:gd name="T34" fmla="*/ 0 w 112"/>
                              <a:gd name="T35" fmla="*/ 153 h 157"/>
                              <a:gd name="T36" fmla="*/ 0 w 112"/>
                              <a:gd name="T37" fmla="*/ 3 h 157"/>
                              <a:gd name="T38" fmla="*/ 1 w 112"/>
                              <a:gd name="T39" fmla="*/ 2 h 157"/>
                              <a:gd name="T40" fmla="*/ 4 w 112"/>
                              <a:gd name="T41" fmla="*/ 0 h 157"/>
                              <a:gd name="T42" fmla="*/ 7 w 112"/>
                              <a:gd name="T43" fmla="*/ 0 h 157"/>
                              <a:gd name="T44" fmla="*/ 13 w 112"/>
                              <a:gd name="T45" fmla="*/ 0 h 157"/>
                              <a:gd name="T46" fmla="*/ 17 w 112"/>
                              <a:gd name="T47" fmla="*/ 0 h 157"/>
                              <a:gd name="T48" fmla="*/ 20 w 112"/>
                              <a:gd name="T49" fmla="*/ 2 h 157"/>
                              <a:gd name="T50" fmla="*/ 21 w 112"/>
                              <a:gd name="T51" fmla="*/ 3 h 157"/>
                              <a:gd name="T52" fmla="*/ 21 w 112"/>
                              <a:gd name="T53" fmla="*/ 67 h 157"/>
                              <a:gd name="T54" fmla="*/ 91 w 112"/>
                              <a:gd name="T55" fmla="*/ 4 h 157"/>
                              <a:gd name="T56" fmla="*/ 92 w 112"/>
                              <a:gd name="T57" fmla="*/ 3 h 157"/>
                              <a:gd name="T58" fmla="*/ 94 w 112"/>
                              <a:gd name="T59" fmla="*/ 2 h 157"/>
                              <a:gd name="T60" fmla="*/ 97 w 112"/>
                              <a:gd name="T61" fmla="*/ 0 h 157"/>
                              <a:gd name="T62" fmla="*/ 102 w 112"/>
                              <a:gd name="T63" fmla="*/ 0 h 157"/>
                              <a:gd name="T64" fmla="*/ 107 w 112"/>
                              <a:gd name="T65" fmla="*/ 0 h 157"/>
                              <a:gd name="T66" fmla="*/ 110 w 112"/>
                              <a:gd name="T67" fmla="*/ 2 h 157"/>
                              <a:gd name="T68" fmla="*/ 112 w 112"/>
                              <a:gd name="T69" fmla="*/ 3 h 157"/>
                              <a:gd name="T70" fmla="*/ 112 w 112"/>
                              <a:gd name="T71" fmla="*/ 4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12" h="157">
                                <a:moveTo>
                                  <a:pt x="112" y="153"/>
                                </a:moveTo>
                                <a:lnTo>
                                  <a:pt x="112" y="154"/>
                                </a:lnTo>
                                <a:lnTo>
                                  <a:pt x="112" y="155"/>
                                </a:lnTo>
                                <a:lnTo>
                                  <a:pt x="111" y="155"/>
                                </a:lnTo>
                                <a:lnTo>
                                  <a:pt x="110" y="157"/>
                                </a:lnTo>
                                <a:lnTo>
                                  <a:pt x="108" y="157"/>
                                </a:lnTo>
                                <a:lnTo>
                                  <a:pt x="107" y="157"/>
                                </a:lnTo>
                                <a:lnTo>
                                  <a:pt x="105" y="157"/>
                                </a:lnTo>
                                <a:lnTo>
                                  <a:pt x="102" y="157"/>
                                </a:lnTo>
                                <a:lnTo>
                                  <a:pt x="98" y="157"/>
                                </a:lnTo>
                                <a:lnTo>
                                  <a:pt x="97" y="157"/>
                                </a:lnTo>
                                <a:lnTo>
                                  <a:pt x="95" y="157"/>
                                </a:lnTo>
                                <a:lnTo>
                                  <a:pt x="94" y="157"/>
                                </a:lnTo>
                                <a:lnTo>
                                  <a:pt x="92" y="155"/>
                                </a:lnTo>
                                <a:lnTo>
                                  <a:pt x="92" y="155"/>
                                </a:lnTo>
                                <a:lnTo>
                                  <a:pt x="91" y="154"/>
                                </a:lnTo>
                                <a:lnTo>
                                  <a:pt x="91" y="153"/>
                                </a:lnTo>
                                <a:lnTo>
                                  <a:pt x="91" y="84"/>
                                </a:lnTo>
                                <a:lnTo>
                                  <a:pt x="21" y="84"/>
                                </a:lnTo>
                                <a:lnTo>
                                  <a:pt x="21" y="153"/>
                                </a:lnTo>
                                <a:lnTo>
                                  <a:pt x="21" y="154"/>
                                </a:lnTo>
                                <a:lnTo>
                                  <a:pt x="20" y="155"/>
                                </a:lnTo>
                                <a:lnTo>
                                  <a:pt x="20" y="155"/>
                                </a:lnTo>
                                <a:lnTo>
                                  <a:pt x="18" y="157"/>
                                </a:lnTo>
                                <a:lnTo>
                                  <a:pt x="17" y="157"/>
                                </a:lnTo>
                                <a:lnTo>
                                  <a:pt x="15" y="157"/>
                                </a:lnTo>
                                <a:lnTo>
                                  <a:pt x="13" y="157"/>
                                </a:lnTo>
                                <a:lnTo>
                                  <a:pt x="10" y="157"/>
                                </a:lnTo>
                                <a:lnTo>
                                  <a:pt x="7" y="157"/>
                                </a:lnTo>
                                <a:lnTo>
                                  <a:pt x="5" y="157"/>
                                </a:lnTo>
                                <a:lnTo>
                                  <a:pt x="4" y="157"/>
                                </a:lnTo>
                                <a:lnTo>
                                  <a:pt x="2" y="157"/>
                                </a:lnTo>
                                <a:lnTo>
                                  <a:pt x="1" y="155"/>
                                </a:lnTo>
                                <a:lnTo>
                                  <a:pt x="0" y="155"/>
                                </a:lnTo>
                                <a:lnTo>
                                  <a:pt x="0" y="154"/>
                                </a:lnTo>
                                <a:lnTo>
                                  <a:pt x="0" y="153"/>
                                </a:lnTo>
                                <a:lnTo>
                                  <a:pt x="0" y="4"/>
                                </a:lnTo>
                                <a:lnTo>
                                  <a:pt x="0" y="3"/>
                                </a:lnTo>
                                <a:lnTo>
                                  <a:pt x="0" y="3"/>
                                </a:lnTo>
                                <a:lnTo>
                                  <a:pt x="1" y="2"/>
                                </a:lnTo>
                                <a:lnTo>
                                  <a:pt x="2" y="2"/>
                                </a:lnTo>
                                <a:lnTo>
                                  <a:pt x="4" y="0"/>
                                </a:lnTo>
                                <a:lnTo>
                                  <a:pt x="5" y="0"/>
                                </a:lnTo>
                                <a:lnTo>
                                  <a:pt x="7" y="0"/>
                                </a:lnTo>
                                <a:lnTo>
                                  <a:pt x="10" y="0"/>
                                </a:lnTo>
                                <a:lnTo>
                                  <a:pt x="13" y="0"/>
                                </a:lnTo>
                                <a:lnTo>
                                  <a:pt x="15" y="0"/>
                                </a:lnTo>
                                <a:lnTo>
                                  <a:pt x="17" y="0"/>
                                </a:lnTo>
                                <a:lnTo>
                                  <a:pt x="18" y="2"/>
                                </a:lnTo>
                                <a:lnTo>
                                  <a:pt x="20" y="2"/>
                                </a:lnTo>
                                <a:lnTo>
                                  <a:pt x="20" y="3"/>
                                </a:lnTo>
                                <a:lnTo>
                                  <a:pt x="21" y="3"/>
                                </a:lnTo>
                                <a:lnTo>
                                  <a:pt x="21" y="4"/>
                                </a:lnTo>
                                <a:lnTo>
                                  <a:pt x="21" y="67"/>
                                </a:lnTo>
                                <a:lnTo>
                                  <a:pt x="91" y="67"/>
                                </a:lnTo>
                                <a:lnTo>
                                  <a:pt x="91" y="4"/>
                                </a:lnTo>
                                <a:lnTo>
                                  <a:pt x="91" y="3"/>
                                </a:lnTo>
                                <a:lnTo>
                                  <a:pt x="92" y="3"/>
                                </a:lnTo>
                                <a:lnTo>
                                  <a:pt x="92" y="2"/>
                                </a:lnTo>
                                <a:lnTo>
                                  <a:pt x="94" y="2"/>
                                </a:lnTo>
                                <a:lnTo>
                                  <a:pt x="95" y="0"/>
                                </a:lnTo>
                                <a:lnTo>
                                  <a:pt x="97" y="0"/>
                                </a:lnTo>
                                <a:lnTo>
                                  <a:pt x="98" y="0"/>
                                </a:lnTo>
                                <a:lnTo>
                                  <a:pt x="102" y="0"/>
                                </a:lnTo>
                                <a:lnTo>
                                  <a:pt x="105" y="0"/>
                                </a:lnTo>
                                <a:lnTo>
                                  <a:pt x="107" y="0"/>
                                </a:lnTo>
                                <a:lnTo>
                                  <a:pt x="108" y="0"/>
                                </a:lnTo>
                                <a:lnTo>
                                  <a:pt x="110" y="2"/>
                                </a:lnTo>
                                <a:lnTo>
                                  <a:pt x="111" y="2"/>
                                </a:lnTo>
                                <a:lnTo>
                                  <a:pt x="112" y="3"/>
                                </a:lnTo>
                                <a:lnTo>
                                  <a:pt x="112" y="3"/>
                                </a:lnTo>
                                <a:lnTo>
                                  <a:pt x="112" y="4"/>
                                </a:lnTo>
                                <a:lnTo>
                                  <a:pt x="112" y="1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68" name="Freeform 657"/>
                        <wps:cNvSpPr>
                          <a:spLocks/>
                        </wps:cNvSpPr>
                        <wps:spPr bwMode="auto">
                          <a:xfrm>
                            <a:off x="2427287" y="4935538"/>
                            <a:ext cx="179388" cy="179388"/>
                          </a:xfrm>
                          <a:custGeom>
                            <a:avLst/>
                            <a:gdLst>
                              <a:gd name="T0" fmla="*/ 339 w 339"/>
                              <a:gd name="T1" fmla="*/ 170 h 339"/>
                              <a:gd name="T2" fmla="*/ 338 w 339"/>
                              <a:gd name="T3" fmla="*/ 187 h 339"/>
                              <a:gd name="T4" fmla="*/ 331 w 339"/>
                              <a:gd name="T5" fmla="*/ 221 h 339"/>
                              <a:gd name="T6" fmla="*/ 318 w 339"/>
                              <a:gd name="T7" fmla="*/ 250 h 339"/>
                              <a:gd name="T8" fmla="*/ 301 w 339"/>
                              <a:gd name="T9" fmla="*/ 277 h 339"/>
                              <a:gd name="T10" fmla="*/ 277 w 339"/>
                              <a:gd name="T11" fmla="*/ 301 h 339"/>
                              <a:gd name="T12" fmla="*/ 250 w 339"/>
                              <a:gd name="T13" fmla="*/ 319 h 339"/>
                              <a:gd name="T14" fmla="*/ 219 w 339"/>
                              <a:gd name="T15" fmla="*/ 331 h 339"/>
                              <a:gd name="T16" fmla="*/ 187 w 339"/>
                              <a:gd name="T17" fmla="*/ 338 h 339"/>
                              <a:gd name="T18" fmla="*/ 170 w 339"/>
                              <a:gd name="T19" fmla="*/ 339 h 339"/>
                              <a:gd name="T20" fmla="*/ 152 w 339"/>
                              <a:gd name="T21" fmla="*/ 338 h 339"/>
                              <a:gd name="T22" fmla="*/ 120 w 339"/>
                              <a:gd name="T23" fmla="*/ 331 h 339"/>
                              <a:gd name="T24" fmla="*/ 89 w 339"/>
                              <a:gd name="T25" fmla="*/ 319 h 339"/>
                              <a:gd name="T26" fmla="*/ 62 w 339"/>
                              <a:gd name="T27" fmla="*/ 301 h 339"/>
                              <a:gd name="T28" fmla="*/ 38 w 339"/>
                              <a:gd name="T29" fmla="*/ 277 h 339"/>
                              <a:gd name="T30" fmla="*/ 21 w 339"/>
                              <a:gd name="T31" fmla="*/ 250 h 339"/>
                              <a:gd name="T32" fmla="*/ 8 w 339"/>
                              <a:gd name="T33" fmla="*/ 221 h 339"/>
                              <a:gd name="T34" fmla="*/ 1 w 339"/>
                              <a:gd name="T35" fmla="*/ 187 h 339"/>
                              <a:gd name="T36" fmla="*/ 0 w 339"/>
                              <a:gd name="T37" fmla="*/ 170 h 339"/>
                              <a:gd name="T38" fmla="*/ 1 w 339"/>
                              <a:gd name="T39" fmla="*/ 153 h 339"/>
                              <a:gd name="T40" fmla="*/ 8 w 339"/>
                              <a:gd name="T41" fmla="*/ 120 h 339"/>
                              <a:gd name="T42" fmla="*/ 21 w 339"/>
                              <a:gd name="T43" fmla="*/ 89 h 339"/>
                              <a:gd name="T44" fmla="*/ 38 w 339"/>
                              <a:gd name="T45" fmla="*/ 62 h 339"/>
                              <a:gd name="T46" fmla="*/ 62 w 339"/>
                              <a:gd name="T47" fmla="*/ 40 h 339"/>
                              <a:gd name="T48" fmla="*/ 89 w 339"/>
                              <a:gd name="T49" fmla="*/ 21 h 339"/>
                              <a:gd name="T50" fmla="*/ 120 w 339"/>
                              <a:gd name="T51" fmla="*/ 8 h 339"/>
                              <a:gd name="T52" fmla="*/ 152 w 339"/>
                              <a:gd name="T53" fmla="*/ 1 h 339"/>
                              <a:gd name="T54" fmla="*/ 170 w 339"/>
                              <a:gd name="T55" fmla="*/ 0 h 339"/>
                              <a:gd name="T56" fmla="*/ 187 w 339"/>
                              <a:gd name="T57" fmla="*/ 1 h 339"/>
                              <a:gd name="T58" fmla="*/ 219 w 339"/>
                              <a:gd name="T59" fmla="*/ 8 h 339"/>
                              <a:gd name="T60" fmla="*/ 250 w 339"/>
                              <a:gd name="T61" fmla="*/ 21 h 339"/>
                              <a:gd name="T62" fmla="*/ 277 w 339"/>
                              <a:gd name="T63" fmla="*/ 40 h 339"/>
                              <a:gd name="T64" fmla="*/ 301 w 339"/>
                              <a:gd name="T65" fmla="*/ 62 h 339"/>
                              <a:gd name="T66" fmla="*/ 318 w 339"/>
                              <a:gd name="T67" fmla="*/ 89 h 339"/>
                              <a:gd name="T68" fmla="*/ 331 w 339"/>
                              <a:gd name="T69" fmla="*/ 120 h 339"/>
                              <a:gd name="T70" fmla="*/ 338 w 339"/>
                              <a:gd name="T71" fmla="*/ 153 h 339"/>
                              <a:gd name="T72" fmla="*/ 339 w 339"/>
                              <a:gd name="T73" fmla="*/ 170 h 3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339" h="339">
                                <a:moveTo>
                                  <a:pt x="339" y="170"/>
                                </a:moveTo>
                                <a:lnTo>
                                  <a:pt x="338" y="187"/>
                                </a:lnTo>
                                <a:lnTo>
                                  <a:pt x="331" y="221"/>
                                </a:lnTo>
                                <a:lnTo>
                                  <a:pt x="318" y="250"/>
                                </a:lnTo>
                                <a:lnTo>
                                  <a:pt x="301" y="277"/>
                                </a:lnTo>
                                <a:lnTo>
                                  <a:pt x="277" y="301"/>
                                </a:lnTo>
                                <a:lnTo>
                                  <a:pt x="250" y="319"/>
                                </a:lnTo>
                                <a:lnTo>
                                  <a:pt x="219" y="331"/>
                                </a:lnTo>
                                <a:lnTo>
                                  <a:pt x="187" y="338"/>
                                </a:lnTo>
                                <a:lnTo>
                                  <a:pt x="170" y="339"/>
                                </a:lnTo>
                                <a:lnTo>
                                  <a:pt x="152" y="338"/>
                                </a:lnTo>
                                <a:lnTo>
                                  <a:pt x="120" y="331"/>
                                </a:lnTo>
                                <a:lnTo>
                                  <a:pt x="89" y="319"/>
                                </a:lnTo>
                                <a:lnTo>
                                  <a:pt x="62" y="301"/>
                                </a:lnTo>
                                <a:lnTo>
                                  <a:pt x="38" y="277"/>
                                </a:lnTo>
                                <a:lnTo>
                                  <a:pt x="21" y="250"/>
                                </a:lnTo>
                                <a:lnTo>
                                  <a:pt x="8" y="221"/>
                                </a:lnTo>
                                <a:lnTo>
                                  <a:pt x="1" y="187"/>
                                </a:lnTo>
                                <a:lnTo>
                                  <a:pt x="0" y="170"/>
                                </a:lnTo>
                                <a:lnTo>
                                  <a:pt x="1" y="153"/>
                                </a:lnTo>
                                <a:lnTo>
                                  <a:pt x="8" y="120"/>
                                </a:lnTo>
                                <a:lnTo>
                                  <a:pt x="21" y="89"/>
                                </a:lnTo>
                                <a:lnTo>
                                  <a:pt x="38" y="62"/>
                                </a:lnTo>
                                <a:lnTo>
                                  <a:pt x="62" y="40"/>
                                </a:lnTo>
                                <a:lnTo>
                                  <a:pt x="89" y="21"/>
                                </a:lnTo>
                                <a:lnTo>
                                  <a:pt x="120" y="8"/>
                                </a:lnTo>
                                <a:lnTo>
                                  <a:pt x="152" y="1"/>
                                </a:lnTo>
                                <a:lnTo>
                                  <a:pt x="170" y="0"/>
                                </a:lnTo>
                                <a:lnTo>
                                  <a:pt x="187" y="1"/>
                                </a:lnTo>
                                <a:lnTo>
                                  <a:pt x="219" y="8"/>
                                </a:lnTo>
                                <a:lnTo>
                                  <a:pt x="250" y="21"/>
                                </a:lnTo>
                                <a:lnTo>
                                  <a:pt x="277" y="40"/>
                                </a:lnTo>
                                <a:lnTo>
                                  <a:pt x="301" y="62"/>
                                </a:lnTo>
                                <a:lnTo>
                                  <a:pt x="318" y="89"/>
                                </a:lnTo>
                                <a:lnTo>
                                  <a:pt x="331" y="120"/>
                                </a:lnTo>
                                <a:lnTo>
                                  <a:pt x="338" y="153"/>
                                </a:lnTo>
                                <a:lnTo>
                                  <a:pt x="339" y="170"/>
                                </a:lnTo>
                                <a:close/>
                              </a:path>
                            </a:pathLst>
                          </a:custGeom>
                          <a:solidFill>
                            <a:srgbClr val="C93A3A"/>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69" name="Freeform 658"/>
                        <wps:cNvSpPr>
                          <a:spLocks/>
                        </wps:cNvSpPr>
                        <wps:spPr bwMode="auto">
                          <a:xfrm>
                            <a:off x="3044825" y="5275263"/>
                            <a:ext cx="11113" cy="82550"/>
                          </a:xfrm>
                          <a:custGeom>
                            <a:avLst/>
                            <a:gdLst>
                              <a:gd name="T0" fmla="*/ 20 w 20"/>
                              <a:gd name="T1" fmla="*/ 153 h 156"/>
                              <a:gd name="T2" fmla="*/ 20 w 20"/>
                              <a:gd name="T3" fmla="*/ 154 h 156"/>
                              <a:gd name="T4" fmla="*/ 19 w 20"/>
                              <a:gd name="T5" fmla="*/ 154 h 156"/>
                              <a:gd name="T6" fmla="*/ 19 w 20"/>
                              <a:gd name="T7" fmla="*/ 155 h 156"/>
                              <a:gd name="T8" fmla="*/ 18 w 20"/>
                              <a:gd name="T9" fmla="*/ 155 h 156"/>
                              <a:gd name="T10" fmla="*/ 17 w 20"/>
                              <a:gd name="T11" fmla="*/ 156 h 156"/>
                              <a:gd name="T12" fmla="*/ 14 w 20"/>
                              <a:gd name="T13" fmla="*/ 156 h 156"/>
                              <a:gd name="T14" fmla="*/ 13 w 20"/>
                              <a:gd name="T15" fmla="*/ 156 h 156"/>
                              <a:gd name="T16" fmla="*/ 9 w 20"/>
                              <a:gd name="T17" fmla="*/ 156 h 156"/>
                              <a:gd name="T18" fmla="*/ 7 w 20"/>
                              <a:gd name="T19" fmla="*/ 156 h 156"/>
                              <a:gd name="T20" fmla="*/ 4 w 20"/>
                              <a:gd name="T21" fmla="*/ 156 h 156"/>
                              <a:gd name="T22" fmla="*/ 3 w 20"/>
                              <a:gd name="T23" fmla="*/ 156 h 156"/>
                              <a:gd name="T24" fmla="*/ 2 w 20"/>
                              <a:gd name="T25" fmla="*/ 155 h 156"/>
                              <a:gd name="T26" fmla="*/ 1 w 20"/>
                              <a:gd name="T27" fmla="*/ 155 h 156"/>
                              <a:gd name="T28" fmla="*/ 0 w 20"/>
                              <a:gd name="T29" fmla="*/ 154 h 156"/>
                              <a:gd name="T30" fmla="*/ 0 w 20"/>
                              <a:gd name="T31" fmla="*/ 154 h 156"/>
                              <a:gd name="T32" fmla="*/ 0 w 20"/>
                              <a:gd name="T33" fmla="*/ 153 h 156"/>
                              <a:gd name="T34" fmla="*/ 0 w 20"/>
                              <a:gd name="T35" fmla="*/ 4 h 156"/>
                              <a:gd name="T36" fmla="*/ 0 w 20"/>
                              <a:gd name="T37" fmla="*/ 2 h 156"/>
                              <a:gd name="T38" fmla="*/ 0 w 20"/>
                              <a:gd name="T39" fmla="*/ 1 h 156"/>
                              <a:gd name="T40" fmla="*/ 1 w 20"/>
                              <a:gd name="T41" fmla="*/ 1 h 156"/>
                              <a:gd name="T42" fmla="*/ 2 w 20"/>
                              <a:gd name="T43" fmla="*/ 0 h 156"/>
                              <a:gd name="T44" fmla="*/ 3 w 20"/>
                              <a:gd name="T45" fmla="*/ 0 h 156"/>
                              <a:gd name="T46" fmla="*/ 4 w 20"/>
                              <a:gd name="T47" fmla="*/ 0 h 156"/>
                              <a:gd name="T48" fmla="*/ 7 w 20"/>
                              <a:gd name="T49" fmla="*/ 0 h 156"/>
                              <a:gd name="T50" fmla="*/ 9 w 20"/>
                              <a:gd name="T51" fmla="*/ 0 h 156"/>
                              <a:gd name="T52" fmla="*/ 13 w 20"/>
                              <a:gd name="T53" fmla="*/ 0 h 156"/>
                              <a:gd name="T54" fmla="*/ 14 w 20"/>
                              <a:gd name="T55" fmla="*/ 0 h 156"/>
                              <a:gd name="T56" fmla="*/ 17 w 20"/>
                              <a:gd name="T57" fmla="*/ 0 h 156"/>
                              <a:gd name="T58" fmla="*/ 18 w 20"/>
                              <a:gd name="T59" fmla="*/ 0 h 156"/>
                              <a:gd name="T60" fmla="*/ 19 w 20"/>
                              <a:gd name="T61" fmla="*/ 1 h 156"/>
                              <a:gd name="T62" fmla="*/ 19 w 20"/>
                              <a:gd name="T63" fmla="*/ 1 h 156"/>
                              <a:gd name="T64" fmla="*/ 20 w 20"/>
                              <a:gd name="T65" fmla="*/ 2 h 156"/>
                              <a:gd name="T66" fmla="*/ 20 w 20"/>
                              <a:gd name="T67" fmla="*/ 4 h 156"/>
                              <a:gd name="T68" fmla="*/ 20 w 20"/>
                              <a:gd name="T69" fmla="*/ 153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0" h="156">
                                <a:moveTo>
                                  <a:pt x="20" y="153"/>
                                </a:moveTo>
                                <a:lnTo>
                                  <a:pt x="20" y="154"/>
                                </a:lnTo>
                                <a:lnTo>
                                  <a:pt x="19" y="154"/>
                                </a:lnTo>
                                <a:lnTo>
                                  <a:pt x="19" y="155"/>
                                </a:lnTo>
                                <a:lnTo>
                                  <a:pt x="18" y="155"/>
                                </a:lnTo>
                                <a:lnTo>
                                  <a:pt x="17" y="156"/>
                                </a:lnTo>
                                <a:lnTo>
                                  <a:pt x="14" y="156"/>
                                </a:lnTo>
                                <a:lnTo>
                                  <a:pt x="13" y="156"/>
                                </a:lnTo>
                                <a:lnTo>
                                  <a:pt x="9" y="156"/>
                                </a:lnTo>
                                <a:lnTo>
                                  <a:pt x="7" y="156"/>
                                </a:lnTo>
                                <a:lnTo>
                                  <a:pt x="4" y="156"/>
                                </a:lnTo>
                                <a:lnTo>
                                  <a:pt x="3" y="156"/>
                                </a:lnTo>
                                <a:lnTo>
                                  <a:pt x="2" y="155"/>
                                </a:lnTo>
                                <a:lnTo>
                                  <a:pt x="1" y="155"/>
                                </a:lnTo>
                                <a:lnTo>
                                  <a:pt x="0" y="154"/>
                                </a:lnTo>
                                <a:lnTo>
                                  <a:pt x="0" y="154"/>
                                </a:lnTo>
                                <a:lnTo>
                                  <a:pt x="0" y="153"/>
                                </a:lnTo>
                                <a:lnTo>
                                  <a:pt x="0" y="4"/>
                                </a:lnTo>
                                <a:lnTo>
                                  <a:pt x="0" y="2"/>
                                </a:lnTo>
                                <a:lnTo>
                                  <a:pt x="0" y="1"/>
                                </a:lnTo>
                                <a:lnTo>
                                  <a:pt x="1" y="1"/>
                                </a:lnTo>
                                <a:lnTo>
                                  <a:pt x="2" y="0"/>
                                </a:lnTo>
                                <a:lnTo>
                                  <a:pt x="3" y="0"/>
                                </a:lnTo>
                                <a:lnTo>
                                  <a:pt x="4" y="0"/>
                                </a:lnTo>
                                <a:lnTo>
                                  <a:pt x="7" y="0"/>
                                </a:lnTo>
                                <a:lnTo>
                                  <a:pt x="9" y="0"/>
                                </a:lnTo>
                                <a:lnTo>
                                  <a:pt x="13" y="0"/>
                                </a:lnTo>
                                <a:lnTo>
                                  <a:pt x="14" y="0"/>
                                </a:lnTo>
                                <a:lnTo>
                                  <a:pt x="17" y="0"/>
                                </a:lnTo>
                                <a:lnTo>
                                  <a:pt x="18" y="0"/>
                                </a:lnTo>
                                <a:lnTo>
                                  <a:pt x="19" y="1"/>
                                </a:lnTo>
                                <a:lnTo>
                                  <a:pt x="19" y="1"/>
                                </a:lnTo>
                                <a:lnTo>
                                  <a:pt x="20" y="2"/>
                                </a:lnTo>
                                <a:lnTo>
                                  <a:pt x="20" y="4"/>
                                </a:lnTo>
                                <a:lnTo>
                                  <a:pt x="20" y="1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70" name="Freeform 659"/>
                        <wps:cNvSpPr>
                          <a:spLocks/>
                        </wps:cNvSpPr>
                        <wps:spPr bwMode="auto">
                          <a:xfrm>
                            <a:off x="3071812" y="5275263"/>
                            <a:ext cx="60325" cy="84138"/>
                          </a:xfrm>
                          <a:custGeom>
                            <a:avLst/>
                            <a:gdLst>
                              <a:gd name="T0" fmla="*/ 114 w 114"/>
                              <a:gd name="T1" fmla="*/ 136 h 159"/>
                              <a:gd name="T2" fmla="*/ 113 w 114"/>
                              <a:gd name="T3" fmla="*/ 139 h 159"/>
                              <a:gd name="T4" fmla="*/ 113 w 114"/>
                              <a:gd name="T5" fmla="*/ 141 h 159"/>
                              <a:gd name="T6" fmla="*/ 111 w 114"/>
                              <a:gd name="T7" fmla="*/ 144 h 159"/>
                              <a:gd name="T8" fmla="*/ 109 w 114"/>
                              <a:gd name="T9" fmla="*/ 146 h 159"/>
                              <a:gd name="T10" fmla="*/ 101 w 114"/>
                              <a:gd name="T11" fmla="*/ 151 h 159"/>
                              <a:gd name="T12" fmla="*/ 89 w 114"/>
                              <a:gd name="T13" fmla="*/ 155 h 159"/>
                              <a:gd name="T14" fmla="*/ 74 w 114"/>
                              <a:gd name="T15" fmla="*/ 159 h 159"/>
                              <a:gd name="T16" fmla="*/ 52 w 114"/>
                              <a:gd name="T17" fmla="*/ 157 h 159"/>
                              <a:gd name="T18" fmla="*/ 28 w 114"/>
                              <a:gd name="T19" fmla="*/ 148 h 159"/>
                              <a:gd name="T20" fmla="*/ 10 w 114"/>
                              <a:gd name="T21" fmla="*/ 128 h 159"/>
                              <a:gd name="T22" fmla="*/ 0 w 114"/>
                              <a:gd name="T23" fmla="*/ 100 h 159"/>
                              <a:gd name="T24" fmla="*/ 2 w 114"/>
                              <a:gd name="T25" fmla="*/ 63 h 159"/>
                              <a:gd name="T26" fmla="*/ 12 w 114"/>
                              <a:gd name="T27" fmla="*/ 32 h 159"/>
                              <a:gd name="T28" fmla="*/ 29 w 114"/>
                              <a:gd name="T29" fmla="*/ 11 h 159"/>
                              <a:gd name="T30" fmla="*/ 53 w 114"/>
                              <a:gd name="T31" fmla="*/ 0 h 159"/>
                              <a:gd name="T32" fmla="*/ 76 w 114"/>
                              <a:gd name="T33" fmla="*/ 0 h 159"/>
                              <a:gd name="T34" fmla="*/ 88 w 114"/>
                              <a:gd name="T35" fmla="*/ 2 h 159"/>
                              <a:gd name="T36" fmla="*/ 99 w 114"/>
                              <a:gd name="T37" fmla="*/ 6 h 159"/>
                              <a:gd name="T38" fmla="*/ 108 w 114"/>
                              <a:gd name="T39" fmla="*/ 11 h 159"/>
                              <a:gd name="T40" fmla="*/ 110 w 114"/>
                              <a:gd name="T41" fmla="*/ 13 h 159"/>
                              <a:gd name="T42" fmla="*/ 111 w 114"/>
                              <a:gd name="T43" fmla="*/ 16 h 159"/>
                              <a:gd name="T44" fmla="*/ 113 w 114"/>
                              <a:gd name="T45" fmla="*/ 18 h 159"/>
                              <a:gd name="T46" fmla="*/ 113 w 114"/>
                              <a:gd name="T47" fmla="*/ 21 h 159"/>
                              <a:gd name="T48" fmla="*/ 113 w 114"/>
                              <a:gd name="T49" fmla="*/ 26 h 159"/>
                              <a:gd name="T50" fmla="*/ 113 w 114"/>
                              <a:gd name="T51" fmla="*/ 29 h 159"/>
                              <a:gd name="T52" fmla="*/ 111 w 114"/>
                              <a:gd name="T53" fmla="*/ 31 h 159"/>
                              <a:gd name="T54" fmla="*/ 110 w 114"/>
                              <a:gd name="T55" fmla="*/ 32 h 159"/>
                              <a:gd name="T56" fmla="*/ 108 w 114"/>
                              <a:gd name="T57" fmla="*/ 32 h 159"/>
                              <a:gd name="T58" fmla="*/ 101 w 114"/>
                              <a:gd name="T59" fmla="*/ 28 h 159"/>
                              <a:gd name="T60" fmla="*/ 92 w 114"/>
                              <a:gd name="T61" fmla="*/ 22 h 159"/>
                              <a:gd name="T62" fmla="*/ 78 w 114"/>
                              <a:gd name="T63" fmla="*/ 18 h 159"/>
                              <a:gd name="T64" fmla="*/ 58 w 114"/>
                              <a:gd name="T65" fmla="*/ 18 h 159"/>
                              <a:gd name="T66" fmla="*/ 42 w 114"/>
                              <a:gd name="T67" fmla="*/ 26 h 159"/>
                              <a:gd name="T68" fmla="*/ 30 w 114"/>
                              <a:gd name="T69" fmla="*/ 43 h 159"/>
                              <a:gd name="T70" fmla="*/ 23 w 114"/>
                              <a:gd name="T71" fmla="*/ 65 h 159"/>
                              <a:gd name="T72" fmla="*/ 23 w 114"/>
                              <a:gd name="T73" fmla="*/ 95 h 159"/>
                              <a:gd name="T74" fmla="*/ 30 w 114"/>
                              <a:gd name="T75" fmla="*/ 117 h 159"/>
                              <a:gd name="T76" fmla="*/ 41 w 114"/>
                              <a:gd name="T77" fmla="*/ 132 h 159"/>
                              <a:gd name="T78" fmla="*/ 58 w 114"/>
                              <a:gd name="T79" fmla="*/ 140 h 159"/>
                              <a:gd name="T80" fmla="*/ 78 w 114"/>
                              <a:gd name="T81" fmla="*/ 140 h 159"/>
                              <a:gd name="T82" fmla="*/ 92 w 114"/>
                              <a:gd name="T83" fmla="*/ 135 h 159"/>
                              <a:gd name="T84" fmla="*/ 101 w 114"/>
                              <a:gd name="T85" fmla="*/ 130 h 159"/>
                              <a:gd name="T86" fmla="*/ 108 w 114"/>
                              <a:gd name="T87" fmla="*/ 125 h 159"/>
                              <a:gd name="T88" fmla="*/ 111 w 114"/>
                              <a:gd name="T89" fmla="*/ 125 h 159"/>
                              <a:gd name="T90" fmla="*/ 113 w 114"/>
                              <a:gd name="T91" fmla="*/ 127 h 159"/>
                              <a:gd name="T92" fmla="*/ 113 w 114"/>
                              <a:gd name="T93" fmla="*/ 129 h 159"/>
                              <a:gd name="T94" fmla="*/ 114 w 114"/>
                              <a:gd name="T95" fmla="*/ 132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14" h="159">
                                <a:moveTo>
                                  <a:pt x="114" y="135"/>
                                </a:moveTo>
                                <a:lnTo>
                                  <a:pt x="114" y="136"/>
                                </a:lnTo>
                                <a:lnTo>
                                  <a:pt x="113" y="138"/>
                                </a:lnTo>
                                <a:lnTo>
                                  <a:pt x="113" y="139"/>
                                </a:lnTo>
                                <a:lnTo>
                                  <a:pt x="113" y="140"/>
                                </a:lnTo>
                                <a:lnTo>
                                  <a:pt x="113" y="141"/>
                                </a:lnTo>
                                <a:lnTo>
                                  <a:pt x="113" y="143"/>
                                </a:lnTo>
                                <a:lnTo>
                                  <a:pt x="111" y="144"/>
                                </a:lnTo>
                                <a:lnTo>
                                  <a:pt x="110" y="145"/>
                                </a:lnTo>
                                <a:lnTo>
                                  <a:pt x="109" y="146"/>
                                </a:lnTo>
                                <a:lnTo>
                                  <a:pt x="105" y="149"/>
                                </a:lnTo>
                                <a:lnTo>
                                  <a:pt x="101" y="151"/>
                                </a:lnTo>
                                <a:lnTo>
                                  <a:pt x="95" y="154"/>
                                </a:lnTo>
                                <a:lnTo>
                                  <a:pt x="89" y="155"/>
                                </a:lnTo>
                                <a:lnTo>
                                  <a:pt x="83" y="157"/>
                                </a:lnTo>
                                <a:lnTo>
                                  <a:pt x="74" y="159"/>
                                </a:lnTo>
                                <a:lnTo>
                                  <a:pt x="66" y="159"/>
                                </a:lnTo>
                                <a:lnTo>
                                  <a:pt x="52" y="157"/>
                                </a:lnTo>
                                <a:lnTo>
                                  <a:pt x="39" y="154"/>
                                </a:lnTo>
                                <a:lnTo>
                                  <a:pt x="28" y="148"/>
                                </a:lnTo>
                                <a:lnTo>
                                  <a:pt x="18" y="139"/>
                                </a:lnTo>
                                <a:lnTo>
                                  <a:pt x="10" y="128"/>
                                </a:lnTo>
                                <a:lnTo>
                                  <a:pt x="5" y="114"/>
                                </a:lnTo>
                                <a:lnTo>
                                  <a:pt x="0" y="100"/>
                                </a:lnTo>
                                <a:lnTo>
                                  <a:pt x="0" y="81"/>
                                </a:lnTo>
                                <a:lnTo>
                                  <a:pt x="2" y="63"/>
                                </a:lnTo>
                                <a:lnTo>
                                  <a:pt x="5" y="47"/>
                                </a:lnTo>
                                <a:lnTo>
                                  <a:pt x="12" y="32"/>
                                </a:lnTo>
                                <a:lnTo>
                                  <a:pt x="19" y="21"/>
                                </a:lnTo>
                                <a:lnTo>
                                  <a:pt x="29" y="11"/>
                                </a:lnTo>
                                <a:lnTo>
                                  <a:pt x="41" y="5"/>
                                </a:lnTo>
                                <a:lnTo>
                                  <a:pt x="53" y="0"/>
                                </a:lnTo>
                                <a:lnTo>
                                  <a:pt x="68" y="0"/>
                                </a:lnTo>
                                <a:lnTo>
                                  <a:pt x="76" y="0"/>
                                </a:lnTo>
                                <a:lnTo>
                                  <a:pt x="82" y="1"/>
                                </a:lnTo>
                                <a:lnTo>
                                  <a:pt x="88" y="2"/>
                                </a:lnTo>
                                <a:lnTo>
                                  <a:pt x="94" y="3"/>
                                </a:lnTo>
                                <a:lnTo>
                                  <a:pt x="99" y="6"/>
                                </a:lnTo>
                                <a:lnTo>
                                  <a:pt x="103" y="8"/>
                                </a:lnTo>
                                <a:lnTo>
                                  <a:pt x="108" y="11"/>
                                </a:lnTo>
                                <a:lnTo>
                                  <a:pt x="109" y="12"/>
                                </a:lnTo>
                                <a:lnTo>
                                  <a:pt x="110" y="13"/>
                                </a:lnTo>
                                <a:lnTo>
                                  <a:pt x="111" y="15"/>
                                </a:lnTo>
                                <a:lnTo>
                                  <a:pt x="111" y="16"/>
                                </a:lnTo>
                                <a:lnTo>
                                  <a:pt x="113" y="17"/>
                                </a:lnTo>
                                <a:lnTo>
                                  <a:pt x="113" y="18"/>
                                </a:lnTo>
                                <a:lnTo>
                                  <a:pt x="113" y="19"/>
                                </a:lnTo>
                                <a:lnTo>
                                  <a:pt x="113" y="21"/>
                                </a:lnTo>
                                <a:lnTo>
                                  <a:pt x="113" y="23"/>
                                </a:lnTo>
                                <a:lnTo>
                                  <a:pt x="113" y="26"/>
                                </a:lnTo>
                                <a:lnTo>
                                  <a:pt x="113" y="27"/>
                                </a:lnTo>
                                <a:lnTo>
                                  <a:pt x="113" y="29"/>
                                </a:lnTo>
                                <a:lnTo>
                                  <a:pt x="111" y="31"/>
                                </a:lnTo>
                                <a:lnTo>
                                  <a:pt x="111" y="31"/>
                                </a:lnTo>
                                <a:lnTo>
                                  <a:pt x="110" y="32"/>
                                </a:lnTo>
                                <a:lnTo>
                                  <a:pt x="110" y="32"/>
                                </a:lnTo>
                                <a:lnTo>
                                  <a:pt x="109" y="32"/>
                                </a:lnTo>
                                <a:lnTo>
                                  <a:pt x="108" y="32"/>
                                </a:lnTo>
                                <a:lnTo>
                                  <a:pt x="104" y="31"/>
                                </a:lnTo>
                                <a:lnTo>
                                  <a:pt x="101" y="28"/>
                                </a:lnTo>
                                <a:lnTo>
                                  <a:pt x="97" y="24"/>
                                </a:lnTo>
                                <a:lnTo>
                                  <a:pt x="92" y="22"/>
                                </a:lnTo>
                                <a:lnTo>
                                  <a:pt x="85" y="19"/>
                                </a:lnTo>
                                <a:lnTo>
                                  <a:pt x="78" y="18"/>
                                </a:lnTo>
                                <a:lnTo>
                                  <a:pt x="68" y="17"/>
                                </a:lnTo>
                                <a:lnTo>
                                  <a:pt x="58" y="18"/>
                                </a:lnTo>
                                <a:lnTo>
                                  <a:pt x="50" y="22"/>
                                </a:lnTo>
                                <a:lnTo>
                                  <a:pt x="42" y="26"/>
                                </a:lnTo>
                                <a:lnTo>
                                  <a:pt x="35" y="33"/>
                                </a:lnTo>
                                <a:lnTo>
                                  <a:pt x="30" y="43"/>
                                </a:lnTo>
                                <a:lnTo>
                                  <a:pt x="26" y="53"/>
                                </a:lnTo>
                                <a:lnTo>
                                  <a:pt x="23" y="65"/>
                                </a:lnTo>
                                <a:lnTo>
                                  <a:pt x="23" y="80"/>
                                </a:lnTo>
                                <a:lnTo>
                                  <a:pt x="23" y="95"/>
                                </a:lnTo>
                                <a:lnTo>
                                  <a:pt x="26" y="106"/>
                                </a:lnTo>
                                <a:lnTo>
                                  <a:pt x="30" y="117"/>
                                </a:lnTo>
                                <a:lnTo>
                                  <a:pt x="35" y="125"/>
                                </a:lnTo>
                                <a:lnTo>
                                  <a:pt x="41" y="132"/>
                                </a:lnTo>
                                <a:lnTo>
                                  <a:pt x="50" y="136"/>
                                </a:lnTo>
                                <a:lnTo>
                                  <a:pt x="58" y="140"/>
                                </a:lnTo>
                                <a:lnTo>
                                  <a:pt x="69" y="140"/>
                                </a:lnTo>
                                <a:lnTo>
                                  <a:pt x="78" y="140"/>
                                </a:lnTo>
                                <a:lnTo>
                                  <a:pt x="85" y="138"/>
                                </a:lnTo>
                                <a:lnTo>
                                  <a:pt x="92" y="135"/>
                                </a:lnTo>
                                <a:lnTo>
                                  <a:pt x="97" y="133"/>
                                </a:lnTo>
                                <a:lnTo>
                                  <a:pt x="101" y="130"/>
                                </a:lnTo>
                                <a:lnTo>
                                  <a:pt x="105" y="128"/>
                                </a:lnTo>
                                <a:lnTo>
                                  <a:pt x="108" y="125"/>
                                </a:lnTo>
                                <a:lnTo>
                                  <a:pt x="110" y="125"/>
                                </a:lnTo>
                                <a:lnTo>
                                  <a:pt x="111" y="125"/>
                                </a:lnTo>
                                <a:lnTo>
                                  <a:pt x="111" y="125"/>
                                </a:lnTo>
                                <a:lnTo>
                                  <a:pt x="113" y="127"/>
                                </a:lnTo>
                                <a:lnTo>
                                  <a:pt x="113" y="128"/>
                                </a:lnTo>
                                <a:lnTo>
                                  <a:pt x="113" y="129"/>
                                </a:lnTo>
                                <a:lnTo>
                                  <a:pt x="113" y="130"/>
                                </a:lnTo>
                                <a:lnTo>
                                  <a:pt x="114" y="132"/>
                                </a:lnTo>
                                <a:lnTo>
                                  <a:pt x="114" y="13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71" name="Freeform 660"/>
                        <wps:cNvSpPr>
                          <a:spLocks/>
                        </wps:cNvSpPr>
                        <wps:spPr bwMode="auto">
                          <a:xfrm>
                            <a:off x="3146425" y="5275263"/>
                            <a:ext cx="90488" cy="82550"/>
                          </a:xfrm>
                          <a:custGeom>
                            <a:avLst/>
                            <a:gdLst>
                              <a:gd name="T0" fmla="*/ 169 w 169"/>
                              <a:gd name="T1" fmla="*/ 154 h 156"/>
                              <a:gd name="T2" fmla="*/ 167 w 169"/>
                              <a:gd name="T3" fmla="*/ 155 h 156"/>
                              <a:gd name="T4" fmla="*/ 165 w 169"/>
                              <a:gd name="T5" fmla="*/ 156 h 156"/>
                              <a:gd name="T6" fmla="*/ 161 w 169"/>
                              <a:gd name="T7" fmla="*/ 156 h 156"/>
                              <a:gd name="T8" fmla="*/ 156 w 169"/>
                              <a:gd name="T9" fmla="*/ 156 h 156"/>
                              <a:gd name="T10" fmla="*/ 153 w 169"/>
                              <a:gd name="T11" fmla="*/ 156 h 156"/>
                              <a:gd name="T12" fmla="*/ 150 w 169"/>
                              <a:gd name="T13" fmla="*/ 155 h 156"/>
                              <a:gd name="T14" fmla="*/ 149 w 169"/>
                              <a:gd name="T15" fmla="*/ 154 h 156"/>
                              <a:gd name="T16" fmla="*/ 149 w 169"/>
                              <a:gd name="T17" fmla="*/ 17 h 156"/>
                              <a:gd name="T18" fmla="*/ 93 w 169"/>
                              <a:gd name="T19" fmla="*/ 153 h 156"/>
                              <a:gd name="T20" fmla="*/ 92 w 169"/>
                              <a:gd name="T21" fmla="*/ 155 h 156"/>
                              <a:gd name="T22" fmla="*/ 90 w 169"/>
                              <a:gd name="T23" fmla="*/ 155 h 156"/>
                              <a:gd name="T24" fmla="*/ 87 w 169"/>
                              <a:gd name="T25" fmla="*/ 156 h 156"/>
                              <a:gd name="T26" fmla="*/ 84 w 169"/>
                              <a:gd name="T27" fmla="*/ 156 h 156"/>
                              <a:gd name="T28" fmla="*/ 79 w 169"/>
                              <a:gd name="T29" fmla="*/ 156 h 156"/>
                              <a:gd name="T30" fmla="*/ 76 w 169"/>
                              <a:gd name="T31" fmla="*/ 155 h 156"/>
                              <a:gd name="T32" fmla="*/ 74 w 169"/>
                              <a:gd name="T33" fmla="*/ 154 h 156"/>
                              <a:gd name="T34" fmla="*/ 73 w 169"/>
                              <a:gd name="T35" fmla="*/ 153 h 156"/>
                              <a:gd name="T36" fmla="*/ 20 w 169"/>
                              <a:gd name="T37" fmla="*/ 17 h 156"/>
                              <a:gd name="T38" fmla="*/ 20 w 169"/>
                              <a:gd name="T39" fmla="*/ 154 h 156"/>
                              <a:gd name="T40" fmla="*/ 18 w 169"/>
                              <a:gd name="T41" fmla="*/ 155 h 156"/>
                              <a:gd name="T42" fmla="*/ 16 w 169"/>
                              <a:gd name="T43" fmla="*/ 156 h 156"/>
                              <a:gd name="T44" fmla="*/ 12 w 169"/>
                              <a:gd name="T45" fmla="*/ 156 h 156"/>
                              <a:gd name="T46" fmla="*/ 7 w 169"/>
                              <a:gd name="T47" fmla="*/ 156 h 156"/>
                              <a:gd name="T48" fmla="*/ 2 w 169"/>
                              <a:gd name="T49" fmla="*/ 156 h 156"/>
                              <a:gd name="T50" fmla="*/ 1 w 169"/>
                              <a:gd name="T51" fmla="*/ 155 h 156"/>
                              <a:gd name="T52" fmla="*/ 0 w 169"/>
                              <a:gd name="T53" fmla="*/ 154 h 156"/>
                              <a:gd name="T54" fmla="*/ 0 w 169"/>
                              <a:gd name="T55" fmla="*/ 10 h 156"/>
                              <a:gd name="T56" fmla="*/ 2 w 169"/>
                              <a:gd name="T57" fmla="*/ 2 h 156"/>
                              <a:gd name="T58" fmla="*/ 9 w 169"/>
                              <a:gd name="T59" fmla="*/ 0 h 156"/>
                              <a:gd name="T60" fmla="*/ 25 w 169"/>
                              <a:gd name="T61" fmla="*/ 0 h 156"/>
                              <a:gd name="T62" fmla="*/ 31 w 169"/>
                              <a:gd name="T63" fmla="*/ 1 h 156"/>
                              <a:gd name="T64" fmla="*/ 34 w 169"/>
                              <a:gd name="T65" fmla="*/ 5 h 156"/>
                              <a:gd name="T66" fmla="*/ 38 w 169"/>
                              <a:gd name="T67" fmla="*/ 10 h 156"/>
                              <a:gd name="T68" fmla="*/ 84 w 169"/>
                              <a:gd name="T69" fmla="*/ 126 h 156"/>
                              <a:gd name="T70" fmla="*/ 132 w 169"/>
                              <a:gd name="T71" fmla="*/ 14 h 156"/>
                              <a:gd name="T72" fmla="*/ 134 w 169"/>
                              <a:gd name="T73" fmla="*/ 7 h 156"/>
                              <a:gd name="T74" fmla="*/ 138 w 169"/>
                              <a:gd name="T75" fmla="*/ 2 h 156"/>
                              <a:gd name="T76" fmla="*/ 142 w 169"/>
                              <a:gd name="T77" fmla="*/ 1 h 156"/>
                              <a:gd name="T78" fmla="*/ 146 w 169"/>
                              <a:gd name="T79" fmla="*/ 0 h 156"/>
                              <a:gd name="T80" fmla="*/ 162 w 169"/>
                              <a:gd name="T81" fmla="*/ 0 h 156"/>
                              <a:gd name="T82" fmla="*/ 165 w 169"/>
                              <a:gd name="T83" fmla="*/ 1 h 156"/>
                              <a:gd name="T84" fmla="*/ 167 w 169"/>
                              <a:gd name="T85" fmla="*/ 4 h 156"/>
                              <a:gd name="T86" fmla="*/ 169 w 169"/>
                              <a:gd name="T87" fmla="*/ 7 h 156"/>
                              <a:gd name="T88" fmla="*/ 169 w 169"/>
                              <a:gd name="T89" fmla="*/ 153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69" h="156">
                                <a:moveTo>
                                  <a:pt x="169" y="153"/>
                                </a:moveTo>
                                <a:lnTo>
                                  <a:pt x="169" y="154"/>
                                </a:lnTo>
                                <a:lnTo>
                                  <a:pt x="169" y="154"/>
                                </a:lnTo>
                                <a:lnTo>
                                  <a:pt x="167" y="155"/>
                                </a:lnTo>
                                <a:lnTo>
                                  <a:pt x="166" y="155"/>
                                </a:lnTo>
                                <a:lnTo>
                                  <a:pt x="165" y="156"/>
                                </a:lnTo>
                                <a:lnTo>
                                  <a:pt x="164" y="156"/>
                                </a:lnTo>
                                <a:lnTo>
                                  <a:pt x="161" y="156"/>
                                </a:lnTo>
                                <a:lnTo>
                                  <a:pt x="159" y="156"/>
                                </a:lnTo>
                                <a:lnTo>
                                  <a:pt x="156" y="156"/>
                                </a:lnTo>
                                <a:lnTo>
                                  <a:pt x="154" y="156"/>
                                </a:lnTo>
                                <a:lnTo>
                                  <a:pt x="153" y="156"/>
                                </a:lnTo>
                                <a:lnTo>
                                  <a:pt x="151" y="155"/>
                                </a:lnTo>
                                <a:lnTo>
                                  <a:pt x="150" y="155"/>
                                </a:lnTo>
                                <a:lnTo>
                                  <a:pt x="149" y="154"/>
                                </a:lnTo>
                                <a:lnTo>
                                  <a:pt x="149" y="154"/>
                                </a:lnTo>
                                <a:lnTo>
                                  <a:pt x="149" y="153"/>
                                </a:lnTo>
                                <a:lnTo>
                                  <a:pt x="149" y="17"/>
                                </a:lnTo>
                                <a:lnTo>
                                  <a:pt x="149" y="17"/>
                                </a:lnTo>
                                <a:lnTo>
                                  <a:pt x="93" y="153"/>
                                </a:lnTo>
                                <a:lnTo>
                                  <a:pt x="92" y="154"/>
                                </a:lnTo>
                                <a:lnTo>
                                  <a:pt x="92" y="155"/>
                                </a:lnTo>
                                <a:lnTo>
                                  <a:pt x="91" y="155"/>
                                </a:lnTo>
                                <a:lnTo>
                                  <a:pt x="90" y="155"/>
                                </a:lnTo>
                                <a:lnTo>
                                  <a:pt x="89" y="156"/>
                                </a:lnTo>
                                <a:lnTo>
                                  <a:pt x="87" y="156"/>
                                </a:lnTo>
                                <a:lnTo>
                                  <a:pt x="85" y="156"/>
                                </a:lnTo>
                                <a:lnTo>
                                  <a:pt x="84" y="156"/>
                                </a:lnTo>
                                <a:lnTo>
                                  <a:pt x="81" y="156"/>
                                </a:lnTo>
                                <a:lnTo>
                                  <a:pt x="79" y="156"/>
                                </a:lnTo>
                                <a:lnTo>
                                  <a:pt x="77" y="156"/>
                                </a:lnTo>
                                <a:lnTo>
                                  <a:pt x="76" y="155"/>
                                </a:lnTo>
                                <a:lnTo>
                                  <a:pt x="75" y="155"/>
                                </a:lnTo>
                                <a:lnTo>
                                  <a:pt x="74" y="154"/>
                                </a:lnTo>
                                <a:lnTo>
                                  <a:pt x="74" y="154"/>
                                </a:lnTo>
                                <a:lnTo>
                                  <a:pt x="73" y="153"/>
                                </a:lnTo>
                                <a:lnTo>
                                  <a:pt x="20" y="17"/>
                                </a:lnTo>
                                <a:lnTo>
                                  <a:pt x="20" y="17"/>
                                </a:lnTo>
                                <a:lnTo>
                                  <a:pt x="20" y="153"/>
                                </a:lnTo>
                                <a:lnTo>
                                  <a:pt x="20" y="154"/>
                                </a:lnTo>
                                <a:lnTo>
                                  <a:pt x="20" y="154"/>
                                </a:lnTo>
                                <a:lnTo>
                                  <a:pt x="18" y="155"/>
                                </a:lnTo>
                                <a:lnTo>
                                  <a:pt x="17" y="155"/>
                                </a:lnTo>
                                <a:lnTo>
                                  <a:pt x="16" y="156"/>
                                </a:lnTo>
                                <a:lnTo>
                                  <a:pt x="15" y="156"/>
                                </a:lnTo>
                                <a:lnTo>
                                  <a:pt x="12" y="156"/>
                                </a:lnTo>
                                <a:lnTo>
                                  <a:pt x="10" y="156"/>
                                </a:lnTo>
                                <a:lnTo>
                                  <a:pt x="7" y="156"/>
                                </a:lnTo>
                                <a:lnTo>
                                  <a:pt x="5" y="156"/>
                                </a:lnTo>
                                <a:lnTo>
                                  <a:pt x="2" y="156"/>
                                </a:lnTo>
                                <a:lnTo>
                                  <a:pt x="1" y="155"/>
                                </a:lnTo>
                                <a:lnTo>
                                  <a:pt x="1" y="155"/>
                                </a:lnTo>
                                <a:lnTo>
                                  <a:pt x="0" y="154"/>
                                </a:lnTo>
                                <a:lnTo>
                                  <a:pt x="0" y="154"/>
                                </a:lnTo>
                                <a:lnTo>
                                  <a:pt x="0" y="153"/>
                                </a:lnTo>
                                <a:lnTo>
                                  <a:pt x="0" y="10"/>
                                </a:lnTo>
                                <a:lnTo>
                                  <a:pt x="0" y="5"/>
                                </a:lnTo>
                                <a:lnTo>
                                  <a:pt x="2" y="2"/>
                                </a:lnTo>
                                <a:lnTo>
                                  <a:pt x="5" y="0"/>
                                </a:lnTo>
                                <a:lnTo>
                                  <a:pt x="9" y="0"/>
                                </a:lnTo>
                                <a:lnTo>
                                  <a:pt x="21" y="0"/>
                                </a:lnTo>
                                <a:lnTo>
                                  <a:pt x="25" y="0"/>
                                </a:lnTo>
                                <a:lnTo>
                                  <a:pt x="27" y="1"/>
                                </a:lnTo>
                                <a:lnTo>
                                  <a:pt x="31" y="1"/>
                                </a:lnTo>
                                <a:lnTo>
                                  <a:pt x="33" y="4"/>
                                </a:lnTo>
                                <a:lnTo>
                                  <a:pt x="34" y="5"/>
                                </a:lnTo>
                                <a:lnTo>
                                  <a:pt x="36" y="7"/>
                                </a:lnTo>
                                <a:lnTo>
                                  <a:pt x="38" y="10"/>
                                </a:lnTo>
                                <a:lnTo>
                                  <a:pt x="38" y="12"/>
                                </a:lnTo>
                                <a:lnTo>
                                  <a:pt x="84" y="126"/>
                                </a:lnTo>
                                <a:lnTo>
                                  <a:pt x="85" y="126"/>
                                </a:lnTo>
                                <a:lnTo>
                                  <a:pt x="132" y="14"/>
                                </a:lnTo>
                                <a:lnTo>
                                  <a:pt x="133" y="10"/>
                                </a:lnTo>
                                <a:lnTo>
                                  <a:pt x="134" y="7"/>
                                </a:lnTo>
                                <a:lnTo>
                                  <a:pt x="135" y="5"/>
                                </a:lnTo>
                                <a:lnTo>
                                  <a:pt x="138" y="2"/>
                                </a:lnTo>
                                <a:lnTo>
                                  <a:pt x="139" y="1"/>
                                </a:lnTo>
                                <a:lnTo>
                                  <a:pt x="142" y="1"/>
                                </a:lnTo>
                                <a:lnTo>
                                  <a:pt x="144" y="0"/>
                                </a:lnTo>
                                <a:lnTo>
                                  <a:pt x="146" y="0"/>
                                </a:lnTo>
                                <a:lnTo>
                                  <a:pt x="160" y="0"/>
                                </a:lnTo>
                                <a:lnTo>
                                  <a:pt x="162" y="0"/>
                                </a:lnTo>
                                <a:lnTo>
                                  <a:pt x="164" y="1"/>
                                </a:lnTo>
                                <a:lnTo>
                                  <a:pt x="165" y="1"/>
                                </a:lnTo>
                                <a:lnTo>
                                  <a:pt x="166" y="2"/>
                                </a:lnTo>
                                <a:lnTo>
                                  <a:pt x="167" y="4"/>
                                </a:lnTo>
                                <a:lnTo>
                                  <a:pt x="169" y="5"/>
                                </a:lnTo>
                                <a:lnTo>
                                  <a:pt x="169" y="7"/>
                                </a:lnTo>
                                <a:lnTo>
                                  <a:pt x="169" y="10"/>
                                </a:lnTo>
                                <a:lnTo>
                                  <a:pt x="169" y="1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72" name="Freeform 661"/>
                        <wps:cNvSpPr>
                          <a:spLocks/>
                        </wps:cNvSpPr>
                        <wps:spPr bwMode="auto">
                          <a:xfrm>
                            <a:off x="2754312" y="5337175"/>
                            <a:ext cx="39688" cy="55563"/>
                          </a:xfrm>
                          <a:custGeom>
                            <a:avLst/>
                            <a:gdLst>
                              <a:gd name="T0" fmla="*/ 75 w 75"/>
                              <a:gd name="T1" fmla="*/ 91 h 106"/>
                              <a:gd name="T2" fmla="*/ 75 w 75"/>
                              <a:gd name="T3" fmla="*/ 94 h 106"/>
                              <a:gd name="T4" fmla="*/ 75 w 75"/>
                              <a:gd name="T5" fmla="*/ 95 h 106"/>
                              <a:gd name="T6" fmla="*/ 74 w 75"/>
                              <a:gd name="T7" fmla="*/ 96 h 106"/>
                              <a:gd name="T8" fmla="*/ 73 w 75"/>
                              <a:gd name="T9" fmla="*/ 97 h 106"/>
                              <a:gd name="T10" fmla="*/ 68 w 75"/>
                              <a:gd name="T11" fmla="*/ 101 h 106"/>
                              <a:gd name="T12" fmla="*/ 61 w 75"/>
                              <a:gd name="T13" fmla="*/ 103 h 106"/>
                              <a:gd name="T14" fmla="*/ 51 w 75"/>
                              <a:gd name="T15" fmla="*/ 106 h 106"/>
                              <a:gd name="T16" fmla="*/ 35 w 75"/>
                              <a:gd name="T17" fmla="*/ 106 h 106"/>
                              <a:gd name="T18" fmla="*/ 19 w 75"/>
                              <a:gd name="T19" fmla="*/ 99 h 106"/>
                              <a:gd name="T20" fmla="*/ 8 w 75"/>
                              <a:gd name="T21" fmla="*/ 85 h 106"/>
                              <a:gd name="T22" fmla="*/ 1 w 75"/>
                              <a:gd name="T23" fmla="*/ 66 h 106"/>
                              <a:gd name="T24" fmla="*/ 1 w 75"/>
                              <a:gd name="T25" fmla="*/ 42 h 106"/>
                              <a:gd name="T26" fmla="*/ 8 w 75"/>
                              <a:gd name="T27" fmla="*/ 22 h 106"/>
                              <a:gd name="T28" fmla="*/ 20 w 75"/>
                              <a:gd name="T29" fmla="*/ 7 h 106"/>
                              <a:gd name="T30" fmla="*/ 36 w 75"/>
                              <a:gd name="T31" fmla="*/ 0 h 106"/>
                              <a:gd name="T32" fmla="*/ 51 w 75"/>
                              <a:gd name="T33" fmla="*/ 0 h 106"/>
                              <a:gd name="T34" fmla="*/ 59 w 75"/>
                              <a:gd name="T35" fmla="*/ 1 h 106"/>
                              <a:gd name="T36" fmla="*/ 67 w 75"/>
                              <a:gd name="T37" fmla="*/ 4 h 106"/>
                              <a:gd name="T38" fmla="*/ 72 w 75"/>
                              <a:gd name="T39" fmla="*/ 7 h 106"/>
                              <a:gd name="T40" fmla="*/ 74 w 75"/>
                              <a:gd name="T41" fmla="*/ 10 h 106"/>
                              <a:gd name="T42" fmla="*/ 75 w 75"/>
                              <a:gd name="T43" fmla="*/ 11 h 106"/>
                              <a:gd name="T44" fmla="*/ 75 w 75"/>
                              <a:gd name="T45" fmla="*/ 12 h 106"/>
                              <a:gd name="T46" fmla="*/ 75 w 75"/>
                              <a:gd name="T47" fmla="*/ 15 h 106"/>
                              <a:gd name="T48" fmla="*/ 75 w 75"/>
                              <a:gd name="T49" fmla="*/ 17 h 106"/>
                              <a:gd name="T50" fmla="*/ 75 w 75"/>
                              <a:gd name="T51" fmla="*/ 20 h 106"/>
                              <a:gd name="T52" fmla="*/ 74 w 75"/>
                              <a:gd name="T53" fmla="*/ 21 h 106"/>
                              <a:gd name="T54" fmla="*/ 74 w 75"/>
                              <a:gd name="T55" fmla="*/ 22 h 106"/>
                              <a:gd name="T56" fmla="*/ 72 w 75"/>
                              <a:gd name="T57" fmla="*/ 21 h 106"/>
                              <a:gd name="T58" fmla="*/ 68 w 75"/>
                              <a:gd name="T59" fmla="*/ 18 h 106"/>
                              <a:gd name="T60" fmla="*/ 62 w 75"/>
                              <a:gd name="T61" fmla="*/ 15 h 106"/>
                              <a:gd name="T62" fmla="*/ 52 w 75"/>
                              <a:gd name="T63" fmla="*/ 12 h 106"/>
                              <a:gd name="T64" fmla="*/ 40 w 75"/>
                              <a:gd name="T65" fmla="*/ 12 h 106"/>
                              <a:gd name="T66" fmla="*/ 29 w 75"/>
                              <a:gd name="T67" fmla="*/ 17 h 106"/>
                              <a:gd name="T68" fmla="*/ 20 w 75"/>
                              <a:gd name="T69" fmla="*/ 28 h 106"/>
                              <a:gd name="T70" fmla="*/ 16 w 75"/>
                              <a:gd name="T71" fmla="*/ 44 h 106"/>
                              <a:gd name="T72" fmla="*/ 16 w 75"/>
                              <a:gd name="T73" fmla="*/ 63 h 106"/>
                              <a:gd name="T74" fmla="*/ 20 w 75"/>
                              <a:gd name="T75" fmla="*/ 78 h 106"/>
                              <a:gd name="T76" fmla="*/ 29 w 75"/>
                              <a:gd name="T77" fmla="*/ 89 h 106"/>
                              <a:gd name="T78" fmla="*/ 40 w 75"/>
                              <a:gd name="T79" fmla="*/ 94 h 106"/>
                              <a:gd name="T80" fmla="*/ 52 w 75"/>
                              <a:gd name="T81" fmla="*/ 94 h 106"/>
                              <a:gd name="T82" fmla="*/ 62 w 75"/>
                              <a:gd name="T83" fmla="*/ 91 h 106"/>
                              <a:gd name="T84" fmla="*/ 68 w 75"/>
                              <a:gd name="T85" fmla="*/ 87 h 106"/>
                              <a:gd name="T86" fmla="*/ 73 w 75"/>
                              <a:gd name="T87" fmla="*/ 84 h 106"/>
                              <a:gd name="T88" fmla="*/ 74 w 75"/>
                              <a:gd name="T89" fmla="*/ 84 h 106"/>
                              <a:gd name="T90" fmla="*/ 75 w 75"/>
                              <a:gd name="T91" fmla="*/ 85 h 106"/>
                              <a:gd name="T92" fmla="*/ 75 w 75"/>
                              <a:gd name="T93" fmla="*/ 86 h 106"/>
                              <a:gd name="T94" fmla="*/ 75 w 75"/>
                              <a:gd name="T95" fmla="*/ 89 h 1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75" h="106">
                                <a:moveTo>
                                  <a:pt x="75" y="90"/>
                                </a:moveTo>
                                <a:lnTo>
                                  <a:pt x="75" y="91"/>
                                </a:lnTo>
                                <a:lnTo>
                                  <a:pt x="75" y="92"/>
                                </a:lnTo>
                                <a:lnTo>
                                  <a:pt x="75" y="94"/>
                                </a:lnTo>
                                <a:lnTo>
                                  <a:pt x="75" y="94"/>
                                </a:lnTo>
                                <a:lnTo>
                                  <a:pt x="75" y="95"/>
                                </a:lnTo>
                                <a:lnTo>
                                  <a:pt x="75" y="95"/>
                                </a:lnTo>
                                <a:lnTo>
                                  <a:pt x="74" y="96"/>
                                </a:lnTo>
                                <a:lnTo>
                                  <a:pt x="74" y="96"/>
                                </a:lnTo>
                                <a:lnTo>
                                  <a:pt x="73" y="97"/>
                                </a:lnTo>
                                <a:lnTo>
                                  <a:pt x="70" y="99"/>
                                </a:lnTo>
                                <a:lnTo>
                                  <a:pt x="68" y="101"/>
                                </a:lnTo>
                                <a:lnTo>
                                  <a:pt x="64" y="102"/>
                                </a:lnTo>
                                <a:lnTo>
                                  <a:pt x="61" y="103"/>
                                </a:lnTo>
                                <a:lnTo>
                                  <a:pt x="56" y="105"/>
                                </a:lnTo>
                                <a:lnTo>
                                  <a:pt x="51" y="106"/>
                                </a:lnTo>
                                <a:lnTo>
                                  <a:pt x="45" y="106"/>
                                </a:lnTo>
                                <a:lnTo>
                                  <a:pt x="35" y="106"/>
                                </a:lnTo>
                                <a:lnTo>
                                  <a:pt x="26" y="102"/>
                                </a:lnTo>
                                <a:lnTo>
                                  <a:pt x="19" y="99"/>
                                </a:lnTo>
                                <a:lnTo>
                                  <a:pt x="13" y="92"/>
                                </a:lnTo>
                                <a:lnTo>
                                  <a:pt x="8" y="85"/>
                                </a:lnTo>
                                <a:lnTo>
                                  <a:pt x="4" y="76"/>
                                </a:lnTo>
                                <a:lnTo>
                                  <a:pt x="1" y="66"/>
                                </a:lnTo>
                                <a:lnTo>
                                  <a:pt x="0" y="54"/>
                                </a:lnTo>
                                <a:lnTo>
                                  <a:pt x="1" y="42"/>
                                </a:lnTo>
                                <a:lnTo>
                                  <a:pt x="4" y="31"/>
                                </a:lnTo>
                                <a:lnTo>
                                  <a:pt x="8" y="22"/>
                                </a:lnTo>
                                <a:lnTo>
                                  <a:pt x="14" y="14"/>
                                </a:lnTo>
                                <a:lnTo>
                                  <a:pt x="20" y="7"/>
                                </a:lnTo>
                                <a:lnTo>
                                  <a:pt x="27" y="4"/>
                                </a:lnTo>
                                <a:lnTo>
                                  <a:pt x="36" y="0"/>
                                </a:lnTo>
                                <a:lnTo>
                                  <a:pt x="46" y="0"/>
                                </a:lnTo>
                                <a:lnTo>
                                  <a:pt x="51" y="0"/>
                                </a:lnTo>
                                <a:lnTo>
                                  <a:pt x="54" y="0"/>
                                </a:lnTo>
                                <a:lnTo>
                                  <a:pt x="59" y="1"/>
                                </a:lnTo>
                                <a:lnTo>
                                  <a:pt x="63" y="2"/>
                                </a:lnTo>
                                <a:lnTo>
                                  <a:pt x="67" y="4"/>
                                </a:lnTo>
                                <a:lnTo>
                                  <a:pt x="69" y="6"/>
                                </a:lnTo>
                                <a:lnTo>
                                  <a:pt x="72" y="7"/>
                                </a:lnTo>
                                <a:lnTo>
                                  <a:pt x="73" y="9"/>
                                </a:lnTo>
                                <a:lnTo>
                                  <a:pt x="74" y="10"/>
                                </a:lnTo>
                                <a:lnTo>
                                  <a:pt x="74" y="10"/>
                                </a:lnTo>
                                <a:lnTo>
                                  <a:pt x="75" y="11"/>
                                </a:lnTo>
                                <a:lnTo>
                                  <a:pt x="75" y="11"/>
                                </a:lnTo>
                                <a:lnTo>
                                  <a:pt x="75" y="12"/>
                                </a:lnTo>
                                <a:lnTo>
                                  <a:pt x="75" y="14"/>
                                </a:lnTo>
                                <a:lnTo>
                                  <a:pt x="75" y="15"/>
                                </a:lnTo>
                                <a:lnTo>
                                  <a:pt x="75" y="16"/>
                                </a:lnTo>
                                <a:lnTo>
                                  <a:pt x="75" y="17"/>
                                </a:lnTo>
                                <a:lnTo>
                                  <a:pt x="75" y="18"/>
                                </a:lnTo>
                                <a:lnTo>
                                  <a:pt x="75" y="20"/>
                                </a:lnTo>
                                <a:lnTo>
                                  <a:pt x="75" y="20"/>
                                </a:lnTo>
                                <a:lnTo>
                                  <a:pt x="74" y="21"/>
                                </a:lnTo>
                                <a:lnTo>
                                  <a:pt x="74" y="21"/>
                                </a:lnTo>
                                <a:lnTo>
                                  <a:pt x="74" y="22"/>
                                </a:lnTo>
                                <a:lnTo>
                                  <a:pt x="73" y="22"/>
                                </a:lnTo>
                                <a:lnTo>
                                  <a:pt x="72" y="21"/>
                                </a:lnTo>
                                <a:lnTo>
                                  <a:pt x="70" y="20"/>
                                </a:lnTo>
                                <a:lnTo>
                                  <a:pt x="68" y="18"/>
                                </a:lnTo>
                                <a:lnTo>
                                  <a:pt x="64" y="17"/>
                                </a:lnTo>
                                <a:lnTo>
                                  <a:pt x="62" y="15"/>
                                </a:lnTo>
                                <a:lnTo>
                                  <a:pt x="57" y="14"/>
                                </a:lnTo>
                                <a:lnTo>
                                  <a:pt x="52" y="12"/>
                                </a:lnTo>
                                <a:lnTo>
                                  <a:pt x="46" y="11"/>
                                </a:lnTo>
                                <a:lnTo>
                                  <a:pt x="40" y="12"/>
                                </a:lnTo>
                                <a:lnTo>
                                  <a:pt x="33" y="15"/>
                                </a:lnTo>
                                <a:lnTo>
                                  <a:pt x="29" y="17"/>
                                </a:lnTo>
                                <a:lnTo>
                                  <a:pt x="24" y="22"/>
                                </a:lnTo>
                                <a:lnTo>
                                  <a:pt x="20" y="28"/>
                                </a:lnTo>
                                <a:lnTo>
                                  <a:pt x="17" y="36"/>
                                </a:lnTo>
                                <a:lnTo>
                                  <a:pt x="16" y="44"/>
                                </a:lnTo>
                                <a:lnTo>
                                  <a:pt x="15" y="53"/>
                                </a:lnTo>
                                <a:lnTo>
                                  <a:pt x="16" y="63"/>
                                </a:lnTo>
                                <a:lnTo>
                                  <a:pt x="17" y="71"/>
                                </a:lnTo>
                                <a:lnTo>
                                  <a:pt x="20" y="78"/>
                                </a:lnTo>
                                <a:lnTo>
                                  <a:pt x="24" y="84"/>
                                </a:lnTo>
                                <a:lnTo>
                                  <a:pt x="29" y="89"/>
                                </a:lnTo>
                                <a:lnTo>
                                  <a:pt x="33" y="91"/>
                                </a:lnTo>
                                <a:lnTo>
                                  <a:pt x="40" y="94"/>
                                </a:lnTo>
                                <a:lnTo>
                                  <a:pt x="47" y="94"/>
                                </a:lnTo>
                                <a:lnTo>
                                  <a:pt x="52" y="94"/>
                                </a:lnTo>
                                <a:lnTo>
                                  <a:pt x="57" y="92"/>
                                </a:lnTo>
                                <a:lnTo>
                                  <a:pt x="62" y="91"/>
                                </a:lnTo>
                                <a:lnTo>
                                  <a:pt x="65" y="89"/>
                                </a:lnTo>
                                <a:lnTo>
                                  <a:pt x="68" y="87"/>
                                </a:lnTo>
                                <a:lnTo>
                                  <a:pt x="70" y="85"/>
                                </a:lnTo>
                                <a:lnTo>
                                  <a:pt x="73" y="84"/>
                                </a:lnTo>
                                <a:lnTo>
                                  <a:pt x="74" y="84"/>
                                </a:lnTo>
                                <a:lnTo>
                                  <a:pt x="74" y="84"/>
                                </a:lnTo>
                                <a:lnTo>
                                  <a:pt x="75" y="84"/>
                                </a:lnTo>
                                <a:lnTo>
                                  <a:pt x="75" y="85"/>
                                </a:lnTo>
                                <a:lnTo>
                                  <a:pt x="75" y="85"/>
                                </a:lnTo>
                                <a:lnTo>
                                  <a:pt x="75" y="86"/>
                                </a:lnTo>
                                <a:lnTo>
                                  <a:pt x="75" y="87"/>
                                </a:lnTo>
                                <a:lnTo>
                                  <a:pt x="75" y="89"/>
                                </a:lnTo>
                                <a:lnTo>
                                  <a:pt x="75" y="90"/>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73" name="Freeform 662"/>
                        <wps:cNvSpPr>
                          <a:spLocks noEditPoints="1"/>
                        </wps:cNvSpPr>
                        <wps:spPr bwMode="auto">
                          <a:xfrm>
                            <a:off x="2798762" y="5337175"/>
                            <a:ext cx="50800" cy="55563"/>
                          </a:xfrm>
                          <a:custGeom>
                            <a:avLst/>
                            <a:gdLst>
                              <a:gd name="T0" fmla="*/ 93 w 94"/>
                              <a:gd name="T1" fmla="*/ 64 h 106"/>
                              <a:gd name="T2" fmla="*/ 88 w 94"/>
                              <a:gd name="T3" fmla="*/ 84 h 106"/>
                              <a:gd name="T4" fmla="*/ 76 w 94"/>
                              <a:gd name="T5" fmla="*/ 99 h 106"/>
                              <a:gd name="T6" fmla="*/ 58 w 94"/>
                              <a:gd name="T7" fmla="*/ 106 h 106"/>
                              <a:gd name="T8" fmla="*/ 35 w 94"/>
                              <a:gd name="T9" fmla="*/ 106 h 106"/>
                              <a:gd name="T10" fmla="*/ 18 w 94"/>
                              <a:gd name="T11" fmla="*/ 99 h 106"/>
                              <a:gd name="T12" fmla="*/ 7 w 94"/>
                              <a:gd name="T13" fmla="*/ 85 h 106"/>
                              <a:gd name="T14" fmla="*/ 2 w 94"/>
                              <a:gd name="T15" fmla="*/ 65 h 106"/>
                              <a:gd name="T16" fmla="*/ 2 w 94"/>
                              <a:gd name="T17" fmla="*/ 42 h 106"/>
                              <a:gd name="T18" fmla="*/ 8 w 94"/>
                              <a:gd name="T19" fmla="*/ 22 h 106"/>
                              <a:gd name="T20" fmla="*/ 19 w 94"/>
                              <a:gd name="T21" fmla="*/ 7 h 106"/>
                              <a:gd name="T22" fmla="*/ 37 w 94"/>
                              <a:gd name="T23" fmla="*/ 0 h 106"/>
                              <a:gd name="T24" fmla="*/ 60 w 94"/>
                              <a:gd name="T25" fmla="*/ 0 h 106"/>
                              <a:gd name="T26" fmla="*/ 77 w 94"/>
                              <a:gd name="T27" fmla="*/ 7 h 106"/>
                              <a:gd name="T28" fmla="*/ 88 w 94"/>
                              <a:gd name="T29" fmla="*/ 20 h 106"/>
                              <a:gd name="T30" fmla="*/ 93 w 94"/>
                              <a:gd name="T31" fmla="*/ 39 h 106"/>
                              <a:gd name="T32" fmla="*/ 79 w 94"/>
                              <a:gd name="T33" fmla="*/ 53 h 106"/>
                              <a:gd name="T34" fmla="*/ 78 w 94"/>
                              <a:gd name="T35" fmla="*/ 36 h 106"/>
                              <a:gd name="T36" fmla="*/ 72 w 94"/>
                              <a:gd name="T37" fmla="*/ 23 h 106"/>
                              <a:gd name="T38" fmla="*/ 63 w 94"/>
                              <a:gd name="T39" fmla="*/ 15 h 106"/>
                              <a:gd name="T40" fmla="*/ 47 w 94"/>
                              <a:gd name="T41" fmla="*/ 11 h 106"/>
                              <a:gd name="T42" fmla="*/ 32 w 94"/>
                              <a:gd name="T43" fmla="*/ 15 h 106"/>
                              <a:gd name="T44" fmla="*/ 23 w 94"/>
                              <a:gd name="T45" fmla="*/ 23 h 106"/>
                              <a:gd name="T46" fmla="*/ 18 w 94"/>
                              <a:gd name="T47" fmla="*/ 37 h 106"/>
                              <a:gd name="T48" fmla="*/ 15 w 94"/>
                              <a:gd name="T49" fmla="*/ 53 h 106"/>
                              <a:gd name="T50" fmla="*/ 18 w 94"/>
                              <a:gd name="T51" fmla="*/ 69 h 106"/>
                              <a:gd name="T52" fmla="*/ 23 w 94"/>
                              <a:gd name="T53" fmla="*/ 82 h 106"/>
                              <a:gd name="T54" fmla="*/ 32 w 94"/>
                              <a:gd name="T55" fmla="*/ 91 h 106"/>
                              <a:gd name="T56" fmla="*/ 47 w 94"/>
                              <a:gd name="T57" fmla="*/ 95 h 106"/>
                              <a:gd name="T58" fmla="*/ 62 w 94"/>
                              <a:gd name="T59" fmla="*/ 91 h 106"/>
                              <a:gd name="T60" fmla="*/ 72 w 94"/>
                              <a:gd name="T61" fmla="*/ 81 h 106"/>
                              <a:gd name="T62" fmla="*/ 78 w 94"/>
                              <a:gd name="T63" fmla="*/ 69 h 106"/>
                              <a:gd name="T64" fmla="*/ 79 w 94"/>
                              <a:gd name="T65" fmla="*/ 53 h 1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4" h="106">
                                <a:moveTo>
                                  <a:pt x="94" y="52"/>
                                </a:moveTo>
                                <a:lnTo>
                                  <a:pt x="93" y="64"/>
                                </a:lnTo>
                                <a:lnTo>
                                  <a:pt x="90" y="74"/>
                                </a:lnTo>
                                <a:lnTo>
                                  <a:pt x="88" y="84"/>
                                </a:lnTo>
                                <a:lnTo>
                                  <a:pt x="82" y="91"/>
                                </a:lnTo>
                                <a:lnTo>
                                  <a:pt x="76" y="99"/>
                                </a:lnTo>
                                <a:lnTo>
                                  <a:pt x="67" y="102"/>
                                </a:lnTo>
                                <a:lnTo>
                                  <a:pt x="58" y="106"/>
                                </a:lnTo>
                                <a:lnTo>
                                  <a:pt x="46" y="106"/>
                                </a:lnTo>
                                <a:lnTo>
                                  <a:pt x="35" y="106"/>
                                </a:lnTo>
                                <a:lnTo>
                                  <a:pt x="26" y="102"/>
                                </a:lnTo>
                                <a:lnTo>
                                  <a:pt x="18" y="99"/>
                                </a:lnTo>
                                <a:lnTo>
                                  <a:pt x="12" y="92"/>
                                </a:lnTo>
                                <a:lnTo>
                                  <a:pt x="7" y="85"/>
                                </a:lnTo>
                                <a:lnTo>
                                  <a:pt x="4" y="76"/>
                                </a:lnTo>
                                <a:lnTo>
                                  <a:pt x="2" y="65"/>
                                </a:lnTo>
                                <a:lnTo>
                                  <a:pt x="0" y="53"/>
                                </a:lnTo>
                                <a:lnTo>
                                  <a:pt x="2" y="42"/>
                                </a:lnTo>
                                <a:lnTo>
                                  <a:pt x="4" y="31"/>
                                </a:lnTo>
                                <a:lnTo>
                                  <a:pt x="8" y="22"/>
                                </a:lnTo>
                                <a:lnTo>
                                  <a:pt x="13" y="14"/>
                                </a:lnTo>
                                <a:lnTo>
                                  <a:pt x="19" y="7"/>
                                </a:lnTo>
                                <a:lnTo>
                                  <a:pt x="28" y="4"/>
                                </a:lnTo>
                                <a:lnTo>
                                  <a:pt x="37" y="0"/>
                                </a:lnTo>
                                <a:lnTo>
                                  <a:pt x="48" y="0"/>
                                </a:lnTo>
                                <a:lnTo>
                                  <a:pt x="60" y="0"/>
                                </a:lnTo>
                                <a:lnTo>
                                  <a:pt x="68" y="2"/>
                                </a:lnTo>
                                <a:lnTo>
                                  <a:pt x="77" y="7"/>
                                </a:lnTo>
                                <a:lnTo>
                                  <a:pt x="83" y="14"/>
                                </a:lnTo>
                                <a:lnTo>
                                  <a:pt x="88" y="20"/>
                                </a:lnTo>
                                <a:lnTo>
                                  <a:pt x="92" y="30"/>
                                </a:lnTo>
                                <a:lnTo>
                                  <a:pt x="93" y="39"/>
                                </a:lnTo>
                                <a:lnTo>
                                  <a:pt x="94" y="52"/>
                                </a:lnTo>
                                <a:close/>
                                <a:moveTo>
                                  <a:pt x="79" y="53"/>
                                </a:moveTo>
                                <a:lnTo>
                                  <a:pt x="79" y="44"/>
                                </a:lnTo>
                                <a:lnTo>
                                  <a:pt x="78" y="36"/>
                                </a:lnTo>
                                <a:lnTo>
                                  <a:pt x="76" y="28"/>
                                </a:lnTo>
                                <a:lnTo>
                                  <a:pt x="72" y="23"/>
                                </a:lnTo>
                                <a:lnTo>
                                  <a:pt x="68" y="17"/>
                                </a:lnTo>
                                <a:lnTo>
                                  <a:pt x="63" y="15"/>
                                </a:lnTo>
                                <a:lnTo>
                                  <a:pt x="56" y="12"/>
                                </a:lnTo>
                                <a:lnTo>
                                  <a:pt x="47" y="11"/>
                                </a:lnTo>
                                <a:lnTo>
                                  <a:pt x="39" y="12"/>
                                </a:lnTo>
                                <a:lnTo>
                                  <a:pt x="32" y="15"/>
                                </a:lnTo>
                                <a:lnTo>
                                  <a:pt x="26" y="18"/>
                                </a:lnTo>
                                <a:lnTo>
                                  <a:pt x="23" y="23"/>
                                </a:lnTo>
                                <a:lnTo>
                                  <a:pt x="19" y="30"/>
                                </a:lnTo>
                                <a:lnTo>
                                  <a:pt x="18" y="37"/>
                                </a:lnTo>
                                <a:lnTo>
                                  <a:pt x="16" y="44"/>
                                </a:lnTo>
                                <a:lnTo>
                                  <a:pt x="15" y="53"/>
                                </a:lnTo>
                                <a:lnTo>
                                  <a:pt x="16" y="62"/>
                                </a:lnTo>
                                <a:lnTo>
                                  <a:pt x="18" y="69"/>
                                </a:lnTo>
                                <a:lnTo>
                                  <a:pt x="19" y="76"/>
                                </a:lnTo>
                                <a:lnTo>
                                  <a:pt x="23" y="82"/>
                                </a:lnTo>
                                <a:lnTo>
                                  <a:pt x="26" y="87"/>
                                </a:lnTo>
                                <a:lnTo>
                                  <a:pt x="32" y="91"/>
                                </a:lnTo>
                                <a:lnTo>
                                  <a:pt x="39" y="94"/>
                                </a:lnTo>
                                <a:lnTo>
                                  <a:pt x="47" y="95"/>
                                </a:lnTo>
                                <a:lnTo>
                                  <a:pt x="56" y="94"/>
                                </a:lnTo>
                                <a:lnTo>
                                  <a:pt x="62" y="91"/>
                                </a:lnTo>
                                <a:lnTo>
                                  <a:pt x="68" y="87"/>
                                </a:lnTo>
                                <a:lnTo>
                                  <a:pt x="72" y="81"/>
                                </a:lnTo>
                                <a:lnTo>
                                  <a:pt x="76" y="76"/>
                                </a:lnTo>
                                <a:lnTo>
                                  <a:pt x="78" y="69"/>
                                </a:lnTo>
                                <a:lnTo>
                                  <a:pt x="79" y="60"/>
                                </a:lnTo>
                                <a:lnTo>
                                  <a:pt x="79" y="53"/>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74" name="Freeform 663"/>
                        <wps:cNvSpPr>
                          <a:spLocks noEditPoints="1"/>
                        </wps:cNvSpPr>
                        <wps:spPr bwMode="auto">
                          <a:xfrm>
                            <a:off x="2857500" y="5337175"/>
                            <a:ext cx="49213" cy="55563"/>
                          </a:xfrm>
                          <a:custGeom>
                            <a:avLst/>
                            <a:gdLst>
                              <a:gd name="T0" fmla="*/ 92 w 92"/>
                              <a:gd name="T1" fmla="*/ 64 h 106"/>
                              <a:gd name="T2" fmla="*/ 86 w 92"/>
                              <a:gd name="T3" fmla="*/ 84 h 106"/>
                              <a:gd name="T4" fmla="*/ 74 w 92"/>
                              <a:gd name="T5" fmla="*/ 99 h 106"/>
                              <a:gd name="T6" fmla="*/ 57 w 92"/>
                              <a:gd name="T7" fmla="*/ 106 h 106"/>
                              <a:gd name="T8" fmla="*/ 35 w 92"/>
                              <a:gd name="T9" fmla="*/ 106 h 106"/>
                              <a:gd name="T10" fmla="*/ 17 w 92"/>
                              <a:gd name="T11" fmla="*/ 99 h 106"/>
                              <a:gd name="T12" fmla="*/ 6 w 92"/>
                              <a:gd name="T13" fmla="*/ 85 h 106"/>
                              <a:gd name="T14" fmla="*/ 0 w 92"/>
                              <a:gd name="T15" fmla="*/ 65 h 106"/>
                              <a:gd name="T16" fmla="*/ 0 w 92"/>
                              <a:gd name="T17" fmla="*/ 42 h 106"/>
                              <a:gd name="T18" fmla="*/ 6 w 92"/>
                              <a:gd name="T19" fmla="*/ 22 h 106"/>
                              <a:gd name="T20" fmla="*/ 19 w 92"/>
                              <a:gd name="T21" fmla="*/ 7 h 106"/>
                              <a:gd name="T22" fmla="*/ 36 w 92"/>
                              <a:gd name="T23" fmla="*/ 0 h 106"/>
                              <a:gd name="T24" fmla="*/ 58 w 92"/>
                              <a:gd name="T25" fmla="*/ 0 h 106"/>
                              <a:gd name="T26" fmla="*/ 75 w 92"/>
                              <a:gd name="T27" fmla="*/ 7 h 106"/>
                              <a:gd name="T28" fmla="*/ 86 w 92"/>
                              <a:gd name="T29" fmla="*/ 20 h 106"/>
                              <a:gd name="T30" fmla="*/ 92 w 92"/>
                              <a:gd name="T31" fmla="*/ 39 h 106"/>
                              <a:gd name="T32" fmla="*/ 78 w 92"/>
                              <a:gd name="T33" fmla="*/ 53 h 106"/>
                              <a:gd name="T34" fmla="*/ 76 w 92"/>
                              <a:gd name="T35" fmla="*/ 36 h 106"/>
                              <a:gd name="T36" fmla="*/ 71 w 92"/>
                              <a:gd name="T37" fmla="*/ 23 h 106"/>
                              <a:gd name="T38" fmla="*/ 62 w 92"/>
                              <a:gd name="T39" fmla="*/ 15 h 106"/>
                              <a:gd name="T40" fmla="*/ 47 w 92"/>
                              <a:gd name="T41" fmla="*/ 11 h 106"/>
                              <a:gd name="T42" fmla="*/ 31 w 92"/>
                              <a:gd name="T43" fmla="*/ 15 h 106"/>
                              <a:gd name="T44" fmla="*/ 21 w 92"/>
                              <a:gd name="T45" fmla="*/ 23 h 106"/>
                              <a:gd name="T46" fmla="*/ 16 w 92"/>
                              <a:gd name="T47" fmla="*/ 37 h 106"/>
                              <a:gd name="T48" fmla="*/ 15 w 92"/>
                              <a:gd name="T49" fmla="*/ 53 h 106"/>
                              <a:gd name="T50" fmla="*/ 16 w 92"/>
                              <a:gd name="T51" fmla="*/ 69 h 106"/>
                              <a:gd name="T52" fmla="*/ 21 w 92"/>
                              <a:gd name="T53" fmla="*/ 82 h 106"/>
                              <a:gd name="T54" fmla="*/ 31 w 92"/>
                              <a:gd name="T55" fmla="*/ 91 h 106"/>
                              <a:gd name="T56" fmla="*/ 46 w 92"/>
                              <a:gd name="T57" fmla="*/ 95 h 106"/>
                              <a:gd name="T58" fmla="*/ 62 w 92"/>
                              <a:gd name="T59" fmla="*/ 91 h 106"/>
                              <a:gd name="T60" fmla="*/ 71 w 92"/>
                              <a:gd name="T61" fmla="*/ 81 h 106"/>
                              <a:gd name="T62" fmla="*/ 76 w 92"/>
                              <a:gd name="T63" fmla="*/ 69 h 106"/>
                              <a:gd name="T64" fmla="*/ 78 w 92"/>
                              <a:gd name="T65" fmla="*/ 53 h 1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2" h="106">
                                <a:moveTo>
                                  <a:pt x="92" y="52"/>
                                </a:moveTo>
                                <a:lnTo>
                                  <a:pt x="92" y="64"/>
                                </a:lnTo>
                                <a:lnTo>
                                  <a:pt x="90" y="74"/>
                                </a:lnTo>
                                <a:lnTo>
                                  <a:pt x="86" y="84"/>
                                </a:lnTo>
                                <a:lnTo>
                                  <a:pt x="80" y="91"/>
                                </a:lnTo>
                                <a:lnTo>
                                  <a:pt x="74" y="99"/>
                                </a:lnTo>
                                <a:lnTo>
                                  <a:pt x="65" y="102"/>
                                </a:lnTo>
                                <a:lnTo>
                                  <a:pt x="57" y="106"/>
                                </a:lnTo>
                                <a:lnTo>
                                  <a:pt x="46" y="106"/>
                                </a:lnTo>
                                <a:lnTo>
                                  <a:pt x="35" y="106"/>
                                </a:lnTo>
                                <a:lnTo>
                                  <a:pt x="25" y="102"/>
                                </a:lnTo>
                                <a:lnTo>
                                  <a:pt x="17" y="99"/>
                                </a:lnTo>
                                <a:lnTo>
                                  <a:pt x="11" y="92"/>
                                </a:lnTo>
                                <a:lnTo>
                                  <a:pt x="6" y="85"/>
                                </a:lnTo>
                                <a:lnTo>
                                  <a:pt x="2" y="76"/>
                                </a:lnTo>
                                <a:lnTo>
                                  <a:pt x="0" y="65"/>
                                </a:lnTo>
                                <a:lnTo>
                                  <a:pt x="0" y="53"/>
                                </a:lnTo>
                                <a:lnTo>
                                  <a:pt x="0" y="42"/>
                                </a:lnTo>
                                <a:lnTo>
                                  <a:pt x="2" y="31"/>
                                </a:lnTo>
                                <a:lnTo>
                                  <a:pt x="6" y="22"/>
                                </a:lnTo>
                                <a:lnTo>
                                  <a:pt x="11" y="14"/>
                                </a:lnTo>
                                <a:lnTo>
                                  <a:pt x="19" y="7"/>
                                </a:lnTo>
                                <a:lnTo>
                                  <a:pt x="26" y="4"/>
                                </a:lnTo>
                                <a:lnTo>
                                  <a:pt x="36" y="0"/>
                                </a:lnTo>
                                <a:lnTo>
                                  <a:pt x="47" y="0"/>
                                </a:lnTo>
                                <a:lnTo>
                                  <a:pt x="58" y="0"/>
                                </a:lnTo>
                                <a:lnTo>
                                  <a:pt x="68" y="2"/>
                                </a:lnTo>
                                <a:lnTo>
                                  <a:pt x="75" y="7"/>
                                </a:lnTo>
                                <a:lnTo>
                                  <a:pt x="81" y="14"/>
                                </a:lnTo>
                                <a:lnTo>
                                  <a:pt x="86" y="20"/>
                                </a:lnTo>
                                <a:lnTo>
                                  <a:pt x="90" y="30"/>
                                </a:lnTo>
                                <a:lnTo>
                                  <a:pt x="92" y="39"/>
                                </a:lnTo>
                                <a:lnTo>
                                  <a:pt x="92" y="52"/>
                                </a:lnTo>
                                <a:close/>
                                <a:moveTo>
                                  <a:pt x="78" y="53"/>
                                </a:moveTo>
                                <a:lnTo>
                                  <a:pt x="78" y="44"/>
                                </a:lnTo>
                                <a:lnTo>
                                  <a:pt x="76" y="36"/>
                                </a:lnTo>
                                <a:lnTo>
                                  <a:pt x="74" y="28"/>
                                </a:lnTo>
                                <a:lnTo>
                                  <a:pt x="71" y="23"/>
                                </a:lnTo>
                                <a:lnTo>
                                  <a:pt x="68" y="17"/>
                                </a:lnTo>
                                <a:lnTo>
                                  <a:pt x="62" y="15"/>
                                </a:lnTo>
                                <a:lnTo>
                                  <a:pt x="55" y="12"/>
                                </a:lnTo>
                                <a:lnTo>
                                  <a:pt x="47" y="11"/>
                                </a:lnTo>
                                <a:lnTo>
                                  <a:pt x="38" y="12"/>
                                </a:lnTo>
                                <a:lnTo>
                                  <a:pt x="31" y="15"/>
                                </a:lnTo>
                                <a:lnTo>
                                  <a:pt x="26" y="18"/>
                                </a:lnTo>
                                <a:lnTo>
                                  <a:pt x="21" y="23"/>
                                </a:lnTo>
                                <a:lnTo>
                                  <a:pt x="19" y="30"/>
                                </a:lnTo>
                                <a:lnTo>
                                  <a:pt x="16" y="37"/>
                                </a:lnTo>
                                <a:lnTo>
                                  <a:pt x="15" y="44"/>
                                </a:lnTo>
                                <a:lnTo>
                                  <a:pt x="15" y="53"/>
                                </a:lnTo>
                                <a:lnTo>
                                  <a:pt x="15" y="62"/>
                                </a:lnTo>
                                <a:lnTo>
                                  <a:pt x="16" y="69"/>
                                </a:lnTo>
                                <a:lnTo>
                                  <a:pt x="17" y="76"/>
                                </a:lnTo>
                                <a:lnTo>
                                  <a:pt x="21" y="82"/>
                                </a:lnTo>
                                <a:lnTo>
                                  <a:pt x="25" y="87"/>
                                </a:lnTo>
                                <a:lnTo>
                                  <a:pt x="31" y="91"/>
                                </a:lnTo>
                                <a:lnTo>
                                  <a:pt x="37" y="94"/>
                                </a:lnTo>
                                <a:lnTo>
                                  <a:pt x="46" y="95"/>
                                </a:lnTo>
                                <a:lnTo>
                                  <a:pt x="54" y="94"/>
                                </a:lnTo>
                                <a:lnTo>
                                  <a:pt x="62" y="91"/>
                                </a:lnTo>
                                <a:lnTo>
                                  <a:pt x="67" y="87"/>
                                </a:lnTo>
                                <a:lnTo>
                                  <a:pt x="71" y="81"/>
                                </a:lnTo>
                                <a:lnTo>
                                  <a:pt x="74" y="76"/>
                                </a:lnTo>
                                <a:lnTo>
                                  <a:pt x="76" y="69"/>
                                </a:lnTo>
                                <a:lnTo>
                                  <a:pt x="78" y="60"/>
                                </a:lnTo>
                                <a:lnTo>
                                  <a:pt x="78" y="53"/>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75" name="Freeform 664"/>
                        <wps:cNvSpPr>
                          <a:spLocks/>
                        </wps:cNvSpPr>
                        <wps:spPr bwMode="auto">
                          <a:xfrm>
                            <a:off x="2917825" y="5337175"/>
                            <a:ext cx="39688" cy="55563"/>
                          </a:xfrm>
                          <a:custGeom>
                            <a:avLst/>
                            <a:gdLst>
                              <a:gd name="T0" fmla="*/ 73 w 73"/>
                              <a:gd name="T1" fmla="*/ 103 h 105"/>
                              <a:gd name="T2" fmla="*/ 73 w 73"/>
                              <a:gd name="T3" fmla="*/ 105 h 105"/>
                              <a:gd name="T4" fmla="*/ 72 w 73"/>
                              <a:gd name="T5" fmla="*/ 105 h 105"/>
                              <a:gd name="T6" fmla="*/ 69 w 73"/>
                              <a:gd name="T7" fmla="*/ 105 h 105"/>
                              <a:gd name="T8" fmla="*/ 65 w 73"/>
                              <a:gd name="T9" fmla="*/ 105 h 105"/>
                              <a:gd name="T10" fmla="*/ 62 w 73"/>
                              <a:gd name="T11" fmla="*/ 105 h 105"/>
                              <a:gd name="T12" fmla="*/ 61 w 73"/>
                              <a:gd name="T13" fmla="*/ 105 h 105"/>
                              <a:gd name="T14" fmla="*/ 60 w 73"/>
                              <a:gd name="T15" fmla="*/ 103 h 105"/>
                              <a:gd name="T16" fmla="*/ 60 w 73"/>
                              <a:gd name="T17" fmla="*/ 57 h 105"/>
                              <a:gd name="T18" fmla="*/ 13 w 73"/>
                              <a:gd name="T19" fmla="*/ 102 h 105"/>
                              <a:gd name="T20" fmla="*/ 13 w 73"/>
                              <a:gd name="T21" fmla="*/ 103 h 105"/>
                              <a:gd name="T22" fmla="*/ 12 w 73"/>
                              <a:gd name="T23" fmla="*/ 105 h 105"/>
                              <a:gd name="T24" fmla="*/ 9 w 73"/>
                              <a:gd name="T25" fmla="*/ 105 h 105"/>
                              <a:gd name="T26" fmla="*/ 6 w 73"/>
                              <a:gd name="T27" fmla="*/ 105 h 105"/>
                              <a:gd name="T28" fmla="*/ 3 w 73"/>
                              <a:gd name="T29" fmla="*/ 105 h 105"/>
                              <a:gd name="T30" fmla="*/ 1 w 73"/>
                              <a:gd name="T31" fmla="*/ 105 h 105"/>
                              <a:gd name="T32" fmla="*/ 0 w 73"/>
                              <a:gd name="T33" fmla="*/ 103 h 105"/>
                              <a:gd name="T34" fmla="*/ 0 w 73"/>
                              <a:gd name="T35" fmla="*/ 102 h 105"/>
                              <a:gd name="T36" fmla="*/ 0 w 73"/>
                              <a:gd name="T37" fmla="*/ 2 h 105"/>
                              <a:gd name="T38" fmla="*/ 0 w 73"/>
                              <a:gd name="T39" fmla="*/ 1 h 105"/>
                              <a:gd name="T40" fmla="*/ 2 w 73"/>
                              <a:gd name="T41" fmla="*/ 1 h 105"/>
                              <a:gd name="T42" fmla="*/ 5 w 73"/>
                              <a:gd name="T43" fmla="*/ 0 h 105"/>
                              <a:gd name="T44" fmla="*/ 8 w 73"/>
                              <a:gd name="T45" fmla="*/ 0 h 105"/>
                              <a:gd name="T46" fmla="*/ 11 w 73"/>
                              <a:gd name="T47" fmla="*/ 1 h 105"/>
                              <a:gd name="T48" fmla="*/ 12 w 73"/>
                              <a:gd name="T49" fmla="*/ 1 h 105"/>
                              <a:gd name="T50" fmla="*/ 13 w 73"/>
                              <a:gd name="T51" fmla="*/ 2 h 105"/>
                              <a:gd name="T52" fmla="*/ 13 w 73"/>
                              <a:gd name="T53" fmla="*/ 44 h 105"/>
                              <a:gd name="T54" fmla="*/ 60 w 73"/>
                              <a:gd name="T55" fmla="*/ 2 h 105"/>
                              <a:gd name="T56" fmla="*/ 61 w 73"/>
                              <a:gd name="T57" fmla="*/ 2 h 105"/>
                              <a:gd name="T58" fmla="*/ 62 w 73"/>
                              <a:gd name="T59" fmla="*/ 1 h 105"/>
                              <a:gd name="T60" fmla="*/ 64 w 73"/>
                              <a:gd name="T61" fmla="*/ 1 h 105"/>
                              <a:gd name="T62" fmla="*/ 67 w 73"/>
                              <a:gd name="T63" fmla="*/ 0 h 105"/>
                              <a:gd name="T64" fmla="*/ 71 w 73"/>
                              <a:gd name="T65" fmla="*/ 1 h 105"/>
                              <a:gd name="T66" fmla="*/ 72 w 73"/>
                              <a:gd name="T67" fmla="*/ 1 h 105"/>
                              <a:gd name="T68" fmla="*/ 73 w 73"/>
                              <a:gd name="T69" fmla="*/ 2 h 105"/>
                              <a:gd name="T70" fmla="*/ 73 w 73"/>
                              <a:gd name="T71" fmla="*/ 2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73" h="105">
                                <a:moveTo>
                                  <a:pt x="73" y="102"/>
                                </a:moveTo>
                                <a:lnTo>
                                  <a:pt x="73" y="103"/>
                                </a:lnTo>
                                <a:lnTo>
                                  <a:pt x="73" y="103"/>
                                </a:lnTo>
                                <a:lnTo>
                                  <a:pt x="73" y="105"/>
                                </a:lnTo>
                                <a:lnTo>
                                  <a:pt x="72" y="105"/>
                                </a:lnTo>
                                <a:lnTo>
                                  <a:pt x="72" y="105"/>
                                </a:lnTo>
                                <a:lnTo>
                                  <a:pt x="71" y="105"/>
                                </a:lnTo>
                                <a:lnTo>
                                  <a:pt x="69" y="105"/>
                                </a:lnTo>
                                <a:lnTo>
                                  <a:pt x="67" y="105"/>
                                </a:lnTo>
                                <a:lnTo>
                                  <a:pt x="65" y="105"/>
                                </a:lnTo>
                                <a:lnTo>
                                  <a:pt x="64" y="105"/>
                                </a:lnTo>
                                <a:lnTo>
                                  <a:pt x="62" y="105"/>
                                </a:lnTo>
                                <a:lnTo>
                                  <a:pt x="62" y="105"/>
                                </a:lnTo>
                                <a:lnTo>
                                  <a:pt x="61" y="105"/>
                                </a:lnTo>
                                <a:lnTo>
                                  <a:pt x="61" y="103"/>
                                </a:lnTo>
                                <a:lnTo>
                                  <a:pt x="60" y="103"/>
                                </a:lnTo>
                                <a:lnTo>
                                  <a:pt x="60" y="102"/>
                                </a:lnTo>
                                <a:lnTo>
                                  <a:pt x="60" y="57"/>
                                </a:lnTo>
                                <a:lnTo>
                                  <a:pt x="13" y="57"/>
                                </a:lnTo>
                                <a:lnTo>
                                  <a:pt x="13" y="102"/>
                                </a:lnTo>
                                <a:lnTo>
                                  <a:pt x="13" y="103"/>
                                </a:lnTo>
                                <a:lnTo>
                                  <a:pt x="13" y="103"/>
                                </a:lnTo>
                                <a:lnTo>
                                  <a:pt x="12" y="105"/>
                                </a:lnTo>
                                <a:lnTo>
                                  <a:pt x="12" y="105"/>
                                </a:lnTo>
                                <a:lnTo>
                                  <a:pt x="11" y="105"/>
                                </a:lnTo>
                                <a:lnTo>
                                  <a:pt x="9" y="105"/>
                                </a:lnTo>
                                <a:lnTo>
                                  <a:pt x="8" y="105"/>
                                </a:lnTo>
                                <a:lnTo>
                                  <a:pt x="6" y="105"/>
                                </a:lnTo>
                                <a:lnTo>
                                  <a:pt x="5" y="105"/>
                                </a:lnTo>
                                <a:lnTo>
                                  <a:pt x="3" y="105"/>
                                </a:lnTo>
                                <a:lnTo>
                                  <a:pt x="2" y="105"/>
                                </a:lnTo>
                                <a:lnTo>
                                  <a:pt x="1" y="105"/>
                                </a:lnTo>
                                <a:lnTo>
                                  <a:pt x="0" y="105"/>
                                </a:lnTo>
                                <a:lnTo>
                                  <a:pt x="0" y="103"/>
                                </a:lnTo>
                                <a:lnTo>
                                  <a:pt x="0" y="103"/>
                                </a:lnTo>
                                <a:lnTo>
                                  <a:pt x="0" y="102"/>
                                </a:lnTo>
                                <a:lnTo>
                                  <a:pt x="0" y="2"/>
                                </a:lnTo>
                                <a:lnTo>
                                  <a:pt x="0" y="2"/>
                                </a:lnTo>
                                <a:lnTo>
                                  <a:pt x="0" y="2"/>
                                </a:lnTo>
                                <a:lnTo>
                                  <a:pt x="0" y="1"/>
                                </a:lnTo>
                                <a:lnTo>
                                  <a:pt x="1" y="1"/>
                                </a:lnTo>
                                <a:lnTo>
                                  <a:pt x="2" y="1"/>
                                </a:lnTo>
                                <a:lnTo>
                                  <a:pt x="3" y="1"/>
                                </a:lnTo>
                                <a:lnTo>
                                  <a:pt x="5" y="0"/>
                                </a:lnTo>
                                <a:lnTo>
                                  <a:pt x="6" y="0"/>
                                </a:lnTo>
                                <a:lnTo>
                                  <a:pt x="8" y="0"/>
                                </a:lnTo>
                                <a:lnTo>
                                  <a:pt x="9" y="1"/>
                                </a:lnTo>
                                <a:lnTo>
                                  <a:pt x="11" y="1"/>
                                </a:lnTo>
                                <a:lnTo>
                                  <a:pt x="12" y="1"/>
                                </a:lnTo>
                                <a:lnTo>
                                  <a:pt x="12" y="1"/>
                                </a:lnTo>
                                <a:lnTo>
                                  <a:pt x="13" y="2"/>
                                </a:lnTo>
                                <a:lnTo>
                                  <a:pt x="13" y="2"/>
                                </a:lnTo>
                                <a:lnTo>
                                  <a:pt x="13" y="2"/>
                                </a:lnTo>
                                <a:lnTo>
                                  <a:pt x="13" y="44"/>
                                </a:lnTo>
                                <a:lnTo>
                                  <a:pt x="60" y="44"/>
                                </a:lnTo>
                                <a:lnTo>
                                  <a:pt x="60" y="2"/>
                                </a:lnTo>
                                <a:lnTo>
                                  <a:pt x="60" y="2"/>
                                </a:lnTo>
                                <a:lnTo>
                                  <a:pt x="61" y="2"/>
                                </a:lnTo>
                                <a:lnTo>
                                  <a:pt x="61" y="1"/>
                                </a:lnTo>
                                <a:lnTo>
                                  <a:pt x="62" y="1"/>
                                </a:lnTo>
                                <a:lnTo>
                                  <a:pt x="62" y="1"/>
                                </a:lnTo>
                                <a:lnTo>
                                  <a:pt x="64" y="1"/>
                                </a:lnTo>
                                <a:lnTo>
                                  <a:pt x="65" y="0"/>
                                </a:lnTo>
                                <a:lnTo>
                                  <a:pt x="67" y="0"/>
                                </a:lnTo>
                                <a:lnTo>
                                  <a:pt x="69" y="0"/>
                                </a:lnTo>
                                <a:lnTo>
                                  <a:pt x="71" y="1"/>
                                </a:lnTo>
                                <a:lnTo>
                                  <a:pt x="72" y="1"/>
                                </a:lnTo>
                                <a:lnTo>
                                  <a:pt x="72" y="1"/>
                                </a:lnTo>
                                <a:lnTo>
                                  <a:pt x="73" y="1"/>
                                </a:lnTo>
                                <a:lnTo>
                                  <a:pt x="73" y="2"/>
                                </a:lnTo>
                                <a:lnTo>
                                  <a:pt x="73" y="2"/>
                                </a:lnTo>
                                <a:lnTo>
                                  <a:pt x="73" y="2"/>
                                </a:lnTo>
                                <a:lnTo>
                                  <a:pt x="73" y="102"/>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76" name="Freeform 665"/>
                        <wps:cNvSpPr>
                          <a:spLocks/>
                        </wps:cNvSpPr>
                        <wps:spPr bwMode="auto">
                          <a:xfrm>
                            <a:off x="2555875" y="5322888"/>
                            <a:ext cx="185738" cy="28575"/>
                          </a:xfrm>
                          <a:custGeom>
                            <a:avLst/>
                            <a:gdLst>
                              <a:gd name="T0" fmla="*/ 0 w 352"/>
                              <a:gd name="T1" fmla="*/ 1 h 52"/>
                              <a:gd name="T2" fmla="*/ 49 w 352"/>
                              <a:gd name="T3" fmla="*/ 51 h 52"/>
                              <a:gd name="T4" fmla="*/ 101 w 352"/>
                              <a:gd name="T5" fmla="*/ 1 h 52"/>
                              <a:gd name="T6" fmla="*/ 150 w 352"/>
                              <a:gd name="T7" fmla="*/ 52 h 52"/>
                              <a:gd name="T8" fmla="*/ 200 w 352"/>
                              <a:gd name="T9" fmla="*/ 0 h 52"/>
                              <a:gd name="T10" fmla="*/ 251 w 352"/>
                              <a:gd name="T11" fmla="*/ 52 h 52"/>
                              <a:gd name="T12" fmla="*/ 301 w 352"/>
                              <a:gd name="T13" fmla="*/ 1 h 52"/>
                              <a:gd name="T14" fmla="*/ 352 w 352"/>
                              <a:gd name="T15" fmla="*/ 51 h 5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352" h="52">
                                <a:moveTo>
                                  <a:pt x="0" y="1"/>
                                </a:moveTo>
                                <a:lnTo>
                                  <a:pt x="49" y="51"/>
                                </a:lnTo>
                                <a:lnTo>
                                  <a:pt x="101" y="1"/>
                                </a:lnTo>
                                <a:lnTo>
                                  <a:pt x="150" y="52"/>
                                </a:lnTo>
                                <a:lnTo>
                                  <a:pt x="200" y="0"/>
                                </a:lnTo>
                                <a:lnTo>
                                  <a:pt x="251" y="52"/>
                                </a:lnTo>
                                <a:lnTo>
                                  <a:pt x="301" y="1"/>
                                </a:lnTo>
                                <a:lnTo>
                                  <a:pt x="352" y="51"/>
                                </a:lnTo>
                              </a:path>
                            </a:pathLst>
                          </a:custGeom>
                          <a:noFill/>
                          <a:ln w="7938">
                            <a:solidFill>
                              <a:srgbClr val="E98989"/>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477" name="Freeform 666"/>
                        <wps:cNvSpPr>
                          <a:spLocks/>
                        </wps:cNvSpPr>
                        <wps:spPr bwMode="auto">
                          <a:xfrm>
                            <a:off x="2660650" y="5289550"/>
                            <a:ext cx="1588" cy="31750"/>
                          </a:xfrm>
                          <a:custGeom>
                            <a:avLst/>
                            <a:gdLst>
                              <a:gd name="T0" fmla="*/ 2 w 2"/>
                              <a:gd name="T1" fmla="*/ 0 h 58"/>
                              <a:gd name="T2" fmla="*/ 2 w 2"/>
                              <a:gd name="T3" fmla="*/ 58 h 58"/>
                              <a:gd name="T4" fmla="*/ 0 w 2"/>
                              <a:gd name="T5" fmla="*/ 58 h 58"/>
                            </a:gdLst>
                            <a:ahLst/>
                            <a:cxnLst>
                              <a:cxn ang="0">
                                <a:pos x="T0" y="T1"/>
                              </a:cxn>
                              <a:cxn ang="0">
                                <a:pos x="T2" y="T3"/>
                              </a:cxn>
                              <a:cxn ang="0">
                                <a:pos x="T4" y="T5"/>
                              </a:cxn>
                            </a:cxnLst>
                            <a:rect l="0" t="0" r="r" b="b"/>
                            <a:pathLst>
                              <a:path w="2" h="58">
                                <a:moveTo>
                                  <a:pt x="2" y="0"/>
                                </a:moveTo>
                                <a:lnTo>
                                  <a:pt x="2" y="58"/>
                                </a:lnTo>
                                <a:lnTo>
                                  <a:pt x="0" y="58"/>
                                </a:lnTo>
                              </a:path>
                            </a:pathLst>
                          </a:custGeom>
                          <a:noFill/>
                          <a:ln w="7938">
                            <a:solidFill>
                              <a:srgbClr val="E98989"/>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478" name="Freeform 667"/>
                        <wps:cNvSpPr>
                          <a:spLocks/>
                        </wps:cNvSpPr>
                        <wps:spPr bwMode="auto">
                          <a:xfrm>
                            <a:off x="2471737" y="5280025"/>
                            <a:ext cx="90488" cy="90488"/>
                          </a:xfrm>
                          <a:custGeom>
                            <a:avLst/>
                            <a:gdLst>
                              <a:gd name="T0" fmla="*/ 154 w 169"/>
                              <a:gd name="T1" fmla="*/ 39 h 169"/>
                              <a:gd name="T2" fmla="*/ 163 w 169"/>
                              <a:gd name="T3" fmla="*/ 54 h 169"/>
                              <a:gd name="T4" fmla="*/ 169 w 169"/>
                              <a:gd name="T5" fmla="*/ 86 h 169"/>
                              <a:gd name="T6" fmla="*/ 163 w 169"/>
                              <a:gd name="T7" fmla="*/ 117 h 169"/>
                              <a:gd name="T8" fmla="*/ 144 w 169"/>
                              <a:gd name="T9" fmla="*/ 144 h 169"/>
                              <a:gd name="T10" fmla="*/ 131 w 169"/>
                              <a:gd name="T11" fmla="*/ 154 h 169"/>
                              <a:gd name="T12" fmla="*/ 116 w 169"/>
                              <a:gd name="T13" fmla="*/ 162 h 169"/>
                              <a:gd name="T14" fmla="*/ 84 w 169"/>
                              <a:gd name="T15" fmla="*/ 169 h 169"/>
                              <a:gd name="T16" fmla="*/ 53 w 169"/>
                              <a:gd name="T17" fmla="*/ 161 h 169"/>
                              <a:gd name="T18" fmla="*/ 25 w 169"/>
                              <a:gd name="T19" fmla="*/ 143 h 169"/>
                              <a:gd name="T20" fmla="*/ 15 w 169"/>
                              <a:gd name="T21" fmla="*/ 129 h 169"/>
                              <a:gd name="T22" fmla="*/ 6 w 169"/>
                              <a:gd name="T23" fmla="*/ 114 h 169"/>
                              <a:gd name="T24" fmla="*/ 0 w 169"/>
                              <a:gd name="T25" fmla="*/ 82 h 169"/>
                              <a:gd name="T26" fmla="*/ 6 w 169"/>
                              <a:gd name="T27" fmla="*/ 52 h 169"/>
                              <a:gd name="T28" fmla="*/ 25 w 169"/>
                              <a:gd name="T29" fmla="*/ 24 h 169"/>
                              <a:gd name="T30" fmla="*/ 38 w 169"/>
                              <a:gd name="T31" fmla="*/ 13 h 169"/>
                              <a:gd name="T32" fmla="*/ 53 w 169"/>
                              <a:gd name="T33" fmla="*/ 6 h 169"/>
                              <a:gd name="T34" fmla="*/ 85 w 169"/>
                              <a:gd name="T35" fmla="*/ 0 h 169"/>
                              <a:gd name="T36" fmla="*/ 117 w 169"/>
                              <a:gd name="T37" fmla="*/ 7 h 169"/>
                              <a:gd name="T38" fmla="*/ 144 w 169"/>
                              <a:gd name="T39" fmla="*/ 26 h 169"/>
                              <a:gd name="T40" fmla="*/ 154 w 169"/>
                              <a:gd name="T41" fmla="*/ 39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9" h="169">
                                <a:moveTo>
                                  <a:pt x="154" y="39"/>
                                </a:moveTo>
                                <a:lnTo>
                                  <a:pt x="163" y="54"/>
                                </a:lnTo>
                                <a:lnTo>
                                  <a:pt x="169" y="86"/>
                                </a:lnTo>
                                <a:lnTo>
                                  <a:pt x="163" y="117"/>
                                </a:lnTo>
                                <a:lnTo>
                                  <a:pt x="144" y="144"/>
                                </a:lnTo>
                                <a:lnTo>
                                  <a:pt x="131" y="154"/>
                                </a:lnTo>
                                <a:lnTo>
                                  <a:pt x="116" y="162"/>
                                </a:lnTo>
                                <a:lnTo>
                                  <a:pt x="84" y="169"/>
                                </a:lnTo>
                                <a:lnTo>
                                  <a:pt x="53" y="161"/>
                                </a:lnTo>
                                <a:lnTo>
                                  <a:pt x="25" y="143"/>
                                </a:lnTo>
                                <a:lnTo>
                                  <a:pt x="15" y="129"/>
                                </a:lnTo>
                                <a:lnTo>
                                  <a:pt x="6" y="114"/>
                                </a:lnTo>
                                <a:lnTo>
                                  <a:pt x="0" y="82"/>
                                </a:lnTo>
                                <a:lnTo>
                                  <a:pt x="6" y="52"/>
                                </a:lnTo>
                                <a:lnTo>
                                  <a:pt x="25" y="24"/>
                                </a:lnTo>
                                <a:lnTo>
                                  <a:pt x="38" y="13"/>
                                </a:lnTo>
                                <a:lnTo>
                                  <a:pt x="53" y="6"/>
                                </a:lnTo>
                                <a:lnTo>
                                  <a:pt x="85" y="0"/>
                                </a:lnTo>
                                <a:lnTo>
                                  <a:pt x="117" y="7"/>
                                </a:lnTo>
                                <a:lnTo>
                                  <a:pt x="144" y="26"/>
                                </a:lnTo>
                                <a:lnTo>
                                  <a:pt x="154" y="39"/>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79" name="Freeform 668"/>
                        <wps:cNvSpPr>
                          <a:spLocks/>
                        </wps:cNvSpPr>
                        <wps:spPr bwMode="auto">
                          <a:xfrm>
                            <a:off x="3760787" y="4967288"/>
                            <a:ext cx="60325" cy="85725"/>
                          </a:xfrm>
                          <a:custGeom>
                            <a:avLst/>
                            <a:gdLst>
                              <a:gd name="T0" fmla="*/ 114 w 114"/>
                              <a:gd name="T1" fmla="*/ 138 h 160"/>
                              <a:gd name="T2" fmla="*/ 112 w 114"/>
                              <a:gd name="T3" fmla="*/ 140 h 160"/>
                              <a:gd name="T4" fmla="*/ 112 w 114"/>
                              <a:gd name="T5" fmla="*/ 143 h 160"/>
                              <a:gd name="T6" fmla="*/ 111 w 114"/>
                              <a:gd name="T7" fmla="*/ 145 h 160"/>
                              <a:gd name="T8" fmla="*/ 109 w 114"/>
                              <a:gd name="T9" fmla="*/ 148 h 160"/>
                              <a:gd name="T10" fmla="*/ 101 w 114"/>
                              <a:gd name="T11" fmla="*/ 152 h 160"/>
                              <a:gd name="T12" fmla="*/ 89 w 114"/>
                              <a:gd name="T13" fmla="*/ 156 h 160"/>
                              <a:gd name="T14" fmla="*/ 75 w 114"/>
                              <a:gd name="T15" fmla="*/ 160 h 160"/>
                              <a:gd name="T16" fmla="*/ 52 w 114"/>
                              <a:gd name="T17" fmla="*/ 159 h 160"/>
                              <a:gd name="T18" fmla="*/ 27 w 114"/>
                              <a:gd name="T19" fmla="*/ 149 h 160"/>
                              <a:gd name="T20" fmla="*/ 10 w 114"/>
                              <a:gd name="T21" fmla="*/ 129 h 160"/>
                              <a:gd name="T22" fmla="*/ 2 w 114"/>
                              <a:gd name="T23" fmla="*/ 101 h 160"/>
                              <a:gd name="T24" fmla="*/ 2 w 114"/>
                              <a:gd name="T25" fmla="*/ 64 h 160"/>
                              <a:gd name="T26" fmla="*/ 11 w 114"/>
                              <a:gd name="T27" fmla="*/ 33 h 160"/>
                              <a:gd name="T28" fmla="*/ 29 w 114"/>
                              <a:gd name="T29" fmla="*/ 12 h 160"/>
                              <a:gd name="T30" fmla="*/ 55 w 114"/>
                              <a:gd name="T31" fmla="*/ 1 h 160"/>
                              <a:gd name="T32" fmla="*/ 75 w 114"/>
                              <a:gd name="T33" fmla="*/ 1 h 160"/>
                              <a:gd name="T34" fmla="*/ 88 w 114"/>
                              <a:gd name="T35" fmla="*/ 3 h 160"/>
                              <a:gd name="T36" fmla="*/ 99 w 114"/>
                              <a:gd name="T37" fmla="*/ 7 h 160"/>
                              <a:gd name="T38" fmla="*/ 107 w 114"/>
                              <a:gd name="T39" fmla="*/ 12 h 160"/>
                              <a:gd name="T40" fmla="*/ 110 w 114"/>
                              <a:gd name="T41" fmla="*/ 15 h 160"/>
                              <a:gd name="T42" fmla="*/ 111 w 114"/>
                              <a:gd name="T43" fmla="*/ 17 h 160"/>
                              <a:gd name="T44" fmla="*/ 112 w 114"/>
                              <a:gd name="T45" fmla="*/ 19 h 160"/>
                              <a:gd name="T46" fmla="*/ 112 w 114"/>
                              <a:gd name="T47" fmla="*/ 22 h 160"/>
                              <a:gd name="T48" fmla="*/ 112 w 114"/>
                              <a:gd name="T49" fmla="*/ 27 h 160"/>
                              <a:gd name="T50" fmla="*/ 112 w 114"/>
                              <a:gd name="T51" fmla="*/ 31 h 160"/>
                              <a:gd name="T52" fmla="*/ 111 w 114"/>
                              <a:gd name="T53" fmla="*/ 32 h 160"/>
                              <a:gd name="T54" fmla="*/ 110 w 114"/>
                              <a:gd name="T55" fmla="*/ 33 h 160"/>
                              <a:gd name="T56" fmla="*/ 107 w 114"/>
                              <a:gd name="T57" fmla="*/ 33 h 160"/>
                              <a:gd name="T58" fmla="*/ 101 w 114"/>
                              <a:gd name="T59" fmla="*/ 28 h 160"/>
                              <a:gd name="T60" fmla="*/ 91 w 114"/>
                              <a:gd name="T61" fmla="*/ 23 h 160"/>
                              <a:gd name="T62" fmla="*/ 78 w 114"/>
                              <a:gd name="T63" fmla="*/ 18 h 160"/>
                              <a:gd name="T64" fmla="*/ 58 w 114"/>
                              <a:gd name="T65" fmla="*/ 19 h 160"/>
                              <a:gd name="T66" fmla="*/ 42 w 114"/>
                              <a:gd name="T67" fmla="*/ 27 h 160"/>
                              <a:gd name="T68" fmla="*/ 30 w 114"/>
                              <a:gd name="T69" fmla="*/ 43 h 160"/>
                              <a:gd name="T70" fmla="*/ 24 w 114"/>
                              <a:gd name="T71" fmla="*/ 66 h 160"/>
                              <a:gd name="T72" fmla="*/ 24 w 114"/>
                              <a:gd name="T73" fmla="*/ 95 h 160"/>
                              <a:gd name="T74" fmla="*/ 30 w 114"/>
                              <a:gd name="T75" fmla="*/ 118 h 160"/>
                              <a:gd name="T76" fmla="*/ 41 w 114"/>
                              <a:gd name="T77" fmla="*/ 133 h 160"/>
                              <a:gd name="T78" fmla="*/ 58 w 114"/>
                              <a:gd name="T79" fmla="*/ 141 h 160"/>
                              <a:gd name="T80" fmla="*/ 78 w 114"/>
                              <a:gd name="T81" fmla="*/ 141 h 160"/>
                              <a:gd name="T82" fmla="*/ 91 w 114"/>
                              <a:gd name="T83" fmla="*/ 136 h 160"/>
                              <a:gd name="T84" fmla="*/ 101 w 114"/>
                              <a:gd name="T85" fmla="*/ 132 h 160"/>
                              <a:gd name="T86" fmla="*/ 107 w 114"/>
                              <a:gd name="T87" fmla="*/ 127 h 160"/>
                              <a:gd name="T88" fmla="*/ 111 w 114"/>
                              <a:gd name="T89" fmla="*/ 127 h 160"/>
                              <a:gd name="T90" fmla="*/ 112 w 114"/>
                              <a:gd name="T91" fmla="*/ 128 h 160"/>
                              <a:gd name="T92" fmla="*/ 112 w 114"/>
                              <a:gd name="T93" fmla="*/ 129 h 160"/>
                              <a:gd name="T94" fmla="*/ 114 w 114"/>
                              <a:gd name="T95" fmla="*/ 133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14" h="160">
                                <a:moveTo>
                                  <a:pt x="114" y="136"/>
                                </a:moveTo>
                                <a:lnTo>
                                  <a:pt x="114" y="138"/>
                                </a:lnTo>
                                <a:lnTo>
                                  <a:pt x="114" y="139"/>
                                </a:lnTo>
                                <a:lnTo>
                                  <a:pt x="112" y="140"/>
                                </a:lnTo>
                                <a:lnTo>
                                  <a:pt x="112" y="141"/>
                                </a:lnTo>
                                <a:lnTo>
                                  <a:pt x="112" y="143"/>
                                </a:lnTo>
                                <a:lnTo>
                                  <a:pt x="112" y="144"/>
                                </a:lnTo>
                                <a:lnTo>
                                  <a:pt x="111" y="145"/>
                                </a:lnTo>
                                <a:lnTo>
                                  <a:pt x="110" y="146"/>
                                </a:lnTo>
                                <a:lnTo>
                                  <a:pt x="109" y="148"/>
                                </a:lnTo>
                                <a:lnTo>
                                  <a:pt x="105" y="150"/>
                                </a:lnTo>
                                <a:lnTo>
                                  <a:pt x="101" y="152"/>
                                </a:lnTo>
                                <a:lnTo>
                                  <a:pt x="95" y="154"/>
                                </a:lnTo>
                                <a:lnTo>
                                  <a:pt x="89" y="156"/>
                                </a:lnTo>
                                <a:lnTo>
                                  <a:pt x="83" y="159"/>
                                </a:lnTo>
                                <a:lnTo>
                                  <a:pt x="75" y="160"/>
                                </a:lnTo>
                                <a:lnTo>
                                  <a:pt x="67" y="160"/>
                                </a:lnTo>
                                <a:lnTo>
                                  <a:pt x="52" y="159"/>
                                </a:lnTo>
                                <a:lnTo>
                                  <a:pt x="39" y="155"/>
                                </a:lnTo>
                                <a:lnTo>
                                  <a:pt x="27" y="149"/>
                                </a:lnTo>
                                <a:lnTo>
                                  <a:pt x="18" y="140"/>
                                </a:lnTo>
                                <a:lnTo>
                                  <a:pt x="10" y="129"/>
                                </a:lnTo>
                                <a:lnTo>
                                  <a:pt x="5" y="116"/>
                                </a:lnTo>
                                <a:lnTo>
                                  <a:pt x="2" y="101"/>
                                </a:lnTo>
                                <a:lnTo>
                                  <a:pt x="0" y="82"/>
                                </a:lnTo>
                                <a:lnTo>
                                  <a:pt x="2" y="64"/>
                                </a:lnTo>
                                <a:lnTo>
                                  <a:pt x="5" y="48"/>
                                </a:lnTo>
                                <a:lnTo>
                                  <a:pt x="11" y="33"/>
                                </a:lnTo>
                                <a:lnTo>
                                  <a:pt x="19" y="22"/>
                                </a:lnTo>
                                <a:lnTo>
                                  <a:pt x="29" y="12"/>
                                </a:lnTo>
                                <a:lnTo>
                                  <a:pt x="41" y="6"/>
                                </a:lnTo>
                                <a:lnTo>
                                  <a:pt x="55" y="1"/>
                                </a:lnTo>
                                <a:lnTo>
                                  <a:pt x="69" y="0"/>
                                </a:lnTo>
                                <a:lnTo>
                                  <a:pt x="75" y="1"/>
                                </a:lnTo>
                                <a:lnTo>
                                  <a:pt x="82" y="2"/>
                                </a:lnTo>
                                <a:lnTo>
                                  <a:pt x="88" y="3"/>
                                </a:lnTo>
                                <a:lnTo>
                                  <a:pt x="94" y="5"/>
                                </a:lnTo>
                                <a:lnTo>
                                  <a:pt x="99" y="7"/>
                                </a:lnTo>
                                <a:lnTo>
                                  <a:pt x="104" y="10"/>
                                </a:lnTo>
                                <a:lnTo>
                                  <a:pt x="107" y="12"/>
                                </a:lnTo>
                                <a:lnTo>
                                  <a:pt x="109" y="13"/>
                                </a:lnTo>
                                <a:lnTo>
                                  <a:pt x="110" y="15"/>
                                </a:lnTo>
                                <a:lnTo>
                                  <a:pt x="111" y="16"/>
                                </a:lnTo>
                                <a:lnTo>
                                  <a:pt x="111" y="17"/>
                                </a:lnTo>
                                <a:lnTo>
                                  <a:pt x="112" y="18"/>
                                </a:lnTo>
                                <a:lnTo>
                                  <a:pt x="112" y="19"/>
                                </a:lnTo>
                                <a:lnTo>
                                  <a:pt x="112" y="21"/>
                                </a:lnTo>
                                <a:lnTo>
                                  <a:pt x="112" y="22"/>
                                </a:lnTo>
                                <a:lnTo>
                                  <a:pt x="112" y="24"/>
                                </a:lnTo>
                                <a:lnTo>
                                  <a:pt x="112" y="27"/>
                                </a:lnTo>
                                <a:lnTo>
                                  <a:pt x="112" y="28"/>
                                </a:lnTo>
                                <a:lnTo>
                                  <a:pt x="112" y="31"/>
                                </a:lnTo>
                                <a:lnTo>
                                  <a:pt x="111" y="32"/>
                                </a:lnTo>
                                <a:lnTo>
                                  <a:pt x="111" y="32"/>
                                </a:lnTo>
                                <a:lnTo>
                                  <a:pt x="110" y="33"/>
                                </a:lnTo>
                                <a:lnTo>
                                  <a:pt x="110" y="33"/>
                                </a:lnTo>
                                <a:lnTo>
                                  <a:pt x="109" y="33"/>
                                </a:lnTo>
                                <a:lnTo>
                                  <a:pt x="107" y="33"/>
                                </a:lnTo>
                                <a:lnTo>
                                  <a:pt x="104" y="31"/>
                                </a:lnTo>
                                <a:lnTo>
                                  <a:pt x="101" y="28"/>
                                </a:lnTo>
                                <a:lnTo>
                                  <a:pt x="96" y="26"/>
                                </a:lnTo>
                                <a:lnTo>
                                  <a:pt x="91" y="23"/>
                                </a:lnTo>
                                <a:lnTo>
                                  <a:pt x="85" y="21"/>
                                </a:lnTo>
                                <a:lnTo>
                                  <a:pt x="78" y="18"/>
                                </a:lnTo>
                                <a:lnTo>
                                  <a:pt x="68" y="18"/>
                                </a:lnTo>
                                <a:lnTo>
                                  <a:pt x="58" y="19"/>
                                </a:lnTo>
                                <a:lnTo>
                                  <a:pt x="50" y="23"/>
                                </a:lnTo>
                                <a:lnTo>
                                  <a:pt x="42" y="27"/>
                                </a:lnTo>
                                <a:lnTo>
                                  <a:pt x="35" y="34"/>
                                </a:lnTo>
                                <a:lnTo>
                                  <a:pt x="30" y="43"/>
                                </a:lnTo>
                                <a:lnTo>
                                  <a:pt x="26" y="54"/>
                                </a:lnTo>
                                <a:lnTo>
                                  <a:pt x="24" y="66"/>
                                </a:lnTo>
                                <a:lnTo>
                                  <a:pt x="22" y="81"/>
                                </a:lnTo>
                                <a:lnTo>
                                  <a:pt x="24" y="95"/>
                                </a:lnTo>
                                <a:lnTo>
                                  <a:pt x="26" y="107"/>
                                </a:lnTo>
                                <a:lnTo>
                                  <a:pt x="30" y="118"/>
                                </a:lnTo>
                                <a:lnTo>
                                  <a:pt x="35" y="127"/>
                                </a:lnTo>
                                <a:lnTo>
                                  <a:pt x="41" y="133"/>
                                </a:lnTo>
                                <a:lnTo>
                                  <a:pt x="50" y="138"/>
                                </a:lnTo>
                                <a:lnTo>
                                  <a:pt x="58" y="141"/>
                                </a:lnTo>
                                <a:lnTo>
                                  <a:pt x="69" y="141"/>
                                </a:lnTo>
                                <a:lnTo>
                                  <a:pt x="78" y="141"/>
                                </a:lnTo>
                                <a:lnTo>
                                  <a:pt x="85" y="139"/>
                                </a:lnTo>
                                <a:lnTo>
                                  <a:pt x="91" y="136"/>
                                </a:lnTo>
                                <a:lnTo>
                                  <a:pt x="98" y="134"/>
                                </a:lnTo>
                                <a:lnTo>
                                  <a:pt x="101" y="132"/>
                                </a:lnTo>
                                <a:lnTo>
                                  <a:pt x="105" y="129"/>
                                </a:lnTo>
                                <a:lnTo>
                                  <a:pt x="107" y="127"/>
                                </a:lnTo>
                                <a:lnTo>
                                  <a:pt x="110" y="127"/>
                                </a:lnTo>
                                <a:lnTo>
                                  <a:pt x="111" y="127"/>
                                </a:lnTo>
                                <a:lnTo>
                                  <a:pt x="111" y="127"/>
                                </a:lnTo>
                                <a:lnTo>
                                  <a:pt x="112" y="128"/>
                                </a:lnTo>
                                <a:lnTo>
                                  <a:pt x="112" y="129"/>
                                </a:lnTo>
                                <a:lnTo>
                                  <a:pt x="112" y="129"/>
                                </a:lnTo>
                                <a:lnTo>
                                  <a:pt x="112" y="132"/>
                                </a:lnTo>
                                <a:lnTo>
                                  <a:pt x="114" y="133"/>
                                </a:lnTo>
                                <a:lnTo>
                                  <a:pt x="114" y="13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80" name="Freeform 669"/>
                        <wps:cNvSpPr>
                          <a:spLocks noEditPoints="1"/>
                        </wps:cNvSpPr>
                        <wps:spPr bwMode="auto">
                          <a:xfrm>
                            <a:off x="3830637" y="4989513"/>
                            <a:ext cx="57150" cy="63500"/>
                          </a:xfrm>
                          <a:custGeom>
                            <a:avLst/>
                            <a:gdLst>
                              <a:gd name="T0" fmla="*/ 107 w 108"/>
                              <a:gd name="T1" fmla="*/ 70 h 118"/>
                              <a:gd name="T2" fmla="*/ 101 w 108"/>
                              <a:gd name="T3" fmla="*/ 92 h 118"/>
                              <a:gd name="T4" fmla="*/ 86 w 108"/>
                              <a:gd name="T5" fmla="*/ 108 h 118"/>
                              <a:gd name="T6" fmla="*/ 66 w 108"/>
                              <a:gd name="T7" fmla="*/ 118 h 118"/>
                              <a:gd name="T8" fmla="*/ 41 w 108"/>
                              <a:gd name="T9" fmla="*/ 118 h 118"/>
                              <a:gd name="T10" fmla="*/ 20 w 108"/>
                              <a:gd name="T11" fmla="*/ 109 h 118"/>
                              <a:gd name="T12" fmla="*/ 7 w 108"/>
                              <a:gd name="T13" fmla="*/ 94 h 118"/>
                              <a:gd name="T14" fmla="*/ 0 w 108"/>
                              <a:gd name="T15" fmla="*/ 74 h 118"/>
                              <a:gd name="T16" fmla="*/ 0 w 108"/>
                              <a:gd name="T17" fmla="*/ 46 h 118"/>
                              <a:gd name="T18" fmla="*/ 7 w 108"/>
                              <a:gd name="T19" fmla="*/ 24 h 118"/>
                              <a:gd name="T20" fmla="*/ 21 w 108"/>
                              <a:gd name="T21" fmla="*/ 8 h 118"/>
                              <a:gd name="T22" fmla="*/ 42 w 108"/>
                              <a:gd name="T23" fmla="*/ 0 h 118"/>
                              <a:gd name="T24" fmla="*/ 68 w 108"/>
                              <a:gd name="T25" fmla="*/ 0 h 118"/>
                              <a:gd name="T26" fmla="*/ 87 w 108"/>
                              <a:gd name="T27" fmla="*/ 8 h 118"/>
                              <a:gd name="T28" fmla="*/ 101 w 108"/>
                              <a:gd name="T29" fmla="*/ 23 h 118"/>
                              <a:gd name="T30" fmla="*/ 107 w 108"/>
                              <a:gd name="T31" fmla="*/ 44 h 118"/>
                              <a:gd name="T32" fmla="*/ 87 w 108"/>
                              <a:gd name="T33" fmla="*/ 59 h 118"/>
                              <a:gd name="T34" fmla="*/ 85 w 108"/>
                              <a:gd name="T35" fmla="*/ 43 h 118"/>
                              <a:gd name="T36" fmla="*/ 80 w 108"/>
                              <a:gd name="T37" fmla="*/ 28 h 118"/>
                              <a:gd name="T38" fmla="*/ 70 w 108"/>
                              <a:gd name="T39" fmla="*/ 19 h 118"/>
                              <a:gd name="T40" fmla="*/ 54 w 108"/>
                              <a:gd name="T41" fmla="*/ 16 h 118"/>
                              <a:gd name="T42" fmla="*/ 39 w 108"/>
                              <a:gd name="T43" fmla="*/ 19 h 118"/>
                              <a:gd name="T44" fmla="*/ 28 w 108"/>
                              <a:gd name="T45" fmla="*/ 28 h 118"/>
                              <a:gd name="T46" fmla="*/ 22 w 108"/>
                              <a:gd name="T47" fmla="*/ 41 h 118"/>
                              <a:gd name="T48" fmla="*/ 21 w 108"/>
                              <a:gd name="T49" fmla="*/ 59 h 118"/>
                              <a:gd name="T50" fmla="*/ 22 w 108"/>
                              <a:gd name="T51" fmla="*/ 75 h 118"/>
                              <a:gd name="T52" fmla="*/ 27 w 108"/>
                              <a:gd name="T53" fmla="*/ 88 h 118"/>
                              <a:gd name="T54" fmla="*/ 38 w 108"/>
                              <a:gd name="T55" fmla="*/ 98 h 118"/>
                              <a:gd name="T56" fmla="*/ 54 w 108"/>
                              <a:gd name="T57" fmla="*/ 102 h 118"/>
                              <a:gd name="T58" fmla="*/ 69 w 108"/>
                              <a:gd name="T59" fmla="*/ 98 h 118"/>
                              <a:gd name="T60" fmla="*/ 79 w 108"/>
                              <a:gd name="T61" fmla="*/ 90 h 118"/>
                              <a:gd name="T62" fmla="*/ 85 w 108"/>
                              <a:gd name="T63" fmla="*/ 76 h 118"/>
                              <a:gd name="T64" fmla="*/ 87 w 108"/>
                              <a:gd name="T65" fmla="*/ 59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08" h="118">
                                <a:moveTo>
                                  <a:pt x="108" y="58"/>
                                </a:moveTo>
                                <a:lnTo>
                                  <a:pt x="107" y="70"/>
                                </a:lnTo>
                                <a:lnTo>
                                  <a:pt x="105" y="82"/>
                                </a:lnTo>
                                <a:lnTo>
                                  <a:pt x="101" y="92"/>
                                </a:lnTo>
                                <a:lnTo>
                                  <a:pt x="95" y="101"/>
                                </a:lnTo>
                                <a:lnTo>
                                  <a:pt x="86" y="108"/>
                                </a:lnTo>
                                <a:lnTo>
                                  <a:pt x="76" y="114"/>
                                </a:lnTo>
                                <a:lnTo>
                                  <a:pt x="66" y="118"/>
                                </a:lnTo>
                                <a:lnTo>
                                  <a:pt x="53" y="118"/>
                                </a:lnTo>
                                <a:lnTo>
                                  <a:pt x="41" y="118"/>
                                </a:lnTo>
                                <a:lnTo>
                                  <a:pt x="29" y="114"/>
                                </a:lnTo>
                                <a:lnTo>
                                  <a:pt x="20" y="109"/>
                                </a:lnTo>
                                <a:lnTo>
                                  <a:pt x="13" y="103"/>
                                </a:lnTo>
                                <a:lnTo>
                                  <a:pt x="7" y="94"/>
                                </a:lnTo>
                                <a:lnTo>
                                  <a:pt x="4" y="85"/>
                                </a:lnTo>
                                <a:lnTo>
                                  <a:pt x="0" y="74"/>
                                </a:lnTo>
                                <a:lnTo>
                                  <a:pt x="0" y="60"/>
                                </a:lnTo>
                                <a:lnTo>
                                  <a:pt x="0" y="46"/>
                                </a:lnTo>
                                <a:lnTo>
                                  <a:pt x="4" y="35"/>
                                </a:lnTo>
                                <a:lnTo>
                                  <a:pt x="7" y="24"/>
                                </a:lnTo>
                                <a:lnTo>
                                  <a:pt x="13" y="16"/>
                                </a:lnTo>
                                <a:lnTo>
                                  <a:pt x="21" y="8"/>
                                </a:lnTo>
                                <a:lnTo>
                                  <a:pt x="31" y="3"/>
                                </a:lnTo>
                                <a:lnTo>
                                  <a:pt x="42" y="0"/>
                                </a:lnTo>
                                <a:lnTo>
                                  <a:pt x="55" y="0"/>
                                </a:lnTo>
                                <a:lnTo>
                                  <a:pt x="68" y="0"/>
                                </a:lnTo>
                                <a:lnTo>
                                  <a:pt x="79" y="3"/>
                                </a:lnTo>
                                <a:lnTo>
                                  <a:pt x="87" y="8"/>
                                </a:lnTo>
                                <a:lnTo>
                                  <a:pt x="95" y="14"/>
                                </a:lnTo>
                                <a:lnTo>
                                  <a:pt x="101" y="23"/>
                                </a:lnTo>
                                <a:lnTo>
                                  <a:pt x="105" y="33"/>
                                </a:lnTo>
                                <a:lnTo>
                                  <a:pt x="107" y="44"/>
                                </a:lnTo>
                                <a:lnTo>
                                  <a:pt x="108" y="58"/>
                                </a:lnTo>
                                <a:close/>
                                <a:moveTo>
                                  <a:pt x="87" y="59"/>
                                </a:moveTo>
                                <a:lnTo>
                                  <a:pt x="87" y="50"/>
                                </a:lnTo>
                                <a:lnTo>
                                  <a:pt x="85" y="43"/>
                                </a:lnTo>
                                <a:lnTo>
                                  <a:pt x="84" y="35"/>
                                </a:lnTo>
                                <a:lnTo>
                                  <a:pt x="80" y="28"/>
                                </a:lnTo>
                                <a:lnTo>
                                  <a:pt x="76" y="23"/>
                                </a:lnTo>
                                <a:lnTo>
                                  <a:pt x="70" y="19"/>
                                </a:lnTo>
                                <a:lnTo>
                                  <a:pt x="63" y="17"/>
                                </a:lnTo>
                                <a:lnTo>
                                  <a:pt x="54" y="16"/>
                                </a:lnTo>
                                <a:lnTo>
                                  <a:pt x="45" y="17"/>
                                </a:lnTo>
                                <a:lnTo>
                                  <a:pt x="39" y="19"/>
                                </a:lnTo>
                                <a:lnTo>
                                  <a:pt x="33" y="23"/>
                                </a:lnTo>
                                <a:lnTo>
                                  <a:pt x="28" y="28"/>
                                </a:lnTo>
                                <a:lnTo>
                                  <a:pt x="25" y="34"/>
                                </a:lnTo>
                                <a:lnTo>
                                  <a:pt x="22" y="41"/>
                                </a:lnTo>
                                <a:lnTo>
                                  <a:pt x="21" y="49"/>
                                </a:lnTo>
                                <a:lnTo>
                                  <a:pt x="21" y="59"/>
                                </a:lnTo>
                                <a:lnTo>
                                  <a:pt x="21" y="67"/>
                                </a:lnTo>
                                <a:lnTo>
                                  <a:pt x="22" y="75"/>
                                </a:lnTo>
                                <a:lnTo>
                                  <a:pt x="25" y="82"/>
                                </a:lnTo>
                                <a:lnTo>
                                  <a:pt x="27" y="88"/>
                                </a:lnTo>
                                <a:lnTo>
                                  <a:pt x="32" y="94"/>
                                </a:lnTo>
                                <a:lnTo>
                                  <a:pt x="38" y="98"/>
                                </a:lnTo>
                                <a:lnTo>
                                  <a:pt x="44" y="101"/>
                                </a:lnTo>
                                <a:lnTo>
                                  <a:pt x="54" y="102"/>
                                </a:lnTo>
                                <a:lnTo>
                                  <a:pt x="61" y="101"/>
                                </a:lnTo>
                                <a:lnTo>
                                  <a:pt x="69" y="98"/>
                                </a:lnTo>
                                <a:lnTo>
                                  <a:pt x="75" y="94"/>
                                </a:lnTo>
                                <a:lnTo>
                                  <a:pt x="79" y="90"/>
                                </a:lnTo>
                                <a:lnTo>
                                  <a:pt x="82" y="83"/>
                                </a:lnTo>
                                <a:lnTo>
                                  <a:pt x="85" y="76"/>
                                </a:lnTo>
                                <a:lnTo>
                                  <a:pt x="87" y="69"/>
                                </a:lnTo>
                                <a:lnTo>
                                  <a:pt x="87"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81" name="Freeform 670"/>
                        <wps:cNvSpPr>
                          <a:spLocks/>
                        </wps:cNvSpPr>
                        <wps:spPr bwMode="auto">
                          <a:xfrm>
                            <a:off x="3903662" y="4989513"/>
                            <a:ext cx="49213" cy="61913"/>
                          </a:xfrm>
                          <a:custGeom>
                            <a:avLst/>
                            <a:gdLst>
                              <a:gd name="T0" fmla="*/ 92 w 92"/>
                              <a:gd name="T1" fmla="*/ 114 h 117"/>
                              <a:gd name="T2" fmla="*/ 91 w 92"/>
                              <a:gd name="T3" fmla="*/ 115 h 117"/>
                              <a:gd name="T4" fmla="*/ 90 w 92"/>
                              <a:gd name="T5" fmla="*/ 117 h 117"/>
                              <a:gd name="T6" fmla="*/ 85 w 92"/>
                              <a:gd name="T7" fmla="*/ 117 h 117"/>
                              <a:gd name="T8" fmla="*/ 80 w 92"/>
                              <a:gd name="T9" fmla="*/ 117 h 117"/>
                              <a:gd name="T10" fmla="*/ 76 w 92"/>
                              <a:gd name="T11" fmla="*/ 117 h 117"/>
                              <a:gd name="T12" fmla="*/ 74 w 92"/>
                              <a:gd name="T13" fmla="*/ 115 h 117"/>
                              <a:gd name="T14" fmla="*/ 72 w 92"/>
                              <a:gd name="T15" fmla="*/ 114 h 117"/>
                              <a:gd name="T16" fmla="*/ 72 w 92"/>
                              <a:gd name="T17" fmla="*/ 49 h 117"/>
                              <a:gd name="T18" fmla="*/ 71 w 92"/>
                              <a:gd name="T19" fmla="*/ 34 h 117"/>
                              <a:gd name="T20" fmla="*/ 68 w 92"/>
                              <a:gd name="T21" fmla="*/ 24 h 117"/>
                              <a:gd name="T22" fmla="*/ 60 w 92"/>
                              <a:gd name="T23" fmla="*/ 18 h 117"/>
                              <a:gd name="T24" fmla="*/ 49 w 92"/>
                              <a:gd name="T25" fmla="*/ 17 h 117"/>
                              <a:gd name="T26" fmla="*/ 34 w 92"/>
                              <a:gd name="T27" fmla="*/ 22 h 117"/>
                              <a:gd name="T28" fmla="*/ 20 w 92"/>
                              <a:gd name="T29" fmla="*/ 38 h 117"/>
                              <a:gd name="T30" fmla="*/ 20 w 92"/>
                              <a:gd name="T31" fmla="*/ 114 h 117"/>
                              <a:gd name="T32" fmla="*/ 18 w 92"/>
                              <a:gd name="T33" fmla="*/ 115 h 117"/>
                              <a:gd name="T34" fmla="*/ 16 w 92"/>
                              <a:gd name="T35" fmla="*/ 117 h 117"/>
                              <a:gd name="T36" fmla="*/ 12 w 92"/>
                              <a:gd name="T37" fmla="*/ 117 h 117"/>
                              <a:gd name="T38" fmla="*/ 6 w 92"/>
                              <a:gd name="T39" fmla="*/ 117 h 117"/>
                              <a:gd name="T40" fmla="*/ 2 w 92"/>
                              <a:gd name="T41" fmla="*/ 117 h 117"/>
                              <a:gd name="T42" fmla="*/ 0 w 92"/>
                              <a:gd name="T43" fmla="*/ 115 h 117"/>
                              <a:gd name="T44" fmla="*/ 0 w 92"/>
                              <a:gd name="T45" fmla="*/ 114 h 117"/>
                              <a:gd name="T46" fmla="*/ 0 w 92"/>
                              <a:gd name="T47" fmla="*/ 5 h 117"/>
                              <a:gd name="T48" fmla="*/ 0 w 92"/>
                              <a:gd name="T49" fmla="*/ 3 h 117"/>
                              <a:gd name="T50" fmla="*/ 1 w 92"/>
                              <a:gd name="T51" fmla="*/ 2 h 117"/>
                              <a:gd name="T52" fmla="*/ 4 w 92"/>
                              <a:gd name="T53" fmla="*/ 1 h 117"/>
                              <a:gd name="T54" fmla="*/ 8 w 92"/>
                              <a:gd name="T55" fmla="*/ 1 h 117"/>
                              <a:gd name="T56" fmla="*/ 12 w 92"/>
                              <a:gd name="T57" fmla="*/ 1 h 117"/>
                              <a:gd name="T58" fmla="*/ 16 w 92"/>
                              <a:gd name="T59" fmla="*/ 2 h 117"/>
                              <a:gd name="T60" fmla="*/ 17 w 92"/>
                              <a:gd name="T61" fmla="*/ 3 h 117"/>
                              <a:gd name="T62" fmla="*/ 17 w 92"/>
                              <a:gd name="T63" fmla="*/ 5 h 117"/>
                              <a:gd name="T64" fmla="*/ 27 w 92"/>
                              <a:gd name="T65" fmla="*/ 9 h 117"/>
                              <a:gd name="T66" fmla="*/ 44 w 92"/>
                              <a:gd name="T67" fmla="*/ 0 h 117"/>
                              <a:gd name="T68" fmla="*/ 64 w 92"/>
                              <a:gd name="T69" fmla="*/ 0 h 117"/>
                              <a:gd name="T70" fmla="*/ 79 w 92"/>
                              <a:gd name="T71" fmla="*/ 7 h 117"/>
                              <a:gd name="T72" fmla="*/ 89 w 92"/>
                              <a:gd name="T73" fmla="*/ 19 h 117"/>
                              <a:gd name="T74" fmla="*/ 92 w 92"/>
                              <a:gd name="T75" fmla="*/ 35 h 117"/>
                              <a:gd name="T76" fmla="*/ 92 w 92"/>
                              <a:gd name="T77" fmla="*/ 113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92" h="117">
                                <a:moveTo>
                                  <a:pt x="92" y="113"/>
                                </a:moveTo>
                                <a:lnTo>
                                  <a:pt x="92" y="114"/>
                                </a:lnTo>
                                <a:lnTo>
                                  <a:pt x="92" y="114"/>
                                </a:lnTo>
                                <a:lnTo>
                                  <a:pt x="91" y="115"/>
                                </a:lnTo>
                                <a:lnTo>
                                  <a:pt x="91" y="115"/>
                                </a:lnTo>
                                <a:lnTo>
                                  <a:pt x="90" y="117"/>
                                </a:lnTo>
                                <a:lnTo>
                                  <a:pt x="87" y="117"/>
                                </a:lnTo>
                                <a:lnTo>
                                  <a:pt x="85" y="117"/>
                                </a:lnTo>
                                <a:lnTo>
                                  <a:pt x="82" y="117"/>
                                </a:lnTo>
                                <a:lnTo>
                                  <a:pt x="80" y="117"/>
                                </a:lnTo>
                                <a:lnTo>
                                  <a:pt x="77" y="117"/>
                                </a:lnTo>
                                <a:lnTo>
                                  <a:pt x="76" y="117"/>
                                </a:lnTo>
                                <a:lnTo>
                                  <a:pt x="75" y="115"/>
                                </a:lnTo>
                                <a:lnTo>
                                  <a:pt x="74" y="115"/>
                                </a:lnTo>
                                <a:lnTo>
                                  <a:pt x="74" y="114"/>
                                </a:lnTo>
                                <a:lnTo>
                                  <a:pt x="72" y="114"/>
                                </a:lnTo>
                                <a:lnTo>
                                  <a:pt x="72" y="113"/>
                                </a:lnTo>
                                <a:lnTo>
                                  <a:pt x="72" y="49"/>
                                </a:lnTo>
                                <a:lnTo>
                                  <a:pt x="72" y="40"/>
                                </a:lnTo>
                                <a:lnTo>
                                  <a:pt x="71" y="34"/>
                                </a:lnTo>
                                <a:lnTo>
                                  <a:pt x="70" y="29"/>
                                </a:lnTo>
                                <a:lnTo>
                                  <a:pt x="68" y="24"/>
                                </a:lnTo>
                                <a:lnTo>
                                  <a:pt x="64" y="21"/>
                                </a:lnTo>
                                <a:lnTo>
                                  <a:pt x="60" y="18"/>
                                </a:lnTo>
                                <a:lnTo>
                                  <a:pt x="55" y="17"/>
                                </a:lnTo>
                                <a:lnTo>
                                  <a:pt x="49" y="17"/>
                                </a:lnTo>
                                <a:lnTo>
                                  <a:pt x="42" y="17"/>
                                </a:lnTo>
                                <a:lnTo>
                                  <a:pt x="34" y="22"/>
                                </a:lnTo>
                                <a:lnTo>
                                  <a:pt x="27" y="28"/>
                                </a:lnTo>
                                <a:lnTo>
                                  <a:pt x="20" y="38"/>
                                </a:lnTo>
                                <a:lnTo>
                                  <a:pt x="20" y="113"/>
                                </a:lnTo>
                                <a:lnTo>
                                  <a:pt x="20" y="114"/>
                                </a:lnTo>
                                <a:lnTo>
                                  <a:pt x="18" y="114"/>
                                </a:lnTo>
                                <a:lnTo>
                                  <a:pt x="18" y="115"/>
                                </a:lnTo>
                                <a:lnTo>
                                  <a:pt x="17" y="115"/>
                                </a:lnTo>
                                <a:lnTo>
                                  <a:pt x="16" y="117"/>
                                </a:lnTo>
                                <a:lnTo>
                                  <a:pt x="15" y="117"/>
                                </a:lnTo>
                                <a:lnTo>
                                  <a:pt x="12" y="117"/>
                                </a:lnTo>
                                <a:lnTo>
                                  <a:pt x="10" y="117"/>
                                </a:lnTo>
                                <a:lnTo>
                                  <a:pt x="6" y="117"/>
                                </a:lnTo>
                                <a:lnTo>
                                  <a:pt x="5" y="117"/>
                                </a:lnTo>
                                <a:lnTo>
                                  <a:pt x="2" y="117"/>
                                </a:lnTo>
                                <a:lnTo>
                                  <a:pt x="1" y="115"/>
                                </a:lnTo>
                                <a:lnTo>
                                  <a:pt x="0" y="115"/>
                                </a:lnTo>
                                <a:lnTo>
                                  <a:pt x="0" y="114"/>
                                </a:lnTo>
                                <a:lnTo>
                                  <a:pt x="0" y="114"/>
                                </a:lnTo>
                                <a:lnTo>
                                  <a:pt x="0" y="113"/>
                                </a:lnTo>
                                <a:lnTo>
                                  <a:pt x="0" y="5"/>
                                </a:lnTo>
                                <a:lnTo>
                                  <a:pt x="0" y="3"/>
                                </a:lnTo>
                                <a:lnTo>
                                  <a:pt x="0" y="3"/>
                                </a:lnTo>
                                <a:lnTo>
                                  <a:pt x="0" y="2"/>
                                </a:lnTo>
                                <a:lnTo>
                                  <a:pt x="1" y="2"/>
                                </a:lnTo>
                                <a:lnTo>
                                  <a:pt x="2" y="1"/>
                                </a:lnTo>
                                <a:lnTo>
                                  <a:pt x="4" y="1"/>
                                </a:lnTo>
                                <a:lnTo>
                                  <a:pt x="6" y="1"/>
                                </a:lnTo>
                                <a:lnTo>
                                  <a:pt x="8" y="1"/>
                                </a:lnTo>
                                <a:lnTo>
                                  <a:pt x="11" y="1"/>
                                </a:lnTo>
                                <a:lnTo>
                                  <a:pt x="12" y="1"/>
                                </a:lnTo>
                                <a:lnTo>
                                  <a:pt x="15" y="1"/>
                                </a:lnTo>
                                <a:lnTo>
                                  <a:pt x="16" y="2"/>
                                </a:lnTo>
                                <a:lnTo>
                                  <a:pt x="16" y="2"/>
                                </a:lnTo>
                                <a:lnTo>
                                  <a:pt x="17" y="3"/>
                                </a:lnTo>
                                <a:lnTo>
                                  <a:pt x="17" y="3"/>
                                </a:lnTo>
                                <a:lnTo>
                                  <a:pt x="17" y="5"/>
                                </a:lnTo>
                                <a:lnTo>
                                  <a:pt x="17" y="19"/>
                                </a:lnTo>
                                <a:lnTo>
                                  <a:pt x="27" y="9"/>
                                </a:lnTo>
                                <a:lnTo>
                                  <a:pt x="36" y="5"/>
                                </a:lnTo>
                                <a:lnTo>
                                  <a:pt x="44" y="0"/>
                                </a:lnTo>
                                <a:lnTo>
                                  <a:pt x="54" y="0"/>
                                </a:lnTo>
                                <a:lnTo>
                                  <a:pt x="64" y="0"/>
                                </a:lnTo>
                                <a:lnTo>
                                  <a:pt x="72" y="3"/>
                                </a:lnTo>
                                <a:lnTo>
                                  <a:pt x="79" y="7"/>
                                </a:lnTo>
                                <a:lnTo>
                                  <a:pt x="84" y="13"/>
                                </a:lnTo>
                                <a:lnTo>
                                  <a:pt x="89" y="19"/>
                                </a:lnTo>
                                <a:lnTo>
                                  <a:pt x="91" y="27"/>
                                </a:lnTo>
                                <a:lnTo>
                                  <a:pt x="92" y="35"/>
                                </a:lnTo>
                                <a:lnTo>
                                  <a:pt x="92" y="46"/>
                                </a:lnTo>
                                <a:lnTo>
                                  <a:pt x="92" y="1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82" name="Freeform 671"/>
                        <wps:cNvSpPr>
                          <a:spLocks noEditPoints="1"/>
                        </wps:cNvSpPr>
                        <wps:spPr bwMode="auto">
                          <a:xfrm>
                            <a:off x="3959225" y="4967288"/>
                            <a:ext cx="25400" cy="107950"/>
                          </a:xfrm>
                          <a:custGeom>
                            <a:avLst/>
                            <a:gdLst>
                              <a:gd name="T0" fmla="*/ 45 w 48"/>
                              <a:gd name="T1" fmla="*/ 172 h 203"/>
                              <a:gd name="T2" fmla="*/ 41 w 48"/>
                              <a:gd name="T3" fmla="*/ 187 h 203"/>
                              <a:gd name="T4" fmla="*/ 34 w 48"/>
                              <a:gd name="T5" fmla="*/ 197 h 203"/>
                              <a:gd name="T6" fmla="*/ 22 w 48"/>
                              <a:gd name="T7" fmla="*/ 203 h 203"/>
                              <a:gd name="T8" fmla="*/ 11 w 48"/>
                              <a:gd name="T9" fmla="*/ 203 h 203"/>
                              <a:gd name="T10" fmla="*/ 4 w 48"/>
                              <a:gd name="T11" fmla="*/ 201 h 203"/>
                              <a:gd name="T12" fmla="*/ 2 w 48"/>
                              <a:gd name="T13" fmla="*/ 200 h 203"/>
                              <a:gd name="T14" fmla="*/ 1 w 48"/>
                              <a:gd name="T15" fmla="*/ 199 h 203"/>
                              <a:gd name="T16" fmla="*/ 1 w 48"/>
                              <a:gd name="T17" fmla="*/ 197 h 203"/>
                              <a:gd name="T18" fmla="*/ 1 w 48"/>
                              <a:gd name="T19" fmla="*/ 195 h 203"/>
                              <a:gd name="T20" fmla="*/ 1 w 48"/>
                              <a:gd name="T21" fmla="*/ 192 h 203"/>
                              <a:gd name="T22" fmla="*/ 1 w 48"/>
                              <a:gd name="T23" fmla="*/ 188 h 203"/>
                              <a:gd name="T24" fmla="*/ 2 w 48"/>
                              <a:gd name="T25" fmla="*/ 187 h 203"/>
                              <a:gd name="T26" fmla="*/ 2 w 48"/>
                              <a:gd name="T27" fmla="*/ 185 h 203"/>
                              <a:gd name="T28" fmla="*/ 4 w 48"/>
                              <a:gd name="T29" fmla="*/ 185 h 203"/>
                              <a:gd name="T30" fmla="*/ 8 w 48"/>
                              <a:gd name="T31" fmla="*/ 185 h 203"/>
                              <a:gd name="T32" fmla="*/ 14 w 48"/>
                              <a:gd name="T33" fmla="*/ 185 h 203"/>
                              <a:gd name="T34" fmla="*/ 20 w 48"/>
                              <a:gd name="T35" fmla="*/ 183 h 203"/>
                              <a:gd name="T36" fmla="*/ 24 w 48"/>
                              <a:gd name="T37" fmla="*/ 178 h 203"/>
                              <a:gd name="T38" fmla="*/ 25 w 48"/>
                              <a:gd name="T39" fmla="*/ 168 h 203"/>
                              <a:gd name="T40" fmla="*/ 25 w 48"/>
                              <a:gd name="T41" fmla="*/ 48 h 203"/>
                              <a:gd name="T42" fmla="*/ 27 w 48"/>
                              <a:gd name="T43" fmla="*/ 46 h 203"/>
                              <a:gd name="T44" fmla="*/ 28 w 48"/>
                              <a:gd name="T45" fmla="*/ 45 h 203"/>
                              <a:gd name="T46" fmla="*/ 32 w 48"/>
                              <a:gd name="T47" fmla="*/ 44 h 203"/>
                              <a:gd name="T48" fmla="*/ 36 w 48"/>
                              <a:gd name="T49" fmla="*/ 44 h 203"/>
                              <a:gd name="T50" fmla="*/ 40 w 48"/>
                              <a:gd name="T51" fmla="*/ 44 h 203"/>
                              <a:gd name="T52" fmla="*/ 44 w 48"/>
                              <a:gd name="T53" fmla="*/ 45 h 203"/>
                              <a:gd name="T54" fmla="*/ 45 w 48"/>
                              <a:gd name="T55" fmla="*/ 46 h 203"/>
                              <a:gd name="T56" fmla="*/ 46 w 48"/>
                              <a:gd name="T57" fmla="*/ 48 h 203"/>
                              <a:gd name="T58" fmla="*/ 48 w 48"/>
                              <a:gd name="T59" fmla="*/ 11 h 203"/>
                              <a:gd name="T60" fmla="*/ 45 w 48"/>
                              <a:gd name="T61" fmla="*/ 20 h 203"/>
                              <a:gd name="T62" fmla="*/ 35 w 48"/>
                              <a:gd name="T63" fmla="*/ 23 h 203"/>
                              <a:gd name="T64" fmla="*/ 27 w 48"/>
                              <a:gd name="T65" fmla="*/ 20 h 203"/>
                              <a:gd name="T66" fmla="*/ 24 w 48"/>
                              <a:gd name="T67" fmla="*/ 12 h 203"/>
                              <a:gd name="T68" fmla="*/ 27 w 48"/>
                              <a:gd name="T69" fmla="*/ 2 h 203"/>
                              <a:gd name="T70" fmla="*/ 36 w 48"/>
                              <a:gd name="T71" fmla="*/ 0 h 203"/>
                              <a:gd name="T72" fmla="*/ 45 w 48"/>
                              <a:gd name="T73" fmla="*/ 2 h 203"/>
                              <a:gd name="T74" fmla="*/ 48 w 48"/>
                              <a:gd name="T75" fmla="*/ 11 h 2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48" h="203">
                                <a:moveTo>
                                  <a:pt x="46" y="161"/>
                                </a:moveTo>
                                <a:lnTo>
                                  <a:pt x="45" y="172"/>
                                </a:lnTo>
                                <a:lnTo>
                                  <a:pt x="44" y="181"/>
                                </a:lnTo>
                                <a:lnTo>
                                  <a:pt x="41" y="187"/>
                                </a:lnTo>
                                <a:lnTo>
                                  <a:pt x="39" y="193"/>
                                </a:lnTo>
                                <a:lnTo>
                                  <a:pt x="34" y="197"/>
                                </a:lnTo>
                                <a:lnTo>
                                  <a:pt x="29" y="200"/>
                                </a:lnTo>
                                <a:lnTo>
                                  <a:pt x="22" y="203"/>
                                </a:lnTo>
                                <a:lnTo>
                                  <a:pt x="14" y="203"/>
                                </a:lnTo>
                                <a:lnTo>
                                  <a:pt x="11" y="203"/>
                                </a:lnTo>
                                <a:lnTo>
                                  <a:pt x="7" y="203"/>
                                </a:lnTo>
                                <a:lnTo>
                                  <a:pt x="4" y="201"/>
                                </a:lnTo>
                                <a:lnTo>
                                  <a:pt x="3" y="201"/>
                                </a:lnTo>
                                <a:lnTo>
                                  <a:pt x="2" y="200"/>
                                </a:lnTo>
                                <a:lnTo>
                                  <a:pt x="1" y="200"/>
                                </a:lnTo>
                                <a:lnTo>
                                  <a:pt x="1" y="199"/>
                                </a:lnTo>
                                <a:lnTo>
                                  <a:pt x="1" y="198"/>
                                </a:lnTo>
                                <a:lnTo>
                                  <a:pt x="1" y="197"/>
                                </a:lnTo>
                                <a:lnTo>
                                  <a:pt x="1" y="195"/>
                                </a:lnTo>
                                <a:lnTo>
                                  <a:pt x="1" y="195"/>
                                </a:lnTo>
                                <a:lnTo>
                                  <a:pt x="0" y="193"/>
                                </a:lnTo>
                                <a:lnTo>
                                  <a:pt x="1" y="192"/>
                                </a:lnTo>
                                <a:lnTo>
                                  <a:pt x="1" y="189"/>
                                </a:lnTo>
                                <a:lnTo>
                                  <a:pt x="1" y="188"/>
                                </a:lnTo>
                                <a:lnTo>
                                  <a:pt x="1" y="187"/>
                                </a:lnTo>
                                <a:lnTo>
                                  <a:pt x="2" y="187"/>
                                </a:lnTo>
                                <a:lnTo>
                                  <a:pt x="2" y="185"/>
                                </a:lnTo>
                                <a:lnTo>
                                  <a:pt x="2" y="185"/>
                                </a:lnTo>
                                <a:lnTo>
                                  <a:pt x="3" y="185"/>
                                </a:lnTo>
                                <a:lnTo>
                                  <a:pt x="4" y="185"/>
                                </a:lnTo>
                                <a:lnTo>
                                  <a:pt x="6" y="185"/>
                                </a:lnTo>
                                <a:lnTo>
                                  <a:pt x="8" y="185"/>
                                </a:lnTo>
                                <a:lnTo>
                                  <a:pt x="11" y="185"/>
                                </a:lnTo>
                                <a:lnTo>
                                  <a:pt x="14" y="185"/>
                                </a:lnTo>
                                <a:lnTo>
                                  <a:pt x="18" y="184"/>
                                </a:lnTo>
                                <a:lnTo>
                                  <a:pt x="20" y="183"/>
                                </a:lnTo>
                                <a:lnTo>
                                  <a:pt x="23" y="181"/>
                                </a:lnTo>
                                <a:lnTo>
                                  <a:pt x="24" y="178"/>
                                </a:lnTo>
                                <a:lnTo>
                                  <a:pt x="25" y="173"/>
                                </a:lnTo>
                                <a:lnTo>
                                  <a:pt x="25" y="168"/>
                                </a:lnTo>
                                <a:lnTo>
                                  <a:pt x="25" y="161"/>
                                </a:lnTo>
                                <a:lnTo>
                                  <a:pt x="25" y="48"/>
                                </a:lnTo>
                                <a:lnTo>
                                  <a:pt x="25" y="46"/>
                                </a:lnTo>
                                <a:lnTo>
                                  <a:pt x="27" y="46"/>
                                </a:lnTo>
                                <a:lnTo>
                                  <a:pt x="27" y="45"/>
                                </a:lnTo>
                                <a:lnTo>
                                  <a:pt x="28" y="45"/>
                                </a:lnTo>
                                <a:lnTo>
                                  <a:pt x="29" y="44"/>
                                </a:lnTo>
                                <a:lnTo>
                                  <a:pt x="32" y="44"/>
                                </a:lnTo>
                                <a:lnTo>
                                  <a:pt x="33" y="44"/>
                                </a:lnTo>
                                <a:lnTo>
                                  <a:pt x="36" y="44"/>
                                </a:lnTo>
                                <a:lnTo>
                                  <a:pt x="39" y="44"/>
                                </a:lnTo>
                                <a:lnTo>
                                  <a:pt x="40" y="44"/>
                                </a:lnTo>
                                <a:lnTo>
                                  <a:pt x="43" y="44"/>
                                </a:lnTo>
                                <a:lnTo>
                                  <a:pt x="44" y="45"/>
                                </a:lnTo>
                                <a:lnTo>
                                  <a:pt x="45" y="45"/>
                                </a:lnTo>
                                <a:lnTo>
                                  <a:pt x="45" y="46"/>
                                </a:lnTo>
                                <a:lnTo>
                                  <a:pt x="46" y="46"/>
                                </a:lnTo>
                                <a:lnTo>
                                  <a:pt x="46" y="48"/>
                                </a:lnTo>
                                <a:lnTo>
                                  <a:pt x="46" y="161"/>
                                </a:lnTo>
                                <a:close/>
                                <a:moveTo>
                                  <a:pt x="48" y="11"/>
                                </a:moveTo>
                                <a:lnTo>
                                  <a:pt x="48" y="17"/>
                                </a:lnTo>
                                <a:lnTo>
                                  <a:pt x="45" y="20"/>
                                </a:lnTo>
                                <a:lnTo>
                                  <a:pt x="43" y="23"/>
                                </a:lnTo>
                                <a:lnTo>
                                  <a:pt x="35" y="23"/>
                                </a:lnTo>
                                <a:lnTo>
                                  <a:pt x="29" y="23"/>
                                </a:lnTo>
                                <a:lnTo>
                                  <a:pt x="27" y="20"/>
                                </a:lnTo>
                                <a:lnTo>
                                  <a:pt x="24" y="18"/>
                                </a:lnTo>
                                <a:lnTo>
                                  <a:pt x="24" y="12"/>
                                </a:lnTo>
                                <a:lnTo>
                                  <a:pt x="24" y="6"/>
                                </a:lnTo>
                                <a:lnTo>
                                  <a:pt x="27" y="2"/>
                                </a:lnTo>
                                <a:lnTo>
                                  <a:pt x="29" y="0"/>
                                </a:lnTo>
                                <a:lnTo>
                                  <a:pt x="36" y="0"/>
                                </a:lnTo>
                                <a:lnTo>
                                  <a:pt x="43" y="0"/>
                                </a:lnTo>
                                <a:lnTo>
                                  <a:pt x="45" y="2"/>
                                </a:lnTo>
                                <a:lnTo>
                                  <a:pt x="48" y="4"/>
                                </a:lnTo>
                                <a:lnTo>
                                  <a:pt x="48" y="1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83" name="Freeform 672"/>
                        <wps:cNvSpPr>
                          <a:spLocks/>
                        </wps:cNvSpPr>
                        <wps:spPr bwMode="auto">
                          <a:xfrm>
                            <a:off x="4002087" y="4991100"/>
                            <a:ext cx="50800" cy="61913"/>
                          </a:xfrm>
                          <a:custGeom>
                            <a:avLst/>
                            <a:gdLst>
                              <a:gd name="T0" fmla="*/ 94 w 94"/>
                              <a:gd name="T1" fmla="*/ 113 h 117"/>
                              <a:gd name="T2" fmla="*/ 92 w 94"/>
                              <a:gd name="T3" fmla="*/ 114 h 117"/>
                              <a:gd name="T4" fmla="*/ 90 w 94"/>
                              <a:gd name="T5" fmla="*/ 116 h 117"/>
                              <a:gd name="T6" fmla="*/ 87 w 94"/>
                              <a:gd name="T7" fmla="*/ 116 h 117"/>
                              <a:gd name="T8" fmla="*/ 83 w 94"/>
                              <a:gd name="T9" fmla="*/ 116 h 117"/>
                              <a:gd name="T10" fmla="*/ 79 w 94"/>
                              <a:gd name="T11" fmla="*/ 116 h 117"/>
                              <a:gd name="T12" fmla="*/ 76 w 94"/>
                              <a:gd name="T13" fmla="*/ 114 h 117"/>
                              <a:gd name="T14" fmla="*/ 75 w 94"/>
                              <a:gd name="T15" fmla="*/ 113 h 117"/>
                              <a:gd name="T16" fmla="*/ 75 w 94"/>
                              <a:gd name="T17" fmla="*/ 97 h 117"/>
                              <a:gd name="T18" fmla="*/ 57 w 94"/>
                              <a:gd name="T19" fmla="*/ 112 h 117"/>
                              <a:gd name="T20" fmla="*/ 39 w 94"/>
                              <a:gd name="T21" fmla="*/ 117 h 117"/>
                              <a:gd name="T22" fmla="*/ 21 w 94"/>
                              <a:gd name="T23" fmla="*/ 113 h 117"/>
                              <a:gd name="T24" fmla="*/ 9 w 94"/>
                              <a:gd name="T25" fmla="*/ 103 h 117"/>
                              <a:gd name="T26" fmla="*/ 3 w 94"/>
                              <a:gd name="T27" fmla="*/ 90 h 117"/>
                              <a:gd name="T28" fmla="*/ 0 w 94"/>
                              <a:gd name="T29" fmla="*/ 69 h 117"/>
                              <a:gd name="T30" fmla="*/ 0 w 94"/>
                              <a:gd name="T31" fmla="*/ 2 h 117"/>
                              <a:gd name="T32" fmla="*/ 1 w 94"/>
                              <a:gd name="T33" fmla="*/ 1 h 117"/>
                              <a:gd name="T34" fmla="*/ 4 w 94"/>
                              <a:gd name="T35" fmla="*/ 0 h 117"/>
                              <a:gd name="T36" fmla="*/ 7 w 94"/>
                              <a:gd name="T37" fmla="*/ 0 h 117"/>
                              <a:gd name="T38" fmla="*/ 14 w 94"/>
                              <a:gd name="T39" fmla="*/ 0 h 117"/>
                              <a:gd name="T40" fmla="*/ 17 w 94"/>
                              <a:gd name="T41" fmla="*/ 0 h 117"/>
                              <a:gd name="T42" fmla="*/ 20 w 94"/>
                              <a:gd name="T43" fmla="*/ 1 h 117"/>
                              <a:gd name="T44" fmla="*/ 20 w 94"/>
                              <a:gd name="T45" fmla="*/ 2 h 117"/>
                              <a:gd name="T46" fmla="*/ 20 w 94"/>
                              <a:gd name="T47" fmla="*/ 66 h 117"/>
                              <a:gd name="T48" fmla="*/ 21 w 94"/>
                              <a:gd name="T49" fmla="*/ 82 h 117"/>
                              <a:gd name="T50" fmla="*/ 26 w 94"/>
                              <a:gd name="T51" fmla="*/ 92 h 117"/>
                              <a:gd name="T52" fmla="*/ 33 w 94"/>
                              <a:gd name="T53" fmla="*/ 98 h 117"/>
                              <a:gd name="T54" fmla="*/ 43 w 94"/>
                              <a:gd name="T55" fmla="*/ 100 h 117"/>
                              <a:gd name="T56" fmla="*/ 58 w 94"/>
                              <a:gd name="T57" fmla="*/ 95 h 117"/>
                              <a:gd name="T58" fmla="*/ 74 w 94"/>
                              <a:gd name="T59" fmla="*/ 79 h 117"/>
                              <a:gd name="T60" fmla="*/ 74 w 94"/>
                              <a:gd name="T61" fmla="*/ 2 h 117"/>
                              <a:gd name="T62" fmla="*/ 75 w 94"/>
                              <a:gd name="T63" fmla="*/ 1 h 117"/>
                              <a:gd name="T64" fmla="*/ 76 w 94"/>
                              <a:gd name="T65" fmla="*/ 0 h 117"/>
                              <a:gd name="T66" fmla="*/ 81 w 94"/>
                              <a:gd name="T67" fmla="*/ 0 h 117"/>
                              <a:gd name="T68" fmla="*/ 86 w 94"/>
                              <a:gd name="T69" fmla="*/ 0 h 117"/>
                              <a:gd name="T70" fmla="*/ 90 w 94"/>
                              <a:gd name="T71" fmla="*/ 0 h 117"/>
                              <a:gd name="T72" fmla="*/ 92 w 94"/>
                              <a:gd name="T73" fmla="*/ 1 h 117"/>
                              <a:gd name="T74" fmla="*/ 94 w 94"/>
                              <a:gd name="T75" fmla="*/ 2 h 117"/>
                              <a:gd name="T76" fmla="*/ 94 w 94"/>
                              <a:gd name="T77" fmla="*/ 112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94" h="117">
                                <a:moveTo>
                                  <a:pt x="94" y="112"/>
                                </a:moveTo>
                                <a:lnTo>
                                  <a:pt x="94" y="113"/>
                                </a:lnTo>
                                <a:lnTo>
                                  <a:pt x="94" y="113"/>
                                </a:lnTo>
                                <a:lnTo>
                                  <a:pt x="92" y="114"/>
                                </a:lnTo>
                                <a:lnTo>
                                  <a:pt x="91" y="114"/>
                                </a:lnTo>
                                <a:lnTo>
                                  <a:pt x="90" y="116"/>
                                </a:lnTo>
                                <a:lnTo>
                                  <a:pt x="89" y="116"/>
                                </a:lnTo>
                                <a:lnTo>
                                  <a:pt x="87" y="116"/>
                                </a:lnTo>
                                <a:lnTo>
                                  <a:pt x="85" y="116"/>
                                </a:lnTo>
                                <a:lnTo>
                                  <a:pt x="83" y="116"/>
                                </a:lnTo>
                                <a:lnTo>
                                  <a:pt x="80" y="116"/>
                                </a:lnTo>
                                <a:lnTo>
                                  <a:pt x="79" y="116"/>
                                </a:lnTo>
                                <a:lnTo>
                                  <a:pt x="78" y="114"/>
                                </a:lnTo>
                                <a:lnTo>
                                  <a:pt x="76" y="114"/>
                                </a:lnTo>
                                <a:lnTo>
                                  <a:pt x="76" y="113"/>
                                </a:lnTo>
                                <a:lnTo>
                                  <a:pt x="75" y="113"/>
                                </a:lnTo>
                                <a:lnTo>
                                  <a:pt x="75" y="112"/>
                                </a:lnTo>
                                <a:lnTo>
                                  <a:pt x="75" y="97"/>
                                </a:lnTo>
                                <a:lnTo>
                                  <a:pt x="67" y="107"/>
                                </a:lnTo>
                                <a:lnTo>
                                  <a:pt x="57" y="112"/>
                                </a:lnTo>
                                <a:lnTo>
                                  <a:pt x="48" y="117"/>
                                </a:lnTo>
                                <a:lnTo>
                                  <a:pt x="39" y="117"/>
                                </a:lnTo>
                                <a:lnTo>
                                  <a:pt x="28" y="117"/>
                                </a:lnTo>
                                <a:lnTo>
                                  <a:pt x="21" y="113"/>
                                </a:lnTo>
                                <a:lnTo>
                                  <a:pt x="14" y="109"/>
                                </a:lnTo>
                                <a:lnTo>
                                  <a:pt x="9" y="103"/>
                                </a:lnTo>
                                <a:lnTo>
                                  <a:pt x="5" y="97"/>
                                </a:lnTo>
                                <a:lnTo>
                                  <a:pt x="3" y="90"/>
                                </a:lnTo>
                                <a:lnTo>
                                  <a:pt x="0" y="80"/>
                                </a:lnTo>
                                <a:lnTo>
                                  <a:pt x="0" y="69"/>
                                </a:lnTo>
                                <a:lnTo>
                                  <a:pt x="0" y="4"/>
                                </a:lnTo>
                                <a:lnTo>
                                  <a:pt x="0" y="2"/>
                                </a:lnTo>
                                <a:lnTo>
                                  <a:pt x="0" y="2"/>
                                </a:lnTo>
                                <a:lnTo>
                                  <a:pt x="1" y="1"/>
                                </a:lnTo>
                                <a:lnTo>
                                  <a:pt x="3" y="1"/>
                                </a:lnTo>
                                <a:lnTo>
                                  <a:pt x="4" y="0"/>
                                </a:lnTo>
                                <a:lnTo>
                                  <a:pt x="5" y="0"/>
                                </a:lnTo>
                                <a:lnTo>
                                  <a:pt x="7" y="0"/>
                                </a:lnTo>
                                <a:lnTo>
                                  <a:pt x="10" y="0"/>
                                </a:lnTo>
                                <a:lnTo>
                                  <a:pt x="14" y="0"/>
                                </a:lnTo>
                                <a:lnTo>
                                  <a:pt x="15" y="0"/>
                                </a:lnTo>
                                <a:lnTo>
                                  <a:pt x="17" y="0"/>
                                </a:lnTo>
                                <a:lnTo>
                                  <a:pt x="19" y="1"/>
                                </a:lnTo>
                                <a:lnTo>
                                  <a:pt x="20" y="1"/>
                                </a:lnTo>
                                <a:lnTo>
                                  <a:pt x="20" y="2"/>
                                </a:lnTo>
                                <a:lnTo>
                                  <a:pt x="20" y="2"/>
                                </a:lnTo>
                                <a:lnTo>
                                  <a:pt x="20" y="4"/>
                                </a:lnTo>
                                <a:lnTo>
                                  <a:pt x="20" y="66"/>
                                </a:lnTo>
                                <a:lnTo>
                                  <a:pt x="21" y="75"/>
                                </a:lnTo>
                                <a:lnTo>
                                  <a:pt x="21" y="82"/>
                                </a:lnTo>
                                <a:lnTo>
                                  <a:pt x="23" y="87"/>
                                </a:lnTo>
                                <a:lnTo>
                                  <a:pt x="26" y="92"/>
                                </a:lnTo>
                                <a:lnTo>
                                  <a:pt x="28" y="96"/>
                                </a:lnTo>
                                <a:lnTo>
                                  <a:pt x="33" y="98"/>
                                </a:lnTo>
                                <a:lnTo>
                                  <a:pt x="37" y="100"/>
                                </a:lnTo>
                                <a:lnTo>
                                  <a:pt x="43" y="100"/>
                                </a:lnTo>
                                <a:lnTo>
                                  <a:pt x="51" y="100"/>
                                </a:lnTo>
                                <a:lnTo>
                                  <a:pt x="58" y="95"/>
                                </a:lnTo>
                                <a:lnTo>
                                  <a:pt x="65" y="89"/>
                                </a:lnTo>
                                <a:lnTo>
                                  <a:pt x="74" y="79"/>
                                </a:lnTo>
                                <a:lnTo>
                                  <a:pt x="74" y="4"/>
                                </a:lnTo>
                                <a:lnTo>
                                  <a:pt x="74" y="2"/>
                                </a:lnTo>
                                <a:lnTo>
                                  <a:pt x="74" y="2"/>
                                </a:lnTo>
                                <a:lnTo>
                                  <a:pt x="75" y="1"/>
                                </a:lnTo>
                                <a:lnTo>
                                  <a:pt x="75" y="1"/>
                                </a:lnTo>
                                <a:lnTo>
                                  <a:pt x="76" y="0"/>
                                </a:lnTo>
                                <a:lnTo>
                                  <a:pt x="79" y="0"/>
                                </a:lnTo>
                                <a:lnTo>
                                  <a:pt x="81" y="0"/>
                                </a:lnTo>
                                <a:lnTo>
                                  <a:pt x="84" y="0"/>
                                </a:lnTo>
                                <a:lnTo>
                                  <a:pt x="86" y="0"/>
                                </a:lnTo>
                                <a:lnTo>
                                  <a:pt x="89" y="0"/>
                                </a:lnTo>
                                <a:lnTo>
                                  <a:pt x="90" y="0"/>
                                </a:lnTo>
                                <a:lnTo>
                                  <a:pt x="91" y="1"/>
                                </a:lnTo>
                                <a:lnTo>
                                  <a:pt x="92" y="1"/>
                                </a:lnTo>
                                <a:lnTo>
                                  <a:pt x="92" y="2"/>
                                </a:lnTo>
                                <a:lnTo>
                                  <a:pt x="94" y="2"/>
                                </a:lnTo>
                                <a:lnTo>
                                  <a:pt x="94" y="4"/>
                                </a:lnTo>
                                <a:lnTo>
                                  <a:pt x="94" y="1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84" name="Freeform 673"/>
                        <wps:cNvSpPr>
                          <a:spLocks noEditPoints="1"/>
                        </wps:cNvSpPr>
                        <wps:spPr bwMode="auto">
                          <a:xfrm>
                            <a:off x="4065587" y="4989513"/>
                            <a:ext cx="53975" cy="85725"/>
                          </a:xfrm>
                          <a:custGeom>
                            <a:avLst/>
                            <a:gdLst>
                              <a:gd name="T0" fmla="*/ 101 w 103"/>
                              <a:gd name="T1" fmla="*/ 16 h 160"/>
                              <a:gd name="T2" fmla="*/ 83 w 103"/>
                              <a:gd name="T3" fmla="*/ 18 h 160"/>
                              <a:gd name="T4" fmla="*/ 90 w 103"/>
                              <a:gd name="T5" fmla="*/ 33 h 160"/>
                              <a:gd name="T6" fmla="*/ 88 w 103"/>
                              <a:gd name="T7" fmla="*/ 55 h 160"/>
                              <a:gd name="T8" fmla="*/ 73 w 103"/>
                              <a:gd name="T9" fmla="*/ 71 h 160"/>
                              <a:gd name="T10" fmla="*/ 48 w 103"/>
                              <a:gd name="T11" fmla="*/ 77 h 160"/>
                              <a:gd name="T12" fmla="*/ 31 w 103"/>
                              <a:gd name="T13" fmla="*/ 74 h 160"/>
                              <a:gd name="T14" fmla="*/ 24 w 103"/>
                              <a:gd name="T15" fmla="*/ 76 h 160"/>
                              <a:gd name="T16" fmla="*/ 22 w 103"/>
                              <a:gd name="T17" fmla="*/ 86 h 160"/>
                              <a:gd name="T18" fmla="*/ 36 w 103"/>
                              <a:gd name="T19" fmla="*/ 92 h 160"/>
                              <a:gd name="T20" fmla="*/ 79 w 103"/>
                              <a:gd name="T21" fmla="*/ 96 h 160"/>
                              <a:gd name="T22" fmla="*/ 95 w 103"/>
                              <a:gd name="T23" fmla="*/ 106 h 160"/>
                              <a:gd name="T24" fmla="*/ 101 w 103"/>
                              <a:gd name="T25" fmla="*/ 123 h 160"/>
                              <a:gd name="T26" fmla="*/ 95 w 103"/>
                              <a:gd name="T27" fmla="*/ 144 h 160"/>
                              <a:gd name="T28" fmla="*/ 73 w 103"/>
                              <a:gd name="T29" fmla="*/ 157 h 160"/>
                              <a:gd name="T30" fmla="*/ 36 w 103"/>
                              <a:gd name="T31" fmla="*/ 160 h 160"/>
                              <a:gd name="T32" fmla="*/ 11 w 103"/>
                              <a:gd name="T33" fmla="*/ 151 h 160"/>
                              <a:gd name="T34" fmla="*/ 0 w 103"/>
                              <a:gd name="T35" fmla="*/ 136 h 160"/>
                              <a:gd name="T36" fmla="*/ 2 w 103"/>
                              <a:gd name="T37" fmla="*/ 123 h 160"/>
                              <a:gd name="T38" fmla="*/ 6 w 103"/>
                              <a:gd name="T39" fmla="*/ 113 h 160"/>
                              <a:gd name="T40" fmla="*/ 16 w 103"/>
                              <a:gd name="T41" fmla="*/ 103 h 160"/>
                              <a:gd name="T42" fmla="*/ 5 w 103"/>
                              <a:gd name="T43" fmla="*/ 91 h 160"/>
                              <a:gd name="T44" fmla="*/ 8 w 103"/>
                              <a:gd name="T45" fmla="*/ 72 h 160"/>
                              <a:gd name="T46" fmla="*/ 11 w 103"/>
                              <a:gd name="T47" fmla="*/ 58 h 160"/>
                              <a:gd name="T48" fmla="*/ 6 w 103"/>
                              <a:gd name="T49" fmla="*/ 39 h 160"/>
                              <a:gd name="T50" fmla="*/ 14 w 103"/>
                              <a:gd name="T51" fmla="*/ 16 h 160"/>
                              <a:gd name="T52" fmla="*/ 32 w 103"/>
                              <a:gd name="T53" fmla="*/ 2 h 160"/>
                              <a:gd name="T54" fmla="*/ 53 w 103"/>
                              <a:gd name="T55" fmla="*/ 0 h 160"/>
                              <a:gd name="T56" fmla="*/ 66 w 103"/>
                              <a:gd name="T57" fmla="*/ 2 h 160"/>
                              <a:gd name="T58" fmla="*/ 101 w 103"/>
                              <a:gd name="T59" fmla="*/ 3 h 160"/>
                              <a:gd name="T60" fmla="*/ 72 w 103"/>
                              <a:gd name="T61" fmla="*/ 38 h 160"/>
                              <a:gd name="T62" fmla="*/ 58 w 103"/>
                              <a:gd name="T63" fmla="*/ 16 h 160"/>
                              <a:gd name="T64" fmla="*/ 38 w 103"/>
                              <a:gd name="T65" fmla="*/ 17 h 160"/>
                              <a:gd name="T66" fmla="*/ 29 w 103"/>
                              <a:gd name="T67" fmla="*/ 25 h 160"/>
                              <a:gd name="T68" fmla="*/ 26 w 103"/>
                              <a:gd name="T69" fmla="*/ 39 h 160"/>
                              <a:gd name="T70" fmla="*/ 38 w 103"/>
                              <a:gd name="T71" fmla="*/ 61 h 160"/>
                              <a:gd name="T72" fmla="*/ 59 w 103"/>
                              <a:gd name="T73" fmla="*/ 60 h 160"/>
                              <a:gd name="T74" fmla="*/ 69 w 103"/>
                              <a:gd name="T75" fmla="*/ 51 h 160"/>
                              <a:gd name="T76" fmla="*/ 72 w 103"/>
                              <a:gd name="T77" fmla="*/ 38 h 160"/>
                              <a:gd name="T78" fmla="*/ 75 w 103"/>
                              <a:gd name="T79" fmla="*/ 113 h 160"/>
                              <a:gd name="T80" fmla="*/ 32 w 103"/>
                              <a:gd name="T81" fmla="*/ 108 h 160"/>
                              <a:gd name="T82" fmla="*/ 24 w 103"/>
                              <a:gd name="T83" fmla="*/ 117 h 160"/>
                              <a:gd name="T84" fmla="*/ 20 w 103"/>
                              <a:gd name="T85" fmla="*/ 124 h 160"/>
                              <a:gd name="T86" fmla="*/ 21 w 103"/>
                              <a:gd name="T87" fmla="*/ 136 h 160"/>
                              <a:gd name="T88" fmla="*/ 50 w 103"/>
                              <a:gd name="T89" fmla="*/ 145 h 160"/>
                              <a:gd name="T90" fmla="*/ 70 w 103"/>
                              <a:gd name="T91" fmla="*/ 141 h 160"/>
                              <a:gd name="T92" fmla="*/ 80 w 103"/>
                              <a:gd name="T93" fmla="*/ 131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103" h="160">
                                <a:moveTo>
                                  <a:pt x="103" y="9"/>
                                </a:moveTo>
                                <a:lnTo>
                                  <a:pt x="103" y="13"/>
                                </a:lnTo>
                                <a:lnTo>
                                  <a:pt x="101" y="16"/>
                                </a:lnTo>
                                <a:lnTo>
                                  <a:pt x="100" y="17"/>
                                </a:lnTo>
                                <a:lnTo>
                                  <a:pt x="99" y="18"/>
                                </a:lnTo>
                                <a:lnTo>
                                  <a:pt x="83" y="18"/>
                                </a:lnTo>
                                <a:lnTo>
                                  <a:pt x="86" y="22"/>
                                </a:lnTo>
                                <a:lnTo>
                                  <a:pt x="89" y="27"/>
                                </a:lnTo>
                                <a:lnTo>
                                  <a:pt x="90" y="33"/>
                                </a:lnTo>
                                <a:lnTo>
                                  <a:pt x="90" y="38"/>
                                </a:lnTo>
                                <a:lnTo>
                                  <a:pt x="90" y="46"/>
                                </a:lnTo>
                                <a:lnTo>
                                  <a:pt x="88" y="55"/>
                                </a:lnTo>
                                <a:lnTo>
                                  <a:pt x="84" y="61"/>
                                </a:lnTo>
                                <a:lnTo>
                                  <a:pt x="79" y="67"/>
                                </a:lnTo>
                                <a:lnTo>
                                  <a:pt x="73" y="71"/>
                                </a:lnTo>
                                <a:lnTo>
                                  <a:pt x="66" y="75"/>
                                </a:lnTo>
                                <a:lnTo>
                                  <a:pt x="58" y="76"/>
                                </a:lnTo>
                                <a:lnTo>
                                  <a:pt x="48" y="77"/>
                                </a:lnTo>
                                <a:lnTo>
                                  <a:pt x="42" y="77"/>
                                </a:lnTo>
                                <a:lnTo>
                                  <a:pt x="36" y="75"/>
                                </a:lnTo>
                                <a:lnTo>
                                  <a:pt x="31" y="74"/>
                                </a:lnTo>
                                <a:lnTo>
                                  <a:pt x="27" y="71"/>
                                </a:lnTo>
                                <a:lnTo>
                                  <a:pt x="25" y="74"/>
                                </a:lnTo>
                                <a:lnTo>
                                  <a:pt x="24" y="76"/>
                                </a:lnTo>
                                <a:lnTo>
                                  <a:pt x="22" y="78"/>
                                </a:lnTo>
                                <a:lnTo>
                                  <a:pt x="22" y="82"/>
                                </a:lnTo>
                                <a:lnTo>
                                  <a:pt x="22" y="86"/>
                                </a:lnTo>
                                <a:lnTo>
                                  <a:pt x="26" y="90"/>
                                </a:lnTo>
                                <a:lnTo>
                                  <a:pt x="30" y="92"/>
                                </a:lnTo>
                                <a:lnTo>
                                  <a:pt x="36" y="92"/>
                                </a:lnTo>
                                <a:lnTo>
                                  <a:pt x="64" y="93"/>
                                </a:lnTo>
                                <a:lnTo>
                                  <a:pt x="73" y="94"/>
                                </a:lnTo>
                                <a:lnTo>
                                  <a:pt x="79" y="96"/>
                                </a:lnTo>
                                <a:lnTo>
                                  <a:pt x="85" y="98"/>
                                </a:lnTo>
                                <a:lnTo>
                                  <a:pt x="91" y="102"/>
                                </a:lnTo>
                                <a:lnTo>
                                  <a:pt x="95" y="106"/>
                                </a:lnTo>
                                <a:lnTo>
                                  <a:pt x="99" y="110"/>
                                </a:lnTo>
                                <a:lnTo>
                                  <a:pt x="101" y="115"/>
                                </a:lnTo>
                                <a:lnTo>
                                  <a:pt x="101" y="123"/>
                                </a:lnTo>
                                <a:lnTo>
                                  <a:pt x="101" y="130"/>
                                </a:lnTo>
                                <a:lnTo>
                                  <a:pt x="99" y="136"/>
                                </a:lnTo>
                                <a:lnTo>
                                  <a:pt x="95" y="144"/>
                                </a:lnTo>
                                <a:lnTo>
                                  <a:pt x="89" y="149"/>
                                </a:lnTo>
                                <a:lnTo>
                                  <a:pt x="82" y="154"/>
                                </a:lnTo>
                                <a:lnTo>
                                  <a:pt x="73" y="157"/>
                                </a:lnTo>
                                <a:lnTo>
                                  <a:pt x="62" y="160"/>
                                </a:lnTo>
                                <a:lnTo>
                                  <a:pt x="48" y="160"/>
                                </a:lnTo>
                                <a:lnTo>
                                  <a:pt x="36" y="160"/>
                                </a:lnTo>
                                <a:lnTo>
                                  <a:pt x="26" y="157"/>
                                </a:lnTo>
                                <a:lnTo>
                                  <a:pt x="18" y="155"/>
                                </a:lnTo>
                                <a:lnTo>
                                  <a:pt x="11" y="151"/>
                                </a:lnTo>
                                <a:lnTo>
                                  <a:pt x="6" y="147"/>
                                </a:lnTo>
                                <a:lnTo>
                                  <a:pt x="3" y="142"/>
                                </a:lnTo>
                                <a:lnTo>
                                  <a:pt x="0" y="136"/>
                                </a:lnTo>
                                <a:lnTo>
                                  <a:pt x="0" y="130"/>
                                </a:lnTo>
                                <a:lnTo>
                                  <a:pt x="0" y="126"/>
                                </a:lnTo>
                                <a:lnTo>
                                  <a:pt x="2" y="123"/>
                                </a:lnTo>
                                <a:lnTo>
                                  <a:pt x="3" y="119"/>
                                </a:lnTo>
                                <a:lnTo>
                                  <a:pt x="4" y="115"/>
                                </a:lnTo>
                                <a:lnTo>
                                  <a:pt x="6" y="113"/>
                                </a:lnTo>
                                <a:lnTo>
                                  <a:pt x="9" y="109"/>
                                </a:lnTo>
                                <a:lnTo>
                                  <a:pt x="13" y="107"/>
                                </a:lnTo>
                                <a:lnTo>
                                  <a:pt x="16" y="103"/>
                                </a:lnTo>
                                <a:lnTo>
                                  <a:pt x="10" y="101"/>
                                </a:lnTo>
                                <a:lnTo>
                                  <a:pt x="8" y="96"/>
                                </a:lnTo>
                                <a:lnTo>
                                  <a:pt x="5" y="91"/>
                                </a:lnTo>
                                <a:lnTo>
                                  <a:pt x="4" y="86"/>
                                </a:lnTo>
                                <a:lnTo>
                                  <a:pt x="5" y="78"/>
                                </a:lnTo>
                                <a:lnTo>
                                  <a:pt x="8" y="72"/>
                                </a:lnTo>
                                <a:lnTo>
                                  <a:pt x="10" y="67"/>
                                </a:lnTo>
                                <a:lnTo>
                                  <a:pt x="15" y="62"/>
                                </a:lnTo>
                                <a:lnTo>
                                  <a:pt x="11" y="58"/>
                                </a:lnTo>
                                <a:lnTo>
                                  <a:pt x="9" y="53"/>
                                </a:lnTo>
                                <a:lnTo>
                                  <a:pt x="8" y="46"/>
                                </a:lnTo>
                                <a:lnTo>
                                  <a:pt x="6" y="39"/>
                                </a:lnTo>
                                <a:lnTo>
                                  <a:pt x="8" y="30"/>
                                </a:lnTo>
                                <a:lnTo>
                                  <a:pt x="10" y="22"/>
                                </a:lnTo>
                                <a:lnTo>
                                  <a:pt x="14" y="16"/>
                                </a:lnTo>
                                <a:lnTo>
                                  <a:pt x="19" y="9"/>
                                </a:lnTo>
                                <a:lnTo>
                                  <a:pt x="25" y="6"/>
                                </a:lnTo>
                                <a:lnTo>
                                  <a:pt x="32" y="2"/>
                                </a:lnTo>
                                <a:lnTo>
                                  <a:pt x="40" y="0"/>
                                </a:lnTo>
                                <a:lnTo>
                                  <a:pt x="48" y="0"/>
                                </a:lnTo>
                                <a:lnTo>
                                  <a:pt x="53" y="0"/>
                                </a:lnTo>
                                <a:lnTo>
                                  <a:pt x="58" y="0"/>
                                </a:lnTo>
                                <a:lnTo>
                                  <a:pt x="62" y="1"/>
                                </a:lnTo>
                                <a:lnTo>
                                  <a:pt x="66" y="2"/>
                                </a:lnTo>
                                <a:lnTo>
                                  <a:pt x="99" y="2"/>
                                </a:lnTo>
                                <a:lnTo>
                                  <a:pt x="100" y="2"/>
                                </a:lnTo>
                                <a:lnTo>
                                  <a:pt x="101" y="3"/>
                                </a:lnTo>
                                <a:lnTo>
                                  <a:pt x="103" y="6"/>
                                </a:lnTo>
                                <a:lnTo>
                                  <a:pt x="103" y="9"/>
                                </a:lnTo>
                                <a:close/>
                                <a:moveTo>
                                  <a:pt x="72" y="38"/>
                                </a:moveTo>
                                <a:lnTo>
                                  <a:pt x="70" y="28"/>
                                </a:lnTo>
                                <a:lnTo>
                                  <a:pt x="66" y="21"/>
                                </a:lnTo>
                                <a:lnTo>
                                  <a:pt x="58" y="16"/>
                                </a:lnTo>
                                <a:lnTo>
                                  <a:pt x="48" y="14"/>
                                </a:lnTo>
                                <a:lnTo>
                                  <a:pt x="43" y="14"/>
                                </a:lnTo>
                                <a:lnTo>
                                  <a:pt x="38" y="17"/>
                                </a:lnTo>
                                <a:lnTo>
                                  <a:pt x="35" y="18"/>
                                </a:lnTo>
                                <a:lnTo>
                                  <a:pt x="31" y="22"/>
                                </a:lnTo>
                                <a:lnTo>
                                  <a:pt x="29" y="25"/>
                                </a:lnTo>
                                <a:lnTo>
                                  <a:pt x="27" y="29"/>
                                </a:lnTo>
                                <a:lnTo>
                                  <a:pt x="26" y="34"/>
                                </a:lnTo>
                                <a:lnTo>
                                  <a:pt x="26" y="39"/>
                                </a:lnTo>
                                <a:lnTo>
                                  <a:pt x="26" y="49"/>
                                </a:lnTo>
                                <a:lnTo>
                                  <a:pt x="31" y="55"/>
                                </a:lnTo>
                                <a:lnTo>
                                  <a:pt x="38" y="61"/>
                                </a:lnTo>
                                <a:lnTo>
                                  <a:pt x="48" y="61"/>
                                </a:lnTo>
                                <a:lnTo>
                                  <a:pt x="54" y="61"/>
                                </a:lnTo>
                                <a:lnTo>
                                  <a:pt x="59" y="60"/>
                                </a:lnTo>
                                <a:lnTo>
                                  <a:pt x="63" y="58"/>
                                </a:lnTo>
                                <a:lnTo>
                                  <a:pt x="66" y="55"/>
                                </a:lnTo>
                                <a:lnTo>
                                  <a:pt x="69" y="51"/>
                                </a:lnTo>
                                <a:lnTo>
                                  <a:pt x="70" y="48"/>
                                </a:lnTo>
                                <a:lnTo>
                                  <a:pt x="72" y="43"/>
                                </a:lnTo>
                                <a:lnTo>
                                  <a:pt x="72" y="38"/>
                                </a:lnTo>
                                <a:close/>
                                <a:moveTo>
                                  <a:pt x="82" y="124"/>
                                </a:moveTo>
                                <a:lnTo>
                                  <a:pt x="80" y="118"/>
                                </a:lnTo>
                                <a:lnTo>
                                  <a:pt x="75" y="113"/>
                                </a:lnTo>
                                <a:lnTo>
                                  <a:pt x="69" y="110"/>
                                </a:lnTo>
                                <a:lnTo>
                                  <a:pt x="61" y="109"/>
                                </a:lnTo>
                                <a:lnTo>
                                  <a:pt x="32" y="108"/>
                                </a:lnTo>
                                <a:lnTo>
                                  <a:pt x="29" y="110"/>
                                </a:lnTo>
                                <a:lnTo>
                                  <a:pt x="26" y="114"/>
                                </a:lnTo>
                                <a:lnTo>
                                  <a:pt x="24" y="117"/>
                                </a:lnTo>
                                <a:lnTo>
                                  <a:pt x="22" y="119"/>
                                </a:lnTo>
                                <a:lnTo>
                                  <a:pt x="21" y="122"/>
                                </a:lnTo>
                                <a:lnTo>
                                  <a:pt x="20" y="124"/>
                                </a:lnTo>
                                <a:lnTo>
                                  <a:pt x="20" y="126"/>
                                </a:lnTo>
                                <a:lnTo>
                                  <a:pt x="20" y="129"/>
                                </a:lnTo>
                                <a:lnTo>
                                  <a:pt x="21" y="136"/>
                                </a:lnTo>
                                <a:lnTo>
                                  <a:pt x="27" y="140"/>
                                </a:lnTo>
                                <a:lnTo>
                                  <a:pt x="37" y="144"/>
                                </a:lnTo>
                                <a:lnTo>
                                  <a:pt x="50" y="145"/>
                                </a:lnTo>
                                <a:lnTo>
                                  <a:pt x="58" y="144"/>
                                </a:lnTo>
                                <a:lnTo>
                                  <a:pt x="64" y="142"/>
                                </a:lnTo>
                                <a:lnTo>
                                  <a:pt x="70" y="141"/>
                                </a:lnTo>
                                <a:lnTo>
                                  <a:pt x="74" y="139"/>
                                </a:lnTo>
                                <a:lnTo>
                                  <a:pt x="78" y="135"/>
                                </a:lnTo>
                                <a:lnTo>
                                  <a:pt x="80" y="131"/>
                                </a:lnTo>
                                <a:lnTo>
                                  <a:pt x="82" y="128"/>
                                </a:lnTo>
                                <a:lnTo>
                                  <a:pt x="82" y="12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85" name="Freeform 674"/>
                        <wps:cNvSpPr>
                          <a:spLocks noEditPoints="1"/>
                        </wps:cNvSpPr>
                        <wps:spPr bwMode="auto">
                          <a:xfrm>
                            <a:off x="4125912" y="4989513"/>
                            <a:ext cx="47625" cy="63500"/>
                          </a:xfrm>
                          <a:custGeom>
                            <a:avLst/>
                            <a:gdLst>
                              <a:gd name="T0" fmla="*/ 89 w 90"/>
                              <a:gd name="T1" fmla="*/ 114 h 118"/>
                              <a:gd name="T2" fmla="*/ 87 w 90"/>
                              <a:gd name="T3" fmla="*/ 115 h 118"/>
                              <a:gd name="T4" fmla="*/ 84 w 90"/>
                              <a:gd name="T5" fmla="*/ 117 h 118"/>
                              <a:gd name="T6" fmla="*/ 78 w 90"/>
                              <a:gd name="T7" fmla="*/ 117 h 118"/>
                              <a:gd name="T8" fmla="*/ 74 w 90"/>
                              <a:gd name="T9" fmla="*/ 115 h 118"/>
                              <a:gd name="T10" fmla="*/ 73 w 90"/>
                              <a:gd name="T11" fmla="*/ 114 h 118"/>
                              <a:gd name="T12" fmla="*/ 73 w 90"/>
                              <a:gd name="T13" fmla="*/ 102 h 118"/>
                              <a:gd name="T14" fmla="*/ 57 w 90"/>
                              <a:gd name="T15" fmla="*/ 114 h 118"/>
                              <a:gd name="T16" fmla="*/ 38 w 90"/>
                              <a:gd name="T17" fmla="*/ 118 h 118"/>
                              <a:gd name="T18" fmla="*/ 22 w 90"/>
                              <a:gd name="T19" fmla="*/ 115 h 118"/>
                              <a:gd name="T20" fmla="*/ 11 w 90"/>
                              <a:gd name="T21" fmla="*/ 109 h 118"/>
                              <a:gd name="T22" fmla="*/ 4 w 90"/>
                              <a:gd name="T23" fmla="*/ 99 h 118"/>
                              <a:gd name="T24" fmla="*/ 0 w 90"/>
                              <a:gd name="T25" fmla="*/ 85 h 118"/>
                              <a:gd name="T26" fmla="*/ 4 w 90"/>
                              <a:gd name="T27" fmla="*/ 70 h 118"/>
                              <a:gd name="T28" fmla="*/ 15 w 90"/>
                              <a:gd name="T29" fmla="*/ 59 h 118"/>
                              <a:gd name="T30" fmla="*/ 32 w 90"/>
                              <a:gd name="T31" fmla="*/ 51 h 118"/>
                              <a:gd name="T32" fmla="*/ 54 w 90"/>
                              <a:gd name="T33" fmla="*/ 49 h 118"/>
                              <a:gd name="T34" fmla="*/ 70 w 90"/>
                              <a:gd name="T35" fmla="*/ 40 h 118"/>
                              <a:gd name="T36" fmla="*/ 69 w 90"/>
                              <a:gd name="T37" fmla="*/ 29 h 118"/>
                              <a:gd name="T38" fmla="*/ 64 w 90"/>
                              <a:gd name="T39" fmla="*/ 22 h 118"/>
                              <a:gd name="T40" fmla="*/ 57 w 90"/>
                              <a:gd name="T41" fmla="*/ 17 h 118"/>
                              <a:gd name="T42" fmla="*/ 44 w 90"/>
                              <a:gd name="T43" fmla="*/ 16 h 118"/>
                              <a:gd name="T44" fmla="*/ 32 w 90"/>
                              <a:gd name="T45" fmla="*/ 17 h 118"/>
                              <a:gd name="T46" fmla="*/ 21 w 90"/>
                              <a:gd name="T47" fmla="*/ 21 h 118"/>
                              <a:gd name="T48" fmla="*/ 14 w 90"/>
                              <a:gd name="T49" fmla="*/ 24 h 118"/>
                              <a:gd name="T50" fmla="*/ 10 w 90"/>
                              <a:gd name="T51" fmla="*/ 27 h 118"/>
                              <a:gd name="T52" fmla="*/ 9 w 90"/>
                              <a:gd name="T53" fmla="*/ 25 h 118"/>
                              <a:gd name="T54" fmla="*/ 7 w 90"/>
                              <a:gd name="T55" fmla="*/ 24 h 118"/>
                              <a:gd name="T56" fmla="*/ 6 w 90"/>
                              <a:gd name="T57" fmla="*/ 22 h 118"/>
                              <a:gd name="T58" fmla="*/ 6 w 90"/>
                              <a:gd name="T59" fmla="*/ 19 h 118"/>
                              <a:gd name="T60" fmla="*/ 6 w 90"/>
                              <a:gd name="T61" fmla="*/ 14 h 118"/>
                              <a:gd name="T62" fmla="*/ 9 w 90"/>
                              <a:gd name="T63" fmla="*/ 11 h 118"/>
                              <a:gd name="T64" fmla="*/ 14 w 90"/>
                              <a:gd name="T65" fmla="*/ 7 h 118"/>
                              <a:gd name="T66" fmla="*/ 23 w 90"/>
                              <a:gd name="T67" fmla="*/ 3 h 118"/>
                              <a:gd name="T68" fmla="*/ 35 w 90"/>
                              <a:gd name="T69" fmla="*/ 1 h 118"/>
                              <a:gd name="T70" fmla="*/ 47 w 90"/>
                              <a:gd name="T71" fmla="*/ 0 h 118"/>
                              <a:gd name="T72" fmla="*/ 67 w 90"/>
                              <a:gd name="T73" fmla="*/ 2 h 118"/>
                              <a:gd name="T74" fmla="*/ 80 w 90"/>
                              <a:gd name="T75" fmla="*/ 9 h 118"/>
                              <a:gd name="T76" fmla="*/ 87 w 90"/>
                              <a:gd name="T77" fmla="*/ 22 h 118"/>
                              <a:gd name="T78" fmla="*/ 90 w 90"/>
                              <a:gd name="T79" fmla="*/ 40 h 118"/>
                              <a:gd name="T80" fmla="*/ 70 w 90"/>
                              <a:gd name="T81" fmla="*/ 64 h 118"/>
                              <a:gd name="T82" fmla="*/ 44 w 90"/>
                              <a:gd name="T83" fmla="*/ 64 h 118"/>
                              <a:gd name="T84" fmla="*/ 33 w 90"/>
                              <a:gd name="T85" fmla="*/ 66 h 118"/>
                              <a:gd name="T86" fmla="*/ 25 w 90"/>
                              <a:gd name="T87" fmla="*/ 72 h 118"/>
                              <a:gd name="T88" fmla="*/ 21 w 90"/>
                              <a:gd name="T89" fmla="*/ 80 h 118"/>
                              <a:gd name="T90" fmla="*/ 22 w 90"/>
                              <a:gd name="T91" fmla="*/ 92 h 118"/>
                              <a:gd name="T92" fmla="*/ 32 w 90"/>
                              <a:gd name="T93" fmla="*/ 102 h 118"/>
                              <a:gd name="T94" fmla="*/ 49 w 90"/>
                              <a:gd name="T95" fmla="*/ 102 h 118"/>
                              <a:gd name="T96" fmla="*/ 63 w 90"/>
                              <a:gd name="T97" fmla="*/ 94 h 118"/>
                              <a:gd name="T98" fmla="*/ 70 w 90"/>
                              <a:gd name="T99" fmla="*/ 64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90" h="118">
                                <a:moveTo>
                                  <a:pt x="90" y="113"/>
                                </a:moveTo>
                                <a:lnTo>
                                  <a:pt x="89" y="114"/>
                                </a:lnTo>
                                <a:lnTo>
                                  <a:pt x="89" y="115"/>
                                </a:lnTo>
                                <a:lnTo>
                                  <a:pt x="87" y="115"/>
                                </a:lnTo>
                                <a:lnTo>
                                  <a:pt x="86" y="117"/>
                                </a:lnTo>
                                <a:lnTo>
                                  <a:pt x="84" y="117"/>
                                </a:lnTo>
                                <a:lnTo>
                                  <a:pt x="81" y="117"/>
                                </a:lnTo>
                                <a:lnTo>
                                  <a:pt x="78" y="117"/>
                                </a:lnTo>
                                <a:lnTo>
                                  <a:pt x="76" y="117"/>
                                </a:lnTo>
                                <a:lnTo>
                                  <a:pt x="74" y="115"/>
                                </a:lnTo>
                                <a:lnTo>
                                  <a:pt x="73" y="115"/>
                                </a:lnTo>
                                <a:lnTo>
                                  <a:pt x="73" y="114"/>
                                </a:lnTo>
                                <a:lnTo>
                                  <a:pt x="73" y="113"/>
                                </a:lnTo>
                                <a:lnTo>
                                  <a:pt x="73" y="102"/>
                                </a:lnTo>
                                <a:lnTo>
                                  <a:pt x="65" y="109"/>
                                </a:lnTo>
                                <a:lnTo>
                                  <a:pt x="57" y="114"/>
                                </a:lnTo>
                                <a:lnTo>
                                  <a:pt x="48" y="118"/>
                                </a:lnTo>
                                <a:lnTo>
                                  <a:pt x="38" y="118"/>
                                </a:lnTo>
                                <a:lnTo>
                                  <a:pt x="30" y="118"/>
                                </a:lnTo>
                                <a:lnTo>
                                  <a:pt x="22" y="115"/>
                                </a:lnTo>
                                <a:lnTo>
                                  <a:pt x="16" y="113"/>
                                </a:lnTo>
                                <a:lnTo>
                                  <a:pt x="11" y="109"/>
                                </a:lnTo>
                                <a:lnTo>
                                  <a:pt x="6" y="106"/>
                                </a:lnTo>
                                <a:lnTo>
                                  <a:pt x="4" y="99"/>
                                </a:lnTo>
                                <a:lnTo>
                                  <a:pt x="1" y="93"/>
                                </a:lnTo>
                                <a:lnTo>
                                  <a:pt x="0" y="85"/>
                                </a:lnTo>
                                <a:lnTo>
                                  <a:pt x="1" y="76"/>
                                </a:lnTo>
                                <a:lnTo>
                                  <a:pt x="4" y="70"/>
                                </a:lnTo>
                                <a:lnTo>
                                  <a:pt x="9" y="62"/>
                                </a:lnTo>
                                <a:lnTo>
                                  <a:pt x="15" y="59"/>
                                </a:lnTo>
                                <a:lnTo>
                                  <a:pt x="22" y="54"/>
                                </a:lnTo>
                                <a:lnTo>
                                  <a:pt x="32" y="51"/>
                                </a:lnTo>
                                <a:lnTo>
                                  <a:pt x="43" y="50"/>
                                </a:lnTo>
                                <a:lnTo>
                                  <a:pt x="54" y="49"/>
                                </a:lnTo>
                                <a:lnTo>
                                  <a:pt x="70" y="49"/>
                                </a:lnTo>
                                <a:lnTo>
                                  <a:pt x="70" y="40"/>
                                </a:lnTo>
                                <a:lnTo>
                                  <a:pt x="69" y="35"/>
                                </a:lnTo>
                                <a:lnTo>
                                  <a:pt x="69" y="29"/>
                                </a:lnTo>
                                <a:lnTo>
                                  <a:pt x="67" y="25"/>
                                </a:lnTo>
                                <a:lnTo>
                                  <a:pt x="64" y="22"/>
                                </a:lnTo>
                                <a:lnTo>
                                  <a:pt x="60" y="19"/>
                                </a:lnTo>
                                <a:lnTo>
                                  <a:pt x="57" y="17"/>
                                </a:lnTo>
                                <a:lnTo>
                                  <a:pt x="52" y="16"/>
                                </a:lnTo>
                                <a:lnTo>
                                  <a:pt x="44" y="16"/>
                                </a:lnTo>
                                <a:lnTo>
                                  <a:pt x="38" y="16"/>
                                </a:lnTo>
                                <a:lnTo>
                                  <a:pt x="32" y="17"/>
                                </a:lnTo>
                                <a:lnTo>
                                  <a:pt x="26" y="19"/>
                                </a:lnTo>
                                <a:lnTo>
                                  <a:pt x="21" y="21"/>
                                </a:lnTo>
                                <a:lnTo>
                                  <a:pt x="17" y="23"/>
                                </a:lnTo>
                                <a:lnTo>
                                  <a:pt x="14" y="24"/>
                                </a:lnTo>
                                <a:lnTo>
                                  <a:pt x="11" y="27"/>
                                </a:lnTo>
                                <a:lnTo>
                                  <a:pt x="10" y="27"/>
                                </a:lnTo>
                                <a:lnTo>
                                  <a:pt x="9" y="27"/>
                                </a:lnTo>
                                <a:lnTo>
                                  <a:pt x="9" y="25"/>
                                </a:lnTo>
                                <a:lnTo>
                                  <a:pt x="7" y="25"/>
                                </a:lnTo>
                                <a:lnTo>
                                  <a:pt x="7" y="24"/>
                                </a:lnTo>
                                <a:lnTo>
                                  <a:pt x="6" y="23"/>
                                </a:lnTo>
                                <a:lnTo>
                                  <a:pt x="6" y="22"/>
                                </a:lnTo>
                                <a:lnTo>
                                  <a:pt x="6" y="21"/>
                                </a:lnTo>
                                <a:lnTo>
                                  <a:pt x="6" y="19"/>
                                </a:lnTo>
                                <a:lnTo>
                                  <a:pt x="6" y="16"/>
                                </a:lnTo>
                                <a:lnTo>
                                  <a:pt x="6" y="14"/>
                                </a:lnTo>
                                <a:lnTo>
                                  <a:pt x="7" y="12"/>
                                </a:lnTo>
                                <a:lnTo>
                                  <a:pt x="9" y="11"/>
                                </a:lnTo>
                                <a:lnTo>
                                  <a:pt x="10" y="9"/>
                                </a:lnTo>
                                <a:lnTo>
                                  <a:pt x="14" y="7"/>
                                </a:lnTo>
                                <a:lnTo>
                                  <a:pt x="19" y="5"/>
                                </a:lnTo>
                                <a:lnTo>
                                  <a:pt x="23" y="3"/>
                                </a:lnTo>
                                <a:lnTo>
                                  <a:pt x="28" y="2"/>
                                </a:lnTo>
                                <a:lnTo>
                                  <a:pt x="35" y="1"/>
                                </a:lnTo>
                                <a:lnTo>
                                  <a:pt x="41" y="0"/>
                                </a:lnTo>
                                <a:lnTo>
                                  <a:pt x="47" y="0"/>
                                </a:lnTo>
                                <a:lnTo>
                                  <a:pt x="58" y="0"/>
                                </a:lnTo>
                                <a:lnTo>
                                  <a:pt x="67" y="2"/>
                                </a:lnTo>
                                <a:lnTo>
                                  <a:pt x="74" y="5"/>
                                </a:lnTo>
                                <a:lnTo>
                                  <a:pt x="80" y="9"/>
                                </a:lnTo>
                                <a:lnTo>
                                  <a:pt x="85" y="16"/>
                                </a:lnTo>
                                <a:lnTo>
                                  <a:pt x="87" y="22"/>
                                </a:lnTo>
                                <a:lnTo>
                                  <a:pt x="89" y="30"/>
                                </a:lnTo>
                                <a:lnTo>
                                  <a:pt x="90" y="40"/>
                                </a:lnTo>
                                <a:lnTo>
                                  <a:pt x="90" y="113"/>
                                </a:lnTo>
                                <a:close/>
                                <a:moveTo>
                                  <a:pt x="70" y="64"/>
                                </a:moveTo>
                                <a:lnTo>
                                  <a:pt x="53" y="64"/>
                                </a:lnTo>
                                <a:lnTo>
                                  <a:pt x="44" y="64"/>
                                </a:lnTo>
                                <a:lnTo>
                                  <a:pt x="38" y="65"/>
                                </a:lnTo>
                                <a:lnTo>
                                  <a:pt x="33" y="66"/>
                                </a:lnTo>
                                <a:lnTo>
                                  <a:pt x="28" y="69"/>
                                </a:lnTo>
                                <a:lnTo>
                                  <a:pt x="25" y="72"/>
                                </a:lnTo>
                                <a:lnTo>
                                  <a:pt x="22" y="76"/>
                                </a:lnTo>
                                <a:lnTo>
                                  <a:pt x="21" y="80"/>
                                </a:lnTo>
                                <a:lnTo>
                                  <a:pt x="21" y="85"/>
                                </a:lnTo>
                                <a:lnTo>
                                  <a:pt x="22" y="92"/>
                                </a:lnTo>
                                <a:lnTo>
                                  <a:pt x="26" y="98"/>
                                </a:lnTo>
                                <a:lnTo>
                                  <a:pt x="32" y="102"/>
                                </a:lnTo>
                                <a:lnTo>
                                  <a:pt x="41" y="103"/>
                                </a:lnTo>
                                <a:lnTo>
                                  <a:pt x="49" y="102"/>
                                </a:lnTo>
                                <a:lnTo>
                                  <a:pt x="55" y="98"/>
                                </a:lnTo>
                                <a:lnTo>
                                  <a:pt x="63" y="94"/>
                                </a:lnTo>
                                <a:lnTo>
                                  <a:pt x="70" y="87"/>
                                </a:lnTo>
                                <a:lnTo>
                                  <a:pt x="70" y="6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86" name="Freeform 675"/>
                        <wps:cNvSpPr>
                          <a:spLocks/>
                        </wps:cNvSpPr>
                        <wps:spPr bwMode="auto">
                          <a:xfrm>
                            <a:off x="4183062" y="4975225"/>
                            <a:ext cx="38100" cy="77788"/>
                          </a:xfrm>
                          <a:custGeom>
                            <a:avLst/>
                            <a:gdLst>
                              <a:gd name="T0" fmla="*/ 72 w 72"/>
                              <a:gd name="T1" fmla="*/ 137 h 147"/>
                              <a:gd name="T2" fmla="*/ 71 w 72"/>
                              <a:gd name="T3" fmla="*/ 142 h 147"/>
                              <a:gd name="T4" fmla="*/ 68 w 72"/>
                              <a:gd name="T5" fmla="*/ 143 h 147"/>
                              <a:gd name="T6" fmla="*/ 64 w 72"/>
                              <a:gd name="T7" fmla="*/ 146 h 147"/>
                              <a:gd name="T8" fmla="*/ 60 w 72"/>
                              <a:gd name="T9" fmla="*/ 146 h 147"/>
                              <a:gd name="T10" fmla="*/ 55 w 72"/>
                              <a:gd name="T11" fmla="*/ 147 h 147"/>
                              <a:gd name="T12" fmla="*/ 44 w 72"/>
                              <a:gd name="T13" fmla="*/ 147 h 147"/>
                              <a:gd name="T14" fmla="*/ 31 w 72"/>
                              <a:gd name="T15" fmla="*/ 142 h 147"/>
                              <a:gd name="T16" fmla="*/ 24 w 72"/>
                              <a:gd name="T17" fmla="*/ 133 h 147"/>
                              <a:gd name="T18" fmla="*/ 20 w 72"/>
                              <a:gd name="T19" fmla="*/ 120 h 147"/>
                              <a:gd name="T20" fmla="*/ 20 w 72"/>
                              <a:gd name="T21" fmla="*/ 47 h 147"/>
                              <a:gd name="T22" fmla="*/ 3 w 72"/>
                              <a:gd name="T23" fmla="*/ 47 h 147"/>
                              <a:gd name="T24" fmla="*/ 2 w 72"/>
                              <a:gd name="T25" fmla="*/ 42 h 147"/>
                              <a:gd name="T26" fmla="*/ 0 w 72"/>
                              <a:gd name="T27" fmla="*/ 36 h 147"/>
                              <a:gd name="T28" fmla="*/ 2 w 72"/>
                              <a:gd name="T29" fmla="*/ 34 h 147"/>
                              <a:gd name="T30" fmla="*/ 3 w 72"/>
                              <a:gd name="T31" fmla="*/ 31 h 147"/>
                              <a:gd name="T32" fmla="*/ 4 w 72"/>
                              <a:gd name="T33" fmla="*/ 31 h 147"/>
                              <a:gd name="T34" fmla="*/ 20 w 72"/>
                              <a:gd name="T35" fmla="*/ 31 h 147"/>
                              <a:gd name="T36" fmla="*/ 20 w 72"/>
                              <a:gd name="T37" fmla="*/ 4 h 147"/>
                              <a:gd name="T38" fmla="*/ 21 w 72"/>
                              <a:gd name="T39" fmla="*/ 3 h 147"/>
                              <a:gd name="T40" fmla="*/ 24 w 72"/>
                              <a:gd name="T41" fmla="*/ 2 h 147"/>
                              <a:gd name="T42" fmla="*/ 28 w 72"/>
                              <a:gd name="T43" fmla="*/ 2 h 147"/>
                              <a:gd name="T44" fmla="*/ 32 w 72"/>
                              <a:gd name="T45" fmla="*/ 2 h 147"/>
                              <a:gd name="T46" fmla="*/ 36 w 72"/>
                              <a:gd name="T47" fmla="*/ 2 h 147"/>
                              <a:gd name="T48" fmla="*/ 39 w 72"/>
                              <a:gd name="T49" fmla="*/ 3 h 147"/>
                              <a:gd name="T50" fmla="*/ 40 w 72"/>
                              <a:gd name="T51" fmla="*/ 4 h 147"/>
                              <a:gd name="T52" fmla="*/ 40 w 72"/>
                              <a:gd name="T53" fmla="*/ 31 h 147"/>
                              <a:gd name="T54" fmla="*/ 68 w 72"/>
                              <a:gd name="T55" fmla="*/ 31 h 147"/>
                              <a:gd name="T56" fmla="*/ 71 w 72"/>
                              <a:gd name="T57" fmla="*/ 31 h 147"/>
                              <a:gd name="T58" fmla="*/ 71 w 72"/>
                              <a:gd name="T59" fmla="*/ 34 h 147"/>
                              <a:gd name="T60" fmla="*/ 72 w 72"/>
                              <a:gd name="T61" fmla="*/ 36 h 147"/>
                              <a:gd name="T62" fmla="*/ 72 w 72"/>
                              <a:gd name="T63" fmla="*/ 42 h 147"/>
                              <a:gd name="T64" fmla="*/ 69 w 72"/>
                              <a:gd name="T65" fmla="*/ 47 h 147"/>
                              <a:gd name="T66" fmla="*/ 40 w 72"/>
                              <a:gd name="T67" fmla="*/ 47 h 147"/>
                              <a:gd name="T68" fmla="*/ 41 w 72"/>
                              <a:gd name="T69" fmla="*/ 117 h 147"/>
                              <a:gd name="T70" fmla="*/ 47 w 72"/>
                              <a:gd name="T71" fmla="*/ 130 h 147"/>
                              <a:gd name="T72" fmla="*/ 58 w 72"/>
                              <a:gd name="T73" fmla="*/ 130 h 147"/>
                              <a:gd name="T74" fmla="*/ 62 w 72"/>
                              <a:gd name="T75" fmla="*/ 128 h 147"/>
                              <a:gd name="T76" fmla="*/ 66 w 72"/>
                              <a:gd name="T77" fmla="*/ 127 h 147"/>
                              <a:gd name="T78" fmla="*/ 68 w 72"/>
                              <a:gd name="T79" fmla="*/ 127 h 147"/>
                              <a:gd name="T80" fmla="*/ 69 w 72"/>
                              <a:gd name="T81" fmla="*/ 127 h 147"/>
                              <a:gd name="T82" fmla="*/ 71 w 72"/>
                              <a:gd name="T83" fmla="*/ 127 h 147"/>
                              <a:gd name="T84" fmla="*/ 71 w 72"/>
                              <a:gd name="T85" fmla="*/ 128 h 147"/>
                              <a:gd name="T86" fmla="*/ 72 w 72"/>
                              <a:gd name="T87" fmla="*/ 132 h 1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72" h="147">
                                <a:moveTo>
                                  <a:pt x="72" y="135"/>
                                </a:moveTo>
                                <a:lnTo>
                                  <a:pt x="72" y="137"/>
                                </a:lnTo>
                                <a:lnTo>
                                  <a:pt x="71" y="139"/>
                                </a:lnTo>
                                <a:lnTo>
                                  <a:pt x="71" y="142"/>
                                </a:lnTo>
                                <a:lnTo>
                                  <a:pt x="69" y="142"/>
                                </a:lnTo>
                                <a:lnTo>
                                  <a:pt x="68" y="143"/>
                                </a:lnTo>
                                <a:lnTo>
                                  <a:pt x="67" y="144"/>
                                </a:lnTo>
                                <a:lnTo>
                                  <a:pt x="64" y="146"/>
                                </a:lnTo>
                                <a:lnTo>
                                  <a:pt x="62" y="146"/>
                                </a:lnTo>
                                <a:lnTo>
                                  <a:pt x="60" y="146"/>
                                </a:lnTo>
                                <a:lnTo>
                                  <a:pt x="57" y="147"/>
                                </a:lnTo>
                                <a:lnTo>
                                  <a:pt x="55" y="147"/>
                                </a:lnTo>
                                <a:lnTo>
                                  <a:pt x="52" y="147"/>
                                </a:lnTo>
                                <a:lnTo>
                                  <a:pt x="44" y="147"/>
                                </a:lnTo>
                                <a:lnTo>
                                  <a:pt x="37" y="144"/>
                                </a:lnTo>
                                <a:lnTo>
                                  <a:pt x="31" y="142"/>
                                </a:lnTo>
                                <a:lnTo>
                                  <a:pt x="28" y="138"/>
                                </a:lnTo>
                                <a:lnTo>
                                  <a:pt x="24" y="133"/>
                                </a:lnTo>
                                <a:lnTo>
                                  <a:pt x="21" y="127"/>
                                </a:lnTo>
                                <a:lnTo>
                                  <a:pt x="20" y="120"/>
                                </a:lnTo>
                                <a:lnTo>
                                  <a:pt x="20" y="110"/>
                                </a:lnTo>
                                <a:lnTo>
                                  <a:pt x="20" y="47"/>
                                </a:lnTo>
                                <a:lnTo>
                                  <a:pt x="5" y="47"/>
                                </a:lnTo>
                                <a:lnTo>
                                  <a:pt x="3" y="47"/>
                                </a:lnTo>
                                <a:lnTo>
                                  <a:pt x="2" y="45"/>
                                </a:lnTo>
                                <a:lnTo>
                                  <a:pt x="2" y="42"/>
                                </a:lnTo>
                                <a:lnTo>
                                  <a:pt x="0" y="38"/>
                                </a:lnTo>
                                <a:lnTo>
                                  <a:pt x="0" y="36"/>
                                </a:lnTo>
                                <a:lnTo>
                                  <a:pt x="2" y="35"/>
                                </a:lnTo>
                                <a:lnTo>
                                  <a:pt x="2" y="34"/>
                                </a:lnTo>
                                <a:lnTo>
                                  <a:pt x="2" y="32"/>
                                </a:lnTo>
                                <a:lnTo>
                                  <a:pt x="3" y="31"/>
                                </a:lnTo>
                                <a:lnTo>
                                  <a:pt x="3" y="31"/>
                                </a:lnTo>
                                <a:lnTo>
                                  <a:pt x="4" y="31"/>
                                </a:lnTo>
                                <a:lnTo>
                                  <a:pt x="5" y="31"/>
                                </a:lnTo>
                                <a:lnTo>
                                  <a:pt x="20" y="31"/>
                                </a:lnTo>
                                <a:lnTo>
                                  <a:pt x="20" y="5"/>
                                </a:lnTo>
                                <a:lnTo>
                                  <a:pt x="20" y="4"/>
                                </a:lnTo>
                                <a:lnTo>
                                  <a:pt x="20" y="3"/>
                                </a:lnTo>
                                <a:lnTo>
                                  <a:pt x="21" y="3"/>
                                </a:lnTo>
                                <a:lnTo>
                                  <a:pt x="23" y="2"/>
                                </a:lnTo>
                                <a:lnTo>
                                  <a:pt x="24" y="2"/>
                                </a:lnTo>
                                <a:lnTo>
                                  <a:pt x="25" y="2"/>
                                </a:lnTo>
                                <a:lnTo>
                                  <a:pt x="28" y="2"/>
                                </a:lnTo>
                                <a:lnTo>
                                  <a:pt x="30" y="0"/>
                                </a:lnTo>
                                <a:lnTo>
                                  <a:pt x="32" y="2"/>
                                </a:lnTo>
                                <a:lnTo>
                                  <a:pt x="35" y="2"/>
                                </a:lnTo>
                                <a:lnTo>
                                  <a:pt x="36" y="2"/>
                                </a:lnTo>
                                <a:lnTo>
                                  <a:pt x="37" y="2"/>
                                </a:lnTo>
                                <a:lnTo>
                                  <a:pt x="39" y="3"/>
                                </a:lnTo>
                                <a:lnTo>
                                  <a:pt x="40" y="3"/>
                                </a:lnTo>
                                <a:lnTo>
                                  <a:pt x="40" y="4"/>
                                </a:lnTo>
                                <a:lnTo>
                                  <a:pt x="40" y="5"/>
                                </a:lnTo>
                                <a:lnTo>
                                  <a:pt x="40" y="31"/>
                                </a:lnTo>
                                <a:lnTo>
                                  <a:pt x="68" y="31"/>
                                </a:lnTo>
                                <a:lnTo>
                                  <a:pt x="68" y="31"/>
                                </a:lnTo>
                                <a:lnTo>
                                  <a:pt x="69" y="31"/>
                                </a:lnTo>
                                <a:lnTo>
                                  <a:pt x="71" y="31"/>
                                </a:lnTo>
                                <a:lnTo>
                                  <a:pt x="71" y="32"/>
                                </a:lnTo>
                                <a:lnTo>
                                  <a:pt x="71" y="34"/>
                                </a:lnTo>
                                <a:lnTo>
                                  <a:pt x="72" y="35"/>
                                </a:lnTo>
                                <a:lnTo>
                                  <a:pt x="72" y="36"/>
                                </a:lnTo>
                                <a:lnTo>
                                  <a:pt x="72" y="38"/>
                                </a:lnTo>
                                <a:lnTo>
                                  <a:pt x="72" y="42"/>
                                </a:lnTo>
                                <a:lnTo>
                                  <a:pt x="71" y="45"/>
                                </a:lnTo>
                                <a:lnTo>
                                  <a:pt x="69" y="47"/>
                                </a:lnTo>
                                <a:lnTo>
                                  <a:pt x="68" y="47"/>
                                </a:lnTo>
                                <a:lnTo>
                                  <a:pt x="40" y="47"/>
                                </a:lnTo>
                                <a:lnTo>
                                  <a:pt x="40" y="107"/>
                                </a:lnTo>
                                <a:lnTo>
                                  <a:pt x="41" y="117"/>
                                </a:lnTo>
                                <a:lnTo>
                                  <a:pt x="44" y="125"/>
                                </a:lnTo>
                                <a:lnTo>
                                  <a:pt x="47" y="130"/>
                                </a:lnTo>
                                <a:lnTo>
                                  <a:pt x="55" y="130"/>
                                </a:lnTo>
                                <a:lnTo>
                                  <a:pt x="58" y="130"/>
                                </a:lnTo>
                                <a:lnTo>
                                  <a:pt x="60" y="130"/>
                                </a:lnTo>
                                <a:lnTo>
                                  <a:pt x="62" y="128"/>
                                </a:lnTo>
                                <a:lnTo>
                                  <a:pt x="63" y="128"/>
                                </a:lnTo>
                                <a:lnTo>
                                  <a:pt x="66" y="127"/>
                                </a:lnTo>
                                <a:lnTo>
                                  <a:pt x="67" y="127"/>
                                </a:lnTo>
                                <a:lnTo>
                                  <a:pt x="68" y="127"/>
                                </a:lnTo>
                                <a:lnTo>
                                  <a:pt x="69" y="127"/>
                                </a:lnTo>
                                <a:lnTo>
                                  <a:pt x="69" y="127"/>
                                </a:lnTo>
                                <a:lnTo>
                                  <a:pt x="69" y="127"/>
                                </a:lnTo>
                                <a:lnTo>
                                  <a:pt x="71" y="127"/>
                                </a:lnTo>
                                <a:lnTo>
                                  <a:pt x="71" y="128"/>
                                </a:lnTo>
                                <a:lnTo>
                                  <a:pt x="71" y="128"/>
                                </a:lnTo>
                                <a:lnTo>
                                  <a:pt x="72" y="131"/>
                                </a:lnTo>
                                <a:lnTo>
                                  <a:pt x="72" y="132"/>
                                </a:lnTo>
                                <a:lnTo>
                                  <a:pt x="72" y="13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87" name="Freeform 676"/>
                        <wps:cNvSpPr>
                          <a:spLocks noEditPoints="1"/>
                        </wps:cNvSpPr>
                        <wps:spPr bwMode="auto">
                          <a:xfrm>
                            <a:off x="4230687" y="4989513"/>
                            <a:ext cx="52388" cy="63500"/>
                          </a:xfrm>
                          <a:custGeom>
                            <a:avLst/>
                            <a:gdLst>
                              <a:gd name="T0" fmla="*/ 99 w 99"/>
                              <a:gd name="T1" fmla="*/ 59 h 118"/>
                              <a:gd name="T2" fmla="*/ 94 w 99"/>
                              <a:gd name="T3" fmla="*/ 62 h 118"/>
                              <a:gd name="T4" fmla="*/ 21 w 99"/>
                              <a:gd name="T5" fmla="*/ 62 h 118"/>
                              <a:gd name="T6" fmla="*/ 22 w 99"/>
                              <a:gd name="T7" fmla="*/ 78 h 118"/>
                              <a:gd name="T8" fmla="*/ 28 w 99"/>
                              <a:gd name="T9" fmla="*/ 91 h 118"/>
                              <a:gd name="T10" fmla="*/ 40 w 99"/>
                              <a:gd name="T11" fmla="*/ 99 h 118"/>
                              <a:gd name="T12" fmla="*/ 56 w 99"/>
                              <a:gd name="T13" fmla="*/ 102 h 118"/>
                              <a:gd name="T14" fmla="*/ 69 w 99"/>
                              <a:gd name="T15" fmla="*/ 101 h 118"/>
                              <a:gd name="T16" fmla="*/ 80 w 99"/>
                              <a:gd name="T17" fmla="*/ 98 h 118"/>
                              <a:gd name="T18" fmla="*/ 88 w 99"/>
                              <a:gd name="T19" fmla="*/ 96 h 118"/>
                              <a:gd name="T20" fmla="*/ 91 w 99"/>
                              <a:gd name="T21" fmla="*/ 94 h 118"/>
                              <a:gd name="T22" fmla="*/ 92 w 99"/>
                              <a:gd name="T23" fmla="*/ 94 h 118"/>
                              <a:gd name="T24" fmla="*/ 94 w 99"/>
                              <a:gd name="T25" fmla="*/ 96 h 118"/>
                              <a:gd name="T26" fmla="*/ 94 w 99"/>
                              <a:gd name="T27" fmla="*/ 98 h 118"/>
                              <a:gd name="T28" fmla="*/ 95 w 99"/>
                              <a:gd name="T29" fmla="*/ 102 h 118"/>
                              <a:gd name="T30" fmla="*/ 95 w 99"/>
                              <a:gd name="T31" fmla="*/ 104 h 118"/>
                              <a:gd name="T32" fmla="*/ 94 w 99"/>
                              <a:gd name="T33" fmla="*/ 107 h 118"/>
                              <a:gd name="T34" fmla="*/ 94 w 99"/>
                              <a:gd name="T35" fmla="*/ 108 h 118"/>
                              <a:gd name="T36" fmla="*/ 92 w 99"/>
                              <a:gd name="T37" fmla="*/ 109 h 118"/>
                              <a:gd name="T38" fmla="*/ 89 w 99"/>
                              <a:gd name="T39" fmla="*/ 112 h 118"/>
                              <a:gd name="T40" fmla="*/ 80 w 99"/>
                              <a:gd name="T41" fmla="*/ 114 h 118"/>
                              <a:gd name="T42" fmla="*/ 68 w 99"/>
                              <a:gd name="T43" fmla="*/ 117 h 118"/>
                              <a:gd name="T44" fmla="*/ 53 w 99"/>
                              <a:gd name="T45" fmla="*/ 118 h 118"/>
                              <a:gd name="T46" fmla="*/ 30 w 99"/>
                              <a:gd name="T47" fmla="*/ 114 h 118"/>
                              <a:gd name="T48" fmla="*/ 14 w 99"/>
                              <a:gd name="T49" fmla="*/ 103 h 118"/>
                              <a:gd name="T50" fmla="*/ 3 w 99"/>
                              <a:gd name="T51" fmla="*/ 85 h 118"/>
                              <a:gd name="T52" fmla="*/ 0 w 99"/>
                              <a:gd name="T53" fmla="*/ 59 h 118"/>
                              <a:gd name="T54" fmla="*/ 3 w 99"/>
                              <a:gd name="T55" fmla="*/ 34 h 118"/>
                              <a:gd name="T56" fmla="*/ 14 w 99"/>
                              <a:gd name="T57" fmla="*/ 16 h 118"/>
                              <a:gd name="T58" fmla="*/ 30 w 99"/>
                              <a:gd name="T59" fmla="*/ 3 h 118"/>
                              <a:gd name="T60" fmla="*/ 52 w 99"/>
                              <a:gd name="T61" fmla="*/ 0 h 118"/>
                              <a:gd name="T62" fmla="*/ 73 w 99"/>
                              <a:gd name="T63" fmla="*/ 3 h 118"/>
                              <a:gd name="T64" fmla="*/ 88 w 99"/>
                              <a:gd name="T65" fmla="*/ 14 h 118"/>
                              <a:gd name="T66" fmla="*/ 96 w 99"/>
                              <a:gd name="T67" fmla="*/ 30 h 118"/>
                              <a:gd name="T68" fmla="*/ 99 w 99"/>
                              <a:gd name="T69" fmla="*/ 50 h 118"/>
                              <a:gd name="T70" fmla="*/ 79 w 99"/>
                              <a:gd name="T71" fmla="*/ 48 h 118"/>
                              <a:gd name="T72" fmla="*/ 72 w 99"/>
                              <a:gd name="T73" fmla="*/ 23 h 118"/>
                              <a:gd name="T74" fmla="*/ 51 w 99"/>
                              <a:gd name="T75" fmla="*/ 14 h 118"/>
                              <a:gd name="T76" fmla="*/ 38 w 99"/>
                              <a:gd name="T77" fmla="*/ 18 h 118"/>
                              <a:gd name="T78" fmla="*/ 28 w 99"/>
                              <a:gd name="T79" fmla="*/ 24 h 118"/>
                              <a:gd name="T80" fmla="*/ 22 w 99"/>
                              <a:gd name="T81" fmla="*/ 35 h 118"/>
                              <a:gd name="T82" fmla="*/ 21 w 99"/>
                              <a:gd name="T83" fmla="*/ 48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99" h="118">
                                <a:moveTo>
                                  <a:pt x="99" y="54"/>
                                </a:moveTo>
                                <a:lnTo>
                                  <a:pt x="99" y="59"/>
                                </a:lnTo>
                                <a:lnTo>
                                  <a:pt x="96" y="61"/>
                                </a:lnTo>
                                <a:lnTo>
                                  <a:pt x="94" y="62"/>
                                </a:lnTo>
                                <a:lnTo>
                                  <a:pt x="91" y="62"/>
                                </a:lnTo>
                                <a:lnTo>
                                  <a:pt x="21" y="62"/>
                                </a:lnTo>
                                <a:lnTo>
                                  <a:pt x="21" y="71"/>
                                </a:lnTo>
                                <a:lnTo>
                                  <a:pt x="22" y="78"/>
                                </a:lnTo>
                                <a:lnTo>
                                  <a:pt x="25" y="86"/>
                                </a:lnTo>
                                <a:lnTo>
                                  <a:pt x="28" y="91"/>
                                </a:lnTo>
                                <a:lnTo>
                                  <a:pt x="33" y="96"/>
                                </a:lnTo>
                                <a:lnTo>
                                  <a:pt x="40" y="99"/>
                                </a:lnTo>
                                <a:lnTo>
                                  <a:pt x="47" y="102"/>
                                </a:lnTo>
                                <a:lnTo>
                                  <a:pt x="56" y="102"/>
                                </a:lnTo>
                                <a:lnTo>
                                  <a:pt x="63" y="102"/>
                                </a:lnTo>
                                <a:lnTo>
                                  <a:pt x="69" y="101"/>
                                </a:lnTo>
                                <a:lnTo>
                                  <a:pt x="75" y="99"/>
                                </a:lnTo>
                                <a:lnTo>
                                  <a:pt x="80" y="98"/>
                                </a:lnTo>
                                <a:lnTo>
                                  <a:pt x="84" y="97"/>
                                </a:lnTo>
                                <a:lnTo>
                                  <a:pt x="88" y="96"/>
                                </a:lnTo>
                                <a:lnTo>
                                  <a:pt x="90" y="94"/>
                                </a:lnTo>
                                <a:lnTo>
                                  <a:pt x="91" y="94"/>
                                </a:lnTo>
                                <a:lnTo>
                                  <a:pt x="92" y="94"/>
                                </a:lnTo>
                                <a:lnTo>
                                  <a:pt x="92" y="94"/>
                                </a:lnTo>
                                <a:lnTo>
                                  <a:pt x="94" y="94"/>
                                </a:lnTo>
                                <a:lnTo>
                                  <a:pt x="94" y="96"/>
                                </a:lnTo>
                                <a:lnTo>
                                  <a:pt x="94" y="97"/>
                                </a:lnTo>
                                <a:lnTo>
                                  <a:pt x="94" y="98"/>
                                </a:lnTo>
                                <a:lnTo>
                                  <a:pt x="95" y="99"/>
                                </a:lnTo>
                                <a:lnTo>
                                  <a:pt x="95" y="102"/>
                                </a:lnTo>
                                <a:lnTo>
                                  <a:pt x="95" y="103"/>
                                </a:lnTo>
                                <a:lnTo>
                                  <a:pt x="95" y="104"/>
                                </a:lnTo>
                                <a:lnTo>
                                  <a:pt x="94" y="106"/>
                                </a:lnTo>
                                <a:lnTo>
                                  <a:pt x="94" y="107"/>
                                </a:lnTo>
                                <a:lnTo>
                                  <a:pt x="94" y="107"/>
                                </a:lnTo>
                                <a:lnTo>
                                  <a:pt x="94" y="108"/>
                                </a:lnTo>
                                <a:lnTo>
                                  <a:pt x="92" y="109"/>
                                </a:lnTo>
                                <a:lnTo>
                                  <a:pt x="92" y="109"/>
                                </a:lnTo>
                                <a:lnTo>
                                  <a:pt x="91" y="110"/>
                                </a:lnTo>
                                <a:lnTo>
                                  <a:pt x="89" y="112"/>
                                </a:lnTo>
                                <a:lnTo>
                                  <a:pt x="85" y="113"/>
                                </a:lnTo>
                                <a:lnTo>
                                  <a:pt x="80" y="114"/>
                                </a:lnTo>
                                <a:lnTo>
                                  <a:pt x="75" y="115"/>
                                </a:lnTo>
                                <a:lnTo>
                                  <a:pt x="68" y="117"/>
                                </a:lnTo>
                                <a:lnTo>
                                  <a:pt x="62" y="118"/>
                                </a:lnTo>
                                <a:lnTo>
                                  <a:pt x="53" y="118"/>
                                </a:lnTo>
                                <a:lnTo>
                                  <a:pt x="41" y="118"/>
                                </a:lnTo>
                                <a:lnTo>
                                  <a:pt x="30" y="114"/>
                                </a:lnTo>
                                <a:lnTo>
                                  <a:pt x="21" y="110"/>
                                </a:lnTo>
                                <a:lnTo>
                                  <a:pt x="14" y="103"/>
                                </a:lnTo>
                                <a:lnTo>
                                  <a:pt x="8" y="96"/>
                                </a:lnTo>
                                <a:lnTo>
                                  <a:pt x="3" y="85"/>
                                </a:lnTo>
                                <a:lnTo>
                                  <a:pt x="0" y="74"/>
                                </a:lnTo>
                                <a:lnTo>
                                  <a:pt x="0" y="59"/>
                                </a:lnTo>
                                <a:lnTo>
                                  <a:pt x="0" y="45"/>
                                </a:lnTo>
                                <a:lnTo>
                                  <a:pt x="3" y="34"/>
                                </a:lnTo>
                                <a:lnTo>
                                  <a:pt x="8" y="23"/>
                                </a:lnTo>
                                <a:lnTo>
                                  <a:pt x="14" y="16"/>
                                </a:lnTo>
                                <a:lnTo>
                                  <a:pt x="21" y="8"/>
                                </a:lnTo>
                                <a:lnTo>
                                  <a:pt x="30" y="3"/>
                                </a:lnTo>
                                <a:lnTo>
                                  <a:pt x="40" y="0"/>
                                </a:lnTo>
                                <a:lnTo>
                                  <a:pt x="52" y="0"/>
                                </a:lnTo>
                                <a:lnTo>
                                  <a:pt x="64" y="0"/>
                                </a:lnTo>
                                <a:lnTo>
                                  <a:pt x="73" y="3"/>
                                </a:lnTo>
                                <a:lnTo>
                                  <a:pt x="81" y="8"/>
                                </a:lnTo>
                                <a:lnTo>
                                  <a:pt x="88" y="14"/>
                                </a:lnTo>
                                <a:lnTo>
                                  <a:pt x="94" y="22"/>
                                </a:lnTo>
                                <a:lnTo>
                                  <a:pt x="96" y="30"/>
                                </a:lnTo>
                                <a:lnTo>
                                  <a:pt x="99" y="40"/>
                                </a:lnTo>
                                <a:lnTo>
                                  <a:pt x="99" y="50"/>
                                </a:lnTo>
                                <a:lnTo>
                                  <a:pt x="99" y="54"/>
                                </a:lnTo>
                                <a:close/>
                                <a:moveTo>
                                  <a:pt x="79" y="48"/>
                                </a:moveTo>
                                <a:lnTo>
                                  <a:pt x="78" y="34"/>
                                </a:lnTo>
                                <a:lnTo>
                                  <a:pt x="72" y="23"/>
                                </a:lnTo>
                                <a:lnTo>
                                  <a:pt x="64" y="16"/>
                                </a:lnTo>
                                <a:lnTo>
                                  <a:pt x="51" y="14"/>
                                </a:lnTo>
                                <a:lnTo>
                                  <a:pt x="43" y="16"/>
                                </a:lnTo>
                                <a:lnTo>
                                  <a:pt x="38" y="18"/>
                                </a:lnTo>
                                <a:lnTo>
                                  <a:pt x="32" y="21"/>
                                </a:lnTo>
                                <a:lnTo>
                                  <a:pt x="28" y="24"/>
                                </a:lnTo>
                                <a:lnTo>
                                  <a:pt x="25" y="29"/>
                                </a:lnTo>
                                <a:lnTo>
                                  <a:pt x="22" y="35"/>
                                </a:lnTo>
                                <a:lnTo>
                                  <a:pt x="21" y="41"/>
                                </a:lnTo>
                                <a:lnTo>
                                  <a:pt x="21" y="48"/>
                                </a:lnTo>
                                <a:lnTo>
                                  <a:pt x="79" y="4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88" name="Freeform 677"/>
                        <wps:cNvSpPr>
                          <a:spLocks/>
                        </wps:cNvSpPr>
                        <wps:spPr bwMode="auto">
                          <a:xfrm>
                            <a:off x="4294187" y="4989513"/>
                            <a:ext cx="41275" cy="63500"/>
                          </a:xfrm>
                          <a:custGeom>
                            <a:avLst/>
                            <a:gdLst>
                              <a:gd name="T0" fmla="*/ 76 w 76"/>
                              <a:gd name="T1" fmla="*/ 92 h 118"/>
                              <a:gd name="T2" fmla="*/ 70 w 76"/>
                              <a:gd name="T3" fmla="*/ 104 h 118"/>
                              <a:gd name="T4" fmla="*/ 59 w 76"/>
                              <a:gd name="T5" fmla="*/ 113 h 118"/>
                              <a:gd name="T6" fmla="*/ 43 w 76"/>
                              <a:gd name="T7" fmla="*/ 118 h 118"/>
                              <a:gd name="T8" fmla="*/ 28 w 76"/>
                              <a:gd name="T9" fmla="*/ 118 h 118"/>
                              <a:gd name="T10" fmla="*/ 18 w 76"/>
                              <a:gd name="T11" fmla="*/ 117 h 118"/>
                              <a:gd name="T12" fmla="*/ 10 w 76"/>
                              <a:gd name="T13" fmla="*/ 114 h 118"/>
                              <a:gd name="T14" fmla="*/ 4 w 76"/>
                              <a:gd name="T15" fmla="*/ 110 h 118"/>
                              <a:gd name="T16" fmla="*/ 1 w 76"/>
                              <a:gd name="T17" fmla="*/ 108 h 118"/>
                              <a:gd name="T18" fmla="*/ 0 w 76"/>
                              <a:gd name="T19" fmla="*/ 103 h 118"/>
                              <a:gd name="T20" fmla="*/ 0 w 76"/>
                              <a:gd name="T21" fmla="*/ 98 h 118"/>
                              <a:gd name="T22" fmla="*/ 0 w 76"/>
                              <a:gd name="T23" fmla="*/ 94 h 118"/>
                              <a:gd name="T24" fmla="*/ 1 w 76"/>
                              <a:gd name="T25" fmla="*/ 93 h 118"/>
                              <a:gd name="T26" fmla="*/ 2 w 76"/>
                              <a:gd name="T27" fmla="*/ 92 h 118"/>
                              <a:gd name="T28" fmla="*/ 5 w 76"/>
                              <a:gd name="T29" fmla="*/ 92 h 118"/>
                              <a:gd name="T30" fmla="*/ 10 w 76"/>
                              <a:gd name="T31" fmla="*/ 96 h 118"/>
                              <a:gd name="T32" fmla="*/ 17 w 76"/>
                              <a:gd name="T33" fmla="*/ 99 h 118"/>
                              <a:gd name="T34" fmla="*/ 28 w 76"/>
                              <a:gd name="T35" fmla="*/ 102 h 118"/>
                              <a:gd name="T36" fmla="*/ 39 w 76"/>
                              <a:gd name="T37" fmla="*/ 102 h 118"/>
                              <a:gd name="T38" fmla="*/ 48 w 76"/>
                              <a:gd name="T39" fmla="*/ 99 h 118"/>
                              <a:gd name="T40" fmla="*/ 53 w 76"/>
                              <a:gd name="T41" fmla="*/ 96 h 118"/>
                              <a:gd name="T42" fmla="*/ 56 w 76"/>
                              <a:gd name="T43" fmla="*/ 90 h 118"/>
                              <a:gd name="T44" fmla="*/ 56 w 76"/>
                              <a:gd name="T45" fmla="*/ 81 h 118"/>
                              <a:gd name="T46" fmla="*/ 52 w 76"/>
                              <a:gd name="T47" fmla="*/ 75 h 118"/>
                              <a:gd name="T48" fmla="*/ 44 w 76"/>
                              <a:gd name="T49" fmla="*/ 70 h 118"/>
                              <a:gd name="T50" fmla="*/ 34 w 76"/>
                              <a:gd name="T51" fmla="*/ 66 h 118"/>
                              <a:gd name="T52" fmla="*/ 24 w 76"/>
                              <a:gd name="T53" fmla="*/ 61 h 118"/>
                              <a:gd name="T54" fmla="*/ 15 w 76"/>
                              <a:gd name="T55" fmla="*/ 56 h 118"/>
                              <a:gd name="T56" fmla="*/ 7 w 76"/>
                              <a:gd name="T57" fmla="*/ 49 h 118"/>
                              <a:gd name="T58" fmla="*/ 2 w 76"/>
                              <a:gd name="T59" fmla="*/ 38 h 118"/>
                              <a:gd name="T60" fmla="*/ 2 w 76"/>
                              <a:gd name="T61" fmla="*/ 25 h 118"/>
                              <a:gd name="T62" fmla="*/ 7 w 76"/>
                              <a:gd name="T63" fmla="*/ 13 h 118"/>
                              <a:gd name="T64" fmla="*/ 17 w 76"/>
                              <a:gd name="T65" fmla="*/ 5 h 118"/>
                              <a:gd name="T66" fmla="*/ 32 w 76"/>
                              <a:gd name="T67" fmla="*/ 0 h 118"/>
                              <a:gd name="T68" fmla="*/ 47 w 76"/>
                              <a:gd name="T69" fmla="*/ 0 h 118"/>
                              <a:gd name="T70" fmla="*/ 55 w 76"/>
                              <a:gd name="T71" fmla="*/ 1 h 118"/>
                              <a:gd name="T72" fmla="*/ 61 w 76"/>
                              <a:gd name="T73" fmla="*/ 3 h 118"/>
                              <a:gd name="T74" fmla="*/ 66 w 76"/>
                              <a:gd name="T75" fmla="*/ 6 h 118"/>
                              <a:gd name="T76" fmla="*/ 69 w 76"/>
                              <a:gd name="T77" fmla="*/ 7 h 118"/>
                              <a:gd name="T78" fmla="*/ 70 w 76"/>
                              <a:gd name="T79" fmla="*/ 8 h 118"/>
                              <a:gd name="T80" fmla="*/ 70 w 76"/>
                              <a:gd name="T81" fmla="*/ 11 h 118"/>
                              <a:gd name="T82" fmla="*/ 71 w 76"/>
                              <a:gd name="T83" fmla="*/ 13 h 118"/>
                              <a:gd name="T84" fmla="*/ 71 w 76"/>
                              <a:gd name="T85" fmla="*/ 17 h 118"/>
                              <a:gd name="T86" fmla="*/ 70 w 76"/>
                              <a:gd name="T87" fmla="*/ 21 h 118"/>
                              <a:gd name="T88" fmla="*/ 70 w 76"/>
                              <a:gd name="T89" fmla="*/ 22 h 118"/>
                              <a:gd name="T90" fmla="*/ 69 w 76"/>
                              <a:gd name="T91" fmla="*/ 23 h 118"/>
                              <a:gd name="T92" fmla="*/ 66 w 76"/>
                              <a:gd name="T93" fmla="*/ 23 h 118"/>
                              <a:gd name="T94" fmla="*/ 63 w 76"/>
                              <a:gd name="T95" fmla="*/ 21 h 118"/>
                              <a:gd name="T96" fmla="*/ 55 w 76"/>
                              <a:gd name="T97" fmla="*/ 17 h 118"/>
                              <a:gd name="T98" fmla="*/ 47 w 76"/>
                              <a:gd name="T99" fmla="*/ 14 h 118"/>
                              <a:gd name="T100" fmla="*/ 37 w 76"/>
                              <a:gd name="T101" fmla="*/ 14 h 118"/>
                              <a:gd name="T102" fmla="*/ 29 w 76"/>
                              <a:gd name="T103" fmla="*/ 17 h 118"/>
                              <a:gd name="T104" fmla="*/ 24 w 76"/>
                              <a:gd name="T105" fmla="*/ 22 h 118"/>
                              <a:gd name="T106" fmla="*/ 22 w 76"/>
                              <a:gd name="T107" fmla="*/ 27 h 118"/>
                              <a:gd name="T108" fmla="*/ 22 w 76"/>
                              <a:gd name="T109" fmla="*/ 34 h 118"/>
                              <a:gd name="T110" fmla="*/ 27 w 76"/>
                              <a:gd name="T111" fmla="*/ 41 h 118"/>
                              <a:gd name="T112" fmla="*/ 34 w 76"/>
                              <a:gd name="T113" fmla="*/ 46 h 118"/>
                              <a:gd name="T114" fmla="*/ 44 w 76"/>
                              <a:gd name="T115" fmla="*/ 50 h 118"/>
                              <a:gd name="T116" fmla="*/ 54 w 76"/>
                              <a:gd name="T117" fmla="*/ 54 h 118"/>
                              <a:gd name="T118" fmla="*/ 64 w 76"/>
                              <a:gd name="T119" fmla="*/ 59 h 118"/>
                              <a:gd name="T120" fmla="*/ 71 w 76"/>
                              <a:gd name="T121" fmla="*/ 66 h 118"/>
                              <a:gd name="T122" fmla="*/ 76 w 76"/>
                              <a:gd name="T123" fmla="*/ 7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76" h="118">
                                <a:moveTo>
                                  <a:pt x="76" y="83"/>
                                </a:moveTo>
                                <a:lnTo>
                                  <a:pt x="76" y="92"/>
                                </a:lnTo>
                                <a:lnTo>
                                  <a:pt x="74" y="98"/>
                                </a:lnTo>
                                <a:lnTo>
                                  <a:pt x="70" y="104"/>
                                </a:lnTo>
                                <a:lnTo>
                                  <a:pt x="65" y="109"/>
                                </a:lnTo>
                                <a:lnTo>
                                  <a:pt x="59" y="113"/>
                                </a:lnTo>
                                <a:lnTo>
                                  <a:pt x="52" y="115"/>
                                </a:lnTo>
                                <a:lnTo>
                                  <a:pt x="43" y="118"/>
                                </a:lnTo>
                                <a:lnTo>
                                  <a:pt x="34" y="118"/>
                                </a:lnTo>
                                <a:lnTo>
                                  <a:pt x="28" y="118"/>
                                </a:lnTo>
                                <a:lnTo>
                                  <a:pt x="23" y="117"/>
                                </a:lnTo>
                                <a:lnTo>
                                  <a:pt x="18" y="117"/>
                                </a:lnTo>
                                <a:lnTo>
                                  <a:pt x="13" y="115"/>
                                </a:lnTo>
                                <a:lnTo>
                                  <a:pt x="10" y="114"/>
                                </a:lnTo>
                                <a:lnTo>
                                  <a:pt x="6" y="112"/>
                                </a:lnTo>
                                <a:lnTo>
                                  <a:pt x="4" y="110"/>
                                </a:lnTo>
                                <a:lnTo>
                                  <a:pt x="2" y="109"/>
                                </a:lnTo>
                                <a:lnTo>
                                  <a:pt x="1" y="108"/>
                                </a:lnTo>
                                <a:lnTo>
                                  <a:pt x="0" y="106"/>
                                </a:lnTo>
                                <a:lnTo>
                                  <a:pt x="0" y="103"/>
                                </a:lnTo>
                                <a:lnTo>
                                  <a:pt x="0" y="101"/>
                                </a:lnTo>
                                <a:lnTo>
                                  <a:pt x="0" y="98"/>
                                </a:lnTo>
                                <a:lnTo>
                                  <a:pt x="0" y="96"/>
                                </a:lnTo>
                                <a:lnTo>
                                  <a:pt x="0" y="94"/>
                                </a:lnTo>
                                <a:lnTo>
                                  <a:pt x="1" y="93"/>
                                </a:lnTo>
                                <a:lnTo>
                                  <a:pt x="1" y="93"/>
                                </a:lnTo>
                                <a:lnTo>
                                  <a:pt x="1" y="92"/>
                                </a:lnTo>
                                <a:lnTo>
                                  <a:pt x="2" y="92"/>
                                </a:lnTo>
                                <a:lnTo>
                                  <a:pt x="4" y="92"/>
                                </a:lnTo>
                                <a:lnTo>
                                  <a:pt x="5" y="92"/>
                                </a:lnTo>
                                <a:lnTo>
                                  <a:pt x="7" y="93"/>
                                </a:lnTo>
                                <a:lnTo>
                                  <a:pt x="10" y="96"/>
                                </a:lnTo>
                                <a:lnTo>
                                  <a:pt x="13" y="97"/>
                                </a:lnTo>
                                <a:lnTo>
                                  <a:pt x="17" y="99"/>
                                </a:lnTo>
                                <a:lnTo>
                                  <a:pt x="22" y="101"/>
                                </a:lnTo>
                                <a:lnTo>
                                  <a:pt x="28" y="102"/>
                                </a:lnTo>
                                <a:lnTo>
                                  <a:pt x="34" y="102"/>
                                </a:lnTo>
                                <a:lnTo>
                                  <a:pt x="39" y="102"/>
                                </a:lnTo>
                                <a:lnTo>
                                  <a:pt x="43" y="101"/>
                                </a:lnTo>
                                <a:lnTo>
                                  <a:pt x="48" y="99"/>
                                </a:lnTo>
                                <a:lnTo>
                                  <a:pt x="50" y="98"/>
                                </a:lnTo>
                                <a:lnTo>
                                  <a:pt x="53" y="96"/>
                                </a:lnTo>
                                <a:lnTo>
                                  <a:pt x="55" y="93"/>
                                </a:lnTo>
                                <a:lnTo>
                                  <a:pt x="56" y="90"/>
                                </a:lnTo>
                                <a:lnTo>
                                  <a:pt x="56" y="85"/>
                                </a:lnTo>
                                <a:lnTo>
                                  <a:pt x="56" y="81"/>
                                </a:lnTo>
                                <a:lnTo>
                                  <a:pt x="54" y="77"/>
                                </a:lnTo>
                                <a:lnTo>
                                  <a:pt x="52" y="75"/>
                                </a:lnTo>
                                <a:lnTo>
                                  <a:pt x="48" y="72"/>
                                </a:lnTo>
                                <a:lnTo>
                                  <a:pt x="44" y="70"/>
                                </a:lnTo>
                                <a:lnTo>
                                  <a:pt x="39" y="67"/>
                                </a:lnTo>
                                <a:lnTo>
                                  <a:pt x="34" y="66"/>
                                </a:lnTo>
                                <a:lnTo>
                                  <a:pt x="29" y="64"/>
                                </a:lnTo>
                                <a:lnTo>
                                  <a:pt x="24" y="61"/>
                                </a:lnTo>
                                <a:lnTo>
                                  <a:pt x="20" y="59"/>
                                </a:lnTo>
                                <a:lnTo>
                                  <a:pt x="15" y="56"/>
                                </a:lnTo>
                                <a:lnTo>
                                  <a:pt x="11" y="53"/>
                                </a:lnTo>
                                <a:lnTo>
                                  <a:pt x="7" y="49"/>
                                </a:lnTo>
                                <a:lnTo>
                                  <a:pt x="5" y="44"/>
                                </a:lnTo>
                                <a:lnTo>
                                  <a:pt x="2" y="38"/>
                                </a:lnTo>
                                <a:lnTo>
                                  <a:pt x="2" y="32"/>
                                </a:lnTo>
                                <a:lnTo>
                                  <a:pt x="2" y="25"/>
                                </a:lnTo>
                                <a:lnTo>
                                  <a:pt x="5" y="19"/>
                                </a:lnTo>
                                <a:lnTo>
                                  <a:pt x="7" y="13"/>
                                </a:lnTo>
                                <a:lnTo>
                                  <a:pt x="12" y="9"/>
                                </a:lnTo>
                                <a:lnTo>
                                  <a:pt x="17" y="5"/>
                                </a:lnTo>
                                <a:lnTo>
                                  <a:pt x="24" y="2"/>
                                </a:lnTo>
                                <a:lnTo>
                                  <a:pt x="32" y="0"/>
                                </a:lnTo>
                                <a:lnTo>
                                  <a:pt x="42" y="0"/>
                                </a:lnTo>
                                <a:lnTo>
                                  <a:pt x="47" y="0"/>
                                </a:lnTo>
                                <a:lnTo>
                                  <a:pt x="50" y="0"/>
                                </a:lnTo>
                                <a:lnTo>
                                  <a:pt x="55" y="1"/>
                                </a:lnTo>
                                <a:lnTo>
                                  <a:pt x="59" y="2"/>
                                </a:lnTo>
                                <a:lnTo>
                                  <a:pt x="61" y="3"/>
                                </a:lnTo>
                                <a:lnTo>
                                  <a:pt x="64" y="5"/>
                                </a:lnTo>
                                <a:lnTo>
                                  <a:pt x="66" y="6"/>
                                </a:lnTo>
                                <a:lnTo>
                                  <a:pt x="68" y="6"/>
                                </a:lnTo>
                                <a:lnTo>
                                  <a:pt x="69" y="7"/>
                                </a:lnTo>
                                <a:lnTo>
                                  <a:pt x="70" y="8"/>
                                </a:lnTo>
                                <a:lnTo>
                                  <a:pt x="70" y="8"/>
                                </a:lnTo>
                                <a:lnTo>
                                  <a:pt x="70" y="9"/>
                                </a:lnTo>
                                <a:lnTo>
                                  <a:pt x="70" y="11"/>
                                </a:lnTo>
                                <a:lnTo>
                                  <a:pt x="70" y="12"/>
                                </a:lnTo>
                                <a:lnTo>
                                  <a:pt x="71" y="13"/>
                                </a:lnTo>
                                <a:lnTo>
                                  <a:pt x="71" y="16"/>
                                </a:lnTo>
                                <a:lnTo>
                                  <a:pt x="71" y="17"/>
                                </a:lnTo>
                                <a:lnTo>
                                  <a:pt x="70" y="18"/>
                                </a:lnTo>
                                <a:lnTo>
                                  <a:pt x="70" y="21"/>
                                </a:lnTo>
                                <a:lnTo>
                                  <a:pt x="70" y="21"/>
                                </a:lnTo>
                                <a:lnTo>
                                  <a:pt x="70" y="22"/>
                                </a:lnTo>
                                <a:lnTo>
                                  <a:pt x="69" y="23"/>
                                </a:lnTo>
                                <a:lnTo>
                                  <a:pt x="69" y="23"/>
                                </a:lnTo>
                                <a:lnTo>
                                  <a:pt x="68" y="23"/>
                                </a:lnTo>
                                <a:lnTo>
                                  <a:pt x="66" y="23"/>
                                </a:lnTo>
                                <a:lnTo>
                                  <a:pt x="65" y="22"/>
                                </a:lnTo>
                                <a:lnTo>
                                  <a:pt x="63" y="21"/>
                                </a:lnTo>
                                <a:lnTo>
                                  <a:pt x="59" y="19"/>
                                </a:lnTo>
                                <a:lnTo>
                                  <a:pt x="55" y="17"/>
                                </a:lnTo>
                                <a:lnTo>
                                  <a:pt x="52" y="16"/>
                                </a:lnTo>
                                <a:lnTo>
                                  <a:pt x="47" y="14"/>
                                </a:lnTo>
                                <a:lnTo>
                                  <a:pt x="42" y="14"/>
                                </a:lnTo>
                                <a:lnTo>
                                  <a:pt x="37" y="14"/>
                                </a:lnTo>
                                <a:lnTo>
                                  <a:pt x="33" y="16"/>
                                </a:lnTo>
                                <a:lnTo>
                                  <a:pt x="29" y="17"/>
                                </a:lnTo>
                                <a:lnTo>
                                  <a:pt x="27" y="19"/>
                                </a:lnTo>
                                <a:lnTo>
                                  <a:pt x="24" y="22"/>
                                </a:lnTo>
                                <a:lnTo>
                                  <a:pt x="23" y="24"/>
                                </a:lnTo>
                                <a:lnTo>
                                  <a:pt x="22" y="27"/>
                                </a:lnTo>
                                <a:lnTo>
                                  <a:pt x="22" y="30"/>
                                </a:lnTo>
                                <a:lnTo>
                                  <a:pt x="22" y="34"/>
                                </a:lnTo>
                                <a:lnTo>
                                  <a:pt x="23" y="38"/>
                                </a:lnTo>
                                <a:lnTo>
                                  <a:pt x="27" y="41"/>
                                </a:lnTo>
                                <a:lnTo>
                                  <a:pt x="31" y="44"/>
                                </a:lnTo>
                                <a:lnTo>
                                  <a:pt x="34" y="46"/>
                                </a:lnTo>
                                <a:lnTo>
                                  <a:pt x="39" y="48"/>
                                </a:lnTo>
                                <a:lnTo>
                                  <a:pt x="44" y="50"/>
                                </a:lnTo>
                                <a:lnTo>
                                  <a:pt x="49" y="53"/>
                                </a:lnTo>
                                <a:lnTo>
                                  <a:pt x="54" y="54"/>
                                </a:lnTo>
                                <a:lnTo>
                                  <a:pt x="59" y="56"/>
                                </a:lnTo>
                                <a:lnTo>
                                  <a:pt x="64" y="59"/>
                                </a:lnTo>
                                <a:lnTo>
                                  <a:pt x="68" y="62"/>
                                </a:lnTo>
                                <a:lnTo>
                                  <a:pt x="71" y="66"/>
                                </a:lnTo>
                                <a:lnTo>
                                  <a:pt x="74" y="71"/>
                                </a:lnTo>
                                <a:lnTo>
                                  <a:pt x="76" y="77"/>
                                </a:lnTo>
                                <a:lnTo>
                                  <a:pt x="76" y="8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89" name="Freeform 678"/>
                        <wps:cNvSpPr>
                          <a:spLocks/>
                        </wps:cNvSpPr>
                        <wps:spPr bwMode="auto">
                          <a:xfrm>
                            <a:off x="3454400" y="4937125"/>
                            <a:ext cx="100013" cy="101600"/>
                          </a:xfrm>
                          <a:custGeom>
                            <a:avLst/>
                            <a:gdLst>
                              <a:gd name="T0" fmla="*/ 190 w 190"/>
                              <a:gd name="T1" fmla="*/ 96 h 192"/>
                              <a:gd name="T2" fmla="*/ 188 w 190"/>
                              <a:gd name="T3" fmla="*/ 116 h 192"/>
                              <a:gd name="T4" fmla="*/ 174 w 190"/>
                              <a:gd name="T5" fmla="*/ 150 h 192"/>
                              <a:gd name="T6" fmla="*/ 148 w 190"/>
                              <a:gd name="T7" fmla="*/ 176 h 192"/>
                              <a:gd name="T8" fmla="*/ 115 w 190"/>
                              <a:gd name="T9" fmla="*/ 191 h 192"/>
                              <a:gd name="T10" fmla="*/ 95 w 190"/>
                              <a:gd name="T11" fmla="*/ 192 h 192"/>
                              <a:gd name="T12" fmla="*/ 75 w 190"/>
                              <a:gd name="T13" fmla="*/ 191 h 192"/>
                              <a:gd name="T14" fmla="*/ 41 w 190"/>
                              <a:gd name="T15" fmla="*/ 176 h 192"/>
                              <a:gd name="T16" fmla="*/ 15 w 190"/>
                              <a:gd name="T17" fmla="*/ 150 h 192"/>
                              <a:gd name="T18" fmla="*/ 1 w 190"/>
                              <a:gd name="T19" fmla="*/ 116 h 192"/>
                              <a:gd name="T20" fmla="*/ 0 w 190"/>
                              <a:gd name="T21" fmla="*/ 96 h 192"/>
                              <a:gd name="T22" fmla="*/ 1 w 190"/>
                              <a:gd name="T23" fmla="*/ 76 h 192"/>
                              <a:gd name="T24" fmla="*/ 15 w 190"/>
                              <a:gd name="T25" fmla="*/ 42 h 192"/>
                              <a:gd name="T26" fmla="*/ 41 w 190"/>
                              <a:gd name="T27" fmla="*/ 16 h 192"/>
                              <a:gd name="T28" fmla="*/ 75 w 190"/>
                              <a:gd name="T29" fmla="*/ 1 h 192"/>
                              <a:gd name="T30" fmla="*/ 95 w 190"/>
                              <a:gd name="T31" fmla="*/ 0 h 192"/>
                              <a:gd name="T32" fmla="*/ 115 w 190"/>
                              <a:gd name="T33" fmla="*/ 1 h 192"/>
                              <a:gd name="T34" fmla="*/ 148 w 190"/>
                              <a:gd name="T35" fmla="*/ 16 h 192"/>
                              <a:gd name="T36" fmla="*/ 174 w 190"/>
                              <a:gd name="T37" fmla="*/ 42 h 192"/>
                              <a:gd name="T38" fmla="*/ 188 w 190"/>
                              <a:gd name="T39" fmla="*/ 76 h 192"/>
                              <a:gd name="T40" fmla="*/ 190 w 190"/>
                              <a:gd name="T41" fmla="*/ 96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90" h="192">
                                <a:moveTo>
                                  <a:pt x="190" y="96"/>
                                </a:moveTo>
                                <a:lnTo>
                                  <a:pt x="188" y="116"/>
                                </a:lnTo>
                                <a:lnTo>
                                  <a:pt x="174" y="150"/>
                                </a:lnTo>
                                <a:lnTo>
                                  <a:pt x="148" y="176"/>
                                </a:lnTo>
                                <a:lnTo>
                                  <a:pt x="115" y="191"/>
                                </a:lnTo>
                                <a:lnTo>
                                  <a:pt x="95" y="192"/>
                                </a:lnTo>
                                <a:lnTo>
                                  <a:pt x="75" y="191"/>
                                </a:lnTo>
                                <a:lnTo>
                                  <a:pt x="41" y="176"/>
                                </a:lnTo>
                                <a:lnTo>
                                  <a:pt x="15" y="150"/>
                                </a:lnTo>
                                <a:lnTo>
                                  <a:pt x="1" y="116"/>
                                </a:lnTo>
                                <a:lnTo>
                                  <a:pt x="0" y="96"/>
                                </a:lnTo>
                                <a:lnTo>
                                  <a:pt x="1" y="76"/>
                                </a:lnTo>
                                <a:lnTo>
                                  <a:pt x="15" y="42"/>
                                </a:lnTo>
                                <a:lnTo>
                                  <a:pt x="41" y="16"/>
                                </a:lnTo>
                                <a:lnTo>
                                  <a:pt x="75" y="1"/>
                                </a:lnTo>
                                <a:lnTo>
                                  <a:pt x="95" y="0"/>
                                </a:lnTo>
                                <a:lnTo>
                                  <a:pt x="115" y="1"/>
                                </a:lnTo>
                                <a:lnTo>
                                  <a:pt x="148" y="16"/>
                                </a:lnTo>
                                <a:lnTo>
                                  <a:pt x="174" y="42"/>
                                </a:lnTo>
                                <a:lnTo>
                                  <a:pt x="188" y="76"/>
                                </a:lnTo>
                                <a:lnTo>
                                  <a:pt x="190" y="96"/>
                                </a:lnTo>
                                <a:close/>
                              </a:path>
                            </a:pathLst>
                          </a:custGeom>
                          <a:solidFill>
                            <a:srgbClr val="99999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90" name="Freeform 679"/>
                        <wps:cNvSpPr>
                          <a:spLocks/>
                        </wps:cNvSpPr>
                        <wps:spPr bwMode="auto">
                          <a:xfrm>
                            <a:off x="3492500" y="4941888"/>
                            <a:ext cx="160338" cy="161925"/>
                          </a:xfrm>
                          <a:custGeom>
                            <a:avLst/>
                            <a:gdLst>
                              <a:gd name="T0" fmla="*/ 304 w 304"/>
                              <a:gd name="T1" fmla="*/ 152 h 306"/>
                              <a:gd name="T2" fmla="*/ 301 w 304"/>
                              <a:gd name="T3" fmla="*/ 184 h 306"/>
                              <a:gd name="T4" fmla="*/ 278 w 304"/>
                              <a:gd name="T5" fmla="*/ 239 h 306"/>
                              <a:gd name="T6" fmla="*/ 237 w 304"/>
                              <a:gd name="T7" fmla="*/ 280 h 306"/>
                              <a:gd name="T8" fmla="*/ 183 w 304"/>
                              <a:gd name="T9" fmla="*/ 304 h 306"/>
                              <a:gd name="T10" fmla="*/ 151 w 304"/>
                              <a:gd name="T11" fmla="*/ 306 h 306"/>
                              <a:gd name="T12" fmla="*/ 120 w 304"/>
                              <a:gd name="T13" fmla="*/ 304 h 306"/>
                              <a:gd name="T14" fmla="*/ 66 w 304"/>
                              <a:gd name="T15" fmla="*/ 280 h 306"/>
                              <a:gd name="T16" fmla="*/ 26 w 304"/>
                              <a:gd name="T17" fmla="*/ 239 h 306"/>
                              <a:gd name="T18" fmla="*/ 2 w 304"/>
                              <a:gd name="T19" fmla="*/ 184 h 306"/>
                              <a:gd name="T20" fmla="*/ 0 w 304"/>
                              <a:gd name="T21" fmla="*/ 152 h 306"/>
                              <a:gd name="T22" fmla="*/ 2 w 304"/>
                              <a:gd name="T23" fmla="*/ 122 h 306"/>
                              <a:gd name="T24" fmla="*/ 26 w 304"/>
                              <a:gd name="T25" fmla="*/ 66 h 306"/>
                              <a:gd name="T26" fmla="*/ 66 w 304"/>
                              <a:gd name="T27" fmla="*/ 24 h 306"/>
                              <a:gd name="T28" fmla="*/ 120 w 304"/>
                              <a:gd name="T29" fmla="*/ 2 h 306"/>
                              <a:gd name="T30" fmla="*/ 151 w 304"/>
                              <a:gd name="T31" fmla="*/ 0 h 306"/>
                              <a:gd name="T32" fmla="*/ 183 w 304"/>
                              <a:gd name="T33" fmla="*/ 2 h 306"/>
                              <a:gd name="T34" fmla="*/ 237 w 304"/>
                              <a:gd name="T35" fmla="*/ 24 h 306"/>
                              <a:gd name="T36" fmla="*/ 278 w 304"/>
                              <a:gd name="T37" fmla="*/ 66 h 306"/>
                              <a:gd name="T38" fmla="*/ 301 w 304"/>
                              <a:gd name="T39" fmla="*/ 122 h 306"/>
                              <a:gd name="T40" fmla="*/ 304 w 304"/>
                              <a:gd name="T41" fmla="*/ 152 h 3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304" h="306">
                                <a:moveTo>
                                  <a:pt x="304" y="152"/>
                                </a:moveTo>
                                <a:lnTo>
                                  <a:pt x="301" y="184"/>
                                </a:lnTo>
                                <a:lnTo>
                                  <a:pt x="278" y="239"/>
                                </a:lnTo>
                                <a:lnTo>
                                  <a:pt x="237" y="280"/>
                                </a:lnTo>
                                <a:lnTo>
                                  <a:pt x="183" y="304"/>
                                </a:lnTo>
                                <a:lnTo>
                                  <a:pt x="151" y="306"/>
                                </a:lnTo>
                                <a:lnTo>
                                  <a:pt x="120" y="304"/>
                                </a:lnTo>
                                <a:lnTo>
                                  <a:pt x="66" y="280"/>
                                </a:lnTo>
                                <a:lnTo>
                                  <a:pt x="26" y="239"/>
                                </a:lnTo>
                                <a:lnTo>
                                  <a:pt x="2" y="184"/>
                                </a:lnTo>
                                <a:lnTo>
                                  <a:pt x="0" y="152"/>
                                </a:lnTo>
                                <a:lnTo>
                                  <a:pt x="2" y="122"/>
                                </a:lnTo>
                                <a:lnTo>
                                  <a:pt x="26" y="66"/>
                                </a:lnTo>
                                <a:lnTo>
                                  <a:pt x="66" y="24"/>
                                </a:lnTo>
                                <a:lnTo>
                                  <a:pt x="120" y="2"/>
                                </a:lnTo>
                                <a:lnTo>
                                  <a:pt x="151" y="0"/>
                                </a:lnTo>
                                <a:lnTo>
                                  <a:pt x="183" y="2"/>
                                </a:lnTo>
                                <a:lnTo>
                                  <a:pt x="237" y="24"/>
                                </a:lnTo>
                                <a:lnTo>
                                  <a:pt x="278" y="66"/>
                                </a:lnTo>
                                <a:lnTo>
                                  <a:pt x="301" y="122"/>
                                </a:lnTo>
                                <a:lnTo>
                                  <a:pt x="304" y="152"/>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91" name="Freeform 680"/>
                        <wps:cNvSpPr>
                          <a:spLocks/>
                        </wps:cNvSpPr>
                        <wps:spPr bwMode="auto">
                          <a:xfrm>
                            <a:off x="3997325" y="5267325"/>
                            <a:ext cx="50800" cy="85725"/>
                          </a:xfrm>
                          <a:custGeom>
                            <a:avLst/>
                            <a:gdLst>
                              <a:gd name="T0" fmla="*/ 95 w 96"/>
                              <a:gd name="T1" fmla="*/ 126 h 162"/>
                              <a:gd name="T2" fmla="*/ 88 w 96"/>
                              <a:gd name="T3" fmla="*/ 143 h 162"/>
                              <a:gd name="T4" fmla="*/ 73 w 96"/>
                              <a:gd name="T5" fmla="*/ 154 h 162"/>
                              <a:gd name="T6" fmla="*/ 54 w 96"/>
                              <a:gd name="T7" fmla="*/ 160 h 162"/>
                              <a:gd name="T8" fmla="*/ 36 w 96"/>
                              <a:gd name="T9" fmla="*/ 160 h 162"/>
                              <a:gd name="T10" fmla="*/ 22 w 96"/>
                              <a:gd name="T11" fmla="*/ 158 h 162"/>
                              <a:gd name="T12" fmla="*/ 11 w 96"/>
                              <a:gd name="T13" fmla="*/ 154 h 162"/>
                              <a:gd name="T14" fmla="*/ 5 w 96"/>
                              <a:gd name="T15" fmla="*/ 150 h 162"/>
                              <a:gd name="T16" fmla="*/ 1 w 96"/>
                              <a:gd name="T17" fmla="*/ 147 h 162"/>
                              <a:gd name="T18" fmla="*/ 0 w 96"/>
                              <a:gd name="T19" fmla="*/ 143 h 162"/>
                              <a:gd name="T20" fmla="*/ 0 w 96"/>
                              <a:gd name="T21" fmla="*/ 137 h 162"/>
                              <a:gd name="T22" fmla="*/ 1 w 96"/>
                              <a:gd name="T23" fmla="*/ 133 h 162"/>
                              <a:gd name="T24" fmla="*/ 1 w 96"/>
                              <a:gd name="T25" fmla="*/ 131 h 162"/>
                              <a:gd name="T26" fmla="*/ 4 w 96"/>
                              <a:gd name="T27" fmla="*/ 131 h 162"/>
                              <a:gd name="T28" fmla="*/ 6 w 96"/>
                              <a:gd name="T29" fmla="*/ 131 h 162"/>
                              <a:gd name="T30" fmla="*/ 13 w 96"/>
                              <a:gd name="T31" fmla="*/ 134 h 162"/>
                              <a:gd name="T32" fmla="*/ 22 w 96"/>
                              <a:gd name="T33" fmla="*/ 139 h 162"/>
                              <a:gd name="T34" fmla="*/ 36 w 96"/>
                              <a:gd name="T35" fmla="*/ 143 h 162"/>
                              <a:gd name="T36" fmla="*/ 51 w 96"/>
                              <a:gd name="T37" fmla="*/ 143 h 162"/>
                              <a:gd name="T38" fmla="*/ 62 w 96"/>
                              <a:gd name="T39" fmla="*/ 139 h 162"/>
                              <a:gd name="T40" fmla="*/ 70 w 96"/>
                              <a:gd name="T41" fmla="*/ 133 h 162"/>
                              <a:gd name="T42" fmla="*/ 74 w 96"/>
                              <a:gd name="T43" fmla="*/ 123 h 162"/>
                              <a:gd name="T44" fmla="*/ 74 w 96"/>
                              <a:gd name="T45" fmla="*/ 111 h 162"/>
                              <a:gd name="T46" fmla="*/ 68 w 96"/>
                              <a:gd name="T47" fmla="*/ 101 h 162"/>
                              <a:gd name="T48" fmla="*/ 58 w 96"/>
                              <a:gd name="T49" fmla="*/ 94 h 162"/>
                              <a:gd name="T50" fmla="*/ 46 w 96"/>
                              <a:gd name="T51" fmla="*/ 89 h 162"/>
                              <a:gd name="T52" fmla="*/ 33 w 96"/>
                              <a:gd name="T53" fmla="*/ 81 h 162"/>
                              <a:gd name="T54" fmla="*/ 20 w 96"/>
                              <a:gd name="T55" fmla="*/ 74 h 162"/>
                              <a:gd name="T56" fmla="*/ 11 w 96"/>
                              <a:gd name="T57" fmla="*/ 64 h 162"/>
                              <a:gd name="T58" fmla="*/ 5 w 96"/>
                              <a:gd name="T59" fmla="*/ 51 h 162"/>
                              <a:gd name="T60" fmla="*/ 5 w 96"/>
                              <a:gd name="T61" fmla="*/ 32 h 162"/>
                              <a:gd name="T62" fmla="*/ 11 w 96"/>
                              <a:gd name="T63" fmla="*/ 17 h 162"/>
                              <a:gd name="T64" fmla="*/ 25 w 96"/>
                              <a:gd name="T65" fmla="*/ 6 h 162"/>
                              <a:gd name="T66" fmla="*/ 42 w 96"/>
                              <a:gd name="T67" fmla="*/ 1 h 162"/>
                              <a:gd name="T68" fmla="*/ 57 w 96"/>
                              <a:gd name="T69" fmla="*/ 1 h 162"/>
                              <a:gd name="T70" fmla="*/ 67 w 96"/>
                              <a:gd name="T71" fmla="*/ 3 h 162"/>
                              <a:gd name="T72" fmla="*/ 77 w 96"/>
                              <a:gd name="T73" fmla="*/ 5 h 162"/>
                              <a:gd name="T74" fmla="*/ 83 w 96"/>
                              <a:gd name="T75" fmla="*/ 9 h 162"/>
                              <a:gd name="T76" fmla="*/ 86 w 96"/>
                              <a:gd name="T77" fmla="*/ 11 h 162"/>
                              <a:gd name="T78" fmla="*/ 86 w 96"/>
                              <a:gd name="T79" fmla="*/ 13 h 162"/>
                              <a:gd name="T80" fmla="*/ 88 w 96"/>
                              <a:gd name="T81" fmla="*/ 15 h 162"/>
                              <a:gd name="T82" fmla="*/ 88 w 96"/>
                              <a:gd name="T83" fmla="*/ 17 h 162"/>
                              <a:gd name="T84" fmla="*/ 88 w 96"/>
                              <a:gd name="T85" fmla="*/ 22 h 162"/>
                              <a:gd name="T86" fmla="*/ 86 w 96"/>
                              <a:gd name="T87" fmla="*/ 26 h 162"/>
                              <a:gd name="T88" fmla="*/ 86 w 96"/>
                              <a:gd name="T89" fmla="*/ 27 h 162"/>
                              <a:gd name="T90" fmla="*/ 85 w 96"/>
                              <a:gd name="T91" fmla="*/ 29 h 162"/>
                              <a:gd name="T92" fmla="*/ 83 w 96"/>
                              <a:gd name="T93" fmla="*/ 29 h 162"/>
                              <a:gd name="T94" fmla="*/ 77 w 96"/>
                              <a:gd name="T95" fmla="*/ 26 h 162"/>
                              <a:gd name="T96" fmla="*/ 69 w 96"/>
                              <a:gd name="T97" fmla="*/ 21 h 162"/>
                              <a:gd name="T98" fmla="*/ 58 w 96"/>
                              <a:gd name="T99" fmla="*/ 19 h 162"/>
                              <a:gd name="T100" fmla="*/ 45 w 96"/>
                              <a:gd name="T101" fmla="*/ 19 h 162"/>
                              <a:gd name="T102" fmla="*/ 35 w 96"/>
                              <a:gd name="T103" fmla="*/ 21 h 162"/>
                              <a:gd name="T104" fmla="*/ 29 w 96"/>
                              <a:gd name="T105" fmla="*/ 27 h 162"/>
                              <a:gd name="T106" fmla="*/ 26 w 96"/>
                              <a:gd name="T107" fmla="*/ 35 h 162"/>
                              <a:gd name="T108" fmla="*/ 26 w 96"/>
                              <a:gd name="T109" fmla="*/ 46 h 162"/>
                              <a:gd name="T110" fmla="*/ 32 w 96"/>
                              <a:gd name="T111" fmla="*/ 56 h 162"/>
                              <a:gd name="T112" fmla="*/ 42 w 96"/>
                              <a:gd name="T113" fmla="*/ 63 h 162"/>
                              <a:gd name="T114" fmla="*/ 54 w 96"/>
                              <a:gd name="T115" fmla="*/ 69 h 162"/>
                              <a:gd name="T116" fmla="*/ 67 w 96"/>
                              <a:gd name="T117" fmla="*/ 75 h 162"/>
                              <a:gd name="T118" fmla="*/ 80 w 96"/>
                              <a:gd name="T119" fmla="*/ 83 h 162"/>
                              <a:gd name="T120" fmla="*/ 90 w 96"/>
                              <a:gd name="T121" fmla="*/ 93 h 162"/>
                              <a:gd name="T122" fmla="*/ 95 w 96"/>
                              <a:gd name="T123" fmla="*/ 106 h 1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96" h="162">
                                <a:moveTo>
                                  <a:pt x="96" y="115"/>
                                </a:moveTo>
                                <a:lnTo>
                                  <a:pt x="95" y="126"/>
                                </a:lnTo>
                                <a:lnTo>
                                  <a:pt x="93" y="134"/>
                                </a:lnTo>
                                <a:lnTo>
                                  <a:pt x="88" y="143"/>
                                </a:lnTo>
                                <a:lnTo>
                                  <a:pt x="81" y="149"/>
                                </a:lnTo>
                                <a:lnTo>
                                  <a:pt x="73" y="154"/>
                                </a:lnTo>
                                <a:lnTo>
                                  <a:pt x="64" y="158"/>
                                </a:lnTo>
                                <a:lnTo>
                                  <a:pt x="54" y="160"/>
                                </a:lnTo>
                                <a:lnTo>
                                  <a:pt x="43" y="162"/>
                                </a:lnTo>
                                <a:lnTo>
                                  <a:pt x="36" y="160"/>
                                </a:lnTo>
                                <a:lnTo>
                                  <a:pt x="29" y="159"/>
                                </a:lnTo>
                                <a:lnTo>
                                  <a:pt x="22" y="158"/>
                                </a:lnTo>
                                <a:lnTo>
                                  <a:pt x="16" y="157"/>
                                </a:lnTo>
                                <a:lnTo>
                                  <a:pt x="11" y="154"/>
                                </a:lnTo>
                                <a:lnTo>
                                  <a:pt x="8" y="153"/>
                                </a:lnTo>
                                <a:lnTo>
                                  <a:pt x="5" y="150"/>
                                </a:lnTo>
                                <a:lnTo>
                                  <a:pt x="3" y="149"/>
                                </a:lnTo>
                                <a:lnTo>
                                  <a:pt x="1" y="147"/>
                                </a:lnTo>
                                <a:lnTo>
                                  <a:pt x="1" y="146"/>
                                </a:lnTo>
                                <a:lnTo>
                                  <a:pt x="0" y="143"/>
                                </a:lnTo>
                                <a:lnTo>
                                  <a:pt x="0" y="139"/>
                                </a:lnTo>
                                <a:lnTo>
                                  <a:pt x="0" y="137"/>
                                </a:lnTo>
                                <a:lnTo>
                                  <a:pt x="0" y="134"/>
                                </a:lnTo>
                                <a:lnTo>
                                  <a:pt x="1" y="133"/>
                                </a:lnTo>
                                <a:lnTo>
                                  <a:pt x="1" y="132"/>
                                </a:lnTo>
                                <a:lnTo>
                                  <a:pt x="1" y="131"/>
                                </a:lnTo>
                                <a:lnTo>
                                  <a:pt x="3" y="131"/>
                                </a:lnTo>
                                <a:lnTo>
                                  <a:pt x="4" y="131"/>
                                </a:lnTo>
                                <a:lnTo>
                                  <a:pt x="4" y="131"/>
                                </a:lnTo>
                                <a:lnTo>
                                  <a:pt x="6" y="131"/>
                                </a:lnTo>
                                <a:lnTo>
                                  <a:pt x="9" y="132"/>
                                </a:lnTo>
                                <a:lnTo>
                                  <a:pt x="13" y="134"/>
                                </a:lnTo>
                                <a:lnTo>
                                  <a:pt x="17" y="137"/>
                                </a:lnTo>
                                <a:lnTo>
                                  <a:pt x="22" y="139"/>
                                </a:lnTo>
                                <a:lnTo>
                                  <a:pt x="29" y="142"/>
                                </a:lnTo>
                                <a:lnTo>
                                  <a:pt x="36" y="143"/>
                                </a:lnTo>
                                <a:lnTo>
                                  <a:pt x="45" y="143"/>
                                </a:lnTo>
                                <a:lnTo>
                                  <a:pt x="51" y="143"/>
                                </a:lnTo>
                                <a:lnTo>
                                  <a:pt x="57" y="142"/>
                                </a:lnTo>
                                <a:lnTo>
                                  <a:pt x="62" y="139"/>
                                </a:lnTo>
                                <a:lnTo>
                                  <a:pt x="67" y="137"/>
                                </a:lnTo>
                                <a:lnTo>
                                  <a:pt x="70" y="133"/>
                                </a:lnTo>
                                <a:lnTo>
                                  <a:pt x="73" y="128"/>
                                </a:lnTo>
                                <a:lnTo>
                                  <a:pt x="74" y="123"/>
                                </a:lnTo>
                                <a:lnTo>
                                  <a:pt x="74" y="117"/>
                                </a:lnTo>
                                <a:lnTo>
                                  <a:pt x="74" y="111"/>
                                </a:lnTo>
                                <a:lnTo>
                                  <a:pt x="72" y="106"/>
                                </a:lnTo>
                                <a:lnTo>
                                  <a:pt x="68" y="101"/>
                                </a:lnTo>
                                <a:lnTo>
                                  <a:pt x="63" y="98"/>
                                </a:lnTo>
                                <a:lnTo>
                                  <a:pt x="58" y="94"/>
                                </a:lnTo>
                                <a:lnTo>
                                  <a:pt x="52" y="91"/>
                                </a:lnTo>
                                <a:lnTo>
                                  <a:pt x="46" y="89"/>
                                </a:lnTo>
                                <a:lnTo>
                                  <a:pt x="40" y="85"/>
                                </a:lnTo>
                                <a:lnTo>
                                  <a:pt x="33" y="81"/>
                                </a:lnTo>
                                <a:lnTo>
                                  <a:pt x="26" y="79"/>
                                </a:lnTo>
                                <a:lnTo>
                                  <a:pt x="20" y="74"/>
                                </a:lnTo>
                                <a:lnTo>
                                  <a:pt x="15" y="69"/>
                                </a:lnTo>
                                <a:lnTo>
                                  <a:pt x="11" y="64"/>
                                </a:lnTo>
                                <a:lnTo>
                                  <a:pt x="8" y="58"/>
                                </a:lnTo>
                                <a:lnTo>
                                  <a:pt x="5" y="51"/>
                                </a:lnTo>
                                <a:lnTo>
                                  <a:pt x="4" y="42"/>
                                </a:lnTo>
                                <a:lnTo>
                                  <a:pt x="5" y="32"/>
                                </a:lnTo>
                                <a:lnTo>
                                  <a:pt x="8" y="24"/>
                                </a:lnTo>
                                <a:lnTo>
                                  <a:pt x="11" y="17"/>
                                </a:lnTo>
                                <a:lnTo>
                                  <a:pt x="17" y="11"/>
                                </a:lnTo>
                                <a:lnTo>
                                  <a:pt x="25" y="6"/>
                                </a:lnTo>
                                <a:lnTo>
                                  <a:pt x="32" y="4"/>
                                </a:lnTo>
                                <a:lnTo>
                                  <a:pt x="42" y="1"/>
                                </a:lnTo>
                                <a:lnTo>
                                  <a:pt x="52" y="0"/>
                                </a:lnTo>
                                <a:lnTo>
                                  <a:pt x="57" y="1"/>
                                </a:lnTo>
                                <a:lnTo>
                                  <a:pt x="62" y="1"/>
                                </a:lnTo>
                                <a:lnTo>
                                  <a:pt x="67" y="3"/>
                                </a:lnTo>
                                <a:lnTo>
                                  <a:pt x="72" y="4"/>
                                </a:lnTo>
                                <a:lnTo>
                                  <a:pt x="77" y="5"/>
                                </a:lnTo>
                                <a:lnTo>
                                  <a:pt x="80" y="8"/>
                                </a:lnTo>
                                <a:lnTo>
                                  <a:pt x="83" y="9"/>
                                </a:lnTo>
                                <a:lnTo>
                                  <a:pt x="85" y="10"/>
                                </a:lnTo>
                                <a:lnTo>
                                  <a:pt x="86" y="11"/>
                                </a:lnTo>
                                <a:lnTo>
                                  <a:pt x="86" y="13"/>
                                </a:lnTo>
                                <a:lnTo>
                                  <a:pt x="86" y="13"/>
                                </a:lnTo>
                                <a:lnTo>
                                  <a:pt x="86" y="14"/>
                                </a:lnTo>
                                <a:lnTo>
                                  <a:pt x="88" y="15"/>
                                </a:lnTo>
                                <a:lnTo>
                                  <a:pt x="88" y="16"/>
                                </a:lnTo>
                                <a:lnTo>
                                  <a:pt x="88" y="17"/>
                                </a:lnTo>
                                <a:lnTo>
                                  <a:pt x="88" y="20"/>
                                </a:lnTo>
                                <a:lnTo>
                                  <a:pt x="88" y="22"/>
                                </a:lnTo>
                                <a:lnTo>
                                  <a:pt x="88" y="24"/>
                                </a:lnTo>
                                <a:lnTo>
                                  <a:pt x="86" y="26"/>
                                </a:lnTo>
                                <a:lnTo>
                                  <a:pt x="86" y="27"/>
                                </a:lnTo>
                                <a:lnTo>
                                  <a:pt x="86" y="27"/>
                                </a:lnTo>
                                <a:lnTo>
                                  <a:pt x="85" y="29"/>
                                </a:lnTo>
                                <a:lnTo>
                                  <a:pt x="85" y="29"/>
                                </a:lnTo>
                                <a:lnTo>
                                  <a:pt x="84" y="29"/>
                                </a:lnTo>
                                <a:lnTo>
                                  <a:pt x="83" y="29"/>
                                </a:lnTo>
                                <a:lnTo>
                                  <a:pt x="80" y="27"/>
                                </a:lnTo>
                                <a:lnTo>
                                  <a:pt x="77" y="26"/>
                                </a:lnTo>
                                <a:lnTo>
                                  <a:pt x="73" y="24"/>
                                </a:lnTo>
                                <a:lnTo>
                                  <a:pt x="69" y="21"/>
                                </a:lnTo>
                                <a:lnTo>
                                  <a:pt x="63" y="20"/>
                                </a:lnTo>
                                <a:lnTo>
                                  <a:pt x="58" y="19"/>
                                </a:lnTo>
                                <a:lnTo>
                                  <a:pt x="51" y="17"/>
                                </a:lnTo>
                                <a:lnTo>
                                  <a:pt x="45" y="19"/>
                                </a:lnTo>
                                <a:lnTo>
                                  <a:pt x="40" y="20"/>
                                </a:lnTo>
                                <a:lnTo>
                                  <a:pt x="35" y="21"/>
                                </a:lnTo>
                                <a:lnTo>
                                  <a:pt x="31" y="25"/>
                                </a:lnTo>
                                <a:lnTo>
                                  <a:pt x="29" y="27"/>
                                </a:lnTo>
                                <a:lnTo>
                                  <a:pt x="27" y="31"/>
                                </a:lnTo>
                                <a:lnTo>
                                  <a:pt x="26" y="35"/>
                                </a:lnTo>
                                <a:lnTo>
                                  <a:pt x="25" y="40"/>
                                </a:lnTo>
                                <a:lnTo>
                                  <a:pt x="26" y="46"/>
                                </a:lnTo>
                                <a:lnTo>
                                  <a:pt x="29" y="51"/>
                                </a:lnTo>
                                <a:lnTo>
                                  <a:pt x="32" y="56"/>
                                </a:lnTo>
                                <a:lnTo>
                                  <a:pt x="36" y="59"/>
                                </a:lnTo>
                                <a:lnTo>
                                  <a:pt x="42" y="63"/>
                                </a:lnTo>
                                <a:lnTo>
                                  <a:pt x="48" y="65"/>
                                </a:lnTo>
                                <a:lnTo>
                                  <a:pt x="54" y="69"/>
                                </a:lnTo>
                                <a:lnTo>
                                  <a:pt x="61" y="72"/>
                                </a:lnTo>
                                <a:lnTo>
                                  <a:pt x="67" y="75"/>
                                </a:lnTo>
                                <a:lnTo>
                                  <a:pt x="74" y="79"/>
                                </a:lnTo>
                                <a:lnTo>
                                  <a:pt x="80" y="83"/>
                                </a:lnTo>
                                <a:lnTo>
                                  <a:pt x="85" y="88"/>
                                </a:lnTo>
                                <a:lnTo>
                                  <a:pt x="90" y="93"/>
                                </a:lnTo>
                                <a:lnTo>
                                  <a:pt x="93" y="99"/>
                                </a:lnTo>
                                <a:lnTo>
                                  <a:pt x="95" y="106"/>
                                </a:lnTo>
                                <a:lnTo>
                                  <a:pt x="96" y="11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92" name="Freeform 681"/>
                        <wps:cNvSpPr>
                          <a:spLocks/>
                        </wps:cNvSpPr>
                        <wps:spPr bwMode="auto">
                          <a:xfrm>
                            <a:off x="4059237" y="5267325"/>
                            <a:ext cx="58738" cy="84138"/>
                          </a:xfrm>
                          <a:custGeom>
                            <a:avLst/>
                            <a:gdLst>
                              <a:gd name="T0" fmla="*/ 112 w 112"/>
                              <a:gd name="T1" fmla="*/ 137 h 159"/>
                              <a:gd name="T2" fmla="*/ 112 w 112"/>
                              <a:gd name="T3" fmla="*/ 141 h 159"/>
                              <a:gd name="T4" fmla="*/ 112 w 112"/>
                              <a:gd name="T5" fmla="*/ 142 h 159"/>
                              <a:gd name="T6" fmla="*/ 111 w 112"/>
                              <a:gd name="T7" fmla="*/ 145 h 159"/>
                              <a:gd name="T8" fmla="*/ 107 w 112"/>
                              <a:gd name="T9" fmla="*/ 147 h 159"/>
                              <a:gd name="T10" fmla="*/ 100 w 112"/>
                              <a:gd name="T11" fmla="*/ 152 h 159"/>
                              <a:gd name="T12" fmla="*/ 89 w 112"/>
                              <a:gd name="T13" fmla="*/ 156 h 159"/>
                              <a:gd name="T14" fmla="*/ 74 w 112"/>
                              <a:gd name="T15" fmla="*/ 159 h 159"/>
                              <a:gd name="T16" fmla="*/ 51 w 112"/>
                              <a:gd name="T17" fmla="*/ 159 h 159"/>
                              <a:gd name="T18" fmla="*/ 26 w 112"/>
                              <a:gd name="T19" fmla="*/ 148 h 159"/>
                              <a:gd name="T20" fmla="*/ 10 w 112"/>
                              <a:gd name="T21" fmla="*/ 129 h 159"/>
                              <a:gd name="T22" fmla="*/ 0 w 112"/>
                              <a:gd name="T23" fmla="*/ 100 h 159"/>
                              <a:gd name="T24" fmla="*/ 0 w 112"/>
                              <a:gd name="T25" fmla="*/ 63 h 159"/>
                              <a:gd name="T26" fmla="*/ 10 w 112"/>
                              <a:gd name="T27" fmla="*/ 32 h 159"/>
                              <a:gd name="T28" fmla="*/ 29 w 112"/>
                              <a:gd name="T29" fmla="*/ 12 h 159"/>
                              <a:gd name="T30" fmla="*/ 53 w 112"/>
                              <a:gd name="T31" fmla="*/ 0 h 159"/>
                              <a:gd name="T32" fmla="*/ 75 w 112"/>
                              <a:gd name="T33" fmla="*/ 0 h 159"/>
                              <a:gd name="T34" fmla="*/ 88 w 112"/>
                              <a:gd name="T35" fmla="*/ 3 h 159"/>
                              <a:gd name="T36" fmla="*/ 99 w 112"/>
                              <a:gd name="T37" fmla="*/ 7 h 159"/>
                              <a:gd name="T38" fmla="*/ 106 w 112"/>
                              <a:gd name="T39" fmla="*/ 12 h 159"/>
                              <a:gd name="T40" fmla="*/ 110 w 112"/>
                              <a:gd name="T41" fmla="*/ 15 h 159"/>
                              <a:gd name="T42" fmla="*/ 111 w 112"/>
                              <a:gd name="T43" fmla="*/ 16 h 159"/>
                              <a:gd name="T44" fmla="*/ 111 w 112"/>
                              <a:gd name="T45" fmla="*/ 19 h 159"/>
                              <a:gd name="T46" fmla="*/ 112 w 112"/>
                              <a:gd name="T47" fmla="*/ 21 h 159"/>
                              <a:gd name="T48" fmla="*/ 112 w 112"/>
                              <a:gd name="T49" fmla="*/ 26 h 159"/>
                              <a:gd name="T50" fmla="*/ 111 w 112"/>
                              <a:gd name="T51" fmla="*/ 30 h 159"/>
                              <a:gd name="T52" fmla="*/ 111 w 112"/>
                              <a:gd name="T53" fmla="*/ 32 h 159"/>
                              <a:gd name="T54" fmla="*/ 109 w 112"/>
                              <a:gd name="T55" fmla="*/ 34 h 159"/>
                              <a:gd name="T56" fmla="*/ 106 w 112"/>
                              <a:gd name="T57" fmla="*/ 32 h 159"/>
                              <a:gd name="T58" fmla="*/ 100 w 112"/>
                              <a:gd name="T59" fmla="*/ 29 h 159"/>
                              <a:gd name="T60" fmla="*/ 90 w 112"/>
                              <a:gd name="T61" fmla="*/ 23 h 159"/>
                              <a:gd name="T62" fmla="*/ 77 w 112"/>
                              <a:gd name="T63" fmla="*/ 19 h 159"/>
                              <a:gd name="T64" fmla="*/ 58 w 112"/>
                              <a:gd name="T65" fmla="*/ 19 h 159"/>
                              <a:gd name="T66" fmla="*/ 41 w 112"/>
                              <a:gd name="T67" fmla="*/ 28 h 159"/>
                              <a:gd name="T68" fmla="*/ 29 w 112"/>
                              <a:gd name="T69" fmla="*/ 44 h 159"/>
                              <a:gd name="T70" fmla="*/ 22 w 112"/>
                              <a:gd name="T71" fmla="*/ 67 h 159"/>
                              <a:gd name="T72" fmla="*/ 22 w 112"/>
                              <a:gd name="T73" fmla="*/ 95 h 159"/>
                              <a:gd name="T74" fmla="*/ 29 w 112"/>
                              <a:gd name="T75" fmla="*/ 117 h 159"/>
                              <a:gd name="T76" fmla="*/ 41 w 112"/>
                              <a:gd name="T77" fmla="*/ 133 h 159"/>
                              <a:gd name="T78" fmla="*/ 58 w 112"/>
                              <a:gd name="T79" fmla="*/ 141 h 159"/>
                              <a:gd name="T80" fmla="*/ 78 w 112"/>
                              <a:gd name="T81" fmla="*/ 141 h 159"/>
                              <a:gd name="T82" fmla="*/ 91 w 112"/>
                              <a:gd name="T83" fmla="*/ 137 h 159"/>
                              <a:gd name="T84" fmla="*/ 101 w 112"/>
                              <a:gd name="T85" fmla="*/ 131 h 159"/>
                              <a:gd name="T86" fmla="*/ 107 w 112"/>
                              <a:gd name="T87" fmla="*/ 127 h 159"/>
                              <a:gd name="T88" fmla="*/ 110 w 112"/>
                              <a:gd name="T89" fmla="*/ 126 h 159"/>
                              <a:gd name="T90" fmla="*/ 111 w 112"/>
                              <a:gd name="T91" fmla="*/ 127 h 159"/>
                              <a:gd name="T92" fmla="*/ 112 w 112"/>
                              <a:gd name="T93" fmla="*/ 130 h 159"/>
                              <a:gd name="T94" fmla="*/ 112 w 112"/>
                              <a:gd name="T95" fmla="*/ 133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12" h="159">
                                <a:moveTo>
                                  <a:pt x="112" y="136"/>
                                </a:moveTo>
                                <a:lnTo>
                                  <a:pt x="112" y="137"/>
                                </a:lnTo>
                                <a:lnTo>
                                  <a:pt x="112" y="140"/>
                                </a:lnTo>
                                <a:lnTo>
                                  <a:pt x="112" y="141"/>
                                </a:lnTo>
                                <a:lnTo>
                                  <a:pt x="112" y="142"/>
                                </a:lnTo>
                                <a:lnTo>
                                  <a:pt x="112" y="142"/>
                                </a:lnTo>
                                <a:lnTo>
                                  <a:pt x="111" y="143"/>
                                </a:lnTo>
                                <a:lnTo>
                                  <a:pt x="111" y="145"/>
                                </a:lnTo>
                                <a:lnTo>
                                  <a:pt x="110" y="146"/>
                                </a:lnTo>
                                <a:lnTo>
                                  <a:pt x="107" y="147"/>
                                </a:lnTo>
                                <a:lnTo>
                                  <a:pt x="105" y="149"/>
                                </a:lnTo>
                                <a:lnTo>
                                  <a:pt x="100" y="152"/>
                                </a:lnTo>
                                <a:lnTo>
                                  <a:pt x="95" y="154"/>
                                </a:lnTo>
                                <a:lnTo>
                                  <a:pt x="89" y="156"/>
                                </a:lnTo>
                                <a:lnTo>
                                  <a:pt x="81" y="158"/>
                                </a:lnTo>
                                <a:lnTo>
                                  <a:pt x="74" y="159"/>
                                </a:lnTo>
                                <a:lnTo>
                                  <a:pt x="65" y="159"/>
                                </a:lnTo>
                                <a:lnTo>
                                  <a:pt x="51" y="159"/>
                                </a:lnTo>
                                <a:lnTo>
                                  <a:pt x="38" y="154"/>
                                </a:lnTo>
                                <a:lnTo>
                                  <a:pt x="26" y="148"/>
                                </a:lnTo>
                                <a:lnTo>
                                  <a:pt x="17" y="140"/>
                                </a:lnTo>
                                <a:lnTo>
                                  <a:pt x="10" y="129"/>
                                </a:lnTo>
                                <a:lnTo>
                                  <a:pt x="4" y="115"/>
                                </a:lnTo>
                                <a:lnTo>
                                  <a:pt x="0" y="100"/>
                                </a:lnTo>
                                <a:lnTo>
                                  <a:pt x="0" y="82"/>
                                </a:lnTo>
                                <a:lnTo>
                                  <a:pt x="0" y="63"/>
                                </a:lnTo>
                                <a:lnTo>
                                  <a:pt x="5" y="47"/>
                                </a:lnTo>
                                <a:lnTo>
                                  <a:pt x="10" y="32"/>
                                </a:lnTo>
                                <a:lnTo>
                                  <a:pt x="19" y="21"/>
                                </a:lnTo>
                                <a:lnTo>
                                  <a:pt x="29" y="12"/>
                                </a:lnTo>
                                <a:lnTo>
                                  <a:pt x="40" y="5"/>
                                </a:lnTo>
                                <a:lnTo>
                                  <a:pt x="53" y="0"/>
                                </a:lnTo>
                                <a:lnTo>
                                  <a:pt x="68" y="0"/>
                                </a:lnTo>
                                <a:lnTo>
                                  <a:pt x="75" y="0"/>
                                </a:lnTo>
                                <a:lnTo>
                                  <a:pt x="81" y="2"/>
                                </a:lnTo>
                                <a:lnTo>
                                  <a:pt x="88" y="3"/>
                                </a:lnTo>
                                <a:lnTo>
                                  <a:pt x="93" y="4"/>
                                </a:lnTo>
                                <a:lnTo>
                                  <a:pt x="99" y="7"/>
                                </a:lnTo>
                                <a:lnTo>
                                  <a:pt x="102" y="9"/>
                                </a:lnTo>
                                <a:lnTo>
                                  <a:pt x="106" y="12"/>
                                </a:lnTo>
                                <a:lnTo>
                                  <a:pt x="109" y="13"/>
                                </a:lnTo>
                                <a:lnTo>
                                  <a:pt x="110" y="15"/>
                                </a:lnTo>
                                <a:lnTo>
                                  <a:pt x="111" y="15"/>
                                </a:lnTo>
                                <a:lnTo>
                                  <a:pt x="111" y="16"/>
                                </a:lnTo>
                                <a:lnTo>
                                  <a:pt x="111" y="18"/>
                                </a:lnTo>
                                <a:lnTo>
                                  <a:pt x="111" y="19"/>
                                </a:lnTo>
                                <a:lnTo>
                                  <a:pt x="112" y="20"/>
                                </a:lnTo>
                                <a:lnTo>
                                  <a:pt x="112" y="21"/>
                                </a:lnTo>
                                <a:lnTo>
                                  <a:pt x="112" y="24"/>
                                </a:lnTo>
                                <a:lnTo>
                                  <a:pt x="112" y="26"/>
                                </a:lnTo>
                                <a:lnTo>
                                  <a:pt x="112" y="28"/>
                                </a:lnTo>
                                <a:lnTo>
                                  <a:pt x="111" y="30"/>
                                </a:lnTo>
                                <a:lnTo>
                                  <a:pt x="111" y="31"/>
                                </a:lnTo>
                                <a:lnTo>
                                  <a:pt x="111" y="32"/>
                                </a:lnTo>
                                <a:lnTo>
                                  <a:pt x="110" y="32"/>
                                </a:lnTo>
                                <a:lnTo>
                                  <a:pt x="109" y="34"/>
                                </a:lnTo>
                                <a:lnTo>
                                  <a:pt x="109" y="34"/>
                                </a:lnTo>
                                <a:lnTo>
                                  <a:pt x="106" y="32"/>
                                </a:lnTo>
                                <a:lnTo>
                                  <a:pt x="104" y="31"/>
                                </a:lnTo>
                                <a:lnTo>
                                  <a:pt x="100" y="29"/>
                                </a:lnTo>
                                <a:lnTo>
                                  <a:pt x="96" y="26"/>
                                </a:lnTo>
                                <a:lnTo>
                                  <a:pt x="90" y="23"/>
                                </a:lnTo>
                                <a:lnTo>
                                  <a:pt x="84" y="20"/>
                                </a:lnTo>
                                <a:lnTo>
                                  <a:pt x="77" y="19"/>
                                </a:lnTo>
                                <a:lnTo>
                                  <a:pt x="68" y="18"/>
                                </a:lnTo>
                                <a:lnTo>
                                  <a:pt x="58" y="19"/>
                                </a:lnTo>
                                <a:lnTo>
                                  <a:pt x="49" y="23"/>
                                </a:lnTo>
                                <a:lnTo>
                                  <a:pt x="41" y="28"/>
                                </a:lnTo>
                                <a:lnTo>
                                  <a:pt x="35" y="35"/>
                                </a:lnTo>
                                <a:lnTo>
                                  <a:pt x="29" y="44"/>
                                </a:lnTo>
                                <a:lnTo>
                                  <a:pt x="25" y="55"/>
                                </a:lnTo>
                                <a:lnTo>
                                  <a:pt x="22" y="67"/>
                                </a:lnTo>
                                <a:lnTo>
                                  <a:pt x="22" y="80"/>
                                </a:lnTo>
                                <a:lnTo>
                                  <a:pt x="22" y="95"/>
                                </a:lnTo>
                                <a:lnTo>
                                  <a:pt x="25" y="106"/>
                                </a:lnTo>
                                <a:lnTo>
                                  <a:pt x="29" y="117"/>
                                </a:lnTo>
                                <a:lnTo>
                                  <a:pt x="35" y="126"/>
                                </a:lnTo>
                                <a:lnTo>
                                  <a:pt x="41" y="133"/>
                                </a:lnTo>
                                <a:lnTo>
                                  <a:pt x="49" y="137"/>
                                </a:lnTo>
                                <a:lnTo>
                                  <a:pt x="58" y="141"/>
                                </a:lnTo>
                                <a:lnTo>
                                  <a:pt x="68" y="141"/>
                                </a:lnTo>
                                <a:lnTo>
                                  <a:pt x="78" y="141"/>
                                </a:lnTo>
                                <a:lnTo>
                                  <a:pt x="85" y="140"/>
                                </a:lnTo>
                                <a:lnTo>
                                  <a:pt x="91" y="137"/>
                                </a:lnTo>
                                <a:lnTo>
                                  <a:pt x="96" y="133"/>
                                </a:lnTo>
                                <a:lnTo>
                                  <a:pt x="101" y="131"/>
                                </a:lnTo>
                                <a:lnTo>
                                  <a:pt x="105" y="129"/>
                                </a:lnTo>
                                <a:lnTo>
                                  <a:pt x="107" y="127"/>
                                </a:lnTo>
                                <a:lnTo>
                                  <a:pt x="110" y="126"/>
                                </a:lnTo>
                                <a:lnTo>
                                  <a:pt x="110" y="126"/>
                                </a:lnTo>
                                <a:lnTo>
                                  <a:pt x="111" y="127"/>
                                </a:lnTo>
                                <a:lnTo>
                                  <a:pt x="111" y="127"/>
                                </a:lnTo>
                                <a:lnTo>
                                  <a:pt x="112" y="129"/>
                                </a:lnTo>
                                <a:lnTo>
                                  <a:pt x="112" y="130"/>
                                </a:lnTo>
                                <a:lnTo>
                                  <a:pt x="112" y="131"/>
                                </a:lnTo>
                                <a:lnTo>
                                  <a:pt x="112" y="133"/>
                                </a:lnTo>
                                <a:lnTo>
                                  <a:pt x="112" y="13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93" name="Freeform 682"/>
                        <wps:cNvSpPr>
                          <a:spLocks/>
                        </wps:cNvSpPr>
                        <wps:spPr bwMode="auto">
                          <a:xfrm>
                            <a:off x="4132262" y="5268913"/>
                            <a:ext cx="90488" cy="82550"/>
                          </a:xfrm>
                          <a:custGeom>
                            <a:avLst/>
                            <a:gdLst>
                              <a:gd name="T0" fmla="*/ 170 w 170"/>
                              <a:gd name="T1" fmla="*/ 154 h 156"/>
                              <a:gd name="T2" fmla="*/ 169 w 170"/>
                              <a:gd name="T3" fmla="*/ 155 h 156"/>
                              <a:gd name="T4" fmla="*/ 167 w 170"/>
                              <a:gd name="T5" fmla="*/ 156 h 156"/>
                              <a:gd name="T6" fmla="*/ 163 w 170"/>
                              <a:gd name="T7" fmla="*/ 156 h 156"/>
                              <a:gd name="T8" fmla="*/ 158 w 170"/>
                              <a:gd name="T9" fmla="*/ 156 h 156"/>
                              <a:gd name="T10" fmla="*/ 153 w 170"/>
                              <a:gd name="T11" fmla="*/ 156 h 156"/>
                              <a:gd name="T12" fmla="*/ 151 w 170"/>
                              <a:gd name="T13" fmla="*/ 155 h 156"/>
                              <a:gd name="T14" fmla="*/ 151 w 170"/>
                              <a:gd name="T15" fmla="*/ 154 h 156"/>
                              <a:gd name="T16" fmla="*/ 151 w 170"/>
                              <a:gd name="T17" fmla="*/ 17 h 156"/>
                              <a:gd name="T18" fmla="*/ 94 w 170"/>
                              <a:gd name="T19" fmla="*/ 154 h 156"/>
                              <a:gd name="T20" fmla="*/ 93 w 170"/>
                              <a:gd name="T21" fmla="*/ 155 h 156"/>
                              <a:gd name="T22" fmla="*/ 92 w 170"/>
                              <a:gd name="T23" fmla="*/ 156 h 156"/>
                              <a:gd name="T24" fmla="*/ 88 w 170"/>
                              <a:gd name="T25" fmla="*/ 156 h 156"/>
                              <a:gd name="T26" fmla="*/ 84 w 170"/>
                              <a:gd name="T27" fmla="*/ 156 h 156"/>
                              <a:gd name="T28" fmla="*/ 80 w 170"/>
                              <a:gd name="T29" fmla="*/ 156 h 156"/>
                              <a:gd name="T30" fmla="*/ 77 w 170"/>
                              <a:gd name="T31" fmla="*/ 156 h 156"/>
                              <a:gd name="T32" fmla="*/ 75 w 170"/>
                              <a:gd name="T33" fmla="*/ 155 h 156"/>
                              <a:gd name="T34" fmla="*/ 74 w 170"/>
                              <a:gd name="T35" fmla="*/ 154 h 156"/>
                              <a:gd name="T36" fmla="*/ 21 w 170"/>
                              <a:gd name="T37" fmla="*/ 17 h 156"/>
                              <a:gd name="T38" fmla="*/ 21 w 170"/>
                              <a:gd name="T39" fmla="*/ 154 h 156"/>
                              <a:gd name="T40" fmla="*/ 20 w 170"/>
                              <a:gd name="T41" fmla="*/ 155 h 156"/>
                              <a:gd name="T42" fmla="*/ 18 w 170"/>
                              <a:gd name="T43" fmla="*/ 156 h 156"/>
                              <a:gd name="T44" fmla="*/ 14 w 170"/>
                              <a:gd name="T45" fmla="*/ 156 h 156"/>
                              <a:gd name="T46" fmla="*/ 8 w 170"/>
                              <a:gd name="T47" fmla="*/ 156 h 156"/>
                              <a:gd name="T48" fmla="*/ 4 w 170"/>
                              <a:gd name="T49" fmla="*/ 156 h 156"/>
                              <a:gd name="T50" fmla="*/ 2 w 170"/>
                              <a:gd name="T51" fmla="*/ 155 h 156"/>
                              <a:gd name="T52" fmla="*/ 2 w 170"/>
                              <a:gd name="T53" fmla="*/ 154 h 156"/>
                              <a:gd name="T54" fmla="*/ 0 w 170"/>
                              <a:gd name="T55" fmla="*/ 10 h 156"/>
                              <a:gd name="T56" fmla="*/ 4 w 170"/>
                              <a:gd name="T57" fmla="*/ 2 h 156"/>
                              <a:gd name="T58" fmla="*/ 9 w 170"/>
                              <a:gd name="T59" fmla="*/ 0 h 156"/>
                              <a:gd name="T60" fmla="*/ 26 w 170"/>
                              <a:gd name="T61" fmla="*/ 0 h 156"/>
                              <a:gd name="T62" fmla="*/ 31 w 170"/>
                              <a:gd name="T63" fmla="*/ 2 h 156"/>
                              <a:gd name="T64" fmla="*/ 36 w 170"/>
                              <a:gd name="T65" fmla="*/ 5 h 156"/>
                              <a:gd name="T66" fmla="*/ 39 w 170"/>
                              <a:gd name="T67" fmla="*/ 10 h 156"/>
                              <a:gd name="T68" fmla="*/ 85 w 170"/>
                              <a:gd name="T69" fmla="*/ 125 h 156"/>
                              <a:gd name="T70" fmla="*/ 132 w 170"/>
                              <a:gd name="T71" fmla="*/ 13 h 156"/>
                              <a:gd name="T72" fmla="*/ 136 w 170"/>
                              <a:gd name="T73" fmla="*/ 7 h 156"/>
                              <a:gd name="T74" fmla="*/ 138 w 170"/>
                              <a:gd name="T75" fmla="*/ 3 h 156"/>
                              <a:gd name="T76" fmla="*/ 143 w 170"/>
                              <a:gd name="T77" fmla="*/ 1 h 156"/>
                              <a:gd name="T78" fmla="*/ 148 w 170"/>
                              <a:gd name="T79" fmla="*/ 0 h 156"/>
                              <a:gd name="T80" fmla="*/ 163 w 170"/>
                              <a:gd name="T81" fmla="*/ 0 h 156"/>
                              <a:gd name="T82" fmla="*/ 167 w 170"/>
                              <a:gd name="T83" fmla="*/ 1 h 156"/>
                              <a:gd name="T84" fmla="*/ 169 w 170"/>
                              <a:gd name="T85" fmla="*/ 3 h 156"/>
                              <a:gd name="T86" fmla="*/ 170 w 170"/>
                              <a:gd name="T87" fmla="*/ 7 h 156"/>
                              <a:gd name="T88" fmla="*/ 170 w 170"/>
                              <a:gd name="T89" fmla="*/ 152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70" h="156">
                                <a:moveTo>
                                  <a:pt x="170" y="152"/>
                                </a:moveTo>
                                <a:lnTo>
                                  <a:pt x="170" y="154"/>
                                </a:lnTo>
                                <a:lnTo>
                                  <a:pt x="169" y="154"/>
                                </a:lnTo>
                                <a:lnTo>
                                  <a:pt x="169" y="155"/>
                                </a:lnTo>
                                <a:lnTo>
                                  <a:pt x="168" y="155"/>
                                </a:lnTo>
                                <a:lnTo>
                                  <a:pt x="167" y="156"/>
                                </a:lnTo>
                                <a:lnTo>
                                  <a:pt x="165" y="156"/>
                                </a:lnTo>
                                <a:lnTo>
                                  <a:pt x="163" y="156"/>
                                </a:lnTo>
                                <a:lnTo>
                                  <a:pt x="160" y="156"/>
                                </a:lnTo>
                                <a:lnTo>
                                  <a:pt x="158" y="156"/>
                                </a:lnTo>
                                <a:lnTo>
                                  <a:pt x="156" y="156"/>
                                </a:lnTo>
                                <a:lnTo>
                                  <a:pt x="153" y="156"/>
                                </a:lnTo>
                                <a:lnTo>
                                  <a:pt x="152" y="155"/>
                                </a:lnTo>
                                <a:lnTo>
                                  <a:pt x="151" y="155"/>
                                </a:lnTo>
                                <a:lnTo>
                                  <a:pt x="151" y="154"/>
                                </a:lnTo>
                                <a:lnTo>
                                  <a:pt x="151" y="154"/>
                                </a:lnTo>
                                <a:lnTo>
                                  <a:pt x="151" y="152"/>
                                </a:lnTo>
                                <a:lnTo>
                                  <a:pt x="151" y="17"/>
                                </a:lnTo>
                                <a:lnTo>
                                  <a:pt x="149" y="17"/>
                                </a:lnTo>
                                <a:lnTo>
                                  <a:pt x="94" y="154"/>
                                </a:lnTo>
                                <a:lnTo>
                                  <a:pt x="94" y="154"/>
                                </a:lnTo>
                                <a:lnTo>
                                  <a:pt x="93" y="155"/>
                                </a:lnTo>
                                <a:lnTo>
                                  <a:pt x="93" y="155"/>
                                </a:lnTo>
                                <a:lnTo>
                                  <a:pt x="92" y="156"/>
                                </a:lnTo>
                                <a:lnTo>
                                  <a:pt x="90" y="156"/>
                                </a:lnTo>
                                <a:lnTo>
                                  <a:pt x="88" y="156"/>
                                </a:lnTo>
                                <a:lnTo>
                                  <a:pt x="87" y="156"/>
                                </a:lnTo>
                                <a:lnTo>
                                  <a:pt x="84" y="156"/>
                                </a:lnTo>
                                <a:lnTo>
                                  <a:pt x="82" y="156"/>
                                </a:lnTo>
                                <a:lnTo>
                                  <a:pt x="80" y="156"/>
                                </a:lnTo>
                                <a:lnTo>
                                  <a:pt x="78" y="156"/>
                                </a:lnTo>
                                <a:lnTo>
                                  <a:pt x="77" y="156"/>
                                </a:lnTo>
                                <a:lnTo>
                                  <a:pt x="75" y="155"/>
                                </a:lnTo>
                                <a:lnTo>
                                  <a:pt x="75" y="155"/>
                                </a:lnTo>
                                <a:lnTo>
                                  <a:pt x="74" y="154"/>
                                </a:lnTo>
                                <a:lnTo>
                                  <a:pt x="74" y="154"/>
                                </a:lnTo>
                                <a:lnTo>
                                  <a:pt x="21" y="17"/>
                                </a:lnTo>
                                <a:lnTo>
                                  <a:pt x="21" y="17"/>
                                </a:lnTo>
                                <a:lnTo>
                                  <a:pt x="21" y="152"/>
                                </a:lnTo>
                                <a:lnTo>
                                  <a:pt x="21" y="154"/>
                                </a:lnTo>
                                <a:lnTo>
                                  <a:pt x="20" y="154"/>
                                </a:lnTo>
                                <a:lnTo>
                                  <a:pt x="20" y="155"/>
                                </a:lnTo>
                                <a:lnTo>
                                  <a:pt x="19" y="155"/>
                                </a:lnTo>
                                <a:lnTo>
                                  <a:pt x="18" y="156"/>
                                </a:lnTo>
                                <a:lnTo>
                                  <a:pt x="15" y="156"/>
                                </a:lnTo>
                                <a:lnTo>
                                  <a:pt x="14" y="156"/>
                                </a:lnTo>
                                <a:lnTo>
                                  <a:pt x="10" y="156"/>
                                </a:lnTo>
                                <a:lnTo>
                                  <a:pt x="8" y="156"/>
                                </a:lnTo>
                                <a:lnTo>
                                  <a:pt x="7" y="156"/>
                                </a:lnTo>
                                <a:lnTo>
                                  <a:pt x="4" y="156"/>
                                </a:lnTo>
                                <a:lnTo>
                                  <a:pt x="3" y="155"/>
                                </a:lnTo>
                                <a:lnTo>
                                  <a:pt x="2" y="155"/>
                                </a:lnTo>
                                <a:lnTo>
                                  <a:pt x="2" y="154"/>
                                </a:lnTo>
                                <a:lnTo>
                                  <a:pt x="2" y="154"/>
                                </a:lnTo>
                                <a:lnTo>
                                  <a:pt x="0" y="152"/>
                                </a:lnTo>
                                <a:lnTo>
                                  <a:pt x="0" y="10"/>
                                </a:lnTo>
                                <a:lnTo>
                                  <a:pt x="2" y="5"/>
                                </a:lnTo>
                                <a:lnTo>
                                  <a:pt x="4" y="2"/>
                                </a:lnTo>
                                <a:lnTo>
                                  <a:pt x="7" y="1"/>
                                </a:lnTo>
                                <a:lnTo>
                                  <a:pt x="9" y="0"/>
                                </a:lnTo>
                                <a:lnTo>
                                  <a:pt x="23" y="0"/>
                                </a:lnTo>
                                <a:lnTo>
                                  <a:pt x="26" y="0"/>
                                </a:lnTo>
                                <a:lnTo>
                                  <a:pt x="29" y="1"/>
                                </a:lnTo>
                                <a:lnTo>
                                  <a:pt x="31" y="2"/>
                                </a:lnTo>
                                <a:lnTo>
                                  <a:pt x="34" y="3"/>
                                </a:lnTo>
                                <a:lnTo>
                                  <a:pt x="36" y="5"/>
                                </a:lnTo>
                                <a:lnTo>
                                  <a:pt x="37" y="7"/>
                                </a:lnTo>
                                <a:lnTo>
                                  <a:pt x="39" y="10"/>
                                </a:lnTo>
                                <a:lnTo>
                                  <a:pt x="40" y="13"/>
                                </a:lnTo>
                                <a:lnTo>
                                  <a:pt x="85" y="125"/>
                                </a:lnTo>
                                <a:lnTo>
                                  <a:pt x="85" y="125"/>
                                </a:lnTo>
                                <a:lnTo>
                                  <a:pt x="132" y="13"/>
                                </a:lnTo>
                                <a:lnTo>
                                  <a:pt x="133" y="10"/>
                                </a:lnTo>
                                <a:lnTo>
                                  <a:pt x="136" y="7"/>
                                </a:lnTo>
                                <a:lnTo>
                                  <a:pt x="137" y="5"/>
                                </a:lnTo>
                                <a:lnTo>
                                  <a:pt x="138" y="3"/>
                                </a:lnTo>
                                <a:lnTo>
                                  <a:pt x="141" y="2"/>
                                </a:lnTo>
                                <a:lnTo>
                                  <a:pt x="143" y="1"/>
                                </a:lnTo>
                                <a:lnTo>
                                  <a:pt x="146" y="0"/>
                                </a:lnTo>
                                <a:lnTo>
                                  <a:pt x="148" y="0"/>
                                </a:lnTo>
                                <a:lnTo>
                                  <a:pt x="162" y="0"/>
                                </a:lnTo>
                                <a:lnTo>
                                  <a:pt x="163" y="0"/>
                                </a:lnTo>
                                <a:lnTo>
                                  <a:pt x="164" y="1"/>
                                </a:lnTo>
                                <a:lnTo>
                                  <a:pt x="167" y="1"/>
                                </a:lnTo>
                                <a:lnTo>
                                  <a:pt x="168" y="2"/>
                                </a:lnTo>
                                <a:lnTo>
                                  <a:pt x="169" y="3"/>
                                </a:lnTo>
                                <a:lnTo>
                                  <a:pt x="169" y="5"/>
                                </a:lnTo>
                                <a:lnTo>
                                  <a:pt x="170" y="7"/>
                                </a:lnTo>
                                <a:lnTo>
                                  <a:pt x="170" y="10"/>
                                </a:lnTo>
                                <a:lnTo>
                                  <a:pt x="170"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94" name="Freeform 683"/>
                        <wps:cNvSpPr>
                          <a:spLocks/>
                        </wps:cNvSpPr>
                        <wps:spPr bwMode="auto">
                          <a:xfrm>
                            <a:off x="3706812" y="5335588"/>
                            <a:ext cx="39688" cy="55563"/>
                          </a:xfrm>
                          <a:custGeom>
                            <a:avLst/>
                            <a:gdLst>
                              <a:gd name="T0" fmla="*/ 75 w 75"/>
                              <a:gd name="T1" fmla="*/ 93 h 107"/>
                              <a:gd name="T2" fmla="*/ 75 w 75"/>
                              <a:gd name="T3" fmla="*/ 94 h 107"/>
                              <a:gd name="T4" fmla="*/ 74 w 75"/>
                              <a:gd name="T5" fmla="*/ 95 h 107"/>
                              <a:gd name="T6" fmla="*/ 74 w 75"/>
                              <a:gd name="T7" fmla="*/ 96 h 107"/>
                              <a:gd name="T8" fmla="*/ 72 w 75"/>
                              <a:gd name="T9" fmla="*/ 99 h 107"/>
                              <a:gd name="T10" fmla="*/ 67 w 75"/>
                              <a:gd name="T11" fmla="*/ 101 h 107"/>
                              <a:gd name="T12" fmla="*/ 59 w 75"/>
                              <a:gd name="T13" fmla="*/ 105 h 107"/>
                              <a:gd name="T14" fmla="*/ 49 w 75"/>
                              <a:gd name="T15" fmla="*/ 106 h 107"/>
                              <a:gd name="T16" fmla="*/ 33 w 75"/>
                              <a:gd name="T17" fmla="*/ 106 h 107"/>
                              <a:gd name="T18" fmla="*/ 17 w 75"/>
                              <a:gd name="T19" fmla="*/ 100 h 107"/>
                              <a:gd name="T20" fmla="*/ 6 w 75"/>
                              <a:gd name="T21" fmla="*/ 86 h 107"/>
                              <a:gd name="T22" fmla="*/ 0 w 75"/>
                              <a:gd name="T23" fmla="*/ 67 h 107"/>
                              <a:gd name="T24" fmla="*/ 0 w 75"/>
                              <a:gd name="T25" fmla="*/ 42 h 107"/>
                              <a:gd name="T26" fmla="*/ 6 w 75"/>
                              <a:gd name="T27" fmla="*/ 22 h 107"/>
                              <a:gd name="T28" fmla="*/ 19 w 75"/>
                              <a:gd name="T29" fmla="*/ 9 h 107"/>
                              <a:gd name="T30" fmla="*/ 36 w 75"/>
                              <a:gd name="T31" fmla="*/ 2 h 107"/>
                              <a:gd name="T32" fmla="*/ 49 w 75"/>
                              <a:gd name="T33" fmla="*/ 0 h 107"/>
                              <a:gd name="T34" fmla="*/ 58 w 75"/>
                              <a:gd name="T35" fmla="*/ 3 h 107"/>
                              <a:gd name="T36" fmla="*/ 65 w 75"/>
                              <a:gd name="T37" fmla="*/ 5 h 107"/>
                              <a:gd name="T38" fmla="*/ 70 w 75"/>
                              <a:gd name="T39" fmla="*/ 8 h 107"/>
                              <a:gd name="T40" fmla="*/ 73 w 75"/>
                              <a:gd name="T41" fmla="*/ 10 h 107"/>
                              <a:gd name="T42" fmla="*/ 74 w 75"/>
                              <a:gd name="T43" fmla="*/ 11 h 107"/>
                              <a:gd name="T44" fmla="*/ 74 w 75"/>
                              <a:gd name="T45" fmla="*/ 13 h 107"/>
                              <a:gd name="T46" fmla="*/ 74 w 75"/>
                              <a:gd name="T47" fmla="*/ 15 h 107"/>
                              <a:gd name="T48" fmla="*/ 74 w 75"/>
                              <a:gd name="T49" fmla="*/ 18 h 107"/>
                              <a:gd name="T50" fmla="*/ 74 w 75"/>
                              <a:gd name="T51" fmla="*/ 20 h 107"/>
                              <a:gd name="T52" fmla="*/ 74 w 75"/>
                              <a:gd name="T53" fmla="*/ 22 h 107"/>
                              <a:gd name="T54" fmla="*/ 73 w 75"/>
                              <a:gd name="T55" fmla="*/ 22 h 107"/>
                              <a:gd name="T56" fmla="*/ 70 w 75"/>
                              <a:gd name="T57" fmla="*/ 22 h 107"/>
                              <a:gd name="T58" fmla="*/ 67 w 75"/>
                              <a:gd name="T59" fmla="*/ 20 h 107"/>
                              <a:gd name="T60" fmla="*/ 60 w 75"/>
                              <a:gd name="T61" fmla="*/ 16 h 107"/>
                              <a:gd name="T62" fmla="*/ 52 w 75"/>
                              <a:gd name="T63" fmla="*/ 13 h 107"/>
                              <a:gd name="T64" fmla="*/ 38 w 75"/>
                              <a:gd name="T65" fmla="*/ 13 h 107"/>
                              <a:gd name="T66" fmla="*/ 27 w 75"/>
                              <a:gd name="T67" fmla="*/ 19 h 107"/>
                              <a:gd name="T68" fmla="*/ 20 w 75"/>
                              <a:gd name="T69" fmla="*/ 30 h 107"/>
                              <a:gd name="T70" fmla="*/ 15 w 75"/>
                              <a:gd name="T71" fmla="*/ 45 h 107"/>
                              <a:gd name="T72" fmla="*/ 15 w 75"/>
                              <a:gd name="T73" fmla="*/ 64 h 107"/>
                              <a:gd name="T74" fmla="*/ 19 w 75"/>
                              <a:gd name="T75" fmla="*/ 79 h 107"/>
                              <a:gd name="T76" fmla="*/ 27 w 75"/>
                              <a:gd name="T77" fmla="*/ 89 h 107"/>
                              <a:gd name="T78" fmla="*/ 38 w 75"/>
                              <a:gd name="T79" fmla="*/ 94 h 107"/>
                              <a:gd name="T80" fmla="*/ 52 w 75"/>
                              <a:gd name="T81" fmla="*/ 94 h 107"/>
                              <a:gd name="T82" fmla="*/ 60 w 75"/>
                              <a:gd name="T83" fmla="*/ 91 h 107"/>
                              <a:gd name="T84" fmla="*/ 68 w 75"/>
                              <a:gd name="T85" fmla="*/ 88 h 107"/>
                              <a:gd name="T86" fmla="*/ 72 w 75"/>
                              <a:gd name="T87" fmla="*/ 85 h 107"/>
                              <a:gd name="T88" fmla="*/ 74 w 75"/>
                              <a:gd name="T89" fmla="*/ 85 h 107"/>
                              <a:gd name="T90" fmla="*/ 74 w 75"/>
                              <a:gd name="T91" fmla="*/ 85 h 107"/>
                              <a:gd name="T92" fmla="*/ 75 w 75"/>
                              <a:gd name="T93" fmla="*/ 86 h 107"/>
                              <a:gd name="T94" fmla="*/ 75 w 75"/>
                              <a:gd name="T95" fmla="*/ 89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75" h="107">
                                <a:moveTo>
                                  <a:pt x="75" y="91"/>
                                </a:moveTo>
                                <a:lnTo>
                                  <a:pt x="75" y="93"/>
                                </a:lnTo>
                                <a:lnTo>
                                  <a:pt x="75" y="93"/>
                                </a:lnTo>
                                <a:lnTo>
                                  <a:pt x="75" y="94"/>
                                </a:lnTo>
                                <a:lnTo>
                                  <a:pt x="74" y="95"/>
                                </a:lnTo>
                                <a:lnTo>
                                  <a:pt x="74" y="95"/>
                                </a:lnTo>
                                <a:lnTo>
                                  <a:pt x="74" y="96"/>
                                </a:lnTo>
                                <a:lnTo>
                                  <a:pt x="74" y="96"/>
                                </a:lnTo>
                                <a:lnTo>
                                  <a:pt x="73" y="98"/>
                                </a:lnTo>
                                <a:lnTo>
                                  <a:pt x="72" y="99"/>
                                </a:lnTo>
                                <a:lnTo>
                                  <a:pt x="69" y="100"/>
                                </a:lnTo>
                                <a:lnTo>
                                  <a:pt x="67" y="101"/>
                                </a:lnTo>
                                <a:lnTo>
                                  <a:pt x="63" y="104"/>
                                </a:lnTo>
                                <a:lnTo>
                                  <a:pt x="59" y="105"/>
                                </a:lnTo>
                                <a:lnTo>
                                  <a:pt x="54" y="106"/>
                                </a:lnTo>
                                <a:lnTo>
                                  <a:pt x="49" y="106"/>
                                </a:lnTo>
                                <a:lnTo>
                                  <a:pt x="43" y="107"/>
                                </a:lnTo>
                                <a:lnTo>
                                  <a:pt x="33" y="106"/>
                                </a:lnTo>
                                <a:lnTo>
                                  <a:pt x="26" y="104"/>
                                </a:lnTo>
                                <a:lnTo>
                                  <a:pt x="17" y="100"/>
                                </a:lnTo>
                                <a:lnTo>
                                  <a:pt x="11" y="94"/>
                                </a:lnTo>
                                <a:lnTo>
                                  <a:pt x="6" y="86"/>
                                </a:lnTo>
                                <a:lnTo>
                                  <a:pt x="3" y="78"/>
                                </a:lnTo>
                                <a:lnTo>
                                  <a:pt x="0" y="67"/>
                                </a:lnTo>
                                <a:lnTo>
                                  <a:pt x="0" y="56"/>
                                </a:lnTo>
                                <a:lnTo>
                                  <a:pt x="0" y="42"/>
                                </a:lnTo>
                                <a:lnTo>
                                  <a:pt x="3" y="32"/>
                                </a:lnTo>
                                <a:lnTo>
                                  <a:pt x="6" y="22"/>
                                </a:lnTo>
                                <a:lnTo>
                                  <a:pt x="12" y="15"/>
                                </a:lnTo>
                                <a:lnTo>
                                  <a:pt x="19" y="9"/>
                                </a:lnTo>
                                <a:lnTo>
                                  <a:pt x="27" y="4"/>
                                </a:lnTo>
                                <a:lnTo>
                                  <a:pt x="36" y="2"/>
                                </a:lnTo>
                                <a:lnTo>
                                  <a:pt x="46" y="0"/>
                                </a:lnTo>
                                <a:lnTo>
                                  <a:pt x="49" y="0"/>
                                </a:lnTo>
                                <a:lnTo>
                                  <a:pt x="54" y="2"/>
                                </a:lnTo>
                                <a:lnTo>
                                  <a:pt x="58" y="3"/>
                                </a:lnTo>
                                <a:lnTo>
                                  <a:pt x="62" y="4"/>
                                </a:lnTo>
                                <a:lnTo>
                                  <a:pt x="65" y="5"/>
                                </a:lnTo>
                                <a:lnTo>
                                  <a:pt x="68" y="6"/>
                                </a:lnTo>
                                <a:lnTo>
                                  <a:pt x="70" y="8"/>
                                </a:lnTo>
                                <a:lnTo>
                                  <a:pt x="73" y="9"/>
                                </a:lnTo>
                                <a:lnTo>
                                  <a:pt x="73" y="10"/>
                                </a:lnTo>
                                <a:lnTo>
                                  <a:pt x="74" y="11"/>
                                </a:lnTo>
                                <a:lnTo>
                                  <a:pt x="74" y="11"/>
                                </a:lnTo>
                                <a:lnTo>
                                  <a:pt x="74" y="13"/>
                                </a:lnTo>
                                <a:lnTo>
                                  <a:pt x="74" y="13"/>
                                </a:lnTo>
                                <a:lnTo>
                                  <a:pt x="74" y="14"/>
                                </a:lnTo>
                                <a:lnTo>
                                  <a:pt x="74" y="15"/>
                                </a:lnTo>
                                <a:lnTo>
                                  <a:pt x="74" y="16"/>
                                </a:lnTo>
                                <a:lnTo>
                                  <a:pt x="74" y="18"/>
                                </a:lnTo>
                                <a:lnTo>
                                  <a:pt x="74" y="19"/>
                                </a:lnTo>
                                <a:lnTo>
                                  <a:pt x="74" y="20"/>
                                </a:lnTo>
                                <a:lnTo>
                                  <a:pt x="74" y="21"/>
                                </a:lnTo>
                                <a:lnTo>
                                  <a:pt x="74" y="22"/>
                                </a:lnTo>
                                <a:lnTo>
                                  <a:pt x="73" y="22"/>
                                </a:lnTo>
                                <a:lnTo>
                                  <a:pt x="73" y="22"/>
                                </a:lnTo>
                                <a:lnTo>
                                  <a:pt x="72" y="22"/>
                                </a:lnTo>
                                <a:lnTo>
                                  <a:pt x="70" y="22"/>
                                </a:lnTo>
                                <a:lnTo>
                                  <a:pt x="69" y="21"/>
                                </a:lnTo>
                                <a:lnTo>
                                  <a:pt x="67" y="20"/>
                                </a:lnTo>
                                <a:lnTo>
                                  <a:pt x="64" y="18"/>
                                </a:lnTo>
                                <a:lnTo>
                                  <a:pt x="60" y="16"/>
                                </a:lnTo>
                                <a:lnTo>
                                  <a:pt x="56" y="14"/>
                                </a:lnTo>
                                <a:lnTo>
                                  <a:pt x="52" y="13"/>
                                </a:lnTo>
                                <a:lnTo>
                                  <a:pt x="46" y="13"/>
                                </a:lnTo>
                                <a:lnTo>
                                  <a:pt x="38" y="13"/>
                                </a:lnTo>
                                <a:lnTo>
                                  <a:pt x="32" y="15"/>
                                </a:lnTo>
                                <a:lnTo>
                                  <a:pt x="27" y="19"/>
                                </a:lnTo>
                                <a:lnTo>
                                  <a:pt x="24" y="24"/>
                                </a:lnTo>
                                <a:lnTo>
                                  <a:pt x="20" y="30"/>
                                </a:lnTo>
                                <a:lnTo>
                                  <a:pt x="17" y="37"/>
                                </a:lnTo>
                                <a:lnTo>
                                  <a:pt x="15" y="45"/>
                                </a:lnTo>
                                <a:lnTo>
                                  <a:pt x="15" y="54"/>
                                </a:lnTo>
                                <a:lnTo>
                                  <a:pt x="15" y="64"/>
                                </a:lnTo>
                                <a:lnTo>
                                  <a:pt x="16" y="72"/>
                                </a:lnTo>
                                <a:lnTo>
                                  <a:pt x="19" y="79"/>
                                </a:lnTo>
                                <a:lnTo>
                                  <a:pt x="22" y="84"/>
                                </a:lnTo>
                                <a:lnTo>
                                  <a:pt x="27" y="89"/>
                                </a:lnTo>
                                <a:lnTo>
                                  <a:pt x="32" y="93"/>
                                </a:lnTo>
                                <a:lnTo>
                                  <a:pt x="38" y="94"/>
                                </a:lnTo>
                                <a:lnTo>
                                  <a:pt x="46" y="95"/>
                                </a:lnTo>
                                <a:lnTo>
                                  <a:pt x="52" y="94"/>
                                </a:lnTo>
                                <a:lnTo>
                                  <a:pt x="57" y="93"/>
                                </a:lnTo>
                                <a:lnTo>
                                  <a:pt x="60" y="91"/>
                                </a:lnTo>
                                <a:lnTo>
                                  <a:pt x="64" y="90"/>
                                </a:lnTo>
                                <a:lnTo>
                                  <a:pt x="68" y="88"/>
                                </a:lnTo>
                                <a:lnTo>
                                  <a:pt x="69" y="86"/>
                                </a:lnTo>
                                <a:lnTo>
                                  <a:pt x="72" y="85"/>
                                </a:lnTo>
                                <a:lnTo>
                                  <a:pt x="73" y="85"/>
                                </a:lnTo>
                                <a:lnTo>
                                  <a:pt x="74" y="85"/>
                                </a:lnTo>
                                <a:lnTo>
                                  <a:pt x="74" y="85"/>
                                </a:lnTo>
                                <a:lnTo>
                                  <a:pt x="74" y="85"/>
                                </a:lnTo>
                                <a:lnTo>
                                  <a:pt x="74" y="86"/>
                                </a:lnTo>
                                <a:lnTo>
                                  <a:pt x="75" y="86"/>
                                </a:lnTo>
                                <a:lnTo>
                                  <a:pt x="75" y="88"/>
                                </a:lnTo>
                                <a:lnTo>
                                  <a:pt x="75" y="89"/>
                                </a:lnTo>
                                <a:lnTo>
                                  <a:pt x="75" y="91"/>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95" name="Freeform 684"/>
                        <wps:cNvSpPr>
                          <a:spLocks noEditPoints="1"/>
                        </wps:cNvSpPr>
                        <wps:spPr bwMode="auto">
                          <a:xfrm>
                            <a:off x="3752850" y="5335588"/>
                            <a:ext cx="49213" cy="55563"/>
                          </a:xfrm>
                          <a:custGeom>
                            <a:avLst/>
                            <a:gdLst>
                              <a:gd name="T0" fmla="*/ 93 w 93"/>
                              <a:gd name="T1" fmla="*/ 64 h 107"/>
                              <a:gd name="T2" fmla="*/ 87 w 93"/>
                              <a:gd name="T3" fmla="*/ 85 h 107"/>
                              <a:gd name="T4" fmla="*/ 74 w 93"/>
                              <a:gd name="T5" fmla="*/ 99 h 107"/>
                              <a:gd name="T6" fmla="*/ 57 w 93"/>
                              <a:gd name="T7" fmla="*/ 106 h 107"/>
                              <a:gd name="T8" fmla="*/ 35 w 93"/>
                              <a:gd name="T9" fmla="*/ 106 h 107"/>
                              <a:gd name="T10" fmla="*/ 18 w 93"/>
                              <a:gd name="T11" fmla="*/ 100 h 107"/>
                              <a:gd name="T12" fmla="*/ 6 w 93"/>
                              <a:gd name="T13" fmla="*/ 86 h 107"/>
                              <a:gd name="T14" fmla="*/ 0 w 93"/>
                              <a:gd name="T15" fmla="*/ 67 h 107"/>
                              <a:gd name="T16" fmla="*/ 0 w 93"/>
                              <a:gd name="T17" fmla="*/ 42 h 107"/>
                              <a:gd name="T18" fmla="*/ 6 w 93"/>
                              <a:gd name="T19" fmla="*/ 22 h 107"/>
                              <a:gd name="T20" fmla="*/ 19 w 93"/>
                              <a:gd name="T21" fmla="*/ 9 h 107"/>
                              <a:gd name="T22" fmla="*/ 36 w 93"/>
                              <a:gd name="T23" fmla="*/ 2 h 107"/>
                              <a:gd name="T24" fmla="*/ 58 w 93"/>
                              <a:gd name="T25" fmla="*/ 2 h 107"/>
                              <a:gd name="T26" fmla="*/ 75 w 93"/>
                              <a:gd name="T27" fmla="*/ 8 h 107"/>
                              <a:gd name="T28" fmla="*/ 87 w 93"/>
                              <a:gd name="T29" fmla="*/ 21 h 107"/>
                              <a:gd name="T30" fmla="*/ 93 w 93"/>
                              <a:gd name="T31" fmla="*/ 41 h 107"/>
                              <a:gd name="T32" fmla="*/ 78 w 93"/>
                              <a:gd name="T33" fmla="*/ 53 h 107"/>
                              <a:gd name="T34" fmla="*/ 77 w 93"/>
                              <a:gd name="T35" fmla="*/ 37 h 107"/>
                              <a:gd name="T36" fmla="*/ 72 w 93"/>
                              <a:gd name="T37" fmla="*/ 24 h 107"/>
                              <a:gd name="T38" fmla="*/ 62 w 93"/>
                              <a:gd name="T39" fmla="*/ 15 h 107"/>
                              <a:gd name="T40" fmla="*/ 47 w 93"/>
                              <a:gd name="T41" fmla="*/ 13 h 107"/>
                              <a:gd name="T42" fmla="*/ 32 w 93"/>
                              <a:gd name="T43" fmla="*/ 15 h 107"/>
                              <a:gd name="T44" fmla="*/ 21 w 93"/>
                              <a:gd name="T45" fmla="*/ 25 h 107"/>
                              <a:gd name="T46" fmla="*/ 16 w 93"/>
                              <a:gd name="T47" fmla="*/ 37 h 107"/>
                              <a:gd name="T48" fmla="*/ 15 w 93"/>
                              <a:gd name="T49" fmla="*/ 53 h 107"/>
                              <a:gd name="T50" fmla="*/ 16 w 93"/>
                              <a:gd name="T51" fmla="*/ 70 h 107"/>
                              <a:gd name="T52" fmla="*/ 21 w 93"/>
                              <a:gd name="T53" fmla="*/ 84 h 107"/>
                              <a:gd name="T54" fmla="*/ 31 w 93"/>
                              <a:gd name="T55" fmla="*/ 93 h 107"/>
                              <a:gd name="T56" fmla="*/ 46 w 93"/>
                              <a:gd name="T57" fmla="*/ 95 h 107"/>
                              <a:gd name="T58" fmla="*/ 62 w 93"/>
                              <a:gd name="T59" fmla="*/ 91 h 107"/>
                              <a:gd name="T60" fmla="*/ 72 w 93"/>
                              <a:gd name="T61" fmla="*/ 83 h 107"/>
                              <a:gd name="T62" fmla="*/ 77 w 93"/>
                              <a:gd name="T63" fmla="*/ 69 h 107"/>
                              <a:gd name="T64" fmla="*/ 78 w 93"/>
                              <a:gd name="T65" fmla="*/ 53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07">
                                <a:moveTo>
                                  <a:pt x="93" y="52"/>
                                </a:moveTo>
                                <a:lnTo>
                                  <a:pt x="93" y="64"/>
                                </a:lnTo>
                                <a:lnTo>
                                  <a:pt x="90" y="75"/>
                                </a:lnTo>
                                <a:lnTo>
                                  <a:pt x="87" y="85"/>
                                </a:lnTo>
                                <a:lnTo>
                                  <a:pt x="82" y="93"/>
                                </a:lnTo>
                                <a:lnTo>
                                  <a:pt x="74" y="99"/>
                                </a:lnTo>
                                <a:lnTo>
                                  <a:pt x="67" y="104"/>
                                </a:lnTo>
                                <a:lnTo>
                                  <a:pt x="57" y="106"/>
                                </a:lnTo>
                                <a:lnTo>
                                  <a:pt x="46" y="107"/>
                                </a:lnTo>
                                <a:lnTo>
                                  <a:pt x="35" y="106"/>
                                </a:lnTo>
                                <a:lnTo>
                                  <a:pt x="25" y="104"/>
                                </a:lnTo>
                                <a:lnTo>
                                  <a:pt x="18" y="100"/>
                                </a:lnTo>
                                <a:lnTo>
                                  <a:pt x="11" y="94"/>
                                </a:lnTo>
                                <a:lnTo>
                                  <a:pt x="6" y="86"/>
                                </a:lnTo>
                                <a:lnTo>
                                  <a:pt x="3" y="77"/>
                                </a:lnTo>
                                <a:lnTo>
                                  <a:pt x="0" y="67"/>
                                </a:lnTo>
                                <a:lnTo>
                                  <a:pt x="0" y="54"/>
                                </a:lnTo>
                                <a:lnTo>
                                  <a:pt x="0" y="42"/>
                                </a:lnTo>
                                <a:lnTo>
                                  <a:pt x="3" y="32"/>
                                </a:lnTo>
                                <a:lnTo>
                                  <a:pt x="6" y="22"/>
                                </a:lnTo>
                                <a:lnTo>
                                  <a:pt x="11" y="15"/>
                                </a:lnTo>
                                <a:lnTo>
                                  <a:pt x="19" y="9"/>
                                </a:lnTo>
                                <a:lnTo>
                                  <a:pt x="27" y="4"/>
                                </a:lnTo>
                                <a:lnTo>
                                  <a:pt x="36" y="2"/>
                                </a:lnTo>
                                <a:lnTo>
                                  <a:pt x="47" y="0"/>
                                </a:lnTo>
                                <a:lnTo>
                                  <a:pt x="58" y="2"/>
                                </a:lnTo>
                                <a:lnTo>
                                  <a:pt x="68" y="4"/>
                                </a:lnTo>
                                <a:lnTo>
                                  <a:pt x="75" y="8"/>
                                </a:lnTo>
                                <a:lnTo>
                                  <a:pt x="82" y="14"/>
                                </a:lnTo>
                                <a:lnTo>
                                  <a:pt x="87" y="21"/>
                                </a:lnTo>
                                <a:lnTo>
                                  <a:pt x="90" y="30"/>
                                </a:lnTo>
                                <a:lnTo>
                                  <a:pt x="93" y="41"/>
                                </a:lnTo>
                                <a:lnTo>
                                  <a:pt x="93" y="52"/>
                                </a:lnTo>
                                <a:close/>
                                <a:moveTo>
                                  <a:pt x="78" y="53"/>
                                </a:moveTo>
                                <a:lnTo>
                                  <a:pt x="78" y="45"/>
                                </a:lnTo>
                                <a:lnTo>
                                  <a:pt x="77" y="37"/>
                                </a:lnTo>
                                <a:lnTo>
                                  <a:pt x="75" y="30"/>
                                </a:lnTo>
                                <a:lnTo>
                                  <a:pt x="72" y="24"/>
                                </a:lnTo>
                                <a:lnTo>
                                  <a:pt x="68" y="19"/>
                                </a:lnTo>
                                <a:lnTo>
                                  <a:pt x="62" y="15"/>
                                </a:lnTo>
                                <a:lnTo>
                                  <a:pt x="56" y="13"/>
                                </a:lnTo>
                                <a:lnTo>
                                  <a:pt x="47" y="13"/>
                                </a:lnTo>
                                <a:lnTo>
                                  <a:pt x="38" y="13"/>
                                </a:lnTo>
                                <a:lnTo>
                                  <a:pt x="32" y="15"/>
                                </a:lnTo>
                                <a:lnTo>
                                  <a:pt x="26" y="19"/>
                                </a:lnTo>
                                <a:lnTo>
                                  <a:pt x="21" y="25"/>
                                </a:lnTo>
                                <a:lnTo>
                                  <a:pt x="19" y="30"/>
                                </a:lnTo>
                                <a:lnTo>
                                  <a:pt x="16" y="37"/>
                                </a:lnTo>
                                <a:lnTo>
                                  <a:pt x="15" y="45"/>
                                </a:lnTo>
                                <a:lnTo>
                                  <a:pt x="15" y="53"/>
                                </a:lnTo>
                                <a:lnTo>
                                  <a:pt x="15" y="62"/>
                                </a:lnTo>
                                <a:lnTo>
                                  <a:pt x="16" y="70"/>
                                </a:lnTo>
                                <a:lnTo>
                                  <a:pt x="18" y="78"/>
                                </a:lnTo>
                                <a:lnTo>
                                  <a:pt x="21" y="84"/>
                                </a:lnTo>
                                <a:lnTo>
                                  <a:pt x="25" y="89"/>
                                </a:lnTo>
                                <a:lnTo>
                                  <a:pt x="31" y="93"/>
                                </a:lnTo>
                                <a:lnTo>
                                  <a:pt x="37" y="95"/>
                                </a:lnTo>
                                <a:lnTo>
                                  <a:pt x="46" y="95"/>
                                </a:lnTo>
                                <a:lnTo>
                                  <a:pt x="55" y="95"/>
                                </a:lnTo>
                                <a:lnTo>
                                  <a:pt x="62" y="91"/>
                                </a:lnTo>
                                <a:lnTo>
                                  <a:pt x="67" y="88"/>
                                </a:lnTo>
                                <a:lnTo>
                                  <a:pt x="72" y="83"/>
                                </a:lnTo>
                                <a:lnTo>
                                  <a:pt x="75" y="77"/>
                                </a:lnTo>
                                <a:lnTo>
                                  <a:pt x="77" y="69"/>
                                </a:lnTo>
                                <a:lnTo>
                                  <a:pt x="78" y="62"/>
                                </a:lnTo>
                                <a:lnTo>
                                  <a:pt x="78" y="53"/>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96" name="Freeform 685"/>
                        <wps:cNvSpPr>
                          <a:spLocks noEditPoints="1"/>
                        </wps:cNvSpPr>
                        <wps:spPr bwMode="auto">
                          <a:xfrm>
                            <a:off x="3810000" y="5335588"/>
                            <a:ext cx="49213" cy="55563"/>
                          </a:xfrm>
                          <a:custGeom>
                            <a:avLst/>
                            <a:gdLst>
                              <a:gd name="T0" fmla="*/ 92 w 92"/>
                              <a:gd name="T1" fmla="*/ 64 h 107"/>
                              <a:gd name="T2" fmla="*/ 86 w 92"/>
                              <a:gd name="T3" fmla="*/ 85 h 107"/>
                              <a:gd name="T4" fmla="*/ 75 w 92"/>
                              <a:gd name="T5" fmla="*/ 99 h 107"/>
                              <a:gd name="T6" fmla="*/ 56 w 92"/>
                              <a:gd name="T7" fmla="*/ 106 h 107"/>
                              <a:gd name="T8" fmla="*/ 34 w 92"/>
                              <a:gd name="T9" fmla="*/ 106 h 107"/>
                              <a:gd name="T10" fmla="*/ 17 w 92"/>
                              <a:gd name="T11" fmla="*/ 100 h 107"/>
                              <a:gd name="T12" fmla="*/ 6 w 92"/>
                              <a:gd name="T13" fmla="*/ 86 h 107"/>
                              <a:gd name="T14" fmla="*/ 1 w 92"/>
                              <a:gd name="T15" fmla="*/ 67 h 107"/>
                              <a:gd name="T16" fmla="*/ 1 w 92"/>
                              <a:gd name="T17" fmla="*/ 42 h 107"/>
                              <a:gd name="T18" fmla="*/ 6 w 92"/>
                              <a:gd name="T19" fmla="*/ 22 h 107"/>
                              <a:gd name="T20" fmla="*/ 18 w 92"/>
                              <a:gd name="T21" fmla="*/ 9 h 107"/>
                              <a:gd name="T22" fmla="*/ 35 w 92"/>
                              <a:gd name="T23" fmla="*/ 2 h 107"/>
                              <a:gd name="T24" fmla="*/ 59 w 92"/>
                              <a:gd name="T25" fmla="*/ 2 h 107"/>
                              <a:gd name="T26" fmla="*/ 75 w 92"/>
                              <a:gd name="T27" fmla="*/ 8 h 107"/>
                              <a:gd name="T28" fmla="*/ 87 w 92"/>
                              <a:gd name="T29" fmla="*/ 21 h 107"/>
                              <a:gd name="T30" fmla="*/ 92 w 92"/>
                              <a:gd name="T31" fmla="*/ 41 h 107"/>
                              <a:gd name="T32" fmla="*/ 79 w 92"/>
                              <a:gd name="T33" fmla="*/ 53 h 107"/>
                              <a:gd name="T34" fmla="*/ 76 w 92"/>
                              <a:gd name="T35" fmla="*/ 37 h 107"/>
                              <a:gd name="T36" fmla="*/ 71 w 92"/>
                              <a:gd name="T37" fmla="*/ 24 h 107"/>
                              <a:gd name="T38" fmla="*/ 61 w 92"/>
                              <a:gd name="T39" fmla="*/ 15 h 107"/>
                              <a:gd name="T40" fmla="*/ 47 w 92"/>
                              <a:gd name="T41" fmla="*/ 13 h 107"/>
                              <a:gd name="T42" fmla="*/ 32 w 92"/>
                              <a:gd name="T43" fmla="*/ 15 h 107"/>
                              <a:gd name="T44" fmla="*/ 22 w 92"/>
                              <a:gd name="T45" fmla="*/ 25 h 107"/>
                              <a:gd name="T46" fmla="*/ 16 w 92"/>
                              <a:gd name="T47" fmla="*/ 37 h 107"/>
                              <a:gd name="T48" fmla="*/ 14 w 92"/>
                              <a:gd name="T49" fmla="*/ 53 h 107"/>
                              <a:gd name="T50" fmla="*/ 16 w 92"/>
                              <a:gd name="T51" fmla="*/ 70 h 107"/>
                              <a:gd name="T52" fmla="*/ 21 w 92"/>
                              <a:gd name="T53" fmla="*/ 84 h 107"/>
                              <a:gd name="T54" fmla="*/ 30 w 92"/>
                              <a:gd name="T55" fmla="*/ 93 h 107"/>
                              <a:gd name="T56" fmla="*/ 47 w 92"/>
                              <a:gd name="T57" fmla="*/ 95 h 107"/>
                              <a:gd name="T58" fmla="*/ 61 w 92"/>
                              <a:gd name="T59" fmla="*/ 91 h 107"/>
                              <a:gd name="T60" fmla="*/ 71 w 92"/>
                              <a:gd name="T61" fmla="*/ 83 h 107"/>
                              <a:gd name="T62" fmla="*/ 76 w 92"/>
                              <a:gd name="T63" fmla="*/ 69 h 107"/>
                              <a:gd name="T64" fmla="*/ 79 w 92"/>
                              <a:gd name="T65" fmla="*/ 53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2" h="107">
                                <a:moveTo>
                                  <a:pt x="92" y="52"/>
                                </a:moveTo>
                                <a:lnTo>
                                  <a:pt x="92" y="64"/>
                                </a:lnTo>
                                <a:lnTo>
                                  <a:pt x="90" y="75"/>
                                </a:lnTo>
                                <a:lnTo>
                                  <a:pt x="86" y="85"/>
                                </a:lnTo>
                                <a:lnTo>
                                  <a:pt x="81" y="93"/>
                                </a:lnTo>
                                <a:lnTo>
                                  <a:pt x="75" y="99"/>
                                </a:lnTo>
                                <a:lnTo>
                                  <a:pt x="66" y="104"/>
                                </a:lnTo>
                                <a:lnTo>
                                  <a:pt x="56" y="106"/>
                                </a:lnTo>
                                <a:lnTo>
                                  <a:pt x="45" y="107"/>
                                </a:lnTo>
                                <a:lnTo>
                                  <a:pt x="34" y="106"/>
                                </a:lnTo>
                                <a:lnTo>
                                  <a:pt x="26" y="104"/>
                                </a:lnTo>
                                <a:lnTo>
                                  <a:pt x="17" y="100"/>
                                </a:lnTo>
                                <a:lnTo>
                                  <a:pt x="11" y="94"/>
                                </a:lnTo>
                                <a:lnTo>
                                  <a:pt x="6" y="86"/>
                                </a:lnTo>
                                <a:lnTo>
                                  <a:pt x="2" y="77"/>
                                </a:lnTo>
                                <a:lnTo>
                                  <a:pt x="1" y="67"/>
                                </a:lnTo>
                                <a:lnTo>
                                  <a:pt x="0" y="54"/>
                                </a:lnTo>
                                <a:lnTo>
                                  <a:pt x="1" y="42"/>
                                </a:lnTo>
                                <a:lnTo>
                                  <a:pt x="3" y="32"/>
                                </a:lnTo>
                                <a:lnTo>
                                  <a:pt x="6" y="22"/>
                                </a:lnTo>
                                <a:lnTo>
                                  <a:pt x="12" y="15"/>
                                </a:lnTo>
                                <a:lnTo>
                                  <a:pt x="18" y="9"/>
                                </a:lnTo>
                                <a:lnTo>
                                  <a:pt x="27" y="4"/>
                                </a:lnTo>
                                <a:lnTo>
                                  <a:pt x="35" y="2"/>
                                </a:lnTo>
                                <a:lnTo>
                                  <a:pt x="48" y="0"/>
                                </a:lnTo>
                                <a:lnTo>
                                  <a:pt x="59" y="2"/>
                                </a:lnTo>
                                <a:lnTo>
                                  <a:pt x="67" y="4"/>
                                </a:lnTo>
                                <a:lnTo>
                                  <a:pt x="75" y="8"/>
                                </a:lnTo>
                                <a:lnTo>
                                  <a:pt x="81" y="14"/>
                                </a:lnTo>
                                <a:lnTo>
                                  <a:pt x="87" y="21"/>
                                </a:lnTo>
                                <a:lnTo>
                                  <a:pt x="90" y="30"/>
                                </a:lnTo>
                                <a:lnTo>
                                  <a:pt x="92" y="41"/>
                                </a:lnTo>
                                <a:lnTo>
                                  <a:pt x="92" y="52"/>
                                </a:lnTo>
                                <a:close/>
                                <a:moveTo>
                                  <a:pt x="79" y="53"/>
                                </a:moveTo>
                                <a:lnTo>
                                  <a:pt x="77" y="45"/>
                                </a:lnTo>
                                <a:lnTo>
                                  <a:pt x="76" y="37"/>
                                </a:lnTo>
                                <a:lnTo>
                                  <a:pt x="75" y="30"/>
                                </a:lnTo>
                                <a:lnTo>
                                  <a:pt x="71" y="24"/>
                                </a:lnTo>
                                <a:lnTo>
                                  <a:pt x="67" y="19"/>
                                </a:lnTo>
                                <a:lnTo>
                                  <a:pt x="61" y="15"/>
                                </a:lnTo>
                                <a:lnTo>
                                  <a:pt x="55" y="13"/>
                                </a:lnTo>
                                <a:lnTo>
                                  <a:pt x="47" y="13"/>
                                </a:lnTo>
                                <a:lnTo>
                                  <a:pt x="38" y="13"/>
                                </a:lnTo>
                                <a:lnTo>
                                  <a:pt x="32" y="15"/>
                                </a:lnTo>
                                <a:lnTo>
                                  <a:pt x="26" y="19"/>
                                </a:lnTo>
                                <a:lnTo>
                                  <a:pt x="22" y="25"/>
                                </a:lnTo>
                                <a:lnTo>
                                  <a:pt x="18" y="30"/>
                                </a:lnTo>
                                <a:lnTo>
                                  <a:pt x="16" y="37"/>
                                </a:lnTo>
                                <a:lnTo>
                                  <a:pt x="14" y="45"/>
                                </a:lnTo>
                                <a:lnTo>
                                  <a:pt x="14" y="53"/>
                                </a:lnTo>
                                <a:lnTo>
                                  <a:pt x="14" y="62"/>
                                </a:lnTo>
                                <a:lnTo>
                                  <a:pt x="16" y="70"/>
                                </a:lnTo>
                                <a:lnTo>
                                  <a:pt x="18" y="78"/>
                                </a:lnTo>
                                <a:lnTo>
                                  <a:pt x="21" y="84"/>
                                </a:lnTo>
                                <a:lnTo>
                                  <a:pt x="26" y="89"/>
                                </a:lnTo>
                                <a:lnTo>
                                  <a:pt x="30" y="93"/>
                                </a:lnTo>
                                <a:lnTo>
                                  <a:pt x="38" y="95"/>
                                </a:lnTo>
                                <a:lnTo>
                                  <a:pt x="47" y="95"/>
                                </a:lnTo>
                                <a:lnTo>
                                  <a:pt x="55" y="95"/>
                                </a:lnTo>
                                <a:lnTo>
                                  <a:pt x="61" y="91"/>
                                </a:lnTo>
                                <a:lnTo>
                                  <a:pt x="67" y="88"/>
                                </a:lnTo>
                                <a:lnTo>
                                  <a:pt x="71" y="83"/>
                                </a:lnTo>
                                <a:lnTo>
                                  <a:pt x="75" y="77"/>
                                </a:lnTo>
                                <a:lnTo>
                                  <a:pt x="76" y="69"/>
                                </a:lnTo>
                                <a:lnTo>
                                  <a:pt x="77" y="62"/>
                                </a:lnTo>
                                <a:lnTo>
                                  <a:pt x="79" y="53"/>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97" name="Freeform 686"/>
                        <wps:cNvSpPr>
                          <a:spLocks/>
                        </wps:cNvSpPr>
                        <wps:spPr bwMode="auto">
                          <a:xfrm>
                            <a:off x="3870325" y="5335588"/>
                            <a:ext cx="39688" cy="55563"/>
                          </a:xfrm>
                          <a:custGeom>
                            <a:avLst/>
                            <a:gdLst>
                              <a:gd name="T0" fmla="*/ 75 w 75"/>
                              <a:gd name="T1" fmla="*/ 102 h 104"/>
                              <a:gd name="T2" fmla="*/ 74 w 75"/>
                              <a:gd name="T3" fmla="*/ 103 h 104"/>
                              <a:gd name="T4" fmla="*/ 73 w 75"/>
                              <a:gd name="T5" fmla="*/ 104 h 104"/>
                              <a:gd name="T6" fmla="*/ 70 w 75"/>
                              <a:gd name="T7" fmla="*/ 104 h 104"/>
                              <a:gd name="T8" fmla="*/ 67 w 75"/>
                              <a:gd name="T9" fmla="*/ 104 h 104"/>
                              <a:gd name="T10" fmla="*/ 64 w 75"/>
                              <a:gd name="T11" fmla="*/ 104 h 104"/>
                              <a:gd name="T12" fmla="*/ 62 w 75"/>
                              <a:gd name="T13" fmla="*/ 103 h 104"/>
                              <a:gd name="T14" fmla="*/ 62 w 75"/>
                              <a:gd name="T15" fmla="*/ 102 h 104"/>
                              <a:gd name="T16" fmla="*/ 62 w 75"/>
                              <a:gd name="T17" fmla="*/ 55 h 104"/>
                              <a:gd name="T18" fmla="*/ 14 w 75"/>
                              <a:gd name="T19" fmla="*/ 102 h 104"/>
                              <a:gd name="T20" fmla="*/ 14 w 75"/>
                              <a:gd name="T21" fmla="*/ 103 h 104"/>
                              <a:gd name="T22" fmla="*/ 13 w 75"/>
                              <a:gd name="T23" fmla="*/ 103 h 104"/>
                              <a:gd name="T24" fmla="*/ 10 w 75"/>
                              <a:gd name="T25" fmla="*/ 104 h 104"/>
                              <a:gd name="T26" fmla="*/ 8 w 75"/>
                              <a:gd name="T27" fmla="*/ 104 h 104"/>
                              <a:gd name="T28" fmla="*/ 4 w 75"/>
                              <a:gd name="T29" fmla="*/ 104 h 104"/>
                              <a:gd name="T30" fmla="*/ 1 w 75"/>
                              <a:gd name="T31" fmla="*/ 103 h 104"/>
                              <a:gd name="T32" fmla="*/ 0 w 75"/>
                              <a:gd name="T33" fmla="*/ 103 h 104"/>
                              <a:gd name="T34" fmla="*/ 0 w 75"/>
                              <a:gd name="T35" fmla="*/ 102 h 104"/>
                              <a:gd name="T36" fmla="*/ 0 w 75"/>
                              <a:gd name="T37" fmla="*/ 1 h 104"/>
                              <a:gd name="T38" fmla="*/ 1 w 75"/>
                              <a:gd name="T39" fmla="*/ 1 h 104"/>
                              <a:gd name="T40" fmla="*/ 3 w 75"/>
                              <a:gd name="T41" fmla="*/ 0 h 104"/>
                              <a:gd name="T42" fmla="*/ 5 w 75"/>
                              <a:gd name="T43" fmla="*/ 0 h 104"/>
                              <a:gd name="T44" fmla="*/ 9 w 75"/>
                              <a:gd name="T45" fmla="*/ 0 h 104"/>
                              <a:gd name="T46" fmla="*/ 11 w 75"/>
                              <a:gd name="T47" fmla="*/ 0 h 104"/>
                              <a:gd name="T48" fmla="*/ 14 w 75"/>
                              <a:gd name="T49" fmla="*/ 1 h 104"/>
                              <a:gd name="T50" fmla="*/ 14 w 75"/>
                              <a:gd name="T51" fmla="*/ 1 h 104"/>
                              <a:gd name="T52" fmla="*/ 14 w 75"/>
                              <a:gd name="T53" fmla="*/ 44 h 104"/>
                              <a:gd name="T54" fmla="*/ 62 w 75"/>
                              <a:gd name="T55" fmla="*/ 2 h 104"/>
                              <a:gd name="T56" fmla="*/ 62 w 75"/>
                              <a:gd name="T57" fmla="*/ 1 h 104"/>
                              <a:gd name="T58" fmla="*/ 63 w 75"/>
                              <a:gd name="T59" fmla="*/ 0 h 104"/>
                              <a:gd name="T60" fmla="*/ 66 w 75"/>
                              <a:gd name="T61" fmla="*/ 0 h 104"/>
                              <a:gd name="T62" fmla="*/ 68 w 75"/>
                              <a:gd name="T63" fmla="*/ 0 h 104"/>
                              <a:gd name="T64" fmla="*/ 72 w 75"/>
                              <a:gd name="T65" fmla="*/ 0 h 104"/>
                              <a:gd name="T66" fmla="*/ 74 w 75"/>
                              <a:gd name="T67" fmla="*/ 0 h 104"/>
                              <a:gd name="T68" fmla="*/ 75 w 75"/>
                              <a:gd name="T69" fmla="*/ 1 h 104"/>
                              <a:gd name="T70" fmla="*/ 75 w 75"/>
                              <a:gd name="T71" fmla="*/ 2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75" h="104">
                                <a:moveTo>
                                  <a:pt x="75" y="102"/>
                                </a:moveTo>
                                <a:lnTo>
                                  <a:pt x="75" y="102"/>
                                </a:lnTo>
                                <a:lnTo>
                                  <a:pt x="75" y="103"/>
                                </a:lnTo>
                                <a:lnTo>
                                  <a:pt x="74" y="103"/>
                                </a:lnTo>
                                <a:lnTo>
                                  <a:pt x="74" y="103"/>
                                </a:lnTo>
                                <a:lnTo>
                                  <a:pt x="73" y="104"/>
                                </a:lnTo>
                                <a:lnTo>
                                  <a:pt x="72" y="104"/>
                                </a:lnTo>
                                <a:lnTo>
                                  <a:pt x="70" y="104"/>
                                </a:lnTo>
                                <a:lnTo>
                                  <a:pt x="68" y="104"/>
                                </a:lnTo>
                                <a:lnTo>
                                  <a:pt x="67" y="104"/>
                                </a:lnTo>
                                <a:lnTo>
                                  <a:pt x="66" y="104"/>
                                </a:lnTo>
                                <a:lnTo>
                                  <a:pt x="64" y="104"/>
                                </a:lnTo>
                                <a:lnTo>
                                  <a:pt x="63" y="103"/>
                                </a:lnTo>
                                <a:lnTo>
                                  <a:pt x="62" y="103"/>
                                </a:lnTo>
                                <a:lnTo>
                                  <a:pt x="62" y="103"/>
                                </a:lnTo>
                                <a:lnTo>
                                  <a:pt x="62" y="102"/>
                                </a:lnTo>
                                <a:lnTo>
                                  <a:pt x="62" y="102"/>
                                </a:lnTo>
                                <a:lnTo>
                                  <a:pt x="62" y="55"/>
                                </a:lnTo>
                                <a:lnTo>
                                  <a:pt x="14" y="55"/>
                                </a:lnTo>
                                <a:lnTo>
                                  <a:pt x="14" y="102"/>
                                </a:lnTo>
                                <a:lnTo>
                                  <a:pt x="14" y="102"/>
                                </a:lnTo>
                                <a:lnTo>
                                  <a:pt x="14" y="103"/>
                                </a:lnTo>
                                <a:lnTo>
                                  <a:pt x="14" y="103"/>
                                </a:lnTo>
                                <a:lnTo>
                                  <a:pt x="13" y="103"/>
                                </a:lnTo>
                                <a:lnTo>
                                  <a:pt x="11" y="104"/>
                                </a:lnTo>
                                <a:lnTo>
                                  <a:pt x="10" y="104"/>
                                </a:lnTo>
                                <a:lnTo>
                                  <a:pt x="9" y="104"/>
                                </a:lnTo>
                                <a:lnTo>
                                  <a:pt x="8" y="104"/>
                                </a:lnTo>
                                <a:lnTo>
                                  <a:pt x="5" y="104"/>
                                </a:lnTo>
                                <a:lnTo>
                                  <a:pt x="4" y="104"/>
                                </a:lnTo>
                                <a:lnTo>
                                  <a:pt x="3" y="104"/>
                                </a:lnTo>
                                <a:lnTo>
                                  <a:pt x="1" y="103"/>
                                </a:lnTo>
                                <a:lnTo>
                                  <a:pt x="1" y="103"/>
                                </a:lnTo>
                                <a:lnTo>
                                  <a:pt x="0" y="103"/>
                                </a:lnTo>
                                <a:lnTo>
                                  <a:pt x="0" y="102"/>
                                </a:lnTo>
                                <a:lnTo>
                                  <a:pt x="0" y="102"/>
                                </a:lnTo>
                                <a:lnTo>
                                  <a:pt x="0" y="2"/>
                                </a:lnTo>
                                <a:lnTo>
                                  <a:pt x="0" y="1"/>
                                </a:lnTo>
                                <a:lnTo>
                                  <a:pt x="0" y="1"/>
                                </a:lnTo>
                                <a:lnTo>
                                  <a:pt x="1" y="1"/>
                                </a:lnTo>
                                <a:lnTo>
                                  <a:pt x="1" y="0"/>
                                </a:lnTo>
                                <a:lnTo>
                                  <a:pt x="3" y="0"/>
                                </a:lnTo>
                                <a:lnTo>
                                  <a:pt x="4" y="0"/>
                                </a:lnTo>
                                <a:lnTo>
                                  <a:pt x="5" y="0"/>
                                </a:lnTo>
                                <a:lnTo>
                                  <a:pt x="8" y="0"/>
                                </a:lnTo>
                                <a:lnTo>
                                  <a:pt x="9" y="0"/>
                                </a:lnTo>
                                <a:lnTo>
                                  <a:pt x="10" y="0"/>
                                </a:lnTo>
                                <a:lnTo>
                                  <a:pt x="11" y="0"/>
                                </a:lnTo>
                                <a:lnTo>
                                  <a:pt x="13" y="0"/>
                                </a:lnTo>
                                <a:lnTo>
                                  <a:pt x="14" y="1"/>
                                </a:lnTo>
                                <a:lnTo>
                                  <a:pt x="14" y="1"/>
                                </a:lnTo>
                                <a:lnTo>
                                  <a:pt x="14" y="1"/>
                                </a:lnTo>
                                <a:lnTo>
                                  <a:pt x="14" y="2"/>
                                </a:lnTo>
                                <a:lnTo>
                                  <a:pt x="14" y="44"/>
                                </a:lnTo>
                                <a:lnTo>
                                  <a:pt x="62" y="44"/>
                                </a:lnTo>
                                <a:lnTo>
                                  <a:pt x="62" y="2"/>
                                </a:lnTo>
                                <a:lnTo>
                                  <a:pt x="62" y="1"/>
                                </a:lnTo>
                                <a:lnTo>
                                  <a:pt x="62" y="1"/>
                                </a:lnTo>
                                <a:lnTo>
                                  <a:pt x="62" y="1"/>
                                </a:lnTo>
                                <a:lnTo>
                                  <a:pt x="63" y="0"/>
                                </a:lnTo>
                                <a:lnTo>
                                  <a:pt x="64" y="0"/>
                                </a:lnTo>
                                <a:lnTo>
                                  <a:pt x="66" y="0"/>
                                </a:lnTo>
                                <a:lnTo>
                                  <a:pt x="67" y="0"/>
                                </a:lnTo>
                                <a:lnTo>
                                  <a:pt x="68" y="0"/>
                                </a:lnTo>
                                <a:lnTo>
                                  <a:pt x="70" y="0"/>
                                </a:lnTo>
                                <a:lnTo>
                                  <a:pt x="72" y="0"/>
                                </a:lnTo>
                                <a:lnTo>
                                  <a:pt x="73" y="0"/>
                                </a:lnTo>
                                <a:lnTo>
                                  <a:pt x="74" y="0"/>
                                </a:lnTo>
                                <a:lnTo>
                                  <a:pt x="74" y="1"/>
                                </a:lnTo>
                                <a:lnTo>
                                  <a:pt x="75" y="1"/>
                                </a:lnTo>
                                <a:lnTo>
                                  <a:pt x="75" y="1"/>
                                </a:lnTo>
                                <a:lnTo>
                                  <a:pt x="75" y="2"/>
                                </a:lnTo>
                                <a:lnTo>
                                  <a:pt x="75" y="102"/>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498" name="Freeform 687"/>
                        <wps:cNvSpPr>
                          <a:spLocks/>
                        </wps:cNvSpPr>
                        <wps:spPr bwMode="auto">
                          <a:xfrm>
                            <a:off x="3614737" y="5316538"/>
                            <a:ext cx="79375" cy="26988"/>
                          </a:xfrm>
                          <a:custGeom>
                            <a:avLst/>
                            <a:gdLst>
                              <a:gd name="T0" fmla="*/ 0 w 150"/>
                              <a:gd name="T1" fmla="*/ 0 h 51"/>
                              <a:gd name="T2" fmla="*/ 49 w 150"/>
                              <a:gd name="T3" fmla="*/ 50 h 51"/>
                              <a:gd name="T4" fmla="*/ 100 w 150"/>
                              <a:gd name="T5" fmla="*/ 1 h 51"/>
                              <a:gd name="T6" fmla="*/ 150 w 150"/>
                              <a:gd name="T7" fmla="*/ 51 h 51"/>
                            </a:gdLst>
                            <a:ahLst/>
                            <a:cxnLst>
                              <a:cxn ang="0">
                                <a:pos x="T0" y="T1"/>
                              </a:cxn>
                              <a:cxn ang="0">
                                <a:pos x="T2" y="T3"/>
                              </a:cxn>
                              <a:cxn ang="0">
                                <a:pos x="T4" y="T5"/>
                              </a:cxn>
                              <a:cxn ang="0">
                                <a:pos x="T6" y="T7"/>
                              </a:cxn>
                            </a:cxnLst>
                            <a:rect l="0" t="0" r="r" b="b"/>
                            <a:pathLst>
                              <a:path w="150" h="51">
                                <a:moveTo>
                                  <a:pt x="0" y="0"/>
                                </a:moveTo>
                                <a:lnTo>
                                  <a:pt x="49" y="50"/>
                                </a:lnTo>
                                <a:lnTo>
                                  <a:pt x="100" y="1"/>
                                </a:lnTo>
                                <a:lnTo>
                                  <a:pt x="150" y="51"/>
                                </a:lnTo>
                              </a:path>
                            </a:pathLst>
                          </a:custGeom>
                          <a:noFill/>
                          <a:ln w="7938">
                            <a:solidFill>
                              <a:srgbClr val="E98989"/>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499" name="Freeform 688"/>
                        <wps:cNvSpPr>
                          <a:spLocks/>
                        </wps:cNvSpPr>
                        <wps:spPr bwMode="auto">
                          <a:xfrm>
                            <a:off x="3527425" y="5272088"/>
                            <a:ext cx="90488" cy="88900"/>
                          </a:xfrm>
                          <a:custGeom>
                            <a:avLst/>
                            <a:gdLst>
                              <a:gd name="T0" fmla="*/ 154 w 169"/>
                              <a:gd name="T1" fmla="*/ 39 h 169"/>
                              <a:gd name="T2" fmla="*/ 163 w 169"/>
                              <a:gd name="T3" fmla="*/ 54 h 169"/>
                              <a:gd name="T4" fmla="*/ 169 w 169"/>
                              <a:gd name="T5" fmla="*/ 86 h 169"/>
                              <a:gd name="T6" fmla="*/ 163 w 169"/>
                              <a:gd name="T7" fmla="*/ 117 h 169"/>
                              <a:gd name="T8" fmla="*/ 145 w 169"/>
                              <a:gd name="T9" fmla="*/ 144 h 169"/>
                              <a:gd name="T10" fmla="*/ 131 w 169"/>
                              <a:gd name="T11" fmla="*/ 154 h 169"/>
                              <a:gd name="T12" fmla="*/ 116 w 169"/>
                              <a:gd name="T13" fmla="*/ 162 h 169"/>
                              <a:gd name="T14" fmla="*/ 84 w 169"/>
                              <a:gd name="T15" fmla="*/ 169 h 169"/>
                              <a:gd name="T16" fmla="*/ 52 w 169"/>
                              <a:gd name="T17" fmla="*/ 161 h 169"/>
                              <a:gd name="T18" fmla="*/ 25 w 169"/>
                              <a:gd name="T19" fmla="*/ 143 h 169"/>
                              <a:gd name="T20" fmla="*/ 15 w 169"/>
                              <a:gd name="T21" fmla="*/ 129 h 169"/>
                              <a:gd name="T22" fmla="*/ 7 w 169"/>
                              <a:gd name="T23" fmla="*/ 114 h 169"/>
                              <a:gd name="T24" fmla="*/ 0 w 169"/>
                              <a:gd name="T25" fmla="*/ 82 h 169"/>
                              <a:gd name="T26" fmla="*/ 7 w 169"/>
                              <a:gd name="T27" fmla="*/ 52 h 169"/>
                              <a:gd name="T28" fmla="*/ 25 w 169"/>
                              <a:gd name="T29" fmla="*/ 24 h 169"/>
                              <a:gd name="T30" fmla="*/ 39 w 169"/>
                              <a:gd name="T31" fmla="*/ 13 h 169"/>
                              <a:gd name="T32" fmla="*/ 53 w 169"/>
                              <a:gd name="T33" fmla="*/ 6 h 169"/>
                              <a:gd name="T34" fmla="*/ 85 w 169"/>
                              <a:gd name="T35" fmla="*/ 0 h 169"/>
                              <a:gd name="T36" fmla="*/ 116 w 169"/>
                              <a:gd name="T37" fmla="*/ 7 h 169"/>
                              <a:gd name="T38" fmla="*/ 145 w 169"/>
                              <a:gd name="T39" fmla="*/ 24 h 169"/>
                              <a:gd name="T40" fmla="*/ 154 w 169"/>
                              <a:gd name="T41" fmla="*/ 39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69" h="169">
                                <a:moveTo>
                                  <a:pt x="154" y="39"/>
                                </a:moveTo>
                                <a:lnTo>
                                  <a:pt x="163" y="54"/>
                                </a:lnTo>
                                <a:lnTo>
                                  <a:pt x="169" y="86"/>
                                </a:lnTo>
                                <a:lnTo>
                                  <a:pt x="163" y="117"/>
                                </a:lnTo>
                                <a:lnTo>
                                  <a:pt x="145" y="144"/>
                                </a:lnTo>
                                <a:lnTo>
                                  <a:pt x="131" y="154"/>
                                </a:lnTo>
                                <a:lnTo>
                                  <a:pt x="116" y="162"/>
                                </a:lnTo>
                                <a:lnTo>
                                  <a:pt x="84" y="169"/>
                                </a:lnTo>
                                <a:lnTo>
                                  <a:pt x="52" y="161"/>
                                </a:lnTo>
                                <a:lnTo>
                                  <a:pt x="25" y="143"/>
                                </a:lnTo>
                                <a:lnTo>
                                  <a:pt x="15" y="129"/>
                                </a:lnTo>
                                <a:lnTo>
                                  <a:pt x="7" y="114"/>
                                </a:lnTo>
                                <a:lnTo>
                                  <a:pt x="0" y="82"/>
                                </a:lnTo>
                                <a:lnTo>
                                  <a:pt x="7" y="52"/>
                                </a:lnTo>
                                <a:lnTo>
                                  <a:pt x="25" y="24"/>
                                </a:lnTo>
                                <a:lnTo>
                                  <a:pt x="39" y="13"/>
                                </a:lnTo>
                                <a:lnTo>
                                  <a:pt x="53" y="6"/>
                                </a:lnTo>
                                <a:lnTo>
                                  <a:pt x="85" y="0"/>
                                </a:lnTo>
                                <a:lnTo>
                                  <a:pt x="116" y="7"/>
                                </a:lnTo>
                                <a:lnTo>
                                  <a:pt x="145" y="24"/>
                                </a:lnTo>
                                <a:lnTo>
                                  <a:pt x="154" y="39"/>
                                </a:lnTo>
                                <a:close/>
                              </a:path>
                            </a:pathLst>
                          </a:custGeom>
                          <a:solidFill>
                            <a:srgbClr val="E98989"/>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00" name="Freeform 689"/>
                        <wps:cNvSpPr>
                          <a:spLocks/>
                        </wps:cNvSpPr>
                        <wps:spPr bwMode="auto">
                          <a:xfrm>
                            <a:off x="4551362" y="4938713"/>
                            <a:ext cx="179388" cy="179388"/>
                          </a:xfrm>
                          <a:custGeom>
                            <a:avLst/>
                            <a:gdLst>
                              <a:gd name="T0" fmla="*/ 339 w 339"/>
                              <a:gd name="T1" fmla="*/ 170 h 339"/>
                              <a:gd name="T2" fmla="*/ 338 w 339"/>
                              <a:gd name="T3" fmla="*/ 188 h 339"/>
                              <a:gd name="T4" fmla="*/ 332 w 339"/>
                              <a:gd name="T5" fmla="*/ 220 h 339"/>
                              <a:gd name="T6" fmla="*/ 319 w 339"/>
                              <a:gd name="T7" fmla="*/ 250 h 339"/>
                              <a:gd name="T8" fmla="*/ 301 w 339"/>
                              <a:gd name="T9" fmla="*/ 277 h 339"/>
                              <a:gd name="T10" fmla="*/ 277 w 339"/>
                              <a:gd name="T11" fmla="*/ 301 h 339"/>
                              <a:gd name="T12" fmla="*/ 250 w 339"/>
                              <a:gd name="T13" fmla="*/ 318 h 339"/>
                              <a:gd name="T14" fmla="*/ 221 w 339"/>
                              <a:gd name="T15" fmla="*/ 332 h 339"/>
                              <a:gd name="T16" fmla="*/ 188 w 339"/>
                              <a:gd name="T17" fmla="*/ 338 h 339"/>
                              <a:gd name="T18" fmla="*/ 170 w 339"/>
                              <a:gd name="T19" fmla="*/ 339 h 339"/>
                              <a:gd name="T20" fmla="*/ 153 w 339"/>
                              <a:gd name="T21" fmla="*/ 338 h 339"/>
                              <a:gd name="T22" fmla="*/ 120 w 339"/>
                              <a:gd name="T23" fmla="*/ 332 h 339"/>
                              <a:gd name="T24" fmla="*/ 89 w 339"/>
                              <a:gd name="T25" fmla="*/ 318 h 339"/>
                              <a:gd name="T26" fmla="*/ 62 w 339"/>
                              <a:gd name="T27" fmla="*/ 301 h 339"/>
                              <a:gd name="T28" fmla="*/ 40 w 339"/>
                              <a:gd name="T29" fmla="*/ 277 h 339"/>
                              <a:gd name="T30" fmla="*/ 21 w 339"/>
                              <a:gd name="T31" fmla="*/ 250 h 339"/>
                              <a:gd name="T32" fmla="*/ 8 w 339"/>
                              <a:gd name="T33" fmla="*/ 220 h 339"/>
                              <a:gd name="T34" fmla="*/ 2 w 339"/>
                              <a:gd name="T35" fmla="*/ 188 h 339"/>
                              <a:gd name="T36" fmla="*/ 0 w 339"/>
                              <a:gd name="T37" fmla="*/ 170 h 339"/>
                              <a:gd name="T38" fmla="*/ 2 w 339"/>
                              <a:gd name="T39" fmla="*/ 152 h 339"/>
                              <a:gd name="T40" fmla="*/ 8 w 339"/>
                              <a:gd name="T41" fmla="*/ 120 h 339"/>
                              <a:gd name="T42" fmla="*/ 21 w 339"/>
                              <a:gd name="T43" fmla="*/ 89 h 339"/>
                              <a:gd name="T44" fmla="*/ 40 w 339"/>
                              <a:gd name="T45" fmla="*/ 62 h 339"/>
                              <a:gd name="T46" fmla="*/ 62 w 339"/>
                              <a:gd name="T47" fmla="*/ 39 h 339"/>
                              <a:gd name="T48" fmla="*/ 89 w 339"/>
                              <a:gd name="T49" fmla="*/ 21 h 339"/>
                              <a:gd name="T50" fmla="*/ 120 w 339"/>
                              <a:gd name="T51" fmla="*/ 8 h 339"/>
                              <a:gd name="T52" fmla="*/ 153 w 339"/>
                              <a:gd name="T53" fmla="*/ 2 h 339"/>
                              <a:gd name="T54" fmla="*/ 170 w 339"/>
                              <a:gd name="T55" fmla="*/ 0 h 339"/>
                              <a:gd name="T56" fmla="*/ 188 w 339"/>
                              <a:gd name="T57" fmla="*/ 2 h 339"/>
                              <a:gd name="T58" fmla="*/ 221 w 339"/>
                              <a:gd name="T59" fmla="*/ 8 h 339"/>
                              <a:gd name="T60" fmla="*/ 250 w 339"/>
                              <a:gd name="T61" fmla="*/ 21 h 339"/>
                              <a:gd name="T62" fmla="*/ 277 w 339"/>
                              <a:gd name="T63" fmla="*/ 39 h 339"/>
                              <a:gd name="T64" fmla="*/ 301 w 339"/>
                              <a:gd name="T65" fmla="*/ 62 h 339"/>
                              <a:gd name="T66" fmla="*/ 319 w 339"/>
                              <a:gd name="T67" fmla="*/ 89 h 339"/>
                              <a:gd name="T68" fmla="*/ 332 w 339"/>
                              <a:gd name="T69" fmla="*/ 120 h 339"/>
                              <a:gd name="T70" fmla="*/ 338 w 339"/>
                              <a:gd name="T71" fmla="*/ 152 h 339"/>
                              <a:gd name="T72" fmla="*/ 339 w 339"/>
                              <a:gd name="T73" fmla="*/ 170 h 3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339" h="339">
                                <a:moveTo>
                                  <a:pt x="339" y="170"/>
                                </a:moveTo>
                                <a:lnTo>
                                  <a:pt x="338" y="188"/>
                                </a:lnTo>
                                <a:lnTo>
                                  <a:pt x="332" y="220"/>
                                </a:lnTo>
                                <a:lnTo>
                                  <a:pt x="319" y="250"/>
                                </a:lnTo>
                                <a:lnTo>
                                  <a:pt x="301" y="277"/>
                                </a:lnTo>
                                <a:lnTo>
                                  <a:pt x="277" y="301"/>
                                </a:lnTo>
                                <a:lnTo>
                                  <a:pt x="250" y="318"/>
                                </a:lnTo>
                                <a:lnTo>
                                  <a:pt x="221" y="332"/>
                                </a:lnTo>
                                <a:lnTo>
                                  <a:pt x="188" y="338"/>
                                </a:lnTo>
                                <a:lnTo>
                                  <a:pt x="170" y="339"/>
                                </a:lnTo>
                                <a:lnTo>
                                  <a:pt x="153" y="338"/>
                                </a:lnTo>
                                <a:lnTo>
                                  <a:pt x="120" y="332"/>
                                </a:lnTo>
                                <a:lnTo>
                                  <a:pt x="89" y="318"/>
                                </a:lnTo>
                                <a:lnTo>
                                  <a:pt x="62" y="301"/>
                                </a:lnTo>
                                <a:lnTo>
                                  <a:pt x="40" y="277"/>
                                </a:lnTo>
                                <a:lnTo>
                                  <a:pt x="21" y="250"/>
                                </a:lnTo>
                                <a:lnTo>
                                  <a:pt x="8" y="220"/>
                                </a:lnTo>
                                <a:lnTo>
                                  <a:pt x="2" y="188"/>
                                </a:lnTo>
                                <a:lnTo>
                                  <a:pt x="0" y="170"/>
                                </a:lnTo>
                                <a:lnTo>
                                  <a:pt x="2" y="152"/>
                                </a:lnTo>
                                <a:lnTo>
                                  <a:pt x="8" y="120"/>
                                </a:lnTo>
                                <a:lnTo>
                                  <a:pt x="21" y="89"/>
                                </a:lnTo>
                                <a:lnTo>
                                  <a:pt x="40" y="62"/>
                                </a:lnTo>
                                <a:lnTo>
                                  <a:pt x="62" y="39"/>
                                </a:lnTo>
                                <a:lnTo>
                                  <a:pt x="89" y="21"/>
                                </a:lnTo>
                                <a:lnTo>
                                  <a:pt x="120" y="8"/>
                                </a:lnTo>
                                <a:lnTo>
                                  <a:pt x="153" y="2"/>
                                </a:lnTo>
                                <a:lnTo>
                                  <a:pt x="170" y="0"/>
                                </a:lnTo>
                                <a:lnTo>
                                  <a:pt x="188" y="2"/>
                                </a:lnTo>
                                <a:lnTo>
                                  <a:pt x="221" y="8"/>
                                </a:lnTo>
                                <a:lnTo>
                                  <a:pt x="250" y="21"/>
                                </a:lnTo>
                                <a:lnTo>
                                  <a:pt x="277" y="39"/>
                                </a:lnTo>
                                <a:lnTo>
                                  <a:pt x="301" y="62"/>
                                </a:lnTo>
                                <a:lnTo>
                                  <a:pt x="319" y="89"/>
                                </a:lnTo>
                                <a:lnTo>
                                  <a:pt x="332" y="120"/>
                                </a:lnTo>
                                <a:lnTo>
                                  <a:pt x="338" y="152"/>
                                </a:lnTo>
                                <a:lnTo>
                                  <a:pt x="339" y="170"/>
                                </a:lnTo>
                                <a:close/>
                              </a:path>
                            </a:pathLst>
                          </a:custGeom>
                          <a:solidFill>
                            <a:srgbClr val="87CDDE"/>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01" name="Freeform 690"/>
                        <wps:cNvSpPr>
                          <a:spLocks/>
                        </wps:cNvSpPr>
                        <wps:spPr bwMode="auto">
                          <a:xfrm>
                            <a:off x="4887912" y="4978400"/>
                            <a:ext cx="61913" cy="82550"/>
                          </a:xfrm>
                          <a:custGeom>
                            <a:avLst/>
                            <a:gdLst>
                              <a:gd name="T0" fmla="*/ 117 w 117"/>
                              <a:gd name="T1" fmla="*/ 10 h 157"/>
                              <a:gd name="T2" fmla="*/ 115 w 117"/>
                              <a:gd name="T3" fmla="*/ 12 h 157"/>
                              <a:gd name="T4" fmla="*/ 115 w 117"/>
                              <a:gd name="T5" fmla="*/ 14 h 157"/>
                              <a:gd name="T6" fmla="*/ 115 w 117"/>
                              <a:gd name="T7" fmla="*/ 15 h 157"/>
                              <a:gd name="T8" fmla="*/ 115 w 117"/>
                              <a:gd name="T9" fmla="*/ 16 h 157"/>
                              <a:gd name="T10" fmla="*/ 114 w 117"/>
                              <a:gd name="T11" fmla="*/ 18 h 157"/>
                              <a:gd name="T12" fmla="*/ 114 w 117"/>
                              <a:gd name="T13" fmla="*/ 18 h 157"/>
                              <a:gd name="T14" fmla="*/ 113 w 117"/>
                              <a:gd name="T15" fmla="*/ 19 h 157"/>
                              <a:gd name="T16" fmla="*/ 112 w 117"/>
                              <a:gd name="T17" fmla="*/ 19 h 157"/>
                              <a:gd name="T18" fmla="*/ 69 w 117"/>
                              <a:gd name="T19" fmla="*/ 19 h 157"/>
                              <a:gd name="T20" fmla="*/ 69 w 117"/>
                              <a:gd name="T21" fmla="*/ 153 h 157"/>
                              <a:gd name="T22" fmla="*/ 69 w 117"/>
                              <a:gd name="T23" fmla="*/ 154 h 157"/>
                              <a:gd name="T24" fmla="*/ 67 w 117"/>
                              <a:gd name="T25" fmla="*/ 156 h 157"/>
                              <a:gd name="T26" fmla="*/ 67 w 117"/>
                              <a:gd name="T27" fmla="*/ 156 h 157"/>
                              <a:gd name="T28" fmla="*/ 66 w 117"/>
                              <a:gd name="T29" fmla="*/ 157 h 157"/>
                              <a:gd name="T30" fmla="*/ 65 w 117"/>
                              <a:gd name="T31" fmla="*/ 157 h 157"/>
                              <a:gd name="T32" fmla="*/ 62 w 117"/>
                              <a:gd name="T33" fmla="*/ 157 h 157"/>
                              <a:gd name="T34" fmla="*/ 61 w 117"/>
                              <a:gd name="T35" fmla="*/ 157 h 157"/>
                              <a:gd name="T36" fmla="*/ 58 w 117"/>
                              <a:gd name="T37" fmla="*/ 157 h 157"/>
                              <a:gd name="T38" fmla="*/ 55 w 117"/>
                              <a:gd name="T39" fmla="*/ 157 h 157"/>
                              <a:gd name="T40" fmla="*/ 53 w 117"/>
                              <a:gd name="T41" fmla="*/ 157 h 157"/>
                              <a:gd name="T42" fmla="*/ 51 w 117"/>
                              <a:gd name="T43" fmla="*/ 157 h 157"/>
                              <a:gd name="T44" fmla="*/ 50 w 117"/>
                              <a:gd name="T45" fmla="*/ 157 h 157"/>
                              <a:gd name="T46" fmla="*/ 49 w 117"/>
                              <a:gd name="T47" fmla="*/ 156 h 157"/>
                              <a:gd name="T48" fmla="*/ 48 w 117"/>
                              <a:gd name="T49" fmla="*/ 156 h 157"/>
                              <a:gd name="T50" fmla="*/ 48 w 117"/>
                              <a:gd name="T51" fmla="*/ 154 h 157"/>
                              <a:gd name="T52" fmla="*/ 48 w 117"/>
                              <a:gd name="T53" fmla="*/ 153 h 157"/>
                              <a:gd name="T54" fmla="*/ 48 w 117"/>
                              <a:gd name="T55" fmla="*/ 19 h 157"/>
                              <a:gd name="T56" fmla="*/ 3 w 117"/>
                              <a:gd name="T57" fmla="*/ 19 h 157"/>
                              <a:gd name="T58" fmla="*/ 3 w 117"/>
                              <a:gd name="T59" fmla="*/ 19 h 157"/>
                              <a:gd name="T60" fmla="*/ 2 w 117"/>
                              <a:gd name="T61" fmla="*/ 18 h 157"/>
                              <a:gd name="T62" fmla="*/ 1 w 117"/>
                              <a:gd name="T63" fmla="*/ 18 h 157"/>
                              <a:gd name="T64" fmla="*/ 1 w 117"/>
                              <a:gd name="T65" fmla="*/ 16 h 157"/>
                              <a:gd name="T66" fmla="*/ 0 w 117"/>
                              <a:gd name="T67" fmla="*/ 15 h 157"/>
                              <a:gd name="T68" fmla="*/ 0 w 117"/>
                              <a:gd name="T69" fmla="*/ 14 h 157"/>
                              <a:gd name="T70" fmla="*/ 0 w 117"/>
                              <a:gd name="T71" fmla="*/ 12 h 157"/>
                              <a:gd name="T72" fmla="*/ 0 w 117"/>
                              <a:gd name="T73" fmla="*/ 10 h 157"/>
                              <a:gd name="T74" fmla="*/ 0 w 117"/>
                              <a:gd name="T75" fmla="*/ 8 h 157"/>
                              <a:gd name="T76" fmla="*/ 0 w 117"/>
                              <a:gd name="T77" fmla="*/ 5 h 157"/>
                              <a:gd name="T78" fmla="*/ 0 w 117"/>
                              <a:gd name="T79" fmla="*/ 4 h 157"/>
                              <a:gd name="T80" fmla="*/ 1 w 117"/>
                              <a:gd name="T81" fmla="*/ 3 h 157"/>
                              <a:gd name="T82" fmla="*/ 1 w 117"/>
                              <a:gd name="T83" fmla="*/ 2 h 157"/>
                              <a:gd name="T84" fmla="*/ 2 w 117"/>
                              <a:gd name="T85" fmla="*/ 2 h 157"/>
                              <a:gd name="T86" fmla="*/ 3 w 117"/>
                              <a:gd name="T87" fmla="*/ 0 h 157"/>
                              <a:gd name="T88" fmla="*/ 3 w 117"/>
                              <a:gd name="T89" fmla="*/ 0 h 157"/>
                              <a:gd name="T90" fmla="*/ 112 w 117"/>
                              <a:gd name="T91" fmla="*/ 0 h 157"/>
                              <a:gd name="T92" fmla="*/ 113 w 117"/>
                              <a:gd name="T93" fmla="*/ 0 h 157"/>
                              <a:gd name="T94" fmla="*/ 114 w 117"/>
                              <a:gd name="T95" fmla="*/ 2 h 157"/>
                              <a:gd name="T96" fmla="*/ 114 w 117"/>
                              <a:gd name="T97" fmla="*/ 2 h 157"/>
                              <a:gd name="T98" fmla="*/ 115 w 117"/>
                              <a:gd name="T99" fmla="*/ 3 h 157"/>
                              <a:gd name="T100" fmla="*/ 115 w 117"/>
                              <a:gd name="T101" fmla="*/ 4 h 157"/>
                              <a:gd name="T102" fmla="*/ 115 w 117"/>
                              <a:gd name="T103" fmla="*/ 5 h 157"/>
                              <a:gd name="T104" fmla="*/ 115 w 117"/>
                              <a:gd name="T105" fmla="*/ 8 h 157"/>
                              <a:gd name="T106" fmla="*/ 117 w 117"/>
                              <a:gd name="T107" fmla="*/ 10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7" h="157">
                                <a:moveTo>
                                  <a:pt x="117" y="10"/>
                                </a:moveTo>
                                <a:lnTo>
                                  <a:pt x="115" y="12"/>
                                </a:lnTo>
                                <a:lnTo>
                                  <a:pt x="115" y="14"/>
                                </a:lnTo>
                                <a:lnTo>
                                  <a:pt x="115" y="15"/>
                                </a:lnTo>
                                <a:lnTo>
                                  <a:pt x="115" y="16"/>
                                </a:lnTo>
                                <a:lnTo>
                                  <a:pt x="114" y="18"/>
                                </a:lnTo>
                                <a:lnTo>
                                  <a:pt x="114" y="18"/>
                                </a:lnTo>
                                <a:lnTo>
                                  <a:pt x="113" y="19"/>
                                </a:lnTo>
                                <a:lnTo>
                                  <a:pt x="112" y="19"/>
                                </a:lnTo>
                                <a:lnTo>
                                  <a:pt x="69" y="19"/>
                                </a:lnTo>
                                <a:lnTo>
                                  <a:pt x="69" y="153"/>
                                </a:lnTo>
                                <a:lnTo>
                                  <a:pt x="69" y="154"/>
                                </a:lnTo>
                                <a:lnTo>
                                  <a:pt x="67" y="156"/>
                                </a:lnTo>
                                <a:lnTo>
                                  <a:pt x="67" y="156"/>
                                </a:lnTo>
                                <a:lnTo>
                                  <a:pt x="66" y="157"/>
                                </a:lnTo>
                                <a:lnTo>
                                  <a:pt x="65" y="157"/>
                                </a:lnTo>
                                <a:lnTo>
                                  <a:pt x="62" y="157"/>
                                </a:lnTo>
                                <a:lnTo>
                                  <a:pt x="61" y="157"/>
                                </a:lnTo>
                                <a:lnTo>
                                  <a:pt x="58" y="157"/>
                                </a:lnTo>
                                <a:lnTo>
                                  <a:pt x="55" y="157"/>
                                </a:lnTo>
                                <a:lnTo>
                                  <a:pt x="53" y="157"/>
                                </a:lnTo>
                                <a:lnTo>
                                  <a:pt x="51" y="157"/>
                                </a:lnTo>
                                <a:lnTo>
                                  <a:pt x="50" y="157"/>
                                </a:lnTo>
                                <a:lnTo>
                                  <a:pt x="49" y="156"/>
                                </a:lnTo>
                                <a:lnTo>
                                  <a:pt x="48" y="156"/>
                                </a:lnTo>
                                <a:lnTo>
                                  <a:pt x="48" y="154"/>
                                </a:lnTo>
                                <a:lnTo>
                                  <a:pt x="48" y="153"/>
                                </a:lnTo>
                                <a:lnTo>
                                  <a:pt x="48" y="19"/>
                                </a:lnTo>
                                <a:lnTo>
                                  <a:pt x="3" y="19"/>
                                </a:lnTo>
                                <a:lnTo>
                                  <a:pt x="3" y="19"/>
                                </a:lnTo>
                                <a:lnTo>
                                  <a:pt x="2" y="18"/>
                                </a:lnTo>
                                <a:lnTo>
                                  <a:pt x="1" y="18"/>
                                </a:lnTo>
                                <a:lnTo>
                                  <a:pt x="1" y="16"/>
                                </a:lnTo>
                                <a:lnTo>
                                  <a:pt x="0" y="15"/>
                                </a:lnTo>
                                <a:lnTo>
                                  <a:pt x="0" y="14"/>
                                </a:lnTo>
                                <a:lnTo>
                                  <a:pt x="0" y="12"/>
                                </a:lnTo>
                                <a:lnTo>
                                  <a:pt x="0" y="10"/>
                                </a:lnTo>
                                <a:lnTo>
                                  <a:pt x="0" y="8"/>
                                </a:lnTo>
                                <a:lnTo>
                                  <a:pt x="0" y="5"/>
                                </a:lnTo>
                                <a:lnTo>
                                  <a:pt x="0" y="4"/>
                                </a:lnTo>
                                <a:lnTo>
                                  <a:pt x="1" y="3"/>
                                </a:lnTo>
                                <a:lnTo>
                                  <a:pt x="1" y="2"/>
                                </a:lnTo>
                                <a:lnTo>
                                  <a:pt x="2" y="2"/>
                                </a:lnTo>
                                <a:lnTo>
                                  <a:pt x="3" y="0"/>
                                </a:lnTo>
                                <a:lnTo>
                                  <a:pt x="3" y="0"/>
                                </a:lnTo>
                                <a:lnTo>
                                  <a:pt x="112" y="0"/>
                                </a:lnTo>
                                <a:lnTo>
                                  <a:pt x="113" y="0"/>
                                </a:lnTo>
                                <a:lnTo>
                                  <a:pt x="114" y="2"/>
                                </a:lnTo>
                                <a:lnTo>
                                  <a:pt x="114" y="2"/>
                                </a:lnTo>
                                <a:lnTo>
                                  <a:pt x="115" y="3"/>
                                </a:lnTo>
                                <a:lnTo>
                                  <a:pt x="115" y="4"/>
                                </a:lnTo>
                                <a:lnTo>
                                  <a:pt x="115" y="5"/>
                                </a:lnTo>
                                <a:lnTo>
                                  <a:pt x="115" y="8"/>
                                </a:lnTo>
                                <a:lnTo>
                                  <a:pt x="117" y="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02" name="Freeform 691"/>
                        <wps:cNvSpPr>
                          <a:spLocks/>
                        </wps:cNvSpPr>
                        <wps:spPr bwMode="auto">
                          <a:xfrm>
                            <a:off x="4953000" y="4999038"/>
                            <a:ext cx="31750" cy="61913"/>
                          </a:xfrm>
                          <a:custGeom>
                            <a:avLst/>
                            <a:gdLst>
                              <a:gd name="T0" fmla="*/ 62 w 62"/>
                              <a:gd name="T1" fmla="*/ 15 h 117"/>
                              <a:gd name="T2" fmla="*/ 62 w 62"/>
                              <a:gd name="T3" fmla="*/ 18 h 117"/>
                              <a:gd name="T4" fmla="*/ 61 w 62"/>
                              <a:gd name="T5" fmla="*/ 21 h 117"/>
                              <a:gd name="T6" fmla="*/ 60 w 62"/>
                              <a:gd name="T7" fmla="*/ 22 h 117"/>
                              <a:gd name="T8" fmla="*/ 59 w 62"/>
                              <a:gd name="T9" fmla="*/ 22 h 117"/>
                              <a:gd name="T10" fmla="*/ 55 w 62"/>
                              <a:gd name="T11" fmla="*/ 21 h 117"/>
                              <a:gd name="T12" fmla="*/ 53 w 62"/>
                              <a:gd name="T13" fmla="*/ 20 h 117"/>
                              <a:gd name="T14" fmla="*/ 48 w 62"/>
                              <a:gd name="T15" fmla="*/ 18 h 117"/>
                              <a:gd name="T16" fmla="*/ 43 w 62"/>
                              <a:gd name="T17" fmla="*/ 18 h 117"/>
                              <a:gd name="T18" fmla="*/ 36 w 62"/>
                              <a:gd name="T19" fmla="*/ 21 h 117"/>
                              <a:gd name="T20" fmla="*/ 30 w 62"/>
                              <a:gd name="T21" fmla="*/ 27 h 117"/>
                              <a:gd name="T22" fmla="*/ 23 w 62"/>
                              <a:gd name="T23" fmla="*/ 36 h 117"/>
                              <a:gd name="T24" fmla="*/ 19 w 62"/>
                              <a:gd name="T25" fmla="*/ 113 h 117"/>
                              <a:gd name="T26" fmla="*/ 18 w 62"/>
                              <a:gd name="T27" fmla="*/ 116 h 117"/>
                              <a:gd name="T28" fmla="*/ 17 w 62"/>
                              <a:gd name="T29" fmla="*/ 117 h 117"/>
                              <a:gd name="T30" fmla="*/ 14 w 62"/>
                              <a:gd name="T31" fmla="*/ 117 h 117"/>
                              <a:gd name="T32" fmla="*/ 9 w 62"/>
                              <a:gd name="T33" fmla="*/ 117 h 117"/>
                              <a:gd name="T34" fmla="*/ 4 w 62"/>
                              <a:gd name="T35" fmla="*/ 117 h 117"/>
                              <a:gd name="T36" fmla="*/ 1 w 62"/>
                              <a:gd name="T37" fmla="*/ 117 h 117"/>
                              <a:gd name="T38" fmla="*/ 0 w 62"/>
                              <a:gd name="T39" fmla="*/ 116 h 117"/>
                              <a:gd name="T40" fmla="*/ 0 w 62"/>
                              <a:gd name="T41" fmla="*/ 113 h 117"/>
                              <a:gd name="T42" fmla="*/ 0 w 62"/>
                              <a:gd name="T43" fmla="*/ 5 h 117"/>
                              <a:gd name="T44" fmla="*/ 0 w 62"/>
                              <a:gd name="T45" fmla="*/ 4 h 117"/>
                              <a:gd name="T46" fmla="*/ 2 w 62"/>
                              <a:gd name="T47" fmla="*/ 2 h 117"/>
                              <a:gd name="T48" fmla="*/ 6 w 62"/>
                              <a:gd name="T49" fmla="*/ 1 h 117"/>
                              <a:gd name="T50" fmla="*/ 11 w 62"/>
                              <a:gd name="T51" fmla="*/ 1 h 117"/>
                              <a:gd name="T52" fmla="*/ 14 w 62"/>
                              <a:gd name="T53" fmla="*/ 2 h 117"/>
                              <a:gd name="T54" fmla="*/ 16 w 62"/>
                              <a:gd name="T55" fmla="*/ 4 h 117"/>
                              <a:gd name="T56" fmla="*/ 17 w 62"/>
                              <a:gd name="T57" fmla="*/ 5 h 117"/>
                              <a:gd name="T58" fmla="*/ 17 w 62"/>
                              <a:gd name="T59" fmla="*/ 21 h 117"/>
                              <a:gd name="T60" fmla="*/ 25 w 62"/>
                              <a:gd name="T61" fmla="*/ 11 h 117"/>
                              <a:gd name="T62" fmla="*/ 33 w 62"/>
                              <a:gd name="T63" fmla="*/ 4 h 117"/>
                              <a:gd name="T64" fmla="*/ 40 w 62"/>
                              <a:gd name="T65" fmla="*/ 1 h 117"/>
                              <a:gd name="T66" fmla="*/ 46 w 62"/>
                              <a:gd name="T67" fmla="*/ 0 h 117"/>
                              <a:gd name="T68" fmla="*/ 50 w 62"/>
                              <a:gd name="T69" fmla="*/ 0 h 117"/>
                              <a:gd name="T70" fmla="*/ 54 w 62"/>
                              <a:gd name="T71" fmla="*/ 1 h 117"/>
                              <a:gd name="T72" fmla="*/ 59 w 62"/>
                              <a:gd name="T73" fmla="*/ 2 h 117"/>
                              <a:gd name="T74" fmla="*/ 61 w 62"/>
                              <a:gd name="T75" fmla="*/ 4 h 117"/>
                              <a:gd name="T76" fmla="*/ 61 w 62"/>
                              <a:gd name="T77" fmla="*/ 5 h 117"/>
                              <a:gd name="T78" fmla="*/ 62 w 62"/>
                              <a:gd name="T79" fmla="*/ 6 h 117"/>
                              <a:gd name="T80" fmla="*/ 62 w 62"/>
                              <a:gd name="T81" fmla="*/ 8 h 117"/>
                              <a:gd name="T82" fmla="*/ 62 w 62"/>
                              <a:gd name="T83" fmla="*/ 12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62" h="117">
                                <a:moveTo>
                                  <a:pt x="62" y="12"/>
                                </a:moveTo>
                                <a:lnTo>
                                  <a:pt x="62" y="15"/>
                                </a:lnTo>
                                <a:lnTo>
                                  <a:pt x="62" y="17"/>
                                </a:lnTo>
                                <a:lnTo>
                                  <a:pt x="62" y="18"/>
                                </a:lnTo>
                                <a:lnTo>
                                  <a:pt x="61" y="20"/>
                                </a:lnTo>
                                <a:lnTo>
                                  <a:pt x="61" y="21"/>
                                </a:lnTo>
                                <a:lnTo>
                                  <a:pt x="61" y="21"/>
                                </a:lnTo>
                                <a:lnTo>
                                  <a:pt x="60" y="22"/>
                                </a:lnTo>
                                <a:lnTo>
                                  <a:pt x="60" y="22"/>
                                </a:lnTo>
                                <a:lnTo>
                                  <a:pt x="59" y="22"/>
                                </a:lnTo>
                                <a:lnTo>
                                  <a:pt x="57" y="21"/>
                                </a:lnTo>
                                <a:lnTo>
                                  <a:pt x="55" y="21"/>
                                </a:lnTo>
                                <a:lnTo>
                                  <a:pt x="54" y="21"/>
                                </a:lnTo>
                                <a:lnTo>
                                  <a:pt x="53" y="20"/>
                                </a:lnTo>
                                <a:lnTo>
                                  <a:pt x="50" y="20"/>
                                </a:lnTo>
                                <a:lnTo>
                                  <a:pt x="48" y="18"/>
                                </a:lnTo>
                                <a:lnTo>
                                  <a:pt x="45" y="18"/>
                                </a:lnTo>
                                <a:lnTo>
                                  <a:pt x="43" y="18"/>
                                </a:lnTo>
                                <a:lnTo>
                                  <a:pt x="39" y="20"/>
                                </a:lnTo>
                                <a:lnTo>
                                  <a:pt x="36" y="21"/>
                                </a:lnTo>
                                <a:lnTo>
                                  <a:pt x="33" y="23"/>
                                </a:lnTo>
                                <a:lnTo>
                                  <a:pt x="30" y="27"/>
                                </a:lnTo>
                                <a:lnTo>
                                  <a:pt x="27" y="31"/>
                                </a:lnTo>
                                <a:lnTo>
                                  <a:pt x="23" y="36"/>
                                </a:lnTo>
                                <a:lnTo>
                                  <a:pt x="19" y="43"/>
                                </a:lnTo>
                                <a:lnTo>
                                  <a:pt x="19" y="113"/>
                                </a:lnTo>
                                <a:lnTo>
                                  <a:pt x="19" y="114"/>
                                </a:lnTo>
                                <a:lnTo>
                                  <a:pt x="18" y="116"/>
                                </a:lnTo>
                                <a:lnTo>
                                  <a:pt x="18" y="116"/>
                                </a:lnTo>
                                <a:lnTo>
                                  <a:pt x="17" y="117"/>
                                </a:lnTo>
                                <a:lnTo>
                                  <a:pt x="16" y="117"/>
                                </a:lnTo>
                                <a:lnTo>
                                  <a:pt x="14" y="117"/>
                                </a:lnTo>
                                <a:lnTo>
                                  <a:pt x="12" y="117"/>
                                </a:lnTo>
                                <a:lnTo>
                                  <a:pt x="9" y="117"/>
                                </a:lnTo>
                                <a:lnTo>
                                  <a:pt x="6" y="117"/>
                                </a:lnTo>
                                <a:lnTo>
                                  <a:pt x="4" y="117"/>
                                </a:lnTo>
                                <a:lnTo>
                                  <a:pt x="2" y="117"/>
                                </a:lnTo>
                                <a:lnTo>
                                  <a:pt x="1" y="117"/>
                                </a:lnTo>
                                <a:lnTo>
                                  <a:pt x="0" y="116"/>
                                </a:lnTo>
                                <a:lnTo>
                                  <a:pt x="0" y="116"/>
                                </a:lnTo>
                                <a:lnTo>
                                  <a:pt x="0" y="114"/>
                                </a:lnTo>
                                <a:lnTo>
                                  <a:pt x="0" y="113"/>
                                </a:lnTo>
                                <a:lnTo>
                                  <a:pt x="0" y="5"/>
                                </a:lnTo>
                                <a:lnTo>
                                  <a:pt x="0" y="5"/>
                                </a:lnTo>
                                <a:lnTo>
                                  <a:pt x="0" y="4"/>
                                </a:lnTo>
                                <a:lnTo>
                                  <a:pt x="0" y="4"/>
                                </a:lnTo>
                                <a:lnTo>
                                  <a:pt x="1" y="2"/>
                                </a:lnTo>
                                <a:lnTo>
                                  <a:pt x="2" y="2"/>
                                </a:lnTo>
                                <a:lnTo>
                                  <a:pt x="3" y="2"/>
                                </a:lnTo>
                                <a:lnTo>
                                  <a:pt x="6" y="1"/>
                                </a:lnTo>
                                <a:lnTo>
                                  <a:pt x="8" y="1"/>
                                </a:lnTo>
                                <a:lnTo>
                                  <a:pt x="11" y="1"/>
                                </a:lnTo>
                                <a:lnTo>
                                  <a:pt x="12" y="2"/>
                                </a:lnTo>
                                <a:lnTo>
                                  <a:pt x="14" y="2"/>
                                </a:lnTo>
                                <a:lnTo>
                                  <a:pt x="16" y="2"/>
                                </a:lnTo>
                                <a:lnTo>
                                  <a:pt x="16" y="4"/>
                                </a:lnTo>
                                <a:lnTo>
                                  <a:pt x="17" y="4"/>
                                </a:lnTo>
                                <a:lnTo>
                                  <a:pt x="17" y="5"/>
                                </a:lnTo>
                                <a:lnTo>
                                  <a:pt x="17" y="5"/>
                                </a:lnTo>
                                <a:lnTo>
                                  <a:pt x="17" y="21"/>
                                </a:lnTo>
                                <a:lnTo>
                                  <a:pt x="22" y="15"/>
                                </a:lnTo>
                                <a:lnTo>
                                  <a:pt x="25" y="11"/>
                                </a:lnTo>
                                <a:lnTo>
                                  <a:pt x="29" y="7"/>
                                </a:lnTo>
                                <a:lnTo>
                                  <a:pt x="33" y="4"/>
                                </a:lnTo>
                                <a:lnTo>
                                  <a:pt x="36" y="2"/>
                                </a:lnTo>
                                <a:lnTo>
                                  <a:pt x="40" y="1"/>
                                </a:lnTo>
                                <a:lnTo>
                                  <a:pt x="43" y="0"/>
                                </a:lnTo>
                                <a:lnTo>
                                  <a:pt x="46" y="0"/>
                                </a:lnTo>
                                <a:lnTo>
                                  <a:pt x="48" y="0"/>
                                </a:lnTo>
                                <a:lnTo>
                                  <a:pt x="50" y="0"/>
                                </a:lnTo>
                                <a:lnTo>
                                  <a:pt x="53" y="0"/>
                                </a:lnTo>
                                <a:lnTo>
                                  <a:pt x="54" y="1"/>
                                </a:lnTo>
                                <a:lnTo>
                                  <a:pt x="56" y="1"/>
                                </a:lnTo>
                                <a:lnTo>
                                  <a:pt x="59" y="2"/>
                                </a:lnTo>
                                <a:lnTo>
                                  <a:pt x="60" y="2"/>
                                </a:lnTo>
                                <a:lnTo>
                                  <a:pt x="61" y="4"/>
                                </a:lnTo>
                                <a:lnTo>
                                  <a:pt x="61" y="4"/>
                                </a:lnTo>
                                <a:lnTo>
                                  <a:pt x="61" y="5"/>
                                </a:lnTo>
                                <a:lnTo>
                                  <a:pt x="62" y="5"/>
                                </a:lnTo>
                                <a:lnTo>
                                  <a:pt x="62" y="6"/>
                                </a:lnTo>
                                <a:lnTo>
                                  <a:pt x="62" y="6"/>
                                </a:lnTo>
                                <a:lnTo>
                                  <a:pt x="62" y="8"/>
                                </a:lnTo>
                                <a:lnTo>
                                  <a:pt x="62" y="10"/>
                                </a:lnTo>
                                <a:lnTo>
                                  <a:pt x="62" y="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03" name="Freeform 692"/>
                        <wps:cNvSpPr>
                          <a:spLocks noEditPoints="1"/>
                        </wps:cNvSpPr>
                        <wps:spPr bwMode="auto">
                          <a:xfrm>
                            <a:off x="4995862" y="4976813"/>
                            <a:ext cx="12700" cy="84138"/>
                          </a:xfrm>
                          <a:custGeom>
                            <a:avLst/>
                            <a:gdLst>
                              <a:gd name="T0" fmla="*/ 22 w 24"/>
                              <a:gd name="T1" fmla="*/ 156 h 160"/>
                              <a:gd name="T2" fmla="*/ 22 w 24"/>
                              <a:gd name="T3" fmla="*/ 157 h 160"/>
                              <a:gd name="T4" fmla="*/ 21 w 24"/>
                              <a:gd name="T5" fmla="*/ 159 h 160"/>
                              <a:gd name="T6" fmla="*/ 21 w 24"/>
                              <a:gd name="T7" fmla="*/ 159 h 160"/>
                              <a:gd name="T8" fmla="*/ 20 w 24"/>
                              <a:gd name="T9" fmla="*/ 160 h 160"/>
                              <a:gd name="T10" fmla="*/ 19 w 24"/>
                              <a:gd name="T11" fmla="*/ 160 h 160"/>
                              <a:gd name="T12" fmla="*/ 18 w 24"/>
                              <a:gd name="T13" fmla="*/ 160 h 160"/>
                              <a:gd name="T14" fmla="*/ 15 w 24"/>
                              <a:gd name="T15" fmla="*/ 160 h 160"/>
                              <a:gd name="T16" fmla="*/ 13 w 24"/>
                              <a:gd name="T17" fmla="*/ 160 h 160"/>
                              <a:gd name="T18" fmla="*/ 9 w 24"/>
                              <a:gd name="T19" fmla="*/ 160 h 160"/>
                              <a:gd name="T20" fmla="*/ 8 w 24"/>
                              <a:gd name="T21" fmla="*/ 160 h 160"/>
                              <a:gd name="T22" fmla="*/ 5 w 24"/>
                              <a:gd name="T23" fmla="*/ 160 h 160"/>
                              <a:gd name="T24" fmla="*/ 4 w 24"/>
                              <a:gd name="T25" fmla="*/ 160 h 160"/>
                              <a:gd name="T26" fmla="*/ 3 w 24"/>
                              <a:gd name="T27" fmla="*/ 159 h 160"/>
                              <a:gd name="T28" fmla="*/ 3 w 24"/>
                              <a:gd name="T29" fmla="*/ 159 h 160"/>
                              <a:gd name="T30" fmla="*/ 3 w 24"/>
                              <a:gd name="T31" fmla="*/ 157 h 160"/>
                              <a:gd name="T32" fmla="*/ 3 w 24"/>
                              <a:gd name="T33" fmla="*/ 156 h 160"/>
                              <a:gd name="T34" fmla="*/ 3 w 24"/>
                              <a:gd name="T35" fmla="*/ 48 h 160"/>
                              <a:gd name="T36" fmla="*/ 3 w 24"/>
                              <a:gd name="T37" fmla="*/ 48 h 160"/>
                              <a:gd name="T38" fmla="*/ 3 w 24"/>
                              <a:gd name="T39" fmla="*/ 47 h 160"/>
                              <a:gd name="T40" fmla="*/ 3 w 24"/>
                              <a:gd name="T41" fmla="*/ 47 h 160"/>
                              <a:gd name="T42" fmla="*/ 4 w 24"/>
                              <a:gd name="T43" fmla="*/ 45 h 160"/>
                              <a:gd name="T44" fmla="*/ 5 w 24"/>
                              <a:gd name="T45" fmla="*/ 45 h 160"/>
                              <a:gd name="T46" fmla="*/ 8 w 24"/>
                              <a:gd name="T47" fmla="*/ 45 h 160"/>
                              <a:gd name="T48" fmla="*/ 9 w 24"/>
                              <a:gd name="T49" fmla="*/ 44 h 160"/>
                              <a:gd name="T50" fmla="*/ 13 w 24"/>
                              <a:gd name="T51" fmla="*/ 44 h 160"/>
                              <a:gd name="T52" fmla="*/ 15 w 24"/>
                              <a:gd name="T53" fmla="*/ 44 h 160"/>
                              <a:gd name="T54" fmla="*/ 18 w 24"/>
                              <a:gd name="T55" fmla="*/ 45 h 160"/>
                              <a:gd name="T56" fmla="*/ 19 w 24"/>
                              <a:gd name="T57" fmla="*/ 45 h 160"/>
                              <a:gd name="T58" fmla="*/ 20 w 24"/>
                              <a:gd name="T59" fmla="*/ 45 h 160"/>
                              <a:gd name="T60" fmla="*/ 21 w 24"/>
                              <a:gd name="T61" fmla="*/ 47 h 160"/>
                              <a:gd name="T62" fmla="*/ 21 w 24"/>
                              <a:gd name="T63" fmla="*/ 47 h 160"/>
                              <a:gd name="T64" fmla="*/ 22 w 24"/>
                              <a:gd name="T65" fmla="*/ 48 h 160"/>
                              <a:gd name="T66" fmla="*/ 22 w 24"/>
                              <a:gd name="T67" fmla="*/ 48 h 160"/>
                              <a:gd name="T68" fmla="*/ 22 w 24"/>
                              <a:gd name="T69" fmla="*/ 156 h 160"/>
                              <a:gd name="T70" fmla="*/ 24 w 24"/>
                              <a:gd name="T71" fmla="*/ 12 h 160"/>
                              <a:gd name="T72" fmla="*/ 24 w 24"/>
                              <a:gd name="T73" fmla="*/ 18 h 160"/>
                              <a:gd name="T74" fmla="*/ 21 w 24"/>
                              <a:gd name="T75" fmla="*/ 21 h 160"/>
                              <a:gd name="T76" fmla="*/ 19 w 24"/>
                              <a:gd name="T77" fmla="*/ 23 h 160"/>
                              <a:gd name="T78" fmla="*/ 11 w 24"/>
                              <a:gd name="T79" fmla="*/ 24 h 160"/>
                              <a:gd name="T80" fmla="*/ 5 w 24"/>
                              <a:gd name="T81" fmla="*/ 23 h 160"/>
                              <a:gd name="T82" fmla="*/ 3 w 24"/>
                              <a:gd name="T83" fmla="*/ 22 h 160"/>
                              <a:gd name="T84" fmla="*/ 0 w 24"/>
                              <a:gd name="T85" fmla="*/ 18 h 160"/>
                              <a:gd name="T86" fmla="*/ 0 w 24"/>
                              <a:gd name="T87" fmla="*/ 12 h 160"/>
                              <a:gd name="T88" fmla="*/ 0 w 24"/>
                              <a:gd name="T89" fmla="*/ 6 h 160"/>
                              <a:gd name="T90" fmla="*/ 3 w 24"/>
                              <a:gd name="T91" fmla="*/ 2 h 160"/>
                              <a:gd name="T92" fmla="*/ 5 w 24"/>
                              <a:gd name="T93" fmla="*/ 1 h 160"/>
                              <a:gd name="T94" fmla="*/ 13 w 24"/>
                              <a:gd name="T95" fmla="*/ 0 h 160"/>
                              <a:gd name="T96" fmla="*/ 19 w 24"/>
                              <a:gd name="T97" fmla="*/ 1 h 160"/>
                              <a:gd name="T98" fmla="*/ 21 w 24"/>
                              <a:gd name="T99" fmla="*/ 2 h 160"/>
                              <a:gd name="T100" fmla="*/ 24 w 24"/>
                              <a:gd name="T101" fmla="*/ 6 h 160"/>
                              <a:gd name="T102" fmla="*/ 24 w 24"/>
                              <a:gd name="T103" fmla="*/ 12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24" h="160">
                                <a:moveTo>
                                  <a:pt x="22" y="156"/>
                                </a:moveTo>
                                <a:lnTo>
                                  <a:pt x="22" y="157"/>
                                </a:lnTo>
                                <a:lnTo>
                                  <a:pt x="21" y="159"/>
                                </a:lnTo>
                                <a:lnTo>
                                  <a:pt x="21" y="159"/>
                                </a:lnTo>
                                <a:lnTo>
                                  <a:pt x="20" y="160"/>
                                </a:lnTo>
                                <a:lnTo>
                                  <a:pt x="19" y="160"/>
                                </a:lnTo>
                                <a:lnTo>
                                  <a:pt x="18" y="160"/>
                                </a:lnTo>
                                <a:lnTo>
                                  <a:pt x="15" y="160"/>
                                </a:lnTo>
                                <a:lnTo>
                                  <a:pt x="13" y="160"/>
                                </a:lnTo>
                                <a:lnTo>
                                  <a:pt x="9" y="160"/>
                                </a:lnTo>
                                <a:lnTo>
                                  <a:pt x="8" y="160"/>
                                </a:lnTo>
                                <a:lnTo>
                                  <a:pt x="5" y="160"/>
                                </a:lnTo>
                                <a:lnTo>
                                  <a:pt x="4" y="160"/>
                                </a:lnTo>
                                <a:lnTo>
                                  <a:pt x="3" y="159"/>
                                </a:lnTo>
                                <a:lnTo>
                                  <a:pt x="3" y="159"/>
                                </a:lnTo>
                                <a:lnTo>
                                  <a:pt x="3" y="157"/>
                                </a:lnTo>
                                <a:lnTo>
                                  <a:pt x="3" y="156"/>
                                </a:lnTo>
                                <a:lnTo>
                                  <a:pt x="3" y="48"/>
                                </a:lnTo>
                                <a:lnTo>
                                  <a:pt x="3" y="48"/>
                                </a:lnTo>
                                <a:lnTo>
                                  <a:pt x="3" y="47"/>
                                </a:lnTo>
                                <a:lnTo>
                                  <a:pt x="3" y="47"/>
                                </a:lnTo>
                                <a:lnTo>
                                  <a:pt x="4" y="45"/>
                                </a:lnTo>
                                <a:lnTo>
                                  <a:pt x="5" y="45"/>
                                </a:lnTo>
                                <a:lnTo>
                                  <a:pt x="8" y="45"/>
                                </a:lnTo>
                                <a:lnTo>
                                  <a:pt x="9" y="44"/>
                                </a:lnTo>
                                <a:lnTo>
                                  <a:pt x="13" y="44"/>
                                </a:lnTo>
                                <a:lnTo>
                                  <a:pt x="15" y="44"/>
                                </a:lnTo>
                                <a:lnTo>
                                  <a:pt x="18" y="45"/>
                                </a:lnTo>
                                <a:lnTo>
                                  <a:pt x="19" y="45"/>
                                </a:lnTo>
                                <a:lnTo>
                                  <a:pt x="20" y="45"/>
                                </a:lnTo>
                                <a:lnTo>
                                  <a:pt x="21" y="47"/>
                                </a:lnTo>
                                <a:lnTo>
                                  <a:pt x="21" y="47"/>
                                </a:lnTo>
                                <a:lnTo>
                                  <a:pt x="22" y="48"/>
                                </a:lnTo>
                                <a:lnTo>
                                  <a:pt x="22" y="48"/>
                                </a:lnTo>
                                <a:lnTo>
                                  <a:pt x="22" y="156"/>
                                </a:lnTo>
                                <a:close/>
                                <a:moveTo>
                                  <a:pt x="24" y="12"/>
                                </a:moveTo>
                                <a:lnTo>
                                  <a:pt x="24" y="18"/>
                                </a:lnTo>
                                <a:lnTo>
                                  <a:pt x="21" y="21"/>
                                </a:lnTo>
                                <a:lnTo>
                                  <a:pt x="19" y="23"/>
                                </a:lnTo>
                                <a:lnTo>
                                  <a:pt x="11" y="24"/>
                                </a:lnTo>
                                <a:lnTo>
                                  <a:pt x="5" y="23"/>
                                </a:lnTo>
                                <a:lnTo>
                                  <a:pt x="3" y="22"/>
                                </a:lnTo>
                                <a:lnTo>
                                  <a:pt x="0" y="18"/>
                                </a:lnTo>
                                <a:lnTo>
                                  <a:pt x="0" y="12"/>
                                </a:lnTo>
                                <a:lnTo>
                                  <a:pt x="0" y="6"/>
                                </a:lnTo>
                                <a:lnTo>
                                  <a:pt x="3" y="2"/>
                                </a:lnTo>
                                <a:lnTo>
                                  <a:pt x="5" y="1"/>
                                </a:lnTo>
                                <a:lnTo>
                                  <a:pt x="13" y="0"/>
                                </a:lnTo>
                                <a:lnTo>
                                  <a:pt x="19" y="1"/>
                                </a:lnTo>
                                <a:lnTo>
                                  <a:pt x="21" y="2"/>
                                </a:lnTo>
                                <a:lnTo>
                                  <a:pt x="24" y="6"/>
                                </a:lnTo>
                                <a:lnTo>
                                  <a:pt x="24" y="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04" name="Freeform 693"/>
                        <wps:cNvSpPr>
                          <a:spLocks noEditPoints="1"/>
                        </wps:cNvSpPr>
                        <wps:spPr bwMode="auto">
                          <a:xfrm>
                            <a:off x="5021262" y="4999038"/>
                            <a:ext cx="53975" cy="84138"/>
                          </a:xfrm>
                          <a:custGeom>
                            <a:avLst/>
                            <a:gdLst>
                              <a:gd name="T0" fmla="*/ 101 w 102"/>
                              <a:gd name="T1" fmla="*/ 16 h 160"/>
                              <a:gd name="T2" fmla="*/ 83 w 102"/>
                              <a:gd name="T3" fmla="*/ 18 h 160"/>
                              <a:gd name="T4" fmla="*/ 90 w 102"/>
                              <a:gd name="T5" fmla="*/ 33 h 160"/>
                              <a:gd name="T6" fmla="*/ 88 w 102"/>
                              <a:gd name="T7" fmla="*/ 55 h 160"/>
                              <a:gd name="T8" fmla="*/ 73 w 102"/>
                              <a:gd name="T9" fmla="*/ 73 h 160"/>
                              <a:gd name="T10" fmla="*/ 48 w 102"/>
                              <a:gd name="T11" fmla="*/ 77 h 160"/>
                              <a:gd name="T12" fmla="*/ 31 w 102"/>
                              <a:gd name="T13" fmla="*/ 74 h 160"/>
                              <a:gd name="T14" fmla="*/ 24 w 102"/>
                              <a:gd name="T15" fmla="*/ 76 h 160"/>
                              <a:gd name="T16" fmla="*/ 22 w 102"/>
                              <a:gd name="T17" fmla="*/ 87 h 160"/>
                              <a:gd name="T18" fmla="*/ 36 w 102"/>
                              <a:gd name="T19" fmla="*/ 93 h 160"/>
                              <a:gd name="T20" fmla="*/ 79 w 102"/>
                              <a:gd name="T21" fmla="*/ 96 h 160"/>
                              <a:gd name="T22" fmla="*/ 95 w 102"/>
                              <a:gd name="T23" fmla="*/ 106 h 160"/>
                              <a:gd name="T24" fmla="*/ 101 w 102"/>
                              <a:gd name="T25" fmla="*/ 123 h 160"/>
                              <a:gd name="T26" fmla="*/ 95 w 102"/>
                              <a:gd name="T27" fmla="*/ 144 h 160"/>
                              <a:gd name="T28" fmla="*/ 72 w 102"/>
                              <a:gd name="T29" fmla="*/ 157 h 160"/>
                              <a:gd name="T30" fmla="*/ 36 w 102"/>
                              <a:gd name="T31" fmla="*/ 160 h 160"/>
                              <a:gd name="T32" fmla="*/ 11 w 102"/>
                              <a:gd name="T33" fmla="*/ 153 h 160"/>
                              <a:gd name="T34" fmla="*/ 0 w 102"/>
                              <a:gd name="T35" fmla="*/ 138 h 160"/>
                              <a:gd name="T36" fmla="*/ 1 w 102"/>
                              <a:gd name="T37" fmla="*/ 124 h 160"/>
                              <a:gd name="T38" fmla="*/ 6 w 102"/>
                              <a:gd name="T39" fmla="*/ 113 h 160"/>
                              <a:gd name="T40" fmla="*/ 16 w 102"/>
                              <a:gd name="T41" fmla="*/ 105 h 160"/>
                              <a:gd name="T42" fmla="*/ 5 w 102"/>
                              <a:gd name="T43" fmla="*/ 92 h 160"/>
                              <a:gd name="T44" fmla="*/ 7 w 102"/>
                              <a:gd name="T45" fmla="*/ 74 h 160"/>
                              <a:gd name="T46" fmla="*/ 11 w 102"/>
                              <a:gd name="T47" fmla="*/ 59 h 160"/>
                              <a:gd name="T48" fmla="*/ 6 w 102"/>
                              <a:gd name="T49" fmla="*/ 39 h 160"/>
                              <a:gd name="T50" fmla="*/ 14 w 102"/>
                              <a:gd name="T51" fmla="*/ 16 h 160"/>
                              <a:gd name="T52" fmla="*/ 31 w 102"/>
                              <a:gd name="T53" fmla="*/ 2 h 160"/>
                              <a:gd name="T54" fmla="*/ 53 w 102"/>
                              <a:gd name="T55" fmla="*/ 0 h 160"/>
                              <a:gd name="T56" fmla="*/ 65 w 102"/>
                              <a:gd name="T57" fmla="*/ 2 h 160"/>
                              <a:gd name="T58" fmla="*/ 101 w 102"/>
                              <a:gd name="T59" fmla="*/ 5 h 160"/>
                              <a:gd name="T60" fmla="*/ 72 w 102"/>
                              <a:gd name="T61" fmla="*/ 39 h 160"/>
                              <a:gd name="T62" fmla="*/ 58 w 102"/>
                              <a:gd name="T63" fmla="*/ 16 h 160"/>
                              <a:gd name="T64" fmla="*/ 38 w 102"/>
                              <a:gd name="T65" fmla="*/ 17 h 160"/>
                              <a:gd name="T66" fmla="*/ 28 w 102"/>
                              <a:gd name="T67" fmla="*/ 26 h 160"/>
                              <a:gd name="T68" fmla="*/ 25 w 102"/>
                              <a:gd name="T69" fmla="*/ 39 h 160"/>
                              <a:gd name="T70" fmla="*/ 38 w 102"/>
                              <a:gd name="T71" fmla="*/ 61 h 160"/>
                              <a:gd name="T72" fmla="*/ 59 w 102"/>
                              <a:gd name="T73" fmla="*/ 60 h 160"/>
                              <a:gd name="T74" fmla="*/ 68 w 102"/>
                              <a:gd name="T75" fmla="*/ 52 h 160"/>
                              <a:gd name="T76" fmla="*/ 72 w 102"/>
                              <a:gd name="T77" fmla="*/ 39 h 160"/>
                              <a:gd name="T78" fmla="*/ 75 w 102"/>
                              <a:gd name="T79" fmla="*/ 114 h 160"/>
                              <a:gd name="T80" fmla="*/ 32 w 102"/>
                              <a:gd name="T81" fmla="*/ 108 h 160"/>
                              <a:gd name="T82" fmla="*/ 24 w 102"/>
                              <a:gd name="T83" fmla="*/ 117 h 160"/>
                              <a:gd name="T84" fmla="*/ 20 w 102"/>
                              <a:gd name="T85" fmla="*/ 124 h 160"/>
                              <a:gd name="T86" fmla="*/ 21 w 102"/>
                              <a:gd name="T87" fmla="*/ 137 h 160"/>
                              <a:gd name="T88" fmla="*/ 49 w 102"/>
                              <a:gd name="T89" fmla="*/ 145 h 160"/>
                              <a:gd name="T90" fmla="*/ 70 w 102"/>
                              <a:gd name="T91" fmla="*/ 141 h 160"/>
                              <a:gd name="T92" fmla="*/ 80 w 102"/>
                              <a:gd name="T93" fmla="*/ 133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102" h="160">
                                <a:moveTo>
                                  <a:pt x="102" y="10"/>
                                </a:moveTo>
                                <a:lnTo>
                                  <a:pt x="102" y="15"/>
                                </a:lnTo>
                                <a:lnTo>
                                  <a:pt x="101" y="16"/>
                                </a:lnTo>
                                <a:lnTo>
                                  <a:pt x="100" y="18"/>
                                </a:lnTo>
                                <a:lnTo>
                                  <a:pt x="99" y="18"/>
                                </a:lnTo>
                                <a:lnTo>
                                  <a:pt x="83" y="18"/>
                                </a:lnTo>
                                <a:lnTo>
                                  <a:pt x="86" y="23"/>
                                </a:lnTo>
                                <a:lnTo>
                                  <a:pt x="89" y="28"/>
                                </a:lnTo>
                                <a:lnTo>
                                  <a:pt x="90" y="33"/>
                                </a:lnTo>
                                <a:lnTo>
                                  <a:pt x="90" y="38"/>
                                </a:lnTo>
                                <a:lnTo>
                                  <a:pt x="90" y="48"/>
                                </a:lnTo>
                                <a:lnTo>
                                  <a:pt x="88" y="55"/>
                                </a:lnTo>
                                <a:lnTo>
                                  <a:pt x="84" y="63"/>
                                </a:lnTo>
                                <a:lnTo>
                                  <a:pt x="79" y="68"/>
                                </a:lnTo>
                                <a:lnTo>
                                  <a:pt x="73" y="73"/>
                                </a:lnTo>
                                <a:lnTo>
                                  <a:pt x="65" y="75"/>
                                </a:lnTo>
                                <a:lnTo>
                                  <a:pt x="58" y="77"/>
                                </a:lnTo>
                                <a:lnTo>
                                  <a:pt x="48" y="77"/>
                                </a:lnTo>
                                <a:lnTo>
                                  <a:pt x="42" y="77"/>
                                </a:lnTo>
                                <a:lnTo>
                                  <a:pt x="36" y="76"/>
                                </a:lnTo>
                                <a:lnTo>
                                  <a:pt x="31" y="74"/>
                                </a:lnTo>
                                <a:lnTo>
                                  <a:pt x="27" y="71"/>
                                </a:lnTo>
                                <a:lnTo>
                                  <a:pt x="25" y="74"/>
                                </a:lnTo>
                                <a:lnTo>
                                  <a:pt x="24" y="76"/>
                                </a:lnTo>
                                <a:lnTo>
                                  <a:pt x="22" y="80"/>
                                </a:lnTo>
                                <a:lnTo>
                                  <a:pt x="22" y="82"/>
                                </a:lnTo>
                                <a:lnTo>
                                  <a:pt x="22" y="87"/>
                                </a:lnTo>
                                <a:lnTo>
                                  <a:pt x="26" y="90"/>
                                </a:lnTo>
                                <a:lnTo>
                                  <a:pt x="30" y="92"/>
                                </a:lnTo>
                                <a:lnTo>
                                  <a:pt x="36" y="93"/>
                                </a:lnTo>
                                <a:lnTo>
                                  <a:pt x="64" y="93"/>
                                </a:lnTo>
                                <a:lnTo>
                                  <a:pt x="72" y="95"/>
                                </a:lnTo>
                                <a:lnTo>
                                  <a:pt x="79" y="96"/>
                                </a:lnTo>
                                <a:lnTo>
                                  <a:pt x="85" y="98"/>
                                </a:lnTo>
                                <a:lnTo>
                                  <a:pt x="91" y="102"/>
                                </a:lnTo>
                                <a:lnTo>
                                  <a:pt x="95" y="106"/>
                                </a:lnTo>
                                <a:lnTo>
                                  <a:pt x="99" y="111"/>
                                </a:lnTo>
                                <a:lnTo>
                                  <a:pt x="101" y="117"/>
                                </a:lnTo>
                                <a:lnTo>
                                  <a:pt x="101" y="123"/>
                                </a:lnTo>
                                <a:lnTo>
                                  <a:pt x="101" y="130"/>
                                </a:lnTo>
                                <a:lnTo>
                                  <a:pt x="99" y="138"/>
                                </a:lnTo>
                                <a:lnTo>
                                  <a:pt x="95" y="144"/>
                                </a:lnTo>
                                <a:lnTo>
                                  <a:pt x="89" y="149"/>
                                </a:lnTo>
                                <a:lnTo>
                                  <a:pt x="81" y="154"/>
                                </a:lnTo>
                                <a:lnTo>
                                  <a:pt x="72" y="157"/>
                                </a:lnTo>
                                <a:lnTo>
                                  <a:pt x="62" y="160"/>
                                </a:lnTo>
                                <a:lnTo>
                                  <a:pt x="48" y="160"/>
                                </a:lnTo>
                                <a:lnTo>
                                  <a:pt x="36" y="160"/>
                                </a:lnTo>
                                <a:lnTo>
                                  <a:pt x="26" y="159"/>
                                </a:lnTo>
                                <a:lnTo>
                                  <a:pt x="17" y="156"/>
                                </a:lnTo>
                                <a:lnTo>
                                  <a:pt x="11" y="153"/>
                                </a:lnTo>
                                <a:lnTo>
                                  <a:pt x="6" y="148"/>
                                </a:lnTo>
                                <a:lnTo>
                                  <a:pt x="3" y="143"/>
                                </a:lnTo>
                                <a:lnTo>
                                  <a:pt x="0" y="138"/>
                                </a:lnTo>
                                <a:lnTo>
                                  <a:pt x="0" y="132"/>
                                </a:lnTo>
                                <a:lnTo>
                                  <a:pt x="0" y="128"/>
                                </a:lnTo>
                                <a:lnTo>
                                  <a:pt x="1" y="124"/>
                                </a:lnTo>
                                <a:lnTo>
                                  <a:pt x="3" y="121"/>
                                </a:lnTo>
                                <a:lnTo>
                                  <a:pt x="4" y="117"/>
                                </a:lnTo>
                                <a:lnTo>
                                  <a:pt x="6" y="113"/>
                                </a:lnTo>
                                <a:lnTo>
                                  <a:pt x="9" y="111"/>
                                </a:lnTo>
                                <a:lnTo>
                                  <a:pt x="12" y="107"/>
                                </a:lnTo>
                                <a:lnTo>
                                  <a:pt x="16" y="105"/>
                                </a:lnTo>
                                <a:lnTo>
                                  <a:pt x="10" y="101"/>
                                </a:lnTo>
                                <a:lnTo>
                                  <a:pt x="6" y="96"/>
                                </a:lnTo>
                                <a:lnTo>
                                  <a:pt x="5" y="92"/>
                                </a:lnTo>
                                <a:lnTo>
                                  <a:pt x="4" y="86"/>
                                </a:lnTo>
                                <a:lnTo>
                                  <a:pt x="5" y="80"/>
                                </a:lnTo>
                                <a:lnTo>
                                  <a:pt x="7" y="74"/>
                                </a:lnTo>
                                <a:lnTo>
                                  <a:pt x="10" y="68"/>
                                </a:lnTo>
                                <a:lnTo>
                                  <a:pt x="15" y="63"/>
                                </a:lnTo>
                                <a:lnTo>
                                  <a:pt x="11" y="59"/>
                                </a:lnTo>
                                <a:lnTo>
                                  <a:pt x="9" y="53"/>
                                </a:lnTo>
                                <a:lnTo>
                                  <a:pt x="6" y="47"/>
                                </a:lnTo>
                                <a:lnTo>
                                  <a:pt x="6" y="39"/>
                                </a:lnTo>
                                <a:lnTo>
                                  <a:pt x="7" y="31"/>
                                </a:lnTo>
                                <a:lnTo>
                                  <a:pt x="10" y="23"/>
                                </a:lnTo>
                                <a:lnTo>
                                  <a:pt x="14" y="16"/>
                                </a:lnTo>
                                <a:lnTo>
                                  <a:pt x="19" y="11"/>
                                </a:lnTo>
                                <a:lnTo>
                                  <a:pt x="24" y="6"/>
                                </a:lnTo>
                                <a:lnTo>
                                  <a:pt x="31" y="2"/>
                                </a:lnTo>
                                <a:lnTo>
                                  <a:pt x="40" y="1"/>
                                </a:lnTo>
                                <a:lnTo>
                                  <a:pt x="48" y="0"/>
                                </a:lnTo>
                                <a:lnTo>
                                  <a:pt x="53" y="0"/>
                                </a:lnTo>
                                <a:lnTo>
                                  <a:pt x="58" y="1"/>
                                </a:lnTo>
                                <a:lnTo>
                                  <a:pt x="62" y="1"/>
                                </a:lnTo>
                                <a:lnTo>
                                  <a:pt x="65" y="2"/>
                                </a:lnTo>
                                <a:lnTo>
                                  <a:pt x="99" y="2"/>
                                </a:lnTo>
                                <a:lnTo>
                                  <a:pt x="100" y="2"/>
                                </a:lnTo>
                                <a:lnTo>
                                  <a:pt x="101" y="5"/>
                                </a:lnTo>
                                <a:lnTo>
                                  <a:pt x="102" y="6"/>
                                </a:lnTo>
                                <a:lnTo>
                                  <a:pt x="102" y="10"/>
                                </a:lnTo>
                                <a:close/>
                                <a:moveTo>
                                  <a:pt x="72" y="39"/>
                                </a:moveTo>
                                <a:lnTo>
                                  <a:pt x="70" y="28"/>
                                </a:lnTo>
                                <a:lnTo>
                                  <a:pt x="65" y="22"/>
                                </a:lnTo>
                                <a:lnTo>
                                  <a:pt x="58" y="16"/>
                                </a:lnTo>
                                <a:lnTo>
                                  <a:pt x="48" y="16"/>
                                </a:lnTo>
                                <a:lnTo>
                                  <a:pt x="42" y="16"/>
                                </a:lnTo>
                                <a:lnTo>
                                  <a:pt x="38" y="17"/>
                                </a:lnTo>
                                <a:lnTo>
                                  <a:pt x="33" y="20"/>
                                </a:lnTo>
                                <a:lnTo>
                                  <a:pt x="31" y="22"/>
                                </a:lnTo>
                                <a:lnTo>
                                  <a:pt x="28" y="26"/>
                                </a:lnTo>
                                <a:lnTo>
                                  <a:pt x="27" y="31"/>
                                </a:lnTo>
                                <a:lnTo>
                                  <a:pt x="26" y="34"/>
                                </a:lnTo>
                                <a:lnTo>
                                  <a:pt x="25" y="39"/>
                                </a:lnTo>
                                <a:lnTo>
                                  <a:pt x="26" y="49"/>
                                </a:lnTo>
                                <a:lnTo>
                                  <a:pt x="31" y="57"/>
                                </a:lnTo>
                                <a:lnTo>
                                  <a:pt x="38" y="61"/>
                                </a:lnTo>
                                <a:lnTo>
                                  <a:pt x="48" y="63"/>
                                </a:lnTo>
                                <a:lnTo>
                                  <a:pt x="54" y="63"/>
                                </a:lnTo>
                                <a:lnTo>
                                  <a:pt x="59" y="60"/>
                                </a:lnTo>
                                <a:lnTo>
                                  <a:pt x="63" y="59"/>
                                </a:lnTo>
                                <a:lnTo>
                                  <a:pt x="65" y="55"/>
                                </a:lnTo>
                                <a:lnTo>
                                  <a:pt x="68" y="52"/>
                                </a:lnTo>
                                <a:lnTo>
                                  <a:pt x="70" y="48"/>
                                </a:lnTo>
                                <a:lnTo>
                                  <a:pt x="72" y="43"/>
                                </a:lnTo>
                                <a:lnTo>
                                  <a:pt x="72" y="39"/>
                                </a:lnTo>
                                <a:close/>
                                <a:moveTo>
                                  <a:pt x="81" y="124"/>
                                </a:moveTo>
                                <a:lnTo>
                                  <a:pt x="80" y="118"/>
                                </a:lnTo>
                                <a:lnTo>
                                  <a:pt x="75" y="114"/>
                                </a:lnTo>
                                <a:lnTo>
                                  <a:pt x="69" y="111"/>
                                </a:lnTo>
                                <a:lnTo>
                                  <a:pt x="60" y="109"/>
                                </a:lnTo>
                                <a:lnTo>
                                  <a:pt x="32" y="108"/>
                                </a:lnTo>
                                <a:lnTo>
                                  <a:pt x="28" y="112"/>
                                </a:lnTo>
                                <a:lnTo>
                                  <a:pt x="26" y="114"/>
                                </a:lnTo>
                                <a:lnTo>
                                  <a:pt x="24" y="117"/>
                                </a:lnTo>
                                <a:lnTo>
                                  <a:pt x="22" y="119"/>
                                </a:lnTo>
                                <a:lnTo>
                                  <a:pt x="21" y="122"/>
                                </a:lnTo>
                                <a:lnTo>
                                  <a:pt x="20" y="124"/>
                                </a:lnTo>
                                <a:lnTo>
                                  <a:pt x="20" y="127"/>
                                </a:lnTo>
                                <a:lnTo>
                                  <a:pt x="20" y="129"/>
                                </a:lnTo>
                                <a:lnTo>
                                  <a:pt x="21" y="137"/>
                                </a:lnTo>
                                <a:lnTo>
                                  <a:pt x="27" y="141"/>
                                </a:lnTo>
                                <a:lnTo>
                                  <a:pt x="36" y="145"/>
                                </a:lnTo>
                                <a:lnTo>
                                  <a:pt x="49" y="145"/>
                                </a:lnTo>
                                <a:lnTo>
                                  <a:pt x="58" y="145"/>
                                </a:lnTo>
                                <a:lnTo>
                                  <a:pt x="64" y="144"/>
                                </a:lnTo>
                                <a:lnTo>
                                  <a:pt x="70" y="141"/>
                                </a:lnTo>
                                <a:lnTo>
                                  <a:pt x="74" y="139"/>
                                </a:lnTo>
                                <a:lnTo>
                                  <a:pt x="78" y="135"/>
                                </a:lnTo>
                                <a:lnTo>
                                  <a:pt x="80" y="133"/>
                                </a:lnTo>
                                <a:lnTo>
                                  <a:pt x="81" y="128"/>
                                </a:lnTo>
                                <a:lnTo>
                                  <a:pt x="81" y="12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05" name="Freeform 694"/>
                        <wps:cNvSpPr>
                          <a:spLocks/>
                        </wps:cNvSpPr>
                        <wps:spPr bwMode="auto">
                          <a:xfrm>
                            <a:off x="5089525" y="4972050"/>
                            <a:ext cx="9525" cy="88900"/>
                          </a:xfrm>
                          <a:custGeom>
                            <a:avLst/>
                            <a:gdLst>
                              <a:gd name="T0" fmla="*/ 20 w 20"/>
                              <a:gd name="T1" fmla="*/ 164 h 168"/>
                              <a:gd name="T2" fmla="*/ 20 w 20"/>
                              <a:gd name="T3" fmla="*/ 165 h 168"/>
                              <a:gd name="T4" fmla="*/ 19 w 20"/>
                              <a:gd name="T5" fmla="*/ 167 h 168"/>
                              <a:gd name="T6" fmla="*/ 19 w 20"/>
                              <a:gd name="T7" fmla="*/ 167 h 168"/>
                              <a:gd name="T8" fmla="*/ 17 w 20"/>
                              <a:gd name="T9" fmla="*/ 168 h 168"/>
                              <a:gd name="T10" fmla="*/ 16 w 20"/>
                              <a:gd name="T11" fmla="*/ 168 h 168"/>
                              <a:gd name="T12" fmla="*/ 15 w 20"/>
                              <a:gd name="T13" fmla="*/ 168 h 168"/>
                              <a:gd name="T14" fmla="*/ 13 w 20"/>
                              <a:gd name="T15" fmla="*/ 168 h 168"/>
                              <a:gd name="T16" fmla="*/ 10 w 20"/>
                              <a:gd name="T17" fmla="*/ 168 h 168"/>
                              <a:gd name="T18" fmla="*/ 8 w 20"/>
                              <a:gd name="T19" fmla="*/ 168 h 168"/>
                              <a:gd name="T20" fmla="*/ 5 w 20"/>
                              <a:gd name="T21" fmla="*/ 168 h 168"/>
                              <a:gd name="T22" fmla="*/ 3 w 20"/>
                              <a:gd name="T23" fmla="*/ 168 h 168"/>
                              <a:gd name="T24" fmla="*/ 1 w 20"/>
                              <a:gd name="T25" fmla="*/ 168 h 168"/>
                              <a:gd name="T26" fmla="*/ 1 w 20"/>
                              <a:gd name="T27" fmla="*/ 167 h 168"/>
                              <a:gd name="T28" fmla="*/ 0 w 20"/>
                              <a:gd name="T29" fmla="*/ 167 h 168"/>
                              <a:gd name="T30" fmla="*/ 0 w 20"/>
                              <a:gd name="T31" fmla="*/ 165 h 168"/>
                              <a:gd name="T32" fmla="*/ 0 w 20"/>
                              <a:gd name="T33" fmla="*/ 164 h 168"/>
                              <a:gd name="T34" fmla="*/ 0 w 20"/>
                              <a:gd name="T35" fmla="*/ 4 h 168"/>
                              <a:gd name="T36" fmla="*/ 0 w 20"/>
                              <a:gd name="T37" fmla="*/ 3 h 168"/>
                              <a:gd name="T38" fmla="*/ 0 w 20"/>
                              <a:gd name="T39" fmla="*/ 2 h 168"/>
                              <a:gd name="T40" fmla="*/ 1 w 20"/>
                              <a:gd name="T41" fmla="*/ 2 h 168"/>
                              <a:gd name="T42" fmla="*/ 1 w 20"/>
                              <a:gd name="T43" fmla="*/ 2 h 168"/>
                              <a:gd name="T44" fmla="*/ 3 w 20"/>
                              <a:gd name="T45" fmla="*/ 0 h 168"/>
                              <a:gd name="T46" fmla="*/ 5 w 20"/>
                              <a:gd name="T47" fmla="*/ 0 h 168"/>
                              <a:gd name="T48" fmla="*/ 8 w 20"/>
                              <a:gd name="T49" fmla="*/ 0 h 168"/>
                              <a:gd name="T50" fmla="*/ 10 w 20"/>
                              <a:gd name="T51" fmla="*/ 0 h 168"/>
                              <a:gd name="T52" fmla="*/ 13 w 20"/>
                              <a:gd name="T53" fmla="*/ 0 h 168"/>
                              <a:gd name="T54" fmla="*/ 15 w 20"/>
                              <a:gd name="T55" fmla="*/ 0 h 168"/>
                              <a:gd name="T56" fmla="*/ 16 w 20"/>
                              <a:gd name="T57" fmla="*/ 0 h 168"/>
                              <a:gd name="T58" fmla="*/ 17 w 20"/>
                              <a:gd name="T59" fmla="*/ 2 h 168"/>
                              <a:gd name="T60" fmla="*/ 19 w 20"/>
                              <a:gd name="T61" fmla="*/ 2 h 168"/>
                              <a:gd name="T62" fmla="*/ 19 w 20"/>
                              <a:gd name="T63" fmla="*/ 2 h 168"/>
                              <a:gd name="T64" fmla="*/ 20 w 20"/>
                              <a:gd name="T65" fmla="*/ 3 h 168"/>
                              <a:gd name="T66" fmla="*/ 20 w 20"/>
                              <a:gd name="T67" fmla="*/ 4 h 168"/>
                              <a:gd name="T68" fmla="*/ 20 w 20"/>
                              <a:gd name="T69" fmla="*/ 164 h 1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0" h="168">
                                <a:moveTo>
                                  <a:pt x="20" y="164"/>
                                </a:moveTo>
                                <a:lnTo>
                                  <a:pt x="20" y="165"/>
                                </a:lnTo>
                                <a:lnTo>
                                  <a:pt x="19" y="167"/>
                                </a:lnTo>
                                <a:lnTo>
                                  <a:pt x="19" y="167"/>
                                </a:lnTo>
                                <a:lnTo>
                                  <a:pt x="17" y="168"/>
                                </a:lnTo>
                                <a:lnTo>
                                  <a:pt x="16" y="168"/>
                                </a:lnTo>
                                <a:lnTo>
                                  <a:pt x="15" y="168"/>
                                </a:lnTo>
                                <a:lnTo>
                                  <a:pt x="13" y="168"/>
                                </a:lnTo>
                                <a:lnTo>
                                  <a:pt x="10" y="168"/>
                                </a:lnTo>
                                <a:lnTo>
                                  <a:pt x="8" y="168"/>
                                </a:lnTo>
                                <a:lnTo>
                                  <a:pt x="5" y="168"/>
                                </a:lnTo>
                                <a:lnTo>
                                  <a:pt x="3" y="168"/>
                                </a:lnTo>
                                <a:lnTo>
                                  <a:pt x="1" y="168"/>
                                </a:lnTo>
                                <a:lnTo>
                                  <a:pt x="1" y="167"/>
                                </a:lnTo>
                                <a:lnTo>
                                  <a:pt x="0" y="167"/>
                                </a:lnTo>
                                <a:lnTo>
                                  <a:pt x="0" y="165"/>
                                </a:lnTo>
                                <a:lnTo>
                                  <a:pt x="0" y="164"/>
                                </a:lnTo>
                                <a:lnTo>
                                  <a:pt x="0" y="4"/>
                                </a:lnTo>
                                <a:lnTo>
                                  <a:pt x="0" y="3"/>
                                </a:lnTo>
                                <a:lnTo>
                                  <a:pt x="0" y="2"/>
                                </a:lnTo>
                                <a:lnTo>
                                  <a:pt x="1" y="2"/>
                                </a:lnTo>
                                <a:lnTo>
                                  <a:pt x="1" y="2"/>
                                </a:lnTo>
                                <a:lnTo>
                                  <a:pt x="3" y="0"/>
                                </a:lnTo>
                                <a:lnTo>
                                  <a:pt x="5" y="0"/>
                                </a:lnTo>
                                <a:lnTo>
                                  <a:pt x="8" y="0"/>
                                </a:lnTo>
                                <a:lnTo>
                                  <a:pt x="10" y="0"/>
                                </a:lnTo>
                                <a:lnTo>
                                  <a:pt x="13" y="0"/>
                                </a:lnTo>
                                <a:lnTo>
                                  <a:pt x="15" y="0"/>
                                </a:lnTo>
                                <a:lnTo>
                                  <a:pt x="16" y="0"/>
                                </a:lnTo>
                                <a:lnTo>
                                  <a:pt x="17" y="2"/>
                                </a:lnTo>
                                <a:lnTo>
                                  <a:pt x="19" y="2"/>
                                </a:lnTo>
                                <a:lnTo>
                                  <a:pt x="19" y="2"/>
                                </a:lnTo>
                                <a:lnTo>
                                  <a:pt x="20" y="3"/>
                                </a:lnTo>
                                <a:lnTo>
                                  <a:pt x="20" y="4"/>
                                </a:lnTo>
                                <a:lnTo>
                                  <a:pt x="20" y="16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06" name="Freeform 695"/>
                        <wps:cNvSpPr>
                          <a:spLocks/>
                        </wps:cNvSpPr>
                        <wps:spPr bwMode="auto">
                          <a:xfrm>
                            <a:off x="5111750" y="4999038"/>
                            <a:ext cx="53975" cy="84138"/>
                          </a:xfrm>
                          <a:custGeom>
                            <a:avLst/>
                            <a:gdLst>
                              <a:gd name="T0" fmla="*/ 64 w 104"/>
                              <a:gd name="T1" fmla="*/ 116 h 159"/>
                              <a:gd name="T2" fmla="*/ 49 w 104"/>
                              <a:gd name="T3" fmla="*/ 155 h 159"/>
                              <a:gd name="T4" fmla="*/ 48 w 104"/>
                              <a:gd name="T5" fmla="*/ 158 h 159"/>
                              <a:gd name="T6" fmla="*/ 46 w 104"/>
                              <a:gd name="T7" fmla="*/ 158 h 159"/>
                              <a:gd name="T8" fmla="*/ 42 w 104"/>
                              <a:gd name="T9" fmla="*/ 159 h 159"/>
                              <a:gd name="T10" fmla="*/ 37 w 104"/>
                              <a:gd name="T11" fmla="*/ 159 h 159"/>
                              <a:gd name="T12" fmla="*/ 35 w 104"/>
                              <a:gd name="T13" fmla="*/ 159 h 159"/>
                              <a:gd name="T14" fmla="*/ 32 w 104"/>
                              <a:gd name="T15" fmla="*/ 159 h 159"/>
                              <a:gd name="T16" fmla="*/ 30 w 104"/>
                              <a:gd name="T17" fmla="*/ 159 h 159"/>
                              <a:gd name="T18" fmla="*/ 28 w 104"/>
                              <a:gd name="T19" fmla="*/ 158 h 159"/>
                              <a:gd name="T20" fmla="*/ 28 w 104"/>
                              <a:gd name="T21" fmla="*/ 158 h 159"/>
                              <a:gd name="T22" fmla="*/ 28 w 104"/>
                              <a:gd name="T23" fmla="*/ 156 h 159"/>
                              <a:gd name="T24" fmla="*/ 28 w 104"/>
                              <a:gd name="T25" fmla="*/ 155 h 159"/>
                              <a:gd name="T26" fmla="*/ 28 w 104"/>
                              <a:gd name="T27" fmla="*/ 153 h 159"/>
                              <a:gd name="T28" fmla="*/ 43 w 104"/>
                              <a:gd name="T29" fmla="*/ 116 h 159"/>
                              <a:gd name="T30" fmla="*/ 42 w 104"/>
                              <a:gd name="T31" fmla="*/ 115 h 159"/>
                              <a:gd name="T32" fmla="*/ 41 w 104"/>
                              <a:gd name="T33" fmla="*/ 113 h 159"/>
                              <a:gd name="T34" fmla="*/ 41 w 104"/>
                              <a:gd name="T35" fmla="*/ 113 h 159"/>
                              <a:gd name="T36" fmla="*/ 39 w 104"/>
                              <a:gd name="T37" fmla="*/ 112 h 159"/>
                              <a:gd name="T38" fmla="*/ 1 w 104"/>
                              <a:gd name="T39" fmla="*/ 9 h 159"/>
                              <a:gd name="T40" fmla="*/ 0 w 104"/>
                              <a:gd name="T41" fmla="*/ 6 h 159"/>
                              <a:gd name="T42" fmla="*/ 0 w 104"/>
                              <a:gd name="T43" fmla="*/ 4 h 159"/>
                              <a:gd name="T44" fmla="*/ 0 w 104"/>
                              <a:gd name="T45" fmla="*/ 3 h 159"/>
                              <a:gd name="T46" fmla="*/ 1 w 104"/>
                              <a:gd name="T47" fmla="*/ 3 h 159"/>
                              <a:gd name="T48" fmla="*/ 3 w 104"/>
                              <a:gd name="T49" fmla="*/ 1 h 159"/>
                              <a:gd name="T50" fmla="*/ 5 w 104"/>
                              <a:gd name="T51" fmla="*/ 1 h 159"/>
                              <a:gd name="T52" fmla="*/ 7 w 104"/>
                              <a:gd name="T53" fmla="*/ 0 h 159"/>
                              <a:gd name="T54" fmla="*/ 10 w 104"/>
                              <a:gd name="T55" fmla="*/ 0 h 159"/>
                              <a:gd name="T56" fmla="*/ 14 w 104"/>
                              <a:gd name="T57" fmla="*/ 0 h 159"/>
                              <a:gd name="T58" fmla="*/ 16 w 104"/>
                              <a:gd name="T59" fmla="*/ 1 h 159"/>
                              <a:gd name="T60" fmla="*/ 17 w 104"/>
                              <a:gd name="T61" fmla="*/ 1 h 159"/>
                              <a:gd name="T62" fmla="*/ 19 w 104"/>
                              <a:gd name="T63" fmla="*/ 1 h 159"/>
                              <a:gd name="T64" fmla="*/ 20 w 104"/>
                              <a:gd name="T65" fmla="*/ 3 h 159"/>
                              <a:gd name="T66" fmla="*/ 21 w 104"/>
                              <a:gd name="T67" fmla="*/ 3 h 159"/>
                              <a:gd name="T68" fmla="*/ 21 w 104"/>
                              <a:gd name="T69" fmla="*/ 4 h 159"/>
                              <a:gd name="T70" fmla="*/ 22 w 104"/>
                              <a:gd name="T71" fmla="*/ 5 h 159"/>
                              <a:gd name="T72" fmla="*/ 53 w 104"/>
                              <a:gd name="T73" fmla="*/ 92 h 159"/>
                              <a:gd name="T74" fmla="*/ 53 w 104"/>
                              <a:gd name="T75" fmla="*/ 92 h 159"/>
                              <a:gd name="T76" fmla="*/ 83 w 104"/>
                              <a:gd name="T77" fmla="*/ 5 h 159"/>
                              <a:gd name="T78" fmla="*/ 84 w 104"/>
                              <a:gd name="T79" fmla="*/ 3 h 159"/>
                              <a:gd name="T80" fmla="*/ 85 w 104"/>
                              <a:gd name="T81" fmla="*/ 1 h 159"/>
                              <a:gd name="T82" fmla="*/ 86 w 104"/>
                              <a:gd name="T83" fmla="*/ 1 h 159"/>
                              <a:gd name="T84" fmla="*/ 88 w 104"/>
                              <a:gd name="T85" fmla="*/ 1 h 159"/>
                              <a:gd name="T86" fmla="*/ 90 w 104"/>
                              <a:gd name="T87" fmla="*/ 0 h 159"/>
                              <a:gd name="T88" fmla="*/ 94 w 104"/>
                              <a:gd name="T89" fmla="*/ 0 h 159"/>
                              <a:gd name="T90" fmla="*/ 97 w 104"/>
                              <a:gd name="T91" fmla="*/ 0 h 159"/>
                              <a:gd name="T92" fmla="*/ 100 w 104"/>
                              <a:gd name="T93" fmla="*/ 1 h 159"/>
                              <a:gd name="T94" fmla="*/ 101 w 104"/>
                              <a:gd name="T95" fmla="*/ 1 h 159"/>
                              <a:gd name="T96" fmla="*/ 102 w 104"/>
                              <a:gd name="T97" fmla="*/ 3 h 159"/>
                              <a:gd name="T98" fmla="*/ 104 w 104"/>
                              <a:gd name="T99" fmla="*/ 3 h 159"/>
                              <a:gd name="T100" fmla="*/ 104 w 104"/>
                              <a:gd name="T101" fmla="*/ 4 h 159"/>
                              <a:gd name="T102" fmla="*/ 104 w 104"/>
                              <a:gd name="T103" fmla="*/ 6 h 159"/>
                              <a:gd name="T104" fmla="*/ 102 w 104"/>
                              <a:gd name="T105" fmla="*/ 7 h 159"/>
                              <a:gd name="T106" fmla="*/ 64 w 104"/>
                              <a:gd name="T107" fmla="*/ 116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04" h="159">
                                <a:moveTo>
                                  <a:pt x="64" y="116"/>
                                </a:moveTo>
                                <a:lnTo>
                                  <a:pt x="49" y="155"/>
                                </a:lnTo>
                                <a:lnTo>
                                  <a:pt x="48" y="158"/>
                                </a:lnTo>
                                <a:lnTo>
                                  <a:pt x="46" y="158"/>
                                </a:lnTo>
                                <a:lnTo>
                                  <a:pt x="42" y="159"/>
                                </a:lnTo>
                                <a:lnTo>
                                  <a:pt x="37" y="159"/>
                                </a:lnTo>
                                <a:lnTo>
                                  <a:pt x="35" y="159"/>
                                </a:lnTo>
                                <a:lnTo>
                                  <a:pt x="32" y="159"/>
                                </a:lnTo>
                                <a:lnTo>
                                  <a:pt x="30" y="159"/>
                                </a:lnTo>
                                <a:lnTo>
                                  <a:pt x="28" y="158"/>
                                </a:lnTo>
                                <a:lnTo>
                                  <a:pt x="28" y="158"/>
                                </a:lnTo>
                                <a:lnTo>
                                  <a:pt x="28" y="156"/>
                                </a:lnTo>
                                <a:lnTo>
                                  <a:pt x="28" y="155"/>
                                </a:lnTo>
                                <a:lnTo>
                                  <a:pt x="28" y="153"/>
                                </a:lnTo>
                                <a:lnTo>
                                  <a:pt x="43" y="116"/>
                                </a:lnTo>
                                <a:lnTo>
                                  <a:pt x="42" y="115"/>
                                </a:lnTo>
                                <a:lnTo>
                                  <a:pt x="41" y="113"/>
                                </a:lnTo>
                                <a:lnTo>
                                  <a:pt x="41" y="113"/>
                                </a:lnTo>
                                <a:lnTo>
                                  <a:pt x="39" y="112"/>
                                </a:lnTo>
                                <a:lnTo>
                                  <a:pt x="1" y="9"/>
                                </a:lnTo>
                                <a:lnTo>
                                  <a:pt x="0" y="6"/>
                                </a:lnTo>
                                <a:lnTo>
                                  <a:pt x="0" y="4"/>
                                </a:lnTo>
                                <a:lnTo>
                                  <a:pt x="0" y="3"/>
                                </a:lnTo>
                                <a:lnTo>
                                  <a:pt x="1" y="3"/>
                                </a:lnTo>
                                <a:lnTo>
                                  <a:pt x="3" y="1"/>
                                </a:lnTo>
                                <a:lnTo>
                                  <a:pt x="5" y="1"/>
                                </a:lnTo>
                                <a:lnTo>
                                  <a:pt x="7" y="0"/>
                                </a:lnTo>
                                <a:lnTo>
                                  <a:pt x="10" y="0"/>
                                </a:lnTo>
                                <a:lnTo>
                                  <a:pt x="14" y="0"/>
                                </a:lnTo>
                                <a:lnTo>
                                  <a:pt x="16" y="1"/>
                                </a:lnTo>
                                <a:lnTo>
                                  <a:pt x="17" y="1"/>
                                </a:lnTo>
                                <a:lnTo>
                                  <a:pt x="19" y="1"/>
                                </a:lnTo>
                                <a:lnTo>
                                  <a:pt x="20" y="3"/>
                                </a:lnTo>
                                <a:lnTo>
                                  <a:pt x="21" y="3"/>
                                </a:lnTo>
                                <a:lnTo>
                                  <a:pt x="21" y="4"/>
                                </a:lnTo>
                                <a:lnTo>
                                  <a:pt x="22" y="5"/>
                                </a:lnTo>
                                <a:lnTo>
                                  <a:pt x="53" y="92"/>
                                </a:lnTo>
                                <a:lnTo>
                                  <a:pt x="53" y="92"/>
                                </a:lnTo>
                                <a:lnTo>
                                  <a:pt x="83" y="5"/>
                                </a:lnTo>
                                <a:lnTo>
                                  <a:pt x="84" y="3"/>
                                </a:lnTo>
                                <a:lnTo>
                                  <a:pt x="85" y="1"/>
                                </a:lnTo>
                                <a:lnTo>
                                  <a:pt x="86" y="1"/>
                                </a:lnTo>
                                <a:lnTo>
                                  <a:pt x="88" y="1"/>
                                </a:lnTo>
                                <a:lnTo>
                                  <a:pt x="90" y="0"/>
                                </a:lnTo>
                                <a:lnTo>
                                  <a:pt x="94" y="0"/>
                                </a:lnTo>
                                <a:lnTo>
                                  <a:pt x="97" y="0"/>
                                </a:lnTo>
                                <a:lnTo>
                                  <a:pt x="100" y="1"/>
                                </a:lnTo>
                                <a:lnTo>
                                  <a:pt x="101" y="1"/>
                                </a:lnTo>
                                <a:lnTo>
                                  <a:pt x="102" y="3"/>
                                </a:lnTo>
                                <a:lnTo>
                                  <a:pt x="104" y="3"/>
                                </a:lnTo>
                                <a:lnTo>
                                  <a:pt x="104" y="4"/>
                                </a:lnTo>
                                <a:lnTo>
                                  <a:pt x="104" y="6"/>
                                </a:lnTo>
                                <a:lnTo>
                                  <a:pt x="102" y="7"/>
                                </a:lnTo>
                                <a:lnTo>
                                  <a:pt x="64" y="1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07" name="Freeform 696"/>
                        <wps:cNvSpPr>
                          <a:spLocks/>
                        </wps:cNvSpPr>
                        <wps:spPr bwMode="auto">
                          <a:xfrm>
                            <a:off x="5172075" y="4999038"/>
                            <a:ext cx="46038" cy="63500"/>
                          </a:xfrm>
                          <a:custGeom>
                            <a:avLst/>
                            <a:gdLst>
                              <a:gd name="T0" fmla="*/ 85 w 85"/>
                              <a:gd name="T1" fmla="*/ 100 h 119"/>
                              <a:gd name="T2" fmla="*/ 85 w 85"/>
                              <a:gd name="T3" fmla="*/ 102 h 119"/>
                              <a:gd name="T4" fmla="*/ 85 w 85"/>
                              <a:gd name="T5" fmla="*/ 105 h 119"/>
                              <a:gd name="T6" fmla="*/ 84 w 85"/>
                              <a:gd name="T7" fmla="*/ 106 h 119"/>
                              <a:gd name="T8" fmla="*/ 80 w 85"/>
                              <a:gd name="T9" fmla="*/ 109 h 119"/>
                              <a:gd name="T10" fmla="*/ 74 w 85"/>
                              <a:gd name="T11" fmla="*/ 113 h 119"/>
                              <a:gd name="T12" fmla="*/ 64 w 85"/>
                              <a:gd name="T13" fmla="*/ 117 h 119"/>
                              <a:gd name="T14" fmla="*/ 54 w 85"/>
                              <a:gd name="T15" fmla="*/ 118 h 119"/>
                              <a:gd name="T16" fmla="*/ 37 w 85"/>
                              <a:gd name="T17" fmla="*/ 118 h 119"/>
                              <a:gd name="T18" fmla="*/ 18 w 85"/>
                              <a:gd name="T19" fmla="*/ 111 h 119"/>
                              <a:gd name="T20" fmla="*/ 7 w 85"/>
                              <a:gd name="T21" fmla="*/ 96 h 119"/>
                              <a:gd name="T22" fmla="*/ 0 w 85"/>
                              <a:gd name="T23" fmla="*/ 74 h 119"/>
                              <a:gd name="T24" fmla="*/ 1 w 85"/>
                              <a:gd name="T25" fmla="*/ 45 h 119"/>
                              <a:gd name="T26" fmla="*/ 8 w 85"/>
                              <a:gd name="T27" fmla="*/ 22 h 119"/>
                              <a:gd name="T28" fmla="*/ 22 w 85"/>
                              <a:gd name="T29" fmla="*/ 7 h 119"/>
                              <a:gd name="T30" fmla="*/ 40 w 85"/>
                              <a:gd name="T31" fmla="*/ 1 h 119"/>
                              <a:gd name="T32" fmla="*/ 55 w 85"/>
                              <a:gd name="T33" fmla="*/ 0 h 119"/>
                              <a:gd name="T34" fmla="*/ 65 w 85"/>
                              <a:gd name="T35" fmla="*/ 2 h 119"/>
                              <a:gd name="T36" fmla="*/ 74 w 85"/>
                              <a:gd name="T37" fmla="*/ 5 h 119"/>
                              <a:gd name="T38" fmla="*/ 80 w 85"/>
                              <a:gd name="T39" fmla="*/ 8 h 119"/>
                              <a:gd name="T40" fmla="*/ 82 w 85"/>
                              <a:gd name="T41" fmla="*/ 12 h 119"/>
                              <a:gd name="T42" fmla="*/ 84 w 85"/>
                              <a:gd name="T43" fmla="*/ 13 h 119"/>
                              <a:gd name="T44" fmla="*/ 85 w 85"/>
                              <a:gd name="T45" fmla="*/ 16 h 119"/>
                              <a:gd name="T46" fmla="*/ 85 w 85"/>
                              <a:gd name="T47" fmla="*/ 20 h 119"/>
                              <a:gd name="T48" fmla="*/ 85 w 85"/>
                              <a:gd name="T49" fmla="*/ 26 h 119"/>
                              <a:gd name="T50" fmla="*/ 82 w 85"/>
                              <a:gd name="T51" fmla="*/ 29 h 119"/>
                              <a:gd name="T52" fmla="*/ 79 w 85"/>
                              <a:gd name="T53" fmla="*/ 29 h 119"/>
                              <a:gd name="T54" fmla="*/ 74 w 85"/>
                              <a:gd name="T55" fmla="*/ 26 h 119"/>
                              <a:gd name="T56" fmla="*/ 68 w 85"/>
                              <a:gd name="T57" fmla="*/ 21 h 119"/>
                              <a:gd name="T58" fmla="*/ 57 w 85"/>
                              <a:gd name="T59" fmla="*/ 17 h 119"/>
                              <a:gd name="T60" fmla="*/ 43 w 85"/>
                              <a:gd name="T61" fmla="*/ 17 h 119"/>
                              <a:gd name="T62" fmla="*/ 28 w 85"/>
                              <a:gd name="T63" fmla="*/ 28 h 119"/>
                              <a:gd name="T64" fmla="*/ 21 w 85"/>
                              <a:gd name="T65" fmla="*/ 60 h 119"/>
                              <a:gd name="T66" fmla="*/ 22 w 85"/>
                              <a:gd name="T67" fmla="*/ 79 h 119"/>
                              <a:gd name="T68" fmla="*/ 28 w 85"/>
                              <a:gd name="T69" fmla="*/ 91 h 119"/>
                              <a:gd name="T70" fmla="*/ 38 w 85"/>
                              <a:gd name="T71" fmla="*/ 100 h 119"/>
                              <a:gd name="T72" fmla="*/ 50 w 85"/>
                              <a:gd name="T73" fmla="*/ 102 h 119"/>
                              <a:gd name="T74" fmla="*/ 63 w 85"/>
                              <a:gd name="T75" fmla="*/ 100 h 119"/>
                              <a:gd name="T76" fmla="*/ 71 w 85"/>
                              <a:gd name="T77" fmla="*/ 95 h 119"/>
                              <a:gd name="T78" fmla="*/ 77 w 85"/>
                              <a:gd name="T79" fmla="*/ 90 h 119"/>
                              <a:gd name="T80" fmla="*/ 82 w 85"/>
                              <a:gd name="T81" fmla="*/ 89 h 119"/>
                              <a:gd name="T82" fmla="*/ 84 w 85"/>
                              <a:gd name="T83" fmla="*/ 89 h 119"/>
                              <a:gd name="T84" fmla="*/ 85 w 85"/>
                              <a:gd name="T85" fmla="*/ 90 h 119"/>
                              <a:gd name="T86" fmla="*/ 85 w 85"/>
                              <a:gd name="T87" fmla="*/ 93 h 119"/>
                              <a:gd name="T88" fmla="*/ 85 w 85"/>
                              <a:gd name="T89" fmla="*/ 97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85" h="119">
                                <a:moveTo>
                                  <a:pt x="85" y="97"/>
                                </a:moveTo>
                                <a:lnTo>
                                  <a:pt x="85" y="100"/>
                                </a:lnTo>
                                <a:lnTo>
                                  <a:pt x="85" y="101"/>
                                </a:lnTo>
                                <a:lnTo>
                                  <a:pt x="85" y="102"/>
                                </a:lnTo>
                                <a:lnTo>
                                  <a:pt x="85" y="103"/>
                                </a:lnTo>
                                <a:lnTo>
                                  <a:pt x="85" y="105"/>
                                </a:lnTo>
                                <a:lnTo>
                                  <a:pt x="84" y="105"/>
                                </a:lnTo>
                                <a:lnTo>
                                  <a:pt x="84" y="106"/>
                                </a:lnTo>
                                <a:lnTo>
                                  <a:pt x="82" y="107"/>
                                </a:lnTo>
                                <a:lnTo>
                                  <a:pt x="80" y="109"/>
                                </a:lnTo>
                                <a:lnTo>
                                  <a:pt x="77" y="111"/>
                                </a:lnTo>
                                <a:lnTo>
                                  <a:pt x="74" y="113"/>
                                </a:lnTo>
                                <a:lnTo>
                                  <a:pt x="69" y="114"/>
                                </a:lnTo>
                                <a:lnTo>
                                  <a:pt x="64" y="117"/>
                                </a:lnTo>
                                <a:lnTo>
                                  <a:pt x="59" y="118"/>
                                </a:lnTo>
                                <a:lnTo>
                                  <a:pt x="54" y="118"/>
                                </a:lnTo>
                                <a:lnTo>
                                  <a:pt x="48" y="119"/>
                                </a:lnTo>
                                <a:lnTo>
                                  <a:pt x="37" y="118"/>
                                </a:lnTo>
                                <a:lnTo>
                                  <a:pt x="27" y="114"/>
                                </a:lnTo>
                                <a:lnTo>
                                  <a:pt x="18" y="111"/>
                                </a:lnTo>
                                <a:lnTo>
                                  <a:pt x="12" y="103"/>
                                </a:lnTo>
                                <a:lnTo>
                                  <a:pt x="7" y="96"/>
                                </a:lnTo>
                                <a:lnTo>
                                  <a:pt x="4" y="86"/>
                                </a:lnTo>
                                <a:lnTo>
                                  <a:pt x="0" y="74"/>
                                </a:lnTo>
                                <a:lnTo>
                                  <a:pt x="0" y="60"/>
                                </a:lnTo>
                                <a:lnTo>
                                  <a:pt x="1" y="45"/>
                                </a:lnTo>
                                <a:lnTo>
                                  <a:pt x="4" y="33"/>
                                </a:lnTo>
                                <a:lnTo>
                                  <a:pt x="8" y="22"/>
                                </a:lnTo>
                                <a:lnTo>
                                  <a:pt x="15" y="15"/>
                                </a:lnTo>
                                <a:lnTo>
                                  <a:pt x="22" y="7"/>
                                </a:lnTo>
                                <a:lnTo>
                                  <a:pt x="31" y="4"/>
                                </a:lnTo>
                                <a:lnTo>
                                  <a:pt x="40" y="1"/>
                                </a:lnTo>
                                <a:lnTo>
                                  <a:pt x="50" y="0"/>
                                </a:lnTo>
                                <a:lnTo>
                                  <a:pt x="55" y="0"/>
                                </a:lnTo>
                                <a:lnTo>
                                  <a:pt x="60" y="1"/>
                                </a:lnTo>
                                <a:lnTo>
                                  <a:pt x="65" y="2"/>
                                </a:lnTo>
                                <a:lnTo>
                                  <a:pt x="69" y="4"/>
                                </a:lnTo>
                                <a:lnTo>
                                  <a:pt x="74" y="5"/>
                                </a:lnTo>
                                <a:lnTo>
                                  <a:pt x="76" y="7"/>
                                </a:lnTo>
                                <a:lnTo>
                                  <a:pt x="80" y="8"/>
                                </a:lnTo>
                                <a:lnTo>
                                  <a:pt x="81" y="11"/>
                                </a:lnTo>
                                <a:lnTo>
                                  <a:pt x="82" y="12"/>
                                </a:lnTo>
                                <a:lnTo>
                                  <a:pt x="84" y="13"/>
                                </a:lnTo>
                                <a:lnTo>
                                  <a:pt x="84" y="13"/>
                                </a:lnTo>
                                <a:lnTo>
                                  <a:pt x="84" y="15"/>
                                </a:lnTo>
                                <a:lnTo>
                                  <a:pt x="85" y="16"/>
                                </a:lnTo>
                                <a:lnTo>
                                  <a:pt x="85" y="17"/>
                                </a:lnTo>
                                <a:lnTo>
                                  <a:pt x="85" y="20"/>
                                </a:lnTo>
                                <a:lnTo>
                                  <a:pt x="85" y="21"/>
                                </a:lnTo>
                                <a:lnTo>
                                  <a:pt x="85" y="26"/>
                                </a:lnTo>
                                <a:lnTo>
                                  <a:pt x="84" y="28"/>
                                </a:lnTo>
                                <a:lnTo>
                                  <a:pt x="82" y="29"/>
                                </a:lnTo>
                                <a:lnTo>
                                  <a:pt x="81" y="29"/>
                                </a:lnTo>
                                <a:lnTo>
                                  <a:pt x="79" y="29"/>
                                </a:lnTo>
                                <a:lnTo>
                                  <a:pt x="76" y="27"/>
                                </a:lnTo>
                                <a:lnTo>
                                  <a:pt x="74" y="26"/>
                                </a:lnTo>
                                <a:lnTo>
                                  <a:pt x="71" y="23"/>
                                </a:lnTo>
                                <a:lnTo>
                                  <a:pt x="68" y="21"/>
                                </a:lnTo>
                                <a:lnTo>
                                  <a:pt x="63" y="18"/>
                                </a:lnTo>
                                <a:lnTo>
                                  <a:pt x="57" y="17"/>
                                </a:lnTo>
                                <a:lnTo>
                                  <a:pt x="50" y="17"/>
                                </a:lnTo>
                                <a:lnTo>
                                  <a:pt x="43" y="17"/>
                                </a:lnTo>
                                <a:lnTo>
                                  <a:pt x="32" y="23"/>
                                </a:lnTo>
                                <a:lnTo>
                                  <a:pt x="28" y="28"/>
                                </a:lnTo>
                                <a:lnTo>
                                  <a:pt x="22" y="41"/>
                                </a:lnTo>
                                <a:lnTo>
                                  <a:pt x="21" y="60"/>
                                </a:lnTo>
                                <a:lnTo>
                                  <a:pt x="21" y="70"/>
                                </a:lnTo>
                                <a:lnTo>
                                  <a:pt x="22" y="79"/>
                                </a:lnTo>
                                <a:lnTo>
                                  <a:pt x="24" y="86"/>
                                </a:lnTo>
                                <a:lnTo>
                                  <a:pt x="28" y="91"/>
                                </a:lnTo>
                                <a:lnTo>
                                  <a:pt x="32" y="96"/>
                                </a:lnTo>
                                <a:lnTo>
                                  <a:pt x="38" y="100"/>
                                </a:lnTo>
                                <a:lnTo>
                                  <a:pt x="44" y="101"/>
                                </a:lnTo>
                                <a:lnTo>
                                  <a:pt x="50" y="102"/>
                                </a:lnTo>
                                <a:lnTo>
                                  <a:pt x="58" y="101"/>
                                </a:lnTo>
                                <a:lnTo>
                                  <a:pt x="63" y="100"/>
                                </a:lnTo>
                                <a:lnTo>
                                  <a:pt x="68" y="97"/>
                                </a:lnTo>
                                <a:lnTo>
                                  <a:pt x="71" y="95"/>
                                </a:lnTo>
                                <a:lnTo>
                                  <a:pt x="75" y="92"/>
                                </a:lnTo>
                                <a:lnTo>
                                  <a:pt x="77" y="90"/>
                                </a:lnTo>
                                <a:lnTo>
                                  <a:pt x="80" y="89"/>
                                </a:lnTo>
                                <a:lnTo>
                                  <a:pt x="82" y="89"/>
                                </a:lnTo>
                                <a:lnTo>
                                  <a:pt x="82" y="89"/>
                                </a:lnTo>
                                <a:lnTo>
                                  <a:pt x="84" y="89"/>
                                </a:lnTo>
                                <a:lnTo>
                                  <a:pt x="84" y="89"/>
                                </a:lnTo>
                                <a:lnTo>
                                  <a:pt x="85" y="90"/>
                                </a:lnTo>
                                <a:lnTo>
                                  <a:pt x="85" y="91"/>
                                </a:lnTo>
                                <a:lnTo>
                                  <a:pt x="85" y="93"/>
                                </a:lnTo>
                                <a:lnTo>
                                  <a:pt x="85" y="95"/>
                                </a:lnTo>
                                <a:lnTo>
                                  <a:pt x="85" y="9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08" name="Freeform 697"/>
                        <wps:cNvSpPr>
                          <a:spLocks noEditPoints="1"/>
                        </wps:cNvSpPr>
                        <wps:spPr bwMode="auto">
                          <a:xfrm>
                            <a:off x="5227637" y="4999038"/>
                            <a:ext cx="52388" cy="63500"/>
                          </a:xfrm>
                          <a:custGeom>
                            <a:avLst/>
                            <a:gdLst>
                              <a:gd name="T0" fmla="*/ 99 w 99"/>
                              <a:gd name="T1" fmla="*/ 59 h 119"/>
                              <a:gd name="T2" fmla="*/ 94 w 99"/>
                              <a:gd name="T3" fmla="*/ 63 h 119"/>
                              <a:gd name="T4" fmla="*/ 20 w 99"/>
                              <a:gd name="T5" fmla="*/ 64 h 119"/>
                              <a:gd name="T6" fmla="*/ 23 w 99"/>
                              <a:gd name="T7" fmla="*/ 80 h 119"/>
                              <a:gd name="T8" fmla="*/ 28 w 99"/>
                              <a:gd name="T9" fmla="*/ 92 h 119"/>
                              <a:gd name="T10" fmla="*/ 39 w 99"/>
                              <a:gd name="T11" fmla="*/ 100 h 119"/>
                              <a:gd name="T12" fmla="*/ 56 w 99"/>
                              <a:gd name="T13" fmla="*/ 103 h 119"/>
                              <a:gd name="T14" fmla="*/ 70 w 99"/>
                              <a:gd name="T15" fmla="*/ 102 h 119"/>
                              <a:gd name="T16" fmla="*/ 80 w 99"/>
                              <a:gd name="T17" fmla="*/ 98 h 119"/>
                              <a:gd name="T18" fmla="*/ 87 w 99"/>
                              <a:gd name="T19" fmla="*/ 96 h 119"/>
                              <a:gd name="T20" fmla="*/ 92 w 99"/>
                              <a:gd name="T21" fmla="*/ 95 h 119"/>
                              <a:gd name="T22" fmla="*/ 93 w 99"/>
                              <a:gd name="T23" fmla="*/ 95 h 119"/>
                              <a:gd name="T24" fmla="*/ 94 w 99"/>
                              <a:gd name="T25" fmla="*/ 96 h 119"/>
                              <a:gd name="T26" fmla="*/ 94 w 99"/>
                              <a:gd name="T27" fmla="*/ 98 h 119"/>
                              <a:gd name="T28" fmla="*/ 94 w 99"/>
                              <a:gd name="T29" fmla="*/ 102 h 119"/>
                              <a:gd name="T30" fmla="*/ 94 w 99"/>
                              <a:gd name="T31" fmla="*/ 105 h 119"/>
                              <a:gd name="T32" fmla="*/ 94 w 99"/>
                              <a:gd name="T33" fmla="*/ 107 h 119"/>
                              <a:gd name="T34" fmla="*/ 93 w 99"/>
                              <a:gd name="T35" fmla="*/ 108 h 119"/>
                              <a:gd name="T36" fmla="*/ 92 w 99"/>
                              <a:gd name="T37" fmla="*/ 109 h 119"/>
                              <a:gd name="T38" fmla="*/ 88 w 99"/>
                              <a:gd name="T39" fmla="*/ 112 h 119"/>
                              <a:gd name="T40" fmla="*/ 80 w 99"/>
                              <a:gd name="T41" fmla="*/ 116 h 119"/>
                              <a:gd name="T42" fmla="*/ 69 w 99"/>
                              <a:gd name="T43" fmla="*/ 118 h 119"/>
                              <a:gd name="T44" fmla="*/ 54 w 99"/>
                              <a:gd name="T45" fmla="*/ 119 h 119"/>
                              <a:gd name="T46" fmla="*/ 30 w 99"/>
                              <a:gd name="T47" fmla="*/ 116 h 119"/>
                              <a:gd name="T48" fmla="*/ 13 w 99"/>
                              <a:gd name="T49" fmla="*/ 105 h 119"/>
                              <a:gd name="T50" fmla="*/ 3 w 99"/>
                              <a:gd name="T51" fmla="*/ 86 h 119"/>
                              <a:gd name="T52" fmla="*/ 0 w 99"/>
                              <a:gd name="T53" fmla="*/ 60 h 119"/>
                              <a:gd name="T54" fmla="*/ 3 w 99"/>
                              <a:gd name="T55" fmla="*/ 34 h 119"/>
                              <a:gd name="T56" fmla="*/ 13 w 99"/>
                              <a:gd name="T57" fmla="*/ 16 h 119"/>
                              <a:gd name="T58" fmla="*/ 30 w 99"/>
                              <a:gd name="T59" fmla="*/ 4 h 119"/>
                              <a:gd name="T60" fmla="*/ 51 w 99"/>
                              <a:gd name="T61" fmla="*/ 0 h 119"/>
                              <a:gd name="T62" fmla="*/ 73 w 99"/>
                              <a:gd name="T63" fmla="*/ 4 h 119"/>
                              <a:gd name="T64" fmla="*/ 88 w 99"/>
                              <a:gd name="T65" fmla="*/ 15 h 119"/>
                              <a:gd name="T66" fmla="*/ 97 w 99"/>
                              <a:gd name="T67" fmla="*/ 32 h 119"/>
                              <a:gd name="T68" fmla="*/ 99 w 99"/>
                              <a:gd name="T69" fmla="*/ 52 h 119"/>
                              <a:gd name="T70" fmla="*/ 80 w 99"/>
                              <a:gd name="T71" fmla="*/ 49 h 119"/>
                              <a:gd name="T72" fmla="*/ 72 w 99"/>
                              <a:gd name="T73" fmla="*/ 24 h 119"/>
                              <a:gd name="T74" fmla="*/ 51 w 99"/>
                              <a:gd name="T75" fmla="*/ 16 h 119"/>
                              <a:gd name="T76" fmla="*/ 38 w 99"/>
                              <a:gd name="T77" fmla="*/ 18 h 119"/>
                              <a:gd name="T78" fmla="*/ 29 w 99"/>
                              <a:gd name="T79" fmla="*/ 26 h 119"/>
                              <a:gd name="T80" fmla="*/ 23 w 99"/>
                              <a:gd name="T81" fmla="*/ 37 h 119"/>
                              <a:gd name="T82" fmla="*/ 20 w 99"/>
                              <a:gd name="T83" fmla="*/ 49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99" h="119">
                                <a:moveTo>
                                  <a:pt x="99" y="55"/>
                                </a:moveTo>
                                <a:lnTo>
                                  <a:pt x="99" y="59"/>
                                </a:lnTo>
                                <a:lnTo>
                                  <a:pt x="97" y="61"/>
                                </a:lnTo>
                                <a:lnTo>
                                  <a:pt x="94" y="63"/>
                                </a:lnTo>
                                <a:lnTo>
                                  <a:pt x="92" y="64"/>
                                </a:lnTo>
                                <a:lnTo>
                                  <a:pt x="20" y="64"/>
                                </a:lnTo>
                                <a:lnTo>
                                  <a:pt x="20" y="73"/>
                                </a:lnTo>
                                <a:lnTo>
                                  <a:pt x="23" y="80"/>
                                </a:lnTo>
                                <a:lnTo>
                                  <a:pt x="24" y="86"/>
                                </a:lnTo>
                                <a:lnTo>
                                  <a:pt x="28" y="92"/>
                                </a:lnTo>
                                <a:lnTo>
                                  <a:pt x="33" y="97"/>
                                </a:lnTo>
                                <a:lnTo>
                                  <a:pt x="39" y="100"/>
                                </a:lnTo>
                                <a:lnTo>
                                  <a:pt x="46" y="102"/>
                                </a:lnTo>
                                <a:lnTo>
                                  <a:pt x="56" y="103"/>
                                </a:lnTo>
                                <a:lnTo>
                                  <a:pt x="64" y="102"/>
                                </a:lnTo>
                                <a:lnTo>
                                  <a:pt x="70" y="102"/>
                                </a:lnTo>
                                <a:lnTo>
                                  <a:pt x="75" y="100"/>
                                </a:lnTo>
                                <a:lnTo>
                                  <a:pt x="80" y="98"/>
                                </a:lnTo>
                                <a:lnTo>
                                  <a:pt x="85" y="97"/>
                                </a:lnTo>
                                <a:lnTo>
                                  <a:pt x="87" y="96"/>
                                </a:lnTo>
                                <a:lnTo>
                                  <a:pt x="89" y="95"/>
                                </a:lnTo>
                                <a:lnTo>
                                  <a:pt x="92" y="95"/>
                                </a:lnTo>
                                <a:lnTo>
                                  <a:pt x="92" y="95"/>
                                </a:lnTo>
                                <a:lnTo>
                                  <a:pt x="93" y="95"/>
                                </a:lnTo>
                                <a:lnTo>
                                  <a:pt x="93" y="96"/>
                                </a:lnTo>
                                <a:lnTo>
                                  <a:pt x="94" y="96"/>
                                </a:lnTo>
                                <a:lnTo>
                                  <a:pt x="94" y="97"/>
                                </a:lnTo>
                                <a:lnTo>
                                  <a:pt x="94" y="98"/>
                                </a:lnTo>
                                <a:lnTo>
                                  <a:pt x="94" y="100"/>
                                </a:lnTo>
                                <a:lnTo>
                                  <a:pt x="94" y="102"/>
                                </a:lnTo>
                                <a:lnTo>
                                  <a:pt x="94" y="103"/>
                                </a:lnTo>
                                <a:lnTo>
                                  <a:pt x="94" y="105"/>
                                </a:lnTo>
                                <a:lnTo>
                                  <a:pt x="94" y="106"/>
                                </a:lnTo>
                                <a:lnTo>
                                  <a:pt x="94" y="107"/>
                                </a:lnTo>
                                <a:lnTo>
                                  <a:pt x="94" y="108"/>
                                </a:lnTo>
                                <a:lnTo>
                                  <a:pt x="93" y="108"/>
                                </a:lnTo>
                                <a:lnTo>
                                  <a:pt x="93" y="109"/>
                                </a:lnTo>
                                <a:lnTo>
                                  <a:pt x="92" y="109"/>
                                </a:lnTo>
                                <a:lnTo>
                                  <a:pt x="92" y="111"/>
                                </a:lnTo>
                                <a:lnTo>
                                  <a:pt x="88" y="112"/>
                                </a:lnTo>
                                <a:lnTo>
                                  <a:pt x="85" y="113"/>
                                </a:lnTo>
                                <a:lnTo>
                                  <a:pt x="80" y="116"/>
                                </a:lnTo>
                                <a:lnTo>
                                  <a:pt x="75" y="117"/>
                                </a:lnTo>
                                <a:lnTo>
                                  <a:pt x="69" y="118"/>
                                </a:lnTo>
                                <a:lnTo>
                                  <a:pt x="61" y="118"/>
                                </a:lnTo>
                                <a:lnTo>
                                  <a:pt x="54" y="119"/>
                                </a:lnTo>
                                <a:lnTo>
                                  <a:pt x="41" y="118"/>
                                </a:lnTo>
                                <a:lnTo>
                                  <a:pt x="30" y="116"/>
                                </a:lnTo>
                                <a:lnTo>
                                  <a:pt x="20" y="111"/>
                                </a:lnTo>
                                <a:lnTo>
                                  <a:pt x="13" y="105"/>
                                </a:lnTo>
                                <a:lnTo>
                                  <a:pt x="7" y="96"/>
                                </a:lnTo>
                                <a:lnTo>
                                  <a:pt x="3" y="86"/>
                                </a:lnTo>
                                <a:lnTo>
                                  <a:pt x="1" y="74"/>
                                </a:lnTo>
                                <a:lnTo>
                                  <a:pt x="0" y="60"/>
                                </a:lnTo>
                                <a:lnTo>
                                  <a:pt x="1" y="47"/>
                                </a:lnTo>
                                <a:lnTo>
                                  <a:pt x="3" y="34"/>
                                </a:lnTo>
                                <a:lnTo>
                                  <a:pt x="7" y="24"/>
                                </a:lnTo>
                                <a:lnTo>
                                  <a:pt x="13" y="16"/>
                                </a:lnTo>
                                <a:lnTo>
                                  <a:pt x="20" y="8"/>
                                </a:lnTo>
                                <a:lnTo>
                                  <a:pt x="30" y="4"/>
                                </a:lnTo>
                                <a:lnTo>
                                  <a:pt x="40" y="1"/>
                                </a:lnTo>
                                <a:lnTo>
                                  <a:pt x="51" y="0"/>
                                </a:lnTo>
                                <a:lnTo>
                                  <a:pt x="64" y="1"/>
                                </a:lnTo>
                                <a:lnTo>
                                  <a:pt x="73" y="4"/>
                                </a:lnTo>
                                <a:lnTo>
                                  <a:pt x="82" y="8"/>
                                </a:lnTo>
                                <a:lnTo>
                                  <a:pt x="88" y="15"/>
                                </a:lnTo>
                                <a:lnTo>
                                  <a:pt x="93" y="22"/>
                                </a:lnTo>
                                <a:lnTo>
                                  <a:pt x="97" y="32"/>
                                </a:lnTo>
                                <a:lnTo>
                                  <a:pt x="99" y="41"/>
                                </a:lnTo>
                                <a:lnTo>
                                  <a:pt x="99" y="52"/>
                                </a:lnTo>
                                <a:lnTo>
                                  <a:pt x="99" y="55"/>
                                </a:lnTo>
                                <a:close/>
                                <a:moveTo>
                                  <a:pt x="80" y="49"/>
                                </a:moveTo>
                                <a:lnTo>
                                  <a:pt x="78" y="34"/>
                                </a:lnTo>
                                <a:lnTo>
                                  <a:pt x="72" y="24"/>
                                </a:lnTo>
                                <a:lnTo>
                                  <a:pt x="64" y="17"/>
                                </a:lnTo>
                                <a:lnTo>
                                  <a:pt x="51" y="16"/>
                                </a:lnTo>
                                <a:lnTo>
                                  <a:pt x="44" y="16"/>
                                </a:lnTo>
                                <a:lnTo>
                                  <a:pt x="38" y="18"/>
                                </a:lnTo>
                                <a:lnTo>
                                  <a:pt x="33" y="21"/>
                                </a:lnTo>
                                <a:lnTo>
                                  <a:pt x="29" y="26"/>
                                </a:lnTo>
                                <a:lnTo>
                                  <a:pt x="25" y="31"/>
                                </a:lnTo>
                                <a:lnTo>
                                  <a:pt x="23" y="37"/>
                                </a:lnTo>
                                <a:lnTo>
                                  <a:pt x="20" y="42"/>
                                </a:lnTo>
                                <a:lnTo>
                                  <a:pt x="20" y="49"/>
                                </a:lnTo>
                                <a:lnTo>
                                  <a:pt x="80" y="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09" name="Freeform 698"/>
                        <wps:cNvSpPr>
                          <a:spLocks/>
                        </wps:cNvSpPr>
                        <wps:spPr bwMode="auto">
                          <a:xfrm>
                            <a:off x="5297487" y="4999038"/>
                            <a:ext cx="33338" cy="61913"/>
                          </a:xfrm>
                          <a:custGeom>
                            <a:avLst/>
                            <a:gdLst>
                              <a:gd name="T0" fmla="*/ 63 w 63"/>
                              <a:gd name="T1" fmla="*/ 15 h 117"/>
                              <a:gd name="T2" fmla="*/ 63 w 63"/>
                              <a:gd name="T3" fmla="*/ 18 h 117"/>
                              <a:gd name="T4" fmla="*/ 62 w 63"/>
                              <a:gd name="T5" fmla="*/ 21 h 117"/>
                              <a:gd name="T6" fmla="*/ 60 w 63"/>
                              <a:gd name="T7" fmla="*/ 22 h 117"/>
                              <a:gd name="T8" fmla="*/ 59 w 63"/>
                              <a:gd name="T9" fmla="*/ 22 h 117"/>
                              <a:gd name="T10" fmla="*/ 56 w 63"/>
                              <a:gd name="T11" fmla="*/ 21 h 117"/>
                              <a:gd name="T12" fmla="*/ 53 w 63"/>
                              <a:gd name="T13" fmla="*/ 20 h 117"/>
                              <a:gd name="T14" fmla="*/ 48 w 63"/>
                              <a:gd name="T15" fmla="*/ 18 h 117"/>
                              <a:gd name="T16" fmla="*/ 43 w 63"/>
                              <a:gd name="T17" fmla="*/ 18 h 117"/>
                              <a:gd name="T18" fmla="*/ 37 w 63"/>
                              <a:gd name="T19" fmla="*/ 21 h 117"/>
                              <a:gd name="T20" fmla="*/ 31 w 63"/>
                              <a:gd name="T21" fmla="*/ 27 h 117"/>
                              <a:gd name="T22" fmla="*/ 23 w 63"/>
                              <a:gd name="T23" fmla="*/ 36 h 117"/>
                              <a:gd name="T24" fmla="*/ 20 w 63"/>
                              <a:gd name="T25" fmla="*/ 113 h 117"/>
                              <a:gd name="T26" fmla="*/ 19 w 63"/>
                              <a:gd name="T27" fmla="*/ 116 h 117"/>
                              <a:gd name="T28" fmla="*/ 17 w 63"/>
                              <a:gd name="T29" fmla="*/ 117 h 117"/>
                              <a:gd name="T30" fmla="*/ 15 w 63"/>
                              <a:gd name="T31" fmla="*/ 117 h 117"/>
                              <a:gd name="T32" fmla="*/ 10 w 63"/>
                              <a:gd name="T33" fmla="*/ 117 h 117"/>
                              <a:gd name="T34" fmla="*/ 5 w 63"/>
                              <a:gd name="T35" fmla="*/ 117 h 117"/>
                              <a:gd name="T36" fmla="*/ 1 w 63"/>
                              <a:gd name="T37" fmla="*/ 117 h 117"/>
                              <a:gd name="T38" fmla="*/ 0 w 63"/>
                              <a:gd name="T39" fmla="*/ 116 h 117"/>
                              <a:gd name="T40" fmla="*/ 0 w 63"/>
                              <a:gd name="T41" fmla="*/ 113 h 117"/>
                              <a:gd name="T42" fmla="*/ 0 w 63"/>
                              <a:gd name="T43" fmla="*/ 5 h 117"/>
                              <a:gd name="T44" fmla="*/ 0 w 63"/>
                              <a:gd name="T45" fmla="*/ 4 h 117"/>
                              <a:gd name="T46" fmla="*/ 3 w 63"/>
                              <a:gd name="T47" fmla="*/ 2 h 117"/>
                              <a:gd name="T48" fmla="*/ 6 w 63"/>
                              <a:gd name="T49" fmla="*/ 1 h 117"/>
                              <a:gd name="T50" fmla="*/ 11 w 63"/>
                              <a:gd name="T51" fmla="*/ 1 h 117"/>
                              <a:gd name="T52" fmla="*/ 15 w 63"/>
                              <a:gd name="T53" fmla="*/ 2 h 117"/>
                              <a:gd name="T54" fmla="*/ 16 w 63"/>
                              <a:gd name="T55" fmla="*/ 4 h 117"/>
                              <a:gd name="T56" fmla="*/ 17 w 63"/>
                              <a:gd name="T57" fmla="*/ 5 h 117"/>
                              <a:gd name="T58" fmla="*/ 17 w 63"/>
                              <a:gd name="T59" fmla="*/ 21 h 117"/>
                              <a:gd name="T60" fmla="*/ 26 w 63"/>
                              <a:gd name="T61" fmla="*/ 11 h 117"/>
                              <a:gd name="T62" fmla="*/ 33 w 63"/>
                              <a:gd name="T63" fmla="*/ 4 h 117"/>
                              <a:gd name="T64" fmla="*/ 40 w 63"/>
                              <a:gd name="T65" fmla="*/ 1 h 117"/>
                              <a:gd name="T66" fmla="*/ 47 w 63"/>
                              <a:gd name="T67" fmla="*/ 0 h 117"/>
                              <a:gd name="T68" fmla="*/ 51 w 63"/>
                              <a:gd name="T69" fmla="*/ 0 h 117"/>
                              <a:gd name="T70" fmla="*/ 54 w 63"/>
                              <a:gd name="T71" fmla="*/ 1 h 117"/>
                              <a:gd name="T72" fmla="*/ 58 w 63"/>
                              <a:gd name="T73" fmla="*/ 2 h 117"/>
                              <a:gd name="T74" fmla="*/ 62 w 63"/>
                              <a:gd name="T75" fmla="*/ 4 h 117"/>
                              <a:gd name="T76" fmla="*/ 62 w 63"/>
                              <a:gd name="T77" fmla="*/ 5 h 117"/>
                              <a:gd name="T78" fmla="*/ 63 w 63"/>
                              <a:gd name="T79" fmla="*/ 6 h 117"/>
                              <a:gd name="T80" fmla="*/ 63 w 63"/>
                              <a:gd name="T81" fmla="*/ 8 h 117"/>
                              <a:gd name="T82" fmla="*/ 63 w 63"/>
                              <a:gd name="T83" fmla="*/ 12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63" h="117">
                                <a:moveTo>
                                  <a:pt x="63" y="12"/>
                                </a:moveTo>
                                <a:lnTo>
                                  <a:pt x="63" y="15"/>
                                </a:lnTo>
                                <a:lnTo>
                                  <a:pt x="63" y="17"/>
                                </a:lnTo>
                                <a:lnTo>
                                  <a:pt x="63" y="18"/>
                                </a:lnTo>
                                <a:lnTo>
                                  <a:pt x="62" y="20"/>
                                </a:lnTo>
                                <a:lnTo>
                                  <a:pt x="62" y="21"/>
                                </a:lnTo>
                                <a:lnTo>
                                  <a:pt x="62" y="21"/>
                                </a:lnTo>
                                <a:lnTo>
                                  <a:pt x="60" y="22"/>
                                </a:lnTo>
                                <a:lnTo>
                                  <a:pt x="59" y="22"/>
                                </a:lnTo>
                                <a:lnTo>
                                  <a:pt x="59" y="22"/>
                                </a:lnTo>
                                <a:lnTo>
                                  <a:pt x="57" y="21"/>
                                </a:lnTo>
                                <a:lnTo>
                                  <a:pt x="56" y="21"/>
                                </a:lnTo>
                                <a:lnTo>
                                  <a:pt x="54" y="21"/>
                                </a:lnTo>
                                <a:lnTo>
                                  <a:pt x="53" y="20"/>
                                </a:lnTo>
                                <a:lnTo>
                                  <a:pt x="51" y="20"/>
                                </a:lnTo>
                                <a:lnTo>
                                  <a:pt x="48" y="18"/>
                                </a:lnTo>
                                <a:lnTo>
                                  <a:pt x="46" y="18"/>
                                </a:lnTo>
                                <a:lnTo>
                                  <a:pt x="43" y="18"/>
                                </a:lnTo>
                                <a:lnTo>
                                  <a:pt x="40" y="20"/>
                                </a:lnTo>
                                <a:lnTo>
                                  <a:pt x="37" y="21"/>
                                </a:lnTo>
                                <a:lnTo>
                                  <a:pt x="33" y="23"/>
                                </a:lnTo>
                                <a:lnTo>
                                  <a:pt x="31" y="27"/>
                                </a:lnTo>
                                <a:lnTo>
                                  <a:pt x="27" y="31"/>
                                </a:lnTo>
                                <a:lnTo>
                                  <a:pt x="23" y="36"/>
                                </a:lnTo>
                                <a:lnTo>
                                  <a:pt x="20" y="43"/>
                                </a:lnTo>
                                <a:lnTo>
                                  <a:pt x="20" y="113"/>
                                </a:lnTo>
                                <a:lnTo>
                                  <a:pt x="20" y="114"/>
                                </a:lnTo>
                                <a:lnTo>
                                  <a:pt x="19" y="116"/>
                                </a:lnTo>
                                <a:lnTo>
                                  <a:pt x="19" y="116"/>
                                </a:lnTo>
                                <a:lnTo>
                                  <a:pt x="17" y="117"/>
                                </a:lnTo>
                                <a:lnTo>
                                  <a:pt x="16" y="117"/>
                                </a:lnTo>
                                <a:lnTo>
                                  <a:pt x="15" y="117"/>
                                </a:lnTo>
                                <a:lnTo>
                                  <a:pt x="12" y="117"/>
                                </a:lnTo>
                                <a:lnTo>
                                  <a:pt x="10" y="117"/>
                                </a:lnTo>
                                <a:lnTo>
                                  <a:pt x="6" y="117"/>
                                </a:lnTo>
                                <a:lnTo>
                                  <a:pt x="5" y="117"/>
                                </a:lnTo>
                                <a:lnTo>
                                  <a:pt x="3" y="117"/>
                                </a:lnTo>
                                <a:lnTo>
                                  <a:pt x="1" y="117"/>
                                </a:lnTo>
                                <a:lnTo>
                                  <a:pt x="0" y="116"/>
                                </a:lnTo>
                                <a:lnTo>
                                  <a:pt x="0" y="116"/>
                                </a:lnTo>
                                <a:lnTo>
                                  <a:pt x="0" y="114"/>
                                </a:lnTo>
                                <a:lnTo>
                                  <a:pt x="0" y="113"/>
                                </a:lnTo>
                                <a:lnTo>
                                  <a:pt x="0" y="5"/>
                                </a:lnTo>
                                <a:lnTo>
                                  <a:pt x="0" y="5"/>
                                </a:lnTo>
                                <a:lnTo>
                                  <a:pt x="0" y="4"/>
                                </a:lnTo>
                                <a:lnTo>
                                  <a:pt x="0" y="4"/>
                                </a:lnTo>
                                <a:lnTo>
                                  <a:pt x="1" y="2"/>
                                </a:lnTo>
                                <a:lnTo>
                                  <a:pt x="3" y="2"/>
                                </a:lnTo>
                                <a:lnTo>
                                  <a:pt x="4" y="2"/>
                                </a:lnTo>
                                <a:lnTo>
                                  <a:pt x="6" y="1"/>
                                </a:lnTo>
                                <a:lnTo>
                                  <a:pt x="9" y="1"/>
                                </a:lnTo>
                                <a:lnTo>
                                  <a:pt x="11" y="1"/>
                                </a:lnTo>
                                <a:lnTo>
                                  <a:pt x="12" y="2"/>
                                </a:lnTo>
                                <a:lnTo>
                                  <a:pt x="15" y="2"/>
                                </a:lnTo>
                                <a:lnTo>
                                  <a:pt x="16" y="2"/>
                                </a:lnTo>
                                <a:lnTo>
                                  <a:pt x="16" y="4"/>
                                </a:lnTo>
                                <a:lnTo>
                                  <a:pt x="17" y="4"/>
                                </a:lnTo>
                                <a:lnTo>
                                  <a:pt x="17" y="5"/>
                                </a:lnTo>
                                <a:lnTo>
                                  <a:pt x="17" y="5"/>
                                </a:lnTo>
                                <a:lnTo>
                                  <a:pt x="17" y="21"/>
                                </a:lnTo>
                                <a:lnTo>
                                  <a:pt x="22" y="15"/>
                                </a:lnTo>
                                <a:lnTo>
                                  <a:pt x="26" y="11"/>
                                </a:lnTo>
                                <a:lnTo>
                                  <a:pt x="30" y="7"/>
                                </a:lnTo>
                                <a:lnTo>
                                  <a:pt x="33" y="4"/>
                                </a:lnTo>
                                <a:lnTo>
                                  <a:pt x="37" y="2"/>
                                </a:lnTo>
                                <a:lnTo>
                                  <a:pt x="40" y="1"/>
                                </a:lnTo>
                                <a:lnTo>
                                  <a:pt x="43" y="0"/>
                                </a:lnTo>
                                <a:lnTo>
                                  <a:pt x="47" y="0"/>
                                </a:lnTo>
                                <a:lnTo>
                                  <a:pt x="48" y="0"/>
                                </a:lnTo>
                                <a:lnTo>
                                  <a:pt x="51" y="0"/>
                                </a:lnTo>
                                <a:lnTo>
                                  <a:pt x="53" y="0"/>
                                </a:lnTo>
                                <a:lnTo>
                                  <a:pt x="54" y="1"/>
                                </a:lnTo>
                                <a:lnTo>
                                  <a:pt x="57" y="1"/>
                                </a:lnTo>
                                <a:lnTo>
                                  <a:pt x="58" y="2"/>
                                </a:lnTo>
                                <a:lnTo>
                                  <a:pt x="60" y="2"/>
                                </a:lnTo>
                                <a:lnTo>
                                  <a:pt x="62" y="4"/>
                                </a:lnTo>
                                <a:lnTo>
                                  <a:pt x="62" y="4"/>
                                </a:lnTo>
                                <a:lnTo>
                                  <a:pt x="62" y="5"/>
                                </a:lnTo>
                                <a:lnTo>
                                  <a:pt x="62" y="5"/>
                                </a:lnTo>
                                <a:lnTo>
                                  <a:pt x="63" y="6"/>
                                </a:lnTo>
                                <a:lnTo>
                                  <a:pt x="63" y="6"/>
                                </a:lnTo>
                                <a:lnTo>
                                  <a:pt x="63" y="8"/>
                                </a:lnTo>
                                <a:lnTo>
                                  <a:pt x="63" y="10"/>
                                </a:lnTo>
                                <a:lnTo>
                                  <a:pt x="63" y="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10" name="Freeform 699"/>
                        <wps:cNvSpPr>
                          <a:spLocks noEditPoints="1"/>
                        </wps:cNvSpPr>
                        <wps:spPr bwMode="auto">
                          <a:xfrm>
                            <a:off x="5340350" y="4976813"/>
                            <a:ext cx="12700" cy="84138"/>
                          </a:xfrm>
                          <a:custGeom>
                            <a:avLst/>
                            <a:gdLst>
                              <a:gd name="T0" fmla="*/ 23 w 24"/>
                              <a:gd name="T1" fmla="*/ 156 h 160"/>
                              <a:gd name="T2" fmla="*/ 22 w 24"/>
                              <a:gd name="T3" fmla="*/ 157 h 160"/>
                              <a:gd name="T4" fmla="*/ 22 w 24"/>
                              <a:gd name="T5" fmla="*/ 159 h 160"/>
                              <a:gd name="T6" fmla="*/ 22 w 24"/>
                              <a:gd name="T7" fmla="*/ 159 h 160"/>
                              <a:gd name="T8" fmla="*/ 21 w 24"/>
                              <a:gd name="T9" fmla="*/ 160 h 160"/>
                              <a:gd name="T10" fmla="*/ 19 w 24"/>
                              <a:gd name="T11" fmla="*/ 160 h 160"/>
                              <a:gd name="T12" fmla="*/ 17 w 24"/>
                              <a:gd name="T13" fmla="*/ 160 h 160"/>
                              <a:gd name="T14" fmla="*/ 16 w 24"/>
                              <a:gd name="T15" fmla="*/ 160 h 160"/>
                              <a:gd name="T16" fmla="*/ 12 w 24"/>
                              <a:gd name="T17" fmla="*/ 160 h 160"/>
                              <a:gd name="T18" fmla="*/ 9 w 24"/>
                              <a:gd name="T19" fmla="*/ 160 h 160"/>
                              <a:gd name="T20" fmla="*/ 8 w 24"/>
                              <a:gd name="T21" fmla="*/ 160 h 160"/>
                              <a:gd name="T22" fmla="*/ 6 w 24"/>
                              <a:gd name="T23" fmla="*/ 160 h 160"/>
                              <a:gd name="T24" fmla="*/ 5 w 24"/>
                              <a:gd name="T25" fmla="*/ 160 h 160"/>
                              <a:gd name="T26" fmla="*/ 3 w 24"/>
                              <a:gd name="T27" fmla="*/ 159 h 160"/>
                              <a:gd name="T28" fmla="*/ 3 w 24"/>
                              <a:gd name="T29" fmla="*/ 159 h 160"/>
                              <a:gd name="T30" fmla="*/ 2 w 24"/>
                              <a:gd name="T31" fmla="*/ 157 h 160"/>
                              <a:gd name="T32" fmla="*/ 2 w 24"/>
                              <a:gd name="T33" fmla="*/ 156 h 160"/>
                              <a:gd name="T34" fmla="*/ 2 w 24"/>
                              <a:gd name="T35" fmla="*/ 48 h 160"/>
                              <a:gd name="T36" fmla="*/ 2 w 24"/>
                              <a:gd name="T37" fmla="*/ 48 h 160"/>
                              <a:gd name="T38" fmla="*/ 3 w 24"/>
                              <a:gd name="T39" fmla="*/ 47 h 160"/>
                              <a:gd name="T40" fmla="*/ 3 w 24"/>
                              <a:gd name="T41" fmla="*/ 47 h 160"/>
                              <a:gd name="T42" fmla="*/ 5 w 24"/>
                              <a:gd name="T43" fmla="*/ 45 h 160"/>
                              <a:gd name="T44" fmla="*/ 6 w 24"/>
                              <a:gd name="T45" fmla="*/ 45 h 160"/>
                              <a:gd name="T46" fmla="*/ 8 w 24"/>
                              <a:gd name="T47" fmla="*/ 45 h 160"/>
                              <a:gd name="T48" fmla="*/ 9 w 24"/>
                              <a:gd name="T49" fmla="*/ 44 h 160"/>
                              <a:gd name="T50" fmla="*/ 12 w 24"/>
                              <a:gd name="T51" fmla="*/ 44 h 160"/>
                              <a:gd name="T52" fmla="*/ 16 w 24"/>
                              <a:gd name="T53" fmla="*/ 44 h 160"/>
                              <a:gd name="T54" fmla="*/ 17 w 24"/>
                              <a:gd name="T55" fmla="*/ 45 h 160"/>
                              <a:gd name="T56" fmla="*/ 19 w 24"/>
                              <a:gd name="T57" fmla="*/ 45 h 160"/>
                              <a:gd name="T58" fmla="*/ 21 w 24"/>
                              <a:gd name="T59" fmla="*/ 45 h 160"/>
                              <a:gd name="T60" fmla="*/ 22 w 24"/>
                              <a:gd name="T61" fmla="*/ 47 h 160"/>
                              <a:gd name="T62" fmla="*/ 22 w 24"/>
                              <a:gd name="T63" fmla="*/ 47 h 160"/>
                              <a:gd name="T64" fmla="*/ 22 w 24"/>
                              <a:gd name="T65" fmla="*/ 48 h 160"/>
                              <a:gd name="T66" fmla="*/ 23 w 24"/>
                              <a:gd name="T67" fmla="*/ 48 h 160"/>
                              <a:gd name="T68" fmla="*/ 23 w 24"/>
                              <a:gd name="T69" fmla="*/ 156 h 160"/>
                              <a:gd name="T70" fmla="*/ 24 w 24"/>
                              <a:gd name="T71" fmla="*/ 12 h 160"/>
                              <a:gd name="T72" fmla="*/ 24 w 24"/>
                              <a:gd name="T73" fmla="*/ 18 h 160"/>
                              <a:gd name="T74" fmla="*/ 22 w 24"/>
                              <a:gd name="T75" fmla="*/ 21 h 160"/>
                              <a:gd name="T76" fmla="*/ 19 w 24"/>
                              <a:gd name="T77" fmla="*/ 23 h 160"/>
                              <a:gd name="T78" fmla="*/ 12 w 24"/>
                              <a:gd name="T79" fmla="*/ 24 h 160"/>
                              <a:gd name="T80" fmla="*/ 6 w 24"/>
                              <a:gd name="T81" fmla="*/ 23 h 160"/>
                              <a:gd name="T82" fmla="*/ 3 w 24"/>
                              <a:gd name="T83" fmla="*/ 22 h 160"/>
                              <a:gd name="T84" fmla="*/ 1 w 24"/>
                              <a:gd name="T85" fmla="*/ 18 h 160"/>
                              <a:gd name="T86" fmla="*/ 0 w 24"/>
                              <a:gd name="T87" fmla="*/ 12 h 160"/>
                              <a:gd name="T88" fmla="*/ 1 w 24"/>
                              <a:gd name="T89" fmla="*/ 6 h 160"/>
                              <a:gd name="T90" fmla="*/ 3 w 24"/>
                              <a:gd name="T91" fmla="*/ 2 h 160"/>
                              <a:gd name="T92" fmla="*/ 6 w 24"/>
                              <a:gd name="T93" fmla="*/ 1 h 160"/>
                              <a:gd name="T94" fmla="*/ 13 w 24"/>
                              <a:gd name="T95" fmla="*/ 0 h 160"/>
                              <a:gd name="T96" fmla="*/ 19 w 24"/>
                              <a:gd name="T97" fmla="*/ 1 h 160"/>
                              <a:gd name="T98" fmla="*/ 22 w 24"/>
                              <a:gd name="T99" fmla="*/ 2 h 160"/>
                              <a:gd name="T100" fmla="*/ 24 w 24"/>
                              <a:gd name="T101" fmla="*/ 6 h 160"/>
                              <a:gd name="T102" fmla="*/ 24 w 24"/>
                              <a:gd name="T103" fmla="*/ 12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24" h="160">
                                <a:moveTo>
                                  <a:pt x="23" y="156"/>
                                </a:moveTo>
                                <a:lnTo>
                                  <a:pt x="22" y="157"/>
                                </a:lnTo>
                                <a:lnTo>
                                  <a:pt x="22" y="159"/>
                                </a:lnTo>
                                <a:lnTo>
                                  <a:pt x="22" y="159"/>
                                </a:lnTo>
                                <a:lnTo>
                                  <a:pt x="21" y="160"/>
                                </a:lnTo>
                                <a:lnTo>
                                  <a:pt x="19" y="160"/>
                                </a:lnTo>
                                <a:lnTo>
                                  <a:pt x="17" y="160"/>
                                </a:lnTo>
                                <a:lnTo>
                                  <a:pt x="16" y="160"/>
                                </a:lnTo>
                                <a:lnTo>
                                  <a:pt x="12" y="160"/>
                                </a:lnTo>
                                <a:lnTo>
                                  <a:pt x="9" y="160"/>
                                </a:lnTo>
                                <a:lnTo>
                                  <a:pt x="8" y="160"/>
                                </a:lnTo>
                                <a:lnTo>
                                  <a:pt x="6" y="160"/>
                                </a:lnTo>
                                <a:lnTo>
                                  <a:pt x="5" y="160"/>
                                </a:lnTo>
                                <a:lnTo>
                                  <a:pt x="3" y="159"/>
                                </a:lnTo>
                                <a:lnTo>
                                  <a:pt x="3" y="159"/>
                                </a:lnTo>
                                <a:lnTo>
                                  <a:pt x="2" y="157"/>
                                </a:lnTo>
                                <a:lnTo>
                                  <a:pt x="2" y="156"/>
                                </a:lnTo>
                                <a:lnTo>
                                  <a:pt x="2" y="48"/>
                                </a:lnTo>
                                <a:lnTo>
                                  <a:pt x="2" y="48"/>
                                </a:lnTo>
                                <a:lnTo>
                                  <a:pt x="3" y="47"/>
                                </a:lnTo>
                                <a:lnTo>
                                  <a:pt x="3" y="47"/>
                                </a:lnTo>
                                <a:lnTo>
                                  <a:pt x="5" y="45"/>
                                </a:lnTo>
                                <a:lnTo>
                                  <a:pt x="6" y="45"/>
                                </a:lnTo>
                                <a:lnTo>
                                  <a:pt x="8" y="45"/>
                                </a:lnTo>
                                <a:lnTo>
                                  <a:pt x="9" y="44"/>
                                </a:lnTo>
                                <a:lnTo>
                                  <a:pt x="12" y="44"/>
                                </a:lnTo>
                                <a:lnTo>
                                  <a:pt x="16" y="44"/>
                                </a:lnTo>
                                <a:lnTo>
                                  <a:pt x="17" y="45"/>
                                </a:lnTo>
                                <a:lnTo>
                                  <a:pt x="19" y="45"/>
                                </a:lnTo>
                                <a:lnTo>
                                  <a:pt x="21" y="45"/>
                                </a:lnTo>
                                <a:lnTo>
                                  <a:pt x="22" y="47"/>
                                </a:lnTo>
                                <a:lnTo>
                                  <a:pt x="22" y="47"/>
                                </a:lnTo>
                                <a:lnTo>
                                  <a:pt x="22" y="48"/>
                                </a:lnTo>
                                <a:lnTo>
                                  <a:pt x="23" y="48"/>
                                </a:lnTo>
                                <a:lnTo>
                                  <a:pt x="23" y="156"/>
                                </a:lnTo>
                                <a:close/>
                                <a:moveTo>
                                  <a:pt x="24" y="12"/>
                                </a:moveTo>
                                <a:lnTo>
                                  <a:pt x="24" y="18"/>
                                </a:lnTo>
                                <a:lnTo>
                                  <a:pt x="22" y="21"/>
                                </a:lnTo>
                                <a:lnTo>
                                  <a:pt x="19" y="23"/>
                                </a:lnTo>
                                <a:lnTo>
                                  <a:pt x="12" y="24"/>
                                </a:lnTo>
                                <a:lnTo>
                                  <a:pt x="6" y="23"/>
                                </a:lnTo>
                                <a:lnTo>
                                  <a:pt x="3" y="22"/>
                                </a:lnTo>
                                <a:lnTo>
                                  <a:pt x="1" y="18"/>
                                </a:lnTo>
                                <a:lnTo>
                                  <a:pt x="0" y="12"/>
                                </a:lnTo>
                                <a:lnTo>
                                  <a:pt x="1" y="6"/>
                                </a:lnTo>
                                <a:lnTo>
                                  <a:pt x="3" y="2"/>
                                </a:lnTo>
                                <a:lnTo>
                                  <a:pt x="6" y="1"/>
                                </a:lnTo>
                                <a:lnTo>
                                  <a:pt x="13" y="0"/>
                                </a:lnTo>
                                <a:lnTo>
                                  <a:pt x="19" y="1"/>
                                </a:lnTo>
                                <a:lnTo>
                                  <a:pt x="22" y="2"/>
                                </a:lnTo>
                                <a:lnTo>
                                  <a:pt x="24" y="6"/>
                                </a:lnTo>
                                <a:lnTo>
                                  <a:pt x="24" y="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11" name="Freeform 700"/>
                        <wps:cNvSpPr>
                          <a:spLocks noEditPoints="1"/>
                        </wps:cNvSpPr>
                        <wps:spPr bwMode="auto">
                          <a:xfrm>
                            <a:off x="5368925" y="4972050"/>
                            <a:ext cx="52388" cy="90488"/>
                          </a:xfrm>
                          <a:custGeom>
                            <a:avLst/>
                            <a:gdLst>
                              <a:gd name="T0" fmla="*/ 99 w 99"/>
                              <a:gd name="T1" fmla="*/ 165 h 170"/>
                              <a:gd name="T2" fmla="*/ 98 w 99"/>
                              <a:gd name="T3" fmla="*/ 167 h 170"/>
                              <a:gd name="T4" fmla="*/ 96 w 99"/>
                              <a:gd name="T5" fmla="*/ 168 h 170"/>
                              <a:gd name="T6" fmla="*/ 93 w 99"/>
                              <a:gd name="T7" fmla="*/ 168 h 170"/>
                              <a:gd name="T8" fmla="*/ 88 w 99"/>
                              <a:gd name="T9" fmla="*/ 168 h 170"/>
                              <a:gd name="T10" fmla="*/ 85 w 99"/>
                              <a:gd name="T11" fmla="*/ 168 h 170"/>
                              <a:gd name="T12" fmla="*/ 82 w 99"/>
                              <a:gd name="T13" fmla="*/ 167 h 170"/>
                              <a:gd name="T14" fmla="*/ 82 w 99"/>
                              <a:gd name="T15" fmla="*/ 165 h 170"/>
                              <a:gd name="T16" fmla="*/ 81 w 99"/>
                              <a:gd name="T17" fmla="*/ 151 h 170"/>
                              <a:gd name="T18" fmla="*/ 64 w 99"/>
                              <a:gd name="T19" fmla="*/ 164 h 170"/>
                              <a:gd name="T20" fmla="*/ 44 w 99"/>
                              <a:gd name="T21" fmla="*/ 170 h 170"/>
                              <a:gd name="T22" fmla="*/ 23 w 99"/>
                              <a:gd name="T23" fmla="*/ 165 h 170"/>
                              <a:gd name="T24" fmla="*/ 9 w 99"/>
                              <a:gd name="T25" fmla="*/ 153 h 170"/>
                              <a:gd name="T26" fmla="*/ 2 w 99"/>
                              <a:gd name="T27" fmla="*/ 135 h 170"/>
                              <a:gd name="T28" fmla="*/ 0 w 99"/>
                              <a:gd name="T29" fmla="*/ 111 h 170"/>
                              <a:gd name="T30" fmla="*/ 2 w 99"/>
                              <a:gd name="T31" fmla="*/ 87 h 170"/>
                              <a:gd name="T32" fmla="*/ 12 w 99"/>
                              <a:gd name="T33" fmla="*/ 67 h 170"/>
                              <a:gd name="T34" fmla="*/ 25 w 99"/>
                              <a:gd name="T35" fmla="*/ 56 h 170"/>
                              <a:gd name="T36" fmla="*/ 46 w 99"/>
                              <a:gd name="T37" fmla="*/ 51 h 170"/>
                              <a:gd name="T38" fmla="*/ 64 w 99"/>
                              <a:gd name="T39" fmla="*/ 55 h 170"/>
                              <a:gd name="T40" fmla="*/ 80 w 99"/>
                              <a:gd name="T41" fmla="*/ 67 h 170"/>
                              <a:gd name="T42" fmla="*/ 80 w 99"/>
                              <a:gd name="T43" fmla="*/ 4 h 170"/>
                              <a:gd name="T44" fmla="*/ 80 w 99"/>
                              <a:gd name="T45" fmla="*/ 2 h 170"/>
                              <a:gd name="T46" fmla="*/ 82 w 99"/>
                              <a:gd name="T47" fmla="*/ 2 h 170"/>
                              <a:gd name="T48" fmla="*/ 86 w 99"/>
                              <a:gd name="T49" fmla="*/ 0 h 170"/>
                              <a:gd name="T50" fmla="*/ 92 w 99"/>
                              <a:gd name="T51" fmla="*/ 0 h 170"/>
                              <a:gd name="T52" fmla="*/ 96 w 99"/>
                              <a:gd name="T53" fmla="*/ 2 h 170"/>
                              <a:gd name="T54" fmla="*/ 98 w 99"/>
                              <a:gd name="T55" fmla="*/ 2 h 170"/>
                              <a:gd name="T56" fmla="*/ 99 w 99"/>
                              <a:gd name="T57" fmla="*/ 4 h 170"/>
                              <a:gd name="T58" fmla="*/ 99 w 99"/>
                              <a:gd name="T59" fmla="*/ 164 h 170"/>
                              <a:gd name="T60" fmla="*/ 71 w 99"/>
                              <a:gd name="T61" fmla="*/ 79 h 170"/>
                              <a:gd name="T62" fmla="*/ 56 w 99"/>
                              <a:gd name="T63" fmla="*/ 69 h 170"/>
                              <a:gd name="T64" fmla="*/ 40 w 99"/>
                              <a:gd name="T65" fmla="*/ 68 h 170"/>
                              <a:gd name="T66" fmla="*/ 30 w 99"/>
                              <a:gd name="T67" fmla="*/ 75 h 170"/>
                              <a:gd name="T68" fmla="*/ 23 w 99"/>
                              <a:gd name="T69" fmla="*/ 88 h 170"/>
                              <a:gd name="T70" fmla="*/ 21 w 99"/>
                              <a:gd name="T71" fmla="*/ 101 h 170"/>
                              <a:gd name="T72" fmla="*/ 21 w 99"/>
                              <a:gd name="T73" fmla="*/ 117 h 170"/>
                              <a:gd name="T74" fmla="*/ 23 w 99"/>
                              <a:gd name="T75" fmla="*/ 133 h 170"/>
                              <a:gd name="T76" fmla="*/ 29 w 99"/>
                              <a:gd name="T77" fmla="*/ 146 h 170"/>
                              <a:gd name="T78" fmla="*/ 40 w 99"/>
                              <a:gd name="T79" fmla="*/ 152 h 170"/>
                              <a:gd name="T80" fmla="*/ 51 w 99"/>
                              <a:gd name="T81" fmla="*/ 153 h 170"/>
                              <a:gd name="T82" fmla="*/ 59 w 99"/>
                              <a:gd name="T83" fmla="*/ 151 h 170"/>
                              <a:gd name="T84" fmla="*/ 66 w 99"/>
                              <a:gd name="T85" fmla="*/ 146 h 170"/>
                              <a:gd name="T86" fmla="*/ 75 w 99"/>
                              <a:gd name="T87" fmla="*/ 137 h 170"/>
                              <a:gd name="T88" fmla="*/ 80 w 99"/>
                              <a:gd name="T89" fmla="*/ 88 h 1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99" h="170">
                                <a:moveTo>
                                  <a:pt x="99" y="164"/>
                                </a:moveTo>
                                <a:lnTo>
                                  <a:pt x="99" y="165"/>
                                </a:lnTo>
                                <a:lnTo>
                                  <a:pt x="98" y="167"/>
                                </a:lnTo>
                                <a:lnTo>
                                  <a:pt x="98" y="167"/>
                                </a:lnTo>
                                <a:lnTo>
                                  <a:pt x="97" y="168"/>
                                </a:lnTo>
                                <a:lnTo>
                                  <a:pt x="96" y="168"/>
                                </a:lnTo>
                                <a:lnTo>
                                  <a:pt x="94" y="168"/>
                                </a:lnTo>
                                <a:lnTo>
                                  <a:pt x="93" y="168"/>
                                </a:lnTo>
                                <a:lnTo>
                                  <a:pt x="91" y="168"/>
                                </a:lnTo>
                                <a:lnTo>
                                  <a:pt x="88" y="168"/>
                                </a:lnTo>
                                <a:lnTo>
                                  <a:pt x="86" y="168"/>
                                </a:lnTo>
                                <a:lnTo>
                                  <a:pt x="85" y="168"/>
                                </a:lnTo>
                                <a:lnTo>
                                  <a:pt x="83" y="168"/>
                                </a:lnTo>
                                <a:lnTo>
                                  <a:pt x="82" y="167"/>
                                </a:lnTo>
                                <a:lnTo>
                                  <a:pt x="82" y="167"/>
                                </a:lnTo>
                                <a:lnTo>
                                  <a:pt x="82" y="165"/>
                                </a:lnTo>
                                <a:lnTo>
                                  <a:pt x="81" y="164"/>
                                </a:lnTo>
                                <a:lnTo>
                                  <a:pt x="81" y="151"/>
                                </a:lnTo>
                                <a:lnTo>
                                  <a:pt x="72" y="159"/>
                                </a:lnTo>
                                <a:lnTo>
                                  <a:pt x="64" y="164"/>
                                </a:lnTo>
                                <a:lnTo>
                                  <a:pt x="54" y="169"/>
                                </a:lnTo>
                                <a:lnTo>
                                  <a:pt x="44" y="170"/>
                                </a:lnTo>
                                <a:lnTo>
                                  <a:pt x="33" y="169"/>
                                </a:lnTo>
                                <a:lnTo>
                                  <a:pt x="23" y="165"/>
                                </a:lnTo>
                                <a:lnTo>
                                  <a:pt x="16" y="160"/>
                                </a:lnTo>
                                <a:lnTo>
                                  <a:pt x="9" y="153"/>
                                </a:lnTo>
                                <a:lnTo>
                                  <a:pt x="4" y="144"/>
                                </a:lnTo>
                                <a:lnTo>
                                  <a:pt x="2" y="135"/>
                                </a:lnTo>
                                <a:lnTo>
                                  <a:pt x="0" y="124"/>
                                </a:lnTo>
                                <a:lnTo>
                                  <a:pt x="0" y="111"/>
                                </a:lnTo>
                                <a:lnTo>
                                  <a:pt x="0" y="98"/>
                                </a:lnTo>
                                <a:lnTo>
                                  <a:pt x="2" y="87"/>
                                </a:lnTo>
                                <a:lnTo>
                                  <a:pt x="6" y="75"/>
                                </a:lnTo>
                                <a:lnTo>
                                  <a:pt x="12" y="67"/>
                                </a:lnTo>
                                <a:lnTo>
                                  <a:pt x="18" y="59"/>
                                </a:lnTo>
                                <a:lnTo>
                                  <a:pt x="25" y="56"/>
                                </a:lnTo>
                                <a:lnTo>
                                  <a:pt x="35" y="52"/>
                                </a:lnTo>
                                <a:lnTo>
                                  <a:pt x="46" y="51"/>
                                </a:lnTo>
                                <a:lnTo>
                                  <a:pt x="55" y="52"/>
                                </a:lnTo>
                                <a:lnTo>
                                  <a:pt x="64" y="55"/>
                                </a:lnTo>
                                <a:lnTo>
                                  <a:pt x="71" y="59"/>
                                </a:lnTo>
                                <a:lnTo>
                                  <a:pt x="80" y="67"/>
                                </a:lnTo>
                                <a:lnTo>
                                  <a:pt x="80" y="4"/>
                                </a:lnTo>
                                <a:lnTo>
                                  <a:pt x="80" y="4"/>
                                </a:lnTo>
                                <a:lnTo>
                                  <a:pt x="80" y="3"/>
                                </a:lnTo>
                                <a:lnTo>
                                  <a:pt x="80" y="2"/>
                                </a:lnTo>
                                <a:lnTo>
                                  <a:pt x="81" y="2"/>
                                </a:lnTo>
                                <a:lnTo>
                                  <a:pt x="82" y="2"/>
                                </a:lnTo>
                                <a:lnTo>
                                  <a:pt x="85" y="0"/>
                                </a:lnTo>
                                <a:lnTo>
                                  <a:pt x="86" y="0"/>
                                </a:lnTo>
                                <a:lnTo>
                                  <a:pt x="89" y="0"/>
                                </a:lnTo>
                                <a:lnTo>
                                  <a:pt x="92" y="0"/>
                                </a:lnTo>
                                <a:lnTo>
                                  <a:pt x="94" y="0"/>
                                </a:lnTo>
                                <a:lnTo>
                                  <a:pt x="96" y="2"/>
                                </a:lnTo>
                                <a:lnTo>
                                  <a:pt x="97" y="2"/>
                                </a:lnTo>
                                <a:lnTo>
                                  <a:pt x="98" y="2"/>
                                </a:lnTo>
                                <a:lnTo>
                                  <a:pt x="98" y="3"/>
                                </a:lnTo>
                                <a:lnTo>
                                  <a:pt x="99" y="4"/>
                                </a:lnTo>
                                <a:lnTo>
                                  <a:pt x="99" y="4"/>
                                </a:lnTo>
                                <a:lnTo>
                                  <a:pt x="99" y="164"/>
                                </a:lnTo>
                                <a:close/>
                                <a:moveTo>
                                  <a:pt x="80" y="88"/>
                                </a:moveTo>
                                <a:lnTo>
                                  <a:pt x="71" y="79"/>
                                </a:lnTo>
                                <a:lnTo>
                                  <a:pt x="64" y="73"/>
                                </a:lnTo>
                                <a:lnTo>
                                  <a:pt x="56" y="69"/>
                                </a:lnTo>
                                <a:lnTo>
                                  <a:pt x="48" y="68"/>
                                </a:lnTo>
                                <a:lnTo>
                                  <a:pt x="40" y="68"/>
                                </a:lnTo>
                                <a:lnTo>
                                  <a:pt x="35" y="72"/>
                                </a:lnTo>
                                <a:lnTo>
                                  <a:pt x="30" y="75"/>
                                </a:lnTo>
                                <a:lnTo>
                                  <a:pt x="27" y="82"/>
                                </a:lnTo>
                                <a:lnTo>
                                  <a:pt x="23" y="88"/>
                                </a:lnTo>
                                <a:lnTo>
                                  <a:pt x="22" y="94"/>
                                </a:lnTo>
                                <a:lnTo>
                                  <a:pt x="21" y="101"/>
                                </a:lnTo>
                                <a:lnTo>
                                  <a:pt x="21" y="110"/>
                                </a:lnTo>
                                <a:lnTo>
                                  <a:pt x="21" y="117"/>
                                </a:lnTo>
                                <a:lnTo>
                                  <a:pt x="22" y="126"/>
                                </a:lnTo>
                                <a:lnTo>
                                  <a:pt x="23" y="133"/>
                                </a:lnTo>
                                <a:lnTo>
                                  <a:pt x="25" y="140"/>
                                </a:lnTo>
                                <a:lnTo>
                                  <a:pt x="29" y="146"/>
                                </a:lnTo>
                                <a:lnTo>
                                  <a:pt x="34" y="149"/>
                                </a:lnTo>
                                <a:lnTo>
                                  <a:pt x="40" y="152"/>
                                </a:lnTo>
                                <a:lnTo>
                                  <a:pt x="48" y="153"/>
                                </a:lnTo>
                                <a:lnTo>
                                  <a:pt x="51" y="153"/>
                                </a:lnTo>
                                <a:lnTo>
                                  <a:pt x="55" y="152"/>
                                </a:lnTo>
                                <a:lnTo>
                                  <a:pt x="59" y="151"/>
                                </a:lnTo>
                                <a:lnTo>
                                  <a:pt x="62" y="148"/>
                                </a:lnTo>
                                <a:lnTo>
                                  <a:pt x="66" y="146"/>
                                </a:lnTo>
                                <a:lnTo>
                                  <a:pt x="70" y="142"/>
                                </a:lnTo>
                                <a:lnTo>
                                  <a:pt x="75" y="137"/>
                                </a:lnTo>
                                <a:lnTo>
                                  <a:pt x="80" y="132"/>
                                </a:lnTo>
                                <a:lnTo>
                                  <a:pt x="80" y="8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12" name="Freeform 701"/>
                        <wps:cNvSpPr>
                          <a:spLocks noEditPoints="1"/>
                        </wps:cNvSpPr>
                        <wps:spPr bwMode="auto">
                          <a:xfrm>
                            <a:off x="5437187" y="4999038"/>
                            <a:ext cx="52388" cy="63500"/>
                          </a:xfrm>
                          <a:custGeom>
                            <a:avLst/>
                            <a:gdLst>
                              <a:gd name="T0" fmla="*/ 98 w 100"/>
                              <a:gd name="T1" fmla="*/ 59 h 119"/>
                              <a:gd name="T2" fmla="*/ 95 w 100"/>
                              <a:gd name="T3" fmla="*/ 63 h 119"/>
                              <a:gd name="T4" fmla="*/ 21 w 100"/>
                              <a:gd name="T5" fmla="*/ 64 h 119"/>
                              <a:gd name="T6" fmla="*/ 22 w 100"/>
                              <a:gd name="T7" fmla="*/ 80 h 119"/>
                              <a:gd name="T8" fmla="*/ 28 w 100"/>
                              <a:gd name="T9" fmla="*/ 92 h 119"/>
                              <a:gd name="T10" fmla="*/ 39 w 100"/>
                              <a:gd name="T11" fmla="*/ 100 h 119"/>
                              <a:gd name="T12" fmla="*/ 55 w 100"/>
                              <a:gd name="T13" fmla="*/ 103 h 119"/>
                              <a:gd name="T14" fmla="*/ 69 w 100"/>
                              <a:gd name="T15" fmla="*/ 102 h 119"/>
                              <a:gd name="T16" fmla="*/ 80 w 100"/>
                              <a:gd name="T17" fmla="*/ 98 h 119"/>
                              <a:gd name="T18" fmla="*/ 87 w 100"/>
                              <a:gd name="T19" fmla="*/ 96 h 119"/>
                              <a:gd name="T20" fmla="*/ 91 w 100"/>
                              <a:gd name="T21" fmla="*/ 95 h 119"/>
                              <a:gd name="T22" fmla="*/ 92 w 100"/>
                              <a:gd name="T23" fmla="*/ 95 h 119"/>
                              <a:gd name="T24" fmla="*/ 93 w 100"/>
                              <a:gd name="T25" fmla="*/ 96 h 119"/>
                              <a:gd name="T26" fmla="*/ 95 w 100"/>
                              <a:gd name="T27" fmla="*/ 98 h 119"/>
                              <a:gd name="T28" fmla="*/ 95 w 100"/>
                              <a:gd name="T29" fmla="*/ 102 h 119"/>
                              <a:gd name="T30" fmla="*/ 95 w 100"/>
                              <a:gd name="T31" fmla="*/ 105 h 119"/>
                              <a:gd name="T32" fmla="*/ 95 w 100"/>
                              <a:gd name="T33" fmla="*/ 107 h 119"/>
                              <a:gd name="T34" fmla="*/ 93 w 100"/>
                              <a:gd name="T35" fmla="*/ 108 h 119"/>
                              <a:gd name="T36" fmla="*/ 92 w 100"/>
                              <a:gd name="T37" fmla="*/ 109 h 119"/>
                              <a:gd name="T38" fmla="*/ 89 w 100"/>
                              <a:gd name="T39" fmla="*/ 112 h 119"/>
                              <a:gd name="T40" fmla="*/ 80 w 100"/>
                              <a:gd name="T41" fmla="*/ 116 h 119"/>
                              <a:gd name="T42" fmla="*/ 68 w 100"/>
                              <a:gd name="T43" fmla="*/ 118 h 119"/>
                              <a:gd name="T44" fmla="*/ 54 w 100"/>
                              <a:gd name="T45" fmla="*/ 119 h 119"/>
                              <a:gd name="T46" fmla="*/ 31 w 100"/>
                              <a:gd name="T47" fmla="*/ 116 h 119"/>
                              <a:gd name="T48" fmla="*/ 13 w 100"/>
                              <a:gd name="T49" fmla="*/ 105 h 119"/>
                              <a:gd name="T50" fmla="*/ 4 w 100"/>
                              <a:gd name="T51" fmla="*/ 86 h 119"/>
                              <a:gd name="T52" fmla="*/ 0 w 100"/>
                              <a:gd name="T53" fmla="*/ 60 h 119"/>
                              <a:gd name="T54" fmla="*/ 4 w 100"/>
                              <a:gd name="T55" fmla="*/ 34 h 119"/>
                              <a:gd name="T56" fmla="*/ 13 w 100"/>
                              <a:gd name="T57" fmla="*/ 16 h 119"/>
                              <a:gd name="T58" fmla="*/ 29 w 100"/>
                              <a:gd name="T59" fmla="*/ 4 h 119"/>
                              <a:gd name="T60" fmla="*/ 52 w 100"/>
                              <a:gd name="T61" fmla="*/ 0 h 119"/>
                              <a:gd name="T62" fmla="*/ 74 w 100"/>
                              <a:gd name="T63" fmla="*/ 4 h 119"/>
                              <a:gd name="T64" fmla="*/ 89 w 100"/>
                              <a:gd name="T65" fmla="*/ 15 h 119"/>
                              <a:gd name="T66" fmla="*/ 96 w 100"/>
                              <a:gd name="T67" fmla="*/ 32 h 119"/>
                              <a:gd name="T68" fmla="*/ 100 w 100"/>
                              <a:gd name="T69" fmla="*/ 52 h 119"/>
                              <a:gd name="T70" fmla="*/ 79 w 100"/>
                              <a:gd name="T71" fmla="*/ 49 h 119"/>
                              <a:gd name="T72" fmla="*/ 73 w 100"/>
                              <a:gd name="T73" fmla="*/ 24 h 119"/>
                              <a:gd name="T74" fmla="*/ 50 w 100"/>
                              <a:gd name="T75" fmla="*/ 16 h 119"/>
                              <a:gd name="T76" fmla="*/ 38 w 100"/>
                              <a:gd name="T77" fmla="*/ 18 h 119"/>
                              <a:gd name="T78" fmla="*/ 28 w 100"/>
                              <a:gd name="T79" fmla="*/ 26 h 119"/>
                              <a:gd name="T80" fmla="*/ 23 w 100"/>
                              <a:gd name="T81" fmla="*/ 37 h 119"/>
                              <a:gd name="T82" fmla="*/ 21 w 100"/>
                              <a:gd name="T83" fmla="*/ 49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100" h="119">
                                <a:moveTo>
                                  <a:pt x="100" y="55"/>
                                </a:moveTo>
                                <a:lnTo>
                                  <a:pt x="98" y="59"/>
                                </a:lnTo>
                                <a:lnTo>
                                  <a:pt x="97" y="61"/>
                                </a:lnTo>
                                <a:lnTo>
                                  <a:pt x="95" y="63"/>
                                </a:lnTo>
                                <a:lnTo>
                                  <a:pt x="91" y="64"/>
                                </a:lnTo>
                                <a:lnTo>
                                  <a:pt x="21" y="64"/>
                                </a:lnTo>
                                <a:lnTo>
                                  <a:pt x="21" y="73"/>
                                </a:lnTo>
                                <a:lnTo>
                                  <a:pt x="22" y="80"/>
                                </a:lnTo>
                                <a:lnTo>
                                  <a:pt x="25" y="86"/>
                                </a:lnTo>
                                <a:lnTo>
                                  <a:pt x="28" y="92"/>
                                </a:lnTo>
                                <a:lnTo>
                                  <a:pt x="33" y="97"/>
                                </a:lnTo>
                                <a:lnTo>
                                  <a:pt x="39" y="100"/>
                                </a:lnTo>
                                <a:lnTo>
                                  <a:pt x="47" y="102"/>
                                </a:lnTo>
                                <a:lnTo>
                                  <a:pt x="55" y="103"/>
                                </a:lnTo>
                                <a:lnTo>
                                  <a:pt x="63" y="102"/>
                                </a:lnTo>
                                <a:lnTo>
                                  <a:pt x="69" y="102"/>
                                </a:lnTo>
                                <a:lnTo>
                                  <a:pt x="75" y="100"/>
                                </a:lnTo>
                                <a:lnTo>
                                  <a:pt x="80" y="98"/>
                                </a:lnTo>
                                <a:lnTo>
                                  <a:pt x="84" y="97"/>
                                </a:lnTo>
                                <a:lnTo>
                                  <a:pt x="87" y="96"/>
                                </a:lnTo>
                                <a:lnTo>
                                  <a:pt x="90" y="95"/>
                                </a:lnTo>
                                <a:lnTo>
                                  <a:pt x="91" y="95"/>
                                </a:lnTo>
                                <a:lnTo>
                                  <a:pt x="92" y="95"/>
                                </a:lnTo>
                                <a:lnTo>
                                  <a:pt x="92" y="95"/>
                                </a:lnTo>
                                <a:lnTo>
                                  <a:pt x="93" y="96"/>
                                </a:lnTo>
                                <a:lnTo>
                                  <a:pt x="93" y="96"/>
                                </a:lnTo>
                                <a:lnTo>
                                  <a:pt x="95" y="97"/>
                                </a:lnTo>
                                <a:lnTo>
                                  <a:pt x="95" y="98"/>
                                </a:lnTo>
                                <a:lnTo>
                                  <a:pt x="95" y="100"/>
                                </a:lnTo>
                                <a:lnTo>
                                  <a:pt x="95" y="102"/>
                                </a:lnTo>
                                <a:lnTo>
                                  <a:pt x="95" y="103"/>
                                </a:lnTo>
                                <a:lnTo>
                                  <a:pt x="95" y="105"/>
                                </a:lnTo>
                                <a:lnTo>
                                  <a:pt x="95" y="106"/>
                                </a:lnTo>
                                <a:lnTo>
                                  <a:pt x="95" y="107"/>
                                </a:lnTo>
                                <a:lnTo>
                                  <a:pt x="93" y="108"/>
                                </a:lnTo>
                                <a:lnTo>
                                  <a:pt x="93" y="108"/>
                                </a:lnTo>
                                <a:lnTo>
                                  <a:pt x="93" y="109"/>
                                </a:lnTo>
                                <a:lnTo>
                                  <a:pt x="92" y="109"/>
                                </a:lnTo>
                                <a:lnTo>
                                  <a:pt x="91" y="111"/>
                                </a:lnTo>
                                <a:lnTo>
                                  <a:pt x="89" y="112"/>
                                </a:lnTo>
                                <a:lnTo>
                                  <a:pt x="85" y="113"/>
                                </a:lnTo>
                                <a:lnTo>
                                  <a:pt x="80" y="116"/>
                                </a:lnTo>
                                <a:lnTo>
                                  <a:pt x="75" y="117"/>
                                </a:lnTo>
                                <a:lnTo>
                                  <a:pt x="68" y="118"/>
                                </a:lnTo>
                                <a:lnTo>
                                  <a:pt x="61" y="118"/>
                                </a:lnTo>
                                <a:lnTo>
                                  <a:pt x="54" y="119"/>
                                </a:lnTo>
                                <a:lnTo>
                                  <a:pt x="41" y="118"/>
                                </a:lnTo>
                                <a:lnTo>
                                  <a:pt x="31" y="116"/>
                                </a:lnTo>
                                <a:lnTo>
                                  <a:pt x="21" y="111"/>
                                </a:lnTo>
                                <a:lnTo>
                                  <a:pt x="13" y="105"/>
                                </a:lnTo>
                                <a:lnTo>
                                  <a:pt x="7" y="96"/>
                                </a:lnTo>
                                <a:lnTo>
                                  <a:pt x="4" y="86"/>
                                </a:lnTo>
                                <a:lnTo>
                                  <a:pt x="0" y="74"/>
                                </a:lnTo>
                                <a:lnTo>
                                  <a:pt x="0" y="60"/>
                                </a:lnTo>
                                <a:lnTo>
                                  <a:pt x="0" y="47"/>
                                </a:lnTo>
                                <a:lnTo>
                                  <a:pt x="4" y="34"/>
                                </a:lnTo>
                                <a:lnTo>
                                  <a:pt x="7" y="24"/>
                                </a:lnTo>
                                <a:lnTo>
                                  <a:pt x="13" y="16"/>
                                </a:lnTo>
                                <a:lnTo>
                                  <a:pt x="21" y="8"/>
                                </a:lnTo>
                                <a:lnTo>
                                  <a:pt x="29" y="4"/>
                                </a:lnTo>
                                <a:lnTo>
                                  <a:pt x="41" y="1"/>
                                </a:lnTo>
                                <a:lnTo>
                                  <a:pt x="52" y="0"/>
                                </a:lnTo>
                                <a:lnTo>
                                  <a:pt x="64" y="1"/>
                                </a:lnTo>
                                <a:lnTo>
                                  <a:pt x="74" y="4"/>
                                </a:lnTo>
                                <a:lnTo>
                                  <a:pt x="81" y="8"/>
                                </a:lnTo>
                                <a:lnTo>
                                  <a:pt x="89" y="15"/>
                                </a:lnTo>
                                <a:lnTo>
                                  <a:pt x="93" y="22"/>
                                </a:lnTo>
                                <a:lnTo>
                                  <a:pt x="96" y="32"/>
                                </a:lnTo>
                                <a:lnTo>
                                  <a:pt x="98" y="41"/>
                                </a:lnTo>
                                <a:lnTo>
                                  <a:pt x="100" y="52"/>
                                </a:lnTo>
                                <a:lnTo>
                                  <a:pt x="100" y="55"/>
                                </a:lnTo>
                                <a:close/>
                                <a:moveTo>
                                  <a:pt x="79" y="49"/>
                                </a:moveTo>
                                <a:lnTo>
                                  <a:pt x="79" y="34"/>
                                </a:lnTo>
                                <a:lnTo>
                                  <a:pt x="73" y="24"/>
                                </a:lnTo>
                                <a:lnTo>
                                  <a:pt x="64" y="17"/>
                                </a:lnTo>
                                <a:lnTo>
                                  <a:pt x="50" y="16"/>
                                </a:lnTo>
                                <a:lnTo>
                                  <a:pt x="44" y="16"/>
                                </a:lnTo>
                                <a:lnTo>
                                  <a:pt x="38" y="18"/>
                                </a:lnTo>
                                <a:lnTo>
                                  <a:pt x="33" y="21"/>
                                </a:lnTo>
                                <a:lnTo>
                                  <a:pt x="28" y="26"/>
                                </a:lnTo>
                                <a:lnTo>
                                  <a:pt x="25" y="31"/>
                                </a:lnTo>
                                <a:lnTo>
                                  <a:pt x="23" y="37"/>
                                </a:lnTo>
                                <a:lnTo>
                                  <a:pt x="21" y="42"/>
                                </a:lnTo>
                                <a:lnTo>
                                  <a:pt x="21" y="49"/>
                                </a:lnTo>
                                <a:lnTo>
                                  <a:pt x="79" y="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13" name="Freeform 702"/>
                        <wps:cNvSpPr>
                          <a:spLocks/>
                        </wps:cNvSpPr>
                        <wps:spPr bwMode="auto">
                          <a:xfrm>
                            <a:off x="5500687" y="4999038"/>
                            <a:ext cx="41275" cy="63500"/>
                          </a:xfrm>
                          <a:custGeom>
                            <a:avLst/>
                            <a:gdLst>
                              <a:gd name="T0" fmla="*/ 76 w 76"/>
                              <a:gd name="T1" fmla="*/ 92 h 119"/>
                              <a:gd name="T2" fmla="*/ 70 w 76"/>
                              <a:gd name="T3" fmla="*/ 105 h 119"/>
                              <a:gd name="T4" fmla="*/ 59 w 76"/>
                              <a:gd name="T5" fmla="*/ 114 h 119"/>
                              <a:gd name="T6" fmla="*/ 43 w 76"/>
                              <a:gd name="T7" fmla="*/ 118 h 119"/>
                              <a:gd name="T8" fmla="*/ 28 w 76"/>
                              <a:gd name="T9" fmla="*/ 118 h 119"/>
                              <a:gd name="T10" fmla="*/ 18 w 76"/>
                              <a:gd name="T11" fmla="*/ 117 h 119"/>
                              <a:gd name="T12" fmla="*/ 9 w 76"/>
                              <a:gd name="T13" fmla="*/ 114 h 119"/>
                              <a:gd name="T14" fmla="*/ 5 w 76"/>
                              <a:gd name="T15" fmla="*/ 112 h 119"/>
                              <a:gd name="T16" fmla="*/ 1 w 76"/>
                              <a:gd name="T17" fmla="*/ 108 h 119"/>
                              <a:gd name="T18" fmla="*/ 0 w 76"/>
                              <a:gd name="T19" fmla="*/ 105 h 119"/>
                              <a:gd name="T20" fmla="*/ 0 w 76"/>
                              <a:gd name="T21" fmla="*/ 98 h 119"/>
                              <a:gd name="T22" fmla="*/ 1 w 76"/>
                              <a:gd name="T23" fmla="*/ 96 h 119"/>
                              <a:gd name="T24" fmla="*/ 1 w 76"/>
                              <a:gd name="T25" fmla="*/ 93 h 119"/>
                              <a:gd name="T26" fmla="*/ 2 w 76"/>
                              <a:gd name="T27" fmla="*/ 92 h 119"/>
                              <a:gd name="T28" fmla="*/ 5 w 76"/>
                              <a:gd name="T29" fmla="*/ 93 h 119"/>
                              <a:gd name="T30" fmla="*/ 9 w 76"/>
                              <a:gd name="T31" fmla="*/ 96 h 119"/>
                              <a:gd name="T32" fmla="*/ 18 w 76"/>
                              <a:gd name="T33" fmla="*/ 100 h 119"/>
                              <a:gd name="T34" fmla="*/ 28 w 76"/>
                              <a:gd name="T35" fmla="*/ 103 h 119"/>
                              <a:gd name="T36" fmla="*/ 39 w 76"/>
                              <a:gd name="T37" fmla="*/ 103 h 119"/>
                              <a:gd name="T38" fmla="*/ 48 w 76"/>
                              <a:gd name="T39" fmla="*/ 101 h 119"/>
                              <a:gd name="T40" fmla="*/ 54 w 76"/>
                              <a:gd name="T41" fmla="*/ 96 h 119"/>
                              <a:gd name="T42" fmla="*/ 56 w 76"/>
                              <a:gd name="T43" fmla="*/ 90 h 119"/>
                              <a:gd name="T44" fmla="*/ 56 w 76"/>
                              <a:gd name="T45" fmla="*/ 81 h 119"/>
                              <a:gd name="T46" fmla="*/ 51 w 76"/>
                              <a:gd name="T47" fmla="*/ 75 h 119"/>
                              <a:gd name="T48" fmla="*/ 44 w 76"/>
                              <a:gd name="T49" fmla="*/ 70 h 119"/>
                              <a:gd name="T50" fmla="*/ 35 w 76"/>
                              <a:gd name="T51" fmla="*/ 66 h 119"/>
                              <a:gd name="T52" fmla="*/ 24 w 76"/>
                              <a:gd name="T53" fmla="*/ 63 h 119"/>
                              <a:gd name="T54" fmla="*/ 16 w 76"/>
                              <a:gd name="T55" fmla="*/ 57 h 119"/>
                              <a:gd name="T56" fmla="*/ 7 w 76"/>
                              <a:gd name="T57" fmla="*/ 49 h 119"/>
                              <a:gd name="T58" fmla="*/ 3 w 76"/>
                              <a:gd name="T59" fmla="*/ 39 h 119"/>
                              <a:gd name="T60" fmla="*/ 3 w 76"/>
                              <a:gd name="T61" fmla="*/ 26 h 119"/>
                              <a:gd name="T62" fmla="*/ 8 w 76"/>
                              <a:gd name="T63" fmla="*/ 15 h 119"/>
                              <a:gd name="T64" fmla="*/ 18 w 76"/>
                              <a:gd name="T65" fmla="*/ 6 h 119"/>
                              <a:gd name="T66" fmla="*/ 33 w 76"/>
                              <a:gd name="T67" fmla="*/ 0 h 119"/>
                              <a:gd name="T68" fmla="*/ 46 w 76"/>
                              <a:gd name="T69" fmla="*/ 0 h 119"/>
                              <a:gd name="T70" fmla="*/ 55 w 76"/>
                              <a:gd name="T71" fmla="*/ 1 h 119"/>
                              <a:gd name="T72" fmla="*/ 61 w 76"/>
                              <a:gd name="T73" fmla="*/ 4 h 119"/>
                              <a:gd name="T74" fmla="*/ 66 w 76"/>
                              <a:gd name="T75" fmla="*/ 6 h 119"/>
                              <a:gd name="T76" fmla="*/ 70 w 76"/>
                              <a:gd name="T77" fmla="*/ 8 h 119"/>
                              <a:gd name="T78" fmla="*/ 70 w 76"/>
                              <a:gd name="T79" fmla="*/ 10 h 119"/>
                              <a:gd name="T80" fmla="*/ 71 w 76"/>
                              <a:gd name="T81" fmla="*/ 11 h 119"/>
                              <a:gd name="T82" fmla="*/ 71 w 76"/>
                              <a:gd name="T83" fmla="*/ 13 h 119"/>
                              <a:gd name="T84" fmla="*/ 71 w 76"/>
                              <a:gd name="T85" fmla="*/ 18 h 119"/>
                              <a:gd name="T86" fmla="*/ 71 w 76"/>
                              <a:gd name="T87" fmla="*/ 21 h 119"/>
                              <a:gd name="T88" fmla="*/ 70 w 76"/>
                              <a:gd name="T89" fmla="*/ 23 h 119"/>
                              <a:gd name="T90" fmla="*/ 69 w 76"/>
                              <a:gd name="T91" fmla="*/ 23 h 119"/>
                              <a:gd name="T92" fmla="*/ 66 w 76"/>
                              <a:gd name="T93" fmla="*/ 23 h 119"/>
                              <a:gd name="T94" fmla="*/ 62 w 76"/>
                              <a:gd name="T95" fmla="*/ 21 h 119"/>
                              <a:gd name="T96" fmla="*/ 56 w 76"/>
                              <a:gd name="T97" fmla="*/ 18 h 119"/>
                              <a:gd name="T98" fmla="*/ 48 w 76"/>
                              <a:gd name="T99" fmla="*/ 16 h 119"/>
                              <a:gd name="T100" fmla="*/ 37 w 76"/>
                              <a:gd name="T101" fmla="*/ 16 h 119"/>
                              <a:gd name="T102" fmla="*/ 29 w 76"/>
                              <a:gd name="T103" fmla="*/ 18 h 119"/>
                              <a:gd name="T104" fmla="*/ 24 w 76"/>
                              <a:gd name="T105" fmla="*/ 22 h 119"/>
                              <a:gd name="T106" fmla="*/ 22 w 76"/>
                              <a:gd name="T107" fmla="*/ 28 h 119"/>
                              <a:gd name="T108" fmla="*/ 22 w 76"/>
                              <a:gd name="T109" fmla="*/ 36 h 119"/>
                              <a:gd name="T110" fmla="*/ 27 w 76"/>
                              <a:gd name="T111" fmla="*/ 42 h 119"/>
                              <a:gd name="T112" fmla="*/ 34 w 76"/>
                              <a:gd name="T113" fmla="*/ 47 h 119"/>
                              <a:gd name="T114" fmla="*/ 44 w 76"/>
                              <a:gd name="T115" fmla="*/ 50 h 119"/>
                              <a:gd name="T116" fmla="*/ 54 w 76"/>
                              <a:gd name="T117" fmla="*/ 55 h 119"/>
                              <a:gd name="T118" fmla="*/ 64 w 76"/>
                              <a:gd name="T119" fmla="*/ 60 h 119"/>
                              <a:gd name="T120" fmla="*/ 71 w 76"/>
                              <a:gd name="T121" fmla="*/ 68 h 119"/>
                              <a:gd name="T122" fmla="*/ 76 w 76"/>
                              <a:gd name="T123" fmla="*/ 77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76" h="119">
                                <a:moveTo>
                                  <a:pt x="76" y="84"/>
                                </a:moveTo>
                                <a:lnTo>
                                  <a:pt x="76" y="92"/>
                                </a:lnTo>
                                <a:lnTo>
                                  <a:pt x="73" y="98"/>
                                </a:lnTo>
                                <a:lnTo>
                                  <a:pt x="70" y="105"/>
                                </a:lnTo>
                                <a:lnTo>
                                  <a:pt x="65" y="109"/>
                                </a:lnTo>
                                <a:lnTo>
                                  <a:pt x="59" y="114"/>
                                </a:lnTo>
                                <a:lnTo>
                                  <a:pt x="51" y="117"/>
                                </a:lnTo>
                                <a:lnTo>
                                  <a:pt x="43" y="118"/>
                                </a:lnTo>
                                <a:lnTo>
                                  <a:pt x="34" y="119"/>
                                </a:lnTo>
                                <a:lnTo>
                                  <a:pt x="28" y="118"/>
                                </a:lnTo>
                                <a:lnTo>
                                  <a:pt x="23" y="118"/>
                                </a:lnTo>
                                <a:lnTo>
                                  <a:pt x="18" y="117"/>
                                </a:lnTo>
                                <a:lnTo>
                                  <a:pt x="13" y="116"/>
                                </a:lnTo>
                                <a:lnTo>
                                  <a:pt x="9" y="114"/>
                                </a:lnTo>
                                <a:lnTo>
                                  <a:pt x="7" y="113"/>
                                </a:lnTo>
                                <a:lnTo>
                                  <a:pt x="5" y="112"/>
                                </a:lnTo>
                                <a:lnTo>
                                  <a:pt x="2" y="109"/>
                                </a:lnTo>
                                <a:lnTo>
                                  <a:pt x="1" y="108"/>
                                </a:lnTo>
                                <a:lnTo>
                                  <a:pt x="1" y="107"/>
                                </a:lnTo>
                                <a:lnTo>
                                  <a:pt x="0" y="105"/>
                                </a:lnTo>
                                <a:lnTo>
                                  <a:pt x="0" y="101"/>
                                </a:lnTo>
                                <a:lnTo>
                                  <a:pt x="0" y="98"/>
                                </a:lnTo>
                                <a:lnTo>
                                  <a:pt x="0" y="97"/>
                                </a:lnTo>
                                <a:lnTo>
                                  <a:pt x="1" y="96"/>
                                </a:lnTo>
                                <a:lnTo>
                                  <a:pt x="1" y="95"/>
                                </a:lnTo>
                                <a:lnTo>
                                  <a:pt x="1" y="93"/>
                                </a:lnTo>
                                <a:lnTo>
                                  <a:pt x="2" y="93"/>
                                </a:lnTo>
                                <a:lnTo>
                                  <a:pt x="2" y="92"/>
                                </a:lnTo>
                                <a:lnTo>
                                  <a:pt x="3" y="92"/>
                                </a:lnTo>
                                <a:lnTo>
                                  <a:pt x="5" y="93"/>
                                </a:lnTo>
                                <a:lnTo>
                                  <a:pt x="7" y="95"/>
                                </a:lnTo>
                                <a:lnTo>
                                  <a:pt x="9" y="96"/>
                                </a:lnTo>
                                <a:lnTo>
                                  <a:pt x="13" y="98"/>
                                </a:lnTo>
                                <a:lnTo>
                                  <a:pt x="18" y="100"/>
                                </a:lnTo>
                                <a:lnTo>
                                  <a:pt x="23" y="101"/>
                                </a:lnTo>
                                <a:lnTo>
                                  <a:pt x="28" y="103"/>
                                </a:lnTo>
                                <a:lnTo>
                                  <a:pt x="34" y="103"/>
                                </a:lnTo>
                                <a:lnTo>
                                  <a:pt x="39" y="103"/>
                                </a:lnTo>
                                <a:lnTo>
                                  <a:pt x="44" y="102"/>
                                </a:lnTo>
                                <a:lnTo>
                                  <a:pt x="48" y="101"/>
                                </a:lnTo>
                                <a:lnTo>
                                  <a:pt x="50" y="98"/>
                                </a:lnTo>
                                <a:lnTo>
                                  <a:pt x="54" y="96"/>
                                </a:lnTo>
                                <a:lnTo>
                                  <a:pt x="55" y="93"/>
                                </a:lnTo>
                                <a:lnTo>
                                  <a:pt x="56" y="90"/>
                                </a:lnTo>
                                <a:lnTo>
                                  <a:pt x="56" y="86"/>
                                </a:lnTo>
                                <a:lnTo>
                                  <a:pt x="56" y="81"/>
                                </a:lnTo>
                                <a:lnTo>
                                  <a:pt x="55" y="77"/>
                                </a:lnTo>
                                <a:lnTo>
                                  <a:pt x="51" y="75"/>
                                </a:lnTo>
                                <a:lnTo>
                                  <a:pt x="49" y="73"/>
                                </a:lnTo>
                                <a:lnTo>
                                  <a:pt x="44" y="70"/>
                                </a:lnTo>
                                <a:lnTo>
                                  <a:pt x="40" y="68"/>
                                </a:lnTo>
                                <a:lnTo>
                                  <a:pt x="35" y="66"/>
                                </a:lnTo>
                                <a:lnTo>
                                  <a:pt x="29" y="64"/>
                                </a:lnTo>
                                <a:lnTo>
                                  <a:pt x="24" y="63"/>
                                </a:lnTo>
                                <a:lnTo>
                                  <a:pt x="19" y="60"/>
                                </a:lnTo>
                                <a:lnTo>
                                  <a:pt x="16" y="57"/>
                                </a:lnTo>
                                <a:lnTo>
                                  <a:pt x="11" y="53"/>
                                </a:lnTo>
                                <a:lnTo>
                                  <a:pt x="7" y="49"/>
                                </a:lnTo>
                                <a:lnTo>
                                  <a:pt x="5" y="44"/>
                                </a:lnTo>
                                <a:lnTo>
                                  <a:pt x="3" y="39"/>
                                </a:lnTo>
                                <a:lnTo>
                                  <a:pt x="2" y="32"/>
                                </a:lnTo>
                                <a:lnTo>
                                  <a:pt x="3" y="26"/>
                                </a:lnTo>
                                <a:lnTo>
                                  <a:pt x="5" y="20"/>
                                </a:lnTo>
                                <a:lnTo>
                                  <a:pt x="8" y="15"/>
                                </a:lnTo>
                                <a:lnTo>
                                  <a:pt x="12" y="10"/>
                                </a:lnTo>
                                <a:lnTo>
                                  <a:pt x="18" y="6"/>
                                </a:lnTo>
                                <a:lnTo>
                                  <a:pt x="24" y="2"/>
                                </a:lnTo>
                                <a:lnTo>
                                  <a:pt x="33" y="0"/>
                                </a:lnTo>
                                <a:lnTo>
                                  <a:pt x="41" y="0"/>
                                </a:lnTo>
                                <a:lnTo>
                                  <a:pt x="46" y="0"/>
                                </a:lnTo>
                                <a:lnTo>
                                  <a:pt x="50" y="1"/>
                                </a:lnTo>
                                <a:lnTo>
                                  <a:pt x="55" y="1"/>
                                </a:lnTo>
                                <a:lnTo>
                                  <a:pt x="59" y="2"/>
                                </a:lnTo>
                                <a:lnTo>
                                  <a:pt x="61" y="4"/>
                                </a:lnTo>
                                <a:lnTo>
                                  <a:pt x="65" y="5"/>
                                </a:lnTo>
                                <a:lnTo>
                                  <a:pt x="66" y="6"/>
                                </a:lnTo>
                                <a:lnTo>
                                  <a:pt x="69" y="7"/>
                                </a:lnTo>
                                <a:lnTo>
                                  <a:pt x="70" y="8"/>
                                </a:lnTo>
                                <a:lnTo>
                                  <a:pt x="70" y="8"/>
                                </a:lnTo>
                                <a:lnTo>
                                  <a:pt x="70" y="10"/>
                                </a:lnTo>
                                <a:lnTo>
                                  <a:pt x="70" y="11"/>
                                </a:lnTo>
                                <a:lnTo>
                                  <a:pt x="71" y="11"/>
                                </a:lnTo>
                                <a:lnTo>
                                  <a:pt x="71" y="12"/>
                                </a:lnTo>
                                <a:lnTo>
                                  <a:pt x="71" y="13"/>
                                </a:lnTo>
                                <a:lnTo>
                                  <a:pt x="71" y="16"/>
                                </a:lnTo>
                                <a:lnTo>
                                  <a:pt x="71" y="18"/>
                                </a:lnTo>
                                <a:lnTo>
                                  <a:pt x="71" y="20"/>
                                </a:lnTo>
                                <a:lnTo>
                                  <a:pt x="71" y="21"/>
                                </a:lnTo>
                                <a:lnTo>
                                  <a:pt x="70" y="22"/>
                                </a:lnTo>
                                <a:lnTo>
                                  <a:pt x="70" y="23"/>
                                </a:lnTo>
                                <a:lnTo>
                                  <a:pt x="69" y="23"/>
                                </a:lnTo>
                                <a:lnTo>
                                  <a:pt x="69" y="23"/>
                                </a:lnTo>
                                <a:lnTo>
                                  <a:pt x="67" y="23"/>
                                </a:lnTo>
                                <a:lnTo>
                                  <a:pt x="66" y="23"/>
                                </a:lnTo>
                                <a:lnTo>
                                  <a:pt x="65" y="22"/>
                                </a:lnTo>
                                <a:lnTo>
                                  <a:pt x="62" y="21"/>
                                </a:lnTo>
                                <a:lnTo>
                                  <a:pt x="60" y="20"/>
                                </a:lnTo>
                                <a:lnTo>
                                  <a:pt x="56" y="18"/>
                                </a:lnTo>
                                <a:lnTo>
                                  <a:pt x="51" y="17"/>
                                </a:lnTo>
                                <a:lnTo>
                                  <a:pt x="48" y="16"/>
                                </a:lnTo>
                                <a:lnTo>
                                  <a:pt x="41" y="16"/>
                                </a:lnTo>
                                <a:lnTo>
                                  <a:pt x="37" y="16"/>
                                </a:lnTo>
                                <a:lnTo>
                                  <a:pt x="33" y="17"/>
                                </a:lnTo>
                                <a:lnTo>
                                  <a:pt x="29" y="18"/>
                                </a:lnTo>
                                <a:lnTo>
                                  <a:pt x="27" y="20"/>
                                </a:lnTo>
                                <a:lnTo>
                                  <a:pt x="24" y="22"/>
                                </a:lnTo>
                                <a:lnTo>
                                  <a:pt x="23" y="24"/>
                                </a:lnTo>
                                <a:lnTo>
                                  <a:pt x="22" y="28"/>
                                </a:lnTo>
                                <a:lnTo>
                                  <a:pt x="22" y="31"/>
                                </a:lnTo>
                                <a:lnTo>
                                  <a:pt x="22" y="36"/>
                                </a:lnTo>
                                <a:lnTo>
                                  <a:pt x="24" y="39"/>
                                </a:lnTo>
                                <a:lnTo>
                                  <a:pt x="27" y="42"/>
                                </a:lnTo>
                                <a:lnTo>
                                  <a:pt x="30" y="44"/>
                                </a:lnTo>
                                <a:lnTo>
                                  <a:pt x="34" y="47"/>
                                </a:lnTo>
                                <a:lnTo>
                                  <a:pt x="39" y="49"/>
                                </a:lnTo>
                                <a:lnTo>
                                  <a:pt x="44" y="50"/>
                                </a:lnTo>
                                <a:lnTo>
                                  <a:pt x="49" y="53"/>
                                </a:lnTo>
                                <a:lnTo>
                                  <a:pt x="54" y="55"/>
                                </a:lnTo>
                                <a:lnTo>
                                  <a:pt x="59" y="58"/>
                                </a:lnTo>
                                <a:lnTo>
                                  <a:pt x="64" y="60"/>
                                </a:lnTo>
                                <a:lnTo>
                                  <a:pt x="67" y="64"/>
                                </a:lnTo>
                                <a:lnTo>
                                  <a:pt x="71" y="68"/>
                                </a:lnTo>
                                <a:lnTo>
                                  <a:pt x="73" y="73"/>
                                </a:lnTo>
                                <a:lnTo>
                                  <a:pt x="76" y="77"/>
                                </a:lnTo>
                                <a:lnTo>
                                  <a:pt x="76" y="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14" name="Freeform 703"/>
                        <wps:cNvSpPr>
                          <a:spLocks/>
                        </wps:cNvSpPr>
                        <wps:spPr bwMode="auto">
                          <a:xfrm>
                            <a:off x="4902200" y="5287963"/>
                            <a:ext cx="42863" cy="82550"/>
                          </a:xfrm>
                          <a:custGeom>
                            <a:avLst/>
                            <a:gdLst>
                              <a:gd name="T0" fmla="*/ 81 w 81"/>
                              <a:gd name="T1" fmla="*/ 9 h 157"/>
                              <a:gd name="T2" fmla="*/ 81 w 81"/>
                              <a:gd name="T3" fmla="*/ 11 h 157"/>
                              <a:gd name="T4" fmla="*/ 81 w 81"/>
                              <a:gd name="T5" fmla="*/ 13 h 157"/>
                              <a:gd name="T6" fmla="*/ 81 w 81"/>
                              <a:gd name="T7" fmla="*/ 15 h 157"/>
                              <a:gd name="T8" fmla="*/ 81 w 81"/>
                              <a:gd name="T9" fmla="*/ 16 h 157"/>
                              <a:gd name="T10" fmla="*/ 80 w 81"/>
                              <a:gd name="T11" fmla="*/ 16 h 157"/>
                              <a:gd name="T12" fmla="*/ 79 w 81"/>
                              <a:gd name="T13" fmla="*/ 18 h 157"/>
                              <a:gd name="T14" fmla="*/ 79 w 81"/>
                              <a:gd name="T15" fmla="*/ 18 h 157"/>
                              <a:gd name="T16" fmla="*/ 78 w 81"/>
                              <a:gd name="T17" fmla="*/ 18 h 157"/>
                              <a:gd name="T18" fmla="*/ 21 w 81"/>
                              <a:gd name="T19" fmla="*/ 18 h 157"/>
                              <a:gd name="T20" fmla="*/ 21 w 81"/>
                              <a:gd name="T21" fmla="*/ 71 h 157"/>
                              <a:gd name="T22" fmla="*/ 75 w 81"/>
                              <a:gd name="T23" fmla="*/ 71 h 157"/>
                              <a:gd name="T24" fmla="*/ 75 w 81"/>
                              <a:gd name="T25" fmla="*/ 71 h 157"/>
                              <a:gd name="T26" fmla="*/ 76 w 81"/>
                              <a:gd name="T27" fmla="*/ 72 h 157"/>
                              <a:gd name="T28" fmla="*/ 78 w 81"/>
                              <a:gd name="T29" fmla="*/ 72 h 157"/>
                              <a:gd name="T30" fmla="*/ 78 w 81"/>
                              <a:gd name="T31" fmla="*/ 73 h 157"/>
                              <a:gd name="T32" fmla="*/ 78 w 81"/>
                              <a:gd name="T33" fmla="*/ 74 h 157"/>
                              <a:gd name="T34" fmla="*/ 79 w 81"/>
                              <a:gd name="T35" fmla="*/ 76 h 157"/>
                              <a:gd name="T36" fmla="*/ 79 w 81"/>
                              <a:gd name="T37" fmla="*/ 77 h 157"/>
                              <a:gd name="T38" fmla="*/ 79 w 81"/>
                              <a:gd name="T39" fmla="*/ 79 h 157"/>
                              <a:gd name="T40" fmla="*/ 79 w 81"/>
                              <a:gd name="T41" fmla="*/ 82 h 157"/>
                              <a:gd name="T42" fmla="*/ 79 w 81"/>
                              <a:gd name="T43" fmla="*/ 83 h 157"/>
                              <a:gd name="T44" fmla="*/ 78 w 81"/>
                              <a:gd name="T45" fmla="*/ 85 h 157"/>
                              <a:gd name="T46" fmla="*/ 78 w 81"/>
                              <a:gd name="T47" fmla="*/ 85 h 157"/>
                              <a:gd name="T48" fmla="*/ 78 w 81"/>
                              <a:gd name="T49" fmla="*/ 87 h 157"/>
                              <a:gd name="T50" fmla="*/ 76 w 81"/>
                              <a:gd name="T51" fmla="*/ 88 h 157"/>
                              <a:gd name="T52" fmla="*/ 75 w 81"/>
                              <a:gd name="T53" fmla="*/ 88 h 157"/>
                              <a:gd name="T54" fmla="*/ 75 w 81"/>
                              <a:gd name="T55" fmla="*/ 88 h 157"/>
                              <a:gd name="T56" fmla="*/ 21 w 81"/>
                              <a:gd name="T57" fmla="*/ 88 h 157"/>
                              <a:gd name="T58" fmla="*/ 21 w 81"/>
                              <a:gd name="T59" fmla="*/ 153 h 157"/>
                              <a:gd name="T60" fmla="*/ 21 w 81"/>
                              <a:gd name="T61" fmla="*/ 153 h 157"/>
                              <a:gd name="T62" fmla="*/ 20 w 81"/>
                              <a:gd name="T63" fmla="*/ 154 h 157"/>
                              <a:gd name="T64" fmla="*/ 20 w 81"/>
                              <a:gd name="T65" fmla="*/ 156 h 157"/>
                              <a:gd name="T66" fmla="*/ 18 w 81"/>
                              <a:gd name="T67" fmla="*/ 156 h 157"/>
                              <a:gd name="T68" fmla="*/ 17 w 81"/>
                              <a:gd name="T69" fmla="*/ 156 h 157"/>
                              <a:gd name="T70" fmla="*/ 16 w 81"/>
                              <a:gd name="T71" fmla="*/ 157 h 157"/>
                              <a:gd name="T72" fmla="*/ 13 w 81"/>
                              <a:gd name="T73" fmla="*/ 157 h 157"/>
                              <a:gd name="T74" fmla="*/ 10 w 81"/>
                              <a:gd name="T75" fmla="*/ 157 h 157"/>
                              <a:gd name="T76" fmla="*/ 7 w 81"/>
                              <a:gd name="T77" fmla="*/ 157 h 157"/>
                              <a:gd name="T78" fmla="*/ 5 w 81"/>
                              <a:gd name="T79" fmla="*/ 157 h 157"/>
                              <a:gd name="T80" fmla="*/ 4 w 81"/>
                              <a:gd name="T81" fmla="*/ 156 h 157"/>
                              <a:gd name="T82" fmla="*/ 2 w 81"/>
                              <a:gd name="T83" fmla="*/ 156 h 157"/>
                              <a:gd name="T84" fmla="*/ 1 w 81"/>
                              <a:gd name="T85" fmla="*/ 156 h 157"/>
                              <a:gd name="T86" fmla="*/ 0 w 81"/>
                              <a:gd name="T87" fmla="*/ 154 h 157"/>
                              <a:gd name="T88" fmla="*/ 0 w 81"/>
                              <a:gd name="T89" fmla="*/ 153 h 157"/>
                              <a:gd name="T90" fmla="*/ 0 w 81"/>
                              <a:gd name="T91" fmla="*/ 153 h 157"/>
                              <a:gd name="T92" fmla="*/ 0 w 81"/>
                              <a:gd name="T93" fmla="*/ 9 h 157"/>
                              <a:gd name="T94" fmla="*/ 0 w 81"/>
                              <a:gd name="T95" fmla="*/ 4 h 157"/>
                              <a:gd name="T96" fmla="*/ 2 w 81"/>
                              <a:gd name="T97" fmla="*/ 3 h 157"/>
                              <a:gd name="T98" fmla="*/ 5 w 81"/>
                              <a:gd name="T99" fmla="*/ 0 h 157"/>
                              <a:gd name="T100" fmla="*/ 7 w 81"/>
                              <a:gd name="T101" fmla="*/ 0 h 157"/>
                              <a:gd name="T102" fmla="*/ 78 w 81"/>
                              <a:gd name="T103" fmla="*/ 0 h 157"/>
                              <a:gd name="T104" fmla="*/ 79 w 81"/>
                              <a:gd name="T105" fmla="*/ 0 h 157"/>
                              <a:gd name="T106" fmla="*/ 79 w 81"/>
                              <a:gd name="T107" fmla="*/ 0 h 157"/>
                              <a:gd name="T108" fmla="*/ 80 w 81"/>
                              <a:gd name="T109" fmla="*/ 2 h 157"/>
                              <a:gd name="T110" fmla="*/ 81 w 81"/>
                              <a:gd name="T111" fmla="*/ 3 h 157"/>
                              <a:gd name="T112" fmla="*/ 81 w 81"/>
                              <a:gd name="T113" fmla="*/ 4 h 157"/>
                              <a:gd name="T114" fmla="*/ 81 w 81"/>
                              <a:gd name="T115" fmla="*/ 5 h 157"/>
                              <a:gd name="T116" fmla="*/ 81 w 81"/>
                              <a:gd name="T117" fmla="*/ 7 h 157"/>
                              <a:gd name="T118" fmla="*/ 81 w 81"/>
                              <a:gd name="T119" fmla="*/ 9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81" h="157">
                                <a:moveTo>
                                  <a:pt x="81" y="9"/>
                                </a:moveTo>
                                <a:lnTo>
                                  <a:pt x="81" y="11"/>
                                </a:lnTo>
                                <a:lnTo>
                                  <a:pt x="81" y="13"/>
                                </a:lnTo>
                                <a:lnTo>
                                  <a:pt x="81" y="15"/>
                                </a:lnTo>
                                <a:lnTo>
                                  <a:pt x="81" y="16"/>
                                </a:lnTo>
                                <a:lnTo>
                                  <a:pt x="80" y="16"/>
                                </a:lnTo>
                                <a:lnTo>
                                  <a:pt x="79" y="18"/>
                                </a:lnTo>
                                <a:lnTo>
                                  <a:pt x="79" y="18"/>
                                </a:lnTo>
                                <a:lnTo>
                                  <a:pt x="78" y="18"/>
                                </a:lnTo>
                                <a:lnTo>
                                  <a:pt x="21" y="18"/>
                                </a:lnTo>
                                <a:lnTo>
                                  <a:pt x="21" y="71"/>
                                </a:lnTo>
                                <a:lnTo>
                                  <a:pt x="75" y="71"/>
                                </a:lnTo>
                                <a:lnTo>
                                  <a:pt x="75" y="71"/>
                                </a:lnTo>
                                <a:lnTo>
                                  <a:pt x="76" y="72"/>
                                </a:lnTo>
                                <a:lnTo>
                                  <a:pt x="78" y="72"/>
                                </a:lnTo>
                                <a:lnTo>
                                  <a:pt x="78" y="73"/>
                                </a:lnTo>
                                <a:lnTo>
                                  <a:pt x="78" y="74"/>
                                </a:lnTo>
                                <a:lnTo>
                                  <a:pt x="79" y="76"/>
                                </a:lnTo>
                                <a:lnTo>
                                  <a:pt x="79" y="77"/>
                                </a:lnTo>
                                <a:lnTo>
                                  <a:pt x="79" y="79"/>
                                </a:lnTo>
                                <a:lnTo>
                                  <a:pt x="79" y="82"/>
                                </a:lnTo>
                                <a:lnTo>
                                  <a:pt x="79" y="83"/>
                                </a:lnTo>
                                <a:lnTo>
                                  <a:pt x="78" y="85"/>
                                </a:lnTo>
                                <a:lnTo>
                                  <a:pt x="78" y="85"/>
                                </a:lnTo>
                                <a:lnTo>
                                  <a:pt x="78" y="87"/>
                                </a:lnTo>
                                <a:lnTo>
                                  <a:pt x="76" y="88"/>
                                </a:lnTo>
                                <a:lnTo>
                                  <a:pt x="75" y="88"/>
                                </a:lnTo>
                                <a:lnTo>
                                  <a:pt x="75" y="88"/>
                                </a:lnTo>
                                <a:lnTo>
                                  <a:pt x="21" y="88"/>
                                </a:lnTo>
                                <a:lnTo>
                                  <a:pt x="21" y="153"/>
                                </a:lnTo>
                                <a:lnTo>
                                  <a:pt x="21" y="153"/>
                                </a:lnTo>
                                <a:lnTo>
                                  <a:pt x="20" y="154"/>
                                </a:lnTo>
                                <a:lnTo>
                                  <a:pt x="20" y="156"/>
                                </a:lnTo>
                                <a:lnTo>
                                  <a:pt x="18" y="156"/>
                                </a:lnTo>
                                <a:lnTo>
                                  <a:pt x="17" y="156"/>
                                </a:lnTo>
                                <a:lnTo>
                                  <a:pt x="16" y="157"/>
                                </a:lnTo>
                                <a:lnTo>
                                  <a:pt x="13" y="157"/>
                                </a:lnTo>
                                <a:lnTo>
                                  <a:pt x="10" y="157"/>
                                </a:lnTo>
                                <a:lnTo>
                                  <a:pt x="7" y="157"/>
                                </a:lnTo>
                                <a:lnTo>
                                  <a:pt x="5" y="157"/>
                                </a:lnTo>
                                <a:lnTo>
                                  <a:pt x="4" y="156"/>
                                </a:lnTo>
                                <a:lnTo>
                                  <a:pt x="2" y="156"/>
                                </a:lnTo>
                                <a:lnTo>
                                  <a:pt x="1" y="156"/>
                                </a:lnTo>
                                <a:lnTo>
                                  <a:pt x="0" y="154"/>
                                </a:lnTo>
                                <a:lnTo>
                                  <a:pt x="0" y="153"/>
                                </a:lnTo>
                                <a:lnTo>
                                  <a:pt x="0" y="153"/>
                                </a:lnTo>
                                <a:lnTo>
                                  <a:pt x="0" y="9"/>
                                </a:lnTo>
                                <a:lnTo>
                                  <a:pt x="0" y="4"/>
                                </a:lnTo>
                                <a:lnTo>
                                  <a:pt x="2" y="3"/>
                                </a:lnTo>
                                <a:lnTo>
                                  <a:pt x="5" y="0"/>
                                </a:lnTo>
                                <a:lnTo>
                                  <a:pt x="7" y="0"/>
                                </a:lnTo>
                                <a:lnTo>
                                  <a:pt x="78" y="0"/>
                                </a:lnTo>
                                <a:lnTo>
                                  <a:pt x="79" y="0"/>
                                </a:lnTo>
                                <a:lnTo>
                                  <a:pt x="79" y="0"/>
                                </a:lnTo>
                                <a:lnTo>
                                  <a:pt x="80" y="2"/>
                                </a:lnTo>
                                <a:lnTo>
                                  <a:pt x="81" y="3"/>
                                </a:lnTo>
                                <a:lnTo>
                                  <a:pt x="81" y="4"/>
                                </a:lnTo>
                                <a:lnTo>
                                  <a:pt x="81" y="5"/>
                                </a:lnTo>
                                <a:lnTo>
                                  <a:pt x="81" y="7"/>
                                </a:lnTo>
                                <a:lnTo>
                                  <a:pt x="81" y="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15" name="Freeform 704"/>
                        <wps:cNvSpPr>
                          <a:spLocks/>
                        </wps:cNvSpPr>
                        <wps:spPr bwMode="auto">
                          <a:xfrm>
                            <a:off x="4960937" y="5308600"/>
                            <a:ext cx="33338" cy="61913"/>
                          </a:xfrm>
                          <a:custGeom>
                            <a:avLst/>
                            <a:gdLst>
                              <a:gd name="T0" fmla="*/ 63 w 63"/>
                              <a:gd name="T1" fmla="*/ 15 h 117"/>
                              <a:gd name="T2" fmla="*/ 63 w 63"/>
                              <a:gd name="T3" fmla="*/ 18 h 117"/>
                              <a:gd name="T4" fmla="*/ 63 w 63"/>
                              <a:gd name="T5" fmla="*/ 20 h 117"/>
                              <a:gd name="T6" fmla="*/ 61 w 63"/>
                              <a:gd name="T7" fmla="*/ 21 h 117"/>
                              <a:gd name="T8" fmla="*/ 59 w 63"/>
                              <a:gd name="T9" fmla="*/ 21 h 117"/>
                              <a:gd name="T10" fmla="*/ 56 w 63"/>
                              <a:gd name="T11" fmla="*/ 21 h 117"/>
                              <a:gd name="T12" fmla="*/ 53 w 63"/>
                              <a:gd name="T13" fmla="*/ 20 h 117"/>
                              <a:gd name="T14" fmla="*/ 49 w 63"/>
                              <a:gd name="T15" fmla="*/ 18 h 117"/>
                              <a:gd name="T16" fmla="*/ 43 w 63"/>
                              <a:gd name="T17" fmla="*/ 18 h 117"/>
                              <a:gd name="T18" fmla="*/ 37 w 63"/>
                              <a:gd name="T19" fmla="*/ 21 h 117"/>
                              <a:gd name="T20" fmla="*/ 31 w 63"/>
                              <a:gd name="T21" fmla="*/ 27 h 117"/>
                              <a:gd name="T22" fmla="*/ 23 w 63"/>
                              <a:gd name="T23" fmla="*/ 36 h 117"/>
                              <a:gd name="T24" fmla="*/ 19 w 63"/>
                              <a:gd name="T25" fmla="*/ 113 h 117"/>
                              <a:gd name="T26" fmla="*/ 19 w 63"/>
                              <a:gd name="T27" fmla="*/ 114 h 117"/>
                              <a:gd name="T28" fmla="*/ 17 w 63"/>
                              <a:gd name="T29" fmla="*/ 116 h 117"/>
                              <a:gd name="T30" fmla="*/ 15 w 63"/>
                              <a:gd name="T31" fmla="*/ 117 h 117"/>
                              <a:gd name="T32" fmla="*/ 10 w 63"/>
                              <a:gd name="T33" fmla="*/ 117 h 117"/>
                              <a:gd name="T34" fmla="*/ 5 w 63"/>
                              <a:gd name="T35" fmla="*/ 117 h 117"/>
                              <a:gd name="T36" fmla="*/ 2 w 63"/>
                              <a:gd name="T37" fmla="*/ 116 h 117"/>
                              <a:gd name="T38" fmla="*/ 0 w 63"/>
                              <a:gd name="T39" fmla="*/ 114 h 117"/>
                              <a:gd name="T40" fmla="*/ 0 w 63"/>
                              <a:gd name="T41" fmla="*/ 113 h 117"/>
                              <a:gd name="T42" fmla="*/ 0 w 63"/>
                              <a:gd name="T43" fmla="*/ 3 h 117"/>
                              <a:gd name="T44" fmla="*/ 1 w 63"/>
                              <a:gd name="T45" fmla="*/ 2 h 117"/>
                              <a:gd name="T46" fmla="*/ 2 w 63"/>
                              <a:gd name="T47" fmla="*/ 1 h 117"/>
                              <a:gd name="T48" fmla="*/ 6 w 63"/>
                              <a:gd name="T49" fmla="*/ 1 h 117"/>
                              <a:gd name="T50" fmla="*/ 11 w 63"/>
                              <a:gd name="T51" fmla="*/ 1 h 117"/>
                              <a:gd name="T52" fmla="*/ 15 w 63"/>
                              <a:gd name="T53" fmla="*/ 1 h 117"/>
                              <a:gd name="T54" fmla="*/ 17 w 63"/>
                              <a:gd name="T55" fmla="*/ 2 h 117"/>
                              <a:gd name="T56" fmla="*/ 17 w 63"/>
                              <a:gd name="T57" fmla="*/ 3 h 117"/>
                              <a:gd name="T58" fmla="*/ 18 w 63"/>
                              <a:gd name="T59" fmla="*/ 21 h 117"/>
                              <a:gd name="T60" fmla="*/ 26 w 63"/>
                              <a:gd name="T61" fmla="*/ 10 h 117"/>
                              <a:gd name="T62" fmla="*/ 33 w 63"/>
                              <a:gd name="T63" fmla="*/ 3 h 117"/>
                              <a:gd name="T64" fmla="*/ 40 w 63"/>
                              <a:gd name="T65" fmla="*/ 0 h 117"/>
                              <a:gd name="T66" fmla="*/ 48 w 63"/>
                              <a:gd name="T67" fmla="*/ 0 h 117"/>
                              <a:gd name="T68" fmla="*/ 50 w 63"/>
                              <a:gd name="T69" fmla="*/ 0 h 117"/>
                              <a:gd name="T70" fmla="*/ 55 w 63"/>
                              <a:gd name="T71" fmla="*/ 0 h 117"/>
                              <a:gd name="T72" fmla="*/ 59 w 63"/>
                              <a:gd name="T73" fmla="*/ 1 h 117"/>
                              <a:gd name="T74" fmla="*/ 61 w 63"/>
                              <a:gd name="T75" fmla="*/ 2 h 117"/>
                              <a:gd name="T76" fmla="*/ 63 w 63"/>
                              <a:gd name="T77" fmla="*/ 3 h 117"/>
                              <a:gd name="T78" fmla="*/ 63 w 63"/>
                              <a:gd name="T79" fmla="*/ 5 h 117"/>
                              <a:gd name="T80" fmla="*/ 63 w 63"/>
                              <a:gd name="T81" fmla="*/ 7 h 117"/>
                              <a:gd name="T82" fmla="*/ 63 w 63"/>
                              <a:gd name="T83" fmla="*/ 12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63" h="117">
                                <a:moveTo>
                                  <a:pt x="63" y="12"/>
                                </a:moveTo>
                                <a:lnTo>
                                  <a:pt x="63" y="15"/>
                                </a:lnTo>
                                <a:lnTo>
                                  <a:pt x="63" y="16"/>
                                </a:lnTo>
                                <a:lnTo>
                                  <a:pt x="63" y="18"/>
                                </a:lnTo>
                                <a:lnTo>
                                  <a:pt x="63" y="20"/>
                                </a:lnTo>
                                <a:lnTo>
                                  <a:pt x="63" y="20"/>
                                </a:lnTo>
                                <a:lnTo>
                                  <a:pt x="61" y="21"/>
                                </a:lnTo>
                                <a:lnTo>
                                  <a:pt x="61" y="21"/>
                                </a:lnTo>
                                <a:lnTo>
                                  <a:pt x="60" y="21"/>
                                </a:lnTo>
                                <a:lnTo>
                                  <a:pt x="59" y="21"/>
                                </a:lnTo>
                                <a:lnTo>
                                  <a:pt x="58" y="21"/>
                                </a:lnTo>
                                <a:lnTo>
                                  <a:pt x="56" y="21"/>
                                </a:lnTo>
                                <a:lnTo>
                                  <a:pt x="54" y="20"/>
                                </a:lnTo>
                                <a:lnTo>
                                  <a:pt x="53" y="20"/>
                                </a:lnTo>
                                <a:lnTo>
                                  <a:pt x="50" y="18"/>
                                </a:lnTo>
                                <a:lnTo>
                                  <a:pt x="49" y="18"/>
                                </a:lnTo>
                                <a:lnTo>
                                  <a:pt x="45" y="18"/>
                                </a:lnTo>
                                <a:lnTo>
                                  <a:pt x="43" y="18"/>
                                </a:lnTo>
                                <a:lnTo>
                                  <a:pt x="40" y="20"/>
                                </a:lnTo>
                                <a:lnTo>
                                  <a:pt x="37" y="21"/>
                                </a:lnTo>
                                <a:lnTo>
                                  <a:pt x="34" y="23"/>
                                </a:lnTo>
                                <a:lnTo>
                                  <a:pt x="31" y="27"/>
                                </a:lnTo>
                                <a:lnTo>
                                  <a:pt x="27" y="31"/>
                                </a:lnTo>
                                <a:lnTo>
                                  <a:pt x="23" y="36"/>
                                </a:lnTo>
                                <a:lnTo>
                                  <a:pt x="19" y="42"/>
                                </a:lnTo>
                                <a:lnTo>
                                  <a:pt x="19" y="113"/>
                                </a:lnTo>
                                <a:lnTo>
                                  <a:pt x="19" y="114"/>
                                </a:lnTo>
                                <a:lnTo>
                                  <a:pt x="19" y="114"/>
                                </a:lnTo>
                                <a:lnTo>
                                  <a:pt x="18" y="116"/>
                                </a:lnTo>
                                <a:lnTo>
                                  <a:pt x="17" y="116"/>
                                </a:lnTo>
                                <a:lnTo>
                                  <a:pt x="16" y="116"/>
                                </a:lnTo>
                                <a:lnTo>
                                  <a:pt x="15" y="117"/>
                                </a:lnTo>
                                <a:lnTo>
                                  <a:pt x="12" y="117"/>
                                </a:lnTo>
                                <a:lnTo>
                                  <a:pt x="10" y="117"/>
                                </a:lnTo>
                                <a:lnTo>
                                  <a:pt x="7" y="117"/>
                                </a:lnTo>
                                <a:lnTo>
                                  <a:pt x="5" y="117"/>
                                </a:lnTo>
                                <a:lnTo>
                                  <a:pt x="3" y="116"/>
                                </a:lnTo>
                                <a:lnTo>
                                  <a:pt x="2" y="116"/>
                                </a:lnTo>
                                <a:lnTo>
                                  <a:pt x="1" y="116"/>
                                </a:lnTo>
                                <a:lnTo>
                                  <a:pt x="0" y="114"/>
                                </a:lnTo>
                                <a:lnTo>
                                  <a:pt x="0" y="114"/>
                                </a:lnTo>
                                <a:lnTo>
                                  <a:pt x="0" y="113"/>
                                </a:lnTo>
                                <a:lnTo>
                                  <a:pt x="0" y="5"/>
                                </a:lnTo>
                                <a:lnTo>
                                  <a:pt x="0" y="3"/>
                                </a:lnTo>
                                <a:lnTo>
                                  <a:pt x="0" y="3"/>
                                </a:lnTo>
                                <a:lnTo>
                                  <a:pt x="1" y="2"/>
                                </a:lnTo>
                                <a:lnTo>
                                  <a:pt x="1" y="2"/>
                                </a:lnTo>
                                <a:lnTo>
                                  <a:pt x="2" y="1"/>
                                </a:lnTo>
                                <a:lnTo>
                                  <a:pt x="5" y="1"/>
                                </a:lnTo>
                                <a:lnTo>
                                  <a:pt x="6" y="1"/>
                                </a:lnTo>
                                <a:lnTo>
                                  <a:pt x="8" y="1"/>
                                </a:lnTo>
                                <a:lnTo>
                                  <a:pt x="11" y="1"/>
                                </a:lnTo>
                                <a:lnTo>
                                  <a:pt x="13" y="1"/>
                                </a:lnTo>
                                <a:lnTo>
                                  <a:pt x="15" y="1"/>
                                </a:lnTo>
                                <a:lnTo>
                                  <a:pt x="16" y="2"/>
                                </a:lnTo>
                                <a:lnTo>
                                  <a:pt x="17" y="2"/>
                                </a:lnTo>
                                <a:lnTo>
                                  <a:pt x="17" y="3"/>
                                </a:lnTo>
                                <a:lnTo>
                                  <a:pt x="17" y="3"/>
                                </a:lnTo>
                                <a:lnTo>
                                  <a:pt x="18" y="5"/>
                                </a:lnTo>
                                <a:lnTo>
                                  <a:pt x="18" y="21"/>
                                </a:lnTo>
                                <a:lnTo>
                                  <a:pt x="22" y="15"/>
                                </a:lnTo>
                                <a:lnTo>
                                  <a:pt x="26" y="10"/>
                                </a:lnTo>
                                <a:lnTo>
                                  <a:pt x="29" y="6"/>
                                </a:lnTo>
                                <a:lnTo>
                                  <a:pt x="33" y="3"/>
                                </a:lnTo>
                                <a:lnTo>
                                  <a:pt x="37" y="1"/>
                                </a:lnTo>
                                <a:lnTo>
                                  <a:pt x="40" y="0"/>
                                </a:lnTo>
                                <a:lnTo>
                                  <a:pt x="44" y="0"/>
                                </a:lnTo>
                                <a:lnTo>
                                  <a:pt x="48" y="0"/>
                                </a:lnTo>
                                <a:lnTo>
                                  <a:pt x="49" y="0"/>
                                </a:lnTo>
                                <a:lnTo>
                                  <a:pt x="50" y="0"/>
                                </a:lnTo>
                                <a:lnTo>
                                  <a:pt x="53" y="0"/>
                                </a:lnTo>
                                <a:lnTo>
                                  <a:pt x="55" y="0"/>
                                </a:lnTo>
                                <a:lnTo>
                                  <a:pt x="58" y="1"/>
                                </a:lnTo>
                                <a:lnTo>
                                  <a:pt x="59" y="1"/>
                                </a:lnTo>
                                <a:lnTo>
                                  <a:pt x="60" y="2"/>
                                </a:lnTo>
                                <a:lnTo>
                                  <a:pt x="61" y="2"/>
                                </a:lnTo>
                                <a:lnTo>
                                  <a:pt x="63" y="3"/>
                                </a:lnTo>
                                <a:lnTo>
                                  <a:pt x="63" y="3"/>
                                </a:lnTo>
                                <a:lnTo>
                                  <a:pt x="63" y="5"/>
                                </a:lnTo>
                                <a:lnTo>
                                  <a:pt x="63" y="5"/>
                                </a:lnTo>
                                <a:lnTo>
                                  <a:pt x="63" y="6"/>
                                </a:lnTo>
                                <a:lnTo>
                                  <a:pt x="63" y="7"/>
                                </a:lnTo>
                                <a:lnTo>
                                  <a:pt x="63" y="10"/>
                                </a:lnTo>
                                <a:lnTo>
                                  <a:pt x="63" y="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16" name="Freeform 705"/>
                        <wps:cNvSpPr>
                          <a:spLocks noEditPoints="1"/>
                        </wps:cNvSpPr>
                        <wps:spPr bwMode="auto">
                          <a:xfrm>
                            <a:off x="5000625" y="5308600"/>
                            <a:ext cx="53975" cy="61913"/>
                          </a:xfrm>
                          <a:custGeom>
                            <a:avLst/>
                            <a:gdLst>
                              <a:gd name="T0" fmla="*/ 100 w 100"/>
                              <a:gd name="T1" fmla="*/ 59 h 118"/>
                              <a:gd name="T2" fmla="*/ 95 w 100"/>
                              <a:gd name="T3" fmla="*/ 63 h 118"/>
                              <a:gd name="T4" fmla="*/ 21 w 100"/>
                              <a:gd name="T5" fmla="*/ 63 h 118"/>
                              <a:gd name="T6" fmla="*/ 23 w 100"/>
                              <a:gd name="T7" fmla="*/ 79 h 118"/>
                              <a:gd name="T8" fmla="*/ 29 w 100"/>
                              <a:gd name="T9" fmla="*/ 91 h 118"/>
                              <a:gd name="T10" fmla="*/ 41 w 100"/>
                              <a:gd name="T11" fmla="*/ 100 h 118"/>
                              <a:gd name="T12" fmla="*/ 57 w 100"/>
                              <a:gd name="T13" fmla="*/ 102 h 118"/>
                              <a:gd name="T14" fmla="*/ 70 w 100"/>
                              <a:gd name="T15" fmla="*/ 101 h 118"/>
                              <a:gd name="T16" fmla="*/ 80 w 100"/>
                              <a:gd name="T17" fmla="*/ 98 h 118"/>
                              <a:gd name="T18" fmla="*/ 87 w 100"/>
                              <a:gd name="T19" fmla="*/ 96 h 118"/>
                              <a:gd name="T20" fmla="*/ 92 w 100"/>
                              <a:gd name="T21" fmla="*/ 93 h 118"/>
                              <a:gd name="T22" fmla="*/ 94 w 100"/>
                              <a:gd name="T23" fmla="*/ 95 h 118"/>
                              <a:gd name="T24" fmla="*/ 95 w 100"/>
                              <a:gd name="T25" fmla="*/ 96 h 118"/>
                              <a:gd name="T26" fmla="*/ 95 w 100"/>
                              <a:gd name="T27" fmla="*/ 98 h 118"/>
                              <a:gd name="T28" fmla="*/ 95 w 100"/>
                              <a:gd name="T29" fmla="*/ 102 h 118"/>
                              <a:gd name="T30" fmla="*/ 95 w 100"/>
                              <a:gd name="T31" fmla="*/ 104 h 118"/>
                              <a:gd name="T32" fmla="*/ 95 w 100"/>
                              <a:gd name="T33" fmla="*/ 107 h 118"/>
                              <a:gd name="T34" fmla="*/ 95 w 100"/>
                              <a:gd name="T35" fmla="*/ 108 h 118"/>
                              <a:gd name="T36" fmla="*/ 94 w 100"/>
                              <a:gd name="T37" fmla="*/ 109 h 118"/>
                              <a:gd name="T38" fmla="*/ 90 w 100"/>
                              <a:gd name="T39" fmla="*/ 112 h 118"/>
                              <a:gd name="T40" fmla="*/ 81 w 100"/>
                              <a:gd name="T41" fmla="*/ 114 h 118"/>
                              <a:gd name="T42" fmla="*/ 69 w 100"/>
                              <a:gd name="T43" fmla="*/ 117 h 118"/>
                              <a:gd name="T44" fmla="*/ 54 w 100"/>
                              <a:gd name="T45" fmla="*/ 118 h 118"/>
                              <a:gd name="T46" fmla="*/ 31 w 100"/>
                              <a:gd name="T47" fmla="*/ 114 h 118"/>
                              <a:gd name="T48" fmla="*/ 15 w 100"/>
                              <a:gd name="T49" fmla="*/ 103 h 118"/>
                              <a:gd name="T50" fmla="*/ 4 w 100"/>
                              <a:gd name="T51" fmla="*/ 85 h 118"/>
                              <a:gd name="T52" fmla="*/ 0 w 100"/>
                              <a:gd name="T53" fmla="*/ 59 h 118"/>
                              <a:gd name="T54" fmla="*/ 4 w 100"/>
                              <a:gd name="T55" fmla="*/ 34 h 118"/>
                              <a:gd name="T56" fmla="*/ 15 w 100"/>
                              <a:gd name="T57" fmla="*/ 16 h 118"/>
                              <a:gd name="T58" fmla="*/ 31 w 100"/>
                              <a:gd name="T59" fmla="*/ 3 h 118"/>
                              <a:gd name="T60" fmla="*/ 53 w 100"/>
                              <a:gd name="T61" fmla="*/ 0 h 118"/>
                              <a:gd name="T62" fmla="*/ 74 w 100"/>
                              <a:gd name="T63" fmla="*/ 3 h 118"/>
                              <a:gd name="T64" fmla="*/ 89 w 100"/>
                              <a:gd name="T65" fmla="*/ 15 h 118"/>
                              <a:gd name="T66" fmla="*/ 97 w 100"/>
                              <a:gd name="T67" fmla="*/ 31 h 118"/>
                              <a:gd name="T68" fmla="*/ 100 w 100"/>
                              <a:gd name="T69" fmla="*/ 50 h 118"/>
                              <a:gd name="T70" fmla="*/ 80 w 100"/>
                              <a:gd name="T71" fmla="*/ 48 h 118"/>
                              <a:gd name="T72" fmla="*/ 73 w 100"/>
                              <a:gd name="T73" fmla="*/ 23 h 118"/>
                              <a:gd name="T74" fmla="*/ 52 w 100"/>
                              <a:gd name="T75" fmla="*/ 15 h 118"/>
                              <a:gd name="T76" fmla="*/ 38 w 100"/>
                              <a:gd name="T77" fmla="*/ 17 h 118"/>
                              <a:gd name="T78" fmla="*/ 29 w 100"/>
                              <a:gd name="T79" fmla="*/ 24 h 118"/>
                              <a:gd name="T80" fmla="*/ 23 w 100"/>
                              <a:gd name="T81" fmla="*/ 36 h 118"/>
                              <a:gd name="T82" fmla="*/ 21 w 100"/>
                              <a:gd name="T83" fmla="*/ 48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100" h="118">
                                <a:moveTo>
                                  <a:pt x="100" y="54"/>
                                </a:moveTo>
                                <a:lnTo>
                                  <a:pt x="100" y="59"/>
                                </a:lnTo>
                                <a:lnTo>
                                  <a:pt x="97" y="61"/>
                                </a:lnTo>
                                <a:lnTo>
                                  <a:pt x="95" y="63"/>
                                </a:lnTo>
                                <a:lnTo>
                                  <a:pt x="92" y="63"/>
                                </a:lnTo>
                                <a:lnTo>
                                  <a:pt x="21" y="63"/>
                                </a:lnTo>
                                <a:lnTo>
                                  <a:pt x="22" y="71"/>
                                </a:lnTo>
                                <a:lnTo>
                                  <a:pt x="23" y="79"/>
                                </a:lnTo>
                                <a:lnTo>
                                  <a:pt x="26" y="86"/>
                                </a:lnTo>
                                <a:lnTo>
                                  <a:pt x="29" y="91"/>
                                </a:lnTo>
                                <a:lnTo>
                                  <a:pt x="33" y="96"/>
                                </a:lnTo>
                                <a:lnTo>
                                  <a:pt x="41" y="100"/>
                                </a:lnTo>
                                <a:lnTo>
                                  <a:pt x="47" y="102"/>
                                </a:lnTo>
                                <a:lnTo>
                                  <a:pt x="57" y="102"/>
                                </a:lnTo>
                                <a:lnTo>
                                  <a:pt x="64" y="102"/>
                                </a:lnTo>
                                <a:lnTo>
                                  <a:pt x="70" y="101"/>
                                </a:lnTo>
                                <a:lnTo>
                                  <a:pt x="76" y="100"/>
                                </a:lnTo>
                                <a:lnTo>
                                  <a:pt x="80" y="98"/>
                                </a:lnTo>
                                <a:lnTo>
                                  <a:pt x="85" y="97"/>
                                </a:lnTo>
                                <a:lnTo>
                                  <a:pt x="87" y="96"/>
                                </a:lnTo>
                                <a:lnTo>
                                  <a:pt x="90" y="95"/>
                                </a:lnTo>
                                <a:lnTo>
                                  <a:pt x="92" y="93"/>
                                </a:lnTo>
                                <a:lnTo>
                                  <a:pt x="92" y="95"/>
                                </a:lnTo>
                                <a:lnTo>
                                  <a:pt x="94" y="95"/>
                                </a:lnTo>
                                <a:lnTo>
                                  <a:pt x="95" y="95"/>
                                </a:lnTo>
                                <a:lnTo>
                                  <a:pt x="95" y="96"/>
                                </a:lnTo>
                                <a:lnTo>
                                  <a:pt x="95" y="97"/>
                                </a:lnTo>
                                <a:lnTo>
                                  <a:pt x="95" y="98"/>
                                </a:lnTo>
                                <a:lnTo>
                                  <a:pt x="95" y="100"/>
                                </a:lnTo>
                                <a:lnTo>
                                  <a:pt x="95" y="102"/>
                                </a:lnTo>
                                <a:lnTo>
                                  <a:pt x="95" y="103"/>
                                </a:lnTo>
                                <a:lnTo>
                                  <a:pt x="95" y="104"/>
                                </a:lnTo>
                                <a:lnTo>
                                  <a:pt x="95" y="106"/>
                                </a:lnTo>
                                <a:lnTo>
                                  <a:pt x="95" y="107"/>
                                </a:lnTo>
                                <a:lnTo>
                                  <a:pt x="95" y="107"/>
                                </a:lnTo>
                                <a:lnTo>
                                  <a:pt x="95" y="108"/>
                                </a:lnTo>
                                <a:lnTo>
                                  <a:pt x="94" y="108"/>
                                </a:lnTo>
                                <a:lnTo>
                                  <a:pt x="94" y="109"/>
                                </a:lnTo>
                                <a:lnTo>
                                  <a:pt x="92" y="111"/>
                                </a:lnTo>
                                <a:lnTo>
                                  <a:pt x="90" y="112"/>
                                </a:lnTo>
                                <a:lnTo>
                                  <a:pt x="86" y="113"/>
                                </a:lnTo>
                                <a:lnTo>
                                  <a:pt x="81" y="114"/>
                                </a:lnTo>
                                <a:lnTo>
                                  <a:pt x="75" y="116"/>
                                </a:lnTo>
                                <a:lnTo>
                                  <a:pt x="69" y="117"/>
                                </a:lnTo>
                                <a:lnTo>
                                  <a:pt x="62" y="118"/>
                                </a:lnTo>
                                <a:lnTo>
                                  <a:pt x="54" y="118"/>
                                </a:lnTo>
                                <a:lnTo>
                                  <a:pt x="42" y="118"/>
                                </a:lnTo>
                                <a:lnTo>
                                  <a:pt x="31" y="114"/>
                                </a:lnTo>
                                <a:lnTo>
                                  <a:pt x="22" y="111"/>
                                </a:lnTo>
                                <a:lnTo>
                                  <a:pt x="15" y="103"/>
                                </a:lnTo>
                                <a:lnTo>
                                  <a:pt x="7" y="96"/>
                                </a:lnTo>
                                <a:lnTo>
                                  <a:pt x="4" y="85"/>
                                </a:lnTo>
                                <a:lnTo>
                                  <a:pt x="1" y="74"/>
                                </a:lnTo>
                                <a:lnTo>
                                  <a:pt x="0" y="59"/>
                                </a:lnTo>
                                <a:lnTo>
                                  <a:pt x="1" y="45"/>
                                </a:lnTo>
                                <a:lnTo>
                                  <a:pt x="4" y="34"/>
                                </a:lnTo>
                                <a:lnTo>
                                  <a:pt x="9" y="23"/>
                                </a:lnTo>
                                <a:lnTo>
                                  <a:pt x="15" y="16"/>
                                </a:lnTo>
                                <a:lnTo>
                                  <a:pt x="22" y="8"/>
                                </a:lnTo>
                                <a:lnTo>
                                  <a:pt x="31" y="3"/>
                                </a:lnTo>
                                <a:lnTo>
                                  <a:pt x="41" y="0"/>
                                </a:lnTo>
                                <a:lnTo>
                                  <a:pt x="53" y="0"/>
                                </a:lnTo>
                                <a:lnTo>
                                  <a:pt x="64" y="0"/>
                                </a:lnTo>
                                <a:lnTo>
                                  <a:pt x="74" y="3"/>
                                </a:lnTo>
                                <a:lnTo>
                                  <a:pt x="82" y="8"/>
                                </a:lnTo>
                                <a:lnTo>
                                  <a:pt x="89" y="15"/>
                                </a:lnTo>
                                <a:lnTo>
                                  <a:pt x="94" y="22"/>
                                </a:lnTo>
                                <a:lnTo>
                                  <a:pt x="97" y="31"/>
                                </a:lnTo>
                                <a:lnTo>
                                  <a:pt x="100" y="40"/>
                                </a:lnTo>
                                <a:lnTo>
                                  <a:pt x="100" y="50"/>
                                </a:lnTo>
                                <a:lnTo>
                                  <a:pt x="100" y="54"/>
                                </a:lnTo>
                                <a:close/>
                                <a:moveTo>
                                  <a:pt x="80" y="48"/>
                                </a:moveTo>
                                <a:lnTo>
                                  <a:pt x="79" y="34"/>
                                </a:lnTo>
                                <a:lnTo>
                                  <a:pt x="73" y="23"/>
                                </a:lnTo>
                                <a:lnTo>
                                  <a:pt x="64" y="16"/>
                                </a:lnTo>
                                <a:lnTo>
                                  <a:pt x="52" y="15"/>
                                </a:lnTo>
                                <a:lnTo>
                                  <a:pt x="44" y="16"/>
                                </a:lnTo>
                                <a:lnTo>
                                  <a:pt x="38" y="17"/>
                                </a:lnTo>
                                <a:lnTo>
                                  <a:pt x="33" y="21"/>
                                </a:lnTo>
                                <a:lnTo>
                                  <a:pt x="29" y="24"/>
                                </a:lnTo>
                                <a:lnTo>
                                  <a:pt x="26" y="29"/>
                                </a:lnTo>
                                <a:lnTo>
                                  <a:pt x="23" y="36"/>
                                </a:lnTo>
                                <a:lnTo>
                                  <a:pt x="22" y="42"/>
                                </a:lnTo>
                                <a:lnTo>
                                  <a:pt x="21" y="48"/>
                                </a:lnTo>
                                <a:lnTo>
                                  <a:pt x="80" y="4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17" name="Freeform 706"/>
                        <wps:cNvSpPr>
                          <a:spLocks noEditPoints="1"/>
                        </wps:cNvSpPr>
                        <wps:spPr bwMode="auto">
                          <a:xfrm>
                            <a:off x="5065712" y="5308600"/>
                            <a:ext cx="53975" cy="61913"/>
                          </a:xfrm>
                          <a:custGeom>
                            <a:avLst/>
                            <a:gdLst>
                              <a:gd name="T0" fmla="*/ 99 w 100"/>
                              <a:gd name="T1" fmla="*/ 59 h 118"/>
                              <a:gd name="T2" fmla="*/ 95 w 100"/>
                              <a:gd name="T3" fmla="*/ 63 h 118"/>
                              <a:gd name="T4" fmla="*/ 21 w 100"/>
                              <a:gd name="T5" fmla="*/ 63 h 118"/>
                              <a:gd name="T6" fmla="*/ 22 w 100"/>
                              <a:gd name="T7" fmla="*/ 79 h 118"/>
                              <a:gd name="T8" fmla="*/ 28 w 100"/>
                              <a:gd name="T9" fmla="*/ 91 h 118"/>
                              <a:gd name="T10" fmla="*/ 39 w 100"/>
                              <a:gd name="T11" fmla="*/ 100 h 118"/>
                              <a:gd name="T12" fmla="*/ 57 w 100"/>
                              <a:gd name="T13" fmla="*/ 102 h 118"/>
                              <a:gd name="T14" fmla="*/ 70 w 100"/>
                              <a:gd name="T15" fmla="*/ 101 h 118"/>
                              <a:gd name="T16" fmla="*/ 80 w 100"/>
                              <a:gd name="T17" fmla="*/ 98 h 118"/>
                              <a:gd name="T18" fmla="*/ 88 w 100"/>
                              <a:gd name="T19" fmla="*/ 96 h 118"/>
                              <a:gd name="T20" fmla="*/ 91 w 100"/>
                              <a:gd name="T21" fmla="*/ 93 h 118"/>
                              <a:gd name="T22" fmla="*/ 94 w 100"/>
                              <a:gd name="T23" fmla="*/ 95 h 118"/>
                              <a:gd name="T24" fmla="*/ 94 w 100"/>
                              <a:gd name="T25" fmla="*/ 96 h 118"/>
                              <a:gd name="T26" fmla="*/ 95 w 100"/>
                              <a:gd name="T27" fmla="*/ 98 h 118"/>
                              <a:gd name="T28" fmla="*/ 95 w 100"/>
                              <a:gd name="T29" fmla="*/ 102 h 118"/>
                              <a:gd name="T30" fmla="*/ 95 w 100"/>
                              <a:gd name="T31" fmla="*/ 104 h 118"/>
                              <a:gd name="T32" fmla="*/ 95 w 100"/>
                              <a:gd name="T33" fmla="*/ 107 h 118"/>
                              <a:gd name="T34" fmla="*/ 94 w 100"/>
                              <a:gd name="T35" fmla="*/ 108 h 118"/>
                              <a:gd name="T36" fmla="*/ 92 w 100"/>
                              <a:gd name="T37" fmla="*/ 109 h 118"/>
                              <a:gd name="T38" fmla="*/ 89 w 100"/>
                              <a:gd name="T39" fmla="*/ 112 h 118"/>
                              <a:gd name="T40" fmla="*/ 80 w 100"/>
                              <a:gd name="T41" fmla="*/ 114 h 118"/>
                              <a:gd name="T42" fmla="*/ 69 w 100"/>
                              <a:gd name="T43" fmla="*/ 117 h 118"/>
                              <a:gd name="T44" fmla="*/ 54 w 100"/>
                              <a:gd name="T45" fmla="*/ 118 h 118"/>
                              <a:gd name="T46" fmla="*/ 31 w 100"/>
                              <a:gd name="T47" fmla="*/ 114 h 118"/>
                              <a:gd name="T48" fmla="*/ 14 w 100"/>
                              <a:gd name="T49" fmla="*/ 103 h 118"/>
                              <a:gd name="T50" fmla="*/ 4 w 100"/>
                              <a:gd name="T51" fmla="*/ 85 h 118"/>
                              <a:gd name="T52" fmla="*/ 0 w 100"/>
                              <a:gd name="T53" fmla="*/ 59 h 118"/>
                              <a:gd name="T54" fmla="*/ 4 w 100"/>
                              <a:gd name="T55" fmla="*/ 34 h 118"/>
                              <a:gd name="T56" fmla="*/ 14 w 100"/>
                              <a:gd name="T57" fmla="*/ 16 h 118"/>
                              <a:gd name="T58" fmla="*/ 31 w 100"/>
                              <a:gd name="T59" fmla="*/ 3 h 118"/>
                              <a:gd name="T60" fmla="*/ 52 w 100"/>
                              <a:gd name="T61" fmla="*/ 0 h 118"/>
                              <a:gd name="T62" fmla="*/ 74 w 100"/>
                              <a:gd name="T63" fmla="*/ 3 h 118"/>
                              <a:gd name="T64" fmla="*/ 89 w 100"/>
                              <a:gd name="T65" fmla="*/ 15 h 118"/>
                              <a:gd name="T66" fmla="*/ 97 w 100"/>
                              <a:gd name="T67" fmla="*/ 31 h 118"/>
                              <a:gd name="T68" fmla="*/ 100 w 100"/>
                              <a:gd name="T69" fmla="*/ 50 h 118"/>
                              <a:gd name="T70" fmla="*/ 80 w 100"/>
                              <a:gd name="T71" fmla="*/ 48 h 118"/>
                              <a:gd name="T72" fmla="*/ 73 w 100"/>
                              <a:gd name="T73" fmla="*/ 23 h 118"/>
                              <a:gd name="T74" fmla="*/ 51 w 100"/>
                              <a:gd name="T75" fmla="*/ 15 h 118"/>
                              <a:gd name="T76" fmla="*/ 38 w 100"/>
                              <a:gd name="T77" fmla="*/ 17 h 118"/>
                              <a:gd name="T78" fmla="*/ 28 w 100"/>
                              <a:gd name="T79" fmla="*/ 24 h 118"/>
                              <a:gd name="T80" fmla="*/ 23 w 100"/>
                              <a:gd name="T81" fmla="*/ 36 h 118"/>
                              <a:gd name="T82" fmla="*/ 21 w 100"/>
                              <a:gd name="T83" fmla="*/ 48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100" h="118">
                                <a:moveTo>
                                  <a:pt x="100" y="54"/>
                                </a:moveTo>
                                <a:lnTo>
                                  <a:pt x="99" y="59"/>
                                </a:lnTo>
                                <a:lnTo>
                                  <a:pt x="97" y="61"/>
                                </a:lnTo>
                                <a:lnTo>
                                  <a:pt x="95" y="63"/>
                                </a:lnTo>
                                <a:lnTo>
                                  <a:pt x="92" y="63"/>
                                </a:lnTo>
                                <a:lnTo>
                                  <a:pt x="21" y="63"/>
                                </a:lnTo>
                                <a:lnTo>
                                  <a:pt x="21" y="71"/>
                                </a:lnTo>
                                <a:lnTo>
                                  <a:pt x="22" y="79"/>
                                </a:lnTo>
                                <a:lnTo>
                                  <a:pt x="25" y="86"/>
                                </a:lnTo>
                                <a:lnTo>
                                  <a:pt x="28" y="91"/>
                                </a:lnTo>
                                <a:lnTo>
                                  <a:pt x="33" y="96"/>
                                </a:lnTo>
                                <a:lnTo>
                                  <a:pt x="39" y="100"/>
                                </a:lnTo>
                                <a:lnTo>
                                  <a:pt x="47" y="102"/>
                                </a:lnTo>
                                <a:lnTo>
                                  <a:pt x="57" y="102"/>
                                </a:lnTo>
                                <a:lnTo>
                                  <a:pt x="64" y="102"/>
                                </a:lnTo>
                                <a:lnTo>
                                  <a:pt x="70" y="101"/>
                                </a:lnTo>
                                <a:lnTo>
                                  <a:pt x="75" y="100"/>
                                </a:lnTo>
                                <a:lnTo>
                                  <a:pt x="80" y="98"/>
                                </a:lnTo>
                                <a:lnTo>
                                  <a:pt x="84" y="97"/>
                                </a:lnTo>
                                <a:lnTo>
                                  <a:pt x="88" y="96"/>
                                </a:lnTo>
                                <a:lnTo>
                                  <a:pt x="90" y="95"/>
                                </a:lnTo>
                                <a:lnTo>
                                  <a:pt x="91" y="93"/>
                                </a:lnTo>
                                <a:lnTo>
                                  <a:pt x="92" y="95"/>
                                </a:lnTo>
                                <a:lnTo>
                                  <a:pt x="94" y="95"/>
                                </a:lnTo>
                                <a:lnTo>
                                  <a:pt x="94" y="95"/>
                                </a:lnTo>
                                <a:lnTo>
                                  <a:pt x="94" y="96"/>
                                </a:lnTo>
                                <a:lnTo>
                                  <a:pt x="95" y="97"/>
                                </a:lnTo>
                                <a:lnTo>
                                  <a:pt x="95" y="98"/>
                                </a:lnTo>
                                <a:lnTo>
                                  <a:pt x="95" y="100"/>
                                </a:lnTo>
                                <a:lnTo>
                                  <a:pt x="95" y="102"/>
                                </a:lnTo>
                                <a:lnTo>
                                  <a:pt x="95" y="103"/>
                                </a:lnTo>
                                <a:lnTo>
                                  <a:pt x="95" y="104"/>
                                </a:lnTo>
                                <a:lnTo>
                                  <a:pt x="95" y="106"/>
                                </a:lnTo>
                                <a:lnTo>
                                  <a:pt x="95" y="107"/>
                                </a:lnTo>
                                <a:lnTo>
                                  <a:pt x="95" y="107"/>
                                </a:lnTo>
                                <a:lnTo>
                                  <a:pt x="94" y="108"/>
                                </a:lnTo>
                                <a:lnTo>
                                  <a:pt x="94" y="108"/>
                                </a:lnTo>
                                <a:lnTo>
                                  <a:pt x="92" y="109"/>
                                </a:lnTo>
                                <a:lnTo>
                                  <a:pt x="91" y="111"/>
                                </a:lnTo>
                                <a:lnTo>
                                  <a:pt x="89" y="112"/>
                                </a:lnTo>
                                <a:lnTo>
                                  <a:pt x="85" y="113"/>
                                </a:lnTo>
                                <a:lnTo>
                                  <a:pt x="80" y="114"/>
                                </a:lnTo>
                                <a:lnTo>
                                  <a:pt x="75" y="116"/>
                                </a:lnTo>
                                <a:lnTo>
                                  <a:pt x="69" y="117"/>
                                </a:lnTo>
                                <a:lnTo>
                                  <a:pt x="62" y="118"/>
                                </a:lnTo>
                                <a:lnTo>
                                  <a:pt x="54" y="118"/>
                                </a:lnTo>
                                <a:lnTo>
                                  <a:pt x="41" y="118"/>
                                </a:lnTo>
                                <a:lnTo>
                                  <a:pt x="31" y="114"/>
                                </a:lnTo>
                                <a:lnTo>
                                  <a:pt x="21" y="111"/>
                                </a:lnTo>
                                <a:lnTo>
                                  <a:pt x="14" y="103"/>
                                </a:lnTo>
                                <a:lnTo>
                                  <a:pt x="7" y="96"/>
                                </a:lnTo>
                                <a:lnTo>
                                  <a:pt x="4" y="85"/>
                                </a:lnTo>
                                <a:lnTo>
                                  <a:pt x="0" y="74"/>
                                </a:lnTo>
                                <a:lnTo>
                                  <a:pt x="0" y="59"/>
                                </a:lnTo>
                                <a:lnTo>
                                  <a:pt x="0" y="45"/>
                                </a:lnTo>
                                <a:lnTo>
                                  <a:pt x="4" y="34"/>
                                </a:lnTo>
                                <a:lnTo>
                                  <a:pt x="7" y="23"/>
                                </a:lnTo>
                                <a:lnTo>
                                  <a:pt x="14" y="16"/>
                                </a:lnTo>
                                <a:lnTo>
                                  <a:pt x="21" y="8"/>
                                </a:lnTo>
                                <a:lnTo>
                                  <a:pt x="31" y="3"/>
                                </a:lnTo>
                                <a:lnTo>
                                  <a:pt x="41" y="0"/>
                                </a:lnTo>
                                <a:lnTo>
                                  <a:pt x="52" y="0"/>
                                </a:lnTo>
                                <a:lnTo>
                                  <a:pt x="64" y="0"/>
                                </a:lnTo>
                                <a:lnTo>
                                  <a:pt x="74" y="3"/>
                                </a:lnTo>
                                <a:lnTo>
                                  <a:pt x="83" y="8"/>
                                </a:lnTo>
                                <a:lnTo>
                                  <a:pt x="89" y="15"/>
                                </a:lnTo>
                                <a:lnTo>
                                  <a:pt x="94" y="22"/>
                                </a:lnTo>
                                <a:lnTo>
                                  <a:pt x="97" y="31"/>
                                </a:lnTo>
                                <a:lnTo>
                                  <a:pt x="99" y="40"/>
                                </a:lnTo>
                                <a:lnTo>
                                  <a:pt x="100" y="50"/>
                                </a:lnTo>
                                <a:lnTo>
                                  <a:pt x="100" y="54"/>
                                </a:lnTo>
                                <a:close/>
                                <a:moveTo>
                                  <a:pt x="80" y="48"/>
                                </a:moveTo>
                                <a:lnTo>
                                  <a:pt x="79" y="34"/>
                                </a:lnTo>
                                <a:lnTo>
                                  <a:pt x="73" y="23"/>
                                </a:lnTo>
                                <a:lnTo>
                                  <a:pt x="64" y="16"/>
                                </a:lnTo>
                                <a:lnTo>
                                  <a:pt x="51" y="15"/>
                                </a:lnTo>
                                <a:lnTo>
                                  <a:pt x="44" y="16"/>
                                </a:lnTo>
                                <a:lnTo>
                                  <a:pt x="38" y="17"/>
                                </a:lnTo>
                                <a:lnTo>
                                  <a:pt x="33" y="21"/>
                                </a:lnTo>
                                <a:lnTo>
                                  <a:pt x="28" y="24"/>
                                </a:lnTo>
                                <a:lnTo>
                                  <a:pt x="26" y="29"/>
                                </a:lnTo>
                                <a:lnTo>
                                  <a:pt x="23" y="36"/>
                                </a:lnTo>
                                <a:lnTo>
                                  <a:pt x="21" y="42"/>
                                </a:lnTo>
                                <a:lnTo>
                                  <a:pt x="21" y="48"/>
                                </a:lnTo>
                                <a:lnTo>
                                  <a:pt x="80" y="4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18" name="Freeform 707"/>
                        <wps:cNvSpPr>
                          <a:spLocks/>
                        </wps:cNvSpPr>
                        <wps:spPr bwMode="auto">
                          <a:xfrm>
                            <a:off x="5156200" y="5281613"/>
                            <a:ext cx="39688" cy="88900"/>
                          </a:xfrm>
                          <a:custGeom>
                            <a:avLst/>
                            <a:gdLst>
                              <a:gd name="T0" fmla="*/ 74 w 74"/>
                              <a:gd name="T1" fmla="*/ 15 h 169"/>
                              <a:gd name="T2" fmla="*/ 73 w 74"/>
                              <a:gd name="T3" fmla="*/ 17 h 169"/>
                              <a:gd name="T4" fmla="*/ 73 w 74"/>
                              <a:gd name="T5" fmla="*/ 19 h 169"/>
                              <a:gd name="T6" fmla="*/ 72 w 74"/>
                              <a:gd name="T7" fmla="*/ 20 h 169"/>
                              <a:gd name="T8" fmla="*/ 70 w 74"/>
                              <a:gd name="T9" fmla="*/ 20 h 169"/>
                              <a:gd name="T10" fmla="*/ 68 w 74"/>
                              <a:gd name="T11" fmla="*/ 19 h 169"/>
                              <a:gd name="T12" fmla="*/ 64 w 74"/>
                              <a:gd name="T13" fmla="*/ 17 h 169"/>
                              <a:gd name="T14" fmla="*/ 59 w 74"/>
                              <a:gd name="T15" fmla="*/ 16 h 169"/>
                              <a:gd name="T16" fmla="*/ 52 w 74"/>
                              <a:gd name="T17" fmla="*/ 16 h 169"/>
                              <a:gd name="T18" fmla="*/ 46 w 74"/>
                              <a:gd name="T19" fmla="*/ 20 h 169"/>
                              <a:gd name="T20" fmla="*/ 42 w 74"/>
                              <a:gd name="T21" fmla="*/ 26 h 169"/>
                              <a:gd name="T22" fmla="*/ 40 w 74"/>
                              <a:gd name="T23" fmla="*/ 36 h 169"/>
                              <a:gd name="T24" fmla="*/ 40 w 74"/>
                              <a:gd name="T25" fmla="*/ 53 h 169"/>
                              <a:gd name="T26" fmla="*/ 64 w 74"/>
                              <a:gd name="T27" fmla="*/ 54 h 169"/>
                              <a:gd name="T28" fmla="*/ 67 w 74"/>
                              <a:gd name="T29" fmla="*/ 54 h 169"/>
                              <a:gd name="T30" fmla="*/ 67 w 74"/>
                              <a:gd name="T31" fmla="*/ 57 h 169"/>
                              <a:gd name="T32" fmla="*/ 68 w 74"/>
                              <a:gd name="T33" fmla="*/ 59 h 169"/>
                              <a:gd name="T34" fmla="*/ 68 w 74"/>
                              <a:gd name="T35" fmla="*/ 65 h 169"/>
                              <a:gd name="T36" fmla="*/ 66 w 74"/>
                              <a:gd name="T37" fmla="*/ 70 h 169"/>
                              <a:gd name="T38" fmla="*/ 40 w 74"/>
                              <a:gd name="T39" fmla="*/ 70 h 169"/>
                              <a:gd name="T40" fmla="*/ 40 w 74"/>
                              <a:gd name="T41" fmla="*/ 166 h 169"/>
                              <a:gd name="T42" fmla="*/ 38 w 74"/>
                              <a:gd name="T43" fmla="*/ 168 h 169"/>
                              <a:gd name="T44" fmla="*/ 36 w 74"/>
                              <a:gd name="T45" fmla="*/ 168 h 169"/>
                              <a:gd name="T46" fmla="*/ 32 w 74"/>
                              <a:gd name="T47" fmla="*/ 169 h 169"/>
                              <a:gd name="T48" fmla="*/ 27 w 74"/>
                              <a:gd name="T49" fmla="*/ 169 h 169"/>
                              <a:gd name="T50" fmla="*/ 24 w 74"/>
                              <a:gd name="T51" fmla="*/ 168 h 169"/>
                              <a:gd name="T52" fmla="*/ 21 w 74"/>
                              <a:gd name="T53" fmla="*/ 168 h 169"/>
                              <a:gd name="T54" fmla="*/ 20 w 74"/>
                              <a:gd name="T55" fmla="*/ 166 h 169"/>
                              <a:gd name="T56" fmla="*/ 20 w 74"/>
                              <a:gd name="T57" fmla="*/ 70 h 169"/>
                              <a:gd name="T58" fmla="*/ 3 w 74"/>
                              <a:gd name="T59" fmla="*/ 70 h 169"/>
                              <a:gd name="T60" fmla="*/ 2 w 74"/>
                              <a:gd name="T61" fmla="*/ 65 h 169"/>
                              <a:gd name="T62" fmla="*/ 0 w 74"/>
                              <a:gd name="T63" fmla="*/ 59 h 169"/>
                              <a:gd name="T64" fmla="*/ 2 w 74"/>
                              <a:gd name="T65" fmla="*/ 57 h 169"/>
                              <a:gd name="T66" fmla="*/ 3 w 74"/>
                              <a:gd name="T67" fmla="*/ 54 h 169"/>
                              <a:gd name="T68" fmla="*/ 4 w 74"/>
                              <a:gd name="T69" fmla="*/ 54 h 169"/>
                              <a:gd name="T70" fmla="*/ 20 w 74"/>
                              <a:gd name="T71" fmla="*/ 53 h 169"/>
                              <a:gd name="T72" fmla="*/ 20 w 74"/>
                              <a:gd name="T73" fmla="*/ 32 h 169"/>
                              <a:gd name="T74" fmla="*/ 25 w 74"/>
                              <a:gd name="T75" fmla="*/ 15 h 169"/>
                              <a:gd name="T76" fmla="*/ 34 w 74"/>
                              <a:gd name="T77" fmla="*/ 5 h 169"/>
                              <a:gd name="T78" fmla="*/ 46 w 74"/>
                              <a:gd name="T79" fmla="*/ 0 h 169"/>
                              <a:gd name="T80" fmla="*/ 59 w 74"/>
                              <a:gd name="T81" fmla="*/ 0 h 169"/>
                              <a:gd name="T82" fmla="*/ 67 w 74"/>
                              <a:gd name="T83" fmla="*/ 1 h 169"/>
                              <a:gd name="T84" fmla="*/ 70 w 74"/>
                              <a:gd name="T85" fmla="*/ 3 h 169"/>
                              <a:gd name="T86" fmla="*/ 73 w 74"/>
                              <a:gd name="T87" fmla="*/ 5 h 169"/>
                              <a:gd name="T88" fmla="*/ 74 w 74"/>
                              <a:gd name="T89" fmla="*/ 6 h 169"/>
                              <a:gd name="T90" fmla="*/ 74 w 74"/>
                              <a:gd name="T91" fmla="*/ 10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74" h="169">
                                <a:moveTo>
                                  <a:pt x="74" y="12"/>
                                </a:moveTo>
                                <a:lnTo>
                                  <a:pt x="74" y="15"/>
                                </a:lnTo>
                                <a:lnTo>
                                  <a:pt x="74" y="16"/>
                                </a:lnTo>
                                <a:lnTo>
                                  <a:pt x="73" y="17"/>
                                </a:lnTo>
                                <a:lnTo>
                                  <a:pt x="73" y="19"/>
                                </a:lnTo>
                                <a:lnTo>
                                  <a:pt x="73" y="19"/>
                                </a:lnTo>
                                <a:lnTo>
                                  <a:pt x="73" y="20"/>
                                </a:lnTo>
                                <a:lnTo>
                                  <a:pt x="72" y="20"/>
                                </a:lnTo>
                                <a:lnTo>
                                  <a:pt x="72" y="20"/>
                                </a:lnTo>
                                <a:lnTo>
                                  <a:pt x="70" y="20"/>
                                </a:lnTo>
                                <a:lnTo>
                                  <a:pt x="69" y="19"/>
                                </a:lnTo>
                                <a:lnTo>
                                  <a:pt x="68" y="19"/>
                                </a:lnTo>
                                <a:lnTo>
                                  <a:pt x="66" y="17"/>
                                </a:lnTo>
                                <a:lnTo>
                                  <a:pt x="64" y="17"/>
                                </a:lnTo>
                                <a:lnTo>
                                  <a:pt x="62" y="16"/>
                                </a:lnTo>
                                <a:lnTo>
                                  <a:pt x="59" y="16"/>
                                </a:lnTo>
                                <a:lnTo>
                                  <a:pt x="56" y="16"/>
                                </a:lnTo>
                                <a:lnTo>
                                  <a:pt x="52" y="16"/>
                                </a:lnTo>
                                <a:lnTo>
                                  <a:pt x="48" y="17"/>
                                </a:lnTo>
                                <a:lnTo>
                                  <a:pt x="46" y="20"/>
                                </a:lnTo>
                                <a:lnTo>
                                  <a:pt x="43" y="22"/>
                                </a:lnTo>
                                <a:lnTo>
                                  <a:pt x="42" y="26"/>
                                </a:lnTo>
                                <a:lnTo>
                                  <a:pt x="41" y="30"/>
                                </a:lnTo>
                                <a:lnTo>
                                  <a:pt x="40" y="36"/>
                                </a:lnTo>
                                <a:lnTo>
                                  <a:pt x="40" y="42"/>
                                </a:lnTo>
                                <a:lnTo>
                                  <a:pt x="40" y="53"/>
                                </a:lnTo>
                                <a:lnTo>
                                  <a:pt x="64" y="53"/>
                                </a:lnTo>
                                <a:lnTo>
                                  <a:pt x="64" y="54"/>
                                </a:lnTo>
                                <a:lnTo>
                                  <a:pt x="66" y="54"/>
                                </a:lnTo>
                                <a:lnTo>
                                  <a:pt x="67" y="54"/>
                                </a:lnTo>
                                <a:lnTo>
                                  <a:pt x="67" y="55"/>
                                </a:lnTo>
                                <a:lnTo>
                                  <a:pt x="67" y="57"/>
                                </a:lnTo>
                                <a:lnTo>
                                  <a:pt x="68" y="58"/>
                                </a:lnTo>
                                <a:lnTo>
                                  <a:pt x="68" y="59"/>
                                </a:lnTo>
                                <a:lnTo>
                                  <a:pt x="68" y="62"/>
                                </a:lnTo>
                                <a:lnTo>
                                  <a:pt x="68" y="65"/>
                                </a:lnTo>
                                <a:lnTo>
                                  <a:pt x="67" y="68"/>
                                </a:lnTo>
                                <a:lnTo>
                                  <a:pt x="66" y="70"/>
                                </a:lnTo>
                                <a:lnTo>
                                  <a:pt x="64" y="70"/>
                                </a:lnTo>
                                <a:lnTo>
                                  <a:pt x="40" y="70"/>
                                </a:lnTo>
                                <a:lnTo>
                                  <a:pt x="40" y="165"/>
                                </a:lnTo>
                                <a:lnTo>
                                  <a:pt x="40" y="166"/>
                                </a:lnTo>
                                <a:lnTo>
                                  <a:pt x="40" y="166"/>
                                </a:lnTo>
                                <a:lnTo>
                                  <a:pt x="38" y="168"/>
                                </a:lnTo>
                                <a:lnTo>
                                  <a:pt x="37" y="168"/>
                                </a:lnTo>
                                <a:lnTo>
                                  <a:pt x="36" y="168"/>
                                </a:lnTo>
                                <a:lnTo>
                                  <a:pt x="35" y="169"/>
                                </a:lnTo>
                                <a:lnTo>
                                  <a:pt x="32" y="169"/>
                                </a:lnTo>
                                <a:lnTo>
                                  <a:pt x="30" y="169"/>
                                </a:lnTo>
                                <a:lnTo>
                                  <a:pt x="27" y="169"/>
                                </a:lnTo>
                                <a:lnTo>
                                  <a:pt x="25" y="169"/>
                                </a:lnTo>
                                <a:lnTo>
                                  <a:pt x="24" y="168"/>
                                </a:lnTo>
                                <a:lnTo>
                                  <a:pt x="22" y="168"/>
                                </a:lnTo>
                                <a:lnTo>
                                  <a:pt x="21" y="168"/>
                                </a:lnTo>
                                <a:lnTo>
                                  <a:pt x="20" y="166"/>
                                </a:lnTo>
                                <a:lnTo>
                                  <a:pt x="20" y="166"/>
                                </a:lnTo>
                                <a:lnTo>
                                  <a:pt x="20" y="165"/>
                                </a:lnTo>
                                <a:lnTo>
                                  <a:pt x="20" y="70"/>
                                </a:lnTo>
                                <a:lnTo>
                                  <a:pt x="5" y="70"/>
                                </a:lnTo>
                                <a:lnTo>
                                  <a:pt x="3" y="70"/>
                                </a:lnTo>
                                <a:lnTo>
                                  <a:pt x="2" y="68"/>
                                </a:lnTo>
                                <a:lnTo>
                                  <a:pt x="2" y="65"/>
                                </a:lnTo>
                                <a:lnTo>
                                  <a:pt x="0" y="62"/>
                                </a:lnTo>
                                <a:lnTo>
                                  <a:pt x="0" y="59"/>
                                </a:lnTo>
                                <a:lnTo>
                                  <a:pt x="2" y="58"/>
                                </a:lnTo>
                                <a:lnTo>
                                  <a:pt x="2" y="57"/>
                                </a:lnTo>
                                <a:lnTo>
                                  <a:pt x="2" y="55"/>
                                </a:lnTo>
                                <a:lnTo>
                                  <a:pt x="3" y="54"/>
                                </a:lnTo>
                                <a:lnTo>
                                  <a:pt x="3" y="54"/>
                                </a:lnTo>
                                <a:lnTo>
                                  <a:pt x="4" y="54"/>
                                </a:lnTo>
                                <a:lnTo>
                                  <a:pt x="5" y="53"/>
                                </a:lnTo>
                                <a:lnTo>
                                  <a:pt x="20" y="53"/>
                                </a:lnTo>
                                <a:lnTo>
                                  <a:pt x="20" y="42"/>
                                </a:lnTo>
                                <a:lnTo>
                                  <a:pt x="20" y="32"/>
                                </a:lnTo>
                                <a:lnTo>
                                  <a:pt x="22" y="23"/>
                                </a:lnTo>
                                <a:lnTo>
                                  <a:pt x="25" y="15"/>
                                </a:lnTo>
                                <a:lnTo>
                                  <a:pt x="29" y="10"/>
                                </a:lnTo>
                                <a:lnTo>
                                  <a:pt x="34" y="5"/>
                                </a:lnTo>
                                <a:lnTo>
                                  <a:pt x="40" y="3"/>
                                </a:lnTo>
                                <a:lnTo>
                                  <a:pt x="46" y="0"/>
                                </a:lnTo>
                                <a:lnTo>
                                  <a:pt x="54" y="0"/>
                                </a:lnTo>
                                <a:lnTo>
                                  <a:pt x="59" y="0"/>
                                </a:lnTo>
                                <a:lnTo>
                                  <a:pt x="63" y="0"/>
                                </a:lnTo>
                                <a:lnTo>
                                  <a:pt x="67" y="1"/>
                                </a:lnTo>
                                <a:lnTo>
                                  <a:pt x="69" y="3"/>
                                </a:lnTo>
                                <a:lnTo>
                                  <a:pt x="70" y="3"/>
                                </a:lnTo>
                                <a:lnTo>
                                  <a:pt x="72" y="4"/>
                                </a:lnTo>
                                <a:lnTo>
                                  <a:pt x="73" y="5"/>
                                </a:lnTo>
                                <a:lnTo>
                                  <a:pt x="73" y="5"/>
                                </a:lnTo>
                                <a:lnTo>
                                  <a:pt x="74" y="6"/>
                                </a:lnTo>
                                <a:lnTo>
                                  <a:pt x="74" y="9"/>
                                </a:lnTo>
                                <a:lnTo>
                                  <a:pt x="74" y="10"/>
                                </a:lnTo>
                                <a:lnTo>
                                  <a:pt x="74" y="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19" name="Freeform 708"/>
                        <wps:cNvSpPr>
                          <a:spLocks noEditPoints="1"/>
                        </wps:cNvSpPr>
                        <wps:spPr bwMode="auto">
                          <a:xfrm>
                            <a:off x="5197475" y="5308600"/>
                            <a:ext cx="47625" cy="61913"/>
                          </a:xfrm>
                          <a:custGeom>
                            <a:avLst/>
                            <a:gdLst>
                              <a:gd name="T0" fmla="*/ 89 w 89"/>
                              <a:gd name="T1" fmla="*/ 114 h 118"/>
                              <a:gd name="T2" fmla="*/ 86 w 89"/>
                              <a:gd name="T3" fmla="*/ 116 h 118"/>
                              <a:gd name="T4" fmla="*/ 82 w 89"/>
                              <a:gd name="T5" fmla="*/ 117 h 118"/>
                              <a:gd name="T6" fmla="*/ 77 w 89"/>
                              <a:gd name="T7" fmla="*/ 117 h 118"/>
                              <a:gd name="T8" fmla="*/ 74 w 89"/>
                              <a:gd name="T9" fmla="*/ 116 h 118"/>
                              <a:gd name="T10" fmla="*/ 71 w 89"/>
                              <a:gd name="T11" fmla="*/ 114 h 118"/>
                              <a:gd name="T12" fmla="*/ 71 w 89"/>
                              <a:gd name="T13" fmla="*/ 102 h 118"/>
                              <a:gd name="T14" fmla="*/ 55 w 89"/>
                              <a:gd name="T15" fmla="*/ 114 h 118"/>
                              <a:gd name="T16" fmla="*/ 37 w 89"/>
                              <a:gd name="T17" fmla="*/ 118 h 118"/>
                              <a:gd name="T18" fmla="*/ 22 w 89"/>
                              <a:gd name="T19" fmla="*/ 116 h 118"/>
                              <a:gd name="T20" fmla="*/ 10 w 89"/>
                              <a:gd name="T21" fmla="*/ 109 h 118"/>
                              <a:gd name="T22" fmla="*/ 2 w 89"/>
                              <a:gd name="T23" fmla="*/ 100 h 118"/>
                              <a:gd name="T24" fmla="*/ 0 w 89"/>
                              <a:gd name="T25" fmla="*/ 85 h 118"/>
                              <a:gd name="T26" fmla="*/ 4 w 89"/>
                              <a:gd name="T27" fmla="*/ 70 h 118"/>
                              <a:gd name="T28" fmla="*/ 15 w 89"/>
                              <a:gd name="T29" fmla="*/ 58 h 118"/>
                              <a:gd name="T30" fmla="*/ 31 w 89"/>
                              <a:gd name="T31" fmla="*/ 52 h 118"/>
                              <a:gd name="T32" fmla="*/ 54 w 89"/>
                              <a:gd name="T33" fmla="*/ 49 h 118"/>
                              <a:gd name="T34" fmla="*/ 69 w 89"/>
                              <a:gd name="T35" fmla="*/ 40 h 118"/>
                              <a:gd name="T36" fmla="*/ 68 w 89"/>
                              <a:gd name="T37" fmla="*/ 29 h 118"/>
                              <a:gd name="T38" fmla="*/ 63 w 89"/>
                              <a:gd name="T39" fmla="*/ 22 h 118"/>
                              <a:gd name="T40" fmla="*/ 55 w 89"/>
                              <a:gd name="T41" fmla="*/ 17 h 118"/>
                              <a:gd name="T42" fmla="*/ 44 w 89"/>
                              <a:gd name="T43" fmla="*/ 16 h 118"/>
                              <a:gd name="T44" fmla="*/ 31 w 89"/>
                              <a:gd name="T45" fmla="*/ 17 h 118"/>
                              <a:gd name="T46" fmla="*/ 21 w 89"/>
                              <a:gd name="T47" fmla="*/ 21 h 118"/>
                              <a:gd name="T48" fmla="*/ 13 w 89"/>
                              <a:gd name="T49" fmla="*/ 24 h 118"/>
                              <a:gd name="T50" fmla="*/ 9 w 89"/>
                              <a:gd name="T51" fmla="*/ 27 h 118"/>
                              <a:gd name="T52" fmla="*/ 7 w 89"/>
                              <a:gd name="T53" fmla="*/ 26 h 118"/>
                              <a:gd name="T54" fmla="*/ 6 w 89"/>
                              <a:gd name="T55" fmla="*/ 24 h 118"/>
                              <a:gd name="T56" fmla="*/ 5 w 89"/>
                              <a:gd name="T57" fmla="*/ 22 h 118"/>
                              <a:gd name="T58" fmla="*/ 5 w 89"/>
                              <a:gd name="T59" fmla="*/ 20 h 118"/>
                              <a:gd name="T60" fmla="*/ 5 w 89"/>
                              <a:gd name="T61" fmla="*/ 15 h 118"/>
                              <a:gd name="T62" fmla="*/ 7 w 89"/>
                              <a:gd name="T63" fmla="*/ 11 h 118"/>
                              <a:gd name="T64" fmla="*/ 13 w 89"/>
                              <a:gd name="T65" fmla="*/ 7 h 118"/>
                              <a:gd name="T66" fmla="*/ 22 w 89"/>
                              <a:gd name="T67" fmla="*/ 3 h 118"/>
                              <a:gd name="T68" fmla="*/ 33 w 89"/>
                              <a:gd name="T69" fmla="*/ 1 h 118"/>
                              <a:gd name="T70" fmla="*/ 45 w 89"/>
                              <a:gd name="T71" fmla="*/ 0 h 118"/>
                              <a:gd name="T72" fmla="*/ 65 w 89"/>
                              <a:gd name="T73" fmla="*/ 2 h 118"/>
                              <a:gd name="T74" fmla="*/ 79 w 89"/>
                              <a:gd name="T75" fmla="*/ 10 h 118"/>
                              <a:gd name="T76" fmla="*/ 86 w 89"/>
                              <a:gd name="T77" fmla="*/ 22 h 118"/>
                              <a:gd name="T78" fmla="*/ 89 w 89"/>
                              <a:gd name="T79" fmla="*/ 40 h 118"/>
                              <a:gd name="T80" fmla="*/ 69 w 89"/>
                              <a:gd name="T81" fmla="*/ 64 h 118"/>
                              <a:gd name="T82" fmla="*/ 44 w 89"/>
                              <a:gd name="T83" fmla="*/ 64 h 118"/>
                              <a:gd name="T84" fmla="*/ 32 w 89"/>
                              <a:gd name="T85" fmla="*/ 66 h 118"/>
                              <a:gd name="T86" fmla="*/ 25 w 89"/>
                              <a:gd name="T87" fmla="*/ 72 h 118"/>
                              <a:gd name="T88" fmla="*/ 21 w 89"/>
                              <a:gd name="T89" fmla="*/ 80 h 118"/>
                              <a:gd name="T90" fmla="*/ 21 w 89"/>
                              <a:gd name="T91" fmla="*/ 92 h 118"/>
                              <a:gd name="T92" fmla="*/ 32 w 89"/>
                              <a:gd name="T93" fmla="*/ 102 h 118"/>
                              <a:gd name="T94" fmla="*/ 48 w 89"/>
                              <a:gd name="T95" fmla="*/ 102 h 118"/>
                              <a:gd name="T96" fmla="*/ 61 w 89"/>
                              <a:gd name="T97" fmla="*/ 95 h 118"/>
                              <a:gd name="T98" fmla="*/ 69 w 89"/>
                              <a:gd name="T99" fmla="*/ 64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89" h="118">
                                <a:moveTo>
                                  <a:pt x="89" y="113"/>
                                </a:moveTo>
                                <a:lnTo>
                                  <a:pt x="89" y="114"/>
                                </a:lnTo>
                                <a:lnTo>
                                  <a:pt x="87" y="116"/>
                                </a:lnTo>
                                <a:lnTo>
                                  <a:pt x="86" y="116"/>
                                </a:lnTo>
                                <a:lnTo>
                                  <a:pt x="85" y="117"/>
                                </a:lnTo>
                                <a:lnTo>
                                  <a:pt x="82" y="117"/>
                                </a:lnTo>
                                <a:lnTo>
                                  <a:pt x="80" y="117"/>
                                </a:lnTo>
                                <a:lnTo>
                                  <a:pt x="77" y="117"/>
                                </a:lnTo>
                                <a:lnTo>
                                  <a:pt x="75" y="117"/>
                                </a:lnTo>
                                <a:lnTo>
                                  <a:pt x="74" y="116"/>
                                </a:lnTo>
                                <a:lnTo>
                                  <a:pt x="73" y="116"/>
                                </a:lnTo>
                                <a:lnTo>
                                  <a:pt x="71" y="114"/>
                                </a:lnTo>
                                <a:lnTo>
                                  <a:pt x="71" y="113"/>
                                </a:lnTo>
                                <a:lnTo>
                                  <a:pt x="71" y="102"/>
                                </a:lnTo>
                                <a:lnTo>
                                  <a:pt x="64" y="109"/>
                                </a:lnTo>
                                <a:lnTo>
                                  <a:pt x="55" y="114"/>
                                </a:lnTo>
                                <a:lnTo>
                                  <a:pt x="47" y="118"/>
                                </a:lnTo>
                                <a:lnTo>
                                  <a:pt x="37" y="118"/>
                                </a:lnTo>
                                <a:lnTo>
                                  <a:pt x="29" y="118"/>
                                </a:lnTo>
                                <a:lnTo>
                                  <a:pt x="22" y="116"/>
                                </a:lnTo>
                                <a:lnTo>
                                  <a:pt x="15" y="113"/>
                                </a:lnTo>
                                <a:lnTo>
                                  <a:pt x="10" y="109"/>
                                </a:lnTo>
                                <a:lnTo>
                                  <a:pt x="5" y="104"/>
                                </a:lnTo>
                                <a:lnTo>
                                  <a:pt x="2" y="100"/>
                                </a:lnTo>
                                <a:lnTo>
                                  <a:pt x="0" y="93"/>
                                </a:lnTo>
                                <a:lnTo>
                                  <a:pt x="0" y="85"/>
                                </a:lnTo>
                                <a:lnTo>
                                  <a:pt x="0" y="76"/>
                                </a:lnTo>
                                <a:lnTo>
                                  <a:pt x="4" y="70"/>
                                </a:lnTo>
                                <a:lnTo>
                                  <a:pt x="7" y="63"/>
                                </a:lnTo>
                                <a:lnTo>
                                  <a:pt x="15" y="58"/>
                                </a:lnTo>
                                <a:lnTo>
                                  <a:pt x="22" y="54"/>
                                </a:lnTo>
                                <a:lnTo>
                                  <a:pt x="31" y="52"/>
                                </a:lnTo>
                                <a:lnTo>
                                  <a:pt x="42" y="50"/>
                                </a:lnTo>
                                <a:lnTo>
                                  <a:pt x="54" y="49"/>
                                </a:lnTo>
                                <a:lnTo>
                                  <a:pt x="69" y="49"/>
                                </a:lnTo>
                                <a:lnTo>
                                  <a:pt x="69" y="40"/>
                                </a:lnTo>
                                <a:lnTo>
                                  <a:pt x="69" y="36"/>
                                </a:lnTo>
                                <a:lnTo>
                                  <a:pt x="68" y="29"/>
                                </a:lnTo>
                                <a:lnTo>
                                  <a:pt x="66" y="26"/>
                                </a:lnTo>
                                <a:lnTo>
                                  <a:pt x="63" y="22"/>
                                </a:lnTo>
                                <a:lnTo>
                                  <a:pt x="60" y="20"/>
                                </a:lnTo>
                                <a:lnTo>
                                  <a:pt x="55" y="17"/>
                                </a:lnTo>
                                <a:lnTo>
                                  <a:pt x="50" y="16"/>
                                </a:lnTo>
                                <a:lnTo>
                                  <a:pt x="44" y="16"/>
                                </a:lnTo>
                                <a:lnTo>
                                  <a:pt x="37" y="16"/>
                                </a:lnTo>
                                <a:lnTo>
                                  <a:pt x="31" y="17"/>
                                </a:lnTo>
                                <a:lnTo>
                                  <a:pt x="26" y="20"/>
                                </a:lnTo>
                                <a:lnTo>
                                  <a:pt x="21" y="21"/>
                                </a:lnTo>
                                <a:lnTo>
                                  <a:pt x="16" y="23"/>
                                </a:lnTo>
                                <a:lnTo>
                                  <a:pt x="13" y="24"/>
                                </a:lnTo>
                                <a:lnTo>
                                  <a:pt x="11" y="27"/>
                                </a:lnTo>
                                <a:lnTo>
                                  <a:pt x="9" y="27"/>
                                </a:lnTo>
                                <a:lnTo>
                                  <a:pt x="9" y="27"/>
                                </a:lnTo>
                                <a:lnTo>
                                  <a:pt x="7" y="26"/>
                                </a:lnTo>
                                <a:lnTo>
                                  <a:pt x="6" y="26"/>
                                </a:lnTo>
                                <a:lnTo>
                                  <a:pt x="6" y="24"/>
                                </a:lnTo>
                                <a:lnTo>
                                  <a:pt x="6" y="23"/>
                                </a:lnTo>
                                <a:lnTo>
                                  <a:pt x="5" y="22"/>
                                </a:lnTo>
                                <a:lnTo>
                                  <a:pt x="5" y="21"/>
                                </a:lnTo>
                                <a:lnTo>
                                  <a:pt x="5" y="20"/>
                                </a:lnTo>
                                <a:lnTo>
                                  <a:pt x="5" y="16"/>
                                </a:lnTo>
                                <a:lnTo>
                                  <a:pt x="5" y="15"/>
                                </a:lnTo>
                                <a:lnTo>
                                  <a:pt x="6" y="12"/>
                                </a:lnTo>
                                <a:lnTo>
                                  <a:pt x="7" y="11"/>
                                </a:lnTo>
                                <a:lnTo>
                                  <a:pt x="10" y="10"/>
                                </a:lnTo>
                                <a:lnTo>
                                  <a:pt x="13" y="7"/>
                                </a:lnTo>
                                <a:lnTo>
                                  <a:pt x="17" y="5"/>
                                </a:lnTo>
                                <a:lnTo>
                                  <a:pt x="22" y="3"/>
                                </a:lnTo>
                                <a:lnTo>
                                  <a:pt x="27" y="2"/>
                                </a:lnTo>
                                <a:lnTo>
                                  <a:pt x="33" y="1"/>
                                </a:lnTo>
                                <a:lnTo>
                                  <a:pt x="39" y="0"/>
                                </a:lnTo>
                                <a:lnTo>
                                  <a:pt x="45" y="0"/>
                                </a:lnTo>
                                <a:lnTo>
                                  <a:pt x="57" y="0"/>
                                </a:lnTo>
                                <a:lnTo>
                                  <a:pt x="65" y="2"/>
                                </a:lnTo>
                                <a:lnTo>
                                  <a:pt x="74" y="5"/>
                                </a:lnTo>
                                <a:lnTo>
                                  <a:pt x="79" y="10"/>
                                </a:lnTo>
                                <a:lnTo>
                                  <a:pt x="84" y="16"/>
                                </a:lnTo>
                                <a:lnTo>
                                  <a:pt x="86" y="22"/>
                                </a:lnTo>
                                <a:lnTo>
                                  <a:pt x="89" y="31"/>
                                </a:lnTo>
                                <a:lnTo>
                                  <a:pt x="89" y="40"/>
                                </a:lnTo>
                                <a:lnTo>
                                  <a:pt x="89" y="113"/>
                                </a:lnTo>
                                <a:close/>
                                <a:moveTo>
                                  <a:pt x="69" y="64"/>
                                </a:moveTo>
                                <a:lnTo>
                                  <a:pt x="52" y="64"/>
                                </a:lnTo>
                                <a:lnTo>
                                  <a:pt x="44" y="64"/>
                                </a:lnTo>
                                <a:lnTo>
                                  <a:pt x="38" y="65"/>
                                </a:lnTo>
                                <a:lnTo>
                                  <a:pt x="32" y="66"/>
                                </a:lnTo>
                                <a:lnTo>
                                  <a:pt x="28" y="69"/>
                                </a:lnTo>
                                <a:lnTo>
                                  <a:pt x="25" y="72"/>
                                </a:lnTo>
                                <a:lnTo>
                                  <a:pt x="22" y="76"/>
                                </a:lnTo>
                                <a:lnTo>
                                  <a:pt x="21" y="80"/>
                                </a:lnTo>
                                <a:lnTo>
                                  <a:pt x="20" y="85"/>
                                </a:lnTo>
                                <a:lnTo>
                                  <a:pt x="21" y="92"/>
                                </a:lnTo>
                                <a:lnTo>
                                  <a:pt x="26" y="98"/>
                                </a:lnTo>
                                <a:lnTo>
                                  <a:pt x="32" y="102"/>
                                </a:lnTo>
                                <a:lnTo>
                                  <a:pt x="41" y="103"/>
                                </a:lnTo>
                                <a:lnTo>
                                  <a:pt x="48" y="102"/>
                                </a:lnTo>
                                <a:lnTo>
                                  <a:pt x="55" y="98"/>
                                </a:lnTo>
                                <a:lnTo>
                                  <a:pt x="61" y="95"/>
                                </a:lnTo>
                                <a:lnTo>
                                  <a:pt x="69" y="86"/>
                                </a:lnTo>
                                <a:lnTo>
                                  <a:pt x="69" y="6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20" name="Freeform 709"/>
                        <wps:cNvSpPr>
                          <a:spLocks/>
                        </wps:cNvSpPr>
                        <wps:spPr bwMode="auto">
                          <a:xfrm>
                            <a:off x="5254625" y="5291138"/>
                            <a:ext cx="76200" cy="79375"/>
                          </a:xfrm>
                          <a:custGeom>
                            <a:avLst/>
                            <a:gdLst>
                              <a:gd name="T0" fmla="*/ 144 w 144"/>
                              <a:gd name="T1" fmla="*/ 144 h 151"/>
                              <a:gd name="T2" fmla="*/ 141 w 144"/>
                              <a:gd name="T3" fmla="*/ 147 h 151"/>
                              <a:gd name="T4" fmla="*/ 136 w 144"/>
                              <a:gd name="T5" fmla="*/ 150 h 151"/>
                              <a:gd name="T6" fmla="*/ 127 w 144"/>
                              <a:gd name="T7" fmla="*/ 151 h 151"/>
                              <a:gd name="T8" fmla="*/ 110 w 144"/>
                              <a:gd name="T9" fmla="*/ 149 h 151"/>
                              <a:gd name="T10" fmla="*/ 96 w 144"/>
                              <a:gd name="T11" fmla="*/ 137 h 151"/>
                              <a:gd name="T12" fmla="*/ 93 w 144"/>
                              <a:gd name="T13" fmla="*/ 114 h 151"/>
                              <a:gd name="T14" fmla="*/ 38 w 144"/>
                              <a:gd name="T15" fmla="*/ 112 h 151"/>
                              <a:gd name="T16" fmla="*/ 46 w 144"/>
                              <a:gd name="T17" fmla="*/ 133 h 151"/>
                              <a:gd name="T18" fmla="*/ 59 w 144"/>
                              <a:gd name="T19" fmla="*/ 134 h 151"/>
                              <a:gd name="T20" fmla="*/ 64 w 144"/>
                              <a:gd name="T21" fmla="*/ 131 h 151"/>
                              <a:gd name="T22" fmla="*/ 68 w 144"/>
                              <a:gd name="T23" fmla="*/ 130 h 151"/>
                              <a:gd name="T24" fmla="*/ 69 w 144"/>
                              <a:gd name="T25" fmla="*/ 131 h 151"/>
                              <a:gd name="T26" fmla="*/ 70 w 144"/>
                              <a:gd name="T27" fmla="*/ 135 h 151"/>
                              <a:gd name="T28" fmla="*/ 70 w 144"/>
                              <a:gd name="T29" fmla="*/ 140 h 151"/>
                              <a:gd name="T30" fmla="*/ 70 w 144"/>
                              <a:gd name="T31" fmla="*/ 144 h 151"/>
                              <a:gd name="T32" fmla="*/ 69 w 144"/>
                              <a:gd name="T33" fmla="*/ 146 h 151"/>
                              <a:gd name="T34" fmla="*/ 66 w 144"/>
                              <a:gd name="T35" fmla="*/ 149 h 151"/>
                              <a:gd name="T36" fmla="*/ 59 w 144"/>
                              <a:gd name="T37" fmla="*/ 150 h 151"/>
                              <a:gd name="T38" fmla="*/ 51 w 144"/>
                              <a:gd name="T39" fmla="*/ 151 h 151"/>
                              <a:gd name="T40" fmla="*/ 31 w 144"/>
                              <a:gd name="T41" fmla="*/ 146 h 151"/>
                              <a:gd name="T42" fmla="*/ 21 w 144"/>
                              <a:gd name="T43" fmla="*/ 130 h 151"/>
                              <a:gd name="T44" fmla="*/ 19 w 144"/>
                              <a:gd name="T45" fmla="*/ 51 h 151"/>
                              <a:gd name="T46" fmla="*/ 1 w 144"/>
                              <a:gd name="T47" fmla="*/ 49 h 151"/>
                              <a:gd name="T48" fmla="*/ 0 w 144"/>
                              <a:gd name="T49" fmla="*/ 40 h 151"/>
                              <a:gd name="T50" fmla="*/ 1 w 144"/>
                              <a:gd name="T51" fmla="*/ 36 h 151"/>
                              <a:gd name="T52" fmla="*/ 3 w 144"/>
                              <a:gd name="T53" fmla="*/ 35 h 151"/>
                              <a:gd name="T54" fmla="*/ 19 w 144"/>
                              <a:gd name="T55" fmla="*/ 9 h 151"/>
                              <a:gd name="T56" fmla="*/ 20 w 144"/>
                              <a:gd name="T57" fmla="*/ 7 h 151"/>
                              <a:gd name="T58" fmla="*/ 24 w 144"/>
                              <a:gd name="T59" fmla="*/ 6 h 151"/>
                              <a:gd name="T60" fmla="*/ 32 w 144"/>
                              <a:gd name="T61" fmla="*/ 4 h 151"/>
                              <a:gd name="T62" fmla="*/ 37 w 144"/>
                              <a:gd name="T63" fmla="*/ 6 h 151"/>
                              <a:gd name="T64" fmla="*/ 38 w 144"/>
                              <a:gd name="T65" fmla="*/ 8 h 151"/>
                              <a:gd name="T66" fmla="*/ 93 w 144"/>
                              <a:gd name="T67" fmla="*/ 34 h 151"/>
                              <a:gd name="T68" fmla="*/ 93 w 144"/>
                              <a:gd name="T69" fmla="*/ 2 h 151"/>
                              <a:gd name="T70" fmla="*/ 96 w 144"/>
                              <a:gd name="T71" fmla="*/ 1 h 151"/>
                              <a:gd name="T72" fmla="*/ 102 w 144"/>
                              <a:gd name="T73" fmla="*/ 0 h 151"/>
                              <a:gd name="T74" fmla="*/ 110 w 144"/>
                              <a:gd name="T75" fmla="*/ 1 h 151"/>
                              <a:gd name="T76" fmla="*/ 112 w 144"/>
                              <a:gd name="T77" fmla="*/ 2 h 151"/>
                              <a:gd name="T78" fmla="*/ 112 w 144"/>
                              <a:gd name="T79" fmla="*/ 34 h 151"/>
                              <a:gd name="T80" fmla="*/ 142 w 144"/>
                              <a:gd name="T81" fmla="*/ 35 h 151"/>
                              <a:gd name="T82" fmla="*/ 144 w 144"/>
                              <a:gd name="T83" fmla="*/ 38 h 151"/>
                              <a:gd name="T84" fmla="*/ 144 w 144"/>
                              <a:gd name="T85" fmla="*/ 43 h 151"/>
                              <a:gd name="T86" fmla="*/ 142 w 144"/>
                              <a:gd name="T87" fmla="*/ 51 h 151"/>
                              <a:gd name="T88" fmla="*/ 112 w 144"/>
                              <a:gd name="T89" fmla="*/ 112 h 151"/>
                              <a:gd name="T90" fmla="*/ 120 w 144"/>
                              <a:gd name="T91" fmla="*/ 133 h 151"/>
                              <a:gd name="T92" fmla="*/ 132 w 144"/>
                              <a:gd name="T93" fmla="*/ 134 h 151"/>
                              <a:gd name="T94" fmla="*/ 138 w 144"/>
                              <a:gd name="T95" fmla="*/ 131 h 151"/>
                              <a:gd name="T96" fmla="*/ 142 w 144"/>
                              <a:gd name="T97" fmla="*/ 130 h 151"/>
                              <a:gd name="T98" fmla="*/ 143 w 144"/>
                              <a:gd name="T99" fmla="*/ 131 h 151"/>
                              <a:gd name="T100" fmla="*/ 144 w 144"/>
                              <a:gd name="T101" fmla="*/ 135 h 1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144" h="151">
                                <a:moveTo>
                                  <a:pt x="144" y="137"/>
                                </a:moveTo>
                                <a:lnTo>
                                  <a:pt x="144" y="141"/>
                                </a:lnTo>
                                <a:lnTo>
                                  <a:pt x="144" y="144"/>
                                </a:lnTo>
                                <a:lnTo>
                                  <a:pt x="143" y="145"/>
                                </a:lnTo>
                                <a:lnTo>
                                  <a:pt x="142" y="146"/>
                                </a:lnTo>
                                <a:lnTo>
                                  <a:pt x="141" y="147"/>
                                </a:lnTo>
                                <a:lnTo>
                                  <a:pt x="139" y="149"/>
                                </a:lnTo>
                                <a:lnTo>
                                  <a:pt x="137" y="149"/>
                                </a:lnTo>
                                <a:lnTo>
                                  <a:pt x="136" y="150"/>
                                </a:lnTo>
                                <a:lnTo>
                                  <a:pt x="133" y="150"/>
                                </a:lnTo>
                                <a:lnTo>
                                  <a:pt x="130" y="151"/>
                                </a:lnTo>
                                <a:lnTo>
                                  <a:pt x="127" y="151"/>
                                </a:lnTo>
                                <a:lnTo>
                                  <a:pt x="125" y="151"/>
                                </a:lnTo>
                                <a:lnTo>
                                  <a:pt x="116" y="151"/>
                                </a:lnTo>
                                <a:lnTo>
                                  <a:pt x="110" y="149"/>
                                </a:lnTo>
                                <a:lnTo>
                                  <a:pt x="104" y="146"/>
                                </a:lnTo>
                                <a:lnTo>
                                  <a:pt x="100" y="142"/>
                                </a:lnTo>
                                <a:lnTo>
                                  <a:pt x="96" y="137"/>
                                </a:lnTo>
                                <a:lnTo>
                                  <a:pt x="95" y="130"/>
                                </a:lnTo>
                                <a:lnTo>
                                  <a:pt x="93" y="123"/>
                                </a:lnTo>
                                <a:lnTo>
                                  <a:pt x="93" y="114"/>
                                </a:lnTo>
                                <a:lnTo>
                                  <a:pt x="93" y="51"/>
                                </a:lnTo>
                                <a:lnTo>
                                  <a:pt x="38" y="51"/>
                                </a:lnTo>
                                <a:lnTo>
                                  <a:pt x="38" y="112"/>
                                </a:lnTo>
                                <a:lnTo>
                                  <a:pt x="40" y="121"/>
                                </a:lnTo>
                                <a:lnTo>
                                  <a:pt x="42" y="129"/>
                                </a:lnTo>
                                <a:lnTo>
                                  <a:pt x="46" y="133"/>
                                </a:lnTo>
                                <a:lnTo>
                                  <a:pt x="54" y="134"/>
                                </a:lnTo>
                                <a:lnTo>
                                  <a:pt x="57" y="134"/>
                                </a:lnTo>
                                <a:lnTo>
                                  <a:pt x="59" y="134"/>
                                </a:lnTo>
                                <a:lnTo>
                                  <a:pt x="61" y="133"/>
                                </a:lnTo>
                                <a:lnTo>
                                  <a:pt x="63" y="133"/>
                                </a:lnTo>
                                <a:lnTo>
                                  <a:pt x="64" y="131"/>
                                </a:lnTo>
                                <a:lnTo>
                                  <a:pt x="66" y="131"/>
                                </a:lnTo>
                                <a:lnTo>
                                  <a:pt x="67" y="131"/>
                                </a:lnTo>
                                <a:lnTo>
                                  <a:pt x="68" y="130"/>
                                </a:lnTo>
                                <a:lnTo>
                                  <a:pt x="68" y="131"/>
                                </a:lnTo>
                                <a:lnTo>
                                  <a:pt x="69" y="131"/>
                                </a:lnTo>
                                <a:lnTo>
                                  <a:pt x="69" y="131"/>
                                </a:lnTo>
                                <a:lnTo>
                                  <a:pt x="70" y="133"/>
                                </a:lnTo>
                                <a:lnTo>
                                  <a:pt x="70" y="133"/>
                                </a:lnTo>
                                <a:lnTo>
                                  <a:pt x="70" y="135"/>
                                </a:lnTo>
                                <a:lnTo>
                                  <a:pt x="70" y="136"/>
                                </a:lnTo>
                                <a:lnTo>
                                  <a:pt x="70" y="137"/>
                                </a:lnTo>
                                <a:lnTo>
                                  <a:pt x="70" y="140"/>
                                </a:lnTo>
                                <a:lnTo>
                                  <a:pt x="70" y="141"/>
                                </a:lnTo>
                                <a:lnTo>
                                  <a:pt x="70" y="142"/>
                                </a:lnTo>
                                <a:lnTo>
                                  <a:pt x="70" y="144"/>
                                </a:lnTo>
                                <a:lnTo>
                                  <a:pt x="70" y="145"/>
                                </a:lnTo>
                                <a:lnTo>
                                  <a:pt x="69" y="145"/>
                                </a:lnTo>
                                <a:lnTo>
                                  <a:pt x="69" y="146"/>
                                </a:lnTo>
                                <a:lnTo>
                                  <a:pt x="68" y="147"/>
                                </a:lnTo>
                                <a:lnTo>
                                  <a:pt x="67" y="147"/>
                                </a:lnTo>
                                <a:lnTo>
                                  <a:pt x="66" y="149"/>
                                </a:lnTo>
                                <a:lnTo>
                                  <a:pt x="64" y="149"/>
                                </a:lnTo>
                                <a:lnTo>
                                  <a:pt x="62" y="150"/>
                                </a:lnTo>
                                <a:lnTo>
                                  <a:pt x="59" y="150"/>
                                </a:lnTo>
                                <a:lnTo>
                                  <a:pt x="56" y="151"/>
                                </a:lnTo>
                                <a:lnTo>
                                  <a:pt x="53" y="151"/>
                                </a:lnTo>
                                <a:lnTo>
                                  <a:pt x="51" y="151"/>
                                </a:lnTo>
                                <a:lnTo>
                                  <a:pt x="42" y="151"/>
                                </a:lnTo>
                                <a:lnTo>
                                  <a:pt x="36" y="149"/>
                                </a:lnTo>
                                <a:lnTo>
                                  <a:pt x="31" y="146"/>
                                </a:lnTo>
                                <a:lnTo>
                                  <a:pt x="26" y="142"/>
                                </a:lnTo>
                                <a:lnTo>
                                  <a:pt x="22" y="137"/>
                                </a:lnTo>
                                <a:lnTo>
                                  <a:pt x="21" y="130"/>
                                </a:lnTo>
                                <a:lnTo>
                                  <a:pt x="20" y="123"/>
                                </a:lnTo>
                                <a:lnTo>
                                  <a:pt x="19" y="114"/>
                                </a:lnTo>
                                <a:lnTo>
                                  <a:pt x="19" y="51"/>
                                </a:lnTo>
                                <a:lnTo>
                                  <a:pt x="4" y="51"/>
                                </a:lnTo>
                                <a:lnTo>
                                  <a:pt x="3" y="51"/>
                                </a:lnTo>
                                <a:lnTo>
                                  <a:pt x="1" y="49"/>
                                </a:lnTo>
                                <a:lnTo>
                                  <a:pt x="0" y="46"/>
                                </a:lnTo>
                                <a:lnTo>
                                  <a:pt x="0" y="43"/>
                                </a:lnTo>
                                <a:lnTo>
                                  <a:pt x="0" y="40"/>
                                </a:lnTo>
                                <a:lnTo>
                                  <a:pt x="0" y="39"/>
                                </a:lnTo>
                                <a:lnTo>
                                  <a:pt x="0" y="38"/>
                                </a:lnTo>
                                <a:lnTo>
                                  <a:pt x="1" y="36"/>
                                </a:lnTo>
                                <a:lnTo>
                                  <a:pt x="1" y="35"/>
                                </a:lnTo>
                                <a:lnTo>
                                  <a:pt x="3" y="35"/>
                                </a:lnTo>
                                <a:lnTo>
                                  <a:pt x="3" y="35"/>
                                </a:lnTo>
                                <a:lnTo>
                                  <a:pt x="4" y="34"/>
                                </a:lnTo>
                                <a:lnTo>
                                  <a:pt x="19" y="34"/>
                                </a:lnTo>
                                <a:lnTo>
                                  <a:pt x="19" y="9"/>
                                </a:lnTo>
                                <a:lnTo>
                                  <a:pt x="19" y="8"/>
                                </a:lnTo>
                                <a:lnTo>
                                  <a:pt x="20" y="7"/>
                                </a:lnTo>
                                <a:lnTo>
                                  <a:pt x="20" y="7"/>
                                </a:lnTo>
                                <a:lnTo>
                                  <a:pt x="21" y="6"/>
                                </a:lnTo>
                                <a:lnTo>
                                  <a:pt x="22" y="6"/>
                                </a:lnTo>
                                <a:lnTo>
                                  <a:pt x="24" y="6"/>
                                </a:lnTo>
                                <a:lnTo>
                                  <a:pt x="26" y="4"/>
                                </a:lnTo>
                                <a:lnTo>
                                  <a:pt x="29" y="4"/>
                                </a:lnTo>
                                <a:lnTo>
                                  <a:pt x="32" y="4"/>
                                </a:lnTo>
                                <a:lnTo>
                                  <a:pt x="34" y="6"/>
                                </a:lnTo>
                                <a:lnTo>
                                  <a:pt x="36" y="6"/>
                                </a:lnTo>
                                <a:lnTo>
                                  <a:pt x="37" y="6"/>
                                </a:lnTo>
                                <a:lnTo>
                                  <a:pt x="38" y="7"/>
                                </a:lnTo>
                                <a:lnTo>
                                  <a:pt x="38" y="7"/>
                                </a:lnTo>
                                <a:lnTo>
                                  <a:pt x="38" y="8"/>
                                </a:lnTo>
                                <a:lnTo>
                                  <a:pt x="38" y="9"/>
                                </a:lnTo>
                                <a:lnTo>
                                  <a:pt x="38" y="34"/>
                                </a:lnTo>
                                <a:lnTo>
                                  <a:pt x="93" y="34"/>
                                </a:lnTo>
                                <a:lnTo>
                                  <a:pt x="93" y="3"/>
                                </a:lnTo>
                                <a:lnTo>
                                  <a:pt x="93" y="3"/>
                                </a:lnTo>
                                <a:lnTo>
                                  <a:pt x="93" y="2"/>
                                </a:lnTo>
                                <a:lnTo>
                                  <a:pt x="94" y="1"/>
                                </a:lnTo>
                                <a:lnTo>
                                  <a:pt x="95" y="1"/>
                                </a:lnTo>
                                <a:lnTo>
                                  <a:pt x="96" y="1"/>
                                </a:lnTo>
                                <a:lnTo>
                                  <a:pt x="98" y="1"/>
                                </a:lnTo>
                                <a:lnTo>
                                  <a:pt x="100" y="0"/>
                                </a:lnTo>
                                <a:lnTo>
                                  <a:pt x="102" y="0"/>
                                </a:lnTo>
                                <a:lnTo>
                                  <a:pt x="105" y="0"/>
                                </a:lnTo>
                                <a:lnTo>
                                  <a:pt x="107" y="1"/>
                                </a:lnTo>
                                <a:lnTo>
                                  <a:pt x="110" y="1"/>
                                </a:lnTo>
                                <a:lnTo>
                                  <a:pt x="111" y="1"/>
                                </a:lnTo>
                                <a:lnTo>
                                  <a:pt x="111" y="1"/>
                                </a:lnTo>
                                <a:lnTo>
                                  <a:pt x="112" y="2"/>
                                </a:lnTo>
                                <a:lnTo>
                                  <a:pt x="112" y="3"/>
                                </a:lnTo>
                                <a:lnTo>
                                  <a:pt x="112" y="3"/>
                                </a:lnTo>
                                <a:lnTo>
                                  <a:pt x="112" y="34"/>
                                </a:lnTo>
                                <a:lnTo>
                                  <a:pt x="141" y="34"/>
                                </a:lnTo>
                                <a:lnTo>
                                  <a:pt x="141" y="35"/>
                                </a:lnTo>
                                <a:lnTo>
                                  <a:pt x="142" y="35"/>
                                </a:lnTo>
                                <a:lnTo>
                                  <a:pt x="143" y="35"/>
                                </a:lnTo>
                                <a:lnTo>
                                  <a:pt x="143" y="36"/>
                                </a:lnTo>
                                <a:lnTo>
                                  <a:pt x="144" y="38"/>
                                </a:lnTo>
                                <a:lnTo>
                                  <a:pt x="144" y="39"/>
                                </a:lnTo>
                                <a:lnTo>
                                  <a:pt x="144" y="40"/>
                                </a:lnTo>
                                <a:lnTo>
                                  <a:pt x="144" y="43"/>
                                </a:lnTo>
                                <a:lnTo>
                                  <a:pt x="144" y="46"/>
                                </a:lnTo>
                                <a:lnTo>
                                  <a:pt x="143" y="49"/>
                                </a:lnTo>
                                <a:lnTo>
                                  <a:pt x="142" y="51"/>
                                </a:lnTo>
                                <a:lnTo>
                                  <a:pt x="141" y="51"/>
                                </a:lnTo>
                                <a:lnTo>
                                  <a:pt x="112" y="51"/>
                                </a:lnTo>
                                <a:lnTo>
                                  <a:pt x="112" y="112"/>
                                </a:lnTo>
                                <a:lnTo>
                                  <a:pt x="114" y="121"/>
                                </a:lnTo>
                                <a:lnTo>
                                  <a:pt x="116" y="129"/>
                                </a:lnTo>
                                <a:lnTo>
                                  <a:pt x="120" y="133"/>
                                </a:lnTo>
                                <a:lnTo>
                                  <a:pt x="127" y="134"/>
                                </a:lnTo>
                                <a:lnTo>
                                  <a:pt x="131" y="134"/>
                                </a:lnTo>
                                <a:lnTo>
                                  <a:pt x="132" y="134"/>
                                </a:lnTo>
                                <a:lnTo>
                                  <a:pt x="135" y="133"/>
                                </a:lnTo>
                                <a:lnTo>
                                  <a:pt x="137" y="133"/>
                                </a:lnTo>
                                <a:lnTo>
                                  <a:pt x="138" y="131"/>
                                </a:lnTo>
                                <a:lnTo>
                                  <a:pt x="139" y="131"/>
                                </a:lnTo>
                                <a:lnTo>
                                  <a:pt x="141" y="131"/>
                                </a:lnTo>
                                <a:lnTo>
                                  <a:pt x="142" y="130"/>
                                </a:lnTo>
                                <a:lnTo>
                                  <a:pt x="142" y="131"/>
                                </a:lnTo>
                                <a:lnTo>
                                  <a:pt x="143" y="131"/>
                                </a:lnTo>
                                <a:lnTo>
                                  <a:pt x="143" y="131"/>
                                </a:lnTo>
                                <a:lnTo>
                                  <a:pt x="143" y="133"/>
                                </a:lnTo>
                                <a:lnTo>
                                  <a:pt x="144" y="133"/>
                                </a:lnTo>
                                <a:lnTo>
                                  <a:pt x="144" y="135"/>
                                </a:lnTo>
                                <a:lnTo>
                                  <a:pt x="144" y="136"/>
                                </a:lnTo>
                                <a:lnTo>
                                  <a:pt x="144" y="13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21" name="Freeform 710"/>
                        <wps:cNvSpPr>
                          <a:spLocks/>
                        </wps:cNvSpPr>
                        <wps:spPr bwMode="auto">
                          <a:xfrm>
                            <a:off x="5338762" y="5308600"/>
                            <a:ext cx="53975" cy="84138"/>
                          </a:xfrm>
                          <a:custGeom>
                            <a:avLst/>
                            <a:gdLst>
                              <a:gd name="T0" fmla="*/ 62 w 103"/>
                              <a:gd name="T1" fmla="*/ 115 h 159"/>
                              <a:gd name="T2" fmla="*/ 49 w 103"/>
                              <a:gd name="T3" fmla="*/ 155 h 159"/>
                              <a:gd name="T4" fmla="*/ 48 w 103"/>
                              <a:gd name="T5" fmla="*/ 156 h 159"/>
                              <a:gd name="T6" fmla="*/ 45 w 103"/>
                              <a:gd name="T7" fmla="*/ 158 h 159"/>
                              <a:gd name="T8" fmla="*/ 42 w 103"/>
                              <a:gd name="T9" fmla="*/ 159 h 159"/>
                              <a:gd name="T10" fmla="*/ 37 w 103"/>
                              <a:gd name="T11" fmla="*/ 159 h 159"/>
                              <a:gd name="T12" fmla="*/ 33 w 103"/>
                              <a:gd name="T13" fmla="*/ 159 h 159"/>
                              <a:gd name="T14" fmla="*/ 30 w 103"/>
                              <a:gd name="T15" fmla="*/ 159 h 159"/>
                              <a:gd name="T16" fmla="*/ 29 w 103"/>
                              <a:gd name="T17" fmla="*/ 158 h 159"/>
                              <a:gd name="T18" fmla="*/ 28 w 103"/>
                              <a:gd name="T19" fmla="*/ 158 h 159"/>
                              <a:gd name="T20" fmla="*/ 27 w 103"/>
                              <a:gd name="T21" fmla="*/ 156 h 159"/>
                              <a:gd name="T22" fmla="*/ 27 w 103"/>
                              <a:gd name="T23" fmla="*/ 155 h 159"/>
                              <a:gd name="T24" fmla="*/ 27 w 103"/>
                              <a:gd name="T25" fmla="*/ 154 h 159"/>
                              <a:gd name="T26" fmla="*/ 28 w 103"/>
                              <a:gd name="T27" fmla="*/ 153 h 159"/>
                              <a:gd name="T28" fmla="*/ 43 w 103"/>
                              <a:gd name="T29" fmla="*/ 115 h 159"/>
                              <a:gd name="T30" fmla="*/ 42 w 103"/>
                              <a:gd name="T31" fmla="*/ 115 h 159"/>
                              <a:gd name="T32" fmla="*/ 40 w 103"/>
                              <a:gd name="T33" fmla="*/ 113 h 159"/>
                              <a:gd name="T34" fmla="*/ 39 w 103"/>
                              <a:gd name="T35" fmla="*/ 112 h 159"/>
                              <a:gd name="T36" fmla="*/ 39 w 103"/>
                              <a:gd name="T37" fmla="*/ 111 h 159"/>
                              <a:gd name="T38" fmla="*/ 1 w 103"/>
                              <a:gd name="T39" fmla="*/ 7 h 159"/>
                              <a:gd name="T40" fmla="*/ 0 w 103"/>
                              <a:gd name="T41" fmla="*/ 5 h 159"/>
                              <a:gd name="T42" fmla="*/ 0 w 103"/>
                              <a:gd name="T43" fmla="*/ 4 h 159"/>
                              <a:gd name="T44" fmla="*/ 0 w 103"/>
                              <a:gd name="T45" fmla="*/ 2 h 159"/>
                              <a:gd name="T46" fmla="*/ 1 w 103"/>
                              <a:gd name="T47" fmla="*/ 1 h 159"/>
                              <a:gd name="T48" fmla="*/ 2 w 103"/>
                              <a:gd name="T49" fmla="*/ 1 h 159"/>
                              <a:gd name="T50" fmla="*/ 3 w 103"/>
                              <a:gd name="T51" fmla="*/ 0 h 159"/>
                              <a:gd name="T52" fmla="*/ 6 w 103"/>
                              <a:gd name="T53" fmla="*/ 0 h 159"/>
                              <a:gd name="T54" fmla="*/ 10 w 103"/>
                              <a:gd name="T55" fmla="*/ 0 h 159"/>
                              <a:gd name="T56" fmla="*/ 13 w 103"/>
                              <a:gd name="T57" fmla="*/ 0 h 159"/>
                              <a:gd name="T58" fmla="*/ 14 w 103"/>
                              <a:gd name="T59" fmla="*/ 0 h 159"/>
                              <a:gd name="T60" fmla="*/ 17 w 103"/>
                              <a:gd name="T61" fmla="*/ 0 h 159"/>
                              <a:gd name="T62" fmla="*/ 18 w 103"/>
                              <a:gd name="T63" fmla="*/ 1 h 159"/>
                              <a:gd name="T64" fmla="*/ 19 w 103"/>
                              <a:gd name="T65" fmla="*/ 1 h 159"/>
                              <a:gd name="T66" fmla="*/ 19 w 103"/>
                              <a:gd name="T67" fmla="*/ 2 h 159"/>
                              <a:gd name="T68" fmla="*/ 21 w 103"/>
                              <a:gd name="T69" fmla="*/ 4 h 159"/>
                              <a:gd name="T70" fmla="*/ 21 w 103"/>
                              <a:gd name="T71" fmla="*/ 5 h 159"/>
                              <a:gd name="T72" fmla="*/ 53 w 103"/>
                              <a:gd name="T73" fmla="*/ 91 h 159"/>
                              <a:gd name="T74" fmla="*/ 53 w 103"/>
                              <a:gd name="T75" fmla="*/ 91 h 159"/>
                              <a:gd name="T76" fmla="*/ 82 w 103"/>
                              <a:gd name="T77" fmla="*/ 4 h 159"/>
                              <a:gd name="T78" fmla="*/ 83 w 103"/>
                              <a:gd name="T79" fmla="*/ 2 h 159"/>
                              <a:gd name="T80" fmla="*/ 83 w 103"/>
                              <a:gd name="T81" fmla="*/ 1 h 159"/>
                              <a:gd name="T82" fmla="*/ 85 w 103"/>
                              <a:gd name="T83" fmla="*/ 1 h 159"/>
                              <a:gd name="T84" fmla="*/ 87 w 103"/>
                              <a:gd name="T85" fmla="*/ 0 h 159"/>
                              <a:gd name="T86" fmla="*/ 90 w 103"/>
                              <a:gd name="T87" fmla="*/ 0 h 159"/>
                              <a:gd name="T88" fmla="*/ 93 w 103"/>
                              <a:gd name="T89" fmla="*/ 0 h 159"/>
                              <a:gd name="T90" fmla="*/ 96 w 103"/>
                              <a:gd name="T91" fmla="*/ 0 h 159"/>
                              <a:gd name="T92" fmla="*/ 98 w 103"/>
                              <a:gd name="T93" fmla="*/ 0 h 159"/>
                              <a:gd name="T94" fmla="*/ 101 w 103"/>
                              <a:gd name="T95" fmla="*/ 1 h 159"/>
                              <a:gd name="T96" fmla="*/ 102 w 103"/>
                              <a:gd name="T97" fmla="*/ 1 h 159"/>
                              <a:gd name="T98" fmla="*/ 102 w 103"/>
                              <a:gd name="T99" fmla="*/ 2 h 159"/>
                              <a:gd name="T100" fmla="*/ 103 w 103"/>
                              <a:gd name="T101" fmla="*/ 4 h 159"/>
                              <a:gd name="T102" fmla="*/ 103 w 103"/>
                              <a:gd name="T103" fmla="*/ 5 h 159"/>
                              <a:gd name="T104" fmla="*/ 102 w 103"/>
                              <a:gd name="T105" fmla="*/ 7 h 159"/>
                              <a:gd name="T106" fmla="*/ 62 w 103"/>
                              <a:gd name="T107" fmla="*/ 115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03" h="159">
                                <a:moveTo>
                                  <a:pt x="62" y="115"/>
                                </a:moveTo>
                                <a:lnTo>
                                  <a:pt x="49" y="155"/>
                                </a:lnTo>
                                <a:lnTo>
                                  <a:pt x="48" y="156"/>
                                </a:lnTo>
                                <a:lnTo>
                                  <a:pt x="45" y="158"/>
                                </a:lnTo>
                                <a:lnTo>
                                  <a:pt x="42" y="159"/>
                                </a:lnTo>
                                <a:lnTo>
                                  <a:pt x="37" y="159"/>
                                </a:lnTo>
                                <a:lnTo>
                                  <a:pt x="33" y="159"/>
                                </a:lnTo>
                                <a:lnTo>
                                  <a:pt x="30" y="159"/>
                                </a:lnTo>
                                <a:lnTo>
                                  <a:pt x="29" y="158"/>
                                </a:lnTo>
                                <a:lnTo>
                                  <a:pt x="28" y="158"/>
                                </a:lnTo>
                                <a:lnTo>
                                  <a:pt x="27" y="156"/>
                                </a:lnTo>
                                <a:lnTo>
                                  <a:pt x="27" y="155"/>
                                </a:lnTo>
                                <a:lnTo>
                                  <a:pt x="27" y="154"/>
                                </a:lnTo>
                                <a:lnTo>
                                  <a:pt x="28" y="153"/>
                                </a:lnTo>
                                <a:lnTo>
                                  <a:pt x="43" y="115"/>
                                </a:lnTo>
                                <a:lnTo>
                                  <a:pt x="42" y="115"/>
                                </a:lnTo>
                                <a:lnTo>
                                  <a:pt x="40" y="113"/>
                                </a:lnTo>
                                <a:lnTo>
                                  <a:pt x="39" y="112"/>
                                </a:lnTo>
                                <a:lnTo>
                                  <a:pt x="39" y="111"/>
                                </a:lnTo>
                                <a:lnTo>
                                  <a:pt x="1" y="7"/>
                                </a:lnTo>
                                <a:lnTo>
                                  <a:pt x="0" y="5"/>
                                </a:lnTo>
                                <a:lnTo>
                                  <a:pt x="0" y="4"/>
                                </a:lnTo>
                                <a:lnTo>
                                  <a:pt x="0" y="2"/>
                                </a:lnTo>
                                <a:lnTo>
                                  <a:pt x="1" y="1"/>
                                </a:lnTo>
                                <a:lnTo>
                                  <a:pt x="2" y="1"/>
                                </a:lnTo>
                                <a:lnTo>
                                  <a:pt x="3" y="0"/>
                                </a:lnTo>
                                <a:lnTo>
                                  <a:pt x="6" y="0"/>
                                </a:lnTo>
                                <a:lnTo>
                                  <a:pt x="10" y="0"/>
                                </a:lnTo>
                                <a:lnTo>
                                  <a:pt x="13" y="0"/>
                                </a:lnTo>
                                <a:lnTo>
                                  <a:pt x="14" y="0"/>
                                </a:lnTo>
                                <a:lnTo>
                                  <a:pt x="17" y="0"/>
                                </a:lnTo>
                                <a:lnTo>
                                  <a:pt x="18" y="1"/>
                                </a:lnTo>
                                <a:lnTo>
                                  <a:pt x="19" y="1"/>
                                </a:lnTo>
                                <a:lnTo>
                                  <a:pt x="19" y="2"/>
                                </a:lnTo>
                                <a:lnTo>
                                  <a:pt x="21" y="4"/>
                                </a:lnTo>
                                <a:lnTo>
                                  <a:pt x="21" y="5"/>
                                </a:lnTo>
                                <a:lnTo>
                                  <a:pt x="53" y="91"/>
                                </a:lnTo>
                                <a:lnTo>
                                  <a:pt x="53" y="91"/>
                                </a:lnTo>
                                <a:lnTo>
                                  <a:pt x="82" y="4"/>
                                </a:lnTo>
                                <a:lnTo>
                                  <a:pt x="83" y="2"/>
                                </a:lnTo>
                                <a:lnTo>
                                  <a:pt x="83" y="1"/>
                                </a:lnTo>
                                <a:lnTo>
                                  <a:pt x="85" y="1"/>
                                </a:lnTo>
                                <a:lnTo>
                                  <a:pt x="87" y="0"/>
                                </a:lnTo>
                                <a:lnTo>
                                  <a:pt x="90" y="0"/>
                                </a:lnTo>
                                <a:lnTo>
                                  <a:pt x="93" y="0"/>
                                </a:lnTo>
                                <a:lnTo>
                                  <a:pt x="96" y="0"/>
                                </a:lnTo>
                                <a:lnTo>
                                  <a:pt x="98" y="0"/>
                                </a:lnTo>
                                <a:lnTo>
                                  <a:pt x="101" y="1"/>
                                </a:lnTo>
                                <a:lnTo>
                                  <a:pt x="102" y="1"/>
                                </a:lnTo>
                                <a:lnTo>
                                  <a:pt x="102" y="2"/>
                                </a:lnTo>
                                <a:lnTo>
                                  <a:pt x="103" y="4"/>
                                </a:lnTo>
                                <a:lnTo>
                                  <a:pt x="103" y="5"/>
                                </a:lnTo>
                                <a:lnTo>
                                  <a:pt x="102" y="7"/>
                                </a:lnTo>
                                <a:lnTo>
                                  <a:pt x="62" y="11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22" name="Freeform 711"/>
                        <wps:cNvSpPr>
                          <a:spLocks noEditPoints="1"/>
                        </wps:cNvSpPr>
                        <wps:spPr bwMode="auto">
                          <a:xfrm>
                            <a:off x="5429250" y="5308600"/>
                            <a:ext cx="47625" cy="61913"/>
                          </a:xfrm>
                          <a:custGeom>
                            <a:avLst/>
                            <a:gdLst>
                              <a:gd name="T0" fmla="*/ 89 w 90"/>
                              <a:gd name="T1" fmla="*/ 114 h 118"/>
                              <a:gd name="T2" fmla="*/ 88 w 90"/>
                              <a:gd name="T3" fmla="*/ 116 h 118"/>
                              <a:gd name="T4" fmla="*/ 84 w 90"/>
                              <a:gd name="T5" fmla="*/ 117 h 118"/>
                              <a:gd name="T6" fmla="*/ 78 w 90"/>
                              <a:gd name="T7" fmla="*/ 117 h 118"/>
                              <a:gd name="T8" fmla="*/ 74 w 90"/>
                              <a:gd name="T9" fmla="*/ 116 h 118"/>
                              <a:gd name="T10" fmla="*/ 73 w 90"/>
                              <a:gd name="T11" fmla="*/ 114 h 118"/>
                              <a:gd name="T12" fmla="*/ 73 w 90"/>
                              <a:gd name="T13" fmla="*/ 102 h 118"/>
                              <a:gd name="T14" fmla="*/ 57 w 90"/>
                              <a:gd name="T15" fmla="*/ 114 h 118"/>
                              <a:gd name="T16" fmla="*/ 39 w 90"/>
                              <a:gd name="T17" fmla="*/ 118 h 118"/>
                              <a:gd name="T18" fmla="*/ 23 w 90"/>
                              <a:gd name="T19" fmla="*/ 116 h 118"/>
                              <a:gd name="T20" fmla="*/ 11 w 90"/>
                              <a:gd name="T21" fmla="*/ 109 h 118"/>
                              <a:gd name="T22" fmla="*/ 4 w 90"/>
                              <a:gd name="T23" fmla="*/ 100 h 118"/>
                              <a:gd name="T24" fmla="*/ 0 w 90"/>
                              <a:gd name="T25" fmla="*/ 85 h 118"/>
                              <a:gd name="T26" fmla="*/ 4 w 90"/>
                              <a:gd name="T27" fmla="*/ 70 h 118"/>
                              <a:gd name="T28" fmla="*/ 15 w 90"/>
                              <a:gd name="T29" fmla="*/ 58 h 118"/>
                              <a:gd name="T30" fmla="*/ 32 w 90"/>
                              <a:gd name="T31" fmla="*/ 52 h 118"/>
                              <a:gd name="T32" fmla="*/ 55 w 90"/>
                              <a:gd name="T33" fmla="*/ 49 h 118"/>
                              <a:gd name="T34" fmla="*/ 71 w 90"/>
                              <a:gd name="T35" fmla="*/ 40 h 118"/>
                              <a:gd name="T36" fmla="*/ 69 w 90"/>
                              <a:gd name="T37" fmla="*/ 29 h 118"/>
                              <a:gd name="T38" fmla="*/ 64 w 90"/>
                              <a:gd name="T39" fmla="*/ 22 h 118"/>
                              <a:gd name="T40" fmla="*/ 57 w 90"/>
                              <a:gd name="T41" fmla="*/ 17 h 118"/>
                              <a:gd name="T42" fmla="*/ 45 w 90"/>
                              <a:gd name="T43" fmla="*/ 16 h 118"/>
                              <a:gd name="T44" fmla="*/ 32 w 90"/>
                              <a:gd name="T45" fmla="*/ 17 h 118"/>
                              <a:gd name="T46" fmla="*/ 21 w 90"/>
                              <a:gd name="T47" fmla="*/ 21 h 118"/>
                              <a:gd name="T48" fmla="*/ 14 w 90"/>
                              <a:gd name="T49" fmla="*/ 24 h 118"/>
                              <a:gd name="T50" fmla="*/ 10 w 90"/>
                              <a:gd name="T51" fmla="*/ 27 h 118"/>
                              <a:gd name="T52" fmla="*/ 9 w 90"/>
                              <a:gd name="T53" fmla="*/ 26 h 118"/>
                              <a:gd name="T54" fmla="*/ 8 w 90"/>
                              <a:gd name="T55" fmla="*/ 24 h 118"/>
                              <a:gd name="T56" fmla="*/ 7 w 90"/>
                              <a:gd name="T57" fmla="*/ 22 h 118"/>
                              <a:gd name="T58" fmla="*/ 7 w 90"/>
                              <a:gd name="T59" fmla="*/ 20 h 118"/>
                              <a:gd name="T60" fmla="*/ 7 w 90"/>
                              <a:gd name="T61" fmla="*/ 15 h 118"/>
                              <a:gd name="T62" fmla="*/ 9 w 90"/>
                              <a:gd name="T63" fmla="*/ 11 h 118"/>
                              <a:gd name="T64" fmla="*/ 14 w 90"/>
                              <a:gd name="T65" fmla="*/ 7 h 118"/>
                              <a:gd name="T66" fmla="*/ 24 w 90"/>
                              <a:gd name="T67" fmla="*/ 3 h 118"/>
                              <a:gd name="T68" fmla="*/ 35 w 90"/>
                              <a:gd name="T69" fmla="*/ 1 h 118"/>
                              <a:gd name="T70" fmla="*/ 47 w 90"/>
                              <a:gd name="T71" fmla="*/ 0 h 118"/>
                              <a:gd name="T72" fmla="*/ 67 w 90"/>
                              <a:gd name="T73" fmla="*/ 2 h 118"/>
                              <a:gd name="T74" fmla="*/ 80 w 90"/>
                              <a:gd name="T75" fmla="*/ 10 h 118"/>
                              <a:gd name="T76" fmla="*/ 88 w 90"/>
                              <a:gd name="T77" fmla="*/ 22 h 118"/>
                              <a:gd name="T78" fmla="*/ 90 w 90"/>
                              <a:gd name="T79" fmla="*/ 40 h 118"/>
                              <a:gd name="T80" fmla="*/ 71 w 90"/>
                              <a:gd name="T81" fmla="*/ 64 h 118"/>
                              <a:gd name="T82" fmla="*/ 45 w 90"/>
                              <a:gd name="T83" fmla="*/ 64 h 118"/>
                              <a:gd name="T84" fmla="*/ 34 w 90"/>
                              <a:gd name="T85" fmla="*/ 66 h 118"/>
                              <a:gd name="T86" fmla="*/ 25 w 90"/>
                              <a:gd name="T87" fmla="*/ 72 h 118"/>
                              <a:gd name="T88" fmla="*/ 21 w 90"/>
                              <a:gd name="T89" fmla="*/ 80 h 118"/>
                              <a:gd name="T90" fmla="*/ 23 w 90"/>
                              <a:gd name="T91" fmla="*/ 92 h 118"/>
                              <a:gd name="T92" fmla="*/ 32 w 90"/>
                              <a:gd name="T93" fmla="*/ 102 h 118"/>
                              <a:gd name="T94" fmla="*/ 50 w 90"/>
                              <a:gd name="T95" fmla="*/ 102 h 118"/>
                              <a:gd name="T96" fmla="*/ 63 w 90"/>
                              <a:gd name="T97" fmla="*/ 95 h 118"/>
                              <a:gd name="T98" fmla="*/ 71 w 90"/>
                              <a:gd name="T99" fmla="*/ 64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90" h="118">
                                <a:moveTo>
                                  <a:pt x="90" y="113"/>
                                </a:moveTo>
                                <a:lnTo>
                                  <a:pt x="89" y="114"/>
                                </a:lnTo>
                                <a:lnTo>
                                  <a:pt x="89" y="116"/>
                                </a:lnTo>
                                <a:lnTo>
                                  <a:pt x="88" y="116"/>
                                </a:lnTo>
                                <a:lnTo>
                                  <a:pt x="87" y="117"/>
                                </a:lnTo>
                                <a:lnTo>
                                  <a:pt x="84" y="117"/>
                                </a:lnTo>
                                <a:lnTo>
                                  <a:pt x="82" y="117"/>
                                </a:lnTo>
                                <a:lnTo>
                                  <a:pt x="78" y="117"/>
                                </a:lnTo>
                                <a:lnTo>
                                  <a:pt x="77" y="117"/>
                                </a:lnTo>
                                <a:lnTo>
                                  <a:pt x="74" y="116"/>
                                </a:lnTo>
                                <a:lnTo>
                                  <a:pt x="73" y="116"/>
                                </a:lnTo>
                                <a:lnTo>
                                  <a:pt x="73" y="114"/>
                                </a:lnTo>
                                <a:lnTo>
                                  <a:pt x="73" y="113"/>
                                </a:lnTo>
                                <a:lnTo>
                                  <a:pt x="73" y="102"/>
                                </a:lnTo>
                                <a:lnTo>
                                  <a:pt x="66" y="109"/>
                                </a:lnTo>
                                <a:lnTo>
                                  <a:pt x="57" y="114"/>
                                </a:lnTo>
                                <a:lnTo>
                                  <a:pt x="48" y="118"/>
                                </a:lnTo>
                                <a:lnTo>
                                  <a:pt x="39" y="118"/>
                                </a:lnTo>
                                <a:lnTo>
                                  <a:pt x="30" y="118"/>
                                </a:lnTo>
                                <a:lnTo>
                                  <a:pt x="23" y="116"/>
                                </a:lnTo>
                                <a:lnTo>
                                  <a:pt x="16" y="113"/>
                                </a:lnTo>
                                <a:lnTo>
                                  <a:pt x="11" y="109"/>
                                </a:lnTo>
                                <a:lnTo>
                                  <a:pt x="7" y="104"/>
                                </a:lnTo>
                                <a:lnTo>
                                  <a:pt x="4" y="100"/>
                                </a:lnTo>
                                <a:lnTo>
                                  <a:pt x="2" y="93"/>
                                </a:lnTo>
                                <a:lnTo>
                                  <a:pt x="0" y="85"/>
                                </a:lnTo>
                                <a:lnTo>
                                  <a:pt x="2" y="76"/>
                                </a:lnTo>
                                <a:lnTo>
                                  <a:pt x="4" y="70"/>
                                </a:lnTo>
                                <a:lnTo>
                                  <a:pt x="9" y="63"/>
                                </a:lnTo>
                                <a:lnTo>
                                  <a:pt x="15" y="58"/>
                                </a:lnTo>
                                <a:lnTo>
                                  <a:pt x="23" y="54"/>
                                </a:lnTo>
                                <a:lnTo>
                                  <a:pt x="32" y="52"/>
                                </a:lnTo>
                                <a:lnTo>
                                  <a:pt x="43" y="50"/>
                                </a:lnTo>
                                <a:lnTo>
                                  <a:pt x="55" y="49"/>
                                </a:lnTo>
                                <a:lnTo>
                                  <a:pt x="71" y="49"/>
                                </a:lnTo>
                                <a:lnTo>
                                  <a:pt x="71" y="40"/>
                                </a:lnTo>
                                <a:lnTo>
                                  <a:pt x="69" y="36"/>
                                </a:lnTo>
                                <a:lnTo>
                                  <a:pt x="69" y="29"/>
                                </a:lnTo>
                                <a:lnTo>
                                  <a:pt x="67" y="26"/>
                                </a:lnTo>
                                <a:lnTo>
                                  <a:pt x="64" y="22"/>
                                </a:lnTo>
                                <a:lnTo>
                                  <a:pt x="61" y="20"/>
                                </a:lnTo>
                                <a:lnTo>
                                  <a:pt x="57" y="17"/>
                                </a:lnTo>
                                <a:lnTo>
                                  <a:pt x="52" y="16"/>
                                </a:lnTo>
                                <a:lnTo>
                                  <a:pt x="45" y="16"/>
                                </a:lnTo>
                                <a:lnTo>
                                  <a:pt x="39" y="16"/>
                                </a:lnTo>
                                <a:lnTo>
                                  <a:pt x="32" y="17"/>
                                </a:lnTo>
                                <a:lnTo>
                                  <a:pt x="26" y="20"/>
                                </a:lnTo>
                                <a:lnTo>
                                  <a:pt x="21" y="21"/>
                                </a:lnTo>
                                <a:lnTo>
                                  <a:pt x="18" y="23"/>
                                </a:lnTo>
                                <a:lnTo>
                                  <a:pt x="14" y="24"/>
                                </a:lnTo>
                                <a:lnTo>
                                  <a:pt x="11" y="27"/>
                                </a:lnTo>
                                <a:lnTo>
                                  <a:pt x="10" y="27"/>
                                </a:lnTo>
                                <a:lnTo>
                                  <a:pt x="9" y="27"/>
                                </a:lnTo>
                                <a:lnTo>
                                  <a:pt x="9" y="26"/>
                                </a:lnTo>
                                <a:lnTo>
                                  <a:pt x="8" y="26"/>
                                </a:lnTo>
                                <a:lnTo>
                                  <a:pt x="8" y="24"/>
                                </a:lnTo>
                                <a:lnTo>
                                  <a:pt x="7" y="23"/>
                                </a:lnTo>
                                <a:lnTo>
                                  <a:pt x="7" y="22"/>
                                </a:lnTo>
                                <a:lnTo>
                                  <a:pt x="7" y="21"/>
                                </a:lnTo>
                                <a:lnTo>
                                  <a:pt x="7" y="20"/>
                                </a:lnTo>
                                <a:lnTo>
                                  <a:pt x="7" y="16"/>
                                </a:lnTo>
                                <a:lnTo>
                                  <a:pt x="7" y="15"/>
                                </a:lnTo>
                                <a:lnTo>
                                  <a:pt x="8" y="12"/>
                                </a:lnTo>
                                <a:lnTo>
                                  <a:pt x="9" y="11"/>
                                </a:lnTo>
                                <a:lnTo>
                                  <a:pt x="10" y="10"/>
                                </a:lnTo>
                                <a:lnTo>
                                  <a:pt x="14" y="7"/>
                                </a:lnTo>
                                <a:lnTo>
                                  <a:pt x="19" y="5"/>
                                </a:lnTo>
                                <a:lnTo>
                                  <a:pt x="24" y="3"/>
                                </a:lnTo>
                                <a:lnTo>
                                  <a:pt x="29" y="2"/>
                                </a:lnTo>
                                <a:lnTo>
                                  <a:pt x="35" y="1"/>
                                </a:lnTo>
                                <a:lnTo>
                                  <a:pt x="41" y="0"/>
                                </a:lnTo>
                                <a:lnTo>
                                  <a:pt x="47" y="0"/>
                                </a:lnTo>
                                <a:lnTo>
                                  <a:pt x="58" y="0"/>
                                </a:lnTo>
                                <a:lnTo>
                                  <a:pt x="67" y="2"/>
                                </a:lnTo>
                                <a:lnTo>
                                  <a:pt x="74" y="5"/>
                                </a:lnTo>
                                <a:lnTo>
                                  <a:pt x="80" y="10"/>
                                </a:lnTo>
                                <a:lnTo>
                                  <a:pt x="85" y="16"/>
                                </a:lnTo>
                                <a:lnTo>
                                  <a:pt x="88" y="22"/>
                                </a:lnTo>
                                <a:lnTo>
                                  <a:pt x="89" y="31"/>
                                </a:lnTo>
                                <a:lnTo>
                                  <a:pt x="90" y="40"/>
                                </a:lnTo>
                                <a:lnTo>
                                  <a:pt x="90" y="113"/>
                                </a:lnTo>
                                <a:close/>
                                <a:moveTo>
                                  <a:pt x="71" y="64"/>
                                </a:moveTo>
                                <a:lnTo>
                                  <a:pt x="53" y="64"/>
                                </a:lnTo>
                                <a:lnTo>
                                  <a:pt x="45" y="64"/>
                                </a:lnTo>
                                <a:lnTo>
                                  <a:pt x="39" y="65"/>
                                </a:lnTo>
                                <a:lnTo>
                                  <a:pt x="34" y="66"/>
                                </a:lnTo>
                                <a:lnTo>
                                  <a:pt x="29" y="69"/>
                                </a:lnTo>
                                <a:lnTo>
                                  <a:pt x="25" y="72"/>
                                </a:lnTo>
                                <a:lnTo>
                                  <a:pt x="23" y="76"/>
                                </a:lnTo>
                                <a:lnTo>
                                  <a:pt x="21" y="80"/>
                                </a:lnTo>
                                <a:lnTo>
                                  <a:pt x="21" y="85"/>
                                </a:lnTo>
                                <a:lnTo>
                                  <a:pt x="23" y="92"/>
                                </a:lnTo>
                                <a:lnTo>
                                  <a:pt x="26" y="98"/>
                                </a:lnTo>
                                <a:lnTo>
                                  <a:pt x="32" y="102"/>
                                </a:lnTo>
                                <a:lnTo>
                                  <a:pt x="41" y="103"/>
                                </a:lnTo>
                                <a:lnTo>
                                  <a:pt x="50" y="102"/>
                                </a:lnTo>
                                <a:lnTo>
                                  <a:pt x="56" y="98"/>
                                </a:lnTo>
                                <a:lnTo>
                                  <a:pt x="63" y="95"/>
                                </a:lnTo>
                                <a:lnTo>
                                  <a:pt x="71" y="86"/>
                                </a:lnTo>
                                <a:lnTo>
                                  <a:pt x="71" y="6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23" name="Freeform 712"/>
                        <wps:cNvSpPr>
                          <a:spLocks/>
                        </wps:cNvSpPr>
                        <wps:spPr bwMode="auto">
                          <a:xfrm>
                            <a:off x="5492750" y="5308600"/>
                            <a:ext cx="44450" cy="61913"/>
                          </a:xfrm>
                          <a:custGeom>
                            <a:avLst/>
                            <a:gdLst>
                              <a:gd name="T0" fmla="*/ 85 w 85"/>
                              <a:gd name="T1" fmla="*/ 98 h 118"/>
                              <a:gd name="T2" fmla="*/ 85 w 85"/>
                              <a:gd name="T3" fmla="*/ 102 h 118"/>
                              <a:gd name="T4" fmla="*/ 85 w 85"/>
                              <a:gd name="T5" fmla="*/ 103 h 118"/>
                              <a:gd name="T6" fmla="*/ 83 w 85"/>
                              <a:gd name="T7" fmla="*/ 106 h 118"/>
                              <a:gd name="T8" fmla="*/ 80 w 85"/>
                              <a:gd name="T9" fmla="*/ 108 h 118"/>
                              <a:gd name="T10" fmla="*/ 72 w 85"/>
                              <a:gd name="T11" fmla="*/ 113 h 118"/>
                              <a:gd name="T12" fmla="*/ 64 w 85"/>
                              <a:gd name="T13" fmla="*/ 116 h 118"/>
                              <a:gd name="T14" fmla="*/ 54 w 85"/>
                              <a:gd name="T15" fmla="*/ 118 h 118"/>
                              <a:gd name="T16" fmla="*/ 37 w 85"/>
                              <a:gd name="T17" fmla="*/ 118 h 118"/>
                              <a:gd name="T18" fmla="*/ 18 w 85"/>
                              <a:gd name="T19" fmla="*/ 109 h 118"/>
                              <a:gd name="T20" fmla="*/ 6 w 85"/>
                              <a:gd name="T21" fmla="*/ 95 h 118"/>
                              <a:gd name="T22" fmla="*/ 0 w 85"/>
                              <a:gd name="T23" fmla="*/ 74 h 118"/>
                              <a:gd name="T24" fmla="*/ 0 w 85"/>
                              <a:gd name="T25" fmla="*/ 45 h 118"/>
                              <a:gd name="T26" fmla="*/ 8 w 85"/>
                              <a:gd name="T27" fmla="*/ 22 h 118"/>
                              <a:gd name="T28" fmla="*/ 22 w 85"/>
                              <a:gd name="T29" fmla="*/ 7 h 118"/>
                              <a:gd name="T30" fmla="*/ 39 w 85"/>
                              <a:gd name="T31" fmla="*/ 0 h 118"/>
                              <a:gd name="T32" fmla="*/ 55 w 85"/>
                              <a:gd name="T33" fmla="*/ 0 h 118"/>
                              <a:gd name="T34" fmla="*/ 65 w 85"/>
                              <a:gd name="T35" fmla="*/ 1 h 118"/>
                              <a:gd name="T36" fmla="*/ 73 w 85"/>
                              <a:gd name="T37" fmla="*/ 5 h 118"/>
                              <a:gd name="T38" fmla="*/ 80 w 85"/>
                              <a:gd name="T39" fmla="*/ 8 h 118"/>
                              <a:gd name="T40" fmla="*/ 82 w 85"/>
                              <a:gd name="T41" fmla="*/ 11 h 118"/>
                              <a:gd name="T42" fmla="*/ 83 w 85"/>
                              <a:gd name="T43" fmla="*/ 13 h 118"/>
                              <a:gd name="T44" fmla="*/ 85 w 85"/>
                              <a:gd name="T45" fmla="*/ 16 h 118"/>
                              <a:gd name="T46" fmla="*/ 85 w 85"/>
                              <a:gd name="T47" fmla="*/ 18 h 118"/>
                              <a:gd name="T48" fmla="*/ 85 w 85"/>
                              <a:gd name="T49" fmla="*/ 24 h 118"/>
                              <a:gd name="T50" fmla="*/ 82 w 85"/>
                              <a:gd name="T51" fmla="*/ 28 h 118"/>
                              <a:gd name="T52" fmla="*/ 78 w 85"/>
                              <a:gd name="T53" fmla="*/ 28 h 118"/>
                              <a:gd name="T54" fmla="*/ 73 w 85"/>
                              <a:gd name="T55" fmla="*/ 24 h 118"/>
                              <a:gd name="T56" fmla="*/ 67 w 85"/>
                              <a:gd name="T57" fmla="*/ 21 h 118"/>
                              <a:gd name="T58" fmla="*/ 56 w 85"/>
                              <a:gd name="T59" fmla="*/ 17 h 118"/>
                              <a:gd name="T60" fmla="*/ 43 w 85"/>
                              <a:gd name="T61" fmla="*/ 17 h 118"/>
                              <a:gd name="T62" fmla="*/ 28 w 85"/>
                              <a:gd name="T63" fmla="*/ 27 h 118"/>
                              <a:gd name="T64" fmla="*/ 21 w 85"/>
                              <a:gd name="T65" fmla="*/ 59 h 118"/>
                              <a:gd name="T66" fmla="*/ 22 w 85"/>
                              <a:gd name="T67" fmla="*/ 77 h 118"/>
                              <a:gd name="T68" fmla="*/ 28 w 85"/>
                              <a:gd name="T69" fmla="*/ 91 h 118"/>
                              <a:gd name="T70" fmla="*/ 38 w 85"/>
                              <a:gd name="T71" fmla="*/ 98 h 118"/>
                              <a:gd name="T72" fmla="*/ 50 w 85"/>
                              <a:gd name="T73" fmla="*/ 101 h 118"/>
                              <a:gd name="T74" fmla="*/ 62 w 85"/>
                              <a:gd name="T75" fmla="*/ 98 h 118"/>
                              <a:gd name="T76" fmla="*/ 71 w 85"/>
                              <a:gd name="T77" fmla="*/ 95 h 118"/>
                              <a:gd name="T78" fmla="*/ 77 w 85"/>
                              <a:gd name="T79" fmla="*/ 90 h 118"/>
                              <a:gd name="T80" fmla="*/ 82 w 85"/>
                              <a:gd name="T81" fmla="*/ 87 h 118"/>
                              <a:gd name="T82" fmla="*/ 83 w 85"/>
                              <a:gd name="T83" fmla="*/ 87 h 118"/>
                              <a:gd name="T84" fmla="*/ 85 w 85"/>
                              <a:gd name="T85" fmla="*/ 90 h 118"/>
                              <a:gd name="T86" fmla="*/ 85 w 85"/>
                              <a:gd name="T87" fmla="*/ 92 h 118"/>
                              <a:gd name="T88" fmla="*/ 85 w 85"/>
                              <a:gd name="T89" fmla="*/ 9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85" h="118">
                                <a:moveTo>
                                  <a:pt x="85" y="97"/>
                                </a:moveTo>
                                <a:lnTo>
                                  <a:pt x="85" y="98"/>
                                </a:lnTo>
                                <a:lnTo>
                                  <a:pt x="85" y="100"/>
                                </a:lnTo>
                                <a:lnTo>
                                  <a:pt x="85" y="102"/>
                                </a:lnTo>
                                <a:lnTo>
                                  <a:pt x="85" y="102"/>
                                </a:lnTo>
                                <a:lnTo>
                                  <a:pt x="85" y="103"/>
                                </a:lnTo>
                                <a:lnTo>
                                  <a:pt x="83" y="104"/>
                                </a:lnTo>
                                <a:lnTo>
                                  <a:pt x="83" y="106"/>
                                </a:lnTo>
                                <a:lnTo>
                                  <a:pt x="82" y="107"/>
                                </a:lnTo>
                                <a:lnTo>
                                  <a:pt x="80" y="108"/>
                                </a:lnTo>
                                <a:lnTo>
                                  <a:pt x="77" y="111"/>
                                </a:lnTo>
                                <a:lnTo>
                                  <a:pt x="72" y="113"/>
                                </a:lnTo>
                                <a:lnTo>
                                  <a:pt x="69" y="114"/>
                                </a:lnTo>
                                <a:lnTo>
                                  <a:pt x="64" y="116"/>
                                </a:lnTo>
                                <a:lnTo>
                                  <a:pt x="59" y="117"/>
                                </a:lnTo>
                                <a:lnTo>
                                  <a:pt x="54" y="118"/>
                                </a:lnTo>
                                <a:lnTo>
                                  <a:pt x="48" y="118"/>
                                </a:lnTo>
                                <a:lnTo>
                                  <a:pt x="37" y="118"/>
                                </a:lnTo>
                                <a:lnTo>
                                  <a:pt x="27" y="114"/>
                                </a:lnTo>
                                <a:lnTo>
                                  <a:pt x="18" y="109"/>
                                </a:lnTo>
                                <a:lnTo>
                                  <a:pt x="12" y="103"/>
                                </a:lnTo>
                                <a:lnTo>
                                  <a:pt x="6" y="95"/>
                                </a:lnTo>
                                <a:lnTo>
                                  <a:pt x="2" y="85"/>
                                </a:lnTo>
                                <a:lnTo>
                                  <a:pt x="0" y="74"/>
                                </a:lnTo>
                                <a:lnTo>
                                  <a:pt x="0" y="60"/>
                                </a:lnTo>
                                <a:lnTo>
                                  <a:pt x="0" y="45"/>
                                </a:lnTo>
                                <a:lnTo>
                                  <a:pt x="3" y="33"/>
                                </a:lnTo>
                                <a:lnTo>
                                  <a:pt x="8" y="22"/>
                                </a:lnTo>
                                <a:lnTo>
                                  <a:pt x="14" y="13"/>
                                </a:lnTo>
                                <a:lnTo>
                                  <a:pt x="22" y="7"/>
                                </a:lnTo>
                                <a:lnTo>
                                  <a:pt x="30" y="3"/>
                                </a:lnTo>
                                <a:lnTo>
                                  <a:pt x="39" y="0"/>
                                </a:lnTo>
                                <a:lnTo>
                                  <a:pt x="50" y="0"/>
                                </a:lnTo>
                                <a:lnTo>
                                  <a:pt x="55" y="0"/>
                                </a:lnTo>
                                <a:lnTo>
                                  <a:pt x="60" y="0"/>
                                </a:lnTo>
                                <a:lnTo>
                                  <a:pt x="65" y="1"/>
                                </a:lnTo>
                                <a:lnTo>
                                  <a:pt x="69" y="3"/>
                                </a:lnTo>
                                <a:lnTo>
                                  <a:pt x="73" y="5"/>
                                </a:lnTo>
                                <a:lnTo>
                                  <a:pt x="76" y="6"/>
                                </a:lnTo>
                                <a:lnTo>
                                  <a:pt x="80" y="8"/>
                                </a:lnTo>
                                <a:lnTo>
                                  <a:pt x="81" y="10"/>
                                </a:lnTo>
                                <a:lnTo>
                                  <a:pt x="82" y="11"/>
                                </a:lnTo>
                                <a:lnTo>
                                  <a:pt x="83" y="12"/>
                                </a:lnTo>
                                <a:lnTo>
                                  <a:pt x="83" y="13"/>
                                </a:lnTo>
                                <a:lnTo>
                                  <a:pt x="83" y="15"/>
                                </a:lnTo>
                                <a:lnTo>
                                  <a:pt x="85" y="16"/>
                                </a:lnTo>
                                <a:lnTo>
                                  <a:pt x="85" y="17"/>
                                </a:lnTo>
                                <a:lnTo>
                                  <a:pt x="85" y="18"/>
                                </a:lnTo>
                                <a:lnTo>
                                  <a:pt x="85" y="21"/>
                                </a:lnTo>
                                <a:lnTo>
                                  <a:pt x="85" y="24"/>
                                </a:lnTo>
                                <a:lnTo>
                                  <a:pt x="83" y="27"/>
                                </a:lnTo>
                                <a:lnTo>
                                  <a:pt x="82" y="28"/>
                                </a:lnTo>
                                <a:lnTo>
                                  <a:pt x="81" y="29"/>
                                </a:lnTo>
                                <a:lnTo>
                                  <a:pt x="78" y="28"/>
                                </a:lnTo>
                                <a:lnTo>
                                  <a:pt x="76" y="27"/>
                                </a:lnTo>
                                <a:lnTo>
                                  <a:pt x="73" y="24"/>
                                </a:lnTo>
                                <a:lnTo>
                                  <a:pt x="71" y="22"/>
                                </a:lnTo>
                                <a:lnTo>
                                  <a:pt x="67" y="21"/>
                                </a:lnTo>
                                <a:lnTo>
                                  <a:pt x="62" y="18"/>
                                </a:lnTo>
                                <a:lnTo>
                                  <a:pt x="56" y="17"/>
                                </a:lnTo>
                                <a:lnTo>
                                  <a:pt x="50" y="16"/>
                                </a:lnTo>
                                <a:lnTo>
                                  <a:pt x="43" y="17"/>
                                </a:lnTo>
                                <a:lnTo>
                                  <a:pt x="32" y="22"/>
                                </a:lnTo>
                                <a:lnTo>
                                  <a:pt x="28" y="27"/>
                                </a:lnTo>
                                <a:lnTo>
                                  <a:pt x="22" y="39"/>
                                </a:lnTo>
                                <a:lnTo>
                                  <a:pt x="21" y="59"/>
                                </a:lnTo>
                                <a:lnTo>
                                  <a:pt x="21" y="69"/>
                                </a:lnTo>
                                <a:lnTo>
                                  <a:pt x="22" y="77"/>
                                </a:lnTo>
                                <a:lnTo>
                                  <a:pt x="24" y="85"/>
                                </a:lnTo>
                                <a:lnTo>
                                  <a:pt x="28" y="91"/>
                                </a:lnTo>
                                <a:lnTo>
                                  <a:pt x="32" y="96"/>
                                </a:lnTo>
                                <a:lnTo>
                                  <a:pt x="38" y="98"/>
                                </a:lnTo>
                                <a:lnTo>
                                  <a:pt x="44" y="101"/>
                                </a:lnTo>
                                <a:lnTo>
                                  <a:pt x="50" y="101"/>
                                </a:lnTo>
                                <a:lnTo>
                                  <a:pt x="56" y="101"/>
                                </a:lnTo>
                                <a:lnTo>
                                  <a:pt x="62" y="98"/>
                                </a:lnTo>
                                <a:lnTo>
                                  <a:pt x="67" y="97"/>
                                </a:lnTo>
                                <a:lnTo>
                                  <a:pt x="71" y="95"/>
                                </a:lnTo>
                                <a:lnTo>
                                  <a:pt x="75" y="92"/>
                                </a:lnTo>
                                <a:lnTo>
                                  <a:pt x="77" y="90"/>
                                </a:lnTo>
                                <a:lnTo>
                                  <a:pt x="80" y="87"/>
                                </a:lnTo>
                                <a:lnTo>
                                  <a:pt x="82" y="87"/>
                                </a:lnTo>
                                <a:lnTo>
                                  <a:pt x="82" y="87"/>
                                </a:lnTo>
                                <a:lnTo>
                                  <a:pt x="83" y="87"/>
                                </a:lnTo>
                                <a:lnTo>
                                  <a:pt x="83" y="88"/>
                                </a:lnTo>
                                <a:lnTo>
                                  <a:pt x="85" y="90"/>
                                </a:lnTo>
                                <a:lnTo>
                                  <a:pt x="85" y="91"/>
                                </a:lnTo>
                                <a:lnTo>
                                  <a:pt x="85" y="92"/>
                                </a:lnTo>
                                <a:lnTo>
                                  <a:pt x="85" y="95"/>
                                </a:lnTo>
                                <a:lnTo>
                                  <a:pt x="85" y="9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24" name="Freeform 713"/>
                        <wps:cNvSpPr>
                          <a:spLocks noEditPoints="1"/>
                        </wps:cNvSpPr>
                        <wps:spPr bwMode="auto">
                          <a:xfrm>
                            <a:off x="5549900" y="5286375"/>
                            <a:ext cx="14288" cy="84138"/>
                          </a:xfrm>
                          <a:custGeom>
                            <a:avLst/>
                            <a:gdLst>
                              <a:gd name="T0" fmla="*/ 22 w 25"/>
                              <a:gd name="T1" fmla="*/ 156 h 160"/>
                              <a:gd name="T2" fmla="*/ 22 w 25"/>
                              <a:gd name="T3" fmla="*/ 157 h 160"/>
                              <a:gd name="T4" fmla="*/ 22 w 25"/>
                              <a:gd name="T5" fmla="*/ 157 h 160"/>
                              <a:gd name="T6" fmla="*/ 21 w 25"/>
                              <a:gd name="T7" fmla="*/ 159 h 160"/>
                              <a:gd name="T8" fmla="*/ 20 w 25"/>
                              <a:gd name="T9" fmla="*/ 159 h 160"/>
                              <a:gd name="T10" fmla="*/ 19 w 25"/>
                              <a:gd name="T11" fmla="*/ 159 h 160"/>
                              <a:gd name="T12" fmla="*/ 17 w 25"/>
                              <a:gd name="T13" fmla="*/ 160 h 160"/>
                              <a:gd name="T14" fmla="*/ 15 w 25"/>
                              <a:gd name="T15" fmla="*/ 160 h 160"/>
                              <a:gd name="T16" fmla="*/ 13 w 25"/>
                              <a:gd name="T17" fmla="*/ 160 h 160"/>
                              <a:gd name="T18" fmla="*/ 10 w 25"/>
                              <a:gd name="T19" fmla="*/ 160 h 160"/>
                              <a:gd name="T20" fmla="*/ 8 w 25"/>
                              <a:gd name="T21" fmla="*/ 160 h 160"/>
                              <a:gd name="T22" fmla="*/ 5 w 25"/>
                              <a:gd name="T23" fmla="*/ 159 h 160"/>
                              <a:gd name="T24" fmla="*/ 4 w 25"/>
                              <a:gd name="T25" fmla="*/ 159 h 160"/>
                              <a:gd name="T26" fmla="*/ 4 w 25"/>
                              <a:gd name="T27" fmla="*/ 159 h 160"/>
                              <a:gd name="T28" fmla="*/ 3 w 25"/>
                              <a:gd name="T29" fmla="*/ 157 h 160"/>
                              <a:gd name="T30" fmla="*/ 3 w 25"/>
                              <a:gd name="T31" fmla="*/ 157 h 160"/>
                              <a:gd name="T32" fmla="*/ 3 w 25"/>
                              <a:gd name="T33" fmla="*/ 156 h 160"/>
                              <a:gd name="T34" fmla="*/ 3 w 25"/>
                              <a:gd name="T35" fmla="*/ 48 h 160"/>
                              <a:gd name="T36" fmla="*/ 3 w 25"/>
                              <a:gd name="T37" fmla="*/ 46 h 160"/>
                              <a:gd name="T38" fmla="*/ 3 w 25"/>
                              <a:gd name="T39" fmla="*/ 46 h 160"/>
                              <a:gd name="T40" fmla="*/ 4 w 25"/>
                              <a:gd name="T41" fmla="*/ 45 h 160"/>
                              <a:gd name="T42" fmla="*/ 4 w 25"/>
                              <a:gd name="T43" fmla="*/ 45 h 160"/>
                              <a:gd name="T44" fmla="*/ 5 w 25"/>
                              <a:gd name="T45" fmla="*/ 44 h 160"/>
                              <a:gd name="T46" fmla="*/ 8 w 25"/>
                              <a:gd name="T47" fmla="*/ 44 h 160"/>
                              <a:gd name="T48" fmla="*/ 10 w 25"/>
                              <a:gd name="T49" fmla="*/ 44 h 160"/>
                              <a:gd name="T50" fmla="*/ 13 w 25"/>
                              <a:gd name="T51" fmla="*/ 44 h 160"/>
                              <a:gd name="T52" fmla="*/ 15 w 25"/>
                              <a:gd name="T53" fmla="*/ 44 h 160"/>
                              <a:gd name="T54" fmla="*/ 17 w 25"/>
                              <a:gd name="T55" fmla="*/ 44 h 160"/>
                              <a:gd name="T56" fmla="*/ 19 w 25"/>
                              <a:gd name="T57" fmla="*/ 44 h 160"/>
                              <a:gd name="T58" fmla="*/ 20 w 25"/>
                              <a:gd name="T59" fmla="*/ 45 h 160"/>
                              <a:gd name="T60" fmla="*/ 21 w 25"/>
                              <a:gd name="T61" fmla="*/ 45 h 160"/>
                              <a:gd name="T62" fmla="*/ 22 w 25"/>
                              <a:gd name="T63" fmla="*/ 46 h 160"/>
                              <a:gd name="T64" fmla="*/ 22 w 25"/>
                              <a:gd name="T65" fmla="*/ 46 h 160"/>
                              <a:gd name="T66" fmla="*/ 22 w 25"/>
                              <a:gd name="T67" fmla="*/ 48 h 160"/>
                              <a:gd name="T68" fmla="*/ 22 w 25"/>
                              <a:gd name="T69" fmla="*/ 156 h 160"/>
                              <a:gd name="T70" fmla="*/ 25 w 25"/>
                              <a:gd name="T71" fmla="*/ 11 h 160"/>
                              <a:gd name="T72" fmla="*/ 24 w 25"/>
                              <a:gd name="T73" fmla="*/ 17 h 160"/>
                              <a:gd name="T74" fmla="*/ 22 w 25"/>
                              <a:gd name="T75" fmla="*/ 21 h 160"/>
                              <a:gd name="T76" fmla="*/ 19 w 25"/>
                              <a:gd name="T77" fmla="*/ 23 h 160"/>
                              <a:gd name="T78" fmla="*/ 13 w 25"/>
                              <a:gd name="T79" fmla="*/ 23 h 160"/>
                              <a:gd name="T80" fmla="*/ 6 w 25"/>
                              <a:gd name="T81" fmla="*/ 23 h 160"/>
                              <a:gd name="T82" fmla="*/ 3 w 25"/>
                              <a:gd name="T83" fmla="*/ 21 h 160"/>
                              <a:gd name="T84" fmla="*/ 0 w 25"/>
                              <a:gd name="T85" fmla="*/ 17 h 160"/>
                              <a:gd name="T86" fmla="*/ 0 w 25"/>
                              <a:gd name="T87" fmla="*/ 12 h 160"/>
                              <a:gd name="T88" fmla="*/ 0 w 25"/>
                              <a:gd name="T89" fmla="*/ 5 h 160"/>
                              <a:gd name="T90" fmla="*/ 3 w 25"/>
                              <a:gd name="T91" fmla="*/ 2 h 160"/>
                              <a:gd name="T92" fmla="*/ 6 w 25"/>
                              <a:gd name="T93" fmla="*/ 0 h 160"/>
                              <a:gd name="T94" fmla="*/ 13 w 25"/>
                              <a:gd name="T95" fmla="*/ 0 h 160"/>
                              <a:gd name="T96" fmla="*/ 19 w 25"/>
                              <a:gd name="T97" fmla="*/ 0 h 160"/>
                              <a:gd name="T98" fmla="*/ 22 w 25"/>
                              <a:gd name="T99" fmla="*/ 2 h 160"/>
                              <a:gd name="T100" fmla="*/ 24 w 25"/>
                              <a:gd name="T101" fmla="*/ 5 h 160"/>
                              <a:gd name="T102" fmla="*/ 25 w 25"/>
                              <a:gd name="T103" fmla="*/ 11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25" h="160">
                                <a:moveTo>
                                  <a:pt x="22" y="156"/>
                                </a:moveTo>
                                <a:lnTo>
                                  <a:pt x="22" y="157"/>
                                </a:lnTo>
                                <a:lnTo>
                                  <a:pt x="22" y="157"/>
                                </a:lnTo>
                                <a:lnTo>
                                  <a:pt x="21" y="159"/>
                                </a:lnTo>
                                <a:lnTo>
                                  <a:pt x="20" y="159"/>
                                </a:lnTo>
                                <a:lnTo>
                                  <a:pt x="19" y="159"/>
                                </a:lnTo>
                                <a:lnTo>
                                  <a:pt x="17" y="160"/>
                                </a:lnTo>
                                <a:lnTo>
                                  <a:pt x="15" y="160"/>
                                </a:lnTo>
                                <a:lnTo>
                                  <a:pt x="13" y="160"/>
                                </a:lnTo>
                                <a:lnTo>
                                  <a:pt x="10" y="160"/>
                                </a:lnTo>
                                <a:lnTo>
                                  <a:pt x="8" y="160"/>
                                </a:lnTo>
                                <a:lnTo>
                                  <a:pt x="5" y="159"/>
                                </a:lnTo>
                                <a:lnTo>
                                  <a:pt x="4" y="159"/>
                                </a:lnTo>
                                <a:lnTo>
                                  <a:pt x="4" y="159"/>
                                </a:lnTo>
                                <a:lnTo>
                                  <a:pt x="3" y="157"/>
                                </a:lnTo>
                                <a:lnTo>
                                  <a:pt x="3" y="157"/>
                                </a:lnTo>
                                <a:lnTo>
                                  <a:pt x="3" y="156"/>
                                </a:lnTo>
                                <a:lnTo>
                                  <a:pt x="3" y="48"/>
                                </a:lnTo>
                                <a:lnTo>
                                  <a:pt x="3" y="46"/>
                                </a:lnTo>
                                <a:lnTo>
                                  <a:pt x="3" y="46"/>
                                </a:lnTo>
                                <a:lnTo>
                                  <a:pt x="4" y="45"/>
                                </a:lnTo>
                                <a:lnTo>
                                  <a:pt x="4" y="45"/>
                                </a:lnTo>
                                <a:lnTo>
                                  <a:pt x="5" y="44"/>
                                </a:lnTo>
                                <a:lnTo>
                                  <a:pt x="8" y="44"/>
                                </a:lnTo>
                                <a:lnTo>
                                  <a:pt x="10" y="44"/>
                                </a:lnTo>
                                <a:lnTo>
                                  <a:pt x="13" y="44"/>
                                </a:lnTo>
                                <a:lnTo>
                                  <a:pt x="15" y="44"/>
                                </a:lnTo>
                                <a:lnTo>
                                  <a:pt x="17" y="44"/>
                                </a:lnTo>
                                <a:lnTo>
                                  <a:pt x="19" y="44"/>
                                </a:lnTo>
                                <a:lnTo>
                                  <a:pt x="20" y="45"/>
                                </a:lnTo>
                                <a:lnTo>
                                  <a:pt x="21" y="45"/>
                                </a:lnTo>
                                <a:lnTo>
                                  <a:pt x="22" y="46"/>
                                </a:lnTo>
                                <a:lnTo>
                                  <a:pt x="22" y="46"/>
                                </a:lnTo>
                                <a:lnTo>
                                  <a:pt x="22" y="48"/>
                                </a:lnTo>
                                <a:lnTo>
                                  <a:pt x="22" y="156"/>
                                </a:lnTo>
                                <a:close/>
                                <a:moveTo>
                                  <a:pt x="25" y="11"/>
                                </a:moveTo>
                                <a:lnTo>
                                  <a:pt x="24" y="17"/>
                                </a:lnTo>
                                <a:lnTo>
                                  <a:pt x="22" y="21"/>
                                </a:lnTo>
                                <a:lnTo>
                                  <a:pt x="19" y="23"/>
                                </a:lnTo>
                                <a:lnTo>
                                  <a:pt x="13" y="23"/>
                                </a:lnTo>
                                <a:lnTo>
                                  <a:pt x="6" y="23"/>
                                </a:lnTo>
                                <a:lnTo>
                                  <a:pt x="3" y="21"/>
                                </a:lnTo>
                                <a:lnTo>
                                  <a:pt x="0" y="17"/>
                                </a:lnTo>
                                <a:lnTo>
                                  <a:pt x="0" y="12"/>
                                </a:lnTo>
                                <a:lnTo>
                                  <a:pt x="0" y="5"/>
                                </a:lnTo>
                                <a:lnTo>
                                  <a:pt x="3" y="2"/>
                                </a:lnTo>
                                <a:lnTo>
                                  <a:pt x="6" y="0"/>
                                </a:lnTo>
                                <a:lnTo>
                                  <a:pt x="13" y="0"/>
                                </a:lnTo>
                                <a:lnTo>
                                  <a:pt x="19" y="0"/>
                                </a:lnTo>
                                <a:lnTo>
                                  <a:pt x="22" y="2"/>
                                </a:lnTo>
                                <a:lnTo>
                                  <a:pt x="24" y="5"/>
                                </a:lnTo>
                                <a:lnTo>
                                  <a:pt x="25" y="1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25" name="Freeform 714"/>
                        <wps:cNvSpPr>
                          <a:spLocks noEditPoints="1"/>
                        </wps:cNvSpPr>
                        <wps:spPr bwMode="auto">
                          <a:xfrm>
                            <a:off x="5578475" y="5281613"/>
                            <a:ext cx="52388" cy="88900"/>
                          </a:xfrm>
                          <a:custGeom>
                            <a:avLst/>
                            <a:gdLst>
                              <a:gd name="T0" fmla="*/ 100 w 100"/>
                              <a:gd name="T1" fmla="*/ 165 h 169"/>
                              <a:gd name="T2" fmla="*/ 98 w 100"/>
                              <a:gd name="T3" fmla="*/ 167 h 169"/>
                              <a:gd name="T4" fmla="*/ 97 w 100"/>
                              <a:gd name="T5" fmla="*/ 168 h 169"/>
                              <a:gd name="T6" fmla="*/ 94 w 100"/>
                              <a:gd name="T7" fmla="*/ 168 h 169"/>
                              <a:gd name="T8" fmla="*/ 89 w 100"/>
                              <a:gd name="T9" fmla="*/ 168 h 169"/>
                              <a:gd name="T10" fmla="*/ 86 w 100"/>
                              <a:gd name="T11" fmla="*/ 168 h 169"/>
                              <a:gd name="T12" fmla="*/ 84 w 100"/>
                              <a:gd name="T13" fmla="*/ 167 h 169"/>
                              <a:gd name="T14" fmla="*/ 82 w 100"/>
                              <a:gd name="T15" fmla="*/ 165 h 169"/>
                              <a:gd name="T16" fmla="*/ 82 w 100"/>
                              <a:gd name="T17" fmla="*/ 149 h 169"/>
                              <a:gd name="T18" fmla="*/ 64 w 100"/>
                              <a:gd name="T19" fmla="*/ 164 h 169"/>
                              <a:gd name="T20" fmla="*/ 44 w 100"/>
                              <a:gd name="T21" fmla="*/ 169 h 169"/>
                              <a:gd name="T22" fmla="*/ 25 w 100"/>
                              <a:gd name="T23" fmla="*/ 164 h 169"/>
                              <a:gd name="T24" fmla="*/ 10 w 100"/>
                              <a:gd name="T25" fmla="*/ 152 h 169"/>
                              <a:gd name="T26" fmla="*/ 2 w 100"/>
                              <a:gd name="T27" fmla="*/ 133 h 169"/>
                              <a:gd name="T28" fmla="*/ 0 w 100"/>
                              <a:gd name="T29" fmla="*/ 111 h 169"/>
                              <a:gd name="T30" fmla="*/ 4 w 100"/>
                              <a:gd name="T31" fmla="*/ 87 h 169"/>
                              <a:gd name="T32" fmla="*/ 12 w 100"/>
                              <a:gd name="T33" fmla="*/ 67 h 169"/>
                              <a:gd name="T34" fmla="*/ 27 w 100"/>
                              <a:gd name="T35" fmla="*/ 54 h 169"/>
                              <a:gd name="T36" fmla="*/ 47 w 100"/>
                              <a:gd name="T37" fmla="*/ 51 h 169"/>
                              <a:gd name="T38" fmla="*/ 64 w 100"/>
                              <a:gd name="T39" fmla="*/ 54 h 169"/>
                              <a:gd name="T40" fmla="*/ 80 w 100"/>
                              <a:gd name="T41" fmla="*/ 67 h 169"/>
                              <a:gd name="T42" fmla="*/ 80 w 100"/>
                              <a:gd name="T43" fmla="*/ 3 h 169"/>
                              <a:gd name="T44" fmla="*/ 81 w 100"/>
                              <a:gd name="T45" fmla="*/ 2 h 169"/>
                              <a:gd name="T46" fmla="*/ 84 w 100"/>
                              <a:gd name="T47" fmla="*/ 0 h 169"/>
                              <a:gd name="T48" fmla="*/ 87 w 100"/>
                              <a:gd name="T49" fmla="*/ 0 h 169"/>
                              <a:gd name="T50" fmla="*/ 92 w 100"/>
                              <a:gd name="T51" fmla="*/ 0 h 169"/>
                              <a:gd name="T52" fmla="*/ 96 w 100"/>
                              <a:gd name="T53" fmla="*/ 0 h 169"/>
                              <a:gd name="T54" fmla="*/ 98 w 100"/>
                              <a:gd name="T55" fmla="*/ 2 h 169"/>
                              <a:gd name="T56" fmla="*/ 100 w 100"/>
                              <a:gd name="T57" fmla="*/ 3 h 169"/>
                              <a:gd name="T58" fmla="*/ 100 w 100"/>
                              <a:gd name="T59" fmla="*/ 164 h 169"/>
                              <a:gd name="T60" fmla="*/ 73 w 100"/>
                              <a:gd name="T61" fmla="*/ 79 h 169"/>
                              <a:gd name="T62" fmla="*/ 57 w 100"/>
                              <a:gd name="T63" fmla="*/ 68 h 169"/>
                              <a:gd name="T64" fmla="*/ 42 w 100"/>
                              <a:gd name="T65" fmla="*/ 68 h 169"/>
                              <a:gd name="T66" fmla="*/ 31 w 100"/>
                              <a:gd name="T67" fmla="*/ 75 h 169"/>
                              <a:gd name="T68" fmla="*/ 25 w 100"/>
                              <a:gd name="T69" fmla="*/ 87 h 169"/>
                              <a:gd name="T70" fmla="*/ 21 w 100"/>
                              <a:gd name="T71" fmla="*/ 101 h 169"/>
                              <a:gd name="T72" fmla="*/ 21 w 100"/>
                              <a:gd name="T73" fmla="*/ 117 h 169"/>
                              <a:gd name="T74" fmla="*/ 23 w 100"/>
                              <a:gd name="T75" fmla="*/ 132 h 169"/>
                              <a:gd name="T76" fmla="*/ 29 w 100"/>
                              <a:gd name="T77" fmla="*/ 144 h 169"/>
                              <a:gd name="T78" fmla="*/ 41 w 100"/>
                              <a:gd name="T79" fmla="*/ 152 h 169"/>
                              <a:gd name="T80" fmla="*/ 52 w 100"/>
                              <a:gd name="T81" fmla="*/ 152 h 169"/>
                              <a:gd name="T82" fmla="*/ 59 w 100"/>
                              <a:gd name="T83" fmla="*/ 149 h 169"/>
                              <a:gd name="T84" fmla="*/ 66 w 100"/>
                              <a:gd name="T85" fmla="*/ 144 h 169"/>
                              <a:gd name="T86" fmla="*/ 75 w 100"/>
                              <a:gd name="T87" fmla="*/ 137 h 169"/>
                              <a:gd name="T88" fmla="*/ 80 w 100"/>
                              <a:gd name="T89" fmla="*/ 88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00" h="169">
                                <a:moveTo>
                                  <a:pt x="100" y="164"/>
                                </a:moveTo>
                                <a:lnTo>
                                  <a:pt x="100" y="165"/>
                                </a:lnTo>
                                <a:lnTo>
                                  <a:pt x="100" y="165"/>
                                </a:lnTo>
                                <a:lnTo>
                                  <a:pt x="98" y="167"/>
                                </a:lnTo>
                                <a:lnTo>
                                  <a:pt x="98" y="167"/>
                                </a:lnTo>
                                <a:lnTo>
                                  <a:pt x="97" y="168"/>
                                </a:lnTo>
                                <a:lnTo>
                                  <a:pt x="96" y="168"/>
                                </a:lnTo>
                                <a:lnTo>
                                  <a:pt x="94" y="168"/>
                                </a:lnTo>
                                <a:lnTo>
                                  <a:pt x="91" y="168"/>
                                </a:lnTo>
                                <a:lnTo>
                                  <a:pt x="89" y="168"/>
                                </a:lnTo>
                                <a:lnTo>
                                  <a:pt x="87" y="168"/>
                                </a:lnTo>
                                <a:lnTo>
                                  <a:pt x="86" y="168"/>
                                </a:lnTo>
                                <a:lnTo>
                                  <a:pt x="85" y="167"/>
                                </a:lnTo>
                                <a:lnTo>
                                  <a:pt x="84" y="167"/>
                                </a:lnTo>
                                <a:lnTo>
                                  <a:pt x="82" y="165"/>
                                </a:lnTo>
                                <a:lnTo>
                                  <a:pt x="82" y="165"/>
                                </a:lnTo>
                                <a:lnTo>
                                  <a:pt x="82" y="164"/>
                                </a:lnTo>
                                <a:lnTo>
                                  <a:pt x="82" y="149"/>
                                </a:lnTo>
                                <a:lnTo>
                                  <a:pt x="74" y="158"/>
                                </a:lnTo>
                                <a:lnTo>
                                  <a:pt x="64" y="164"/>
                                </a:lnTo>
                                <a:lnTo>
                                  <a:pt x="55" y="168"/>
                                </a:lnTo>
                                <a:lnTo>
                                  <a:pt x="44" y="169"/>
                                </a:lnTo>
                                <a:lnTo>
                                  <a:pt x="33" y="169"/>
                                </a:lnTo>
                                <a:lnTo>
                                  <a:pt x="25" y="164"/>
                                </a:lnTo>
                                <a:lnTo>
                                  <a:pt x="16" y="159"/>
                                </a:lnTo>
                                <a:lnTo>
                                  <a:pt x="10" y="152"/>
                                </a:lnTo>
                                <a:lnTo>
                                  <a:pt x="6" y="144"/>
                                </a:lnTo>
                                <a:lnTo>
                                  <a:pt x="2" y="133"/>
                                </a:lnTo>
                                <a:lnTo>
                                  <a:pt x="1" y="122"/>
                                </a:lnTo>
                                <a:lnTo>
                                  <a:pt x="0" y="111"/>
                                </a:lnTo>
                                <a:lnTo>
                                  <a:pt x="1" y="98"/>
                                </a:lnTo>
                                <a:lnTo>
                                  <a:pt x="4" y="87"/>
                                </a:lnTo>
                                <a:lnTo>
                                  <a:pt x="7" y="75"/>
                                </a:lnTo>
                                <a:lnTo>
                                  <a:pt x="12" y="67"/>
                                </a:lnTo>
                                <a:lnTo>
                                  <a:pt x="18" y="59"/>
                                </a:lnTo>
                                <a:lnTo>
                                  <a:pt x="27" y="54"/>
                                </a:lnTo>
                                <a:lnTo>
                                  <a:pt x="36" y="51"/>
                                </a:lnTo>
                                <a:lnTo>
                                  <a:pt x="47" y="51"/>
                                </a:lnTo>
                                <a:lnTo>
                                  <a:pt x="57" y="51"/>
                                </a:lnTo>
                                <a:lnTo>
                                  <a:pt x="64" y="54"/>
                                </a:lnTo>
                                <a:lnTo>
                                  <a:pt x="73" y="59"/>
                                </a:lnTo>
                                <a:lnTo>
                                  <a:pt x="80" y="67"/>
                                </a:lnTo>
                                <a:lnTo>
                                  <a:pt x="80" y="4"/>
                                </a:lnTo>
                                <a:lnTo>
                                  <a:pt x="80" y="3"/>
                                </a:lnTo>
                                <a:lnTo>
                                  <a:pt x="80" y="3"/>
                                </a:lnTo>
                                <a:lnTo>
                                  <a:pt x="81" y="2"/>
                                </a:lnTo>
                                <a:lnTo>
                                  <a:pt x="82" y="2"/>
                                </a:lnTo>
                                <a:lnTo>
                                  <a:pt x="84" y="0"/>
                                </a:lnTo>
                                <a:lnTo>
                                  <a:pt x="85" y="0"/>
                                </a:lnTo>
                                <a:lnTo>
                                  <a:pt x="87" y="0"/>
                                </a:lnTo>
                                <a:lnTo>
                                  <a:pt x="90" y="0"/>
                                </a:lnTo>
                                <a:lnTo>
                                  <a:pt x="92" y="0"/>
                                </a:lnTo>
                                <a:lnTo>
                                  <a:pt x="95" y="0"/>
                                </a:lnTo>
                                <a:lnTo>
                                  <a:pt x="96" y="0"/>
                                </a:lnTo>
                                <a:lnTo>
                                  <a:pt x="97" y="2"/>
                                </a:lnTo>
                                <a:lnTo>
                                  <a:pt x="98" y="2"/>
                                </a:lnTo>
                                <a:lnTo>
                                  <a:pt x="100" y="3"/>
                                </a:lnTo>
                                <a:lnTo>
                                  <a:pt x="100" y="3"/>
                                </a:lnTo>
                                <a:lnTo>
                                  <a:pt x="100" y="4"/>
                                </a:lnTo>
                                <a:lnTo>
                                  <a:pt x="100" y="164"/>
                                </a:lnTo>
                                <a:close/>
                                <a:moveTo>
                                  <a:pt x="80" y="88"/>
                                </a:moveTo>
                                <a:lnTo>
                                  <a:pt x="73" y="79"/>
                                </a:lnTo>
                                <a:lnTo>
                                  <a:pt x="64" y="73"/>
                                </a:lnTo>
                                <a:lnTo>
                                  <a:pt x="57" y="68"/>
                                </a:lnTo>
                                <a:lnTo>
                                  <a:pt x="49" y="67"/>
                                </a:lnTo>
                                <a:lnTo>
                                  <a:pt x="42" y="68"/>
                                </a:lnTo>
                                <a:lnTo>
                                  <a:pt x="36" y="71"/>
                                </a:lnTo>
                                <a:lnTo>
                                  <a:pt x="31" y="75"/>
                                </a:lnTo>
                                <a:lnTo>
                                  <a:pt x="27" y="80"/>
                                </a:lnTo>
                                <a:lnTo>
                                  <a:pt x="25" y="87"/>
                                </a:lnTo>
                                <a:lnTo>
                                  <a:pt x="22" y="94"/>
                                </a:lnTo>
                                <a:lnTo>
                                  <a:pt x="21" y="101"/>
                                </a:lnTo>
                                <a:lnTo>
                                  <a:pt x="21" y="109"/>
                                </a:lnTo>
                                <a:lnTo>
                                  <a:pt x="21" y="117"/>
                                </a:lnTo>
                                <a:lnTo>
                                  <a:pt x="22" y="125"/>
                                </a:lnTo>
                                <a:lnTo>
                                  <a:pt x="23" y="132"/>
                                </a:lnTo>
                                <a:lnTo>
                                  <a:pt x="27" y="139"/>
                                </a:lnTo>
                                <a:lnTo>
                                  <a:pt x="29" y="144"/>
                                </a:lnTo>
                                <a:lnTo>
                                  <a:pt x="34" y="148"/>
                                </a:lnTo>
                                <a:lnTo>
                                  <a:pt x="41" y="152"/>
                                </a:lnTo>
                                <a:lnTo>
                                  <a:pt x="48" y="152"/>
                                </a:lnTo>
                                <a:lnTo>
                                  <a:pt x="52" y="152"/>
                                </a:lnTo>
                                <a:lnTo>
                                  <a:pt x="55" y="152"/>
                                </a:lnTo>
                                <a:lnTo>
                                  <a:pt x="59" y="149"/>
                                </a:lnTo>
                                <a:lnTo>
                                  <a:pt x="63" y="148"/>
                                </a:lnTo>
                                <a:lnTo>
                                  <a:pt x="66" y="144"/>
                                </a:lnTo>
                                <a:lnTo>
                                  <a:pt x="71" y="141"/>
                                </a:lnTo>
                                <a:lnTo>
                                  <a:pt x="75" y="137"/>
                                </a:lnTo>
                                <a:lnTo>
                                  <a:pt x="80" y="131"/>
                                </a:lnTo>
                                <a:lnTo>
                                  <a:pt x="80" y="8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26" name="Freeform 715"/>
                        <wps:cNvSpPr>
                          <a:spLocks/>
                        </wps:cNvSpPr>
                        <wps:spPr bwMode="auto">
                          <a:xfrm>
                            <a:off x="5645150" y="5308600"/>
                            <a:ext cx="41275" cy="61913"/>
                          </a:xfrm>
                          <a:custGeom>
                            <a:avLst/>
                            <a:gdLst>
                              <a:gd name="T0" fmla="*/ 76 w 76"/>
                              <a:gd name="T1" fmla="*/ 91 h 118"/>
                              <a:gd name="T2" fmla="*/ 70 w 76"/>
                              <a:gd name="T3" fmla="*/ 104 h 118"/>
                              <a:gd name="T4" fmla="*/ 59 w 76"/>
                              <a:gd name="T5" fmla="*/ 113 h 118"/>
                              <a:gd name="T6" fmla="*/ 43 w 76"/>
                              <a:gd name="T7" fmla="*/ 118 h 118"/>
                              <a:gd name="T8" fmla="*/ 28 w 76"/>
                              <a:gd name="T9" fmla="*/ 118 h 118"/>
                              <a:gd name="T10" fmla="*/ 18 w 76"/>
                              <a:gd name="T11" fmla="*/ 117 h 118"/>
                              <a:gd name="T12" fmla="*/ 10 w 76"/>
                              <a:gd name="T13" fmla="*/ 113 h 118"/>
                              <a:gd name="T14" fmla="*/ 4 w 76"/>
                              <a:gd name="T15" fmla="*/ 111 h 118"/>
                              <a:gd name="T16" fmla="*/ 1 w 76"/>
                              <a:gd name="T17" fmla="*/ 108 h 118"/>
                              <a:gd name="T18" fmla="*/ 0 w 76"/>
                              <a:gd name="T19" fmla="*/ 103 h 118"/>
                              <a:gd name="T20" fmla="*/ 0 w 76"/>
                              <a:gd name="T21" fmla="*/ 98 h 118"/>
                              <a:gd name="T22" fmla="*/ 0 w 76"/>
                              <a:gd name="T23" fmla="*/ 95 h 118"/>
                              <a:gd name="T24" fmla="*/ 1 w 76"/>
                              <a:gd name="T25" fmla="*/ 93 h 118"/>
                              <a:gd name="T26" fmla="*/ 2 w 76"/>
                              <a:gd name="T27" fmla="*/ 92 h 118"/>
                              <a:gd name="T28" fmla="*/ 5 w 76"/>
                              <a:gd name="T29" fmla="*/ 92 h 118"/>
                              <a:gd name="T30" fmla="*/ 10 w 76"/>
                              <a:gd name="T31" fmla="*/ 96 h 118"/>
                              <a:gd name="T32" fmla="*/ 17 w 76"/>
                              <a:gd name="T33" fmla="*/ 100 h 118"/>
                              <a:gd name="T34" fmla="*/ 28 w 76"/>
                              <a:gd name="T35" fmla="*/ 102 h 118"/>
                              <a:gd name="T36" fmla="*/ 39 w 76"/>
                              <a:gd name="T37" fmla="*/ 102 h 118"/>
                              <a:gd name="T38" fmla="*/ 48 w 76"/>
                              <a:gd name="T39" fmla="*/ 100 h 118"/>
                              <a:gd name="T40" fmla="*/ 53 w 76"/>
                              <a:gd name="T41" fmla="*/ 96 h 118"/>
                              <a:gd name="T42" fmla="*/ 57 w 76"/>
                              <a:gd name="T43" fmla="*/ 90 h 118"/>
                              <a:gd name="T44" fmla="*/ 57 w 76"/>
                              <a:gd name="T45" fmla="*/ 81 h 118"/>
                              <a:gd name="T46" fmla="*/ 52 w 76"/>
                              <a:gd name="T47" fmla="*/ 75 h 118"/>
                              <a:gd name="T48" fmla="*/ 44 w 76"/>
                              <a:gd name="T49" fmla="*/ 70 h 118"/>
                              <a:gd name="T50" fmla="*/ 35 w 76"/>
                              <a:gd name="T51" fmla="*/ 65 h 118"/>
                              <a:gd name="T52" fmla="*/ 25 w 76"/>
                              <a:gd name="T53" fmla="*/ 61 h 118"/>
                              <a:gd name="T54" fmla="*/ 15 w 76"/>
                              <a:gd name="T55" fmla="*/ 56 h 118"/>
                              <a:gd name="T56" fmla="*/ 7 w 76"/>
                              <a:gd name="T57" fmla="*/ 49 h 118"/>
                              <a:gd name="T58" fmla="*/ 2 w 76"/>
                              <a:gd name="T59" fmla="*/ 38 h 118"/>
                              <a:gd name="T60" fmla="*/ 2 w 76"/>
                              <a:gd name="T61" fmla="*/ 26 h 118"/>
                              <a:gd name="T62" fmla="*/ 7 w 76"/>
                              <a:gd name="T63" fmla="*/ 13 h 118"/>
                              <a:gd name="T64" fmla="*/ 17 w 76"/>
                              <a:gd name="T65" fmla="*/ 5 h 118"/>
                              <a:gd name="T66" fmla="*/ 32 w 76"/>
                              <a:gd name="T67" fmla="*/ 0 h 118"/>
                              <a:gd name="T68" fmla="*/ 47 w 76"/>
                              <a:gd name="T69" fmla="*/ 0 h 118"/>
                              <a:gd name="T70" fmla="*/ 55 w 76"/>
                              <a:gd name="T71" fmla="*/ 1 h 118"/>
                              <a:gd name="T72" fmla="*/ 62 w 76"/>
                              <a:gd name="T73" fmla="*/ 3 h 118"/>
                              <a:gd name="T74" fmla="*/ 67 w 76"/>
                              <a:gd name="T75" fmla="*/ 6 h 118"/>
                              <a:gd name="T76" fmla="*/ 69 w 76"/>
                              <a:gd name="T77" fmla="*/ 7 h 118"/>
                              <a:gd name="T78" fmla="*/ 70 w 76"/>
                              <a:gd name="T79" fmla="*/ 8 h 118"/>
                              <a:gd name="T80" fmla="*/ 70 w 76"/>
                              <a:gd name="T81" fmla="*/ 11 h 118"/>
                              <a:gd name="T82" fmla="*/ 71 w 76"/>
                              <a:gd name="T83" fmla="*/ 13 h 118"/>
                              <a:gd name="T84" fmla="*/ 71 w 76"/>
                              <a:gd name="T85" fmla="*/ 17 h 118"/>
                              <a:gd name="T86" fmla="*/ 70 w 76"/>
                              <a:gd name="T87" fmla="*/ 21 h 118"/>
                              <a:gd name="T88" fmla="*/ 70 w 76"/>
                              <a:gd name="T89" fmla="*/ 22 h 118"/>
                              <a:gd name="T90" fmla="*/ 69 w 76"/>
                              <a:gd name="T91" fmla="*/ 23 h 118"/>
                              <a:gd name="T92" fmla="*/ 67 w 76"/>
                              <a:gd name="T93" fmla="*/ 23 h 118"/>
                              <a:gd name="T94" fmla="*/ 63 w 76"/>
                              <a:gd name="T95" fmla="*/ 21 h 118"/>
                              <a:gd name="T96" fmla="*/ 57 w 76"/>
                              <a:gd name="T97" fmla="*/ 17 h 118"/>
                              <a:gd name="T98" fmla="*/ 47 w 76"/>
                              <a:gd name="T99" fmla="*/ 15 h 118"/>
                              <a:gd name="T100" fmla="*/ 37 w 76"/>
                              <a:gd name="T101" fmla="*/ 15 h 118"/>
                              <a:gd name="T102" fmla="*/ 30 w 76"/>
                              <a:gd name="T103" fmla="*/ 17 h 118"/>
                              <a:gd name="T104" fmla="*/ 25 w 76"/>
                              <a:gd name="T105" fmla="*/ 21 h 118"/>
                              <a:gd name="T106" fmla="*/ 22 w 76"/>
                              <a:gd name="T107" fmla="*/ 27 h 118"/>
                              <a:gd name="T108" fmla="*/ 22 w 76"/>
                              <a:gd name="T109" fmla="*/ 34 h 118"/>
                              <a:gd name="T110" fmla="*/ 27 w 76"/>
                              <a:gd name="T111" fmla="*/ 42 h 118"/>
                              <a:gd name="T112" fmla="*/ 35 w 76"/>
                              <a:gd name="T113" fmla="*/ 47 h 118"/>
                              <a:gd name="T114" fmla="*/ 44 w 76"/>
                              <a:gd name="T115" fmla="*/ 50 h 118"/>
                              <a:gd name="T116" fmla="*/ 54 w 76"/>
                              <a:gd name="T117" fmla="*/ 54 h 118"/>
                              <a:gd name="T118" fmla="*/ 64 w 76"/>
                              <a:gd name="T119" fmla="*/ 59 h 118"/>
                              <a:gd name="T120" fmla="*/ 71 w 76"/>
                              <a:gd name="T121" fmla="*/ 66 h 118"/>
                              <a:gd name="T122" fmla="*/ 76 w 76"/>
                              <a:gd name="T123" fmla="*/ 7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76" h="118">
                                <a:moveTo>
                                  <a:pt x="76" y="84"/>
                                </a:moveTo>
                                <a:lnTo>
                                  <a:pt x="76" y="91"/>
                                </a:lnTo>
                                <a:lnTo>
                                  <a:pt x="74" y="98"/>
                                </a:lnTo>
                                <a:lnTo>
                                  <a:pt x="70" y="104"/>
                                </a:lnTo>
                                <a:lnTo>
                                  <a:pt x="65" y="109"/>
                                </a:lnTo>
                                <a:lnTo>
                                  <a:pt x="59" y="113"/>
                                </a:lnTo>
                                <a:lnTo>
                                  <a:pt x="52" y="116"/>
                                </a:lnTo>
                                <a:lnTo>
                                  <a:pt x="43" y="118"/>
                                </a:lnTo>
                                <a:lnTo>
                                  <a:pt x="35" y="118"/>
                                </a:lnTo>
                                <a:lnTo>
                                  <a:pt x="28" y="118"/>
                                </a:lnTo>
                                <a:lnTo>
                                  <a:pt x="23" y="117"/>
                                </a:lnTo>
                                <a:lnTo>
                                  <a:pt x="18" y="117"/>
                                </a:lnTo>
                                <a:lnTo>
                                  <a:pt x="14" y="116"/>
                                </a:lnTo>
                                <a:lnTo>
                                  <a:pt x="10" y="113"/>
                                </a:lnTo>
                                <a:lnTo>
                                  <a:pt x="6" y="112"/>
                                </a:lnTo>
                                <a:lnTo>
                                  <a:pt x="4" y="111"/>
                                </a:lnTo>
                                <a:lnTo>
                                  <a:pt x="2" y="109"/>
                                </a:lnTo>
                                <a:lnTo>
                                  <a:pt x="1" y="108"/>
                                </a:lnTo>
                                <a:lnTo>
                                  <a:pt x="0" y="106"/>
                                </a:lnTo>
                                <a:lnTo>
                                  <a:pt x="0" y="103"/>
                                </a:lnTo>
                                <a:lnTo>
                                  <a:pt x="0" y="101"/>
                                </a:lnTo>
                                <a:lnTo>
                                  <a:pt x="0" y="98"/>
                                </a:lnTo>
                                <a:lnTo>
                                  <a:pt x="0" y="96"/>
                                </a:lnTo>
                                <a:lnTo>
                                  <a:pt x="0" y="95"/>
                                </a:lnTo>
                                <a:lnTo>
                                  <a:pt x="1" y="93"/>
                                </a:lnTo>
                                <a:lnTo>
                                  <a:pt x="1" y="93"/>
                                </a:lnTo>
                                <a:lnTo>
                                  <a:pt x="1" y="92"/>
                                </a:lnTo>
                                <a:lnTo>
                                  <a:pt x="2" y="92"/>
                                </a:lnTo>
                                <a:lnTo>
                                  <a:pt x="4" y="92"/>
                                </a:lnTo>
                                <a:lnTo>
                                  <a:pt x="5" y="92"/>
                                </a:lnTo>
                                <a:lnTo>
                                  <a:pt x="7" y="93"/>
                                </a:lnTo>
                                <a:lnTo>
                                  <a:pt x="10" y="96"/>
                                </a:lnTo>
                                <a:lnTo>
                                  <a:pt x="14" y="97"/>
                                </a:lnTo>
                                <a:lnTo>
                                  <a:pt x="17" y="100"/>
                                </a:lnTo>
                                <a:lnTo>
                                  <a:pt x="22" y="101"/>
                                </a:lnTo>
                                <a:lnTo>
                                  <a:pt x="28" y="102"/>
                                </a:lnTo>
                                <a:lnTo>
                                  <a:pt x="35" y="102"/>
                                </a:lnTo>
                                <a:lnTo>
                                  <a:pt x="39" y="102"/>
                                </a:lnTo>
                                <a:lnTo>
                                  <a:pt x="43" y="101"/>
                                </a:lnTo>
                                <a:lnTo>
                                  <a:pt x="48" y="100"/>
                                </a:lnTo>
                                <a:lnTo>
                                  <a:pt x="51" y="98"/>
                                </a:lnTo>
                                <a:lnTo>
                                  <a:pt x="53" y="96"/>
                                </a:lnTo>
                                <a:lnTo>
                                  <a:pt x="55" y="92"/>
                                </a:lnTo>
                                <a:lnTo>
                                  <a:pt x="57" y="90"/>
                                </a:lnTo>
                                <a:lnTo>
                                  <a:pt x="57" y="85"/>
                                </a:lnTo>
                                <a:lnTo>
                                  <a:pt x="57" y="81"/>
                                </a:lnTo>
                                <a:lnTo>
                                  <a:pt x="54" y="77"/>
                                </a:lnTo>
                                <a:lnTo>
                                  <a:pt x="52" y="75"/>
                                </a:lnTo>
                                <a:lnTo>
                                  <a:pt x="48" y="71"/>
                                </a:lnTo>
                                <a:lnTo>
                                  <a:pt x="44" y="70"/>
                                </a:lnTo>
                                <a:lnTo>
                                  <a:pt x="39" y="68"/>
                                </a:lnTo>
                                <a:lnTo>
                                  <a:pt x="35" y="65"/>
                                </a:lnTo>
                                <a:lnTo>
                                  <a:pt x="30" y="64"/>
                                </a:lnTo>
                                <a:lnTo>
                                  <a:pt x="25" y="61"/>
                                </a:lnTo>
                                <a:lnTo>
                                  <a:pt x="20" y="59"/>
                                </a:lnTo>
                                <a:lnTo>
                                  <a:pt x="15" y="56"/>
                                </a:lnTo>
                                <a:lnTo>
                                  <a:pt x="11" y="53"/>
                                </a:lnTo>
                                <a:lnTo>
                                  <a:pt x="7" y="49"/>
                                </a:lnTo>
                                <a:lnTo>
                                  <a:pt x="5" y="44"/>
                                </a:lnTo>
                                <a:lnTo>
                                  <a:pt x="2" y="38"/>
                                </a:lnTo>
                                <a:lnTo>
                                  <a:pt x="2" y="32"/>
                                </a:lnTo>
                                <a:lnTo>
                                  <a:pt x="2" y="26"/>
                                </a:lnTo>
                                <a:lnTo>
                                  <a:pt x="5" y="20"/>
                                </a:lnTo>
                                <a:lnTo>
                                  <a:pt x="7" y="13"/>
                                </a:lnTo>
                                <a:lnTo>
                                  <a:pt x="12" y="10"/>
                                </a:lnTo>
                                <a:lnTo>
                                  <a:pt x="17" y="5"/>
                                </a:lnTo>
                                <a:lnTo>
                                  <a:pt x="25" y="2"/>
                                </a:lnTo>
                                <a:lnTo>
                                  <a:pt x="32" y="0"/>
                                </a:lnTo>
                                <a:lnTo>
                                  <a:pt x="42" y="0"/>
                                </a:lnTo>
                                <a:lnTo>
                                  <a:pt x="47" y="0"/>
                                </a:lnTo>
                                <a:lnTo>
                                  <a:pt x="51" y="0"/>
                                </a:lnTo>
                                <a:lnTo>
                                  <a:pt x="55" y="1"/>
                                </a:lnTo>
                                <a:lnTo>
                                  <a:pt x="59" y="2"/>
                                </a:lnTo>
                                <a:lnTo>
                                  <a:pt x="62" y="3"/>
                                </a:lnTo>
                                <a:lnTo>
                                  <a:pt x="64" y="5"/>
                                </a:lnTo>
                                <a:lnTo>
                                  <a:pt x="67" y="6"/>
                                </a:lnTo>
                                <a:lnTo>
                                  <a:pt x="68" y="6"/>
                                </a:lnTo>
                                <a:lnTo>
                                  <a:pt x="69" y="7"/>
                                </a:lnTo>
                                <a:lnTo>
                                  <a:pt x="70" y="8"/>
                                </a:lnTo>
                                <a:lnTo>
                                  <a:pt x="70" y="8"/>
                                </a:lnTo>
                                <a:lnTo>
                                  <a:pt x="70" y="10"/>
                                </a:lnTo>
                                <a:lnTo>
                                  <a:pt x="70" y="11"/>
                                </a:lnTo>
                                <a:lnTo>
                                  <a:pt x="71" y="12"/>
                                </a:lnTo>
                                <a:lnTo>
                                  <a:pt x="71" y="13"/>
                                </a:lnTo>
                                <a:lnTo>
                                  <a:pt x="71" y="15"/>
                                </a:lnTo>
                                <a:lnTo>
                                  <a:pt x="71" y="17"/>
                                </a:lnTo>
                                <a:lnTo>
                                  <a:pt x="71" y="18"/>
                                </a:lnTo>
                                <a:lnTo>
                                  <a:pt x="70" y="21"/>
                                </a:lnTo>
                                <a:lnTo>
                                  <a:pt x="70" y="21"/>
                                </a:lnTo>
                                <a:lnTo>
                                  <a:pt x="70" y="22"/>
                                </a:lnTo>
                                <a:lnTo>
                                  <a:pt x="69" y="23"/>
                                </a:lnTo>
                                <a:lnTo>
                                  <a:pt x="69" y="23"/>
                                </a:lnTo>
                                <a:lnTo>
                                  <a:pt x="68" y="23"/>
                                </a:lnTo>
                                <a:lnTo>
                                  <a:pt x="67" y="23"/>
                                </a:lnTo>
                                <a:lnTo>
                                  <a:pt x="65" y="22"/>
                                </a:lnTo>
                                <a:lnTo>
                                  <a:pt x="63" y="21"/>
                                </a:lnTo>
                                <a:lnTo>
                                  <a:pt x="59" y="20"/>
                                </a:lnTo>
                                <a:lnTo>
                                  <a:pt x="57" y="17"/>
                                </a:lnTo>
                                <a:lnTo>
                                  <a:pt x="52" y="16"/>
                                </a:lnTo>
                                <a:lnTo>
                                  <a:pt x="47" y="15"/>
                                </a:lnTo>
                                <a:lnTo>
                                  <a:pt x="42" y="15"/>
                                </a:lnTo>
                                <a:lnTo>
                                  <a:pt x="37" y="15"/>
                                </a:lnTo>
                                <a:lnTo>
                                  <a:pt x="33" y="16"/>
                                </a:lnTo>
                                <a:lnTo>
                                  <a:pt x="30" y="17"/>
                                </a:lnTo>
                                <a:lnTo>
                                  <a:pt x="27" y="20"/>
                                </a:lnTo>
                                <a:lnTo>
                                  <a:pt x="25" y="21"/>
                                </a:lnTo>
                                <a:lnTo>
                                  <a:pt x="23" y="24"/>
                                </a:lnTo>
                                <a:lnTo>
                                  <a:pt x="22" y="27"/>
                                </a:lnTo>
                                <a:lnTo>
                                  <a:pt x="22" y="31"/>
                                </a:lnTo>
                                <a:lnTo>
                                  <a:pt x="22" y="34"/>
                                </a:lnTo>
                                <a:lnTo>
                                  <a:pt x="25" y="38"/>
                                </a:lnTo>
                                <a:lnTo>
                                  <a:pt x="27" y="42"/>
                                </a:lnTo>
                                <a:lnTo>
                                  <a:pt x="31" y="44"/>
                                </a:lnTo>
                                <a:lnTo>
                                  <a:pt x="35" y="47"/>
                                </a:lnTo>
                                <a:lnTo>
                                  <a:pt x="39" y="48"/>
                                </a:lnTo>
                                <a:lnTo>
                                  <a:pt x="44" y="50"/>
                                </a:lnTo>
                                <a:lnTo>
                                  <a:pt x="49" y="52"/>
                                </a:lnTo>
                                <a:lnTo>
                                  <a:pt x="54" y="54"/>
                                </a:lnTo>
                                <a:lnTo>
                                  <a:pt x="59" y="56"/>
                                </a:lnTo>
                                <a:lnTo>
                                  <a:pt x="64" y="59"/>
                                </a:lnTo>
                                <a:lnTo>
                                  <a:pt x="68" y="63"/>
                                </a:lnTo>
                                <a:lnTo>
                                  <a:pt x="71" y="66"/>
                                </a:lnTo>
                                <a:lnTo>
                                  <a:pt x="74" y="71"/>
                                </a:lnTo>
                                <a:lnTo>
                                  <a:pt x="76" y="77"/>
                                </a:lnTo>
                                <a:lnTo>
                                  <a:pt x="76" y="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27" name="Freeform 716"/>
                        <wps:cNvSpPr>
                          <a:spLocks/>
                        </wps:cNvSpPr>
                        <wps:spPr bwMode="auto">
                          <a:xfrm>
                            <a:off x="4610100" y="5305425"/>
                            <a:ext cx="63500" cy="63500"/>
                          </a:xfrm>
                          <a:custGeom>
                            <a:avLst/>
                            <a:gdLst>
                              <a:gd name="T0" fmla="*/ 105 w 118"/>
                              <a:gd name="T1" fmla="*/ 22 h 118"/>
                              <a:gd name="T2" fmla="*/ 97 w 118"/>
                              <a:gd name="T3" fmla="*/ 13 h 118"/>
                              <a:gd name="T4" fmla="*/ 77 w 118"/>
                              <a:gd name="T5" fmla="*/ 2 h 118"/>
                              <a:gd name="T6" fmla="*/ 54 w 118"/>
                              <a:gd name="T7" fmla="*/ 0 h 118"/>
                              <a:gd name="T8" fmla="*/ 32 w 118"/>
                              <a:gd name="T9" fmla="*/ 6 h 118"/>
                              <a:gd name="T10" fmla="*/ 22 w 118"/>
                              <a:gd name="T11" fmla="*/ 12 h 118"/>
                              <a:gd name="T12" fmla="*/ 14 w 118"/>
                              <a:gd name="T13" fmla="*/ 21 h 118"/>
                              <a:gd name="T14" fmla="*/ 3 w 118"/>
                              <a:gd name="T15" fmla="*/ 41 h 118"/>
                              <a:gd name="T16" fmla="*/ 0 w 118"/>
                              <a:gd name="T17" fmla="*/ 63 h 118"/>
                              <a:gd name="T18" fmla="*/ 6 w 118"/>
                              <a:gd name="T19" fmla="*/ 85 h 118"/>
                              <a:gd name="T20" fmla="*/ 12 w 118"/>
                              <a:gd name="T21" fmla="*/ 95 h 118"/>
                              <a:gd name="T22" fmla="*/ 21 w 118"/>
                              <a:gd name="T23" fmla="*/ 103 h 118"/>
                              <a:gd name="T24" fmla="*/ 41 w 118"/>
                              <a:gd name="T25" fmla="*/ 114 h 118"/>
                              <a:gd name="T26" fmla="*/ 63 w 118"/>
                              <a:gd name="T27" fmla="*/ 118 h 118"/>
                              <a:gd name="T28" fmla="*/ 85 w 118"/>
                              <a:gd name="T29" fmla="*/ 112 h 118"/>
                              <a:gd name="T30" fmla="*/ 95 w 118"/>
                              <a:gd name="T31" fmla="*/ 105 h 118"/>
                              <a:gd name="T32" fmla="*/ 104 w 118"/>
                              <a:gd name="T33" fmla="*/ 97 h 118"/>
                              <a:gd name="T34" fmla="*/ 115 w 118"/>
                              <a:gd name="T35" fmla="*/ 76 h 118"/>
                              <a:gd name="T36" fmla="*/ 118 w 118"/>
                              <a:gd name="T37" fmla="*/ 54 h 118"/>
                              <a:gd name="T38" fmla="*/ 112 w 118"/>
                              <a:gd name="T39" fmla="*/ 32 h 118"/>
                              <a:gd name="T40" fmla="*/ 105 w 118"/>
                              <a:gd name="T41" fmla="*/ 22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18" h="118">
                                <a:moveTo>
                                  <a:pt x="105" y="22"/>
                                </a:moveTo>
                                <a:lnTo>
                                  <a:pt x="97" y="13"/>
                                </a:lnTo>
                                <a:lnTo>
                                  <a:pt x="77" y="2"/>
                                </a:lnTo>
                                <a:lnTo>
                                  <a:pt x="54" y="0"/>
                                </a:lnTo>
                                <a:lnTo>
                                  <a:pt x="32" y="6"/>
                                </a:lnTo>
                                <a:lnTo>
                                  <a:pt x="22" y="12"/>
                                </a:lnTo>
                                <a:lnTo>
                                  <a:pt x="14" y="21"/>
                                </a:lnTo>
                                <a:lnTo>
                                  <a:pt x="3" y="41"/>
                                </a:lnTo>
                                <a:lnTo>
                                  <a:pt x="0" y="63"/>
                                </a:lnTo>
                                <a:lnTo>
                                  <a:pt x="6" y="85"/>
                                </a:lnTo>
                                <a:lnTo>
                                  <a:pt x="12" y="95"/>
                                </a:lnTo>
                                <a:lnTo>
                                  <a:pt x="21" y="103"/>
                                </a:lnTo>
                                <a:lnTo>
                                  <a:pt x="41" y="114"/>
                                </a:lnTo>
                                <a:lnTo>
                                  <a:pt x="63" y="118"/>
                                </a:lnTo>
                                <a:lnTo>
                                  <a:pt x="85" y="112"/>
                                </a:lnTo>
                                <a:lnTo>
                                  <a:pt x="95" y="105"/>
                                </a:lnTo>
                                <a:lnTo>
                                  <a:pt x="104" y="97"/>
                                </a:lnTo>
                                <a:lnTo>
                                  <a:pt x="115" y="76"/>
                                </a:lnTo>
                                <a:lnTo>
                                  <a:pt x="118" y="54"/>
                                </a:lnTo>
                                <a:lnTo>
                                  <a:pt x="112" y="32"/>
                                </a:lnTo>
                                <a:lnTo>
                                  <a:pt x="105" y="22"/>
                                </a:lnTo>
                                <a:close/>
                              </a:path>
                            </a:pathLst>
                          </a:custGeom>
                          <a:solidFill>
                            <a:srgbClr val="DECD87"/>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28" name="Freeform 717"/>
                        <wps:cNvSpPr>
                          <a:spLocks/>
                        </wps:cNvSpPr>
                        <wps:spPr bwMode="auto">
                          <a:xfrm>
                            <a:off x="4667250" y="5340350"/>
                            <a:ext cx="142875" cy="20638"/>
                          </a:xfrm>
                          <a:custGeom>
                            <a:avLst/>
                            <a:gdLst>
                              <a:gd name="T0" fmla="*/ 0 w 272"/>
                              <a:gd name="T1" fmla="*/ 0 h 39"/>
                              <a:gd name="T2" fmla="*/ 3 w 272"/>
                              <a:gd name="T3" fmla="*/ 5 h 39"/>
                              <a:gd name="T4" fmla="*/ 15 w 272"/>
                              <a:gd name="T5" fmla="*/ 27 h 39"/>
                              <a:gd name="T6" fmla="*/ 27 w 272"/>
                              <a:gd name="T7" fmla="*/ 38 h 39"/>
                              <a:gd name="T8" fmla="*/ 35 w 272"/>
                              <a:gd name="T9" fmla="*/ 39 h 39"/>
                              <a:gd name="T10" fmla="*/ 41 w 272"/>
                              <a:gd name="T11" fmla="*/ 38 h 39"/>
                              <a:gd name="T12" fmla="*/ 51 w 272"/>
                              <a:gd name="T13" fmla="*/ 28 h 39"/>
                              <a:gd name="T14" fmla="*/ 58 w 272"/>
                              <a:gd name="T15" fmla="*/ 13 h 39"/>
                              <a:gd name="T16" fmla="*/ 68 w 272"/>
                              <a:gd name="T17" fmla="*/ 4 h 39"/>
                              <a:gd name="T18" fmla="*/ 73 w 272"/>
                              <a:gd name="T19" fmla="*/ 2 h 39"/>
                              <a:gd name="T20" fmla="*/ 79 w 272"/>
                              <a:gd name="T21" fmla="*/ 4 h 39"/>
                              <a:gd name="T22" fmla="*/ 88 w 272"/>
                              <a:gd name="T23" fmla="*/ 13 h 39"/>
                              <a:gd name="T24" fmla="*/ 95 w 272"/>
                              <a:gd name="T25" fmla="*/ 27 h 39"/>
                              <a:gd name="T26" fmla="*/ 102 w 272"/>
                              <a:gd name="T27" fmla="*/ 38 h 39"/>
                              <a:gd name="T28" fmla="*/ 107 w 272"/>
                              <a:gd name="T29" fmla="*/ 39 h 39"/>
                              <a:gd name="T30" fmla="*/ 113 w 272"/>
                              <a:gd name="T31" fmla="*/ 38 h 39"/>
                              <a:gd name="T32" fmla="*/ 121 w 272"/>
                              <a:gd name="T33" fmla="*/ 28 h 39"/>
                              <a:gd name="T34" fmla="*/ 133 w 272"/>
                              <a:gd name="T35" fmla="*/ 9 h 39"/>
                              <a:gd name="T36" fmla="*/ 143 w 272"/>
                              <a:gd name="T37" fmla="*/ 4 h 39"/>
                              <a:gd name="T38" fmla="*/ 149 w 272"/>
                              <a:gd name="T39" fmla="*/ 4 h 39"/>
                              <a:gd name="T40" fmla="*/ 158 w 272"/>
                              <a:gd name="T41" fmla="*/ 13 h 39"/>
                              <a:gd name="T42" fmla="*/ 165 w 272"/>
                              <a:gd name="T43" fmla="*/ 28 h 39"/>
                              <a:gd name="T44" fmla="*/ 174 w 272"/>
                              <a:gd name="T45" fmla="*/ 38 h 39"/>
                              <a:gd name="T46" fmla="*/ 180 w 272"/>
                              <a:gd name="T47" fmla="*/ 38 h 39"/>
                              <a:gd name="T48" fmla="*/ 186 w 272"/>
                              <a:gd name="T49" fmla="*/ 37 h 39"/>
                              <a:gd name="T50" fmla="*/ 193 w 272"/>
                              <a:gd name="T51" fmla="*/ 26 h 39"/>
                              <a:gd name="T52" fmla="*/ 201 w 272"/>
                              <a:gd name="T53" fmla="*/ 12 h 39"/>
                              <a:gd name="T54" fmla="*/ 208 w 272"/>
                              <a:gd name="T55" fmla="*/ 2 h 39"/>
                              <a:gd name="T56" fmla="*/ 214 w 272"/>
                              <a:gd name="T57" fmla="*/ 1 h 39"/>
                              <a:gd name="T58" fmla="*/ 219 w 272"/>
                              <a:gd name="T59" fmla="*/ 4 h 39"/>
                              <a:gd name="T60" fmla="*/ 228 w 272"/>
                              <a:gd name="T61" fmla="*/ 15 h 39"/>
                              <a:gd name="T62" fmla="*/ 233 w 272"/>
                              <a:gd name="T63" fmla="*/ 28 h 39"/>
                              <a:gd name="T64" fmla="*/ 240 w 272"/>
                              <a:gd name="T65" fmla="*/ 38 h 39"/>
                              <a:gd name="T66" fmla="*/ 246 w 272"/>
                              <a:gd name="T67" fmla="*/ 39 h 39"/>
                              <a:gd name="T68" fmla="*/ 253 w 272"/>
                              <a:gd name="T69" fmla="*/ 38 h 39"/>
                              <a:gd name="T70" fmla="*/ 262 w 272"/>
                              <a:gd name="T71" fmla="*/ 26 h 39"/>
                              <a:gd name="T72" fmla="*/ 271 w 272"/>
                              <a:gd name="T73" fmla="*/ 5 h 39"/>
                              <a:gd name="T74" fmla="*/ 272 w 272"/>
                              <a:gd name="T75" fmla="*/ 0 h 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272" h="39">
                                <a:moveTo>
                                  <a:pt x="0" y="0"/>
                                </a:moveTo>
                                <a:lnTo>
                                  <a:pt x="3" y="5"/>
                                </a:lnTo>
                                <a:lnTo>
                                  <a:pt x="15" y="27"/>
                                </a:lnTo>
                                <a:lnTo>
                                  <a:pt x="27" y="38"/>
                                </a:lnTo>
                                <a:lnTo>
                                  <a:pt x="35" y="39"/>
                                </a:lnTo>
                                <a:lnTo>
                                  <a:pt x="41" y="38"/>
                                </a:lnTo>
                                <a:lnTo>
                                  <a:pt x="51" y="28"/>
                                </a:lnTo>
                                <a:lnTo>
                                  <a:pt x="58" y="13"/>
                                </a:lnTo>
                                <a:lnTo>
                                  <a:pt x="68" y="4"/>
                                </a:lnTo>
                                <a:lnTo>
                                  <a:pt x="73" y="2"/>
                                </a:lnTo>
                                <a:lnTo>
                                  <a:pt x="79" y="4"/>
                                </a:lnTo>
                                <a:lnTo>
                                  <a:pt x="88" y="13"/>
                                </a:lnTo>
                                <a:lnTo>
                                  <a:pt x="95" y="27"/>
                                </a:lnTo>
                                <a:lnTo>
                                  <a:pt x="102" y="38"/>
                                </a:lnTo>
                                <a:lnTo>
                                  <a:pt x="107" y="39"/>
                                </a:lnTo>
                                <a:lnTo>
                                  <a:pt x="113" y="38"/>
                                </a:lnTo>
                                <a:lnTo>
                                  <a:pt x="121" y="28"/>
                                </a:lnTo>
                                <a:lnTo>
                                  <a:pt x="133" y="9"/>
                                </a:lnTo>
                                <a:lnTo>
                                  <a:pt x="143" y="4"/>
                                </a:lnTo>
                                <a:lnTo>
                                  <a:pt x="149" y="4"/>
                                </a:lnTo>
                                <a:lnTo>
                                  <a:pt x="158" y="13"/>
                                </a:lnTo>
                                <a:lnTo>
                                  <a:pt x="165" y="28"/>
                                </a:lnTo>
                                <a:lnTo>
                                  <a:pt x="174" y="38"/>
                                </a:lnTo>
                                <a:lnTo>
                                  <a:pt x="180" y="38"/>
                                </a:lnTo>
                                <a:lnTo>
                                  <a:pt x="186" y="37"/>
                                </a:lnTo>
                                <a:lnTo>
                                  <a:pt x="193" y="26"/>
                                </a:lnTo>
                                <a:lnTo>
                                  <a:pt x="201" y="12"/>
                                </a:lnTo>
                                <a:lnTo>
                                  <a:pt x="208" y="2"/>
                                </a:lnTo>
                                <a:lnTo>
                                  <a:pt x="214" y="1"/>
                                </a:lnTo>
                                <a:lnTo>
                                  <a:pt x="219" y="4"/>
                                </a:lnTo>
                                <a:lnTo>
                                  <a:pt x="228" y="15"/>
                                </a:lnTo>
                                <a:lnTo>
                                  <a:pt x="233" y="28"/>
                                </a:lnTo>
                                <a:lnTo>
                                  <a:pt x="240" y="38"/>
                                </a:lnTo>
                                <a:lnTo>
                                  <a:pt x="246" y="39"/>
                                </a:lnTo>
                                <a:lnTo>
                                  <a:pt x="253" y="38"/>
                                </a:lnTo>
                                <a:lnTo>
                                  <a:pt x="262" y="26"/>
                                </a:lnTo>
                                <a:lnTo>
                                  <a:pt x="271" y="5"/>
                                </a:lnTo>
                                <a:lnTo>
                                  <a:pt x="272" y="0"/>
                                </a:lnTo>
                              </a:path>
                            </a:pathLst>
                          </a:custGeom>
                          <a:noFill/>
                          <a:ln w="9525">
                            <a:solidFill>
                              <a:srgbClr val="DECD87"/>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529" name="Freeform 718"/>
                        <wps:cNvSpPr>
                          <a:spLocks/>
                        </wps:cNvSpPr>
                        <wps:spPr bwMode="auto">
                          <a:xfrm>
                            <a:off x="7023100" y="3625850"/>
                            <a:ext cx="60325" cy="84138"/>
                          </a:xfrm>
                          <a:custGeom>
                            <a:avLst/>
                            <a:gdLst>
                              <a:gd name="T0" fmla="*/ 112 w 112"/>
                              <a:gd name="T1" fmla="*/ 138 h 160"/>
                              <a:gd name="T2" fmla="*/ 112 w 112"/>
                              <a:gd name="T3" fmla="*/ 141 h 160"/>
                              <a:gd name="T4" fmla="*/ 112 w 112"/>
                              <a:gd name="T5" fmla="*/ 143 h 160"/>
                              <a:gd name="T6" fmla="*/ 111 w 112"/>
                              <a:gd name="T7" fmla="*/ 144 h 160"/>
                              <a:gd name="T8" fmla="*/ 108 w 112"/>
                              <a:gd name="T9" fmla="*/ 147 h 160"/>
                              <a:gd name="T10" fmla="*/ 99 w 112"/>
                              <a:gd name="T11" fmla="*/ 152 h 160"/>
                              <a:gd name="T12" fmla="*/ 88 w 112"/>
                              <a:gd name="T13" fmla="*/ 157 h 160"/>
                              <a:gd name="T14" fmla="*/ 74 w 112"/>
                              <a:gd name="T15" fmla="*/ 159 h 160"/>
                              <a:gd name="T16" fmla="*/ 50 w 112"/>
                              <a:gd name="T17" fmla="*/ 159 h 160"/>
                              <a:gd name="T18" fmla="*/ 27 w 112"/>
                              <a:gd name="T19" fmla="*/ 149 h 160"/>
                              <a:gd name="T20" fmla="*/ 10 w 112"/>
                              <a:gd name="T21" fmla="*/ 129 h 160"/>
                              <a:gd name="T22" fmla="*/ 0 w 112"/>
                              <a:gd name="T23" fmla="*/ 100 h 160"/>
                              <a:gd name="T24" fmla="*/ 0 w 112"/>
                              <a:gd name="T25" fmla="*/ 63 h 160"/>
                              <a:gd name="T26" fmla="*/ 10 w 112"/>
                              <a:gd name="T27" fmla="*/ 33 h 160"/>
                              <a:gd name="T28" fmla="*/ 28 w 112"/>
                              <a:gd name="T29" fmla="*/ 13 h 160"/>
                              <a:gd name="T30" fmla="*/ 53 w 112"/>
                              <a:gd name="T31" fmla="*/ 1 h 160"/>
                              <a:gd name="T32" fmla="*/ 75 w 112"/>
                              <a:gd name="T33" fmla="*/ 0 h 160"/>
                              <a:gd name="T34" fmla="*/ 87 w 112"/>
                              <a:gd name="T35" fmla="*/ 3 h 160"/>
                              <a:gd name="T36" fmla="*/ 98 w 112"/>
                              <a:gd name="T37" fmla="*/ 6 h 160"/>
                              <a:gd name="T38" fmla="*/ 106 w 112"/>
                              <a:gd name="T39" fmla="*/ 11 h 160"/>
                              <a:gd name="T40" fmla="*/ 109 w 112"/>
                              <a:gd name="T41" fmla="*/ 15 h 160"/>
                              <a:gd name="T42" fmla="*/ 111 w 112"/>
                              <a:gd name="T43" fmla="*/ 17 h 160"/>
                              <a:gd name="T44" fmla="*/ 112 w 112"/>
                              <a:gd name="T45" fmla="*/ 19 h 160"/>
                              <a:gd name="T46" fmla="*/ 112 w 112"/>
                              <a:gd name="T47" fmla="*/ 22 h 160"/>
                              <a:gd name="T48" fmla="*/ 112 w 112"/>
                              <a:gd name="T49" fmla="*/ 26 h 160"/>
                              <a:gd name="T50" fmla="*/ 111 w 112"/>
                              <a:gd name="T51" fmla="*/ 30 h 160"/>
                              <a:gd name="T52" fmla="*/ 111 w 112"/>
                              <a:gd name="T53" fmla="*/ 32 h 160"/>
                              <a:gd name="T54" fmla="*/ 109 w 112"/>
                              <a:gd name="T55" fmla="*/ 33 h 160"/>
                              <a:gd name="T56" fmla="*/ 106 w 112"/>
                              <a:gd name="T57" fmla="*/ 33 h 160"/>
                              <a:gd name="T58" fmla="*/ 99 w 112"/>
                              <a:gd name="T59" fmla="*/ 29 h 160"/>
                              <a:gd name="T60" fmla="*/ 91 w 112"/>
                              <a:gd name="T61" fmla="*/ 24 h 160"/>
                              <a:gd name="T62" fmla="*/ 76 w 112"/>
                              <a:gd name="T63" fmla="*/ 19 h 160"/>
                              <a:gd name="T64" fmla="*/ 58 w 112"/>
                              <a:gd name="T65" fmla="*/ 19 h 160"/>
                              <a:gd name="T66" fmla="*/ 40 w 112"/>
                              <a:gd name="T67" fmla="*/ 27 h 160"/>
                              <a:gd name="T68" fmla="*/ 29 w 112"/>
                              <a:gd name="T69" fmla="*/ 43 h 160"/>
                              <a:gd name="T70" fmla="*/ 22 w 112"/>
                              <a:gd name="T71" fmla="*/ 67 h 160"/>
                              <a:gd name="T72" fmla="*/ 22 w 112"/>
                              <a:gd name="T73" fmla="*/ 95 h 160"/>
                              <a:gd name="T74" fmla="*/ 28 w 112"/>
                              <a:gd name="T75" fmla="*/ 118 h 160"/>
                              <a:gd name="T76" fmla="*/ 40 w 112"/>
                              <a:gd name="T77" fmla="*/ 133 h 160"/>
                              <a:gd name="T78" fmla="*/ 58 w 112"/>
                              <a:gd name="T79" fmla="*/ 141 h 160"/>
                              <a:gd name="T80" fmla="*/ 77 w 112"/>
                              <a:gd name="T81" fmla="*/ 142 h 160"/>
                              <a:gd name="T82" fmla="*/ 91 w 112"/>
                              <a:gd name="T83" fmla="*/ 137 h 160"/>
                              <a:gd name="T84" fmla="*/ 101 w 112"/>
                              <a:gd name="T85" fmla="*/ 132 h 160"/>
                              <a:gd name="T86" fmla="*/ 107 w 112"/>
                              <a:gd name="T87" fmla="*/ 127 h 160"/>
                              <a:gd name="T88" fmla="*/ 109 w 112"/>
                              <a:gd name="T89" fmla="*/ 127 h 160"/>
                              <a:gd name="T90" fmla="*/ 111 w 112"/>
                              <a:gd name="T91" fmla="*/ 128 h 160"/>
                              <a:gd name="T92" fmla="*/ 112 w 112"/>
                              <a:gd name="T93" fmla="*/ 129 h 160"/>
                              <a:gd name="T94" fmla="*/ 112 w 112"/>
                              <a:gd name="T95" fmla="*/ 133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12" h="160">
                                <a:moveTo>
                                  <a:pt x="112" y="136"/>
                                </a:moveTo>
                                <a:lnTo>
                                  <a:pt x="112" y="138"/>
                                </a:lnTo>
                                <a:lnTo>
                                  <a:pt x="112" y="139"/>
                                </a:lnTo>
                                <a:lnTo>
                                  <a:pt x="112" y="141"/>
                                </a:lnTo>
                                <a:lnTo>
                                  <a:pt x="112" y="142"/>
                                </a:lnTo>
                                <a:lnTo>
                                  <a:pt x="112" y="143"/>
                                </a:lnTo>
                                <a:lnTo>
                                  <a:pt x="111" y="144"/>
                                </a:lnTo>
                                <a:lnTo>
                                  <a:pt x="111" y="144"/>
                                </a:lnTo>
                                <a:lnTo>
                                  <a:pt x="109" y="146"/>
                                </a:lnTo>
                                <a:lnTo>
                                  <a:pt x="108" y="147"/>
                                </a:lnTo>
                                <a:lnTo>
                                  <a:pt x="104" y="149"/>
                                </a:lnTo>
                                <a:lnTo>
                                  <a:pt x="99" y="152"/>
                                </a:lnTo>
                                <a:lnTo>
                                  <a:pt x="95" y="154"/>
                                </a:lnTo>
                                <a:lnTo>
                                  <a:pt x="88" y="157"/>
                                </a:lnTo>
                                <a:lnTo>
                                  <a:pt x="81" y="158"/>
                                </a:lnTo>
                                <a:lnTo>
                                  <a:pt x="74" y="159"/>
                                </a:lnTo>
                                <a:lnTo>
                                  <a:pt x="65" y="160"/>
                                </a:lnTo>
                                <a:lnTo>
                                  <a:pt x="50" y="159"/>
                                </a:lnTo>
                                <a:lnTo>
                                  <a:pt x="38" y="155"/>
                                </a:lnTo>
                                <a:lnTo>
                                  <a:pt x="27" y="149"/>
                                </a:lnTo>
                                <a:lnTo>
                                  <a:pt x="17" y="139"/>
                                </a:lnTo>
                                <a:lnTo>
                                  <a:pt x="10" y="129"/>
                                </a:lnTo>
                                <a:lnTo>
                                  <a:pt x="3" y="116"/>
                                </a:lnTo>
                                <a:lnTo>
                                  <a:pt x="0" y="100"/>
                                </a:lnTo>
                                <a:lnTo>
                                  <a:pt x="0" y="83"/>
                                </a:lnTo>
                                <a:lnTo>
                                  <a:pt x="0" y="63"/>
                                </a:lnTo>
                                <a:lnTo>
                                  <a:pt x="5" y="48"/>
                                </a:lnTo>
                                <a:lnTo>
                                  <a:pt x="10" y="33"/>
                                </a:lnTo>
                                <a:lnTo>
                                  <a:pt x="18" y="22"/>
                                </a:lnTo>
                                <a:lnTo>
                                  <a:pt x="28" y="13"/>
                                </a:lnTo>
                                <a:lnTo>
                                  <a:pt x="40" y="6"/>
                                </a:lnTo>
                                <a:lnTo>
                                  <a:pt x="53" y="1"/>
                                </a:lnTo>
                                <a:lnTo>
                                  <a:pt x="67" y="0"/>
                                </a:lnTo>
                                <a:lnTo>
                                  <a:pt x="75" y="0"/>
                                </a:lnTo>
                                <a:lnTo>
                                  <a:pt x="81" y="1"/>
                                </a:lnTo>
                                <a:lnTo>
                                  <a:pt x="87" y="3"/>
                                </a:lnTo>
                                <a:lnTo>
                                  <a:pt x="92" y="5"/>
                                </a:lnTo>
                                <a:lnTo>
                                  <a:pt x="98" y="6"/>
                                </a:lnTo>
                                <a:lnTo>
                                  <a:pt x="102" y="9"/>
                                </a:lnTo>
                                <a:lnTo>
                                  <a:pt x="106" y="11"/>
                                </a:lnTo>
                                <a:lnTo>
                                  <a:pt x="108" y="14"/>
                                </a:lnTo>
                                <a:lnTo>
                                  <a:pt x="109" y="15"/>
                                </a:lnTo>
                                <a:lnTo>
                                  <a:pt x="111" y="16"/>
                                </a:lnTo>
                                <a:lnTo>
                                  <a:pt x="111" y="17"/>
                                </a:lnTo>
                                <a:lnTo>
                                  <a:pt x="111" y="17"/>
                                </a:lnTo>
                                <a:lnTo>
                                  <a:pt x="112" y="19"/>
                                </a:lnTo>
                                <a:lnTo>
                                  <a:pt x="112" y="21"/>
                                </a:lnTo>
                                <a:lnTo>
                                  <a:pt x="112" y="22"/>
                                </a:lnTo>
                                <a:lnTo>
                                  <a:pt x="112" y="25"/>
                                </a:lnTo>
                                <a:lnTo>
                                  <a:pt x="112" y="26"/>
                                </a:lnTo>
                                <a:lnTo>
                                  <a:pt x="112" y="29"/>
                                </a:lnTo>
                                <a:lnTo>
                                  <a:pt x="111" y="30"/>
                                </a:lnTo>
                                <a:lnTo>
                                  <a:pt x="111" y="31"/>
                                </a:lnTo>
                                <a:lnTo>
                                  <a:pt x="111" y="32"/>
                                </a:lnTo>
                                <a:lnTo>
                                  <a:pt x="109" y="33"/>
                                </a:lnTo>
                                <a:lnTo>
                                  <a:pt x="109" y="33"/>
                                </a:lnTo>
                                <a:lnTo>
                                  <a:pt x="108" y="33"/>
                                </a:lnTo>
                                <a:lnTo>
                                  <a:pt x="106" y="33"/>
                                </a:lnTo>
                                <a:lnTo>
                                  <a:pt x="103" y="31"/>
                                </a:lnTo>
                                <a:lnTo>
                                  <a:pt x="99" y="29"/>
                                </a:lnTo>
                                <a:lnTo>
                                  <a:pt x="96" y="26"/>
                                </a:lnTo>
                                <a:lnTo>
                                  <a:pt x="91" y="24"/>
                                </a:lnTo>
                                <a:lnTo>
                                  <a:pt x="83" y="21"/>
                                </a:lnTo>
                                <a:lnTo>
                                  <a:pt x="76" y="19"/>
                                </a:lnTo>
                                <a:lnTo>
                                  <a:pt x="67" y="19"/>
                                </a:lnTo>
                                <a:lnTo>
                                  <a:pt x="58" y="19"/>
                                </a:lnTo>
                                <a:lnTo>
                                  <a:pt x="49" y="22"/>
                                </a:lnTo>
                                <a:lnTo>
                                  <a:pt x="40" y="27"/>
                                </a:lnTo>
                                <a:lnTo>
                                  <a:pt x="34" y="35"/>
                                </a:lnTo>
                                <a:lnTo>
                                  <a:pt x="29" y="43"/>
                                </a:lnTo>
                                <a:lnTo>
                                  <a:pt x="24" y="54"/>
                                </a:lnTo>
                                <a:lnTo>
                                  <a:pt x="22" y="67"/>
                                </a:lnTo>
                                <a:lnTo>
                                  <a:pt x="22" y="81"/>
                                </a:lnTo>
                                <a:lnTo>
                                  <a:pt x="22" y="95"/>
                                </a:lnTo>
                                <a:lnTo>
                                  <a:pt x="24" y="107"/>
                                </a:lnTo>
                                <a:lnTo>
                                  <a:pt x="28" y="118"/>
                                </a:lnTo>
                                <a:lnTo>
                                  <a:pt x="34" y="126"/>
                                </a:lnTo>
                                <a:lnTo>
                                  <a:pt x="40" y="133"/>
                                </a:lnTo>
                                <a:lnTo>
                                  <a:pt x="49" y="138"/>
                                </a:lnTo>
                                <a:lnTo>
                                  <a:pt x="58" y="141"/>
                                </a:lnTo>
                                <a:lnTo>
                                  <a:pt x="69" y="142"/>
                                </a:lnTo>
                                <a:lnTo>
                                  <a:pt x="77" y="142"/>
                                </a:lnTo>
                                <a:lnTo>
                                  <a:pt x="85" y="139"/>
                                </a:lnTo>
                                <a:lnTo>
                                  <a:pt x="91" y="137"/>
                                </a:lnTo>
                                <a:lnTo>
                                  <a:pt x="96" y="134"/>
                                </a:lnTo>
                                <a:lnTo>
                                  <a:pt x="101" y="132"/>
                                </a:lnTo>
                                <a:lnTo>
                                  <a:pt x="104" y="129"/>
                                </a:lnTo>
                                <a:lnTo>
                                  <a:pt x="107" y="127"/>
                                </a:lnTo>
                                <a:lnTo>
                                  <a:pt x="109" y="127"/>
                                </a:lnTo>
                                <a:lnTo>
                                  <a:pt x="109" y="127"/>
                                </a:lnTo>
                                <a:lnTo>
                                  <a:pt x="111" y="127"/>
                                </a:lnTo>
                                <a:lnTo>
                                  <a:pt x="111" y="128"/>
                                </a:lnTo>
                                <a:lnTo>
                                  <a:pt x="112" y="128"/>
                                </a:lnTo>
                                <a:lnTo>
                                  <a:pt x="112" y="129"/>
                                </a:lnTo>
                                <a:lnTo>
                                  <a:pt x="112" y="132"/>
                                </a:lnTo>
                                <a:lnTo>
                                  <a:pt x="112" y="133"/>
                                </a:lnTo>
                                <a:lnTo>
                                  <a:pt x="112" y="13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30" name="Freeform 719"/>
                        <wps:cNvSpPr>
                          <a:spLocks/>
                        </wps:cNvSpPr>
                        <wps:spPr bwMode="auto">
                          <a:xfrm>
                            <a:off x="7097712" y="3627438"/>
                            <a:ext cx="46038" cy="82550"/>
                          </a:xfrm>
                          <a:custGeom>
                            <a:avLst/>
                            <a:gdLst>
                              <a:gd name="T0" fmla="*/ 86 w 86"/>
                              <a:gd name="T1" fmla="*/ 149 h 155"/>
                              <a:gd name="T2" fmla="*/ 86 w 86"/>
                              <a:gd name="T3" fmla="*/ 152 h 155"/>
                              <a:gd name="T4" fmla="*/ 85 w 86"/>
                              <a:gd name="T5" fmla="*/ 154 h 155"/>
                              <a:gd name="T6" fmla="*/ 83 w 86"/>
                              <a:gd name="T7" fmla="*/ 155 h 155"/>
                              <a:gd name="T8" fmla="*/ 8 w 86"/>
                              <a:gd name="T9" fmla="*/ 155 h 155"/>
                              <a:gd name="T10" fmla="*/ 3 w 86"/>
                              <a:gd name="T11" fmla="*/ 154 h 155"/>
                              <a:gd name="T12" fmla="*/ 0 w 86"/>
                              <a:gd name="T13" fmla="*/ 146 h 155"/>
                              <a:gd name="T14" fmla="*/ 0 w 86"/>
                              <a:gd name="T15" fmla="*/ 3 h 155"/>
                              <a:gd name="T16" fmla="*/ 5 w 86"/>
                              <a:gd name="T17" fmla="*/ 0 h 155"/>
                              <a:gd name="T18" fmla="*/ 81 w 86"/>
                              <a:gd name="T19" fmla="*/ 0 h 155"/>
                              <a:gd name="T20" fmla="*/ 83 w 86"/>
                              <a:gd name="T21" fmla="*/ 0 h 155"/>
                              <a:gd name="T22" fmla="*/ 84 w 86"/>
                              <a:gd name="T23" fmla="*/ 1 h 155"/>
                              <a:gd name="T24" fmla="*/ 85 w 86"/>
                              <a:gd name="T25" fmla="*/ 5 h 155"/>
                              <a:gd name="T26" fmla="*/ 85 w 86"/>
                              <a:gd name="T27" fmla="*/ 8 h 155"/>
                              <a:gd name="T28" fmla="*/ 85 w 86"/>
                              <a:gd name="T29" fmla="*/ 12 h 155"/>
                              <a:gd name="T30" fmla="*/ 84 w 86"/>
                              <a:gd name="T31" fmla="*/ 14 h 155"/>
                              <a:gd name="T32" fmla="*/ 83 w 86"/>
                              <a:gd name="T33" fmla="*/ 16 h 155"/>
                              <a:gd name="T34" fmla="*/ 81 w 86"/>
                              <a:gd name="T35" fmla="*/ 17 h 155"/>
                              <a:gd name="T36" fmla="*/ 20 w 86"/>
                              <a:gd name="T37" fmla="*/ 65 h 155"/>
                              <a:gd name="T38" fmla="*/ 74 w 86"/>
                              <a:gd name="T39" fmla="*/ 65 h 155"/>
                              <a:gd name="T40" fmla="*/ 75 w 86"/>
                              <a:gd name="T41" fmla="*/ 66 h 155"/>
                              <a:gd name="T42" fmla="*/ 76 w 86"/>
                              <a:gd name="T43" fmla="*/ 69 h 155"/>
                              <a:gd name="T44" fmla="*/ 76 w 86"/>
                              <a:gd name="T45" fmla="*/ 72 h 155"/>
                              <a:gd name="T46" fmla="*/ 76 w 86"/>
                              <a:gd name="T47" fmla="*/ 76 h 155"/>
                              <a:gd name="T48" fmla="*/ 76 w 86"/>
                              <a:gd name="T49" fmla="*/ 80 h 155"/>
                              <a:gd name="T50" fmla="*/ 75 w 86"/>
                              <a:gd name="T51" fmla="*/ 81 h 155"/>
                              <a:gd name="T52" fmla="*/ 74 w 86"/>
                              <a:gd name="T53" fmla="*/ 82 h 155"/>
                              <a:gd name="T54" fmla="*/ 20 w 86"/>
                              <a:gd name="T55" fmla="*/ 82 h 155"/>
                              <a:gd name="T56" fmla="*/ 83 w 86"/>
                              <a:gd name="T57" fmla="*/ 138 h 155"/>
                              <a:gd name="T58" fmla="*/ 84 w 86"/>
                              <a:gd name="T59" fmla="*/ 139 h 155"/>
                              <a:gd name="T60" fmla="*/ 85 w 86"/>
                              <a:gd name="T61" fmla="*/ 140 h 155"/>
                              <a:gd name="T62" fmla="*/ 86 w 86"/>
                              <a:gd name="T63" fmla="*/ 143 h 155"/>
                              <a:gd name="T64" fmla="*/ 86 w 86"/>
                              <a:gd name="T65" fmla="*/ 146 h 1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86" h="155">
                                <a:moveTo>
                                  <a:pt x="86" y="146"/>
                                </a:moveTo>
                                <a:lnTo>
                                  <a:pt x="86" y="149"/>
                                </a:lnTo>
                                <a:lnTo>
                                  <a:pt x="86" y="150"/>
                                </a:lnTo>
                                <a:lnTo>
                                  <a:pt x="86" y="152"/>
                                </a:lnTo>
                                <a:lnTo>
                                  <a:pt x="85" y="152"/>
                                </a:lnTo>
                                <a:lnTo>
                                  <a:pt x="85" y="154"/>
                                </a:lnTo>
                                <a:lnTo>
                                  <a:pt x="84" y="155"/>
                                </a:lnTo>
                                <a:lnTo>
                                  <a:pt x="83" y="155"/>
                                </a:lnTo>
                                <a:lnTo>
                                  <a:pt x="83" y="155"/>
                                </a:lnTo>
                                <a:lnTo>
                                  <a:pt x="8" y="155"/>
                                </a:lnTo>
                                <a:lnTo>
                                  <a:pt x="5" y="155"/>
                                </a:lnTo>
                                <a:lnTo>
                                  <a:pt x="3" y="154"/>
                                </a:lnTo>
                                <a:lnTo>
                                  <a:pt x="0" y="151"/>
                                </a:lnTo>
                                <a:lnTo>
                                  <a:pt x="0" y="146"/>
                                </a:lnTo>
                                <a:lnTo>
                                  <a:pt x="0" y="8"/>
                                </a:lnTo>
                                <a:lnTo>
                                  <a:pt x="0" y="3"/>
                                </a:lnTo>
                                <a:lnTo>
                                  <a:pt x="3" y="1"/>
                                </a:lnTo>
                                <a:lnTo>
                                  <a:pt x="5" y="0"/>
                                </a:lnTo>
                                <a:lnTo>
                                  <a:pt x="8" y="0"/>
                                </a:lnTo>
                                <a:lnTo>
                                  <a:pt x="81" y="0"/>
                                </a:lnTo>
                                <a:lnTo>
                                  <a:pt x="83" y="0"/>
                                </a:lnTo>
                                <a:lnTo>
                                  <a:pt x="83" y="0"/>
                                </a:lnTo>
                                <a:lnTo>
                                  <a:pt x="84" y="1"/>
                                </a:lnTo>
                                <a:lnTo>
                                  <a:pt x="84" y="1"/>
                                </a:lnTo>
                                <a:lnTo>
                                  <a:pt x="85" y="2"/>
                                </a:lnTo>
                                <a:lnTo>
                                  <a:pt x="85" y="5"/>
                                </a:lnTo>
                                <a:lnTo>
                                  <a:pt x="85" y="6"/>
                                </a:lnTo>
                                <a:lnTo>
                                  <a:pt x="85" y="8"/>
                                </a:lnTo>
                                <a:lnTo>
                                  <a:pt x="85" y="11"/>
                                </a:lnTo>
                                <a:lnTo>
                                  <a:pt x="85" y="12"/>
                                </a:lnTo>
                                <a:lnTo>
                                  <a:pt x="85" y="13"/>
                                </a:lnTo>
                                <a:lnTo>
                                  <a:pt x="84" y="14"/>
                                </a:lnTo>
                                <a:lnTo>
                                  <a:pt x="84" y="16"/>
                                </a:lnTo>
                                <a:lnTo>
                                  <a:pt x="83" y="16"/>
                                </a:lnTo>
                                <a:lnTo>
                                  <a:pt x="83" y="17"/>
                                </a:lnTo>
                                <a:lnTo>
                                  <a:pt x="81" y="17"/>
                                </a:lnTo>
                                <a:lnTo>
                                  <a:pt x="20" y="17"/>
                                </a:lnTo>
                                <a:lnTo>
                                  <a:pt x="20" y="65"/>
                                </a:lnTo>
                                <a:lnTo>
                                  <a:pt x="73" y="65"/>
                                </a:lnTo>
                                <a:lnTo>
                                  <a:pt x="74" y="65"/>
                                </a:lnTo>
                                <a:lnTo>
                                  <a:pt x="74" y="66"/>
                                </a:lnTo>
                                <a:lnTo>
                                  <a:pt x="75" y="66"/>
                                </a:lnTo>
                                <a:lnTo>
                                  <a:pt x="75" y="67"/>
                                </a:lnTo>
                                <a:lnTo>
                                  <a:pt x="76" y="69"/>
                                </a:lnTo>
                                <a:lnTo>
                                  <a:pt x="76" y="70"/>
                                </a:lnTo>
                                <a:lnTo>
                                  <a:pt x="76" y="72"/>
                                </a:lnTo>
                                <a:lnTo>
                                  <a:pt x="76" y="74"/>
                                </a:lnTo>
                                <a:lnTo>
                                  <a:pt x="76" y="76"/>
                                </a:lnTo>
                                <a:lnTo>
                                  <a:pt x="76" y="77"/>
                                </a:lnTo>
                                <a:lnTo>
                                  <a:pt x="76" y="80"/>
                                </a:lnTo>
                                <a:lnTo>
                                  <a:pt x="75" y="80"/>
                                </a:lnTo>
                                <a:lnTo>
                                  <a:pt x="75" y="81"/>
                                </a:lnTo>
                                <a:lnTo>
                                  <a:pt x="74" y="82"/>
                                </a:lnTo>
                                <a:lnTo>
                                  <a:pt x="74" y="82"/>
                                </a:lnTo>
                                <a:lnTo>
                                  <a:pt x="73" y="82"/>
                                </a:lnTo>
                                <a:lnTo>
                                  <a:pt x="20" y="82"/>
                                </a:lnTo>
                                <a:lnTo>
                                  <a:pt x="20" y="138"/>
                                </a:lnTo>
                                <a:lnTo>
                                  <a:pt x="83" y="138"/>
                                </a:lnTo>
                                <a:lnTo>
                                  <a:pt x="83" y="138"/>
                                </a:lnTo>
                                <a:lnTo>
                                  <a:pt x="84" y="139"/>
                                </a:lnTo>
                                <a:lnTo>
                                  <a:pt x="85" y="139"/>
                                </a:lnTo>
                                <a:lnTo>
                                  <a:pt x="85" y="140"/>
                                </a:lnTo>
                                <a:lnTo>
                                  <a:pt x="86" y="141"/>
                                </a:lnTo>
                                <a:lnTo>
                                  <a:pt x="86" y="143"/>
                                </a:lnTo>
                                <a:lnTo>
                                  <a:pt x="86" y="144"/>
                                </a:lnTo>
                                <a:lnTo>
                                  <a:pt x="86" y="14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31" name="Freeform 720"/>
                        <wps:cNvSpPr>
                          <a:spLocks/>
                        </wps:cNvSpPr>
                        <wps:spPr bwMode="auto">
                          <a:xfrm>
                            <a:off x="7151687" y="3627438"/>
                            <a:ext cx="61913" cy="82550"/>
                          </a:xfrm>
                          <a:custGeom>
                            <a:avLst/>
                            <a:gdLst>
                              <a:gd name="T0" fmla="*/ 117 w 117"/>
                              <a:gd name="T1" fmla="*/ 8 h 156"/>
                              <a:gd name="T2" fmla="*/ 116 w 117"/>
                              <a:gd name="T3" fmla="*/ 11 h 156"/>
                              <a:gd name="T4" fmla="*/ 116 w 117"/>
                              <a:gd name="T5" fmla="*/ 12 h 156"/>
                              <a:gd name="T6" fmla="*/ 116 w 117"/>
                              <a:gd name="T7" fmla="*/ 13 h 156"/>
                              <a:gd name="T8" fmla="*/ 116 w 117"/>
                              <a:gd name="T9" fmla="*/ 14 h 156"/>
                              <a:gd name="T10" fmla="*/ 115 w 117"/>
                              <a:gd name="T11" fmla="*/ 16 h 156"/>
                              <a:gd name="T12" fmla="*/ 115 w 117"/>
                              <a:gd name="T13" fmla="*/ 17 h 156"/>
                              <a:gd name="T14" fmla="*/ 113 w 117"/>
                              <a:gd name="T15" fmla="*/ 17 h 156"/>
                              <a:gd name="T16" fmla="*/ 112 w 117"/>
                              <a:gd name="T17" fmla="*/ 17 h 156"/>
                              <a:gd name="T18" fmla="*/ 69 w 117"/>
                              <a:gd name="T19" fmla="*/ 17 h 156"/>
                              <a:gd name="T20" fmla="*/ 69 w 117"/>
                              <a:gd name="T21" fmla="*/ 152 h 156"/>
                              <a:gd name="T22" fmla="*/ 69 w 117"/>
                              <a:gd name="T23" fmla="*/ 152 h 156"/>
                              <a:gd name="T24" fmla="*/ 68 w 117"/>
                              <a:gd name="T25" fmla="*/ 154 h 156"/>
                              <a:gd name="T26" fmla="*/ 68 w 117"/>
                              <a:gd name="T27" fmla="*/ 154 h 156"/>
                              <a:gd name="T28" fmla="*/ 67 w 117"/>
                              <a:gd name="T29" fmla="*/ 155 h 156"/>
                              <a:gd name="T30" fmla="*/ 65 w 117"/>
                              <a:gd name="T31" fmla="*/ 155 h 156"/>
                              <a:gd name="T32" fmla="*/ 63 w 117"/>
                              <a:gd name="T33" fmla="*/ 155 h 156"/>
                              <a:gd name="T34" fmla="*/ 62 w 117"/>
                              <a:gd name="T35" fmla="*/ 156 h 156"/>
                              <a:gd name="T36" fmla="*/ 58 w 117"/>
                              <a:gd name="T37" fmla="*/ 156 h 156"/>
                              <a:gd name="T38" fmla="*/ 56 w 117"/>
                              <a:gd name="T39" fmla="*/ 156 h 156"/>
                              <a:gd name="T40" fmla="*/ 53 w 117"/>
                              <a:gd name="T41" fmla="*/ 155 h 156"/>
                              <a:gd name="T42" fmla="*/ 52 w 117"/>
                              <a:gd name="T43" fmla="*/ 155 h 156"/>
                              <a:gd name="T44" fmla="*/ 51 w 117"/>
                              <a:gd name="T45" fmla="*/ 155 h 156"/>
                              <a:gd name="T46" fmla="*/ 49 w 117"/>
                              <a:gd name="T47" fmla="*/ 154 h 156"/>
                              <a:gd name="T48" fmla="*/ 48 w 117"/>
                              <a:gd name="T49" fmla="*/ 154 h 156"/>
                              <a:gd name="T50" fmla="*/ 48 w 117"/>
                              <a:gd name="T51" fmla="*/ 152 h 156"/>
                              <a:gd name="T52" fmla="*/ 48 w 117"/>
                              <a:gd name="T53" fmla="*/ 152 h 156"/>
                              <a:gd name="T54" fmla="*/ 48 w 117"/>
                              <a:gd name="T55" fmla="*/ 17 h 156"/>
                              <a:gd name="T56" fmla="*/ 4 w 117"/>
                              <a:gd name="T57" fmla="*/ 17 h 156"/>
                              <a:gd name="T58" fmla="*/ 4 w 117"/>
                              <a:gd name="T59" fmla="*/ 17 h 156"/>
                              <a:gd name="T60" fmla="*/ 3 w 117"/>
                              <a:gd name="T61" fmla="*/ 17 h 156"/>
                              <a:gd name="T62" fmla="*/ 1 w 117"/>
                              <a:gd name="T63" fmla="*/ 16 h 156"/>
                              <a:gd name="T64" fmla="*/ 1 w 117"/>
                              <a:gd name="T65" fmla="*/ 14 h 156"/>
                              <a:gd name="T66" fmla="*/ 0 w 117"/>
                              <a:gd name="T67" fmla="*/ 13 h 156"/>
                              <a:gd name="T68" fmla="*/ 0 w 117"/>
                              <a:gd name="T69" fmla="*/ 12 h 156"/>
                              <a:gd name="T70" fmla="*/ 0 w 117"/>
                              <a:gd name="T71" fmla="*/ 11 h 156"/>
                              <a:gd name="T72" fmla="*/ 0 w 117"/>
                              <a:gd name="T73" fmla="*/ 8 h 156"/>
                              <a:gd name="T74" fmla="*/ 0 w 117"/>
                              <a:gd name="T75" fmla="*/ 6 h 156"/>
                              <a:gd name="T76" fmla="*/ 0 w 117"/>
                              <a:gd name="T77" fmla="*/ 5 h 156"/>
                              <a:gd name="T78" fmla="*/ 0 w 117"/>
                              <a:gd name="T79" fmla="*/ 2 h 156"/>
                              <a:gd name="T80" fmla="*/ 1 w 117"/>
                              <a:gd name="T81" fmla="*/ 1 h 156"/>
                              <a:gd name="T82" fmla="*/ 1 w 117"/>
                              <a:gd name="T83" fmla="*/ 1 h 156"/>
                              <a:gd name="T84" fmla="*/ 3 w 117"/>
                              <a:gd name="T85" fmla="*/ 0 h 156"/>
                              <a:gd name="T86" fmla="*/ 4 w 117"/>
                              <a:gd name="T87" fmla="*/ 0 h 156"/>
                              <a:gd name="T88" fmla="*/ 4 w 117"/>
                              <a:gd name="T89" fmla="*/ 0 h 156"/>
                              <a:gd name="T90" fmla="*/ 112 w 117"/>
                              <a:gd name="T91" fmla="*/ 0 h 156"/>
                              <a:gd name="T92" fmla="*/ 113 w 117"/>
                              <a:gd name="T93" fmla="*/ 0 h 156"/>
                              <a:gd name="T94" fmla="*/ 115 w 117"/>
                              <a:gd name="T95" fmla="*/ 0 h 156"/>
                              <a:gd name="T96" fmla="*/ 115 w 117"/>
                              <a:gd name="T97" fmla="*/ 1 h 156"/>
                              <a:gd name="T98" fmla="*/ 116 w 117"/>
                              <a:gd name="T99" fmla="*/ 1 h 156"/>
                              <a:gd name="T100" fmla="*/ 116 w 117"/>
                              <a:gd name="T101" fmla="*/ 2 h 156"/>
                              <a:gd name="T102" fmla="*/ 116 w 117"/>
                              <a:gd name="T103" fmla="*/ 5 h 156"/>
                              <a:gd name="T104" fmla="*/ 116 w 117"/>
                              <a:gd name="T105" fmla="*/ 6 h 156"/>
                              <a:gd name="T106" fmla="*/ 117 w 117"/>
                              <a:gd name="T107" fmla="*/ 8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7" h="156">
                                <a:moveTo>
                                  <a:pt x="117" y="8"/>
                                </a:moveTo>
                                <a:lnTo>
                                  <a:pt x="116" y="11"/>
                                </a:lnTo>
                                <a:lnTo>
                                  <a:pt x="116" y="12"/>
                                </a:lnTo>
                                <a:lnTo>
                                  <a:pt x="116" y="13"/>
                                </a:lnTo>
                                <a:lnTo>
                                  <a:pt x="116" y="14"/>
                                </a:lnTo>
                                <a:lnTo>
                                  <a:pt x="115" y="16"/>
                                </a:lnTo>
                                <a:lnTo>
                                  <a:pt x="115" y="17"/>
                                </a:lnTo>
                                <a:lnTo>
                                  <a:pt x="113" y="17"/>
                                </a:lnTo>
                                <a:lnTo>
                                  <a:pt x="112" y="17"/>
                                </a:lnTo>
                                <a:lnTo>
                                  <a:pt x="69" y="17"/>
                                </a:lnTo>
                                <a:lnTo>
                                  <a:pt x="69" y="152"/>
                                </a:lnTo>
                                <a:lnTo>
                                  <a:pt x="69" y="152"/>
                                </a:lnTo>
                                <a:lnTo>
                                  <a:pt x="68" y="154"/>
                                </a:lnTo>
                                <a:lnTo>
                                  <a:pt x="68" y="154"/>
                                </a:lnTo>
                                <a:lnTo>
                                  <a:pt x="67" y="155"/>
                                </a:lnTo>
                                <a:lnTo>
                                  <a:pt x="65" y="155"/>
                                </a:lnTo>
                                <a:lnTo>
                                  <a:pt x="63" y="155"/>
                                </a:lnTo>
                                <a:lnTo>
                                  <a:pt x="62" y="156"/>
                                </a:lnTo>
                                <a:lnTo>
                                  <a:pt x="58" y="156"/>
                                </a:lnTo>
                                <a:lnTo>
                                  <a:pt x="56" y="156"/>
                                </a:lnTo>
                                <a:lnTo>
                                  <a:pt x="53" y="155"/>
                                </a:lnTo>
                                <a:lnTo>
                                  <a:pt x="52" y="155"/>
                                </a:lnTo>
                                <a:lnTo>
                                  <a:pt x="51" y="155"/>
                                </a:lnTo>
                                <a:lnTo>
                                  <a:pt x="49" y="154"/>
                                </a:lnTo>
                                <a:lnTo>
                                  <a:pt x="48" y="154"/>
                                </a:lnTo>
                                <a:lnTo>
                                  <a:pt x="48" y="152"/>
                                </a:lnTo>
                                <a:lnTo>
                                  <a:pt x="48" y="152"/>
                                </a:lnTo>
                                <a:lnTo>
                                  <a:pt x="48" y="17"/>
                                </a:lnTo>
                                <a:lnTo>
                                  <a:pt x="4" y="17"/>
                                </a:lnTo>
                                <a:lnTo>
                                  <a:pt x="4" y="17"/>
                                </a:lnTo>
                                <a:lnTo>
                                  <a:pt x="3" y="17"/>
                                </a:lnTo>
                                <a:lnTo>
                                  <a:pt x="1" y="16"/>
                                </a:lnTo>
                                <a:lnTo>
                                  <a:pt x="1" y="14"/>
                                </a:lnTo>
                                <a:lnTo>
                                  <a:pt x="0" y="13"/>
                                </a:lnTo>
                                <a:lnTo>
                                  <a:pt x="0" y="12"/>
                                </a:lnTo>
                                <a:lnTo>
                                  <a:pt x="0" y="11"/>
                                </a:lnTo>
                                <a:lnTo>
                                  <a:pt x="0" y="8"/>
                                </a:lnTo>
                                <a:lnTo>
                                  <a:pt x="0" y="6"/>
                                </a:lnTo>
                                <a:lnTo>
                                  <a:pt x="0" y="5"/>
                                </a:lnTo>
                                <a:lnTo>
                                  <a:pt x="0" y="2"/>
                                </a:lnTo>
                                <a:lnTo>
                                  <a:pt x="1" y="1"/>
                                </a:lnTo>
                                <a:lnTo>
                                  <a:pt x="1" y="1"/>
                                </a:lnTo>
                                <a:lnTo>
                                  <a:pt x="3" y="0"/>
                                </a:lnTo>
                                <a:lnTo>
                                  <a:pt x="4" y="0"/>
                                </a:lnTo>
                                <a:lnTo>
                                  <a:pt x="4" y="0"/>
                                </a:lnTo>
                                <a:lnTo>
                                  <a:pt x="112" y="0"/>
                                </a:lnTo>
                                <a:lnTo>
                                  <a:pt x="113" y="0"/>
                                </a:lnTo>
                                <a:lnTo>
                                  <a:pt x="115" y="0"/>
                                </a:lnTo>
                                <a:lnTo>
                                  <a:pt x="115" y="1"/>
                                </a:lnTo>
                                <a:lnTo>
                                  <a:pt x="116" y="1"/>
                                </a:lnTo>
                                <a:lnTo>
                                  <a:pt x="116" y="2"/>
                                </a:lnTo>
                                <a:lnTo>
                                  <a:pt x="116" y="5"/>
                                </a:lnTo>
                                <a:lnTo>
                                  <a:pt x="116" y="6"/>
                                </a:lnTo>
                                <a:lnTo>
                                  <a:pt x="117"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32" name="Freeform 721"/>
                        <wps:cNvSpPr>
                          <a:spLocks noEditPoints="1"/>
                        </wps:cNvSpPr>
                        <wps:spPr bwMode="auto">
                          <a:xfrm>
                            <a:off x="7224712" y="3627438"/>
                            <a:ext cx="50800" cy="82550"/>
                          </a:xfrm>
                          <a:custGeom>
                            <a:avLst/>
                            <a:gdLst>
                              <a:gd name="T0" fmla="*/ 95 w 96"/>
                              <a:gd name="T1" fmla="*/ 56 h 156"/>
                              <a:gd name="T2" fmla="*/ 88 w 96"/>
                              <a:gd name="T3" fmla="*/ 75 h 156"/>
                              <a:gd name="T4" fmla="*/ 73 w 96"/>
                              <a:gd name="T5" fmla="*/ 88 h 156"/>
                              <a:gd name="T6" fmla="*/ 52 w 96"/>
                              <a:gd name="T7" fmla="*/ 96 h 156"/>
                              <a:gd name="T8" fmla="*/ 21 w 96"/>
                              <a:gd name="T9" fmla="*/ 96 h 156"/>
                              <a:gd name="T10" fmla="*/ 21 w 96"/>
                              <a:gd name="T11" fmla="*/ 152 h 156"/>
                              <a:gd name="T12" fmla="*/ 20 w 96"/>
                              <a:gd name="T13" fmla="*/ 154 h 156"/>
                              <a:gd name="T14" fmla="*/ 18 w 96"/>
                              <a:gd name="T15" fmla="*/ 155 h 156"/>
                              <a:gd name="T16" fmla="*/ 14 w 96"/>
                              <a:gd name="T17" fmla="*/ 156 h 156"/>
                              <a:gd name="T18" fmla="*/ 8 w 96"/>
                              <a:gd name="T19" fmla="*/ 156 h 156"/>
                              <a:gd name="T20" fmla="*/ 4 w 96"/>
                              <a:gd name="T21" fmla="*/ 155 h 156"/>
                              <a:gd name="T22" fmla="*/ 2 w 96"/>
                              <a:gd name="T23" fmla="*/ 154 h 156"/>
                              <a:gd name="T24" fmla="*/ 0 w 96"/>
                              <a:gd name="T25" fmla="*/ 152 h 156"/>
                              <a:gd name="T26" fmla="*/ 0 w 96"/>
                              <a:gd name="T27" fmla="*/ 8 h 156"/>
                              <a:gd name="T28" fmla="*/ 3 w 96"/>
                              <a:gd name="T29" fmla="*/ 1 h 156"/>
                              <a:gd name="T30" fmla="*/ 9 w 96"/>
                              <a:gd name="T31" fmla="*/ 0 h 156"/>
                              <a:gd name="T32" fmla="*/ 47 w 96"/>
                              <a:gd name="T33" fmla="*/ 0 h 156"/>
                              <a:gd name="T34" fmla="*/ 56 w 96"/>
                              <a:gd name="T35" fmla="*/ 1 h 156"/>
                              <a:gd name="T36" fmla="*/ 69 w 96"/>
                              <a:gd name="T37" fmla="*/ 3 h 156"/>
                              <a:gd name="T38" fmla="*/ 82 w 96"/>
                              <a:gd name="T39" fmla="*/ 11 h 156"/>
                              <a:gd name="T40" fmla="*/ 90 w 96"/>
                              <a:gd name="T41" fmla="*/ 22 h 156"/>
                              <a:gd name="T42" fmla="*/ 95 w 96"/>
                              <a:gd name="T43" fmla="*/ 37 h 156"/>
                              <a:gd name="T44" fmla="*/ 74 w 96"/>
                              <a:gd name="T45" fmla="*/ 46 h 156"/>
                              <a:gd name="T46" fmla="*/ 71 w 96"/>
                              <a:gd name="T47" fmla="*/ 30 h 156"/>
                              <a:gd name="T48" fmla="*/ 62 w 96"/>
                              <a:gd name="T49" fmla="*/ 22 h 156"/>
                              <a:gd name="T50" fmla="*/ 51 w 96"/>
                              <a:gd name="T51" fmla="*/ 17 h 156"/>
                              <a:gd name="T52" fmla="*/ 40 w 96"/>
                              <a:gd name="T53" fmla="*/ 17 h 156"/>
                              <a:gd name="T54" fmla="*/ 21 w 96"/>
                              <a:gd name="T55" fmla="*/ 78 h 156"/>
                              <a:gd name="T56" fmla="*/ 48 w 96"/>
                              <a:gd name="T57" fmla="*/ 78 h 156"/>
                              <a:gd name="T58" fmla="*/ 61 w 96"/>
                              <a:gd name="T59" fmla="*/ 74 h 156"/>
                              <a:gd name="T60" fmla="*/ 69 w 96"/>
                              <a:gd name="T61" fmla="*/ 65 h 156"/>
                              <a:gd name="T62" fmla="*/ 74 w 96"/>
                              <a:gd name="T63" fmla="*/ 54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96" h="156">
                                <a:moveTo>
                                  <a:pt x="96" y="45"/>
                                </a:moveTo>
                                <a:lnTo>
                                  <a:pt x="95" y="56"/>
                                </a:lnTo>
                                <a:lnTo>
                                  <a:pt x="91" y="66"/>
                                </a:lnTo>
                                <a:lnTo>
                                  <a:pt x="88" y="75"/>
                                </a:lnTo>
                                <a:lnTo>
                                  <a:pt x="80" y="82"/>
                                </a:lnTo>
                                <a:lnTo>
                                  <a:pt x="73" y="88"/>
                                </a:lnTo>
                                <a:lnTo>
                                  <a:pt x="63" y="92"/>
                                </a:lnTo>
                                <a:lnTo>
                                  <a:pt x="52" y="96"/>
                                </a:lnTo>
                                <a:lnTo>
                                  <a:pt x="38" y="96"/>
                                </a:lnTo>
                                <a:lnTo>
                                  <a:pt x="21" y="96"/>
                                </a:lnTo>
                                <a:lnTo>
                                  <a:pt x="21" y="152"/>
                                </a:lnTo>
                                <a:lnTo>
                                  <a:pt x="21" y="152"/>
                                </a:lnTo>
                                <a:lnTo>
                                  <a:pt x="20" y="154"/>
                                </a:lnTo>
                                <a:lnTo>
                                  <a:pt x="20" y="154"/>
                                </a:lnTo>
                                <a:lnTo>
                                  <a:pt x="19" y="155"/>
                                </a:lnTo>
                                <a:lnTo>
                                  <a:pt x="18" y="155"/>
                                </a:lnTo>
                                <a:lnTo>
                                  <a:pt x="15" y="155"/>
                                </a:lnTo>
                                <a:lnTo>
                                  <a:pt x="14" y="156"/>
                                </a:lnTo>
                                <a:lnTo>
                                  <a:pt x="10" y="156"/>
                                </a:lnTo>
                                <a:lnTo>
                                  <a:pt x="8" y="156"/>
                                </a:lnTo>
                                <a:lnTo>
                                  <a:pt x="5" y="155"/>
                                </a:lnTo>
                                <a:lnTo>
                                  <a:pt x="4" y="155"/>
                                </a:lnTo>
                                <a:lnTo>
                                  <a:pt x="3" y="155"/>
                                </a:lnTo>
                                <a:lnTo>
                                  <a:pt x="2" y="154"/>
                                </a:lnTo>
                                <a:lnTo>
                                  <a:pt x="0" y="154"/>
                                </a:lnTo>
                                <a:lnTo>
                                  <a:pt x="0" y="152"/>
                                </a:lnTo>
                                <a:lnTo>
                                  <a:pt x="0" y="152"/>
                                </a:lnTo>
                                <a:lnTo>
                                  <a:pt x="0" y="8"/>
                                </a:lnTo>
                                <a:lnTo>
                                  <a:pt x="0" y="3"/>
                                </a:lnTo>
                                <a:lnTo>
                                  <a:pt x="3" y="1"/>
                                </a:lnTo>
                                <a:lnTo>
                                  <a:pt x="5" y="0"/>
                                </a:lnTo>
                                <a:lnTo>
                                  <a:pt x="9" y="0"/>
                                </a:lnTo>
                                <a:lnTo>
                                  <a:pt x="42" y="0"/>
                                </a:lnTo>
                                <a:lnTo>
                                  <a:pt x="47" y="0"/>
                                </a:lnTo>
                                <a:lnTo>
                                  <a:pt x="51" y="0"/>
                                </a:lnTo>
                                <a:lnTo>
                                  <a:pt x="56" y="1"/>
                                </a:lnTo>
                                <a:lnTo>
                                  <a:pt x="62" y="2"/>
                                </a:lnTo>
                                <a:lnTo>
                                  <a:pt x="69" y="3"/>
                                </a:lnTo>
                                <a:lnTo>
                                  <a:pt x="75" y="7"/>
                                </a:lnTo>
                                <a:lnTo>
                                  <a:pt x="82" y="11"/>
                                </a:lnTo>
                                <a:lnTo>
                                  <a:pt x="87" y="16"/>
                                </a:lnTo>
                                <a:lnTo>
                                  <a:pt x="90" y="22"/>
                                </a:lnTo>
                                <a:lnTo>
                                  <a:pt x="94" y="29"/>
                                </a:lnTo>
                                <a:lnTo>
                                  <a:pt x="95" y="37"/>
                                </a:lnTo>
                                <a:lnTo>
                                  <a:pt x="96" y="45"/>
                                </a:lnTo>
                                <a:close/>
                                <a:moveTo>
                                  <a:pt x="74" y="46"/>
                                </a:moveTo>
                                <a:lnTo>
                                  <a:pt x="73" y="38"/>
                                </a:lnTo>
                                <a:lnTo>
                                  <a:pt x="71" y="30"/>
                                </a:lnTo>
                                <a:lnTo>
                                  <a:pt x="67" y="26"/>
                                </a:lnTo>
                                <a:lnTo>
                                  <a:pt x="62" y="22"/>
                                </a:lnTo>
                                <a:lnTo>
                                  <a:pt x="57" y="18"/>
                                </a:lnTo>
                                <a:lnTo>
                                  <a:pt x="51" y="17"/>
                                </a:lnTo>
                                <a:lnTo>
                                  <a:pt x="46" y="17"/>
                                </a:lnTo>
                                <a:lnTo>
                                  <a:pt x="40" y="17"/>
                                </a:lnTo>
                                <a:lnTo>
                                  <a:pt x="21" y="17"/>
                                </a:lnTo>
                                <a:lnTo>
                                  <a:pt x="21" y="78"/>
                                </a:lnTo>
                                <a:lnTo>
                                  <a:pt x="40" y="78"/>
                                </a:lnTo>
                                <a:lnTo>
                                  <a:pt x="48" y="78"/>
                                </a:lnTo>
                                <a:lnTo>
                                  <a:pt x="54" y="76"/>
                                </a:lnTo>
                                <a:lnTo>
                                  <a:pt x="61" y="74"/>
                                </a:lnTo>
                                <a:lnTo>
                                  <a:pt x="66" y="70"/>
                                </a:lnTo>
                                <a:lnTo>
                                  <a:pt x="69" y="65"/>
                                </a:lnTo>
                                <a:lnTo>
                                  <a:pt x="72" y="60"/>
                                </a:lnTo>
                                <a:lnTo>
                                  <a:pt x="74" y="54"/>
                                </a:lnTo>
                                <a:lnTo>
                                  <a:pt x="74" y="4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33" name="Freeform 722"/>
                        <wps:cNvSpPr>
                          <a:spLocks/>
                        </wps:cNvSpPr>
                        <wps:spPr bwMode="auto">
                          <a:xfrm>
                            <a:off x="7072312" y="4062413"/>
                            <a:ext cx="674688" cy="292100"/>
                          </a:xfrm>
                          <a:custGeom>
                            <a:avLst/>
                            <a:gdLst>
                              <a:gd name="T0" fmla="*/ 122 w 1273"/>
                              <a:gd name="T1" fmla="*/ 0 h 551"/>
                              <a:gd name="T2" fmla="*/ 1151 w 1273"/>
                              <a:gd name="T3" fmla="*/ 0 h 551"/>
                              <a:gd name="T4" fmla="*/ 1175 w 1273"/>
                              <a:gd name="T5" fmla="*/ 3 h 551"/>
                              <a:gd name="T6" fmla="*/ 1220 w 1273"/>
                              <a:gd name="T7" fmla="*/ 21 h 551"/>
                              <a:gd name="T8" fmla="*/ 1253 w 1273"/>
                              <a:gd name="T9" fmla="*/ 54 h 551"/>
                              <a:gd name="T10" fmla="*/ 1271 w 1273"/>
                              <a:gd name="T11" fmla="*/ 98 h 551"/>
                              <a:gd name="T12" fmla="*/ 1273 w 1273"/>
                              <a:gd name="T13" fmla="*/ 123 h 551"/>
                              <a:gd name="T14" fmla="*/ 1273 w 1273"/>
                              <a:gd name="T15" fmla="*/ 428 h 551"/>
                              <a:gd name="T16" fmla="*/ 1271 w 1273"/>
                              <a:gd name="T17" fmla="*/ 453 h 551"/>
                              <a:gd name="T18" fmla="*/ 1253 w 1273"/>
                              <a:gd name="T19" fmla="*/ 497 h 551"/>
                              <a:gd name="T20" fmla="*/ 1220 w 1273"/>
                              <a:gd name="T21" fmla="*/ 530 h 551"/>
                              <a:gd name="T22" fmla="*/ 1175 w 1273"/>
                              <a:gd name="T23" fmla="*/ 548 h 551"/>
                              <a:gd name="T24" fmla="*/ 1151 w 1273"/>
                              <a:gd name="T25" fmla="*/ 551 h 551"/>
                              <a:gd name="T26" fmla="*/ 122 w 1273"/>
                              <a:gd name="T27" fmla="*/ 551 h 551"/>
                              <a:gd name="T28" fmla="*/ 98 w 1273"/>
                              <a:gd name="T29" fmla="*/ 548 h 551"/>
                              <a:gd name="T30" fmla="*/ 55 w 1273"/>
                              <a:gd name="T31" fmla="*/ 530 h 551"/>
                              <a:gd name="T32" fmla="*/ 21 w 1273"/>
                              <a:gd name="T33" fmla="*/ 497 h 551"/>
                              <a:gd name="T34" fmla="*/ 3 w 1273"/>
                              <a:gd name="T35" fmla="*/ 453 h 551"/>
                              <a:gd name="T36" fmla="*/ 0 w 1273"/>
                              <a:gd name="T37" fmla="*/ 428 h 551"/>
                              <a:gd name="T38" fmla="*/ 0 w 1273"/>
                              <a:gd name="T39" fmla="*/ 123 h 551"/>
                              <a:gd name="T40" fmla="*/ 3 w 1273"/>
                              <a:gd name="T41" fmla="*/ 98 h 551"/>
                              <a:gd name="T42" fmla="*/ 21 w 1273"/>
                              <a:gd name="T43" fmla="*/ 54 h 551"/>
                              <a:gd name="T44" fmla="*/ 55 w 1273"/>
                              <a:gd name="T45" fmla="*/ 21 h 551"/>
                              <a:gd name="T46" fmla="*/ 98 w 1273"/>
                              <a:gd name="T47" fmla="*/ 3 h 551"/>
                              <a:gd name="T48" fmla="*/ 122 w 1273"/>
                              <a:gd name="T49" fmla="*/ 0 h 5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1273" h="551">
                                <a:moveTo>
                                  <a:pt x="122" y="0"/>
                                </a:moveTo>
                                <a:lnTo>
                                  <a:pt x="1151" y="0"/>
                                </a:lnTo>
                                <a:lnTo>
                                  <a:pt x="1175" y="3"/>
                                </a:lnTo>
                                <a:lnTo>
                                  <a:pt x="1220" y="21"/>
                                </a:lnTo>
                                <a:lnTo>
                                  <a:pt x="1253" y="54"/>
                                </a:lnTo>
                                <a:lnTo>
                                  <a:pt x="1271" y="98"/>
                                </a:lnTo>
                                <a:lnTo>
                                  <a:pt x="1273" y="123"/>
                                </a:lnTo>
                                <a:lnTo>
                                  <a:pt x="1273" y="428"/>
                                </a:lnTo>
                                <a:lnTo>
                                  <a:pt x="1271" y="453"/>
                                </a:lnTo>
                                <a:lnTo>
                                  <a:pt x="1253" y="497"/>
                                </a:lnTo>
                                <a:lnTo>
                                  <a:pt x="1220" y="530"/>
                                </a:lnTo>
                                <a:lnTo>
                                  <a:pt x="1175" y="548"/>
                                </a:lnTo>
                                <a:lnTo>
                                  <a:pt x="1151" y="551"/>
                                </a:lnTo>
                                <a:lnTo>
                                  <a:pt x="122" y="551"/>
                                </a:lnTo>
                                <a:lnTo>
                                  <a:pt x="98" y="548"/>
                                </a:lnTo>
                                <a:lnTo>
                                  <a:pt x="55" y="530"/>
                                </a:lnTo>
                                <a:lnTo>
                                  <a:pt x="21" y="497"/>
                                </a:lnTo>
                                <a:lnTo>
                                  <a:pt x="3" y="453"/>
                                </a:lnTo>
                                <a:lnTo>
                                  <a:pt x="0" y="428"/>
                                </a:lnTo>
                                <a:lnTo>
                                  <a:pt x="0" y="123"/>
                                </a:lnTo>
                                <a:lnTo>
                                  <a:pt x="3" y="98"/>
                                </a:lnTo>
                                <a:lnTo>
                                  <a:pt x="21" y="54"/>
                                </a:lnTo>
                                <a:lnTo>
                                  <a:pt x="55" y="21"/>
                                </a:lnTo>
                                <a:lnTo>
                                  <a:pt x="98" y="3"/>
                                </a:lnTo>
                                <a:lnTo>
                                  <a:pt x="122" y="0"/>
                                </a:lnTo>
                                <a:close/>
                              </a:path>
                            </a:pathLst>
                          </a:custGeom>
                          <a:solidFill>
                            <a:srgbClr val="96ACCD"/>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34" name="Freeform 723"/>
                        <wps:cNvSpPr>
                          <a:spLocks/>
                        </wps:cNvSpPr>
                        <wps:spPr bwMode="auto">
                          <a:xfrm>
                            <a:off x="7246937" y="4152900"/>
                            <a:ext cx="57150" cy="111125"/>
                          </a:xfrm>
                          <a:custGeom>
                            <a:avLst/>
                            <a:gdLst>
                              <a:gd name="T0" fmla="*/ 107 w 107"/>
                              <a:gd name="T1" fmla="*/ 197 h 210"/>
                              <a:gd name="T2" fmla="*/ 107 w 107"/>
                              <a:gd name="T3" fmla="*/ 200 h 210"/>
                              <a:gd name="T4" fmla="*/ 107 w 107"/>
                              <a:gd name="T5" fmla="*/ 202 h 210"/>
                              <a:gd name="T6" fmla="*/ 106 w 107"/>
                              <a:gd name="T7" fmla="*/ 205 h 210"/>
                              <a:gd name="T8" fmla="*/ 106 w 107"/>
                              <a:gd name="T9" fmla="*/ 206 h 210"/>
                              <a:gd name="T10" fmla="*/ 105 w 107"/>
                              <a:gd name="T11" fmla="*/ 207 h 210"/>
                              <a:gd name="T12" fmla="*/ 104 w 107"/>
                              <a:gd name="T13" fmla="*/ 208 h 210"/>
                              <a:gd name="T14" fmla="*/ 102 w 107"/>
                              <a:gd name="T15" fmla="*/ 210 h 210"/>
                              <a:gd name="T16" fmla="*/ 101 w 107"/>
                              <a:gd name="T17" fmla="*/ 210 h 210"/>
                              <a:gd name="T18" fmla="*/ 10 w 107"/>
                              <a:gd name="T19" fmla="*/ 210 h 210"/>
                              <a:gd name="T20" fmla="*/ 6 w 107"/>
                              <a:gd name="T21" fmla="*/ 208 h 210"/>
                              <a:gd name="T22" fmla="*/ 3 w 107"/>
                              <a:gd name="T23" fmla="*/ 207 h 210"/>
                              <a:gd name="T24" fmla="*/ 0 w 107"/>
                              <a:gd name="T25" fmla="*/ 203 h 210"/>
                              <a:gd name="T26" fmla="*/ 0 w 107"/>
                              <a:gd name="T27" fmla="*/ 198 h 210"/>
                              <a:gd name="T28" fmla="*/ 0 w 107"/>
                              <a:gd name="T29" fmla="*/ 6 h 210"/>
                              <a:gd name="T30" fmla="*/ 0 w 107"/>
                              <a:gd name="T31" fmla="*/ 5 h 210"/>
                              <a:gd name="T32" fmla="*/ 0 w 107"/>
                              <a:gd name="T33" fmla="*/ 4 h 210"/>
                              <a:gd name="T34" fmla="*/ 1 w 107"/>
                              <a:gd name="T35" fmla="*/ 3 h 210"/>
                              <a:gd name="T36" fmla="*/ 3 w 107"/>
                              <a:gd name="T37" fmla="*/ 3 h 210"/>
                              <a:gd name="T38" fmla="*/ 4 w 107"/>
                              <a:gd name="T39" fmla="*/ 1 h 210"/>
                              <a:gd name="T40" fmla="*/ 6 w 107"/>
                              <a:gd name="T41" fmla="*/ 1 h 210"/>
                              <a:gd name="T42" fmla="*/ 10 w 107"/>
                              <a:gd name="T43" fmla="*/ 1 h 210"/>
                              <a:gd name="T44" fmla="*/ 14 w 107"/>
                              <a:gd name="T45" fmla="*/ 0 h 210"/>
                              <a:gd name="T46" fmla="*/ 17 w 107"/>
                              <a:gd name="T47" fmla="*/ 1 h 210"/>
                              <a:gd name="T48" fmla="*/ 20 w 107"/>
                              <a:gd name="T49" fmla="*/ 1 h 210"/>
                              <a:gd name="T50" fmla="*/ 22 w 107"/>
                              <a:gd name="T51" fmla="*/ 1 h 210"/>
                              <a:gd name="T52" fmla="*/ 25 w 107"/>
                              <a:gd name="T53" fmla="*/ 3 h 210"/>
                              <a:gd name="T54" fmla="*/ 26 w 107"/>
                              <a:gd name="T55" fmla="*/ 3 h 210"/>
                              <a:gd name="T56" fmla="*/ 26 w 107"/>
                              <a:gd name="T57" fmla="*/ 4 h 210"/>
                              <a:gd name="T58" fmla="*/ 27 w 107"/>
                              <a:gd name="T59" fmla="*/ 5 h 210"/>
                              <a:gd name="T60" fmla="*/ 27 w 107"/>
                              <a:gd name="T61" fmla="*/ 6 h 210"/>
                              <a:gd name="T62" fmla="*/ 27 w 107"/>
                              <a:gd name="T63" fmla="*/ 185 h 210"/>
                              <a:gd name="T64" fmla="*/ 101 w 107"/>
                              <a:gd name="T65" fmla="*/ 185 h 210"/>
                              <a:gd name="T66" fmla="*/ 102 w 107"/>
                              <a:gd name="T67" fmla="*/ 185 h 210"/>
                              <a:gd name="T68" fmla="*/ 104 w 107"/>
                              <a:gd name="T69" fmla="*/ 186 h 210"/>
                              <a:gd name="T70" fmla="*/ 105 w 107"/>
                              <a:gd name="T71" fmla="*/ 187 h 210"/>
                              <a:gd name="T72" fmla="*/ 106 w 107"/>
                              <a:gd name="T73" fmla="*/ 189 h 210"/>
                              <a:gd name="T74" fmla="*/ 106 w 107"/>
                              <a:gd name="T75" fmla="*/ 190 h 210"/>
                              <a:gd name="T76" fmla="*/ 107 w 107"/>
                              <a:gd name="T77" fmla="*/ 192 h 210"/>
                              <a:gd name="T78" fmla="*/ 107 w 107"/>
                              <a:gd name="T79" fmla="*/ 194 h 210"/>
                              <a:gd name="T80" fmla="*/ 107 w 107"/>
                              <a:gd name="T81" fmla="*/ 197 h 2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107" h="210">
                                <a:moveTo>
                                  <a:pt x="107" y="197"/>
                                </a:moveTo>
                                <a:lnTo>
                                  <a:pt x="107" y="200"/>
                                </a:lnTo>
                                <a:lnTo>
                                  <a:pt x="107" y="202"/>
                                </a:lnTo>
                                <a:lnTo>
                                  <a:pt x="106" y="205"/>
                                </a:lnTo>
                                <a:lnTo>
                                  <a:pt x="106" y="206"/>
                                </a:lnTo>
                                <a:lnTo>
                                  <a:pt x="105" y="207"/>
                                </a:lnTo>
                                <a:lnTo>
                                  <a:pt x="104" y="208"/>
                                </a:lnTo>
                                <a:lnTo>
                                  <a:pt x="102" y="210"/>
                                </a:lnTo>
                                <a:lnTo>
                                  <a:pt x="101" y="210"/>
                                </a:lnTo>
                                <a:lnTo>
                                  <a:pt x="10" y="210"/>
                                </a:lnTo>
                                <a:lnTo>
                                  <a:pt x="6" y="208"/>
                                </a:lnTo>
                                <a:lnTo>
                                  <a:pt x="3" y="207"/>
                                </a:lnTo>
                                <a:lnTo>
                                  <a:pt x="0" y="203"/>
                                </a:lnTo>
                                <a:lnTo>
                                  <a:pt x="0" y="198"/>
                                </a:lnTo>
                                <a:lnTo>
                                  <a:pt x="0" y="6"/>
                                </a:lnTo>
                                <a:lnTo>
                                  <a:pt x="0" y="5"/>
                                </a:lnTo>
                                <a:lnTo>
                                  <a:pt x="0" y="4"/>
                                </a:lnTo>
                                <a:lnTo>
                                  <a:pt x="1" y="3"/>
                                </a:lnTo>
                                <a:lnTo>
                                  <a:pt x="3" y="3"/>
                                </a:lnTo>
                                <a:lnTo>
                                  <a:pt x="4" y="1"/>
                                </a:lnTo>
                                <a:lnTo>
                                  <a:pt x="6" y="1"/>
                                </a:lnTo>
                                <a:lnTo>
                                  <a:pt x="10" y="1"/>
                                </a:lnTo>
                                <a:lnTo>
                                  <a:pt x="14" y="0"/>
                                </a:lnTo>
                                <a:lnTo>
                                  <a:pt x="17" y="1"/>
                                </a:lnTo>
                                <a:lnTo>
                                  <a:pt x="20" y="1"/>
                                </a:lnTo>
                                <a:lnTo>
                                  <a:pt x="22" y="1"/>
                                </a:lnTo>
                                <a:lnTo>
                                  <a:pt x="25" y="3"/>
                                </a:lnTo>
                                <a:lnTo>
                                  <a:pt x="26" y="3"/>
                                </a:lnTo>
                                <a:lnTo>
                                  <a:pt x="26" y="4"/>
                                </a:lnTo>
                                <a:lnTo>
                                  <a:pt x="27" y="5"/>
                                </a:lnTo>
                                <a:lnTo>
                                  <a:pt x="27" y="6"/>
                                </a:lnTo>
                                <a:lnTo>
                                  <a:pt x="27" y="185"/>
                                </a:lnTo>
                                <a:lnTo>
                                  <a:pt x="101" y="185"/>
                                </a:lnTo>
                                <a:lnTo>
                                  <a:pt x="102" y="185"/>
                                </a:lnTo>
                                <a:lnTo>
                                  <a:pt x="104" y="186"/>
                                </a:lnTo>
                                <a:lnTo>
                                  <a:pt x="105" y="187"/>
                                </a:lnTo>
                                <a:lnTo>
                                  <a:pt x="106" y="189"/>
                                </a:lnTo>
                                <a:lnTo>
                                  <a:pt x="106" y="190"/>
                                </a:lnTo>
                                <a:lnTo>
                                  <a:pt x="107" y="192"/>
                                </a:lnTo>
                                <a:lnTo>
                                  <a:pt x="107" y="194"/>
                                </a:lnTo>
                                <a:lnTo>
                                  <a:pt x="107" y="19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35" name="Freeform 724"/>
                        <wps:cNvSpPr>
                          <a:spLocks noEditPoints="1"/>
                        </wps:cNvSpPr>
                        <wps:spPr bwMode="auto">
                          <a:xfrm>
                            <a:off x="7319962" y="4152900"/>
                            <a:ext cx="84138" cy="111125"/>
                          </a:xfrm>
                          <a:custGeom>
                            <a:avLst/>
                            <a:gdLst>
                              <a:gd name="T0" fmla="*/ 159 w 159"/>
                              <a:gd name="T1" fmla="*/ 101 h 209"/>
                              <a:gd name="T2" fmla="*/ 158 w 159"/>
                              <a:gd name="T3" fmla="*/ 127 h 209"/>
                              <a:gd name="T4" fmla="*/ 152 w 159"/>
                              <a:gd name="T5" fmla="*/ 148 h 209"/>
                              <a:gd name="T6" fmla="*/ 144 w 159"/>
                              <a:gd name="T7" fmla="*/ 168 h 209"/>
                              <a:gd name="T8" fmla="*/ 132 w 159"/>
                              <a:gd name="T9" fmla="*/ 181 h 209"/>
                              <a:gd name="T10" fmla="*/ 118 w 159"/>
                              <a:gd name="T11" fmla="*/ 194 h 209"/>
                              <a:gd name="T12" fmla="*/ 100 w 159"/>
                              <a:gd name="T13" fmla="*/ 201 h 209"/>
                              <a:gd name="T14" fmla="*/ 79 w 159"/>
                              <a:gd name="T15" fmla="*/ 207 h 209"/>
                              <a:gd name="T16" fmla="*/ 54 w 159"/>
                              <a:gd name="T17" fmla="*/ 209 h 209"/>
                              <a:gd name="T18" fmla="*/ 10 w 159"/>
                              <a:gd name="T19" fmla="*/ 209 h 209"/>
                              <a:gd name="T20" fmla="*/ 6 w 159"/>
                              <a:gd name="T21" fmla="*/ 207 h 209"/>
                              <a:gd name="T22" fmla="*/ 3 w 159"/>
                              <a:gd name="T23" fmla="*/ 206 h 209"/>
                              <a:gd name="T24" fmla="*/ 0 w 159"/>
                              <a:gd name="T25" fmla="*/ 202 h 209"/>
                              <a:gd name="T26" fmla="*/ 0 w 159"/>
                              <a:gd name="T27" fmla="*/ 197 h 209"/>
                              <a:gd name="T28" fmla="*/ 0 w 159"/>
                              <a:gd name="T29" fmla="*/ 12 h 209"/>
                              <a:gd name="T30" fmla="*/ 0 w 159"/>
                              <a:gd name="T31" fmla="*/ 7 h 209"/>
                              <a:gd name="T32" fmla="*/ 3 w 159"/>
                              <a:gd name="T33" fmla="*/ 3 h 209"/>
                              <a:gd name="T34" fmla="*/ 6 w 159"/>
                              <a:gd name="T35" fmla="*/ 2 h 209"/>
                              <a:gd name="T36" fmla="*/ 10 w 159"/>
                              <a:gd name="T37" fmla="*/ 0 h 209"/>
                              <a:gd name="T38" fmla="*/ 57 w 159"/>
                              <a:gd name="T39" fmla="*/ 0 h 209"/>
                              <a:gd name="T40" fmla="*/ 83 w 159"/>
                              <a:gd name="T41" fmla="*/ 2 h 209"/>
                              <a:gd name="T42" fmla="*/ 102 w 159"/>
                              <a:gd name="T43" fmla="*/ 8 h 209"/>
                              <a:gd name="T44" fmla="*/ 120 w 159"/>
                              <a:gd name="T45" fmla="*/ 15 h 209"/>
                              <a:gd name="T46" fmla="*/ 133 w 159"/>
                              <a:gd name="T47" fmla="*/ 28 h 209"/>
                              <a:gd name="T48" fmla="*/ 145 w 159"/>
                              <a:gd name="T49" fmla="*/ 42 h 209"/>
                              <a:gd name="T50" fmla="*/ 153 w 159"/>
                              <a:gd name="T51" fmla="*/ 60 h 209"/>
                              <a:gd name="T52" fmla="*/ 158 w 159"/>
                              <a:gd name="T53" fmla="*/ 79 h 209"/>
                              <a:gd name="T54" fmla="*/ 159 w 159"/>
                              <a:gd name="T55" fmla="*/ 101 h 209"/>
                              <a:gd name="T56" fmla="*/ 131 w 159"/>
                              <a:gd name="T57" fmla="*/ 103 h 209"/>
                              <a:gd name="T58" fmla="*/ 129 w 159"/>
                              <a:gd name="T59" fmla="*/ 87 h 209"/>
                              <a:gd name="T60" fmla="*/ 126 w 159"/>
                              <a:gd name="T61" fmla="*/ 72 h 209"/>
                              <a:gd name="T62" fmla="*/ 121 w 159"/>
                              <a:gd name="T63" fmla="*/ 57 h 209"/>
                              <a:gd name="T64" fmla="*/ 112 w 159"/>
                              <a:gd name="T65" fmla="*/ 46 h 209"/>
                              <a:gd name="T66" fmla="*/ 104 w 159"/>
                              <a:gd name="T67" fmla="*/ 36 h 209"/>
                              <a:gd name="T68" fmla="*/ 90 w 159"/>
                              <a:gd name="T69" fmla="*/ 30 h 209"/>
                              <a:gd name="T70" fmla="*/ 75 w 159"/>
                              <a:gd name="T71" fmla="*/ 25 h 209"/>
                              <a:gd name="T72" fmla="*/ 56 w 159"/>
                              <a:gd name="T73" fmla="*/ 24 h 209"/>
                              <a:gd name="T74" fmla="*/ 27 w 159"/>
                              <a:gd name="T75" fmla="*/ 24 h 209"/>
                              <a:gd name="T76" fmla="*/ 27 w 159"/>
                              <a:gd name="T77" fmla="*/ 185 h 209"/>
                              <a:gd name="T78" fmla="*/ 56 w 159"/>
                              <a:gd name="T79" fmla="*/ 185 h 209"/>
                              <a:gd name="T80" fmla="*/ 74 w 159"/>
                              <a:gd name="T81" fmla="*/ 184 h 209"/>
                              <a:gd name="T82" fmla="*/ 89 w 159"/>
                              <a:gd name="T83" fmla="*/ 180 h 209"/>
                              <a:gd name="T84" fmla="*/ 102 w 159"/>
                              <a:gd name="T85" fmla="*/ 174 h 209"/>
                              <a:gd name="T86" fmla="*/ 112 w 159"/>
                              <a:gd name="T87" fmla="*/ 165 h 209"/>
                              <a:gd name="T88" fmla="*/ 120 w 159"/>
                              <a:gd name="T89" fmla="*/ 154 h 209"/>
                              <a:gd name="T90" fmla="*/ 126 w 159"/>
                              <a:gd name="T91" fmla="*/ 140 h 209"/>
                              <a:gd name="T92" fmla="*/ 129 w 159"/>
                              <a:gd name="T93" fmla="*/ 122 h 209"/>
                              <a:gd name="T94" fmla="*/ 131 w 159"/>
                              <a:gd name="T95" fmla="*/ 103 h 2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59" h="209">
                                <a:moveTo>
                                  <a:pt x="159" y="101"/>
                                </a:moveTo>
                                <a:lnTo>
                                  <a:pt x="158" y="127"/>
                                </a:lnTo>
                                <a:lnTo>
                                  <a:pt x="152" y="148"/>
                                </a:lnTo>
                                <a:lnTo>
                                  <a:pt x="144" y="168"/>
                                </a:lnTo>
                                <a:lnTo>
                                  <a:pt x="132" y="181"/>
                                </a:lnTo>
                                <a:lnTo>
                                  <a:pt x="118" y="194"/>
                                </a:lnTo>
                                <a:lnTo>
                                  <a:pt x="100" y="201"/>
                                </a:lnTo>
                                <a:lnTo>
                                  <a:pt x="79" y="207"/>
                                </a:lnTo>
                                <a:lnTo>
                                  <a:pt x="54" y="209"/>
                                </a:lnTo>
                                <a:lnTo>
                                  <a:pt x="10" y="209"/>
                                </a:lnTo>
                                <a:lnTo>
                                  <a:pt x="6" y="207"/>
                                </a:lnTo>
                                <a:lnTo>
                                  <a:pt x="3" y="206"/>
                                </a:lnTo>
                                <a:lnTo>
                                  <a:pt x="0" y="202"/>
                                </a:lnTo>
                                <a:lnTo>
                                  <a:pt x="0" y="197"/>
                                </a:lnTo>
                                <a:lnTo>
                                  <a:pt x="0" y="12"/>
                                </a:lnTo>
                                <a:lnTo>
                                  <a:pt x="0" y="7"/>
                                </a:lnTo>
                                <a:lnTo>
                                  <a:pt x="3" y="3"/>
                                </a:lnTo>
                                <a:lnTo>
                                  <a:pt x="6" y="2"/>
                                </a:lnTo>
                                <a:lnTo>
                                  <a:pt x="10" y="0"/>
                                </a:lnTo>
                                <a:lnTo>
                                  <a:pt x="57" y="0"/>
                                </a:lnTo>
                                <a:lnTo>
                                  <a:pt x="83" y="2"/>
                                </a:lnTo>
                                <a:lnTo>
                                  <a:pt x="102" y="8"/>
                                </a:lnTo>
                                <a:lnTo>
                                  <a:pt x="120" y="15"/>
                                </a:lnTo>
                                <a:lnTo>
                                  <a:pt x="133" y="28"/>
                                </a:lnTo>
                                <a:lnTo>
                                  <a:pt x="145" y="42"/>
                                </a:lnTo>
                                <a:lnTo>
                                  <a:pt x="153" y="60"/>
                                </a:lnTo>
                                <a:lnTo>
                                  <a:pt x="158" y="79"/>
                                </a:lnTo>
                                <a:lnTo>
                                  <a:pt x="159" y="101"/>
                                </a:lnTo>
                                <a:close/>
                                <a:moveTo>
                                  <a:pt x="131" y="103"/>
                                </a:moveTo>
                                <a:lnTo>
                                  <a:pt x="129" y="87"/>
                                </a:lnTo>
                                <a:lnTo>
                                  <a:pt x="126" y="72"/>
                                </a:lnTo>
                                <a:lnTo>
                                  <a:pt x="121" y="57"/>
                                </a:lnTo>
                                <a:lnTo>
                                  <a:pt x="112" y="46"/>
                                </a:lnTo>
                                <a:lnTo>
                                  <a:pt x="104" y="36"/>
                                </a:lnTo>
                                <a:lnTo>
                                  <a:pt x="90" y="30"/>
                                </a:lnTo>
                                <a:lnTo>
                                  <a:pt x="75" y="25"/>
                                </a:lnTo>
                                <a:lnTo>
                                  <a:pt x="56" y="24"/>
                                </a:lnTo>
                                <a:lnTo>
                                  <a:pt x="27" y="24"/>
                                </a:lnTo>
                                <a:lnTo>
                                  <a:pt x="27" y="185"/>
                                </a:lnTo>
                                <a:lnTo>
                                  <a:pt x="56" y="185"/>
                                </a:lnTo>
                                <a:lnTo>
                                  <a:pt x="74" y="184"/>
                                </a:lnTo>
                                <a:lnTo>
                                  <a:pt x="89" y="180"/>
                                </a:lnTo>
                                <a:lnTo>
                                  <a:pt x="102" y="174"/>
                                </a:lnTo>
                                <a:lnTo>
                                  <a:pt x="112" y="165"/>
                                </a:lnTo>
                                <a:lnTo>
                                  <a:pt x="120" y="154"/>
                                </a:lnTo>
                                <a:lnTo>
                                  <a:pt x="126" y="140"/>
                                </a:lnTo>
                                <a:lnTo>
                                  <a:pt x="129" y="122"/>
                                </a:lnTo>
                                <a:lnTo>
                                  <a:pt x="131" y="10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36" name="Freeform 725"/>
                        <wps:cNvSpPr>
                          <a:spLocks/>
                        </wps:cNvSpPr>
                        <wps:spPr bwMode="auto">
                          <a:xfrm>
                            <a:off x="7426325" y="4152900"/>
                            <a:ext cx="57150" cy="111125"/>
                          </a:xfrm>
                          <a:custGeom>
                            <a:avLst/>
                            <a:gdLst>
                              <a:gd name="T0" fmla="*/ 107 w 107"/>
                              <a:gd name="T1" fmla="*/ 197 h 210"/>
                              <a:gd name="T2" fmla="*/ 107 w 107"/>
                              <a:gd name="T3" fmla="*/ 200 h 210"/>
                              <a:gd name="T4" fmla="*/ 107 w 107"/>
                              <a:gd name="T5" fmla="*/ 202 h 210"/>
                              <a:gd name="T6" fmla="*/ 106 w 107"/>
                              <a:gd name="T7" fmla="*/ 205 h 210"/>
                              <a:gd name="T8" fmla="*/ 106 w 107"/>
                              <a:gd name="T9" fmla="*/ 206 h 210"/>
                              <a:gd name="T10" fmla="*/ 105 w 107"/>
                              <a:gd name="T11" fmla="*/ 207 h 210"/>
                              <a:gd name="T12" fmla="*/ 104 w 107"/>
                              <a:gd name="T13" fmla="*/ 208 h 210"/>
                              <a:gd name="T14" fmla="*/ 104 w 107"/>
                              <a:gd name="T15" fmla="*/ 210 h 210"/>
                              <a:gd name="T16" fmla="*/ 101 w 107"/>
                              <a:gd name="T17" fmla="*/ 210 h 210"/>
                              <a:gd name="T18" fmla="*/ 10 w 107"/>
                              <a:gd name="T19" fmla="*/ 210 h 210"/>
                              <a:gd name="T20" fmla="*/ 6 w 107"/>
                              <a:gd name="T21" fmla="*/ 208 h 210"/>
                              <a:gd name="T22" fmla="*/ 3 w 107"/>
                              <a:gd name="T23" fmla="*/ 207 h 210"/>
                              <a:gd name="T24" fmla="*/ 0 w 107"/>
                              <a:gd name="T25" fmla="*/ 203 h 210"/>
                              <a:gd name="T26" fmla="*/ 0 w 107"/>
                              <a:gd name="T27" fmla="*/ 198 h 210"/>
                              <a:gd name="T28" fmla="*/ 0 w 107"/>
                              <a:gd name="T29" fmla="*/ 6 h 210"/>
                              <a:gd name="T30" fmla="*/ 0 w 107"/>
                              <a:gd name="T31" fmla="*/ 5 h 210"/>
                              <a:gd name="T32" fmla="*/ 0 w 107"/>
                              <a:gd name="T33" fmla="*/ 4 h 210"/>
                              <a:gd name="T34" fmla="*/ 1 w 107"/>
                              <a:gd name="T35" fmla="*/ 3 h 210"/>
                              <a:gd name="T36" fmla="*/ 3 w 107"/>
                              <a:gd name="T37" fmla="*/ 3 h 210"/>
                              <a:gd name="T38" fmla="*/ 4 w 107"/>
                              <a:gd name="T39" fmla="*/ 1 h 210"/>
                              <a:gd name="T40" fmla="*/ 6 w 107"/>
                              <a:gd name="T41" fmla="*/ 1 h 210"/>
                              <a:gd name="T42" fmla="*/ 10 w 107"/>
                              <a:gd name="T43" fmla="*/ 1 h 210"/>
                              <a:gd name="T44" fmla="*/ 14 w 107"/>
                              <a:gd name="T45" fmla="*/ 0 h 210"/>
                              <a:gd name="T46" fmla="*/ 17 w 107"/>
                              <a:gd name="T47" fmla="*/ 1 h 210"/>
                              <a:gd name="T48" fmla="*/ 20 w 107"/>
                              <a:gd name="T49" fmla="*/ 1 h 210"/>
                              <a:gd name="T50" fmla="*/ 22 w 107"/>
                              <a:gd name="T51" fmla="*/ 1 h 210"/>
                              <a:gd name="T52" fmla="*/ 25 w 107"/>
                              <a:gd name="T53" fmla="*/ 3 h 210"/>
                              <a:gd name="T54" fmla="*/ 26 w 107"/>
                              <a:gd name="T55" fmla="*/ 3 h 210"/>
                              <a:gd name="T56" fmla="*/ 26 w 107"/>
                              <a:gd name="T57" fmla="*/ 4 h 210"/>
                              <a:gd name="T58" fmla="*/ 27 w 107"/>
                              <a:gd name="T59" fmla="*/ 5 h 210"/>
                              <a:gd name="T60" fmla="*/ 27 w 107"/>
                              <a:gd name="T61" fmla="*/ 6 h 210"/>
                              <a:gd name="T62" fmla="*/ 27 w 107"/>
                              <a:gd name="T63" fmla="*/ 185 h 210"/>
                              <a:gd name="T64" fmla="*/ 101 w 107"/>
                              <a:gd name="T65" fmla="*/ 185 h 210"/>
                              <a:gd name="T66" fmla="*/ 104 w 107"/>
                              <a:gd name="T67" fmla="*/ 185 h 210"/>
                              <a:gd name="T68" fmla="*/ 104 w 107"/>
                              <a:gd name="T69" fmla="*/ 186 h 210"/>
                              <a:gd name="T70" fmla="*/ 105 w 107"/>
                              <a:gd name="T71" fmla="*/ 187 h 210"/>
                              <a:gd name="T72" fmla="*/ 106 w 107"/>
                              <a:gd name="T73" fmla="*/ 189 h 210"/>
                              <a:gd name="T74" fmla="*/ 106 w 107"/>
                              <a:gd name="T75" fmla="*/ 190 h 210"/>
                              <a:gd name="T76" fmla="*/ 107 w 107"/>
                              <a:gd name="T77" fmla="*/ 192 h 210"/>
                              <a:gd name="T78" fmla="*/ 107 w 107"/>
                              <a:gd name="T79" fmla="*/ 194 h 210"/>
                              <a:gd name="T80" fmla="*/ 107 w 107"/>
                              <a:gd name="T81" fmla="*/ 197 h 2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107" h="210">
                                <a:moveTo>
                                  <a:pt x="107" y="197"/>
                                </a:moveTo>
                                <a:lnTo>
                                  <a:pt x="107" y="200"/>
                                </a:lnTo>
                                <a:lnTo>
                                  <a:pt x="107" y="202"/>
                                </a:lnTo>
                                <a:lnTo>
                                  <a:pt x="106" y="205"/>
                                </a:lnTo>
                                <a:lnTo>
                                  <a:pt x="106" y="206"/>
                                </a:lnTo>
                                <a:lnTo>
                                  <a:pt x="105" y="207"/>
                                </a:lnTo>
                                <a:lnTo>
                                  <a:pt x="104" y="208"/>
                                </a:lnTo>
                                <a:lnTo>
                                  <a:pt x="104" y="210"/>
                                </a:lnTo>
                                <a:lnTo>
                                  <a:pt x="101" y="210"/>
                                </a:lnTo>
                                <a:lnTo>
                                  <a:pt x="10" y="210"/>
                                </a:lnTo>
                                <a:lnTo>
                                  <a:pt x="6" y="208"/>
                                </a:lnTo>
                                <a:lnTo>
                                  <a:pt x="3" y="207"/>
                                </a:lnTo>
                                <a:lnTo>
                                  <a:pt x="0" y="203"/>
                                </a:lnTo>
                                <a:lnTo>
                                  <a:pt x="0" y="198"/>
                                </a:lnTo>
                                <a:lnTo>
                                  <a:pt x="0" y="6"/>
                                </a:lnTo>
                                <a:lnTo>
                                  <a:pt x="0" y="5"/>
                                </a:lnTo>
                                <a:lnTo>
                                  <a:pt x="0" y="4"/>
                                </a:lnTo>
                                <a:lnTo>
                                  <a:pt x="1" y="3"/>
                                </a:lnTo>
                                <a:lnTo>
                                  <a:pt x="3" y="3"/>
                                </a:lnTo>
                                <a:lnTo>
                                  <a:pt x="4" y="1"/>
                                </a:lnTo>
                                <a:lnTo>
                                  <a:pt x="6" y="1"/>
                                </a:lnTo>
                                <a:lnTo>
                                  <a:pt x="10" y="1"/>
                                </a:lnTo>
                                <a:lnTo>
                                  <a:pt x="14" y="0"/>
                                </a:lnTo>
                                <a:lnTo>
                                  <a:pt x="17" y="1"/>
                                </a:lnTo>
                                <a:lnTo>
                                  <a:pt x="20" y="1"/>
                                </a:lnTo>
                                <a:lnTo>
                                  <a:pt x="22" y="1"/>
                                </a:lnTo>
                                <a:lnTo>
                                  <a:pt x="25" y="3"/>
                                </a:lnTo>
                                <a:lnTo>
                                  <a:pt x="26" y="3"/>
                                </a:lnTo>
                                <a:lnTo>
                                  <a:pt x="26" y="4"/>
                                </a:lnTo>
                                <a:lnTo>
                                  <a:pt x="27" y="5"/>
                                </a:lnTo>
                                <a:lnTo>
                                  <a:pt x="27" y="6"/>
                                </a:lnTo>
                                <a:lnTo>
                                  <a:pt x="27" y="185"/>
                                </a:lnTo>
                                <a:lnTo>
                                  <a:pt x="101" y="185"/>
                                </a:lnTo>
                                <a:lnTo>
                                  <a:pt x="104" y="185"/>
                                </a:lnTo>
                                <a:lnTo>
                                  <a:pt x="104" y="186"/>
                                </a:lnTo>
                                <a:lnTo>
                                  <a:pt x="105" y="187"/>
                                </a:lnTo>
                                <a:lnTo>
                                  <a:pt x="106" y="189"/>
                                </a:lnTo>
                                <a:lnTo>
                                  <a:pt x="106" y="190"/>
                                </a:lnTo>
                                <a:lnTo>
                                  <a:pt x="107" y="192"/>
                                </a:lnTo>
                                <a:lnTo>
                                  <a:pt x="107" y="194"/>
                                </a:lnTo>
                                <a:lnTo>
                                  <a:pt x="107" y="19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37" name="Freeform 726"/>
                        <wps:cNvSpPr>
                          <a:spLocks noEditPoints="1"/>
                        </wps:cNvSpPr>
                        <wps:spPr bwMode="auto">
                          <a:xfrm>
                            <a:off x="7499350" y="4152900"/>
                            <a:ext cx="73025" cy="111125"/>
                          </a:xfrm>
                          <a:custGeom>
                            <a:avLst/>
                            <a:gdLst>
                              <a:gd name="T0" fmla="*/ 138 w 138"/>
                              <a:gd name="T1" fmla="*/ 205 h 210"/>
                              <a:gd name="T2" fmla="*/ 137 w 138"/>
                              <a:gd name="T3" fmla="*/ 207 h 210"/>
                              <a:gd name="T4" fmla="*/ 133 w 138"/>
                              <a:gd name="T5" fmla="*/ 209 h 210"/>
                              <a:gd name="T6" fmla="*/ 128 w 138"/>
                              <a:gd name="T7" fmla="*/ 209 h 210"/>
                              <a:gd name="T8" fmla="*/ 120 w 138"/>
                              <a:gd name="T9" fmla="*/ 209 h 210"/>
                              <a:gd name="T10" fmla="*/ 113 w 138"/>
                              <a:gd name="T11" fmla="*/ 209 h 210"/>
                              <a:gd name="T12" fmla="*/ 111 w 138"/>
                              <a:gd name="T13" fmla="*/ 207 h 210"/>
                              <a:gd name="T14" fmla="*/ 108 w 138"/>
                              <a:gd name="T15" fmla="*/ 205 h 210"/>
                              <a:gd name="T16" fmla="*/ 89 w 138"/>
                              <a:gd name="T17" fmla="*/ 153 h 210"/>
                              <a:gd name="T18" fmla="*/ 83 w 138"/>
                              <a:gd name="T19" fmla="*/ 138 h 210"/>
                              <a:gd name="T20" fmla="*/ 74 w 138"/>
                              <a:gd name="T21" fmla="*/ 126 h 210"/>
                              <a:gd name="T22" fmla="*/ 62 w 138"/>
                              <a:gd name="T23" fmla="*/ 119 h 210"/>
                              <a:gd name="T24" fmla="*/ 46 w 138"/>
                              <a:gd name="T25" fmla="*/ 116 h 210"/>
                              <a:gd name="T26" fmla="*/ 27 w 138"/>
                              <a:gd name="T27" fmla="*/ 204 h 210"/>
                              <a:gd name="T28" fmla="*/ 26 w 138"/>
                              <a:gd name="T29" fmla="*/ 206 h 210"/>
                              <a:gd name="T30" fmla="*/ 25 w 138"/>
                              <a:gd name="T31" fmla="*/ 207 h 210"/>
                              <a:gd name="T32" fmla="*/ 20 w 138"/>
                              <a:gd name="T33" fmla="*/ 209 h 210"/>
                              <a:gd name="T34" fmla="*/ 14 w 138"/>
                              <a:gd name="T35" fmla="*/ 210 h 210"/>
                              <a:gd name="T36" fmla="*/ 6 w 138"/>
                              <a:gd name="T37" fmla="*/ 209 h 210"/>
                              <a:gd name="T38" fmla="*/ 3 w 138"/>
                              <a:gd name="T39" fmla="*/ 207 h 210"/>
                              <a:gd name="T40" fmla="*/ 0 w 138"/>
                              <a:gd name="T41" fmla="*/ 206 h 210"/>
                              <a:gd name="T42" fmla="*/ 0 w 138"/>
                              <a:gd name="T43" fmla="*/ 204 h 210"/>
                              <a:gd name="T44" fmla="*/ 0 w 138"/>
                              <a:gd name="T45" fmla="*/ 7 h 210"/>
                              <a:gd name="T46" fmla="*/ 6 w 138"/>
                              <a:gd name="T47" fmla="*/ 2 h 210"/>
                              <a:gd name="T48" fmla="*/ 54 w 138"/>
                              <a:gd name="T49" fmla="*/ 0 h 210"/>
                              <a:gd name="T50" fmla="*/ 67 w 138"/>
                              <a:gd name="T51" fmla="*/ 2 h 210"/>
                              <a:gd name="T52" fmla="*/ 76 w 138"/>
                              <a:gd name="T53" fmla="*/ 2 h 210"/>
                              <a:gd name="T54" fmla="*/ 97 w 138"/>
                              <a:gd name="T55" fmla="*/ 9 h 210"/>
                              <a:gd name="T56" fmla="*/ 113 w 138"/>
                              <a:gd name="T57" fmla="*/ 20 h 210"/>
                              <a:gd name="T58" fmla="*/ 122 w 138"/>
                              <a:gd name="T59" fmla="*/ 36 h 210"/>
                              <a:gd name="T60" fmla="*/ 126 w 138"/>
                              <a:gd name="T61" fmla="*/ 56 h 210"/>
                              <a:gd name="T62" fmla="*/ 123 w 138"/>
                              <a:gd name="T63" fmla="*/ 74 h 210"/>
                              <a:gd name="T64" fmla="*/ 115 w 138"/>
                              <a:gd name="T65" fmla="*/ 89 h 210"/>
                              <a:gd name="T66" fmla="*/ 102 w 138"/>
                              <a:gd name="T67" fmla="*/ 100 h 210"/>
                              <a:gd name="T68" fmla="*/ 85 w 138"/>
                              <a:gd name="T69" fmla="*/ 108 h 210"/>
                              <a:gd name="T70" fmla="*/ 95 w 138"/>
                              <a:gd name="T71" fmla="*/ 114 h 210"/>
                              <a:gd name="T72" fmla="*/ 102 w 138"/>
                              <a:gd name="T73" fmla="*/ 121 h 210"/>
                              <a:gd name="T74" fmla="*/ 110 w 138"/>
                              <a:gd name="T75" fmla="*/ 132 h 210"/>
                              <a:gd name="T76" fmla="*/ 116 w 138"/>
                              <a:gd name="T77" fmla="*/ 147 h 210"/>
                              <a:gd name="T78" fmla="*/ 137 w 138"/>
                              <a:gd name="T79" fmla="*/ 197 h 210"/>
                              <a:gd name="T80" fmla="*/ 138 w 138"/>
                              <a:gd name="T81" fmla="*/ 202 h 210"/>
                              <a:gd name="T82" fmla="*/ 96 w 138"/>
                              <a:gd name="T83" fmla="*/ 58 h 210"/>
                              <a:gd name="T84" fmla="*/ 91 w 138"/>
                              <a:gd name="T85" fmla="*/ 37 h 210"/>
                              <a:gd name="T86" fmla="*/ 73 w 138"/>
                              <a:gd name="T87" fmla="*/ 25 h 210"/>
                              <a:gd name="T88" fmla="*/ 64 w 138"/>
                              <a:gd name="T89" fmla="*/ 24 h 210"/>
                              <a:gd name="T90" fmla="*/ 51 w 138"/>
                              <a:gd name="T91" fmla="*/ 24 h 210"/>
                              <a:gd name="T92" fmla="*/ 27 w 138"/>
                              <a:gd name="T93" fmla="*/ 93 h 210"/>
                              <a:gd name="T94" fmla="*/ 64 w 138"/>
                              <a:gd name="T95" fmla="*/ 93 h 210"/>
                              <a:gd name="T96" fmla="*/ 80 w 138"/>
                              <a:gd name="T97" fmla="*/ 88 h 210"/>
                              <a:gd name="T98" fmla="*/ 91 w 138"/>
                              <a:gd name="T99" fmla="*/ 78 h 210"/>
                              <a:gd name="T100" fmla="*/ 96 w 138"/>
                              <a:gd name="T101" fmla="*/ 66 h 2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138" h="210">
                                <a:moveTo>
                                  <a:pt x="138" y="204"/>
                                </a:moveTo>
                                <a:lnTo>
                                  <a:pt x="138" y="205"/>
                                </a:lnTo>
                                <a:lnTo>
                                  <a:pt x="138" y="206"/>
                                </a:lnTo>
                                <a:lnTo>
                                  <a:pt x="137" y="207"/>
                                </a:lnTo>
                                <a:lnTo>
                                  <a:pt x="136" y="207"/>
                                </a:lnTo>
                                <a:lnTo>
                                  <a:pt x="133" y="209"/>
                                </a:lnTo>
                                <a:lnTo>
                                  <a:pt x="131" y="209"/>
                                </a:lnTo>
                                <a:lnTo>
                                  <a:pt x="128" y="209"/>
                                </a:lnTo>
                                <a:lnTo>
                                  <a:pt x="123" y="210"/>
                                </a:lnTo>
                                <a:lnTo>
                                  <a:pt x="120" y="209"/>
                                </a:lnTo>
                                <a:lnTo>
                                  <a:pt x="116" y="209"/>
                                </a:lnTo>
                                <a:lnTo>
                                  <a:pt x="113" y="209"/>
                                </a:lnTo>
                                <a:lnTo>
                                  <a:pt x="112" y="207"/>
                                </a:lnTo>
                                <a:lnTo>
                                  <a:pt x="111" y="207"/>
                                </a:lnTo>
                                <a:lnTo>
                                  <a:pt x="110" y="206"/>
                                </a:lnTo>
                                <a:lnTo>
                                  <a:pt x="108" y="205"/>
                                </a:lnTo>
                                <a:lnTo>
                                  <a:pt x="108" y="202"/>
                                </a:lnTo>
                                <a:lnTo>
                                  <a:pt x="89" y="153"/>
                                </a:lnTo>
                                <a:lnTo>
                                  <a:pt x="85" y="146"/>
                                </a:lnTo>
                                <a:lnTo>
                                  <a:pt x="83" y="138"/>
                                </a:lnTo>
                                <a:lnTo>
                                  <a:pt x="78" y="132"/>
                                </a:lnTo>
                                <a:lnTo>
                                  <a:pt x="74" y="126"/>
                                </a:lnTo>
                                <a:lnTo>
                                  <a:pt x="68" y="121"/>
                                </a:lnTo>
                                <a:lnTo>
                                  <a:pt x="62" y="119"/>
                                </a:lnTo>
                                <a:lnTo>
                                  <a:pt x="54" y="116"/>
                                </a:lnTo>
                                <a:lnTo>
                                  <a:pt x="46" y="116"/>
                                </a:lnTo>
                                <a:lnTo>
                                  <a:pt x="27" y="116"/>
                                </a:lnTo>
                                <a:lnTo>
                                  <a:pt x="27" y="204"/>
                                </a:lnTo>
                                <a:lnTo>
                                  <a:pt x="27" y="205"/>
                                </a:lnTo>
                                <a:lnTo>
                                  <a:pt x="26" y="206"/>
                                </a:lnTo>
                                <a:lnTo>
                                  <a:pt x="26" y="207"/>
                                </a:lnTo>
                                <a:lnTo>
                                  <a:pt x="25" y="207"/>
                                </a:lnTo>
                                <a:lnTo>
                                  <a:pt x="22" y="209"/>
                                </a:lnTo>
                                <a:lnTo>
                                  <a:pt x="20" y="209"/>
                                </a:lnTo>
                                <a:lnTo>
                                  <a:pt x="17" y="209"/>
                                </a:lnTo>
                                <a:lnTo>
                                  <a:pt x="14" y="210"/>
                                </a:lnTo>
                                <a:lnTo>
                                  <a:pt x="10" y="209"/>
                                </a:lnTo>
                                <a:lnTo>
                                  <a:pt x="6" y="209"/>
                                </a:lnTo>
                                <a:lnTo>
                                  <a:pt x="4" y="209"/>
                                </a:lnTo>
                                <a:lnTo>
                                  <a:pt x="3" y="207"/>
                                </a:lnTo>
                                <a:lnTo>
                                  <a:pt x="1" y="207"/>
                                </a:lnTo>
                                <a:lnTo>
                                  <a:pt x="0" y="206"/>
                                </a:lnTo>
                                <a:lnTo>
                                  <a:pt x="0" y="205"/>
                                </a:lnTo>
                                <a:lnTo>
                                  <a:pt x="0" y="204"/>
                                </a:lnTo>
                                <a:lnTo>
                                  <a:pt x="0" y="12"/>
                                </a:lnTo>
                                <a:lnTo>
                                  <a:pt x="0" y="7"/>
                                </a:lnTo>
                                <a:lnTo>
                                  <a:pt x="3" y="3"/>
                                </a:lnTo>
                                <a:lnTo>
                                  <a:pt x="6" y="2"/>
                                </a:lnTo>
                                <a:lnTo>
                                  <a:pt x="10" y="0"/>
                                </a:lnTo>
                                <a:lnTo>
                                  <a:pt x="54" y="0"/>
                                </a:lnTo>
                                <a:lnTo>
                                  <a:pt x="62" y="0"/>
                                </a:lnTo>
                                <a:lnTo>
                                  <a:pt x="67" y="2"/>
                                </a:lnTo>
                                <a:lnTo>
                                  <a:pt x="71" y="2"/>
                                </a:lnTo>
                                <a:lnTo>
                                  <a:pt x="76" y="2"/>
                                </a:lnTo>
                                <a:lnTo>
                                  <a:pt x="88" y="4"/>
                                </a:lnTo>
                                <a:lnTo>
                                  <a:pt x="97" y="9"/>
                                </a:lnTo>
                                <a:lnTo>
                                  <a:pt x="106" y="14"/>
                                </a:lnTo>
                                <a:lnTo>
                                  <a:pt x="113" y="20"/>
                                </a:lnTo>
                                <a:lnTo>
                                  <a:pt x="118" y="28"/>
                                </a:lnTo>
                                <a:lnTo>
                                  <a:pt x="122" y="36"/>
                                </a:lnTo>
                                <a:lnTo>
                                  <a:pt x="124" y="45"/>
                                </a:lnTo>
                                <a:lnTo>
                                  <a:pt x="126" y="56"/>
                                </a:lnTo>
                                <a:lnTo>
                                  <a:pt x="126" y="66"/>
                                </a:lnTo>
                                <a:lnTo>
                                  <a:pt x="123" y="74"/>
                                </a:lnTo>
                                <a:lnTo>
                                  <a:pt x="120" y="82"/>
                                </a:lnTo>
                                <a:lnTo>
                                  <a:pt x="115" y="89"/>
                                </a:lnTo>
                                <a:lnTo>
                                  <a:pt x="108" y="95"/>
                                </a:lnTo>
                                <a:lnTo>
                                  <a:pt x="102" y="100"/>
                                </a:lnTo>
                                <a:lnTo>
                                  <a:pt x="95" y="104"/>
                                </a:lnTo>
                                <a:lnTo>
                                  <a:pt x="85" y="108"/>
                                </a:lnTo>
                                <a:lnTo>
                                  <a:pt x="90" y="110"/>
                                </a:lnTo>
                                <a:lnTo>
                                  <a:pt x="95" y="114"/>
                                </a:lnTo>
                                <a:lnTo>
                                  <a:pt x="99" y="117"/>
                                </a:lnTo>
                                <a:lnTo>
                                  <a:pt x="102" y="121"/>
                                </a:lnTo>
                                <a:lnTo>
                                  <a:pt x="106" y="126"/>
                                </a:lnTo>
                                <a:lnTo>
                                  <a:pt x="110" y="132"/>
                                </a:lnTo>
                                <a:lnTo>
                                  <a:pt x="112" y="140"/>
                                </a:lnTo>
                                <a:lnTo>
                                  <a:pt x="116" y="147"/>
                                </a:lnTo>
                                <a:lnTo>
                                  <a:pt x="134" y="193"/>
                                </a:lnTo>
                                <a:lnTo>
                                  <a:pt x="137" y="197"/>
                                </a:lnTo>
                                <a:lnTo>
                                  <a:pt x="137" y="200"/>
                                </a:lnTo>
                                <a:lnTo>
                                  <a:pt x="138" y="202"/>
                                </a:lnTo>
                                <a:lnTo>
                                  <a:pt x="138" y="204"/>
                                </a:lnTo>
                                <a:close/>
                                <a:moveTo>
                                  <a:pt x="96" y="58"/>
                                </a:moveTo>
                                <a:lnTo>
                                  <a:pt x="95" y="47"/>
                                </a:lnTo>
                                <a:lnTo>
                                  <a:pt x="91" y="37"/>
                                </a:lnTo>
                                <a:lnTo>
                                  <a:pt x="84" y="30"/>
                                </a:lnTo>
                                <a:lnTo>
                                  <a:pt x="73" y="25"/>
                                </a:lnTo>
                                <a:lnTo>
                                  <a:pt x="69" y="25"/>
                                </a:lnTo>
                                <a:lnTo>
                                  <a:pt x="64" y="24"/>
                                </a:lnTo>
                                <a:lnTo>
                                  <a:pt x="58" y="24"/>
                                </a:lnTo>
                                <a:lnTo>
                                  <a:pt x="51" y="24"/>
                                </a:lnTo>
                                <a:lnTo>
                                  <a:pt x="27" y="24"/>
                                </a:lnTo>
                                <a:lnTo>
                                  <a:pt x="27" y="93"/>
                                </a:lnTo>
                                <a:lnTo>
                                  <a:pt x="54" y="93"/>
                                </a:lnTo>
                                <a:lnTo>
                                  <a:pt x="64" y="93"/>
                                </a:lnTo>
                                <a:lnTo>
                                  <a:pt x="73" y="90"/>
                                </a:lnTo>
                                <a:lnTo>
                                  <a:pt x="80" y="88"/>
                                </a:lnTo>
                                <a:lnTo>
                                  <a:pt x="86" y="83"/>
                                </a:lnTo>
                                <a:lnTo>
                                  <a:pt x="91" y="78"/>
                                </a:lnTo>
                                <a:lnTo>
                                  <a:pt x="94" y="72"/>
                                </a:lnTo>
                                <a:lnTo>
                                  <a:pt x="96" y="66"/>
                                </a:lnTo>
                                <a:lnTo>
                                  <a:pt x="96" y="5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38" name="Freeform 727"/>
                        <wps:cNvSpPr>
                          <a:spLocks/>
                        </wps:cNvSpPr>
                        <wps:spPr bwMode="auto">
                          <a:xfrm>
                            <a:off x="7789862" y="4062413"/>
                            <a:ext cx="339725" cy="292100"/>
                          </a:xfrm>
                          <a:custGeom>
                            <a:avLst/>
                            <a:gdLst>
                              <a:gd name="T0" fmla="*/ 123 w 642"/>
                              <a:gd name="T1" fmla="*/ 0 h 551"/>
                              <a:gd name="T2" fmla="*/ 520 w 642"/>
                              <a:gd name="T3" fmla="*/ 0 h 551"/>
                              <a:gd name="T4" fmla="*/ 545 w 642"/>
                              <a:gd name="T5" fmla="*/ 3 h 551"/>
                              <a:gd name="T6" fmla="*/ 589 w 642"/>
                              <a:gd name="T7" fmla="*/ 21 h 551"/>
                              <a:gd name="T8" fmla="*/ 622 w 642"/>
                              <a:gd name="T9" fmla="*/ 54 h 551"/>
                              <a:gd name="T10" fmla="*/ 641 w 642"/>
                              <a:gd name="T11" fmla="*/ 98 h 551"/>
                              <a:gd name="T12" fmla="*/ 642 w 642"/>
                              <a:gd name="T13" fmla="*/ 123 h 551"/>
                              <a:gd name="T14" fmla="*/ 642 w 642"/>
                              <a:gd name="T15" fmla="*/ 428 h 551"/>
                              <a:gd name="T16" fmla="*/ 641 w 642"/>
                              <a:gd name="T17" fmla="*/ 453 h 551"/>
                              <a:gd name="T18" fmla="*/ 622 w 642"/>
                              <a:gd name="T19" fmla="*/ 497 h 551"/>
                              <a:gd name="T20" fmla="*/ 589 w 642"/>
                              <a:gd name="T21" fmla="*/ 530 h 551"/>
                              <a:gd name="T22" fmla="*/ 545 w 642"/>
                              <a:gd name="T23" fmla="*/ 548 h 551"/>
                              <a:gd name="T24" fmla="*/ 520 w 642"/>
                              <a:gd name="T25" fmla="*/ 551 h 551"/>
                              <a:gd name="T26" fmla="*/ 123 w 642"/>
                              <a:gd name="T27" fmla="*/ 551 h 551"/>
                              <a:gd name="T28" fmla="*/ 97 w 642"/>
                              <a:gd name="T29" fmla="*/ 548 h 551"/>
                              <a:gd name="T30" fmla="*/ 54 w 642"/>
                              <a:gd name="T31" fmla="*/ 530 h 551"/>
                              <a:gd name="T32" fmla="*/ 21 w 642"/>
                              <a:gd name="T33" fmla="*/ 497 h 551"/>
                              <a:gd name="T34" fmla="*/ 3 w 642"/>
                              <a:gd name="T35" fmla="*/ 453 h 551"/>
                              <a:gd name="T36" fmla="*/ 0 w 642"/>
                              <a:gd name="T37" fmla="*/ 428 h 551"/>
                              <a:gd name="T38" fmla="*/ 0 w 642"/>
                              <a:gd name="T39" fmla="*/ 123 h 551"/>
                              <a:gd name="T40" fmla="*/ 3 w 642"/>
                              <a:gd name="T41" fmla="*/ 98 h 551"/>
                              <a:gd name="T42" fmla="*/ 21 w 642"/>
                              <a:gd name="T43" fmla="*/ 54 h 551"/>
                              <a:gd name="T44" fmla="*/ 54 w 642"/>
                              <a:gd name="T45" fmla="*/ 21 h 551"/>
                              <a:gd name="T46" fmla="*/ 97 w 642"/>
                              <a:gd name="T47" fmla="*/ 3 h 551"/>
                              <a:gd name="T48" fmla="*/ 123 w 642"/>
                              <a:gd name="T49" fmla="*/ 0 h 5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42" h="551">
                                <a:moveTo>
                                  <a:pt x="123" y="0"/>
                                </a:moveTo>
                                <a:lnTo>
                                  <a:pt x="520" y="0"/>
                                </a:lnTo>
                                <a:lnTo>
                                  <a:pt x="545" y="3"/>
                                </a:lnTo>
                                <a:lnTo>
                                  <a:pt x="589" y="21"/>
                                </a:lnTo>
                                <a:lnTo>
                                  <a:pt x="622" y="54"/>
                                </a:lnTo>
                                <a:lnTo>
                                  <a:pt x="641" y="98"/>
                                </a:lnTo>
                                <a:lnTo>
                                  <a:pt x="642" y="123"/>
                                </a:lnTo>
                                <a:lnTo>
                                  <a:pt x="642" y="428"/>
                                </a:lnTo>
                                <a:lnTo>
                                  <a:pt x="641" y="453"/>
                                </a:lnTo>
                                <a:lnTo>
                                  <a:pt x="622" y="497"/>
                                </a:lnTo>
                                <a:lnTo>
                                  <a:pt x="589" y="530"/>
                                </a:lnTo>
                                <a:lnTo>
                                  <a:pt x="545" y="548"/>
                                </a:lnTo>
                                <a:lnTo>
                                  <a:pt x="520" y="551"/>
                                </a:lnTo>
                                <a:lnTo>
                                  <a:pt x="123" y="551"/>
                                </a:lnTo>
                                <a:lnTo>
                                  <a:pt x="97" y="548"/>
                                </a:lnTo>
                                <a:lnTo>
                                  <a:pt x="54" y="530"/>
                                </a:lnTo>
                                <a:lnTo>
                                  <a:pt x="21" y="497"/>
                                </a:lnTo>
                                <a:lnTo>
                                  <a:pt x="3" y="453"/>
                                </a:lnTo>
                                <a:lnTo>
                                  <a:pt x="0" y="428"/>
                                </a:lnTo>
                                <a:lnTo>
                                  <a:pt x="0" y="123"/>
                                </a:lnTo>
                                <a:lnTo>
                                  <a:pt x="3" y="98"/>
                                </a:lnTo>
                                <a:lnTo>
                                  <a:pt x="21" y="54"/>
                                </a:lnTo>
                                <a:lnTo>
                                  <a:pt x="54" y="21"/>
                                </a:lnTo>
                                <a:lnTo>
                                  <a:pt x="97" y="3"/>
                                </a:lnTo>
                                <a:lnTo>
                                  <a:pt x="123" y="0"/>
                                </a:lnTo>
                                <a:close/>
                              </a:path>
                            </a:pathLst>
                          </a:custGeom>
                          <a:solidFill>
                            <a:srgbClr val="96ACCD"/>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39" name="Freeform 728"/>
                        <wps:cNvSpPr>
                          <a:spLocks noEditPoints="1"/>
                        </wps:cNvSpPr>
                        <wps:spPr bwMode="auto">
                          <a:xfrm>
                            <a:off x="7918450" y="4127500"/>
                            <a:ext cx="82550" cy="161925"/>
                          </a:xfrm>
                          <a:custGeom>
                            <a:avLst/>
                            <a:gdLst>
                              <a:gd name="T0" fmla="*/ 158 w 158"/>
                              <a:gd name="T1" fmla="*/ 103 h 305"/>
                              <a:gd name="T2" fmla="*/ 147 w 158"/>
                              <a:gd name="T3" fmla="*/ 133 h 305"/>
                              <a:gd name="T4" fmla="*/ 128 w 158"/>
                              <a:gd name="T5" fmla="*/ 154 h 305"/>
                              <a:gd name="T6" fmla="*/ 99 w 158"/>
                              <a:gd name="T7" fmla="*/ 165 h 305"/>
                              <a:gd name="T8" fmla="*/ 82 w 158"/>
                              <a:gd name="T9" fmla="*/ 221 h 305"/>
                              <a:gd name="T10" fmla="*/ 77 w 158"/>
                              <a:gd name="T11" fmla="*/ 226 h 305"/>
                              <a:gd name="T12" fmla="*/ 65 w 158"/>
                              <a:gd name="T13" fmla="*/ 228 h 305"/>
                              <a:gd name="T14" fmla="*/ 57 w 158"/>
                              <a:gd name="T15" fmla="*/ 227 h 305"/>
                              <a:gd name="T16" fmla="*/ 53 w 158"/>
                              <a:gd name="T17" fmla="*/ 226 h 305"/>
                              <a:gd name="T18" fmla="*/ 49 w 158"/>
                              <a:gd name="T19" fmla="*/ 225 h 305"/>
                              <a:gd name="T20" fmla="*/ 49 w 158"/>
                              <a:gd name="T21" fmla="*/ 221 h 305"/>
                              <a:gd name="T22" fmla="*/ 48 w 158"/>
                              <a:gd name="T23" fmla="*/ 156 h 305"/>
                              <a:gd name="T24" fmla="*/ 49 w 158"/>
                              <a:gd name="T25" fmla="*/ 148 h 305"/>
                              <a:gd name="T26" fmla="*/ 53 w 158"/>
                              <a:gd name="T27" fmla="*/ 144 h 305"/>
                              <a:gd name="T28" fmla="*/ 59 w 158"/>
                              <a:gd name="T29" fmla="*/ 143 h 305"/>
                              <a:gd name="T30" fmla="*/ 67 w 158"/>
                              <a:gd name="T31" fmla="*/ 143 h 305"/>
                              <a:gd name="T32" fmla="*/ 92 w 158"/>
                              <a:gd name="T33" fmla="*/ 138 h 305"/>
                              <a:gd name="T34" fmla="*/ 109 w 158"/>
                              <a:gd name="T35" fmla="*/ 126 h 305"/>
                              <a:gd name="T36" fmla="*/ 118 w 158"/>
                              <a:gd name="T37" fmla="*/ 109 h 305"/>
                              <a:gd name="T38" fmla="*/ 120 w 158"/>
                              <a:gd name="T39" fmla="*/ 88 h 305"/>
                              <a:gd name="T40" fmla="*/ 118 w 158"/>
                              <a:gd name="T41" fmla="*/ 64 h 305"/>
                              <a:gd name="T42" fmla="*/ 107 w 158"/>
                              <a:gd name="T43" fmla="*/ 46 h 305"/>
                              <a:gd name="T44" fmla="*/ 88 w 158"/>
                              <a:gd name="T45" fmla="*/ 35 h 305"/>
                              <a:gd name="T46" fmla="*/ 64 w 158"/>
                              <a:gd name="T47" fmla="*/ 30 h 305"/>
                              <a:gd name="T48" fmla="*/ 41 w 158"/>
                              <a:gd name="T49" fmla="*/ 34 h 305"/>
                              <a:gd name="T50" fmla="*/ 24 w 158"/>
                              <a:gd name="T51" fmla="*/ 39 h 305"/>
                              <a:gd name="T52" fmla="*/ 13 w 158"/>
                              <a:gd name="T53" fmla="*/ 45 h 305"/>
                              <a:gd name="T54" fmla="*/ 6 w 158"/>
                              <a:gd name="T55" fmla="*/ 47 h 305"/>
                              <a:gd name="T56" fmla="*/ 3 w 158"/>
                              <a:gd name="T57" fmla="*/ 47 h 305"/>
                              <a:gd name="T58" fmla="*/ 2 w 158"/>
                              <a:gd name="T59" fmla="*/ 45 h 305"/>
                              <a:gd name="T60" fmla="*/ 0 w 158"/>
                              <a:gd name="T61" fmla="*/ 40 h 305"/>
                              <a:gd name="T62" fmla="*/ 0 w 158"/>
                              <a:gd name="T63" fmla="*/ 31 h 305"/>
                              <a:gd name="T64" fmla="*/ 1 w 158"/>
                              <a:gd name="T65" fmla="*/ 24 h 305"/>
                              <a:gd name="T66" fmla="*/ 3 w 158"/>
                              <a:gd name="T67" fmla="*/ 19 h 305"/>
                              <a:gd name="T68" fmla="*/ 12 w 158"/>
                              <a:gd name="T69" fmla="*/ 13 h 305"/>
                              <a:gd name="T70" fmla="*/ 27 w 158"/>
                              <a:gd name="T71" fmla="*/ 7 h 305"/>
                              <a:gd name="T72" fmla="*/ 46 w 158"/>
                              <a:gd name="T73" fmla="*/ 2 h 305"/>
                              <a:gd name="T74" fmla="*/ 69 w 158"/>
                              <a:gd name="T75" fmla="*/ 0 h 305"/>
                              <a:gd name="T76" fmla="*/ 109 w 158"/>
                              <a:gd name="T77" fmla="*/ 7 h 305"/>
                              <a:gd name="T78" fmla="*/ 137 w 158"/>
                              <a:gd name="T79" fmla="*/ 25 h 305"/>
                              <a:gd name="T80" fmla="*/ 153 w 158"/>
                              <a:gd name="T81" fmla="*/ 52 h 305"/>
                              <a:gd name="T82" fmla="*/ 158 w 158"/>
                              <a:gd name="T83" fmla="*/ 84 h 305"/>
                              <a:gd name="T84" fmla="*/ 89 w 158"/>
                              <a:gd name="T85" fmla="*/ 287 h 305"/>
                              <a:gd name="T86" fmla="*/ 87 w 158"/>
                              <a:gd name="T87" fmla="*/ 296 h 305"/>
                              <a:gd name="T88" fmla="*/ 82 w 158"/>
                              <a:gd name="T89" fmla="*/ 302 h 305"/>
                              <a:gd name="T90" fmla="*/ 72 w 158"/>
                              <a:gd name="T91" fmla="*/ 305 h 305"/>
                              <a:gd name="T92" fmla="*/ 60 w 158"/>
                              <a:gd name="T93" fmla="*/ 305 h 305"/>
                              <a:gd name="T94" fmla="*/ 50 w 158"/>
                              <a:gd name="T95" fmla="*/ 302 h 305"/>
                              <a:gd name="T96" fmla="*/ 45 w 158"/>
                              <a:gd name="T97" fmla="*/ 296 h 305"/>
                              <a:gd name="T98" fmla="*/ 43 w 158"/>
                              <a:gd name="T99" fmla="*/ 287 h 305"/>
                              <a:gd name="T100" fmla="*/ 43 w 158"/>
                              <a:gd name="T101" fmla="*/ 273 h 305"/>
                              <a:gd name="T102" fmla="*/ 45 w 158"/>
                              <a:gd name="T103" fmla="*/ 263 h 305"/>
                              <a:gd name="T104" fmla="*/ 50 w 158"/>
                              <a:gd name="T105" fmla="*/ 258 h 305"/>
                              <a:gd name="T106" fmla="*/ 60 w 158"/>
                              <a:gd name="T107" fmla="*/ 255 h 305"/>
                              <a:gd name="T108" fmla="*/ 72 w 158"/>
                              <a:gd name="T109" fmla="*/ 255 h 305"/>
                              <a:gd name="T110" fmla="*/ 82 w 158"/>
                              <a:gd name="T111" fmla="*/ 258 h 305"/>
                              <a:gd name="T112" fmla="*/ 87 w 158"/>
                              <a:gd name="T113" fmla="*/ 263 h 305"/>
                              <a:gd name="T114" fmla="*/ 89 w 158"/>
                              <a:gd name="T115" fmla="*/ 273 h 3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58" h="305">
                                <a:moveTo>
                                  <a:pt x="158" y="84"/>
                                </a:moveTo>
                                <a:lnTo>
                                  <a:pt x="158" y="103"/>
                                </a:lnTo>
                                <a:lnTo>
                                  <a:pt x="153" y="119"/>
                                </a:lnTo>
                                <a:lnTo>
                                  <a:pt x="147" y="133"/>
                                </a:lnTo>
                                <a:lnTo>
                                  <a:pt x="137" y="144"/>
                                </a:lnTo>
                                <a:lnTo>
                                  <a:pt x="128" y="154"/>
                                </a:lnTo>
                                <a:lnTo>
                                  <a:pt x="114" y="161"/>
                                </a:lnTo>
                                <a:lnTo>
                                  <a:pt x="99" y="165"/>
                                </a:lnTo>
                                <a:lnTo>
                                  <a:pt x="83" y="168"/>
                                </a:lnTo>
                                <a:lnTo>
                                  <a:pt x="82" y="221"/>
                                </a:lnTo>
                                <a:lnTo>
                                  <a:pt x="81" y="225"/>
                                </a:lnTo>
                                <a:lnTo>
                                  <a:pt x="77" y="226"/>
                                </a:lnTo>
                                <a:lnTo>
                                  <a:pt x="73" y="227"/>
                                </a:lnTo>
                                <a:lnTo>
                                  <a:pt x="65" y="228"/>
                                </a:lnTo>
                                <a:lnTo>
                                  <a:pt x="61" y="228"/>
                                </a:lnTo>
                                <a:lnTo>
                                  <a:pt x="57" y="227"/>
                                </a:lnTo>
                                <a:lnTo>
                                  <a:pt x="54" y="227"/>
                                </a:lnTo>
                                <a:lnTo>
                                  <a:pt x="53" y="226"/>
                                </a:lnTo>
                                <a:lnTo>
                                  <a:pt x="50" y="226"/>
                                </a:lnTo>
                                <a:lnTo>
                                  <a:pt x="49" y="225"/>
                                </a:lnTo>
                                <a:lnTo>
                                  <a:pt x="49" y="223"/>
                                </a:lnTo>
                                <a:lnTo>
                                  <a:pt x="49" y="221"/>
                                </a:lnTo>
                                <a:lnTo>
                                  <a:pt x="48" y="161"/>
                                </a:lnTo>
                                <a:lnTo>
                                  <a:pt x="48" y="156"/>
                                </a:lnTo>
                                <a:lnTo>
                                  <a:pt x="48" y="152"/>
                                </a:lnTo>
                                <a:lnTo>
                                  <a:pt x="49" y="148"/>
                                </a:lnTo>
                                <a:lnTo>
                                  <a:pt x="51" y="147"/>
                                </a:lnTo>
                                <a:lnTo>
                                  <a:pt x="53" y="144"/>
                                </a:lnTo>
                                <a:lnTo>
                                  <a:pt x="56" y="143"/>
                                </a:lnTo>
                                <a:lnTo>
                                  <a:pt x="59" y="143"/>
                                </a:lnTo>
                                <a:lnTo>
                                  <a:pt x="62" y="143"/>
                                </a:lnTo>
                                <a:lnTo>
                                  <a:pt x="67" y="143"/>
                                </a:lnTo>
                                <a:lnTo>
                                  <a:pt x="81" y="142"/>
                                </a:lnTo>
                                <a:lnTo>
                                  <a:pt x="92" y="138"/>
                                </a:lnTo>
                                <a:lnTo>
                                  <a:pt x="102" y="133"/>
                                </a:lnTo>
                                <a:lnTo>
                                  <a:pt x="109" y="126"/>
                                </a:lnTo>
                                <a:lnTo>
                                  <a:pt x="114" y="119"/>
                                </a:lnTo>
                                <a:lnTo>
                                  <a:pt x="118" y="109"/>
                                </a:lnTo>
                                <a:lnTo>
                                  <a:pt x="120" y="99"/>
                                </a:lnTo>
                                <a:lnTo>
                                  <a:pt x="120" y="88"/>
                                </a:lnTo>
                                <a:lnTo>
                                  <a:pt x="120" y="76"/>
                                </a:lnTo>
                                <a:lnTo>
                                  <a:pt x="118" y="64"/>
                                </a:lnTo>
                                <a:lnTo>
                                  <a:pt x="113" y="55"/>
                                </a:lnTo>
                                <a:lnTo>
                                  <a:pt x="107" y="46"/>
                                </a:lnTo>
                                <a:lnTo>
                                  <a:pt x="99" y="40"/>
                                </a:lnTo>
                                <a:lnTo>
                                  <a:pt x="88" y="35"/>
                                </a:lnTo>
                                <a:lnTo>
                                  <a:pt x="77" y="31"/>
                                </a:lnTo>
                                <a:lnTo>
                                  <a:pt x="64" y="30"/>
                                </a:lnTo>
                                <a:lnTo>
                                  <a:pt x="51" y="31"/>
                                </a:lnTo>
                                <a:lnTo>
                                  <a:pt x="41" y="34"/>
                                </a:lnTo>
                                <a:lnTo>
                                  <a:pt x="32" y="36"/>
                                </a:lnTo>
                                <a:lnTo>
                                  <a:pt x="24" y="39"/>
                                </a:lnTo>
                                <a:lnTo>
                                  <a:pt x="18" y="42"/>
                                </a:lnTo>
                                <a:lnTo>
                                  <a:pt x="13" y="45"/>
                                </a:lnTo>
                                <a:lnTo>
                                  <a:pt x="9" y="47"/>
                                </a:lnTo>
                                <a:lnTo>
                                  <a:pt x="6" y="47"/>
                                </a:lnTo>
                                <a:lnTo>
                                  <a:pt x="4" y="47"/>
                                </a:lnTo>
                                <a:lnTo>
                                  <a:pt x="3" y="47"/>
                                </a:lnTo>
                                <a:lnTo>
                                  <a:pt x="2" y="46"/>
                                </a:lnTo>
                                <a:lnTo>
                                  <a:pt x="2" y="45"/>
                                </a:lnTo>
                                <a:lnTo>
                                  <a:pt x="1" y="42"/>
                                </a:lnTo>
                                <a:lnTo>
                                  <a:pt x="0" y="40"/>
                                </a:lnTo>
                                <a:lnTo>
                                  <a:pt x="0" y="36"/>
                                </a:lnTo>
                                <a:lnTo>
                                  <a:pt x="0" y="31"/>
                                </a:lnTo>
                                <a:lnTo>
                                  <a:pt x="0" y="26"/>
                                </a:lnTo>
                                <a:lnTo>
                                  <a:pt x="1" y="24"/>
                                </a:lnTo>
                                <a:lnTo>
                                  <a:pt x="1" y="21"/>
                                </a:lnTo>
                                <a:lnTo>
                                  <a:pt x="3" y="19"/>
                                </a:lnTo>
                                <a:lnTo>
                                  <a:pt x="6" y="16"/>
                                </a:lnTo>
                                <a:lnTo>
                                  <a:pt x="12" y="13"/>
                                </a:lnTo>
                                <a:lnTo>
                                  <a:pt x="18" y="10"/>
                                </a:lnTo>
                                <a:lnTo>
                                  <a:pt x="27" y="7"/>
                                </a:lnTo>
                                <a:lnTo>
                                  <a:pt x="36" y="4"/>
                                </a:lnTo>
                                <a:lnTo>
                                  <a:pt x="46" y="2"/>
                                </a:lnTo>
                                <a:lnTo>
                                  <a:pt x="57" y="0"/>
                                </a:lnTo>
                                <a:lnTo>
                                  <a:pt x="69" y="0"/>
                                </a:lnTo>
                                <a:lnTo>
                                  <a:pt x="91" y="2"/>
                                </a:lnTo>
                                <a:lnTo>
                                  <a:pt x="109" y="7"/>
                                </a:lnTo>
                                <a:lnTo>
                                  <a:pt x="125" y="14"/>
                                </a:lnTo>
                                <a:lnTo>
                                  <a:pt x="137" y="25"/>
                                </a:lnTo>
                                <a:lnTo>
                                  <a:pt x="147" y="37"/>
                                </a:lnTo>
                                <a:lnTo>
                                  <a:pt x="153" y="52"/>
                                </a:lnTo>
                                <a:lnTo>
                                  <a:pt x="158" y="67"/>
                                </a:lnTo>
                                <a:lnTo>
                                  <a:pt x="158" y="84"/>
                                </a:lnTo>
                                <a:close/>
                                <a:moveTo>
                                  <a:pt x="89" y="280"/>
                                </a:moveTo>
                                <a:lnTo>
                                  <a:pt x="89" y="287"/>
                                </a:lnTo>
                                <a:lnTo>
                                  <a:pt x="88" y="292"/>
                                </a:lnTo>
                                <a:lnTo>
                                  <a:pt x="87" y="296"/>
                                </a:lnTo>
                                <a:lnTo>
                                  <a:pt x="85" y="300"/>
                                </a:lnTo>
                                <a:lnTo>
                                  <a:pt x="82" y="302"/>
                                </a:lnTo>
                                <a:lnTo>
                                  <a:pt x="77" y="303"/>
                                </a:lnTo>
                                <a:lnTo>
                                  <a:pt x="72" y="305"/>
                                </a:lnTo>
                                <a:lnTo>
                                  <a:pt x="66" y="305"/>
                                </a:lnTo>
                                <a:lnTo>
                                  <a:pt x="60" y="305"/>
                                </a:lnTo>
                                <a:lnTo>
                                  <a:pt x="55" y="303"/>
                                </a:lnTo>
                                <a:lnTo>
                                  <a:pt x="50" y="302"/>
                                </a:lnTo>
                                <a:lnTo>
                                  <a:pt x="48" y="300"/>
                                </a:lnTo>
                                <a:lnTo>
                                  <a:pt x="45" y="296"/>
                                </a:lnTo>
                                <a:lnTo>
                                  <a:pt x="44" y="292"/>
                                </a:lnTo>
                                <a:lnTo>
                                  <a:pt x="43" y="287"/>
                                </a:lnTo>
                                <a:lnTo>
                                  <a:pt x="43" y="280"/>
                                </a:lnTo>
                                <a:lnTo>
                                  <a:pt x="43" y="273"/>
                                </a:lnTo>
                                <a:lnTo>
                                  <a:pt x="44" y="268"/>
                                </a:lnTo>
                                <a:lnTo>
                                  <a:pt x="45" y="263"/>
                                </a:lnTo>
                                <a:lnTo>
                                  <a:pt x="48" y="260"/>
                                </a:lnTo>
                                <a:lnTo>
                                  <a:pt x="50" y="258"/>
                                </a:lnTo>
                                <a:lnTo>
                                  <a:pt x="55" y="257"/>
                                </a:lnTo>
                                <a:lnTo>
                                  <a:pt x="60" y="255"/>
                                </a:lnTo>
                                <a:lnTo>
                                  <a:pt x="66" y="255"/>
                                </a:lnTo>
                                <a:lnTo>
                                  <a:pt x="72" y="255"/>
                                </a:lnTo>
                                <a:lnTo>
                                  <a:pt x="77" y="257"/>
                                </a:lnTo>
                                <a:lnTo>
                                  <a:pt x="82" y="258"/>
                                </a:lnTo>
                                <a:lnTo>
                                  <a:pt x="85" y="260"/>
                                </a:lnTo>
                                <a:lnTo>
                                  <a:pt x="87" y="263"/>
                                </a:lnTo>
                                <a:lnTo>
                                  <a:pt x="88" y="268"/>
                                </a:lnTo>
                                <a:lnTo>
                                  <a:pt x="89" y="273"/>
                                </a:lnTo>
                                <a:lnTo>
                                  <a:pt x="89" y="28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40" name="Freeform 729"/>
                        <wps:cNvSpPr>
                          <a:spLocks/>
                        </wps:cNvSpPr>
                        <wps:spPr bwMode="auto">
                          <a:xfrm>
                            <a:off x="6588125" y="3679825"/>
                            <a:ext cx="111125" cy="325438"/>
                          </a:xfrm>
                          <a:custGeom>
                            <a:avLst/>
                            <a:gdLst>
                              <a:gd name="T0" fmla="*/ 0 w 211"/>
                              <a:gd name="T1" fmla="*/ 615 h 615"/>
                              <a:gd name="T2" fmla="*/ 28 w 211"/>
                              <a:gd name="T3" fmla="*/ 581 h 615"/>
                              <a:gd name="T4" fmla="*/ 74 w 211"/>
                              <a:gd name="T5" fmla="*/ 516 h 615"/>
                              <a:gd name="T6" fmla="*/ 110 w 211"/>
                              <a:gd name="T7" fmla="*/ 452 h 615"/>
                              <a:gd name="T8" fmla="*/ 138 w 211"/>
                              <a:gd name="T9" fmla="*/ 387 h 615"/>
                              <a:gd name="T10" fmla="*/ 167 w 211"/>
                              <a:gd name="T11" fmla="*/ 280 h 615"/>
                              <a:gd name="T12" fmla="*/ 197 w 211"/>
                              <a:gd name="T13" fmla="*/ 107 h 615"/>
                              <a:gd name="T14" fmla="*/ 211 w 211"/>
                              <a:gd name="T15" fmla="*/ 0 h 61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211" h="615">
                                <a:moveTo>
                                  <a:pt x="0" y="615"/>
                                </a:moveTo>
                                <a:lnTo>
                                  <a:pt x="28" y="581"/>
                                </a:lnTo>
                                <a:lnTo>
                                  <a:pt x="74" y="516"/>
                                </a:lnTo>
                                <a:lnTo>
                                  <a:pt x="110" y="452"/>
                                </a:lnTo>
                                <a:lnTo>
                                  <a:pt x="138" y="387"/>
                                </a:lnTo>
                                <a:lnTo>
                                  <a:pt x="167" y="280"/>
                                </a:lnTo>
                                <a:lnTo>
                                  <a:pt x="197" y="107"/>
                                </a:lnTo>
                                <a:lnTo>
                                  <a:pt x="211" y="0"/>
                                </a:lnTo>
                              </a:path>
                            </a:pathLst>
                          </a:custGeom>
                          <a:noFill/>
                          <a:ln w="20638">
                            <a:solidFill>
                              <a:srgbClr val="BEBEBE"/>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1541" name="Freeform 730"/>
                        <wps:cNvSpPr>
                          <a:spLocks/>
                        </wps:cNvSpPr>
                        <wps:spPr bwMode="auto">
                          <a:xfrm>
                            <a:off x="6635750" y="3651250"/>
                            <a:ext cx="98425" cy="142875"/>
                          </a:xfrm>
                          <a:custGeom>
                            <a:avLst/>
                            <a:gdLst>
                              <a:gd name="T0" fmla="*/ 0 w 188"/>
                              <a:gd name="T1" fmla="*/ 244 h 269"/>
                              <a:gd name="T2" fmla="*/ 128 w 188"/>
                              <a:gd name="T3" fmla="*/ 0 h 269"/>
                              <a:gd name="T4" fmla="*/ 188 w 188"/>
                              <a:gd name="T5" fmla="*/ 269 h 269"/>
                              <a:gd name="T6" fmla="*/ 168 w 188"/>
                              <a:gd name="T7" fmla="*/ 252 h 269"/>
                              <a:gd name="T8" fmla="*/ 124 w 188"/>
                              <a:gd name="T9" fmla="*/ 231 h 269"/>
                              <a:gd name="T10" fmla="*/ 74 w 188"/>
                              <a:gd name="T11" fmla="*/ 223 h 269"/>
                              <a:gd name="T12" fmla="*/ 24 w 188"/>
                              <a:gd name="T13" fmla="*/ 233 h 269"/>
                              <a:gd name="T14" fmla="*/ 0 w 188"/>
                              <a:gd name="T15" fmla="*/ 244 h 269"/>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88" h="269">
                                <a:moveTo>
                                  <a:pt x="0" y="244"/>
                                </a:moveTo>
                                <a:lnTo>
                                  <a:pt x="128" y="0"/>
                                </a:lnTo>
                                <a:lnTo>
                                  <a:pt x="188" y="269"/>
                                </a:lnTo>
                                <a:lnTo>
                                  <a:pt x="168" y="252"/>
                                </a:lnTo>
                                <a:lnTo>
                                  <a:pt x="124" y="231"/>
                                </a:lnTo>
                                <a:lnTo>
                                  <a:pt x="74" y="223"/>
                                </a:lnTo>
                                <a:lnTo>
                                  <a:pt x="24" y="233"/>
                                </a:lnTo>
                                <a:lnTo>
                                  <a:pt x="0" y="244"/>
                                </a:lnTo>
                                <a:close/>
                              </a:path>
                            </a:pathLst>
                          </a:custGeom>
                          <a:solidFill>
                            <a:srgbClr val="BEBEBE"/>
                          </a:solidFill>
                          <a:ln w="7938">
                            <a:solidFill>
                              <a:srgbClr val="BEBEBE"/>
                            </a:solidFill>
                            <a:prstDash val="solid"/>
                            <a:round/>
                            <a:headEnd/>
                            <a:tailEnd/>
                          </a:ln>
                        </wps:spPr>
                        <wps:bodyPr vert="horz" wrap="square" lIns="91440" tIns="45720" rIns="91440" bIns="45720" numCol="1" anchor="t" anchorCtr="0" compatLnSpc="1">
                          <a:prstTxWarp prst="textNoShape">
                            <a:avLst/>
                          </a:prstTxWarp>
                        </wps:bodyPr>
                      </wps:wsp>
                      <wps:wsp>
                        <wps:cNvPr id="1542" name="Freeform 731"/>
                        <wps:cNvSpPr>
                          <a:spLocks/>
                        </wps:cNvSpPr>
                        <wps:spPr bwMode="auto">
                          <a:xfrm>
                            <a:off x="7034212" y="3970338"/>
                            <a:ext cx="1135063" cy="61913"/>
                          </a:xfrm>
                          <a:custGeom>
                            <a:avLst/>
                            <a:gdLst>
                              <a:gd name="T0" fmla="*/ 2143 w 2143"/>
                              <a:gd name="T1" fmla="*/ 112 h 115"/>
                              <a:gd name="T2" fmla="*/ 2140 w 2143"/>
                              <a:gd name="T3" fmla="*/ 0 h 115"/>
                              <a:gd name="T4" fmla="*/ 0 w 2143"/>
                              <a:gd name="T5" fmla="*/ 9 h 115"/>
                              <a:gd name="T6" fmla="*/ 1 w 2143"/>
                              <a:gd name="T7" fmla="*/ 115 h 115"/>
                            </a:gdLst>
                            <a:ahLst/>
                            <a:cxnLst>
                              <a:cxn ang="0">
                                <a:pos x="T0" y="T1"/>
                              </a:cxn>
                              <a:cxn ang="0">
                                <a:pos x="T2" y="T3"/>
                              </a:cxn>
                              <a:cxn ang="0">
                                <a:pos x="T4" y="T5"/>
                              </a:cxn>
                              <a:cxn ang="0">
                                <a:pos x="T6" y="T7"/>
                              </a:cxn>
                            </a:cxnLst>
                            <a:rect l="0" t="0" r="r" b="b"/>
                            <a:pathLst>
                              <a:path w="2143" h="115">
                                <a:moveTo>
                                  <a:pt x="2143" y="112"/>
                                </a:moveTo>
                                <a:lnTo>
                                  <a:pt x="2140" y="0"/>
                                </a:lnTo>
                                <a:lnTo>
                                  <a:pt x="0" y="9"/>
                                </a:lnTo>
                                <a:lnTo>
                                  <a:pt x="1" y="115"/>
                                </a:lnTo>
                              </a:path>
                            </a:pathLst>
                          </a:custGeom>
                          <a:noFill/>
                          <a:ln w="20638">
                            <a:solidFill>
                              <a:srgbClr val="BEBEBE"/>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g:wgp>
                  </a:graphicData>
                </a:graphic>
              </wp:inline>
            </w:drawing>
          </mc:Choice>
          <mc:Fallback xmlns:w15="http://schemas.microsoft.com/office/word/2012/wordml" xmlns:mv="urn:schemas-microsoft-com:mac:vml" xmlns:mo="http://schemas.microsoft.com/office/mac/office/2008/main">
            <w:pict>
              <v:group w14:anchorId="0F3F81A7" id="Gruppieren 1" o:spid="_x0000_s1026" style="width:459.2pt;height:289pt;mso-position-horizontal-relative:char;mso-position-vertical-relative:line" coordsize="82931,54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">
                <v:rect id="Rectangle 5" o:spid="_x0000_s1027" style="position:absolute;width:82931;height:549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TJ3sMA&#10;AADcAAAADwAAAGRycy9kb3ducmV2LnhtbESPQYvCMBSE7wv+h/AEb2viuhatRpEFQVg9rApeH82z&#10;LTYvtYla/70RhD0OM/MNM1u0thI3anzpWMOgr0AQZ86UnGs47FefYxA+IBusHJOGB3lYzDsfM0yN&#10;u/Mf3XYhFxHCPkUNRQh1KqXPCrLo+64mjt7JNRZDlE0uTYP3CLeV/FIqkRZLjgsF1vRTUHbeXa0G&#10;TL7NZXsabva/1wQneatWo6PSutdtl1MQgdrwH36310bDeDCB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xTJ3sMAAADcAAAADwAAAAAAAAAAAAAAAACYAgAAZHJzL2Rv&#10;d25yZXYueG1sUEsFBgAAAAAEAAQA9QAAAIgDAAAAAA==&#10;" stroked="f"/>
                <v:rect id="Rectangle 6" o:spid="_x0000_s1028" style="position:absolute;left:650;top:682;width:13288;height:7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o9d78A&#10;AADcAAAADwAAAGRycy9kb3ducmV2LnhtbERPy4rCMBTdD/gP4QpuBk11IVKNIoLoSvEBbi/NnaZj&#10;c1OSWOvfm4Xg8nDei1Vna9GSD5VjBeNRBoK4cLriUsH1sh3OQISIrLF2TApeFGC17P0sMNfuySdq&#10;z7EUKYRDjgpMjE0uZSgMWQwj1xAn7s95izFBX0rt8ZnCbS0nWTaVFitODQYb2hgq7ueHVbD37uhv&#10;1o7/D5dTa3buvu1+r0oN+t16DiJSF7/ij3uvFcwmaX46k46AXL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a2j13vwAAANwAAAAPAAAAAAAAAAAAAAAAAJgCAABkcnMvZG93bnJl&#10;di54bWxQSwUGAAAAAAQABAD1AAAAhAMAAAAA&#10;" fillcolor="#eee" strokecolor="#b3b3b3"/>
                <v:rect id="Rectangle 7" o:spid="_x0000_s1029" style="position:absolute;left:650;top:8286;width:13304;height:204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XbMMUA&#10;AADcAAAADwAAAGRycy9kb3ducmV2LnhtbESPQWvCQBSE70L/w/IEb7pJpCLRVUQoerAHY6t4e80+&#10;k9Ds25BdNf33XUHwOMzMN8x82Zla3Kh1lWUF8SgCQZxbXXGh4OvwMZyCcB5ZY22ZFPyRg+XirTfH&#10;VNs77+mW+UIECLsUFZTeN6mULi/JoBvZhjh4F9sa9EG2hdQt3gPc1DKJook0WHFYKLGhdUn5b3Y1&#10;CrLNLs/ek594fcAqOX1+y/NxfFFq0O9WMxCeOv8KP9tbrWCaxPA4E46AXP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ZdswxQAAANwAAAAPAAAAAAAAAAAAAAAAAJgCAABkcnMv&#10;ZG93bnJldi54bWxQSwUGAAAAAAQABAD1AAAAigMAAAAA&#10;" fillcolor="#eee" strokecolor="#b3b3b3" strokeweight=".2205mm"/>
                <v:rect id="Rectangle 8" o:spid="_x0000_s1030" style="position:absolute;left:43354;top:698;width:14446;height:138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dFR8YA&#10;AADcAAAADwAAAGRycy9kb3ducmV2LnhtbESPT2vCQBTE7wW/w/KE3urGLYqkboII0h7qobF/6O2Z&#10;fSbB7NuQ3Wr89m5B8DjMzG+YZT7YVpyo941jDdNJAoK4dKbhSsPnbvO0AOEDssHWMWm4kIc8Gz0s&#10;MTXuzB90KkIlIoR9ihrqELpUSl/WZNFPXEccvYPrLYYo+0qaHs8RblupkmQuLTYcF2rsaF1TeSz+&#10;rIbi9b0sZmo/Xe+wUT/bL/n7/XzQ+nE8rF5ABBrCPXxrvxkNC6Xg/0w8AjK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LdFR8YAAADcAAAADwAAAAAAAAAAAAAAAACYAgAAZHJz&#10;L2Rvd25yZXYueG1sUEsFBgAAAAAEAAQA9QAAAIsDAAAAAA==&#10;" fillcolor="#eee" strokecolor="#b3b3b3" strokeweight=".2205mm"/>
                <v:rect id="Rectangle 9" o:spid="_x0000_s1031" style="position:absolute;left:58483;top:698;width:23813;height:410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ijAMMA&#10;AADcAAAADwAAAGRycy9kb3ducmV2LnhtbESPT4vCMBTE7wt+h/AEL4umurBINYoIsp5c/ANeH82z&#10;qTYvJcnW+u2NIOxxmJnfMPNlZ2vRkg+VYwXjUQaCuHC64lLB6bgZTkGEiKyxdkwKHhRgueh9zDHX&#10;7s57ag+xFAnCIUcFJsYmlzIUhiyGkWuIk3dx3mJM0pdSe7wnuK3lJMu+pcWK04LBhtaGitvhzyrY&#10;evfrz9aOr7vjvjU/7rbpPk9KDfrdagYiUhf/w+/2ViuYTr7gdSYdAbl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gijAMMAAADcAAAADwAAAAAAAAAAAAAAAACYAgAAZHJzL2Rv&#10;d25yZXYueG1sUEsFBgAAAAAEAAQA9QAAAIgDAAAAAA==&#10;" fillcolor="#eee" strokecolor="#b3b3b3"/>
                <v:rect id="Rectangle 10" o:spid="_x0000_s1032" style="position:absolute;left:14700;top:698;width:27908;height:138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E7dMMA&#10;AADcAAAADwAAAGRycy9kb3ducmV2LnhtbESPT4vCMBTE7wt+h/AEL4umyrJINYoIsp5c/ANeH82z&#10;qTYvJcnW+u2NIOxxmJnfMPNlZ2vRkg+VYwXjUQaCuHC64lLB6bgZTkGEiKyxdkwKHhRgueh9zDHX&#10;7s57ag+xFAnCIUcFJsYmlzIUhiyGkWuIk3dx3mJM0pdSe7wnuK3lJMu+pcWK04LBhtaGitvhzyrY&#10;evfrz9aOr7vjvjU/7rbpPk9KDfrdagYiUhf/w+/2ViuYTr7gdSYdAbl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eE7dMMAAADcAAAADwAAAAAAAAAAAAAAAACYAgAAZHJzL2Rv&#10;d25yZXYueG1sUEsFBgAAAAAEAAQA9QAAAIgDAAAAAA==&#10;" fillcolor="#eee" strokecolor="#b3b3b3"/>
                <v:rect id="Rectangle 11" o:spid="_x0000_s1033" style="position:absolute;left:14779;top:15287;width:43021;height:332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2e78MA&#10;AADcAAAADwAAAGRycy9kb3ducmV2LnhtbESPT4vCMBTE7wt+h/AEL4umCrtINYoIsp5c/ANeH82z&#10;qTYvJcnW+u2NIOxxmJnfMPNlZ2vRkg+VYwXjUQaCuHC64lLB6bgZTkGEiKyxdkwKHhRgueh9zDHX&#10;7s57ag+xFAnCIUcFJsYmlzIUhiyGkWuIk3dx3mJM0pdSe7wnuK3lJMu+pcWK04LBhtaGitvhzyrY&#10;evfrz9aOr7vjvjU/7rbpPk9KDfrdagYiUhf/w+/2ViuYTr7gdSYdAbl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2e78MAAADcAAAADwAAAAAAAAAAAAAAAACYAgAAZHJzL2Rv&#10;d25yZXYueG1sUEsFBgAAAAAEAAQA9QAAAIgDAAAAAA==&#10;" fillcolor="#eee" strokecolor="#b3b3b3"/>
                <v:rect id="Rectangle 12" o:spid="_x0000_s1034" style="position:absolute;left:58435;top:42338;width:23861;height:6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KhRMMA&#10;AADcAAAADwAAAGRycy9kb3ducmV2LnhtbESPQWsCMRSE70L/Q3iFXqRm3YPK1iiiLYietP0Bj83b&#10;zeLmZUmiu/XXm0LB4zAz3zDL9WBbcSMfGscKppMMBHHpdMO1gp/vr/cFiBCRNbaOScEvBVivXkZL&#10;LLTr+US3c6xFgnAoUIGJsSukDKUhi2HiOuLkVc5bjEn6WmqPfYLbVuZZNpMWG04LBjvaGiov56tV&#10;MO5tXuE9HOcHs/u8bmv2ZcVKvb0Omw8QkYb4DP+391rBIp/B35l0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YKhRMMAAADcAAAADwAAAAAAAAAAAAAAAACYAgAAZHJzL2Rv&#10;d25yZXYueG1sUEsFBgAAAAAEAAQA9QAAAIgDAAAAAA==&#10;" fillcolor="#eee" strokecolor="#b3b3b3" strokeweight=".30869mm"/>
                <v:rect id="Rectangle 13" o:spid="_x0000_s1035" style="position:absolute;left:650;top:39481;width:13304;height:90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Dm38YA&#10;AADcAAAADwAAAGRycy9kb3ducmV2LnhtbESPQWvCQBSE70L/w/IKvZlNUrQSXYMIpT3Yg7Eq3p7Z&#10;ZxLMvg3Zrab/vlso9DjMzDfMIh9MK27Uu8aygiSKQRCXVjdcKfjcvY5nIJxH1thaJgXf5CBfPowW&#10;mGl75y3dCl+JAGGXoYLa+y6T0pU1GXSR7YiDd7G9QR9kX0nd4z3ATSvTOJ5Kgw2HhRo7WtdUXosv&#10;o6B425TFJD0n6x026fFjL0+H54tST4/Dag7C0+D/w3/td61glr7A75lwBOTy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MDm38YAAADcAAAADwAAAAAAAAAAAAAAAACYAgAAZHJz&#10;L2Rvd25yZXYueG1sUEsFBgAAAAAEAAQA9QAAAIsDAAAAAA==&#10;" fillcolor="#eee" strokecolor="#b3b3b3" strokeweight=".2205mm"/>
                <v:shape id="Freeform 14" o:spid="_x0000_s1036" style="position:absolute;left:1428;top:1571;width:667;height:1111;visibility:visible;mso-wrap-style:square;v-text-anchor:top" coordsize="127,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OvM8EA&#10;AADcAAAADwAAAGRycy9kb3ducmV2LnhtbERPy4rCMBTdC/MP4Q6408SiUjpGERnB1eCjG3d3mmtb&#10;bG5Kk6n17ycLweXhvFebwTaip87XjjXMpgoEceFMzaWG/LKfpCB8QDbYOCYNT/KwWX+MVpgZ9+AT&#10;9edQihjCPkMNVQhtJqUvKrLop64ljtzNdRZDhF0pTYePGG4bmSi1lBZrjg0VtrSrqLif/6yGxu9u&#10;+36mrj/5b3JcJEM+r9W31uPPYfsFItAQ3uKX+2A0pElcG8/EIyD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GTrzPBAAAA3AAAAA8AAAAAAAAAAAAAAAAAmAIAAGRycy9kb3du&#10;cmV2LnhtbFBLBQYAAAAABAAEAPUAAACGAwAAAAA=&#10;" path="m127,61r,15l122,89r-6,12l107,110r-10,9l84,124r-15,3l50,128r-23,l27,204r,1l27,206r-1,l25,207r-3,l20,209r-3,l14,209r-4,l7,209,5,207r-3,l1,206r-1,l,205r,-1l,11,,7,4,3,6,r5,l55,r7,l68,r6,2l83,3r8,2l100,10r8,5l115,23r6,7l124,40r3,10l127,61xm99,63l97,51,94,42,89,34,81,29,75,25,68,24,60,23r-7,l27,23r,83l52,106r12,-1l73,103r8,-4l86,94r6,-6l95,80r2,-8l99,63xe" fillcolor="black" stroked="f">
                  <v:path arrowok="t" o:connecttype="custom" o:connectlocs="66675,40409;60900,53702;50925,63272;36225,67526;14175,68057;14175,108998;13650,109530;11550,110062;8925,111125;5250,111125;2625,110062;525,109530;0,108998;0,5849;2100,1595;5775,0;32550,0;38850,1063;47775,2658;56700,7975;63525,15951;66675,26585;51975,33497;49350,22331;42525,15419;35700,12761;27825,12229;14175,56360;33600,55828;42525,52638;48300,46789;50925,38282" o:connectangles="0,0,0,0,0,0,0,0,0,0,0,0,0,0,0,0,0,0,0,0,0,0,0,0,0,0,0,0,0,0,0,0"/>
                  <o:lock v:ext="edit" verticies="t"/>
                </v:shape>
                <v:shape id="Freeform 15" o:spid="_x0000_s1037" style="position:absolute;left:2222;top:1857;width:619;height:841;visibility:visible;mso-wrap-style:square;v-text-anchor:top" coordsize="118,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mO8MQA&#10;AADcAAAADwAAAGRycy9kb3ducmV2LnhtbESPzW7CMBCE70i8g7VIvYFDDgUCBiF+pN5ooSrXbbzE&#10;UeN1FJuQ8vS4UiWOo5n5RrNYdbYSLTW+dKxgPEpAEOdOl1wo+Dzth1MQPiBrrByTgl/ysFr2ewvM&#10;tLvxB7XHUIgIYZ+hAhNCnUnpc0MW/cjVxNG7uMZiiLIppG7wFuG2kmmSvEqLJccFgzVtDOU/x6tV&#10;sJOX9zDpvox3dMbDdpve2+9UqZdBt56DCNSFZ/i//aYVTNMZ/J2JR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HZjvDEAAAA3AAAAA8AAAAAAAAAAAAAAAAAmAIAAGRycy9k&#10;b3ducmV2LnhtbFBLBQYAAAAABAAEAPUAAACJAwAAAAA=&#10;" path="m118,152r,2l117,154r-1,1l114,157r-3,l107,157r-5,l100,157r-2,-2l96,154r,l95,152r,-15l85,147r-11,6l63,158r-13,1l38,158r-9,-3l20,152r-6,-5l8,141,4,133,,125,,115,,104,5,94r5,-9l19,79,29,73,42,70,56,67r16,l93,67r,-11l91,47,90,41,88,35,84,30,80,26,74,24,68,22,59,21r-9,1l41,24r-7,2l27,28r-5,4l18,35r-3,1l13,36r-2,l10,36,9,35,8,33r,-1l8,31,6,28r,-2l6,22,8,20,9,17r1,-2l13,14r5,-3l24,8,30,5,37,4,45,1,53,r9,l77,,88,4,98,8r7,6l111,21r4,10l117,42r1,12l118,152xm93,86r-24,l59,86r-8,2l43,90r-6,4l32,97r-2,5l27,107r,6l29,123r5,9l42,137r12,1l64,137r9,-4l83,127,93,116r,-30xe" fillcolor="black" stroked="f">
                  <v:path arrowok="t" o:connecttype="custom" o:connectlocs="61913,81492;60864,82021;58240,83080;53518,83080;51419,82021;50370,81492;49845,72496;38827,80963;26234,84138;15216,82021;7346,77788;2099,70380;0,60855;2623,49742;9969,41804;22037,37042;37777,35454;48796,29634;47222,21696;44074,15875;38827,12700;30956,11113;21512,12700;14167,14817;9444,18521;6821,19050;5247,19050;4197,17463;4197,16404;3148,13758;4197,10583;5247,7938;9444,5821;15741,2646;23611,529;32531,0;46172,2117;55092,7408;60339,16404;61913,28575;48796,45509;30956,45509;22562,47625;16790,51329;14167,56621;15216,65088;22037,72496;33580,72496;43549,67205;48796,45509" o:connectangles="0,0,0,0,0,0,0,0,0,0,0,0,0,0,0,0,0,0,0,0,0,0,0,0,0,0,0,0,0,0,0,0,0,0,0,0,0,0,0,0,0,0,0,0,0,0,0,0,0,0"/>
                  <o:lock v:ext="edit" verticies="t"/>
                </v:shape>
                <v:shape id="Freeform 16" o:spid="_x0000_s1038" style="position:absolute;left:3095;top:1857;width:667;height:825;visibility:visible;mso-wrap-style:square;v-text-anchor:top" coordsize="124,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kRL4A&#10;AADcAAAADwAAAGRycy9kb3ducmV2LnhtbERPy6rCMBDdC/5DGMGNaKq9qFSjqKDI3fnA9dCMbbGZ&#10;lCbW+vdmIbg8nPdy3ZpSNFS7wrKC8SgCQZxaXXCm4HrZD+cgnEfWWFomBW9ysF51O0tMtH3xiZqz&#10;z0QIYZeggtz7KpHSpTkZdCNbEQfubmuDPsA6k7rGVwg3pZxE0VQaLDg05FjRLqf0cX4aBe0zwuYv&#10;PWWTAW22dLjF+/9ZrFS/124WIDy1/if+uo9awTwO88OZcATk6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rsJES+AAAA3AAAAA8AAAAAAAAAAAAAAAAAmAIAAGRycy9kb3ducmV2&#10;LnhtbFBLBQYAAAAABAAEAPUAAACDAwAAAAA=&#10;" path="m124,152r,1l124,154r-1,l121,155r-1,l118,157r-4,l110,157r-3,l104,157r-2,-2l101,155r-2,-1l98,154r,-1l98,152r,-85l97,56,96,47,93,40,91,35,86,30,81,26,75,24r-8,l57,24r-9,6l36,38,27,51r,101l27,153r-2,1l25,154r-2,1l22,155r-3,2l17,157r-4,l9,157r-2,l4,155r-2,l1,154r,l,153r,-1l,8,,6,1,5,1,4r1,l3,3r3,l8,3r4,l16,3r2,l19,3r3,1l23,4r,1l24,6r,2l24,26,35,14,48,6,60,1,72,,86,1,97,5r8,5l113,17r5,10l121,37r3,12l124,63r,89xe" fillcolor="black" stroked="f">
                  <v:path arrowok="t" o:connecttype="custom" o:connectlocs="66675,80447;66137,80973;64524,81498;61298,82550;57534,82550;54846,81498;53232,80973;52695,80447;52695,35228;51619,24712;48931,18403;43554,13671;36026,12619;25810,15774;14518,26816;14518,80447;13443,80973;11829,81498;9141,82550;4839,82550;2151,81498;538,80973;0,80447;0,4206;538,2629;1075,2103;3226,1577;6452,1577;9679,1577;11829,2103;12367,2629;12905,4206;18820,7361;32262,526;46242,526;56459,5258;63449,14196;66675,25764;66675,79921" o:connectangles="0,0,0,0,0,0,0,0,0,0,0,0,0,0,0,0,0,0,0,0,0,0,0,0,0,0,0,0,0,0,0,0,0,0,0,0,0,0,0"/>
                </v:shape>
                <v:shape id="Freeform 17" o:spid="_x0000_s1039" style="position:absolute;left:3952;top:1857;width:620;height:841;visibility:visible;mso-wrap-style:square;v-text-anchor:top" coordsize="115,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nRtcMA&#10;AADcAAAADwAAAGRycy9kb3ducmV2LnhtbESPQWsCMRCF74X+hzCCl1ITFYqsRlkqQtGDVKXnYTNu&#10;FjeTJUl1/femUPD4ePO+N2+x6l0rrhRi41nDeKRAEFfeNFxrOB037zMQMSEbbD2ThjtFWC1fXxZY&#10;GH/jb7oeUi0yhGOBGmxKXSFlrCw5jCPfEWfv7IPDlGWopQl4y3DXyolSH9Jhw7nBYkeflqrL4dfl&#10;N9ZvJarTZqLWsmracr/b2p+g9XDQl3MQifr0PP5PfxkNs+kY/sZkAs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unRtcMAAADcAAAADwAAAAAAAAAAAAAAAACYAgAAZHJzL2Rv&#10;d25yZXYueG1sUEsFBgAAAAAEAAQA9QAAAIgDAAAAAA==&#10;" path="m115,129r,3l113,134r,3l113,138r,1l112,141r,1l110,143r-3,2l104,148r-5,2l92,154r-6,1l79,158r-7,l64,159,49,158,37,154,26,148,17,138,10,128,5,115,1,99,,81,1,60,5,44,11,30,20,20,30,10,41,5,53,1,68,r6,l81,1r7,2l92,5r7,3l102,10r4,2l108,14r3,2l111,17r1,2l112,20r1,1l113,24r,2l113,28r,5l112,37r-1,3l108,40r-2,l102,37r-2,-2l95,31,90,28,84,25,76,24,68,22,58,24,43,31r-5,6l33,44,28,67r,13l28,92r3,13l33,115r5,7l43,128r8,4l59,136r9,l76,136r8,-3l90,129r6,-2l101,123r4,-2l107,118r3,-1l111,117r1,1l112,118r1,3l113,122r,3l115,127r,2xe" fillcolor="black" stroked="f">
                  <v:path arrowok="t" o:connecttype="custom" o:connectlocs="61913,69850;60836,72496;60836,73555;60298,75142;57606,76730;53299,79375;46300,82021;38763,83609;26380,83609;13998,78317;5384,67734;538,52388;538,31750;5922,15875;16151,5292;28534,529;39840,0;47377,1588;53299,4233;57068,6350;59760,8467;60298,10054;60836,11113;60836,13758;60836,17463;59760,21167;57068,21167;53837,18521;48454,14817;40916,12700;31226,12700;20458,19579;15074,35454;15074,48684;17766,60855;23150,67734;31764,71967;40916,71967;48454,68263;54376,65088;57606,62442;59760,61913;60298,62442;60836,64559;61913,67205" o:connectangles="0,0,0,0,0,0,0,0,0,0,0,0,0,0,0,0,0,0,0,0,0,0,0,0,0,0,0,0,0,0,0,0,0,0,0,0,0,0,0,0,0,0,0,0,0"/>
                </v:shape>
                <v:shape id="Freeform 18" o:spid="_x0000_s1040" style="position:absolute;left:4746;top:1857;width:445;height:825;visibility:visible;mso-wrap-style:square;v-text-anchor:top" coordsize="85,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gaxMUA&#10;AADcAAAADwAAAGRycy9kb3ducmV2LnhtbESPT4vCMBTE7wt+h/AEb2uqC4tWoxT/4CJ4sHrx9mie&#10;TWnzUpqsdr/9RljY4zAzv2GW69424kGdrxwrmIwTEMSF0xWXCq6X/fsMhA/IGhvHpOCHPKxXg7cl&#10;pto9+UyPPJQiQtinqMCE0KZS+sKQRT92LXH07q6zGKLsSqk7fEa4beQ0ST6lxYrjgsGWNoaKOv+2&#10;CurdZnc/mbbMb/u8zg7Z6Ri2c6VGwz5bgAjUh//wX/tLK5h9TOF1Jh4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KBrExQAAANwAAAAPAAAAAAAAAAAAAAAAAJgCAABkcnMv&#10;ZG93bnJldi54bWxQSwUGAAAAAAQABAD1AAAAigMAAAAA&#10;" path="m85,16r,4l85,22r,3l84,26r,1l83,28r,2l81,30r-2,l78,28,75,27r-1,l72,26r-4,l65,25r-3,l58,25r-4,2l51,28r-5,4l42,36r-5,6l32,48r-5,9l27,152r,1l26,154r,l25,155r-3,l20,157r-3,l14,157r-4,l8,157,5,155r-2,l1,154r,l,153r,-1l,8,,6,1,5,1,4r2,l5,3r1,l9,3r3,l16,3r3,l21,3r1,1l24,4r,1l25,6r,2l25,28r5,-8l36,14,41,9,46,5,51,3,54,1,59,r5,l67,r2,l72,r2,1l76,1r3,2l81,4r2,l84,5r,1l84,6r,2l85,9r,2l85,14r,2xe" fillcolor="black" stroked="f">
                  <v:path arrowok="t" o:connecttype="custom" o:connectlocs="44450,10516;44450,13145;43927,14196;43404,15774;41312,15774;39221,14196;37652,13671;33991,13145;30331,13145;26670,14722;21964,18929;16734,25238;14119,79921;13596,80973;13074,81498;10459,82550;7321,82550;4184,82550;1569,81498;523,80973;0,79921;0,3155;523,2103;2615,1577;4706,1577;8367,1577;10982,1577;12551,2103;13074,3155;13074,14722;18826,7361;24055,2629;28239,526;33468,0;36083,0;38698,526;41312,1577;43404,2103;43927,3155;43927,4206;44450,5784;44450,8413" o:connectangles="0,0,0,0,0,0,0,0,0,0,0,0,0,0,0,0,0,0,0,0,0,0,0,0,0,0,0,0,0,0,0,0,0,0,0,0,0,0,0,0,0,0"/>
                </v:shape>
                <v:shape id="Freeform 19" o:spid="_x0000_s1041" style="position:absolute;left:5286;top:1857;width:698;height:841;visibility:visible;mso-wrap-style:square;v-text-anchor:top" coordsize="133,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ZHsQA&#10;AADcAAAADwAAAGRycy9kb3ducmV2LnhtbESP0WrCQBRE3wv+w3IF3+pGQ4NGV5EWUV8qtX7AJXtN&#10;gtm7YXfV5O/dgtDHYWbOMMt1ZxpxJ+drywom4wQEcWF1zaWC8+/2fQbCB2SNjWVS0JOH9WrwtsRc&#10;2wf/0P0UShEh7HNUUIXQ5lL6oiKDfmxb4uhdrDMYonSl1A4fEW4aOU2STBqsOS5U2NJnRcX1dDMK&#10;sq9e7+V3n26OxXy7a7LDtHYfSo2G3WYBIlAX/sOv9l4rmKUp/J2JR0C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MPmR7EAAAA3AAAAA8AAAAAAAAAAAAAAAAAmAIAAGRycy9k&#10;b3ducmV2LnhtbFBLBQYAAAAABAAEAPUAAACJAwAAAAA=&#10;" path="m133,73r-1,6l129,83r-2,1l123,85r-95,l28,96r3,10l33,116r5,7l44,129r9,4l63,137r12,l85,137r9,-1l101,133r6,-1l112,129r5,-1l121,127r1,-1l123,126r2,1l126,127r,1l127,129r,3l127,134r,3l127,138r,3l127,142r-1,1l126,144r,1l125,145r,2l123,148r-5,2l115,152r-8,2l100,155r-9,2l83,158r-10,1l56,158,41,154,28,148r-9,-9l10,128,5,115,1,99,,80,1,62,5,47,10,32,19,21r9,-9l41,5,54,1,69,,85,1,99,5r11,6l118,20r8,10l129,42r3,12l133,68r,5xm106,65r,-9l101,38,97,32,93,27,78,21r-10,l59,21r-7,4l44,28r-6,7l35,41r-4,7l28,57r,8l106,65xe" fillcolor="black" stroked="f">
                  <v:path arrowok="t" o:connecttype="custom" o:connectlocs="69325,41804;66699,44450;14705,44979;16281,56092;19957,65088;27835,70380;39389,72496;49368,71967;56195,69850;61447,67734;64073,66675;65648,67205;66174,67734;66699,69850;66699,72496;66699,74613;66174,75671;66174,76730;65648,77788;61972,79375;56195,81492;47792,83080;38339,84138;21533,81492;9979,73555;2626,60855;0,42334;2626,24871;9979,11113;21533,2646;36238,0;51994,2646;61972,10583;67749,22225;69850,35984;55670,34396;53044,20108;48842,14288;35713,11113;27310,13229;19957,18521;16281,25400;14705,34396" o:connectangles="0,0,0,0,0,0,0,0,0,0,0,0,0,0,0,0,0,0,0,0,0,0,0,0,0,0,0,0,0,0,0,0,0,0,0,0,0,0,0,0,0,0,0"/>
                  <o:lock v:ext="edit" verticies="t"/>
                </v:shape>
                <v:shape id="Freeform 20" o:spid="_x0000_s1042" style="position:absolute;left:6143;top:1857;width:635;height:841;visibility:visible;mso-wrap-style:square;v-text-anchor:top" coordsize="118,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G3s8QA&#10;AADcAAAADwAAAGRycy9kb3ducmV2LnhtbESPQWvCQBSE7wX/w/IEb83GKK1EV5HagreqLfX6zD6z&#10;wezbkN3GtL++KxQ8DjPzDbNY9bYWHbW+cqxgnKQgiAunKy4VfH68Pc5A+ICssXZMCn7Iw2o5eFhg&#10;rt2V99QdQikihH2OCkwITS6lLwxZ9IlriKN3dq3FEGVbSt3iNcJtLbM0fZIWK44LBht6MVRcDt9W&#10;was878Jz/2W8oyO+bzbZb3fKlBoN+/UcRKA+3MP/7a1WMJtM4XYmHg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oBt7PEAAAA3AAAAA8AAAAAAAAAAAAAAAAAmAIAAGRycy9k&#10;b3ducmV2LnhtbFBLBQYAAAAABAAEAPUAAACJAwAAAAA=&#10;" path="m118,152r,2l117,154r-1,1l113,157r-2,l107,157r-4,l100,157r-2,-2l96,154r,l96,152r,-15l86,147r-12,6l63,158r-14,1l38,158r-8,-3l21,152r-8,-5l7,141,4,133,,125,,115,,104,5,94r5,-9l18,79,30,73,42,70,55,67r18,l92,67r,-11l91,47,90,41,87,35,85,30,80,26,74,24,68,22,59,21,49,22r-7,2l34,26r-7,2l22,32r-4,3l15,36r-3,l11,36r-1,l9,35r,-2l7,32r,-1l7,28r,-2l7,22r,-2l9,17r1,-2l12,14r5,-3l23,8,30,5,37,4,44,1,53,r9,l76,,87,4,98,8r8,6l112,21r4,10l118,42r,12l118,152xm92,86r-23,l59,86r-9,2l43,90r-6,4l32,97r-2,5l27,107r,6l28,123r6,9l42,137r12,1l64,137r9,-4l82,127,92,116r,-30xe" fillcolor="black" stroked="f">
                  <v:path arrowok="t" o:connecttype="custom" o:connectlocs="63500,81492;62424,82021;59733,83080;55428,83080;52737,82021;51661,81492;51661,72496;39822,80963;26369,84138;16144,82021;6996,77788;2153,70380;0,60855;2691,49742;9686,41804;22602,37042;39284,35454;49508,29634;48432,21696;45742,15875;39822,12700;31750,11113;22602,12700;14530,14817;9686,18521;6458,19050;5381,19050;4843,17463;3767,16404;3767,13758;3767,10583;5381,7938;9148,5821;16144,2646;23678,529;33364,0;46818,2117;57042,7408;62424,16404;63500,28575;49508,45509;31750,45509;23140,47625;17220,51329;14530,56621;15068,65088;22602,72496;34441,72496;44127,67205;49508,45509" o:connectangles="0,0,0,0,0,0,0,0,0,0,0,0,0,0,0,0,0,0,0,0,0,0,0,0,0,0,0,0,0,0,0,0,0,0,0,0,0,0,0,0,0,0,0,0,0,0,0,0,0,0"/>
                  <o:lock v:ext="edit" verticies="t"/>
                </v:shape>
                <v:shape id="Freeform 21" o:spid="_x0000_s1043" style="position:absolute;left:6969;top:1857;width:539;height:841;visibility:visible;mso-wrap-style:square;v-text-anchor:top" coordsize="102,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2iZ9McA&#10;AADcAAAADwAAAGRycy9kb3ducmV2LnhtbESPQWvCQBSE74L/YXlCL1I3tRpC6ioiFmrBQ9RLb4/s&#10;azaYfZtmt5r667uFgsdhZr5hFqveNuJCna8dK3iaJCCIS6drrhScjq+PGQgfkDU2jknBD3lYLYeD&#10;BebaXbmgyyFUIkLY56jAhNDmUvrSkEU/cS1x9D5dZzFE2VVSd3iNcNvIaZKk0mLNccFgSxtD5fnw&#10;bRV8zaan5rh7L/YfaTY225TGxY2Uehj16xcQgfpwD/+337SC7HkOf2fiEZD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domfTHAAAA3AAAAA8AAAAAAAAAAAAAAAAAmAIAAGRy&#10;cy9kb3ducmV2LnhtbFBLBQYAAAAABAAEAPUAAACMAwAAAAA=&#10;" path="m102,112r-1,11l99,132r-5,9l86,147r-7,5l69,155r-11,3l46,159r-8,l31,158r-6,-1l19,154r-5,-1l9,150,5,149,4,147,1,145r,-2l,139r,-5l,132r,-3l1,127r,-1l1,125r2,l4,123r1,l6,125r4,1l14,128r5,3l24,133r6,3l37,137r9,l53,137r5,-1l63,134r5,-2l72,128r2,-3l75,120r1,-5l75,108r-2,-4l69,100,64,96,59,94,53,91,47,89,40,86,33,83,26,80,20,76,15,72,10,65,6,59,4,52r,-9l4,35,6,27r5,-8l17,12,24,8,33,4,43,,57,r5,l68,1r5,2l78,4r5,1l86,6r3,3l91,10r2,1l94,11r,1l94,14r1,1l95,17r,2l95,21r,3l95,26r-1,1l94,30r,1l93,31r-2,l91,32,89,31,86,30,84,28,79,26,75,24,69,22,63,21r-7,l49,21r-5,1l40,24r-4,2l32,30r-1,3l30,37r-2,5l30,47r2,5l36,56r5,3l46,63r6,2l59,68r6,2l73,73r6,3l85,80r6,5l96,90r3,6l101,104r1,8xe" fillcolor="black" stroked="f">
                  <v:path arrowok="t" o:connecttype="custom" o:connectlocs="53446,65088;49742,74613;41804,80434;30692,83609;20108,84138;13229,83080;7408,80963;2646,78846;529,76730;0,73555;0,69850;529,67205;529,66146;2117,65088;3175,66146;7408,67734;12700,70380;19579,72496;28046,72496;33338,70909;38100,67734;39688,63500;39688,57150;36513,52917;31221,49742;24871,47096;17463,43921;10583,40217;5292,34396;2117,27517;2117,18521;5821,10054;12700,4233;22754,0;32808,0;38629,1588;43921,2646;47096,4763;49213,5821;49742,6350;50271,7938;50271,10054;50271,12700;49742,14288;49742,16404;48154,16404;47096,16404;44450,14817;39688,12700;33338,11113;25929,11113;21167,12700;16933,15875;15875,19579;15875,24871;19050,29634;24342,33338;31221,35984;38629,38629;44979,42334;50800,47625;53446,55034" o:connectangles="0,0,0,0,0,0,0,0,0,0,0,0,0,0,0,0,0,0,0,0,0,0,0,0,0,0,0,0,0,0,0,0,0,0,0,0,0,0,0,0,0,0,0,0,0,0,0,0,0,0,0,0,0,0,0,0,0,0,0,0,0,0"/>
                </v:shape>
                <v:shape id="Freeform 22" o:spid="_x0000_s1044" style="position:absolute;left:15748;top:1539;width:142;height:1096;visibility:visible;mso-wrap-style:square;v-text-anchor:top" coordsize="27,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zQh8UA&#10;AADcAAAADwAAAGRycy9kb3ducmV2LnhtbESPUWvCMBSF3wf7D+EOfJvpFDpXjWJF3V42nPoDLs1d&#10;U9rclCRq9++XwWCPh3POdziL1WA7cSUfGscKnsYZCOLK6YZrBefT7nEGIkRkjZ1jUvBNAVbL+7sF&#10;Ftrd+JOux1iLBOFQoAITY19IGSpDFsPY9cTJ+3LeYkzS11J7vCW47eQky3JpseG0YLCnjaGqPV6s&#10;gtL4l1dXHva4zdtz+fz+0eaHi1Kjh2E9BxFpiP/hv/abVjCb5vB7Jh0Bu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zNCHxQAAANwAAAAPAAAAAAAAAAAAAAAAAJgCAABkcnMv&#10;ZG93bnJldi54bWxQSwUGAAAAAAQABAD1AAAAigMAAAAA&#10;" path="m27,203r,1l27,205r-1,2l25,208r-3,l20,208r-3,1l14,209r-4,l8,208r-3,l3,208,1,207,,205r,-1l,203,,5,,3,,2,1,1r2,l5,,8,r2,l14,r3,l20,r2,l25,1r1,l27,2r,1l27,5r,198xe" fillcolor="black" stroked="f">
                  <v:path arrowok="t" o:connecttype="custom" o:connectlocs="14288,106393;14288,106917;14288,107442;13759,108490;13230,109014;11642,109014;10584,109014;8996,109538;7409,109538;5292,109538;4233,109014;2646,109014;1588,109014;529,108490;0,107442;0,106917;0,106393;0,2621;0,1572;0,1048;529,524;1588,524;2646,0;4233,0;5292,0;7409,0;8996,0;10584,0;11642,0;13230,524;13759,524;14288,1048;14288,1572;14288,2621;14288,106393" o:connectangles="0,0,0,0,0,0,0,0,0,0,0,0,0,0,0,0,0,0,0,0,0,0,0,0,0,0,0,0,0,0,0,0,0,0,0"/>
                </v:shape>
                <v:shape id="Freeform 23" o:spid="_x0000_s1045" style="position:absolute;left:16176;top:1809;width:651;height:826;visibility:visible;mso-wrap-style:square;v-text-anchor:top" coordsize="123,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0rO8UA&#10;AADcAAAADwAAAGRycy9kb3ducmV2LnhtbESPQWvCQBSE74X+h+UVvNVNtaikriKCpEUhaqXnR/Y1&#10;Cc2+DbtbE/+9Kwgeh5n5hpkve9OIMzlfW1bwNkxAEBdW11wqOH1vXmcgfEDW2FgmBRfysFw8P80x&#10;1bbjA52PoRQRwj5FBVUIbSqlLyoy6Ie2JY7er3UGQ5SulNphF+GmkaMkmUiDNceFCltaV1T8Hf+N&#10;glzus6z4yXaTbfe+ybN8f/pyK6UGL/3qA0SgPjzC9/anVjAbT+F2Jh4Bubg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rSs7xQAAANwAAAAPAAAAAAAAAAAAAAAAAJgCAABkcnMv&#10;ZG93bnJldi54bWxQSwUGAAAAAAQABAD1AAAAigMAAAAA&#10;" path="m123,151r,1l123,152r-1,2l121,155r-1,l117,155r-2,1l111,156r-4,l104,155r-3,l100,155r-1,-1l98,152r,l98,151r,-85l98,55,95,47,94,39,90,33,86,28,80,24,74,23,67,22,57,23,47,29,37,37,26,50r,101l26,152r-1,l25,154r-1,1l21,155r-1,l16,156r-3,l9,156,6,155r-2,l3,155,1,154,,152r,l,151,,6,,5r,l,3,1,2r3,l5,2,8,1r3,l15,1r2,1l20,2r1,l22,3r,2l24,5r,1l24,26,36,13,48,6,61,,73,,86,,96,5r10,5l112,17r6,9l121,37r2,11l123,63r,88xe" fillcolor="black" stroked="f">
                  <v:path arrowok="t" o:connecttype="custom" o:connectlocs="65088,80433;64559,81492;63500,82021;60855,82550;56621,82550;53446,82021;52388,81492;51859,80433;51859,34925;50271,24871;47625,17463;42334,12700;35454,11642;24871,15346;13758,26458;13758,80433;13229,81492;11113,82021;8467,82550;4763,82550;2117,82021;529,81492;0,80433;0,3175;0,2646;529,1058;2646,1058;5821,529;8996,1058;11113,1058;11642,2646;12700,3175;19050,6879;32279,0;45509,0;56092,5292;62442,13758;65088,25400;65088,79904" o:connectangles="0,0,0,0,0,0,0,0,0,0,0,0,0,0,0,0,0,0,0,0,0,0,0,0,0,0,0,0,0,0,0,0,0,0,0,0,0,0,0"/>
                </v:shape>
                <v:shape id="Freeform 24" o:spid="_x0000_s1046" style="position:absolute;left:16954;top:1619;width:508;height:1032;visibility:visible;mso-wrap-style:square;v-text-anchor:top" coordsize="95,1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bscAA&#10;AADcAAAADwAAAGRycy9kb3ducmV2LnhtbERPz2vCMBS+D/wfwhO8zVQLItW0bIJj7la3i7dH89aU&#10;NS8libX+9+Yw8Pjx/d5Xk+3FSD50jhWslhkI4sbpjlsFP9/H1y2IEJE19o5JwZ0CVOXsZY+Fdjeu&#10;aTzHVqQQDgUqMDEOhZShMWQxLN1AnLhf5y3GBH0rtcdbCre9XGfZRlrsODUYHOhgqPk7X62Ci+fp&#10;ox+Hkzdf7+uDtPpY51GpxXx624GINMWn+N/9qRVs87Q2nUlHQJY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i+bscAAAADcAAAADwAAAAAAAAAAAAAAAACYAgAAZHJzL2Rvd25y&#10;ZXYueG1sUEsFBgAAAAAEAAQA9QAAAIUDAAAAAA==&#10;" path="m95,177r,4l94,185r,2l93,188r-2,1l89,191r-3,1l83,193r-4,l75,194r-3,l68,194r-10,l50,192r-8,-4l36,182r-5,-6l29,167,26,157r,-12l26,61,6,61,4,60,3,59,1,55,,50,,48,1,45r,-2l3,42r,-2l4,40,5,39r1,l26,39,26,5r,-2l26,2r1,l29,1r2,l33,r3,l40,r3,l46,r2,1l50,1r1,1l52,2r1,1l53,5r,34l90,39r1,l91,40r2,l94,42r,1l95,45r,3l95,50r,5l94,59r-3,1l90,61r-37,l53,141r,14l57,165r6,6l73,172r4,l79,171r4,l85,170r1,-1l89,169r1,-2l91,167r2,l93,167r1,2l94,170r,1l95,172r,3l95,177xe" fillcolor="black" stroked="f">
                  <v:path arrowok="t" o:connecttype="custom" o:connectlocs="50800,96273;50265,99465;48661,100529;45987,102124;42244,102656;38501,103188;31015,103188;22459,99997;16577,93614;13903,83508;13903,32446;2139,31914;535,29254;0,25531;535,22872;1604,21276;2674,20744;13903,20744;13903,1596;14438,1064;16577,532;19251,0;22994,0;25667,532;27272,1064;28341,1596;28341,20744;48661,20744;49731,21276;50265,22872;50800,25531;50800,29254;48661,31914;28341,32446;28341,82444;33688,90954;41175,91486;44383,90954;45987,89891;48126,88827;49731,88827;50265,89891;50265,90954;50800,93082" o:connectangles="0,0,0,0,0,0,0,0,0,0,0,0,0,0,0,0,0,0,0,0,0,0,0,0,0,0,0,0,0,0,0,0,0,0,0,0,0,0,0,0,0,0,0,0"/>
                </v:shape>
                <v:shape id="Freeform 25" o:spid="_x0000_s1047" style="position:absolute;left:17573;top:1809;width:715;height:842;visibility:visible;mso-wrap-style:square;v-text-anchor:top" coordsize="133,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LoesYA&#10;AADcAAAADwAAAGRycy9kb3ducmV2LnhtbESPT0sDMRTE74LfITzBm81W2dKuTYsWFHuxuP13fWye&#10;m8XNy5Kk2/Xbm0LB4zAzv2Hmy8G2oicfGscKxqMMBHHldMO1gt327WEKIkRkja1jUvBLAZaL25s5&#10;Ftqd+Yv6MtYiQTgUqMDE2BVShsqQxTByHXHyvp23GJP0tdQezwluW/mYZRNpseG0YLCjlaHqpzxZ&#10;Bfm7Odafq5PuN/6wzt3rfjPJx0rd3w0vzyAiDfE/fG1/aAXTpxlczqQj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dLoesYAAADcAAAADwAAAAAAAAAAAAAAAACYAgAAZHJz&#10;L2Rvd25yZXYueG1sUEsFBgAAAAAEAAQA9QAAAIsDAAAAAA==&#10;" path="m133,72r,5l130,81r-3,2l123,83r-94,l29,96r2,10l34,114r4,8l45,128r8,5l63,135r12,1l85,136r9,-1l101,133r6,-3l114,129r3,-2l121,125r2,l123,125r2,2l126,127r,1l127,129r,1l127,133r,2l127,138r,1l127,140r,3l126,143r,1l125,145r,1l123,148r-3,1l115,151r-8,1l101,155r-10,1l83,157r-10,l56,157,41,152,29,148,19,138,10,128,5,113,1,98,,79,1,61,5,45,11,32,19,21,29,11,41,5,54,,69,,86,,99,5r11,6l118,19r8,10l130,42r3,12l133,67r,5xm106,65r,-11l101,38,98,32,93,27,78,21,69,19,59,21r-7,2l45,28r-5,5l35,39r-4,9l29,55r,10l106,65xe" fillcolor="black" stroked="f">
                  <v:path arrowok="t" o:connecttype="custom" o:connectlocs="71438,41265;68215,44481;15577,44481;16651,56807;20411,65381;28468,71276;40285,72884;50490,72348;57473,69668;62844,68061;66067,66989;67141,68061;67678,68597;68215,69668;68215,72348;68215,74492;68215,76635;67678,77171;67141,78243;64455,79851;57473,81458;48879,83602;39210,84138;22022,81458;10205,73956;2686,60558;0,42337;2686,24116;10205,11254;22022,2680;37062,0;53176,2680;63381,10182;69827,22508;71438,35906;56936,34834;54250,20365;49953,14470;37062,10182;27931,12326;21485,17685;16651,25724;15577,34834" o:connectangles="0,0,0,0,0,0,0,0,0,0,0,0,0,0,0,0,0,0,0,0,0,0,0,0,0,0,0,0,0,0,0,0,0,0,0,0,0,0,0,0,0,0,0"/>
                  <o:lock v:ext="edit" verticies="t"/>
                </v:shape>
                <v:shape id="Freeform 26" o:spid="_x0000_s1048" style="position:absolute;left:18430;top:1809;width:540;height:842;visibility:visible;mso-wrap-style:square;v-text-anchor:top" coordsize="102,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SE9MMA&#10;AADcAAAADwAAAGRycy9kb3ducmV2LnhtbERP3WrCMBS+F/YO4Qx2p+mKiHRGGesKXYcX6h7g2Jy1&#10;xeakS6Lt3n65GHj58f1vdpPpxY2c7ywreF4kIIhrqztuFHydivkahA/IGnvLpOCXPOy2D7MNZtqO&#10;fKDbMTQihrDPUEEbwpBJ6euWDPqFHYgj922dwRCha6R2OMZw08s0SVbSYMexocWB3lqqL8erUbD/&#10;ORerc3XJ3/PP8sOZwlQhTZV6epxeX0AEmsJd/O8utYL1Ms6PZ+IRkN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NSE9MMAAADcAAAADwAAAAAAAAAAAAAAAACYAgAAZHJzL2Rv&#10;d25yZXYueG1sUEsFBgAAAAAEAAQA9QAAAIgDAAAAAA==&#10;" path="m102,112r,10l98,132r-5,7l87,146r-9,5l69,155r-12,2l45,157r-7,l30,156r-6,-1l18,154r-5,-3l9,150,6,148,3,146,2,144,1,141r,-2l,134r,-4l1,129r,-2l1,125r1,-1l2,123r1,l5,123r2,l9,125r4,2l18,130r6,3l30,134r8,2l46,136r7,l59,135r5,-1l67,132r4,-4l73,124r3,-5l76,113r,-5l73,103,70,99,65,96,60,93,54,90,46,87,40,85,33,82,27,79,21,75,16,70,11,65,7,59,5,51,3,42,5,33,7,26r4,-8l17,12,24,7,33,2,44,,56,r6,l67,r6,1l78,2r4,1l86,6r4,1l91,8r2,2l93,11r1,1l94,13r,2l94,16r,2l94,21r,2l94,26r,1l93,28r,1l92,31r,l91,31r-1,l87,29,83,27,80,26,75,23,70,22,64,19r-8,l50,19r-6,2l39,23r-4,3l33,28r-3,4l29,37r,3l29,47r3,4l35,55r5,4l46,61r7,3l59,66r7,4l72,72r8,4l86,80r5,3l96,88r3,8l102,102r,10xe" fillcolor="black" stroked="f">
                  <v:path arrowok="t" o:connecttype="custom" o:connectlocs="53975,65381;49213,74492;41275,80923;30162,84138;20108,84138;12700,83066;6879,80923;3175,79315;1058,77171;529,74492;0,69668;529,68061;1058,66453;1588,65917;3704,65917;6879,68061;12700,71276;20108,72884;28046,72884;33867,71812;37571,68597;40217,63773;40217,57878;37042,53055;31750,49840;24342,46624;17463,43945;11113,40193;5821,34834;2646,27331;2646,17685;5821,9646;12700,3751;23283,0;32808,0;38629,536;43392,1608;47625,3751;49213,5359;49742,6431;49742,8039;49742,9646;49742,12326;49742,14470;49213,15541;48683,16613;47625,16613;43921,14470;39688,12326;33867,10182;26458,10182;20638,12326;17463,15006;15346,19829;15346,25188;18521,29475;24342,32691;31221,35370;38100,38586;45508,42873;50800,47160;53975,54663" o:connectangles="0,0,0,0,0,0,0,0,0,0,0,0,0,0,0,0,0,0,0,0,0,0,0,0,0,0,0,0,0,0,0,0,0,0,0,0,0,0,0,0,0,0,0,0,0,0,0,0,0,0,0,0,0,0,0,0,0,0,0,0,0,0"/>
                </v:shape>
                <v:shape id="Freeform 27" o:spid="_x0000_s1049" style="position:absolute;left:19050;top:1508;width:825;height:1143;visibility:visible;mso-wrap-style:square;v-text-anchor:top" coordsize="156,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5wZccA&#10;AADcAAAADwAAAGRycy9kb3ducmV2LnhtbESP3WrCQBSE7wXfYTlC73RjrRKiq0hBFFos9Qe8PGaP&#10;STR7NmS3mvr03YLg5TAz3zCTWWNKcaXaFZYV9HsRCOLU6oIzBbvtohuDcB5ZY2mZFPySg9m03Zpg&#10;ou2Nv+m68ZkIEHYJKsi9rxIpXZqTQdezFXHwTrY26IOsM6lrvAW4KeVrFI2kwYLDQo4VveeUXjY/&#10;RgEu7sVlsF9/xuflarv+Gh7Tw/1DqZdOMx+D8NT4Z/jRXmkF8Vsf/s+EIyC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ZOcGXHAAAA3AAAAA8AAAAAAAAAAAAAAAAAmAIAAGRy&#10;cy9kb3ducmV2LnhtbFBLBQYAAAAABAAEAPUAAACMAwAAAAA=&#10;" path="m145,60r4,l151,63r1,2l154,69r,140l154,210r-2,l151,212r-1,1l149,213r-3,l144,214r-4,l136,214r-2,-1l131,213r-2,l128,212r-2,-2l126,210r,-1l126,82r-75,l51,162r2,14l56,186r6,6l72,193r4,l78,192r3,l83,191r3,-1l87,190r3,-2l91,188r,l92,188r1,2l93,191r,1l94,193r,3l94,198r,4l93,206r,2l92,209r-1,1l88,212r-3,1l82,214r-4,l75,215r-4,l67,215r-10,l49,213r-9,-4l35,203r-5,-6l28,188,25,178r,-12l25,82,6,82,3,81,1,80,,76,,71,,69,,66,1,64r,-1l2,61r1,l5,60r1,l25,60r,-34l25,24r,-1l27,23r1,-1l29,22r3,-1l35,21r4,l43,21r2,l48,22r1,l50,23r1,l51,24r,2l51,60r94,xm156,16r,8l152,28r-3,3l140,32r-9,-1l126,28r-2,-4l123,16r1,-9l126,4,131,r9,l149,r3,4l156,7r,9xm102,60r,xe" fillcolor="black" stroked="f">
                  <v:path arrowok="t" o:connecttype="custom" o:connectlocs="78846,31898;80433,34556;81492,111110;80433,111642;79375,113237;77258,113237;74083,113768;70908,113237;68263,113237;66675,111642;66675,111110;26987,43593;28046,93567;32808,102073;40217,102604;42863,102073;45508,101009;47625,99946;48154,99946;49213,101009;49213,102073;49742,104199;49742,107389;49213,110579;48154,111642;44979,113237;41275,113768;37571,114300;30162,114300;21167,111110;15875,104731;13229,94630;13229,43593;1588,43062;0,40404;0,36682;529,34024;1058,32429;2646,31898;13229,31898;13229,12759;14287,12227;15346,11696;18521,11164;22754,11164;25400,11696;26458,12227;26987,12759;26987,31898;82550,8506;80433,14886;74083,17012;66675,14886;65087,8506;66675,2127;74083,0;80433,2127;82550,8506;53975,31898" o:connectangles="0,0,0,0,0,0,0,0,0,0,0,0,0,0,0,0,0,0,0,0,0,0,0,0,0,0,0,0,0,0,0,0,0,0,0,0,0,0,0,0,0,0,0,0,0,0,0,0,0,0,0,0,0,0,0,0,0,0,0"/>
                  <o:lock v:ext="edit" verticies="t"/>
                </v:shape>
                <v:shape id="Freeform 28" o:spid="_x0000_s1050" style="position:absolute;left:20129;top:1809;width:651;height:826;visibility:visible;mso-wrap-style:square;v-text-anchor:top" coordsize="124,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S4gMUA&#10;AADcAAAADwAAAGRycy9kb3ducmV2LnhtbESPT2sCMRTE74LfITyhF9GsUkS2RmlLC70IdfXg8bF5&#10;3V2avGyTdP98e1MoeBxm5jfM7jBYIzryoXGsYLXMQBCXTjdcKbic3xdbECEiazSOScFIAQ776WSH&#10;uXY9n6grYiUShEOOCuoY21zKUNZkMSxdS5y8L+ctxiR9JbXHPsGtkess20iLDaeFGlt6ran8Ln6t&#10;gheMx8+3zTkb53L8Ga9hZT0apR5mw/MTiEhDvIf/2x9awfZxDX9n0hG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LiAxQAAANwAAAAPAAAAAAAAAAAAAAAAAJgCAABkcnMv&#10;ZG93bnJldi54bWxQSwUGAAAAAAQABAD1AAAAigMAAAAA&#10;" path="m124,151r,1l124,152r-1,2l122,155r-2,l118,155r-4,1l112,156r-5,l104,155r-2,l101,155r-2,-1l98,152r,l98,151r,-85l97,55,96,47,93,39,91,33,86,28,81,24,75,23,67,22,57,23r-9,6l38,37,27,50r,101l27,152r-2,l25,154r-1,1l22,155r-3,l17,156r-4,l9,156,7,155r-2,l2,155,1,154r,-2l,152r,-1l,6,,5r1,l1,3,2,2r3,l6,2,8,1r4,l16,1r2,1l21,2r1,l23,3r,2l24,5r,1l24,26,37,13,48,6,60,,72,,86,,97,5r9,5l113,17r5,9l122,37r2,11l124,63r,88xe" fillcolor="black" stroked="f">
                  <v:path arrowok="t" o:connecttype="custom" o:connectlocs="65088,80433;64563,81492;62988,82021;59839,82550;56165,82550;53540,82021;51965,81492;51441,80433;51441,34925;50391,24871;47766,17463;42517,12700;35169,11642;25195,15346;14172,26458;14172,80433;13123,81492;11548,82021;8923,82550;4724,82550;2625,82021;525,81492;0,80433;0,3175;525,2646;1050,1058;3149,1058;6299,529;9448,1058;11548,1058;12073,2646;12598,3175;19421,6879;31494,0;45142,0;55640,5292;61939,13758;65088,25400;65088,79904" o:connectangles="0,0,0,0,0,0,0,0,0,0,0,0,0,0,0,0,0,0,0,0,0,0,0,0,0,0,0,0,0,0,0,0,0,0,0,0,0,0,0"/>
                </v:shape>
                <v:shape id="Freeform 29" o:spid="_x0000_s1051" style="position:absolute;left:20986;top:1809;width:699;height:842;visibility:visible;mso-wrap-style:square;v-text-anchor:top" coordsize="132,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cupsYA&#10;AADcAAAADwAAAGRycy9kb3ducmV2LnhtbESPQWsCMRSE70L/Q3hCb25Wra3dGkUqoggKVQs9vm5e&#10;d0M3L8sm1fXfG0HocZiZb5jJrLWVOFHjjWMF/SQFQZw7bbhQcDwse2MQPiBrrByTggt5mE0fOhPM&#10;tDvzB532oRARwj5DBWUIdSalz0uy6BNXE0fvxzUWQ5RNIXWD5wi3lRyk6bO0aDgulFjTe0n57/7P&#10;KmC+LNc7sxqG791Cf442ry/ma6vUY7edv4EI1Ib/8L291grGT0O4nYlHQE6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TcupsYAAADcAAAADwAAAAAAAAAAAAAAAACYAgAAZHJz&#10;L2Rvd25yZXYueG1sUEsFBgAAAAAEAAQA9QAAAIsDAAAAAA==&#10;" path="m132,72r,5l130,81r-4,2l122,83r-95,l29,96r1,10l34,114r5,8l45,128r8,5l62,135r12,1l84,136r9,-1l100,133r6,-3l112,129r4,-2l120,125r2,l124,125r1,2l125,127r1,1l126,129r,1l126,133r,2l126,138r,1l126,140r,3l126,143r-1,1l125,145r-1,1l122,148r-3,1l114,151r-6,1l100,155r-8,1l82,157r-10,l55,157,41,152,29,148,19,138,10,128,4,113,,98,,79,,61,4,45,10,32,19,21,29,11,41,5,53,,69,,85,,98,5r11,6l117,19r8,10l128,42r4,12l132,67r,5xm106,65r,-11l101,38,96,32,92,27,77,21,68,19,58,21r-7,2l44,28r-5,5l34,39r-3,9l29,55,27,65r79,xe" fillcolor="black" stroked="f">
                  <v:path arrowok="t" o:connecttype="custom" o:connectlocs="69850,41265;66675,44481;14287,44481;15875,56807;20638,65381;28046,71276;39158,72884;49213,72348;56092,69668;61383,68061;64558,66989;66146,68061;66675,68597;66675,69668;66675,72348;66675,74492;66675,76635;66146,77171;65617,78243;62971,79851;57150,81458;48683,83602;38100,84138;21696,81458;10054,73956;2117,60558;0,42337;2117,24116;10054,11254;21696,2680;36513,0;51858,2680;61912,10182;67733,22508;69850,35906;56092,34834;53446,20365;48683,14470;35983,10182;26987,12326;20638,17685;16404,25724;14287,34834" o:connectangles="0,0,0,0,0,0,0,0,0,0,0,0,0,0,0,0,0,0,0,0,0,0,0,0,0,0,0,0,0,0,0,0,0,0,0,0,0,0,0,0,0,0,0"/>
                  <o:lock v:ext="edit" verticies="t"/>
                </v:shape>
                <v:shape id="Freeform 30" o:spid="_x0000_s1052" style="position:absolute;left:44386;top:1539;width:572;height:1096;visibility:visible;mso-wrap-style:square;v-text-anchor:top" coordsize="107,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S+W8UA&#10;AADcAAAADwAAAGRycy9kb3ducmV2LnhtbESPQUsDMRSE7wX/Q3iCl2KzSinL2rRIwSK2h7Z68fbY&#10;PHcXNy8hee2u/94UBI/DzHzDLNej69WFYuo8G3iYFaCIa287bgx8vL/cl6CSIFvsPZOBH0qwXt1M&#10;llhZP/CRLidpVIZwqtBAKxIqrVPdksM084E4e18+OpQsY6NtxCHDXa8fi2KhHXacF1oMtGmp/j6d&#10;nYFDrHdvcpw2Q9iU+9BL+UnbvTF3t+PzEyihUf7Df+1Xa6Ccz+F6Jh8Bv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dL5bxQAAANwAAAAPAAAAAAAAAAAAAAAAAJgCAABkcnMv&#10;ZG93bnJldi54bWxQSwUGAAAAAAQABAD1AAAAigMAAAAA&#10;" path="m107,196r,3l107,201r-1,2l106,204r-1,3l104,207r,1l101,208r-91,l6,207,3,205,,202r,-5l,5,,3,,2,1,1r2,l4,,8,r2,l14,r3,l20,r2,l25,1r1,l27,2r,1l27,5r,178l101,183r3,2l104,185r1,1l106,187r,1l107,191r,2l107,196xe" fillcolor="black" stroked="f">
                  <v:path arrowok="t" o:connecttype="custom" o:connectlocs="57150,103219;57150,104798;57150,105852;56616,106905;56616,107432;56082,109011;55548,109011;55548,109538;53945,109538;5341,109538;3205,109011;1602,107958;0,106378;0,103745;0,2633;0,1580;0,1053;534,527;1602,527;2136,0;4273,0;5341,0;7478,0;9080,0;10682,0;11750,0;13353,527;13887,527;14421,1053;14421,1580;14421,2633;14421,96372;53945,96372;55548,97426;55548,97426;56082,97952;56616,98479;56616,99006;57150,100585;57150,101639;57150,103219" o:connectangles="0,0,0,0,0,0,0,0,0,0,0,0,0,0,0,0,0,0,0,0,0,0,0,0,0,0,0,0,0,0,0,0,0,0,0,0,0,0,0,0,0"/>
                </v:shape>
                <v:shape id="Freeform 31" o:spid="_x0000_s1053" style="position:absolute;left:44926;top:1825;width:730;height:1111;visibility:visible;mso-wrap-style:square;v-text-anchor:top" coordsize="138,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fsesMA&#10;AADcAAAADwAAAGRycy9kb3ducmV2LnhtbESPT4vCMBTE74LfITxhb5quWNGuUUQQ3NPiHxBvz+Zt&#10;W7Z5qU1su9/eCILHYWZ+wyxWnSlFQ7UrLCv4HEUgiFOrC84UnI7b4QyE88gaS8uk4J8crJb93gIT&#10;bVveU3PwmQgQdgkqyL2vEildmpNBN7IVcfB+bW3QB1lnUtfYBrgp5TiKptJgwWEhx4o2OaV/h7tR&#10;cI037fki703LP259w2+P8W6u1MegW3+B8NT5d/jV3mkFs0kMzzPhCM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rfsesMAAADcAAAADwAAAAAAAAAAAAAAAACYAgAAZHJzL2Rv&#10;d25yZXYueG1sUEsFBgAAAAAEAAQA9QAAAIgDAAAAAA==&#10;" path="m85,154l66,207r-1,2l61,211r-4,1l50,212r-4,l42,212r-2,-1l39,211r-2,-2l37,208r,-2l39,204,58,154r-1,-1l56,151r-1,-1l53,149,2,11,,7,,5,,4,2,2,4,1r3,l9,r5,l19,r2,1l24,1r2,l28,2r,2l29,5r1,1l71,122r1,l111,6r2,-2l114,2r1,-1l117,1,121,r4,l130,r2,1l136,1r1,1l138,4r,1l138,7r-1,3l85,154xe" fillcolor="black" stroked="f">
                  <v:path arrowok="t" o:connecttype="custom" o:connectlocs="44979,80723;34925,108504;34396,109552;32279,110601;30162,111125;26458,111125;24342,111125;22225,111125;21167,110601;20638,110601;19579,109552;19579,109028;19579,107980;20638,106932;30692,80723;30162,80199;29633,79150;29104,78626;28046,78102;1058,5766;0,3669;0,2621;0,2097;1058,1048;2117,524;3704,524;4763,0;7408,0;10054,0;11113,524;12700,524;13758,524;14817,1048;14817,2097;15346,2621;15875,3145;37571,63949;38100,63949;58737,3145;59796,2097;60325,1048;60854,524;61912,524;64029,0;66146,0;68792,0;69850,524;71967,524;72496,1048;73025,2097;73025,2621;73025,3669;72496,5242;44979,80723" o:connectangles="0,0,0,0,0,0,0,0,0,0,0,0,0,0,0,0,0,0,0,0,0,0,0,0,0,0,0,0,0,0,0,0,0,0,0,0,0,0,0,0,0,0,0,0,0,0,0,0,0,0,0,0,0,0"/>
                </v:shape>
                <v:shape id="Freeform 32" o:spid="_x0000_s1054" style="position:absolute;left:45831;top:1809;width:1127;height:826;visibility:visible;mso-wrap-style:square;v-text-anchor:top" coordsize="213,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ZXjcUA&#10;AADcAAAADwAAAGRycy9kb3ducmV2LnhtbESPy2rDMBRE94X8g7iB7ho5paTBiRKC6cOLLPL6gIt1&#10;Y7m1rowlP9KvrwqFLIeZOcOst6OtRU+trxwrmM8SEMSF0xWXCi7n96clCB+QNdaOScGNPGw3k4c1&#10;ptoNfKT+FEoRIexTVGBCaFIpfWHIop+5hjh6V9daDFG2pdQtDhFua/mcJAtpseK4YLChzFDxfeqs&#10;gv2Hz6vDT5a/Hbqwv71+nkdjvpR6nI67FYhAY7iH/9u5VrB8WcDfmXgE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RleNxQAAANwAAAAPAAAAAAAAAAAAAAAAAJgCAABkcnMv&#10;ZG93bnJldi54bWxQSwUGAAAAAAQABAD1AAAAigMAAAAA&#10;" path="m213,151r,1l213,152r-1,2l211,155r-1,l207,155r-2,1l201,156r-4,l194,155r-3,l190,155r-1,-1l187,152r,l187,151r,-88l187,54r-2,-7l184,39r-4,-6l176,28r-5,-4l165,23r-6,-1l149,23r-8,6l131,37,120,50r,101l120,152r,l118,154r-1,1l116,155r-2,l110,156r-4,l104,156r-4,-1l98,155r-2,l95,154r-1,-2l94,152r,-1l94,63,93,54,91,47,90,39,86,33,83,28,78,24,72,23,64,22r-8,1l46,29r-9,8l26,50r,101l26,152r,l25,154r-1,1l22,155r-2,l16,156r-3,l9,156,6,155r-2,l3,155,1,154,,152r,l,151,,6,,5r,l,3,3,2r1,l6,2,9,1r2,l15,1r2,1l20,2r1,l22,3r,2l24,5r,1l24,26,36,13,47,6,59,,70,r9,l86,1r8,2l99,7r6,4l109,16r3,6l115,28r7,-7l128,15r6,-5l141,6r6,-4l153,1,158,r6,l178,r9,5l196,10r7,7l208,26r3,11l213,48r,11l213,151xe" fillcolor="black" stroked="f">
                  <v:path arrowok="t" o:connecttype="custom" o:connectlocs="112713,80433;112184,81492;111125,82021;108480,82550;104246,82550;101071,82021;100013,81492;98955,80433;98955,33338;97896,24871;95250,17463;90488,12700;84138,11642;74613,15346;63500,26458;63500,80433;62442,81492;61384,82021;58209,82550;55034,82550;51859,82021;50271,81492;49742,80433;49742,33338;48154,24871;45509,17463;41275,12700;33867,11642;24342,15346;13758,26458;13758,80433;13229,81492;11642,82021;8467,82550;4763,82550;2117,82021;529,81492;0,80433;0,3175;0,2646;1588,1058;3175,1058;5821,529;8996,1058;11113,1058;11642,2646;12700,3175;19050,6879;31221,0;41804,0;49742,1588;55563,5821;59267,11642;64559,11113;70909,5292;77788,1058;83609,0;94192,0;103717,5292;110067,13758;112713,25400;112713,79904" o:connectangles="0,0,0,0,0,0,0,0,0,0,0,0,0,0,0,0,0,0,0,0,0,0,0,0,0,0,0,0,0,0,0,0,0,0,0,0,0,0,0,0,0,0,0,0,0,0,0,0,0,0,0,0,0,0,0,0,0,0,0,0,0,0"/>
                </v:shape>
                <v:shape id="Freeform 33" o:spid="_x0000_s1055" style="position:absolute;left:47212;top:1809;width:698;height:1127;visibility:visible;mso-wrap-style:square;v-text-anchor:top" coordsize="131,2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BCEMYA&#10;AADcAAAADwAAAGRycy9kb3ducmV2LnhtbESPzWrCQBSF94LvMFyhm6KTlqISMxEpCC1YqFEX7q6Z&#10;axLM3AmZaRLfvlMouDycn4+TrAdTi45aV1lW8DKLQBDnVldcKDgettMlCOeRNdaWScGdHKzT8SjB&#10;WNue99RlvhBhhF2MCkrvm1hKl5dk0M1sQxy8q20N+iDbQuoW+zBuavkaRXNpsOJAKLGh95LyW/Zj&#10;AuTzfL7tvnr53M0jzIb79nt3OSn1NBk2KxCeBv8I/7c/tILl2wL+zoQjIN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BCEMYAAADcAAAADwAAAAAAAAAAAAAAAACYAgAAZHJz&#10;L2Rvd25yZXYueG1sUEsFBgAAAAAEAAQA9QAAAIsDAAAAAA==&#10;" path="m131,76r,19l128,111r-5,13l115,136r-8,9l96,152r-13,5l70,157r-6,l57,156r-4,-1l46,152r-5,-2l36,145r-4,-4l25,135r,73l25,209r,1l24,212r-1,l22,213r-3,l16,213r-4,l8,213r-2,l3,213,2,212r-1,l,210r,-1l,208,,6,,5r,l,3,2,2r1,l6,2,7,1r4,l14,1r2,1l18,2r1,l20,3r2,2l22,5r,1l22,26r7,-7l35,15r6,-5l48,6,54,2,60,1,66,r7,l88,r13,5l110,12r8,10l125,33r4,14l131,61r,15xm104,80r,-11l102,58,101,48,97,39,92,32,86,27,78,23,69,22r-5,l59,23r-5,3l48,28r-5,4l38,37r-6,6l25,50r,58l36,120r10,8l56,134r11,1l76,134r7,-4l91,125r5,-8l99,109r3,-10l103,90r1,-10xe" fillcolor="black" stroked="f">
                  <v:path arrowok="t" o:connecttype="custom" o:connectlocs="69850,50271;65584,65617;57053,76730;44256,83080;34125,83080;28260,82021;21861,79375;17063,74613;13330,110067;13330,111125;12264,112184;10131,112713;6398,112713;3199,112713;1066,112184;0,111125;0,110067;0,2646;0,1588;1600,1058;3732,529;7465,529;9598,1058;10664,1588;11731,2646;11731,13758;18662,7938;25594,3175;31992,529;38924,0;53854,2646;62918,11642;68784,24871;69850,40217;55453,36513;53854,25400;49055,16933;41590,12171;34125,11642;28793,13758;22928,16933;17063,22754;13330,57150;24527,67734;35725,71438;44256,68792;51188,61913;54387,52388;55453,42334" o:connectangles="0,0,0,0,0,0,0,0,0,0,0,0,0,0,0,0,0,0,0,0,0,0,0,0,0,0,0,0,0,0,0,0,0,0,0,0,0,0,0,0,0,0,0,0,0,0,0,0,0"/>
                  <o:lock v:ext="edit" verticies="t"/>
                </v:shape>
                <v:shape id="Freeform 34" o:spid="_x0000_s1056" style="position:absolute;left:48133;top:1444;width:650;height:1191;visibility:visible;mso-wrap-style:square;v-text-anchor:top" coordsize="124,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CooMEA&#10;AADcAAAADwAAAGRycy9kb3ducmV2LnhtbERPTYvCMBC9C/sfwix403RVXKlGEUEQFdHusuBtaGbb&#10;0mZSmmjrvzcHwePjfS9WnanEnRpXWFbwNYxAEKdWF5wp+P3ZDmYgnEfWWFkmBQ9ysFp+9BYYa9vy&#10;he6Jz0QIYRejgtz7OpbSpTkZdENbEwfu3zYGfYBNJnWDbQg3lRxF0VQaLDg05FjTJqe0TG5Gwbb8&#10;O3Tn6358LJ01ZHbf7el4UKr/2a3nIDx1/i1+uXdawWwS1oYz4QjI5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zwqKDBAAAA3AAAAA8AAAAAAAAAAAAAAAAAmAIAAGRycy9kb3du&#10;cmV2LnhtbFBLBQYAAAAABAAEAPUAAACGAwAAAAA=&#10;" path="m124,220r,1l123,221r-1,2l121,224r-2,l117,224r-2,1l111,225r-4,l105,224r-3,l100,224r-1,-1l99,221r-2,l97,220r,-85l97,124r-1,-8l94,108r-4,-6l86,97,80,93,74,92,66,91r-9,1l47,98r-10,8l26,119r,101l26,221r,l25,223r-2,1l22,224r-2,l16,225r-4,l9,225,6,224r-2,l2,224,1,223,,221r,l,220,,6,,5,,3,1,2,2,1r2,l6,1,9,r3,l16,r4,1l22,1r1,l25,2r1,1l26,5r,1l26,92,37,81,49,74,60,69r13,l86,69r10,5l106,79r6,7l118,95r3,11l123,117r1,15l124,220xe" fillcolor="black" stroked="f">
                  <v:path arrowok="t" o:connecttype="custom" o:connectlocs="65088,116946;64038,118005;62463,118534;60364,119063;56165,119063;53540,118534;51965,118005;50916,116946;50916,71438;50391,61384;47241,53975;41992,49213;34644,48154;24670,51859;13647,62971;13647,116946;13123,118005;11548,118534;8398,119063;4724,119063;2100,118534;525,118005;0,116946;0,3175;0,1588;1050,529;3149,529;6299,0;10498,529;12073,529;13647,1588;13647,3175;19421,42863;31494,36513;45142,36513;55640,41804;61939,50271;64563,61913;65088,116417" o:connectangles="0,0,0,0,0,0,0,0,0,0,0,0,0,0,0,0,0,0,0,0,0,0,0,0,0,0,0,0,0,0,0,0,0,0,0,0,0,0,0"/>
                </v:shape>
                <v:shape id="Freeform 35" o:spid="_x0000_s1057" style="position:absolute;left:59436;top:1635;width:730;height:1111;visibility:visible;mso-wrap-style:square;v-text-anchor:top" coordsize="137,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f9fMUA&#10;AADcAAAADwAAAGRycy9kb3ducmV2LnhtbESPQWvCQBSE7wX/w/IEL0U3LaHY6CpSCEovVit4fWSf&#10;2ZDs25Ddxvjvu4LgcZiZb5jlerCN6KnzlWMFb7MEBHHhdMWlgtNvPp2D8AFZY+OYFNzIw3o1elli&#10;pt2VD9QfQykihH2GCkwIbSalLwxZ9DPXEkfv4jqLIcqulLrDa4TbRr4nyYe0WHFcMNjSl6GiPv5Z&#10;Ba/fp+0+3x5SU+a+/qnPOzz3qVKT8bBZgAg0hGf40d5pBfP0E+5n4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x/18xQAAANwAAAAPAAAAAAAAAAAAAAAAAJgCAABkcnMv&#10;ZG93bnJldi54bWxQSwUGAAAAAAQABAD1AAAAigMAAAAA&#10;" path="m137,148r-2,10l134,167r-4,8l127,182r-5,6l116,194r-7,4l102,201r-9,4l85,206r-10,3l64,209r-54,l6,207,2,206,,202r,-4l,12,,7,2,3,6,2,10,,57,,74,2,87,4,98,8r9,6l114,21r5,10l122,41r1,12l123,61r-1,6l119,74r-3,5l112,85r-5,5l102,94r-6,4l103,99r9,4l118,108r6,6l129,121r4,9l135,138r2,10xm95,56r,-7l92,42,90,36,86,33,81,28,74,25,66,24r-11,l27,24r,66l58,90r10,l75,88r6,-4l86,81r4,-5l92,69r3,-6l95,56xm107,151r,-9l105,133r-4,-6l96,122r-6,-5l81,115r-8,-2l60,113r-33,l27,185r39,l76,185r8,-2l90,180r6,-3l101,172r4,-6l107,159r,-8xe" fillcolor="black" stroked="f">
                  <v:path arrowok="t" o:connecttype="custom" o:connectlocs="71959,84008;69294,93047;65030,99959;58100,105276;49572,108998;39977,111125;5330,111125;1066,109530;0,105276;0,3722;3198,1063;30383,0;46374,2127;57034,7444;63430,16483;65563,28180;65030,35624;61831,42004;57034,47853;51171,52106;59699,54765;66096,60614;70893,69121;73025,78691;50638,26053;47973,19141;43175,14888;35180,12761;14392,12761;30916,47853;39977,46789;45841,43068;49039,36687;50638,29775;57034,75501;53836,67526;47973,62209;38911,60082;14392,60082;35180,98364;44774,97301;51171,94111;55968,88262;57034,80286" o:connectangles="0,0,0,0,0,0,0,0,0,0,0,0,0,0,0,0,0,0,0,0,0,0,0,0,0,0,0,0,0,0,0,0,0,0,0,0,0,0,0,0,0,0,0,0"/>
                  <o:lock v:ext="edit" verticies="t"/>
                </v:shape>
                <v:shape id="Freeform 36" o:spid="_x0000_s1058" style="position:absolute;left:60356;top:1555;width:143;height:1191;visibility:visible;mso-wrap-style:square;v-text-anchor:top" coordsize="27,2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wdkcEA&#10;AADcAAAADwAAAGRycy9kb3ducmV2LnhtbERPz2vCMBS+C/sfwht407QOnXRGmcKgntRu7Pxo3pqy&#10;5qU20db/3hwEjx/f79VmsI24UudrxwrSaQKCuHS65krBz/fXZAnCB2SNjWNScCMPm/XLaIWZdj2f&#10;6FqESsQQ9hkqMCG0mZS+NGTRT11LHLk/11kMEXaV1B32Mdw2cpYkC2mx5thgsKWdofK/uFgFb1U4&#10;IB1T87vL+/P7Pt+mh8Wg1Ph1+PwAEWgIT/HDnWsFy3mcH8/EIyD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ScHZHBAAAA3AAAAA8AAAAAAAAAAAAAAAAAmAIAAGRycy9kb3du&#10;cmV2LnhtbFBLBQYAAAAABAAEAPUAAACGAwAAAAA=&#10;" path="m27,221r,1l26,222r,1l24,225r-2,l19,225r-2,1l13,226r-3,l7,225r-2,l3,225,1,223r,-1l1,222,,221,,7,1,5,1,4,1,3,3,2r2,l7,2,10,r3,l17,r2,2l22,2r2,l26,3r,1l27,5r,2l27,221xe" fillcolor="black" stroked="f">
                  <v:path arrowok="t" o:connecttype="custom" o:connectlocs="14288,116429;14288,116956;13759,116956;13759,117483;12700,118536;11642,118536;10055,118536;8996,119063;6879,119063;5292,119063;3704,118536;2646,118536;1588,118536;529,117483;529,116956;529,116956;0,116429;0,3688;529,2634;529,2107;529,1580;1588,1054;2646,1054;3704,1054;5292,0;6879,0;8996,0;10055,1054;11642,1054;12700,1054;13759,1580;13759,2107;14288,2634;14288,3688;14288,116429" o:connectangles="0,0,0,0,0,0,0,0,0,0,0,0,0,0,0,0,0,0,0,0,0,0,0,0,0,0,0,0,0,0,0,0,0,0,0"/>
                </v:shape>
                <v:shape id="Freeform 37" o:spid="_x0000_s1059" style="position:absolute;left:60706;top:1905;width:762;height:841;visibility:visible;mso-wrap-style:square;v-text-anchor:top" coordsize="144,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LHfMQA&#10;AADcAAAADwAAAGRycy9kb3ducmV2LnhtbESPT2sCMRTE7wW/Q3iCN00UWmVrFCkoBS/1D/b62Lwm&#10;Szcv203U1U9vCoUeh5n5DTNfdr4WF2pjFVjDeKRAEJfBVGw1HA/r4QxETMgG68Ck4UYRlove0xwL&#10;E668o8s+WZEhHAvU4FJqCilj6chjHIWGOHtfofWYsmytNC1eM9zXcqLUi/RYcV5w2NCbo/J7f/Ya&#10;wo9TdqO2t8Z8TuzmHrerj9NU60G/W72CSNSl//Bf+91omD2P4fdMPgJy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4yx3zEAAAA3AAAAA8AAAAAAAAAAAAAAAAAmAIAAGRycy9k&#10;b3ducmV2LnhtbFBLBQYAAAAABAAEAPUAAACJAwAAAAA=&#10;" path="m144,79r-1,17l139,111r-4,14l126,137r-10,10l103,153r-15,5l70,159r-17,l40,154,27,148,18,138,9,128,4,115,,99,,81,,64,4,49,10,35,19,24,29,14,41,6,56,1,73,,90,1r15,5l117,13r10,8l135,32r4,14l143,61r1,18xm116,80r,-11l114,58,111,48r-4,-8l101,32,94,27,84,24,73,22,62,24,52,27r-7,5l38,38r-4,9l30,57,29,68,27,80r2,11l30,102r2,10l37,120r5,7l51,133r8,4l72,137r11,l91,133r9,-5l106,121r5,-7l114,104r2,-11l116,80xe" fillcolor="black" stroked="f">
                  <v:path arrowok="t" o:connecttype="custom" o:connectlocs="75671,50800;71438,66146;61383,77788;46567,83609;28046,84138;14287,78317;4763,67734;0,52388;0,33867;5292,18521;15346,7408;29633,529;47625,529;61912,6879;71438,16933;75671,32279;61383,42334;60325,30692;56621,21167;49742,14288;38629,11642;27517,14288;20108,20108;15875,30163;14287,42334;15875,53975;19579,63500;26987,70380;38100,72496;48154,70380;56092,64030;60325,55034;61383,42334" o:connectangles="0,0,0,0,0,0,0,0,0,0,0,0,0,0,0,0,0,0,0,0,0,0,0,0,0,0,0,0,0,0,0,0,0"/>
                  <o:lock v:ext="edit" verticies="t"/>
                </v:shape>
                <v:shape id="Freeform 38" o:spid="_x0000_s1060" style="position:absolute;left:61626;top:1905;width:762;height:841;visibility:visible;mso-wrap-style:square;v-text-anchor:top" coordsize="145,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BroMUA&#10;AADcAAAADwAAAGRycy9kb3ducmV2LnhtbESP3WoCMRSE74W+QzgF7zSrULGrUWyhpRQEfyri3XFz&#10;3CzdnCyb6K5vbwTBy2FmvmGm89aW4kK1LxwrGPQTEMSZ0wXnCv62X70xCB+QNZaOScGVPMxnL50p&#10;pto1vKbLJuQiQtinqMCEUKVS+syQRd93FXH0Tq62GKKsc6lrbCLclnKYJCNpseC4YLCiT0PZ/+Zs&#10;FSA2x19nvpejd5dsP/a7FQ4OC6W6r+1iAiJQG57hR/tHKxi/DeF+Jh4BOb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EGugxQAAANwAAAAPAAAAAAAAAAAAAAAAAJgCAABkcnMv&#10;ZG93bnJldi54bWxQSwUGAAAAAAQABAD1AAAAigMAAAAA&#10;" path="m145,79r-1,17l140,111r-6,14l125,137r-10,10l103,153r-15,5l71,159r-17,l39,154,27,148,18,138,10,128,5,115,1,99,,81,1,64,5,49,10,35,18,24,28,14,42,6,56,1,74,,91,1r13,5l117,13r10,8l135,32r5,14l144,61r1,18xm117,80r,-11l114,58,112,48r-5,-8l102,32,93,27,85,24,72,22,61,24r-8,3l44,32r-5,6l34,47,31,57,28,68r,12l28,91r3,11l33,112r4,8l43,127r7,6l60,137r12,l83,137r9,-4l99,128r7,-7l111,114r3,-10l117,93r,-13xe" fillcolor="black" stroked="f">
                  <v:path arrowok="t" o:connecttype="custom" o:connectlocs="75674,50800;70419,66146;60434,77788;46246,83609;28378,84138;14189,78317;5255,67734;526,52388;526,33867;5255,18521;14714,7408;29429,529;47822,529;61486,6879;70945,16933;75674,32279;61486,42334;59909,30692;56230,21167;48873,14288;37837,11642;27852,14288;20495,20108;16291,30163;14714,42334;16291,53975;19444,63500;26276,70380;37837,72496;48348,70380;55705,64030;59909,55034;61486,42334" o:connectangles="0,0,0,0,0,0,0,0,0,0,0,0,0,0,0,0,0,0,0,0,0,0,0,0,0,0,0,0,0,0,0,0,0"/>
                  <o:lock v:ext="edit" verticies="t"/>
                </v:shape>
                <v:shape id="Freeform 39" o:spid="_x0000_s1061" style="position:absolute;left:62547;top:1555;width:714;height:1191;visibility:visible;mso-wrap-style:square;v-text-anchor:top" coordsize="133,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2R7cUA&#10;AADcAAAADwAAAGRycy9kb3ducmV2LnhtbESPzWrDMBCE74W8g9hCb43cmvzgRjahtCGHUojTS26L&#10;tbFMrJWxVMfJ01eBQI/DzHzDrIrRtmKg3jeOFbxMExDEldMN1wp+9p/PSxA+IGtsHZOCC3ko8snD&#10;CjPtzryjoQy1iBD2GSowIXSZlL4yZNFPXUccvaPrLYYo+1rqHs8Rblv5miRzabHhuGCwo3dD1an8&#10;tQq405uva6oNHQbdfGzn6eL7wEo9PY7rNxCBxvAfvre3WsFylsLtTDwCMv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jZHtxQAAANwAAAAPAAAAAAAAAAAAAAAAAJgCAABkcnMv&#10;ZG93bnJldi54bWxQSwUGAAAAAAQABAD1AAAAigMAAAAA&#10;" path="m133,219r-2,1l131,220r,1l129,223r-1,l126,223r-2,1l120,224r-2,l115,223r-2,l112,223r-2,-2l109,220r,l108,219r,-20l97,210r-12,9l72,224r-15,1l43,224,30,219r-9,-6l13,203,6,192,2,178,,163,,147,,130,3,114,8,101,16,88r8,-9l34,72,46,67,61,66r13,1l85,72r11,7l106,88r,-83l106,3r,-1l107,2r1,-1l110,1,112,r3,l119,r4,l125,r3,1l129,1r1,1l131,2r,1l133,5r,214xm106,117l94,104,85,97,75,91,64,90,54,91r-8,4l40,99r-5,8l32,115r-3,10l27,135r,10l27,156r1,10l30,176r4,8l39,193r6,5l53,202r9,1l67,203r5,-1l77,199r6,-2l88,193r5,-5l99,182r7,-7l106,117xe" fillcolor="black" stroked="f">
                  <v:path arrowok="t" o:connecttype="custom" o:connectlocs="70364,116417;70364,116946;68752,118005;66604,118534;63381,118534;60695,118005;59084,116946;58547,116417;58010,105305;45656,115888;30616,119063;16114,115888;6983,107421;1074,94192;0,77788;1611,60325;8594,46567;18262,38100;32765,34925;45656,38100;56936,46567;56936,1588;57473,1058;59084,529;61770,0;66067,0;68752,529;69827,1058;70364,1588;71438,115888;50490,55034;40285,48154;29005,48154;21485,52388;17188,60854;14502,71438;14502,82550;16114,93134;20948,102130;28468,106892;35988,107421;41359,105305;47267,102130;53176,96309;56936,61913" o:connectangles="0,0,0,0,0,0,0,0,0,0,0,0,0,0,0,0,0,0,0,0,0,0,0,0,0,0,0,0,0,0,0,0,0,0,0,0,0,0,0,0,0,0,0,0,0"/>
                  <o:lock v:ext="edit" verticies="t"/>
                </v:shape>
                <v:shape id="Freeform 40" o:spid="_x0000_s1062" style="position:absolute;left:1428;top:9271;width:715;height:1095;visibility:visible;mso-wrap-style:square;v-text-anchor:top" coordsize="137,2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QUtsIA&#10;AADcAAAADwAAAGRycy9kb3ducmV2LnhtbESPUWvCQBCE3wv9D8cW+lYvtVY0eootCH1t9AcsuTUX&#10;ze2muTOJ/74nFPo4zMw3zHo7+kb11IVa2MDrJANFXIqtuTJwPOxfFqBCRLbYCJOBGwXYbh4f1phb&#10;Gfib+iJWKkE45GjAxdjmWofSkccwkZY4eSfpPMYku0rbDocE942eZtlce6w5LThs6dNReSmu3sDp&#10;5yrydnbLZV98RDfI2WZ4MOb5adytQEUa43/4r/1lDSzeZ3A/k46A3v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5BS2wgAAANwAAAAPAAAAAAAAAAAAAAAAAJgCAABkcnMvZG93&#10;bnJldi54bWxQSwUGAAAAAAQABAD1AAAAhwMAAAAA&#10;" path="m137,148r,9l134,166r-2,7l127,181r-5,6l116,192r-6,5l102,200r-8,4l85,205r-10,2l64,207r-54,l6,207,2,205,,202r,-6l,11,,6,2,2,6,r4,l57,,75,,87,3,99,7r8,6l115,21r4,10l123,40r,13l123,59r-1,7l119,72r-3,7l112,85r-5,3l102,93r-6,3l105,98r7,4l118,107r6,6l129,120r4,8l135,138r2,10xm95,55r,-7l92,42,90,35,86,31,81,27,75,24,67,23,55,22r-28,l27,90r31,l69,88r7,-1l83,83r3,-4l91,74r1,-7l95,61r,-6xm107,149r,-9l105,133r-4,-6l96,122r-6,-5l81,114r-8,-2l60,112r-33,l27,184r40,l76,184r8,-2l90,180r6,-4l101,171r4,-6l107,157r,-8xe" fillcolor="black" stroked="f">
                  <v:path arrowok="t" o:connecttype="custom" o:connectlocs="71438,83080;68831,91546;63616,98955;57359,104246;49016,107950;39108,109538;5214,109538;1043,108480;0,103717;0,3175;3129,0;29722,0;45366,1588;55795,6879;62052,16404;64138,28046;63616,34925;60488,41804;55795,46567;50059,50800;58402,53975;64659,59796;69352,67734;71438,78317;49537,25400;46930,18521;42237,14288;34937,12171;14079,11642;30244,47625;39630,46038;44844,41804;47973,35454;49537,29104;55795,74084;52666,67204;46930,61913;38066,59267;14079,59267;34937,97367;43801,96309;50059,93134;54752,87313;55795,78846" o:connectangles="0,0,0,0,0,0,0,0,0,0,0,0,0,0,0,0,0,0,0,0,0,0,0,0,0,0,0,0,0,0,0,0,0,0,0,0,0,0,0,0,0,0,0,0"/>
                  <o:lock v:ext="edit" verticies="t"/>
                </v:shape>
                <v:shape id="Freeform 41" o:spid="_x0000_s1063" style="position:absolute;left:2333;top:9255;width:175;height:1127;visibility:visible;mso-wrap-style:square;v-text-anchor:top" coordsize="34,2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x7tcQA&#10;AADcAAAADwAAAGRycy9kb3ducmV2LnhtbESP0YrCMBRE3wX/IVxhX0RTBaVUo7gruwj7IFU/4NJc&#10;22JzU5po6t9vhAUfh5k5w6y3vWnEgzpXW1YwmyYgiAuray4VXM7fkxSE88gaG8uk4EkOtpvhYI2Z&#10;toFzepx8KSKEXYYKKu/bTEpXVGTQTW1LHL2r7Qz6KLtS6g5DhJtGzpNkKQ3WHBcqbOmrouJ2uhsF&#10;v/lsP/8Jado24XL7fIbjVY+PSn2M+t0KhKfev8P/7YNWkC4W8DoTj4D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D8e7XEAAAA3AAAAA8AAAAAAAAAAAAAAAAAmAIAAGRycy9k&#10;b3ducmV2LnhtbFBLBQYAAAAABAAEAPUAAACJAwAAAAA=&#10;" path="m30,208r,1l30,210r-1,2l28,212r-2,1l24,213r-4,l16,213r-3,l10,213r-2,l7,212r-2,l4,210r,-1l4,208,4,64r,-1l4,61r1,l7,60r1,l10,59r3,l16,59r4,l24,59r2,1l28,60r1,1l30,61r,2l30,64r,144xm34,15r-2,8l30,28r-5,3l16,31r-8,l4,28,,23,,16,2,7,4,2,9,r7,l25,r5,2l32,7r2,8xe" fillcolor="black" stroked="f">
                  <v:path arrowok="t" o:connecttype="custom" o:connectlocs="15409,110067;15409,110596;15409,111125;14895,112184;14381,112184;13354,112713;12327,112713;10272,112713;8218,112713;6677,112713;5136,112713;4109,112713;3595,112184;2568,112184;2054,111125;2054,110596;2054,110067;2054,33867;2054,33338;2054,32279;2568,32279;3595,31750;4109,31750;5136,31221;6677,31221;8218,31221;10272,31221;12327,31221;13354,31750;14381,31750;14895,32279;15409,32279;15409,33338;15409,33867;15409,110067;17463,7938;16436,12171;15409,14817;12840,16404;8218,16404;4109,16404;2054,14817;0,12171;0,8467;1027,3704;2054,1058;4623,0;8218,0;12840,0;15409,1058;16436,3704;17463,7938" o:connectangles="0,0,0,0,0,0,0,0,0,0,0,0,0,0,0,0,0,0,0,0,0,0,0,0,0,0,0,0,0,0,0,0,0,0,0,0,0,0,0,0,0,0,0,0,0,0,0,0,0,0,0,0"/>
                  <o:lock v:ext="edit" verticies="t"/>
                </v:shape>
                <v:shape id="Freeform 42" o:spid="_x0000_s1064" style="position:absolute;left:2746;top:9191;width:143;height:1191;visibility:visible;mso-wrap-style:square;v-text-anchor:top" coordsize="27,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ag4MQA&#10;AADcAAAADwAAAGRycy9kb3ducmV2LnhtbESP3YrCMBSE7wXfIRxh7zR1cUWqUURQZGHX3wc4NMem&#10;2px0m6j17c2C4OUwM98wk1ljS3Gj2heOFfR7CQjizOmCcwXHw7I7AuEDssbSMSl4kIfZtN2aYKrd&#10;nXd024dcRAj7FBWYEKpUSp8Zsuh7riKO3snVFkOUdS51jfcIt6X8TJKhtFhwXDBY0cJQdtlfrYIV&#10;Dwr51//Zbs6Hb+POi+vlOPhV6qPTzMcgAjXhHX6111rB6GsI/2fiEZDT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moODEAAAA3AAAAA8AAAAAAAAAAAAAAAAAmAIAAGRycy9k&#10;b3ducmV2LnhtbFBLBQYAAAAABAAEAPUAAACJAwAAAAA=&#10;" path="m27,219r-1,1l26,221r-1,2l24,223r-2,1l20,224r-3,l14,224r-4,l8,224r-3,l3,223r-2,l,221r,-1l,219,,5,,3,,2r1,l3,1r2,l8,r2,l14,r3,l20,r2,1l24,1r1,1l26,2r,1l27,5r,214xe" fillcolor="black" stroked="f">
                  <v:path arrowok="t" o:connecttype="custom" o:connectlocs="14288,116405;13759,116937;13759,117468;13230,118531;12700,118531;11642,119063;10584,119063;8996,119063;7409,119063;5292,119063;4233,119063;2646,119063;1588,118531;529,118531;0,117468;0,116937;0,116405;0,2658;0,1595;0,1063;529,1063;1588,532;2646,532;4233,0;5292,0;7409,0;8996,0;10584,0;11642,532;12700,532;13230,1063;13759,1063;13759,1595;14288,2658;14288,116405" o:connectangles="0,0,0,0,0,0,0,0,0,0,0,0,0,0,0,0,0,0,0,0,0,0,0,0,0,0,0,0,0,0,0,0,0,0,0"/>
                </v:shape>
                <v:shape id="Freeform 43" o:spid="_x0000_s1065" style="position:absolute;left:3111;top:9540;width:699;height:842;visibility:visible;mso-wrap-style:square;v-text-anchor:top" coordsize="133,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t6vcUA&#10;AADcAAAADwAAAGRycy9kb3ducmV2LnhtbESP0WrCQBRE3wv+w3ILvtVNFVONrkEson1Rqn7AJXub&#10;hGbvht1tTP7eLRT6OMzMGWad96YRHTlfW1bwOklAEBdW11wquF33LwsQPiBrbCyTgoE85JvR0xoz&#10;be/8Sd0llCJC2GeooAqhzaT0RUUG/cS2xNH7ss5giNKVUju8R7hp5DRJUmmw5rhQYUu7iorvy49R&#10;kL4P+ihPw2x7Lpb7Q5N+TGs3V2r83G9XIAL14T/81z5qBYv5G/yeiUdAb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63q9xQAAANwAAAAPAAAAAAAAAAAAAAAAAJgCAABkcnMv&#10;ZG93bnJldi54bWxQSwUGAAAAAAQABAD1AAAAigMAAAAA&#10;" path="m133,74r-1,5l129,83r-4,2l122,85r-95,l28,97r1,9l33,116r5,8l44,130r9,3l63,137r12,l85,137r7,-1l101,135r6,-3l112,130r4,-1l119,127r3,l123,127r1,l124,129r1,l125,131r,1l127,135r,2l127,140r-2,1l125,142r,1l125,145r-1,1l124,147r-1,l122,148r-4,3l113,152r-6,2l100,156r-9,2l81,159r-10,l54,158,40,154,28,148,18,140,10,129,5,115,,99,,81,,63,5,47,10,34,18,23,28,13,40,7,54,2,69,,85,2,97,7r12,6l117,21r7,9l129,42r3,13l133,69r,5xm106,66r,-10l101,40,96,34,91,28,77,21r-9,l58,21r-8,4l43,29r-5,6l33,41r-2,8l28,57r-1,9l106,66xe" fillcolor="black" stroked="f">
                  <v:path arrowok="t" o:connecttype="custom" o:connectlocs="69325,41804;65648,44979;14180,44979;15230,56092;19957,65617;27835,70380;39389,72496;48317,71967;56195,69850;60922,68263;64073,67205;65123,67205;65648,68263;65648,69850;66699,72496;65648,74613;65648,75671;65123,77259;64598,77788;61972,79905;56195,81492;47792,83609;37288,84138;21008,81492;9453,74084;2626,60855;0,42863;2626,24871;9453,12171;21008,3704;36238,0;50943,3704;61447,11113;67749,22225;69850,36513;55670,34925;53044,21167;47792,14817;35713,11113;26259,13229;19957,18521;16281,25929;14180,34925" o:connectangles="0,0,0,0,0,0,0,0,0,0,0,0,0,0,0,0,0,0,0,0,0,0,0,0,0,0,0,0,0,0,0,0,0,0,0,0,0,0,0,0,0,0,0"/>
                  <o:lock v:ext="edit" verticies="t"/>
                </v:shape>
                <v:shape id="Freeform 44" o:spid="_x0000_s1066" style="position:absolute;left:15748;top:16256;width:571;height:1111;visibility:visible;mso-wrap-style:square;v-text-anchor:top" coordsize="107,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XB/8MA&#10;AADcAAAADwAAAGRycy9kb3ducmV2LnhtbERPz2vCMBS+D/wfwhN2GTO1wyGdUUQoeNmhnQy9PZpn&#10;U2xeSpNq179+OQx2/Ph+b3ajbcWdet84VrBcJCCIK6cbrhWcvvLXNQgfkDW2jknBD3nYbWdPG8y0&#10;e3BB9zLUIoawz1CBCaHLpPSVIYt+4TriyF1dbzFE2NdS9/iI4baVaZK8S4sNxwaDHR0MVbdysAqm&#10;1XE5nDv5fbGTyT/f8pe8SAelnufj/gNEoDH8i//cR61gvYpr45l4BOT2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xXB/8MAAADcAAAADwAAAAAAAAAAAAAAAACYAgAAZHJzL2Rv&#10;d25yZXYueG1sUEsFBgAAAAAEAAQA9QAAAIgDAAAAAA==&#10;" path="m107,197r,2l107,202r,2l106,206r-1,1l105,208r-1,l102,209r-92,l6,208,3,207,,203r,-6l,5,,4r,l1,2,3,1r2,l8,1,10,r4,l17,r3,1l22,1r3,l26,2r1,2l27,4r,1l27,185r75,l104,185r1,1l105,186r1,1l107,190r,1l107,193r,4xe" fillcolor="black" stroked="f">
                  <v:path arrowok="t" o:connecttype="custom" o:connectlocs="57150,104745;57150,105808;57150,107403;57150,108467;56616,109530;56082,110062;56082,110593;55548,110593;54479,111125;5341,111125;3205,110593;1602,110062;0,107935;0,104745;0,2658;0,2127;0,2127;534,1063;1602,532;2671,532;4273,532;5341,0;7478,0;9080,0;10682,532;11750,532;13353,532;13887,1063;14421,2127;14421,2127;14421,2658;14421,98364;54479,98364;55548,98364;56082,98896;56082,98896;56616,99428;57150,101023;57150,101554;57150,102618;57150,104745" o:connectangles="0,0,0,0,0,0,0,0,0,0,0,0,0,0,0,0,0,0,0,0,0,0,0,0,0,0,0,0,0,0,0,0,0,0,0,0,0,0,0,0,0"/>
                </v:shape>
                <v:shape id="Freeform 45" o:spid="_x0000_s1067" style="position:absolute;left:16446;top:16240;width:175;height:1127;visibility:visible;mso-wrap-style:square;v-text-anchor:top" coordsize="32,2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zmbsMA&#10;AADcAAAADwAAAGRycy9kb3ducmV2LnhtbESPS6vCMBSE9xf8D+EIbkRTn2g1igiiK8HHwuWxObbF&#10;5qQ0Uev99TeCcJfDzHzDzJe1KcSTKpdbVtDrRiCIE6tzThWcT5vOBITzyBoLy6TgTQ6Wi8bPHGNt&#10;X3yg59GnIkDYxagg876MpXRJRgZd15bEwbvZyqAPskqlrvAV4KaQ/SgaS4M5h4UMS1pnlNyPD6Ng&#10;u76itqtfapvdxZTbuj0Y0l6pVrNezUB4qv1/+NveaQWT0RQ+Z8IRkI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wzmbsMAAADcAAAADwAAAAAAAAAAAAAAAACYAgAAZHJzL2Rv&#10;d25yZXYueG1sUEsFBgAAAAAEAAQA9QAAAIgDAAAAAA==&#10;" path="m30,208r,2l28,211r,1l27,212r-2,1l22,213r-2,l16,213r-4,l10,213r-3,l5,212r-1,l4,211,2,210r,-2l2,64r,-1l4,62r,l5,61r2,l10,59r2,l16,59r4,l22,59r3,2l27,61r1,1l28,62r2,1l30,64r,144xm32,16r,8l28,29r-3,2l16,32,7,31,2,29,,24,,16,,8,4,3,7,r9,l25,r3,3l32,8r,8xe" fillcolor="black" stroked="f">
                  <v:path arrowok="t" o:connecttype="custom" o:connectlocs="16372,110067;16372,111125;15280,111655;15280,112184;14734,112184;13643,112713;12006,112713;10914,112713;8732,112713;6549,112713;5457,112713;3820,112713;2729,112184;2183,112184;2183,111655;1091,111125;1091,110067;1091,33867;1091,33338;2183,32808;2183,32808;2729,32279;3820,32279;5457,31221;6549,31221;8732,31221;10914,31221;12006,31221;13643,32279;14734,32279;15280,32808;15280,32808;16372,33338;16372,33867;16372,110067;17463,8467;17463,12700;15280,15346;13643,16404;8732,16933;3820,16404;1091,15346;0,12700;0,8467;0,4233;2183,1588;3820,0;8732,0;13643,0;15280,1588;17463,4233;17463,8467" o:connectangles="0,0,0,0,0,0,0,0,0,0,0,0,0,0,0,0,0,0,0,0,0,0,0,0,0,0,0,0,0,0,0,0,0,0,0,0,0,0,0,0,0,0,0,0,0,0,0,0,0,0,0,0"/>
                  <o:lock v:ext="edit" verticies="t"/>
                </v:shape>
                <v:shape id="Freeform 46" o:spid="_x0000_s1068" style="position:absolute;left:16764;top:16557;width:730;height:810;visibility:visible;mso-wrap-style:square;v-text-anchor:top" coordsize="138,1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BUq78A&#10;AADcAAAADwAAAGRycy9kb3ducmV2LnhtbERPzYrCMBC+C/sOYRa8aaoHqdUoIix4WtzqA4zN2FSb&#10;STfJ1vr2m4Pg8eP7X28H24qefGgcK5hNMxDEldMN1wrOp69JDiJEZI2tY1LwpADbzcdojYV2D/6h&#10;voy1SCEcClRgYuwKKUNlyGKYuo44cVfnLcYEfS21x0cKt62cZ9lCWmw4NRjsaG+oupd/VsG3L4fb&#10;hffnY21cz2G5+83yo1Ljz2G3AhFpiG/xy33QCvJFmp/OpCMgN/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6EFSrvwAAANwAAAAPAAAAAAAAAAAAAAAAAJgCAABkcnMvZG93bnJl&#10;di54bWxQSwUGAAAAAAQABAD1AAAAhAMAAAAA&#10;" path="m138,5r,l138,6r,2l138,8r-1,1l137,10r,l137,11,88,149r-2,2l85,152r-1,1l83,153r-3,1l78,154r-4,l69,154r-5,l62,154r-4,l55,153r-1,l53,152r-1,-1l51,149,3,11,1,9,,8,,6,,5,,4,1,3,1,2r2,l5,,7,r3,l14,r3,l21,r2,2l25,2r2,1l27,3r1,1l28,5,69,125r1,1l70,125,111,5r,-1l112,3r1,l115,2r1,l118,r4,l126,r3,l132,r2,l136,2r1,l137,3r1,1l138,5xe" fillcolor="black" stroked="f">
                  <v:path arrowok="t" o:connecttype="custom" o:connectlocs="73025,2629;73025,4206;72496,4732;72496,5257;46567,78334;44979,79912;43921,80437;41275,80963;36513,80963;32808,80963;29104,80437;28046,79912;26987,78334;529,4732;0,3154;0,2103;529,1051;2646,0;5292,0;8996,0;12171,1051;14287,1577;14817,2103;36513,65717;37042,65717;58737,2103;59796,1577;61383,1051;64558,0;68263,0;70908,0;72496,1051;73025,2103" o:connectangles="0,0,0,0,0,0,0,0,0,0,0,0,0,0,0,0,0,0,0,0,0,0,0,0,0,0,0,0,0,0,0,0,0"/>
                </v:shape>
                <v:shape id="Freeform 47" o:spid="_x0000_s1069" style="position:absolute;left:17573;top:16541;width:699;height:842;visibility:visible;mso-wrap-style:square;v-text-anchor:top" coordsize="132,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B/ucYA&#10;AADcAAAADwAAAGRycy9kb3ducmV2LnhtbESPMW/CMBSE90r9D9ar1K1xYEAoYKK0tCoDHQgM7fZk&#10;P+KI+DmKXQj/vkaqxHi6u+90y3J0nTjTEFrPCiZZDoJYe9Nyo+Cw/3iZgwgR2WDnmRRcKUC5enxY&#10;YmH8hXd0rmMjEoRDgQpsjH0hZdCWHIbM98TJO/rBYUxyaKQZ8JLgrpPTPJ9Jhy2nBYs9vVnSp/rX&#10;KZiu1/rn9f1LV9vPq7Ob2uux/Vbq+WmsFiAijfEe/m9vjIL5bAK3M+kI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SB/ucYAAADcAAAADwAAAAAAAAAAAAAAAACYAgAAZHJz&#10;L2Rvd25yZXYueG1sUEsFBgAAAAAEAAQA9QAAAIsDAAAAAA==&#10;" path="m132,74r,5l130,82r-4,3l122,85r-95,l29,96r1,11l34,116r4,7l45,129r8,5l62,137r12,1l85,137r8,-2l101,134r6,-2l112,130r4,-2l120,127r2,l123,127r2,l125,128r1,1l126,130r,2l126,134r1,3l127,139r-1,1l126,141r,2l126,144r-1,1l125,146r-2,2l122,148r-4,2l114,151r-7,3l100,155r-9,2l82,159r-10,l54,157,41,154,29,148,19,139,10,128,4,114,,98,,80,,63,5,47,10,33,19,22,29,12,41,6,53,1,69,,85,1,98,6r12,6l117,21r8,10l128,42r4,12l132,69r,5xm106,65r,-10l101,39,96,33,91,27,77,21r-9,l58,22r-7,2l43,28r-5,6l34,40r-3,9l29,56r-2,9l106,65xe" fillcolor="black" stroked="f">
                  <v:path arrowok="t" o:connecttype="custom" o:connectlocs="69850,41804;66675,44979;14287,44979;15875,56621;20108,65088;28046,70909;39158,73025;49213,71438;56621,69850;61383,67734;64558,67205;66146,67205;66675,68263;66675,69850;67204,72496;66675,74084;66675,75671;66146,76730;65087,78317;62442,79375;56621,81492;48154,83080;38100,84138;21696,81492;10054,73555;2117,60325;0,42334;2646,24871;10054,11642;21696,3175;36513,0;51858,3175;61912,11113;67733,22225;69850,36513;56092,34396;53446,20638;48154,14288;35983,11113;26987,12700;20108,17992;16404,25929;14287,34396" o:connectangles="0,0,0,0,0,0,0,0,0,0,0,0,0,0,0,0,0,0,0,0,0,0,0,0,0,0,0,0,0,0,0,0,0,0,0,0,0,0,0,0,0,0,0"/>
                  <o:lock v:ext="edit" verticies="t"/>
                </v:shape>
                <v:shape id="Freeform 48" o:spid="_x0000_s1070" style="position:absolute;left:18494;top:16541;width:444;height:826;visibility:visible;mso-wrap-style:square;v-text-anchor:top" coordsize="85,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IcdcYA&#10;AADcAAAADwAAAGRycy9kb3ducmV2LnhtbESPzWvCQBTE7wX/h+UJXopu6kEkuopoCwoeWj/uz+zL&#10;B2bfptk1if71bqHgcZiZ3zDzZWdK0VDtCssKPkYRCOLE6oIzBafj13AKwnlkjaVlUnAnB8tF722O&#10;sbYt/1Bz8JkIEHYxKsi9r2IpXZKTQTeyFXHwUlsb9EHWmdQ1tgFuSjmOook0WHBYyLGidU7J9XAz&#10;Cr5P779t9thcdqnff15WkTxXaaPUoN+tZiA8df4V/m9vtYLpZAx/Z8IRkI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tIcdcYAAADcAAAADwAAAAAAAAAAAAAAAACYAgAAZHJz&#10;L2Rvd25yZXYueG1sUEsFBgAAAAAEAAQA9QAAAIsDAAAAAA==&#10;" path="m85,17r,4l85,23r-2,1l83,27r,1l82,28r-1,1l81,29r-2,l77,28r-2,l74,27r-3,l67,26r-2,l61,26r-3,l54,27r-4,1l45,32r-3,4l37,42r-5,6l27,56r,95l27,153r-1,1l26,155r-2,l22,156r-3,l17,156r-4,l10,156r-3,l5,156,2,155r-1,l1,154,,153r,-2l,7,,6,1,5r,l2,4r3,l6,2r2,l12,2r4,l18,2r3,2l22,4r1,1l23,5r1,1l24,7r,21l29,21r6,-6l40,10,45,6,50,2,54,1,59,r5,l65,r4,1l71,1r3,l76,2r3,l81,4r1,1l83,5r,1l83,7r,l85,8r,3l85,13r,4xe" fillcolor="black" stroked="f">
                  <v:path arrowok="t" o:connecttype="custom" o:connectlocs="44450,11113;43404,12700;43404,14817;42358,15346;41312,15346;39221,14817;37129,14287;33991,13758;30331,13758;26147,14817;21964,19050;16734,25400;14119,79904;13596,81492;12551,82021;9936,82550;6798,82550;3661,82550;1046,82021;523,81492;0,79904;0,3175;523,2646;2615,2117;4184,1058;8367,1058;10982,2117;12028,2646;12551,3175;12551,14817;18303,7937;23532,3175;28239,529;33468,0;36083,529;38698,529;41312,1058;42881,2646;43404,3175;43404,3704;44450,5821;44450,8996" o:connectangles="0,0,0,0,0,0,0,0,0,0,0,0,0,0,0,0,0,0,0,0,0,0,0,0,0,0,0,0,0,0,0,0,0,0,0,0,0,0,0,0,0,0"/>
                </v:shape>
                <v:shape id="Freeform 49" o:spid="_x0000_s1071" style="position:absolute;left:1222;top:40227;width:825;height:1111;visibility:visible;mso-wrap-style:square;v-text-anchor:top" coordsize="156,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vafsIA&#10;AADcAAAADwAAAGRycy9kb3ducmV2LnhtbESPS6vCMBSE94L/IRzBnaYqiFSj+EBQdOMD3B6aY1tt&#10;TkoTtfrrby4ILoeZ+YaZzGpTiCdVLresoNeNQBAnVuecKjif1p0RCOeRNRaWScGbHMymzcYEY21f&#10;fKDn0aciQNjFqCDzvoyldElGBl3XlsTBu9rKoA+ySqWu8BXgppD9KBpKgzmHhQxLWmaU3I8Po2DZ&#10;9+VntXlcdrSl3f59Wtz2VCvVbtXzMQhPtf+Fv+2NVjAaDuD/TDgCcv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q9p+wgAAANwAAAAPAAAAAAAAAAAAAAAAAJgCAABkcnMvZG93&#10;bnJldi54bWxQSwUGAAAAAAQABAD1AAAAhwMAAAAA&#10;" path="m156,132r-1,18l150,166r-6,14l135,191r-11,10l109,207r-15,3l76,212,59,210,45,207,32,201,21,192,11,181,5,167,1,153,,134,,5,,4r,l1,2,2,1r3,l7,1,9,r4,l17,r2,1l22,1r2,l25,2r2,2l27,4r,1l27,130r1,14l30,156r4,10l40,174r8,7l56,185r10,2l77,188r12,-1l99,185r9,-4l115,174r7,-8l125,156r3,-11l129,132,129,5r,-1l129,4r1,-2l131,1r2,l135,1,139,r3,l146,r3,1l151,1r1,l155,2r,2l156,4r,1l156,132xe" fillcolor="black" stroked="f">
                  <v:path arrowok="t" o:connecttype="custom" o:connectlocs="82021,78626;76200,94351;65617,105359;49742,110077;31221,110077;16933,105359;5821,94876;529,80199;0,2621;0,2097;1058,524;3704,524;6879,0;10054,524;12700,524;14287,2097;14287,2621;14817,75481;17992,87013;25400,94876;34925,98021;47096,98021;57150,94876;64558,87013;67733,76005;68263,2621;68263,2097;69321,524;71438,524;75142,0;78846,524;80433,524;82021,2097;82550,2621" o:connectangles="0,0,0,0,0,0,0,0,0,0,0,0,0,0,0,0,0,0,0,0,0,0,0,0,0,0,0,0,0,0,0,0,0,0"/>
                </v:shape>
                <v:shape id="Freeform 50" o:spid="_x0000_s1072" style="position:absolute;left:2317;top:40497;width:445;height:825;visibility:visible;mso-wrap-style:square;v-text-anchor:top" coordsize="85,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chmsUA&#10;AADcAAAADwAAAGRycy9kb3ducmV2LnhtbESPW2vCQBSE3wv+h+UIfSm6UYpIdBXRCi30wev7MXty&#10;wezZNLtN0v56VxB8HGbmG2a+7EwpGqpdYVnBaBiBIE6sLjhTcDpuB1MQziNrLC2Tgj9ysFz0XuYY&#10;a9vynpqDz0SAsItRQe59FUvpkpwMuqGtiIOX2tqgD7LOpK6xDXBTynEUTaTBgsNCjhWtc0quh1+j&#10;YHd6+2mz/83lK/XfH5dVJM9V2ij12u9WMxCeOv8MP9qfWsF08g73M+EIyM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dyGaxQAAANwAAAAPAAAAAAAAAAAAAAAAAJgCAABkcnMv&#10;ZG93bnJldi54bWxQSwUGAAAAAAQABAD1AAAAigMAAAAA&#10;" path="m85,17r,3l83,23r,2l83,27r-1,1l82,28r-1,1l80,29r-1,l77,28r-2,l72,27r-2,l67,26r-2,l61,25r-3,1l54,27r-5,1l45,32r-3,4l37,42r-5,6l27,57r,94l26,153r,1l24,155r-1,l22,156r-3,l17,156r-4,l10,156r-3,l5,156,2,155r-1,l,154r,-1l,151,,7,,6,,5r1,l2,4,3,2r3,l8,2r4,l15,2r2,l19,2r2,2l22,5r1,l23,6r,1l23,28r6,-7l34,15r6,-5l45,6,49,2,54,1,59,r4,l65,r2,l70,1r4,l76,2r3,l81,4r1,1l82,5r1,1l83,6r,1l83,8r,3l85,13r,4xe" fillcolor="black" stroked="f">
                  <v:path arrowok="t" o:connecttype="custom" o:connectlocs="44450,10583;43404,13229;42881,14817;42358,15346;41312,15346;39221,14817;36606,14287;33991,13758;30331,13758;25624,14817;21964,19050;16734,25400;14119,79904;13596,81492;12028,82021;9936,82550;6798,82550;3661,82550;1046,82021;0,81492;0,79904;0,3175;523,2646;1569,1058;4184,1058;7844,1058;9936,1058;11505,2646;12028,3175;12028,14817;17780,7937;23532,3175;28239,529;32945,0;35037,0;38698,529;41312,1058;42881,2646;43404,3175;43404,3704;43404,5821;44450,8996" o:connectangles="0,0,0,0,0,0,0,0,0,0,0,0,0,0,0,0,0,0,0,0,0,0,0,0,0,0,0,0,0,0,0,0,0,0,0,0,0,0,0,0,0,0"/>
                </v:shape>
                <v:shape id="Freeform 51" o:spid="_x0000_s1073" style="position:absolute;left:2905;top:40195;width:174;height:1127;visibility:visible;mso-wrap-style:square;v-text-anchor:top" coordsize="32,2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C0m1sUA&#10;AADcAAAADwAAAGRycy9kb3ducmV2LnhtbESPQWvCQBSE74L/YXmCl6AbrYqkWUWEkpwK1R56fGZf&#10;k2D2bchuk7S/vlsoeBxm5hsmPY6mET11rrasYLWMQRAXVtdcKni/viz2IJxH1thYJgXf5OB4mE5S&#10;TLQd+I36iy9FgLBLUEHlfZtI6YqKDLqlbYmD92k7gz7IrpS6wyHATSPXcbyTBmsOCxW2dK6ouF++&#10;jILsfENtTz8UmfzDtNkYPW3oVan5bDw9g/A0+kf4v51rBfvdFv7OhCMgD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LSbWxQAAANwAAAAPAAAAAAAAAAAAAAAAAJgCAABkcnMv&#10;ZG93bnJldi54bWxQSwUGAAAAAAQABAD1AAAAigMAAAAA&#10;" path="m29,208r,2l28,211r,1l27,212r-3,1l22,213r-2,l16,213r-4,l10,213r-3,l5,212r-1,l4,211,2,210r,-2l2,64r,-1l4,62r,l5,61r2,l10,59r2,l16,59r4,l22,59r2,2l27,61r1,1l28,62r1,1l29,64r,144xm32,15r,9l28,29r-4,2l16,31r-9,l2,29,,24,,16,,8,4,3,7,r9,l24,r4,3l32,8r,7xe" fillcolor="black" stroked="f">
                  <v:path arrowok="t" o:connecttype="custom" o:connectlocs="15826,110067;15826,111125;15280,111655;15280,112184;14734,112184;13097,112713;12006,112713;10914,112713;8732,112713;6549,112713;5457,112713;3820,112713;2729,112184;2183,112184;2183,111655;1091,111125;1091,110067;1091,33867;1091,33338;2183,32808;2183,32808;2729,32279;3820,32279;5457,31221;6549,31221;8732,31221;10914,31221;12006,31221;13097,32279;14734,32279;15280,32808;15280,32808;15826,33338;15826,33867;15826,110067;17463,7938;17463,12700;15280,15346;13097,16404;8732,16404;3820,16404;1091,15346;0,12700;0,8467;0,4233;2183,1588;3820,0;8732,0;13097,0;15280,1588;17463,4233;17463,7938" o:connectangles="0,0,0,0,0,0,0,0,0,0,0,0,0,0,0,0,0,0,0,0,0,0,0,0,0,0,0,0,0,0,0,0,0,0,0,0,0,0,0,0,0,0,0,0,0,0,0,0,0,0,0,0"/>
                  <o:lock v:ext="edit" verticies="t"/>
                </v:shape>
                <v:shape id="Freeform 52" o:spid="_x0000_s1074" style="position:absolute;left:3333;top:40497;width:651;height:825;visibility:visible;mso-wrap-style:square;v-text-anchor:top" coordsize="124,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ri48MA&#10;AADcAAAADwAAAGRycy9kb3ducmV2LnhtbESPQYvCMBSE74L/ITzBi6ypHopUo6yi4EVwrQePj+Zt&#10;W7Z5qUnU9t+bhYU9DjPzDbPadKYRT3K+tqxgNk1AEBdW11wquOaHjwUIH5A1NpZJQU8eNuvhYIWZ&#10;ti/+oucllCJC2GeooAqhzaT0RUUG/dS2xNH7ts5giNKVUjt8Rbhp5DxJUmmw5rhQYUu7ioqfy8Mo&#10;2GI4nfdpnvQT2d/7m58Zh41S41H3uQQRqAv/4b/2UStYpCn8nolHQK7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gri48MAAADcAAAADwAAAAAAAAAAAAAAAACYAgAAZHJzL2Rv&#10;d25yZXYueG1sUEsFBgAAAAAEAAQA9QAAAIgDAAAAAA==&#10;" path="m124,151r,2l123,154r-1,1l120,155r-1,1l117,156r-3,l110,156r-3,l104,156r-2,l99,155r-1,l98,154r-1,-1l97,151r,-83l97,55,96,47,93,41,90,34,86,29,80,26,74,23r-8,l56,25,46,31r-9,7l26,50r,101l26,153r,1l24,155r-1,l22,156r-3,l16,156r-4,l8,156r-2,l3,156,2,155r-1,l,154r,-1l,151,,7,,6,,5r1,l2,4,3,2r3,l8,2r3,l14,2r3,l19,2r2,2l22,5r1,l23,6r,1l23,27,35,13,48,6,60,1,72,,86,1,96,5r10,6l112,18r6,9l120,37r3,12l124,64r,87xe" fillcolor="black" stroked="f">
                  <v:path arrowok="t" o:connecttype="custom" o:connectlocs="65088,80963;64038,82021;62463,82550;59839,82550;56165,82550;53540,82550;51441,82021;50916,80963;50916,35983;50391,24871;47241,17992;41992,13758;34644,12171;24146,16404;13647,26458;13647,80963;12598,82021;11548,82550;8398,82550;4199,82550;1575,82550;525,82021;0,80963;0,3704;0,2646;1050,2117;3149,1058;5774,1058;8923,1058;11023,2117;12073,2646;12073,3704;18372,6879;31494,529;45142,529;55640,5821;61939,14287;64563,25929;65088,79904" o:connectangles="0,0,0,0,0,0,0,0,0,0,0,0,0,0,0,0,0,0,0,0,0,0,0,0,0,0,0,0,0,0,0,0,0,0,0,0,0,0,0"/>
                </v:shape>
                <v:shape id="Freeform 53" o:spid="_x0000_s1075" style="position:absolute;left:4191;top:40497;width:698;height:841;visibility:visible;mso-wrap-style:square;v-text-anchor:top" coordsize="133,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ewAMQA&#10;AADcAAAADwAAAGRycy9kb3ducmV2LnhtbESP0WrCQBRE3wv+w3IF3+pGpdFGVxFFtC9KbT/gkr0m&#10;wezdsLtq8vddQejjMDNnmMWqNbW4k/OVZQWjYQKCOLe64kLB78/ufQbCB2SNtWVS0JGH1bL3tsBM&#10;2wd/0/0cChEh7DNUUIbQZFL6vCSDfmgb4uhdrDMYonSF1A4fEW5qOU6SVBqsOC6U2NCmpPx6vhkF&#10;6bbTB3nsJutT/rnb1+nXuHIfSg367XoOIlAb/sOv9kErmKVTeJ6JR0A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sADEAAAA3AAAAA8AAAAAAAAAAAAAAAAAmAIAAGRycy9k&#10;b3ducmV2LnhtbFBLBQYAAAAABAAEAPUAAACJAwAAAAA=&#10;" path="m133,74r-1,5l130,82r-3,3l123,85r-94,l29,96r2,11l33,116r5,7l45,129r8,5l63,137r12,1l85,137r9,-2l101,134r6,-2l112,129r5,-1l121,127r1,l123,127r2,l126,128r,l126,130r1,2l127,134r,3l127,139r,1l127,141r-1,2l126,144r,1l125,146r,l122,148r-4,2l115,151r-8,3l100,155r-9,2l83,159r-10,l56,157,41,154,29,148,19,139,10,128,5,114,1,98,,80,1,63,5,47,10,33,19,22,29,12,41,6,54,1,69,,85,1,99,6r11,6l118,21r7,8l130,42r2,12l133,69r,5xm106,65r,-10l101,39,98,33,91,27,78,21r-10,l59,21r-8,4l45,28r-7,6l35,41r-4,8l29,57r,8l106,65xe" fillcolor="black" stroked="f">
                  <v:path arrowok="t" o:connecttype="custom" o:connectlocs="69325,41804;66699,44979;15230,44979;16281,56621;19957,65088;27835,70909;39389,73025;49368,71438;56195,69850;61447,67734;64073,67205;65648,67205;66174,67734;66699,69850;66699,72496;66699,74084;66174,75671;66174,76730;65648,77259;61972,79375;56195,81492;47792,83080;38339,84138;21533,81492;9979,73555;2626,60325;0,42334;2626,24871;9979,11642;21533,3175;36238,0;51994,3175;61972,11113;68274,22225;69850,36513;55670,34396;53044,20638;47792,14288;35713,11113;26785,13229;19957,17992;16281,25929;15230,34396" o:connectangles="0,0,0,0,0,0,0,0,0,0,0,0,0,0,0,0,0,0,0,0,0,0,0,0,0,0,0,0,0,0,0,0,0,0,0,0,0,0,0,0,0,0,0"/>
                  <o:lock v:ext="edit" verticies="t"/>
                </v:shape>
                <v:shape id="Freeform 54" o:spid="_x0000_s1076" style="position:absolute;left:59531;top:46339;width:603;height:1095;visibility:visible;mso-wrap-style:square;v-text-anchor:top" coordsize="116,2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Z3mcIA&#10;AADcAAAADwAAAGRycy9kb3ducmV2LnhtbERPy2rCQBTdF/oPwxW6qxNbEYmZiPQBxUWLUffXzDUT&#10;k7kTMlON/frOQnB5OO9sOdhWnKn3tWMFk3ECgrh0uuZKwW77+TwH4QOyxtYxKbiSh2X++JBhqt2F&#10;N3QuQiViCPsUFZgQulRKXxqy6MeuI47c0fUWQ4R9JXWPlxhuW/mSJDNpsebYYLCjN0NlU/xaBa+0&#10;PyRrfv++fmymTVOb0y78/Cn1NBpWCxCBhnAX39xfWsF8FtfGM/EIy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1neZwgAAANwAAAAPAAAAAAAAAAAAAAAAAJgCAABkcnMvZG93&#10;bnJldi54bWxQSwUGAAAAAAQABAD1AAAAhwMAAAAA&#10;" path="m116,196r,2l115,201r,2l113,204r,2l112,207r-1,l110,207r-100,l6,207,4,204,,202r,-6l,11,,5,4,2,6,r4,l109,r1,l111,r1,1l112,2r1,2l113,6r2,3l115,11r,4l113,16r,2l112,20r,1l111,22r-1,l109,22r-82,l27,87r70,l99,87r1,2l100,90r1,l102,92r,2l102,96r,4l102,102r,3l102,106r-1,1l100,108r,2l99,110r-2,l27,110r,75l110,185r1,l112,185r1,1l113,187r2,1l115,191r1,2l116,196xe" fillcolor="black" stroked="f">
                  <v:path arrowok="t" o:connecttype="custom" o:connectlocs="60325,104775;59805,107421;58765,109009;57725,109538;5200,109538;2080,107950;0,103717;0,2646;3120,0;56685,0;57725,0;58245,1058;58765,3175;59805,5821;58765,8467;58245,10583;57725,11642;56685,11642;14041,46038;51484,46038;52004,47625;53044,48684;53044,50800;53044,53975;53044,56092;52004,57150;51484,58209;14041,58209;57205,97896;58245,97896;58765,98955;59805,101071;60325,103717" o:connectangles="0,0,0,0,0,0,0,0,0,0,0,0,0,0,0,0,0,0,0,0,0,0,0,0,0,0,0,0,0,0,0,0,0"/>
                </v:shape>
                <v:shape id="Freeform 55" o:spid="_x0000_s1077" style="position:absolute;left:60261;top:46624;width:683;height:810;visibility:visible;mso-wrap-style:square;v-text-anchor:top" coordsize="128,1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ZaLsMA&#10;AADcAAAADwAAAGRycy9kb3ducmV2LnhtbESPQWsCMRSE7wX/Q3hCbzWrh8VujSKC2EvBWn/A6+Z1&#10;s3TzsuTFdfXXN4VCj8PMfMOsNqPv1EBR2sAG5rMCFHEdbMuNgfPH/mkJShKyxS4wGbiRwGY9eVhh&#10;ZcOV32k4pUZlCEuFBlxKfaW11I48yiz0xNn7CtFjyjI22ka8Zrjv9KIoSu2x5bzgsKedo/r7dPEG&#10;5DJ8CpbHe0zH7Uh3Odze3MGYx+m4fQGVaEz/4b/2qzWwLJ/h90w+Anr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tZaLsMAAADcAAAADwAAAAAAAAAAAAAAAACYAgAAZHJzL2Rv&#10;d25yZXYueG1sUEsFBgAAAAAEAAQA9QAAAIgDAAAAAA==&#10;" path="m127,147r1,1l128,150r,2l127,153r-1,l122,154r-2,l115,154r-5,l107,154r-2,l103,153r-2,l100,152r-1,-2l99,149,64,93,30,149r-1,1l27,152r,1l25,153r-1,1l21,154r-3,l14,154r-5,l6,154,3,153r-1,l,152r,-2l,148r2,-1l47,75,4,8,3,6,3,4,3,3,4,1,6,,9,r4,l18,r3,l25,r2,l29,1r2,l31,3r1,l34,4,66,58,99,4r1,-1l101,3r,-2l103,1,105,r1,l110,r4,l119,r2,l123,r3,1l127,3r,1l126,5r-1,3l83,75r44,72xe" fillcolor="black" stroked="f">
                  <v:path arrowok="t" o:connecttype="custom" o:connectlocs="68263,77809;68263,79912;67196,80437;63997,80963;58664,80963;55997,80963;53864,80437;52797,78860;34132,48893;15466,78860;14399,80437;12799,80963;9599,80963;4800,80963;1600,80437;0,79912;0,77809;25065,39430;1600,3154;1600,1577;3200,0;6933,0;11199,0;14399,0;16532,526;17066,1577;35198,30493;53330,1577;53864,526;55997,0;58664,0;63463,0;65596,0;67730,1577;67196,2629;44264,39430" o:connectangles="0,0,0,0,0,0,0,0,0,0,0,0,0,0,0,0,0,0,0,0,0,0,0,0,0,0,0,0,0,0,0,0,0,0,0,0"/>
                </v:shape>
                <v:shape id="Freeform 56" o:spid="_x0000_s1078" style="position:absolute;left:61023;top:46418;width:492;height:1016;visibility:visible;mso-wrap-style:square;v-text-anchor:top" coordsize="94,1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P8asIA&#10;AADcAAAADwAAAGRycy9kb3ducmV2LnhtbERPy2oCMRTdC/2HcAvuakYXPkaj1IIgBfEJurxNbmem&#10;ndwMSarj35tFweXhvGeL1tbiSj5UjhX0exkIYu1MxYWC03H1NgYRIrLB2jEpuFOAxfylM8PcuBvv&#10;6XqIhUghHHJUUMbY5FIGXZLF0HMNceK+nbcYE/SFNB5vKdzWcpBlQ2mx4tRQYkMfJenfw59V8MNx&#10;9/W5W57764l2/n7Rm+VWK9V9bd+nICK18Sn+d6+NgvEozU9n0hGQ8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w/xqwgAAANwAAAAPAAAAAAAAAAAAAAAAAJgCAABkcnMvZG93&#10;bnJldi54bWxQSwUGAAAAAAQABAD1AAAAhwMAAAAA&#10;" path="m94,177r,5l94,185r-1,2l91,189r-1,2l88,192r-3,l81,193r-2,1l75,194r-3,l68,194r-11,l48,192r-7,-4l35,183r-4,-7l27,167,26,157,25,146r,-85l5,61r-2,l1,59,,56,,50,,48,,45,,44,1,43r,-3l3,40r1,l5,39r20,l25,6r,-1l26,3r,-1l27,2,30,1r2,l35,r3,l42,r3,1l47,1r2,1l51,2r,1l52,5r,1l52,39r37,l90,40r1,l93,40r,3l94,44r,1l94,48r,2l94,56r-1,3l91,61r-2,l52,61r,82l52,156r4,9l62,171r10,1l75,172r4,l81,171r3,-1l86,170r2,-1l89,169r1,-2l91,169r,l93,169r,1l94,171r,2l94,175r,2xe" fillcolor="black" stroked="f">
                  <v:path arrowok="t" o:connecttype="custom" o:connectlocs="49213,95315;48689,97934;47119,100029;44501,100553;41360,101600;37695,101600;29842,101600;21465,98458;16230,92173;13612,82223;13089,31946;1571,31946;0,29328;0,25138;0,23043;524,20948;2094,20948;13089,20425;13089,2619;13612,1047;15706,524;18324,0;21989,0;24607,524;26701,1047;27224,2619;27224,20425;47119,20948;48689,20948;49213,23043;49213,25138;49213,29328;47642,31946;27224,31946;27224,81699;32460,89555;39266,90078;42407,89555;45025,89031;46595,88507;47642,88507;48689,88507;49213,89555;49213,91649" o:connectangles="0,0,0,0,0,0,0,0,0,0,0,0,0,0,0,0,0,0,0,0,0,0,0,0,0,0,0,0,0,0,0,0,0,0,0,0,0,0,0,0,0,0,0,0"/>
                </v:shape>
                <v:shape id="Freeform 57" o:spid="_x0000_s1079" style="position:absolute;left:61706;top:46609;width:444;height:825;visibility:visible;mso-wrap-style:square;v-text-anchor:top" coordsize="84,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SFe8QA&#10;AADcAAAADwAAAGRycy9kb3ducmV2LnhtbESPQWvCQBSE74X+h+UVvNVNDLYhupFSULT0otX7I/tM&#10;QrNvt9lV47/vCoLHYWa+YeaLwXTiTL1vLStIxwkI4srqlmsF+5/law7CB2SNnWVScCUPi/L5aY6F&#10;thfe0nkXahEh7AtU0ITgCil91ZBBP7aOOHpH2xsMUfa11D1eItx0cpIkb9Jgy3GhQUefDVW/u5NR&#10;8H3IXbbK3DrwlbvNdPu30tmXUqOX4WMGItAQHuF7e60V5O8p3M7EIy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G0hXvEAAAA3AAAAA8AAAAAAAAAAAAAAAAAmAIAAGRycy9k&#10;b3ducmV2LnhtbFBLBQYAAAAABAAEAPUAAACJAwAAAAA=&#10;" path="m84,17r,2l84,22r,2l84,26r-1,1l83,28r-1,1l81,29r-2,l78,28r-2,l73,27,71,26r-3,l66,24r-4,l58,24r-3,3l50,28r-4,4l41,35r-4,7l33,48r-7,8l26,151r,1l26,154r-1,l24,155r-1,l20,156r-2,l14,156r-4,l7,156,4,155r-1,l2,154r-2,l,152r,-1l,7,,6,,5,2,3r1,l4,2r3,l9,2r4,l15,2r3,l20,2r1,1l23,3r1,2l24,6r,1l24,28r6,-9l35,13,40,8,45,6,50,2,55,1,60,r3,l66,r2,l71,r3,1l77,1r2,1l82,3r1,l83,5r1,1l84,6r,1l84,8r,3l84,13r,4xe" fillcolor="black" stroked="f">
                  <v:path arrowok="t" o:connecttype="custom" o:connectlocs="44450,10054;44450,12700;43921,14287;43392,15346;41804,15346;40217,14817;37571,13758;34925,12700;30692,12700;26458,14817;21696,18521;17463,25400;13758,79904;13758,81492;12700,82021;10583,82550;7408,82550;3704,82550;1588,82021;0,81492;0,79904;0,3175;1058,1588;2117,1058;4763,1058;7937,1058;10583,1058;12171,1588;12700,3175;12700,14817;18521,6879;23813,3175;29104,529;33338,0;35983,0;39158,529;41804,1058;43921,1588;44450,3175;44450,3704;44450,5821;44450,8996" o:connectangles="0,0,0,0,0,0,0,0,0,0,0,0,0,0,0,0,0,0,0,0,0,0,0,0,0,0,0,0,0,0,0,0,0,0,0,0,0,0,0,0,0,0"/>
                </v:shape>
                <v:shape id="Freeform 58" o:spid="_x0000_s1080" style="position:absolute;left:62230;top:46609;width:619;height:841;visibility:visible;mso-wrap-style:square;v-text-anchor:top" coordsize="118,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4znMMA&#10;AADcAAAADwAAAGRycy9kb3ducmV2LnhtbESPQWvCQBSE7wX/w/IEb3VjDirRVUQteLNV0esz+8wG&#10;s29Ddhujv75bKPQ4zMw3zHzZ2Uq01PjSsYLRMAFBnDtdcqHgdPx4n4LwAVlj5ZgUPMnDctF7m2Om&#10;3YO/qD2EQkQI+wwVmBDqTEqfG7Loh64mjt7NNRZDlE0hdYOPCLeVTJNkLC2WHBcM1rQ2lN8P31bB&#10;Vt4+w6Q7G+/ogvvNJn2111SpQb9bzUAE6sJ/+K+90wqmkxR+z8QjIB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M4znMMAAADcAAAADwAAAAAAAAAAAAAAAACYAgAAZHJzL2Rv&#10;d25yZXYueG1sUEsFBgAAAAAEAAQA9QAAAIgDAAAAAA==&#10;" path="m118,151r,3l117,154r-1,1l113,156r-2,l107,156r-4,l100,156r-1,-1l97,154r-1,l96,151r,-15l86,146r-11,6l63,157r-12,2l39,157r-9,-2l21,152r-7,-6l7,140,4,133,,124,,114,1,103,5,93r6,-8l20,79,30,72,42,70,55,67,73,66r19,l92,55r,-7l90,40,89,34,85,29,80,26,75,23,68,22,59,21,49,22r-7,1l35,26r-7,3l22,32r-3,2l15,35r-3,2l11,35r-1,l9,34r,-1l7,32r,-1l7,28r,-2l7,22r,-3l9,17r1,-2l14,13r3,-2l23,7,30,5,37,3,46,1,53,r9,l76,,87,3,99,7r7,6l112,21r4,10l118,42r,12l118,151xm92,86r-23,l59,86r-8,1l43,90r-6,3l32,97r-2,5l27,107r,6l28,124r7,8l42,136r12,2l64,136r10,-3l83,127r9,-12l92,86xe" fillcolor="black" stroked="f">
                  <v:path arrowok="t" o:connecttype="custom" o:connectlocs="61913,81492;60864,82021;58240,82550;54043,82550;51944,82021;50370,81492;50370,71967;39351,80434;26759,84138;15741,82021;7346,77259;2099,70380;0,60325;2623,49213;10494,41804;22037,37042;38302,34925;48271,29104;47222,21167;44598,15346;39351,12171;30956,11113;22037,12171;14691,15346;9969,17992;6296,19579;5247,18521;4722,17463;3673,16404;3673,13758;3673,10054;5247,7938;8920,5821;15741,2646;24136,529;32531,0;45648,1588;55617,6879;60864,16404;61913,28575;48271,45509;30956,45509;22562,47625;16790,51329;14167,56621;14691,65617;22037,71967;33580,71967;43549,67205;48271,45509" o:connectangles="0,0,0,0,0,0,0,0,0,0,0,0,0,0,0,0,0,0,0,0,0,0,0,0,0,0,0,0,0,0,0,0,0,0,0,0,0,0,0,0,0,0,0,0,0,0,0,0,0,0"/>
                  <o:lock v:ext="edit" verticies="t"/>
                </v:shape>
                <v:shape id="Freeform 59" o:spid="_x0000_s1081" style="position:absolute;left:63119;top:46243;width:650;height:1191;visibility:visible;mso-wrap-style:square;v-text-anchor:top" coordsize="123,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OEVsUA&#10;AADcAAAADwAAAGRycy9kb3ducmV2LnhtbESPS2/CMBCE70j9D9ZW4gYOoPJIMagEoXIFWqnHJd4m&#10;ofE6ip1H/32NhNTjaGa+0ay3vSlFS7UrLCuYjCMQxKnVBWcKPi6H0RKE88gaS8uk4JccbDdPgzXG&#10;2nZ8ovbsMxEg7GJUkHtfxVK6NCeDbmwr4uB929qgD7LOpK6xC3BTymkUzaXBgsNCjhUlOaU/58Yo&#10;2HFyuxTRu/2a7j9Lu3pZ7FxzVWr43L+9gvDU+//wo33UCpaLGdzPhCMgN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I4RWxQAAANwAAAAPAAAAAAAAAAAAAAAAAJgCAABkcnMv&#10;ZG93bnJldi54bWxQSwUGAAAAAAQABAD1AAAAigMAAAAA&#10;" path="m123,219r,1l123,222r-2,l120,223r-1,l117,224r-3,l110,224r-3,l103,224r-2,-1l99,223r-1,-1l97,222r,-2l97,219r,-85l97,123r-3,-8l93,107r-4,-5l86,97,80,94,73,91r-7,l56,92,46,97r-10,9l25,118r,101l25,220r-1,2l24,222r-1,1l20,223r-1,1l16,224r-4,l8,224r-2,l3,223r-1,l1,222r-1,l,220r,-1l,5,,4,,2,1,1r1,l3,,6,,8,r4,l16,r3,l20,r3,1l24,1r,1l25,4r,1l25,91,36,80,49,74,60,69,72,68r14,1l96,73r9,5l112,86r6,9l120,105r3,12l123,132r,87xe" fillcolor="black" stroked="f">
                  <v:path arrowok="t" o:connecttype="custom" o:connectlocs="65088,116937;64030,118000;62971,118531;60325,119063;56621,119063;53446,118531;51859,118000;51330,116937;51330,71225;49742,61126;47096,54216;42334,49964;34925,48369;24342,51559;13229,62721;13229,116937;12700,118000;10583,118531;8467,119063;4233,119063;1588,118531;529,118000;0,116937;0,2658;0,1063;1058,532;3175,0;6350,0;10054,0;12171,532;12700,1063;13229,2658;19050,42523;31750,36676;45509,36676;55563,41459;62442,50495;65088,62189;65088,116405" o:connectangles="0,0,0,0,0,0,0,0,0,0,0,0,0,0,0,0,0,0,0,0,0,0,0,0,0,0,0,0,0,0,0,0,0,0,0,0,0,0,0"/>
                </v:shape>
                <v:shape id="Freeform 60" o:spid="_x0000_s1082" style="position:absolute;left:63976;top:46609;width:698;height:841;visibility:visible;mso-wrap-style:square;v-text-anchor:top" coordsize="133,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y4qsYA&#10;AADcAAAADwAAAGRycy9kb3ducmV2LnhtbESP3WrCQBSE74W+w3IK3unGn6ZpmlVEkdqblto+wCF7&#10;mgSzZ8PuqsnbdwuCl8PMfMMU69604kLON5YVzKYJCOLS6oYrBT/f+0kGwgdkja1lUjCQh/XqYVRg&#10;ru2Vv+hyDJWIEPY5KqhD6HIpfVmTQT+1HXH0fq0zGKJ0ldQOrxFuWjlPklQabDgu1NjRtqbydDwb&#10;Belu0Af5MSw2n+XL/q1N3+eNe1Jq/NhvXkEE6sM9fGsftILseQn/Z+IRk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oy4qsYAAADcAAAADwAAAAAAAAAAAAAAAACYAgAAZHJz&#10;L2Rvd25yZXYueG1sUEsFBgAAAAAEAAQA9QAAAIsDAAAAAA==&#10;" path="m133,72r-1,7l129,82r-3,1l122,85r-95,l28,96r2,10l33,115r5,8l44,129r9,4l63,136r12,l85,136r7,-1l101,134r6,-2l112,129r4,-1l120,127r2,-2l123,127r2,l125,127r1,1l126,129r,3l127,134r,2l127,138r,2l126,141r,2l126,144r,1l125,145r-2,1l122,148r-4,2l113,151r-6,3l100,155r-9,1l83,159r-11,l56,157,41,154,28,148r-9,-9l10,128,5,114,,98,,80,,61,5,47,10,32,19,21r9,-9l41,6,54,1,69,,85,1,97,5r13,6l118,19r7,10l129,42r3,12l133,67r,5xm106,65r,-10l101,39,96,32,91,27,78,21r-10,l59,21r-8,3l44,28r-6,6l33,40r-2,8l28,56r-1,9l106,65xe" fillcolor="black" stroked="f">
                  <v:path arrowok="t" o:connecttype="custom" o:connectlocs="69325,41804;66174,43921;14180,44979;15756,56092;19957,65088;27835,70380;39389,71967;48317,71438;56195,69850;60922,67734;64073,66146;65648,67205;66174,67734;66174,69850;66699,71967;66699,74084;66174,75671;66174,76730;64598,77259;61972,79375;56195,81492;47792,82550;37814,84138;21533,81492;9979,73555;2626,60325;0,42334;2626,24871;9979,11113;21533,3175;36238,0;50943,2646;61972,10054;67749,22225;69850,35454;55670,34396;53044,20638;47792,14288;35713,11113;26785,12700;19957,17992;16281,25400;14180,34396" o:connectangles="0,0,0,0,0,0,0,0,0,0,0,0,0,0,0,0,0,0,0,0,0,0,0,0,0,0,0,0,0,0,0,0,0,0,0,0,0,0,0,0,0,0,0"/>
                  <o:lock v:ext="edit" verticies="t"/>
                </v:shape>
                <v:shape id="Freeform 61" o:spid="_x0000_s1083" style="position:absolute;left:64881;top:46609;width:714;height:1127;visibility:visible;mso-wrap-style:square;v-text-anchor:top" coordsize="133,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W9j8UA&#10;AADcAAAADwAAAGRycy9kb3ducmV2LnhtbESPUWvCMBSF3wf7D+EOfJvppptSjSLCdA8TnPoDLs1d&#10;U2xuShPb9N+bwWCPh3POdzjLdbS16Kj1lWMFL+MMBHHhdMWlgsv543kOwgdkjbVjUjCQh/Xq8WGJ&#10;uXY9f1N3CqVIEPY5KjAhNLmUvjBk0Y9dQ5y8H9daDEm2pdQt9glua/maZe/SYsVpwWBDW0PF9XSz&#10;Cm67of+Km+PUTcrtsD/sTHedRKVGT3GzABEohv/wX/tTK5jP3uD3TDoCcn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Bb2PxQAAANwAAAAPAAAAAAAAAAAAAAAAAJgCAABkcnMv&#10;ZG93bnJldi54bWxQSwUGAAAAAAQABAD1AAAAigMAAAAA&#10;" path="m133,77r,18l129,111r-5,14l117,136r-9,10l97,152r-12,5l70,159r-6,l59,157r-7,-2l48,152r-5,-2l38,146r-5,-5l27,136r,72l27,209r-2,1l25,212r-1,1l22,213r-3,l17,214r-4,l9,214,7,213r-3,l3,213,1,212r,-2l,209r,-1l,7,,6,1,5,1,3r1,l4,2r2,l8,2r4,l14,2r3,l19,2r1,1l22,3r1,2l23,6r,1l23,27r7,-8l36,15r7,-5l48,6,55,3,61,1,67,r8,l89,1r13,5l112,12r7,10l126,34r4,14l133,61r,16xm105,80l104,69,103,59,102,49,97,40,93,33,87,27,80,23,70,22r-5,1l59,24r-5,2l49,29r-5,4l39,38r-6,5l27,50r,58l38,120r10,9l57,134r10,1l77,135r8,-5l92,125r5,-7l101,109r2,-10l104,90r1,-10xe" fillcolor="black" stroked="f">
                  <v:path arrowok="t" o:connecttype="custom" o:connectlocs="71438,50036;66604,65837;58010,76898;45656,82691;34376,83745;27931,81638;23096,79004;17725,74264;14502,109553;13428,110606;12891,112186;10205,112186;6983,112713;3760,112186;1611,112186;537,110606;0,109553;0,3160;537,1580;2149,1053;4297,1053;7520,1053;10205,1053;11817,1580;12354,3160;12354,14221;19337,7900;25782,3160;32765,527;40285,0;54787,3160;63918,11587;69827,25281;71438,40556;55861,36342;54787,25808;49953,17381;42970,12114;34913,12114;29005,13694;23634,17381;17725,22648;14502,56883;25782,67944;35988,71104;45656,68471;52101,62150;55324,52143;56398,42136" o:connectangles="0,0,0,0,0,0,0,0,0,0,0,0,0,0,0,0,0,0,0,0,0,0,0,0,0,0,0,0,0,0,0,0,0,0,0,0,0,0,0,0,0,0,0,0,0,0,0,0,0"/>
                  <o:lock v:ext="edit" verticies="t"/>
                </v:shape>
                <v:shape id="Freeform 62" o:spid="_x0000_s1084" style="position:absolute;left:65754;top:46609;width:619;height:841;visibility:visible;mso-wrap-style:square;v-text-anchor:top" coordsize="119,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BjRMQA&#10;AADcAAAADwAAAGRycy9kb3ducmV2LnhtbESPwWrDMBBE74X+g9hCLqaW04Mb3MihGAKhtya2obfF&#10;2lqm1spYSuL8fVUo5DjMzBtmu1vsKC40+8GxgnWagSDunB64V1Cf9s8bED4gaxwdk4IbediVjw9b&#10;LLS78iddjqEXEcK+QAUmhKmQ0neGLPrUTcTR+3azxRDl3Es94zXC7ShfsiyXFgeOCwYnqgx1P8ez&#10;VYCWmjZJ2o+s8pXlr8Q0dW+UWj0t728gAi3hHv5vH7SCzWsOf2fiEZDl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KQY0TEAAAA3AAAAA8AAAAAAAAAAAAAAAAAmAIAAGRycy9k&#10;b3ducmV2LnhtbFBLBQYAAAAABAAEAPUAAACJAwAAAAA=&#10;" path="m119,151r,3l117,154r-1,1l114,156r-3,l108,156r-5,l100,156r-2,-1l96,154r-1,l95,151r,-15l85,146r-11,6l63,157r-13,2l39,157,29,155r-9,-3l14,146,8,140,3,133,,124,,114,,103,5,93r5,-8l19,79,29,72,42,70,56,67,72,66r19,l91,55r,-7l90,40,88,34,84,29,80,26,74,23,68,22,59,21r-9,1l41,23r-7,3l27,29r-4,3l18,34r-4,1l13,37,11,35r-1,l9,34,8,33r,-1l8,31,7,28r,-2l7,22,8,19r,-2l10,15r3,-2l18,11,24,7,30,5,37,3,45,1,53,r9,l77,,88,3,98,7r7,6l111,21r4,10l117,42r2,12l119,151xm91,86r-22,l59,86r-8,1l43,90r-6,3l32,97r-2,5l27,107r,6l29,124r5,8l42,136r13,2l64,136r9,-3l83,127r8,-12l91,86xe" fillcolor="black" stroked="f">
                  <v:path arrowok="t" o:connecttype="custom" o:connectlocs="61913,81492;60352,82021;57751,82550;53589,82550;50987,82021;49426,81492;49426,71967;38501,80434;26014,84138;15088,82021;7284,77259;1561,70380;0,60325;2601,49213;9885,41804;21852,37042;37460,34925;47345,29104;46825,21167;43703,15346;38501,12171;30696,11113;21331,12171;14047,15346;9365,17992;6764,19579;5203,18521;4162,17463;4162,16404;3642,13758;4162,10054;5203,7938;9365,5821;15608,2646;23412,529;32257,0;45784,1588;54629,6879;59832,16404;61913,28575;47345,45509;30696,45509;22372,47625;16649,51329;14047,56621;15088,65617;21852,71967;33298,71967;43183,67205;47345,45509" o:connectangles="0,0,0,0,0,0,0,0,0,0,0,0,0,0,0,0,0,0,0,0,0,0,0,0,0,0,0,0,0,0,0,0,0,0,0,0,0,0,0,0,0,0,0,0,0,0,0,0,0,0"/>
                  <o:lock v:ext="edit" verticies="t"/>
                </v:shape>
                <v:shape id="Freeform 63" o:spid="_x0000_s1085" style="position:absolute;left:66516;top:46307;width:825;height:1127;visibility:visible;mso-wrap-style:square;v-text-anchor:top" coordsize="157,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8bW8QA&#10;AADcAAAADwAAAGRycy9kb3ducmV2LnhtbESPT4vCMBTE74LfITzBm6YuuGrXKG7FxYMH/+zu+dE8&#10;22LzUppo67c3guBxmJnfMPNla0pxo9oVlhWMhhEI4tTqgjMFv6fNYArCeWSNpWVScCcHy0W3M8dY&#10;24YPdDv6TAQIuxgV5N5XsZQuzcmgG9qKOHhnWxv0QdaZ1DU2AW5K+RFFn9JgwWEhx4qSnNLL8WoU&#10;/Mys1Mnpvz38JeNqV4yb9fe+Uarfa1dfIDy1/h1+tbdawXQygeeZcATk4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7PG1vEAAAA3AAAAA8AAAAAAAAAAAAAAAAAmAIAAGRycy9k&#10;b3ducmV2LnhtbFBLBQYAAAAABAAEAPUAAACJAwAAAAA=&#10;" path="m145,60r4,1l152,63r1,2l153,69r,140l153,210r,2l152,212r-1,1l149,213r-2,1l143,214r-2,l137,214r-4,l131,213r-1,l129,212r-2,l127,210r,-1l127,82r-75,l52,164r1,13l57,186r5,6l73,193r3,l79,193r3,-1l84,191r3,l88,190r1,l90,188r2,2l93,190r,l94,191r,1l94,194r,2l94,198r,5l94,206r-1,2l92,210r-2,2l88,213r-3,l82,214r-3,1l76,215r-4,l68,215r-11,l48,213r-7,-4l36,204r-5,-7l28,188,26,178r,-11l26,82,5,82r-2,l2,80,,77,,71,,69,,66,2,65r,-1l3,61r,l4,61,5,60r21,l26,27r,-1l26,24r2,-1l29,23r1,-1l32,22r3,-1l39,21r3,l46,22r2,l50,23r1,l52,24r,2l52,27r,33l145,60xm157,16r-1,8l153,29r-5,3l140,32r-8,l127,29r-2,-5l124,17r1,-9l127,4r5,-3l141,r7,1l153,4r3,4l157,16xm103,60r,xe" fillcolor="black" stroked="f">
                  <v:path arrowok="t" o:connecttype="custom" o:connectlocs="78344,31979;80447,34076;80447,109568;80447,111140;79395,111665;77292,112189;74137,112189;69931,112189;68354,111665;66776,111140;66776,109568;27341,42988;27867,92792;32599,100655;39961,101180;43115,100655;45744,100131;46796,99607;48373,99607;48899,99607;49425,100655;49425,102752;49425,106422;48899,109043;47322,111140;44693,111665;41538,112713;37857,112713;29970,112713;21558,109568;16300,103277;13671,93316;13671,42988;1577,42988;0,40367;0,36173;1052,34076;1577,31979;2103,31979;13671,31455;13671,13630;14722,12058;15774,11533;18403,11009;22083,11009;25238,11533;26816,12058;27341,13630;27341,31455;82550,8388;80447,15203;73611,16776;66776,15203;65199,8912;66776,2097;74137,0;80447,2097;82550,8388;54157,31455" o:connectangles="0,0,0,0,0,0,0,0,0,0,0,0,0,0,0,0,0,0,0,0,0,0,0,0,0,0,0,0,0,0,0,0,0,0,0,0,0,0,0,0,0,0,0,0,0,0,0,0,0,0,0,0,0,0,0,0,0,0,0"/>
                  <o:lock v:ext="edit" verticies="t"/>
                </v:shape>
                <v:shape id="Freeform 64" o:spid="_x0000_s1086" style="position:absolute;left:67532;top:46609;width:603;height:841;visibility:visible;mso-wrap-style:square;v-text-anchor:top" coordsize="113,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SzjcAA&#10;AADcAAAADwAAAGRycy9kb3ducmV2LnhtbERPS2vCQBC+F/oflhG86UYPVlJX0YKPo7UF6W3Ijkk0&#10;Oxuza4z99Z2D0OPH954tOleplppQejYwGiagiDNvS84NfH+tB1NQISJbrDyTgQcFWMxfX2aYWn/n&#10;T2oPMVcSwiFFA0WMdap1yApyGIa+Jhbu5BuHUWCTa9vgXcJdpcdJMtEOS5aGAmv6KCi7HG7OgO8i&#10;de68sm50vG7a/e/2B49bY/q9bvkOSsj4L366d9bA9E3Wyhk5Anr+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kSzjcAAAADcAAAADwAAAAAAAAAAAAAAAACYAgAAZHJzL2Rvd25y&#10;ZXYueG1sUEsFBgAAAAAEAAQA9QAAAIUDAAAAAA==&#10;" path="m113,129r,3l113,134r,2l113,138r-1,1l112,140r-2,1l109,143r-2,2l102,148r-5,3l91,154r-6,1l78,157r-7,2l64,159,49,157,37,154,24,148,16,138,8,128,3,114,,99,,81,,60,5,44,11,29,19,19r9,-9l40,5,53,1,66,r7,l80,1r6,1l92,5r5,2l102,10r4,2l108,15r1,1l110,17r2,1l112,19r,2l113,23r,3l113,28r,5l112,37r-3,2l108,39r-2,l102,37,98,34,94,31,89,28,82,24,75,23,66,22r-9,1l43,31r-6,6l33,45,28,66,27,80r1,13l29,104r4,10l38,122r5,6l50,132r7,3l67,135r9,l83,133r6,-4l94,127r5,-4l103,120r4,-2l109,117r1,l110,118r2,l112,120r1,2l113,124r,3l113,129xe" fillcolor="black" stroked="f">
                  <v:path arrowok="t" o:connecttype="custom" o:connectlocs="60325,69850;60325,71967;59791,73555;58723,74613;57122,76730;51783,79905;45377,82021;37903,84138;26159,83080;12812,78317;4271,67734;0,52388;0,31750;5872,15346;14948,5292;28294,529;38971,0;45911,1058;51783,3704;56588,6350;58190,8467;59791,9525;59791,11113;60325,13758;60325,17463;58190,20638;56588,20638;52317,17992;47513,14817;40039,12171;30429,12171;19752,19579;14948,34925;14948,49213;17617,60325;22956,67734;30429,71438;40573,71438;47513,68263;52851,65088;57122,62442;58723,61913;59791,62442;60325,64559;60325,67205" o:connectangles="0,0,0,0,0,0,0,0,0,0,0,0,0,0,0,0,0,0,0,0,0,0,0,0,0,0,0,0,0,0,0,0,0,0,0,0,0,0,0,0,0,0,0,0,0"/>
                </v:shape>
                <v:shape id="Freeform 65" o:spid="_x0000_s1087" style="position:absolute;left:68611;top:46307;width:826;height:1127;visibility:visible;mso-wrap-style:square;v-text-anchor:top" coordsize="156,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S23scA&#10;AADcAAAADwAAAGRycy9kb3ducmV2LnhtbESPQWvCQBSE74L/YXlCb7ppixqjq5SCVFCURgs9PrOv&#10;SWr2bchuNfXXuwWhx2FmvmFmi9ZU4kyNKy0reBxEIIgzq0vOFRz2y34MwnlkjZVlUvBLDhbzbmeG&#10;ibYXfqdz6nMRIOwSVFB4XydSuqwgg25ga+LgfdnGoA+yyaVu8BLgppJPUTSSBksOCwXW9FpQdkp/&#10;jAJcXsvT88d2E3+/rfbb3fCYfV7XSj302pcpCE+t/w/f2yutIB5P4O9MOAJyf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ZUtt7HAAAA3AAAAA8AAAAAAAAAAAAAAAAAmAIAAGRy&#10;cy9kb3ducmV2LnhtbFBLBQYAAAAABAAEAPUAAACMAwAAAAA=&#10;" path="m144,60r5,1l152,63r1,2l153,69r,140l153,210r,2l152,212r-2,1l148,213r-1,1l143,214r-4,l136,214r-3,l131,213r-2,l128,212r-1,l127,210r,-1l127,82r-75,l52,164r1,13l55,186r7,6l71,193r4,l79,193r2,-1l84,191r2,l87,190r2,l90,188r1,2l92,190r,l92,191r2,1l94,194r,2l94,198r,5l94,206r-2,2l91,210r-1,2l87,213r-2,l81,214r-2,1l75,215r-4,l68,215r-11,l48,213r-7,-4l35,204r-4,-7l27,188,26,178,25,167r,-85l5,82r-2,l1,80,,77,,71,,69,,66,,65,1,64,3,61r,l4,61,5,60r20,l25,27r1,-1l26,24r1,-1l28,23r2,-1l32,22r3,-1l38,21r4,l46,22r1,l49,23r2,l51,24r1,2l52,27r,33l144,60xm156,16r-1,8l153,29r-5,3l139,32r-8,l127,29r-3,-5l123,17r1,-9l127,4r5,-3l139,r9,1l153,4r2,4l156,16xm102,60r,xe" fillcolor="black" stroked="f">
                  <v:path arrowok="t" o:connecttype="custom" o:connectlocs="78846,31979;80963,34076;80963,109568;80963,111140;79375,111665;77788,112189;73554,112189;70379,112189;68263,111665;67204,111140;67204,109568;27517,42988;28046,92792;32808,100655;39688,101180;42863,100655;45508,100131;47096,99607;48154,99607;48683,99607;49742,100655;49742,102752;49742,106422;48683,109043;47625,111140;44979,111665;41804,112713;37571,112713;30162,112713;21696,109568;16404,103277;13758,93316;13229,42988;1588,42988;0,40367;0,36173;0,34076;1588,31979;2117,31979;13229,31455;13758,13630;14287,12058;15875,11533;18521,11009;22225,11009;24871,11533;26987,12058;27517,13630;27517,31455;82550,8388;80963,15203;73554,16776;67204,15203;65087,8912;67204,2097;73554,0;80963,2097;82550,8388;53975,31455" o:connectangles="0,0,0,0,0,0,0,0,0,0,0,0,0,0,0,0,0,0,0,0,0,0,0,0,0,0,0,0,0,0,0,0,0,0,0,0,0,0,0,0,0,0,0,0,0,0,0,0,0,0,0,0,0,0,0,0,0,0,0"/>
                  <o:lock v:ext="edit" verticies="t"/>
                </v:shape>
                <v:shape id="Freeform 66" o:spid="_x0000_s1088" style="position:absolute;left:69611;top:46609;width:540;height:841;visibility:visible;mso-wrap-style:square;v-text-anchor:top" coordsize="102,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Dzi8MA&#10;AADcAAAADwAAAGRycy9kb3ducmV2LnhtbERPz2vCMBS+D/Y/hDfYRTRVpJRqFBkO5sBDqxdvj+bZ&#10;FJuXrsm07q83B2HHj+/3cj3YVlyp941jBdNJAoK4crrhWsHx8DnOQPiArLF1TAru5GG9en1ZYq7d&#10;jQu6lqEWMYR9jgpMCF0upa8MWfQT1xFH7ux6iyHCvpa6x1sMt62cJUkqLTYcGwx29GGoupS/VsHP&#10;fHZsD7vvYn9Ks5HZpjQq/kip97dhswARaAj/4qf7SyvIsjg/nolHQK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KDzi8MAAADcAAAADwAAAAAAAAAAAAAAAACYAgAAZHJzL2Rv&#10;d25yZXYueG1sUEsFBgAAAAAEAAQA9QAAAIgDAAAAAA==&#10;" path="m102,112r,11l98,132r-5,8l87,146r-8,5l69,155r-11,2l45,159r-7,l31,157r-7,-1l18,154r-5,-2l10,150,6,149,3,146,2,145,1,143r,-4l,134r1,-2l1,129r,-2l1,125r1,-1l2,124r1,-1l5,123r2,1l10,125r3,3l18,130r6,3l31,135r7,1l47,138r6,-2l59,135r5,-1l67,132r4,-4l74,124r2,-5l76,114r,-6l74,103,70,99,65,96,60,93,54,91,47,88,40,86,33,82,27,80,21,76,16,71,11,65,7,59,5,51,3,43,5,34,7,27r4,-9l17,13,24,7,33,3,44,,56,r7,l67,1r7,1l79,3r3,2l86,6r4,2l91,10r2,1l93,11r2,1l95,13r,2l95,17r,1l95,21r,2l95,26r,2l95,29r-2,2l92,31r,1l91,32,90,31,87,29,83,28,80,26,75,24,70,22,64,21r-8,l50,21r-6,1l39,23r-4,3l33,29r-2,4l29,37r,5l29,47r4,4l35,55r5,4l47,63r6,2l59,67r7,3l72,72r8,4l86,80r5,5l96,90r3,6l102,103r,9xe" fillcolor="black" stroked="f">
                  <v:path arrowok="t" o:connecttype="custom" o:connectlocs="53975,65088;49213,74084;41804,79905;30692,83080;20108,84138;12700,82550;6879,80434;3175,78846;1058,76730;529,73555;529,69850;529,67205;1058,65617;1588,65088;3704,65617;6879,67734;12700,70380;20108,71967;28046,71967;33867,70909;37571,67734;40217,62971;40217,57150;37042,52388;31750,49213;24871,46567;17463,43392;11113,40217;5821,34396;2646,26988;2646,17992;5821,9525;12700,3704;23283,0;33338,0;39158,1058;43392,2646;47625,4233;49213,5821;50271,6350;50271,7938;50271,9525;50271,12171;50271,14817;49213,16404;48683,16933;47625,16404;43921,14817;39688,12700;33867,11113;26458,11113;20638,12171;17463,15346;15346,19579;15346,24871;18521,29104;24871,33338;31221,35454;38100,38100;45508,42334;50800,47625;53975,54504" o:connectangles="0,0,0,0,0,0,0,0,0,0,0,0,0,0,0,0,0,0,0,0,0,0,0,0,0,0,0,0,0,0,0,0,0,0,0,0,0,0,0,0,0,0,0,0,0,0,0,0,0,0,0,0,0,0,0,0,0,0,0,0,0,0"/>
                </v:shape>
                <v:shape id="Freeform 67" o:spid="_x0000_s1089" style="position:absolute;left:70294;top:46609;width:540;height:841;visibility:visible;mso-wrap-style:square;v-text-anchor:top" coordsize="102,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WEMYA&#10;AADcAAAADwAAAGRycy9kb3ducmV2LnhtbESPQWvCQBSE74X+h+UJXqRulBJC6ipSKqjQQ9SLt0f2&#10;mQ1m36bZVaO/vlsoeBxm5htmtuhtI67U+dqxgsk4AUFcOl1zpeCwX71lIHxA1tg4JgV38rCYv77M&#10;MNfuxgVdd6ESEcI+RwUmhDaX0peGLPqxa4mjd3KdxRBlV0nd4S3CbSOnSZJKizXHBYMtfRoqz7uL&#10;VfDzPj00+822+D6m2ch8pTQqHqTUcNAvP0AE6sMz/N9eawVZNoG/M/EIyP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xWEMYAAADcAAAADwAAAAAAAAAAAAAAAACYAgAAZHJz&#10;L2Rvd25yZXYueG1sUEsFBgAAAAAEAAQA9QAAAIsDAAAAAA==&#10;" path="m102,112r-1,11l97,132r-5,8l86,146r-8,5l68,155r-11,2l46,159r-9,l31,157r-8,-1l17,154r-5,-2l9,150,5,149,3,146,1,145,,143r,-4l,134r,-2l,129r,-2l1,125r,-1l3,124r,-1l4,123r2,1l9,125r5,3l17,130r6,3l30,135r7,1l46,138r6,-2l58,135r5,-1l68,132r3,-4l74,124r1,-5l75,114r,-6l73,103,69,99,64,96,59,93,53,91,46,88,39,86,32,82,26,80,20,76,15,71,10,65,6,59,4,51r,-8l4,34,6,27r4,-9l16,13,23,7,32,3,43,,55,r7,l68,1r5,1l78,3r5,2l85,6r4,2l90,10r2,1l92,11r2,1l94,13r,2l94,17r1,1l95,21r,2l94,26r,2l94,29r-2,2l92,31r-1,1l90,32,89,31,86,29,83,28,79,26,74,24,69,22,63,21r-8,l49,21r-6,1l38,23r-3,3l32,29r-2,4l28,37r,5l30,47r2,4l36,55r3,4l46,63r6,2l58,67r7,3l71,72r8,4l85,80r5,5l95,90r4,6l101,103r1,9xe" fillcolor="black" stroked="f">
                  <v:path arrowok="t" o:connecttype="custom" o:connectlocs="53446,65088;48683,74084;41275,79905;30162,83080;19579,84138;12171,82550;6350,80434;2646,78846;529,76730;0,73555;0,69850;0,67205;529,65617;1588,65088;3175,65617;7408,67734;12171,70380;19579,71967;27517,71967;33338,70909;37571,67734;39688,62971;39688,57150;36513,52388;31221,49213;24342,46567;16933,43392;10583,40217;5292,34396;2117,26988;2117,17992;5292,9525;12171,3704;22754,0;32808,0;38629,1058;43921,2646;47096,4233;48683,5821;49742,6350;49742,7938;50271,9525;50271,12171;49742,14817;48683,16404;48154,16933;47096,16404;43921,14817;39158,12700;33338,11113;25929,11113;20108,12171;16933,15346;14817,19579;15875,24871;19050,29104;24342,33338;30692,35454;37571,38100;44979,42334;50271,47625;53446,54504" o:connectangles="0,0,0,0,0,0,0,0,0,0,0,0,0,0,0,0,0,0,0,0,0,0,0,0,0,0,0,0,0,0,0,0,0,0,0,0,0,0,0,0,0,0,0,0,0,0,0,0,0,0,0,0,0,0,0,0,0,0,0,0,0,0"/>
                </v:shape>
                <v:shape id="Freeform 68" o:spid="_x0000_s1090" style="position:absolute;left:71040;top:46624;width:651;height:826;visibility:visible;mso-wrap-style:square;v-text-anchor:top" coordsize="125,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UFEMUA&#10;AADcAAAADwAAAGRycy9kb3ducmV2LnhtbESPQWsCMRSE74X+h/CEXopmFavL1ihSEMSLdO2lt0fy&#10;3N26eVmSdF3/vREKPQ4z8w2z2gy2FT350DhWMJ1kIIi1Mw1XCr5Ou3EOIkRkg61jUnCjAJv189MK&#10;C+Ou/El9GSuRIBwKVFDH2BVSBl2TxTBxHXHyzs5bjEn6ShqP1wS3rZxl2UJabDgt1NjRR036Uv5a&#10;Ba+L7f74PT14ufvBpX7T57Kd90q9jIbtO4hIQ/wP/7X3RkGez+BxJh0Bub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NQUQxQAAANwAAAAPAAAAAAAAAAAAAAAAAJgCAABkcnMv&#10;ZG93bnJldi54bWxQSwUGAAAAAAQABAD1AAAAigMAAAAA&#10;" path="m125,149r-2,1l123,152r,l121,153r-1,l117,154r-2,l112,154r-3,l106,154r-2,-1l102,153r-1,-1l100,152r,-2l100,149r,-18l88,143r-13,7l63,155r-12,2l37,155,27,152,17,146r-6,-8l5,130,3,120,,107,,93,,5,,4,,3,1,1r2,l4,,6,,9,r4,l16,r4,l21,r3,1l25,1r1,2l26,4r,1l26,89r,12l29,110r1,6l33,122r5,5l43,131r6,2l57,133r10,-1l77,127r9,-9l98,106,98,5r,-1l98,3,99,1r1,l102,r2,l107,r4,l115,r2,l120,r1,1l122,1r1,2l123,4r2,1l125,149xe" fillcolor="black" stroked="f">
                  <v:path arrowok="t" o:connecttype="custom" o:connectlocs="64047,78869;64047,79921;62484,80447;59881,80973;56757,80973;54153,80447;52591,79921;52070,78869;52070,68879;39053,78869;26556,82550;14059,79921;5728,72560;1562,63096;0,48899;0,2103;521,526;2083,0;4686,0;8331,0;10935,0;13018,526;13538,2103;13538,46796;15100,57838;17183,64147;22390,68879;29680,69931;40094,66776;51029,55734;51029,2103;51550,526;53112,0;55715,0;59881,0;62484,0;63526,526;64047,2103;65088,78344" o:connectangles="0,0,0,0,0,0,0,0,0,0,0,0,0,0,0,0,0,0,0,0,0,0,0,0,0,0,0,0,0,0,0,0,0,0,0,0,0,0,0"/>
                </v:shape>
                <v:shape id="Freeform 69" o:spid="_x0000_s1091" style="position:absolute;left:71897;top:46609;width:699;height:841;visibility:visible;mso-wrap-style:square;v-text-anchor:top" coordsize="133,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BQ+cQA&#10;AADcAAAADwAAAGRycy9kb3ducmV2LnhtbESP0WrCQBRE3wv+w3KFvtWNSkMaXUVapPqiGPsBl+w1&#10;CWbvht2tJn/fLQg+DjNzhlmue9OKGznfWFYwnSQgiEurG64U/Jy3bxkIH5A1tpZJwUAe1qvRyxJz&#10;be98olsRKhEh7HNUUIfQ5VL6siaDfmI74uhdrDMYonSV1A7vEW5aOUuSVBpsOC7U2NFnTeW1+DUK&#10;0q9B7+RhmG+O5cf2u033s8a9K/U67jcLEIH68Aw/2jutIMvm8H8mHg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CwUPnEAAAA3AAAAA8AAAAAAAAAAAAAAAAAmAIAAGRycy9k&#10;b3ducmV2LnhtbFBLBQYAAAAABAAEAPUAAACJAwAAAAA=&#10;" path="m133,72r,7l130,82r-3,1l123,85r-95,l28,96r3,10l33,115r6,8l45,129r8,4l63,136r12,l85,136r8,-1l101,134r6,-2l113,129r4,-1l120,127r3,-2l124,127r,l125,127r2,1l127,129r,3l127,134r,2l127,138r,2l127,141r,2l127,144r-2,1l125,145r-1,1l123,148r-4,2l114,151r-6,3l101,155r-9,1l82,159r-10,l55,157,42,154,28,148,18,139,11,128,5,114,1,98,,80,1,61,5,47,11,32,19,21,29,12,40,6,54,1,70,,86,1,98,5r11,6l118,19r7,10l129,42r4,12l133,67r,5xm107,65r,-10l102,39,97,32,92,27,77,21r-8,l59,21r-7,3l44,28r-5,6l34,40r-2,8l29,56r-1,9l107,65xe" fillcolor="black" stroked="f">
                  <v:path arrowok="t" o:connecttype="custom" o:connectlocs="69850,41804;66699,43921;14705,44979;16281,56092;20482,65088;27835,70380;39389,71967;48842,71438;56195,69850;61447,67734;64598,66146;65123,67205;66699,67734;66699,69850;66699,71967;66699,74084;66699,75671;65648,76730;65123,77259;62497,79375;56720,81492;48317,82550;37814,84138;22058,81492;9453,73555;2626,60325;0,42334;2626,24871;9979,11113;21008,3175;36763,0;51468,2646;61972,10054;67749,22225;69850,35454;56195,34396;53569,20638;48317,14288;36238,11113;27310,12700;20482,17992;16806,25400;14705,34396" o:connectangles="0,0,0,0,0,0,0,0,0,0,0,0,0,0,0,0,0,0,0,0,0,0,0,0,0,0,0,0,0,0,0,0,0,0,0,0,0,0,0,0,0,0,0"/>
                  <o:lock v:ext="edit" verticies="t"/>
                </v:shape>
                <v:line id="Line 70" o:spid="_x0000_s1092" style="position:absolute;visibility:visible;mso-wrap-style:square" from="32258,746" to="32258,144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VAFD8UAAADcAAAADwAAAGRycy9kb3ducmV2LnhtbESPQWvCQBSE7wX/w/KE3urGEEqIrkHE&#10;QigttFbvz+wzCWbfxuw2if++Wyj0OMzMN8w6n0wrBupdY1nBchGBIC6tbrhScPx6eUpBOI+ssbVM&#10;Cu7kIN/MHtaYaTvyJw0HX4kAYZehgtr7LpPSlTUZdAvbEQfvYnuDPsi+krrHMcBNK+MoepYGGw4L&#10;NXa0q6m8Hr6NgvGUdO/Nq9uf2+F2fys+klieCqUe59N2BcLT5P/Df+1CK0jTBH7PhCMgN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VAFD8UAAADcAAAADwAAAAAAAAAA&#10;AAAAAAChAgAAZHJzL2Rvd25yZXYueG1sUEsFBgAAAAAEAAQA+QAAAJMDAAAAAA==&#10;" strokecolor="white" strokeweight="2.5pt"/>
                <v:shape id="Freeform 71" o:spid="_x0000_s1093" style="position:absolute;left:27305;top:1651;width:428;height:841;visibility:visible;mso-wrap-style:square;v-text-anchor:top" coordsize="81,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MkDcQA&#10;AADcAAAADwAAAGRycy9kb3ducmV2LnhtbESPQWvCQBSE74L/YXmCF9FNhdoQ3YRSKBSUStOi10f2&#10;NRuafRuy2xj/fbcgeBxm5htmV4y2FQP1vnGs4GGVgCCunG64VvD1+bpMQfiArLF1TAqu5KHIp5Md&#10;Ztpd+IOGMtQiQthnqMCE0GVS+sqQRb9yHXH0vl1vMUTZ11L3eIlw28p1kmykxYbjgsGOXgxVP+Wv&#10;VSDf6exPR7mmp8NxMNbRftMslJrPxuctiEBjuIdv7TetIE0f4f9MPAI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WjJA3EAAAA3AAAAA8AAAAAAAAAAAAAAAAAmAIAAGRycy9k&#10;b3ducmV2LnhtbFBLBQYAAAAABAAEAPUAAACJAwAAAAA=&#10;" path="m81,148r,2l81,152r,1l80,154r,1l79,157r-1,l78,157r-69,l6,157,3,155,1,153,,148,,4r1,l1,3,1,1r2,l4,1r2,l9,r2,l14,r2,1l17,1r3,l20,1r1,2l21,4r,l21,139r57,l78,139r1,l80,141r,l81,142r,2l81,145r,3xe" fillcolor="black" stroked="f">
                  <v:path arrowok="t" o:connecttype="custom" o:connectlocs="42863,79315;42863,80387;42863,81458;42863,81994;42334,82530;42334,83066;41805,84138;41275,84138;41275,84138;4763,84138;3175,84138;1588,83066;529,81994;0,79315;0,2144;529,2144;529,1608;529,536;1588,536;2117,536;3175,536;4763,0;5821,0;7408,0;8467,536;8996,536;10583,536;10583,536;11113,1608;11113,2144;11113,2144;11113,74492;41275,74492;41275,74492;41805,74492;42334,75563;42334,75563;42863,76099;42863,77171;42863,77707;42863,79315" o:connectangles="0,0,0,0,0,0,0,0,0,0,0,0,0,0,0,0,0,0,0,0,0,0,0,0,0,0,0,0,0,0,0,0,0,0,0,0,0,0,0,0,0"/>
                </v:shape>
                <v:shape id="Freeform 72" o:spid="_x0000_s1094" style="position:absolute;left:27844;top:1873;width:492;height:619;visibility:visible;mso-wrap-style:square;v-text-anchor:top" coordsize="94,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vF1cIA&#10;AADcAAAADwAAAGRycy9kb3ducmV2LnhtbESPQWvCQBSE7wX/w/KEXkrdtFTZRtcQAkKvVcHrI/tM&#10;otm3S3ar8d+7BcHjMDPfMKtitL240BA6xxo+ZhkI4tqZjhsN+93mXYEIEdlg75g03ChAsZ68rDA3&#10;7sq/dNnGRiQIhxw1tDH6XMpQt2QxzJwnTt7RDRZjkkMjzYDXBLe9/MyyhbTYcVpo0VPVUn3e/lkN&#10;R4XfX6cqe8ON9fYQz41381Lr1+lYLkFEGuMz/Gj/GA1KLeD/TDoCcn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a8XVwgAAANwAAAAPAAAAAAAAAAAAAAAAAJgCAABkcnMvZG93&#10;bnJldi54bWxQSwUGAAAAAAQABAD1AAAAhwMAAAAA&#10;" path="m94,112r,1l94,113r-2,2l91,115r-1,l89,116r-1,l85,116r-4,l80,116r-1,-1l78,115r-2,l76,113r-1,l75,112r,-15l67,107r-10,5l48,116r-8,1l28,117r-7,-4l14,110,9,103,5,97,3,90,,80,,69,,4,,3r,l1,1r2,l4,,5,,7,r3,l12,r3,l17,r2,1l19,1r1,2l20,3r,1l20,67r1,8l21,81r2,6l26,91r2,4l33,97r4,3l43,100r8,-1l58,95r7,-6l74,79,74,4r,-1l74,3r,-2l75,1,76,r3,l80,r4,l86,r3,l90,r1,1l92,1r,2l94,3r,1l94,112xe" fillcolor="black" stroked="f">
                  <v:path arrowok="t" o:connecttype="custom" o:connectlocs="49213,59796;48166,60855;47119,60855;46072,61384;42407,61384;41360,60855;39789,60855;39266,59796;39266,51330;29842,59267;20942,61913;10994,59796;4712,54505;1571,47625;0,36513;0,1588;524,529;2094,0;3665,0;6283,0;8900,0;9947,529;10471,1588;10471,35454;10994,42863;13612,48155;17277,51330;22512,52917;30365,50271;38742,41805;38742,1588;38742,529;39789,0;41883,0;45025,0;47119,0;48166,529;49213,1588;49213,59267" o:connectangles="0,0,0,0,0,0,0,0,0,0,0,0,0,0,0,0,0,0,0,0,0,0,0,0,0,0,0,0,0,0,0,0,0,0,0,0,0,0,0"/>
                </v:shape>
                <v:shape id="Freeform 73" o:spid="_x0000_s1095" style="position:absolute;left:28543;top:1873;width:841;height:619;visibility:visible;mso-wrap-style:square;v-text-anchor:top" coordsize="160,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z8uMUA&#10;AADcAAAADwAAAGRycy9kb3ducmV2LnhtbESP0WrCQBRE3wv+w3KFvhTdtAUboqtIG6kUpBj9gEv2&#10;mg1m74bsxqR/7xYKfRxm5gyz2oy2ETfqfO1YwfM8AUFcOl1zpeB82s1SED4ga2wck4If8rBZTx5W&#10;mGk38JFuRahEhLDPUIEJoc2k9KUhi37uWuLoXVxnMUTZVVJ3OES4beRLkiykxZrjgsGW3g2V16K3&#10;CsLHoZev5ns3PMk8z4vPRX8+fin1OB23SxCBxvAf/mvvtYI0fYPfM/EIyP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7Py4xQAAANwAAAAPAAAAAAAAAAAAAAAAAJgCAABkcnMv&#10;ZG93bnJldi54bWxQSwUGAAAAAAQABAD1AAAAigMAAAAA&#10;" path="m160,114r,1l160,115r-1,2l157,117r-1,l155,118r-3,l150,118r-3,l145,118r-1,-1l143,117r-2,l140,115r,l140,114r,-66l140,41r-1,-6l138,30r-3,-5l131,22r-3,-3l124,18r-6,-1l112,18r-8,5l97,29r-7,9l90,114r,1l90,115r-2,2l87,117r-1,l85,118r-3,l80,118r-3,l75,118r-3,-1l71,117r,l70,115r,l70,114r,-66l70,41,69,35,66,30,65,25,61,22,58,19,54,18,48,17r-6,1l34,23r-7,6l19,38r,76l19,115r-1,l18,117r-1,l16,117r-2,1l12,118r-3,l6,118r-1,l2,117r-1,l,117r,-2l,115r,-1l,6,,5r,l,3r1,l2,2r1,l6,2r2,l11,2r2,l14,2r2,1l16,3r1,2l17,5r,1l17,21,27,11,35,5,44,1,53,r6,1l65,2r5,1l74,6r3,3l81,13r2,4l86,22r5,-6l96,12r5,-4l106,5r3,-2l114,1r4,l123,r10,1l140,5r7,3l151,13r5,8l157,28r3,9l160,45r,69xe" fillcolor="black" stroked="f">
                  <v:path arrowok="t" o:connecttype="custom" o:connectlocs="84138,60339;83612,61388;82035,61388;79931,61913;77302,61913;75724,61388;74147,61388;73621,60339;73621,25185;73095,18364;70991,13117;67310,9969;62052,8920;54690,12068;47328,19938;47328,60339;46276,61388;45224,61388;43121,61913;40491,61913;37862,61388;37336,61388;36810,60339;36810,25185;36285,18364;34181,13117;30500,9969;25241,8920;17879,12068;9991,19938;9991,60339;9466,61388;8414,61388;6310,61913;3155,61913;1052,61388;0,61388;0,60339;0,3148;0,2623;526,1574;1578,1049;4207,1049;6836,1049;8414,1574;8940,2623;8940,3148;14198,5772;23138,525;31026,525;36810,1574;40491,4722;43647,8920;47853,8395;53112,4197;57319,1574;62052,525;69940,525;77302,4197;82035,11018;84138,19413;84138,59814" o:connectangles="0,0,0,0,0,0,0,0,0,0,0,0,0,0,0,0,0,0,0,0,0,0,0,0,0,0,0,0,0,0,0,0,0,0,0,0,0,0,0,0,0,0,0,0,0,0,0,0,0,0,0,0,0,0,0,0,0,0,0,0,0,0"/>
                </v:shape>
                <v:shape id="Freeform 74" o:spid="_x0000_s1096" style="position:absolute;left:29543;top:1873;width:524;height:619;visibility:visible;mso-wrap-style:square;v-text-anchor:top" coordsize="99,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3XCtMEA&#10;AADcAAAADwAAAGRycy9kb3ducmV2LnhtbERPy2oCMRTdF/yHcAV3NeODMo5GUaEglC6aFteXyXUy&#10;mNwMk1THvzeLQpeH897sBu/EjfrYBlYwmxYgiOtgWm4U/Hy/v5YgYkI26AKTggdF2G1HLxusTLjz&#10;F910akQO4VihAptSV0kZa0se4zR0xJm7hN5jyrBvpOnxnsO9k/OieJMeW84NFjs6Wqqv+tcrOGu/&#10;+rAXpz9Xw/K4OByWndMnpSbjYb8GkWhI/+I/98koKMu8Np/JR0B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91wrTBAAAA3AAAAA8AAAAAAAAAAAAAAAAAmAIAAGRycy9kb3du&#10;cmV2LnhtbFBLBQYAAAAABAAEAPUAAACGAwAAAAA=&#10;" path="m99,55r,4l96,61r-1,3l91,64r-70,l21,72r1,8l25,87r4,5l34,97r6,4l47,103r9,l63,103r6,-1l75,101r5,-2l84,97r4,-1l90,96r1,-2l93,94r,2l94,96r,1l94,97r1,2l95,101r,2l95,104r,1l95,107r-1,1l94,108r,1l94,109r-1,1l91,112r-2,1l85,114r-5,1l75,117r-7,1l62,119r-7,l41,119,30,115r-9,-3l14,104,8,97,3,86,,75,,60,,46,4,35,8,24r6,-7l21,9,30,5,40,1,52,,64,1r9,4l82,9r6,7l94,23r2,9l99,41r,10l99,55xm79,49l78,34,73,24,64,17,51,16r-8,l39,18r-7,4l29,25r-4,5l22,37r-1,6l21,49r58,xe" fillcolor="black" stroked="f">
                  <v:path arrowok="t" o:connecttype="custom" o:connectlocs="52388,30696;50271,33298;11113,33298;11642,41622;15346,47866;21167,52548;29634,53589;36513,53068;42334,51507;46567,49947;48155,48906;49213,49947;49742,50467;50271,51507;50271,53589;50271,54629;49742,56190;49742,56710;49213,57231;47096,58791;42334,59832;35984,61393;29104,61913;15875,59832;7408,54109;1588,44744;0,31217;2117,18210;7408,8845;15875,2601;27517,0;38630,2601;46567,8324;50800,16649;52388,26534;41805,25494;38630,12487;26988,8324;20638,9365;15346,13007;11642,19250;11113,25494" o:connectangles="0,0,0,0,0,0,0,0,0,0,0,0,0,0,0,0,0,0,0,0,0,0,0,0,0,0,0,0,0,0,0,0,0,0,0,0,0,0,0,0,0,0"/>
                  <o:lock v:ext="edit" verticies="t"/>
                </v:shape>
                <v:shape id="Freeform 75" o:spid="_x0000_s1097" style="position:absolute;left:30226;top:1873;width:492;height:619;visibility:visible;mso-wrap-style:square;v-text-anchor:top" coordsize="93,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jK2MQA&#10;AADcAAAADwAAAGRycy9kb3ducmV2LnhtbESP3YrCMBSE7wXfIRxhb2RNLazUahQRxb3ZC38e4NCc&#10;bYvNSWlijfv0RhD2cpiZb5jlOphG9NS52rKC6SQBQVxYXXOp4HLef2YgnEfW2FgmBQ9ysF4NB0vM&#10;tb3zkfqTL0WEsMtRQeV9m0vpiooMuoltiaP3azuDPsqulLrDe4SbRqZJMpMGa44LFba0rai4nm5G&#10;wViHL3mWh8d13u/SXfoX/A8GpT5GYbMA4Sn4//C7/a0VZNkc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dIytjEAAAA3AAAAA8AAAAAAAAAAAAAAAAAmAIAAGRycy9k&#10;b3ducmV2LnhtbFBLBQYAAAAABAAEAPUAAACJAwAAAAA=&#10;" path="m93,114r,1l92,115r,2l91,117r-1,l88,118r-2,l83,118r-3,l78,118r-2,-1l75,117r-1,l74,115r,l74,114r,-64l72,41,71,35,70,30,67,25,65,22,60,19,55,18,50,17r-7,1l35,23r-7,6l19,38r,76l19,115r,l18,117r,l17,117r-3,1l12,118r-3,l7,118r-2,l3,117r-1,l1,117,,115r,l,114,,6,,5r,l1,3r1,l2,2r3,l6,2r2,l11,2r2,l14,2r2,1l17,3r,2l18,5r,1l18,21,27,11,35,5,45,1,54,,65,1r7,4l80,8r5,5l88,21r3,7l92,37r1,11l93,114xe" fillcolor="black" stroked="f">
                  <v:path arrowok="t" o:connecttype="custom" o:connectlocs="49213,60339;48684,61388;47625,61388;45509,61913;42334,61913;40217,61388;39159,61388;39159,60339;39159,26234;37571,18364;35455,13117;31750,9969;26459,8920;18521,12068;10054,19938;10054,60339;9525,61388;8996,61388;6350,61913;3704,61913;1588,61388;529,61388;0,60339;0,3148;0,2623;1058,1574;2646,1049;4233,1049;6879,1049;8467,1574;8996,2623;9525,3148;14288,5772;23813,525;34396,525;42334,4197;46567,11018;48684,19413;49213,59814" o:connectangles="0,0,0,0,0,0,0,0,0,0,0,0,0,0,0,0,0,0,0,0,0,0,0,0,0,0,0,0,0,0,0,0,0,0,0,0,0,0,0"/>
                </v:shape>
                <v:shape id="Freeform 76" o:spid="_x0000_s1098" style="position:absolute;left:34036;top:1587;width:460;height:826;visibility:visible;mso-wrap-style:square;v-text-anchor:top" coordsize="88,1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e2ScAA&#10;AADcAAAADwAAAGRycy9kb3ducmV2LnhtbERPy4rCMBTdC/5DuAPuNB2R4nSMMr4YcTfVhctLc/vA&#10;5qY0UePfTxaCy8N5L1bBtOJOvWssK/icJCCIC6sbrhScT/vxHITzyBpby6TgSQ5Wy+FggZm2D/6j&#10;e+4rEUPYZaig9r7LpHRFTQbdxHbEkSttb9BH2FdS9/iI4aaV0yRJpcGGY0ONHW1qKq75zSi4rI/l&#10;7LI78PX3aNNt0KHM07VSo4/w8w3CU/Bv8ct90ArmX3F+PBOPgF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3e2ScAAAADcAAAADwAAAAAAAAAAAAAAAACYAgAAZHJzL2Rvd25y&#10;ZXYueG1sUEsFBgAAAAAEAAQA9QAAAIUDAAAAAA==&#10;" path="m88,146r,3l86,150r,1l86,152r-1,2l85,155r-1,l83,155r-74,l5,155,3,152,1,151,,146,,7,1,3,3,1,5,,9,,81,r2,l84,r,l85,1r,1l85,3r1,3l86,8r,1l85,12r,1l85,14r-1,2l84,16r-1,l81,17r-60,l21,65r52,l74,65r1,1l75,66r2,1l77,69r1,1l78,71r,3l78,76r,1l77,78r,2l75,81r,l74,82r-1,l21,82r,56l83,138r1,l85,138r,1l86,140r,l86,142r2,2l88,146xe" fillcolor="black" stroked="f">
                  <v:path arrowok="t" o:connecttype="custom" o:connectlocs="46038,79355;44992,80420;44469,82017;43945,82550;4708,82550;1569,80952;0,77757;523,1598;2616,0;42376,0;43945,0;44469,533;44469,1598;44992,4261;44469,6391;44469,7456;43945,8521;42376,9054;10986,34618;38714,34618;39237,35150;40283,36748;40806,37813;40806,40476;40283,41541;39237,43139;38714,43672;10986,43672;43422,73496;44469,73496;44992,74561;44992,75626;46038,77757" o:connectangles="0,0,0,0,0,0,0,0,0,0,0,0,0,0,0,0,0,0,0,0,0,0,0,0,0,0,0,0,0,0,0,0,0"/>
                </v:shape>
                <v:shape id="Freeform 77" o:spid="_x0000_s1099" style="position:absolute;left:34655;top:1793;width:539;height:842;visibility:visible;mso-wrap-style:square;v-text-anchor:top" coordsize="100,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L+osIA&#10;AADcAAAADwAAAGRycy9kb3ducmV2LnhtbESPW4vCMBSE34X9D+Es7JumLl6rURbBxVdviG+H5tiU&#10;Nielibb77zeC4OMwM98wy3VnK/GgxheOFQwHCQjizOmCcwWn47Y/A+EDssbKMSn4Iw/r1Udvial2&#10;Le/pcQi5iBD2KSowIdSplD4zZNEPXE0cvZtrLIYom1zqBtsIt5X8TpKJtFhwXDBY08ZQVh7uVgGX&#10;ZtTy+TIu7/l0vPktrxdva6W+PrufBYhAXXiHX+2dVjCbD+F5Jh4Buf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wv6iwgAAANwAAAAPAAAAAAAAAAAAAAAAAJgCAABkcnMvZG93&#10;bnJldi54bWxQSwUGAAAAAAQABAD1AAAAhwMAAAAA&#10;" path="m100,58l99,71,96,84,94,95r-6,7l82,109r-9,5l64,118r-11,1l48,119r-3,-1l40,117r-4,-1l32,113r-3,-4l25,107r-5,-5l20,156r,1l20,159r-1,l19,160r-1,l15,160r-2,l10,160r-2,l5,160r-1,l3,160,2,159r-2,l,157r,-1l,6,,5,,4r2,l3,2r,l5,2r2,l9,2r2,l13,2r2,l16,2r,2l18,4r,1l18,6r,14l23,15r4,-4l32,7,36,5,41,2,46,1,51,r5,l68,1r9,4l84,10r6,7l95,26r3,10l100,47r,11xm79,60r,-8l78,44,77,37,73,31,71,24,66,21,60,18,52,17r-4,l45,18r-4,2l37,22r-3,2l29,28r-4,5l20,38r,43l29,91r7,6l44,101r7,1l58,101r6,-3l69,95r4,-7l76,82r2,-7l79,68r,-8xe" fillcolor="black" stroked="f">
                  <v:path arrowok="t" o:connecttype="custom" o:connectlocs="53435,37336;50737,49957;44260,57319;34544,62052;25908,62578;21590,61526;17272,59422;13494,56267;10795,82035;10795,83612;10255,84138;8096,84138;5398,84138;2699,84138;1619,84138;0,83612;0,82035;0,2629;1080,2103;1619,1052;3778,1052;5937,1052;8096,1052;8636,2103;9716,2629;9716,10517;14573,5784;19431,2629;24829,526;30226,0;41561,2629;48578,8940;52896,18931;53975,30500;42640,27345;41561,19457;38322,12621;32385,9466;25908,8940;22130,10517;18352,12621;13494,17353;10795,42595;19431,51009;27527,53638;34544,51535;39402,46276;42101,39440;42640,31552" o:connectangles="0,0,0,0,0,0,0,0,0,0,0,0,0,0,0,0,0,0,0,0,0,0,0,0,0,0,0,0,0,0,0,0,0,0,0,0,0,0,0,0,0,0,0,0,0,0,0,0,0"/>
                  <o:lock v:ext="edit" verticies="t"/>
                </v:shape>
                <v:shape id="Freeform 78" o:spid="_x0000_s1100" style="position:absolute;left:35337;top:1555;width:127;height:858;visibility:visible;mso-wrap-style:square;v-text-anchor:top" coordsize="25,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1iV8cA&#10;AADcAAAADwAAAGRycy9kb3ducmV2LnhtbESPT2sCMRTE7wW/Q3hCL0Wz1aLr1ihSKhR68s9Bb8/N&#10;c7N087Juoq799I1Q8DjMzG+Y6by1lbhQ40vHCl77CQji3OmSCwXbzbKXgvABWWPlmBTcyMN81nma&#10;YqbdlVd0WYdCRAj7DBWYEOpMSp8bsuj7riaO3tE1FkOUTSF1g9cIt5UcJMlIWiw5Lhis6cNQ/rM+&#10;WwUvm/3K3L7Hn7/p7mwWyfB0MG8npZ677eIdRKA2PML/7S+tIJ0M4H4mHgE5+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jNYlfHAAAA3AAAAA8AAAAAAAAAAAAAAAAAmAIAAGRy&#10;cy9kb3ducmV2LnhtbFBLBQYAAAAABAAEAPUAAACMAwAAAAA=&#10;" path="m22,156r,1l22,159r-1,l21,160r-1,l17,160r-2,l13,160r-3,l8,160r-2,l5,160,4,159r-1,l3,157r,-1l3,49r,-1l3,47r1,l5,45r1,l8,45r2,l13,45r2,l17,45r3,l21,45r,2l22,47r,1l22,49r,107xm25,12r,6l22,22r-3,1l13,24,6,23,3,22,1,18,,12,1,6,3,2,6,1,13,r6,1l22,2r3,4l25,12xe" fillcolor="black" stroked="f">
                  <v:path arrowok="t" o:connecttype="custom" o:connectlocs="11176,83582;11176,84118;11176,85189;10668,85189;10668,85725;10160,85725;8636,85725;7620,85725;6604,85725;5080,85725;4064,85725;3048,85725;2540,85725;2032,85189;1524,85189;1524,84118;1524,83582;1524,26253;1524,25718;1524,25182;2032,25182;2540,24110;3048,24110;4064,24110;5080,24110;6604,24110;7620,24110;8636,24110;10160,24110;10668,24110;10668,25182;11176,25182;11176,25718;11176,26253;11176,83582;12700,6429;12700,9644;11176,11787;9652,12323;6604,12859;3048,12323;1524,11787;508,9644;0,6429;508,3215;1524,1072;3048,536;6604,0;9652,536;11176,1072;12700,3215;12700,6429" o:connectangles="0,0,0,0,0,0,0,0,0,0,0,0,0,0,0,0,0,0,0,0,0,0,0,0,0,0,0,0,0,0,0,0,0,0,0,0,0,0,0,0,0,0,0,0,0,0,0,0,0,0,0,0"/>
                  <o:lock v:ext="edit" verticies="t"/>
                </v:shape>
                <v:shape id="Freeform 79" o:spid="_x0000_s1101" style="position:absolute;left:35575;top:1651;width:366;height:762;visibility:visible;mso-wrap-style:square;v-text-anchor:top" coordsize="70,1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r178QA&#10;AADcAAAADwAAAGRycy9kb3ducmV2LnhtbESPT2vCQBTE70K/w/IKvZlNLUiMriIFoYcK/qPF2yP7&#10;TKLZt+nuVuO3dwXB4zAzv2Ems8404kzO15YVvCcpCOLC6ppLBbvtop+B8AFZY2OZFFzJw2z60ptg&#10;ru2F13TehFJECPscFVQhtLmUvqjIoE9sSxy9g3UGQ5SulNrhJcJNIwdpOpQGa44LFbb0WVFx2vwb&#10;Bfi76o4/2+C+/+xpmRXHvSVqlXp77eZjEIG68Aw/2l9aQTb6gPuZeATk9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WK9e/EAAAA3AAAAA8AAAAAAAAAAAAAAAAAmAIAAGRycy9k&#10;b3ducmV2LnhtbFBLBQYAAAAABAAEAPUAAACJAwAAAAA=&#10;" path="m70,133r,3l70,139r-1,1l68,141r-2,2l65,143r-2,1l60,144r-2,1l55,145r-2,1l50,146r-8,-1l36,144r-7,-3l26,136r-4,-5l20,125r-2,-7l18,109r,-64l4,45r-3,l,44,,42,,38,,35,,34,,32r,l1,31r,-2l2,29r2,l18,29,18,3r,-1l18,2,20,1r1,l22,r1,l26,r2,l31,r2,l34,r2,1l37,1r1,1l38,2r,1l38,29r28,l66,29r2,l69,31r,1l69,32r1,2l70,35r,3l70,42r-1,2l68,45r-2,l38,45r,61l39,117r3,6l45,128r8,1l56,129r2,-1l60,128r3,-1l64,127r1,l66,125r2,l68,125r1,l69,127r,l70,128r,1l70,130r,3xe" fillcolor="black" stroked="f">
                  <v:path arrowok="t" o:connecttype="custom" o:connectlocs="36513,70981;35991,73068;34427,74634;32862,75156;30254,75678;27646,76200;21908,75678;15127,73590;11476,68371;9389,61586;9389,23486;522,23486;0,21921;0,18267;0,16701;522,16179;1043,15136;9389,15136;9389,1044;10432,522;11476,0;13562,0;16170,0;17735,0;19300,522;19821,1044;19821,15136;34427,15136;35991,16179;35991,16701;36513,18267;36513,21921;35470,23486;19821,23486;20343,61064;23473,66805;29210,67327;31297,66805;33383,66284;34427,65240;35470,65240;35991,66284;36513,66805;36513,67849" o:connectangles="0,0,0,0,0,0,0,0,0,0,0,0,0,0,0,0,0,0,0,0,0,0,0,0,0,0,0,0,0,0,0,0,0,0,0,0,0,0,0,0,0,0,0,0"/>
                </v:shape>
                <v:shape id="Freeform 80" o:spid="_x0000_s1102" style="position:absolute;left:36083;top:1524;width:493;height:889;visibility:visible;mso-wrap-style:square;v-text-anchor:top" coordsize="93,1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nKR8MA&#10;AADcAAAADwAAAGRycy9kb3ducmV2LnhtbESPQWvCQBSE74L/YXmF3nRTK5JEV9FCS48aRa+P7DMJ&#10;Zt+G3a2J/74rFHocZuYbZrUZTCvu5HxjWcHbNAFBXFrdcKXgdPycpCB8QNbYWiYFD/KwWY9HK8y1&#10;7flA9yJUIkLY56igDqHLpfRlTQb91HbE0btaZzBE6SqpHfYRblo5S5KFNNhwXKixo4+aylvxYxQU&#10;WZq63eH8dX3gcF40l/59P++Ven0ZtksQgYbwH/5rf2sFaTaH55l4BO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OnKR8MAAADcAAAADwAAAAAAAAAAAAAAAACYAgAAZHJzL2Rv&#10;d25yZXYueG1sUEsFBgAAAAAEAAQA9QAAAIgDAAAAAA==&#10;" path="m93,164r,1l93,167r-1,l91,168r-1,l89,168r-3,l84,168r-3,l79,168r-2,l76,168r-1,-1l74,167r,-2l74,164r,-63l74,93,73,87,70,82,68,77,65,73,61,71,57,68r-7,l43,69r-7,4l28,79,21,89r,75l20,165r,2l20,167r-2,1l17,168r-2,l13,168r-3,l7,168r-1,l4,168r-2,l1,167r,l,165r,-1l,4,,3r1,l1,2r1,l4,,6,,7,r3,l13,r2,l17,r1,2l20,2r,1l20,3r1,1l21,69r7,-8l37,56,47,52r8,-1l65,52r8,3l80,58r5,6l90,71r1,8l93,88r,11l93,164xe" fillcolor="black" stroked="f">
                  <v:path arrowok="t" o:connecttype="custom" o:connectlocs="49213,87313;48684,88371;47625,88900;45509,88900;42863,88900;40746,88900;39688,88371;39159,87313;39159,53446;38630,46038;35984,40746;32279,37571;26459,35983;19050,38629;11113,47096;10583,87313;10583,88371;8996,88900;6879,88900;3704,88900;2117,88900;529,88371;0,87313;0,2117;529,1588;1058,1058;3175,0;5292,0;7938,0;9525,1058;10583,1588;11113,2117;14817,32279;24871,27517;34396,27517;42334,30692;47625,37571;49213,46567;49213,86783" o:connectangles="0,0,0,0,0,0,0,0,0,0,0,0,0,0,0,0,0,0,0,0,0,0,0,0,0,0,0,0,0,0,0,0,0,0,0,0,0,0,0"/>
                </v:shape>
                <v:shape id="Freeform 81" o:spid="_x0000_s1103" style="position:absolute;left:36734;top:1793;width:524;height:620;visibility:visible;mso-wrap-style:square;v-text-anchor:top" coordsize="99,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3798QA&#10;AADcAAAADwAAAGRycy9kb3ducmV2LnhtbESPQWsCMRSE74X+h/AK3mq21RZ3NUoVBEF6aFo8PzbP&#10;zdLkZdlEXf+9EQo9DjPzDbNYDd6JM/WxDazgZVyAIK6DablR8PO9fZ6BiAnZoAtMCq4UYbV8fFhg&#10;ZcKFv+isUyMyhGOFCmxKXSVlrC15jOPQEWfvGHqPKcu+kabHS4Z7J1+L4l16bDkvWOxoY6n+1Sev&#10;4KB9ubdHpz/LYbqZrNfTzumdUqOn4WMOItGQ/sN/7Z1RMCvf4H4mHwG5v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t+/fEAAAA3AAAAA8AAAAAAAAAAAAAAAAAmAIAAGRycy9k&#10;b3ducmV2LnhtbFBLBQYAAAAABAAEAPUAAACJAwAAAAA=&#10;" path="m99,55r,4l97,61r-2,2l91,64r-70,l21,72r1,8l25,87r3,5l33,97r6,3l47,102r8,1l63,103r6,-1l75,101r5,-3l84,97r4,-1l90,95r1,l92,95r,l94,96r,l94,97r1,1l95,101r,1l95,104r,2l95,106r-1,1l94,108r,l94,109r-2,2l91,111r-2,1l85,114r-5,2l75,117r-7,1l62,119r-8,l41,118,31,116,21,111r-7,-7l7,96,3,86,,74,,60,,47,4,36,7,24r7,-8l21,8,30,5,39,1,52,,64,1r9,4l81,8r7,7l94,22r2,10l99,40r,12l99,55xm79,49r,-15l73,24,64,17,51,16r-8,l38,18r-6,4l28,26r-3,5l22,37r-1,6l21,49r58,xe" fillcolor="black" stroked="f">
                  <v:path arrowok="t" o:connecttype="custom" o:connectlocs="52388,30696;50271,32777;11113,33298;11642,41622;14817,47866;20638,52028;29104,53589;36513,53068;42334,50987;46567,49947;48155,49426;48684,49426;49742,49947;50271,50987;50271,53068;50271,55149;49742,55670;49742,56190;48684,57751;47096,58271;42334,60352;35984,61393;28575,61913;16404,60352;7408,54109;1588,44744;0,31217;2117,18730;7408,8324;15875,2601;27517,0;38630,2601;46567,7804;50800,16649;52388,27054;41805,25494;38630,12487;26988,8324;20109,9365;14817,13527;11642,19250;11113,25494" o:connectangles="0,0,0,0,0,0,0,0,0,0,0,0,0,0,0,0,0,0,0,0,0,0,0,0,0,0,0,0,0,0,0,0,0,0,0,0,0,0,0,0,0,0"/>
                  <o:lock v:ext="edit" verticies="t"/>
                </v:shape>
                <v:shape id="Freeform 82" o:spid="_x0000_s1104" style="position:absolute;left:37417;top:1524;width:111;height:889;visibility:visible;mso-wrap-style:square;v-text-anchor:top" coordsize="20,1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yDzMUA&#10;AADcAAAADwAAAGRycy9kb3ducmV2LnhtbESPzW7CMBCE75V4B2uRuBWHHlAaMKhF4eeCRAFx3sbb&#10;JEq8Tm0D6dvXSJV6HM3MN5r5sjetuJHztWUFk3ECgriwuuZSwfm0fk5B+ICssbVMCn7Iw3IxeJpj&#10;pu2dP+h2DKWIEPYZKqhC6DIpfVGRQT+2HXH0vqwzGKJ0pdQO7xFuWvmSJFNpsOa4UGFHq4qK5ng1&#10;CoI7XC9tL/ND+v3Z4Ha/eZf5RqnRsH+bgQjUh//wX3unFaSvU3iciUdAL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DIPMxQAAANwAAAAPAAAAAAAAAAAAAAAAAJgCAABkcnMv&#10;ZG93bnJldi54bWxQSwUGAAAAAAQABAD1AAAAigMAAAAA&#10;" path="m20,164r,1l20,167r-1,l19,168r-1,l15,168r-2,l10,168r-2,l5,168r-1,l3,168,2,167r-2,l,165r,-1l,4,,3r,l2,2r1,l4,,5,,8,r2,l13,r2,l18,r1,2l19,2r1,1l20,3r,1l20,164xe" fillcolor="black" stroked="f">
                  <v:path arrowok="t" o:connecttype="custom" o:connectlocs="11113,86783;11113,87313;11113,88371;10557,88371;10557,88900;10002,88900;8335,88900;7223,88900;5557,88900;4445,88900;2778,88900;2223,88900;1667,88900;1111,88371;0,88371;0,87313;0,86783;0,2117;0,1588;0,1588;1111,1058;1667,1058;2223,0;2778,0;4445,0;5557,0;7223,0;8335,0;10002,0;10557,1058;10557,1058;11113,1588;11113,1588;11113,2117;11113,86783" o:connectangles="0,0,0,0,0,0,0,0,0,0,0,0,0,0,0,0,0,0,0,0,0,0,0,0,0,0,0,0,0,0,0,0,0,0,0"/>
                </v:shape>
                <v:shape id="Freeform 83" o:spid="_x0000_s1105" style="position:absolute;left:37703;top:1555;width:127;height:858;visibility:visible;mso-wrap-style:square;v-text-anchor:top" coordsize="24,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jZwsYA&#10;AADcAAAADwAAAGRycy9kb3ducmV2LnhtbESPQWvCQBSE7wX/w/IEb3WjYKvRVSSloNBDqx48PrLP&#10;JJp9u2TXJPbXdwuFHoeZ+YZZbXpTi5YaX1lWMBknIIhzqysuFJyO789zED4ga6wtk4IHedisB08r&#10;TLXt+IvaQyhEhLBPUUEZgkul9HlJBv3YOuLoXWxjMETZFFI32EW4qeU0SV6kwYrjQomOspLy2+Fu&#10;FJzvrmuz5GP/mF37af6ZXc/f7k2p0bDfLkEE6sN/+K+90wrmi1f4PROPgF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jZwsYAAADcAAAADwAAAAAAAAAAAAAAAACYAgAAZHJz&#10;L2Rvd25yZXYueG1sUEsFBgAAAAAEAAQA9QAAAIsDAAAAAA==&#10;" path="m22,156r,1l22,159r-1,l21,160r-2,l17,160r-3,l12,160r-3,l7,160r-1,l4,160,3,159r-1,l2,157r,-1l2,49r,-1l2,47r1,l4,45r2,l7,45r2,l12,45r2,l17,45r2,l21,45r,2l22,47r,1l22,49r,107xm24,12r,6l22,22r-4,1l12,24,6,23,2,22,1,18,,12,1,6,2,2,6,1,12,r6,1l22,2r2,4l24,12xe" fillcolor="black" stroked="f">
                  <v:path arrowok="t" o:connecttype="custom" o:connectlocs="11642,83582;11642,84118;11642,85189;11113,85189;11113,85725;10054,85725;8996,85725;7408,85725;6350,85725;4763,85725;3704,85725;3175,85725;2117,85725;1588,85189;1058,85189;1058,84118;1058,83582;1058,26253;1058,25718;1058,25182;1588,25182;2117,24110;3175,24110;3704,24110;4763,24110;6350,24110;7408,24110;8996,24110;10054,24110;11113,24110;11113,25182;11642,25182;11642,25718;11642,26253;11642,83582;12700,6429;12700,9644;11642,11787;9525,12323;6350,12859;3175,12323;1058,11787;529,9644;0,6429;529,3215;1058,1072;3175,536;6350,0;9525,536;11642,1072;12700,3215;12700,6429" o:connectangles="0,0,0,0,0,0,0,0,0,0,0,0,0,0,0,0,0,0,0,0,0,0,0,0,0,0,0,0,0,0,0,0,0,0,0,0,0,0,0,0,0,0,0,0,0,0,0,0,0,0,0,0"/>
                  <o:lock v:ext="edit" verticies="t"/>
                </v:shape>
                <v:shape id="Freeform 84" o:spid="_x0000_s1106" style="position:absolute;left:38020;top:1793;width:492;height:620;visibility:visible;mso-wrap-style:square;v-text-anchor:top" coordsize="93,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4D/sAA&#10;AADcAAAADwAAAGRycy9kb3ducmV2LnhtbERPTWsCMRC9F/ofwhS81ayFql2NshQL4q3a1uuwGTeL&#10;m8myiZr++86h4PHxvpfr7Dt1pSG2gQ1MxgUo4jrYlhsDX4eP5zmomJAtdoHJwC9FWK8eH5ZY2nDj&#10;T7ruU6MkhGOJBlxKfal1rB15jOPQEwt3CoPHJHBotB3wJuG+0y9FMdUeW5YGhz29O6rP+4uX3p/K&#10;VeFYHPjM/P163OTJbJeNGT3lagEqUU538b97aw3M32StnJEjoFd/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f4D/sAAAADcAAAADwAAAAAAAAAAAAAAAACYAgAAZHJzL2Rvd25y&#10;ZXYueG1sUEsFBgAAAAAEAAQA9QAAAIUDAAAAAA==&#10;" path="m93,111r,1l92,114r,l91,115r-1,l88,115r-2,l83,115r-2,l80,115r-3,l76,115r,-1l75,114r,-2l75,111r,-13l65,106r-9,6l48,116r-10,1l28,116r-9,-2l13,110,8,104,3,98,1,89,,80,,69,,4,,3,,2r1,l1,,3,,5,,7,r3,l12,r2,l16,r1,l18,2r1,l19,3r,1l19,67r,8l21,82r1,6l26,91r2,4l32,98r5,2l43,100r7,-1l58,95r7,-6l72,79,72,4r,-1l74,2r,l75,r1,l77,r3,l82,r4,l87,r3,l91,r1,2l92,2r,1l93,4r,107xe" fillcolor="black" stroked="f">
                  <v:path arrowok="t" o:connecttype="custom" o:connectlocs="49213,59267;48684,60325;47625,60855;45509,60855;42863,60855;40746,60855;40217,60325;39688,59267;39688,51859;29634,59267;20109,61913;10054,60325;4233,55034;529,47096;0,36513;0,1588;529,1058;1588,0;3704,0;6350,0;8467,0;9525,1058;10054,1588;10054,35454;11113,43392;13758,48155;16934,51859;22754,52917;30692,50271;38100,41805;38100,1588;39159,1058;40217,0;42334,0;45509,0;47625,0;48684,1058;48684,1588;49213,58738" o:connectangles="0,0,0,0,0,0,0,0,0,0,0,0,0,0,0,0,0,0,0,0,0,0,0,0,0,0,0,0,0,0,0,0,0,0,0,0,0,0,0"/>
                </v:shape>
                <v:shape id="Freeform 85" o:spid="_x0000_s1107" style="position:absolute;left:38703;top:1793;width:857;height:620;visibility:visible;mso-wrap-style:square;v-text-anchor:top" coordsize="161,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rc+8UA&#10;AADcAAAADwAAAGRycy9kb3ducmV2LnhtbESPzWrDMBCE74W+g9hAb42cHIrjWg5tQyAktOSv9421&#10;sUyslbEUx337qlDIcZiZb5h8PthG9NT52rGCyTgBQVw6XXOl4HhYPqcgfEDW2DgmBT/kYV48PuSY&#10;aXfjHfX7UIkIYZ+hAhNCm0npS0MW/di1xNE7u85iiLKrpO7wFuG2kdMkeZEWa44LBlv6MFRe9ler&#10;YLX+lMn3Bo/UT83pkl5326/Fu1JPo+HtFUSgIdzD/+2VVpDOZvB3Jh4BWf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ytz7xQAAANwAAAAPAAAAAAAAAAAAAAAAAJgCAABkcnMv&#10;ZG93bnJldi54bWxQSwUGAAAAAAQABAD1AAAAigMAAAAA&#10;" path="m161,113r,1l160,116r,l159,117r-1,l156,117r-2,l152,117r-4,l147,117r-3,l143,117r-1,-1l142,116r,-2l142,113r,-65l140,42r,-6l138,31r-3,-5l133,22r-4,-2l124,17r-5,l113,18r-7,4l99,28,91,38r,75l91,114r-1,2l90,116r-1,1l87,117r-2,l84,117r-3,l78,117r-2,l74,117r-1,l71,116r,l71,114r-1,-1l70,48r,-6l69,36,68,31,65,26,63,22,59,20,54,17r-5,l42,18r-6,4l28,28,20,38r,75l20,114r,2l20,116r-2,1l17,117r-2,l14,117r-4,l7,117r-2,l4,117r-2,l1,116r,l,114r,-1l,6,,5,1,4r,l2,2r2,l5,2r2,l10,2r2,l14,2r2,l16,2r1,2l18,4r,1l18,6r,14l27,11,36,5,44,1,53,r7,l65,1r5,3l75,6r4,2l83,13r2,4l86,22r6,-6l97,11r5,-4l106,5r5,-3l116,1,119,r5,l134,1r8,3l148,7r5,6l156,20r3,8l160,37r1,8l161,113xe" fillcolor="black" stroked="f">
                  <v:path arrowok="t" o:connecttype="custom" o:connectlocs="85725,60325;85193,61384;84128,61913;81998,61913;78803,61913;76673,61913;75608,61384;75608,60325;75608,25400;74543,19050;71881,13758;68686,10583;63362,8996;56440,11642;48453,20108;48453,60325;47921,61384;46323,61913;44726,61913;41531,61913;39402,61913;37804,61384;37804,60325;37272,25400;36739,19050;34609,13758;31415,10583;26090,8996;19168,11642;10649,20108;10649,60325;10649,61384;9052,61913;7454,61913;3727,61913;2130,61913;532,61384;0,60325;0,3175;532,2117;1065,1058;2662,1058;5325,1058;7454,1058;8519,1058;9584,2117;9584,3175;14376,5821;23428,529;31947,0;37272,2117;42064,4233;45259,8996;48986,8467;54310,3704;59102,1058;63362,0;71349,529;78803,3704;83063,10583;85193,19579;85725,59796" o:connectangles="0,0,0,0,0,0,0,0,0,0,0,0,0,0,0,0,0,0,0,0,0,0,0,0,0,0,0,0,0,0,0,0,0,0,0,0,0,0,0,0,0,0,0,0,0,0,0,0,0,0,0,0,0,0,0,0,0,0,0,0,0,0"/>
                </v:shape>
                <v:rect id="Rectangle 86" o:spid="_x0000_s1108" style="position:absolute;left:666;top:29543;width:13304;height:9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0tVsIA&#10;AADcAAAADwAAAGRycy9kb3ducmV2LnhtbERPTYvCMBC9C/6HMMLeNLWLotUoiyB60IN112VvYzO2&#10;ZZtJaaLWf28OgsfH+54vW1OJGzWutKxgOIhAEGdWl5wr+D6u+xMQziNrrCyTggc5WC66nTkm2t75&#10;QLfU5yKEsEtQQeF9nUjpsoIMuoGtiQN3sY1BH2CTS93gPYSbSsZRNJYGSw4NBda0Kij7T69GQbrZ&#10;ZekoPg9XRyzj3/2P/Dt9XpT66LVfMxCeWv8Wv9xbrWAahfnhTDgCcvE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fS1WwgAAANwAAAAPAAAAAAAAAAAAAAAAAJgCAABkcnMvZG93&#10;bnJldi54bWxQSwUGAAAAAAQABAD1AAAAhwMAAAAA&#10;" fillcolor="#eee" strokecolor="#b3b3b3" strokeweight=".2205mm"/>
                <v:shape id="Freeform 87" o:spid="_x0000_s1109" style="position:absolute;left:1270;top:30337;width:571;height:1095;visibility:visible;mso-wrap-style:square;v-text-anchor:top" coordsize="109,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cod8QA&#10;AADcAAAADwAAAGRycy9kb3ducmV2LnhtbESPzW7CMBCE75V4B2uRuBWbHGgJGASVEKg3/g7cVvGS&#10;BOJ1GpuQvn2NhNTjaGa+0cwWna1ES40vHWsYDRUI4syZknMNx8P6/ROED8gGK8ek4Zc8LOa9txmm&#10;xj14R+0+5CJC2KeooQihTqX0WUEW/dDVxNG7uMZiiLLJpWnwEeG2kolSY2mx5LhQYE1fBWW3/d1q&#10;kLLb3JPduf1YLZPT9crfG3X60XrQ75ZTEIG68B9+tbdGw0SN4HkmHgE5/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pHKHfEAAAA3AAAAA8AAAAAAAAAAAAAAAAAmAIAAGRycy9k&#10;b3ducmV2LnhtbFBLBQYAAAAABAAEAPUAAACJAwAAAAA=&#10;" path="m109,12r,2l109,17r-1,2l108,21r-2,1l105,23r,l104,23r-76,l28,94r71,l100,94r1,l103,96r1,1l104,98r,1l105,102r,3l105,108r-1,2l104,113r,1l103,115r-2,2l100,117r-1,l28,117r,86l28,204r-2,1l26,206r-1,2l23,208r-3,l18,209r-4,l10,209,7,208r-3,l3,208,2,206,,205r,-1l,203,,11,,6,3,2,7,1,10,r94,l105,r,1l106,1r2,2l108,5r1,2l109,9r,3xe" fillcolor="black" stroked="f">
                  <v:path arrowok="t" o:connecttype="custom" o:connectlocs="57150,6289;57150,7337;57150,8910;56626,9958;56626,11006;55577,11530;55053,12054;55053,12054;54528,12054;14681,12054;14681,49266;51907,49266;52431,49266;52956,49266;54004,50314;54528,50838;54528,51362;54528,51886;55053,53459;55053,55031;55053,56603;54528,57652;54528,59224;54528,59748;54004,60272;52956,61320;52431,61320;51907,61320;14681,61320;14681,106393;14681,106917;13632,107442;13632,107966;13108,109014;12059,109014;10486,109014;9438,109538;7340,109538;5243,109538;3670,109014;2097,109014;1573,109014;1049,107966;0,107442;0,106917;0,106393;0,5765;0,3145;1573,1048;3670,524;5243,0;54528,0;55053,0;55053,524;55577,524;56626,1572;56626,2621;57150,3669;57150,4717;57150,6289" o:connectangles="0,0,0,0,0,0,0,0,0,0,0,0,0,0,0,0,0,0,0,0,0,0,0,0,0,0,0,0,0,0,0,0,0,0,0,0,0,0,0,0,0,0,0,0,0,0,0,0,0,0,0,0,0,0,0,0,0,0,0,0"/>
                </v:shape>
                <v:shape id="Freeform 88" o:spid="_x0000_s1110" style="position:absolute;left:1968;top:30607;width:699;height:841;visibility:visible;mso-wrap-style:square;v-text-anchor:top" coordsize="133,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75pcUA&#10;AADcAAAADwAAAGRycy9kb3ducmV2LnhtbESPwWrDMBBE74H+g9hCb4lcl5rGsRxCS2h6SYibD1is&#10;jW1irYykJvbfV4VCjsPMvGGK9Wh6cSXnO8sKnhcJCOLa6o4bBafv7fwNhA/IGnvLpGAiD+vyYVZg&#10;ru2Nj3StQiMihH2OCtoQhlxKX7dk0C/sQBy9s3UGQ5SukdrhLcJNL9MkyaTBjuNCiwO9t1Rfqh+j&#10;IPuY9E7up5fNoV5uP/vsK+3cq1JPj+NmBSLQGO7h//ZOK1gmKfydiUdAl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zvmlxQAAANwAAAAPAAAAAAAAAAAAAAAAAJgCAABkcnMv&#10;ZG93bnJldi54bWxQSwUGAAAAAAQABAD1AAAAigMAAAAA&#10;" path="m133,74r-1,5l130,83r-3,2l122,85r-93,l29,98r2,9l34,116r5,7l45,130r8,5l63,137r13,1l85,138r9,-1l101,135r7,-3l113,131r4,-3l121,127r1,l124,127r1,l126,128r,2l126,131r1,1l127,135r,2l127,139r,2l127,142r-1,2l126,144r,2l125,147r,1l122,149r-3,2l114,153r-6,1l100,157r-8,1l83,159r-10,l56,159,41,154,29,149,19,139r-9,-9l5,115,2,100,,80,2,63,5,47,10,34,19,22,29,13,41,6,55,2,69,,85,2,99,6r11,7l119,21r6,10l130,42r2,14l133,69r,5xm106,66r,-10l101,40,98,34,92,29,78,22,68,21r-8,1l51,25r-6,5l39,35r-4,6l31,50r-2,7l29,66r77,xe" fillcolor="black" stroked="f">
                  <v:path arrowok="t" o:connecttype="custom" o:connectlocs="69325,41804;66699,44979;15230,44979;16281,56621;20482,65088;27835,71438;39914,73025;49368,72496;56720,69850;61447,67734;64073,67205;65648,67205;66174,68792;66699,69850;66699,72496;66699,74613;66174,76200;66174,77259;65648,78317;62497,79905;56720,81492;48317,83609;38339,84138;21533,81492;9979,73555;2626,60855;0,42334;2626,24871;9979,11642;21533,3175;36238,0;51994,3175;62497,11113;68274,22225;69850,36513;55670,34925;53044,21167;48317,15346;35713,11113;26785,13229;20482,18521;16281,26458;15230,34925" o:connectangles="0,0,0,0,0,0,0,0,0,0,0,0,0,0,0,0,0,0,0,0,0,0,0,0,0,0,0,0,0,0,0,0,0,0,0,0,0,0,0,0,0,0,0"/>
                  <o:lock v:ext="edit" verticies="t"/>
                </v:shape>
                <v:shape id="Freeform 89" o:spid="_x0000_s1111" style="position:absolute;left:2825;top:30607;width:619;height:841;visibility:visible;mso-wrap-style:square;v-text-anchor:top" coordsize="115,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uxNcMA&#10;AADcAAAADwAAAGRycy9kb3ducmV2LnhtbESPT2sCMRTE74LfITzBmyZWkLo1iggVvRT/Qa+Pzevu&#10;1uRl2URd++mNUPA4zMxvmNmidVZcqQmVZw2joQJBnHtTcaHhdPwcvIMIEdmg9Uwa7hRgMe92ZpgZ&#10;f+M9XQ+xEAnCIUMNZYx1JmXIS3IYhr4mTt6PbxzGJJtCmgZvCe6sfFNqIh1WnBZKrGlVUn4+XJwG&#10;svtNYaya2m+3/pLb3bHOf/+07vfa5QeISG18hf/bG6NhqsbwPJOOgJ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yuxNcMAAADcAAAADwAAAAAAAAAAAAAAAACYAgAAZHJzL2Rv&#10;d25yZXYueG1sUEsFBgAAAAAEAAQA9QAAAIgDAAAAAA==&#10;" path="m115,129r,2l115,134r,1l113,136r,1l112,139r,1l110,142r-3,2l103,147r-4,3l92,152r-6,3l79,156r-6,1l65,157r-16,l37,152,26,146r-9,-9l10,126,5,113,1,98,,80,1,60,6,44,11,29,20,18,30,9,41,4,54,,68,r7,l81,1r6,1l94,3r5,3l102,8r5,3l110,13r1,3l112,17r,1l113,19r,1l113,22r,2l113,27r,6l112,36r-1,2l108,39r-2,-1l103,35r-3,-2l95,30,90,27,84,24,76,22r-8,l58,22,43,29r-5,7l33,44,28,65r,13l28,92r3,11l33,113r5,7l44,128r7,3l59,134r9,1l76,134r8,-3l91,129r5,-4l101,121r4,-2l108,117r2,l111,117r1,l113,118r,1l113,120r2,3l115,125r,4xe" fillcolor="black" stroked="f">
                  <v:path arrowok="t" o:connecttype="custom" o:connectlocs="61913,70204;61913,72348;60836,73420;60298,75028;57606,77171;53299,80387;46300,83066;39301,84138;26380,84138;13998,78243;5384,67525;538,52519;538,32155;5922,15541;16151,4823;29072,0;40378,0;46839,1072;53299,3215;57606,5895;59760,8575;60298,9646;60836,10718;60836,12862;60836,17685;59760,20365;57068,20365;53837,17685;48454,14470;40916,11790;31226,11790;20458,19293;15074,34834;15074,49304;17766,60558;23688,68597;31764,71812;40916,71812;48992,69132;54376,64845;58144,62702;59760,62702;60836,63237;60836,64309;61913,66989" o:connectangles="0,0,0,0,0,0,0,0,0,0,0,0,0,0,0,0,0,0,0,0,0,0,0,0,0,0,0,0,0,0,0,0,0,0,0,0,0,0,0,0,0,0,0,0,0"/>
                </v:shape>
                <v:shape id="Freeform 90" o:spid="_x0000_s1112" style="position:absolute;left:3571;top:30607;width:699;height:841;visibility:visible;mso-wrap-style:square;v-text-anchor:top" coordsize="133,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vESsQA&#10;AADcAAAADwAAAGRycy9kb3ducmV2LnhtbESP0WrCQBRE3wX/YbmFvplNrQaNriIW0b5Yqn7AJXub&#10;hGbvht2tJn/vCgUfh5k5wyzXnWnElZyvLSt4S1IQxIXVNZcKLufdaAbCB2SNjWVS0JOH9Wo4WGKu&#10;7Y2/6XoKpYgQ9jkqqEJocyl9UZFBn9iWOHo/1hkMUbpSaoe3CDeNHKdpJg3WHBcqbGlbUfF7+jMK&#10;so9eH+Sxf998FfPdvsk+x7WbKvX60m0WIAJ14Rn+bx+0gnk6gceZeATk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rxErEAAAA3AAAAA8AAAAAAAAAAAAAAAAAmAIAAGRycy9k&#10;b3ducmV2LnhtbFBLBQYAAAAABAAEAPUAAACJAwAAAAA=&#10;" path="m133,74r-1,5l130,83r-4,2l122,85r-94,l29,98r1,9l34,116r5,7l45,130r8,5l63,137r13,1l85,138r8,-1l101,135r7,-3l113,131r3,-3l120,127r2,l124,127r1,l125,128r1,2l126,131r,1l127,135r,2l127,139r,2l126,142r,2l126,144r,2l125,147r-1,1l122,149r-3,2l114,153r-6,1l100,157r-8,1l83,159r-11,l56,159,41,154,29,149,19,139r-9,-9l5,115,,100,,80,,63,5,47,10,34,19,22,29,13,41,6,55,2,69,,85,2,99,6r11,7l119,21r6,10l130,42r2,14l133,69r,5xm106,66r,-10l101,40,97,34,92,29,78,22,68,21r-8,1l51,25r-6,5l39,35r-5,6l31,50r-2,7l28,66r78,xe" fillcolor="black" stroked="f">
                  <v:path arrowok="t" o:connecttype="custom" o:connectlocs="69325,41804;66174,44979;14705,44979;15756,56621;20482,65088;27835,71438;39914,73025;48842,72496;56720,69850;60922,67734;64073,67205;65648,67205;66174,68792;66174,69850;66699,72496;66699,74613;66174,76200;66174,77259;65123,78317;62497,79905;56720,81492;48317,83609;37814,84138;21533,81492;9979,73555;2626,60855;0,42334;2626,24871;9979,11642;21533,3175;36238,0;51994,3175;62497,11113;68274,22225;69850,36513;55670,34925;53044,21167;48317,15346;35713,11113;26785,13229;20482,18521;16281,26458;14705,34925" o:connectangles="0,0,0,0,0,0,0,0,0,0,0,0,0,0,0,0,0,0,0,0,0,0,0,0,0,0,0,0,0,0,0,0,0,0,0,0,0,0,0,0,0,0,0"/>
                  <o:lock v:ext="edit" verticies="t"/>
                </v:shape>
                <v:shape id="Freeform 91" o:spid="_x0000_s1113" style="position:absolute;left:4429;top:30607;width:539;height:841;visibility:visible;mso-wrap-style:square;v-text-anchor:top" coordsize="102,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c1MYA&#10;AADcAAAADwAAAGRycy9kb3ducmV2LnhtbESPQWvCQBSE7wX/w/KEXkQ3lTZodBURC7XgIerF2yP7&#10;zAazb9PsVlN/fbdQ8DjMzDfMfNnZWlyp9ZVjBS+jBARx4XTFpYLj4X04AeEDssbaMSn4IQ/LRe9p&#10;jpl2N87pug+liBD2GSowITSZlL4wZNGPXEMcvbNrLYYo21LqFm8Rbms5TpJUWqw4LhhsaG2ouOy/&#10;rYKv1/GxPmw/890pnQzMJqVBfielnvvdagYiUBce4f/2h1YwTd7g70w8AnL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Vc1MYAAADcAAAADwAAAAAAAAAAAAAAAACYAgAAZHJz&#10;L2Rvd25yZXYueG1sUEsFBgAAAAAEAAQA9QAAAIsDAAAAAA==&#10;" path="m102,114r-1,9l98,133r-5,8l86,147r-7,6l69,157r-11,2l45,159r-7,l31,158r-7,-1l18,155r-5,-2l8,152,6,149,3,148,2,146,1,143,,139r,-3l,132r,-1l1,128r,-1l1,126r1,-1l3,125r2,l6,125r4,2l13,128r5,3l23,135r8,1l37,138r8,l53,138r5,-1l64,136r4,-3l71,130r3,-4l76,121r,-6l75,110r-3,-5l69,101,65,98,59,95,53,91,47,89,39,86,33,84,27,80,21,77,15,72,10,67,6,61,3,53,3,43r,-8l7,27r4,-7l17,14,23,9,33,4,43,2,56,r5,2l68,2r6,1l77,4r5,1l86,8r2,1l91,10r1,1l93,13r,1l93,15r2,1l95,18r,2l95,22r,3l95,27r,2l93,30r,1l92,32r-1,l91,32r-3,l86,31,84,29,80,27,75,25,69,24,63,21r-8,l49,21r-5,1l39,25r-3,2l32,30r-1,4l29,38r,4l29,48r3,5l36,57r4,4l45,63r7,3l59,68r6,4l72,74r7,4l85,82r6,3l96,90r2,8l102,104r,10xe" fillcolor="black" stroked="f">
                  <v:path arrowok="t" o:connecttype="custom" o:connectlocs="53446,65088;49213,74613;41804,80963;30692,84138;20108,84138;12700,83080;6879,80963;3175,78846;1058,77259;0,73555;0,69850;529,67734;529,66675;1588,66146;3175,66146;6879,67734;12171,71438;19579,73025;28046,73025;33867,71967;37571,68792;40217,64030;39688,58209;36513,53446;31221,50271;24871,47096;17463,44450;11113,40746;5292,35454;1588,28046;1588,18521;5821,10583;12171,4763;22754,1058;32279,1058;39158,1588;43392,2646;46567,4763;48683,5821;49213,7408;50271,8467;50271,10583;50271,13229;50271,15346;49213,16404;48154,16933;46567,16933;44450,15346;39688,13229;33338,11113;25929,11113;20638,13229;16933,15875;15346,20108;15346,25400;19050,30163;23813,33338;31221,35984;38100,39159;44979,43392;50800,47625;53975,55034" o:connectangles="0,0,0,0,0,0,0,0,0,0,0,0,0,0,0,0,0,0,0,0,0,0,0,0,0,0,0,0,0,0,0,0,0,0,0,0,0,0,0,0,0,0,0,0,0,0,0,0,0,0,0,0,0,0,0,0,0,0,0,0,0,0"/>
                </v:shape>
                <v:line id="Line 92" o:spid="_x0000_s1114" style="position:absolute;flip:x;visibility:visible;mso-wrap-style:square" from="18923,34131" to="34480,342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ibldMYAAADcAAAADwAAAGRycy9kb3ducmV2LnhtbESPQWvCQBSE74L/YXmCt7qrgm1TVwlC&#10;oQhSmubQ3h7ZZxLNvo3ZVdP++m5B8DjMzDfMct3bRlyo87VjDdOJAkFcOFNzqSH/fH14AuEDssHG&#10;MWn4IQ/r1XCwxMS4K3/QJQuliBD2CWqoQmgTKX1RkUU/cS1x9Pausxii7EppOrxGuG3kTKmFtFhz&#10;XKiwpU1FxTE7Ww3v7Ul9737VY5Yevpp53u/n21RqPR716QuIQH24h2/tN6PhWS3g/0w8AnL1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om5XTGAAAA3AAAAA8AAAAAAAAA&#10;AAAAAAAAoQIAAGRycy9kb3ducmV2LnhtbFBLBQYAAAAABAAEAPkAAACUAwAAAAA=&#10;" strokecolor="#bebebe" strokeweight=".57328mm"/>
                <v:shape id="Freeform 93" o:spid="_x0000_s1115" style="position:absolute;left:18637;top:33702;width:1365;height:1000;visibility:visible;mso-wrap-style:square;v-text-anchor:top" coordsize="258,1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xlgMYA&#10;AADcAAAADwAAAGRycy9kb3ducmV2LnhtbESPQWvCQBSE7wX/w/KE3uquPbQaXcWWCm2gB60o3h7Z&#10;ZxLMvg3ZNUn99W5B6HGYmW+Y+bK3lWip8aVjDeORAkGcOVNyrmH3s36agPAB2WDlmDT8koflYvAw&#10;x8S4jjfUbkMuIoR9ghqKEOpESp8VZNGPXE0cvZNrLIYom1yaBrsIt5V8VupFWiw5LhRY03tB2Xl7&#10;sRq66YWOLb7t+ePq1upwTtPvr1Trx2G/moEI1If/8L39aTRM1Sv8nYlHQC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XxlgMYAAADcAAAADwAAAAAAAAAAAAAAAACYAgAAZHJz&#10;L2Rvd25yZXYueG1sUEsFBgAAAAAEAAQA9QAAAIsDAAAAAA==&#10;" path="m258,190l,96,258,,244,22,229,70r,50l245,169r13,21xe" fillcolor="#bebebe" strokecolor="#bebebe" strokeweight=".2205mm">
                  <v:path arrowok="t" o:connecttype="custom" o:connectlocs="136525,100013;0,50533;136525,0;129117,11580;121179,36847;121179,63166;129646,88959;136525,100013" o:connectangles="0,0,0,0,0,0,0,0"/>
                </v:shape>
                <v:shape id="Freeform 94" o:spid="_x0000_s1116" style="position:absolute;left:4826;top:14176;width:1793;height:1778;visibility:visible;mso-wrap-style:square;v-text-anchor:top" coordsize="339,3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jcDVMIA&#10;AADcAAAADwAAAGRycy9kb3ducmV2LnhtbERPy2oCMRTdC/5DuEI3okm7KHY0ihRbbBdifa0vk+vM&#10;YHIzTKIz/r1ZFFweznu26JwVN2pC5VnD61iBIM69qbjQcNh/jSYgQkQ2aD2ThjsFWMz7vRlmxrf8&#10;R7ddLEQK4ZChhjLGOpMy5CU5DGNfEyfu7BuHMcGmkKbBNoU7K9+UepcOK04NJdb0WVJ+2V2dhs1p&#10;r+x6dVCr7fcRbXsZDn9+r1q/DLrlFESkLj7F/+610fCh0tp0Jh0BO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NwNUwgAAANwAAAAPAAAAAAAAAAAAAAAAAJgCAABkcnMvZG93&#10;bnJldi54bWxQSwUGAAAAAAQABAD1AAAAhwMAAAAA&#10;" path="m339,168r-2,18l331,219r-13,29l299,275r-22,24l250,317r-31,13l187,337r-18,l151,337r-33,-7l89,317,61,299,38,275,21,248,7,219,1,186,,168,1,151,7,118,21,87,38,60,61,38,89,19,118,6,151,r18,l187,r32,6l250,19r27,19l299,60r19,27l331,118r6,33l339,168xe" fillcolor="#e98989" stroked="f">
                  <v:path arrowok="t" o:connecttype="custom" o:connectlocs="179388,88636;178330,98133;175155,115544;168275,130844;158221,145089;146580,157751;132292,167248;115888,174107;98954,177800;89429,177800;79904,177800;62442,174107;47096,167248;32279,157751;20108,145089;11113,130844;3704,115544;529,98133;0,88636;529,79667;3704,62256;11113,45901;20108,31656;32279,20049;47096,10024;62442,3166;79904,0;89429,0;98954,0;115888,3166;132292,10024;146580,20049;158221,31656;168275,45901;175155,62256;178330,79667;179388,88636" o:connectangles="0,0,0,0,0,0,0,0,0,0,0,0,0,0,0,0,0,0,0,0,0,0,0,0,0,0,0,0,0,0,0,0,0,0,0,0,0"/>
                </v:shape>
                <v:shape id="Freeform 95" o:spid="_x0000_s1117" style="position:absolute;left:7699;top:3508;width:2588;height:2699;visibility:visible;mso-wrap-style:square;v-text-anchor:top" coordsize="489,5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A1r8QA&#10;AADcAAAADwAAAGRycy9kb3ducmV2LnhtbESP3WrCQBSE7wu+w3IE75pNFYumriGKQi9CwZ8HOM2e&#10;/NDs2ZBdNb59VxC8HGbmG2aVDqYVV+pdY1nBRxSDIC6sbrhScD7t3xcgnEfW2FomBXdykK5HbytM&#10;tL3xga5HX4kAYZeggtr7LpHSFTUZdJHtiINX2t6gD7KvpO7xFuCmldM4/pQGGw4LNXa0ran4O16M&#10;AjPLd5jr8jffyGL+k2dnktVOqcl4yL5AeBr8K/xsf2sFy3gJjzPhCMj1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tANa/EAAAA3AAAAA8AAAAAAAAAAAAAAAAAmAIAAGRycy9k&#10;b3ducmV2LnhtbFBLBQYAAAAABAAEAPUAAACJAwAAAAA=&#10;" path="m489,255r,22l482,317r-12,40l451,394r-25,32l398,454r-33,23l328,496r-20,6l289,507r-41,4l208,507r-39,-9l133,482,100,460,69,433,43,401,32,383,22,363,9,324,2,283,,242,5,200,16,161,34,124,57,90,72,74,87,59,120,34,155,17,194,5,232,r39,1l311,8r38,15l367,33,244,255r245,xe" fillcolor="#d38d5f" stroked="f">
                  <v:path arrowok="t" o:connecttype="custom" o:connectlocs="258763,134673;258763,146292;255059,167418;248709,188543;238655,208084;225425,224984;210609,239772;193146,251919;173567,261953;162984,265122;152929,267762;131234,269875;110067,267762;89429,263009;70379,254559;52917,242940;36513,228681;22754,211781;16933,202274;11642,191712;4763,171114;1058,149461;0,127808;2646,105626;8467,85029;17992,65488;30163,47532;38100,39082;46038,31160;63500,17956;82021,8978;102659,2641;122767,0;143404,528;164571,4225;184680,12147;194205,17428;129117,134673;258763,134673" o:connectangles="0,0,0,0,0,0,0,0,0,0,0,0,0,0,0,0,0,0,0,0,0,0,0,0,0,0,0,0,0,0,0,0,0,0,0,0,0,0,0"/>
                </v:shape>
                <v:shape id="Freeform 96" o:spid="_x0000_s1118" style="position:absolute;left:7699;top:13668;width:1794;height:1794;visibility:visible;mso-wrap-style:square;v-text-anchor:top" coordsize="339,3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2f2MMA&#10;AADcAAAADwAAAGRycy9kb3ducmV2LnhtbERPz2vCMBS+C/sfwhvsIpo6xtRqFB0MBsKw6sXbo3lr&#10;ypqXkmRtt79+OQgeP77f6+1gG9GRD7VjBbNpBoK4dLrmSsHl/D5ZgAgRWWPjmBT8UoDt5mG0xly7&#10;ngvqTrESKYRDjgpMjG0uZSgNWQxT1xIn7st5izFBX0ntsU/htpHPWfYqLdacGgy29Gao/D79WAXH&#10;YxP/9p156eeF58P5+onFcqzU0+OwW4GINMS7+Ob+0AqWszQ/nUlHQG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k2f2MMAAADcAAAADwAAAAAAAAAAAAAAAACYAgAAZHJzL2Rv&#10;d25yZXYueG1sUEsFBgAAAAAEAAQA9QAAAIgDAAAAAA==&#10;" path="m339,169r-1,17l331,219r-13,31l301,276r-24,23l250,318r-31,12l187,337r-18,l152,337r-32,-7l89,318,62,299,38,276,21,250,7,219,1,186,,169,1,151,7,118,21,89,38,62,62,38,89,20,120,7,152,r17,l187,r32,7l250,20r27,18l301,62r17,27l331,118r7,33l339,169xe" fillcolor="#87cdde" stroked="f">
                  <v:path arrowok="t" o:connecttype="custom" o:connectlocs="179388,89960;178859,99009;175155,116576;168275,133077;159280,146917;146580,159160;132292,169274;115888,175662;98954,179388;89429,179388;80434,179388;63500,175662;47096,169274;32808,159160;20108,146917;11113,133077;3704,116576;529,99009;0,89960;529,80379;3704,62812;11113,47375;20108,33003;32808,20228;47096,10646;63500,3726;80434,0;89429,0;98954,0;115888,3726;132292,10646;146580,20228;159280,33003;168275,47375;175155,62812;178859,80379;179388,89960" o:connectangles="0,0,0,0,0,0,0,0,0,0,0,0,0,0,0,0,0,0,0,0,0,0,0,0,0,0,0,0,0,0,0,0,0,0,0,0,0"/>
                </v:shape>
                <v:shape id="Freeform 97" o:spid="_x0000_s1119" style="position:absolute;left:5381;top:12049;width:2508;height:1254;visibility:visible;mso-wrap-style:square;v-text-anchor:top" coordsize="472,2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wGYMMA&#10;AADcAAAADwAAAGRycy9kb3ducmV2LnhtbESP0YrCMBRE3xf8h3CFfVvTishajSKC4sOui9YPuDTX&#10;tNjc1CZq/fuNIPg4zMwZZrbobC1u1PrKsYJ0kIAgLpyu2Cg45uuvbxA+IGusHZOCB3lYzHsfM8y0&#10;u/OebodgRISwz1BBGUKTSemLkiz6gWuIo3dyrcUQZWukbvEe4baWwyQZS4sVx4USG1qVVJwPV6tg&#10;aH6uG/xrzDbPu93lEX5HY54o9dnvllMQgbrwDr/aW61gkqbwPBOPgJ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zwGYMMAAADcAAAADwAAAAAAAAAAAAAAAACYAgAAZHJzL2Rv&#10;d25yZXYueG1sUEsFBgAAAAAEAAQA9QAAAIgDAAAAAA==&#10;" path="m472,119r-2,12l462,154r-19,21l417,194r-49,23l283,236r-48,1l187,236,102,217,53,194,28,175,10,154,,131,,119,,106,10,84,28,62,53,43,102,20,187,3,235,r48,3l368,20r49,23l443,62r19,22l470,106r2,13xe" fillcolor="#abc837" stroked="f">
                  <v:path arrowok="t" o:connecttype="custom" o:connectlocs="250825,62971;249762,69321;245511,81492;235414,92605;221598,102659;195558,114830;150389,124884;124881,125413;99373,124884;54204,114830;28165,102659;14879,92605;5314,81492;0,69321;0,62971;0,56092;5314,44450;14879,32808;28165,22754;54204,10583;99373,1588;124881,0;150389,1588;195558,10583;221598,22754;235414,32808;245511,44450;249762,56092;250825,62971" o:connectangles="0,0,0,0,0,0,0,0,0,0,0,0,0,0,0,0,0,0,0,0,0,0,0,0,0,0,0,0,0"/>
                </v:shape>
                <v:shape id="Freeform 98" o:spid="_x0000_s1120" style="position:absolute;left:6842;top:16208;width:2492;height:1238;visibility:visible;mso-wrap-style:square;v-text-anchor:top" coordsize="472,2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YCcYA&#10;AADcAAAADwAAAGRycy9kb3ducmV2LnhtbESPQWsCMRSE7wX/Q3iCt5oouLSrUaTQYim0qPXg7bl5&#10;zW7dvGw3qa7/3hQKHoeZ+YaZLTpXixO1ofKsYTRUIIgLbyq2Gj63z/cPIEJENlh7Jg0XCrCY9+5m&#10;mBt/5jWdNtGKBOGQo4YyxiaXMhQlOQxD3xAn78u3DmOSrZWmxXOCu1qOlcqkw4rTQokNPZVUHDe/&#10;TkORVT9qst197OktU6vvV3t4f7FaD/rdcgoiUhdv4f/2ymh4HI3h70w6AnJ+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M+YCcYAAADcAAAADwAAAAAAAAAAAAAAAACYAgAAZHJz&#10;L2Rvd25yZXYueG1sUEsFBgAAAAAEAAQA9QAAAIsDAAAAAA==&#10;" path="m472,118r-1,12l462,152r-18,21l419,193r-50,24l284,234r-48,2l188,234,104,217,53,193,29,173,10,152,,130,,118,,106,10,82,29,61,53,43,104,19,188,1,236,r48,1l369,19r50,24l444,61r18,21l471,106r1,12xe" fillcolor="#abc837" stroked="f">
                  <v:path arrowok="t" o:connecttype="custom" o:connectlocs="249238,61913;248710,68209;243958,79752;234453,90770;221252,101264;194849,113856;149965,122776;124619,123825;99273,122776;54917,113856;27986,101264;15313,90770;5280,79752;0,68209;0,61913;0,55616;5280,43024;15313,32006;27986,22561;54917,9969;99273,525;124619,0;149965,525;194849,9969;221252,22561;234453,32006;243958,43024;248710,55616;249238,61913" o:connectangles="0,0,0,0,0,0,0,0,0,0,0,0,0,0,0,0,0,0,0,0,0,0,0,0,0,0,0,0,0"/>
                </v:shape>
                <v:shape id="Freeform 99" o:spid="_x0000_s1121" style="position:absolute;left:28876;top:6238;width:6731;height:2906;visibility:visible;mso-wrap-style:square;v-text-anchor:top" coordsize="1272,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VG28YA&#10;AADcAAAADwAAAGRycy9kb3ducmV2LnhtbESPQWvCQBSE7wX/w/KEXopuUqFo6hpECFgQilZpe3tk&#10;n0lI9m3Y3Wr8926h0OMwM98wy3wwnbiQ841lBek0AUFcWt1wpeD4UUzmIHxA1thZJgU38pCvRg9L&#10;zLS98p4uh1CJCGGfoYI6hD6T0pc1GfRT2xNH72ydwRClq6R2eI1w08nnJHmRBhuOCzX2tKmpbA8/&#10;RoFui9PT2/A5T/bu3X51Le7Sb1TqcTysX0EEGsJ/+K+91QoW6Qx+z8QjIF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cVG28YAAADcAAAADwAAAAAAAAAAAAAAAACYAgAAZHJz&#10;L2Rvd25yZXYueG1sUEsFBgAAAAAEAAQA9QAAAIsDAAAAAA==&#10;" path="m123,l1150,r25,2l1219,21r34,33l1271,97r1,25l1272,427r-1,26l1253,496r-34,33l1175,548r-25,2l123,550,97,548,54,529,21,496,2,453,,427,,122,2,97,21,54,54,21,97,2,123,xe" fillcolor="#96accd" stroked="f">
                  <v:path arrowok="t" o:connecttype="custom" o:connectlocs="65087,0;608542,0;621771,1056;645054,11092;663046,28523;672571,51236;673100,64441;673100,225544;672571,239277;663046,261990;645054,279421;621771,289457;608542,290513;65087,290513;51329,289457;28575,279421;11113,261990;1058,239277;0,225544;0,64441;1058,51236;11113,28523;28575,11092;51329,1056;65087,0" o:connectangles="0,0,0,0,0,0,0,0,0,0,0,0,0,0,0,0,0,0,0,0,0,0,0,0,0"/>
                </v:shape>
                <v:shape id="Freeform 100" o:spid="_x0000_s1122" style="position:absolute;left:30273;top:7127;width:683;height:1128;visibility:visible;mso-wrap-style:square;v-text-anchor:top" coordsize="129,2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KgTscA&#10;AADcAAAADwAAAGRycy9kb3ducmV2LnhtbESPT2vCQBTE74LfYXmCt7pRWv+kriIWQXoQTYvg7TX7&#10;TKLZtyG7xvTbd4WCx2FmfsPMl60pRUO1KywrGA4iEMSp1QVnCr6/Ni9TEM4jaywtk4JfcrBcdDtz&#10;jLW984GaxGciQNjFqCD3voqldGlOBt3AVsTBO9vaoA+yzqSu8R7gppSjKBpLgwWHhRwrWueUXpOb&#10;URBNbDk9bvZvP83nbDza8WV92n4o1e+1q3cQnlr/DP+3t1rBbPgKjzPhCMjF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qioE7HAAAA3AAAAA8AAAAAAAAAAAAAAAAAmAIAAGRy&#10;cy9kb3ducmV2LnhtbFBLBQYAAAAABAAEAPUAAACMAwAAAAA=&#10;" path="m129,152r-2,15l122,179r-6,10l108,197r-10,8l85,210r-13,3l57,213r-10,l39,212r-9,-2l23,207r-8,-2l10,202,7,200,4,197,3,195,2,192,,189r,-4l,181r,-2l2,176r,-1l3,174r,-1l4,173r1,l8,173r4,2l17,178r6,3l29,184r8,4l47,190r11,l68,190r8,-2l83,185r5,-4l93,176r4,-6l99,163r,-7l99,147r-4,-6l90,135r-6,-5l78,125r-9,-4l61,117r-9,-5l44,109r-9,-5l28,99,20,92,14,85,9,77,7,67,5,55,7,42,10,31,15,21r9,-7l33,8,44,4,56,,68,r8,l83,2r6,1l95,4r6,3l106,9r5,2l113,13r1,1l115,15r,1l116,18r,1l116,21r,2l116,26r,3l116,31r,3l115,35r,1l114,37r,l113,37r-3,l106,35r-3,-1l98,30,92,27,84,25,77,24,68,23r-8,1l52,25r-6,2l42,31r-3,5l36,41r-2,5l34,52r1,7l37,67r5,6l49,78r7,5l63,87r9,3l81,95r8,4l98,104r8,5l114,115r6,7l124,131r3,10l129,152xe" fillcolor="black" stroked="f">
                  <v:path arrowok="t" o:connecttype="custom" o:connectlocs="67205,88371;61384,100013;51859,108480;38100,112713;24871,112713;15875,111125;7938,108480;3704,105834;1588,103188;0,100013;0,95780;1058,93134;1588,92075;2117,91546;4233,91546;8996,94192;15346,97367;24871,100542;35984,100542;43921,97896;49213,93134;52388,86255;52388,77788;47625,71438;41275,66146;32279,61913;23284,57679;14817,52388;7408,44979;3704,35454;3704,22225;7938,11113;17463,4233;29634,0;40217,0;47096,1588;53446,3704;58738,5821;60325,7408;60855,8467;61384,10054;61384,12171;61384,15346;61384,17992;60855,19050;60325,19579;58209,19579;54505,17992;48684,14288;40746,12700;31750,12700;24342,14288;20638,19050;17992,24342;18521,31221;22225,38629;29634,43921;38100,47625;47096,52388;56092,57679;63500,64559;67205,74613" o:connectangles="0,0,0,0,0,0,0,0,0,0,0,0,0,0,0,0,0,0,0,0,0,0,0,0,0,0,0,0,0,0,0,0,0,0,0,0,0,0,0,0,0,0,0,0,0,0,0,0,0,0,0,0,0,0,0,0,0,0,0,0,0,0"/>
                </v:shape>
                <v:shape id="Freeform 101" o:spid="_x0000_s1123" style="position:absolute;left:31162;top:7143;width:730;height:1096;visibility:visible;mso-wrap-style:square;v-text-anchor:top" coordsize="138,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SSFsYA&#10;AADcAAAADwAAAGRycy9kb3ducmV2LnhtbESPQWvCQBSE74X+h+UVeqsbixaNriIWaS8ejIp6e2af&#10;STD7Nma3Mf57Vyh4HGbmG2Y8bU0pGqpdYVlBtxOBIE6tLjhTsFkvPgYgnEfWWFomBTdyMJ28vowx&#10;1vbKK2oSn4kAYRejgtz7KpbSpTkZdB1bEQfvZGuDPsg6k7rGa4CbUn5G0Zc0WHBYyLGieU7pOfkz&#10;CmbbtKHke385/ex2y0vv2NcDe1Dq/a2djUB4av0z/N/+1QqG3T48zoQjIC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CSSFsYAAADcAAAADwAAAAAAAAAAAAAAAACYAgAAZHJz&#10;L2Rvd25yZXYueG1sUEsFBgAAAAAEAAQA9QAAAIsDAAAAAA==&#10;" path="m138,203r,1l138,205r-1,2l135,207r-2,1l131,208r-3,l123,208r-4,l116,208r-3,l112,207r-1,l110,205r-2,-1l108,202,89,153r-4,-8l83,138r-5,-6l74,125r-6,-4l62,118r-8,-2l46,116r-19,l27,203r,1l26,205r,2l25,207r-3,1l20,208r-3,l14,208r-4,l6,208r-2,l2,207r-1,l,205r,-1l,203,,11,,6,2,2,6,1,10,,54,r8,l67,1r4,l76,1,87,4,97,8r9,5l113,20r5,7l122,36r2,8l126,55r,10l123,74r-4,7l115,89r-7,6l102,100r-7,3l85,107r5,2l95,113r4,4l102,121r4,4l110,132r2,7l116,146r18,46l137,197r,2l138,202r,1xm96,58l95,47,91,37,84,29,73,24r-4,l64,23r-6,l50,23r-23,l27,92r27,l64,92r9,-2l80,87r6,-5l91,77r3,-6l96,65r,-7xe" fillcolor="black" stroked="f">
                  <v:path arrowok="t" o:connecttype="custom" o:connectlocs="73025,107432;72496,109011;70379,109538;67733,109538;62971,109538;59796,109538;58737,109011;57150,107432;47096,80574;43921,72674;39158,65828;32808,62142;24342,61089;14287,106905;13758,107958;13229,109011;10583,109538;7408,109538;3175,109538;1058,109011;0,107958;0,106905;0,3160;3175,527;28575,0;35454,527;40217,527;51329,4213;59796,10533;64558,18959;66675,28964;65087,38970;60854,46870;53975,52663;44979,56349;50271,59509;53975,63722;58208,69515;61383,76887;72496,103745;73025,106378;50800,30544;48154,19485;38629,12639;33867,12112;26458,12112;14287,48450;33867,48450;42333,45816;48154,40550;50800,34231" o:connectangles="0,0,0,0,0,0,0,0,0,0,0,0,0,0,0,0,0,0,0,0,0,0,0,0,0,0,0,0,0,0,0,0,0,0,0,0,0,0,0,0,0,0,0,0,0,0,0,0,0,0,0"/>
                  <o:lock v:ext="edit" verticies="t"/>
                </v:shape>
                <v:shape id="Freeform 102" o:spid="_x0000_s1124" style="position:absolute;left:32019;top:7747;width:413;height:127;visibility:visible;mso-wrap-style:square;v-text-anchor:top" coordsize="79,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xyy8cA&#10;AADcAAAADwAAAGRycy9kb3ducmV2LnhtbESPT2vCQBTE7wW/w/IEL6XZ6MHa1FVKi62HoviPXh/Z&#10;ZzaYfZtmNxq/fVcoeBxm5jfMdN7ZSpyp8aVjBcMkBUGcO11yoWC/WzxNQPiArLFyTAqu5GE+6z1M&#10;MdPuwhs6b0MhIoR9hgpMCHUmpc8NWfSJq4mjd3SNxRBlU0jd4CXCbSVHaTqWFkuOCwZrejeUn7at&#10;VaB/vp7XlVx/7qxuRx+P3ytz+F0pNeh3b68gAnXhHv5vL7WCl+EYbmfiEZC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HccsvHAAAA3AAAAA8AAAAAAAAAAAAAAAAAmAIAAGRy&#10;cy9kb3ducmV2LnhtbFBLBQYAAAAABAAEAPUAAACMAwAAAAA=&#10;" path="m79,11r-1,5l77,19r-2,3l73,22,7,22r-3,l2,19,,16,,11,,5,2,2,4,,7,,73,r1,l75,r2,1l77,2r1,1l78,6r1,2l79,11xe" fillcolor="black" stroked="f">
                  <v:path arrowok="t" o:connecttype="custom" o:connectlocs="41275,6350;40753,9236;40230,10968;39185,12700;38140,12700;3657,12700;2090,12700;1045,10968;0,9236;0,6350;0,2886;1045,1155;2090,0;3657,0;38140,0;38663,0;39185,0;40230,577;40230,1155;40753,1732;40753,3464;41275,4618;41275,6350" o:connectangles="0,0,0,0,0,0,0,0,0,0,0,0,0,0,0,0,0,0,0,0,0,0,0"/>
                </v:shape>
                <v:shape id="Freeform 103" o:spid="_x0000_s1125" style="position:absolute;left:32639;top:7143;width:714;height:1096;visibility:visible;mso-wrap-style:square;v-text-anchor:top" coordsize="137,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D+P8QA&#10;AADcAAAADwAAAGRycy9kb3ducmV2LnhtbESPQWsCMRSE7wX/Q3iF3mqioNWtUaRUUA+FWvH82Dx3&#10;l2xelk1013/fCILHYWa+YRar3tXiSm2oPGsYDRUI4tybigsNx7/N+wxEiMgGa8+k4UYBVsvBywIz&#10;4zv+peshFiJBOGSooYyxyaQMeUkOw9A3xMk7+9ZhTLItpGmxS3BXy7FSU+mw4rRQYkNfJeX2cHEa&#10;7PmkjuNuM7M230v78z25qe1O67fXfv0JIlIfn+FHe2s0zEcfcD+TjoB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A/j/EAAAA3AAAAA8AAAAAAAAAAAAAAAAAmAIAAGRycy9k&#10;b3ducmV2LnhtbFBLBQYAAAAABAAEAPUAAACJAwAAAAA=&#10;" path="m137,148r,9l135,166r-3,9l128,181r-4,6l117,192r-7,5l103,201r-8,3l85,205r-8,2l64,208r-54,l8,207,4,205,2,202,,197,,11,2,6,4,2,8,1,10,,58,,75,1,88,4r12,3l109,13r6,8l120,31r4,9l125,53r-1,7l122,66r-2,8l117,79r-3,6l109,90r-6,3l96,97r9,1l112,102r8,5l125,113r6,8l135,129r2,9l137,148xm95,55r,-7l94,42,91,36,87,32,82,27,75,24,67,23,56,22r-29,l27,90r32,l69,90r8,-3l83,84r5,-4l91,75r3,-6l95,61r,-6xm109,150r-1,-10l105,133r-4,-6l96,122r-6,-5l83,114,73,112r-12,l27,112r,73l68,185r9,l84,182r7,-2l96,176r5,-5l105,165r3,-8l109,150xe" fillcolor="black" stroked="f">
                  <v:path arrowok="t" o:connecttype="custom" o:connectlocs="71438,82680;68831,92159;64659,98479;57359,103745;49537,107432;40151,109011;5214,109538;2086,107958;0,103745;1043,3160;4172,527;30244,0;45887,2107;56838,6846;62573,16325;65181,27911;63616,34757;61009,41603;56838,47396;50059,51083;58402,53716;65181,59509;70395,67935;71438,77941;49537,25278;47452,18959;42759,14219;34937,12112;14079,11586;30765,47396;40151,45816;45887,42130;49016,36337;49537,28964;56316,73728;52666,66881;46930,61615;38066,58982;14079,58982;35458,97426;43801,95846;50059,92686;54752,86893;56838,78994" o:connectangles="0,0,0,0,0,0,0,0,0,0,0,0,0,0,0,0,0,0,0,0,0,0,0,0,0,0,0,0,0,0,0,0,0,0,0,0,0,0,0,0,0,0,0,0"/>
                  <o:lock v:ext="edit" verticies="t"/>
                </v:shape>
                <v:shape id="Freeform 104" o:spid="_x0000_s1126" style="position:absolute;left:33591;top:7127;width:635;height:1112;visibility:visible;mso-wrap-style:square;v-text-anchor:top" coordsize="121,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aUQcEA&#10;AADcAAAADwAAAGRycy9kb3ducmV2LnhtbERPy4rCMBTdC/5DuMJsRNPOwkfHKMOAMG4EbcHtpbk2&#10;ZZqb0sTa8evNQnB5OO/NbrCN6KnztWMF6TwBQVw6XXOloMj3sxUIH5A1No5JwT952G3How1m2t35&#10;RP05VCKGsM9QgQmhzaT0pSGLfu5a4shdXWcxRNhVUnd4j+G2kZ9JspAWa44NBlv6MVT+nW9WgU8v&#10;vcun5nTMi8faLK+Hi+1bpT4mw/cXiEBDeItf7l+tYJ3GtfFMPAJy+w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wmlEHBAAAA3AAAAA8AAAAAAAAAAAAAAAAAmAIAAGRycy9kb3du&#10;cmV2LnhtbFBLBQYAAAAABAAEAPUAAACGAwAAAAA=&#10;" path="m121,198r,2l120,203r,2l118,206r,2l117,208r-1,1l115,209,6,209r-1,l4,208r,l3,206,1,205r,-2l,200r,-2l,195r1,-2l1,190r2,-1l3,188r1,-1l5,187r1,l49,187,49,29,10,53,6,54,5,55r-2,l1,54,,53,,50,,48,,44,,41,,39,,38,,37,1,35,3,34r,-1l4,32,52,2,53,1r1,l54,1,57,r1,l59,r3,l64,r4,l70,r3,1l75,1r2,1l77,2r1,1l78,5r,182l115,187r1,l117,187r1,1l118,189r2,1l120,193r1,2l121,198xe" fillcolor="black" stroked="f">
                  <v:path arrowok="t" o:connecttype="custom" o:connectlocs="63500,106340;62975,108998;61926,110593;60876,111125;3149,111125;2099,110593;1574,109530;525,107935;0,105276;525,102618;1574,100491;2099,99428;3149,99428;25715,15419;3149,28712;1574,29243;0,28180;0,25522;0,21800;0,20205;525,18609;1574,17546;27289,1063;28339,532;29913,0;30963,0;33587,0;36736,0;39360,532;40409,1063;40934,2658;60351,99428;61401,99428;61926,100491;62975,102618;63500,105276" o:connectangles="0,0,0,0,0,0,0,0,0,0,0,0,0,0,0,0,0,0,0,0,0,0,0,0,0,0,0,0,0,0,0,0,0,0,0,0"/>
                </v:shape>
                <v:shape id="Freeform 105" o:spid="_x0000_s1127" style="position:absolute;left:28876;top:10271;width:6731;height:2921;visibility:visible;mso-wrap-style:square;v-text-anchor:top" coordsize="1272,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1xMcUA&#10;AADcAAAADwAAAGRycy9kb3ducmV2LnhtbESPQWvCQBSE70L/w/IKXkQ38SAaXaUUhAqCaFuqt0f2&#10;NQnJvg27q8Z/7wqCx2FmvmEWq8404kLOV5YVpKMEBHFudcWFgp/v9XAKwgdkjY1lUnAjD6vlW2+B&#10;mbZX3tPlEAoRIewzVFCG0GZS+rwkg35kW+Lo/VtnMETpCqkdXiPcNHKcJBNpsOK4UGJLnyXl9eFs&#10;FOh6/TvYdH/TZO929tjUuE1PqFT/vfuYgwjUhVf42f7SCmbpDB5n4hGQy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LXExxQAAANwAAAAPAAAAAAAAAAAAAAAAAJgCAABkcnMv&#10;ZG93bnJldi54bWxQSwUGAAAAAAQABAD1AAAAigMAAAAA&#10;" path="m123,l1150,r25,2l1219,20r34,33l1271,98r1,24l1272,428r-1,24l1253,497r-34,33l1175,548r-25,2l123,550,97,548,54,530,21,497,2,452,,428,,122,2,98,21,53,54,20,97,2,123,xe" fillcolor="#96accd" stroked="f">
                  <v:path arrowok="t" o:connecttype="custom" o:connectlocs="65087,0;608542,0;621771,1062;645054,10622;663046,28148;672571,52047;673100,64793;673100,227307;672571,240053;663046,263952;645054,281478;621771,291038;608542,292100;65087,292100;51329,291038;28575,281478;11113,263952;1058,240053;0,227307;0,64793;1058,52047;11113,28148;28575,10622;51329,1062;65087,0" o:connectangles="0,0,0,0,0,0,0,0,0,0,0,0,0,0,0,0,0,0,0,0,0,0,0,0,0"/>
                </v:shape>
                <v:shape id="Freeform 106" o:spid="_x0000_s1128" style="position:absolute;left:29654;top:11176;width:826;height:1111;visibility:visible;mso-wrap-style:square;v-text-anchor:top" coordsize="157,2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Ek+cIA&#10;AADcAAAADwAAAGRycy9kb3ducmV2LnhtbERPW2vCMBR+H+w/hDPY20xnVbQziiiCKIg37OuhOWvL&#10;mpPSZBr/vXkY7PHju0/nwTTiRp2rLSv47CUgiAuray4VXM7rjzEI55E1NpZJwYMczGevL1PMtL3z&#10;kW4nX4oYwi5DBZX3bSalKyoy6Hq2JY7ct+0M+gi7UuoO7zHcNLKfJCNpsObYUGFLy4qKn9OvUTDe&#10;pk0Y5Ol1tSsWdkhpftiHXKn3t7D4AuEp+H/xn3ujFUz6cX48E4+AnD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AST5wgAAANwAAAAPAAAAAAAAAAAAAAAAAJgCAABkcnMvZG93&#10;bnJldi54bWxQSwUGAAAAAAQABAD1AAAAhwMAAAAA&#10;" path="m157,197r,3l155,202r-1,3l153,206r-1,1l149,208r-2,l146,210r-10,l132,208r-4,l126,207r-3,-2l120,202r-3,-3l115,195r-4,-6l46,71,41,61,36,51,30,41,26,32r-1,l26,43r,13l26,67r,12l26,205r,1l25,207r,l24,208r-3,l19,210r-3,l13,210r-4,l6,210,4,208r-1,l1,207r-1,l,206r,-1l,13,,8,4,4,8,2r3,l25,2r4,l32,2r3,1l37,5r3,1l42,10r3,4l47,18r51,91l102,117r5,9l111,133r4,8l120,148r3,9l127,164r4,8l131,172r,-14l131,144r,-25l131,5r,l131,4r1,-1l133,2r2,l137,2,141,r3,l147,r4,2l153,2r1,l155,3r2,1l157,5r,l157,197xe" fillcolor="black" stroked="f">
                  <v:path arrowok="t" o:connecttype="custom" o:connectlocs="82550,105833;80973,108479;79921,109537;77292,110067;71508,111125;67302,110067;64673,108479;61518,105304;58363,100013;21558,32279;15774,21696;13145,16933;13671,29633;13671,41804;13671,109008;13145,109537;11042,110067;8413,111125;4732,111125;2103,110067;526,109537;0,109008;0,6879;2103,2117;5784,1058;15248,1058;18403,1588;21032,3175;23661,7408;51528,57679;56260,66675;60467,74613;64673,83079;68879,91017;68879,83608;68879,62971;68879,2646;69405,1588;70982,1058;74137,0;77292,0;80447,1058;81498,1588;82550,2646;82550,104246" o:connectangles="0,0,0,0,0,0,0,0,0,0,0,0,0,0,0,0,0,0,0,0,0,0,0,0,0,0,0,0,0,0,0,0,0,0,0,0,0,0,0,0,0,0,0,0,0"/>
                </v:shape>
                <v:shape id="Freeform 107" o:spid="_x0000_s1129" style="position:absolute;left:30765;top:11191;width:683;height:1096;visibility:visible;mso-wrap-style:square;v-text-anchor:top" coordsize="128,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12eMYA&#10;AADcAAAADwAAAGRycy9kb3ducmV2LnhtbESPQWsCMRSE7wX/Q3iFXkrNrlBpV6OIVin10toeenxu&#10;Xjerm5clie76702h0OMwM98w03lvG3EmH2rHCvJhBoK4dLrmSsHX5/rhCUSIyBobx6TgQgHms8HN&#10;FAvtOv6g8y5WIkE4FKjAxNgWUobSkMUwdC1x8n6ctxiT9JXUHrsEt40cZdlYWqw5LRhsaWmoPO5O&#10;VkF3n23fHt8PJl/tN9/j9UvwjEGpu9t+MQERqY//4b/2q1bwPMrh90w6AnJ2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J12eMYAAADcAAAADwAAAAAAAAAAAAAAAACYAgAAZHJz&#10;L2Rvd25yZXYueG1sUEsFBgAAAAAEAAQA9QAAAIsDAAAAAA==&#10;" path="m128,60r-1,15l122,88r-5,11l108,109r-11,9l85,123r-15,3l52,128r-24,l28,203r-1,1l27,205r-1,l25,206r-1,l21,208r-4,l14,208r-4,l7,208,5,206r-2,l1,205r,l,204r,-1l,11,1,6,4,2,7,r4,l56,r6,l68,r7,1l83,2r8,2l100,9r8,5l115,22r6,7l124,39r3,10l128,60xm99,62l97,50,94,41,89,33,83,28,75,24,68,23,60,22r-7,l28,22r,83l53,105r11,-1l74,102r7,-4l88,93r4,-6l96,80r3,-9l99,62xe" fillcolor="black" stroked="f">
                  <v:path arrowok="t" o:connecttype="custom" o:connectlocs="67730,39497;62397,52136;51731,62142;37331,66355;14933,67408;14399,107432;13866,107958;12799,108485;9066,109538;5333,109538;2667,108485;533,107958;0,107432;0,5793;2133,1053;5866,0;33065,0;39998,527;48531,2107;57597,7373;64530,15272;67730,25805;52797,32651;50131,21592;44264,14746;36265,12112;28265,11586;14933,55296;34132,54769;43198,51609;49064,45816;52797,37390" o:connectangles="0,0,0,0,0,0,0,0,0,0,0,0,0,0,0,0,0,0,0,0,0,0,0,0,0,0,0,0,0,0,0,0"/>
                  <o:lock v:ext="edit" verticies="t"/>
                </v:shape>
                <v:shape id="Freeform 108" o:spid="_x0000_s1130" style="position:absolute;left:31607;top:11176;width:793;height:1111;visibility:visible;mso-wrap-style:square;v-text-anchor:top" coordsize="151,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Yh0sUA&#10;AADcAAAADwAAAGRycy9kb3ducmV2LnhtbESP0WrCQBRE3wv9h+UW+lLMxjy0mroRKwgttILRD7hk&#10;r0lI9m7YXTX+vVsQfBxm5gyzWI6mF2dyvrWsYJqkIIgrq1uuFRz2m8kMhA/IGnvLpOBKHpbF89MC&#10;c20vvKNzGWoRIexzVNCEMORS+qohgz6xA3H0jtYZDFG6WmqHlwg3vczS9F0abDkuNDjQuqGqK09G&#10;we9q9kH2J/Nfp+Nb7/7SabfebpR6fRlXnyACjeERvre/tYJ5lsH/mXgEZH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ViHSxQAAANwAAAAPAAAAAAAAAAAAAAAAAJgCAABkcnMv&#10;ZG93bnJldi54bWxQSwUGAAAAAAQABAD1AAAAigMAAAAA&#10;" path="m151,180r,2l151,185r-1,1l150,189r,1l149,191r,1l146,193r-1,3l140,198r-6,4l128,205r-9,3l109,209r-9,3l88,212,69,211,51,206,37,197,24,186,13,171,6,153,1,133,,108,1,84,7,63,15,43,26,28,38,15,54,7,71,1,91,r10,l109,1r8,2l124,5r8,4l138,11r5,4l145,17r3,2l148,20r1,1l149,24r1,1l150,26r,2l150,32r,3l150,37r-1,3l149,41r-1,1l148,43r-2,l145,43r-2,l139,41r-5,-4l128,33r-6,-3l113,27,103,25,91,24,77,25,66,30,55,36,47,46,39,57,34,72,31,88r,19l31,126r3,16l39,157r8,11l55,176r11,6l79,187r13,l104,187r9,-2l123,181r6,-2l135,174r5,-3l144,169r2,-1l148,169r1,l149,169r1,1l150,173r,1l151,177r,3xe" fillcolor="black" stroked="f">
                  <v:path arrowok="t" o:connecttype="custom" o:connectlocs="79375,95400;78849,97496;78849,99593;78324,100642;76221,102738;70439,105883;62554,109028;52566,111125;36271,110601;19450,103262;6834,89634;526,69715;526,44031;7885,22540;19975,7863;37322,524;53092,0;61502,1573;69387,4718;75170,7863;77798,9959;78324,11008;78849,13104;78849,14677;78849,18346;78324,20967;77798,22015;76747,22540;75170,22540;70439,19394;64131,15725;54143,13104;40476,13104;28911,18870;20501,29878;16296,46127;16296,66046;20501,82295;28911,92255;41527,98021;54669,98021;64656,94876;70964,91206;75695,88585;77798,88585;78324,88585;78849,90682;79375,92779" o:connectangles="0,0,0,0,0,0,0,0,0,0,0,0,0,0,0,0,0,0,0,0,0,0,0,0,0,0,0,0,0,0,0,0,0,0,0,0,0,0,0,0,0,0,0,0,0,0,0,0"/>
                </v:shape>
                <v:shape id="Freeform 109" o:spid="_x0000_s1131" style="position:absolute;left:32607;top:11176;width:635;height:1095;visibility:visible;mso-wrap-style:square;v-text-anchor:top" coordsize="121,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NJi8UA&#10;AADcAAAADwAAAGRycy9kb3ducmV2LnhtbESPQWvCQBSE70L/w/IKvemmCtLGbEQKQqlU0EjPr9ln&#10;NjX7NmS3JvrrXaHQ4zAz3zDZcrCNOFPna8cKnicJCOLS6ZorBYdiPX4B4QOyxsYxKbiQh2X+MMow&#10;1a7nHZ33oRIRwj5FBSaENpXSl4Ys+olriaN3dJ3FEGVXSd1hH+G2kdMkmUuLNccFgy29GSpP+1+r&#10;4KuffVzW2lw/6bRdbRx/H4qfjVJPj8NqASLQEP7Df+13reB1OoP7mXgEZH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M0mLxQAAANwAAAAPAAAAAAAAAAAAAAAAAJgCAABkcnMv&#10;ZG93bnJldi54bWxQSwUGAAAAAAQABAD1AAAAigMAAAAA&#10;" path="m121,197r,4l120,202r,3l118,206r,1l117,208r-1,l115,208,6,208r-1,l4,208,3,207r,-1l1,205r,-3l,201r,-4l,195r1,-3l1,191r2,-1l3,188r1,l5,186r1,l49,186,49,29,10,52,6,55r-1,l3,55r-2,l,52,,51,,48,,45,,42,,40,,37,,36,1,35r,l3,34,4,32,52,2r1,l53,r1,l56,r2,l59,r3,l64,r4,l70,r3,l75,2r2,l77,3r,l78,4r,182l115,186r1,l117,188r1,l118,190r2,1l120,192r1,3l121,197xe" fillcolor="black" stroked="f">
                  <v:path arrowok="t" o:connecttype="custom" o:connectlocs="63500,105852;62975,107958;61926,109011;60876,109538;3149,109538;2099,109538;1574,108485;525,106378;0,103745;525,101112;1574,100059;2099,99006;3149,97952;25715,15272;3149,28964;1574,28964;0,27385;0,25278;0,22118;0,19485;525,18432;1574,17905;27289,1053;27814,0;29388,0;30963,0;33587,0;36736,0;39360,1053;40409,1580;40934,2107;60351,97952;61401,99006;61926,100059;62975,101112;63500,103745" o:connectangles="0,0,0,0,0,0,0,0,0,0,0,0,0,0,0,0,0,0,0,0,0,0,0,0,0,0,0,0,0,0,0,0,0,0,0,0"/>
                </v:shape>
                <v:shape id="Freeform 110" o:spid="_x0000_s1132" style="position:absolute;left:33480;top:11176;width:571;height:1095;visibility:visible;mso-wrap-style:square;v-text-anchor:top" coordsize="108,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D9qsUA&#10;AADcAAAADwAAAGRycy9kb3ducmV2LnhtbESPT2sCMRTE7wW/Q3hCL0WzShFdjSLqgq0n/1y8PTbP&#10;zeLmZdlE3fbTNwXB4zAzv2Fmi9ZW4k6NLx0rGPQTEMS50yUXCk7HrDcG4QOyxsoxKfghD4t5522G&#10;qXYP3tP9EAoRIexTVGBCqFMpfW7Iou+7mjh6F9dYDFE2hdQNPiLcVnKYJCNpseS4YLCmlaH8erhZ&#10;BdtvO6bN1/ljlw+yneZ1Jc1vptR7t11OQQRqwyv8bG+1gsnwE/7PxCMg5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sP2qxQAAANwAAAAPAAAAAAAAAAAAAAAAAJgCAABkcnMv&#10;ZG93bnJldi54bWxQSwUGAAAAAAQABAD1AAAAigMAAAAA&#10;" path="m108,196r,4l108,202r,2l106,206r-1,1l105,208r-1,l103,208r-93,l7,208,3,206,,204r,-7l,5,,4,,3r2,l3,2r2,l8,r2,l14,r4,l20,r3,2l25,2r1,1l28,3r,1l28,5r,180l103,185r1,l105,185r,1l106,188r2,1l108,191r,3l108,196xe" fillcolor="black" stroked="f">
                  <v:path arrowok="t" o:connecttype="custom" o:connectlocs="57150,103219;57150,105325;57150,106378;57150,107432;56092,108485;55562,109011;55562,109538;55033,109538;54504,109538;5292,109538;3704,109538;1588,108485;0,107432;0,103745;0,2633;0,2107;0,1580;1058,1580;1588,1053;2646,1053;4233,0;5292,0;7408,0;9525,0;10583,0;12171,1053;13229,1053;13758,1580;14817,1580;14817,2107;14817,2633;14817,97426;54504,97426;55033,97426;55562,97426;55562,97952;56092,99006;57150,99532;57150,100585;57150,102165;57150,103219" o:connectangles="0,0,0,0,0,0,0,0,0,0,0,0,0,0,0,0,0,0,0,0,0,0,0,0,0,0,0,0,0,0,0,0,0,0,0,0,0,0,0,0,0"/>
                </v:shape>
                <v:shape id="Freeform 111" o:spid="_x0000_s1133" style="position:absolute;left:34210;top:11176;width:635;height:1095;visibility:visible;mso-wrap-style:square;v-text-anchor:top" coordsize="121,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Z0ZMUA&#10;AADcAAAADwAAAGRycy9kb3ducmV2LnhtbESPQWvCQBSE70L/w/IKvemmFksb3QQpCEWpUBXPz+wz&#10;m5p9G7Krif76rlDocZiZb5hZ3ttaXKj1lWMFz6MEBHHhdMWlgt12MXwD4QOyxtoxKbiShzx7GMww&#10;1a7jb7psQikihH2KCkwITSqlLwxZ9CPXEEfv6FqLIcq2lLrFLsJtLcdJ8iotVhwXDDb0Yag4bc5W&#10;wb57WV4X2ty+6LSerxwfdtuflVJPj/18CiJQH/7Df+1PreB9PIH7mXgEZP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lnRkxQAAANwAAAAPAAAAAAAAAAAAAAAAAJgCAABkcnMv&#10;ZG93bnJldi54bWxQSwUGAAAAAAQABAD1AAAAigMAAAAA&#10;" path="m121,197r,4l121,202r-1,3l120,206r-1,1l117,208r-1,l115,208,7,208r-2,l5,208,4,207,3,206,2,205r,-3l2,201r,-4l2,195r,-3l2,191r1,-1l4,188r,l5,186r2,l51,186,51,29,10,52,8,55r-3,l4,55r-1,l2,52,,51,,48,,45,,42,,40,,37,2,36r,-1l3,35,4,34,5,32,53,2r,l55,r1,l57,r1,l61,r1,l64,r4,l72,r2,l76,2r1,l78,3r,l78,4r,182l115,186r1,l117,188r2,l120,190r,1l121,192r,3l121,197xe" fillcolor="black" stroked="f">
                  <v:path arrowok="t" o:connecttype="custom" o:connectlocs="63500,105852;62975,107958;62450,109011;60876,109538;3674,109538;2624,109538;1574,108485;1050,106378;1050,103745;1050,101112;1574,100059;2099,99006;3674,97952;26764,15272;4198,28964;2099,28964;1050,27385;0,25278;0,22118;0,19485;1050,18432;2099,17905;27814,1053;28864,0;29913,0;32012,0;33587,0;37785,0;39884,1053;40934,1580;40934,2107;60351,97952;61401,99006;62975,100059;63500,101112;63500,103745" o:connectangles="0,0,0,0,0,0,0,0,0,0,0,0,0,0,0,0,0,0,0,0,0,0,0,0,0,0,0,0,0,0,0,0,0,0,0,0"/>
                </v:shape>
                <v:shape id="Freeform 112" o:spid="_x0000_s1134" style="position:absolute;left:39401;top:8207;width:6731;height:2905;visibility:visible;mso-wrap-style:square;v-text-anchor:top" coordsize="1272,5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Rw+8UA&#10;AADcAAAADwAAAGRycy9kb3ducmV2LnhtbESPQWvCQBSE7wX/w/IEb3VTwRBTVylKMYVeqiJ4e+w+&#10;s6HZtyG7jem/7xYKPQ4z8w2z3o6uFQP1ofGs4GmegSDW3jRcKzifXh8LECEiG2w9k4JvCrDdTB7W&#10;WBp/5w8ajrEWCcKhRAU2xq6UMmhLDsPcd8TJu/neYUyyr6Xp8Z7grpWLLMulw4bTgsWOdpb05/HL&#10;Kbgd3mpdXaQzTXa+Fnavl6vlu1Kz6fjyDCLSGP/Df+3KKFgtcvg9k46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tHD7xQAAANwAAAAPAAAAAAAAAAAAAAAAAJgCAABkcnMv&#10;ZG93bnJldi54bWxQSwUGAAAAAAQABAD1AAAAigMAAAAA&#10;" path="m122,l1150,r25,1l1219,20r33,33l1271,97r1,25l1272,427r-1,25l1252,496r-33,34l1175,548r-25,1l122,549,97,548,53,530,21,496,2,452,,427,,122,2,97,21,53,53,20,97,1,122,xe" fillcolor="#96accd" stroked="f">
                  <v:path arrowok="t" o:connecttype="custom" o:connectlocs="64558,0;608542,0;621771,529;645054,10583;662517,28046;672571,51329;673100,64558;673100,225955;672571,239184;662517,262467;645054,280459;621771,289984;608542,290513;64558,290513;51329,289984;28046,280459;11113,262467;1058,239184;0,225955;0,64558;1058,51329;11113,28046;28046,10583;51329,529;64558,0" o:connectangles="0,0,0,0,0,0,0,0,0,0,0,0,0,0,0,0,0,0,0,0,0,0,0,0,0"/>
                </v:shape>
                <v:shape id="Freeform 113" o:spid="_x0000_s1135" style="position:absolute;left:40449;top:9112;width:937;height:1111;visibility:visible;mso-wrap-style:square;v-text-anchor:top" coordsize="178,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PK6sYA&#10;AADcAAAADwAAAGRycy9kb3ducmV2LnhtbESPQUvDQBSE70L/w/IK3symFaxNsykiKtJWpVF6fmRf&#10;s9Hs25hd2/jvuwXB4zAz3zD5crCtOFDvG8cKJkkKgrhyuuFawcf749UtCB+QNbaOScEveVgWo4sc&#10;M+2OvKVDGWoRIewzVGBC6DIpfWXIok9cRxy9vesthij7WuoejxFuWzlN0xtpseG4YLCje0PVV/lj&#10;FaB/ul59rtP2dfOwe6k230P55oxSl+PhbgEi0BD+w3/tZ61gPp3B+Uw8ArI4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jPK6sYAAADcAAAADwAAAAAAAAAAAAAAAACYAgAAZHJz&#10;L2Rvd25yZXYueG1sUEsFBgAAAAAEAAQA9QAAAIsDAAAAAA==&#10;" path="m177,198r1,4l178,204r,3l177,208r-1,l172,209r-2,l165,209r-5,l156,209r-2,l153,208r-2,l150,207r-1,-1l149,204,130,154r-86,l28,204r-1,2l27,207r-1,l24,208r-2,1l20,209r-3,l12,209r-4,l5,209,2,208r-1,l,207r,-3l,202r1,-4l70,6,71,4,73,2r1,l75,1r2,l80,r4,l89,r4,l97,r3,1l102,1r3,1l106,4r1,1l107,6r70,192xm87,28r,l52,132r72,l87,28xe" fillcolor="black" stroked="f">
                  <v:path arrowok="t" o:connecttype="custom" o:connectlocs="93137,105276;93663,107403;93663,108467;93663,110062;93137,110593;92611,110593;90506,111125;89453,111125;86822,111125;84191,111125;82087,111125;81034,111125;80508,110593;79456,110593;78929,110062;78403,109530;78403,108467;68406,81882;23153,81882;14734,108467;14207,109530;14207,110062;13681,110062;12629,110593;11576,111125;10524,111125;8945,111125;6314,111125;4210,111125;2631,111125;1052,110593;526,110593;0,110062;0,108467;0,107403;526,105276;36834,3190;37360,2127;38412,1063;38939,1063;39465,532;40517,532;42096,0;44201,0;46832,0;48936,0;51041,0;52620,532;53672,532;55251,1063;55777,2127;56303,2658;56303,3190;93137,105276;45779,14888;45779,14888;27362,70184;65248,70184;45779,14888" o:connectangles="0,0,0,0,0,0,0,0,0,0,0,0,0,0,0,0,0,0,0,0,0,0,0,0,0,0,0,0,0,0,0,0,0,0,0,0,0,0,0,0,0,0,0,0,0,0,0,0,0,0,0,0,0,0,0,0,0,0,0"/>
                  <o:lock v:ext="edit" verticies="t"/>
                </v:shape>
                <v:shape id="Freeform 114" o:spid="_x0000_s1136" style="position:absolute;left:41560;top:9112;width:731;height:1095;visibility:visible;mso-wrap-style:square;v-text-anchor:top" coordsize="136,2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HS1MEA&#10;AADcAAAADwAAAGRycy9kb3ducmV2LnhtbERPy26CQBTdN+k/TG4Td3WAxEYpgzGoiS59fMANcwso&#10;cweYUeHvO4smXZ6cd7YeTSueNLjGsoJ4HoEgLq1uuFJwvew/lyCcR9bYWiYFEzlY5+9vGabavvhE&#10;z7OvRAhhl6KC2vsuldKVNRl0c9sRB+7HDgZ9gEMl9YCvEG5amUTRlzTYcGiosaOipvJ+fhgFhUmW&#10;i4XZHm99ER3LTTz1u9Ok1Oxj3HyD8DT6f/Gf+6AVrJKwNpwJR0Dm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jR0tTBAAAA3AAAAA8AAAAAAAAAAAAAAAAAmAIAAGRycy9kb3du&#10;cmV2LnhtbFBLBQYAAAAABAAEAPUAAACGAwAAAAA=&#10;" path="m136,148r-1,10l134,166r-4,8l127,181r-5,6l115,192r-6,5l102,201r-9,2l85,206r-10,1l64,207r-54,l6,207,2,205,,202r,-6l,11,,5,2,3,6,r4,l56,,74,,87,4,98,8r9,6l114,21r5,9l123,41r,11l123,59r-1,8l119,73r-4,6l112,84r-5,5l102,94r-6,2l103,99r9,3l118,107r6,6l129,120r4,8l135,138r1,10xm95,56r,-8l92,42,90,36,86,31,81,27,74,25,66,22r-11,l27,22r,68l58,90r9,-1l75,86r6,-2l86,79r4,-5l92,68r3,-6l95,56xm107,149r,-8l104,133r-3,-6l96,121r-6,-4l81,115r-9,-3l60,111r-33,l27,185r39,l76,185r7,-3l90,180r6,-4l101,171r3,-6l107,158r,-9xe" fillcolor="black" stroked="f">
                  <v:path arrowok="t" o:connecttype="custom" o:connectlocs="72488,83609;69803,92075;65508,98955;58527,104246;49936,107421;40271,109538;5369,109538;1074,108480;0,103717;0,2646;3222,0;30069,0;46715,2117;57453,7408;63897,15875;66045,27517;65508,35454;61749,41804;57453,47096;51547,50800;60138,53975;66582,59796;71414,67734;73025,78317;51010,25400;48325,19050;43493,14288;35439,11642;14498,11642;31143,47625;40271,45509;46178,41804;49399,35983;51010,29633;57453,74613;54232,67204;48325,61913;38660,59267;14498,58738;35439,97896;44567,96309;51547,93134;55843,87313;57453,78846" o:connectangles="0,0,0,0,0,0,0,0,0,0,0,0,0,0,0,0,0,0,0,0,0,0,0,0,0,0,0,0,0,0,0,0,0,0,0,0,0,0,0,0,0,0,0,0"/>
                  <o:lock v:ext="edit" verticies="t"/>
                </v:shape>
                <v:shape id="Freeform 115" o:spid="_x0000_s1137" style="position:absolute;left:42449;top:9112;width:794;height:1111;visibility:visible;mso-wrap-style:square;v-text-anchor:top" coordsize="150,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7RGgMUA&#10;AADcAAAADwAAAGRycy9kb3ducmV2LnhtbESPQWvCQBSE74L/YXlCb83GHKSmriLFiFDa2m0PPT6y&#10;r0lo9m3Irib++64geBxm5htmtRltK87U+8axgnmSgiAunWm4UvD9VTw+gfAB2WDrmBRcyMNmPZ2s&#10;MDdu4E8661CJCGGfo4I6hC6X0pc1WfSJ64ij9+t6iyHKvpKmxyHCbSuzNF1Iiw3HhRo7eqmp/NMn&#10;q6DZ/ug9Fvr0fnwzl/1gPtzrTir1MBu3zyACjeEevrUPRsEyW8L1TDwCcv0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tEaAxQAAANwAAAAPAAAAAAAAAAAAAAAAAJgCAABkcnMv&#10;ZG93bnJldi54bWxQSwUGAAAAAAQABAD1AAAAigMAAAAA&#10;" path="m150,180r,2l150,184r,3l150,188r,1l149,191r-1,1l147,193r-3,3l140,198r-6,4l127,204r-8,4l110,210r-10,2l89,212,69,210,52,205,36,198,23,186,14,171,6,152,1,133,,108,1,83,7,63,15,43,26,28,38,16,54,7,71,1,91,r10,l108,1r9,2l124,6r8,2l138,11r5,4l145,17r3,2l148,21r1,1l149,23r,1l150,27r,1l150,32r,2l150,37r-1,2l149,40r-1,2l147,43r,l145,44r-2,-1l139,40r-5,-3l128,33r-6,-4l113,27,103,24,91,23,78,24,66,29,55,35,47,45,39,56,34,71,31,87r-1,20l31,125r3,16l39,156r8,11l55,177r11,5l78,187r14,1l103,187r10,-3l122,182r7,-4l135,175r5,-4l144,168r3,l148,168r1,l149,170r1,1l150,172r,3l150,177r,3xe" fillcolor="black" stroked="f">
                  <v:path arrowok="t" o:connecttype="custom" o:connectlocs="79375,95400;79375,98021;79375,99069;78317,100642;76200,102738;70908,105883;62971,109028;52917,111125;36513,110077;19050,103787;7408,89634;529,69715;529,43506;7937,22540;20108,8387;37571,524;53446,0;61912,1573;69850,4193;75671,7863;78317,9959;78846,11532;78846,12580;79375,14677;79375,17822;78846,20443;78317,22015;77788,22540;75671,22540;70908,19394;64558,15201;54504,12580;41275,12580;29104,18346;20638,29354;16404,45603;16404,65522;20638,81771;29104,92779;41275,98021;54504,98021;64558,95400;71438,91731;76200,88061;78317,88061;78846,89110;79375,90158;79375,92779" o:connectangles="0,0,0,0,0,0,0,0,0,0,0,0,0,0,0,0,0,0,0,0,0,0,0,0,0,0,0,0,0,0,0,0,0,0,0,0,0,0,0,0,0,0,0,0,0,0,0,0"/>
                </v:shape>
                <v:shape id="Freeform 116" o:spid="_x0000_s1138" style="position:absolute;left:43322;top:9112;width:937;height:1111;visibility:visible;mso-wrap-style:square;v-text-anchor:top" coordsize="179,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2bcA8EA&#10;AADcAAAADwAAAGRycy9kb3ducmV2LnhtbERPy2rCQBTdC/2H4Rbc6URFbWNGUUHopmDTdn/J3DxI&#10;5k7ITB7+vbModHk47+Q0mUYM1LnKsoLVMgJBnFldcaHg5/u2eAPhPLLGxjIpeJCD0/FllmCs7chf&#10;NKS+ECGEXYwKSu/bWEqXlWTQLW1LHLjcdgZ9gF0hdYdjCDeNXEfRThqsODSU2NK1pKxOe6OgXufb&#10;dPN7je6cXno51vvP7bhXav46nQ8gPE3+X/zn/tAK3jdhfjgTjoA8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m3APBAAAA3AAAAA8AAAAAAAAAAAAAAAAAmAIAAGRycy9kb3du&#10;cmV2LnhtbFBLBQYAAAAABAAEAPUAAACGAwAAAAA=&#10;" path="m177,198r2,4l179,204r,3l177,208r-1,l174,209r-4,l166,209r-5,l158,209r-3,l153,208r-1,l152,207r-2,-1l150,204,132,154r-86,l28,204r,2l27,207r-1,l25,208r-2,1l21,209r-4,l14,209r-5,l6,209,2,208r-1,l,207r,-3l1,202r,-4l71,6,73,4r,-2l74,2,76,1r3,l81,r4,l89,r5,l97,r4,1l103,1r2,1l106,4r1,1l108,6r69,192xm89,28r,l53,132r71,l89,28xe" fillcolor="black" stroked="f">
                  <v:path arrowok="t" o:connecttype="custom" o:connectlocs="92616,105276;93663,107403;93663,108467;93663,110062;92616,110593;92093,110593;91047,111125;88954,111125;86861,111125;84244,111125;82675,111125;81105,111125;80058,110593;79535,110593;79535,110062;78489,109530;78489,108467;69070,81882;24070,81882;14651,108467;14651,109530;14128,110062;13605,110062;13081,110593;12035,111125;10988,111125;8895,111125;7326,111125;4709,111125;3140,111125;1047,110593;523,110593;0,110062;0,108467;523,107403;523,105276;37151,3190;38198,2127;38198,1063;38721,1063;39768,532;41337,532;42384,0;44477,0;46570,0;49186,0;50756,0;52849,532;53895,532;54942,1063;55465,2127;55988,2658;56512,3190;92616,105276;46570,14888;46570,14888;27733,70184;64884,70184;46570,14888" o:connectangles="0,0,0,0,0,0,0,0,0,0,0,0,0,0,0,0,0,0,0,0,0,0,0,0,0,0,0,0,0,0,0,0,0,0,0,0,0,0,0,0,0,0,0,0,0,0,0,0,0,0,0,0,0,0,0,0,0,0,0"/>
                  <o:lock v:ext="edit" verticies="t"/>
                </v:shape>
                <v:shape id="Freeform 117" o:spid="_x0000_s1139" style="position:absolute;left:44450;top:9112;width:635;height:1095;visibility:visible;mso-wrap-style:square;v-text-anchor:top" coordsize="121,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TkusQA&#10;AADcAAAADwAAAGRycy9kb3ducmV2LnhtbESPQWvCQBSE7wX/w/IKvdWNCmJTVxFBEKUFjXh+Zl+z&#10;qdm3Ibua6K/vCkKPw8x8w0znna3ElRpfOlYw6CcgiHOnSy4UHLLV+wSED8gaK8ek4EYe5rPeyxRT&#10;7Vre0XUfChEh7FNUYEKoUyl9bsii77uaOHo/rrEYomwKqRtsI9xWcpgkY2mx5LhgsKalofy8v1gF&#10;x3a0ua20uX/R+XuxdXw6ZL9bpd5eu8UniEBd+A8/22ut4GM0gMeZeATk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V05LrEAAAA3AAAAA8AAAAAAAAAAAAAAAAAmAIAAGRycy9k&#10;b3ducmV2LnhtbFBLBQYAAAAABAAEAPUAAACJAwAAAAA=&#10;" path="m121,197r,4l120,203r,1l118,206r,1l117,208r-1,l115,208,6,208r-1,l4,208,3,207r,-1l1,204r,-1l,201r,-4l,195r1,-3l1,191r2,-1l3,188r1,-1l5,186r1,l49,186,49,28,10,53,6,54r-2,l3,54r-2,l,53,,50,,48,,44,,42,,39,,38,,36,1,34r,l3,33,4,32,52,1r1,l53,1,54,r2,l58,r1,l62,r2,l68,r2,l73,r2,1l76,1r,1l76,4r,l76,186r39,l116,186r1,1l118,188r,2l120,191r,1l121,195r,2xe" fillcolor="black" stroked="f">
                  <v:path arrowok="t" o:connecttype="custom" o:connectlocs="63500,105852;62975,107432;61926,109011;60876,109538;3149,109538;2099,109538;1574,108485;525,106905;0,103745;525,101112;1574,100059;2099,98479;3149,97952;25715,14746;3149,28438;1574,28438;0,27911;0,25278;0,22118;0,20012;525,17905;1574,17379;27289,527;27814,527;29388,0;30963,0;33587,0;36736,0;39360,527;39884,1053;39884,2107;60351,97952;61401,98479;61926,100059;62975,101112;63500,103745" o:connectangles="0,0,0,0,0,0,0,0,0,0,0,0,0,0,0,0,0,0,0,0,0,0,0,0,0,0,0,0,0,0,0,0,0,0,0,0"/>
                </v:shape>
                <v:shape id="Freeform 118" o:spid="_x0000_s1140" style="position:absolute;left:49577;top:3190;width:5779;height:5874;visibility:visible;mso-wrap-style:square;v-text-anchor:top" coordsize="1092,1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RnBMYA&#10;AADcAAAADwAAAGRycy9kb3ducmV2LnhtbESPQWvCQBSE74L/YXmCF9GNqUibuooIYi8emlr0+Mg+&#10;k2D2bcyuJvbXdwsFj8PMfMMsVp2pxJ0aV1pWMJ1EIIgzq0vOFRy+tuNXEM4ja6wsk4IHOVgt+70F&#10;Jtq2/En31OciQNglqKDwvk6kdFlBBt3E1sTBO9vGoA+yyaVusA1wU8k4iubSYMlhocCaNgVll/Rm&#10;FLTo48f0mMann9PMXr93+/PI7JUaDrr1OwhPnX+G/9sfWsHbSwx/Z8IRk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pRnBMYAAADcAAAADwAAAAAAAAAAAAAAAACYAgAAZHJz&#10;L2Rvd25yZXYueG1sUEsFBgAAAAAEAAQA9QAAAIsDAAAAAA==&#10;" path="m962,915l831,889r2,139l715,961r-40,133l583,995r-79,114l447,985r-109,83l321,933,191,979,217,844,80,846,145,726,14,685r98,-93l,512,121,454,40,343,173,326,128,194r132,26l258,81r118,66l417,14r91,100l587,r58,124l753,40r17,136l900,130,875,264r137,-2l946,383r131,40l980,517r112,79l970,655r82,111l918,783r44,132xe" fillcolor="#fff6d5" strokecolor="#ece2bb" strokeweight=".2205mm">
                  <v:path arrowok="t" o:connecttype="custom" o:connectlocs="509058,484624;439737,470853;440796,544474;378354,508988;357188,579430;308504,526996;266700,587375;236537,521699;178858,565660;169863,494158;101071,518521;114829,447019;42333,448079;76729,384521;7408,362806;59267,313549;0,271178;64029,240458;21167,181668;91546,172664;67733,102751;137583,116522;136525,42901;198967,77858;220662,7415;268817,60379;310621,0;341313,65676;398463,21186;407458,93217;476250,68854;463021,139826;535517,138767;500592,202854;569913,224039;518583,273826;577850,315668;513292,346917;556683,405707;485775,414711;509058,484624" o:connectangles="0,0,0,0,0,0,0,0,0,0,0,0,0,0,0,0,0,0,0,0,0,0,0,0,0,0,0,0,0,0,0,0,0,0,0,0,0,0,0,0,0"/>
                </v:shape>
                <v:shape id="Freeform 119" o:spid="_x0000_s1141" style="position:absolute;left:53292;top:3206;width:460;height:461;visibility:visible;mso-wrap-style:square;v-text-anchor:top" coordsize="87,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qZO8cA&#10;AADcAAAADwAAAGRycy9kb3ducmV2LnhtbESPQWvCQBSE74X+h+UVvBTdaCTW1FVKRWg9CGrB6yP7&#10;TEKzb0N2jUl/vSsUPA4z8w2zWHWmEi01rrSsYDyKQBBnVpecK/g5boZvIJxH1lhZJgU9OVgtn58W&#10;mGp75T21B5+LAGGXooLC+zqV0mUFGXQjWxMH72wbgz7IJpe6wWuAm0pOoiiRBksOCwXW9FlQ9nu4&#10;GAXtOj5tk9nUvX7v+vF5uqv6v2Sj1OCl+3gH4anzj/B/+0srmMcx3M+EIyC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bqmTvHAAAA3AAAAA8AAAAAAAAAAAAAAAAAmAIAAGRy&#10;cy9kb3ducmV2LnhtbFBLBQYAAAAABAAEAPUAAACMAwAAAAA=&#10;" path="m87,43l86,53,80,68,67,80,53,87r-10,l34,87,19,80,7,68,1,53,,43,1,35,7,19,19,7,34,r9,l53,,67,7,80,19r6,16l87,43xe" fillcolor="#ffe6d5" strokecolor="#ffd9be" strokeweight=".5pt">
                  <v:path arrowok="t" o:connecttype="custom" o:connectlocs="46038,22754;45509,28046;42334,35984;35455,42334;28046,46038;22754,46038;17992,46038;10054,42334;3704,35984;529,28046;0,22754;529,18521;3704,10054;10054,3704;17992,0;22754,0;28046,0;35455,3704;42334,10054;45509,18521;46038,22754" o:connectangles="0,0,0,0,0,0,0,0,0,0,0,0,0,0,0,0,0,0,0,0,0"/>
                </v:shape>
                <v:shape id="Freeform 120" o:spid="_x0000_s1142" style="position:absolute;left:54848;top:6985;width:460;height:476;visibility:visible;mso-wrap-style:square;v-text-anchor:top" coordsize="8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fnhMQA&#10;AADcAAAADwAAAGRycy9kb3ducmV2LnhtbESPW2vCQBCF3wv+h2WEvtWNtYhGV9GCpS2+eAF9HLJj&#10;Es3Mhuw2pv++Wyj08XAuH2e+7LhSLTW+dGJgOEhAkWTOlpIbOB42TxNQPqBYrJyQgW/ysFz0HuaY&#10;WneXHbX7kKs4Ij5FA0UIdaq1zwpi9ANXk0Tv4hrGEGWTa9vgPY5zpZ+TZKwZS4mEAmt6LSi77b84&#10;Qq5vH8zl6Tbetp9rmnbn45qdMY/9bjUDFagL/+G/9rs1MB29wO+ZeAT04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qX54TEAAAA3AAAAA8AAAAAAAAAAAAAAAAAmAIAAGRycy9k&#10;b3ducmV2LnhtbFBLBQYAAAAABAAEAPUAAACJAwAAAAA=&#10;" path="m87,44r-1,8l80,68,68,81,53,87r-9,1l34,87,20,81,7,68,1,52,,44,1,35,7,19,20,7,34,1,44,r9,1l68,7,80,19r6,16l87,44xe" fillcolor="#ffe6d5" strokecolor="#ffd9be" strokeweight=".5pt">
                  <v:path arrowok="t" o:connecttype="custom" o:connectlocs="46038,23813;45509,28142;42334,36801;35984,43837;28046,47084;23284,47625;17992,47084;10583,43837;3704,36801;529,28142;0,23813;529,18942;3704,10283;10583,3788;17992,541;23284,0;28046,541;35984,3788;42334,10283;45509,18942;46038,23813" o:connectangles="0,0,0,0,0,0,0,0,0,0,0,0,0,0,0,0,0,0,0,0,0"/>
                </v:shape>
                <v:shape id="Freeform 121" o:spid="_x0000_s1143" style="position:absolute;left:55086;top:6064;width:460;height:460;visibility:visible;mso-wrap-style:square;v-text-anchor:top" coordsize="87,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k1McA&#10;AADcAAAADwAAAGRycy9kb3ducmV2LnhtbESPT2vCQBTE7wW/w/IKXopurBrb1FVKi1A9CP4Br4/s&#10;Mwlm34bsGhM/vVso9DjMzG+Y+bI1pWiodoVlBaNhBII4tbrgTMHxsBq8gXAeWWNpmRR05GC56D3N&#10;MdH2xjtq9j4TAcIuQQW591UipUtzMuiGtiIO3tnWBn2QdSZ1jbcAN6V8jaJYGiw4LORY0VdO6WV/&#10;NQqa7/FpE88m7mW97Ubnybbs7vFKqf5z+/kBwlPr/8N/7R+t4H08hd8z4QjIx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ZPpNTHAAAA3AAAAA8AAAAAAAAAAAAAAAAAmAIAAGRy&#10;cy9kb3ducmV2LnhtbFBLBQYAAAAABAAEAPUAAACMAwAAAAA=&#10;" path="m87,44r-2,9l79,69,68,80,52,87r-9,l35,87,19,80,7,69,,53,,44,,34,7,18,19,7,35,r8,l52,,68,7,79,18r6,16l87,44xe" fillcolor="#ffe6d5" strokecolor="#ffd9be" strokeweight=".5pt">
                  <v:path arrowok="t" o:connecttype="custom" o:connectlocs="46038,23284;44980,28046;41805,36513;35984,42334;27517,46038;22754,46038;18521,46038;10054,42334;3704,36513;0,28046;0,23284;0,17992;3704,9525;10054,3704;18521,0;22754,0;27517,0;35984,3704;41805,9525;44980,17992;46038,23284" o:connectangles="0,0,0,0,0,0,0,0,0,0,0,0,0,0,0,0,0,0,0,0,0"/>
                </v:shape>
                <v:shape id="Freeform 122" o:spid="_x0000_s1144" style="position:absolute;left:54975;top:5159;width:460;height:460;visibility:visible;mso-wrap-style:square;v-text-anchor:top" coordsize="87,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06o8gA&#10;AADcAAAADwAAAGRycy9kb3ducmV2LnhtbESPT2vCQBTE74V+h+UVvJS68Q+pjdlIqQjag1Ar9PrI&#10;PpNg9m3IrjHx03cLQo/DzPyGSVe9qUVHrassK5iMIxDEudUVFwqO35uXBQjnkTXWlknBQA5W2eND&#10;iom2V/6i7uALESDsElRQet8kUrq8JINubBvi4J1sa9AH2RZSt3gNcFPLaRTF0mDFYaHEhj5Kys+H&#10;i1HQrWc/n/Hr3D3v9sPkNN/Xwy3eKDV66t+XIDz1/j98b2+1grdZDH9nwhGQ2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WnTqjyAAAANwAAAAPAAAAAAAAAAAAAAAAAJgCAABk&#10;cnMvZG93bnJldi54bWxQSwUGAAAAAAQABAD1AAAAjQMAAAAA&#10;" path="m87,44r,9l79,69,68,81,52,87r-8,l35,87,19,81,8,69,,53,,44,,35,8,19,19,7,35,1,44,r8,1l68,7,79,19r8,16l87,44xe" fillcolor="#ffe6d5" strokecolor="#ffd9be" strokeweight=".5pt">
                  <v:path arrowok="t" o:connecttype="custom" o:connectlocs="46038,23284;46038,28046;41805,36513;35984,42863;27517,46038;23284,46038;18521,46038;10054,42863;4233,36513;0,28046;0,23284;0,18521;4233,10054;10054,3704;18521,529;23284,0;27517,529;35984,3704;41805,10054;46038,18521;46038,23284" o:connectangles="0,0,0,0,0,0,0,0,0,0,0,0,0,0,0,0,0,0,0,0,0"/>
                </v:shape>
                <v:shape id="Freeform 123" o:spid="_x0000_s1145" style="position:absolute;left:54673;top:4318;width:460;height:460;visibility:visible;mso-wrap-style:square;v-text-anchor:top" coordsize="86,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DwXsQA&#10;AADcAAAADwAAAGRycy9kb3ducmV2LnhtbESPQWvCQBSE7wX/w/IK3uomFYxGV5FAoFAQmha8Pnaf&#10;SWj2bciuJvrru4VCj8PMfMPsDpPtxI0G3zpWkC4SEMTamZZrBV+f5csahA/IBjvHpOBOHg772dMO&#10;c+NG/qBbFWoRIexzVNCE0OdSet2QRb9wPXH0Lm6wGKIcamkGHCPcdvI1SVbSYstxocGeiob0d3W1&#10;Cs61TrvUPbK1K9K+0O313ZYnpebP03ELItAU/sN/7TejYLPM4PdMPAJ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Iw8F7EAAAA3AAAAA8AAAAAAAAAAAAAAAAAmAIAAGRycy9k&#10;b3ducmV2LnhtbFBLBQYAAAAABAAEAPUAAACJAwAAAAA=&#10;" path="m86,44r-1,9l78,69,66,80,51,87r-8,l34,87,18,80,6,69,,53,,44,,34,6,19,18,7,34,r9,l51,,66,7,78,19r7,15l86,44xe" fillcolor="#ffccab" stroked="f">
                  <v:path arrowok="t" o:connecttype="custom" o:connectlocs="46038,23284;45503,28046;41755,36513;35331,42334;27302,46038;23019,46038;18201,46038;9636,42334;3212,36513;0,28046;0,23284;0,17992;3212,10054;9636,3704;18201,0;23019,0;27302,0;35331,3704;41755,10054;45503,17992;46038,23284" o:connectangles="0,0,0,0,0,0,0,0,0,0,0,0,0,0,0,0,0,0,0,0,0"/>
                </v:shape>
                <v:shape id="Freeform 124" o:spid="_x0000_s1146" style="position:absolute;left:54086;top:3651;width:460;height:460;visibility:visible;mso-wrap-style:square;v-text-anchor:top" coordsize="87,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4LSsQA&#10;AADcAAAADwAAAGRycy9kb3ducmV2LnhtbERPy2rCQBTdF/oPwy24KXVilbRNHaVUAuoioC10e8lc&#10;k9DMnZAZ8/DrnYXg8nDey/VgatFR6yrLCmbTCARxbnXFhYLfn/TlHYTzyBpry6RgJAfr1ePDEhNt&#10;ez5Qd/SFCCHsElRQet8kUrq8JINuahviwJ1sa9AH2BZSt9iHcFPL1yiKpcGKQ0OJDX2XlP8fz0ZB&#10;t5n/7eO3hXveZePstMjq8RKnSk2ehq9PEJ4Gfxff3Fut4GMe1oYz4QjI1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hOC0rEAAAA3AAAAA8AAAAAAAAAAAAAAAAAmAIAAGRycy9k&#10;b3ducmV2LnhtbFBLBQYAAAAABAAEAPUAAACJAwAAAAA=&#10;" path="m87,44r-1,9l80,69,67,81,53,87r-9,l34,87,19,81,7,69,1,53,,44,1,34,7,20,19,7,34,1,44,r9,1l67,7,80,20r6,14l87,44xe" fillcolor="#ffe6d5" strokecolor="#ffd9be" strokeweight=".5pt">
                  <v:path arrowok="t" o:connecttype="custom" o:connectlocs="46038,23284;45509,28046;42334,36513;35455,42863;28046,46038;23284,46038;17992,46038;10054,42863;3704,36513;529,28046;0,23284;529,17992;3704,10583;10054,3704;17992,529;23284,0;28046,529;35455,3704;42334,10583;45509,17992;46038,23284" o:connectangles="0,0,0,0,0,0,0,0,0,0,0,0,0,0,0,0,0,0,0,0,0"/>
                </v:shape>
                <v:shape id="Freeform 125" o:spid="_x0000_s1147" style="position:absolute;left:49990;top:3984;width:444;height:461;visibility:visible;mso-wrap-style:square;v-text-anchor:top" coordsize="86,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ofBMUA&#10;AADcAAAADwAAAGRycy9kb3ducmV2LnhtbESPQWvCQBSE7wX/w/IEL0U3thBidBW1tngrVUGPj+wz&#10;G8y+DdlV47/vCoUeh5n5hpktOluLG7W+cqxgPEpAEBdOV1wqOOw/hxkIH5A11o5JwYM8LOa9lxnm&#10;2t35h267UIoIYZ+jAhNCk0vpC0MW/cg1xNE7u9ZiiLItpW7xHuG2lm9JkkqLFccFgw2tDRWX3dUq&#10;wCz93ny8rq6H7JSa7vjg1df6qNSg3y2nIAJ14T/8195qBZP3CTzPxCMg5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h8ExQAAANwAAAAPAAAAAAAAAAAAAAAAAJgCAABkcnMv&#10;ZG93bnJldi54bWxQSwUGAAAAAAQABAD1AAAAigMAAAAA&#10;" path="m86,43r,10l79,68,68,80,52,86r-9,1l34,86,18,80,7,68,,53,,43,,35,7,19,18,7,34,r9,l52,,68,7,79,19r7,16l86,43xe" fillcolor="#ffe6d5" strokecolor="#ffd9be" strokeweight=".5pt">
                  <v:path arrowok="t" o:connecttype="custom" o:connectlocs="44450,22754;44450,28046;40832,35984;35147,42334;26877,45509;22225,46038;17573,45509;9303,42334;3618,35984;0,28046;0,22754;0,18521;3618,10054;9303,3704;17573,0;22225,0;26877,0;35147,3704;40832,10054;44450,18521;44450,22754" o:connectangles="0,0,0,0,0,0,0,0,0,0,0,0,0,0,0,0,0,0,0,0,0"/>
                </v:shape>
                <v:shape id="Freeform 126" o:spid="_x0000_s1148" style="position:absolute;left:50657;top:3413;width:460;height:460;visibility:visible;mso-wrap-style:square;v-text-anchor:top" coordsize="86,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8bV8AA&#10;AADcAAAADwAAAGRycy9kb3ducmV2LnhtbERPTYvCMBC9C/6HMII3TbvIrlbTIgVhYWFhVfA6JGNb&#10;bCaliVr99ZuD4PHxvjfFYFtxo943jhWk8wQEsXam4UrB8bCbLUH4gGywdUwKHuShyMejDWbG3fmP&#10;bvtQiRjCPkMFdQhdJqXXNVn0c9cRR+7seoshwr6Spsd7DLet/EiST2mx4dhQY0dlTfqyv1oFp0qn&#10;beqeX0tXpl2pm+uP3f0qNZ0M2zWIQEN4i1/ub6NgtYjz45l4BGT+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d8bV8AAAADcAAAADwAAAAAAAAAAAAAAAACYAgAAZHJzL2Rvd25y&#10;ZXYueG1sUEsFBgAAAAAEAAQA9QAAAIUDAAAAAA==&#10;" path="m86,44r,9l79,69,68,80,52,87r-9,l34,87,18,80,7,69,,53,,44,,34,7,18,18,7,34,r9,l52,,68,7,79,18r7,16l86,44xe" fillcolor="#ffccab" stroked="f">
                  <v:path arrowok="t" o:connecttype="custom" o:connectlocs="46038,23284;46038,28046;42291,36513;36402,42334;27837,46038;23019,46038;18201,46038;9636,42334;3747,36513;0,28046;0,23284;0,17992;3747,9525;9636,3704;18201,0;23019,0;27837,0;36402,3704;42291,9525;46038,17992;46038,23284" o:connectangles="0,0,0,0,0,0,0,0,0,0,0,0,0,0,0,0,0,0,0,0,0"/>
                </v:shape>
                <v:shape id="Freeform 127" o:spid="_x0000_s1149" style="position:absolute;left:51530;top:3000;width:460;height:460;visibility:visible;mso-wrap-style:square;v-text-anchor:top" coordsize="86,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pgf8UA&#10;AADcAAAADwAAAGRycy9kb3ducmV2LnhtbESPT2vCQBTE74V+h+UJXopuLBJi6irVqvQm/gE9PrKv&#10;2WD2bciuGr+9Wyj0OMzMb5jpvLO1uFHrK8cKRsMEBHHhdMWlguNhPchA+ICssXZMCh7kYT57fZli&#10;rt2dd3Tbh1JECPscFZgQmlxKXxiy6IeuIY7ej2sthijbUuoW7xFua/meJKm0WHFcMNjQ0lBx2V+t&#10;AszS7errbXE9ZufUdKcHLzbLk1L9Xvf5ASJQF/7Df+1vrWAyHsHvmXgE5O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imB/xQAAANwAAAAPAAAAAAAAAAAAAAAAAJgCAABkcnMv&#10;ZG93bnJldi54bWxQSwUGAAAAAAQABAD1AAAAigMAAAAA&#10;" path="m86,43l85,53,79,69,66,80,52,87r-9,l34,87,18,80,6,69,,53,,43,,34,6,18,18,7,34,r9,l52,,66,7,79,18r6,16l86,43xe" fillcolor="#ffe6d5" strokecolor="#ffd9be" strokeweight=".5pt">
                  <v:path arrowok="t" o:connecttype="custom" o:connectlocs="46038,22754;45503,28046;42291,36513;35331,42334;27837,46038;23019,46038;18201,46038;9636,42334;3212,36513;0,28046;0,22754;0,17992;3212,9525;9636,3704;18201,0;23019,0;27837,0;35331,3704;42291,9525;45503,17992;46038,22754" o:connectangles="0,0,0,0,0,0,0,0,0,0,0,0,0,0,0,0,0,0,0,0,0"/>
                </v:shape>
                <v:shape id="Freeform 128" o:spid="_x0000_s1150" style="position:absolute;left:52451;top:2921;width:460;height:460;visibility:visible;mso-wrap-style:square;v-text-anchor:top" coordsize="86,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THzMUA&#10;AADcAAAADwAAAGRycy9kb3ducmV2LnhtbESPQWvCQBSE74L/YXlCb7pRg9joKiII7aU26qHHZ/Z1&#10;k5p9G7JbTf+9WxA8DjPzDbNcd7YWV2p95VjBeJSAIC6crtgoOB13wzkIH5A11o5JwR95WK/6vSVm&#10;2t04p+shGBEh7DNUUIbQZFL6oiSLfuQa4uh9u9ZiiLI1Urd4i3Bby0mSzKTFiuNCiQ1tSyouh1+r&#10;4P2T9Wyap9Pt/uPnK0/PZs5Ho9TLoNssQATqwjP8aL9pBa/pBP7PxCMgV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NMfMxQAAANwAAAAPAAAAAAAAAAAAAAAAAJgCAABkcnMv&#10;ZG93bnJldi54bWxQSwUGAAAAAAQABAD1AAAAigMAAAAA&#10;" path="m86,44r-1,9l79,69,66,81,52,87r-9,2l34,87,18,81,6,69,,53,,44,,36,6,20,18,7,34,1,43,r9,1l66,7,79,20r6,16l86,44xe" fillcolor="#ffccab" stroked="f">
                  <v:path arrowok="t" o:connecttype="custom" o:connectlocs="46038,22760;45503,27416;42291,35692;35331,41900;27837,45003;23019,46038;18201,45003;9636,41900;3212,35692;0,27416;0,22760;0,18622;3212,10346;9636,3621;18201,517;23019,0;27837,517;35331,3621;42291,10346;45503,18622;46038,22760" o:connectangles="0,0,0,0,0,0,0,0,0,0,0,0,0,0,0,0,0,0,0,0,0"/>
                </v:shape>
                <v:shape id="Freeform 129" o:spid="_x0000_s1151" style="position:absolute;left:50419;top:8080;width:460;height:460;visibility:visible;mso-wrap-style:square;v-text-anchor:top" coordsize="86,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jOGsYA&#10;AADcAAAADwAAAGRycy9kb3ducmV2LnhtbESPzWrDMBCE74G+g9hCLyWR3f+6UUIozc+p0KQPsFhb&#10;2421UiXVdvL0UaGQ4zAz3zDT+WBa0ZEPjWUF+SQDQVxa3XCl4HO3HD+BCBFZY2uZFBwowHx2MZpi&#10;oW3PH9RtYyUShEOBCuoYXSFlKGsyGCbWESfvy3qDMUlfSe2xT3DTypsse5AGG04LNTp6rancb3+N&#10;gp+3/f2xX3f98dHp1Xe+uM69e1fq6nJYvICINMRz+L+90Qqe727h70w6AnJ2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jOGsYAAADcAAAADwAAAAAAAAAAAAAAAACYAgAAZHJz&#10;L2Rvd25yZXYueG1sUEsFBgAAAAAEAAQA9QAAAIsDAAAAAA==&#10;" path="m86,45r,8l78,69,67,81,51,88r-8,1l34,88,18,81,7,69,,53,,45,,36,7,20,18,8,34,1,43,r8,1l67,8,78,20r8,16l86,45xe" fillcolor="#ffe6d5" strokecolor="#ffd9be" strokeweight=".5pt">
                  <v:path arrowok="t" o:connecttype="custom" o:connectlocs="46038,23278;46038,27416;41755,35692;35867,41900;27302,45521;23019,46038;18201,45521;9636,41900;3747,35692;0,27416;0,23278;0,18622;3747,10346;9636,4138;18201,517;23019,0;27302,517;35867,4138;41755,10346;46038,18622;46038,23278" o:connectangles="0,0,0,0,0,0,0,0,0,0,0,0,0,0,0,0,0,0,0,0,0"/>
                </v:shape>
                <v:shape id="Freeform 130" o:spid="_x0000_s1152" style="position:absolute;left:49815;top:7445;width:461;height:460;visibility:visible;mso-wrap-style:square;v-text-anchor:top" coordsize="86,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3D58UA&#10;AADcAAAADwAAAGRycy9kb3ducmV2LnhtbESPT2vCQBTE7wW/w/IEL0U3ioQ0dRX/lt5EK+jxkX3N&#10;BrNvQ3bV+O27hUKPw8z8hpktOluLO7W+cqxgPEpAEBdOV1wqOH3thhkIH5A11o5JwZM8LOa9lxnm&#10;2j34QPdjKEWEsM9RgQmhyaX0hSGLfuQa4uh9u9ZiiLItpW7xEeG2lpMkSaXFiuOCwYbWhorr8WYV&#10;YJbut5vX1e2UXVLTnZ+8+liflRr0u+U7iEBd+A//tT+1grfpFH7PxCMg5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cPnxQAAANwAAAAPAAAAAAAAAAAAAAAAAJgCAABkcnMv&#10;ZG93bnJldi54bWxQSwUGAAAAAAQABAD1AAAAigMAAAAA&#10;" path="m86,44r,9l79,69,68,81,52,87r-9,l35,87,19,81,8,69,,53,,44,,34,8,20,19,7,35,1,43,r9,1l68,7,79,20r7,14l86,44xe" fillcolor="#ffe6d5" strokecolor="#ffd9be" strokeweight=".5pt">
                  <v:path arrowok="t" o:connecttype="custom" o:connectlocs="46038,23284;46038,28046;42291,36513;36402,42863;27837,46038;23019,46038;18736,46038;10171,42863;4283,36513;0,28046;0,23284;0,17992;4283,10583;10171,3704;18736,529;23019,0;27837,529;36402,3704;42291,10583;46038,17992;46038,23284" o:connectangles="0,0,0,0,0,0,0,0,0,0,0,0,0,0,0,0,0,0,0,0,0"/>
                </v:shape>
                <v:shape id="Freeform 131" o:spid="_x0000_s1153" style="position:absolute;left:49403;top:5667;width:460;height:460;visibility:visible;mso-wrap-style:square;v-text-anchor:top" coordsize="87,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nXqcgA&#10;AADcAAAADwAAAGRycy9kb3ducmV2LnhtbESPT2vCQBTE7wW/w/KEXopubGPU6CrSIrQ9CP4Br4/s&#10;Mwlm34bsNib99N1CocdhZn7DrDadqURLjSstK5iMIxDEmdUl5wrOp91oDsJ5ZI2VZVLQk4PNevCw&#10;wlTbOx+oPfpcBAi7FBUU3teplC4ryKAb25o4eFfbGPRBNrnUDd4D3FTyOYoSabDksFBgTa8FZbfj&#10;l1HQvr1cPpNZ7J4+9v3kGu+r/jvZKfU47LZLEJ46/x/+a79rBYt4Cr9nwhGQ6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SdepyAAAANwAAAAPAAAAAAAAAAAAAAAAAJgCAABk&#10;cnMvZG93bnJldi54bWxQSwUGAAAAAAQABAD1AAAAjQMAAAAA&#10;" path="m87,43r,9l79,67,68,80,52,86r-9,1l35,86,19,80,8,67,,52,,43,,34,8,18,19,6,35,r8,l52,,68,6,79,18r8,16l87,43xe" fillcolor="#ffe6d5" strokecolor="#ffd9be" strokeweight=".5pt">
                  <v:path arrowok="t" o:connecttype="custom" o:connectlocs="46038,22754;46038,27517;41805,35455;35984,42334;27517,45509;22754,46038;18521,45509;10054,42334;4233,35455;0,27517;0,22754;0,17992;4233,9525;10054,3175;18521,0;22754,0;27517,0;35984,3175;41805,9525;46038,17992;46038,22754" o:connectangles="0,0,0,0,0,0,0,0,0,0,0,0,0,0,0,0,0,0,0,0,0"/>
                </v:shape>
                <v:shape id="Freeform 132" o:spid="_x0000_s1154" style="position:absolute;left:49530;top:6556;width:460;height:476;visibility:visible;mso-wrap-style:square;v-text-anchor:top" coordsize="87,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G398UA&#10;AADcAAAADwAAAGRycy9kb3ducmV2LnhtbESPT2vCQBTE74LfYXlCb2bTP4imboIIRempGhF6e2Rf&#10;s8Hs25BdY9pP3y0UPA4z8xtmXYy2FQP1vnGs4DFJQRBXTjdcKziVb/MlCB+QNbaOScE3eSjy6WSN&#10;mXY3PtBwDLWIEPYZKjAhdJmUvjJk0SeuI47el+sthij7WuoebxFuW/mUpgtpseG4YLCjraHqcrxa&#10;Ben7wdvPtrqYcV/izzA8n+3HTqmH2bh5BRFoDPfwf3uvFaxeFvB3Jh4Bmf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bf3xQAAANwAAAAPAAAAAAAAAAAAAAAAAJgCAABkcnMv&#10;ZG93bnJldi54bWxQSwUGAAAAAAQABAD1AAAAigMAAAAA&#10;" path="m87,45r-1,8l80,69,68,82,53,88,43,89,34,88,19,82,7,69,1,53,,45,1,36,7,20,19,8,34,2,43,,53,2,68,8,80,20r6,16l87,45xe" fillcolor="#ffccab" stroked="f">
                  <v:path arrowok="t" o:connecttype="custom" o:connectlocs="46038,24080;45509,28361;42334,36923;35984,43879;28046,47090;22754,47625;17992,47090;10054,43879;3704,36923;529,28361;0,24080;529,19264;3704,10702;10054,4281;17992,1070;22754,0;28046,1070;35984,4281;42334,10702;45509,19264;46038,24080" o:connectangles="0,0,0,0,0,0,0,0,0,0,0,0,0,0,0,0,0,0,0,0,0"/>
                </v:shape>
                <v:shape id="Freeform 133" o:spid="_x0000_s1155" style="position:absolute;left:49561;top:4778;width:461;height:460;visibility:visible;mso-wrap-style:square;v-text-anchor:top" coordsize="86,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9dkMYA&#10;AADcAAAADwAAAGRycy9kb3ducmV2LnhtbESPT2vCQBTE74V+h+UVvBTdKCXG6CpVa+mt+Af0+Mg+&#10;s6HZtyG7avz2bqHQ4zAzv2Fmi87W4kqtrxwrGA4SEMSF0xWXCg77TT8D4QOyxtoxKbiTh8X8+WmG&#10;uXY33tJ1F0oRIexzVGBCaHIpfWHIoh+4hjh6Z9daDFG2pdQt3iLc1nKUJKm0WHFcMNjQylDxs7tY&#10;BZil3x/r1+XlkJ1S0x3vvPxcHZXqvXTvUxCBuvAf/mt/aQWTtzH8nolHQM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C9dkMYAAADcAAAADwAAAAAAAAAAAAAAAACYAgAAZHJz&#10;L2Rvd25yZXYueG1sUEsFBgAAAAAEAAQA9QAAAIsDAAAAAA==&#10;" path="m86,43r,10l79,68,68,80,52,87r-9,l35,87,19,80,8,68,,53,,43,,35,8,19,19,7,35,r8,l52,,68,7,79,19r7,16l86,43xe" fillcolor="#ffe6d5" strokecolor="#ffd9be" strokeweight=".5pt">
                  <v:path arrowok="t" o:connecttype="custom" o:connectlocs="46038,22754;46038,28046;42291,35984;36402,42334;27837,46038;23019,46038;18736,46038;10171,42334;4283,35984;0,28046;0,22754;0,18521;4283,10054;10171,3704;18736,0;23019,0;27837,0;36402,3704;42291,10054;46038,18521;46038,22754" o:connectangles="0,0,0,0,0,0,0,0,0,0,0,0,0,0,0,0,0,0,0,0,0"/>
                </v:shape>
                <v:shape id="Freeform 134" o:spid="_x0000_s1156" style="position:absolute;left:53752;top:8350;width:445;height:476;visibility:visible;mso-wrap-style:square;v-text-anchor:top" coordsize="86,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PuecIA&#10;AADcAAAADwAAAGRycy9kb3ducmV2LnhtbERPTUvDQBC9C/6HZQRvdmMR0bTbIlXR4slUD70N2Wk2&#10;NDsbsmMa/fXOQfD4eN/L9RQ7M9KQ28QOrmcFGOI6+ZYbBx+756s7MFmQPXaJycE3ZVivzs+WWPp0&#10;4ncaK2mMhnAu0UEQ6Utrcx0oYp6lnli5QxoiisKhsX7Ak4bHzs6L4tZGbFkbAva0CVQfq6+oJT9P&#10;b5u92O3jyzZ87qQa835+cO7yYnpYgBGa5F/85371Du5vdK2e0SNgV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g+55wgAAANwAAAAPAAAAAAAAAAAAAAAAAJgCAABkcnMvZG93&#10;bnJldi54bWxQSwUGAAAAAAQABAD1AAAAhwMAAAAA&#10;" path="m86,43l85,53,78,69,66,80,51,88r-8,l34,88,18,80,6,69,,53,,43,,35,6,19,18,8,34,r9,l51,,66,8,78,19r7,16l86,43xe" fillcolor="#ffe6d5" strokecolor="#ffd9be" strokeweight=".5pt">
                  <v:path arrowok="t" o:connecttype="custom" o:connectlocs="44450,23271;43933,28683;40315,37342;34113,43295;26360,47625;22225,47625;17573,47625;9303,43295;3101,37342;0,28683;0,23271;0,18942;3101,10283;9303,4330;17573,0;22225,0;26360,0;34113,4330;40315,10283;43933,18942;44450,23271" o:connectangles="0,0,0,0,0,0,0,0,0,0,0,0,0,0,0,0,0,0,0,0,0"/>
                </v:shape>
                <v:shape id="Freeform 135" o:spid="_x0000_s1157" style="position:absolute;left:54435;top:7794;width:460;height:476;visibility:visible;mso-wrap-style:square;v-text-anchor:top" coordsize="8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QZz8QA&#10;AADcAAAADwAAAGRycy9kb3ducmV2LnhtbESPT4vCMBTE74LfITzBm6bWsmg1iojCrocF/4HHR/Ns&#10;q81LabLa/fZmYcHjMDO/YebL1lTiQY0rLSsYDSMQxJnVJecKTsftYALCeWSNlWVS8EsOlotuZ46p&#10;tk/e0+PgcxEg7FJUUHhfp1K6rCCDbmhr4uBdbWPQB9nkUjf4DHBTyTiKPqTBksNCgTWtC8ruhx+j&#10;IJ/I7/a826ySC46/eJTc4mN8U6rfa1czEJ5a/w7/tz+1gmkyhb8z4QjIx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EGc/EAAAA3AAAAA8AAAAAAAAAAAAAAAAAmAIAAGRycy9k&#10;b3ducmV2LnhtbFBLBQYAAAAABAAEAPUAAACJAwAAAAA=&#10;" path="m87,45r-1,8l80,69,68,80,53,88r-9,l34,88,20,80,7,69,1,53,,45,1,35,7,19,20,8,34,,44,r9,l68,8,80,19r6,16l87,45xe" fillcolor="#ffccab" stroked="f">
                  <v:path arrowok="t" o:connecttype="custom" o:connectlocs="46038,24354;45509,28683;42334,37342;35984,43295;28046,47625;23284,47625;17992,47625;10583,43295;3704,37342;529,28683;0,24354;529,18942;3704,10283;10583,4330;17992,0;23284,0;28046,0;35984,4330;42334,10283;45509,18942;46038,24354" o:connectangles="0,0,0,0,0,0,0,0,0,0,0,0,0,0,0,0,0,0,0,0,0"/>
                </v:shape>
                <v:shape id="Freeform 136" o:spid="_x0000_s1158" style="position:absolute;left:52911;top:8683;width:444;height:476;visibility:visible;mso-wrap-style:square;v-text-anchor:top" coordsize="86,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PGsMMA&#10;AADcAAAADwAAAGRycy9kb3ducmV2LnhtbERP3U7CMBS+N+EdmkPCjZFuJKBOCiEEhSsT0Qc4WY/b&#10;YD0tbd0mT08vTLz88v0v14NpRUc+NJYV5NMMBHFpdcOVgq/P14cnECEia2wtk4JfCrBeje6WWGjb&#10;8wd1x1iJFMKhQAV1jK6QMpQ1GQxT64gT9229wZigr6T22Kdw08pZli2kwYZTQ42OtjWV5+OPUXDZ&#10;nefXft/110en30755j737l2pyXjYvICINMR/8Z/7oBU8z9P8dCYdAbm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OPGsMMAAADcAAAADwAAAAAAAAAAAAAAAACYAgAAZHJzL2Rv&#10;d25yZXYueG1sUEsFBgAAAAAEAAQA9QAAAIgDAAAAAA==&#10;" path="m86,44r,9l80,69,68,81,53,87,43,89,34,87,19,81,7,69,1,53,,44,1,36,7,20,19,7,34,1,43,,53,1,68,7,80,20r6,16l86,44xe" fillcolor="#ffe6d5" strokecolor="#ffd9be" strokeweight=".5pt">
                  <v:path arrowok="t" o:connecttype="custom" o:connectlocs="44450,23545;44450,28361;41349,36923;35147,43344;27394,46555;22225,47625;17573,46555;9820,43344;3618,36923;517,28361;0,23545;517,19264;3618,10702;9820,3746;17573,535;22225,0;27394,535;35147,3746;41349,10702;44450,19264;44450,23545" o:connectangles="0,0,0,0,0,0,0,0,0,0,0,0,0,0,0,0,0,0,0,0,0"/>
                </v:shape>
                <v:shape id="Freeform 137" o:spid="_x0000_s1159" style="position:absolute;left:51149;top:8540;width:444;height:461;visibility:visible;mso-wrap-style:square;v-text-anchor:top" coordsize="86,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0ooEcMA&#10;AADcAAAADwAAAGRycy9kb3ducmV2LnhtbESPUWvCMBSF3wf+h3CFvc00grNWo0hBEAaDqeDrJbm2&#10;xeamNFG7/fplMPDxcM75Dme1GVwr7tSHxrMGNclAEBtvG640nI67txxEiMgWW8+k4ZsCbNajlxUW&#10;1j/4i+6HWIkE4VCghjrGrpAymJochonviJN38b3DmGRfSdvjI8FdK6dZ9i4dNpwWauyorMlcDzen&#10;4VwZ1Sr/M899qbrSNLcPt/vU+nU8bJcgIg3xGf5v762GxUzB35l0BO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0ooEcMAAADcAAAADwAAAAAAAAAAAAAAAACYAgAAZHJzL2Rv&#10;d25yZXYueG1sUEsFBgAAAAAEAAQA9QAAAIgDAAAAAA==&#10;" path="m86,44r,9l80,69,68,80,53,87r-10,l35,87,20,80,8,69,1,53,,44,1,34,8,19,20,7,35,1,43,,53,1,68,7,80,19r6,15l86,44xe" fillcolor="#ffccab" stroked="f">
                  <v:path arrowok="t" o:connecttype="custom" o:connectlocs="44450,23284;44450,28046;41349,36513;35147,42334;27394,46038;22225,46038;18090,46038;10337,42334;4135,36513;517,28046;0,23284;517,17992;4135,10054;10337,3704;18090,529;22225,0;27394,529;35147,3704;41349,10054;44450,17992;44450,23284" o:connectangles="0,0,0,0,0,0,0,0,0,0,0,0,0,0,0,0,0,0,0,0,0"/>
                </v:shape>
                <v:shape id="Freeform 138" o:spid="_x0000_s1160" style="position:absolute;left:52006;top:8763;width:445;height:460;visibility:visible;mso-wrap-style:square;v-text-anchor:top" coordsize="86,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LJPTsUA&#10;AADcAAAADwAAAGRycy9kb3ducmV2LnhtbESPT0vDQBDF70K/wzIFb3bTgKKx21JaRYunpnrobchO&#10;s6HZ2ZAd0+indwXB4+P9+fEWq9G3aqA+NoENzGcZKOIq2IZrA++H55t7UFGQLbaBycAXRVgtJ1cL&#10;LGy48J6GUmqVRjgWaMCJdIXWsXLkMc5CR5y8U+g9SpJ9rW2PlzTuW51n2Z322HAiOOxo46g6l58+&#10;Qb6f3jZH0bvty859HKQc4jE/GXM9HdePoIRG+Q//tV+tgYfbHH7PpCOgl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sk9OxQAAANwAAAAPAAAAAAAAAAAAAAAAAJgCAABkcnMv&#10;ZG93bnJldi54bWxQSwUGAAAAAAQABAD1AAAAigMAAAAA&#10;" path="m86,45r,8l80,69,67,81,51,88r-8,l34,88,19,81,7,69,1,53,,45,1,35,7,20,19,8,34,2,43,r8,2l67,8,80,20r6,15l86,45xe" fillcolor="#ffe6d5" strokecolor="#ffd9be" strokeweight=".5pt">
                  <v:path arrowok="t" o:connecttype="custom" o:connectlocs="44450,23542;44450,27727;41349,36098;34630,42376;26360,46038;22225,46038;17573,46038;9820,42376;3618,36098;517,27727;0,23542;517,18311;3618,10463;9820,4185;17573,1046;22225,0;26360,1046;34630,4185;41349,10463;44450,18311;44450,23542" o:connectangles="0,0,0,0,0,0,0,0,0,0,0,0,0,0,0,0,0,0,0,0,0"/>
                </v:shape>
                <v:shape id="Freeform 139" o:spid="_x0000_s1161" style="position:absolute;left:54800;top:4873;width:889;height:889;visibility:visible;mso-wrap-style:square;v-text-anchor:top" coordsize="167,1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QfnsYA&#10;AADcAAAADwAAAGRycy9kb3ducmV2LnhtbESPQWsCMRSE70L/Q3gFb5q0oujWKKVQ601qS8Xbc/O6&#10;Wbp5WTepu/rrG0HocZiZb5j5snOVOFETSs8aHoYKBHHuTcmFhs+P18EURIjIBivPpOFMAZaLu94c&#10;M+NbfqfTNhYiQThkqMHGWGdShtySwzD0NXHyvn3jMCbZFNI02Ca4q+SjUhPpsOS0YLGmF0v5z/bX&#10;aTjs23hc1Rc1VTt1HG3ebDn+6rTu33fPTyAidfE/fGuvjYbZeATXM+kIyM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6QfnsYAAADcAAAADwAAAAAAAAAAAAAAAACYAgAAZHJz&#10;L2Rvd25yZXYueG1sUEsFBgAAAAAEAAQA9QAAAIsDAAAAAA==&#10;" path="m148,137r-12,14l108,165r-31,4l45,160,31,151,19,138,3,110,,78,9,46,19,32,30,19,58,4,90,r31,9l135,19r13,12l163,59r4,32l158,123r-10,14xe" fillcolor="#e98989" stroked="f">
                  <v:path arrowok="t" o:connecttype="custom" o:connectlocs="78786,72067;72398,79431;57492,86796;40990,88900;23955,84166;16502,79431;10114,72593;1597,57864;0,41031;4791,24198;10114,16833;15970,9995;30875,2104;47910,0;64413,4734;71865,9995;78786,16307;86771,31036;88900,47869;84109,64702;78786,72067" o:connectangles="0,0,0,0,0,0,0,0,0,0,0,0,0,0,0,0,0,0,0,0,0"/>
                </v:shape>
                <v:shape id="Freeform 140" o:spid="_x0000_s1162" style="position:absolute;left:49784;top:3746;width:873;height:905;visibility:visible;mso-wrap-style:square;v-text-anchor:top" coordsize="167,1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D8HMMA&#10;AADcAAAADwAAAGRycy9kb3ducmV2LnhtbESPW2sCMRSE3wv+h3AEX0STioquRpGKUqgg3t4Pm7MX&#10;3Jwsm6jbf98UCn0cZr4ZZrlubSWe1PjSsYb3oQJBnDpTcq7hetkNZiB8QDZYOSYN3+Rhveq8LTEx&#10;7sUnep5DLmIJ+wQ1FCHUiZQ+LciiH7qaOHqZayyGKJtcmgZfsdxWcqTUVFosOS4UWNNHQen9/LAa&#10;5tltsjePPt22fOirqzpK/sq07nXbzQJEoDb8h//oTxO5yRh+z8Qj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LD8HMMAAADcAAAADwAAAAAAAAAAAAAAAACYAgAAZHJzL2Rv&#10;d25yZXYueG1sUEsFBgAAAAAEAAQA9QAAAIgDAAAAAA==&#10;" path="m98,3r17,4l142,25r18,27l167,84r-2,17l161,117r-19,28l117,163r-32,7l69,168,51,164,24,146,7,119,,87,2,69,6,53,24,25,50,8,82,,98,3xe" fillcolor="#e98989" stroked="f">
                  <v:path arrowok="t" o:connecttype="custom" o:connectlocs="51238,1597;60126,3726;74242,13307;83653,27679;87313,44712;86267,53761;84176,62277;74242,77181;61171,86762;44441,90488;36075,89423;26664,87294;12548,77713;3660,63342;0,46309;1046,36727;3137,28211;12548,13307;26142,4258;42872,0;51238,1597" o:connectangles="0,0,0,0,0,0,0,0,0,0,0,0,0,0,0,0,0,0,0,0,0"/>
                </v:shape>
                <v:shape id="Freeform 141" o:spid="_x0000_s1163" style="position:absolute;left:53498;top:8159;width:873;height:873;visibility:visible;mso-wrap-style:square;v-text-anchor:top" coordsize="165,1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HGAcYA&#10;AADcAAAADwAAAGRycy9kb3ducmV2LnhtbESPT2vCQBTE70K/w/KEXkQ3llo0ukoRBHvyT5v7M/ua&#10;pGbfxuwao5/eFYQeh5n5DTNbtKYUDdWusKxgOIhAEKdWF5wp+Ple9ccgnEfWWFomBVdysJi/dGYY&#10;a3vhHTV7n4kAYRejgtz7KpbSpTkZdANbEQfv19YGfZB1JnWNlwA3pXyLog9psOCwkGNFy5zS4/5s&#10;FHzthvZ0OuD7dpwsN39NkvSi20qp1277OQXhqfX/4Wd7rRVMRiN4nAlHQM7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SHGAcYAAADcAAAADwAAAAAAAAAAAAAAAACYAgAAZHJz&#10;L2Rvd25yZXYueG1sUEsFBgAAAAAEAAQA9QAAAIsDAAAAAA==&#10;" path="m52,161l36,154,14,130,1,101,,68,6,52,14,36,36,12,65,,97,r18,5l129,13r23,23l164,66r1,32l159,116r-7,14l129,154r-29,12l68,167,52,161xe" fillcolor="#e98989" stroked="f">
                  <v:path arrowok="t" o:connecttype="custom" o:connectlocs="27517,84176;19050,80516;7408,67968;529,52806;0,35553;3175,27187;7408,18822;19050,6274;34396,0;51329,0;60855,2614;68263,6797;80434,18822;86784,34507;87313,51238;84138,60649;80434,67968;68263,80516;52917,86790;35984,87313;27517,84176" o:connectangles="0,0,0,0,0,0,0,0,0,0,0,0,0,0,0,0,0,0,0,0,0"/>
                </v:shape>
                <v:shape id="Freeform 142" o:spid="_x0000_s1164" style="position:absolute;left:55006;top:5588;width:715;height:1444;visibility:visible;mso-wrap-style:square;v-text-anchor:top" coordsize="136,2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MkL8AA&#10;AADcAAAADwAAAGRycy9kb3ducmV2LnhtbESPQYvCMBSE74L/ITxhb5oqWLQaRUTRm9jdg8dH82yD&#10;zUtponb/vREEj8PMfMMs152txYNabxwrGI8SEMSF04ZLBX+/++EMhA/IGmvHpOCfPKxX/d4SM+2e&#10;fKZHHkoRIewzVFCF0GRS+qIii37kGuLoXV1rMUTZllK3+IxwW8tJkqTSouG4UGFD24qKW363Cmh3&#10;YMf59noytZnMOS32l7FX6mfQbRYgAnXhG/60j1rBfJrC+0w8AnL1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nMkL8AAAADcAAAADwAAAAAAAAAAAAAAAACYAgAAZHJzL2Rvd25y&#10;ZXYueG1sUEsFBgAAAAAEAAQA9QAAAIUDAAAAAA==&#10;" path="m77,l62,1,37,21,16,57,4,105,,133r,27l8,209r16,39l46,270r13,3l73,272,99,252r20,-35l132,169r3,-29l136,113,128,64,112,26,90,4,77,xe" fillcolor="#38acc8" stroked="f">
                  <v:path arrowok="t" o:connecttype="custom" o:connectlocs="40447,0;32567,529;19435,11113;8404,30163;2101,55563;0,70379;0,84667;4202,110596;12607,131234;24163,142875;30991,144463;38345,143934;52003,133350;62508,114830;69337,89429;70913,74084;71438,59796;67236,33867;58831,13758;47275,2117;40447,0" o:connectangles="0,0,0,0,0,0,0,0,0,0,0,0,0,0,0,0,0,0,0,0,0"/>
                </v:shape>
                <v:shape id="Freeform 143" o:spid="_x0000_s1165" style="position:absolute;left:49355;top:4286;width:778;height:1413;visibility:visible;mso-wrap-style:square;v-text-anchor:top" coordsize="145,2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NoJsYA&#10;AADcAAAADwAAAGRycy9kb3ducmV2LnhtbESPS2vCQBSF94L/YbiF7nTSYqumTkKolLYuBB9gu7tk&#10;bpNg5k7MjBr/vVMQXB7O4+PM0s7U4kStqywreBpGIIhzqysuFGw3H4MJCOeRNdaWScGFHKRJvzfD&#10;WNszr+i09oUII+xiVFB638RSurwkg25oG+Lg/dnWoA+yLaRu8RzGTS2fo+hVGqw4EEps6L2kfL8+&#10;msCl8fwXL4vdMvrM5vV38dNkh5FSjw9d9gbCU+fv4Vv7SyuYvozh/0w4AjK5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nNoJsYAAADcAAAADwAAAAAAAAAAAAAAAACYAgAAZHJz&#10;L2Rvd25yZXYueG1sUEsFBgAAAAAEAAQA9QAAAIsDAAAAAA==&#10;" path="m104,2l91,,63,14,35,46,15,90,7,117,1,145,,195r8,41l27,262r12,4l53,268,81,254r27,-32l130,178r8,-27l143,124r2,-51l136,32,118,7,104,2xe" fillcolor="#38acc8" stroked="f">
                  <v:path arrowok="t" o:connecttype="custom" o:connectlocs="55793,1054;48819,0;33798,7381;18776,24251;8047,47447;3755,61682;536,76443;0,102803;4292,124418;14485,138125;20922,140234;28433,141288;43454,133907;57939,117037;69741,93841;74033,79606;76715,65372;77788,38485;72960,16870;63303,3690;55793,1054" o:connectangles="0,0,0,0,0,0,0,0,0,0,0,0,0,0,0,0,0,0,0,0,0"/>
                </v:shape>
                <v:shape id="Freeform 144" o:spid="_x0000_s1166" style="position:absolute;left:52419;top:8636;width:1397;height:746;visibility:visible;mso-wrap-style:square;v-text-anchor:top" coordsize="266,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kuxMIA&#10;AADcAAAADwAAAGRycy9kb3ducmV2LnhtbERPy4rCMBTdD/gP4QpuBk0VHLQapQoyMpvBJ7i7NNe2&#10;2NyUJGPr308WA7M8nPdy3ZlaPMn5yrKC8SgBQZxbXXGh4HzaDWcgfEDWWFsmBS/ysF713paYatvy&#10;gZ7HUIgYwj5FBWUITSqlz0sy6Ee2IY7c3TqDIUJXSO2wjeGmlpMk+ZAGK44NJTa0LSl/HH+MAvzU&#10;t1PWbvbSPS7XSfOO3yH7UmrQ77IFiEBd+Bf/ufdawXwa18Yz8Qj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OS7EwgAAANwAAAAPAAAAAAAAAAAAAAAAAJgCAABkcnMvZG93&#10;bnJldi54bWxQSwUGAAAAAAQABAD1AAAAhwMAAAAA&#10;" path="m265,48l262,35,237,14,197,1,148,,121,4,95,10,48,28,16,53,,80,,95r5,12l29,128r39,12l117,142r28,-4l172,133r45,-20l250,89,266,62,265,48xe" fillcolor="#38acc8" stroked="f">
                  <v:path arrowok="t" o:connecttype="custom" o:connectlocs="139175,25221;137599,18391;124470,7356;103462,525;77728,0;63548,2102;49893,5254;25209,14712;8403,27849;0,42035;0,49917;2626,56222;15230,67257;35713,73562;61447,74613;76152,72511;90332,69884;113966,59375;131297,46764;139700,32578;139175,25221" o:connectangles="0,0,0,0,0,0,0,0,0,0,0,0,0,0,0,0,0,0,0,0,0"/>
                </v:shape>
                <v:shape id="Freeform 145" o:spid="_x0000_s1167" style="position:absolute;left:52959;top:2873;width:1317;height:921;visibility:visible;mso-wrap-style:square;v-text-anchor:top" coordsize="247,1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V6ZcUA&#10;AADcAAAADwAAAGRycy9kb3ducmV2LnhtbESPQWvCQBSE7wX/w/IEb3UTwaLRVUQQCjm0iYLXR/aZ&#10;RLNvY3abpP++Wyj0OMzMN8x2P5pG9NS52rKCeB6BIC6srrlUcDmfXlcgnEfW2FgmBd/kYL+bvGwx&#10;0XbgjPrclyJA2CWooPK+TaR0RUUG3dy2xMG72c6gD7Irpe5wCHDTyEUUvUmDNYeFCls6VlQ88i+j&#10;4HM8rZ6xyZ/xI7tHHzo16fW6UGo2HQ8bEJ5G/x/+a79rBevlGn7PhCMgd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ZXplxQAAANwAAAAPAAAAAAAAAAAAAAAAAJgCAABkcnMv&#10;ZG93bnJldi54bWxQSwUGAAAAAAQABAD1AAAAigMAAAAA&#10;" path="m244,149r3,-12l241,105,217,72,178,40,155,26,130,14,82,,42,,12,13,5,24,,37,7,68r24,34l69,133r24,14l118,159r47,14l206,174r29,-12l244,149xe" fillcolor="#38acc8" stroked="f">
                  <v:path arrowok="t" o:connecttype="custom" o:connectlocs="130163,78846;131763,72496;128562,55562;115759,38100;94955,21167;82685,13758;69349,7408;43743,0;22405,0;6401,6879;2667,12700;0,19579;3734,35983;16537,53975;36808,70379;49611,77788;62948,84138;88020,91546;109891,92075;125362,85725;130163,78846" o:connectangles="0,0,0,0,0,0,0,0,0,0,0,0,0,0,0,0,0,0,0,0,0"/>
                </v:shape>
                <v:shape id="Freeform 146" o:spid="_x0000_s1168" style="position:absolute;left:49926;top:7810;width:1207;height:1048;visibility:visible;mso-wrap-style:square;v-text-anchor:top" coordsize="229,1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8Ax78A&#10;AADcAAAADwAAAGRycy9kb3ducmV2LnhtbERPTYvCMBC9C/sfwgjeNNWDaNdYdEHYw3pQlz0PzWxa&#10;2kxKEjX+e3MQPD7e96ZKthc38qF1rGA+K0AQ1063bBT8Xg7TFYgQkTX2jknBgwJU24/RBkvt7nyi&#10;2zkakUM4lKigiXEopQx1QxbDzA3Emft33mLM0BupPd5zuO3loiiW0mLLuaHBgb4aqrvz1SqIxx8/&#10;PyX6e6Rr2F9WetcVxig1GafdJ4hIKb7FL/e3VrBe5vn5TD4Ccvs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u/wDHvwAAANwAAAAPAAAAAAAAAAAAAAAAAJgCAABkcnMvZG93bnJl&#10;di54bWxQSwUGAAAAAAQABAD1AAAAhAMAAAAA&#10;" path="m222,181r7,-12l227,137,208,100,176,61,154,44,132,28,87,7,47,,16,7,6,17,,29,1,61,20,98r33,39l74,154r22,16l142,191r39,7l212,191r10,-10xe" fillcolor="#38acc8" stroked="f">
                  <v:path arrowok="t" o:connecttype="custom" o:connectlocs="116962,95779;120650,89429;119596,72496;109586,52917;92727,32279;81136,23283;69545,14817;45836,3704;24762,0;8430,3704;3161,8996;0,15346;527,32279;10537,51858;27923,72496;38987,81492;50578,89958;74814,101071;95361,104775;111693,101071;116962,95779" o:connectangles="0,0,0,0,0,0,0,0,0,0,0,0,0,0,0,0,0,0,0,0,0"/>
                </v:shape>
                <v:shape id="Freeform 147" o:spid="_x0000_s1169" style="position:absolute;left:49657;top:7254;width:873;height:889;visibility:visible;mso-wrap-style:square;v-text-anchor:top" coordsize="165,1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YKv8YA&#10;AADcAAAADwAAAGRycy9kb3ducmV2LnhtbESPT2vCQBTE74V+h+UJvZS6iRSxqZtQBMGe6r/cX7PP&#10;JJp9G7PbmPbTuwXB4zAzv2Hm2WAa0VPnassK4nEEgriwuuZSwX63fJmBcB5ZY2OZFPySgyx9fJhj&#10;ou2FN9RvfSkChF2CCirv20RKV1Rk0I1tSxy8g+0M+iC7UuoOLwFuGjmJoqk0WHNYqLClRUXFaftj&#10;FHxuYns+f+PrepYvvo59nj9Hf0ulnkbDxzsIT4O/h2/tlVbwNo3h/0w4AjK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HYKv8YAAADcAAAADwAAAAAAAAAAAAAAAACYAgAAZHJz&#10;L2Rvd25yZXYueG1sUEsFBgAAAAAEAAQA9QAAAIsDAAAAAA==&#10;" path="m5,53l13,37,36,14,64,1,98,r16,5l129,12r23,24l164,65r1,34l161,115r-8,16l130,154r-29,12l68,167,52,163,37,155,14,132,2,102,,69,5,53xe" fillcolor="#e98989" stroked="f">
                  <v:path arrowok="t" o:connecttype="custom" o:connectlocs="2646,28214;6879,19696;19050,7453;33867,532;51859,0;60325,2662;68263,6388;80434,19164;86784,34602;87313,52701;85196,61219;80963,69736;68792,81980;53446,88368;35984,88900;27517,86771;19579,82512;7408,70268;1058,54298;0,36731;2646,28214" o:connectangles="0,0,0,0,0,0,0,0,0,0,0,0,0,0,0,0,0,0,0,0,0"/>
                </v:shape>
                <v:shape id="Freeform 148" o:spid="_x0000_s1170" style="position:absolute;left:51562;top:5175;width:523;height:555;visibility:visible;mso-wrap-style:square;v-text-anchor:top" coordsize="101,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Gw9MUA&#10;AADcAAAADwAAAGRycy9kb3ducmV2LnhtbESPS4vCQBCE7wv7H4Ze8KYTAysaHUWEfcCK74PHJtMm&#10;0UxPyIwx/ntHEPZYVNVX1GTWmlI0VLvCsoJ+LwJBnFpdcKbgsP/qDkE4j6yxtEwK7uRgNn1/m2Ci&#10;7Y231Ox8JgKEXYIKcu+rREqX5mTQ9WxFHLyTrQ36IOtM6hpvAW5KGUfRQBosOCzkWNEip/SyuxoF&#10;n+tFSn8uO/4s2/N8E19Oh9V3o1Tno52PQXhq/X/41f7VCkaDGJ5nwhGQ0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QbD0xQAAANwAAAAPAAAAAAAAAAAAAAAAAJgCAABkcnMv&#10;ZG93bnJldi54bWxQSwUGAAAAAAQABAD1AAAAigMAAAAA&#10;" path="m101,52r,11l93,81,79,96r-18,8l50,105,40,104,22,96,8,81,,63,,52,,42,8,24,22,9,40,1,50,,61,1,79,9,93,24r8,18l101,52xe" fillcolor="#93ac93" stroked="f">
                  <v:path arrowok="t" o:connecttype="custom" o:connectlocs="52388,27517;52388,33338;48238,42863;40977,50800;31640,55034;25935,55563;20748,55034;11411,50800;4150,42863;0,33338;0,27517;0,22225;4150,12700;11411,4763;20748,529;25935,0;31640,529;40977,4763;48238,12700;52388,22225;52388,27517" o:connectangles="0,0,0,0,0,0,0,0,0,0,0,0,0,0,0,0,0,0,0,0,0"/>
                </v:shape>
                <v:shape id="Freeform 149" o:spid="_x0000_s1171" style="position:absolute;left:53451;top:4841;width:555;height:556;visibility:visible;mso-wrap-style:square;v-text-anchor:top" coordsize="103,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bvPMYA&#10;AADcAAAADwAAAGRycy9kb3ducmV2LnhtbESPQWvCQBSE74L/YXkFb7pbldBGVylFUS8tTQult2f2&#10;mUSzb0N21fTfdwuCx2FmvmHmy87W4kKtrxxreBwpEMS5MxUXGr4+18MnED4gG6wdk4Zf8rBc9Htz&#10;TI278gddslCICGGfooYyhCaV0uclWfQj1xBH7+BaiyHKtpCmxWuE21qOlUqkxYrjQokNvZaUn7Kz&#10;1ZCc34/qx+D37rTejA9v+9V0WyutBw/dywxEoC7cw7f21mh4TibwfyYeAbn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YbvPMYAAADcAAAADwAAAAAAAAAAAAAAAACYAgAAZHJz&#10;L2Rvd25yZXYueG1sUEsFBgAAAAAEAAQA9QAAAIsDAAAAAA==&#10;" path="m103,52r-2,11l94,82,81,95r-19,9l52,104r-11,l23,95,9,82,2,63,,52,2,42,9,24,23,9,41,2,52,,62,2,81,9,94,24r7,18l103,52xe" fillcolor="#93ac93" stroked="f">
                  <v:path arrowok="t" o:connecttype="custom" o:connectlocs="55563,27782;54484,33658;50708,43809;43695,50755;33446,55563;28051,55563;22117,55563;12407,50755;4855,43809;1079,33658;0,27782;1079,22439;4855,12822;12407,4808;22117,1069;28051,0;33446,1069;43695,4808;50708,12822;54484,22439;55563,27782" o:connectangles="0,0,0,0,0,0,0,0,0,0,0,0,0,0,0,0,0,0,0,0,0"/>
                </v:shape>
                <v:shape id="Freeform 150" o:spid="_x0000_s1172" style="position:absolute;left:53165;top:5556;width:540;height:555;visibility:visible;mso-wrap-style:square;v-text-anchor:top" coordsize="102,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vXmWMMA&#10;AADcAAAADwAAAGRycy9kb3ducmV2LnhtbESPS2sCMRSF9wX/Q7iCu5pRitXRKGKxdldf6PYyuc4M&#10;Tm5CEnX8902h0OXhPD7ObNGaRtzJh9qygkE/A0FcWF1zqeB4WL+OQYSIrLGxTAqeFGAx77zMMNf2&#10;wTu672Mp0giHHBVUMbpcylBUZDD0rSNO3sV6gzFJX0rt8ZHGTSOHWTaSBmtOhAodrSoqrvubSdzN&#10;sfnYbvTTT9zQvX/r0+f6fFKq122XUxCR2vgf/mt/aQWT0Rv8nklHQM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vXmWMMAAADcAAAADwAAAAAAAAAAAAAAAACYAgAAZHJzL2Rv&#10;d25yZXYueG1sUEsFBgAAAAAEAAQA9QAAAIgDAAAAAA==&#10;" path="m102,52r-1,11l94,81,80,95r-18,8l51,103r-10,l22,95,9,81,1,63,,52,1,42,9,23,22,8,41,1,51,,62,1,80,8,94,23r7,19l102,52xe" fillcolor="#87cdde" stroked="f">
                  <v:path arrowok="t" o:connecttype="custom" o:connectlocs="53975,28051;53446,33985;49742,43695;42333,51247;32808,55563;26987,55563;21696,55563;11642,51247;4763,43695;529,33985;0,28051;529,22657;4763,12407;11642,4316;21696,539;26987,0;32808,539;42333,4316;49742,12407;53446,22657;53975,28051" o:connectangles="0,0,0,0,0,0,0,0,0,0,0,0,0,0,0,0,0,0,0,0,0"/>
                </v:shape>
                <v:shape id="Freeform 151" o:spid="_x0000_s1173" style="position:absolute;left:52403;top:4238;width:540;height:556;visibility:visible;mso-wrap-style:square;v-text-anchor:top" coordsize="102,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jsuMYA&#10;AADcAAAADwAAAGRycy9kb3ducmV2LnhtbESPQWvCQBSE74X+h+UVems2FSI1ukpbkApFitGLt2f2&#10;maTNvk2ya0z/vSsIHoeZ+YaZLQZTi546V1lW8BrFIIhzqysuFOy2y5c3EM4ja6wtk4J/crCYPz7M&#10;MNX2zBvqM1+IAGGXooLS+yaV0uUlGXSRbYiDd7SdQR9kV0jd4TnATS1HcTyWBisOCyU29FlS/ped&#10;jILihz727WT7hbvN9/rwm9msTaxSz0/D+xSEp8Hfw7f2SiuYjBO4nglHQM4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vjsuMYAAADcAAAADwAAAAAAAAAAAAAAAACYAgAAZHJz&#10;L2Rvd25yZXYueG1sUEsFBgAAAAAEAAQA9QAAAIsDAAAAAA==&#10;" path="m102,52r-1,11l94,81,79,95r-17,9l51,104r-10,l22,95,9,81,,63,,52,,42,9,23,22,9,41,1,51,,62,1,79,9,94,23r7,19l102,52xe" fillcolor="#87cdde" stroked="f">
                  <v:path arrowok="t" o:connecttype="custom" o:connectlocs="53975,27782;53446,33658;49742,43275;41804,50755;32808,55563;26987,55563;21696,55563;11642,50755;4763,43275;0,33658;0,27782;0,22439;4763,12288;11642,4808;21696,534;26987,0;32808,534;41804,4808;49742,12288;53446,22439;53975,27782" o:connectangles="0,0,0,0,0,0,0,0,0,0,0,0,0,0,0,0,0,0,0,0,0"/>
                </v:shape>
                <v:shape id="Freeform 152" o:spid="_x0000_s1174" style="position:absolute;left:52355;top:5048;width:540;height:555;visibility:visible;mso-wrap-style:square;v-text-anchor:top" coordsize="103,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Re9MUA&#10;AADcAAAADwAAAGRycy9kb3ducmV2LnhtbESPQWvCQBSE74L/YXmFXkQ3thg0uoq1RIq3WsHrY/eZ&#10;hGbfxuxW4793hYLHYWa+YRarztbiQq2vHCsYjxIQxNqZigsFh598OAXhA7LB2jEpuJGH1bLfW2Bm&#10;3JW/6bIPhYgQ9hkqKENoMim9LsmiH7mGOHon11oMUbaFNC1eI9zW8i1JUmmx4rhQYkObkvTv/s8q&#10;GOjj7n03nsx0vvkw1fbznOPgrNTrS7eegwjUhWf4v/1lFMzSFB5n4hGQy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pF70xQAAANwAAAAPAAAAAAAAAAAAAAAAAJgCAABkcnMv&#10;ZG93bnJldi54bWxQSwUGAAAAAAQABAD1AAAAigMAAAAA&#10;" path="m103,51r-2,12l94,81,80,95r-18,8l51,103r-10,l22,95,9,81,,63,,51,,42,9,23,22,8,41,1,51,,62,1,80,8,94,23r7,19l103,51xe" fillcolor="#87cdde" stroked="f">
                  <v:path arrowok="t" o:connecttype="custom" o:connectlocs="53975,27512;52927,33985;49259,43695;41922,51247;32490,55563;26725,55563;21485,55563;11529,51247;4716,43695;0,33985;0,27512;0,22657;4716,12407;11529,4316;21485,539;26725,0;32490,539;41922,4316;49259,12407;52927,22657;53975,27512" o:connectangles="0,0,0,0,0,0,0,0,0,0,0,0,0,0,0,0,0,0,0,0,0"/>
                </v:shape>
                <v:shape id="Freeform 153" o:spid="_x0000_s1175" style="position:absolute;left:51181;top:6032;width:523;height:540;visibility:visible;mso-wrap-style:square;v-text-anchor:top" coordsize="101,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Ut6cQA&#10;AADcAAAADwAAAGRycy9kb3ducmV2LnhtbESPT4vCMBTE74LfITzBm6YKulqNsn9hLy6sCnp8Ns+m&#10;2LyUJlu7++nNguBxmJnfMMt1a0vRUO0LxwpGwwQEceZ0wbmC/e5jMAPhA7LG0jEp+CUP61W3s8RU&#10;uyt/U7MNuYgQ9ikqMCFUqZQ+M2TRD11FHL2zqy2GKOtc6hqvEW5LOU6SqbRYcFwwWNGroeyy/bEK&#10;3ne2mozli/3aFG/SHP6yY3PySvV77fMCRKA2PML39qdWMJ8+wf+ZeATk6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FLenEAAAA3AAAAA8AAAAAAAAAAAAAAAAAmAIAAGRycy9k&#10;b3ducmV2LnhtbFBLBQYAAAAABAAEAPUAAACJAwAAAAA=&#10;" path="m101,52r,11l94,82,79,95r-17,9l51,104r-10,l23,95,9,82,,63,,52,,42,9,24,23,9,41,2,51,,62,2,79,9,94,24r7,18l101,52xe" fillcolor="#87cdde" stroked="f">
                  <v:path arrowok="t" o:connecttype="custom" o:connectlocs="52388,26988;52388,32696;48757,42557;40977,49304;32159,53975;26453,53975;21266,53975;11930,49304;4668,42557;0,32696;0,26988;0,21798;4668,12456;11930,4671;21266,1038;26453,0;32159,1038;40977,4671;48757,12456;52388,21798;52388,26988" o:connectangles="0,0,0,0,0,0,0,0,0,0,0,0,0,0,0,0,0,0,0,0,0"/>
                </v:shape>
                <v:shape id="Freeform 154" o:spid="_x0000_s1176" style="position:absolute;left:51308;top:7000;width:539;height:556;visibility:visible;mso-wrap-style:square;v-text-anchor:top" coordsize="102,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zk+MEA&#10;AADcAAAADwAAAGRycy9kb3ducmV2LnhtbERPz2vCMBS+D/wfwhN2m4ljE+2MImOW7mgVvL41b21Z&#10;81KSzLb//XIYePz4fm/3o+3EjXxoHWtYLhQI4sqZlmsNl/PxaQ0iRGSDnWPSMFGA/W72sMXMuIFP&#10;dCtjLVIIhww1NDH2mZShashiWLieOHHfzluMCfpaGo9DCredfFZqJS22nBoa7Om9oeqn/LUajht1&#10;9lNelF/qYzThVX7m15de68f5eHgDEWmMd/G/uzAaNqu0Np1JR0Du/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nc5PjBAAAA3AAAAA8AAAAAAAAAAAAAAAAAmAIAAGRycy9kb3du&#10;cmV2LnhtbFBLBQYAAAAABAAEAPUAAACGAwAAAAA=&#10;" path="m102,52r,11l94,81,80,96r-18,8l52,105,41,104,22,96,9,81,1,63,,52,1,42,9,24,22,9,41,1,52,,62,1,80,9,94,24r8,18l102,52xe" fillcolor="#87cdde" stroked="f">
                  <v:path arrowok="t" o:connecttype="custom" o:connectlocs="53975,27517;53975,33338;49742,42863;42333,50800;32808,55034;27517,55563;21696,55034;11642,50800;4763,42863;529,33338;0,27517;529,22225;4763,12700;11642,4763;21696,529;27517,0;32808,529;42333,4763;49742,12700;53975,22225;53975,27517" o:connectangles="0,0,0,0,0,0,0,0,0,0,0,0,0,0,0,0,0,0,0,0,0"/>
                </v:shape>
                <v:shape id="Freeform 155" o:spid="_x0000_s1177" style="position:absolute;left:53530;top:7032;width:540;height:556;visibility:visible;mso-wrap-style:square;v-text-anchor:top" coordsize="102,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BBY8MA&#10;AADcAAAADwAAAGRycy9kb3ducmV2LnhtbESPQWsCMRSE74L/ITyhN00srXRXo4hUsUfXgtfn5rm7&#10;uHlZklTXf98UCh6HmfmGWax624ob+dA41jCdKBDEpTMNVxq+j9vxB4gQkQ22jknDgwKslsPBAnPj&#10;7nygWxErkSAcctRQx9jlUoayJoth4jri5F2ctxiT9JU0Hu8Jblv5qtRMWmw4LdTY0aam8lr8WA3b&#10;TB39Y7cvzuqzN+Fdfu1Ob53WL6N+PQcRqY/P8H97bzRkswz+zqQj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pBBY8MAAADcAAAADwAAAAAAAAAAAAAAAACYAgAAZHJzL2Rv&#10;d25yZXYueG1sUEsFBgAAAAAEAAQA9QAAAIgDAAAAAA==&#10;" path="m102,52r-1,11l93,81,80,96r-19,8l50,105,40,104,22,96,8,81,1,63,,52,1,42,8,24,22,9,40,1,50,,61,1,80,9,93,24r8,18l102,52xe" fillcolor="#87cdde" stroked="f">
                  <v:path arrowok="t" o:connecttype="custom" o:connectlocs="53975,27517;53446,33338;49213,42863;42333,50800;32279,55034;26458,55563;21167,55034;11642,50800;4233,42863;529,33338;0,27517;529,22225;4233,12700;11642,4763;21167,529;26458,0;32279,529;42333,4763;49213,12700;53446,22225;53975,27517" o:connectangles="0,0,0,0,0,0,0,0,0,0,0,0,0,0,0,0,0,0,0,0,0"/>
                </v:shape>
                <v:shape id="Freeform 156" o:spid="_x0000_s1178" style="position:absolute;left:53975;top:5905;width:539;height:556;visibility:visible;mso-wrap-style:square;v-text-anchor:top" coordsize="102,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bZ/cIA&#10;AADcAAAADwAAAGRycy9kb3ducmV2LnhtbERPTYvCMBC9C/6HMII3TVdQ12oUXVgURMTqZW+zzdh2&#10;bSa1iVr/vTkIe3y879miMaW4U+0Kywo++hEI4tTqgjMFp+N37xOE88gaS8uk4EkOFvN2a4axtg8+&#10;0D3xmQgh7GJUkHtfxVK6NCeDrm8r4sCdbW3QB1hnUtf4COGmlIMoGkmDBYeGHCv6yim9JDejINvT&#10;6uc6Oa7xdNjufv8Sm1yHVqlup1lOQXhq/L/47d5oBZNxmB/OhCMg5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Vtn9wgAAANwAAAAPAAAAAAAAAAAAAAAAAJgCAABkcnMvZG93&#10;bnJldi54bWxQSwUGAAAAAAQABAD1AAAAhwMAAAAA&#10;" path="m102,52r-1,11l93,82,80,95r-19,9l50,104r-10,l22,95,8,82,1,63,,52,1,42,8,24,22,9,40,2,50,,61,2,80,9,93,24r8,18l102,52xe" fillcolor="#87cdde" stroked="f">
                  <v:path arrowok="t" o:connecttype="custom" o:connectlocs="53975,27782;53446,33658;49213,43809;42333,50755;32279,55563;26458,55563;21167,55563;11642,50755;4233,43809;529,33658;0,27782;529,22439;4233,12822;11642,4808;21167,1069;26458,0;32279,1069;42333,4808;49213,12822;53446,22439;53975,27782" o:connectangles="0,0,0,0,0,0,0,0,0,0,0,0,0,0,0,0,0,0,0,0,0"/>
                </v:shape>
                <v:shape id="Freeform 157" o:spid="_x0000_s1179" style="position:absolute;left:51133;top:4381;width:540;height:540;visibility:visible;mso-wrap-style:square;v-text-anchor:top" coordsize="102,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vTHcMA&#10;AADcAAAADwAAAGRycy9kb3ducmV2LnhtbESPS2sCMRSF94X+h3AL3dWMLnyMRikVtbv6QreXyXVm&#10;cHITkqjjv28EweXhPD7OZNaaRlzJh9qygm4nA0FcWF1zqWC/W3wNQYSIrLGxTAruFGA2fX+bYK7t&#10;jTd03cZSpBEOOSqoYnS5lKGoyGDoWEecvJP1BmOSvpTa4y2Nm0b2sqwvDdacCBU6+qmoOG8vJnFX&#10;+2a+Xum7H7meG/zpw3JxPCj1+dF+j0FEauMr/Gz/agWjQRceZ9IRkN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1vTHcMAAADcAAAADwAAAAAAAAAAAAAAAACYAgAAZHJzL2Rv&#10;d25yZXYueG1sUEsFBgAAAAAEAAQA9QAAAIgDAAAAAA==&#10;" path="m102,51r-1,12l94,81,79,95r-17,8l50,103r-9,l22,95,9,81,,63,,51,,42,9,23,22,8,41,1,50,,62,1,79,8,94,23r7,19l102,51xe" fillcolor="#87cdde" stroked="f">
                  <v:path arrowok="t" o:connecttype="custom" o:connectlocs="53975,26725;53446,33014;49742,42446;41804,49783;32808,53975;26458,53975;21696,53975;11642,49783;4763,42446;0,33014;0,26725;0,22009;4763,12053;11642,4192;21696,524;26458,0;32808,524;41804,4192;49742,12053;53446,22009;53975,26725" o:connectangles="0,0,0,0,0,0,0,0,0,0,0,0,0,0,0,0,0,0,0,0,0"/>
                </v:shape>
                <v:shape id="Freeform 158" o:spid="_x0000_s1180" style="position:absolute;left:50434;top:5207;width:540;height:555;visibility:visible;mso-wrap-style:square;v-text-anchor:top" coordsize="102,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jiEcUA&#10;AADcAAAADwAAAGRycy9kb3ducmV2LnhtbESPQWvCQBSE74L/YXlCb7pRaK2pq6ggFkTExEtvr9nX&#10;JDX7NmZXjf/eFQo9DjPzDTOdt6YSV2pcaVnBcBCBIM6sLjlXcEzX/XcQziNrrCyTgjs5mM+6nSnG&#10;2t74QNfE5yJA2MWooPC+jqV0WUEG3cDWxMH7sY1BH2STS93gLcBNJUdR9CYNlhwWCqxpVVB2Si5G&#10;Qb6n5dd5km7weNjuvn8Tm5xfrVIvvXbxAcJT6//Df+1PrWAyHsHzTDgCcvY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yOIRxQAAANwAAAAPAAAAAAAAAAAAAAAAAJgCAABkcnMv&#10;ZG93bnJldi54bWxQSwUGAAAAAAQABAD1AAAAigMAAAAA&#10;" path="m102,52r,11l94,82,80,95r-18,9l52,104r-11,l24,95,9,82,1,63,,52,1,42,9,24,24,9,41,2,52,,62,2,80,9,94,24r8,18l102,52xe" fillcolor="#87cdde" stroked="f">
                  <v:path arrowok="t" o:connecttype="custom" o:connectlocs="53975,27782;53975,33658;49742,43809;42333,50755;32808,55563;27517,55563;21696,55563;12700,50755;4763,43809;529,33658;0,27782;529,22439;4763,12822;12700,4808;21696,1069;27517,0;32808,1069;42333,4808;49742,12822;53975,22439;53975,27782" o:connectangles="0,0,0,0,0,0,0,0,0,0,0,0,0,0,0,0,0,0,0,0,0"/>
                </v:shape>
                <v:shape id="Freeform 159" o:spid="_x0000_s1181" style="position:absolute;left:52117;top:5810;width:540;height:540;visibility:visible;mso-wrap-style:square;v-text-anchor:top" coordsize="102,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Xo8cMA&#10;AADcAAAADwAAAGRycy9kb3ducmV2LnhtbESPS2sCMRSF9wX/Q7iCu5qpBR+jUcSiduejYreXyXVm&#10;6OQmJFHHf98IhS4P5/FxZovWNOJGPtSWFbz1MxDEhdU1lwpOX+vXMYgQkTU2lknBgwIs5p2XGeba&#10;3vlAt2MsRRrhkKOCKkaXSxmKigyGvnXEybtYbzAm6UupPd7TuGnkIMuG0mDNiVCho1VFxc/xahJ3&#10;e2o+9lv98BM3cKOdPm/W32elet12OQURqY3/4b/2p1YwGb3D80w6AnL+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MXo8cMAAADcAAAADwAAAAAAAAAAAAAAAACYAgAAZHJzL2Rv&#10;d25yZXYueG1sUEsFBgAAAAAEAAQA9QAAAIgDAAAAAA==&#10;" path="m102,51r,11l93,81,80,94r-19,9l51,103r-11,l23,94,8,81,1,62,,51,1,41,8,23,23,8,40,1,51,,61,1,80,8,93,23r9,18l102,51xe" fillcolor="#87cdde" stroked="f">
                  <v:path arrowok="t" o:connecttype="custom" o:connectlocs="53975,26725;53975,32490;49213,42446;42333,49259;32279,53975;26987,53975;21167,53975;12171,49259;4233,42446;529,32490;0,26725;529,21485;4233,12053;12171,4192;21167,524;26987,0;32279,524;42333,4192;49213,12053;53975,21485;53975,26725" o:connectangles="0,0,0,0,0,0,0,0,0,0,0,0,0,0,0,0,0,0,0,0,0"/>
                </v:shape>
                <v:shape id="Freeform 160" o:spid="_x0000_s1182" style="position:absolute;left:52800;top:6445;width:555;height:555;visibility:visible;mso-wrap-style:square;v-text-anchor:top" coordsize="103,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lEcQA&#10;AADcAAAADwAAAGRycy9kb3ducmV2LnhtbESPT4vCMBTE78J+h/AWvGm6i3/WapRFEEQvWr14ezRv&#10;27rNS0mi1m9vBMHjMDO/YWaL1tTiSs5XlhV89RMQxLnVFRcKjodV7weED8gaa8uk4E4eFvOPzgxT&#10;bW+8p2sWChEh7FNUUIbQpFL6vCSDvm8b4uj9WWcwROkKqR3eItzU8jtJRtJgxXGhxIaWJeX/2cUo&#10;yAa1D27id6fxbnvQ680p25+HSnU/298piEBteIdf7bVWMBkP4HkmHgE5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8ZRHEAAAA3AAAAA8AAAAAAAAAAAAAAAAAmAIAAGRycy9k&#10;b3ducmV2LnhtbFBLBQYAAAAABAAEAPUAAACJAwAAAAA=&#10;" path="m103,52r-2,11l94,82,79,96r-17,8l51,104r-10,l22,96,9,82,,63,,52,,42,9,24,22,9,41,2,51,,62,2,79,9,94,24r7,18l103,52xe" fillcolor="#87cdde" stroked="f">
                  <v:path arrowok="t" o:connecttype="custom" o:connectlocs="55563,27782;54484,33658;50708,43809;42616,51289;33446,55563;27512,55563;22117,55563;11868,51289;4855,43809;0,33658;0,27782;0,22439;4855,12822;11868,4808;22117,1069;27512,0;33446,1069;42616,4808;50708,12822;54484,22439;55563,27782" o:connectangles="0,0,0,0,0,0,0,0,0,0,0,0,0,0,0,0,0,0,0,0,0"/>
                </v:shape>
                <v:shape id="Freeform 161" o:spid="_x0000_s1183" style="position:absolute;left:52085;top:6556;width:540;height:540;visibility:visible;mso-wrap-style:square;v-text-anchor:top" coordsize="101,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KrGccA&#10;AADcAAAADwAAAGRycy9kb3ducmV2LnhtbESPT2vCQBTE74V+h+UVvNWNxT9t6ipFFBV6iLaHHh/Z&#10;1yQ0+zZmV7P66V1B6HGYmd8w03kwtThR6yrLCgb9BARxbnXFhYLvr9XzKwjnkTXWlknBmRzMZ48P&#10;U0y17XhHp70vRISwS1FB6X2TSunykgy6vm2Io/drW4M+yraQusUuwk0tX5JkLA1WHBdKbGhRUv63&#10;PxoFw5/PLmzzbLlYroMbnEN2OVSZUr2n8PEOwlPw/+F7e6MVvE1GcDsTj4CcX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DSqxnHAAAA3AAAAA8AAAAAAAAAAAAAAAAAmAIAAGRy&#10;cy9kb3ducmV2LnhtbFBLBQYAAAAABAAEAPUAAACMAwAAAAA=&#10;" path="m101,52r,11l92,81,79,96r-19,7l50,103r-11,l22,96,7,81,,63,,52,,42,7,23,22,9,39,1,50,,60,1,79,9,92,23r9,19l101,52xe" fillcolor="#93ac93" stroked="f">
                  <v:path arrowok="t" o:connecttype="custom" o:connectlocs="53975,27250;53975,33014;49165,42446;42218,50307;32064,53975;26720,53975;20842,53975;11757,50307;3741,42446;0,33014;0,27250;0,22009;3741,12053;11757,4716;20842,524;26720,0;32064,524;42218,4716;49165,12053;53975,22009;53975,27250" o:connectangles="0,0,0,0,0,0,0,0,0,0,0,0,0,0,0,0,0,0,0,0,0"/>
                </v:shape>
                <v:shape id="Freeform 162" o:spid="_x0000_s1184" style="position:absolute;left:51450;top:7731;width:556;height:539;visibility:visible;mso-wrap-style:square;v-text-anchor:top" coordsize="103,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3IKcUA&#10;AADcAAAADwAAAGRycy9kb3ducmV2LnhtbESPQWsCMRSE74L/ITzBi9Ssilq3RmktK+JNW/D6SJ67&#10;Szcv6ybV9d83BcHjMDPfMMt1aytxpcaXjhWMhgkIYu1MybmC76/s5RWED8gGK8ek4E4e1qtuZ4mp&#10;cTc+0PUYchEh7FNUUIRQp1J6XZBFP3Q1cfTOrrEYomxyaRq8Rbit5DhJZtJiyXGhwJo2Bemf469V&#10;MNCn/WQ/mi50tvkw5fbzkuHgolS/176/gQjUhmf40d4ZBYv5DP7PxCM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fcgpxQAAANwAAAAPAAAAAAAAAAAAAAAAAJgCAABkcnMv&#10;ZG93bnJldi54bWxQSwUGAAAAAAQABAD1AAAAigMAAAAA&#10;" path="m103,52r-2,9l94,80,80,95r-18,7l51,103,41,102,23,95,9,80,2,61,,52,2,41,9,22,23,7,41,,51,,62,,80,7,94,22r7,19l103,52xe" fillcolor="#87cdde" stroked="f">
                  <v:path arrowok="t" o:connecttype="custom" o:connectlocs="55563,27250;54484,31966;50708,41922;43156,49783;33446,53451;27512,53975;22117,53451;12407,49783;4855,41922;1079,31966;0,27250;1079,21485;4855,11529;12407,3668;22117,0;27512,0;33446,0;43156,3668;50708,11529;54484,21485;55563,27250" o:connectangles="0,0,0,0,0,0,0,0,0,0,0,0,0,0,0,0,0,0,0,0,0"/>
                </v:shape>
                <v:shape id="Freeform 163" o:spid="_x0000_s1185" style="position:absolute;left:52657;top:7651;width:540;height:556;visibility:visible;mso-wrap-style:square;v-text-anchor:top" coordsize="102,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9BicYA&#10;AADcAAAADwAAAGRycy9kb3ducmV2LnhtbESPQWvCQBSE7wX/w/KE3urGglVjNtIWpEIRMXrx9sw+&#10;k2j2bcyumv57t1DocZiZb5hk3pla3Kh1lWUFw0EEgji3uuJCwW67eJmAcB5ZY22ZFPyQg3nae0ow&#10;1vbOG7plvhABwi5GBaX3TSyly0sy6Aa2IQ7e0bYGfZBtIXWL9wA3tXyNojdpsOKwUGJDnyXl5+xq&#10;FBRr+thfptsv3G2+V4dTZrPLyCr13O/eZyA8df4//NdeagXT8Rh+z4QjINM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L9BicYAAADcAAAADwAAAAAAAAAAAAAAAACYAgAAZHJz&#10;L2Rvd25yZXYueG1sUEsFBgAAAAAEAAQA9QAAAIsDAAAAAA==&#10;" path="m102,52r-1,10l94,80,80,95r-18,7l52,104,41,102,22,95,9,80,1,62,,52,1,41,9,22,22,8,41,,52,,62,,80,8,94,22r7,19l102,52xe" fillcolor="#87cdde" stroked="f">
                  <v:path arrowok="t" o:connecttype="custom" o:connectlocs="53975,27782;53446,33124;49742,42741;42333,50755;32808,54494;27517,55563;21696,54494;11642,50755;4763,42741;529,33124;0,27782;529,21905;4763,11754;11642,4274;21696,0;27517,0;32808,0;42333,4274;49742,11754;53446,21905;53975,27782" o:connectangles="0,0,0,0,0,0,0,0,0,0,0,0,0,0,0,0,0,0,0,0,0"/>
                </v:shape>
                <v:shape id="Freeform 164" o:spid="_x0000_s1186" style="position:absolute;left:50403;top:6286;width:524;height:556;visibility:visible;mso-wrap-style:square;v-text-anchor:top" coordsize="101,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J4N78A&#10;AADcAAAADwAAAGRycy9kb3ducmV2LnhtbERPyW7CMBC9V+o/WFOJW3GaiC1gUAWqCkfW8ygekpR4&#10;7MYGwt/jQ6Uen94+W3SmETdqfW1ZwUc/AUFcWF1zqeCw/3ofg/ABWWNjmRQ8yMNi/voyw1zbO2/p&#10;tguliCHsc1RQheByKX1RkUHft444cmfbGgwRtqXULd5juGlkmiRDabDm2FCho2VFxWV3NQrc6vt8&#10;HPxcil+mcXlKOdtkyEr13rrPKYhAXfgX/7nXWsFkFNfGM/EIyPk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wng3vwAAANwAAAAPAAAAAAAAAAAAAAAAAJgCAABkcnMvZG93bnJl&#10;di54bWxQSwUGAAAAAAQABAD1AAAAhAMAAAAA&#10;" path="m101,51r,12l92,81,78,95r-18,8l50,103r-10,l22,95,7,81,,63,,51,,42,7,23,22,8,40,1,50,,60,1,78,8,92,23r9,19l101,51xe" fillcolor="#87cdde" stroked="f">
                  <v:path arrowok="t" o:connecttype="custom" o:connectlocs="52388,27512;52388,33985;47720,43695;40458,51247;31122,55563;25935,55563;20748,55563;11411,51247;3631,43695;0,33985;0,27512;0,22657;3631,12407;11411,4316;20748,539;25935,0;31122,539;40458,4316;47720,12407;52388,22657;52388,27512" o:connectangles="0,0,0,0,0,0,0,0,0,0,0,0,0,0,0,0,0,0,0,0,0"/>
                </v:shape>
                <v:shape id="Freeform 165" o:spid="_x0000_s1187" style="position:absolute;left:67135;top:9477;width:3842;height:3858;visibility:visible;mso-wrap-style:square;v-text-anchor:top" coordsize="726,7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bgWsYA&#10;AADcAAAADwAAAGRycy9kb3ducmV2LnhtbESPQWsCMRCF7wX/QxihF6lZFWxdjSJCiyItaD14HDfj&#10;7uJmsiSpu/57Iwg9Pt68782bLVpTiSs5X1pWMOgnIIgzq0vOFRx+P98+QPiArLGyTApu5GEx77zM&#10;MNW24R1d9yEXEcI+RQVFCHUqpc8KMuj7tiaO3tk6gyFKl0vtsIlwU8lhkoylwZJjQ4E1rQrKLvs/&#10;E984+uGPdt+j5fZrtzW9zck2Y6fUa7ddTkEEasP/8TO91gom7xN4jIkEkP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AbgWsYAAADcAAAADwAAAAAAAAAAAAAAAACYAgAAZHJz&#10;L2Rvd25yZXYueG1sUEsFBgAAAAAEAAQA9QAAAIsDAAAAAA==&#10;" path="m641,600l553,582r2,93l476,630r-27,88l388,653r-52,75l298,646r-73,55l214,612r-86,30l144,554r-91,1l96,477,8,451,75,389,,336,81,298,26,225r89,-11l85,128r88,17l172,54r78,43l277,10r61,65l390,r38,81l502,27r11,89l600,86r-18,88l673,172r-43,79l718,278r-66,61l726,392r-81,38l700,502r-88,11l641,600xe" fillcolor="#ffeba3" strokecolor="#ece2bb" strokeweight=".1323mm">
                  <v:path arrowok="t" o:connecttype="custom" o:connectlocs="339196,317937;292629,308398;293688,357679;251883,333833;237596,380464;205317,346021;177800,385763;157692,342312;119062,371456;113242,324295;67733,340192;76200,293561;28046,294091;50800,252760;4233,238982;39688,206129;0,178044;42863,157908;13758,119226;60854,113397;44979,67826;91546,76835;91017,28614;132292,51400;146579,5299;178858,39742;206375,0;226483,42921;265642,14307;271463,61468;317500,45571;307975,92202;356129,91142;333375,133003;379942,147311;345017,179634;384175,207719;341313,227855;370417,266007;323850,271836;339196,317937" o:connectangles="0,0,0,0,0,0,0,0,0,0,0,0,0,0,0,0,0,0,0,0,0,0,0,0,0,0,0,0,0,0,0,0,0,0,0,0,0,0,0,0,0"/>
                </v:shape>
                <v:shape id="Freeform 166" o:spid="_x0000_s1188" style="position:absolute;left:69627;top:9477;width:302;height:317;visibility:visible;mso-wrap-style:square;v-text-anchor:top" coordsize="58,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GYTsIA&#10;AADcAAAADwAAAGRycy9kb3ducmV2LnhtbERPz2vCMBS+D/wfwhO8DE3nhmg1ShkIHnZZ9eDx2Tyb&#10;YvMSm2i7/345DHb8+H5vdoNtxZO60DhW8DbLQBBXTjdcKzgd99MliBCRNbaOScEPBdhtRy8bzLXr&#10;+ZueZaxFCuGQowITo8+lDJUhi2HmPHHirq6zGBPsaqk77FO4beU8yxbSYsOpwaCnT0PVrXxYBeez&#10;eb8U+4+Svl57X9SlP95br9RkPBRrEJGG+C/+cx+0gtUyzU9n0hGQ2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0ZhOwgAAANwAAAAPAAAAAAAAAAAAAAAAAJgCAABkcnMvZG93&#10;bnJldi54bWxQSwUGAAAAAAQABAD1AAAAhwMAAAAA&#10;" path="m58,30l55,41,41,57,28,58,17,57,1,41,,30,1,17,17,3,28,,41,3,55,17r3,13xe" fillcolor="#ffe6d5" strokecolor="#ffd9be" strokeweight=".25pt">
                  <v:path arrowok="t" o:connecttype="custom" o:connectlocs="30163,16422;28603,22444;21322,31203;14561,31750;8841,31203;520,22444;0,16422;520,9306;8841,1642;14561,0;21322,1642;28603,9306;30163,16422" o:connectangles="0,0,0,0,0,0,0,0,0,0,0,0,0"/>
                </v:shape>
                <v:shape id="Freeform 167" o:spid="_x0000_s1189" style="position:absolute;left:70659;top:11969;width:302;height:302;visibility:visible;mso-wrap-style:square;v-text-anchor:top" coordsize="57,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FCD8UA&#10;AADcAAAADwAAAGRycy9kb3ducmV2LnhtbESPQWvCQBSE74X+h+UVvIhuItRqdJUiFIsI0ih4fWZf&#10;k9Ds25BdTfTXu4LQ4zAz3zDzZWcqcaHGlZYVxMMIBHFmdcm5gsP+azAB4TyyxsoyKbiSg+Xi9WWO&#10;ibYt/9Al9bkIEHYJKii8rxMpXVaQQTe0NXHwfm1j0AfZ5FI32Aa4qeQoisbSYMlhocCaVgVlf+nZ&#10;KNhsTvpjezO0W8fvfRdPV8c2S5XqvXWfMxCeOv8ffra/tYLpJIbHmXAE5O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oUIPxQAAANwAAAAPAAAAAAAAAAAAAAAAAJgCAABkcnMv&#10;ZG93bnJldi54bWxQSwUGAAAAAAQABAD1AAAAigMAAAAA&#10;" path="m57,28l56,40,40,55,29,57,17,55,2,40,,28,2,17,17,1,29,,40,1,56,17r1,11xe" fillcolor="#ffe6d5" strokecolor="#ffd9be" strokeweight=".25pt">
                  <v:path arrowok="t" o:connecttype="custom" o:connectlocs="30163,14817;29634,21167;21167,29105;15346,30163;8996,29105;1058,21167;0,14817;1058,8996;8996,529;15346,0;21167,529;29634,8996;30163,14817" o:connectangles="0,0,0,0,0,0,0,0,0,0,0,0,0"/>
                </v:shape>
                <v:shape id="Freeform 168" o:spid="_x0000_s1190" style="position:absolute;left:70818;top:11366;width:302;height:302;visibility:visible;mso-wrap-style:square;v-text-anchor:top" coordsize="57,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upB8IA&#10;AADcAAAADwAAAGRycy9kb3ducmV2LnhtbESPQWvCQBSE7wX/w/KE3uquIhKjq4it1WuteH5mn0kw&#10;+zZm1xj/vSsUehxm5htmvuxsJVpqfOlYw3CgQBBnzpScazj8bj4SED4gG6wck4YHeVguem9zTI27&#10;8w+1+5CLCGGfooYihDqV0mcFWfQDVxNH7+waiyHKJpemwXuE20qOlJpIiyXHhQJrWheUXfY3q+E0&#10;PrXm86yuibocTb1x269vyVq/97vVDESgLvyH/9o7o2GajOB1Jh4B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a6kHwgAAANwAAAAPAAAAAAAAAAAAAAAAAJgCAABkcnMvZG93&#10;bnJldi54bWxQSwUGAAAAAAQABAD1AAAAhwMAAAAA&#10;" path="m57,28l56,41,40,55,29,58,18,55,2,41,,28,2,17,18,1,29,,40,1,56,17r1,11xe" fillcolor="#ffe6d5" strokecolor="#ffd9be" strokeweight=".25pt">
                  <v:path arrowok="t" o:connecttype="custom" o:connectlocs="30163,14561;29634,21322;21167,28603;15346,30163;9525,28603;1058,21322;0,14561;1058,8841;9525,520;15346,0;21167,520;29634,8841;30163,14561" o:connectangles="0,0,0,0,0,0,0,0,0,0,0,0,0"/>
                </v:shape>
                <v:shape id="Freeform 169" o:spid="_x0000_s1191" style="position:absolute;left:70739;top:10779;width:301;height:301;visibility:visible;mso-wrap-style:square;v-text-anchor:top" coordsize="57,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cMnMMA&#10;AADcAAAADwAAAGRycy9kb3ducmV2LnhtbESPSWvDMBSE74X+B/EKvTVSF4rjRg4hW3PNQs4v1vNC&#10;rCfXUhz331eBQo7DzHzDTKaDbURPna8da3gdKRDEuTM1lxoO+9VLAsIHZIONY9LwSx6m2ePDBFPj&#10;rrylfhdKESHsU9RQhdCmUvq8Iot+5Fri6BWusxii7EppOrxGuG3km1Kf0mLNcaHCluYV5efdxWo4&#10;fZx6syjUT6LOR9Ou3PdyLVnr56dh9gUi0BDu4f/2xmgYJ+9wOxOPgM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CcMnMMAAADcAAAADwAAAAAAAAAAAAAAAACYAgAAZHJzL2Rv&#10;d25yZXYueG1sUEsFBgAAAAAEAAQA9QAAAIgDAAAAAA==&#10;" path="m57,28l56,41,40,57,29,58,17,57,2,41,,28,2,17,17,1,29,,40,1,56,17r1,11xe" fillcolor="#ffe6d5" strokecolor="#ffd9be" strokeweight=".25pt">
                  <v:path arrowok="t" o:connecttype="custom" o:connectlocs="30163,14561;29634,21322;21167,29643;15346,30163;8996,29643;1058,21322;0,14561;1058,8841;8996,520;15346,0;21167,520;29634,8841;30163,14561" o:connectangles="0,0,0,0,0,0,0,0,0,0,0,0,0"/>
                </v:shape>
                <v:shape id="Freeform 170" o:spid="_x0000_s1192" style="position:absolute;left:70532;top:10223;width:302;height:302;visibility:visible;mso-wrap-style:square;v-text-anchor:top" coordsize="58,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krScQA&#10;AADcAAAADwAAAGRycy9kb3ducmV2LnhtbESPQYvCMBSE7wv+h/AEb2uqiNRqFFEEL4XdKoi3R/Ns&#10;i81LaWKt/vrNwsIeh5n5hlltelOLjlpXWVYwGUcgiHOrKy4UnE+HzxiE88gaa8uk4EUONuvBxwoT&#10;bZ/8TV3mCxEg7BJUUHrfJFK6vCSDbmwb4uDdbGvQB9kWUrf4DHBTy2kUzaXBisNCiQ3tSsrv2cMo&#10;6PaHeZZe6vSt425x9bT76tNMqdGw3y5BeOr9f/ivfdQKFvEMfs+EIyD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u5K0nEAAAA3AAAAA8AAAAAAAAAAAAAAAAAmAIAAGRycy9k&#10;b3ducmV2LnhtbFBLBQYAAAAABAAEAPUAAACJAwAAAAA=&#10;" path="m58,29l56,40,41,56,29,57,18,56,2,40,,29,2,18,18,2,29,,41,2,56,18r2,11xe" fillcolor="#ffccab" stroked="f">
                  <v:path arrowok="t" o:connecttype="custom" o:connectlocs="30163,15346;29123,21167;21322,29634;15082,30163;9361,29634;1040,21167;0,15346;1040,9525;9361,1058;15082,0;21322,1058;29123,9525;30163,15346" o:connectangles="0,0,0,0,0,0,0,0,0,0,0,0,0"/>
                </v:shape>
                <v:shape id="Freeform 171" o:spid="_x0000_s1193" style="position:absolute;left:70151;top:9779;width:302;height:317;visibility:visible;mso-wrap-style:square;v-text-anchor:top" coordsize="56,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tJFsMA&#10;AADcAAAADwAAAGRycy9kb3ducmV2LnhtbESP3YrCMBSE7wXfIRzBO01VVrSaihTW9c715wEOzbGt&#10;bU5Kk9WuT78RFrwcZuYbZr3pTC3u1LrSsoLJOAJBnFldcq7gcv4cLUA4j6yxtkwKfsnBJun31hhr&#10;++Aj3U8+FwHCLkYFhfdNLKXLCjLoxrYhDt7VtgZ9kG0udYuPADe1nEbRXBosOSwU2FBaUFadfoyC&#10;5yxNo93h+1ZqnlVfyzzz884pNRx02xUIT51/h//be61gufiA15lwBGTy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xtJFsMAAADcAAAADwAAAAAAAAAAAAAAAACYAgAAZHJzL2Rv&#10;d25yZXYueG1sUEsFBgAAAAAEAAQA9QAAAIgDAAAAAA==&#10;" path="m56,28l55,40,39,55,28,58,17,55,1,40,,28,1,17,17,1,28,,39,1,55,17r1,11xe" fillcolor="#ffe6d5" strokecolor="#ffd9be" strokeweight=".25pt">
                  <v:path arrowok="t" o:connecttype="custom" o:connectlocs="30163,15328;29624,21897;21006,30108;15082,31750;9157,30108;539,21897;0,15328;539,9306;9157,547;15082,0;21006,547;29624,9306;30163,15328" o:connectangles="0,0,0,0,0,0,0,0,0,0,0,0,0"/>
                </v:shape>
                <v:shape id="Freeform 172" o:spid="_x0000_s1194" style="position:absolute;left:67405;top:10001;width:317;height:301;visibility:visible;mso-wrap-style:square;v-text-anchor:top" coordsize="58,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S7KsYA&#10;AADcAAAADwAAAGRycy9kb3ducmV2LnhtbESPQWvCQBSE74X+h+UVems2LSoa3QSRCp4K1Vb09sg+&#10;k9Ts25DdmOiv7xYKHoeZ+YZZZIOpxYVaV1lW8BrFIIhzqysuFHzt1i9TEM4ja6wtk4IrOcjSx4cF&#10;Jtr2/EmXrS9EgLBLUEHpfZNI6fKSDLrINsTBO9nWoA+yLaRusQ9wU8u3OJ5IgxWHhRIbWpWUn7ed&#10;UfAzHt0239VhNe7N8aM7d+9Lt4+Ven4alnMQngZ/D/+3N1rBbDqBvzPhCMj0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WS7KsYAAADcAAAADwAAAAAAAAAAAAAAAACYAgAAZHJz&#10;L2Rvd25yZXYueG1sUEsFBgAAAAAEAAQA9QAAAIsDAAAAAA==&#10;" path="m58,28l57,39,41,55,29,56,18,55,2,39,,28,2,17,18,1,29,,41,1,57,17r1,11xe" fillcolor="#ffe6d5" strokecolor="#ffd9be" strokeweight=".25pt">
                  <v:path arrowok="t" o:connecttype="custom" o:connectlocs="31750,15082;31203,21006;22444,29624;15875,30163;9853,29624;1095,21006;0,15082;1095,9157;9853,539;15875,0;22444,539;31203,9157;31750,15082" o:connectangles="0,0,0,0,0,0,0,0,0,0,0,0,0"/>
                </v:shape>
                <v:shape id="Freeform 173" o:spid="_x0000_s1195" style="position:absolute;left:67865;top:9620;width:302;height:317;visibility:visible;mso-wrap-style:square;v-text-anchor:top" coordsize="57,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DmY8cA&#10;AADcAAAADwAAAGRycy9kb3ducmV2LnhtbESPQWvCQBSE7wX/w/IEL1I3erA2dRWxFNuDgraX3h7Z&#10;1yQ0723MrknaX98tCB6HmfmGWa57rlRLjS+dGJhOElAkmbOl5AY+3l/uF6B8QLFYOSEDP+RhvRrc&#10;LTG1rpMjtaeQqwgRn6KBIoQ61dpnBTH6iatJovflGsYQZZNr22AX4VzpWZLMNWMpcaHAmrYFZd+n&#10;Cxvw47d5uxu3ez5sP3/PXG0sP3fGjIb95glUoD7cwtf2qzXwuHiA/zPxCOjV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xw5mPHAAAA3AAAAA8AAAAAAAAAAAAAAAAAmAIAAGRy&#10;cy9kb3ducmV2LnhtbFBLBQYAAAAABAAEAPUAAACMAwAAAAA=&#10;" path="m57,30l56,41,40,57,29,58,18,57,2,41,,30,2,17,18,1,29,,40,1,56,17r1,13xe" fillcolor="#ffccab" stroked="f">
                  <v:path arrowok="t" o:connecttype="custom" o:connectlocs="30163,16422;29634,22444;21167,31203;15346,31750;9525,31203;1058,22444;0,16422;1058,9306;9525,547;15346,0;21167,547;29634,9306;30163,16422" o:connectangles="0,0,0,0,0,0,0,0,0,0,0,0,0"/>
                </v:shape>
                <v:shape id="Freeform 174" o:spid="_x0000_s1196" style="position:absolute;left:68437;top:9350;width:317;height:302;visibility:visible;mso-wrap-style:square;v-text-anchor:top" coordsize="58,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eUSMIA&#10;AADcAAAADwAAAGRycy9kb3ducmV2LnhtbERPz2vCMBS+D/wfwhO8DE3nhmg1ShkIHnZZ9eDx2Tyb&#10;YvMSm2i7/345DHb8+H5vdoNtxZO60DhW8DbLQBBXTjdcKzgd99MliBCRNbaOScEPBdhtRy8bzLXr&#10;+ZueZaxFCuGQowITo8+lDJUhi2HmPHHirq6zGBPsaqk77FO4beU8yxbSYsOpwaCnT0PVrXxYBeez&#10;eb8U+4+Svl57X9SlP95br9RkPBRrEJGG+C/+cx+0gtUyrU1n0hGQ2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p5RIwgAAANwAAAAPAAAAAAAAAAAAAAAAAJgCAABkcnMvZG93&#10;bnJldi54bWxQSwUGAAAAAAQABAD1AAAAhwMAAAAA&#10;" path="m58,30l55,41,41,57,28,58,17,57,1,41,,30,1,18,17,3,28,,41,3,55,18r3,12xe" fillcolor="#ffe6d5" strokecolor="#ffd9be" strokeweight=".25pt">
                  <v:path arrowok="t" o:connecttype="custom" o:connectlocs="31750,15602;30108,21322;22444,29643;15328,30163;9306,29643;547,21322;0,15602;547,9361;9306,1560;15328,0;22444,1560;30108,9361;31750,15602" o:connectangles="0,0,0,0,0,0,0,0,0,0,0,0,0"/>
                </v:shape>
                <v:shape id="Freeform 175" o:spid="_x0000_s1197" style="position:absolute;left:69056;top:9302;width:301;height:302;visibility:visible;mso-wrap-style:square;v-text-anchor:top" coordsize="58,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GrJsYA&#10;AADcAAAADwAAAGRycy9kb3ducmV2LnhtbESPQWvCQBSE7wX/w/IKvZRm0x5KTN1IrYhePJgK9via&#10;fWaD2bchu5r477uC0OMwM98ws/loW3Gh3jeOFbwmKQjiyumGawX779VLBsIHZI2tY1JwJQ/zYvIw&#10;w1y7gXd0KUMtIoR9jgpMCF0upa8MWfSJ64ijd3S9xRBlX0vd4xDhtpVvafouLTYcFwx29GWoOpVn&#10;q2D4Pay5WmTPxv1sl+V5O26C3Cn19Dh+foAINIb/8L290Qqm2RRuZ+IRkM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4GrJsYAAADcAAAADwAAAAAAAAAAAAAAAACYAgAAZHJz&#10;L2Rvd25yZXYueG1sUEsFBgAAAAAEAAQA9QAAAIsDAAAAAA==&#10;" path="m58,28l56,40,40,56,29,58,17,56,2,40,,28,2,17,17,1,29,,40,1,56,17r2,11xe" fillcolor="#ffccab" stroked="f">
                  <v:path arrowok="t" o:connecttype="custom" o:connectlocs="30163,14561;29123,20802;20802,29123;15082,30163;8841,29123;1040,20802;0,14561;1040,8841;8841,520;15082,0;20802,520;29123,8841;30163,14561" o:connectangles="0,0,0,0,0,0,0,0,0,0,0,0,0"/>
                </v:shape>
                <v:shape id="Freeform 176" o:spid="_x0000_s1198" style="position:absolute;left:67706;top:12684;width:302;height:301;visibility:visible;mso-wrap-style:square;v-text-anchor:top" coordsize="56,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V8U78A&#10;AADcAAAADwAAAGRycy9kb3ducmV2LnhtbERPy4rCMBTdC/5DuII7TUdBbDWVoeDozucHXJo7bafN&#10;TWkyWv16sxBcHs57velNI27Uucqygq9pBII4t7riQsH1sp0sQTiPrLGxTAoe5GCTDgdrTLS984lu&#10;Z1+IEMIuQQWl920ipctLMuimtiUO3K/tDPoAu0LqDu8h3DRyFkULabDi0FBiS1lJeX3+Nwqe8yyL&#10;fg7Hv0rzvN7FRe4XvVNqPOq/VyA89f4jfrv3WkEch/nhTDgCMn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atXxTvwAAANwAAAAPAAAAAAAAAAAAAAAAAJgCAABkcnMvZG93bnJl&#10;di54bWxQSwUGAAAAAAQABAD1AAAAhAMAAAAA&#10;" path="m56,29l55,40,39,56,28,58,17,56,1,40,,29,1,17,17,2,28,,39,2,55,17r1,12xe" fillcolor="#ffe6d5" strokecolor="#ffd9be" strokeweight=".25pt">
                  <v:path arrowok="t" o:connecttype="custom" o:connectlocs="30163,15082;29624,20802;21006,29123;15082,30163;9157,29123;539,20802;0,15082;539,8841;9157,1040;15082,0;21006,1040;29624,8841;30163,15082" o:connectangles="0,0,0,0,0,0,0,0,0,0,0,0,0"/>
                </v:shape>
                <v:shape id="Freeform 177" o:spid="_x0000_s1199" style="position:absolute;left:67294;top:12271;width:317;height:302;visibility:visible;mso-wrap-style:square;v-text-anchor:top" coordsize="58,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SrCMUA&#10;AADcAAAADwAAAGRycy9kb3ducmV2LnhtbESPQWsCMRSE7wX/Q3iCl1KzahHdGmUpCD304urB4+vm&#10;dbO4eYmb1N3++0YQehxm5htmsxtsK27Uhcaxgtk0A0FcOd1wreB03L+sQISIrLF1TAp+KcBuO3ra&#10;YK5dzwe6lbEWCcIhRwUmRp9LGSpDFsPUeeLkfbvOYkyyq6XusE9w28p5li2lxYbTgkFP74aqS/lj&#10;FZzPZvFV7F9L+nzufVGX/nhtvVKT8VC8gYg0xP/wo/2hFazXM7ifSUdAb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RKsIxQAAANwAAAAPAAAAAAAAAAAAAAAAAJgCAABkcnMv&#10;ZG93bnJldi54bWxQSwUGAAAAAAQABAD1AAAAigMAAAAA&#10;" path="m58,30l57,41,41,57,30,58,19,57,3,41,,30,3,17,19,1,30,,41,1,57,17r1,13xe" fillcolor="#ffe6d5" strokecolor="#ffd9be" strokeweight=".25pt">
                  <v:path arrowok="t" o:connecttype="custom" o:connectlocs="31750,15602;31203,21322;22444,29643;16422,30163;10401,29643;1642,21322;0,15602;1642,8841;10401,520;16422,0;22444,520;31203,8841;31750,15602" o:connectangles="0,0,0,0,0,0,0,0,0,0,0,0,0"/>
                </v:shape>
                <v:shape id="Freeform 178" o:spid="_x0000_s1200" style="position:absolute;left:67024;top:11096;width:317;height:302;visibility:visible;mso-wrap-style:square;v-text-anchor:top" coordsize="58,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fxccA&#10;AADcAAAADwAAAGRycy9kb3ducmV2LnhtbESPT2vCQBTE74LfYXlCL9JsKlQ0dRX/UFo8FKqCOT6y&#10;r9nQ7Ns0u8b023cLgsdhZn7DLFa9rUVHra8cK3hKUhDEhdMVlwpOx9fHGQgfkDXWjknBL3lYLYeD&#10;BWbaXfmTukMoRYSwz1CBCaHJpPSFIYs+cQ1x9L5cazFE2ZZSt3iNcFvLSZpOpcWK44LBhraGiu/D&#10;xSrIpx/1Lj/vq8tzx+fN2OxPb+WPUg+jfv0CIlAf7uFb+10rmM8n8H8mHgG5/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PpH8XHAAAA3AAAAA8AAAAAAAAAAAAAAAAAmAIAAGRy&#10;cy9kb3ducmV2LnhtbFBLBQYAAAAABAAEAPUAAACMAwAAAAA=&#10;" path="m58,29l55,40,40,56,28,57,17,56,1,40,,29,1,17,17,1,28,,40,1,55,17r3,12xe" fillcolor="#ffe6d5" strokecolor="#ffd9be" strokeweight=".25pt">
                  <v:path arrowok="t" o:connecttype="custom" o:connectlocs="31750,15346;30108,21167;21897,29634;15328,30163;9306,29634;547,21167;0,15346;547,8996;9306,529;15328,0;21897,529;30108,8996;31750,15346" o:connectangles="0,0,0,0,0,0,0,0,0,0,0,0,0"/>
                </v:shape>
                <v:shape id="Freeform 179" o:spid="_x0000_s1201" style="position:absolute;left:67119;top:11699;width:302;height:302;visibility:visible;mso-wrap-style:square;v-text-anchor:top" coordsize="58,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AKEcYA&#10;AADcAAAADwAAAGRycy9kb3ducmV2LnhtbESPQWvCQBSE74X+h+UVeim60ULR6BpapdSLh6SCHp/Z&#10;12xo9m3Irib+e7cg9DjMzDfMMhtsIy7U+dqxgsk4AUFcOl1zpWD//TmagfABWWPjmBRcyUO2enxY&#10;YqpdzzldilCJCGGfogITQptK6UtDFv3YtcTR+3GdxRBlV0ndYR/htpHTJHmTFmuOCwZbWhsqf4uz&#10;VdCfDl9cfsxejDvuNsV5N2yDzJV6fhreFyACDeE/fG9vtYL5/BX+zsQjIF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7AKEcYAAADcAAAADwAAAAAAAAAAAAAAAACYAgAAZHJz&#10;L2Rvd25yZXYueG1sUEsFBgAAAAAEAAQA9QAAAIsDAAAAAA==&#10;" path="m58,28l55,40,40,56,28,58,17,56,1,40,,28,1,17,17,1,28,,40,1,55,17r3,11xe" fillcolor="#ffccab" stroked="f">
                  <v:path arrowok="t" o:connecttype="custom" o:connectlocs="30163,14561;28603,20802;20802,29123;14561,30163;8841,29123;520,20802;0,14561;520,8841;8841,520;14561,0;20802,520;28603,8841;30163,14561" o:connectangles="0,0,0,0,0,0,0,0,0,0,0,0,0"/>
                </v:shape>
                <v:shape id="Freeform 180" o:spid="_x0000_s1202" style="position:absolute;left:67135;top:10525;width:302;height:301;visibility:visible;mso-wrap-style:square;v-text-anchor:top" coordsize="56,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56UMQA&#10;AADcAAAADwAAAGRycy9kb3ducmV2LnhtbESP0WrCQBRE3wv+w3ILfTObahGTZhUJ2PatGvsBl+w1&#10;iWbvhuw2Sfv1XUHo4zAzZ5hsO5lWDNS7xrKC5ygGQVxa3XCl4Ou0n69BOI+ssbVMCn7IwXYze8gw&#10;1XbkIw2Fr0SAsEtRQe19l0rpypoMush2xME7296gD7KvpO5xDHDTykUcr6TBhsNCjR3lNZXX4tso&#10;+F3mefz2ebg0mpfX96Qq/WpySj09TrtXEJ4m/x++tz+0giR5gduZcATk5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OelDEAAAA3AAAAA8AAAAAAAAAAAAAAAAAmAIAAGRycy9k&#10;b3ducmV2LnhtbFBLBQYAAAAABAAEAPUAAACJAwAAAAA=&#10;" path="m56,28l55,41,39,57,28,58,17,57,1,41,,28,1,17,17,1,28,,39,1,55,17r1,11xe" fillcolor="#ffe6d5" strokecolor="#ffd9be" strokeweight=".25pt">
                  <v:path arrowok="t" o:connecttype="custom" o:connectlocs="30163,14561;29624,21322;21006,29643;15082,30163;9157,29643;539,21322;0,14561;539,8841;9157,520;15082,0;21006,520;29624,8841;30163,14561" o:connectangles="0,0,0,0,0,0,0,0,0,0,0,0,0"/>
                </v:shape>
                <v:shape id="Freeform 181" o:spid="_x0000_s1203" style="position:absolute;left:69913;top:12858;width:302;height:318;visibility:visible;mso-wrap-style:square;v-text-anchor:top" coordsize="58,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tC8UA&#10;AADcAAAADwAAAGRycy9kb3ducmV2LnhtbESPQWsCMRSE7wX/Q3hCL0Wz1Sp1a5RFEDz00tWDx9fN&#10;62Zx8xI3qbv9902h4HGYmW+Y9XawrbhRFxrHCp6nGQjiyumGawWn437yCiJEZI2tY1LwQwG2m9HD&#10;GnPtev6gWxlrkSAcclRgYvS5lKEyZDFMnSdO3pfrLMYku1rqDvsEt62cZdlSWmw4LRj0tDNUXcpv&#10;q+B8NvPPYv9S0vtT74u69Mdr65V6HA/FG4hIQ7yH/9sHrWC1WsDfmXQE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f60LxQAAANwAAAAPAAAAAAAAAAAAAAAAAJgCAABkcnMv&#10;ZG93bnJldi54bWxQSwUGAAAAAAQABAD1AAAAigMAAAAA&#10;" path="m58,29l57,41,41,57,30,58,18,57,3,41,,29,3,18,18,2,30,,41,2,57,18r1,11xe" fillcolor="#ffe6d5" strokecolor="#ffd9be" strokeweight=".25pt">
                  <v:path arrowok="t" o:connecttype="custom" o:connectlocs="30163,15875;29643,22444;21322,31203;15602,31750;9361,31203;1560,22444;0,15875;1560,9853;9361,1095;15602,0;21322,1095;29643,9853;30163,15875" o:connectangles="0,0,0,0,0,0,0,0,0,0,0,0,0"/>
                </v:shape>
                <v:shape id="Freeform 182" o:spid="_x0000_s1204" style="position:absolute;left:70373;top:12493;width:318;height:318;visibility:visible;mso-wrap-style:square;v-text-anchor:top" coordsize="58,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epicUA&#10;AADcAAAADwAAAGRycy9kb3ducmV2LnhtbESPQWvCQBSE7wX/w/IEL6Vu7EE0dRNspejFg2mhPT6z&#10;z2ww+zZkVxP/vVsoeBxm5htmlQ+2EVfqfO1YwWyagCAuna65UvD99fmyAOEDssbGMSm4kYc8Gz2t&#10;MNWu5wNdi1CJCGGfogITQptK6UtDFv3UtcTRO7nOYoiyq6TusI9w28jXJJlLizXHBYMtfRgqz8XF&#10;KuiPP1su3xfPxv3uN8VlP+yCPCg1GQ/rNxCBhvAI/7d3WsFyOYe/M/EIyOw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x6mJxQAAANwAAAAPAAAAAAAAAAAAAAAAAJgCAABkcnMv&#10;ZG93bnJldi54bWxQSwUGAAAAAAQABAD1AAAAigMAAAAA&#10;" path="m58,30l55,41,40,57,28,58,17,57,1,41,,30,1,18,17,3,28,,40,3,55,18r3,12xe" fillcolor="#ffccab" stroked="f">
                  <v:path arrowok="t" o:connecttype="custom" o:connectlocs="31750,16422;30108,22444;21897,31203;15328,31750;9306,31203;547,22444;0,16422;547,9853;9306,1642;15328,0;21897,1642;30108,9853;31750,16422" o:connectangles="0,0,0,0,0,0,0,0,0,0,0,0,0"/>
                </v:shape>
                <v:shape id="Freeform 183" o:spid="_x0000_s1205" style="position:absolute;left:69357;top:13081;width:318;height:317;visibility:visible;mso-wrap-style:square;v-text-anchor:top" coordsize="58,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GW58UA&#10;AADcAAAADwAAAGRycy9kb3ducmV2LnhtbESPQWsCMRSE7wX/Q3hCL0Wz1aJ1a5RFEDz00tWDx9fN&#10;62Zx8xI3qbv9902h4HGYmW+Y9XawrbhRFxrHCp6nGQjiyumGawWn437yCiJEZI2tY1LwQwG2m9HD&#10;GnPtev6gWxlrkSAcclRgYvS5lKEyZDFMnSdO3pfrLMYku1rqDvsEt62cZdlCWmw4LRj0tDNUXcpv&#10;q+B8NvPPYv9S0vtT74u69Mdr65V6HA/FG4hIQ7yH/9sHrWC1WsLfmXQE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4ZbnxQAAANwAAAAPAAAAAAAAAAAAAAAAAJgCAABkcnMv&#10;ZG93bnJldi54bWxQSwUGAAAAAAQABAD1AAAAigMAAAAA&#10;" path="m58,28l55,41,40,56,28,58,17,56,1,41,,28,1,17,17,1,28,,40,1,55,17r3,11xe" fillcolor="#ffe6d5" strokecolor="#ffd9be" strokeweight=".25pt">
                  <v:path arrowok="t" o:connecttype="custom" o:connectlocs="31750,15328;30108,22444;21897,30655;15328,31750;9306,30655;547,22444;0,15328;547,9306;9306,547;15328,0;21897,547;30108,9306;31750,15328" o:connectangles="0,0,0,0,0,0,0,0,0,0,0,0,0"/>
                </v:shape>
                <v:shape id="Freeform 184" o:spid="_x0000_s1206" style="position:absolute;left:68183;top:12985;width:317;height:302;visibility:visible;mso-wrap-style:square;v-text-anchor:top" coordsize="58,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M86L4A&#10;AADcAAAADwAAAGRycy9kb3ducmV2LnhtbERPSwrCMBDdC94hjOBOUwVFq1H8oAiurOJ6aMa22ExK&#10;E2u9vVkILh/vv1y3phQN1a6wrGA0jEAQp1YXnCm4XQ+DGQjnkTWWlknBhxysV93OEmNt33yhJvGZ&#10;CCHsYlSQe1/FUro0J4NuaCviwD1sbdAHWGdS1/gO4aaU4yiaSoMFh4YcK9rllD6Tl1Gw3R8nzeTM&#10;5U1uXo/9MRpfD8VdqX6v3SxAeGr9X/xzn7SC+TysDWfCEZCrL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TPOi+AAAA3AAAAA8AAAAAAAAAAAAAAAAAmAIAAGRycy9kb3ducmV2&#10;LnhtbFBLBQYAAAAABAAEAPUAAACDAwAAAAA=&#10;" path="m58,28l55,39,41,55,28,56,17,55,1,39,,28,1,17,17,1,28,,41,1,55,17r3,11xe" fillcolor="#ffccab" stroked="f">
                  <v:path arrowok="t" o:connecttype="custom" o:connectlocs="31750,15082;30108,21006;22444,29624;15328,30163;9306,29624;547,21006;0,15082;547,9157;9306,539;15328,0;22444,539;30108,9157;31750,15082" o:connectangles="0,0,0,0,0,0,0,0,0,0,0,0,0"/>
                </v:shape>
                <v:shape id="Freeform 185" o:spid="_x0000_s1207" style="position:absolute;left:68754;top:13128;width:302;height:318;visibility:visible;mso-wrap-style:square;v-text-anchor:top" coordsize="58,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KnDsUA&#10;AADcAAAADwAAAGRycy9kb3ducmV2LnhtbESPQWvCQBSE70L/w/IKXqRutEWa1FVCQfDQi9GDx9fs&#10;azY0+3bNbk38992C0OMwM98w6+1oO3GlPrSOFSzmGQji2umWGwWn4+7pFUSIyBo7x6TgRgG2m4fJ&#10;GgvtBj7QtYqNSBAOBSowMfpCylAbshjmzhMn78v1FmOSfSN1j0OC204us2wlLbacFgx6ejdUf1c/&#10;VsH5bJ4/y91LRR+zwZdN5Y+Xzis1fRzLNxCRxvgfvrf3WkGe5/B3Jh0Buf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MqcOxQAAANwAAAAPAAAAAAAAAAAAAAAAAJgCAABkcnMv&#10;ZG93bnJldi54bWxQSwUGAAAAAAQABAD1AAAAigMAAAAA&#10;" path="m58,28l57,40,41,55,30,58,17,55,1,40,,28,1,17,17,1,30,,41,1,57,17r1,11xe" fillcolor="#ffe6d5" strokecolor="#ffd9be" strokeweight=".25pt">
                  <v:path arrowok="t" o:connecttype="custom" o:connectlocs="30163,15328;29643,21897;21322,30108;15602,31750;8841,30108;520,21897;0,15328;520,9306;8841,547;15602,0;21322,547;29643,9306;30163,15328" o:connectangles="0,0,0,0,0,0,0,0,0,0,0,0,0"/>
                </v:shape>
                <v:shape id="Freeform 186" o:spid="_x0000_s1208" style="position:absolute;left:70627;top:10572;width:588;height:588;visibility:visible;mso-wrap-style:square;v-text-anchor:top" coordsize="110,1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B9zccA&#10;AADdAAAADwAAAGRycy9kb3ducmV2LnhtbESPQUsDMRCF74L/IYzgzSaWWsratKilWApCbaV4HDbj&#10;ZnEzWTbZdv33nYPQ2wzvzXvfzJdDaNSJulRHtvA4MqCIy+hqrix8HdYPM1ApIztsIpOFP0qwXNze&#10;zLFw8cyfdNrnSkkIpwIt+JzbQutUegqYRrElFu0ndgGzrF2lXYdnCQ+NHhsz1QFrlgaPLb15Kn/3&#10;fbDwNNt8vO+mx+3x4FtalRPqX797a+/vhpdnUJmGfDX/X2+c4Bsj/PKNjK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CQfc3HAAAA3QAAAA8AAAAAAAAAAAAAAAAAmAIAAGRy&#10;cy9kb3ducmV2LnhtbFBLBQYAAAAABAAEAPUAAACMAwAAAAA=&#10;" path="m98,90r-7,9l71,110r-21,1l29,106,21,99,12,91,2,73,,52,6,31,12,21r7,-9l39,3,60,,81,6r9,6l98,21r10,18l110,60r-6,21l98,90xe" fillcolor="#e98989" stroked="f">
                  <v:path arrowok="t" o:connecttype="custom" o:connectlocs="52330,47625;48592,52388;37913,58209;26699,58738;15485,56092;11214,52388;6408,48155;1068,38629;0,27517;3204,16404;6408,11113;10146,6350;20825,1588;32039,0;43253,3175;48058,6350;52330,11113;57670,20638;58738,31750;55534,42863;52330,47625" o:connectangles="0,0,0,0,0,0,0,0,0,0,0,0,0,0,0,0,0,0,0,0,0"/>
                </v:shape>
                <v:shape id="Freeform 187" o:spid="_x0000_s1209" style="position:absolute;left:67278;top:9842;width:587;height:587;visibility:visible;mso-wrap-style:square;v-text-anchor:top" coordsize="110,1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9zYVsMA&#10;AADdAAAADwAAAGRycy9kb3ducmV2LnhtbERP22oCMRB9L/gPYQTfamKxIqtRtKVUhEK9ID4Om3Gz&#10;uJksm6xu/74RCn2bw7nOfNm5StyoCaVnDaOhAkGce1NyoeF4+HiegggR2WDlmTT8UIDlovc0x8z4&#10;O+/oto+FSCEcMtRgY6wzKUNuyWEY+po4cRffOIwJNoU0Dd5TuKvki1IT6bDk1GCxpjdL+XXfOg2v&#10;083X5/fktD0dbE3v+Zja9bnVetDvVjMQkbr4L/5zb0yar9QIHt+kE+Ti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9zYVsMAAADdAAAADwAAAAAAAAAAAAAAAACYAgAAZHJzL2Rv&#10;d25yZXYueG1sUEsFBgAAAAAEAAQA9QAAAIgDAAAAAA==&#10;" path="m65,1l76,4,94,16r13,17l110,54r-1,11l107,76,94,95,77,106r-21,5l45,110,34,107,16,95,4,78,,57,1,46,3,35,16,16,33,4,54,,65,1xe" fillcolor="#e98989" stroked="f">
                  <v:path arrowok="t" o:connecttype="custom" o:connectlocs="34709,529;40583,2117;50194,8467;57136,17463;58738,28575;58204,34396;57136,40217;50194,50271;41117,56092;29903,58738;24029,58209;18155,56621;8544,50271;2136,41275;0,30163;534,24342;1602,18521;8544,8467;17621,2117;28835,0;34709,529" o:connectangles="0,0,0,0,0,0,0,0,0,0,0,0,0,0,0,0,0,0,0,0,0"/>
                </v:shape>
                <v:shape id="Freeform 188" o:spid="_x0000_s1210" style="position:absolute;left:69754;top:12731;width:588;height:588;visibility:visible;mso-wrap-style:square;v-text-anchor:top" coordsize="109,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AuLsMA&#10;AADdAAAADwAAAGRycy9kb3ducmV2LnhtbERPS2sCMRC+F/ofwhR6q4l7kLIapRQFpdDiCz2Om3Gz&#10;7GaybKKu/74RCr3Nx/ecyax3jbhSFyrPGoYDBYK48KbiUsNuu3h7BxEissHGM2m4U4DZ9Plpgrnx&#10;N17TdRNLkUI45KjBxtjmUobCksMw8C1x4s6+cxgT7EppOrylcNfITKmRdFhxarDY0qelot5cnIbT&#10;fGFHq+P+5/4drDtc2vrrnNVav770H2MQkfr4L/5zL02ar1QGj2/SCXL6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mAuLsMAAADdAAAADwAAAAAAAAAAAAAAAACYAgAAZHJzL2Rv&#10;d25yZXYueG1sUEsFBgAAAAAEAAQA9QAAAIgDAAAAAA==&#10;" path="m34,106l23,101,8,85,,66,,44,4,33,8,23,23,8,43,,65,,76,3,86,8r15,15l109,43r,22l106,75r-5,11l86,101r-20,8l44,109,34,106xe" fillcolor="#e98989" stroked="f">
                  <v:path arrowok="t" o:connecttype="custom" o:connectlocs="18322,57121;12394,54427;4311,45805;0,35566;0,23711;2156,17783;4311,12394;12394,4311;23172,0;35027,0;40955,1617;46344,4311;54427,12394;58738,23172;58738,35027;57121,40416;54427,46344;46344,54427;35566,58738;23711,58738;18322,57121" o:connectangles="0,0,0,0,0,0,0,0,0,0,0,0,0,0,0,0,0,0,0,0,0"/>
                </v:shape>
                <v:shape id="Freeform 189" o:spid="_x0000_s1211" style="position:absolute;left:70754;top:11049;width:477;height:952;visibility:visible;mso-wrap-style:square;v-text-anchor:top" coordsize="90,1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7esIA&#10;AADdAAAADwAAAGRycy9kb3ducmV2LnhtbERPTWsCMRC9F/ofwhR6q0kriGyNooVCD724VvQ43Yyb&#10;xc0kJFG3/94IQm/zeJ8zWwyuF2eKqfOs4XWkQBA33nTcavjZfL5MQaSMbLD3TBr+KMFi/vgww8r4&#10;C6/pXOdWlBBOFWqwOYdKytRYcphGPhAX7uCjw1xgbKWJeCnhrpdvSk2kw45Lg8VAH5aaY31yGn7z&#10;5Hu8nm4DheXWrnanbn+MtdbPT8PyHUSmIf+L7+4vU+YrNYbbN+UEOb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s/t6wgAAAN0AAAAPAAAAAAAAAAAAAAAAAJgCAABkcnMvZG93&#10;bnJldi54bWxQSwUGAAAAAAQABAD1AAAAhwMAAAAA&#10;" path="m51,l42,1,25,13,11,37,3,69,,87r,19l5,138r10,24l31,177r9,3l50,179,66,166,79,143,89,111,90,92r,-18l86,42,75,17,61,2,51,xe" fillcolor="#38acc8" stroked="f">
                  <v:path arrowok="t" o:connecttype="custom" o:connectlocs="26987,0;22225,529;13229,6879;5821,19579;1588,36513;0,46038;0,56092;2646,73025;7937,85725;16404,93663;21167,95250;26458,94721;34925,87842;41804,75671;47096,58737;47625,48683;47625,39158;45508,22225;39688,8996;32279,1058;26987,0" o:connectangles="0,0,0,0,0,0,0,0,0,0,0,0,0,0,0,0,0,0,0,0,0"/>
                </v:shape>
                <v:shape id="Freeform 190" o:spid="_x0000_s1212" style="position:absolute;left:66992;top:10191;width:524;height:937;visibility:visible;mso-wrap-style:square;v-text-anchor:top" coordsize="97,1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ovf8AA&#10;AADdAAAADwAAAGRycy9kb3ducmV2LnhtbERPzYrCMBC+C75DGMGL2GQXrUs1yiIs7NXaBxia2bbY&#10;TEoTa/XpzYLgbT6+39kdRtuKgXrfONbwkSgQxKUzDVcaivPP8guED8gGW8ek4U4eDvvpZIeZcTc+&#10;0ZCHSsQQ9hlqqEPoMil9WZNFn7iOOHJ/rrcYIuwraXq8xXDbyk+lUmmx4dhQY0fHmspLfrUa0uG8&#10;ygtviwLTar1Rj8XRtFet57Pxewsi0Bje4pf718T5Sq3g/5t4gt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1ovf8AAAADdAAAADwAAAAAAAAAAAAAAAACYAgAAZHJzL2Rvd25y&#10;ZXYueG1sUEsFBgAAAAAEAAQA9QAAAIUDAAAAAA==&#10;" path="m70,2l61,,41,10,24,31,9,61,5,78,1,95,,128r6,26l18,172r9,3l35,176r19,-9l72,147,87,117,92,99,96,82,97,48,91,23,78,5,70,2xe" fillcolor="#38acc8" stroked="f">
                  <v:path arrowok="t" o:connecttype="custom" o:connectlocs="37806,1064;32945,0;22143,5322;12962,16497;4861,32463;2700,41510;540,50557;0,68119;3240,81955;9721,91534;14582,93131;18903,93663;29164,88873;38886,78230;46987,62265;49688,52685;51848,43638;52388,25544;49148,12240;42126,2661;37806,1064" o:connectangles="0,0,0,0,0,0,0,0,0,0,0,0,0,0,0,0,0,0,0,0,0"/>
                </v:shape>
                <v:shape id="Freeform 191" o:spid="_x0000_s1213" style="position:absolute;left:69040;top:13049;width:921;height:492;visibility:visible;mso-wrap-style:square;v-text-anchor:top" coordsize="176,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EZ/cUA&#10;AADdAAAADwAAAGRycy9kb3ducmV2LnhtbERPTU/CQBC9m/AfNkPiTXY1glpYiAok3EzRxHgbumNb&#10;6M423aUt/HqWxMTbvLzPmS16W4mWGl861nA/UiCIM2dKzjV8fa7vnkH4gGywckwaTuRhMR/czDAx&#10;ruOU2m3IRQxhn6CGIoQ6kdJnBVn0I1cTR+7XNRZDhE0uTYNdDLeVfFBqIi2WHBsKrOm9oOywPVoN&#10;nXw6m3T5/bN/aXePH+mqX7f2TevbYf86BRGoD//iP/fGxPlKjeH6TTxBzi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QRn9xQAAAN0AAAAPAAAAAAAAAAAAAAAAAJgCAABkcnMv&#10;ZG93bnJldi54bWxQSwUGAAAAAAQABAD1AAAAigMAAAAA&#10;" path="m176,32r-2,-9l158,10,132,1,99,,80,2,63,6,32,18,10,34,,53,,63r3,8l19,85r25,7l78,93,96,91r17,-4l144,75,166,59,176,40r,-8xe" fillcolor="#38acc8" stroked="f">
                  <v:path arrowok="t" o:connecttype="custom" o:connectlocs="92075,16934;91029,12171;82658,5292;69056,529;51792,0;41852,1058;32959,3175;16741,9525;5232,17992;0,28046;0,33338;1569,37571;9940,44980;23019,48684;40806,49213;50223,48155;59116,46038;75334,39688;86843,31221;92075,21167;92075,16934" o:connectangles="0,0,0,0,0,0,0,0,0,0,0,0,0,0,0,0,0,0,0,0,0"/>
                </v:shape>
                <v:shape id="Freeform 192" o:spid="_x0000_s1214" style="position:absolute;left:69405;top:9271;width:873;height:603;visibility:visible;mso-wrap-style:square;v-text-anchor:top" coordsize="165,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GHsIA&#10;AADdAAAADwAAAGRycy9kb3ducmV2LnhtbESP0YrCMBBF3xf8hzCCb2uqiLhdo4ggVnzR6gcMzdgW&#10;m0lJota/N4Lg2wz33jN35svONOJOzteWFYyGCQjiwuqaSwXn0+Z3BsIHZI2NZVLwJA/LRe9njqm2&#10;Dz7SPQ+liBD2KSqoQmhTKX1RkUE/tC1x1C7WGQxxdaXUDh8Rbho5TpKpNFhzvFBhS+uKimt+Mwq2&#10;Jp/s97tbeDanbJXNXHv+O+yUGvS71T+IQF34mj/pTMf6kQjvb+IIcvE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8gYewgAAAN0AAAAPAAAAAAAAAAAAAAAAAJgCAABkcnMvZG93&#10;bnJldi54bWxQSwUGAAAAAAQABAD1AAAAhwMAAAAA&#10;" path="m161,98r4,-9l160,68,144,46,118,25,104,17,86,9,55,,27,,9,8,3,16,,24,5,44,21,66,46,87r16,9l78,104r32,9l137,113r19,-8l161,98xe" fillcolor="#38acc8" stroked="f">
                  <v:path arrowok="t" o:connecttype="custom" o:connectlocs="85196,52317;87313,47513;84667,36302;76200,24557;62442,13346;55034,9075;45509,4805;29104,0;14288,0;4763,4271;1588,8542;0,12812;2646,23489;11113,35234;24342,46445;32809,51250;41275,55520;58209,60325;72496,60325;82550,56054;85196,52317" o:connectangles="0,0,0,0,0,0,0,0,0,0,0,0,0,0,0,0,0,0,0,0,0"/>
                </v:shape>
                <v:shape id="Freeform 193" o:spid="_x0000_s1215" style="position:absolute;left:67373;top:12509;width:810;height:683;visibility:visible;mso-wrap-style:square;v-text-anchor:top" coordsize="153,1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1wzsQA&#10;AADdAAAADwAAAGRycy9kb3ducmV2LnhtbERP32vCMBB+H/g/hBP2NhMdrKOaiohje3EwJ4hvR3Nt&#10;is2lNNHW/34ZDPZ2H9/PW61H14ob9aHxrGE+UyCIS28arjUcv9+eXkGEiGyw9Uwa7hRgXUweVpgb&#10;P/AX3Q6xFimEQ44abIxdLmUoLTkMM98RJ67yvcOYYF9L0+OQwl0rF0q9SIcNpwaLHW0tlZfD1WlQ&#10;n7vds71kx3t2Lt/9vhpO1/1G68fpuFmCiDTGf/Gf+8Ok+Upl8PtNOkEW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ndcM7EAAAA3QAAAA8AAAAAAAAAAAAAAAAAmAIAAGRycy9k&#10;b3ducmV2LnhtbFBLBQYAAAAABAAEAPUAAACJAwAAAAA=&#10;" path="m148,118r5,-9l152,88,139,65,117,40,103,28,89,18,58,5,32,,11,5,5,11,,19,1,40,14,64,36,88r13,13l64,111r31,13l121,129r21,-5l148,118xe" fillcolor="#38acc8" stroked="f">
                  <v:path arrowok="t" o:connecttype="custom" o:connectlocs="78317,62442;80963,57680;80434,46567;73555,34396;61913,21167;54505,14817;47096,9525;30692,2646;16933,0;5821,2646;2646,5821;0,10054;529,21167;7408,33867;19050,46567;25929,53446;33867,58738;50271,65617;64030,68263;75142,65617;78317,62442" o:connectangles="0,0,0,0,0,0,0,0,0,0,0,0,0,0,0,0,0,0,0,0,0"/>
                </v:shape>
                <v:shape id="Freeform 194" o:spid="_x0000_s1216" style="position:absolute;left:67198;top:12144;width:572;height:571;visibility:visible;mso-wrap-style:square;v-text-anchor:top" coordsize="109,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gZxMcA&#10;AADdAAAADwAAAGRycy9kb3ducmV2LnhtbESPT2vDMAzF74N9B6NBb6u9HsrI6pYxVlgpdPTP2I5a&#10;rMYhsRxit02/fXUY7Cbxnt77abYYQqvO1Kc6soWnsQFFXEZXc2XhsF8+PoNKGdlhG5ksXCnBYn5/&#10;N8PCxQtv6bzLlZIQTgVa8Dl3hdap9BQwjWNHLNox9gGzrH2lXY8XCQ+tnhgz1QFrlgaPHb15Kpvd&#10;KVj4fV/66ern6/O6ST58n7pmfZw01o4ehtcXUJmG/G/+u/5wgm+M4Mo3MoKe3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IGcTHAAAA3QAAAA8AAAAAAAAAAAAAAAAAmAIAAGRy&#10;cy9kb3ducmV2LnhtbFBLBQYAAAAABAAEAPUAAACMAwAAAAA=&#10;" path="m3,34l8,24,23,9,43,1,64,,75,3,85,8r16,15l109,43r,22l106,75r-5,11l86,101r-20,8l45,109,34,107,24,102,8,87,,67,,45,3,34xe" fillcolor="#e98989" stroked="f">
                  <v:path arrowok="t" o:connecttype="custom" o:connectlocs="1573,17827;4194,12583;12059,4719;22545,524;33556,0;39323,1573;44567,4194;52956,12059;57150,22545;57150,34080;55577,39323;52956,45091;45091,52956;34605,57150;23594,57150;17827,56101;12583,53480;4194,45615;0,35129;0,23594;1573,17827" o:connectangles="0,0,0,0,0,0,0,0,0,0,0,0,0,0,0,0,0,0,0,0,0"/>
                </v:shape>
                <v:shape id="Freeform 195" o:spid="_x0000_s1217" style="position:absolute;left:68468;top:10779;width:350;height:365;visibility:visible;mso-wrap-style:square;v-text-anchor:top" coordsize="67,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hlZMUA&#10;AADdAAAADwAAAGRycy9kb3ducmV2LnhtbERPTWvCQBC9F/oflin0UnQ3LUiNrlIqktKTRj14G7Nj&#10;EszOhuzWpP313YLQ2zze58yXg23ElTpfO9aQjBUI4sKZmksN+9169ArCB2SDjWPS8E0elov7uzmm&#10;xvW8pWseShFD2KeooQqhTaX0RUUW/di1xJE7u85iiLArpemwj+G2kc9KTaTFmmNDhS29V1Rc8i+r&#10;oV9lJ5lsX46fm+ZJukOe/eRJpvXjw/A2AxFoCP/im/vDxPlKTeHvm3iCX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eGVkxQAAAN0AAAAPAAAAAAAAAAAAAAAAAJgCAABkcnMv&#10;ZG93bnJldi54bWxQSwUGAAAAAAQABAD1AAAAigMAAAAA&#10;" path="m67,34l65,47,47,66,33,68,19,66,1,47,,34,1,20,19,2,33,,47,2,65,20r2,14xe" fillcolor="#93ac93" stroked="f">
                  <v:path arrowok="t" o:connecttype="custom" o:connectlocs="34925,18257;33882,25237;24500,35439;17202,36513;9904,35439;521,25237;0,18257;521,10739;9904,1074;17202,0;24500,1074;33882,10739;34925,18257" o:connectangles="0,0,0,0,0,0,0,0,0,0,0,0,0"/>
                </v:shape>
                <v:shape id="Freeform 196" o:spid="_x0000_s1218" style="position:absolute;left:69723;top:10572;width:365;height:350;visibility:visible;mso-wrap-style:square;v-text-anchor:top" coordsize="69,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dtcQA&#10;AADdAAAADwAAAGRycy9kb3ducmV2LnhtbESPQWsCMRCF74X+hzCF3mrWFkRWo6jQKr2pvfQ2bMZN&#10;cDNZNqkb/33nUOhthvfmvW+W6xI6daMh+cgGppMKFHETrefWwNf5/WUOKmVki11kMnCnBOvV48MS&#10;axtHPtLtlFslIZxqNOBy7mutU+MoYJrEnli0SxwCZlmHVtsBRwkPnX6tqpkO6FkaHPa0c9RcTz/B&#10;wDVzmbnt/fuw9587/2Hf2jLujXl+KpsFqEwl/5v/rg9W8Kup8Ms3MoJe/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vo3bXEAAAA3QAAAA8AAAAAAAAAAAAAAAAAmAIAAGRycy9k&#10;b3ducmV2LnhtbFBLBQYAAAAABAAEAPUAAACJAwAAAAA=&#10;" path="m69,34l66,48,48,66,34,67,21,66,2,48,,34,2,19,21,2,34,,48,2,66,19r3,15xe" fillcolor="#93ac93" stroked="f">
                  <v:path arrowok="t" o:connecttype="custom" o:connectlocs="36513,17723;34925,25021;25400,34404;17992,34925;11113,34404;1058,25021;0,17723;1058,9904;11113,1043;17992,0;25400,1043;34925,9904;36513,17723" o:connectangles="0,0,0,0,0,0,0,0,0,0,0,0,0"/>
                </v:shape>
                <v:shape id="Freeform 197" o:spid="_x0000_s1219" style="position:absolute;left:69532;top:11033;width:349;height:365;visibility:visible;mso-wrap-style:square;v-text-anchor:top" coordsize="67,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f/v8QA&#10;AADdAAAADwAAAGRycy9kb3ducmV2LnhtbERPTWvCQBC9F/wPywi9lLrZFkRSV5EWSelJU3vobcyO&#10;STA7G7KrSf31riD0No/3OfPlYBtxps7XjjWoSQKCuHCm5lLD7nv9PAPhA7LBxjFp+CMPy8XoYY6p&#10;cT1v6ZyHUsQQ9ilqqEJoUyl9UZFFP3EtceQOrrMYIuxKaTrsY7ht5EuSTKXFmmNDhS29V1Qc85PV&#10;0H9ke6m2r79fm+ZJup88u+Qq0/pxPKzeQAQawr/47v40cX6iFNy+iSf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X/7/EAAAA3QAAAA8AAAAAAAAAAAAAAAAAmAIAAGRycy9k&#10;b3ducmV2LnhtbFBLBQYAAAAABAAEAPUAAACJAwAAAAA=&#10;" path="m67,35l66,48,48,67,34,68,21,67,2,48,,35,2,21,21,3,34,,48,3,66,21r1,14xe" fillcolor="#93ac93" stroked="f">
                  <v:path arrowok="t" o:connecttype="custom" o:connectlocs="34925,18793;34404,25774;25021,35976;17723,36513;10947,35976;1043,25774;0,18793;1043,11276;10947,1611;17723,0;25021,1611;34404,11276;34925,18793" o:connectangles="0,0,0,0,0,0,0,0,0,0,0,0,0"/>
                </v:shape>
                <v:shape id="Freeform 198" o:spid="_x0000_s1220" style="position:absolute;left:69024;top:10175;width:365;height:350;visibility:visible;mso-wrap-style:square;v-text-anchor:top" coordsize="68,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QRBsAA&#10;AADdAAAADwAAAGRycy9kb3ducmV2LnhtbERPTWsCMRC9C/0PYQreNLseXFmNUqoVr1q9D5tpsnQz&#10;WZNU13/fFITe5vE+Z7UZXCduFGLrWUE5LUAQN163bBScPz8mCxAxIWvsPJOCB0XYrF9GK6y1v/OR&#10;bqdkRA7hWKMCm1JfSxkbSw7j1PfEmfvywWHKMBipA95zuOvkrCjm0mHLucFiT++Wmu/Tj1NQ7R9h&#10;d91ezXx7qdCaxflQlTulxq/D2xJEoiH9i5/ug87zi3IGf9/kE+T6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eQRBsAAAADdAAAADwAAAAAAAAAAAAAAAACYAgAAZHJzL2Rvd25y&#10;ZXYueG1sUEsFBgAAAAAEAAQA9QAAAIUDAAAAAA==&#10;" path="m68,33l65,46,47,65,33,67,20,65,1,46,,33,1,19,20,1,33,,47,1,65,19r3,14xe" fillcolor="#93ac93" stroked="f">
                  <v:path arrowok="t" o:connecttype="custom" o:connectlocs="36513,17202;34902,23978;25237,33882;17720,34925;10739,33882;537,23978;0,17202;537,9904;10739,521;17720,0;25237,521;34902,9904;36513,17202" o:connectangles="0,0,0,0,0,0,0,0,0,0,0,0,0"/>
                </v:shape>
                <v:shape id="Freeform 199" o:spid="_x0000_s1221" style="position:absolute;left:68992;top:10699;width:365;height:365;visibility:visible;mso-wrap-style:square;v-text-anchor:top" coordsize="67,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nEU8UA&#10;AADdAAAADwAAAGRycy9kb3ducmV2LnhtbERPTWvCQBC9C/0PyxR6Ed1EQSR1E0pLSelJY3vwNs2O&#10;STA7G7KrSfvru4LgbR7vczbZaFpxod41lhXE8wgEcWl1w5WCr/37bA3CeWSNrWVS8EsOsvRhssFE&#10;24F3dCl8JUIIuwQV1N53iZSurMmgm9uOOHBH2xv0AfaV1D0OIdy0chFFK2mw4dBQY0evNZWn4mwU&#10;DG/5j4x3y8Pntp1K+13kf0WcK/X0OL48g/A0+rv45v7QYX4UL+H6TThBp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ScRTxQAAAN0AAAAPAAAAAAAAAAAAAAAAAJgCAABkcnMv&#10;ZG93bnJldi54bWxQSwUGAAAAAAQABAD1AAAAigMAAAAA&#10;" path="m67,35l65,48,47,67,33,68,19,67,1,48,,35,1,20,19,3,33,,47,3,65,20r2,15xe" fillcolor="#93ac93" stroked="f">
                  <v:path arrowok="t" o:connecttype="custom" o:connectlocs="36513,18793;35423,25774;25614,35976;17984,36513;10354,35976;545,25774;0,18793;545,10739;10354,1611;17984,0;25614,1611;35423,10739;36513,18793" o:connectangles="0,0,0,0,0,0,0,0,0,0,0,0,0"/>
                </v:shape>
                <v:shape id="Freeform 200" o:spid="_x0000_s1222" style="position:absolute;left:68199;top:11461;width:349;height:365;visibility:visible;mso-wrap-style:square;v-text-anchor:top" coordsize="68,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Es6cEA&#10;AADdAAAADwAAAGRycy9kb3ducmV2LnhtbERPS2sCMRC+C/0PYQq9aXZLcWVrFKlWvNbHfdhMk8XN&#10;ZE1SXf+9KRR6m4/vOfPl4DpxpRBbzwrKSQGCuPG6ZaPgePgcz0DEhKyx80wK7hRhuXgazbHW/sZf&#10;dN0nI3IIxxoV2JT6WsrYWHIYJ74nzty3Dw5ThsFIHfCWw10nX4tiKh22nBss9vRhqTnvf5yCansP&#10;m8v6YqbrU4XWzI67qtwo9fI8rN5BJBrSv/jPvdN5flG+we83+QS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1BLOnBAAAA3QAAAA8AAAAAAAAAAAAAAAAAmAIAAGRycy9kb3du&#10;cmV2LnhtbFBLBQYAAAAABAAEAPUAAACGAwAAAAA=&#10;" path="m68,34l65,48,47,66,33,67,20,66,1,48,,34,1,19,20,2,33,,47,2,65,19r3,15xe" fillcolor="#93ac93" stroked="f">
                  <v:path arrowok="t" o:connecttype="custom" o:connectlocs="34925,18529;33384,26159;24139,35968;16949,36513;10272,35968;514,26159;0,18529;514,10354;10272,1090;16949,0;24139,1090;33384,10354;34925,18529" o:connectangles="0,0,0,0,0,0,0,0,0,0,0,0,0"/>
                </v:shape>
                <v:shape id="Freeform 201" o:spid="_x0000_s1223" style="position:absolute;left:68294;top:11985;width:365;height:365;visibility:visible;mso-wrap-style:square;v-text-anchor:top" coordsize="68,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jTKecMA&#10;AADdAAAADwAAAGRycy9kb3ducmV2LnhtbERPTWsCMRC9F/wPYYTealaxIqtRRCt6KlQFPQ6bcXcx&#10;mSybVNP99U2h4G0e73Pmy2iNuFPra8cKhoMMBHHhdM2lgtNx+zYF4QOyRuOYFPyQh+Wi9zLHXLsH&#10;f9H9EEqRQtjnqKAKocml9EVFFv3ANcSJu7rWYkiwLaVu8ZHCrZGjLJtIizWnhgobWldU3A7fVsHo&#10;Ej92426jTbf63J+bzkzizij12o+rGYhAMTzF/+69TvOz4Tv8fZNO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jTKecMAAADdAAAADwAAAAAAAAAAAAAAAACYAgAAZHJzL2Rv&#10;d25yZXYueG1sUEsFBgAAAAAEAAQA9QAAAIgDAAAAAA==&#10;" path="m68,33l66,47,48,65,34,68,21,65,2,47,,33,2,20,21,1,34,,48,1,66,20r2,13xe" fillcolor="#93ac93" stroked="f">
                  <v:path arrowok="t" o:connecttype="custom" o:connectlocs="36513,17720;35439,25237;25774,34902;18257,36513;11276,34902;1074,25237;0,17720;1074,10739;11276,537;18257,0;25774,537;35439,10739;36513,17720" o:connectangles="0,0,0,0,0,0,0,0,0,0,0,0,0"/>
                </v:shape>
                <v:shape id="Freeform 202" o:spid="_x0000_s1224" style="position:absolute;left:69770;top:12001;width:365;height:365;visibility:visible;mso-wrap-style:square;v-text-anchor:top" coordsize="68,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qGqsQA&#10;AADdAAAADwAAAGRycy9kb3ducmV2LnhtbERPTWvCQBC9F/oflil4Ed3EliCpaxCLkFNo0x7sbciO&#10;STA7G3a3Gv+9Wyj0No/3OZtiMoO4kPO9ZQXpMgFB3Fjdc6vg6/OwWIPwAVnjYJkU3MhDsX182GCu&#10;7ZU/6FKHVsQQ9jkq6EIYcyl905FBv7QjceRO1hkMEbpWaofXGG4GuUqSTBrsOTZ0ONK+o+Zc/xgF&#10;2VtdvTyXTr+fT8f593xV9eFISs2ept0riEBT+Bf/uUsd5ydpBr/fxBPk9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GahqrEAAAA3QAAAA8AAAAAAAAAAAAAAAAAmAIAAGRycy9k&#10;b3ducmV2LnhtbFBLBQYAAAAABAAEAPUAAACJAwAAAAA=&#10;" path="m68,34l67,48,48,66,35,68,21,66,3,48,,34,3,20,21,2,35,,48,2,67,20r1,14xe" fillcolor="#87cdde" stroked="f">
                  <v:path arrowok="t" o:connecttype="custom" o:connectlocs="36513,18257;35976,25774;25774,35439;18793,36513;11276,35439;1611,25774;0,18257;1611,10739;11276,1074;18793,0;25774,1074;35976,10739;36513,18257" o:connectangles="0,0,0,0,0,0,0,0,0,0,0,0,0"/>
                </v:shape>
                <v:shape id="Freeform 203" o:spid="_x0000_s1225" style="position:absolute;left:70072;top:11271;width:365;height:349;visibility:visible;mso-wrap-style:square;v-text-anchor:top" coordsize="68,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OynsAA&#10;AADdAAAADwAAAGRycy9kb3ducmV2LnhtbERPS2sCMRC+C/0PYQq9aXZ7cGVrlFK1ePV1HzbTZOlm&#10;siZR13/fFARv8/E9Z74cXCeuFGLrWUE5KUAQN163bBQcD5vxDERMyBo7z6TgThGWi5fRHGvtb7yj&#10;6z4ZkUM41qjAptTXUsbGksM48T1x5n58cJgyDEbqgLcc7jr5XhRT6bDl3GCxpy9Lze/+4hRU3/ew&#10;Pq/OZro6VWjN7LityrVSb6/D5weIREN6ih/urc7zi7KC/2/yCXLx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ZOynsAAAADdAAAADwAAAAAAAAAAAAAAAACYAgAAZHJzL2Rvd25y&#10;ZXYueG1sUEsFBgAAAAAEAAQA9QAAAIUDAAAAAA==&#10;" path="m68,33l66,46,48,65,33,67,20,65,1,46,,33,1,19,20,1,33,,48,1,66,19r2,14xe" fillcolor="#93ac93" stroked="f">
                  <v:path arrowok="t" o:connecttype="custom" o:connectlocs="36513,17202;35439,23978;25774,33882;17720,34925;10739,33882;537,23978;0,17202;537,9904;10739,521;17720,0;25774,521;35439,9904;36513,17202" o:connectangles="0,0,0,0,0,0,0,0,0,0,0,0,0"/>
                </v:shape>
                <v:shape id="Freeform 204" o:spid="_x0000_s1226" style="position:absolute;left:68183;top:10255;width:349;height:365;visibility:visible;mso-wrap-style:square;v-text-anchor:top" coordsize="67,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6IfxcUA&#10;AADdAAAADwAAAGRycy9kb3ducmV2LnhtbESPQW/CMAyF70j7D5En7YJGWpCmrRDQYJrgusIPsBqv&#10;LWuckmTQ7dfjAxI3W+/5vc+L1eA6daYQW88G8kkGirjytuXawGH/+fwKKiZki51nMvBHEVbLh9EC&#10;C+sv/EXnMtVKQjgWaKBJqS+0jlVDDuPE98SiffvgMMkaam0DXiTcdXqaZS/aYcvS0GBPm4aqn/LX&#10;GZiOZ8dZ2OPmQPk6vpW7/+3Jfxjz9Di8z0ElGtLdfLveWcHPcsGVb2QEvb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oh/FxQAAAN0AAAAPAAAAAAAAAAAAAAAAAJgCAABkcnMv&#10;ZG93bnJldi54bWxQSwUGAAAAAAQABAD1AAAAigMAAAAA&#10;" path="m67,33l66,46,48,65,34,67,19,65,2,46,,33,2,19,19,1,34,,48,1,66,19r1,14xe" fillcolor="#87cdde" stroked="f">
                  <v:path arrowok="t" o:connecttype="custom" o:connectlocs="34925,17984;34404,25069;25021,35423;17723,36513;9904,35423;1043,25069;0,17984;1043,10354;9904,545;17723,0;25021,545;34404,10354;34925,17984" o:connectangles="0,0,0,0,0,0,0,0,0,0,0,0,0"/>
                </v:shape>
                <v:shape id="Freeform 206" o:spid="_x0000_s1227" style="position:absolute;left:67722;top:10810;width:350;height:350;visibility:visible;mso-wrap-style:square;v-text-anchor:top" coordsize="68,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3nAfMMA&#10;AADdAAAADwAAAGRycy9kb3ducmV2LnhtbERPTWsCMRC9F/wPYYTealYRqatRRCt6KlQFPQ6bcXcx&#10;mSybVNP99U2h4G0e73Pmy2iNuFPra8cKhoMMBHHhdM2lgtNx+/YOwgdkjcYxKfghD8tF72WOuXYP&#10;/qL7IZQihbDPUUEVQpNL6YuKLPqBa4gTd3WtxZBgW0rd4iOFWyNHWTaRFmtODRU2tK6ouB2+rYLR&#10;JX7sxt1Gm271uT83nZnEnVHqtR9XMxCBYniK/917neZnwyn8fZNO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3nAfMMAAADdAAAADwAAAAAAAAAAAAAAAACYAgAAZHJzL2Rv&#10;d25yZXYueG1sUEsFBgAAAAAEAAQA9QAAAIgDAAAAAA==&#10;" path="m68,33l67,47,48,65,35,68,21,65,3,47,,33,3,20,21,1,35,,48,1,67,20r1,13xe" fillcolor="#93ac93" stroked="f">
                  <v:path arrowok="t" o:connecttype="custom" o:connectlocs="34925,16949;34411,24139;24653,33384;17976,34925;10786,33384;1541,24139;0,16949;1541,10272;10786,514;17976,0;24653,514;34411,10272;34925,16949" o:connectangles="0,0,0,0,0,0,0,0,0,0,0,0,0"/>
                </v:shape>
                <v:shape id="Freeform 207" o:spid="_x0000_s1228" style="position:absolute;left:68834;top:11191;width:365;height:366;visibility:visible;mso-wrap-style:square;v-text-anchor:top" coordsize="68,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Nx+McA&#10;AADdAAAADwAAAGRycy9kb3ducmV2LnhtbESPQWvCQBCF70L/wzIFL1I3TSWU6CqlpeBJatqD3obs&#10;mASzs2F3q/Hfdw4FbzO8N+99s9qMrlcXCrHzbOB5noEirr3tuDHw8/359AoqJmSLvWcycKMIm/XD&#10;ZIWl9Vfe06VKjZIQjiUaaFMaSq1j3ZLDOPcDsWgnHxwmWUOjbcCrhLte51lWaIcdS0OLA723VJ+r&#10;X2eg+Kh2i5dtsF/n02F2nOW7Lh3ImOnj+LYElWhMd/P/9dYKfpYLv3wjI+j1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9TcfjHAAAA3QAAAA8AAAAAAAAAAAAAAAAAmAIAAGRy&#10;cy9kb3ducmV2LnhtbFBLBQYAAAAABAAEAPUAAACMAwAAAAA=&#10;" path="m68,35l65,48,47,67,33,68,20,67,1,48,,35,1,21,20,2,33,,47,2,65,21r3,14xe" fillcolor="#87cdde" stroked="f">
                  <v:path arrowok="t" o:connecttype="custom" o:connectlocs="36513,18793;34902,25774;25237,35976;17720,36513;10739,35976;537,25774;0,18793;537,11276;10739,1074;17720,0;25237,1074;34902,11276;36513,18793" o:connectangles="0,0,0,0,0,0,0,0,0,0,0,0,0"/>
                </v:shape>
                <v:shape id="Freeform 208" o:spid="_x0000_s1229" style="position:absolute;left:69294;top:11620;width:365;height:349;visibility:visible;mso-wrap-style:square;v-text-anchor:top" coordsize="68,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2MGx8MA&#10;AADdAAAADwAAAGRycy9kb3ducmV2LnhtbERPTWsCMRC9C/0PYQreNOsiIqtRpK3oSagK7XHYjLtL&#10;k8myiZrur2+Egrd5vM9ZrqM14kadbxwrmIwzEMSl0w1XCs6n7WgOwgdkjcYxKfglD+vVy2CJhXZ3&#10;/qTbMVQihbAvUEEdQltI6cuaLPqxa4kTd3GdxZBgV0nd4T2FWyPzLJtJiw2nhhpbequp/DlerYL8&#10;O37spv27Nv3msP9qezOLO6PU8DVuFiACxfAU/7v3Os3P8gk8vkknyN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2MGx8MAAADdAAAADwAAAAAAAAAAAAAAAACYAgAAZHJzL2Rv&#10;d25yZXYueG1sUEsFBgAAAAAEAAQA9QAAAIgDAAAAAA==&#10;" path="m68,34l66,48,47,66,34,68,20,66,2,48,,34,2,21,20,2,34,,47,2,66,21r2,13xe" fillcolor="#93ac93" stroked="f">
                  <v:path arrowok="t" o:connecttype="custom" o:connectlocs="36513,17463;35439,24653;25237,33898;18257,34925;10739,33898;1074,24653;0,17463;1074,10786;10739,1027;18257,0;25237,1027;35439,10786;36513,17463" o:connectangles="0,0,0,0,0,0,0,0,0,0,0,0,0"/>
                </v:shape>
                <v:shape id="Freeform 209" o:spid="_x0000_s1230" style="position:absolute;left:68818;top:11684;width:349;height:365;visibility:visible;mso-wrap-style:square;v-text-anchor:top" coordsize="68,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7GYsMMA&#10;AADdAAAADwAAAGRycy9kb3ducmV2LnhtbERPS2sCMRC+F/wPYYTeatalSFmNIj7QU6Eq6HHYjLuL&#10;yWTZRE331zeFQm/z8T1ntojWiAd1vnGsYDzKQBCXTjdcKTgdt28fIHxA1mgck4Jv8rCYD15mWGj3&#10;5C96HEIlUgj7AhXUIbSFlL6syaIfuZY4cVfXWQwJdpXUHT5TuDUyz7KJtNhwaqixpVVN5e1wtwry&#10;S9zs3vu1Nv3yc39uezOJO6PU6zAupyACxfAv/nPvdZqf5Tn8fpNOkPM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7GYsMMAAADdAAAADwAAAAAAAAAAAAAAAACYAgAAZHJzL2Rv&#10;d25yZXYueG1sUEsFBgAAAAAEAAQA9QAAAIgDAAAAAA==&#10;" path="m68,34l67,47,48,66,35,68,21,66,3,47,,34,3,20,21,2,35,,48,2,67,20r1,14xe" fillcolor="#93ac93" stroked="f">
                  <v:path arrowok="t" o:connecttype="custom" o:connectlocs="34925,18257;34411,25237;24653,35439;17976,36513;10786,35439;1541,25237;0,18257;1541,10739;10786,1074;17976,0;24653,1074;34411,10739;34925,18257" o:connectangles="0,0,0,0,0,0,0,0,0,0,0,0,0"/>
                </v:shape>
                <v:shape id="Freeform 210" o:spid="_x0000_s1231" style="position:absolute;left:68389;top:12461;width:365;height:350;visibility:visible;mso-wrap-style:square;v-text-anchor:top" coordsize="68,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ZdOcMA&#10;AADdAAAADwAAAGRycy9kb3ducmV2LnhtbERPyWrDMBC9B/IPYgK9JXJTCMWNYoohJLSnbJjeBmsq&#10;m1ojI8mx+/dVodDbPN4622KynbiTD61jBY+rDARx7XTLRsH1sl8+gwgRWWPnmBR8U4BiN59tMddu&#10;5BPdz9GIFMIhRwVNjH0uZagbshhWridO3KfzFmOC3kjtcUzhtpPrLNtIiy2nhgZ7Khuqv86DVSDr&#10;64cpD2/V4PvbpRqq8cjvRqmHxfT6AiLSFP/Ff+6jTvOz9RP8fpNOkL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dZdOcMAAADdAAAADwAAAAAAAAAAAAAAAACYAgAAZHJzL2Rv&#10;d25yZXYueG1sUEsFBgAAAAAEAAQA9QAAAIgDAAAAAA==&#10;" path="m68,34l66,48,47,66,34,67,20,66,2,48,,34,2,19,20,1,34,,47,1,66,19r2,15xe" fillcolor="#87cdde" stroked="f">
                  <v:path arrowok="t" o:connecttype="custom" o:connectlocs="36513,17723;35439,25021;25237,34404;18257,34925;10739,34404;1074,25021;0,17723;1074,9904;10739,521;18257,0;25237,521;35439,9904;36513,17723" o:connectangles="0,0,0,0,0,0,0,0,0,0,0,0,0"/>
                </v:shape>
                <v:shape id="Freeform 211" o:spid="_x0000_s1232" style="position:absolute;left:69199;top:12398;width:365;height:365;visibility:visible;mso-wrap-style:square;v-text-anchor:top" coordsize="68,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SlX8MA&#10;AADdAAAADwAAAGRycy9kb3ducmV2LnhtbERPS2sCMRC+C/0PYQreNNtFpKxGkVbRU8EHtMdhM+4u&#10;TSbLJmrcX28KQm/z8T1nvozWiCt1vnGs4G2cgSAunW64UnA6bkbvIHxA1mgck4I7eVguXgZzLLS7&#10;8Z6uh1CJFMK+QAV1CG0hpS9rsujHriVO3Nl1FkOCXSV1h7cUbo3Ms2wqLTacGmps6aOm8vdwsQry&#10;n7jeTvpPbfrV1+677c00bo1Sw9e4moEIFMO/+One6TQ/yyfw9006QS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SlX8MAAADdAAAADwAAAAAAAAAAAAAAAACYAgAAZHJzL2Rv&#10;d25yZXYueG1sUEsFBgAAAAAEAAQA9QAAAIgDAAAAAA==&#10;" path="m68,34l66,48,48,66,34,68,21,66,2,48,,34,2,21,21,2,34,,48,2,66,21r2,13xe" fillcolor="#93ac93" stroked="f">
                  <v:path arrowok="t" o:connecttype="custom" o:connectlocs="36513,18257;35439,25774;25774,35439;18257,36513;11276,35439;1074,25774;0,18257;1074,11276;11276,1074;18257,0;25774,1074;35439,11276;36513,18257" o:connectangles="0,0,0,0,0,0,0,0,0,0,0,0,0"/>
                </v:shape>
                <v:shape id="Freeform 212" o:spid="_x0000_s1233" style="position:absolute;left:67691;top:11509;width:349;height:365;visibility:visible;mso-wrap-style:square;v-text-anchor:top" coordsize="68,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TSYMQA&#10;AADdAAAADwAAAGRycy9kb3ducmV2LnhtbERPS2vCQBC+F/oflin0Irpp2gaJWaVYBE/Spj3obchO&#10;HpidDburxn/fFYTe5uN7TrEaTS/O5HxnWcHLLAFBXFndcaPg92cznYPwAVljb5kUXMnDavn4UGCu&#10;7YW/6VyGRsQQ9jkqaEMYcil91ZJBP7MDceRq6wyGCF0jtcNLDDe9TJMkkwY7jg0tDrRuqTqWJ6Mg&#10;+yx3b69bp7+O9X5ymKS7LuxJqeen8WMBItAY/sV391bH+Un6Drdv4gl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8k0mDEAAAA3QAAAA8AAAAAAAAAAAAAAAAAmAIAAGRycy9k&#10;b3ducmV2LnhtbFBLBQYAAAAABAAEAPUAAACJAwAAAAA=&#10;" path="m68,34l65,47,47,66,33,68,20,66,1,47,,34,1,20,20,2,33,,47,2,65,20r3,14xe" fillcolor="#87cdde" stroked="f">
                  <v:path arrowok="t" o:connecttype="custom" o:connectlocs="34925,18257;33384,25237;24139,35439;16949,36513;10272,35439;514,25237;0,18257;514,10739;10272,1074;16949,0;24139,1074;33384,10739;34925,18257" o:connectangles="0,0,0,0,0,0,0,0,0,0,0,0,0"/>
                </v:shape>
                <v:shape id="Freeform 213" o:spid="_x0000_s1234" style="position:absolute;left:20081;top:5937;width:4239;height:4223;visibility:visible;mso-wrap-style:square;v-text-anchor:top" coordsize="801,8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y1+MIA&#10;AADdAAAADwAAAGRycy9kb3ducmV2LnhtbERPTWuDQBC9B/Iflgn0lqzNQYrJKmlBCG0uVcl5cKdq&#10;4s6KuzXm32cDhd7m8T5nn82mFxONrrOs4HUTgSCure64UVCV+foNhPPIGnvLpOBODrJ0udhjou2N&#10;v2kqfCNCCLsEFbTeD4mUrm7JoNvYgThwP3Y06AMcG6lHvIVw08ttFMXSYMehocWBPlqqr8WvUXBx&#10;X/kc03uVT5/lpT8dm/N1OCj1spoPOxCeZv8v/nMfdZgfbWN4fhNOkO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XLX4wgAAAN0AAAAPAAAAAAAAAAAAAAAAAJgCAABkcnMvZG93&#10;bnJldi54bWxQSwUGAAAAAAQABAD1AAAAhwMAAAAA&#10;" path="m801,400r-2,41l783,520r-30,71l709,655r-54,54l591,752r-71,31l441,799r-41,1l358,799,281,783,209,752,145,709,91,655,48,591,17,520,1,441,,400,1,360,17,281,48,209,91,145,145,91,209,48,281,17,358,1,400,r41,1l520,17r71,31l655,91r54,54l753,209r30,72l799,360r2,40xe" fillcolor="#f8f4e4" stroked="f">
                  <v:path arrowok="t" o:connecttype="custom" o:connectlocs="423863,211138;422805,232779;414338,274479;398463,311956;375180,345738;346605,374241;312738,396939;275167,413302;233363,421747;211667,422275;189442,421747;148696,413302;110596,396939;76729,374241;48154,345738;25400,311956;8996,274479;529,232779;0,211138;529,190024;8996,148324;25400,110319;48154,76537;76729,48034;110596,25337;148696,8973;189442,528;211667,0;233363,528;275167,8973;312738,25337;346605,48034;375180,76537;398463,110319;414338,148324;422805,190024;423863,211138" o:connectangles="0,0,0,0,0,0,0,0,0,0,0,0,0,0,0,0,0,0,0,0,0,0,0,0,0,0,0,0,0,0,0,0,0,0,0,0,0"/>
                </v:shape>
                <v:shape id="Freeform 214" o:spid="_x0000_s1235" style="position:absolute;left:21574;top:9731;width:1857;height:952;visibility:visible;mso-wrap-style:square;v-text-anchor:top" coordsize="349,1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8VUm8QA&#10;AADdAAAADwAAAGRycy9kb3ducmV2LnhtbESPzW7CMBCE75V4B2uRuBUHDvwEDAKkSuWYtD1wW8VL&#10;HBGvI9uB8Pa4UqXedjWz881u94NtxZ18aBwrmE0zEMSV0w3XCr6/Pt5XIEJE1tg6JgVPCrDfjd62&#10;mGv34ILuZaxFCuGQowITY5dLGSpDFsPUdcRJuzpvMabV11J7fKRw28p5li2kxYYTwWBHJ0PVrext&#10;gpxsez4WVJQ/ZrW89L5bN/1Zqcl4OGxARBriv/nv+lOn+tl8Cb/fpBHk7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FVJvEAAAA3QAAAA8AAAAAAAAAAAAAAAAAmAIAAGRycy9k&#10;b3ducmV2LnhtbFBLBQYAAAAABAAEAPUAAACJAwAAAAA=&#10;" path="m348,63r1,8l345,90r-18,25l284,147r-61,24l189,177r-36,5l89,178,37,164,13,144,3,128,2,119,,109,4,92,21,65,66,34,125,11,161,3,196,r64,2l311,18r26,20l347,54r1,9xe" fillcolor="#abc837" stroked="f">
                  <v:path arrowok="t" o:connecttype="custom" o:connectlocs="185206,32971;185738,37158;183609,47102;174030,60185;151145,76933;118681,89493;100586,92633;81427,95250;47366,93157;19691,85830;6919,75363;1597,66989;1064,62279;0,57045;2129,48148;11176,34018;35125,17794;66525,5757;85684,1570;104311,0;138372,1047;165514,9420;179352,19887;184674,28261;185206,32971" o:connectangles="0,0,0,0,0,0,0,0,0,0,0,0,0,0,0,0,0,0,0,0,0,0,0,0,0"/>
                </v:shape>
                <v:shape id="Freeform 215" o:spid="_x0000_s1236" style="position:absolute;left:24209;top:7731;width:1191;height:1190;visibility:visible;mso-wrap-style:square;v-text-anchor:top" coordsize="224,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BiWMUA&#10;AADdAAAADwAAAGRycy9kb3ducmV2LnhtbESPzWrDQAyE74W8w6JAb/U6OYTieBP6Q2huxWkg9Ca8&#10;im3s1Treje2+fXUo9CYxo5lP+X52nRppCI1nA6skBUVcettwZeD8dXh6BhUissXOMxn4oQD73eIh&#10;x8z6iQsaT7FSEsIhQwN1jH2mdShrchgS3xOLdvWDwyjrUGk74CThrtPrNN1ohw1LQ409vdVUtqe7&#10;M3Co2tf4/a6Le3n99O3HyDc9Xox5XM4vW1CR5vhv/rs+WsFP14Ir38gIevc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8GJYxQAAAN0AAAAPAAAAAAAAAAAAAAAAAJgCAABkcnMv&#10;ZG93bnJldi54bWxQSwUGAAAAAAQABAD1AAAAigMAAAAA&#10;" path="m219,81r5,22l219,146r-21,39l165,212r-21,7l122,224,78,219,41,199,14,165,5,144,,122,5,79,26,41,59,13,81,5,104,r43,6l184,26r28,34l219,81xe" fillcolor="#e98989" stroked="f">
                  <v:path arrowok="t" o:connecttype="custom" o:connectlocs="116405,43054;119063,54748;116405,77604;105243,98333;87703,112685;76541,116405;64847,119063;41459,116405;21793,105775;7441,87703;2658,76541;0,64847;2658,41991;13820,21793;31360,6910;43054,2658;55279,0;78135,3189;97802,13820;112685,31892;116405,43054" o:connectangles="0,0,0,0,0,0,0,0,0,0,0,0,0,0,0,0,0,0,0,0,0"/>
                </v:shape>
                <v:shape id="Freeform 216" o:spid="_x0000_s1237" style="position:absolute;left:23923;top:5984;width:1111;height:1763;visibility:visible;mso-wrap-style:square;v-text-anchor:top" coordsize="210,3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5XcAA&#10;AADdAAAADwAAAGRycy9kb3ducmV2LnhtbERPTWsCMRC9C/6HMEJvmuhBdGsUUUShF41Cr8Nmurs0&#10;mSybqNt/3wiF3ubxPme16b0TD+piE1jDdKJAEJfBNlxpuF0P4wWImJAtusCk4YcibNbDwQoLG558&#10;oYdJlcghHAvUUKfUFlLGsiaPcRJa4sx9hc5jyrCrpO3wmcO9kzOl5tJjw7mhxpZ2NZXf5u41VOez&#10;Uehc8+mVOfLtY3+amr3Wb6N++w4iUZ/+xX/uk83z1WwJr2/yCXL9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a5XcAAAADdAAAADwAAAAAAAAAAAAAAAACYAgAAZHJzL2Rvd25y&#10;ZXYueG1sUEsFBgAAAAAEAAQA9QAAAIUDAAAAAA==&#10;" path="m39,4l31,7,17,21,4,49,,102r11,64l25,200r13,32l75,286r39,34l145,331r19,l172,329r8,-4l193,312r14,-29l210,230,199,166,187,133,172,100,135,47,96,11,66,,48,,39,4xe" fillcolor="#abc837" stroked="f">
                  <v:path arrowok="t" o:connecttype="custom" o:connectlocs="20638,2129;16404,3727;8996,11180;2117,26086;0,54301;5821,88373;13229,106473;20108,123509;39688,152257;60325,170357;76729,176213;86783,176213;91017,175148;95250,173019;102129,166098;109537,150659;111125,122444;105304,88373;98954,70805;91017,53237;71438,25021;50800,5856;34925,0;25400,0;20638,2129" o:connectangles="0,0,0,0,0,0,0,0,0,0,0,0,0,0,0,0,0,0,0,0,0,0,0,0,0"/>
                </v:shape>
                <v:shape id="Freeform 217" o:spid="_x0000_s1238" style="position:absolute;left:19827;top:5794;width:1175;height:1191;visibility:visible;mso-wrap-style:square;v-text-anchor:top" coordsize="223,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7g/8MA&#10;AADdAAAADwAAAGRycy9kb3ducmV2LnhtbESPQWvDMAyF74P+B6PCbqu9FUZJ45RuMNhtNN0PELaa&#10;hMZyGrtJ9u+nw2A3iff03qfysIReTTSmLrKF540BReyi77ix8H3+eNqBShnZYx+ZLPxQgkO1eiix&#10;8HHmE011bpSEcCrQQpvzUGidXEsB0yYOxKJd4hgwyzo22o84S3jo9Ysxrzpgx9LQ4kDvLblrfQ8W&#10;7pO/bd1U43w6L283N3xFs7tY+7hejntQmZb8b/67/vSCb7bCL9/ICLr6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d7g/8MAAADdAAAADwAAAAAAAAAAAAAAAACYAgAAZHJzL2Rv&#10;d25yZXYueG1sUEsFBgAAAAAEAAQA9QAAAIgDAAAAAA==&#10;" path="m223,109r-1,22l207,172r-30,32l138,222r-22,3l92,223,52,207,20,179,2,140,,116,,94,16,53,44,21,84,3,107,r22,2l170,16r32,30l220,85r3,24xe" fillcolor="#e98989" stroked="f">
                  <v:path arrowok="t" o:connecttype="custom" o:connectlocs="117475,57679;116948,69321;109046,91017;93242,107950;72698,117475;61108,119063;48465,118005;27393,109538;10536,94721;1054,74084;0,61384;0,49742;8429,28046;23179,11113;44251,1588;56367,0;67956,1058;89555,8467;106412,24342;115895,44979;117475,57679" o:connectangles="0,0,0,0,0,0,0,0,0,0,0,0,0,0,0,0,0,0,0,0,0"/>
                </v:shape>
                <v:shape id="Freeform 218" o:spid="_x0000_s1239" style="position:absolute;left:20050;top:9255;width:1190;height:1190;visibility:visible;mso-wrap-style:square;v-text-anchor:top" coordsize="224,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NdGMAA&#10;AADdAAAADwAAAGRycy9kb3ducmV2LnhtbERPy6rCMBDdC/5DGOHuNPUKItUo6kW8O/EB4m5oxra0&#10;mdQm1vr3RhDczeE8Z7ZoTSkaql1uWcFwEIEgTqzOOVVwOm76ExDOI2ssLZOCJzlYzLudGcbaPnhP&#10;zcGnIoSwi1FB5n0VS+mSjAy6ga2IA3e1tUEfYJ1KXeMjhJtS/kbRWBrMOTRkWNE6o6Q43I2CTVqs&#10;/OVP7u/JdWeLbcM32ZyV+um1yykIT63/ij/ufx3mR6MhvL8JJ8j5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RNdGMAAAADdAAAADwAAAAAAAAAAAAAAAACYAgAAZHJzL2Rvd25y&#10;ZXYueG1sUEsFBgAAAAAEAAQA9QAAAIUDAAAAAA==&#10;" path="m223,123r-3,23l199,184r-34,27l123,224r-22,-1l79,219,41,199,14,165,,123,2,101,5,79,26,41,59,14,101,r22,2l146,5r38,21l211,59r13,42l223,123xe" fillcolor="#e98989" stroked="f">
                  <v:path arrowok="t" o:connecttype="custom" o:connectlocs="118531,65378;116937,77604;105775,97802;87703,112153;65378,119063;53685,118531;41991,116405;21793,105775;7441,87703;0,65378;1063,53685;2658,41991;13820,21793;31360,7441;53685,0;65378,1063;77604,2658;97802,13820;112153,31360;119063,53685;118531,65378" o:connectangles="0,0,0,0,0,0,0,0,0,0,0,0,0,0,0,0,0,0,0,0,0"/>
                </v:shape>
                <v:shape id="Freeform 219" o:spid="_x0000_s1240" style="position:absolute;left:21161;top:5000;width:1857;height:937;visibility:visible;mso-wrap-style:square;v-text-anchor:top" coordsize="351,1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olr0A&#10;AADdAAAADwAAAGRycy9kb3ducmV2LnhtbERPTYvCMBC9C/6HMMLe1kQLi1TTIoLgdV3xPCRjU9pM&#10;ShO1/vvNwoK3ebzP2dWT78WDxtgG1rBaKhDEJtiWGw2Xn+PnBkRMyBb7wKThRRHqaj7bYWnDk7/p&#10;cU6NyCEcS9TgUhpKKaNx5DEuw0CcuVsYPaYMx0baEZ853PdyrdSX9NhybnA40MGR6c53ryHhqugu&#10;prg7UtM1YHcwbnhp/bGY9lsQiab0Fv+7TzbPV8Ua/r7JJ8jq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E/6olr0AAADdAAAADwAAAAAAAAAAAAAAAACYAgAAZHJzL2Rvd25yZXYu&#10;eG1sUEsFBgAAAAAEAAQA9QAAAIIDAAAAAA==&#10;" path="m351,80r-2,9l343,106r-19,25l277,157r-62,17l179,176r-35,1l80,166,30,145,8,123,,106,,97,,89,6,72,26,47,72,21,134,4,170,1,207,r62,10l319,32r22,22l349,70r2,10xe" fillcolor="#abc837" stroked="f">
                  <v:path arrowok="t" o:connecttype="custom" o:connectlocs="185738,42334;184680,47096;181505,56092;171450,69321;146580,83080;113771,92075;94721,93134;76200,93663;42333,87842;15875,76730;4233,65088;0,56092;0,51329;0,47096;3175,38100;13758,24871;38100,11113;70909,2117;89959,529;109538,0;142346,5292;168805,16933;180446,28575;184680,37042;185738,42334" o:connectangles="0,0,0,0,0,0,0,0,0,0,0,0,0,0,0,0,0,0,0,0,0,0,0,0,0"/>
                </v:shape>
                <v:shape id="Freeform 220" o:spid="_x0000_s1241" style="position:absolute;left:22891;top:5270;width:1191;height:1191;visibility:visible;mso-wrap-style:square;v-text-anchor:top" coordsize="224,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C9msIA&#10;AADdAAAADwAAAGRycy9kb3ducmV2LnhtbERP32vCMBB+F/Y/hBN800SFIp1RtsJAYTKswl6P5myL&#10;yaU0Uet/vwwGe7uP7+ett4Oz4k59aD1rmM8UCOLKm5ZrDefTx3QFIkRkg9YzaXhSgO3mZbTG3PgH&#10;H+lexlqkEA45amhi7HIpQ9WQwzDzHXHiLr53GBPsa2l6fKRwZ+VCqUw6bDk1NNhR0VB1LW9Ogz18&#10;c1Z0an/eHd5t8fllQrYwWk/Gw9sriEhD/Bf/uXcmzVfLJfx+k06Qm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wL2awgAAAN0AAAAPAAAAAAAAAAAAAAAAAJgCAABkcnMvZG93&#10;bnJldi54bWxQSwUGAAAAAAQABAD1AAAAhwMAAAAA&#10;" path="m223,126r-5,22l197,186r-34,26l121,225,99,223,77,218,38,197,13,163,,121,2,99,5,76,27,39,62,11,104,r22,2l148,5r38,23l212,61r12,42l223,126xe" fillcolor="#e98989" stroked="f">
                  <v:path arrowok="t" o:connecttype="custom" o:connectlocs="118531,66675;115874,78317;104712,98425;86640,112184;64315,119063;52622,118005;40928,115359;20198,104246;6910,86255;0,64029;1063,52388;2658,40217;14351,20638;32955,5821;55279,0;66973,1058;78667,2646;98865,14817;112685,32279;119063,54504;118531,66675" o:connectangles="0,0,0,0,0,0,0,0,0,0,0,0,0,0,0,0,0,0,0,0,0"/>
                </v:shape>
                <v:shape id="Freeform 221" o:spid="_x0000_s1242" style="position:absolute;left:19431;top:7143;width:936;height:1858;visibility:visible;mso-wrap-style:square;v-text-anchor:top" coordsize="176,3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Ish8MA&#10;AADdAAAADwAAAGRycy9kb3ducmV2LnhtbERPS2sCMRC+F/ofwhS8dRPrg7LdKK0giPSitXseNrOP&#10;djNZN1HXf98IQm/z8T0nWw62FWfqfeNYwzhRIIgLZxquNBy+1s+vIHxANtg6Jg1X8rBcPD5kmBp3&#10;4R2d96ESMYR9ihrqELpUSl/UZNEnriOOXOl6iyHCvpKmx0sMt618UWouLTYcG2rsaFVT8bs/WQ0r&#10;Nc3nfqvGxy4vfw7t9wfNPgetR0/D+xuIQEP4F9/dGxPnq8kUbt/EE+Ti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tIsh8MAAADdAAAADwAAAAAAAAAAAAAAAACYAgAAZHJzL2Rv&#10;d25yZXYueG1sUEsFBgAAAAAEAAQA9QAAAIgDAAAAAA==&#10;" path="m87,l79,,62,7,38,29,15,76,1,140,,176r1,36l15,274r23,48l62,343r17,8l87,351r10,l115,343r23,-21l161,274r14,-62l176,176r-1,-36l161,76,138,29,115,7,97,,87,xe" fillcolor="#abc837" stroked="f">
                  <v:path arrowok="t" o:connecttype="custom" o:connectlocs="46299,0;42042,0;32995,3704;20223,15346;7983,40217;532,74084;0,93134;532,112184;7983,144992;20223,170392;32995,181505;42042,185738;46299,185738;51621,185738;61200,181505;73440,170392;85680,144992;93131,112184;93663,93134;93131,74084;85680,40217;73440,15346;61200,3704;51621,0;46299,0" o:connectangles="0,0,0,0,0,0,0,0,0,0,0,0,0,0,0,0,0,0,0,0,0,0,0,0,0"/>
                </v:shape>
                <v:shape id="Freeform 222" o:spid="_x0000_s1243" style="position:absolute;left:23288;top:9175;width:1191;height:1191;visibility:visible;mso-wrap-style:square;v-text-anchor:top" coordsize="225,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qIN8QA&#10;AADdAAAADwAAAGRycy9kb3ducmV2LnhtbERPzWrCQBC+C32HZYTe6sYWbUjdBBVb9CC0aR9gyI5J&#10;MDsbdleNffquUPA2H9/vLIrBdOJMzreWFUwnCQjiyuqWawU/3+9PKQgfkDV2lknBlTwU+cNogZm2&#10;F/6icxlqEUPYZ6igCaHPpPRVQwb9xPbEkTtYZzBE6GqpHV5iuOnkc5LMpcGWY0ODPa0bqo7lySjA&#10;/TVdz8rfzc6aj+pztXLLtH9V6nE8LN9ABBrCXfzv3uo4P3mZwe2beILM/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saiDfEAAAA3QAAAA8AAAAAAAAAAAAAAAAAmAIAAGRycy9k&#10;b3ducmV2LnhtbFBLBQYAAAAABAAEAPUAAACJAwAAAAA=&#10;" path="m209,170r-14,19l159,215r-42,9l74,218,55,207,36,194,10,159,,117,7,74,18,53,31,35,67,10,108,r43,6l172,18r18,12l215,66r10,41l218,151r-9,19xe" fillcolor="#e98989" stroked="f">
                  <v:path arrowok="t" o:connecttype="custom" o:connectlocs="110596,90360;103188,100459;84138,114279;61913,119063;39158,115874;29104,110027;19050,103117;5292,84513;0,62189;3704,39333;9525,28171;16404,18604;35454,5315;57150,0;79905,3189;91017,9568;100542,15946;113771,35081;119063,56874;115359,80261;110596,90360" o:connectangles="0,0,0,0,0,0,0,0,0,0,0,0,0,0,0,0,0,0,0,0,0"/>
                </v:shape>
                <v:shape id="Freeform 223" o:spid="_x0000_s1244" style="position:absolute;left:20812;top:6715;width:651;height:651;visibility:visible;mso-wrap-style:square;v-text-anchor:top" coordsize="123,1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03MQA&#10;AADdAAAADwAAAGRycy9kb3ducmV2LnhtbERPTWsCMRC9F/wPYQpepCYqiGyNIqJgBQXXXrwNm+lm&#10;6WaybKKu/vqmUOhtHu9z5svO1eJGbag8axgNFQjiwpuKSw2f5+3bDESIyAZrz6ThQQGWi97LHDPj&#10;73yiWx5LkUI4ZKjBxthkUobCksMw9A1x4r586zAm2JbStHhP4a6WY6Wm0mHFqcFiQ2tLxXd+dRqe&#10;+eE5uKr9x+U4WXWN3Rwel33Uuv/ard5BROriv/jPvTNpvppM4febdIJc/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fg9NzEAAAA3QAAAA8AAAAAAAAAAAAAAAAAmAIAAGRycy9k&#10;b3ducmV2LnhtbFBLBQYAAAAABAAEAPUAAACJAwAAAAA=&#10;" path="m123,61r-1,12l113,96,96,113,74,123r-12,l49,123,27,113,10,96,1,73,,61,1,49,10,27,27,11,49,1,62,,74,1,96,11r17,16l122,49r1,12xe" fillcolor="#87cdde" stroked="f">
                  <v:path arrowok="t" o:connecttype="custom" o:connectlocs="65088,32279;64559,38629;59796,50800;50800,59796;39159,65088;32809,65088;25929,65088;14288,59796;5292,50800;529,38629;0,32279;529,25929;5292,14288;14288,5821;25929,529;32809,0;39159,529;50800,5821;59796,14288;64559,25929;65088,32279" o:connectangles="0,0,0,0,0,0,0,0,0,0,0,0,0,0,0,0,0,0,0,0,0"/>
                </v:shape>
                <v:shape id="Freeform 224" o:spid="_x0000_s1245" style="position:absolute;left:21923;top:6096;width:651;height:650;visibility:visible;mso-wrap-style:square;v-text-anchor:top" coordsize="123,1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xRR8UA&#10;AADdAAAADwAAAGRycy9kb3ducmV2LnhtbERPTWsCMRC9F/wPYYReiiZWsGVrFBELVVDo1ou3YTPd&#10;LG4myybq6q83QqG3ebzPmc47V4sztaHyrGE0VCCIC28qLjXsfz4H7yBCRDZYeyYNVwown/WeppgZ&#10;f+FvOuexFCmEQ4YabIxNJmUoLDkMQ98QJ+7Xtw5jgm0pTYuXFO5q+arURDqsODVYbGhpqTjmJ6fh&#10;lm9vLye1WR9240XX2NX2ethErZ/73eIDRKQu/ov/3F8mzVfjN3h8k06Qs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rFFHxQAAAN0AAAAPAAAAAAAAAAAAAAAAAJgCAABkcnMv&#10;ZG93bnJldi54bWxQSwUGAAAAAAQABAD1AAAAigMAAAAA&#10;" path="m123,61r-2,13l113,96,96,113r-23,9l61,123,49,122,27,113,9,96,,74,,61,,49,9,27,27,10,49,1,61,,73,1r23,9l113,27r8,22l123,61xe" fillcolor="#87cdde" stroked="f">
                  <v:path arrowok="t" o:connecttype="custom" o:connectlocs="65088,32279;64030,39159;59796,50800;50800,59796;38629,64559;32279,65088;25929,64559;14288,59796;4763,50800;0,39159;0,32279;0,25929;4763,14288;14288,5292;25929,529;32279,0;38629,529;50800,5292;59796,14288;64030,25929;65088,32279" o:connectangles="0,0,0,0,0,0,0,0,0,0,0,0,0,0,0,0,0,0,0,0,0"/>
                </v:shape>
                <v:shape id="Freeform 225" o:spid="_x0000_s1246" style="position:absolute;left:23034;top:6810;width:667;height:651;visibility:visible;mso-wrap-style:square;v-text-anchor:top" coordsize="124,1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LbzcUA&#10;AADdAAAADwAAAGRycy9kb3ducmV2LnhtbESPT2vCQBDF7wW/wzJCL0U3bUBKdBURLL2Jf8Aeh+yY&#10;DWZnQ3YT02/fORS8zfDevPeb1Wb0jRqoi3VgA+/zDBRxGWzNlYHLeT/7BBUTssUmMBn4pQib9eRl&#10;hYUNDz7ScEqVkhCOBRpwKbWF1rF05DHOQ0ss2i10HpOsXaVthw8J943+yLKF9lizNDhsaeeovJ96&#10;b6B/+7rnsd/lh3Pzk/Nhod11PxjzOh23S1CJxvQ0/19/W8HPcsGVb2QEv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ItvNxQAAAN0AAAAPAAAAAAAAAAAAAAAAAJgCAABkcnMv&#10;ZG93bnJldi54bWxQSwUGAAAAAAQABAD1AAAAigMAAAAA&#10;" path="m124,62r,12l114,96,96,113r-22,9l62,123,50,122,27,113,11,96,2,74,,62,2,49,11,27,27,10,50,1,62,,74,1r22,9l114,27r10,22l124,62xe" fillcolor="#87cdde" stroked="f">
                  <v:path arrowok="t" o:connecttype="custom" o:connectlocs="66675,32809;66675,39159;61298,50800;51619,59796;39790,64559;33338,65088;26885,64559;14518,59796;5915,50800;1075,39159;0,32809;1075,25929;5915,14288;14518,5292;26885,529;33338,0;39790,529;51619,5292;61298,14288;66675,25929;66675,32809" o:connectangles="0,0,0,0,0,0,0,0,0,0,0,0,0,0,0,0,0,0,0,0,0"/>
                </v:shape>
                <v:shape id="Freeform 226" o:spid="_x0000_s1247" style="position:absolute;left:22352;top:8080;width:650;height:651;visibility:visible;mso-wrap-style:square;v-text-anchor:top" coordsize="123,1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2yfcMA&#10;AADdAAAADwAAAGRycy9kb3ducmV2LnhtbERPS2vCQBC+F/wPywi91Y22Sk3diA8sXhuL4G3ITpOY&#10;7GzMbjT9911B6G0+vucslr2pxZVaV1pWMB5FIIgzq0vOFXwfdi/vIJxH1lhbJgW/5GCZDJ4WGGt7&#10;4y+6pj4XIYRdjAoK75tYSpcVZNCNbEMcuB/bGvQBtrnULd5CuKnlJIpm0mDJoaHAhjYFZVXaGQWm&#10;ejvbS9dMu9weP9PTal0ft71Sz8N+9QHCU+//xQ/3Xof50esc7t+EE2Ty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q2yfcMAAADdAAAADwAAAAAAAAAAAAAAAACYAgAAZHJzL2Rv&#10;d25yZXYueG1sUEsFBgAAAAAEAAQA9QAAAIgDAAAAAA==&#10;" path="m123,62r,12l113,96,97,114r-22,8l61,124,49,122,27,114,11,96,1,74,,62,1,50,11,27,27,10,49,2,61,,75,2r22,8l113,27r10,23l123,62xe" fillcolor="#87cdde" stroked="f">
                  <v:path arrowok="t" o:connecttype="custom" o:connectlocs="65088,32544;65088,38843;59796,50391;51330,59839;39688,64038;32279,65088;25929,64038;14288,59839;5821,50391;529,38843;0,32544;529,26245;5821,14172;14288,5249;25929,1050;32279,0;39688,1050;51330,5249;59796,14172;65088,26245;65088,32544" o:connectangles="0,0,0,0,0,0,0,0,0,0,0,0,0,0,0,0,0,0,0,0,0"/>
                </v:shape>
                <v:shape id="Freeform 227" o:spid="_x0000_s1248" style="position:absolute;left:20891;top:8683;width:651;height:651;visibility:visible;mso-wrap-style:square;v-text-anchor:top" coordsize="123,1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O6TsgA&#10;AADdAAAADwAAAGRycy9kb3ducmV2LnhtbESPQUsDMRCF74L/IYzgRdrEKkXWpqWIBS200LWX3obN&#10;uFncTJZN2m77652D4G2G9+a9b2aLIbTqRH1qIlt4HBtQxFV0DdcW9l+r0QuolJEdtpHJwoUSLOa3&#10;NzMsXDzzjk5lrpWEcCrQgs+5K7ROlaeAaRw7YtG+Yx8wy9rX2vV4lvDQ6okxUx2wYWnw2NGbp+qn&#10;PAYL13JzfTia9edh+7QcOv++uRzW2dr7u2H5CirTkP/Nf9cfTvDNs/DLNzKCnv8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vQ7pOyAAAAN0AAAAPAAAAAAAAAAAAAAAAAJgCAABk&#10;cnMvZG93bnJldi54bWxQSwUGAAAAAAQABAD1AAAAjQMAAAAA&#10;" path="m123,61r-1,13l112,96,96,112,74,122r-12,1l48,122,26,112,10,96,,74,,61,,48,10,26,26,10,48,,62,,74,,96,10r16,16l122,48r1,13xe" fillcolor="#87cdde" stroked="f">
                  <v:path arrowok="t" o:connecttype="custom" o:connectlocs="65088,32279;64559,39159;59267,50800;50800,59267;39159,64559;32809,65088;25400,64559;13758,59267;5292,50800;0,39159;0,32279;0,25400;5292,13758;13758,5292;25400,0;32809,0;39159,0;50800,5292;59267,13758;64559,25400;65088,32279" o:connectangles="0,0,0,0,0,0,0,0,0,0,0,0,0,0,0,0,0,0,0,0,0"/>
                </v:shape>
                <v:shape id="Freeform 228" o:spid="_x0000_s1249" style="position:absolute;left:22145;top:8953;width:651;height:651;visibility:visible;mso-wrap-style:square;v-text-anchor:top" coordsize="124,1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4BLcIA&#10;AADdAAAADwAAAGRycy9kb3ducmV2LnhtbERPS4vCMBC+C/sfwix4EU21ItI1yiK4eBMfsHscmtmm&#10;2ExKk9b6740geJuP7zmrTW8r0VHjS8cKppMEBHHudMmFgst5N16C8AFZY+WYFNzJw2b9MVhhpt2N&#10;j9SdQiFiCPsMFZgQ6kxKnxuy6CeuJo7cv2sshgibQuoGbzHcVnKWJAtpseTYYLCmraH8emqtgnb0&#10;c019u00P5+ov5cNCmt9dp9Tws//+AhGoD2/xy73XcX4yn8Lzm3iCX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HgEtwgAAAN0AAAAPAAAAAAAAAAAAAAAAAJgCAABkcnMvZG93&#10;bnJldi54bWxQSwUGAAAAAAQABAD1AAAAhwMAAAAA&#10;" path="m124,62r-2,12l112,96,96,113r-22,9l62,123,48,122,26,113,10,96,,74,,62,,49,10,27,26,10,48,1,62,,74,1r22,9l112,27r10,22l124,62xe" fillcolor="#87cdde" stroked="f">
                  <v:path arrowok="t" o:connecttype="custom" o:connectlocs="65088,32809;64038,39159;58789,50800;50391,59796;38843,64559;32544,65088;25195,64559;13647,59796;5249,50800;0,39159;0,32809;0,25929;5249,14288;13647,5292;25195,529;32544,0;38843,529;50391,5292;58789,14288;64038,25929;65088,32809" o:connectangles="0,0,0,0,0,0,0,0,0,0,0,0,0,0,0,0,0,0,0,0,0"/>
                </v:shape>
                <v:shape id="Freeform 229" o:spid="_x0000_s1250" style="position:absolute;left:22018;top:6985;width:651;height:650;visibility:visible;mso-wrap-style:square;v-text-anchor:top" coordsize="123,1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2BosUA&#10;AADdAAAADwAAAGRycy9kb3ducmV2LnhtbERPTWsCMRC9F/wPYQpeSk20ImVrFBEFFRTc9uJt2Ew3&#10;SzeTZRN19dc3QqG3ebzPmc47V4sLtaHyrGE4UCCIC28qLjV8fa5f30GEiGyw9kwabhRgPus9TTEz&#10;/spHuuSxFCmEQ4YabIxNJmUoLDkMA98QJ+7btw5jgm0pTYvXFO5qOVJqIh1WnBosNrS0VPzkZ6fh&#10;nu/vL2e1254Ob4uusav97bSLWvefu8UHiEhd/Bf/uTcmzVfjETy+SSfI2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3YGixQAAAN0AAAAPAAAAAAAAAAAAAAAAAJgCAABkcnMv&#10;ZG93bnJldi54bWxQSwUGAAAAAAQABAD1AAAAigMAAAAA&#10;" path="m123,61r-1,12l113,96,96,113,74,123r-13,l49,123,27,113,10,96,1,73,,61,1,49,10,27,27,11,49,1,61,,74,1,96,11r17,16l122,49r1,12xe" fillcolor="#87cdde" stroked="f">
                  <v:path arrowok="t" o:connecttype="custom" o:connectlocs="65088,32279;64559,38629;59796,50800;50800,59796;39159,65088;32279,65088;25929,65088;14288,59796;5292,50800;529,38629;0,32279;529,25929;5292,14288;14288,5821;25929,529;32279,0;39159,529;50800,5821;59796,14288;64559,25929;65088,32279" o:connectangles="0,0,0,0,0,0,0,0,0,0,0,0,0,0,0,0,0,0,0,0,0"/>
                </v:shape>
                <v:shape id="Freeform 230" o:spid="_x0000_s1251" style="position:absolute;left:21494;top:7699;width:651;height:651;visibility:visible;mso-wrap-style:square;v-text-anchor:top" coordsize="124,1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A6wcMA&#10;AADdAAAADwAAAGRycy9kb3ducmV2LnhtbERPTWvDMAy9D/ofjAa9jNVZM0rJ6oYS6OgtLB2sRxFr&#10;cWgsh9hJ038/Dwa76fE+tctn24mJBt86VvCySkAQ10633Cj4PB+ftyB8QNbYOSYFd/KQ7xcPO8y0&#10;u/EHTVVoRAxhn6ECE0KfSelrQxb9yvXEkft2g8UQ4dBIPeAthttOrpNkIy22HBsM9lQYqq/VaBWM&#10;T+/X1I9FWp67S8rlRpqv46TU8nE+vIEINId/8Z/7pOP85DWF32/iCX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oA6wcMAAADdAAAADwAAAAAAAAAAAAAAAACYAgAAZHJzL2Rv&#10;d25yZXYueG1sUEsFBgAAAAAEAAQA9QAAAIgDAAAAAA==&#10;" path="m124,61r-2,12l114,96,97,113r-23,8l62,123,50,121,28,113,10,96,2,73,,61,2,49,10,27,28,9,50,1,62,,74,1,97,9r17,18l122,49r2,12xe" fillcolor="#87cdde" stroked="f">
                  <v:path arrowok="t" o:connecttype="custom" o:connectlocs="65088,32279;64038,38629;59839,50800;50916,59796;38843,64030;32544,65088;26245,64030;14697,59796;5249,50800;1050,38629;0,32279;1050,25929;5249,14288;14697,4763;26245,529;32544,0;38843,529;50916,4763;59839,14288;64038,25929;65088,32279" o:connectangles="0,0,0,0,0,0,0,0,0,0,0,0,0,0,0,0,0,0,0,0,0"/>
                </v:shape>
                <v:shape id="Freeform 231" o:spid="_x0000_s1252" style="position:absolute;left:52657;top:23050;width:6731;height:2921;visibility:visible;mso-wrap-style:square;v-text-anchor:top" coordsize="1272,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3CD8MA&#10;AADdAAAADwAAAGRycy9kb3ducmV2LnhtbERPTWsCMRC9C/0PYQpepCaKiGyNIoJgQSjaiu1t2Iy7&#10;y24mS5Lq+u8bQfA2j/c582VnG3EhHyrHGkZDBYI4d6biQsP31+ZtBiJEZIONY9JwowDLxUtvjplx&#10;V97T5RALkUI4ZKihjLHNpAx5SRbD0LXEiTs7bzEm6AtpPF5TuG3kWKmptFhxaiixpXVJeX34sxpM&#10;vTkOPrrTTO39p/tpatyNflHr/mu3egcRqYtP8cO9NWm+mkzg/k06QS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l3CD8MAAADdAAAADwAAAAAAAAAAAAAAAACYAgAAZHJzL2Rv&#10;d25yZXYueG1sUEsFBgAAAAAEAAQA9QAAAIgDAAAAAA==&#10;" path="m122,l1150,r25,2l1219,20r33,33l1271,96r1,26l1272,428r-1,24l1252,495r-33,34l1175,547r-25,3l122,550,97,547,54,529,21,495,2,452,,428,,122,2,96,21,53,54,20,97,2,122,xe" fillcolor="#96accd" stroked="f">
                  <v:path arrowok="t" o:connecttype="custom" o:connectlocs="64558,0;608542,0;621771,1062;645054,10622;662517,28148;672571,50985;673100,64793;673100,227307;672571,240053;662517,262890;645054,280947;621771,290507;608542,292100;64558,292100;51329,290507;28575,280947;11113,262890;1058,240053;0,227307;0,64793;1058,50985;11113,28148;28575,10622;51329,1062;64558,0" o:connectangles="0,0,0,0,0,0,0,0,0,0,0,0,0,0,0,0,0,0,0,0,0,0,0,0,0"/>
                </v:shape>
                <v:shape id="Freeform 232" o:spid="_x0000_s1253" style="position:absolute;left:54848;top:23955;width:571;height:1095;visibility:visible;mso-wrap-style:square;v-text-anchor:top" coordsize="107,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NweMQA&#10;AADdAAAADwAAAGRycy9kb3ducmV2LnhtbERPTUsDMRC9F/wPYYRexGYtKsvatEhBKbYHW714Gzbj&#10;7uJmEpKxu/33jSD0No/3OYvV6Hp1pJg6zwbuZgUo4trbjhsDnx8vtyWoJMgWe89k4EQJVsuryQIr&#10;6wfe0/EgjcohnCo00IqESutUt+QwzXwgzty3jw4lw9hoG3HI4a7X86J41A47zg0tBlq3VP8cfp2B&#10;91hv32R/0wxhXe5CL+UXve6MmV6Pz0+ghEa5iP/dG5vnF/cP8PdNPkEvz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2jcHjEAAAA3QAAAA8AAAAAAAAAAAAAAAAAmAIAAGRycy9k&#10;b3ducmV2LnhtbFBLBQYAAAAABAAEAPUAAACJAwAAAAA=&#10;" path="m107,196r,4l107,202r-1,1l106,206r-2,1l103,207r,1l101,208r-91,l6,208,2,206,,202r,-5l,5,,4,,3,1,1r1,l3,,6,r4,l13,r4,l20,r2,l24,1r2,l26,3r1,1l27,5r,179l101,184r2,1l103,185r1,1l106,187r,2l107,191r,3l107,196xe" fillcolor="black" stroked="f">
                  <v:path arrowok="t" o:connecttype="custom" o:connectlocs="57150,103219;57150,105325;57150,106378;56616,106905;56616,108485;55548,109011;55014,109011;55014,109538;53945,109538;5341,109538;3205,109538;1068,108485;0,106378;0,103745;0,2633;0,2107;0,1580;534,527;1068,527;1602,0;3205,0;5341,0;6943,0;9080,0;10682,0;11750,0;12819,527;13887,527;13887,1580;14421,2107;14421,2633;14421,96899;53945,96899;55014,97426;55014,97426;55548,97952;56616,98479;56616,99532;57150,100585;57150,102165;57150,103219" o:connectangles="0,0,0,0,0,0,0,0,0,0,0,0,0,0,0,0,0,0,0,0,0,0,0,0,0,0,0,0,0,0,0,0,0,0,0,0,0,0,0,0,0"/>
                </v:shape>
                <v:shape id="Freeform 233" o:spid="_x0000_s1254" style="position:absolute;left:55578;top:23955;width:730;height:1111;visibility:visible;mso-wrap-style:square;v-text-anchor:top" coordsize="138,2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QrScQA&#10;AADdAAAADwAAAGRycy9kb3ducmV2LnhtbERP32vCMBB+H+x/CCf4NhNFRbpGkYEoKGPTgd3b0dya&#10;YnMpTdTuv18Gg73dx/fz8lXvGnGjLtSeNYxHCgRx6U3NlYaP0+ZpASJEZIONZ9LwTQFWy8eHHDPj&#10;7/xOt2OsRArhkKEGG2ObSRlKSw7DyLfEifvyncOYYFdJ0+E9hbtGTpSaS4c1pwaLLb1YKi/Hq9Nw&#10;+jxM3LYulN33oXx7Lc6L82yr9XDQr59BROrjv/jPvTNpvprO4febdIJc/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tEK0nEAAAA3QAAAA8AAAAAAAAAAAAAAAAAmAIAAGRycy9k&#10;b3ducmV2LnhtbFBLBQYAAAAABAAEAPUAAACJAwAAAAA=&#10;" path="m138,203r,2l138,206r-2,1l135,208r-2,l130,208r-2,2l123,210r-4,l116,208r-3,l112,208r-1,-1l109,206r-1,-1l108,202,88,154r-3,-8l82,138r-5,-6l74,126r-7,-4l61,118r-7,-2l45,116r-18,l27,203r,2l26,206r,1l24,208r-2,l19,208r-2,2l13,210r-3,l6,208r-3,l2,208,1,207,,206r,-1l,203,,11,,6,2,3,6,1,10,,54,r7,l66,1r5,l76,1,87,4,97,9r9,5l113,20r5,7l122,36r3,9l125,56r,9l123,74r-4,7l114,89r-5,6l102,100r-7,4l85,107r5,3l95,114r3,3l102,121r4,6l109,132r3,7l116,147r18,45l136,197r,4l138,202r,1xm96,58r,-11l91,37,83,30,72,26,69,25,64,24r-6,l50,24r-23,l27,94r27,l64,93r8,-2l80,88r6,-4l91,78r2,-6l96,65r,-7xe" fillcolor="black" stroked="f">
                  <v:path arrowok="t" o:connecttype="custom" o:connectlocs="73025,108479;71967,109537;70379,110067;67733,111125;62971,111125;59796,110067;58737,109537;57150,108479;46567,81492;43392,73025;39158,66675;32279,62442;23813,61383;14287,107421;13758,109008;12700,110067;10054,110067;6879,111125;3175,110067;1058,110067;0,109008;0,107421;0,3175;3175,529;28575,0;34925,529;40217,529;51329,4763;59796,10583;64558,19050;66146,29633;65087,39158;60325,47096;53975,52917;44979,56621;50271,60325;53975,64029;57679,69850;61383,77788;71967,104246;73025,106892;50800,30692;48154,19579;38100,13758;33867,12700;26458,12700;14287,49742;33867,49213;42333,46567;48154,41275;50800,34396" o:connectangles="0,0,0,0,0,0,0,0,0,0,0,0,0,0,0,0,0,0,0,0,0,0,0,0,0,0,0,0,0,0,0,0,0,0,0,0,0,0,0,0,0,0,0,0,0,0,0,0,0,0,0"/>
                  <o:lock v:ext="edit" verticies="t"/>
                </v:shape>
                <v:shape id="Freeform 234" o:spid="_x0000_s1255" style="position:absolute;left:56515;top:23955;width:682;height:1111;visibility:visible;mso-wrap-style:square;v-text-anchor:top" coordsize="128,2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Ikb8UA&#10;AADdAAAADwAAAGRycy9kb3ducmV2LnhtbERPS2sCMRC+C/0PYQreNGmxKlujlBbFIgo+Du5t2Iy7&#10;SzeT7Sbqtr++KQje5uN7zmTW2kpcqPGlYw1PfQWCOHOm5FzDYT/vjUH4gGywckwafsjDbPrQmWBi&#10;3JW3dNmFXMQQ9glqKEKoEyl9VpBF33c1ceROrrEYImxyaRq8xnBbyWelhtJiybGhwJreC8q+dmer&#10;If2Q9njabL5Tt15sP9PfFFfqRevuY/v2CiJQG+7im3tp4nw1GMH/N/EEOf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UiRvxQAAAN0AAAAPAAAAAAAAAAAAAAAAAJgCAABkcnMv&#10;ZG93bnJldi54bWxQSwUGAAAAAAQABAD1AAAAigMAAAAA&#10;" path="m128,62r-1,15l123,90r-6,11l108,111r-11,7l85,125r-15,3l52,130r-24,l28,203r,2l27,206r-1,1l25,208r-1,l21,208r-2,2l15,210r-4,l7,208r-2,l4,208,3,207,1,206,,205r,-2l,13,1,6,4,4,7,1,11,,56,r7,l69,1r6,l84,4r7,2l101,10r7,6l116,22r5,9l125,40r2,9l128,62xm99,64r,-12l94,42,89,35,83,30,75,26,68,25,60,24r-7,l28,24r,82l53,106r12,l74,104r7,-4l88,95r4,-6l96,81r3,-8l99,64xe" fillcolor="black" stroked="f">
                  <v:path arrowok="t" o:connecttype="custom" o:connectlocs="67730,40746;62397,53446;51731,62442;37331,67733;14933,68792;14933,108479;13866,109537;12799,110067;10133,111125;5866,111125;2667,110067;1600,109537;0,108479;0,6879;2133,2117;5866,0;33598,0;39998,529;48531,3175;57597,8467;64530,16404;67730,25929;52797,33867;50131,22225;44264,15875;36265,13229;28265,12700;14933,56092;34665,56092;43198,52917;49064,47096;52797,38629" o:connectangles="0,0,0,0,0,0,0,0,0,0,0,0,0,0,0,0,0,0,0,0,0,0,0,0,0,0,0,0,0,0,0,0"/>
                  <o:lock v:ext="edit" verticies="t"/>
                </v:shape>
                <v:shape id="Freeform 235" o:spid="_x0000_s1256" style="position:absolute;left:65484;top:31797;width:3921;height:3921;visibility:visible;mso-wrap-style:square;v-text-anchor:top" coordsize="740,7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Nx+sgA&#10;AADdAAAADwAAAGRycy9kb3ducmV2LnhtbESPT0vDQBDF7wW/wzKCt3ajlCKxm1D8W4oUbXvpbciO&#10;STQ7G3fXNP32zkHwNsN7895vluXoOjVQiK1nA9ezDBRx5W3LtYHD/ml6CyomZIudZzJwpghlcTFZ&#10;Ym79id9p2KVaSQjHHA00KfW51rFqyGGc+Z5YtA8fHCZZQ61twJOEu07fZNlCO2xZGhrs6b6h6mv3&#10;4wy82Of5W7V59MfVegiLw/bhe3z9NObqclzdgUo0pn/z3/XaCn42F1z5RkbQx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A83H6yAAAAN0AAAAPAAAAAAAAAAAAAAAAAJgCAABk&#10;cnMvZG93bnJldi54bWxQSwUGAAAAAAQABAD1AAAAjQMAAAAA&#10;" path="m740,371r-1,38l724,480r-28,67l657,606r-51,50l547,697r-67,27l408,739r-38,1l333,739,260,724,193,697,134,656,84,606,44,547,16,480,1,409,,371,1,332,16,260,44,193,84,134,134,85,193,44,260,17,333,1,370,r38,1l480,17r67,27l606,85r51,49l696,193r28,67l739,332r1,39xe" fillcolor="#ffb380" strokecolor="#f6a066" strokeweight="2pt">
                  <v:path arrowok="t" o:connecttype="custom" o:connectlocs="392113,196586;391583,216722;383635,254344;368798,289846;348133,321109;321109,347603;289846,369328;254344,383635;216192,391583;196057,392113;176451,391583;137769,383635;102267,369328;71004,347603;44510,321109;23315,289846;8478,254344;530,216722;0,196586;530,175921;8478,137769;23315,102267;44510,71004;71004,45040;102267,23315;137769,9008;176451,530;196057,0;216192,530;254344,9008;289846,23315;321109,45040;348133,71004;368798,102267;383635,137769;391583,175921;392113,196586" o:connectangles="0,0,0,0,0,0,0,0,0,0,0,0,0,0,0,0,0,0,0,0,0,0,0,0,0,0,0,0,0,0,0,0,0,0,0,0,0"/>
                </v:shape>
                <v:shape id="Freeform 236" o:spid="_x0000_s1257" style="position:absolute;left:73056;top:15970;width:6779;height:6763;visibility:visible;mso-wrap-style:square;v-text-anchor:top" coordsize="1279,12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aXu8QA&#10;AADdAAAADwAAAGRycy9kb3ducmV2LnhtbERPS27CMBDdI/UO1iB1U4FdShNIMaiqCuqu5XOAUTxN&#10;IuJxGpsQbo+RKrGbp/edxaq3teio9ZVjDc9jBYI4d6biQsNhvx7NQPiAbLB2TBou5GG1fBgsMDPu&#10;zFvqdqEQMYR9hhrKEJpMSp+XZNGPXUMcuV/XWgwRtoU0LZ5juK3lRKlEWqw4NpTY0EdJ+XF3shoo&#10;3WzUKXlJ0vTSvVY/f99Pn5NO68dh//4GIlAf7uJ/95eJ89V0Drdv4glye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Wl7vEAAAA3QAAAA8AAAAAAAAAAAAAAAAAmAIAAGRycy9k&#10;b3ducmV2LnhtbFBLBQYAAAAABAAEAPUAAACJAwAAAAA=&#10;" path="m1279,640r-2,33l1271,737r-13,63l1239,860r-37,85l1133,1047r-87,86l944,1202r-85,39l798,1259r-61,12l672,1279r-33,l606,1279r-65,-8l479,1259r-60,-18l334,1202,232,1133r-88,-86l77,945,38,860,20,800,6,737,,673,,640,,606,6,542,20,479,38,420,77,334,144,233r88,-87l334,77,419,40,479,20,541,8,606,2,639,r33,2l737,8r61,12l859,40r85,37l1046,146r87,87l1202,334r37,86l1258,479r13,63l1277,606r2,34xe" fillcolor="#ffe36f" strokecolor="#f4d144" strokeweight="2pt">
                  <v:path arrowok="t" o:connecttype="custom" o:connectlocs="677863,338402;676803,355851;673623,389691;666733,423002;656663,454728;637053,499672;600484,553604;554374,599077;500315,635561;455265,656182;422936,665700;390606,672045;356156,676275;338667,676275;321177,676275;286727,672045;253867,665700;222068,656182;177018,635561;122959,599077;76319,553604;40810,499672;20140,454728;10600,423002;3180,389691;0,355851;0,338402;0,320424;3180,286584;10600,253273;20140,222076;40810,176603;76319,123199;122959,77198;177018,40714;222068,21150;253867,10575;286727,4230;321177,1058;338667,0;356156,1058;390606,4230;422936,10575;455265,21150;500315,40714;554374,77198;600484,123199;637053,176603;656663,222076;666733,253273;673623,286584;676803,320424;677863,338402" o:connectangles="0,0,0,0,0,0,0,0,0,0,0,0,0,0,0,0,0,0,0,0,0,0,0,0,0,0,0,0,0,0,0,0,0,0,0,0,0,0,0,0,0,0,0,0,0,0,0,0,0,0,0,0,0"/>
                </v:shape>
                <v:shape id="Freeform 237" o:spid="_x0000_s1258" style="position:absolute;left:73644;top:27844;width:5604;height:5588;visibility:visible;mso-wrap-style:square;v-text-anchor:top" coordsize="1058,10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D7Z8UA&#10;AADdAAAADwAAAGRycy9kb3ducmV2LnhtbESPQWvCQBCF70L/wzKF3nSj0KppNlKFQg8VMYrnMTtN&#10;QrOzIbua9N93DoXeZnhv3vsm24yuVXfqQ+PZwHyWgCIuvW24MnA+vU9XoEJEtth6JgM/FGCTP0wy&#10;TK0f+Ej3IlZKQjikaKCOsUu1DmVNDsPMd8SiffneYZS1r7TtcZBw1+pFkrxohw1LQ40d7Woqv4ub&#10;M3DbD1jswxKvHqtL+Tk/bteHrTFPj+PbK6hIY/w3/11/WMFPnoVfvpERdP4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sPtnxQAAAN0AAAAPAAAAAAAAAAAAAAAAAJgCAABkcnMv&#10;ZG93bnJldi54bWxQSwUGAAAAAAQABAD1AAAAigMAAAAA&#10;" path="m1058,528r-3,55l1034,686r-39,95l937,866r-71,71l782,994r-95,41l584,1056r-55,2l474,1056,372,1035,277,994,192,937,121,866,63,781,23,686,2,583,,528,2,474,23,371,63,276r58,-84l192,120,277,63,372,24,474,1,529,r55,1l687,24r95,39l866,120r71,72l995,276r39,95l1055,474r3,54xe" fillcolor="#ffc655" strokecolor="#f7bf4d" strokeweight="2pt">
                  <v:path arrowok="t" o:connecttype="custom" o:connectlocs="560388,278872;558799,307921;547676,362322;527019,412498;496298,457392;458692,494892;414200,524997;363881,546652;309326,557744;280194,558800;251062,557744;197036,546652;146718,524997;101696,494892;64090,457392;33369,412498;12182,362322;1059,307921;0,278872;1059,250351;12182,195950;33369,145774;64090,101408;101696,63380;146718,33274;197036,12676;251062,528;280194,0;309326,528;363881,12676;414200,33274;458692,63380;496298,101408;527019,145774;547676,195950;558799,250351;560388,278872" o:connectangles="0,0,0,0,0,0,0,0,0,0,0,0,0,0,0,0,0,0,0,0,0,0,0,0,0,0,0,0,0,0,0,0,0,0,0,0,0"/>
                </v:shape>
                <v:shape id="Freeform 238" o:spid="_x0000_s1259" style="position:absolute;left:6858;top:9255;width:1793;height:1794;visibility:visible;mso-wrap-style:square;v-text-anchor:top" coordsize="339,3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bi8EA&#10;AADdAAAADwAAAGRycy9kb3ducmV2LnhtbERPTYvCMBC9C/6HMAt7kTXtgrJbjSKC4NXqxdtsMzZh&#10;m0lpolZ/vREEb/N4nzNf9q4RF+qC9awgH2cgiCuvLdcKDvvN1w+IEJE1Np5JwY0CLBfDwRwL7a+8&#10;o0sZa5FCOBSowMTYFlKGypDDMPYtceJOvnMYE+xqqTu8pnDXyO8sm0qHllODwZbWhqr/8uwU/AY+&#10;/t3sfXselVM7MaMml/dcqc+PfjUDEamPb/HLvdVpfjbJ4flNOkE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g3W4vBAAAA3QAAAA8AAAAAAAAAAAAAAAAAmAIAAGRycy9kb3du&#10;cmV2LnhtbFBLBQYAAAAABAAEAPUAAACGAwAAAAA=&#10;" path="m339,169r-2,17l331,219r-13,30l299,276r-22,24l250,318r-31,12l186,338r-17,l151,338r-33,-8l89,318,62,300,38,276,20,249,7,219,1,186,,169,1,152,7,119,20,88,38,61,62,38,89,20,118,8,151,r18,l186,r33,8l250,20r27,18l299,61r19,27l331,119r6,33l339,169xe" fillcolor="#87cdde" stroked="f">
                  <v:path arrowok="t" o:connecttype="custom" o:connectlocs="179388,89694;178330,98716;175155,116231;168275,132153;158221,146483;146580,159220;132292,168773;115888,175142;98425,179388;89429,179388;79904,179388;62442,175142;47096,168773;32808,159220;20108,146483;10583,132153;3704,116231;529,98716;0,89694;529,80672;3704,63157;10583,46705;20108,32375;32808,20168;47096,10615;62442,4246;79904,0;89429,0;98425,0;115888,4246;132292,10615;146580,20168;158221,32375;168275,46705;175155,63157;178330,80672;179388,89694" o:connectangles="0,0,0,0,0,0,0,0,0,0,0,0,0,0,0,0,0,0,0,0,0,0,0,0,0,0,0,0,0,0,0,0,0,0,0,0,0"/>
                </v:shape>
                <v:shape id="Freeform 239" o:spid="_x0000_s1260" style="position:absolute;left:8397;top:11176;width:1778;height:1778;visibility:visible;mso-wrap-style:square;v-text-anchor:top" coordsize="337,3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9NxsMA&#10;AADdAAAADwAAAGRycy9kb3ducmV2LnhtbERPTWvCQBC9F/wPyxS86W5jWyW6igjFXqRo9eBtyI5J&#10;MDubZtcY/70rCL3N433ObNHZSrTU+NKxhrehAkGcOVNyrmH/+zWYgPAB2WDlmDTcyMNi3nuZYWrc&#10;lbfU7kIuYgj7FDUUIdSplD4ryKIfupo4cifXWAwRNrk0DV5juK1kotSntFhybCiwplVB2Xl3sRqk&#10;Wh3H6/ef46g6dO4vGXNbb1jr/mu3nIII1IV/8dP9beJ89ZHA45t4gpz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r9NxsMAAADdAAAADwAAAAAAAAAAAAAAAACYAgAAZHJzL2Rv&#10;d25yZXYueG1sUEsFBgAAAAAEAAQA9QAAAIgDAAAAAA==&#10;" path="m337,169r,17l330,219r-13,30l299,276r-23,23l248,318r-29,12l186,338r-18,l151,338r-33,-8l87,318,60,299,38,276,19,249,6,219,,186,,169,,152,6,118,19,88,38,60,60,38,87,20,118,7,151,r17,l186,r33,7l248,20r28,18l299,60r18,28l330,118r7,34l337,169xe" fillcolor="#e98989" stroked="f">
                  <v:path arrowok="t" o:connecttype="custom" o:connectlocs="177800,88900;177800,97843;174107,115202;167248,130983;157751,145186;145617,157285;130844,167279;115544,173592;98133,177800;88636,177800;79667,177800;62256,173592;45901,167279;31656,157285;20049,145186;10024,130983;3166,115202;0,97843;0,88900;0,79957;3166,62072;10024,46291;20049,31562;31656,19989;45901,10521;62256,3682;79667,0;88636,0;98133,0;115544,3682;130844,10521;145617,19989;157751,31562;167248,46291;174107,62072;177800,79957;177800,88900" o:connectangles="0,0,0,0,0,0,0,0,0,0,0,0,0,0,0,0,0,0,0,0,0,0,0,0,0,0,0,0,0,0,0,0,0,0,0,0,0"/>
                </v:shape>
                <v:shape id="Freeform 240" o:spid="_x0000_s1261" style="position:absolute;left:11049;top:8604;width:6429;height:3524;visibility:visible;mso-wrap-style:square;v-text-anchor:top" coordsize="1214,6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ttMUA&#10;AADdAAAADwAAAGRycy9kb3ducmV2LnhtbESPT2sCMRDF74LfIYzQi2hiS8WuRlkEaa/+ofQ43Yyb&#10;xc1k2cR120/fCAVvM7w37/dmteldLTpqQ+VZw2yqQBAX3lRcajgdd5MFiBCRDdaeScMPBdish4MV&#10;ZsbfeE/dIZYihXDIUIONscmkDIUlh2HqG+KknX3rMKa1LaVp8ZbCXS2flZpLhxUngsWGtpaKy+Hq&#10;EiR+Y170X91nzvasePx+fPtlrZ9Gfb4EEamPD/P/9YdJ9dXrC9y/SSP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7+20xQAAAN0AAAAPAAAAAAAAAAAAAAAAAJgCAABkcnMv&#10;ZG93bnJldi54bWxQSwUGAAAAAAQABAD1AAAAigMAAAAA&#10;" path="m,666l67,598,204,479,344,378,487,290,637,216,792,150,1037,59,1214,e" filled="f" strokecolor="#bebebe" strokeweight=".57328mm">
                  <v:path arrowok="t" o:connecttype="custom" o:connectlocs="0,352425;35483,316442;108039,253471;182183,200025;257917,153458;337357,114300;419446,79375;549198,31221;642938,0" o:connectangles="0,0,0,0,0,0,0,0,0"/>
                </v:shape>
                <v:shape id="Freeform 241" o:spid="_x0000_s1262" style="position:absolute;left:16271;top:8461;width:1461;height:952;visibility:visible;mso-wrap-style:square;v-text-anchor:top" coordsize="276,1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8nNsYA&#10;AADdAAAADwAAAGRycy9kb3ducmV2LnhtbERPTUvDQBC9C/6HZQQvxW6qtZSYTSktothTq9LrmB2T&#10;2OxsurtNor++Kwje5vE+J1sMphEdOV9bVjAZJyCIC6trLhW8vT7ezEH4gKyxsUwKvsnDIr+8yDDV&#10;tuctdbtQihjCPkUFVQhtKqUvKjLox7YljtyndQZDhK6U2mEfw00jb5NkJg3WHBsqbGlVUXHYnYyC&#10;0dN6P+3fP35mdy/HTjbsRl/dRqnrq2H5ACLQEP7Ff+5nHecn91P4/SaeIPM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58nNsYAAADdAAAADwAAAAAAAAAAAAAAAACYAgAAZHJz&#10;L2Rvd25yZXYueG1sUEsFBgAAAAAEAAQA9QAAAIsDAAAAAA==&#10;" path="m,l276,7,60,180r8,-25l66,105,50,58,21,16,,xe" fillcolor="#bebebe" strokecolor="#bebebe" strokeweight=".2205mm">
                  <v:path arrowok="t" o:connecttype="custom" o:connectlocs="0,0;146050,3704;31750,95250;35983,82021;34925,55562;26458,30692;11113,8467;0,0" o:connectangles="0,0,0,0,0,0,0,0"/>
                </v:shape>
                <v:shape id="Freeform 242" o:spid="_x0000_s1263" style="position:absolute;left:11017;top:3778;width:6604;height:2826;visibility:visible;mso-wrap-style:square;v-text-anchor:top" coordsize="1248,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pJcEA&#10;AADdAAAADwAAAGRycy9kb3ducmV2LnhtbERPzYrCMBC+L/gOYQRva+KCXa1GkQVB8OBu9QGGZmyK&#10;zaQ0sda3NwsLe5uP73fW28E1oqcu1J41zKYKBHHpTc2Vhst5/74AESKywcYzaXhSgO1m9LbG3PgH&#10;/1BfxEqkEA45arAxtrmUobTkMEx9S5y4q+8cxgS7SpoOHyncNfJDqUw6rDk1WGzpy1J5K+5OQ1aU&#10;VkU7fPbS++/jMjud9per1pPxsFuBiDTEf/Gf+2DSfDWfw+836QS5e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v+qSXBAAAA3QAAAA8AAAAAAAAAAAAAAAAAmAIAAGRycy9kb3du&#10;cmV2LnhtbFBLBQYAAAAABAAEAPUAAACGAwAAAAA=&#10;" path="m,l99,11,277,44,437,88r148,55l726,211r139,79l1083,426r165,108e" filled="f" strokecolor="#bebebe" strokeweight=".57328mm">
                  <v:path arrowok="t" o:connecttype="custom" o:connectlocs="0,0;52387,5821;146579,23283;231246,46567;309563,75671;384175,111654;457729,153458;573088,225425;660400,282575" o:connectangles="0,0,0,0,0,0,0,0,0"/>
                </v:shape>
                <v:shape id="Freeform 243" o:spid="_x0000_s1264" style="position:absolute;left:16430;top:5588;width:1429;height:1158;visibility:visible;mso-wrap-style:square;v-text-anchor:top" coordsize="270,2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PAA8MA&#10;AADdAAAADwAAAGRycy9kb3ducmV2LnhtbESPS6vCMBCF9xf8D2EENxdN1euDahRRlG594HpoxrbY&#10;TGoTtf57Iwh3N8M555sz82VjSvGg2hWWFfR7EQji1OqCMwWn47Y7BeE8ssbSMil4kYPlovUzx1jb&#10;J+/pcfCZCBB2MSrIva9iKV2ak0HXsxVx0C62NujDWmdS1/gMcFPKQRSNpcGCw4UcK1rnlF4PdxMo&#10;r2PSnIrdbTP8NZONTwZ29XdWqtNuVjMQnhr/b/6mEx3qR6MxfL4JI8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fPAA8MAAADdAAAADwAAAAAAAAAAAAAAAACYAgAAZHJzL2Rv&#10;d25yZXYueG1sUEsFBgAAAAAEAAQA9QAAAIgDAAAAAA==&#10;" path="m104,l270,219,,160,25,149,63,117,90,75,104,25,104,xe" fillcolor="#bebebe" strokecolor="#bebebe" strokeweight=".2205mm">
                  <v:path arrowok="t" o:connecttype="custom" o:connectlocs="55033,0;142875,115888;0,84667;13229,78846;33338,61913;47625,39688;55033,13229;55033,0" o:connectangles="0,0,0,0,0,0,0,0"/>
                </v:shape>
                <v:shape id="Freeform 244" o:spid="_x0000_s1265" style="position:absolute;left:56165;top:4270;width:10414;height:4604;visibility:visible;mso-wrap-style:square;v-text-anchor:top" coordsize="1968,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WP1sMA&#10;AADdAAAADwAAAGRycy9kb3ducmV2LnhtbERPTWsCMRC9C/6HMEJvmlTaqqtRZKG09FYV0duwGTdL&#10;N5Nlk7prf31TKHibx/uc1aZ3tbhSGyrPGh4nCgRx4U3FpYbD/nU8BxEissHaM2m4UYDNejhYYWZ8&#10;x5903cVSpBAOGWqwMTaZlKGw5DBMfEOcuItvHcYE21KaFrsU7mo5VepFOqw4NVhsKLdUfO2+nYaf&#10;xTF3T50tmvMp4LnOP9TbDbV+GPXbJYhIfbyL/93vJs1XzzP4+yadI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SWP1sMAAADdAAAADwAAAAAAAAAAAAAAAACYAgAAZHJzL2Rv&#10;d25yZXYueG1sUEsFBgAAAAAEAAQA9QAAAIgDAAAAAA==&#10;" path="m,1l87,,255,7,418,26,576,55,729,93r145,47l1013,193r133,60l1272,319r118,69l1555,497r191,152l1904,800r64,72e" filled="f" strokecolor="#bebebe" strokeweight=".57328mm">
                  <v:path arrowok="t" o:connecttype="custom" o:connectlocs="0,528;46038,0;134938,3696;221192,13727;304800,29037;385763,49100;462492,73913;536046,101895;606425,133572;673100,168417;735542,204846;822854,262393;923925,342641;1007533,422362;1041400,460375" o:connectangles="0,0,0,0,0,0,0,0,0,0,0,0,0,0,0"/>
                </v:shape>
                <v:shape id="Freeform 245" o:spid="_x0000_s1266" style="position:absolute;left:65484;top:7715;width:1270;height:1365;visibility:visible;mso-wrap-style:square;v-text-anchor:top" coordsize="241,2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dqSMUA&#10;AADdAAAADwAAAGRycy9kb3ducmV2LnhtbESPQWvCQBCF74X+h2UK3uqmosWmrlIEQfCixkOP0+yY&#10;RLOzIbvG6K93DkJv85j3vXkzW/SuVh21ofJs4GOYgCLOva24MHDIVu9TUCEiW6w9k4EbBVjMX19m&#10;mFp/5R11+1goCeGQooEyxibVOuQlOQxD3xDL7uhbh1FkW2jb4lXCXa1HSfKpHVYsF0psaFlSft5f&#10;nNQ4kef7pqnpK46z3+12+tedcmMGb/3PN6hIffw3P+m1FS6ZSF35RkbQ8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52pIxQAAAN0AAAAPAAAAAAAAAAAAAAAAAJgCAABkcnMv&#10;ZG93bnJldi54bWxQSwUGAAAAAAQABAD1AAAAigMAAAAA&#10;" path="m144,r97,259l,125r26,-3l73,103,111,69,137,26,144,xe" fillcolor="#bebebe" strokecolor="#bebebe" strokeweight=".2205mm">
                  <v:path arrowok="t" o:connecttype="custom" o:connectlocs="75884,0;127000,136525;0,65890;13701,64309;38469,54294;58494,36372;72195,13705;75884,0" o:connectangles="0,0,0,0,0,0,0,0"/>
                </v:shape>
                <v:line id="Line 246" o:spid="_x0000_s1267" style="position:absolute;visibility:visible;mso-wrap-style:square" from="76485,34591" to="76485,387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svwzL8AAADdAAAADwAAAGRycy9kb3ducmV2LnhtbERPzWoCMRC+C75DGKE3TSy01NUoi1Lw&#10;2K4+wLAZN4ubyZrEdX37plDobT6+39nsRteJgUJsPWtYLhQI4tqblhsN59Pn/ANETMgGO8+k4UkR&#10;dtvpZIOF8Q/+pqFKjcghHAvUYFPqCyljbclhXPieOHMXHxymDEMjTcBHDnedfFXqXTpsOTdY7Glv&#10;qb5Wd6dhCL63/tZ+UTXcrUrxFMryoPXLbCzXIBKN6V/85z6aPF+9reD3m3yC3P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2svwzL8AAADdAAAADwAAAAAAAAAAAAAAAACh&#10;AgAAZHJzL2Rvd25yZXYueG1sUEsFBgAAAAAEAAQA+QAAAI0DAAAAAA==&#10;" strokecolor="#bebebe" strokeweight=".57328mm"/>
                <v:shape id="Freeform 247" o:spid="_x0000_s1268" style="position:absolute;left:75977;top:37639;width:1016;height:1365;visibility:visible;mso-wrap-style:square;v-text-anchor:top" coordsize="191,2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vuWcYA&#10;AADdAAAADwAAAGRycy9kb3ducmV2LnhtbESPQUsDMRCF70L/Q5iCF7GJIkW2TYu1CL2JrRdv0824&#10;Wd1Mtkm2Xf+9cxC8zfDevPfNcj2GTp0p5TayhbuZAUVcR9dyY+H98HL7CCoXZIddZLLwQxnWq8nV&#10;EisXL/xG531plIRwrtCCL6WvtM61p4B5Fnti0T5jClhkTY12CS8SHjp9b8xcB2xZGjz29Oyp/t4P&#10;wcKR/cc2dIebwZyGzcNr+urb3dba6+n4tABVaCz/5r/rnRN8Mxd++UZG0K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vvuWcYAAADdAAAADwAAAAAAAAAAAAAAAACYAgAAZHJz&#10;L2Rvd25yZXYueG1sUEsFBgAAAAAEAAQA9QAAAIsDAAAAAA==&#10;" path="m191,l96,259,,,22,14,70,30r51,l169,14,191,xe" fillcolor="#bebebe" strokecolor="#bebebe" strokeweight=".2205mm">
                  <v:path arrowok="t" o:connecttype="custom" o:connectlocs="101600,0;51066,136525;0,0;11703,7380;37236,15814;64364,15814;89897,7380;101600,0" o:connectangles="0,0,0,0,0,0,0,0"/>
                </v:shape>
                <v:line id="Line 248" o:spid="_x0000_s1269" style="position:absolute;flip:x;visibility:visible;mso-wrap-style:square" from="76485,23733" to="76517,262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0XdXcQAAADdAAAADwAAAGRycy9kb3ducmV2LnhtbERPTWvCQBC9C/0PyxR6010VtERXCQWh&#10;FEQaPdTbkB2TaHY2zW41+uu7guBtHu9z5svO1uJMra8caxgOFAji3JmKCw277ar/DsIHZIO1Y9Jw&#10;JQ/LxUtvjolxF/6mcxYKEUPYJ6ihDKFJpPR5SRb9wDXEkTu41mKIsC2kafESw20tR0pNpMWKY0OJ&#10;DX2UlJ+yP6th0/yq/fqmpll6/KnHu+4w/kql1m+vXToDEagLT/HD/WnifDUZwv2beIJc/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Rd1dxAAAAN0AAAAPAAAAAAAAAAAA&#10;AAAAAKECAABkcnMvZG93bnJldi54bWxQSwUGAAAAAAQABAD5AAAAkgMAAAAA&#10;" strokecolor="#bebebe" strokeweight=".57328mm"/>
                <v:shape id="Freeform 249" o:spid="_x0000_s1270" style="position:absolute;left:75993;top:25146;width:1016;height:1381;visibility:visible;mso-wrap-style:square;v-text-anchor:top" coordsize="191,2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XVtcMA&#10;AADdAAAADwAAAGRycy9kb3ducmV2LnhtbERPS2sCMRC+C/6HMEIvUpNKkbI1ig8K3oqPS2/TzXSz&#10;7WayJlnd/ntTKHibj+8582XvGnGhEGvPGp4mCgRx6U3NlYbT8e3xBURMyAYbz6ThlyIsF8PBHAvj&#10;r7ynyyFVIodwLFCDTaktpIylJYdx4lvizH354DBlGCppAl5zuGvkVKmZdFhzbrDY0sZS+XPonIZP&#10;th9b1xzHnTp36+f38N3Wu63WD6N+9QoiUZ/u4n/3zuT5ajaFv2/yCXJ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WXVtcMAAADdAAAADwAAAAAAAAAAAAAAAACYAgAAZHJzL2Rv&#10;d25yZXYueG1sUEsFBgAAAAAEAAQA9QAAAIgDAAAAAA==&#10;" path="m191,2l92,259,,,23,14,69,30r51,2l168,17,191,2xe" fillcolor="#bebebe" strokecolor="#bebebe" strokeweight=".2205mm">
                  <v:path arrowok="t" o:connecttype="custom" o:connectlocs="101600,1067;48938,138113;0,0;12235,7466;36704,15998;63832,17064;89365,9065;101600,1067" o:connectangles="0,0,0,0,0,0,0,0"/>
                </v:shape>
                <v:shape id="Freeform 250" o:spid="_x0000_s1271" style="position:absolute;left:60563;top:14589;width:6921;height:9715;visibility:visible;mso-wrap-style:square;v-text-anchor:top" coordsize="1308,18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RC2sUA&#10;AADdAAAADwAAAGRycy9kb3ducmV2LnhtbERPTWvCQBC9F/wPywi9NZsqBJtmIyWgqNCDtrR4G7LT&#10;JJidDdmtSf69WxB6m8f7nGw9mlZcqXeNZQXPUQyCuLS64UrB58fmaQXCeWSNrWVSMJGDdT57yDDV&#10;duAjXU++EiGEXYoKau+7VEpX1mTQRbYjDtyP7Q36APtK6h6HEG5auYjjRBpsODTU2FFRU3k5/RoF&#10;l+99616KL73ZnVfb6X3cH5b+rNTjfHx7BeFp9P/iu3unw/w4WcLfN+EEmd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1ELaxQAAAN0AAAAPAAAAAAAAAAAAAAAAAJgCAABkcnMv&#10;ZG93bnJldi54bWxQSwUGAAAAAAQABAD1AAAAigMAAAAA&#10;" path="m1308,r-12,64l1261,196r-46,136l1157,470r-68,137l1011,747,928,883r-92,133l742,1146,642,1269,541,1386,439,1493r-103,98l235,1678r-97,75l45,1813,,1836e" filled="f" strokecolor="#bebebe" strokeweight=".57328mm">
                  <v:path arrowok="t" o:connecttype="custom" o:connectlocs="692150,0;685800,33867;667279,103717;642938,175683;612246,248708;576263,321204;534988,395288;491067,467254;442383,537633;392642,606425;339725,671513;286279,733425;232304,790046;177800,841904;124354,887942;73025,927629;23813,959379;0,971550" o:connectangles="0,0,0,0,0,0,0,0,0,0,0,0,0,0,0,0,0,0"/>
                </v:shape>
                <v:shape id="Freeform 251" o:spid="_x0000_s1272" style="position:absolute;left:60325;top:23352;width:1444;height:1079;visibility:visible;mso-wrap-style:square;v-text-anchor:top" coordsize="274,2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d39cIA&#10;AADdAAAADwAAAGRycy9kb3ducmV2LnhtbERP22oCMRB9L/QfwhR8EU2qRXQ1ShWlFQTx8gHDZrq7&#10;dDNZkqjr35uC0Lc5nOvMFq2txZV8qBxreO8rEMS5MxUXGs6nTW8MIkRkg7Vj0nCnAIv568sMM+Nu&#10;fKDrMRYihXDIUEMZY5NJGfKSLIa+a4gT9+O8xZigL6TxeEvhtpYDpUbSYsWpocSGViXlv8eL1SCX&#10;XW+wHW8nKpx3FAfD/frypXXnrf2cgojUxn/x0/1t0nw1+oC/b9IJc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F3f1wgAAAN0AAAAPAAAAAAAAAAAAAAAAAJgCAABkcnMvZG93&#10;bnJldi54bWxQSwUGAAAAAAQABAD1AAAAhwMAAAAA&#10;" path="m274,170l,202,188,r-3,26l193,76r23,45l252,156r22,14xe" fillcolor="#bebebe" strokecolor="#bebebe" strokeweight=".2205mm">
                  <v:path arrowok="t" o:connecttype="custom" o:connectlocs="144463,90849;0,107950;99121,0;97539,13895;101757,40615;113883,64663;132864,83367;144463,90849" o:connectangles="0,0,0,0,0,0,0,0"/>
                </v:shape>
                <v:shape id="Freeform 252" o:spid="_x0000_s1273" style="position:absolute;left:52657;top:29638;width:6731;height:2921;visibility:visible;mso-wrap-style:square;v-text-anchor:top" coordsize="1272,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79MQA&#10;AADdAAAADwAAAGRycy9kb3ducmV2LnhtbERP32vCMBB+F/Y/hBvsZWjiYCK1qYggOBgM3UR9O5qz&#10;LW0uJcm0+++XwcC3+/h+Xr4cbCeu5EPjWMN0okAQl840XGn4+tyM5yBCRDbYOSYNPxRgWTyMcsyM&#10;u/GOrvtYiRTCIUMNdYx9JmUoa7IYJq4nTtzFeYsxQV9J4/GWwm0nX5SaSYsNp4Yae1rXVLb7b6vB&#10;tJvD89twnKud/3CnrsX36Rm1fnocVgsQkYZ4F/+7tybNV7NX+PsmnS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qkO/TEAAAA3QAAAA8AAAAAAAAAAAAAAAAAmAIAAGRycy9k&#10;b3ducmV2LnhtbFBLBQYAAAAABAAEAPUAAACJAwAAAAA=&#10;" path="m122,l1150,r25,3l1219,21r33,33l1271,98r1,24l1272,428r-1,25l1252,497r-33,33l1175,548r-25,2l122,550,97,548,54,530,21,497,2,453,,428,,122,2,98,21,54,54,21,97,3,122,xe" fillcolor="#96accd" stroked="f">
                  <v:path arrowok="t" o:connecttype="custom" o:connectlocs="64558,0;608542,0;621771,1593;645054,11153;662517,28679;672571,52047;673100,64793;673100,227307;672571,240584;662517,263952;645054,281478;621771,291038;608542,292100;64558,292100;51329,291038;28575,281478;11113,263952;1058,240584;0,227307;0,64793;1058,52047;11113,28679;28575,11153;51329,1593;64558,0" o:connectangles="0,0,0,0,0,0,0,0,0,0,0,0,0,0,0,0,0,0,0,0,0,0,0,0,0"/>
                </v:shape>
                <v:shape id="Freeform 253" o:spid="_x0000_s1274" style="position:absolute;left:54038;top:30543;width:683;height:1127;visibility:visible;mso-wrap-style:square;v-text-anchor:top" coordsize="128,2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xZwMMA&#10;AADdAAAADwAAAGRycy9kb3ducmV2LnhtbERPTWvCQBC9F/wPywi91Y09hBLdBBEFodBi6sXbmB2T&#10;YHY27G7j+u+7hUJv83ifs66iGcREzveWFSwXGQjixuqeWwWnr/3LGwgfkDUOlknBgzxU5expjYW2&#10;dz7SVIdWpBD2BSroQhgLKX3TkUG/sCNx4q7WGQwJulZqh/cUbgb5mmW5NNhzauhwpG1Hza3+Ngo2&#10;y4/PaPXkDleDx/Mj7urL+06p53ncrEAEiuFf/Oc+6DQ/y3P4/SadIM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3xZwMMAAADdAAAADwAAAAAAAAAAAAAAAACYAgAAZHJzL2Rv&#10;d25yZXYueG1sUEsFBgAAAAAEAAQA9QAAAIgDAAAAAA==&#10;" path="m128,151r-1,15l122,177r-6,11l107,197r-9,7l85,209r-13,4l57,213r-10,l37,212r-7,-3l22,207r-7,-3l10,202,6,199,4,197,2,195r,-3l,188r,-3l,181r,-2l,176r2,-1l3,174r,-2l4,172r1,l8,172r3,3l16,177r6,4l29,183r8,4l47,190r11,l67,190r8,-3l82,185r6,-5l93,176r3,-6l99,163r,-8l99,147r-4,-7l90,134r-6,-5l78,124r-9,-3l61,116r-9,-4l43,108r-8,-5l27,97,20,91,14,84,9,75,6,66,5,54,6,42,10,31,15,21r9,-7l32,7,43,4,56,,68,r7,l82,1r7,1l95,4r6,2l106,9r5,2l112,12r2,2l115,15r,1l116,17r,1l116,21r,1l116,26r,2l116,31r,1l115,34r,2l114,37r-2,l112,37r-2,l106,34r-3,-1l98,30,91,27,84,25,77,23,67,22r-8,1l52,25r-6,2l42,31r-4,3l36,41r-2,5l34,52r,7l37,66r5,7l48,78r7,4l63,86r9,4l80,95r9,3l98,103r8,5l112,115r8,7l123,131r4,9l128,151xe" fillcolor="black" stroked="f">
                  <v:path arrowok="t" o:connecttype="custom" o:connectlocs="67730,87842;61863,99484;52264,107950;38398,112713;25065,112713;15999,110596;8000,107950;3200,105305;1067,103188;0,99484;0,95780;0,93134;1600,92075;2133,91017;4266,91017;8533,93663;15466,96838;25065,100542;35731,100542;43731,97896;49597,93134;52797,86255;52797,77788;47997,70909;41598,65617;32532,61384;22932,57150;14399,51329;7466,44450;3200,34925;3200,22225;8000,11113;17066,3704;29865,0;39998,0;47464,1058;53864,3175;59197,5821;60797,7408;61330,8467;61863,9525;61863,11642;61863,14817;61863,16933;61330,19050;59730,19579;58664,19579;54930,17463;48531,14288;41064,12171;31465,12171;24532,14288;20266,17992;18132,24342;18132,31221;22399,38629;29332,43392;38398,47625;47464,51859;56530,57150;63997,64559;67730,74084" o:connectangles="0,0,0,0,0,0,0,0,0,0,0,0,0,0,0,0,0,0,0,0,0,0,0,0,0,0,0,0,0,0,0,0,0,0,0,0,0,0,0,0,0,0,0,0,0,0,0,0,0,0,0,0,0,0,0,0,0,0,0,0,0,0"/>
                </v:shape>
                <v:shape id="Freeform 254" o:spid="_x0000_s1275" style="position:absolute;left:54927;top:30543;width:730;height:1111;visibility:visible;mso-wrap-style:square;v-text-anchor:top" coordsize="139,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4NcIA&#10;AADdAAAADwAAAGRycy9kb3ducmV2LnhtbERP32vCMBB+H/g/hBvsbaYTdFKNIorgyxBb8flobm1n&#10;cylJqtl/vwjC3u7j+3nLdTSduJHzrWUFH+MMBHFldcu1gnO5f5+D8AFZY2eZFPySh/Vq9LLEXNs7&#10;n+hWhFqkEPY5KmhC6HMpfdWQQT+2PXHivq0zGBJ0tdQO7yncdHKSZTNpsOXU0GBP24aqazEYBdtd&#10;Eb+Ol2F61huJVzf8xOmhVOrtNW4WIALF8C9+ug86zc9mn/D4Jp0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5ng1wgAAAN0AAAAPAAAAAAAAAAAAAAAAAJgCAABkcnMvZG93&#10;bnJldi54bWxQSwUGAAAAAAQABAD1AAAAhwMAAAAA&#10;" path="m139,204r,1l138,206r,1l136,207r-2,2l131,209r-3,l124,209r-4,l117,209r-3,l113,207r-1,l110,206r-1,-1l109,202,89,153r-3,-7l82,138r-4,-7l73,126r-4,-5l62,119r-7,-3l46,115r-18,l28,204r,1l27,206r,1l24,207r-1,2l21,209r-3,l14,209r-3,l7,209r-2,l3,207r-1,l1,206r,-1l,204,,12,1,7,3,3,7,r4,l55,r7,l67,r5,2l77,2,88,4,98,8r9,5l114,20r5,8l123,36r2,9l126,55r-1,11l123,74r-3,8l115,89r-6,5l103,99r-9,5l86,108r5,2l96,114r3,2l103,121r4,5l110,132r3,6l117,147r18,46l138,197r,3l139,202r,2xm97,58l96,46,92,37,85,30,73,25,69,24r-5,l59,24r-8,l28,24r,69l55,93r10,l73,90r8,-2l87,83r5,-5l94,72r3,-6l97,58xe" fillcolor="black" stroked="f">
                  <v:path arrowok="t" o:connecttype="custom" o:connectlocs="73025,108998;72500,110062;70398,111125;67246,111125;63043,111125;59891,111125;58840,110062;57264,108998;46757,81350;43079,73374;38351,66994;32572,63272;24167,61145;14710,108467;14185,109530;12609,110062;11033,111125;7355,111125;3678,111125;1576,110062;525,109530;0,108467;525,3722;3678,0;28895,0;35199,0;40453,1063;51485,4254;59891,10634;64619,19141;66195,29243;64619,39346;60416,47321;54112,52638;45181,57423;50435,60614;54112,64336;57790,70184;61467,78160;72500,104745;73025,107403;50960,30839;48333,19673;38351,13292;33623,12761;26793,12761;14710,49448;34148,49448;42554,46789;48333,41472;50960,35092" o:connectangles="0,0,0,0,0,0,0,0,0,0,0,0,0,0,0,0,0,0,0,0,0,0,0,0,0,0,0,0,0,0,0,0,0,0,0,0,0,0,0,0,0,0,0,0,0,0,0,0,0,0,0"/>
                  <o:lock v:ext="edit" verticies="t"/>
                </v:shape>
                <v:shape id="Freeform 255" o:spid="_x0000_s1276" style="position:absolute;left:55784;top:31162;width:413;height:111;visibility:visible;mso-wrap-style:square;v-text-anchor:top" coordsize="78,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Nic8QA&#10;AADdAAAADwAAAGRycy9kb3ducmV2LnhtbESPQUvDQBCF74L/YRnBm91VoZTYbQnSgkUPWvU+Zsck&#10;JDsbstM0/nvnIHib4b1575v1do69mWjMbWIPtwsHhrhKoeXaw8f7/mYFJgtywD4xefihDNvN5cUa&#10;i5DO/EbTUWqjIZwL9NCIDIW1uWooYl6kgVi17zRGFF3H2oYRzxoee3vn3NJGbFkbGhzosaGqO56i&#10;B1q9lOK+unLopufP/vXA7U7uvb++mssHMEKz/Jv/rp+C4rul4uo3OoLd/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8DYnPEAAAA3QAAAA8AAAAAAAAAAAAAAAAAmAIAAGRycy9k&#10;b3ducmV2LnhtbFBLBQYAAAAABAAEAPUAAACJAwAAAAA=&#10;" path="m78,11r,5l77,20r-2,1l73,22,6,22,3,21,1,20,,16,,11,,5,1,3,3,,6,,73,r1,l75,r2,1l77,3r1,1l78,6r,2l78,11xe" fillcolor="black" stroked="f">
                  <v:path arrowok="t" o:connecttype="custom" o:connectlocs="41275,5557;41275,8082;40746,10103;39688,10608;38629,11113;3175,11113;1588,10608;529,10103;0,8082;0,5557;0,2526;529,1515;1588,0;3175,0;38629,0;39158,0;39688,0;40746,505;40746,1515;41275,2021;41275,3031;41275,4041;41275,5557" o:connectangles="0,0,0,0,0,0,0,0,0,0,0,0,0,0,0,0,0,0,0,0,0,0,0"/>
                </v:shape>
                <v:shape id="Freeform 256" o:spid="_x0000_s1277" style="position:absolute;left:56403;top:30543;width:731;height:1111;visibility:visible;mso-wrap-style:square;v-text-anchor:top" coordsize="137,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cvd8MA&#10;AADdAAAADwAAAGRycy9kb3ducmV2LnhtbERPS4vCMBC+L/gfwgheFk1XRLQaRYSi7MX1AV6HZmxK&#10;m0lpsrX77zcLwt7m43vOetvbWnTU+tKxgo9JAoI4d7rkQsHtmo0XIHxA1lg7JgU/5GG7GbytMdXu&#10;yWfqLqEQMYR9igpMCE0qpc8NWfQT1xBH7uFaiyHCtpC6xWcMt7WcJslcWiw5NhhsaG8ory7fVsH7&#10;5+1wyg7nmSkyX31V9yPeu5lSo2G/W4EI1Id/8ct91HF+Ml/C3zfxBLn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5cvd8MAAADdAAAADwAAAAAAAAAAAAAAAACYAgAAZHJzL2Rv&#10;d25yZXYueG1sUEsFBgAAAAAEAAQA9QAAAIgDAAAAAA==&#10;" path="m137,148r,10l134,167r-2,7l127,181r-5,7l117,193r-7,4l102,201r-8,4l85,206r-10,1l64,209r-54,l6,207,4,206,,202r,-6l,12,,7,4,3,6,r4,l58,,75,2,88,4,99,8r8,6l115,21r5,10l123,41r,12l123,61r-1,6l120,73r-3,6l113,85r-4,4l102,94r-6,2l105,99r7,4l120,108r5,6l131,121r2,9l137,138r,10xm95,56r,-8l94,42,91,36,86,31,81,28,75,25,67,24,56,23r-29,l27,90r32,l69,90r8,-2l83,84r5,-4l91,74r3,-5l95,62r,-6xm109,151r-2,-10l105,133r-4,-6l96,122r-6,-5l81,115r-8,-2l61,113r-34,l27,185r41,l77,185r7,-2l91,180r5,-3l101,172r4,-7l107,158r2,-7xe" fillcolor="black" stroked="f">
                  <v:path arrowok="t" o:connecttype="custom" o:connectlocs="73025,84008;70360,92516;65030,99959;58633,104745;50105,108998;39977,110062;5330,111125;2132,109530;0,104213;0,3722;3198,0;30916,0;46907,2127;57034,7444;63964,16483;65563,28180;65030,35624;62364,42004;58100,47321;51171,51043;59699,54765;66629,60614;70893,69121;73025,78691;50638,25522;48506,19141;43175,14888;35713,12761;14392,12229;31449,47853;41043,46789;46907,42536;50105,36687;50638,29775;57034,74969;53836,67526;47973,62209;38911,60082;14392,60082;36246,98364;44774,97301;51171,94111;55968,87730;58100,80286" o:connectangles="0,0,0,0,0,0,0,0,0,0,0,0,0,0,0,0,0,0,0,0,0,0,0,0,0,0,0,0,0,0,0,0,0,0,0,0,0,0,0,0,0,0,0,0"/>
                  <o:lock v:ext="edit" verticies="t"/>
                </v:shape>
                <v:shape id="Freeform 257" o:spid="_x0000_s1278" style="position:absolute;left:57356;top:30543;width:635;height:1111;visibility:visible;mso-wrap-style:square;v-text-anchor:top" coordsize="121,2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9EPMQA&#10;AADdAAAADwAAAGRycy9kb3ducmV2LnhtbESPzW7CQAyE75V4h5WReisbkEohsCB+hOCGCDyAlTVJ&#10;RNYbZZeQvn19QOrN1oxnPi/XvatVR22oPBsYjxJQxLm3FRcGbtfD1wxUiMgWa89k4JcCrFeDjyWm&#10;1r/4Ql0WCyUhHFI0UMbYpFqHvCSHYeQbYtHuvnUYZW0LbVt8Sbir9SRJptphxdJQYkO7kvJH9nQG&#10;7OHG2+3j3E2Pdl6Nsy7uN99zYz6H/WYBKlIf/83v65MV/ORH+OUbGUGv/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DfRDzEAAAA3QAAAA8AAAAAAAAAAAAAAAAAmAIAAGRycy9k&#10;b3ducmV2LnhtbFBLBQYAAAAABAAEAPUAAACJAwAAAAA=&#10;" path="m121,198r,3l119,203r,2l118,207r-1,1l117,208r-1,2l115,210,6,210r-1,l4,208r-2,l2,207,1,205r,-2l,201r,-3l,195r1,-1l1,191r1,-1l2,189r2,-2l5,187r1,l49,187,49,29,10,53,6,54r-2,l2,56,1,54,,53,,51,,48,,45,,42,,40,,38,,37,1,36r,-1l2,33,4,32,52,1r1,l53,1r1,l55,r3,l59,r3,l64,r4,l70,r3,l75,1r1,l76,3r,1l76,5r,182l115,187r1,l117,187r1,2l118,190r1,1l119,194r2,1l121,198xe" fillcolor="black" stroked="f">
                  <v:path arrowok="t" o:connecttype="custom" o:connectlocs="63500,106362;62450,108479;61401,110067;60876,111125;3149,111125;2099,110067;1050,109537;525,107421;0,104775;525,102658;1050,100542;2099,98954;3149,98954;25715,15346;3149,28575;1050,29633;0,28046;0,25400;0,22225;0,20108;525,19050;1050,17463;27289,529;27814,529;28864,0;30963,0;33587,0;36736,0;39360,529;39884,1588;39884,2646;60351,98954;61401,98954;61926,100542;62450,102658;63500,104775" o:connectangles="0,0,0,0,0,0,0,0,0,0,0,0,0,0,0,0,0,0,0,0,0,0,0,0,0,0,0,0,0,0,0,0,0,0,0,0"/>
                </v:shape>
                <v:shape id="Freeform 258" o:spid="_x0000_s1279" style="position:absolute;left:52657;top:26368;width:6731;height:2905;visibility:visible;mso-wrap-style:square;v-text-anchor:top" coordsize="1272,5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qtE8MA&#10;AADdAAAADwAAAGRycy9kb3ducmV2LnhtbERPS2sCMRC+F/ofwhR6q4mCj26NUipSBS9aEbwNybhZ&#10;upksm6jrvzeFgrf5+J4znXe+FhdqYxVYQ7+nQBCbYCsuNex/lm8TEDEhW6wDk4YbRZjPnp+mWNhw&#10;5S1ddqkUOYRjgRpcSk0hZTSOPMZeaIgzdwqtx5RhW0rb4jWH+1oOlBpJjxXnBocNfTkyv7uz13D6&#10;XpdmdZDeVmp/nLiFGb4PN1q/vnSfHyASdekh/nevbJ6vxn34+yafIG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KqtE8MAAADdAAAADwAAAAAAAAAAAAAAAACYAgAAZHJzL2Rv&#10;d25yZXYueG1sUEsFBgAAAAAEAAQA9QAAAIgDAAAAAA==&#10;" path="m122,l1150,r25,2l1219,21r33,32l1271,97r1,25l1272,427r-1,25l1252,496r-33,33l1175,548r-25,1l122,549,97,548,54,529,21,496,2,452,,427,,122,2,97,21,53,54,21,97,2,122,xe" fillcolor="#96accd" stroked="f">
                  <v:path arrowok="t" o:connecttype="custom" o:connectlocs="64558,0;608542,0;621771,1058;645054,11113;662517,28046;672571,51329;673100,64558;673100,225955;672571,239184;662517,262467;645054,279930;621771,289984;608542,290513;64558,290513;51329,289984;28575,279930;11113,262467;1058,239184;0,225955;0,64558;1058,51329;11113,28046;28575,11113;51329,1058;64558,0" o:connectangles="0,0,0,0,0,0,0,0,0,0,0,0,0,0,0,0,0,0,0,0,0,0,0,0,0"/>
                </v:shape>
                <v:shape id="Freeform 259" o:spid="_x0000_s1280" style="position:absolute;left:54387;top:27257;width:572;height:1111;visibility:visible;mso-wrap-style:square;v-text-anchor:top" coordsize="107,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YiscMA&#10;AADdAAAADwAAAGRycy9kb3ducmV2LnhtbERPS0sDMRC+C/6HMIIXsVl7aJe1aZGCItpDXxdvw2bc&#10;XdxMQjJ2139vCoXe5uN7zmI1ul6dKKbOs4GnSQGKuPa248bA8fD6WIJKgmyx90wG/ijBanl7s8DK&#10;+oF3dNpLo3IIpwoNtCKh0jrVLTlMEx+IM/fto0PJMDbaRhxyuOv1tChm2mHHuaHFQOuW6p/9rzOw&#10;jfXnh+wemiGsy03opfyit40x93fjyzMooVGu4ov73eb5xXwK52/yCXr5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CYiscMAAADdAAAADwAAAAAAAAAAAAAAAACYAgAAZHJzL2Rv&#10;d25yZXYueG1sUEsFBgAAAAAEAAQA9QAAAIgDAAAAAA==&#10;" path="m107,197r,2l107,202r-1,2l106,205r-2,1l103,208r-1,l101,208r-92,l6,208,2,206,,203r,-6l,4,,3r,l1,2,2,1r1,l6,1,9,r4,l17,r2,1l22,1r2,l25,2r,1l27,3r,1l27,184r74,l102,184r1,2l104,186r2,1l106,189r1,1l107,193r,4xe" fillcolor="black" stroked="f">
                  <v:path arrowok="t" o:connecttype="custom" o:connectlocs="57150,105248;57150,106317;57150,107919;56616,108988;56616,109522;55548,110056;55014,111125;54479,111125;53945,111125;4807,111125;3205,111125;1068,110056;0,108454;0,105248;0,2137;0,1603;0,1603;534,1069;1068,534;1602,534;3205,534;4807,0;6943,0;9080,0;10148,534;11750,534;12819,534;13353,1069;13353,1603;14421,1603;14421,2137;14421,98303;53945,98303;54479,98303;55014,99371;55548,99371;56616,99906;56616,100974;57150,101508;57150,103111;57150,105248" o:connectangles="0,0,0,0,0,0,0,0,0,0,0,0,0,0,0,0,0,0,0,0,0,0,0,0,0,0,0,0,0,0,0,0,0,0,0,0,0,0,0,0,0"/>
                </v:shape>
                <v:shape id="Freeform 260" o:spid="_x0000_s1281" style="position:absolute;left:55118;top:27273;width:841;height:1095;visibility:visible;mso-wrap-style:square;v-text-anchor:top" coordsize="158,2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apKrMEA&#10;AADdAAAADwAAAGRycy9kb3ducmV2LnhtbERPS4vCMBC+C/6HMMJeRJPugko1ig+EBS/rA89DM7bF&#10;ZlKaWOu/3ywIe5uP7zmLVWcr0VLjS8cakrECQZw5U3Ku4XLej2YgfEA2WDkmDS/ysFr2ewtMjXvy&#10;kdpTyEUMYZ+ihiKEOpXSZwVZ9GNXE0fu5hqLIcIml6bBZwy3lfxUaiItlhwbCqxpW1B2Pz2sBprY&#10;nbq+Wt4cNtnP0Jhkby+J1h+Dbj0HEagL/+K3+9vE+Wr6BX/fxBPk8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GqSqzBAAAA3QAAAA8AAAAAAAAAAAAAAAAAmAIAAGRycy9kb3du&#10;cmV2LnhtbFBLBQYAAAAABAAEAPUAAACGAwAAAAA=&#10;" path="m158,101r-1,26l152,148r-8,18l131,181r-13,12l99,201r-21,6l54,207r-45,l6,207,2,205,,202r,-6l,11,,6,2,2,6,,9,,56,,82,1r20,6l119,15r14,12l145,40r7,19l157,77r1,24xm130,102l129,85,125,70,120,56,112,45r-9,-9l89,28,75,23r-20,l27,23r,162l55,185r18,-2l88,180r14,-7l112,164r7,-12l125,139r4,-17l130,102xe" fillcolor="black" stroked="f">
                  <v:path arrowok="t" o:connecttype="custom" o:connectlocs="84138,53446;83605,67204;80943,78317;76683,87842;69760,95780;62837,102130;52719,106363;41536,109538;28756,109538;4793,109538;3195,109538;1065,108480;0,106892;0,103717;0,5821;0,3175;1065,1058;3195,0;4793,0;29821,0;43667,529;54317,3704;63370,7938;70825,14288;77215,21167;80943,31221;83605,40746;84138,53446;69227,53975;68695,44979;66565,37042;63902,29633;59642,23813;54849,19050;47394,14817;39939,12171;29289,12171;14378,12171;14378,97896;29289,97896;38874,96838;46862,95250;54317,91546;59642,86784;63370,80434;66565,73555;68695,64559;69227,53975" o:connectangles="0,0,0,0,0,0,0,0,0,0,0,0,0,0,0,0,0,0,0,0,0,0,0,0,0,0,0,0,0,0,0,0,0,0,0,0,0,0,0,0,0,0,0,0,0,0,0,0"/>
                  <o:lock v:ext="edit" verticies="t"/>
                </v:shape>
                <v:shape id="Freeform 261" o:spid="_x0000_s1282" style="position:absolute;left:56197;top:27257;width:556;height:1111;visibility:visible;mso-wrap-style:square;v-text-anchor:top" coordsize="107,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MfXsQA&#10;AADdAAAADwAAAGRycy9kb3ducmV2LnhtbERPTUsDMRC9F/wPYYRexGYtosvatEhBKbYHW714Gzbj&#10;7uJmEpKxu/33jSD0No/3OYvV6Hp1pJg6zwbuZgUo4trbjhsDnx8vtyWoJMgWe89k4EQJVsuryQIr&#10;6wfe0/EgjcohnCo00IqESutUt+QwzXwgzty3jw4lw9hoG3HI4a7X86J40A47zg0tBlq3VP8cfp2B&#10;91hv32R/0wxhXe5CL+UXve6MmV6Pz0+ghEa5iP/dG5vnF4/38PdNPkEvz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yDH17EAAAA3QAAAA8AAAAAAAAAAAAAAAAAmAIAAGRycy9k&#10;b3ducmV2LnhtbFBLBQYAAAAABAAEAPUAAACJAwAAAAA=&#10;" path="m107,197r,2l107,202r-2,2l105,205r-1,1l103,208r,l101,208r-92,l6,208,2,206,,203r,-6l,4,,3r,l1,2,2,1r1,l6,1,9,r4,l17,r2,1l22,1r2,l25,2r,1l27,3r,1l27,184r74,l103,184r,2l104,186r1,1l105,189r2,1l107,193r,4xe" fillcolor="black" stroked="f">
                  <v:path arrowok="t" o:connecttype="custom" o:connectlocs="55563,105248;55563,106317;55563,107919;54524,108988;54524,109522;54005,110056;53486,111125;53486,111125;52447,111125;4674,111125;3116,111125;1039,110056;0,108454;0,105248;0,2137;0,1603;0,1603;519,1069;1039,534;1558,534;3116,534;4674,0;6751,0;8828,0;9866,534;11424,534;12463,534;12982,1069;12982,1603;14021,1603;14021,2137;14021,98303;52447,98303;53486,98303;53486,99371;54005,99371;54524,99906;54524,100974;55563,101508;55563,103111;55563,105248" o:connectangles="0,0,0,0,0,0,0,0,0,0,0,0,0,0,0,0,0,0,0,0,0,0,0,0,0,0,0,0,0,0,0,0,0,0,0,0,0,0,0,0,0"/>
                </v:shape>
                <v:shape id="Freeform 262" o:spid="_x0000_s1283" style="position:absolute;left:56911;top:27273;width:731;height:1095;visibility:visible;mso-wrap-style:square;v-text-anchor:top" coordsize="138,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sxp8UA&#10;AADdAAAADwAAAGRycy9kb3ducmV2LnhtbERPTWvCQBC9F/oflil4001FraSuIViKXjyYtqi3aXZM&#10;QrOzMbvG9N93BaG3ebzPWSS9qUVHrassK3geRSCIc6srLhR8frwP5yCcR9ZYWyYFv+QgWT4+LDDW&#10;9so76jJfiBDCLkYFpfdNLKXLSzLoRrYhDtzJtgZ9gG0hdYvXEG5qOY6imTRYcWgosaFVSflPdjEK&#10;0q+8o+ztcD6t9/vtefI91XN7VGrw1KevIDz1/l98d290mB+9TOH2TThBL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ezGnxQAAAN0AAAAPAAAAAAAAAAAAAAAAAJgCAABkcnMv&#10;ZG93bnJldi54bWxQSwUGAAAAAAQABAD1AAAAigMAAAAA&#10;" path="m138,203r,1l138,205r-1,2l136,207r-3,1l131,208r-2,l124,208r-4,l116,208r-2,l113,207r-2,l110,205r-1,-2l109,202,89,152r-4,-7l83,138r-5,-8l74,125r-6,-5l62,118r-7,-2l46,114r-18,l28,203r,1l26,205r,2l25,207r-2,1l20,208r-2,l14,208r-4,l7,208r-3,l3,207r-1,l,205r,-1l,203,,11,,6,3,2,7,r3,l55,r7,l67,r5,1l77,1,88,3,98,7r8,5l114,19r5,8l122,36r3,8l126,54r,11l124,74r-4,7l115,87r-6,6l103,98r-8,5l85,107r5,2l95,112r4,4l103,120r3,5l110,132r3,6l116,145r19,47l137,197r,2l138,202r,1xm97,58l95,45,92,37,84,29,73,24,69,23r-4,l58,23,51,22r-23,l28,92r27,l65,92r8,-2l81,87r6,-5l92,77r2,-6l97,65r,-7xe" fillcolor="black" stroked="f">
                  <v:path arrowok="t" o:connecttype="custom" o:connectlocs="73025,107432;72496,109011;70379,109538;68263,109538;63500,109538;60325,109538;58737,109011;57679,106905;47096,80047;43921,72674;39158,65828;32808,62142;24342,60035;14817,106905;13758,107958;13229,109011;10583,109538;7408,109538;3704,109538;1588,109011;0,107958;0,106905;0,3160;3704,0;29104,0;35454,0;40746,527;51858,3686;60325,10006;64558,18959;66675,28438;65617,38970;60854,45816;54504,51609;44979,56349;50271,58982;54504,63195;58208,69515;61383,76361;72496,103745;73025,106378;51329,30544;48683,19485;38629,12639;34396,12112;26987,11586;14817,48450;34396,48450;42863,45816;48683,40550;51329,34231" o:connectangles="0,0,0,0,0,0,0,0,0,0,0,0,0,0,0,0,0,0,0,0,0,0,0,0,0,0,0,0,0,0,0,0,0,0,0,0,0,0,0,0,0,0,0,0,0,0,0,0,0,0,0"/>
                  <o:lock v:ext="edit" verticies="t"/>
                </v:shape>
                <v:shape id="Freeform 263" o:spid="_x0000_s1284" style="position:absolute;left:35687;top:19954;width:9556;height:3969;visibility:visible;mso-wrap-style:square;v-text-anchor:top" coordsize="1804,7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0BzcUA&#10;AADdAAAADwAAAGRycy9kb3ducmV2LnhtbERPTWsCMRC9C/6HMEJvmrUHW1ajqFgQWqqrPbS3YTPd&#10;LG4mS5Lq2l/fCAVv83ifM1t0thFn8qF2rGA8ykAQl07XXCn4OL4Mn0GEiKyxcUwKrhRgMe/3Zphr&#10;d+GCzodYiRTCIUcFJsY2lzKUhiyGkWuJE/ftvMWYoK+k9nhJ4baRj1k2kRZrTg0GW1obKk+HH6vg&#10;dfXbenl9Cxuz/TyNd0X19R72Sj0MuuUURKQu3sX/7q1O87OnCdy+SSfI+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TQHNxQAAAN0AAAAPAAAAAAAAAAAAAAAAAJgCAABkcnMv&#10;ZG93bnJldi54bWxQSwUGAAAAAAQABAD1AAAAigMAAAAA&#10;" path="m166,l149,1,117,7,86,20,60,38,37,60,20,87,6,117,,150r,17l,585r,17l6,634r14,31l37,691r23,23l86,731r31,13l149,751r17,l1637,751r17,l1687,744r30,-13l1744,714r22,-23l1785,665r12,-31l1803,602r1,-17l1804,528r,l1772,527r-54,-23l1676,462r-23,-55l1650,375r3,-30l1676,289r42,-40l1772,225r32,-2l1804,223r,-56l1803,150r-6,-33l1785,87,1766,60,1744,38,1717,20,1687,7,1654,1,1637,,166,xe" fillcolor="#e98989" stroked="f">
                  <v:path arrowok="t" o:connecttype="custom" o:connectlocs="87939,0;78933,528;61981,3699;45559,10569;31785,20082;19601,31708;10595,45976;3179,61830;0,79269;0,88253;0,309150;0,318134;3179,335045;10595,351427;19601,365167;31785,377322;45559,386306;61981,393176;78933,396875;87939,396875;867206,396875;876212,396875;893694,393176;909586,386306;923890,377322;935544,365167;945610,351427;951967,335045;955145,318134;955675,309150;955675,279028;955675,279028;938723,278500;910116,266345;887867,244149;875682,215084;874093,198173;875682,182319;887867,152726;910116,131587;938723,118904;955675,117847;955675,117847;955675,88253;955145,79269;951967,61830;945610,45976;935544,31708;923890,20082;909586,10569;893694,3699;876212,528;867206,0;87939,0" o:connectangles="0,0,0,0,0,0,0,0,0,0,0,0,0,0,0,0,0,0,0,0,0,0,0,0,0,0,0,0,0,0,0,0,0,0,0,0,0,0,0,0,0,0,0,0,0,0,0,0,0,0,0,0,0,0"/>
                </v:shape>
                <v:shape id="Freeform 264" o:spid="_x0000_s1285" style="position:absolute;left:38528;top:21653;width:873;height:841;visibility:visible;mso-wrap-style:square;v-text-anchor:top" coordsize="164,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uiucUA&#10;AADdAAAADwAAAGRycy9kb3ducmV2LnhtbERPTWsCMRC9C/6HMEIvollbcGU1itgKHrxUK3ocNtPd&#10;pZvJmqS6+usbQehtHu9zZovW1OJCzleWFYyGCQji3OqKCwVf+/VgAsIHZI21ZVJwIw+Lebczw0zb&#10;K3/SZRcKEUPYZ6igDKHJpPR5SQb90DbEkfu2zmCI0BVSO7zGcFPL1yQZS4MVx4YSG1qVlP/sfo2C&#10;zUe/Xt/f9+Otq1anczo63reHN6Veeu1yCiJQG/7FT/dGx/lJmsLjm3iCnP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i6K5xQAAAN0AAAAPAAAAAAAAAAAAAAAAAJgCAABkcnMv&#10;ZG93bnJldi54bWxQSwUGAAAAAAQABAD1AAAAigMAAAAA&#10;" path="m164,142r,5l164,150r-1,2l163,153r-2,2l159,155r-1,1l154,156r-3,1l149,157r-4,l143,158r-6,-1l131,156r-5,-1l121,151r-4,-4l113,142r-2,-7l110,126r-4,7l102,139r-6,6l90,150r-6,3l76,156r-7,1l60,158,44,157,32,152,22,145r-8,-9l7,125,4,112,1,97,,81,1,62,4,46,9,33,17,22,26,12,37,6,49,1,65,,75,r9,3l92,7r8,5l106,19r5,9l116,39r1,11l119,39r3,-9l123,23r,-6l124,11r,-3l126,4r,-1l127,3r,l128,3r1,-1l131,2r2,l135,2r3,l142,2r2,l147,2r1,1l149,3r1,1l150,6r,1l150,9r,5l149,20r-1,7l147,34r-3,9l142,51r-3,10l137,70r-3,8l132,86r-3,7l129,105r2,10l132,123r2,5l137,133r3,1l143,135r4,l149,135r2,l154,135r2,-1l158,134r1,-1l160,133r1,l163,133r,l164,134r,l164,135r,2l164,140r,2xm102,78r,-14l99,52,96,41,91,34,85,28,79,24,73,22r-8,l55,22r-7,5l41,32r-5,7l32,48r-2,9l28,67,27,77r1,12l30,99r1,10l34,118r5,7l46,131r7,4l63,136r10,-1l80,131r7,-5l92,120r5,-8l100,102r2,-11l102,78r,xe" fillcolor="black" stroked="f">
                  <v:path arrowok="t" o:connecttype="custom" o:connectlocs="87313,79878;85716,82540;81989,83073;77197,83605;69744,83073;62290,78280;58564,67097;51110,77215;40462,83073;23425,83605;7454,72423;532,51654;2130,24496;13842,6390;34606,0;48980,3728;59096,14911;63355,20768;65485,9053;67082,2130;67614,1598;69744,1065;73471,1065;78262,1065;79859,2130;79859,4793;78795,14378;75600,27158;71341,41536;68679,55914;71341,68162;76133,71890;80392,71890;84119,71358;85716,70825;87313,71358;87313,72955;54304,41536;51110,21833;42059,12780;29282,11715;19166,20768;14907,35679;15972,52719;20763,66565;33541,72423;46318,67097;53240,54317;54304,41536" o:connectangles="0,0,0,0,0,0,0,0,0,0,0,0,0,0,0,0,0,0,0,0,0,0,0,0,0,0,0,0,0,0,0,0,0,0,0,0,0,0,0,0,0,0,0,0,0,0,0,0,0"/>
                  <o:lock v:ext="edit" verticies="t"/>
                </v:shape>
                <v:shape id="Freeform 265" o:spid="_x0000_s1286" style="position:absolute;left:39497;top:22002;width:412;height:96;visibility:visible;mso-wrap-style:square;v-text-anchor:top" coordsize="79,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gGhccA&#10;AADdAAAADwAAAGRycy9kb3ducmV2LnhtbESPQU8CMRCF7yb+h2ZMuBhp8YBkpRADQkg8CajxNtmO&#10;uxu2001b2PXfOwcTbjN5b977Zr4cfKsuFFMT2MJkbEARl8E1XFk4HjYPM1ApIztsA5OFX0qwXNze&#10;zLFwoed3uuxzpSSEU4EW6py7QutU1uQxjUNHLNpPiB6zrLHSLmIv4b7Vj8ZMtceGpaHGjlY1laf9&#10;2Vv4/Po43a/PZvP2SuX3YdLEPm6jtaO74eUZVKYhX83/1zsn+OZJcOUbGUEv/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XIBoXHAAAA3QAAAA8AAAAAAAAAAAAAAAAAmAIAAGRy&#10;cy9kb3ducmV2LnhtbFBLBQYAAAAABAAEAPUAAACMAwAAAAA=&#10;" path="m79,9r-1,7l78,18r-3,2l73,20,6,20r-2,l2,18,,16,,9,,4,2,2,4,,6,,73,r1,l75,r2,1l77,2r1,1l78,4r1,3l79,9xe" fillcolor="black" stroked="f">
                  <v:path arrowok="t" o:connecttype="custom" o:connectlocs="41275,4286;40753,7620;40753,8573;39185,9525;38140,9525;3135,9525;2090,9525;1045,8573;0,7620;0,4286;0,1905;1045,953;2090,0;3135,0;38140,0;38663,0;39185,0;40230,476;40230,953;40753,1429;40753,1905;41275,3334;41275,4286" o:connectangles="0,0,0,0,0,0,0,0,0,0,0,0,0,0,0,0,0,0,0,0,0,0,0"/>
                </v:shape>
                <v:shape id="Freeform 266" o:spid="_x0000_s1287" style="position:absolute;left:39989;top:21383;width:825;height:1096;visibility:visible;mso-wrap-style:square;v-text-anchor:top" coordsize="155,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2YgcQA&#10;AADdAAAADwAAAGRycy9kb3ducmV2LnhtbERPzWoCMRC+F3yHMIK3mqwHbVejiFXwIF26+gDDZvYH&#10;N5PtJuq2T98UCr3Nx/c7q81gW3Gn3jeONSRTBYK4cKbhSsPlfHh+AeEDssHWMWn4Ig+b9ehphalx&#10;D/6gex4qEUPYp6ihDqFLpfRFTRb91HXEkStdbzFE2FfS9PiI4baVM6Xm0mLDsaHGjnY1Fdf8ZjWU&#10;wzHpsuyUu+Twln1+l/tZ+a60noyH7RJEoCH8i//cRxPnq8Ur/H4TT5D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dmIHEAAAA3QAAAA8AAAAAAAAAAAAAAAAAmAIAAGRycy9k&#10;b3ducmV2LnhtbFBLBQYAAAAABAAEAPUAAACJAwAAAAA=&#10;" path="m155,11r,4l155,17r-1,1l154,21r-2,1l151,22r-1,1l149,23r-58,l91,203r,1l90,205r,l88,207r-2,l83,208r-2,l77,208r-3,l70,208r-3,-1l66,207r-1,-2l64,205r,-1l64,203,64,23,5,23r-2,l2,22r-1,l1,21,,18,,17,,15,,11,,8,,6,,3,1,2,1,1,2,,3,,5,,149,r1,l151,r1,1l154,2r,1l155,6r,2l155,11xe" fillcolor="black" stroked="f">
                  <v:path arrowok="t" o:connecttype="custom" o:connectlocs="82550,5793;82550,7899;82550,8953;82017,9479;82017,11059;80952,11586;80420,11586;79887,12112;79355,12112;48465,12112;48465,106905;48465,107432;47932,107958;47932,107958;46867,109011;45802,109011;44204,109538;43139,109538;41009,109538;39411,109538;37281,109538;35683,109011;35150,109011;34618,107958;34085,107958;34085,107432;34085,106905;34085,12112;2663,12112;1598,12112;1065,11586;533,11586;533,11059;0,9479;0,8953;0,7899;0,5793;0,4213;0,3160;0,1580;533,1053;533,527;1065,0;1598,0;2663,0;79355,0;79887,0;80420,0;80952,527;82017,1053;82017,1580;82550,3160;82550,4213;82550,5793" o:connectangles="0,0,0,0,0,0,0,0,0,0,0,0,0,0,0,0,0,0,0,0,0,0,0,0,0,0,0,0,0,0,0,0,0,0,0,0,0,0,0,0,0,0,0,0,0,0,0,0,0,0,0,0,0,0"/>
                </v:shape>
                <v:shape id="Freeform 267" o:spid="_x0000_s1288" style="position:absolute;left:40862;top:21383;width:825;height:1096;visibility:visible;mso-wrap-style:square;v-text-anchor:top" coordsize="155,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JBO8YA&#10;AADdAAAADwAAAGRycy9kb3ducmV2LnhtbESPzW7CQAyE70h9h5Ur9Qa74VChwIIQBYlD1ahpH8DK&#10;Oj8i602zC6R9+vpQqTdbM575vNlNvlc3GmMX2EK2MKCIq+A6bix8fpzmK1AxITvsA5OFb4qw2z7M&#10;Npi7cOd3upWpURLCMUcLbUpDrnWsWvIYF2EgFq0Oo8ck69hoN+Jdwn2vl8Y8a48dS0OLAx1aqi7l&#10;1Vuop3M2FMVrGbLTS/H1Ux+X9Zux9ulx2q9BJZrSv/nv+uwE36yEX76REfT2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jJBO8YAAADdAAAADwAAAAAAAAAAAAAAAACYAgAAZHJz&#10;L2Rvd25yZXYueG1sUEsFBgAAAAAEAAQA9QAAAIsDAAAAAA==&#10;" path="m155,11r,4l154,17r,1l152,21r,1l151,22r-1,1l149,23r-58,l91,203r,1l90,205r,l87,207r-1,l83,208r-2,l77,208r-3,l70,208r-3,-1l66,207r-1,-2l64,205r,-1l63,203,63,23,5,23r-2,l2,22r-1,l1,21,,18,,17,,15,,11,,8,,6,,3,1,2,1,1,2,,3,,5,,149,r1,l151,r1,1l152,2r2,1l154,6r1,2l155,11xe" fillcolor="black" stroked="f">
                  <v:path arrowok="t" o:connecttype="custom" o:connectlocs="82550,5793;82550,7899;82017,8953;82017,9479;80952,11059;80952,11586;80420,11586;79887,12112;79355,12112;48465,12112;48465,106905;48465,107432;47932,107958;47932,107958;46335,109011;45802,109011;44204,109538;43139,109538;41009,109538;39411,109538;37281,109538;35683,109011;35150,109011;34618,107958;34085,107958;34085,107432;33553,106905;33553,12112;2663,12112;1598,12112;1065,11586;533,11586;533,11059;0,9479;0,8953;0,7899;0,5793;0,4213;0,3160;0,1580;533,1053;533,527;1065,0;1598,0;2663,0;79355,0;79887,0;80420,0;80952,527;80952,1053;82017,1580;82017,3160;82550,4213;82550,5793" o:connectangles="0,0,0,0,0,0,0,0,0,0,0,0,0,0,0,0,0,0,0,0,0,0,0,0,0,0,0,0,0,0,0,0,0,0,0,0,0,0,0,0,0,0,0,0,0,0,0,0,0,0,0,0,0,0"/>
                </v:shape>
                <v:shape id="Freeform 268" o:spid="_x0000_s1289" style="position:absolute;left:41830;top:21383;width:683;height:1096;visibility:visible;mso-wrap-style:square;v-text-anchor:top" coordsize="129,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4mbDsUA&#10;AADdAAAADwAAAGRycy9kb3ducmV2LnhtbERPS2vCQBC+C/0PyxR6kWaTChKiayilRQ96MC31OmSn&#10;eZidDdmtxv76riB4m4/vOct8NJ040eAaywqSKAZBXFrdcKXg6/PjOQXhPLLGzjIpuJCDfPUwWWKm&#10;7Zn3dCp8JUIIuwwV1N73mZSurMmgi2xPHLgfOxj0AQ6V1AOeQ7jp5Escz6XBhkNDjT291VQei1+j&#10;oN3OdtNkPOzaUn+vu+N7Wqz/UqWeHsfXBQhPo7+Lb+6NDvPjNIHrN+EEu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iZsOxQAAAN0AAAAPAAAAAAAAAAAAAAAAAJgCAABkcnMv&#10;ZG93bnJldi54bWxQSwUGAAAAAAQABAD1AAAAigMAAAAA&#10;" path="m129,60r-2,15l124,88r-7,13l109,109r-11,9l85,123r-14,4l52,128r-23,l29,203r,1l28,205r-2,l25,207r-1,l21,208r-2,l14,208r-4,l8,208,5,207r-1,l2,205r,l,204r,-1l,11,2,6,4,2,8,r4,l56,r7,l69,r7,1l83,2r9,3l100,10r9,5l115,22r6,7l125,39r2,10l129,60xm99,63r,-13l94,42,89,33,83,28,76,24,68,23,61,22r-8,l29,22r,84l53,106r11,-2l74,102r8,-4l88,93r5,-6l97,80r2,-9l99,63xe" fillcolor="black" stroked="f">
                  <v:path arrowok="t" o:connecttype="custom" o:connectlocs="67205,39497;61913,53189;51859,62142;37571,66881;15346,67408;15346,107432;13758,107958;12700,109011;10054,109538;5292,109538;2646,109011;1058,107958;0,107432;0,5793;2117,1053;6350,0;33338,0;40217,527;48684,2633;57680,7899;64030,15272;67205,25805;52388,33177;49742,22118;43921,14746;35984,12112;28046,11586;15346,55822;33867,54769;43392,51609;49213,45816;52388,37390" o:connectangles="0,0,0,0,0,0,0,0,0,0,0,0,0,0,0,0,0,0,0,0,0,0,0,0,0,0,0,0,0,0,0,0"/>
                  <o:lock v:ext="edit" verticies="t"/>
                </v:shape>
                <v:shape id="Freeform 269" o:spid="_x0000_s1290" style="position:absolute;left:35734;top:24765;width:9493;height:15684;visibility:visible;mso-wrap-style:square;v-text-anchor:top" coordsize="1792,29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w168MA&#10;AADdAAAADwAAAGRycy9kb3ducmV2LnhtbERPyW7CMBC9V+o/WFOpt+KQA0QBgxDqwgGK2O6jeLKI&#10;eBxiFwJfj5EqcZunt8542planKl1lWUF/V4EgjizuuJCwX739ZGAcB5ZY22ZFFzJwXTy+jLGVNsL&#10;b+i89YUIIexSVFB636RSuqwkg65nG+LA5bY16ANsC6lbvIRwU8s4igbSYMWhocSG5iVlx+2fUVB8&#10;npZ0ywfft5/l7ylZNetDPMyVen/rZiMQnjr/FP+7FzrMj5IYHt+EE+Tk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Gw168MAAADdAAAADwAAAAAAAAAAAAAAAACYAgAAZHJzL2Rv&#10;d25yZXYueG1sUEsFBgAAAAAEAAQA9QAAAIgDAAAAAA==&#10;" path="m93,l1698,r20,1l1751,15r26,26l1790,74r2,20l1792,2872r-2,18l1777,2923r-26,26l1718,2963r-20,1l93,2964r-18,-1l41,2949,16,2923,2,2890,,2872,,94,2,74,16,41,41,15,75,1,93,xe" fillcolor="#e9d5d5" strokecolor="#c8a5a5" strokeweight=".2205mm">
                  <v:path arrowok="t" o:connecttype="custom" o:connectlocs="49267,0;899528,0;910123,529;927605,7937;941379,21696;948265,39158;949325,49742;949325,1519767;948265,1529292;941379,1546754;927605,1560513;910123,1567921;899528,1568450;49267,1568450;39732,1567921;21720,1560513;8476,1546754;1060,1529292;0,1519767;0,49742;1060,39158;8476,21696;21720,7937;39732,529;49267,0" o:connectangles="0,0,0,0,0,0,0,0,0,0,0,0,0,0,0,0,0,0,0,0,0,0,0,0,0"/>
                </v:shape>
                <v:shape id="Freeform 270" o:spid="_x0000_s1291" style="position:absolute;left:38163;top:28908;width:651;height:1095;visibility:visible;mso-wrap-style:square;v-text-anchor:top" coordsize="121,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UrsIA&#10;AADdAAAADwAAAGRycy9kb3ducmV2LnhtbERPTYvCMBC9C/6HMMJeRFMVVq1GkQVhvQhawevQjE2x&#10;mZQmW7v7640g7G0e73PW285WoqXGl44VTMYJCOLc6ZILBZdsP1qA8AFZY+WYFPySh+2m31tjqt2D&#10;T9SeQyFiCPsUFZgQ6lRKnxuy6MeuJo7czTUWQ4RNIXWDjxhuKzlNkk9pseTYYLCmL0P5/fxjFfjJ&#10;tXXZ0JyO2eVvaea3w9W2tVIfg263AhGoC//it/tbx/nJYgavb+IJcvM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9SuwgAAAN0AAAAPAAAAAAAAAAAAAAAAAJgCAABkcnMvZG93&#10;bnJldi54bWxQSwUGAAAAAAQABAD1AAAAhwMAAAAA&#10;" path="m121,198r,3l121,203r,1l119,207r-1,1l117,208r,l116,209,7,209,6,208r-1,l4,208,2,207r,-3l1,203r,-2l1,198r,-4l1,193r1,-2l2,190r2,-2l5,187r1,l7,187r44,l51,28,10,53,7,54r-2,l4,54r-2,l1,53r,-3l,48,,44,,42,,39,1,38r,-1l2,36r,-2l4,33,5,32,53,1r,l54,1r1,l57,r1,l60,r3,l65,r4,l71,r3,l75,1r1,l78,2r,2l78,4r,183l116,187r1,l118,187r1,1l119,190r2,1l121,193r,1l121,198xe" fillcolor="black" stroked="f">
                  <v:path arrowok="t" o:connecttype="custom" o:connectlocs="65088,105345;65088,106917;63474,109014;62936,109014;3765,109538;2690,109014;1076,108490;538,106393;538,103773;538,101152;1076,99580;2690,98008;3765,98008;27434,14675;3765,28302;2152,28302;538,27778;0,25157;0,22012;538,19916;1076,18868;2152,17295;28510,524;29048,524;30661,0;32275,0;34965,0;38192,0;40344,524;41958,1048;41958,2096;62398,98008;63474,98008;64012,99580;65088,101152;65088,103773" o:connectangles="0,0,0,0,0,0,0,0,0,0,0,0,0,0,0,0,0,0,0,0,0,0,0,0,0,0,0,0,0,0,0,0,0,0,0,0"/>
                </v:shape>
                <v:shape id="Freeform 271" o:spid="_x0000_s1292" style="position:absolute;left:38989;top:28892;width:698;height:1127;visibility:visible;mso-wrap-style:square;v-text-anchor:top" coordsize="130,2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drqMMA&#10;AADdAAAADwAAAGRycy9kb3ducmV2LnhtbERPTWsCMRC9C/6HMII3zbaVVrZGEUu1IBa07X3YTHeX&#10;JpOQxHXbX98Ihd7m8T5nseqtER2F2DpWcDMtQBBXTrdcK3h/e57MQcSErNE4JgXfFGG1HA4WWGp3&#10;4SN1p1SLHMKxRAVNSr6UMlYNWYxT54kz9+mCxZRhqKUOeMnh1sjboriXFlvODQ162jRUfZ3OVsGh&#10;Mxxed2Z79/TRnuNP9Mf9g1dqPOrXjyAS9elf/Od+0Xl+MZ/B9Zt8gl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rdrqMMAAADdAAAADwAAAAAAAAAAAAAAAACYAgAAZHJzL2Rv&#10;d25yZXYueG1sUEsFBgAAAAAEAAQA9QAAAIgDAAAAAA==&#10;" path="m130,150r-1,15l125,176r-6,11l110,195r-10,8l88,208r-15,3l57,213r-10,l37,211r-8,-2l21,207r-6,-3l9,203,5,200,4,199,3,198,2,197r,-2l,193r,-1l,189r,-2l,184r,-6l,176r2,-1l4,173r3,2l10,176r4,3l20,182r8,2l36,187r10,2l56,189r10,l74,187r8,-3l88,179r5,-4l97,168r2,-7l99,152r,-8l95,138r-3,-8l85,125r-7,-5l69,117r-9,-3l47,114r-19,l26,114r-1,l24,113r-1,-1l23,110r-2,-2l21,106r,-3l21,101r,-3l21,96r2,-2l24,93r1,l26,92r2,l46,92r10,l64,90r8,-3l78,82r6,-6l88,70r2,-8l90,54r,-6l89,42,87,35,83,32,78,27,72,24,64,22r-7,l47,22r-7,2l32,28r-6,2l20,34r-5,3l12,39r-2,l9,39r-1,l8,39,7,38r,-1l5,34r,-2l5,28r,-1l5,24,7,23r,-2l7,19,8,18r,-1l9,16r3,-2l16,12,21,8,28,6,35,3,44,1,52,,62,,76,,88,3,98,7r7,6l113,21r3,8l120,39r,11l120,60r-3,9l115,76r-5,7l105,90r-7,4l90,98r-8,3l82,101r10,2l101,107r8,3l116,117r6,7l126,131r4,10l130,150xe" fillcolor="black" stroked="f">
                  <v:path arrowok="t" o:connecttype="custom" o:connectlocs="67163,93134;53731,107421;30627,112713;15582,110596;4836,107421;1612,104775;0,102130;0,98955;0,93134;3761,92605;10746,96309;24716,100013;39761,98955;49970,92605;53193,80434;49432,68792;37074,61913;15045,60325;12895,59796;11283,57150;11283,53446;12358,49742;13970,48684;30089,48684;41910,43392;48358,32808;47820,22225;41910,14288;30627,11642;17194,14817;8060,19579;4836,20638;3761,20108;2687,16933;2687,12700;3761,10054;4836,8467;11283,4233;23642,529;40835,0;56417,6879;64477,20638;62865,36513;56417,47625;44059,53446;54268,56621;65552,65617;69850,79375" o:connectangles="0,0,0,0,0,0,0,0,0,0,0,0,0,0,0,0,0,0,0,0,0,0,0,0,0,0,0,0,0,0,0,0,0,0,0,0,0,0,0,0,0,0,0,0,0,0,0,0"/>
                </v:shape>
                <v:shape id="Freeform 272" o:spid="_x0000_s1293" style="position:absolute;left:39909;top:28829;width:143;height:444;visibility:visible;mso-wrap-style:square;v-text-anchor:top" coordsize="27,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sfO8EA&#10;AADdAAAADwAAAGRycy9kb3ducmV2LnhtbERPTYvCMBC9L/gfwgh7WxMFpVSjqCDrYUFWBa9DMzbF&#10;ZlKabO366zeCsLd5vM9ZrHpXi47aUHnWMB4pEMSFNxWXGs6n3UcGIkRkg7Vn0vBLAVbLwdsCc+Pv&#10;/E3dMZYihXDIUYONscmlDIUlh2HkG+LEXX3rMCbYltK0eE/hrpYTpWbSYcWpwWJDW0vF7fjjNDzk&#10;JB7OB//46gitmm0+Q3a9aP0+7NdzEJH6+C9+ufcmzVfZFJ7fpBPk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v7HzvBAAAA3QAAAA8AAAAAAAAAAAAAAAAAmAIAAGRycy9kb3du&#10;cmV2LnhtbFBLBQYAAAAABAAEAPUAAACGAwAAAAA=&#10;" path="m23,79r,1l23,81r-1,2l21,83r-1,1l18,84r-2,l13,84r-2,l8,84r-2,l5,83r,l4,81r,-1l4,79,,5,,4,,3,1,1r1,l5,,7,r3,l13,r4,l20,r2,l25,1r1,l27,3r,1l27,5,23,79xe" fillcolor="black" stroked="f">
                  <v:path arrowok="t" o:connecttype="custom" o:connectlocs="12171,41804;12171,42333;12171,42863;11642,43921;11113,43921;10584,44450;9525,44450;8467,44450;6879,44450;5821,44450;4233,44450;3175,44450;2646,43921;2646,43921;2117,42863;2117,42333;2117,41804;0,2646;0,2117;0,1588;529,529;1058,529;2646,0;3704,0;5292,0;6879,0;8996,0;10584,0;11642,0;13230,529;13759,529;14288,1588;14288,2117;14288,2646;12171,41804" o:connectangles="0,0,0,0,0,0,0,0,0,0,0,0,0,0,0,0,0,0,0,0,0,0,0,0,0,0,0,0,0,0,0,0,0,0,0"/>
                </v:shape>
                <v:shape id="Freeform 273" o:spid="_x0000_s1294" style="position:absolute;left:40227;top:29527;width:413;height:111;visibility:visible;mso-wrap-style:square;v-text-anchor:top" coordsize="79,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5zlMQA&#10;AADdAAAADwAAAGRycy9kb3ducmV2LnhtbERPTWsCMRC9F/wPYQQvpWb1oLIapSitPYjSteJ12Iyb&#10;pZvJuom6/fdGEHqbx/uc2aK1lbhS40vHCgb9BARx7nTJhYKf/cfbBIQPyBorx6Tgjzws5p2XGaba&#10;3fibrlkoRAxhn6ICE0KdSulzQxZ939XEkTu5xmKIsCmkbvAWw20lh0kykhZLjg0Ga1oayn+zi1Wg&#10;j+vxrpK7z73Vl+HqdbM1h/NWqV63fZ+CCNSGf/HT/aXj/GQygsc38QQ5v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uc5TEAAAA3QAAAA8AAAAAAAAAAAAAAAAAmAIAAGRycy9k&#10;b3ducmV2LnhtbFBLBQYAAAAABAAEAPUAAACJAwAAAAA=&#10;" path="m79,11r,5l78,20r-1,1l73,22,6,22,4,21,3,20,1,16,,11,1,5,3,2,4,,6,,73,r1,l75,r2,1l78,2r,2l79,6r,1l79,11xe" fillcolor="black" stroked="f">
                  <v:path arrowok="t" o:connecttype="custom" o:connectlocs="41275,5557;41275,8082;40753,10103;40230,10608;38140,11113;3135,11113;2090,10608;1567,10103;522,8082;0,5557;522,2526;1567,1010;2090,0;3135,0;38140,0;38663,0;39185,0;40230,505;40753,1010;40753,2021;41275,3031;41275,3536;41275,5557" o:connectangles="0,0,0,0,0,0,0,0,0,0,0,0,0,0,0,0,0,0,0,0,0,0,0"/>
                </v:shape>
                <v:shape id="Freeform 274" o:spid="_x0000_s1295" style="position:absolute;left:40782;top:28892;width:985;height:1127;visibility:visible;mso-wrap-style:square;v-text-anchor:top" coordsize="186,2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xK8MA&#10;AADdAAAADwAAAGRycy9kb3ducmV2LnhtbERPTWuDQBC9F/Iflgn01qztoYpxFQkEkmPTGHIc3Kna&#10;urPG3ar9991CIbd5vM/JisX0YqLRdZYVPG8iEMS11R03Cs7v+6cEhPPIGnvLpOCHHBT56iHDVNuZ&#10;32g6+UaEEHYpKmi9H1IpXd2SQbexA3HgPuxo0Ac4NlKPOIdw08uXKHqVBjsODS0OtGup/jp9GwXV&#10;La6GOS6P0/XTXubjcnC77qrU43optyA8Lf4u/ncfdJgfJTH8fRNOkP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LxK8MAAADdAAAADwAAAAAAAAAAAAAAAACYAgAAZHJzL2Rv&#10;d25yZXYueG1sUEsFBgAAAAAEAAQA9QAAAIgDAAAAAA==&#10;" path="m186,103r-1,25l180,149r-7,19l161,183r-12,14l132,205r-19,6l91,213,69,211,51,205,35,198,22,186,12,171,5,152,1,131,,107,1,83,6,62,12,44,24,28,37,16,53,7,73,1,95,r22,l136,6r16,8l163,27r11,13l180,59r5,21l186,103xm157,106r,-18l154,72,149,59,143,46r-7,-9l123,29,111,24,94,23,77,24,63,29,52,37,43,48,37,59,32,74,30,88r,18l30,123r2,16l36,154r7,12l51,176r11,7l75,188r18,1l110,188r13,-6l134,175r9,-12l149,152r5,-14l157,122r,-16xe" fillcolor="black" stroked="f">
                  <v:path arrowok="t" o:connecttype="custom" o:connectlocs="97896,67734;91546,88900;78846,104246;59796,111655;36513,111655;18521,104775;6350,90488;529,69321;529,43921;6350,23283;19579,8467;38629,529;61912,0;80433,7408;92075,21167;97896,42334;83079,56092;81492,38100;75671,24342;65087,15346;49742,12171;33338,15346;22754,25400;16933,39159;15875,56092;16933,73554;22754,87842;32808,96838;49213,100013;65087,96309;75671,86255;81492,73025;83079,56092" o:connectangles="0,0,0,0,0,0,0,0,0,0,0,0,0,0,0,0,0,0,0,0,0,0,0,0,0,0,0,0,0,0,0,0,0"/>
                  <o:lock v:ext="edit" verticies="t"/>
                </v:shape>
                <v:shape id="Freeform 275" o:spid="_x0000_s1296" style="position:absolute;left:42005;top:28908;width:778;height:1095;visibility:visible;mso-wrap-style:square;v-text-anchor:top" coordsize="149,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FMsQA&#10;AADdAAAADwAAAGRycy9kb3ducmV2LnhtbESPwW7CQAxE75X4h5WReisbekhRyoIAKajHFvgAK2uS&#10;0Kw3yhoI/fr6UKk3WzOeeV6ux9CZGw2pjexgPsvAEFfRt1w7OB3LlwWYJMgeu8jk4EEJ1qvJ0xIL&#10;H+/8RbeD1EZDOBXooBHpC2tT1VDANIs9sWrnOAQUXYfa+gHvGh46+5pluQ3YsjY02NOuoer7cA0O&#10;/PaSPz4vVd5KuZ+/ncsf2fdH556n4+YdjNAo/+a/6w+v+NlCcfUbHc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QRTLEAAAA3QAAAA8AAAAAAAAAAAAAAAAAmAIAAGRycy9k&#10;b3ducmV2LnhtbFBLBQYAAAAABAAEAPUAAACJAwAAAAA=&#10;" path="m149,204r,2l149,207r-1,1l147,208r-1,1l143,209r-4,l136,209r-4,l130,209r-3,l126,208r-3,l123,207r-1,-1l122,204r,-92l29,112r,92l27,206r,1l26,208r-1,l24,209r-3,l17,209r-3,l10,209r-2,l5,209,3,208r-2,l1,207,,206r,-2l,5,,4r1,l1,2,3,1r2,l8,1,10,r4,l17,r4,1l24,1r1,l26,2r1,2l27,4r2,1l29,89r93,l122,5r,-1l123,4r,-2l126,1r1,l130,1,132,r4,l139,r4,1l146,1r1,l148,2r1,2l149,4r,1l149,204xe" fillcolor="black" stroked="f">
                  <v:path arrowok="t" o:connecttype="custom" o:connectlocs="77788,107966;77266,109014;76222,109538;72567,109538;68913,109538;66303,109538;64214,109014;63692,107966;63692,58700;15140,106917;14096,108490;13052,109014;10963,109538;7309,109538;4177,109538;1566,109014;522,108490;0,106917;0,2096;522,1048;2610,524;5221,0;8875,0;12530,524;13574,1048;14096,2096;15140,46645;63692,2621;64214,2096;65780,524;67869,524;71001,0;74656,524;76744,524;77788,2096;77788,2621" o:connectangles="0,0,0,0,0,0,0,0,0,0,0,0,0,0,0,0,0,0,0,0,0,0,0,0,0,0,0,0,0,0,0,0,0,0,0,0"/>
                </v:shape>
                <v:shape id="Freeform 276" o:spid="_x0000_s1297" style="position:absolute;left:37131;top:33956;width:651;height:1111;visibility:visible;mso-wrap-style:square;v-text-anchor:top" coordsize="121,2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CdhsAA&#10;AADdAAAADwAAAGRycy9kb3ducmV2LnhtbERPzYrCMBC+C/sOYQRvmiootmsquiLrTez6AEMztqXN&#10;pDSx1rffCIK3+fh+Z7MdTCN66lxlWcF8FoEgzq2uuFBw/TtO1yCcR9bYWCYFT3KwTb9GG0y0ffCF&#10;+swXIoSwS1BB6X2bSOnykgy6mW2JA3eznUEfYFdI3eEjhJtGLqJoJQ1WHBpKbOmnpLzO7kaBPl55&#10;v6/P/epXx9U86/1ht4yVmoyH3TcIT4P/iN/ukw7zo3UMr2/CCTL9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DCdhsAAAADdAAAADwAAAAAAAAAAAAAAAACYAgAAZHJzL2Rvd25y&#10;ZXYueG1sUEsFBgAAAAAEAAQA9QAAAIUDAAAAAA==&#10;" path="m121,199r,2l121,204r-1,2l120,207r-1,2l117,209r-1,1l115,210,7,210r-2,l5,209r-1,l3,207,2,206r,-2l2,201r,-2l2,196r,-2l2,191r1,-1l4,189r,-1l5,188r2,l51,188,51,30,10,53,8,55,5,56r-1,l3,55,2,53,,51,,49,,45,,42,,41,,39,2,37r,-1l3,35,4,34r1,l53,3r,-1l55,2r1,l57,2,58,r3,l62,r2,l68,r4,l74,2r2,l77,3r1,l78,4r,1l78,188r37,l116,188r1,l119,189r1,1l120,191r1,3l121,196r,3xe" fillcolor="black" stroked="f">
                  <v:path arrowok="t" o:connecttype="custom" o:connectlocs="65088,106362;64550,109008;64012,110596;62398,111125;3765,111125;2690,110596;1614,109537;1076,107950;1076,105304;1076,102658;1614,100542;2152,99483;3765,99483;27434,15875;4303,29104;2152,29633;1076,28046;0,25929;0,22225;0,20638;1076,19050;2152,17992;28510,1588;29585,1058;30661,1058;32813,0;34427,0;38730,0;40882,1058;41958,1588;41958,2646;61860,99483;62936,99483;64550,100542;65088,102658;65088,105304" o:connectangles="0,0,0,0,0,0,0,0,0,0,0,0,0,0,0,0,0,0,0,0,0,0,0,0,0,0,0,0,0,0,0,0,0,0,0,0"/>
                </v:shape>
                <v:shape id="Freeform 277" o:spid="_x0000_s1298" style="position:absolute;left:37957;top:33956;width:698;height:1127;visibility:visible;mso-wrap-style:square;v-text-anchor:top" coordsize="130,2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X7dsYA&#10;AADdAAAADwAAAGRycy9kb3ducmV2LnhtbESPW0sDMRCF34X+hzAF32xWBS/bpkUULyAVWtv3YTPd&#10;XUwmIUm3q7/eeRB8m+GcOeebxWr0Tg2Uch/YwOWsAkXcBNtza2D3+XxxByoXZIsuMBn4pgyr5eRs&#10;gbUNJ97QsC2tkhDONRroSom11rnpyGOehUgs2iEkj0XW1Gqb8CTh3umrqrrRHnuWhg4jPXbUfG2P&#10;3sB6cJw+Xt3L9dO+P+afHDfvt9GY8+n4MAdVaCz/5r/rNyv41b3wyzcygl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FX7dsYAAADdAAAADwAAAAAAAAAAAAAAAACYAgAAZHJz&#10;L2Rvd25yZXYueG1sUEsFBgAAAAAEAAQA9QAAAIsDAAAAAA==&#10;" path="m130,152r-1,13l125,178r-6,9l110,196r-9,9l88,210r-14,3l57,213r-11,l38,212r-9,-2l22,208r-8,-2l9,203,6,201,3,200,2,199r,-2l1,196r,-1l1,192,,191r,-2l,185r,-5l1,176r1,-1l5,175r1,l9,178r5,2l21,183r7,3l37,189r8,1l56,191r10,-1l75,189r7,-4l88,180r5,-5l97,169r1,-7l99,154r-1,-8l96,138r-4,-7l86,126r-8,-5l69,118,59,116,48,115r-20,l27,115r-2,l24,114r-1,-2l22,111r,-1l21,107r,-3l21,101r1,-2l22,98r1,-2l23,95r1,-1l25,94r2,l45,94,55,93,65,90r7,-2l78,83r7,-5l87,70r4,-7l91,54r,-6l88,42,86,37,82,32,78,29,72,25,65,24,56,22r-8,2l39,26r-7,3l25,32r-4,3l16,37r-4,3l11,41r-2,l8,40r-1,l7,38,6,37r,-2l6,32r,-2l6,27r,-2l6,24,7,22r,-1l7,20,8,19,9,18r3,-3l16,13r5,-3l27,6,34,4,43,1,53,r9,l76,,87,4,98,8r8,6l113,21r4,9l119,40r1,11l120,61r-2,8l114,78r-4,6l104,90r-6,5l91,99r-10,2l81,102r11,2l101,107r8,5l117,118r6,7l126,133r3,9l130,152xe" fillcolor="black" stroked="f">
                  <v:path arrowok="t" o:connecttype="custom" o:connectlocs="67163,94192;54268,108480;30627,112713;15582,111125;4836,107421;1075,105305;537,103188;0,100013;537,93134;3224,92605;11283,96838;24179,100542;40298,100013;49970,92605;53193,81492;49432,69321;37074,62442;15045,60854;12895,60325;11821,58209;11283,53446;12358,50800;13433,49742;29552,49213;41910,43921;48895,33338;47283,22225;41910,15346;30089,11642;17194,15346;8597,19579;4836,21696;3761,20108;3224,16933;3224,13229;3761,11113;4836,9525;11283,5292;23104,529;40835,0;56955,7408;63940,21167;63402,36513;55880,47625;43522,53446;54268,56621;66089,66146;69850,80434" o:connectangles="0,0,0,0,0,0,0,0,0,0,0,0,0,0,0,0,0,0,0,0,0,0,0,0,0,0,0,0,0,0,0,0,0,0,0,0,0,0,0,0,0,0,0,0,0,0,0,0"/>
                </v:shape>
                <v:shape id="Freeform 278" o:spid="_x0000_s1299" style="position:absolute;left:38877;top:33877;width:143;height:460;visibility:visible;mso-wrap-style:square;v-text-anchor:top" coordsize="28,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2tgcIA&#10;AADdAAAADwAAAGRycy9kb3ducmV2LnhtbERP32vCMBB+F/Y/hBv4pqkiunVG2YRCHPiwbns/mlvT&#10;rbmUJmr9781A8O0+vp+33g6uFSfqQ+NZwWyagSCuvGm4VvD1WUyeQISIbLD1TAouFGC7eRitMTf+&#10;zB90KmMtUgiHHBXYGLtcylBZchimviNO3I/vHcYE+1qaHs8p3LVynmVL6bDh1GCxo52l6q88OgX7&#10;96LR33ZVaBcOWLe/+vK20EqNH4fXFxCRhngX39zapPnZ8wz+v0knyM0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Pa2BwgAAAN0AAAAPAAAAAAAAAAAAAAAAAJgCAABkcnMvZG93&#10;bnJldi54bWxQSwUGAAAAAAQABAD1AAAAhwMAAAAA&#10;" path="m25,79r,1l23,81r,1l22,82r-1,1l20,83r-3,l15,85,11,83r-1,l7,83,6,82r-1,l5,81,4,80r,-1l,5,,3,1,2r2,l4,1,5,,7,r4,l15,r4,l21,r2,l25,1r2,1l27,2r1,1l28,5,25,79xe" fillcolor="black" stroked="f">
                  <v:path arrowok="t" o:connecttype="custom" o:connectlocs="12757,42788;12757,43330;11737,43872;11737,44413;11226,44413;10716,44955;10206,44955;8675,44955;7654,46038;5613,44955;5103,44955;3572,44955;3062,44413;2551,44413;2551,43872;2041,43330;2041,42788;0,2708;0,1625;510,1083;1531,1083;2041,542;2551,0;3572,0;5613,0;7654,0;9695,0;10716,0;11737,0;12757,542;13778,1083;13778,1083;14288,1625;14288,2708;12757,42788" o:connectangles="0,0,0,0,0,0,0,0,0,0,0,0,0,0,0,0,0,0,0,0,0,0,0,0,0,0,0,0,0,0,0,0,0,0,0"/>
                </v:shape>
                <v:shape id="Freeform 279" o:spid="_x0000_s1300" style="position:absolute;left:39195;top:34575;width:413;height:127;visibility:visible;mso-wrap-style:square;v-text-anchor:top" coordsize="78,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alBMEA&#10;AADdAAAADwAAAGRycy9kb3ducmV2LnhtbERPTYvCMBC9L/gfwgje1lQP4lajiFAQPIi6y+JtaMam&#10;2ExqE2v990YQvM3jfc582dlKtNT40rGC0TABQZw7XXKh4PeYfU9B+ICssXJMCh7kYbnofc0x1e7O&#10;e2oPoRAxhH2KCkwIdSqlzw1Z9ENXE0fu7BqLIcKmkLrBewy3lRwnyURaLDk2GKxpbSi/HG5Wwf/6&#10;j29Zdg2TfKOdO5nd9jhqlRr0u9UMRKAufMRv90bH+cnPGF7fxBPk4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HGpQTBAAAA3QAAAA8AAAAAAAAAAAAAAAAAmAIAAGRycy9kb3du&#10;cmV2LnhtbFBLBQYAAAAABAAEAPUAAACGAwAAAAA=&#10;" path="m78,12r,6l77,20r-2,3l72,23,6,23r-3,l1,20,,18,,12,,7,1,3,3,2,6,,72,r2,l75,2r1,l76,3r1,1l77,7r1,2l78,12xe" fillcolor="black" stroked="f">
                  <v:path arrowok="t" o:connecttype="custom" o:connectlocs="41275,6626;41275,9939;40746,11043;39688,12700;38100,12700;3175,12700;1588,12700;529,11043;0,9939;0,6626;0,3865;529,1657;1588,1104;3175,0;38100,0;39158,0;39688,1104;40217,1104;40217,1657;40746,2209;40746,3865;41275,4970;41275,6626" o:connectangles="0,0,0,0,0,0,0,0,0,0,0,0,0,0,0,0,0,0,0,0,0,0,0"/>
                </v:shape>
                <v:shape id="Freeform 280" o:spid="_x0000_s1301" style="position:absolute;left:39751;top:33956;width:809;height:1127;visibility:visible;mso-wrap-style:square;v-text-anchor:top" coordsize="152,2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cPhcIA&#10;AADdAAAADwAAAGRycy9kb3ducmV2LnhtbERP3UrDMBS+F/YO4Qi7c4nbkFmbjlkQnFdu+gCH5tjG&#10;Nie1iW316Y0geHc+vt+T72fXiZGGYD1ruF4pEMSVN5ZrDa8vD1c7ECEiG+w8k4YvCrAvFhc5ZsZP&#10;fKLxHGuRQjhkqKGJsc+kDFVDDsPK98SJe/ODw5jgUEsz4JTCXSfXSt1Ih5ZTQ4M9lQ1V7fnTabBq&#10;W7blPb+vx9jS8dt+TM/+Sevl5Xy4AxFpjv/iP/ejSfPV7QZ+v0knyO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Bw+FwgAAAN0AAAAPAAAAAAAAAAAAAAAAAJgCAABkcnMvZG93&#10;bnJldi54bWxQSwUGAAAAAAQABAD1AAAAhwMAAAAA&#10;" path="m152,181r,3l152,186r-1,1l151,189r,1l149,191r,1l147,195r-1,1l141,200r-6,2l128,206r-8,2l110,211r-10,2l89,213,69,212,52,206,37,199,25,186,14,173,6,154,2,133,,110,2,85,8,63,15,45,26,30,38,16,55,8,72,1,93,r8,l110,3r7,1l125,6r7,3l138,13r5,2l146,18r2,2l149,21r,1l149,24r2,2l151,27r,3l151,32r,4l151,38r-2,2l149,42r-1,1l148,45r-1,l146,45r-3,l139,42r-4,-4l128,35r-6,-4l114,27,104,25r-13,l79,26,67,30,56,36,47,46,40,58,35,73,31,89r,18l31,127r4,16l40,157r7,11l56,178r11,6l79,187r14,2l105,189r10,-3l123,183r7,-4l136,175r5,-2l144,170r3,-1l148,169r1,l149,170r2,1l151,173r,2l152,178r,3xe" fillcolor="black" stroked="f">
                  <v:path arrowok="t" o:connecttype="custom" o:connectlocs="80963,97367;80430,98955;80430,100542;79365,101600;77767,103717;71908,106892;63918,110067;53265,112713;36753,112184;19708,105305;7457,91546;1065,70379;1065,44979;7990,23813;20241,8467;38351,529;53798,0;62320,2117;70310,4763;76169,7938;78832,10583;79365,11642;80430,13758;80430,15875;80430,19050;79365,21167;78832,22754;78300,23813;76169,23813;71908,20108;64983,16404;55396,13229;42079,13758;29828,19050;21306,30692;16512,47096;16512,67204;21306,83080;29828,94192;42079,98955;55928,100013;65516,96838;72441,92605;76702,89959;78832,89430;79365,89959;80430,91546;80963,94192" o:connectangles="0,0,0,0,0,0,0,0,0,0,0,0,0,0,0,0,0,0,0,0,0,0,0,0,0,0,0,0,0,0,0,0,0,0,0,0,0,0,0,0,0,0,0,0,0,0,0,0"/>
                </v:shape>
                <v:shape id="Freeform 281" o:spid="_x0000_s1302" style="position:absolute;left:40671;top:33956;width:985;height:1127;visibility:visible;mso-wrap-style:square;v-text-anchor:top" coordsize="185,2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mVpMMA&#10;AADdAAAADwAAAGRycy9kb3ducmV2LnhtbERPzWrCQBC+C77DMoI33VRt0dRVikHxIIimDzBmp0lo&#10;djbNrjG+vVsQvM3H9zvLdWcq0VLjSssK3sYRCOLM6pJzBd/pdjQH4TyyxsoyKbiTg/Wq31tirO2N&#10;T9SefS5CCLsYFRTe17GULivIoBvbmjhwP7Yx6ANscqkbvIVwU8lJFH1IgyWHhgJr2hSU/Z6vRoE/&#10;/GXv1+Swmx4vc9xO0rRNukSp4aD7+gThqfMv8dO912F+tJjB/zfhBLl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gmVpMMAAADdAAAADwAAAAAAAAAAAAAAAACYAgAAZHJzL2Rv&#10;d25yZXYueG1sUEsFBgAAAAAEAAQA9QAAAIgDAAAAAA==&#10;" path="m185,105r,23l180,149r-8,20l161,184r-12,13l132,206r-19,6l91,213,68,212,50,207,34,199,22,186,11,171,5,153,1,133,,107,1,84,6,63,12,45,23,30,37,16,53,8,71,1,95,r22,1l134,6r16,9l163,27r11,14l180,59r5,21l185,105xm156,106l155,89,153,74,149,59,143,47,134,37,123,30,110,25,94,24,76,25,63,30,52,38,43,48,36,61,32,74,30,90r,16l30,123r2,16l36,154r6,13l50,176r12,8l75,189r17,1l110,189r12,-6l134,175r9,-10l149,153r4,-15l155,123r1,-17xe" fillcolor="black" stroked="f">
                  <v:path arrowok="t" o:connecttype="custom" o:connectlocs="98425,67734;91509,89430;79272,104246;60119,112184;36178,112184;18089,105305;5852,90488;532,70379;532,44450;6384,23813;19685,8467;37774,529;62247,529;79804,7938;92573,21696;98425,42334;82996,56092;81400,39159;76080,24871;65439,15875;50011,12700;33518,15875;22877,25400;17025,39159;15961,56092;17025,73554;22345,88371;32986,97367;48946,100542;64907,96838;76080,87313;81400,73025;82996,56092" o:connectangles="0,0,0,0,0,0,0,0,0,0,0,0,0,0,0,0,0,0,0,0,0,0,0,0,0,0,0,0,0,0,0,0,0"/>
                  <o:lock v:ext="edit" verticies="t"/>
                </v:shape>
                <v:shape id="Freeform 282" o:spid="_x0000_s1303" style="position:absolute;left:41814;top:33956;width:985;height:1127;visibility:visible;mso-wrap-style:square;v-text-anchor:top" coordsize="186,2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VcGsIA&#10;AADdAAAADwAAAGRycy9kb3ducmV2LnhtbERPS4vCMBC+L/gfwgjeNFVw1WoUERb06KPicWjGttpM&#10;apNt67/fLCzsbT6+56w2nSlFQ7UrLCsYjyIQxKnVBWcKLuev4RyE88gaS8uk4E0ONuvexwpjbVs+&#10;UnPymQgh7GJUkHtfxVK6NCeDbmQr4sDdbW3QB1hnUtfYhnBTykkUfUqDBYeGHCva5ZQ+T99GQfKa&#10;JVU72x6a28Ne20O3d7viptSg322XIDx1/l/8597rMD9aTOH3m3CCX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tVwawgAAAN0AAAAPAAAAAAAAAAAAAAAAAJgCAABkcnMvZG93&#10;bnJldi54bWxQSwUGAAAAAAQABAD1AAAAhwMAAAAA&#10;" path="m186,105r-2,23l180,149r-7,20l162,184r-13,13l133,206r-19,6l91,213,69,212,50,207,34,199,22,186,12,171,6,153,1,133,,107,1,84,6,63,13,45,24,30,37,16,54,8,72,1,95,r22,1l135,6r16,9l164,27r9,14l180,59r4,21l186,105xm156,106r,-17l154,74,150,59,143,47,135,37,124,30,111,25,93,24,76,25,64,30,51,38,44,48,37,61,33,74,31,90r-2,16l29,123r4,16l37,154r6,13l50,176r13,8l75,189r17,1l109,189r14,-6l134,175r9,-10l150,153r4,-15l156,123r,-17xe" fillcolor="black" stroked="f">
                  <v:path arrowok="t" o:connecttype="custom" o:connectlocs="97367,67734;91546,89430;78846,104246;60325,112184;36513,112184;17992,105305;6350,90488;529,70379;529,44450;6879,23813;19579,8467;38100,529;61912,529;79904,7938;91546,21696;97367,42334;82550,56092;81492,39159;75671,24871;65617,15875;49213,12700;33867,15875;23283,25400;17463,39159;15346,56092;17463,73554;22754,88371;33338,97367;48683,100542;65087,96838;75671,87313;81492,73025;82550,56092" o:connectangles="0,0,0,0,0,0,0,0,0,0,0,0,0,0,0,0,0,0,0,0,0,0,0,0,0,0,0,0,0,0,0,0,0"/>
                  <o:lock v:ext="edit" verticies="t"/>
                </v:shape>
                <v:shape id="Freeform 283" o:spid="_x0000_s1304" style="position:absolute;left:43037;top:33972;width:793;height:1095;visibility:visible;mso-wrap-style:square;v-text-anchor:top" coordsize="150,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Rlm8MA&#10;AADdAAAADwAAAGRycy9kb3ducmV2LnhtbERP32vCMBB+F/Y/hBv4pqlDRDujiCAThsh09PlozqbY&#10;XGoTbedfb4SBb/fx/bz5srOVuFHjS8cKRsMEBHHudMmFgt/jZjAF4QOyxsoxKfgjD8vFW2+OqXYt&#10;/9DtEAoRQ9inqMCEUKdS+tyQRT90NXHkTq6xGCJsCqkbbGO4reRHkkykxZJjg8Ga1oby8+FqFXxf&#10;Tu5rfA7Ztl2b63R3z/ZmlynVf+9WnyACdeEl/ndvdZyfzCbw/CaeIB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Rlm8MAAADdAAAADwAAAAAAAAAAAAAAAACYAgAAZHJzL2Rv&#10;d25yZXYueG1sUEsFBgAAAAAEAAQA9QAAAIgDAAAAAA==&#10;" path="m150,203r,1l149,205r,2l146,208r-1,l143,208r-3,1l137,209r-4,l129,208r-2,l125,208r-1,-1l123,205r,-1l123,203r,-91l28,112r,91l28,204r-1,1l27,207r-3,1l23,208r-2,l18,209r-3,l11,209,7,208r-2,l4,208,2,207,1,205r,-1l,203,,5,1,3,1,2,2,1r2,l5,,7,r4,l15,r3,l21,r2,l24,1r3,l27,2r1,1l28,5r,82l123,87r,-82l123,3r,-1l124,1r1,l127,r2,l133,r4,l140,r3,l145,r1,1l149,1r,1l150,3r,2l150,203xe" fillcolor="black" stroked="f">
                  <v:path arrowok="t" o:connecttype="custom" o:connectlocs="79375,106917;78846,108490;76729,109014;74083,109538;70379,109538;67204,109014;65617,108490;65087,106917;65087,58700;14817,106393;14287,107442;12700,109014;11113,109014;7937,109538;3704,109014;2117,109014;529,107442;0,106393;529,1572;1058,524;2646,0;5821,0;9525,0;12171,0;14287,524;14817,1572;14817,45597;65087,2621;65087,1048;66146,524;68263,0;72496,0;75671,0;77258,524;78846,1048;79375,2621" o:connectangles="0,0,0,0,0,0,0,0,0,0,0,0,0,0,0,0,0,0,0,0,0,0,0,0,0,0,0,0,0,0,0,0,0,0,0,0"/>
                </v:shape>
                <v:shape id="Freeform 284" o:spid="_x0000_s1305" style="position:absolute;left:38655;top:38322;width:794;height:1127;visibility:visible;mso-wrap-style:square;v-text-anchor:top" coordsize="151,2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0G3cIA&#10;AADdAAAADwAAAGRycy9kb3ducmV2LnhtbERP24rCMBB9X/Afwgi+ram666UaRV0KruCDlw8YmrGt&#10;NpPSRK1/b4SFfZvDuc5s0ZhS3Kl2hWUFvW4Egji1uuBMwemYfI5BOI+ssbRMCp7kYDFvfcww1vbB&#10;e7offCZCCLsYFeTeV7GULs3JoOvaijhwZ1sb9AHWmdQ1PkK4KWU/iobSYMGhIceK1jml18PNKLhs&#10;V8MvN9qdJf0s+wPN3y5JfpXqtJvlFISnxv+L/9wbHeZHkxG8vwknyP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LQbdwgAAAN0AAAAPAAAAAAAAAAAAAAAAAJgCAABkcnMvZG93&#10;bnJldi54bWxQSwUGAAAAAAQABAD1AAAAhwMAAAAA&#10;" path="m151,181r,3l151,186r-2,2l149,189r,2l148,192r,l147,195r-3,1l140,200r-5,2l127,206r-8,2l109,211r-10,2l88,213,68,212,51,206,36,199,24,186,13,173,5,154,,135,,110,,85,7,63,14,45,25,30,37,16,53,8,72,2,92,r8,2l109,3r8,1l125,6r6,3l137,13r5,3l144,19r3,1l148,21r,2l148,24r1,2l149,27r,3l149,32r,4l149,39r,1l148,42r,1l147,45r-1,l144,45r-2,l138,42r-5,-3l128,35r-7,-4l112,27r-9,-2l90,25,78,26,66,30,55,37,46,47,39,58,34,73,30,89r,20l30,127r4,16l39,158r7,11l55,178r11,6l78,188r14,1l104,189r10,-3l122,183r6,-4l135,175r5,-2l143,170r3,-1l147,169r1,1l149,170r,2l149,173r2,2l151,178r,3xe" fillcolor="black" stroked="f">
                  <v:path arrowok="t" o:connecttype="custom" o:connectlocs="79375,97367;78324,99484;78324,101071;77798,101600;75695,103717;70964,106892;62554,110067;52041,112713;35745,112184;18924,105305;6834,91546;0,71438;0,44979;7359,23813;19450,8467;37848,1058;52566,1058;61502,2117;68862,4763;74644,8467;77272,10583;77798,12171;78324,13758;78324,15875;78324,19050;78324,21167;77798,22754;76747,23813;74644,23813;69913,20638;63605,16404;54143,13229;41002,13758;28911,19579;20501,30692;15770,47096;15770,67204;20501,83609;28911,94192;41002,99484;54669,100013;64131,96838;70964,92605;75170,89959;77272,89430;78324,89959;78324,91546;79375,94192" o:connectangles="0,0,0,0,0,0,0,0,0,0,0,0,0,0,0,0,0,0,0,0,0,0,0,0,0,0,0,0,0,0,0,0,0,0,0,0,0,0,0,0,0,0,0,0,0,0,0,0"/>
                </v:shape>
                <v:shape id="Freeform 285" o:spid="_x0000_s1306" style="position:absolute;left:39639;top:38338;width:620;height:1095;visibility:visible;mso-wrap-style:square;v-text-anchor:top" coordsize="116,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U0QMgA&#10;AADdAAAADwAAAGRycy9kb3ducmV2LnhtbESPT2/CMAzF70h8h8hIu6CRjMMEHQHxR4jtMCHYJK5W&#10;47UdjdM1GXTffj4gcbP1nt/7ebbofK0u1MYqsIWnkQFFnAdXcWHh82P7OAEVE7LDOjBZ+KMIi3m/&#10;N8PMhSsf6HJMhZIQjhlaKFNqMq1jXpLHOAoNsWhfofWYZG0L7Vq8Sriv9diYZ+2xYmkosaF1Sfn5&#10;+OstbIY/u9PqVLDb+r3Zjfeb9/rt29qHQbd8AZWoS3fz7frVCb6ZCq58IyPo+T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LZTRAyAAAAN0AAAAPAAAAAAAAAAAAAAAAAJgCAABk&#10;cnMvZG93bnJldi54bWxQSwUGAAAAAAQABAD1AAAAjQMAAAAA&#10;" path="m116,197r,2l116,202r,1l115,205r-1,2l112,207r,1l111,208r-100,l8,208,4,205,2,202,,197,,12,2,6,4,2,8,1,11,r99,l111,r1,1l112,2r2,1l114,5r1,2l115,8r,4l115,15r,2l114,20r,1l112,22r,l111,23r-1,l29,23r,65l98,88r1,l100,90r1,l103,91r,1l104,95r,2l104,100r,2l104,104r-1,3l103,108r-2,1l100,111r-1,l98,111r-69,l29,185r82,l112,185r,1l114,186r1,1l116,189r,2l116,193r,4xe" fillcolor="black" stroked="f">
                  <v:path arrowok="t" o:connecttype="custom" o:connectlocs="61913,104798;61913,106905;60846,109011;59778,109538;5871,109538;2135,107958;0,103745;1067,3160;4270,527;58711,0;59778,527;60846,1580;61379,3686;61379,6320;61379,8953;60846,11059;59778,11586;58711,12112;15478,46343;52840,46343;53907,47396;54974,48450;55508,51083;55508,53716;54974,56349;53907,57402;52840,58455;15478,58455;59244,97426;59778,97952;61379,98479;61913,100585;61913,103745" o:connectangles="0,0,0,0,0,0,0,0,0,0,0,0,0,0,0,0,0,0,0,0,0,0,0,0,0,0,0,0,0,0,0,0,0"/>
                </v:shape>
                <v:shape id="Freeform 286" o:spid="_x0000_s1307" style="position:absolute;left:40497;top:38338;width:793;height:1095;visibility:visible;mso-wrap-style:square;v-text-anchor:top" coordsize="149,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V2dMIA&#10;AADdAAAADwAAAGRycy9kb3ducmV2LnhtbERPzU7CQBC+m/gOmzHxJls8VClsiZqUcETKA0y6Q3/o&#10;zjbdEQpPz5qYeJsv3++s1pPr1ZnG0Ho2MJ8loIgrb1uuDRzK4uUdVBBki71nMnClAOv88WGFmfUX&#10;/qbzXmoVQzhkaKARGTKtQ9WQwzDzA3Hkjn50KBGOtbYjXmK46/VrkqTaYcuxocGBvhqqTvsfZ8B+&#10;dul111VpK8Vm/nYsbrIZSmOen6aPJSihSf7Ff+6tjfOTxQJ+v4kn6Pw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hXZ0wgAAAN0AAAAPAAAAAAAAAAAAAAAAAJgCAABkcnMvZG93&#10;bnJldi54bWxQSwUGAAAAAAQABAD1AAAAhwMAAAAA&#10;" path="m149,203r,1l148,205r,2l146,208r-2,l141,208r-2,1l135,209r-3,l128,208r-1,l124,208r-1,-1l122,205r,-1l122,203r,-91l27,112r,91l27,204r,1l26,207r-2,1l22,208r-3,l17,209r-4,l10,209,7,208r-4,l2,208,1,207,,205r,-1l,203,,5,,3,,2,1,1r1,l3,,7,r3,l13,r4,l19,r3,l24,1r2,l27,2r,1l27,5r,82l122,87r,-82l122,3r,-1l123,1r1,l127,r1,l132,r3,l139,r2,l144,r2,1l148,1r,1l149,3r,2l149,203xe" fillcolor="black" stroked="f">
                  <v:path arrowok="t" o:connecttype="custom" o:connectlocs="79375,106917;78842,108490;76711,109014;74048,109538;70319,109538;67655,109014;65524,108490;64992,106917;64992,58700;14383,106393;14383,107442;12785,109014;10122,109014;6925,109538;3729,109014;1065,109014;0,107442;0,106393;0,1572;533,524;1598,0;5327,0;9056,0;11720,0;13851,524;14383,1572;14383,45597;64992,2621;64992,1048;66057,524;68188,0;71917,0;75113,0;77777,524;78842,1048;79375,2621" o:connectangles="0,0,0,0,0,0,0,0,0,0,0,0,0,0,0,0,0,0,0,0,0,0,0,0,0,0,0,0,0,0,0,0,0,0,0,0"/>
                </v:shape>
                <v:shape id="Freeform 287" o:spid="_x0000_s1308" style="position:absolute;left:41513;top:38322;width:793;height:1127;visibility:visible;mso-wrap-style:square;v-text-anchor:top" coordsize="150,2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EB38UA&#10;AADdAAAADwAAAGRycy9kb3ducmV2LnhtbESPQW/CMAyF75P2HyJP2gVB0h2mqRAQYgLtCB0HjqYx&#10;bUXjdE0o3b/Hh0m72XrP731erEbfqoH62AS2kM0MKOIyuIYrC8fv7fQDVEzIDtvAZOGXIqyWz08L&#10;zF2484GGIlVKQjjmaKFOqcu1jmVNHuMsdMSiXULvMcnaV9r1eJdw3+o3Y961x4alocaONjWV1+Lm&#10;LZhqmOzOh/P2s8j06UKTYn/82Vj7+jKu56ASjenf/Hf95QQ/M8Iv38gIe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AQHfxQAAAN0AAAAPAAAAAAAAAAAAAAAAAJgCAABkcnMv&#10;ZG93bnJldi54bWxQSwUGAAAAAAQABAD1AAAAigMAAAAA&#10;" path="m150,181r,3l150,186r,2l150,189r-1,2l149,192r-1,l146,195r-2,1l140,200r-6,2l127,206r-8,2l109,211r-9,2l89,213,69,212,52,206,36,199,23,186,13,173,6,154,1,135,,110,1,85,6,63,15,45,26,30,38,16,54,8,71,2,91,r9,2l108,3r9,1l124,6r8,3l138,13r5,3l145,19r1,1l148,21r1,2l149,24r,2l149,27r1,3l150,32r,4l149,39r,1l149,42r-1,1l146,45r,l145,45r-2,l139,42r-5,-3l128,35r-6,-4l113,27,103,25r-12,l77,26,66,30,55,37,47,47,39,58,34,73,31,89r-2,20l31,127r3,16l39,158r8,11l55,178r10,6l77,188r15,1l103,189r10,-3l122,183r7,-4l135,175r5,-2l144,170r2,-1l148,169r,1l149,170r1,2l150,173r,2l150,178r,3xe" fillcolor="black" stroked="f">
                  <v:path arrowok="t" o:connecttype="custom" o:connectlocs="79375,97367;79375,99484;78846,101071;78317,101600;76200,103717;70908,106892;62971,110067;52917,112713;36513,112184;19050,105305;6879,91546;529,71438;529,44979;7937,23813;20108,8467;37571,1058;52917,1058;61912,2117;69850,4763;75671,8467;77258,10583;78846,12171;78846,13758;79375,15875;79375,19050;78846,21167;78317,22754;77258,23813;75671,23813;70908,20638;64558,16404;54504,13229;40746,13758;29104,19579;20638,30692;16404,47096;16404,67204;20638,83609;29104,94192;40746,99484;54504,100013;64558,96838;71438,92605;76200,89959;78317,89430;78846,89959;79375,91546;79375,94192" o:connectangles="0,0,0,0,0,0,0,0,0,0,0,0,0,0,0,0,0,0,0,0,0,0,0,0,0,0,0,0,0,0,0,0,0,0,0,0,0,0,0,0,0,0,0,0,0,0,0,0"/>
                </v:shape>
                <v:line id="Line 288" o:spid="_x0000_s1309" style="position:absolute;visibility:visible;mso-wrap-style:square" from="40481,35480" to="40481,377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qgiCsMAAADdAAAADwAAAGRycy9kb3ducmV2LnhtbERP22oCMRB9L/gPYQTfanalil2NIkJB&#10;QXrR0ufpZtwsJpNlE9f175tCoW9zONdZrntnRUdtqD0ryMcZCOLS65orBZ+nl8c5iBCRNVrPpOBO&#10;AdarwcMSC+1v/EHdMVYihXAoUIGJsSmkDKUhh2HsG+LEnX3rMCbYVlK3eEvhzspJls2kw5pTg8GG&#10;tobKy/HqFJzf7Pt+9vXNh8Nk+vza2Sd7NTulRsN+swARqY//4j/3Tqf5eZbD7zfpBLn6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aoIgrDAAAA3QAAAA8AAAAAAAAAAAAA&#10;AAAAoQIAAGRycy9kb3ducmV2LnhtbFBLBQYAAAAABAAEAPkAAACRAwAAAAA=&#10;" strokecolor="#8f8f8f" strokeweight=".30869mm"/>
                <v:shape id="Freeform 289" o:spid="_x0000_s1310" style="position:absolute;left:40211;top:37147;width:540;height:746;visibility:visible;mso-wrap-style:square;v-text-anchor:top" coordsize="101,1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dzOsIA&#10;AADdAAAADwAAAGRycy9kb3ducmV2LnhtbERPTYvCMBC9L/gfwgje1lQPItUoKrosLIhWD3obm7Gt&#10;NpPSZLX+eyMI3ubxPmc8bUwpblS7wrKCXjcCQZxaXXCmYL9bfQ9BOI+ssbRMCh7kYDppfY0x1vbO&#10;W7olPhMhhF2MCnLvq1hKl+Zk0HVtRRy4s60N+gDrTOoa7yHclLIfRQNpsODQkGNFi5zSa/JvFJwf&#10;dnmae/mzOVySv+txm665dEp12s1sBMJT4z/it/tXh/m9qA+vb8IJcvI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l3M6wgAAAN0AAAAPAAAAAAAAAAAAAAAAAJgCAABkcnMvZG93&#10;bnJldi54bWxQSwUGAAAAAAQABAD1AAAAhwMAAAAA&#10;" path="m101,l50,139,,,11,7r26,9l64,16,90,7,101,xe" fillcolor="#8f8f8f" strokecolor="#8f8f8f" strokeweight=".25pt">
                  <v:path arrowok="t" o:connecttype="custom" o:connectlocs="53975,0;26720,74613;0,0;5878,3757;19773,8589;34202,8589;48097,3757;53975,0" o:connectangles="0,0,0,0,0,0,0,0"/>
                </v:shape>
                <v:line id="Line 290" o:spid="_x0000_s1311" style="position:absolute;visibility:visible;mso-wrap-style:square" from="40481,30813" to="40481,330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YZ5sMAAADdAAAADwAAAGRycy9kb3ducmV2LnhtbERPTWsCMRC9C/0PYQq9aVZbpd0aRQoF&#10;C6LWlp6nm3GzmEyWTVzXf28Ewds83udM552zoqUmVJ4VDAcZCOLC64pLBb8/n/1XECEia7SeScGZ&#10;AsxnD70p5tqf+JvaXSxFCuGQowITY51LGQpDDsPA18SJ2/vGYUywKaVu8JTCnZWjLJtIhxWnBoM1&#10;fRgqDrujU7Df2O3X5O+fV6vR+G3d2hd7NEulnh67xTuISF28i2/upU7zh9kzXL9JJ8jZ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k2GebDAAAA3QAAAA8AAAAAAAAAAAAA&#10;AAAAoQIAAGRycy9kb3ducmV2LnhtbFBLBQYAAAAABAAEAPkAAACRAwAAAAA=&#10;" strokecolor="#8f8f8f" strokeweight=".30869mm"/>
                <v:shape id="Freeform 291" o:spid="_x0000_s1312" style="position:absolute;left:40211;top:32496;width:540;height:730;visibility:visible;mso-wrap-style:square;v-text-anchor:top" coordsize="101,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l5JsUA&#10;AADdAAAADwAAAGRycy9kb3ducmV2LnhtbERPS2vCQBC+F/wPywi9lLqbYtXGbEQES08FH5fehuw0&#10;iWZnY3Yb4793C4Xe5uN7TrYabCN66nztWEMyUSCIC2dqLjUcD9vnBQgfkA02jknDjTys8tFDhqlx&#10;V95Rvw+liCHsU9RQhdCmUvqiIot+4lriyH27zmKIsCul6fAaw20jX5SaSYs1x4YKW9pUVJz3P1ZD&#10;qb7m2+nT7LPuX3fJe784vanLQevH8bBeggg0hH/xn/vDxPmJmsLvN/EEmd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eXkmxQAAAN0AAAAPAAAAAAAAAAAAAAAAAJgCAABkcnMv&#10;ZG93bnJldi54bWxQSwUGAAAAAAQABAD1AAAAigMAAAAA&#10;" path="m101,l50,140,,,11,8r26,8l64,16,90,9,101,xe" fillcolor="#8f8f8f" strokecolor="#8f8f8f" strokeweight=".25pt">
                  <v:path arrowok="t" o:connecttype="custom" o:connectlocs="53975,0;26720,73025;0,0;5878,4173;19773,8346;34202,8346;48097,4694;53975,0" o:connectangles="0,0,0,0,0,0,0,0"/>
                </v:shape>
                <v:line id="Line 292" o:spid="_x0000_s1313" style="position:absolute;visibility:visible;mso-wrap-style:square" from="40481,25828" to="40481,280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MkCcMAAADdAAAADwAAAGRycy9kb3ducmV2LnhtbERPTWsCMRC9F/wPYQRvmlVU7GoUKRQs&#10;SKu29Dxuxs1iMlk2cd3++6Yg9DaP9zmrTeesaKkJlWcF41EGgrjwuuJSwdfn63ABIkRkjdYzKfih&#10;AJt172mFufZ3PlJ7iqVIIRxyVGBirHMpQ2HIYRj5mjhxF984jAk2pdQN3lO4s3KSZXPpsOLUYLCm&#10;F0PF9XRzCi4f9vA2/z7zfj+ZPb+3dmpvZqfUoN9tlyAidfFf/HDvdJo/zmbw9006Qa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mTJAnDAAAA3QAAAA8AAAAAAAAAAAAA&#10;AAAAoQIAAGRycy9kb3ducmV2LnhtbFBLBQYAAAAABAAEAPkAAACRAwAAAAA=&#10;" strokecolor="#8f8f8f" strokeweight=".30869mm"/>
                <v:shape id="Freeform 293" o:spid="_x0000_s1314" style="position:absolute;left:40211;top:27495;width:540;height:746;visibility:visible;mso-wrap-style:square;v-text-anchor:top" coordsize="101,1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x1OcQA&#10;AADdAAAADwAAAGRycy9kb3ducmV2LnhtbERPTWvCQBC9C/6HZYTezEYPUtJspC2tFISiaQ/1NmbH&#10;JDU7G7KrSf69Wyh4m8f7nHQ9mEZcqXO1ZQWLKAZBXFhdc6ng++t9/gjCeWSNjWVSMJKDdTadpJho&#10;2/OerrkvRQhhl6CCyvs2kdIVFRl0kW2JA3eynUEfYFdK3WEfwk0jl3G8kgZrDg0VtvRaUXHOL0bB&#10;abRvxxcvN7uf33x7PuyLT26cUg+z4fkJhKfB38X/7g8d5i/iFfx9E06Q2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dTnEAAAA3QAAAA8AAAAAAAAAAAAAAAAAmAIAAGRycy9k&#10;b3ducmV2LnhtbFBLBQYAAAAABAAEAPUAAACJAwAAAAA=&#10;" path="m101,l50,139,,,11,8r26,8l64,16,90,8,101,xe" fillcolor="#8f8f8f" strokecolor="#8f8f8f" strokeweight=".25pt">
                  <v:path arrowok="t" o:connecttype="custom" o:connectlocs="53975,0;26720,74613;0,0;5878,4294;19773,8589;34202,8589;48097,4294;53975,0" o:connectangles="0,0,0,0,0,0,0,0"/>
                </v:shape>
                <v:shape id="Freeform 294" o:spid="_x0000_s1315" style="position:absolute;left:34655;top:28590;width:778;height:11224;visibility:visible;mso-wrap-style:square;v-text-anchor:top" coordsize="148,21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6lVcIA&#10;AADdAAAADwAAAGRycy9kb3ducmV2LnhtbERPTWuDQBC9F/oflin0InW1AVuMm1AKgZKbNoccB3eq&#10;G91ZcTeJ/ffZQKG3ebzPqbaLHcWFZm8cK8jTDARx67ThTsHhe/fyDsIHZI2jY1LwSx62m8eHCkvt&#10;rlzTpQmdiCHsS1TQhzCVUvq2J4s+dRNx5H7cbDFEOHdSz3iN4XaUr1lWSIuGY0OPE3321A7N2SrQ&#10;w4BJ5491vTc+nExC+apIlHp+Wj7WIAIt4V/85/7ScX6evcH9m3iC3N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HqVVwgAAAN0AAAAPAAAAAAAAAAAAAAAAAJgCAABkcnMvZG93&#10;bnJldi54bWxQSwUGAAAAAAQABAD1AAAAhwMAAAAA&#10;" path="m148,2123l,2123,,,141,e" filled="f" strokecolor="#bebebe" strokeweight=".57328mm">
                  <v:path arrowok="t" o:connecttype="custom" o:connectlocs="77788,1122363;0,1122363;0,0;74109,0" o:connectangles="0,0,0,0"/>
                </v:shape>
                <v:shape id="Freeform 295" o:spid="_x0000_s1316" style="position:absolute;left:50879;top:22844;width:619;height:9937;visibility:visible;mso-wrap-style:square;v-text-anchor:top" coordsize="116,18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AVQ8cA&#10;AADdAAAADwAAAGRycy9kb3ducmV2LnhtbESPT2vDMAzF74N+B6PCbquTHbY2q1tK9xd2WlYYvYlY&#10;jUNj2cRem+3TT4dBbxLv6b2fluvR9+pEQ+oCGyhnBSjiJtiOWwO7z+ebOaiUkS32gcnADyVYryZX&#10;S6xsOPMHnercKgnhVKEBl3OstE6NI49pFiKxaIcweMyyDq22A54l3Pf6tijutMeOpcFhpK2j5lh/&#10;ewMvv48cF/v6fR/vs9uVX/PXp0VjzPV03DyAyjTmi/n/+s0KflkIrnwjI+jV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eQFUPHAAAA3QAAAA8AAAAAAAAAAAAAAAAAmAIAAGRy&#10;cy9kb3ducmV2LnhtbFBLBQYAAAAABAAEAPUAAACMAwAAAAA=&#10;" path="m116,1878l,1878,,,111,e" filled="f" strokecolor="#bebebe" strokeweight=".57328mm">
                  <v:path arrowok="t" o:connecttype="custom" o:connectlocs="61913,993775;0,993775;0,0;59244,0" o:connectangles="0,0,0,0"/>
                </v:shape>
                <v:shape id="Freeform 296" o:spid="_x0000_s1317" style="position:absolute;left:9048;top:24780;width:6747;height:2906;visibility:visible;mso-wrap-style:square;v-text-anchor:top" coordsize="127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px2MIA&#10;AADdAAAADwAAAGRycy9kb3ducmV2LnhtbERPS4vCMBC+L/gfwgheFk0VEa1GEVHw4MEXeB2asS02&#10;k9JEG/fXb4SFvc3H95zFKphKvKhxpWUFw0ECgjizuuRcwfWy609BOI+ssbJMCt7kYLXsfC0w1bbl&#10;E73OPhcxhF2KCgrv61RKlxVk0A1sTRy5u20M+gibXOoG2xhuKjlKkok0WHJsKLCmTUHZ4/w0Cuyu&#10;3X5PLj/tbHyg0/EZ1uHmc6V63bCeg/AU/L/4z73Xcf4wmcHnm3iCX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GnHYwgAAAN0AAAAPAAAAAAAAAAAAAAAAAJgCAABkcnMvZG93&#10;bnJldi54bWxQSwUGAAAAAAQABAD1AAAAhwMAAAAA&#10;" path="m122,l1151,r24,3l1220,21r33,32l1271,98r2,24l1273,428r-2,24l1253,497r-33,33l1175,548r-24,2l122,550,98,548,53,530,21,497,3,452,,428,,122,3,98,21,53,53,21,98,3,122,xe" fillcolor="#96accd" stroked="f">
                  <v:path arrowok="t" o:connecttype="custom" o:connectlocs="64660,0;610028,0;622748,1585;646598,11092;664088,27995;673628,51764;674688,64441;674688,226072;673628,238749;664088,262518;646598,279949;622748,289457;610028,290513;64660,290513;51940,289457;28090,279949;11130,262518;1590,238749;0,226072;0,64441;1590,51764;11130,27995;28090,11092;51940,1585;64660,0" o:connectangles="0,0,0,0,0,0,0,0,0,0,0,0,0,0,0,0,0,0,0,0,0,0,0,0,0"/>
                </v:shape>
                <v:shape id="Freeform 297" o:spid="_x0000_s1318" style="position:absolute;left:10366;top:25685;width:1191;height:1096;visibility:visible;mso-wrap-style:square;v-text-anchor:top" coordsize="225,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K0b8MA&#10;AADdAAAADwAAAGRycy9kb3ducmV2LnhtbESPQUsDMRCF74L/IYzgzSZbpJa1aZFSQY/WUq/jZkwW&#10;N5MlSdv13zsHwdsM781736w2UxzUmXLpE1toZgYUcZdcz97C4f35bgmqVGSHQ2Ky8EMFNuvrqxW2&#10;Ll34jc776pWEcGnRQqh1bLUuXaCIZZZGYtG+Uo5YZc1eu4wXCY+Dnhuz0BF7loaAI20Ddd/7U7Tw&#10;etR+0Rn62A3s8/1nMA9pu7P29mZ6egRVaar/5r/rFyf4TSP88o2Mo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NK0b8MAAADdAAAADwAAAAAAAAAAAAAAAACYAgAAZHJzL2Rv&#10;d25yZXYueG1sUEsFBgAAAAAEAAQA9QAAAIgDAAAAAA==&#10;" path="m225,203r,1l224,205r,1l223,206r-3,2l218,208r-3,l211,208r-3,l205,208r-2,l200,206r-1,l199,205r-1,-1l198,203r,-181l198,22,124,204r,1l123,205r-1,1l120,208r-2,l115,208r-1,l110,208r-3,l104,208r-2,l101,206r-2,l98,205r-1,l97,204,27,22r,l27,203r-2,1l25,205r-1,1l23,206r-1,2l19,208r-2,l12,208r-3,l6,208r-3,l2,206r-1,l,205r,-1l,203,,12,,6,3,2,7,r4,l28,r5,l37,1r3,1l43,3r3,3l48,9r2,3l51,17r61,150l112,167,174,17r3,-5l178,8r3,-2l183,3r3,-1l189,1,192,r3,l213,r2,l218,1r2,l221,2r2,2l224,7r1,2l225,12r,191xe" fillcolor="black" stroked="f">
                  <v:path arrowok="t" o:connecttype="custom" o:connectlocs="119063,107432;118534,108485;116417,109538;113771,109538;110067,109538;107421,109538;105305,108485;104775,107432;104775,11586;65617,107432;65088,107958;63500,109538;60854,109538;58209,109538;55034,109538;53446,108485;51859,107958;51329,107432;14288,11586;13229,107432;12700,108485;11642,109538;8996,109538;4763,109538;1588,109538;529,108485;0,107432;0,6320;1588,1053;5821,0;17463,0;21167,1053;24342,3160;26458,6320;59267,87946;92075,8953;94192,4213;96838,1580;100013,527;103188,0;113771,0;116417,527;118005,2107;119063,4740;119063,106905" o:connectangles="0,0,0,0,0,0,0,0,0,0,0,0,0,0,0,0,0,0,0,0,0,0,0,0,0,0,0,0,0,0,0,0,0,0,0,0,0,0,0,0,0,0,0,0,0"/>
                </v:shape>
                <v:shape id="Freeform 298" o:spid="_x0000_s1319" style="position:absolute;left:11842;top:25685;width:842;height:1096;visibility:visible;mso-wrap-style:square;v-text-anchor:top" coordsize="159,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9kXsIA&#10;AADdAAAADwAAAGRycy9kb3ducmV2LnhtbERP0YrCMBB8F+4fwgr3pqkK4lWjiKeH0gc59QOWZm2L&#10;zaY0OZv7eyMIztMuszOzs1gFU4s7ta6yrGA0TEAQ51ZXXCi4nHeDGQjnkTXWlknBPzlYLT96C0y1&#10;7fiX7idfiGjCLkUFpfdNKqXLSzLohrYhjtzVtgZ9XNtC6ha7aG5qOU6SqTRYcUwosaFNSfnt9GcU&#10;dF8/PDmEZr3dTK6Z27ns+B0ypT77YT0H4Sn49/FLvdfx/Qh4tokj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2RewgAAAN0AAAAPAAAAAAAAAAAAAAAAAJgCAABkcnMvZG93&#10;bnJldi54bWxQSwUGAAAAAAQABAD1AAAAhwMAAAAA&#10;" path="m159,101r,25l153,147r-8,19l132,181r-13,12l100,200r-20,6l55,208r-45,l7,206,4,205,,202r,-7l,11,,6,4,2,7,r3,l57,,83,1r20,6l121,14r14,13l146,40r7,19l159,77r,24xm131,102l130,85,127,70,121,56,114,45,104,35,92,28,76,23r-20,l27,23r,161l56,184r20,-1l90,179r13,-6l112,163r9,-11l126,139r4,-18l131,102xe" fillcolor="black" stroked="f">
                  <v:path arrowok="t" o:connecttype="custom" o:connectlocs="84138,53189;84138,66355;80963,77414;76730,87420;69850,95319;62971,101639;52917,105325;42334,108485;29104,109538;5292,109538;3704,108485;2117,107958;0,106378;0,102692;0,5793;0,3160;2117,1053;3704,0;5292,0;30163,0;43921,527;54504,3686;64030,7373;71438,14219;77259,21065;80963,31071;84138,40550;84138,53189;69321,53716;68792,44763;67205,36864;64030,29491;60325,23698;55034,18432;48684,14746;40217,12112;29634,12112;14288,12112;14288,96899;29634,96899;40217,96372;47625,94266;54504,91106;59267,85840;64030,80047;66675,73201;68792,63722;69321,53716" o:connectangles="0,0,0,0,0,0,0,0,0,0,0,0,0,0,0,0,0,0,0,0,0,0,0,0,0,0,0,0,0,0,0,0,0,0,0,0,0,0,0,0,0,0,0,0,0,0,0,0"/>
                  <o:lock v:ext="edit" verticies="t"/>
                </v:shape>
                <v:shape id="Freeform 299" o:spid="_x0000_s1320" style="position:absolute;left:12906;top:25685;width:730;height:1096;visibility:visible;mso-wrap-style:square;v-text-anchor:top" coordsize="138,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xD7sQA&#10;AADdAAAADwAAAGRycy9kb3ducmV2LnhtbERPTWvCQBC9F/wPywi91U2kLRJdRZTSXnowKuptzI5J&#10;MDsbs9sY/70rFLzN433OZNaZSrTUuNKygngQgSDOrC45V7BZf72NQDiPrLGyTApu5GA27b1MMNH2&#10;yitqU5+LEMIuQQWF93UipcsKMugGtiYO3Mk2Bn2ATS51g9cQbio5jKJPabDk0FBgTYuCsnP6ZxTM&#10;t1lL6XJ/OX3vdr+X9+OHHtmDUq/9bj4G4anzT/G/+0eH+XE8hMc34QQ5v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sQ+7EAAAA3QAAAA8AAAAAAAAAAAAAAAAAmAIAAGRycy9k&#10;b3ducmV2LnhtbFBLBQYAAAAABAAEAPUAAACJAwAAAAA=&#10;" path="m138,203r,1l138,205r-1,1l136,206r-1,2l132,208r-4,l124,208r-4,l117,208r-2,l112,206r-1,l110,205r,-2l109,202,90,152r-3,-7l83,137r-4,-7l74,125r-5,-5l63,118r-7,-3l46,114r-19,l27,203r,1l27,205r-1,1l25,206r-1,2l21,208r-3,l14,208r-4,l8,208r-3,l3,206r-1,l2,205,,204r,-1l,11,,6,4,2,7,r3,l55,r7,l68,r5,1l77,1,89,3,99,7r9,5l114,19r6,8l124,35r2,9l126,54r,11l124,73r-4,8l115,88r-5,5l103,98r-8,5l87,107r5,2l95,112r5,3l104,120r4,5l110,131r4,6l116,146r19,46l137,197r1,2l138,202r,1xm98,57l96,45,92,36,85,29,73,24,69,23r-5,l58,23r-7,l27,23r,69l55,92r11,l73,89r9,-2l87,82r5,-5l95,71r1,-6l98,57xe" fillcolor="black" stroked="f">
                  <v:path arrowok="t" o:connecttype="custom" o:connectlocs="73025,107432;72496,108485;71438,109538;67733,109538;63500,109538;60854,109538;58737,108485;58208,106905;47625,80047;43921,72148;39158,65828;33338,62142;24342,60035;14287,106905;14287,107958;13229,108485;11113,109538;7408,109538;4233,109538;1588,108485;1058,107958;0,106905;0,3160;3704,0;29104,0;35983,0;40746,527;52387,3686;60325,10006;65617,18432;66675,28438;65617,38444;60854,46343;54504,51609;46038,56349;50271,58982;55033,63195;58208,68988;61383,76887;72496,103745;73025,106378;51858,30018;48683,18959;38629,12639;33867,12112;26987,12112;14287,48450;34925,48450;43392,45816;48683,40550;50800,34231" o:connectangles="0,0,0,0,0,0,0,0,0,0,0,0,0,0,0,0,0,0,0,0,0,0,0,0,0,0,0,0,0,0,0,0,0,0,0,0,0,0,0,0,0,0,0,0,0,0,0,0,0,0,0"/>
                  <o:lock v:ext="edit" verticies="t"/>
                </v:shape>
                <v:shape id="Freeform 300" o:spid="_x0000_s1321" style="position:absolute;left:13795;top:25669;width:683;height:1128;visibility:visible;mso-wrap-style:square;v-text-anchor:top" coordsize="129,2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gKsUA&#10;AADdAAAADwAAAGRycy9kb3ducmV2LnhtbERPS2vCQBC+C/0PyxR6000s9ZG6ilgE6UF8IXibZqdJ&#10;anY2ZLcx/ntXELzNx/ecyaw1pWiodoVlBXEvAkGcWl1wpuCwX3ZHIJxH1lhaJgVXcjCbvnQmmGh7&#10;4S01O5+JEMIuQQW591UipUtzMuh6tiIO3K+tDfoA60zqGi8h3JSyH0UDabDg0JBjRYuc0vPu3yiI&#10;hrYcHZebj5/mezzor/lvcVp9KfX22s4/QXhq/VP8cK90mB/H73D/Jpwgp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yAqxQAAAN0AAAAPAAAAAAAAAAAAAAAAAJgCAABkcnMv&#10;ZG93bnJldi54bWxQSwUGAAAAAAQABAD1AAAAigMAAAAA&#10;" path="m129,150r,15l124,176r-5,11l111,196r-10,7l87,208r-13,4l57,213r-10,l37,212r-9,-3l21,207r-6,-2l10,203,5,201,4,200,2,198,1,197r,-1l1,193,,192r,-2l,187r,-2l,179r1,-3l2,175r2,-1l6,175r4,1l15,180r6,2l27,185r9,2l45,190r10,l66,190r9,-3l82,185r7,-5l93,175r3,-6l98,161r,-8l98,144r-2,-6l91,131r-6,-5l79,121,69,117,59,115r-12,l27,115r-1,l25,115r-2,-2l22,112r,-1l21,108r,-2l21,104r,-3l21,99r1,-3l22,95r1,-1l25,94r1,-2l27,92r18,l55,92r9,-2l73,88r6,-5l84,76r3,-6l90,63r1,-9l90,48,89,42,86,36,82,32,77,27,71,25,65,22r-8,l48,22r-9,3l32,28r-6,3l20,35r-4,2l12,39r-2,l9,39r-2,l7,39,6,38r,-1l6,35,5,32r,-4l5,27,6,25r,-2l6,21,7,20r,-1l9,17r1,-1l11,15r5,-3l21,9,27,6,34,4,43,1,52,r9,l76,,87,4,97,7r9,7l112,21r5,9l119,39r2,12l119,60r-2,9l114,76r-4,8l105,90r-8,5l90,99r-9,2l81,101r10,3l101,107r9,4l116,117r6,7l126,132r3,10l129,150xe" fillcolor="black" stroked="f">
                  <v:path arrowok="t" o:connecttype="custom" o:connectlocs="65617,93134;53446,107421;30163,112713;14817,110596;5292,107421;1058,104775;529,102130;0,98955;529,93134;3175,92605;11113,96309;23813,100542;39688,98955;49213,92605;51859,80963;48155,69321;36513,61913;14288,60854;12171,59796;11113,57150;11113,53446;11642,50271;13758,48684;29104,48684;41804,43921;47625,33338;47096,22225;40746,14288;30163,11642;16933,14817;8467,19579;4763,20638;3175,20108;2646,16933;3175,13229;3704,10583;5292,8467;11113,4763;22754,529;40217,0;56092,7408;62971,20638;61913,36513;55563,47625;42863,53446;53446,56621;64559,65617;68263,79375" o:connectangles="0,0,0,0,0,0,0,0,0,0,0,0,0,0,0,0,0,0,0,0,0,0,0,0,0,0,0,0,0,0,0,0,0,0,0,0,0,0,0,0,0,0,0,0,0,0,0,0"/>
                </v:shape>
                <v:shape id="Freeform 301" o:spid="_x0000_s1322" style="position:absolute;left:9048;top:40544;width:6747;height:2905;visibility:visible;mso-wrap-style:square;v-text-anchor:top" coordsize="1273,5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m/P8MA&#10;AADdAAAADwAAAGRycy9kb3ducmV2LnhtbERP32vCMBB+H+x/CDfwRWxaN4Z0pkUEQUQGc+Lz0dza&#10;YHMpTVrrf28Gg73dx/fz1uVkWzFS741jBVmSgiCunDZcKzh/7xYrED4ga2wdk4I7eSiL56c15trd&#10;+IvGU6hFDGGfo4ImhC6X0lcNWfSJ64gj9+N6iyHCvpa6x1sMt61cpum7tGg4NjTY0bah6noarIL6&#10;uBnc4XM+N/vl1Yw+O6SXV1Rq9jJtPkAEmsK/+M+913F+lr3B7zfxBFk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Tm/P8MAAADdAAAADwAAAAAAAAAAAAAAAACYAgAAZHJzL2Rv&#10;d25yZXYueG1sUEsFBgAAAAAEAAQA9QAAAIgDAAAAAA==&#10;" path="m122,l1151,r24,1l1220,20r33,33l1271,98r2,24l1273,428r-2,24l1253,497r-33,33l1175,548r-24,1l122,549,98,548,53,530,21,497,3,452,,428,,122,3,98,21,53,53,20,98,1,122,xe" fillcolor="#96accd" stroked="f">
                  <v:path arrowok="t" o:connecttype="custom" o:connectlocs="64660,0;610028,0;622748,529;646598,10583;664088,28046;673628,51858;674688,64558;674688,226484;673628,239184;664088,262996;646598,280459;622748,289984;610028,290513;64660,290513;51940,289984;28090,280459;11130,262996;1590,239184;0,226484;0,64558;1590,51858;11130,28046;28090,10583;51940,529;64660,0" o:connectangles="0,0,0,0,0,0,0,0,0,0,0,0,0,0,0,0,0,0,0,0,0,0,0,0,0"/>
                </v:shape>
                <v:shape id="Freeform 302" o:spid="_x0000_s1323" style="position:absolute;left:10366;top:41449;width:1191;height:1096;visibility:visible;mso-wrap-style:square;v-text-anchor:top" coordsize="225,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fvF8MA&#10;AADdAAAADwAAAGRycy9kb3ducmV2LnhtbERPTWvCQBC9F/wPywi91U0KiqSuIoFC40GoFrwO2TEJ&#10;ZmdjdhpTf31XKPQ2j/c5q83oWjVQHxrPBtJZAoq49LbhysDX8f1lCSoIssXWMxn4oQCb9eRphZn1&#10;N/6k4SCViiEcMjRQi3SZ1qGsyWGY+Y44cmffO5QI+0rbHm8x3LX6NUkW2mHDsaHGjvKaysvh2xlw&#10;p/sxL5bnodiR357kWuwl74x5no7bN1BCo/yL/9wfNs5P0zk8vokn6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JfvF8MAAADdAAAADwAAAAAAAAAAAAAAAACYAgAAZHJzL2Rv&#10;d25yZXYueG1sUEsFBgAAAAAEAAQA9QAAAIgDAAAAAA==&#10;" path="m225,204r,1l224,205r,1l223,207r-3,l218,207r-3,2l211,209r-3,l205,207r-2,l200,207r-1,-1l199,205r-1,l198,204r,-181l198,23,124,204r,1l123,206r-1,1l120,207r-2,l115,209r-1,l110,209r-3,l104,209r-2,-2l101,207r-2,-1l98,206r-1,-1l97,204,27,23r,l27,204r-2,1l25,205r-1,1l23,207r-1,l19,207r-2,2l12,209r-3,l6,207r-3,l2,207,1,206,,205r,l,204,,13,,7,3,3,7,r4,l28,r5,l37,r3,2l43,4r3,3l48,9r2,4l51,16r61,151l112,167,174,18r3,-5l178,9r3,-4l183,4r3,-2l189,r3,l195,r18,l215,r3,l220,2r1,1l223,4r1,3l225,9r,4l225,204xe" fillcolor="black" stroked="f">
                  <v:path arrowok="t" o:connecttype="custom" o:connectlocs="119063,107442;118534,107966;116417,108490;113771,109538;110067,109538;107421,108490;105305,107966;104775,107442;104775,12054;65617,106917;65088,107966;63500,108490;60854,109538;58209,109538;55034,109538;53446,108490;51859,107966;51329,106917;14288,12054;13229,107442;12700,107966;11642,108490;8996,109538;4763,109538;1588,108490;529,107966;0,107442;0,6813;1588,1572;5821,0;17463,0;21167,1048;24342,3669;26458,6813;59267,87526;92075,9434;94192,4717;96838,2096;100013,0;103188,0;113771,0;116417,1048;118005,2096;119063,4717;119063,106917" o:connectangles="0,0,0,0,0,0,0,0,0,0,0,0,0,0,0,0,0,0,0,0,0,0,0,0,0,0,0,0,0,0,0,0,0,0,0,0,0,0,0,0,0,0,0,0,0"/>
                </v:shape>
                <v:shape id="Freeform 303" o:spid="_x0000_s1324" style="position:absolute;left:11842;top:41449;width:842;height:1096;visibility:visible;mso-wrap-style:square;v-text-anchor:top" coordsize="159,2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cJlsUA&#10;AADdAAAADwAAAGRycy9kb3ducmV2LnhtbERPS2vCQBC+C/0PyxR6002EhpK6hjalUA8WHwXxNmSn&#10;STQ7G7Krif31rlDwNh/fc2bZYBpxps7VlhXEkwgEcWF1zaWCn+3n+AWE88gaG8uk4EIOsvnDaIap&#10;tj2v6bzxpQgh7FJUUHnfplK6oiKDbmJb4sD92s6gD7Arpe6wD+GmkdMoSqTBmkNDhS3lFRXHzcko&#10;IFzF78/273v3sTvQPl8ucLraK/X0OLy9gvA0+Lv43/2lw/w4TuD2TThB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VwmWxQAAAN0AAAAPAAAAAAAAAAAAAAAAAJgCAABkcnMv&#10;ZG93bnJldi54bWxQSwUGAAAAAAQABAD1AAAAigMAAAAA&#10;" path="m159,100r,26l153,148r-8,19l132,181r-13,12l100,201r-20,5l55,207r-45,l7,207,4,205,,202r,-6l,12,,5,4,3,7,r3,l57,,83,2r20,5l121,15r14,13l146,41r7,17l159,78r,22xm131,101l130,85,127,71,121,57,114,45,104,35,92,29,76,24,56,23r-29,l27,184r29,l76,184r14,-5l103,174r9,-10l121,153r5,-15l130,122r1,-21xe" fillcolor="black" stroked="f">
                  <v:path arrowok="t" o:connecttype="custom" o:connectlocs="84138,52917;84138,66675;80963,78317;76730,88371;69850,95780;62971,102130;52917,106363;42334,109009;29104,109538;5292,109538;3704,109538;2117,108480;0,106892;0,103717;0,6350;0,2646;2117,1588;3704,0;5292,0;30163,0;43921,1058;54504,3704;64030,7938;71438,14817;77259,21696;80963,30692;84138,41275;84138,52917;69321,53446;68792,44979;67205,37571;64030,30163;60325,23813;55034,18521;48684,15346;40217,12700;29634,12171;14288,12171;14288,97367;29634,97367;40217,97367;47625,94721;54504,92075;59267,86784;64030,80963;66675,73025;68792,64559;69321,53446" o:connectangles="0,0,0,0,0,0,0,0,0,0,0,0,0,0,0,0,0,0,0,0,0,0,0,0,0,0,0,0,0,0,0,0,0,0,0,0,0,0,0,0,0,0,0,0,0,0,0,0"/>
                  <o:lock v:ext="edit" verticies="t"/>
                </v:shape>
                <v:shape id="Freeform 304" o:spid="_x0000_s1325" style="position:absolute;left:12906;top:41449;width:730;height:1096;visibility:visible;mso-wrap-style:square;v-text-anchor:top" coordsize="138,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Wx5MIA&#10;AADdAAAADwAAAGRycy9kb3ducmV2LnhtbERPS2sCMRC+C/0PYQreNLs9qGyNIi2F3kp9LD0Om3Gz&#10;mEy2Sbqu/74pFLzNx/ec9XZ0VgwUYudZQTkvQBA3XnfcKjge3mYrEDEha7SeScGNImw3D5M1Vtpf&#10;+ZOGfWpFDuFYoQKTUl9JGRtDDuPc98SZO/vgMGUYWqkDXnO4s/KpKBbSYce5wWBPL4aay/7HKfiK&#10;ZjnUtbWBvj9q/Xo632oplZo+jrtnEInGdBf/u991nl+WS/j7Jp8gN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NbHkwgAAAN0AAAAPAAAAAAAAAAAAAAAAAJgCAABkcnMvZG93&#10;bnJldi54bWxQSwUGAAAAAAQABAD1AAAAhwMAAAAA&#10;" path="m138,204r,1l138,205r-1,1l136,207r-1,l132,209r-4,l124,209r-4,l117,209r-2,-2l112,207r-1,-1l110,205r,-1l109,201,90,153r-3,-8l83,137r-4,-6l74,126r-5,-5l63,117r-7,-2l46,115r-19,l27,204r,1l27,205r-1,1l25,207r-1,l21,207r-3,2l14,209r-4,l8,207r-3,l3,207,2,206r,-1l,205r,-1l,12,,5,4,3,7,r3,l55,r7,l68,r5,l77,2,89,4,99,8r9,5l114,19r6,7l124,35r2,10l126,55r,9l124,73r-4,9l115,88r-5,6l103,99r-8,4l87,106r5,3l95,112r5,4l104,121r4,5l110,132r4,6l116,146r19,45l137,196r1,4l138,201r,3xm98,57l96,46,92,37,85,29,73,25,69,24,64,23r-6,l51,23r-24,l27,93r28,l66,92r7,-2l82,87r5,-4l92,78r3,-6l96,64r2,-7xe" fillcolor="black" stroked="f">
                  <v:path arrowok="t" o:connecttype="custom" o:connectlocs="73025,107442;72496,107966;71438,108490;67733,109538;63500,109538;60854,108490;58737,107966;58208,106917;47625,80188;43921,71802;39158,66037;33338,61320;24342,60272;14287,106917;14287,107442;13229,108490;11113,108490;7408,109538;4233,108490;1588,108490;1058,107442;0,106917;0,2621;3704,0;29104,0;35983,0;40746,1048;52387,4193;60325,9958;65617,18344;66675,28826;65617,38260;60854,46121;54504,51886;46038,55555;50271,58700;55033,63417;58208,69182;61383,76519;72496,102725;73025,105345;51858,29874;48683,19392;38629,13103;33867,12054;26987,12054;14287,48742;34925,48218;43392,45597;48683,40880;50800,33543" o:connectangles="0,0,0,0,0,0,0,0,0,0,0,0,0,0,0,0,0,0,0,0,0,0,0,0,0,0,0,0,0,0,0,0,0,0,0,0,0,0,0,0,0,0,0,0,0,0,0,0,0,0,0"/>
                  <o:lock v:ext="edit" verticies="t"/>
                </v:shape>
                <v:shape id="Freeform 305" o:spid="_x0000_s1326" style="position:absolute;left:13795;top:41433;width:683;height:1127;visibility:visible;mso-wrap-style:square;v-text-anchor:top" coordsize="129,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za1MUA&#10;AADdAAAADwAAAGRycy9kb3ducmV2LnhtbESPsW7DMAxE9wL9B4EFsjWyO6SFGyUIDBTNkqGul26E&#10;RVtGLMmxWMf5+3Ao0I3EHe8et/vFD2qmKfUxGMjXGSgKTbR96AzU3x/Pb6ASY7A4xEAGbpRgv3t8&#10;2GJh4zV80VxxpyQkpAINOOax0Do1jjymdRwpiNbGySPLOnXaTniVcD/olyzbaI99kAaHI5WOmnP1&#10;6w3wZqwvp/nsSs5/PnX92h6rsjVm9bQc3kExLfxv/rs+WsHPc8GVb2QEvb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HNrUxQAAAN0AAAAPAAAAAAAAAAAAAAAAAJgCAABkcnMv&#10;ZG93bnJldi54bWxQSwUGAAAAAAQABAD1AAAAigMAAAAA&#10;" path="m129,151r,14l124,177r-5,11l111,197r-10,7l87,209r-13,4l57,214,47,213,37,212r-9,-2l21,208r-6,-3l10,203,5,200,4,199,2,198,1,197r,-1l1,194,,193r,-2l,188r,-4l,180r1,-3l2,175r2,l6,175r4,2l15,180r6,3l27,186r9,2l45,191r10,l66,191r9,-3l82,184r7,-3l93,175r3,-7l98,161r,-7l98,145r-2,-7l91,132r-6,-7l79,120,69,118,59,115r-12,l27,115r-1,l25,114r-2,l22,113r,-2l21,109r,-2l21,103r,-2l21,98r1,-1l22,96r1,-1l25,93r1,l27,93r18,l55,93r9,-2l73,87r6,-5l84,77r3,-7l90,63r1,-9l90,48,89,42,86,37,82,32,77,28,71,26,65,23r-8,l48,23r-9,3l32,28r-6,4l20,34r-4,4l12,40r-2,l9,40r-2,l7,39,6,38r,-1l6,35,5,33r,-4l5,27,6,26r,-3l6,22,7,21r,-2l9,18r1,-1l11,15r5,-3l21,10,27,7,34,3,43,2,52,r9,l76,1,87,3,97,7r9,8l112,21r5,10l119,40r2,10l119,60r-2,9l114,77r-4,6l105,90r-8,5l90,99r-9,3l81,102r10,1l101,107r9,5l116,118r6,6l126,133r3,8l129,151xe" fillcolor="black" stroked="f">
                  <v:path arrowok="t" o:connecttype="custom" o:connectlocs="65617,93225;53446,107446;30163,112713;14817,110606;5292,106919;1058,104286;529,102179;0,99019;529,93225;3175,92172;11113,96385;23813,100599;39688,99019;49213,92172;51859,81111;48155,69524;36513,62150;14288,60570;12171,60043;11113,57410;11113,53196;11642,50563;13758,48983;29104,48983;41804,43189;47625,33182;47096,22121;40746,14747;30163,12114;16933,14747;8467,20014;4763,21068;3175,20014;2646,17381;3175,13694;3704,11061;5292,8954;11113,5267;22754,1053;40217,527;56092,7900;62971,21068;61913,36342;55563,47403;42863,53723;53446,56356;64559,65310;68263,79531" o:connectangles="0,0,0,0,0,0,0,0,0,0,0,0,0,0,0,0,0,0,0,0,0,0,0,0,0,0,0,0,0,0,0,0,0,0,0,0,0,0,0,0,0,0,0,0,0,0,0,0"/>
                </v:shape>
                <v:shape id="Freeform 306" o:spid="_x0000_s1327" style="position:absolute;left:17240;top:24447;width:730;height:19510;visibility:visible;mso-wrap-style:square;v-text-anchor:top" coordsize="137,36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Ia1sMA&#10;AADdAAAADwAAAGRycy9kb3ducmV2LnhtbERPTWvCQBC9F/wPywjemk0saJtmIyoUvJTaKD1Ps2MS&#10;zc6G7GrSf98VCr3N431OthpNK27Uu8aygiSKQRCXVjdcKTge3h6fQTiPrLG1TAp+yMEqnzxkmGo7&#10;8CfdCl+JEMIuRQW1910qpStrMugi2xEH7mR7gz7AvpK6xyGEm1bO43ghDTYcGmrsaFtTeSmuRsFT&#10;9bXtivP7clO6pfxw3/udXgxKzabj+hWEp9H/i//cOx3mJ8kL3L8JJ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zIa1sMAAADdAAAADwAAAAAAAAAAAAAAAACYAgAAZHJzL2Rv&#10;d25yZXYueG1sUEsFBgAAAAAEAAQA9QAAAIgDAAAAAA==&#10;" path="m,3686r137,l137,,6,e" filled="f" strokecolor="#bebebe" strokeweight="2.25pt">
                  <v:path arrowok="t" o:connecttype="custom" o:connectlocs="0,1951038;73025,1951038;73025,0;3198,0" o:connectangles="0,0,0,0"/>
                </v:shape>
                <v:shape id="Freeform 307" o:spid="_x0000_s1328" style="position:absolute;left:75136;top:18938;width:698;height:826;visibility:visible;mso-wrap-style:square;v-text-anchor:top" coordsize="131,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ciW8QA&#10;AADdAAAADwAAAGRycy9kb3ducmV2LnhtbESPQU/DMAyF70j7D5GRuLF0O6BRlk0T0sSuK0gTN9N4&#10;bVnjVIlZC78eH5C42XrP731eb6fQmyul3EV2sJgXYIjr6DtuHLy97u9XYLIge+wjk4NvyrDdzG7W&#10;WPo48pGulTRGQziX6KAVGUprc91SwDyPA7Fq55gCiq6psT7hqOGht8uieLABO9aGFgd6bqm+VF/B&#10;wQlPn/I+jj+r6uw/MGUJL/Lo3N3ttHsCIzTJv/nv+uAVf7FUfv1GR7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XIlvEAAAA3QAAAA8AAAAAAAAAAAAAAAAAmAIAAGRycy9k&#10;b3ducmV2LnhtbFBLBQYAAAAABAAEAPUAAACJAwAAAAA=&#10;" path="m79,152r,2l78,155r-1,1l75,156r-1,1l72,157r-3,l65,157r-2,l62,157r-3,l58,157r-1,l56,156r-2,l53,156r,-1l52,155r,-1l52,152,1,8,,6,,5,,2r1,l3,1r1,l8,r3,l14,r2,1l19,1r1,l20,2r1,l21,3r1,2l67,135r,l110,5r1,-2l111,2r,l112,1r1,l116,1,118,r4,l126,1r2,l129,1r2,1l131,2r,3l131,6r-2,2l79,152xe" fillcolor="black" stroked="f">
                  <v:path arrowok="t" o:connecttype="custom" o:connectlocs="42123,79921;42123,80973;41590,81498;41057,82024;39990,82024;39457,82550;38391,82550;36791,82550;34658,82550;33592,82550;33059,82550;31459,82550;30926,82550;30393,82550;29860,82024;28793,82024;28260,82024;28260,81498;27727,81498;27727,80973;27727,79921;533,4206;0,3155;0,2629;0,1052;533,1052;1600,526;2133,526;4266,0;5865,0;7465,0;8531,526;10131,526;10664,526;10664,1052;11197,1052;11197,1577;11731,2629;35725,70982;35725,70982;58653,2629;59186,1577;59186,1052;59186,1052;59719,526;60252,526;61852,526;62918,0;65051,0;67184,526;68250,526;68784,526;69850,1052;69850,1052;69850,2629;69850,3155;68784,4206;42123,79921" o:connectangles="0,0,0,0,0,0,0,0,0,0,0,0,0,0,0,0,0,0,0,0,0,0,0,0,0,0,0,0,0,0,0,0,0,0,0,0,0,0,0,0,0,0,0,0,0,0,0,0,0,0,0,0,0,0,0,0,0,0"/>
                </v:shape>
                <v:shape id="Freeform 308" o:spid="_x0000_s1329" style="position:absolute;left:75977;top:18938;width:413;height:826;visibility:visible;mso-wrap-style:square;v-text-anchor:top" coordsize="80,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RnmMIA&#10;AADdAAAADwAAAGRycy9kb3ducmV2LnhtbERPTWvCQBC9F/wPywi91d0ELSV1lbQgetX20tuQHbPB&#10;7GzIrjH667uC4G0e73OW69G1YqA+NJ41ZDMFgrjypuFaw+/P5u0DRIjIBlvPpOFKAdarycsSC+Mv&#10;vKfhEGuRQjgUqMHG2BVShsqSwzDzHXHijr53GBPsa2l6vKRw18pcqXfpsOHUYLGjb0vV6XB2Gsp5&#10;Pt5uym3s8KXm53Lxt9htO61fp2P5CSLSGJ/ih3tn0vwsz+D+TTpBr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BGeYwgAAAN0AAAAPAAAAAAAAAAAAAAAAAJgCAABkcnMvZG93&#10;bnJldi54bWxQSwUGAAAAAAQABAD1AAAAhwMAAAAA&#10;" path="m80,148r,2l80,151r,3l80,155r-2,l77,156r,l76,156r-69,l4,156,2,155,,152r,-3l,5,,3,,2r1,l2,1r1,l4,1r3,l9,r4,1l14,1r3,l18,1r1,1l19,2r2,1l21,5r,134l76,139r1,l77,139r1,1l80,141r,2l80,144r,1l80,148xe" fillcolor="black" stroked="f">
                  <v:path arrowok="t" o:connecttype="custom" o:connectlocs="41275,78317;41275,79375;41275,79904;41275,81492;41275,82021;40243,82021;39727,82550;39727,82550;39211,82550;3612,82550;2064,82550;1032,82021;0,80433;0,78846;0,2646;0,1588;0,1058;516,1058;1032,529;1548,529;2064,529;3612,529;4643,0;6707,529;7223,529;8771,529;9287,529;9803,1058;9803,1058;10835,1588;10835,2646;10835,73554;39211,73554;39727,73554;39727,73554;40243,74083;41275,74613;41275,75671;41275,76200;41275,76729;41275,78317" o:connectangles="0,0,0,0,0,0,0,0,0,0,0,0,0,0,0,0,0,0,0,0,0,0,0,0,0,0,0,0,0,0,0,0,0,0,0,0,0,0,0,0,0"/>
                </v:shape>
                <v:shape id="Freeform 309" o:spid="_x0000_s1330" style="position:absolute;left:76517;top:18938;width:635;height:826;visibility:visible;mso-wrap-style:square;v-text-anchor:top" coordsize="119,1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oHEcIA&#10;AADdAAAADwAAAGRycy9kb3ducmV2LnhtbERPS2sCMRC+F/wPYQRvNesKpaxG8YHS9tSq4HXcjJvF&#10;zWTZxDX9902h0Nt8fM+ZL6NtRE+drx0rmIwzEMSl0zVXCk7H3fMrCB+QNTaOScE3eVguBk9zLLR7&#10;8Bf1h1CJFMK+QAUmhLaQ0peGLPqxa4kTd3WdxZBgV0nd4SOF20bmWfYiLdacGgy2tDFU3g53q+BT&#10;bsvdmvYUt72Zxo/zJX+/X5QaDeNqBiJQDP/iP/ebTvMneQ6/36QT5O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ygcRwgAAAN0AAAAPAAAAAAAAAAAAAAAAAJgCAABkcnMvZG93&#10;bnJldi54bWxQSwUGAAAAAAQABAD1AAAAhwMAAAAA&#10;" path="m119,75r-1,20l115,111r-7,15l100,135,89,145r-14,5l59,155r-18,l7,155r-2,l2,154,,151r,-3l,9,,4,2,2,5,,7,,43,,62,1,76,5r14,6l100,21r8,10l115,44r3,15l119,75xm97,76r,-12l95,53,91,43,85,34,78,27,68,22,57,18,42,17r-21,l21,138r21,l55,138r12,-4l76,131r8,-8l90,115r4,-12l97,91r,-15xe" fillcolor="black" stroked="f">
                  <v:path arrowok="t" o:connecttype="custom" o:connectlocs="63500,39944;62966,50595;61366,59116;57630,67105;53361,71898;47492,77224;40021,79887;31483,82550;21878,82550;3735,82550;2668,82550;1067,82017;0,80420;0,78822;0,4793;0,2130;1067,1065;2668,0;3735,0;22945,0;33084,533;40555,2663;48025,5858;53361,11184;57630,16510;61366,23434;62966,31422;63500,39944;51761,40476;51761,34085;50693,28227;48559,22901;45357,18108;41622,14380;36286,11717;30416,9586;22412,9054;11206,9054;11206,73496;22412,73496;29349,73496;35752,71366;40555,69768;44824,65507;48025,61247;50160,54856;51761,48465;51761,40476" o:connectangles="0,0,0,0,0,0,0,0,0,0,0,0,0,0,0,0,0,0,0,0,0,0,0,0,0,0,0,0,0,0,0,0,0,0,0,0,0,0,0,0,0,0,0,0,0,0,0,0"/>
                  <o:lock v:ext="edit" verticies="t"/>
                </v:shape>
                <v:shape id="Freeform 310" o:spid="_x0000_s1331" style="position:absolute;left:77327;top:18938;width:412;height:826;visibility:visible;mso-wrap-style:square;v-text-anchor:top" coordsize="80,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JpcdMIA&#10;AADdAAAADwAAAGRycy9kb3ducmV2LnhtbERPTWsCMRC9F/wPYQRvNXGrpaxGWQtSr9Veehs242Zx&#10;M1k2cV399Y0g9DaP9zmrzeAa0VMXas8aZlMFgrj0puZKw89x9/oBIkRkg41n0nCjAJv16GWFufFX&#10;/qb+ECuRQjjkqMHG2OZShtKSwzD1LXHiTr5zGBPsKmk6vKZw18hMqXfpsObUYLGlT0vl+XBxGop5&#10;Ntzvyu1sv1XzS7H4Xey/Wq0n46FYgog0xH/x0703af4se4PHN+kEuf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mlx0wgAAAN0AAAAPAAAAAAAAAAAAAAAAAJgCAABkcnMvZG93&#10;bnJldi54bWxQSwUGAAAAAAQABAD1AAAAhwMAAAAA&#10;" path="m80,148r,2l80,151r,3l80,155r-2,l77,156r,l76,156r-69,l4,156,2,155,,152r,-3l,5,,3,,2r1,l2,1r1,l4,1r3,l9,r4,1l14,1r3,l18,1r1,1l19,2r1,1l20,5r,134l76,139r1,l77,139r1,1l80,141r,2l80,144r,1l80,148xe" fillcolor="black" stroked="f">
                  <v:path arrowok="t" o:connecttype="custom" o:connectlocs="41275,78317;41275,79375;41275,79904;41275,81492;41275,82021;40243,82021;39727,82550;39727,82550;39211,82550;3612,82550;2064,82550;1032,82021;0,80433;0,78846;0,2646;0,1588;0,1058;516,1058;1032,529;1548,529;2064,529;3612,529;4643,0;6707,529;7223,529;8771,529;9287,529;9803,1058;9803,1058;10319,1588;10319,2646;10319,73554;39211,73554;39727,73554;39727,73554;40243,74083;41275,74613;41275,75671;41275,76200;41275,76729;41275,78317" o:connectangles="0,0,0,0,0,0,0,0,0,0,0,0,0,0,0,0,0,0,0,0,0,0,0,0,0,0,0,0,0,0,0,0,0,0,0,0,0,0,0,0,0"/>
                </v:shape>
                <v:shape id="Freeform 311" o:spid="_x0000_s1332" style="position:absolute;left:75549;top:30226;width:428;height:825;visibility:visible;mso-wrap-style:square;v-text-anchor:top" coordsize="81,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F+8sEA&#10;AADdAAAADwAAAGRycy9kb3ducmV2LnhtbERPS2sCMRC+C/6HMAUvollFtrI1ihSkgicf0OuwmW5C&#10;N5NlEzX++6YgeJuP7zmrTXKtuFEfrGcFs2kBgrj22nKj4HLeTZYgQkTW2HomBQ8KsFkPByustL/z&#10;kW6n2IgcwqFCBSbGrpIy1IYchqnviDP343uHMcO+kbrHew53rZwXRSkdWs4NBjv6NFT/nq5OAfur&#10;PSTj7a7sSkzm+L1/H38pNXpL2w8QkVJ8iZ/uvc7zZ/MF/H+TT5Dr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RfvLBAAAA3QAAAA8AAAAAAAAAAAAAAAAAmAIAAGRycy9kb3du&#10;cmV2LnhtbFBLBQYAAAAABAAEAPUAAACGAwAAAAA=&#10;" path="m81,146r,3l81,151r-1,2l80,154r-1,1l79,155r-2,1l76,156r-68,l5,155,2,154,1,151,,148,,4,,2r1,l1,1r1,l3,,6,,7,r4,l13,r3,l17,r1,1l19,1r2,1l21,2r,2l21,138r55,l77,138r2,1l79,139r1,1l80,141r1,2l81,145r,1xe" fillcolor="black" stroked="f">
                  <v:path arrowok="t" o:connecttype="custom" o:connectlocs="42863,77258;42863,78846;42863,79904;42334,80963;42334,81492;41805,82021;41805,82021;40746,82550;40217,82550;4233,82550;2646,82021;1058,81492;529,79904;0,78317;0,2117;0,1058;529,1058;529,529;1058,529;1588,0;3175,0;3704,0;5821,0;6879,0;8467,0;8996,0;9525,529;10054,529;11113,1058;11113,1058;11113,2117;11113,73025;40217,73025;40746,73025;41805,73554;41805,73554;42334,74083;42334,74613;42863,75671;42863,76729;42863,77258" o:connectangles="0,0,0,0,0,0,0,0,0,0,0,0,0,0,0,0,0,0,0,0,0,0,0,0,0,0,0,0,0,0,0,0,0,0,0,0,0,0,0,0,0"/>
                </v:shape>
                <v:shape id="Freeform 312" o:spid="_x0000_s1333" style="position:absolute;left:76104;top:30226;width:635;height:825;visibility:visible;mso-wrap-style:square;v-text-anchor:top" coordsize="120,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pRocQA&#10;AADdAAAADwAAAGRycy9kb3ducmV2LnhtbERPTWvCQBC9C/6HZQRvulFR2tRVilTx4MW0gfY2zU6z&#10;odnZkF01/ntXELzN433Oct3ZWpyp9ZVjBZNxAoK4cLriUsHX53b0AsIHZI21Y1JwJQ/rVb+3xFS7&#10;Cx/pnIVSxBD2KSowITSplL4wZNGPXUMcuT/XWgwRtqXULV5iuK3lNEkW0mLFscFgQxtDxX92sgqy&#10;33w/25waK/OfD7P7Nnn3eqiVGg669zcQgbrwFD/cex3nT6ZzuH8TT5C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d6UaHEAAAA3QAAAA8AAAAAAAAAAAAAAAAAmAIAAGRycy9k&#10;b3ducmV2LnhtbFBLBQYAAAAABAAEAPUAAACJAwAAAAA=&#10;" path="m120,76r,19l115,111r-6,14l100,137r-11,8l75,151r-14,4l41,156r-32,l5,155,3,154,1,151,,148,,8,1,5,3,2,5,1,9,,43,,63,1,78,6r13,5l101,21r9,10l115,44r5,15l120,76xm99,76l98,64,95,53,91,43,85,34,78,27,69,22,57,18,42,17r-21,l21,139r21,l57,138r11,-3l78,130r7,-7l91,116r4,-11l98,92,99,76xe" fillcolor="black" stroked="f">
                  <v:path arrowok="t" o:connecttype="custom" o:connectlocs="63500,40217;63500,50271;60854,58737;57679,66146;52917,72496;47096,76729;39688,79904;32279,82021;21696,82550;4763,82550;2646,82021;1588,81492;529,79904;0,78317;0,4233;529,2646;1588,1058;2646,529;4763,0;22754,0;33338,529;41275,3175;48154,5821;53446,11113;58208,16404;60854,23283;63500,31221;63500,40217;52387,40217;51858,33867;50271,28046;48154,22754;44979,17992;41275,14287;36513,11642;30162,9525;22225,8996;11113,8996;11113,73554;22225,73554;30162,73025;35983,71438;41275,68792;44979,65087;48154,61383;50271,55562;51858,48683;52387,40217" o:connectangles="0,0,0,0,0,0,0,0,0,0,0,0,0,0,0,0,0,0,0,0,0,0,0,0,0,0,0,0,0,0,0,0,0,0,0,0,0,0,0,0,0,0,0,0,0,0,0,0"/>
                  <o:lock v:ext="edit" verticies="t"/>
                </v:shape>
                <v:shape id="Freeform 313" o:spid="_x0000_s1334" style="position:absolute;left:76898;top:30226;width:429;height:825;visibility:visible;mso-wrap-style:square;v-text-anchor:top" coordsize="81,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9FHsAA&#10;AADdAAAADwAAAGRycy9kb3ducmV2LnhtbERPTYvCMBC9C/sfwix4EU310JVqlGVBFDzpCl6HZmyC&#10;zaQ0UeO/N8LC3ubxPme5Tq4Vd+qD9axgOilAENdeW24UnH434zmIEJE1tp5JwZMCrFcfgyVW2j/4&#10;QPdjbEQO4VChAhNjV0kZakMOw8R3xJm7+N5hzLBvpO7xkcNdK2dFUUqHlnODwY5+DNXX480pYH+z&#10;+2S83ZRdickczruv0Vap4Wf6XoCIlOK/+M+903n+dFbC+5t8gly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c9FHsAAAADdAAAADwAAAAAAAAAAAAAAAACYAgAAZHJzL2Rvd25y&#10;ZXYueG1sUEsFBgAAAAAEAAQA9QAAAIUDAAAAAA==&#10;" path="m81,146r,3l81,151r-1,2l80,154r,1l79,155r-2,1l76,156r-68,l5,155,2,154,1,151,,148,,4,,2r1,l1,1r1,l3,,6,,7,r4,l13,r3,l17,r1,1l19,1r2,1l21,2r,2l21,138r55,l77,138r2,1l80,139r,1l80,141r1,2l81,145r,1xe" fillcolor="black" stroked="f">
                  <v:path arrowok="t" o:connecttype="custom" o:connectlocs="42863,77258;42863,78846;42863,79904;42334,80963;42334,81492;42334,82021;41805,82021;40746,82550;40217,82550;4233,82550;2646,82021;1058,81492;529,79904;0,78317;0,2117;0,1058;529,1058;529,529;1058,529;1588,0;3175,0;3704,0;5821,0;6879,0;8467,0;8996,0;9525,529;10054,529;11113,1058;11113,1058;11113,2117;11113,73025;40217,73025;40746,73025;41805,73554;42334,73554;42334,74083;42334,74613;42863,75671;42863,76729;42863,77258" o:connectangles="0,0,0,0,0,0,0,0,0,0,0,0,0,0,0,0,0,0,0,0,0,0,0,0,0,0,0,0,0,0,0,0,0,0,0,0,0,0,0,0,0"/>
                </v:shape>
                <v:shape id="Freeform 314" o:spid="_x0000_s1335" style="position:absolute;left:66421;top:33353;width:603;height:825;visibility:visible;mso-wrap-style:square;v-text-anchor:top" coordsize="113,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YctsQA&#10;AADdAAAADwAAAGRycy9kb3ducmV2LnhtbERPTWvCQBC9C/6HZQRvdaMUlegqWloQqwejIN6G7JhE&#10;s7Mhu2rsr+8WCt7m8T5nOm9MKe5Uu8Kygn4vAkGcWl1wpuCw/3obg3AeWWNpmRQ8ycF81m5NMdb2&#10;wTu6Jz4TIYRdjApy76tYSpfmZND1bEUcuLOtDfoA60zqGh8h3JRyEEVDabDg0JBjRR85pdfkZhSY&#10;90uUbNbDz9Fq47b8872Up2OjVLfTLCYgPDX+Jf53r3SY3x+M4O+bcIK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FWHLbEAAAA3QAAAA8AAAAAAAAAAAAAAAAAmAIAAGRycy9k&#10;b3ducmV2LnhtbFBLBQYAAAAABAAEAPUAAACJAwAAAAA=&#10;" path="m113,154r,l111,155r,1l110,156r-1,l106,156r-1,1l103,157r-4,l97,156r-2,l94,156r-1,l93,155r-1,-1l92,154r,-69l21,85r,69l21,154r-1,1l20,156r-1,l18,156r-3,l14,157r-4,l8,157,5,156r-1,l3,156r-1,l,155r,-1l,154,,3r,l,2,2,1r1,l4,1,5,,8,r2,l14,r1,l18,1r1,l20,1r,1l21,3r,l21,66r71,l92,3r,l93,2r,-1l94,1r1,l97,r2,l103,r2,l106,r3,1l110,1r1,l111,2r2,1l113,3r,151xe" fillcolor="black" stroked="f">
                  <v:path arrowok="t" o:connecttype="custom" o:connectlocs="60325,80973;59257,82024;58190,82024;56054,82550;52851,82550;50716,82024;49648,82024;49114,80973;49114,44693;11211,80973;10677,81498;10143,82024;8008,82024;5338,82550;2669,82024;1602,82024;0,81498;0,80973;0,1577;1068,526;2135,526;4271,0;7474,0;9609,526;10677,526;11211,1577;11211,34703;49114,1577;49648,1052;50182,526;51783,0;54987,0;56588,0;58723,526;59257,1052;60325,1577" o:connectangles="0,0,0,0,0,0,0,0,0,0,0,0,0,0,0,0,0,0,0,0,0,0,0,0,0,0,0,0,0,0,0,0,0,0,0,0"/>
                </v:shape>
                <v:shape id="Freeform 315" o:spid="_x0000_s1336" style="position:absolute;left:67230;top:33353;width:651;height:825;visibility:visible;mso-wrap-style:square;v-text-anchor:top" coordsize="121,1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HoIMIA&#10;AADdAAAADwAAAGRycy9kb3ducmV2LnhtbESPQWvCQBCF74L/YRnBm27MIUjqKqUg2GO1KL0N2WkS&#10;mp2N2amm/945CL3N8N68981mN4bO3GhIbWQHq2UGhriKvuXawedpv1iDSYLssYtMDv4owW47nWyw&#10;9PHOH3Q7Sm00hFOJDhqRvrQ2VQ0FTMvYE6v2HYeAoutQWz/gXcNDZ/MsK2zAlrWhwZ7eGqp+jr/B&#10;wVi0/MWUF/tzxMv6/SokhXduPhtfX8AIjfJvfl4fvOKvcsXVb3QEu3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ceggwgAAAN0AAAAPAAAAAAAAAAAAAAAAAJgCAABkcnMvZG93&#10;bnJldi54bWxQSwUGAAAAAAQABAD1AAAAhwMAAAAA&#10;" path="m121,75r-1,20l115,111r-5,13l100,135r-10,9l75,150r-14,4l41,155r-32,l6,155,3,154,1,151,,147,,9,1,4,3,1,6,,9,,43,,63,,78,5r13,6l101,20r9,11l116,43r4,15l121,75xm99,76r,-12l95,53,91,42,85,33,79,26,69,21,58,17r-16,l21,17r,121l43,138r14,l68,134r10,-5l85,123r6,-9l95,103,97,91,99,76xe" fillcolor="black" stroked="f">
                  <v:path arrowok="t" o:connecttype="custom" o:connectlocs="65088,39944;64550,50595;61860,59116;59171,66040;53792,71898;48413,76692;40344,79887;32813,82017;22055,82550;4841,82550;3228,82550;1614,82017;538,80420;0,78289;0,4793;538,2130;1614,533;3228,0;4841,0;23130,0;33889,0;41958,2663;48950,5858;54330,10652;59171,16510;62398,22901;64550,30890;65088,39944;53254,40476;53254,34085;51102,28227;48950,22368;45723,17575;42495,13847;37116,11184;31199,9054;22593,9054;11296,9054;11296,73496;23130,73496;30661,73496;36578,71366;41958,68703;45723,65507;48950,60714;51102,54856;52178,48465;53254,40476" o:connectangles="0,0,0,0,0,0,0,0,0,0,0,0,0,0,0,0,0,0,0,0,0,0,0,0,0,0,0,0,0,0,0,0,0,0,0,0,0,0,0,0,0,0,0,0,0,0,0,0"/>
                  <o:lock v:ext="edit" verticies="t"/>
                </v:shape>
                <v:shape id="Freeform 316" o:spid="_x0000_s1337" style="position:absolute;left:68040;top:33353;width:428;height:825;visibility:visible;mso-wrap-style:square;v-text-anchor:top" coordsize="80,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JrnsIA&#10;AADdAAAADwAAAGRycy9kb3ducmV2LnhtbERPTWsCMRC9C/0PYQreNHHR0q5G2QqiV7WX3obNuFm6&#10;mSybuK7++qYg9DaP9zmrzeAa0VMXas8aZlMFgrj0puZKw9d5N3kHESKywcYzabhTgM36ZbTC3Pgb&#10;H6k/xUqkEA45arAxtrmUobTkMEx9S5y4i+8cxgS7SpoObyncNTJT6k06rDk1WGxpa6n8OV2dhmKe&#10;DY+Hcjvbf6r5tVh8Lw77Vuvx61AsQUQa4r/46T6YNH+WfcDfN+kEuf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cmuewgAAAN0AAAAPAAAAAAAAAAAAAAAAAJgCAABkcnMvZG93&#10;bnJldi54bWxQSwUGAAAAAAQABAD1AAAAhwMAAAAA&#10;" path="m80,148r,2l80,151r,1l79,154r,1l77,156r-1,l76,156r-69,l5,156,1,155,,152r,-4l,3r,l,2,,1r1,l2,1,5,,7,r3,l12,r3,l16,1r2,l18,1r2,1l20,3r,l20,139r56,l76,139r1,l79,140r,l80,141r,2l80,145r,3xe" fillcolor="black" stroked="f">
                  <v:path arrowok="t" o:connecttype="custom" o:connectlocs="42863,78317;42863,79375;42863,79904;42863,80433;42327,81492;42327,82021;41256,82550;40720,82550;40720,82550;3751,82550;2679,82550;536,82021;0,80433;0,78317;0,1588;0,1588;0,1058;0,529;536,529;1072,529;2679,0;3751,0;5358,0;6429,0;8037,0;8573,529;9644,529;9644,529;10716,1058;10716,1588;10716,1588;10716,73554;40720,73554;40720,73554;41256,73554;42327,74083;42327,74083;42863,74613;42863,75671;42863,76729;42863,78317" o:connectangles="0,0,0,0,0,0,0,0,0,0,0,0,0,0,0,0,0,0,0,0,0,0,0,0,0,0,0,0,0,0,0,0,0,0,0,0,0,0,0,0,0"/>
                </v:shape>
                <v:shape id="Freeform 317" o:spid="_x0000_s1338" style="position:absolute;left:20145;top:11906;width:889;height:825;visibility:visible;mso-wrap-style:square;v-text-anchor:top" coordsize="168,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X2IsYA&#10;AADdAAAADwAAAGRycy9kb3ducmV2LnhtbESPQUvDQBCF7wX/wzKCt3YTCyKx2yKK0IMgTUt6HbPT&#10;bDA7G3fXNv77zkHwNsN78943q83kB3WmmPrABspFAYq4DbbnzsBh/zZ/BJUyssUhMBn4pQSb9c1s&#10;hZUNF97Ruc6dkhBOFRpwOY+V1ql15DEtwkgs2ilEj1nW2Gkb8SLhftD3RfGgPfYsDQ5HenHUftU/&#10;3kDdL7/3rnl9d/Gj5nJs9PFzezLm7nZ6fgKVacr/5r/rrRX8cin88o2MoN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9X2IsYAAADdAAAADwAAAAAAAAAAAAAAAACYAgAAZHJz&#10;L2Rvd25yZXYueG1sUEsFBgAAAAAEAAQA9QAAAIsDAAAAAA==&#10;" path="m168,153r,1l168,155r-1,l166,157r-1,l163,157r-2,l158,157r-2,l153,157r-2,l150,157r,-2l149,155r,-1l149,153r,-135l147,18,92,154r,l92,155r-1,l89,157r-1,l87,157r-2,l82,157r-2,l78,157r-2,l75,157r-2,-2l73,155r-1,-1l72,154,19,18r,l19,153r,1l18,155r,l17,157r-1,l14,157r-2,l9,157r-3,l4,157r-2,l1,157,,155r,l,154r,-1l,10,,5,2,3,4,1,8,,20,r4,1l27,1r2,2l32,4r2,1l35,8r1,2l38,14,83,126r,l130,14r3,-4l134,8r1,-3l136,4r3,-1l141,1r3,l146,r14,l161,r2,1l165,1r1,2l167,4r,2l168,8r,2l168,153xe" fillcolor="black" stroked="f">
                  <v:path arrowok="t" o:connecttype="custom" o:connectlocs="88900,80973;88371,81498;87313,82550;85196,82550;82550,82550;79904,82550;79375,81498;78846,80973;78846,9464;48683,80973;48683,81498;47096,82550;46038,82550;43392,82550;41275,82550;39688,82550;38629,81498;38100,80973;10054,9464;10054,80973;9525,81498;8467,82550;6350,82550;3175,82550;1058,82550;0,81498;0,80973;0,5258;1058,1577;4233,0;12700,526;15346,1577;17992,2629;19050,5258;43921,66250;68792,7361;70908,4206;71967,2103;74613,526;77258,0;85196,0;87313,526;88371,2103;88900,4206;88900,80447" o:connectangles="0,0,0,0,0,0,0,0,0,0,0,0,0,0,0,0,0,0,0,0,0,0,0,0,0,0,0,0,0,0,0,0,0,0,0,0,0,0,0,0,0,0,0,0,0"/>
                </v:shape>
                <v:shape id="Freeform 318" o:spid="_x0000_s1339" style="position:absolute;left:21240;top:11890;width:127;height:841;visibility:visible;mso-wrap-style:square;v-text-anchor:top" coordsize="25,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j8UA&#10;AADdAAAADwAAAGRycy9kb3ducmV2LnhtbERPS2sCMRC+F/wPYQQvRbNbpcrWKCIVCp58HOxtuplu&#10;FjeTdRN17a83gtDbfHzPmc5bW4kLNb50rCAdJCCIc6dLLhTsd6v+BIQPyBorx6TgRh7ms87LFDPt&#10;rryhyzYUIoawz1CBCaHOpPS5IYt+4GriyP26xmKIsCmkbvAaw20l35LkXVosOTYYrGlpKD9uz1bB&#10;6+57Y27r8eff5HA2i2R4+jGjk1K9brv4ABGoDf/ip/tLx/npMIXHN/EEOb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q+PxQAAAN0AAAAPAAAAAAAAAAAAAAAAAJgCAABkcnMv&#10;ZG93bnJldi54bWxQSwUGAAAAAAQABAD1AAAAigMAAAAA&#10;" path="m22,156r,1l22,158r-1,l20,160r-1,l17,160r-2,l13,160r-3,l8,160r-3,l4,160r,-2l3,158r,-1l3,156,3,48r,l3,46r1,l4,45r1,l8,45r2,-1l13,44r2,l17,45r2,l20,45r1,1l22,46r,2l22,48r,108xm25,12r-1,6l22,21r-3,2l13,24,6,23,3,22,,18,,12,,6,3,2,6,1,13,r6,1l22,2r2,4l25,12xe" fillcolor="black" stroked="f">
                  <v:path arrowok="t" o:connecttype="custom" o:connectlocs="11176,82035;11176,82560;11176,83086;10668,83086;10160,84138;9652,84138;8636,84138;7620,84138;6604,84138;5080,84138;4064,84138;2540,84138;2032,84138;2032,83086;1524,83086;1524,82560;1524,82035;1524,25241;1524,25241;1524,24190;2032,24190;2032,23664;2540,23664;4064,23664;5080,23138;6604,23138;7620,23138;8636,23664;9652,23664;10160,23664;10668,24190;11176,24190;11176,25241;11176,25241;11176,82035;12700,6310;12192,9466;11176,11043;9652,12095;6604,12621;3048,12095;1524,11569;0,9466;0,6310;0,3155;1524,1052;3048,526;6604,0;9652,526;11176,1052;12192,3155;12700,6310" o:connectangles="0,0,0,0,0,0,0,0,0,0,0,0,0,0,0,0,0,0,0,0,0,0,0,0,0,0,0,0,0,0,0,0,0,0,0,0,0,0,0,0,0,0,0,0,0,0,0,0,0,0,0,0"/>
                  <o:lock v:ext="edit" verticies="t"/>
                </v:shape>
                <v:shape id="Freeform 319" o:spid="_x0000_s1340" style="position:absolute;left:21510;top:12112;width:445;height:635;visibility:visible;mso-wrap-style:square;v-text-anchor:top" coordsize="85,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xErfcEA&#10;AADdAAAADwAAAGRycy9kb3ducmV2LnhtbERPTWsCMRC9F/ofwgi91ewqLLI1ioii16oUvA2b6SZ0&#10;M9kmUdd/3xQEb/N4nzNfDq4TVwrRelZQjgsQxI3XllsFp+P2fQYiJmSNnWdScKcIy8Xryxxr7W/8&#10;SddDakUO4VijApNSX0sZG0MO49j3xJn79sFhyjC0Uge85XDXyUlRVNKh5dxgsKe1oebncHEKNmU1&#10;bU52l8JvuH+tz6ba2TMq9TYaVh8gEg3pKX649zrPL6cT+P8mnyA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MRK33BAAAA3QAAAA8AAAAAAAAAAAAAAAAAmAIAAGRycy9kb3du&#10;cmV2LnhtbFBLBQYAAAAABAAEAPUAAACGAwAAAAA=&#10;" path="m85,97r,2l85,101r,1l85,103r-1,1l84,104r,2l81,107r-1,2l76,110r-3,3l69,115r-5,2l59,118r-6,l48,119,37,118,27,115r-9,-5l12,103,6,96,2,86,,74,,60,,45,4,33,7,22r8,-8l21,7,31,3,39,1,50,r5,l60,1r5,1l69,3r4,2l76,7r3,1l81,11r1,1l82,13r2,l84,14r,2l85,17r,2l85,21r,5l84,28r-2,1l81,29r-2,l76,28,74,26,70,23,66,21,62,18,57,17r-7,l43,17,32,23r-4,5l22,40,21,60r,10l22,78r3,8l28,91r4,5l38,99r5,2l50,102r7,-1l63,99r5,-2l71,94r4,-2l78,90r2,-2l81,88r1,l84,88r,l84,90r1,1l85,93r,1l85,97xe" fillcolor="black" stroked="f">
                  <v:path arrowok="t" o:connecttype="custom" o:connectlocs="44450,52828;44450,54429;43927,55496;43927,56563;41835,58164;38175,60298;33468,62433;27716,62966;19349,62966;9413,58697;3138,51227;0,39487;0,24013;3661,11739;10982,3735;20395,534;28762,0;33991,1067;38175,2668;41312,4269;42881,6403;43927,6937;43927,8538;44450,10139;44450,13874;42881,15475;41312,15475;38698,13874;34514,11206;29808,9071;22486,9071;14642,14941;10982,32017;11505,41622;14642,48559;19872,52828;26147,54429;32945,52828;37129,50160;40789,48025;42358,46958;43927,46958;43927,48025;44450,49626;44450,51761" o:connectangles="0,0,0,0,0,0,0,0,0,0,0,0,0,0,0,0,0,0,0,0,0,0,0,0,0,0,0,0,0,0,0,0,0,0,0,0,0,0,0,0,0,0,0,0,0"/>
                </v:shape>
                <v:shape id="Freeform 320" o:spid="_x0000_s1341" style="position:absolute;left:22066;top:12112;width:524;height:635;visibility:visible;mso-wrap-style:square;v-text-anchor:top" coordsize="99,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Q3MIA&#10;AADdAAAADwAAAGRycy9kb3ducmV2LnhtbERPTWsCMRC9F/wPYYTeataulLoapQoFQTw0LT0Pm3Gz&#10;mEyWTarbf28Ewds83ucs14N34kx9bAMrmE4KEMR1MC03Cn6+P1/eQcSEbNAFJgX/FGG9Gj0tsTLh&#10;wl901qkROYRjhQpsSl0lZawteYyT0BFn7hh6jynDvpGmx0sO906+FsWb9NhybrDY0dZSfdJ/XsGv&#10;9vO9PTp9mA+zbbnZzDqnd0o9j4ePBYhEQ3qI7+6dyfOnZQm3b/IJcnU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JDcwgAAAN0AAAAPAAAAAAAAAAAAAAAAAJgCAABkcnMvZG93&#10;bnJldi54bWxQSwUGAAAAAAQABAD1AAAAhwMAAAAA&#10;" path="m99,55r-1,4l97,61r-3,1l91,64r-70,l21,72r1,8l24,86r4,6l33,97r6,2l46,102r9,1l62,102r8,l75,99r5,-1l83,97r4,-1l90,94r1,l92,94r,l93,96r,l94,97r,1l94,99r,3l94,103r,1l94,106r,1l93,108r,l93,109r-1,1l91,110r-3,2l85,113r-5,2l75,117r-8,1l61,118r-7,1l40,118,30,115r-9,-5l13,104,7,96,3,86,,74,,60,,46,3,34,7,24r6,-8l21,8,30,3,40,1,51,,64,1,74,3r7,5l88,14r5,8l96,32r2,8l99,51r,4xm78,49r,-15l72,24,64,17,50,16r-6,l38,18r-5,3l28,26r-3,4l23,37r-2,6l21,49r57,xe" fillcolor="black" stroked="f">
                  <v:path arrowok="t" o:connecttype="custom" o:connectlocs="51859,31483;49742,33084;11113,34151;11642,42689;14817,49092;20638,52828;29104,54962;37042,54429;42334,52294;46038,51227;48155,50160;48684,50160;49213,51227;49742,52294;49742,54429;49742,55496;49742,57097;49213,57630;48684,58697;46567,59765;42334,61366;35455,62966;28575,63500;15875,61366;6879,55496;1588,45891;0,32017;1588,18143;6879,8538;15875,1601;26988,0;39159,1601;46567,7471;50800,17076;52388,27214;41275,26147;38100,12807;26459,8538;20109,9605;14817,13874;12171,19744;11113,26147" o:connectangles="0,0,0,0,0,0,0,0,0,0,0,0,0,0,0,0,0,0,0,0,0,0,0,0,0,0,0,0,0,0,0,0,0,0,0,0,0,0,0,0,0,0"/>
                  <o:lock v:ext="edit" verticies="t"/>
                </v:shape>
                <v:shape id="Freeform 321" o:spid="_x0000_s1342" style="position:absolute;left:22748;top:11842;width:112;height:889;visibility:visible;mso-wrap-style:square;v-text-anchor:top" coordsize="20,1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EmUMQA&#10;AADdAAAADwAAAGRycy9kb3ducmV2LnhtbERPTWvCQBC9F/oflhG81Y1aikQ3wYraXgo2iudpdpoE&#10;s7Nxd9X033cLQm/zeJ+zyHvTiis531hWMB4lIIhLqxuuFBz2m6cZCB+QNbaWScEPecizx4cFptre&#10;+JOuRahEDGGfooI6hC6V0pc1GfQj2xFH7ts6gyFCV0nt8BbDTSsnSfIiDTYcG2rsaFVTeSouRkFw&#10;u8ux7eV6Nzt/nfDtY/sq11ulhoN+OQcRqA//4rv7Xcf54+kz/H0TT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qxJlDEAAAA3QAAAA8AAAAAAAAAAAAAAAAAmAIAAGRycy9k&#10;b3ducmV2LnhtbFBLBQYAAAAABAAEAPUAAACJAwAAAAA=&#10;" path="m20,164r,1l20,166r,l18,168r-1,l15,168r-2,l10,168r-3,l5,168r-1,l2,168,1,166r,l,165r,-1l,4,,3,1,1r,l2,1,4,,5,,7,r3,l13,r2,l17,r1,1l20,1r,l20,3r,1l20,164xe" fillcolor="black" stroked="f">
                  <v:path arrowok="t" o:connecttype="custom" o:connectlocs="11113,86783;11113,87313;11113,87842;11113,87842;10002,88900;9446,88900;8335,88900;7223,88900;5557,88900;3890,88900;2778,88900;2223,88900;1111,88900;556,87842;556,87842;0,87313;0,86783;0,2117;0,1588;556,529;556,529;1111,529;2223,0;2778,0;3890,0;5557,0;7223,0;8335,0;9446,0;10002,529;11113,529;11113,529;11113,1588;11113,2117;11113,86783" o:connectangles="0,0,0,0,0,0,0,0,0,0,0,0,0,0,0,0,0,0,0,0,0,0,0,0,0,0,0,0,0,0,0,0,0,0,0"/>
                </v:shape>
                <v:shape id="Freeform 322" o:spid="_x0000_s1343" style="position:absolute;left:23050;top:11842;width:95;height:889;visibility:visible;mso-wrap-style:square;v-text-anchor:top" coordsize="19,1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zTa8MA&#10;AADdAAAADwAAAGRycy9kb3ducmV2LnhtbERPyWrDMBC9F/oPYgq5NXKcheBGCW2hEAgl1O0hx8Ga&#10;2KLWyFjyknx9VAj0No+3zmY32lr01HrjWMFsmoAgLpw2XCr4+f54XoPwAVlj7ZgUXMjDbvv4sMFM&#10;u4G/qM9DKWII+wwVVCE0mZS+qMiin7qGOHJn11oMEbal1C0OMdzWMk2SlbRoODZU2NB7RcVv3lkF&#10;i9Qcr2d9YGuPq8Tojj7fTqTU5Gl8fQERaAz/4rt7r+P82XwJf9/EE+T2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mzTa8MAAADdAAAADwAAAAAAAAAAAAAAAACYAgAAZHJzL2Rv&#10;d25yZXYueG1sUEsFBgAAAAAEAAQA9QAAAIgDAAAAAA==&#10;" path="m19,164r,1l19,166r,l18,168r-1,l14,168r-1,l9,168r-2,l5,168r-2,l2,168,1,166r,l,165r,-1l,4,,3,1,1r,l2,1,3,,5,,7,,9,r4,l14,r3,l18,1r1,l19,1r,2l19,4r,160xe" fillcolor="black" stroked="f">
                  <v:path arrowok="t" o:connecttype="custom" o:connectlocs="9525,86783;9525,87313;9525,87842;9525,87842;9024,88900;8522,88900;7018,88900;6517,88900;4512,88900;3509,88900;2507,88900;1504,88900;1003,88900;501,87842;501,87842;0,87313;0,86783;0,2117;0,1588;501,529;501,529;1003,529;1504,0;2507,0;3509,0;4512,0;6517,0;7018,0;8522,0;9024,529;9525,529;9525,529;9525,1588;9525,2117;9525,86783" o:connectangles="0,0,0,0,0,0,0,0,0,0,0,0,0,0,0,0,0,0,0,0,0,0,0,0,0,0,0,0,0,0,0,0,0,0,0"/>
                </v:shape>
                <v:shape id="Freeform 323" o:spid="_x0000_s1344" style="position:absolute;left:23320;top:12112;width:524;height:635;visibility:visible;mso-wrap-style:square;v-text-anchor:top" coordsize="99,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2czRMIA&#10;AADdAAAADwAAAGRycy9kb3ducmV2LnhtbERPS2sCMRC+C/0PYQRvmvWB1K1RqiAIxUNj6XnYjJvF&#10;ZLJsom7/fVMQepuP7znrbe+duFMXm8AKppMCBHEVTMO1gq/zYfwKIiZkgy4wKfihCNvNy2CNpQkP&#10;/qS7TrXIIRxLVGBTakspY2XJY5yEljhzl9B5TBl2tTQdPnK4d3JWFEvpseHcYLGlvaXqqm9ewbf2&#10;qw97cfq06hf7+W63aJ0+KjUa9u9vIBL16V/8dB9Nnj+dL+Hvm3yC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ZzNEwgAAAN0AAAAPAAAAAAAAAAAAAAAAAJgCAABkcnMvZG93&#10;bnJldi54bWxQSwUGAAAAAAQABAD1AAAAhwMAAAAA&#10;" path="m99,55r,4l97,61r-2,1l91,64r-70,l21,72r1,8l25,86r3,6l33,97r7,2l47,102r9,1l63,102r6,l75,99r5,-1l84,97r4,-1l90,94r1,l92,94r,l94,96r,l94,97r1,1l95,99r,3l95,103r,1l95,106r-1,1l94,108r,l94,109r-2,1l91,110r-2,2l85,113r-5,2l75,117r-7,1l62,118r-8,1l41,118,31,115,21,110r-7,-6l7,96,3,86,,74,,60,,46,4,34,7,24r7,-8l21,8,30,3,40,1,52,,64,1r9,2l81,8r7,6l94,22r2,10l99,40r,11l99,55xm79,49r,-15l73,24,64,17,51,16r-8,l38,18r-6,3l28,26r-3,4l22,37r-1,6l21,49r58,xe" fillcolor="black" stroked="f">
                  <v:path arrowok="t" o:connecttype="custom" o:connectlocs="52388,31483;50271,33084;11113,34151;11642,42689;14817,49092;21167,52828;29634,54962;36513,54429;42334,52294;46567,51227;48155,50160;48684,50160;49742,51227;50271,52294;50271,54429;50271,55496;49742,57097;49742,57630;48684,58697;47096,59765;42334,61366;35984,62966;28575,63500;16404,61366;7408,55496;1588,45891;0,32017;2117,18143;7408,8538;15875,1601;27517,0;38630,1601;46567,7471;50800,17076;52388,27214;41805,26147;38630,12807;26988,8538;20109,9605;14817,13874;11642,19744;11113,26147" o:connectangles="0,0,0,0,0,0,0,0,0,0,0,0,0,0,0,0,0,0,0,0,0,0,0,0,0,0,0,0,0,0,0,0,0,0,0,0,0,0,0,0,0,0"/>
                  <o:lock v:ext="edit" verticies="t"/>
                </v:shape>
                <v:shape id="Freeform 324" o:spid="_x0000_s1345" style="position:absolute;left:49180;top:10033;width:588;height:841;visibility:visible;mso-wrap-style:square;v-text-anchor:top" coordsize="112,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pnmsMA&#10;AADdAAAADwAAAGRycy9kb3ducmV2LnhtbERPTYvCMBC9L/gfwgje1rTKrlKNIoLgSdiuHnobmrGt&#10;NpOSRK3++s3Cwt7m8T5nue5NK+7kfGNZQTpOQBCXVjdcKTh+797nIHxA1thaJgVP8rBeDd6WmGn7&#10;4C+656ESMYR9hgrqELpMSl/WZNCPbUccubN1BkOErpLa4SOGm1ZOkuRTGmw4NtTY0bam8prfjILJ&#10;sfh4mVea5KezKw5TfSlQXpQaDfvNAkSgPvyL/9x7Heen0xn8fhNPkK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rpnmsMAAADdAAAADwAAAAAAAAAAAAAAAACYAgAAZHJzL2Rv&#10;d25yZXYueG1sUEsFBgAAAAAEAAQA9QAAAIgDAAAAAA==&#10;" path="m112,135r,3l112,139r,1l112,141r,1l111,144r,1l110,145r-1,2l105,150r-5,1l95,154r-6,2l82,158r-8,2l66,160,51,158,38,155,27,149r-9,-9l10,129,4,115,,101,,82,,64,5,48,10,33,19,22,29,12,41,6,53,1,68,r7,1l82,1r6,2l93,5r6,2l102,9r4,3l109,13r1,1l111,16r,1l111,18r1,1l112,21r,1l112,24r,3l112,28r-1,1l111,32r,l110,33r,l109,33r-3,l104,30r-4,-2l96,25,91,23,84,21,77,18r-9,l58,19r-8,3l41,27r-6,7l30,43,25,54,22,66r,15l22,94r3,13l29,118r6,8l41,133r9,5l58,141r11,l78,141r7,-2l91,136r5,-2l101,131r4,-2l107,126r3,l110,126r1,l111,128r1,1l112,129r,2l112,133r,2xe" fillcolor="black" stroked="f">
                  <v:path arrowok="t" o:connecttype="custom" o:connectlocs="58738,72569;58738,73621;58738,74672;58214,76250;57165,77302;52445,79405;46676,82035;38809,84138;26747,83086;14160,78354;5244,67836;0,53112;0,33655;5244,17353;15209,6310;27796,526;39333,526;46151,1578;51920,3681;55591,6310;57689,7362;58214,8940;58738,9991;58738,11569;58738,14198;58214,15250;58214,16828;57689,17353;55591,17353;52445,14724;47725,12095;40382,9466;30418,9991;21502,14198;15733,22612;11538,34707;11538,49431;15209,62052;21502,69940;30418,74147;40907,74147;47725,71517;52969,68888;56116,66259;57689,66259;58214,67310;58738,67836;58738,69940" o:connectangles="0,0,0,0,0,0,0,0,0,0,0,0,0,0,0,0,0,0,0,0,0,0,0,0,0,0,0,0,0,0,0,0,0,0,0,0,0,0,0,0,0,0,0,0,0,0,0,0"/>
                </v:shape>
                <v:shape id="Freeform 325" o:spid="_x0000_s1346" style="position:absolute;left:49911;top:9985;width:492;height:889;visibility:visible;mso-wrap-style:square;v-text-anchor:top" coordsize="93,1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b13sYA&#10;AADdAAAADwAAAGRycy9kb3ducmV2LnhtbESPT2vDMAzF74N9B6PBbqvTP5Qsq1u2wsaObVq6q4jV&#10;JCyWg+016befDoXeJN7Tez+tNqPr1IVCbD0bmE4yUMSVty3XBo6Hz5ccVEzIFjvPZOBKETbrx4cV&#10;FtYPvKdLmWolIRwLNNCk1Bdax6ohh3Hie2LRzj44TLKGWtuAg4S7Ts+ybKkdtiwNDfa0baj6Lf+c&#10;gfI1z8PH/vR1vuJ4WrY/w3y3GIx5fhrf30AlGtPdfLv+toI/nQuufCMj6P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jb13sYAAADdAAAADwAAAAAAAAAAAAAAAACYAgAAZHJz&#10;L2Rvd25yZXYueG1sUEsFBgAAAAAEAAQA9QAAAIsDAAAAAA==&#10;" path="m93,165r,1l93,166r,1l91,167r-1,1l88,168r-2,l83,168r-3,l78,168r-1,l75,167r-1,l74,166r-1,l73,165r,-64l73,92,72,86,70,81,68,76,64,72,61,70,56,69r-5,l43,69r-7,5l27,80r-7,8l20,165r,1l19,166r,1l17,167r-1,1l15,168r-2,l10,168r-2,l5,168r-2,l1,167r,l,166r,l,165,,3r,l,2r1,l1,1r2,l5,,8,r2,l13,r2,l16,1r1,l19,2r,l20,3r,l20,69r9,-9l37,55r9,-4l54,51r10,l73,55r6,4l85,65r4,6l91,79r2,8l93,98r,67xe" fillcolor="black" stroked="f">
                  <v:path arrowok="t" o:connecttype="custom" o:connectlocs="49213,87842;49213,88371;47625,88900;45509,88900;42334,88900;40746,88900;39159,88371;38630,87842;38630,53446;38100,45508;35984,40217;32279,37042;26988,36513;19050,39158;10583,46567;10583,87842;10054,88371;8467,88900;6879,88900;4233,88900;1588,88900;529,88371;0,87842;0,1588;0,1058;529,529;2646,0;5292,0;7938,0;8996,529;10054,1058;10583,1588;15346,31750;24342,26987;33867,26987;41805,31221;47096,37571;49213,46038;49213,87313" o:connectangles="0,0,0,0,0,0,0,0,0,0,0,0,0,0,0,0,0,0,0,0,0,0,0,0,0,0,0,0,0,0,0,0,0,0,0,0,0,0,0"/>
                </v:shape>
                <v:shape id="Freeform 326" o:spid="_x0000_s1347" style="position:absolute;left:50498;top:10255;width:540;height:841;visibility:visible;mso-wrap-style:square;v-text-anchor:top" coordsize="102,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L7tsUA&#10;AADdAAAADwAAAGRycy9kb3ducmV2LnhtbERPTWvCQBC9F/wPywi9SN2oJWh0FRELteAh6qW3ITvN&#10;hmZnY3ar0V/fLRS8zeN9zmLV2VpcqPWVYwWjYQKCuHC64lLB6fj2MgXhA7LG2jEpuJGH1bL3tMBM&#10;uyvndDmEUsQQ9hkqMCE0mZS+MGTRD11DHLkv11oMEbal1C1eY7it5ThJUmmx4thgsKGNoeL78GMV&#10;nF/Hp/q4+8j3n+l0YLYpDfI7KfXc79ZzEIG68BD/u991nD+azODvm3iC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ovu2xQAAAN0AAAAPAAAAAAAAAAAAAAAAAJgCAABkcnMv&#10;ZG93bnJldi54bWxQSwUGAAAAAAQABAD1AAAAigMAAAAA&#10;" path="m63,114l49,155r-1,1l46,157r-4,2l36,159r-3,l31,159r-1,-2l28,157r-1,-1l27,155r,-1l27,152,43,114r-1,l41,113r-2,-1l39,111,,7,,5,,3,,2,,1r1,l4,,6,r4,l12,r3,l17,r2,1l20,1r,1l21,3r,2l52,91r1,l83,3,84,2r,-1l85,1,88,r2,l94,r2,l99,r2,1l102,1r,1l102,3r,2l102,7,63,114xe" fillcolor="black" stroked="f">
                  <v:path arrowok="t" o:connecttype="custom" o:connectlocs="33338,60325;25929,82021;25400,82550;24342,83080;22225,84138;19050,84138;17463,84138;16404,84138;15875,83080;14817,83080;14287,82550;14287,82021;14287,81492;14287,80434;22754,60325;22225,60325;21696,59796;20638,59267;20638,58738;0,3704;0,2646;0,1588;0,1058;0,529;529,529;2117,0;3175,0;5292,0;6350,0;7937,0;8996,0;10054,529;10583,529;10583,1058;11113,1588;11113,2646;27517,48154;28046,48154;43921,1588;44450,1058;44450,529;44979,529;46567,0;47625,0;49742,0;50800,0;52387,0;53446,529;53975,529;53975,1058;53975,1588;53975,2646;53975,3704;33338,60325" o:connectangles="0,0,0,0,0,0,0,0,0,0,0,0,0,0,0,0,0,0,0,0,0,0,0,0,0,0,0,0,0,0,0,0,0,0,0,0,0,0,0,0,0,0,0,0,0,0,0,0,0,0,0,0,0,0"/>
                </v:shape>
                <v:shape id="Freeform 327" o:spid="_x0000_s1348" style="position:absolute;left:51165;top:9985;width:95;height:889;visibility:visible;mso-wrap-style:square;v-text-anchor:top" coordsize="19,1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0DjsUA&#10;AADdAAAADwAAAGRycy9kb3ducmV2LnhtbESPQWvDMAyF74P+B6NCb6uTEELJ6pa1MBiUUdrtsKOI&#10;1cQslkPsttl+/XQY7Cbxnt77tN5Ovlc3GqMLbCBfZqCIm2AdtwY+3l8eV6BiQrbYByYD3xRhu5k9&#10;rLG24c4nup1TqySEY40GupSGWuvYdOQxLsNALNoljB6TrGOr7Yh3Cfe9LrKs0h4dS0OHA+07ar7O&#10;V2+gLNzx52IP7P2xypy90tvuk4xZzKfnJ1CJpvRv/rt+tYKfl8Iv38gIevM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HQOOxQAAAN0AAAAPAAAAAAAAAAAAAAAAAJgCAABkcnMv&#10;ZG93bnJldi54bWxQSwUGAAAAAAQABAD1AAAAigMAAAAA&#10;" path="m19,165r,1l19,166r-1,1l17,167r-1,1l14,168r-2,l10,168r-3,l5,168r-2,l2,167r-1,l,166r,l,165,,3r,l,2r1,l2,1r1,l5,,7,r3,l12,r2,l16,1r1,l18,2r1,l19,3r,l19,165xe" fillcolor="black" stroked="f">
                  <v:path arrowok="t" o:connecttype="custom" o:connectlocs="9525,87313;9525,87842;9525,87842;9024,88371;8522,88371;8021,88900;7018,88900;6016,88900;5013,88900;3509,88900;2507,88900;1504,88900;1003,88371;501,88371;0,87842;0,87842;0,87313;0,1588;0,1588;0,1058;501,1058;1003,529;1504,529;2507,0;3509,0;5013,0;6016,0;7018,0;8021,529;8522,529;9024,1058;9525,1058;9525,1588;9525,1588;9525,87313" o:connectangles="0,0,0,0,0,0,0,0,0,0,0,0,0,0,0,0,0,0,0,0,0,0,0,0,0,0,0,0,0,0,0,0,0,0,0"/>
                </v:shape>
                <v:shape id="Freeform 328" o:spid="_x0000_s1349" style="position:absolute;left:51419;top:10255;width:571;height:619;visibility:visible;mso-wrap-style:square;v-text-anchor:top" coordsize="108,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R1BsQA&#10;AADdAAAADwAAAGRycy9kb3ducmV2LnhtbERPTWvCQBC9C/0PyxS86SYlFUldpQTaepBiU6F4G7Jj&#10;EszOptk1if++WxC8zeN9zmozmkb01LnasoJ4HoEgLqyuuVRw+H6bLUE4j6yxsUwKruRgs36YrDDV&#10;duAv6nNfihDCLkUFlfdtKqUrKjLo5rYlDtzJdgZ9gF0pdYdDCDeNfIqihTRYc2iosKWsouKcX4wC&#10;2i3kz/tvll+T4/7583Dkj2jJSk0fx9cXEJ5Gfxff3Fsd5sdJDP/fhBP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dUdQbEAAAA3QAAAA8AAAAAAAAAAAAAAAAAmAIAAGRycy9k&#10;b3ducmV2LnhtbFBLBQYAAAAABAAEAPUAAACJAwAAAAA=&#10;" path="m108,58r-1,13l105,83r-4,10l94,101r-8,8l76,115r-10,4l53,119r-14,l30,115,20,110r-6,-6l7,95,4,85,,73,,61,,47,4,36,7,25r7,-9l21,9,31,4,42,,55,,68,,79,4r8,5l95,15r6,9l105,34r2,11l108,58xm87,60r,-9l85,44,84,35,80,29,76,24,70,20,63,18,54,16r-8,2l39,20r-6,4l28,29r-3,6l22,42r-1,8l21,60r,8l22,76r3,7l27,89r5,6l38,99r6,2l54,103r8,-2l69,99r6,-4l79,90r3,-6l85,77r2,-9l87,60xe" fillcolor="black" stroked="f">
                  <v:path arrowok="t" o:connecttype="custom" o:connectlocs="56621,36940;53446,48386;45508,56710;34925,61913;20638,61913;10583,57231;3704,49426;0,37980;0,24453;3704,13007;11113,4682;22225,0;35983,0;46038,4682;53446,12487;56621,23412;46038,31217;44979,22892;42333,15088;37042,10406;28575,8324;20638,10406;14817,15088;11642,21852;11113,31217;11642,39541;14287,46305;20108,51507;28575,53589;36513,51507;41804,46825;44979,40061;46038,31217" o:connectangles="0,0,0,0,0,0,0,0,0,0,0,0,0,0,0,0,0,0,0,0,0,0,0,0,0,0,0,0,0,0,0,0,0"/>
                  <o:lock v:ext="edit" verticies="t"/>
                </v:shape>
                <v:shape id="Freeform 329" o:spid="_x0000_s1350" style="position:absolute;left:52149;top:10255;width:841;height:619;visibility:visible;mso-wrap-style:square;v-text-anchor:top" coordsize="160,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T6+sAA&#10;AADdAAAADwAAAGRycy9kb3ducmV2LnhtbERPTYvCMBC9C/sfwgh7s6miIl2jyILuXqse9jgkY1pt&#10;JqWJWv/9RhC8zeN9znLdu0bcqAu1ZwXjLAdBrL2p2So4HrajBYgQkQ02nknBgwKsVx+DJRbG37mk&#10;2z5akUI4FKigirEtpAy6Ioch8y1x4k6+cxgT7Kw0Hd5TuGvkJM/n0mHNqaHClr4r0pf91Skoz1fc&#10;zR5l/JtaY+TG/iy0ZqU+h/3mC0SkPr7FL/evSfPH0wk8v0knyN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OT6+sAAAADdAAAADwAAAAAAAAAAAAAAAACYAgAAZHJzL2Rvd25y&#10;ZXYueG1sUEsFBgAAAAAEAAQA9QAAAIUDAAAAAA==&#10;" path="m160,114r,1l159,115r,1l158,116r-2,1l155,117r-2,l150,117r-2,l145,117r-2,l142,116r,l140,115r,l140,114r,-67l140,41r-1,-6l138,30r-3,-5l132,21r-4,-2l124,18r-6,l112,18r-7,5l97,29r-7,8l90,114r,1l89,115r,1l87,116r-1,1l85,117r-3,l80,117r-3,l75,117r-2,l71,116r-1,l70,115r,l70,114r,-67l69,41r,-6l66,30,64,25,61,21,58,19,53,18r-5,l42,18r-8,5l27,29r-7,8l20,114r,1l18,115r,1l17,116r-1,1l15,117r-3,l10,117r-4,l5,117r-3,l1,116r-1,l,115r,l,114,,5,,4r,l,3r1,l2,2r2,l6,2r3,l11,2r1,l15,2r1,1l16,3r1,1l17,4r,1l17,20,26,10,34,5,43,,53,r6,l64,2r6,1l74,5r3,4l81,13r3,3l86,21r5,-6l96,12r5,-4l106,5r4,-2l114,2,118,r5,l133,r7,4l146,8r5,6l156,20r2,8l160,36r,9l160,114xe" fillcolor="black" stroked="f">
                  <v:path arrowok="t" o:connecttype="custom" o:connectlocs="84138,60855;83612,61384;82035,61913;80457,61913;77828,61913;75198,61913;74672,61384;73621,60855;73621,24871;73095,18521;70991,13229;67310,10054;62052,9525;55216,12171;47328,19579;47328,60855;46802,61384;45224,61913;43121,61913;40491,61913;38388,61913;36810,61384;36810,60855;36810,24871;36285,18521;33655,13229;30500,10054;25241,9525;17879,12171;10517,19579;10517,60855;9466,61384;8414,61913;6310,61913;3155,61913;1052,61913;0,61384;0,60855;0,2646;0,2117;526,1588;2103,1058;4733,1058;6310,1058;8414,1588;8940,2117;8940,2646;13672,5292;22612,0;31026,0;36810,1588;40491,4763;44172,8467;47853,7938;53112,4233;57845,1588;62052,0;69940,0;76776,4233;82035,10583;84138,19050;84138,60325" o:connectangles="0,0,0,0,0,0,0,0,0,0,0,0,0,0,0,0,0,0,0,0,0,0,0,0,0,0,0,0,0,0,0,0,0,0,0,0,0,0,0,0,0,0,0,0,0,0,0,0,0,0,0,0,0,0,0,0,0,0,0,0,0,0"/>
                </v:shape>
                <v:shape id="Freeform 330" o:spid="_x0000_s1351" style="position:absolute;left:53165;top:10017;width:143;height:857;visibility:visible;mso-wrap-style:square;v-text-anchor:top" coordsize="25,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bnHsYA&#10;AADdAAAADwAAAGRycy9kb3ducmV2LnhtbERPTWvCQBC9F/oflin0UszGKlXSrCKlgtCT2oPeptlp&#10;NjQ7G7Mbjf76riB4m8f7nHze21ocqfWVYwXDJAVBXDhdcange7scTEH4gKyxdkwKzuRhPnt8yDHT&#10;7sRrOm5CKWII+wwVmBCaTEpfGLLoE9cQR+7XtRZDhG0pdYunGG5r+Zqmb9JixbHBYEMfhoq/TWcV&#10;vGz3a3P+mnxeprvOLNLR4ceMD0o9P/WLdxCB+nAX39wrHecPxyO4fhNPkL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HbnHsYAAADdAAAADwAAAAAAAAAAAAAAAACYAgAAZHJz&#10;L2Rvd25yZXYueG1sUEsFBgAAAAAEAAQA9QAAAIsDAAAAAA==&#10;" path="m22,157r,1l22,158r,1l21,159r-1,1l18,160r-2,l13,160r-3,l8,160r-2,l5,159r-1,l4,158r-1,l3,157,3,48r,-1l4,47r,-1l5,46,6,45r2,l10,45r3,l16,45r2,l20,45r1,1l22,46r,1l22,47r,1l22,157xm25,11r,7l22,21r-3,3l13,24r-7,l3,21,2,18,,13,2,5,3,3,6,r7,l19,r3,3l25,5r,6xe" fillcolor="black" stroked="f">
                  <v:path arrowok="t" o:connecttype="custom" o:connectlocs="12573,84118;12573,84653;12573,84653;12573,85189;12002,85189;11430,85725;10287,85725;9144,85725;7430,85725;5715,85725;4572,85725;3429,85725;2858,85189;2286,85189;2286,84653;1715,84653;1715,84118;1715,25718;1715,25182;2286,25182;2286,24646;2858,24646;3429,24110;4572,24110;5715,24110;7430,24110;9144,24110;10287,24110;11430,24110;12002,24646;12573,24646;12573,25182;12573,25182;12573,25718;12573,84118;14288,5894;14288,9644;12573,11251;10859,12859;7430,12859;3429,12859;1715,11251;1143,9644;0,6965;1143,2679;1715,1607;3429,0;7430,0;10859,0;12573,1607;14288,2679;14288,5894" o:connectangles="0,0,0,0,0,0,0,0,0,0,0,0,0,0,0,0,0,0,0,0,0,0,0,0,0,0,0,0,0,0,0,0,0,0,0,0,0,0,0,0,0,0,0,0,0,0,0,0,0,0,0,0"/>
                  <o:lock v:ext="edit" verticies="t"/>
                </v:shape>
                <v:shape id="Freeform 331" o:spid="_x0000_s1352" style="position:absolute;left:53451;top:10255;width:444;height:619;visibility:visible;mso-wrap-style:square;v-text-anchor:top" coordsize="86,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8bycQA&#10;AADdAAAADwAAAGRycy9kb3ducmV2LnhtbERPS2vCQBC+C/6HZYTedJMiRVNX0dBCaU8+2l7H7JgE&#10;d2fT7Nak/74rCN7m43vOYtVbIy7U+tqxgnSSgCAunK65VHDYv45nIHxA1mgck4I/8rBaDgcLzLTr&#10;eEuXXShFDGGfoYIqhCaT0hcVWfQT1xBH7uRaiyHCtpS6xS6GWyMfk+RJWqw5NlTYUF5Rcd79WgW+&#10;1H33Pc/fP45pYfKX0+fP5sso9TDq188gAvXhLr6533Scn06ncP0mniC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PG8nEAAAA3QAAAA8AAAAAAAAAAAAAAAAAmAIAAGRycy9k&#10;b3ducmV2LnhtbFBLBQYAAAAABAAEAPUAAACJAwAAAAA=&#10;" path="m86,98r,1l85,100r,3l85,103r,1l84,105r,1l83,108r-3,1l78,111r-4,3l69,115r-5,1l59,117r-5,2l48,119r-11,l28,115r-8,-5l12,104,7,95,4,85,1,74,,61,1,46,4,34,9,23r6,-9l22,8,31,4,41,r9,l55,r5,l65,2r5,2l74,5r4,2l80,9r1,1l83,12r1,1l84,14r1,1l85,16r,2l85,19r,2l85,25r-1,3l83,29r-2,1l80,29,78,28,75,25,71,23,68,21,63,19,57,18,50,16r-7,2l33,23r-5,5l22,41,21,60r,9l23,78r2,7l28,92r5,5l38,99r6,2l50,101r8,l63,99r5,-1l71,95r4,-2l79,90r2,-2l83,88r1,l84,88r1,1l85,90r,2l85,93r1,2l86,98xe" fillcolor="black" stroked="f">
                  <v:path arrowok="t" o:connecttype="custom" o:connectlocs="44450,51507;43933,53589;43933,54109;43416,55149;41349,56710;38248,59312;33079,60352;27910,61913;19124,61913;10337,57231;3618,49426;517,38501;517,23933;4652,11966;11371,4162;21191,0;28427,0;33596,1041;38248,2601;41349,4682;42899,6243;43416,7284;43933,8324;43933,9885;43933,13007;42899,15088;41349,15088;38765,13007;35147,10926;29461,9365;22225,9365;14472,14568;10854,31217;11888,40582;14472,47866;19641,51507;25843,52548;32562,51507;36697,49426;40832,46825;42899,45784;43416,45784;43933,46825;43933,48386;44450,50987" o:connectangles="0,0,0,0,0,0,0,0,0,0,0,0,0,0,0,0,0,0,0,0,0,0,0,0,0,0,0,0,0,0,0,0,0,0,0,0,0,0,0,0,0,0,0,0,0"/>
                </v:shape>
                <v:shape id="Freeform 332" o:spid="_x0000_s1353" style="position:absolute;left:54038;top:10255;width:333;height:619;visibility:visible;mso-wrap-style:square;v-text-anchor:top" coordsize="64,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1lWMQA&#10;AADdAAAADwAAAGRycy9kb3ducmV2LnhtbESPzW7CMBCE75X6DtZW4lYcoCAUMIi/Vr0CQXBcxUsc&#10;Ea+j2EB4+7oSErddzXyzs9N5aytxo8aXjhX0ugkI4tzpkgsF2f77cwzCB2SNlWNS8CAP89n72xRT&#10;7e68pdsuFCKGsE9RgQmhTqX0uSGLvutq4qidXWMxxLUppG7wHsNtJftJMpIWS44XDNa0MpRfdlcb&#10;a6yXR8oG25/NIx8fTFYXmTktlOp8tIsJiEBteJmf9K+OXO9rCP/fxBHk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9NZVjEAAAA3QAAAA8AAAAAAAAAAAAAAAAAmAIAAGRycy9k&#10;b3ducmV2LnhtbFBLBQYAAAAABAAEAPUAAACJAwAAAAA=&#10;" path="m64,13r-1,2l63,16r,3l63,20r,l62,21r,l60,21r-1,l58,21r-1,l56,20r-3,l51,19r-2,l47,19r-4,l41,20r-4,1l35,24r-4,4l28,31r-3,5l20,42r,72l20,115r,l19,116r,l17,117r-2,l12,117r-2,l7,117r-2,l4,117,3,116r-2,l,115r,l,114,,5,,4r,l1,3r2,l4,2r1,l6,2r3,l11,2r3,l15,2r1,1l17,3r,1l19,4r,1l19,21r3,-6l26,10,31,7,33,4,37,2,41,r3,l48,r1,l52,r1,l56,r2,2l59,2r1,1l62,3r1,1l63,4r,1l63,5r,2l63,8r,2l64,13xe" fillcolor="black" stroked="f">
                  <v:path arrowok="t" o:connecttype="custom" o:connectlocs="32817,7938;32817,10054;32817,10583;32296,11113;30733,11113;29692,11113;27608,10583;25524,10054;22399,10054;19274,11113;16148,14817;13023,19050;10418,60325;10418,60855;9897,61384;7814,61913;5209,61913;2605,61913;1563,61384;0,60855;0,60325;0,2117;521,1588;2084,1058;3125,1058;5730,1058;7814,1058;8855,1588;9897,2117;9897,11113;13544,5292;17190,2117;21357,0;25004,0;27087,0;29171,0;30733,1058;32296,1588;32817,2117;32817,2646;32817,4233;33338,6879" o:connectangles="0,0,0,0,0,0,0,0,0,0,0,0,0,0,0,0,0,0,0,0,0,0,0,0,0,0,0,0,0,0,0,0,0,0,0,0,0,0,0,0,0,0"/>
                </v:shape>
                <v:shape id="Freeform 333" o:spid="_x0000_s1354" style="position:absolute;left:54435;top:10255;width:571;height:619;visibility:visible;mso-wrap-style:square;v-text-anchor:top" coordsize="109,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txRMMA&#10;AADdAAAADwAAAGRycy9kb3ducmV2LnhtbERPTYvCMBC9C/6HMIIXWVNlEa1GKYK6F8F196C3oRmb&#10;YjMpTdT6783Cgrd5vM9ZrFpbiTs1vnSsYDRMQBDnTpdcKPj92XxMQfiArLFyTAqe5GG17HYWmGr3&#10;4G+6H0MhYgj7FBWYEOpUSp8bsuiHriaO3MU1FkOETSF1g48Ybis5TpKJtFhybDBY09pQfj3erILt&#10;wExptjcmGzyv+e40y+g8PijV77XZHESgNrzF/+4vHeePPifw9008QS5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wtxRMMAAADdAAAADwAAAAAAAAAAAAAAAACYAgAAZHJzL2Rv&#10;d25yZXYueG1sUEsFBgAAAAAEAAQA9QAAAIgDAAAAAA==&#10;" path="m109,58r-2,13l105,83r-4,10l94,101r-8,8l77,115r-12,4l53,119r-13,l30,115,20,110r-7,-6l8,95,3,85,,73,,61,,47,4,36,8,25r6,-9l21,9,31,4,42,,56,,68,,78,4,88,9r7,6l101,24r4,10l107,45r2,13xm88,60l86,51,85,44,84,35,80,29,77,24,70,20,63,18,54,16r-8,2l40,20r-7,4l29,29r-4,6l22,42r-1,8l21,60r,8l22,76r3,7l27,89r5,6l38,99r7,2l54,103r8,-2l69,99r6,-4l79,90r4,-6l85,77r1,-9l88,60xe" fillcolor="black" stroked="f">
                  <v:path arrowok="t" o:connecttype="custom" o:connectlocs="56101,36940;52956,48386;45091,56710;34080,61913;20972,61913;10486,57231;4194,49426;0,37980;0,24453;4194,13007;11011,4682;22021,0;35653,0;46139,4682;52956,12487;56101,23412;46139,31217;44567,22892;41945,15088;36702,10406;28313,8324;20972,10406;15205,15088;11535,21852;11011,31217;11535,39541;14156,46305;19924,51507;28313,53589;36178,51507;41421,46825;44567,40061;46139,31217" o:connectangles="0,0,0,0,0,0,0,0,0,0,0,0,0,0,0,0,0,0,0,0,0,0,0,0,0,0,0,0,0,0,0,0,0"/>
                  <o:lock v:ext="edit" verticies="t"/>
                </v:shape>
                <v:shape id="Freeform 334" o:spid="_x0000_s1355" style="position:absolute;left:55165;top:10255;width:492;height:619;visibility:visible;mso-wrap-style:square;v-text-anchor:top" coordsize="94,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K/NcIA&#10;AADdAAAADwAAAGRycy9kb3ducmV2LnhtbERPTWvCQBC9C/6HZQq9SN1YtNU0myCC0GttodchOyYx&#10;2dkluybx37uFgrd5vM/Jisl0YqDeN5YVrJYJCOLS6oYrBT/fx5ctCB+QNXaWScGNPBT5fJZhqu3I&#10;XzScQiViCPsUFdQhuFRKX9Zk0C+tI47c2fYGQ4R9JXWPYww3nXxNkjdpsOHYUKOjQ01le7oaBect&#10;7taXQ7LAo3HmN7SVs5u9Us9P0/4DRKApPMT/7k8d56/W7/D3TTxB5n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wr81wgAAAN0AAAAPAAAAAAAAAAAAAAAAAJgCAABkcnMvZG93&#10;bnJldi54bWxQSwUGAAAAAAQABAD1AAAAhwMAAAAA&#10;" path="m94,114r,1l94,115r-2,1l91,116r-1,1l89,117r-3,l84,117r-3,l79,117r-1,l76,116r-1,l74,115r,l74,114r,-64l74,41,73,35,70,30,68,25,65,21,62,19,57,18r-7,l43,18r-7,5l28,29r-7,8l21,114r-1,1l20,115r,1l18,116r-1,1l15,117r-2,l10,117r-3,l6,117r-2,l2,116r-1,l1,115r-1,l,114,,5,,4r1,l1,3r1,l4,2r1,l7,2r3,l12,2r1,l16,2r,1l17,3r1,1l18,4r,1l18,20,27,10,37,5,45,,55,,65,r8,4l80,8r5,6l90,20r1,8l94,36r,11l94,114xe" fillcolor="black" stroked="f">
                  <v:path arrowok="t" o:connecttype="custom" o:connectlocs="49213,60855;48166,61384;47119,61913;45025,61913;42407,61913;40836,61913;39266,61384;38742,60855;38742,26459;38219,18521;35601,13229;32460,10054;26177,9525;18848,12171;10994,19579;10471,60855;10471,61384;8900,61913;6806,61913;3665,61913;2094,61913;524,61384;0,60855;0,2646;524,2117;1047,1588;2618,1058;5235,1058;6806,1058;8377,1588;9424,2117;9424,2646;14136,5292;23559,0;34030,0;41883,4233;47119,10583;49213,19050;49213,60325" o:connectangles="0,0,0,0,0,0,0,0,0,0,0,0,0,0,0,0,0,0,0,0,0,0,0,0,0,0,0,0,0,0,0,0,0,0,0,0,0,0,0"/>
                </v:shape>
                <v:shape id="Freeform 335" o:spid="_x0000_s1356" style="position:absolute;left:71231;top:8572;width:603;height:841;visibility:visible;mso-wrap-style:square;v-text-anchor:top" coordsize="114,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4U7sYA&#10;AADdAAAADwAAAGRycy9kb3ducmV2LnhtbESPQUvDQBCF74L/YRmhN7tJqVVit6UUGkoRqlHvQ3bM&#10;BrOzIbttU3+9cxC8zfDevPfNcj36Tp1piG1gA/k0A0VcB9tyY+DjfXf/BComZItdYDJwpQjr1e3N&#10;EgsbLvxG5yo1SkI4FmjApdQXWsfakcc4DT2xaF9h8JhkHRptB7xIuO/0LMsW2mPL0uCwp62j+rs6&#10;eQM/L66sysPxwb82/JkvjvPdYxmMmdyNm2dQicb0b/673lvBz+eCK9/ICHr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J4U7sYAAADdAAAADwAAAAAAAAAAAAAAAACYAgAAZHJz&#10;L2Rvd25yZXYueG1sUEsFBgAAAAAEAAQA9QAAAIsDAAAAAA==&#10;" path="m114,135r,2l114,138r-2,1l112,140r,2l112,143r-1,1l110,145r-1,2l105,149r-4,2l95,154r-6,1l83,158r-9,1l67,159,52,158,39,154,27,148r-9,-9l10,128,5,115,2,100,,81,2,63,5,47,11,32,19,21,29,11,41,5,53,,68,r8,l82,1r6,1l94,4r5,2l104,9r4,2l109,12r1,2l111,15r,1l112,17r,1l112,20r,1l112,23r,3l112,27r,3l111,31r,l110,32r,l109,32r-1,l104,31r-3,-3l96,25,92,22,85,20,78,17r-10,l58,18r-8,4l42,26r-7,7l30,42,26,53,24,65,23,80r1,14l26,106r4,11l35,126r6,6l50,137r8,3l69,140r9,l85,138r7,-3l98,133r3,-2l105,128r3,-2l110,126r1,l111,126r1,1l112,128r,1l112,131r2,1l114,135xe" fillcolor="black" stroked="f">
                  <v:path arrowok="t" o:connecttype="custom" o:connectlocs="60325,72496;59267,73555;59267,75142;58737,76200;57679,77788;53446,79905;47096,82021;39158,84138;27517,83609;14287,78317;5292,67734;1058,52917;1058,33338;5821,16933;15346,5821;28046,0;40217,0;46567,1058;52387,3175;57150,5821;58208,7408;58737,8467;59267,9525;59267,11113;59267,13758;59267,15875;58737,16404;58208,16933;57150,16933;53446,14817;48683,11642;41275,8996;30692,9525;22225,13758;15875,22225;12700,34396;12700,49742;15875,61913;21696,69850;30692,74084;41275,74084;48683,71438;53446,69321;57150,66675;58737,66675;59267,67205;59267,68263;60325,69850" o:connectangles="0,0,0,0,0,0,0,0,0,0,0,0,0,0,0,0,0,0,0,0,0,0,0,0,0,0,0,0,0,0,0,0,0,0,0,0,0,0,0,0,0,0,0,0,0,0,0,0"/>
                </v:shape>
                <v:shape id="Freeform 336" o:spid="_x0000_s1357" style="position:absolute;left:71961;top:8524;width:508;height:889;visibility:visible;mso-wrap-style:square;v-text-anchor:top" coordsize="94,1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xEmcQA&#10;AADdAAAADwAAAGRycy9kb3ducmV2LnhtbERP32vCMBB+H/g/hBP2NtOKq64aRQaD9UmmY+Db0dya&#10;YnMpSVa7/fXLYODbfXw/b7MbbScG8qF1rCCfZSCIa6dbbhS8n14eViBCRNbYOSYF3xRgt53cbbDU&#10;7spvNBxjI1IIhxIVmBj7UspQG7IYZq4nTtyn8xZjgr6R2uM1hdtOzrOskBZbTg0Ge3o2VF+OX1bB&#10;siqMPTTFT8WjP3zkQ7Ww50el7qfjfg0i0hhv4n/3q07z88UT/H2TTpD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h8RJnEAAAA3QAAAA8AAAAAAAAAAAAAAAAAmAIAAGRycy9k&#10;b3ducmV2LnhtbFBLBQYAAAAABAAEAPUAAACJAwAAAAA=&#10;" path="m94,165r,1l93,166r,1l91,167r-1,2l89,169r-2,l84,169r-4,l79,169r-2,l75,167r-1,l74,166r,l74,165r,-63l73,93,72,86,71,81,68,77,66,73,61,70,56,69r-5,l43,69r-7,5l29,80,20,90r,75l20,166r,l19,167r-1,l16,169r-1,l13,169r-3,l8,169r-3,l4,169,3,167r-1,l,166r,l,165,,5,,4,,2r2,l3,1r1,l5,1,8,r2,l13,r2,1l16,1r2,l19,2r1,l20,4r,1l20,69r9,-9l37,55r9,-3l55,52r11,l73,55r7,4l85,65r4,6l91,79r2,8l94,98r,67xe" fillcolor="black" stroked="f">
                  <v:path arrowok="t" o:connecttype="custom" o:connectlocs="50800,87322;50260,87848;48638,88900;47017,88900;43234,88900;41613,88900;39991,87848;39991,87322;39991,53656;38911,45239;36749,40505;32966,36822;27562,36296;19455,38927;10809,47343;10809,87322;10268,87848;8647,88900;7026,88900;4323,88900;2162,88900;1081,87848;0,87322;0,2630;0,1052;1621,526;2702,526;5404,0;8106,526;9728,526;10809,1052;10809,2630;15672,31562;24860,27354;35668,27354;43234,31036;48098,37349;50260,45765;50800,86796" o:connectangles="0,0,0,0,0,0,0,0,0,0,0,0,0,0,0,0,0,0,0,0,0,0,0,0,0,0,0,0,0,0,0,0,0,0,0,0,0,0,0"/>
                </v:shape>
                <v:shape id="Freeform 337" o:spid="_x0000_s1358" style="position:absolute;left:72548;top:8794;width:556;height:842;visibility:visible;mso-wrap-style:square;v-text-anchor:top" coordsize="104,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Rrm8cA&#10;AADdAAAADwAAAGRycy9kb3ducmV2LnhtbESPQW/CMAyF75P4D5GRdhspSCBUCGhCQuyyw2ACjl5j&#10;2m6JU5oA3X49PkziZus9v/d5vuy8U1dqYx3YwHCQgSIugq25NPC5W79MQcWEbNEFJgO/FGG56D3N&#10;Mbfhxh903aZSSQjHHA1UKTW51rGoyGMchIZYtFNoPSZZ21LbFm8S7p0eZdlEe6xZGipsaFVR8bO9&#10;eAObadz/TbKN/rqk89G58eH99H0w5rnfvc5AJerSw/x//WYFfzgWfvlGRtCL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j0a5vHAAAA3QAAAA8AAAAAAAAAAAAAAAAAmAIAAGRy&#10;cy9kb3ducmV2LnhtbFBLBQYAAAAABAAEAPUAAACMAwAAAAA=&#10;" path="m64,114l49,155r-1,1l46,157r-4,2l37,159r-4,l32,159r-2,-2l29,157r-2,-1l27,155r,-1l29,153,43,114r-1,l41,113r-1,-1l40,111,1,7,,5,,4,,2,1,1r2,l4,,6,r4,l14,r2,l17,r2,1l20,1r1,1l21,4r1,1l53,91r,l83,5,84,2,85,1r1,l88,r2,l94,r2,l99,r2,1l102,1r2,1l104,4r,1l102,7,64,114xe" fillcolor="black" stroked="f">
                  <v:path arrowok="t" o:connecttype="custom" o:connectlocs="34193,60325;26179,82021;25644,82550;24576,83080;22439,84138;19768,84138;17631,84138;17096,84138;16028,83080;15494,83080;14425,82550;14425,82021;14425,81492;15494,80963;22973,60325;22439,60325;21905,59796;21370,59267;21370,58738;534,3704;0,2646;0,2117;0,1058;534,529;1603,529;2137,0;3206,0;5343,0;7480,0;8548,0;9082,0;10151,529;10685,529;11219,1058;11219,2117;11754,2646;28316,48154;28316,48154;44344,2646;44878,1058;45412,529;45946,529;47015,0;48083,0;50220,0;51289,0;52892,0;53960,529;54494,529;55563,1058;55563,2117;55563,2646;54494,3704;34193,60325" o:connectangles="0,0,0,0,0,0,0,0,0,0,0,0,0,0,0,0,0,0,0,0,0,0,0,0,0,0,0,0,0,0,0,0,0,0,0,0,0,0,0,0,0,0,0,0,0,0,0,0,0,0,0,0,0,0"/>
                </v:shape>
                <v:shape id="Freeform 338" o:spid="_x0000_s1359" style="position:absolute;left:73215;top:8524;width:111;height:889;visibility:visible;mso-wrap-style:square;v-text-anchor:top" coordsize="20,1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rrMIA&#10;AADdAAAADwAAAGRycy9kb3ducmV2LnhtbERPS4vCMBC+C/6HMMLeNK3gItW0LCuKpwUfKN7GZmyL&#10;zaQ0We366zeC4G0+vufMs87U4katqywriEcRCOLc6ooLBfvdcjgF4TyyxtoyKfgjB1na780x0fbO&#10;G7ptfSFCCLsEFZTeN4mULi/JoBvZhjhwF9sa9AG2hdQt3kO4qeU4ij6lwYpDQ4kNfZeUX7e/RsHi&#10;57Ji9zDyZOTkuK4OK3c+jJX6GHRfMxCeOv8Wv9xrHebHkxie34QTZ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ruuswgAAAN0AAAAPAAAAAAAAAAAAAAAAAJgCAABkcnMvZG93&#10;bnJldi54bWxQSwUGAAAAAAQABAD1AAAAhwMAAAAA&#10;" path="m20,165r,1l20,166r-2,1l18,167r-1,2l15,169r-2,l10,169r-3,l5,169r-1,l2,167r-1,l1,166r-1,l,165,,5,,4,1,2r,l2,1r2,l5,1,7,r3,l13,r2,1l17,1r1,l18,2r2,l20,4r,1l20,165xe" fillcolor="black" stroked="f">
                  <v:path arrowok="t" o:connecttype="custom" o:connectlocs="11113,86796;11113,87322;11113,87322;10002,87848;10002,87848;9446,88900;8335,88900;7223,88900;5557,88900;3890,88900;2778,88900;2223,88900;1111,87848;556,87848;556,87322;0,87322;0,86796;0,2630;0,2104;556,1052;556,1052;1111,526;2223,526;2778,526;3890,0;5557,0;7223,0;8335,526;9446,526;10002,526;10002,1052;11113,1052;11113,2104;11113,2630;11113,86796" o:connectangles="0,0,0,0,0,0,0,0,0,0,0,0,0,0,0,0,0,0,0,0,0,0,0,0,0,0,0,0,0,0,0,0,0,0,0"/>
                </v:shape>
                <v:shape id="Freeform 339" o:spid="_x0000_s1360" style="position:absolute;left:73485;top:8794;width:571;height:619;visibility:visible;mso-wrap-style:square;v-text-anchor:top" coordsize="108,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1wGcIA&#10;AADdAAAADwAAAGRycy9kb3ducmV2LnhtbERPS4vCMBC+L/gfwgh7W1NFF6lGEbWwsB7WB57HZmyL&#10;zaQ0sWb/vREW9jYf33Pmy2Bq0VHrKssKhoMEBHFudcWFgtMx+5iCcB5ZY22ZFPySg+Wi9zbHVNsH&#10;76k7+ELEEHYpKii9b1IpXV6SQTewDXHkrrY16CNsC6lbfMRwU8tRknxKgxXHhhIbWpeU3w53oyBY&#10;t95m4TzWXZPtrj/f2cVuaqXe+2E1A+Ep+H/xn/tLx/nDyQhe38QT5O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vXAZwgAAAN0AAAAPAAAAAAAAAAAAAAAAAJgCAABkcnMvZG93&#10;bnJldi54bWxQSwUGAAAAAAQABAD1AAAAhwMAAAAA&#10;" path="m108,58r,13l105,82r-4,10l95,101r-7,8l78,114r-11,4l53,118r-12,l30,114r-9,-5l14,103,7,94,4,85,1,74,,60,1,46,4,35,7,24r7,-8l21,8,31,3,42,,56,,68,,79,3r9,5l95,14r6,9l105,33r3,11l108,58xm88,59r,-9l86,43,84,35,80,29,76,23,70,19,64,17,54,16r-7,1l39,19r-6,4l30,28r-4,6l23,41r-2,8l21,59r,8l22,75r3,7l28,88r4,6l38,98r8,3l54,102r9,-1l69,98r6,-4l80,90r4,-7l86,76r2,-7l88,59xe" fillcolor="black" stroked="f">
                  <v:path arrowok="t" o:connecttype="custom" o:connectlocs="57150,37253;53446,48271;46567,57191;35454,61913;21696,61913;11113,57191;3704,49321;529,38827;529,24136;3704,12592;11113,4197;22225,0;35983,0;46567,4197;53446,12068;57150,23086;46567,30956;45508,22562;42333,15216;37042,9969;28575,8395;20638,9969;15875,14691;12171,21512;11113,30956;11642,39351;14817,46172;20108,51419;28575,53518;36513,51419;42333,47222;45508,39876;46567,30956" o:connectangles="0,0,0,0,0,0,0,0,0,0,0,0,0,0,0,0,0,0,0,0,0,0,0,0,0,0,0,0,0,0,0,0,0"/>
                  <o:lock v:ext="edit" verticies="t"/>
                </v:shape>
                <v:shape id="Freeform 340" o:spid="_x0000_s1361" style="position:absolute;left:74215;top:8794;width:842;height:619;visibility:visible;mso-wrap-style:square;v-text-anchor:top" coordsize="160,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HJvMAA&#10;AADdAAAADwAAAGRycy9kb3ducmV2LnhtbERPTYvCMBC9L/gfwgje1tR1FalGEWHVa9WDxyEZ02oz&#10;KU3U+u/NwsLe5vE+Z7HqXC0e1IbKs4LRMANBrL2p2Co4HX8+ZyBCRDZYeyYFLwqwWvY+Fpgb/+SC&#10;HodoRQrhkKOCMsYmlzLokhyGoW+IE3fxrcOYYGulafGZwl0tv7JsKh1WnBpKbGhTkr4d7k5Bcb3j&#10;dvIq4vnbGiPXdjfTmpUa9Lv1HESkLv6L/9x7k+aPJmP4/SadIJ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nHJvMAAAADdAAAADwAAAAAAAAAAAAAAAACYAgAAZHJzL2Rvd25y&#10;ZXYueG1sUEsFBgAAAAAEAAQA9QAAAIUDAAAAAA==&#10;" path="m160,113r,1l160,114r-1,1l159,115r-1,2l155,117r-2,l150,117r-2,l145,117r-1,l143,115r-1,l140,114r,l140,113r,-65l140,40r-1,-6l138,29r-2,-4l133,21r-5,-3l124,17r-5,l112,17r-7,5l99,28,90,38r,75l90,114r,l89,115r-2,l86,117r-1,l83,117r-3,l78,117r-3,l74,117r-3,-2l71,115r-1,-1l70,114r,-1l70,48r,-8l69,34,68,29,65,25,62,21,58,18,54,17r-6,l42,17r-7,5l27,28,20,38r,75l20,114r,l18,115r-1,l16,117r-1,l12,117r-2,l7,117r-2,l2,117,1,115r,l,114r,l,113,,5,,3r,l,2r1,l2,1r3,l6,1r3,l11,1r3,l15,1r1,1l17,2r,1l17,3r,2l17,19,27,9,36,5,44,r9,l59,r6,1l70,2r4,4l78,8r3,4l84,16r2,5l91,16r5,-5l101,7r5,-2l110,2r5,-1l118,r5,l133,r7,3l148,7r5,6l156,19r3,8l160,35r,9l160,113xe" fillcolor="black" stroked="f">
                  <v:path arrowok="t" o:connecttype="custom" o:connectlocs="84138,60325;83612,60855;83086,61913;80457,61913;77828,61913;75724,61913;74672,60855;73621,60325;73621,25400;73095,17992;71517,13229;67310,9525;62578,8996;55216,11642;47328,20108;47328,60325;46802,60855;45224,61913;43647,61913;41017,61913;38914,61913;37336,60855;36810,60325;36810,25400;36285,17992;34181,13229;30500,9525;25241,8996;18405,11642;10517,20108;10517,60325;9466,60855;8414,61913;6310,61913;3681,61913;1052,61913;526,60855;0,60325;0,2646;0,1588;526,1058;2629,529;4733,529;7362,529;8414,1058;8940,1588;8940,2646;14198,4763;23138,0;31026,0;36810,1058;41017,4233;44172,8467;47853,8467;53112,3704;57845,1058;62052,0;69940,0;77828,3704;82035,10054;84138,18521;84138,59796" o:connectangles="0,0,0,0,0,0,0,0,0,0,0,0,0,0,0,0,0,0,0,0,0,0,0,0,0,0,0,0,0,0,0,0,0,0,0,0,0,0,0,0,0,0,0,0,0,0,0,0,0,0,0,0,0,0,0,0,0,0,0,0,0,0"/>
                </v:shape>
                <v:shape id="Freeform 341" o:spid="_x0000_s1362" style="position:absolute;left:75247;top:8572;width:127;height:841;visibility:visible;mso-wrap-style:square;v-text-anchor:top" coordsize="24,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0yYcQA&#10;AADdAAAADwAAAGRycy9kb3ducmV2LnhtbERPS2vCQBC+C/0PyxR6042iUlJXKRHBggcfPXgcstMk&#10;Nju7ZNck+uvdQsHbfHzPWax6U4uWGl9ZVjAeJSCIc6srLhR8nzbDdxA+IGusLZOCG3lYLV8GC0y1&#10;7fhA7TEUIoawT1FBGYJLpfR5SQb9yDriyP3YxmCIsCmkbrCL4aaWkySZS4MVx4YSHWUl5b/Hq1Fw&#10;vrquzZLd12126Sf5Pruc726t1Ntr//kBIlAfnuJ/91bH+ePZFP6+iSfI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9MmHEAAAA3QAAAA8AAAAAAAAAAAAAAAAAmAIAAGRycy9k&#10;b3ducmV2LnhtbFBLBQYAAAAABAAEAPUAAACJAwAAAAA=&#10;" path="m22,156r,1l21,157r,1l19,158r-1,2l17,160r-3,l12,160r-4,l7,160r-2,l3,158r-1,l2,157r,l2,156,2,48r,-2l2,46r,-1l3,45r2,l7,44r1,l12,44r2,l17,44r1,1l19,45r2,l21,46r1,l22,48r,108xm24,11r-1,6l21,20r-3,3l11,23r-6,l2,20,,18,,12,,6,2,2,6,r6,l18,r3,2l23,4r1,7xe" fillcolor="black" stroked="f">
                  <v:path arrowok="t" o:connecttype="custom" o:connectlocs="11642,82035;11642,82560;11113,82560;11113,83086;10054,83086;9525,84138;8996,84138;7408,84138;6350,84138;4233,84138;3704,84138;2646,84138;1588,83086;1058,83086;1058,82560;1058,82560;1058,82035;1058,25241;1058,24190;1058,24190;1058,23664;1588,23664;2646,23664;3704,23138;4233,23138;6350,23138;7408,23138;8996,23138;9525,23664;10054,23664;11113,23664;11113,24190;11642,24190;11642,25241;11642,82035;12700,5784;12171,8940;11113,10517;9525,12095;5821,12095;2646,12095;1058,10517;0,9466;0,6310;0,3155;1058,1052;3175,0;6350,0;9525,0;11113,1052;12171,2103;12700,5784" o:connectangles="0,0,0,0,0,0,0,0,0,0,0,0,0,0,0,0,0,0,0,0,0,0,0,0,0,0,0,0,0,0,0,0,0,0,0,0,0,0,0,0,0,0,0,0,0,0,0,0,0,0,0,0"/>
                  <o:lock v:ext="edit" verticies="t"/>
                </v:shape>
                <v:shape id="Freeform 342" o:spid="_x0000_s1363" style="position:absolute;left:75501;top:8794;width:460;height:619;visibility:visible;mso-wrap-style:square;v-text-anchor:top" coordsize="86,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x6ycIA&#10;AADdAAAADwAAAGRycy9kb3ducmV2LnhtbERP32vCMBB+H+x/CDfY20xb6Bi1qYigiC9jKvh6NGdT&#10;bC61iZr998tgsLf7+H5evYh2EHeafO9YQT7LQBC3TvfcKTge1m8fIHxA1jg4JgXf5GHRPD/VWGn3&#10;4C+670MnUgj7ChWYEMZKSt8asuhnbiRO3NlNFkOCUyf1hI8UbgdZZNm7tNhzajA40spQe9nfrIJd&#10;eb1ShzHS6XApPuVy2KyLXKnXl7icgwgUw7/4z73VaX5elvD7TTpBN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bHrJwgAAAN0AAAAPAAAAAAAAAAAAAAAAAJgCAABkcnMvZG93&#10;bnJldi54bWxQSwUGAAAAAAQABAD1AAAAhwMAAAAA&#10;" path="m86,97r,1l86,101r,1l85,103r,l85,104r-1,2l83,107r-2,1l78,110r-4,3l69,114r-4,1l60,117r-6,1l49,118r-11,l28,114r-8,-4l14,103,8,96,4,85,1,74,,60,1,45,5,33,9,22r6,-8l22,7,31,3,41,,52,r5,l62,1r5,l70,3r4,2l78,7r2,1l83,9r1,2l84,12r1,1l85,14r,2l85,17r,1l85,21r,3l85,27r-1,1l81,29,80,28,78,27,75,24,72,23,68,21,63,18,58,17,51,16r-7,1l33,22r-5,5l22,40,21,59r1,10l24,77r2,8l30,91r3,5l38,98r6,3l52,101r6,l63,99r5,-2l73,94r3,-2l79,90r2,-3l83,87r1,l84,88r1,l85,90r,1l86,92r,2l86,97xe" fillcolor="black" stroked="f">
                  <v:path arrowok="t" o:connecttype="custom" o:connectlocs="46038,51419;46038,53518;45503,54043;44967,55617;43361,56666;39614,59290;34796,60339;28908,61913;20342,61913;10707,57716;4283,50370;535,38827;535,23611;4818,11543;11777,3673;21948,0;30514,0;35867,525;39614,2623;42826,4197;44967,5772;45503,6821;45503,8395;45503,9444;45503,12592;44967,14691;42826,14691;40149,12592;36402,11018;31049,8920;23554,8920;14989,14167;11242,30956;12848,40401;16060,47746;20342,51419;27837,52993;33726,51944;39079,49321;42291,47222;44432,45648;44967,46172;45503,47222;46038,48271;46038,50895" o:connectangles="0,0,0,0,0,0,0,0,0,0,0,0,0,0,0,0,0,0,0,0,0,0,0,0,0,0,0,0,0,0,0,0,0,0,0,0,0,0,0,0,0,0,0,0,0"/>
                </v:shape>
                <v:shape id="Freeform 343" o:spid="_x0000_s1364" style="position:absolute;left:76104;top:8794;width:334;height:619;visibility:visible;mso-wrap-style:square;v-text-anchor:top" coordsize="64,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Zt8sQA&#10;AADdAAAADwAAAGRycy9kb3ducmV2LnhtbESPT4vCMBDF7wt+hzCCtzV1RZFqFF3/sFe1osehGZti&#10;MylN1PrtNwsL3mZ47/fmzWzR2ko8qPGlYwWDfgKCOHe65EJBdtx+TkD4gKyxckwKXuRhMe98zDDV&#10;7sl7ehxCIWII+xQVmBDqVEqfG7Lo+64mjtrVNRZDXJtC6gafMdxW8itJxtJiyfGCwZq+DeW3w93G&#10;GuvVmbLhfrd55ZOTyeoiM5elUr1uu5yCCNSGt/mf/tGRG4zG8PdNHEHO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pGbfLEAAAA3QAAAA8AAAAAAAAAAAAAAAAAmAIAAGRycy9k&#10;b3ducmV2LnhtbFBLBQYAAAAABAAEAPUAAACJAwAAAAA=&#10;" path="m64,12r,2l64,16r,2l63,19r,2l63,21r-1,l61,21r-2,l58,21r-1,l56,19r-3,l52,18r-3,l47,18r-4,l41,19r-3,2l35,23r-3,4l29,30r-4,5l21,41r,72l20,114r,l20,115r-1,l17,117r-2,l14,117r-4,l8,117r-2,l4,117,3,115r-2,l1,114r-1,l,113,,5,,3r1,l1,2r2,l4,1r1,l8,1r2,l13,1r1,l16,1r1,1l17,2r2,1l19,3r,2l19,21r3,-7l27,9,31,6,35,3,38,1,41,r4,l48,r1,l52,r1,l56,r2,1l59,1r3,1l62,2r1,1l63,3r,2l63,5r1,1l64,7r,2l64,12xe" fillcolor="black" stroked="f">
                  <v:path arrowok="t" o:connecttype="custom" o:connectlocs="33338,7408;33338,9525;32817,11113;32296,11113;30733,11113;29692,11113;27608,10054;25524,9525;22399,9525;19794,11113;16669,14288;13023,18521;10939,59796;10418,60325;9897,60855;7814,61913;5209,61913;3125,61913;1563,60855;521,60325;0,59796;0,1588;521,1058;2084,529;4167,529;6772,529;8335,529;8855,1058;9897,1588;9897,11113;14064,4763;18232,1588;21357,0;25004,0;27087,0;29171,0;30733,529;32296,1058;32817,1588;32817,2646;33338,3704;33338,6350" o:connectangles="0,0,0,0,0,0,0,0,0,0,0,0,0,0,0,0,0,0,0,0,0,0,0,0,0,0,0,0,0,0,0,0,0,0,0,0,0,0,0,0,0,0"/>
                </v:shape>
                <v:shape id="Freeform 344" o:spid="_x0000_s1365" style="position:absolute;left:76501;top:8794;width:572;height:619;visibility:visible;mso-wrap-style:square;v-text-anchor:top" coordsize="109,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X3FsYA&#10;AADdAAAADwAAAGRycy9kb3ducmV2LnhtbESPzWrDMBCE74W+g9hCbo3sQNLiWA5t89OeAnXyAIu1&#10;sZ1aKyMpsfP2VaGQ2y4zO99svhpNJ67kfGtZQTpNQBBXVrdcKzgets+vIHxA1thZJgU38rAqHh9y&#10;zLQd+JuuZahFDGGfoYImhD6T0lcNGfRT2xNH7WSdwRBXV0vtcIjhppOzJFlIgy1HQoM9fTRU/ZQX&#10;E7lbb9O22oXP95sbjuV+PWz2Z6UmT+PbEkSgMdzN/9dfOtZP5y/w900cQRa/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lX3FsYAAADdAAAADwAAAAAAAAAAAAAAAACYAgAAZHJz&#10;L2Rvd25yZXYueG1sUEsFBgAAAAAEAAQA9QAAAIsDAAAAAA==&#10;" path="m109,58r-2,13l105,82r-4,10l95,101r-7,8l78,114r-11,4l53,118r-12,l30,114r-9,-5l14,103,8,94,4,85,,74,,60,2,46,4,35,8,24r6,-8l21,8,31,3,42,,56,,68,,79,3r9,5l95,14r6,9l105,33r2,11l109,58xm88,59r,-9l87,43,84,35,80,29,77,23,71,19,63,17,55,16r-9,1l40,19r-6,4l29,28r-4,6l24,41r-3,8l21,59r,8l23,75r2,7l29,88r3,6l39,98r7,3l55,102r8,-1l69,98r6,-4l80,90r4,-7l85,76r3,-7l88,59xe" fillcolor="black" stroked="f">
                  <v:path arrowok="t" o:connecttype="custom" o:connectlocs="56101,37253;52956,48271;46139,57191;35129,61913;21497,61913;11011,57191;4194,49321;0,38827;1049,24136;4194,12592;11011,4197;22021,0;35653,0;46139,4197;52956,12068;56101,23086;46139,30956;45615,22562;41945,15216;37226,9969;28837,8395;20972,9969;15205,14691;12583,21512;11011,30956;12059,39351;15205,46172;20448,51419;28837,53518;36178,51419;41945,47222;44567,39876;46139,30956" o:connectangles="0,0,0,0,0,0,0,0,0,0,0,0,0,0,0,0,0,0,0,0,0,0,0,0,0,0,0,0,0,0,0,0,0"/>
                  <o:lock v:ext="edit" verticies="t"/>
                </v:shape>
                <v:shape id="Freeform 345" o:spid="_x0000_s1366" style="position:absolute;left:77231;top:8794;width:493;height:619;visibility:visible;mso-wrap-style:square;v-text-anchor:top" coordsize="93,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Yad8MA&#10;AADdAAAADwAAAGRycy9kb3ducmV2LnhtbESPTWsCMRCG70L/QxihN82uYFtWoyzFQumtavU6bMbN&#10;4maybFJN/33nUOhthnk/nllvs+/VjcbYBTZQzgtQxE2wHbcGjoe32QuomJAt9oHJwA9F2G4eJmus&#10;bLjzJ932qVUSwrFCAy6lodI6No48xnkYiOV2CaPHJOvYajviXcJ9rxdF8aQ9diwNDgd6ddRc999e&#10;ek+1q8O5OPCV+Wt53uXy+SMb8zjN9QpUopz+xX/udyv45VJw5RsZQW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mYad8MAAADdAAAADwAAAAAAAAAAAAAAAACYAgAAZHJzL2Rv&#10;d25yZXYueG1sUEsFBgAAAAAEAAQA9QAAAIgDAAAAAA==&#10;" path="m93,113r,1l93,114r,1l91,115r-1,2l88,117r-2,l83,117r-3,l78,117r-1,l75,115r-1,l74,114r-1,l73,113r,-63l73,41,72,34,70,29,68,25,64,21,61,18,56,17r-5,l43,17r-8,5l27,28,20,38r,75l20,114r-1,l19,115r-1,l16,117r-1,l13,117r-3,l6,117r-1,l3,117,2,115r-2,l,114r,l,113,,5,,3r,l,2r2,l3,1r1,l6,1r3,l11,1r3,l15,1r1,1l16,2r2,1l18,3r,2l18,19,27,9,36,5,45,r9,l64,r9,3l79,7r5,6l89,19r2,8l93,35r,11l93,113xe" fillcolor="black" stroked="f">
                  <v:path arrowok="t" o:connecttype="custom" o:connectlocs="49213,60325;49213,60855;47625,61913;45509,61913;42334,61913;40746,61913;39159,60855;38630,60325;38630,26459;38100,17992;35984,13229;32279,9525;26988,8996;18521,11642;10583,20108;10583,60325;10054,60855;8467,61913;6879,61913;3175,61913;1588,61913;0,60855;0,60325;0,2646;0,1588;1058,1058;2117,529;4763,529;7408,529;8467,1058;9525,1588;9525,2646;14288,4763;23813,0;33867,0;41805,3704;47096,10054;49213,18521;49213,59796" o:connectangles="0,0,0,0,0,0,0,0,0,0,0,0,0,0,0,0,0,0,0,0,0,0,0,0,0,0,0,0,0,0,0,0,0,0,0,0,0,0,0"/>
                </v:shape>
                <v:shape id="Freeform 346" o:spid="_x0000_s1367" style="position:absolute;left:72326;top:10414;width:333;height:619;visibility:visible;mso-wrap-style:square;v-text-anchor:top" coordsize="63,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yhG8IA&#10;AADdAAAADwAAAGRycy9kb3ducmV2LnhtbERP32vCMBB+H/g/hBP2pqnCpOtMy1AEQeacuvezOZuy&#10;5lKaqN1/bwbC3u7j+3nzoreNuFLna8cKJuMEBHHpdM2VguNhNUpB+ICssXFMCn7JQ5EPnuaYaXfj&#10;L7ruQyViCPsMFZgQ2kxKXxqy6MeuJY7c2XUWQ4RdJXWHtxhuGzlNkpm0WHNsMNjSwlD5s79YBYdU&#10;uvAxW/Tp0mw+v/XuyNtTotTzsH9/AxGoD//ih3ut4/zJyyv8fRNPk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3KEbwgAAAN0AAAAPAAAAAAAAAAAAAAAAAJgCAABkcnMvZG93&#10;bnJldi54bWxQSwUGAAAAAAQABAD1AAAAhwMAAAAA&#10;" path="m63,13r,2l63,16r,3l63,20r-2,1l61,21r-1,l60,21r-1,l58,21r-1,l54,20r-1,l50,19r-2,l45,19r-2,l39,20r-2,1l33,24r-2,4l27,31r-4,5l20,42r,72l20,115r-2,l18,116r-1,l16,117r-1,l12,117r-2,l7,117r-2,l2,117,1,116r,l,115r,l,114,,5,,4r,l,3r1,l2,2r2,l6,2r2,l11,2r2,l15,2r1,1l17,3r,1l17,4r,1l17,21r5,-6l26,10,29,7,33,4,37,2,40,r3,l47,r2,l50,r3,l55,r2,2l59,2r1,1l61,3r,1l63,4r,1l63,5r,2l63,8r,2l63,13xe" fillcolor="black" stroked="f">
                  <v:path arrowok="t" o:connecttype="custom" o:connectlocs="33338,7938;33338,10054;32280,11113;31750,11113;31221,11113;30163,11113;28046,10583;25400,10054;22755,10054;19579,11113;16404,14817;12171,19050;10583,60325;9525,60855;8996,61384;7938,61913;5292,61913;2646,61913;529,61384;0,60855;0,60325;0,2117;0,1588;1058,1058;3175,1058;5821,1058;7938,1058;8996,1588;8996,2117;8996,11113;13759,5292;17463,2117;21167,0;24871,0;26459,0;29105,0;31221,1058;32280,1588;33338,2117;33338,2646;33338,4233;33338,6879" o:connectangles="0,0,0,0,0,0,0,0,0,0,0,0,0,0,0,0,0,0,0,0,0,0,0,0,0,0,0,0,0,0,0,0,0,0,0,0,0,0,0,0,0,0"/>
                </v:shape>
                <v:shape id="Freeform 347" o:spid="_x0000_s1368" style="position:absolute;left:72723;top:10414;width:524;height:635;visibility:visible;mso-wrap-style:square;v-text-anchor:top" coordsize="100,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cRrcUA&#10;AADdAAAADwAAAGRycy9kb3ducmV2LnhtbESPQWvCQBCF70L/wzKF3nRjaUOJriKK0JNV20tvQ3bM&#10;BrOzIbsm8d93DgVvM7w3732zXI++UT11sQ5sYD7LQBGXwdZcGfj53k8/QMWEbLEJTAbuFGG9epos&#10;sbBh4BP151QpCeFYoAGXUltoHUtHHuMstMSiXULnMcnaVdp2OEi4b/RrluXaY83S4LClraPyer55&#10;A7fa0fjLb8M+P+bZ4b3sT3b3ZczL87hZgEo0pof5//rTCv48F375Rkb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1xGtxQAAAN0AAAAPAAAAAAAAAAAAAAAAAJgCAABkcnMv&#10;ZG93bnJldi54bWxQSwUGAAAAAAQABAD1AAAAigMAAAAA&#10;" path="m100,55r,5l97,62r-2,1l92,63r-71,l21,72r2,7l25,87r3,6l33,97r6,3l47,103r10,l64,103r6,-2l75,100r5,-1l85,98r2,-1l90,95r2,l92,95r2,l94,95r1,2l95,98r,1l95,100r,3l95,104r,1l95,106r,2l95,108r-1,1l94,110r-2,l92,111r-3,2l85,114r-4,1l75,116r-6,1l62,119r-8,l42,119,31,115,21,111r-7,-7l7,97,4,85,1,74,,60,1,47,4,35,7,25r7,-9l21,9,31,4,41,,52,,64,,74,4r8,5l89,15r5,8l97,31r3,10l100,51r,4xm80,49l79,35,73,25,64,18,52,15r-8,1l38,19r-5,2l30,26r-4,4l23,36r-1,6l21,49r59,xe" fillcolor="black" stroked="f">
                  <v:path arrowok="t" o:connecttype="custom" o:connectlocs="52388,32017;49769,33618;11001,33618;12049,42155;14669,49626;20431,53361;29861,54962;36672,53895;41910,52828;45578,51761;48197,50693;49245,50693;49769,51761;49769,52828;49769,54962;49769,56029;49769,57630;49245,58164;48197,58697;46625,60298;42434,61366;36148,62433;28290,63500;16240,61366;7334,55496;2096,45357;0,32017;2096,18676;7334,8538;16240,2134;27242,0;38767,2134;46625,8004;50816,16542;52388,27214;41910,26147;38243,13340;27242,8004;19907,10139;15716,13874;12049,19210;11001,26147" o:connectangles="0,0,0,0,0,0,0,0,0,0,0,0,0,0,0,0,0,0,0,0,0,0,0,0,0,0,0,0,0,0,0,0,0,0,0,0,0,0,0,0,0,0"/>
                  <o:lock v:ext="edit" verticies="t"/>
                </v:shape>
                <v:shape id="Freeform 348" o:spid="_x0000_s1369" style="position:absolute;left:73406;top:10414;width:857;height:619;visibility:visible;mso-wrap-style:square;v-text-anchor:top" coordsize="160,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M47b8A&#10;AADdAAAADwAAAGRycy9kb3ducmV2LnhtbERPTYvCMBC9C/sfwix407SiIl2jyMKq17oePA7JbFpt&#10;JqWJWv+9EYS9zeN9znLdu0bcqAu1ZwX5OANBrL2p2So4/v6MFiBCRDbYeCYFDwqwXn0MllgYf+eS&#10;bodoRQrhUKCCKsa2kDLoihyGsW+JE/fnO4cxwc5K0+E9hbtGTrJsLh3WnBoqbOm7In05XJ2C8nzF&#10;7exRxtPUGiM3drfQmpUafvabLxCR+vgvfrv3Js3P5zm8vkknyNU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gzjtvwAAAN0AAAAPAAAAAAAAAAAAAAAAAJgCAABkcnMvZG93bnJl&#10;di54bWxQSwUGAAAAAAQABAD1AAAAhAMAAAAA&#10;" path="m160,114r,1l160,115r-2,1l157,116r-1,1l155,117r-3,l150,117r-3,l145,117r-3,l141,116r,l140,115r,l140,114r,-65l140,41r-1,-6l137,30r-2,-4l131,21r-3,-2l124,18r-6,l112,18r-8,5l97,29,89,39r,75l89,115r-1,l88,116r-1,l86,117r-1,l82,117r-2,l77,117r-2,l72,117r-1,-1l70,116r,-1l70,115r,-1l70,49,69,41r,-6l66,30,64,26,61,21,57,19,52,18r-4,l41,18r-7,5l27,29,19,39r,75l19,115r-1,l18,116r-1,l16,117r-2,l12,117r-3,l6,117r-2,l2,117,1,116r-1,l,115r,l,114,,5,,4r,l,3r1,l2,2r1,l6,2r2,l11,2r1,l14,2r2,1l16,3r1,1l17,4r,1l17,20,25,10,34,5,44,r8,l59,r5,2l70,3r3,4l77,9r4,4l83,16r3,5l91,16r5,-4l101,8r4,-3l109,3r5,-1l118,r5,l133,r7,4l146,8r5,6l156,20r1,8l160,36r,9l160,114xe" fillcolor="black" stroked="f">
                  <v:path arrowok="t" o:connecttype="custom" o:connectlocs="85725,60855;84653,61384;83582,61913;81439,61913;78760,61913;76081,61913;75545,61384;75009,60855;75009,25929;74474,18521;72330,13758;68580,10054;63222,9525;55721,12171;47685,20638;47685,60855;47149,61384;46077,61913;43934,61913;41255,61913;38576,61913;37505,61384;37505,60855;37505,25929;36969,18521;34290,13758;30540,10054;25718,9525;18217,12171;10180,20638;10180,60855;9644,61384;8573,61913;6429,61913;3215,61913;1072,61913;0,61384;0,60855;0,2646;0,2117;536,1588;1607,1058;4286,1058;6429,1058;8573,1588;9108,2117;9108,2646;13395,5292;23574,0;31611,0;37505,1588;41255,4763;44470,8467;48756,8467;54114,4233;58400,1588;63222,0;71259,0;78224,4233;83582,10583;85725,19050;85725,60325" o:connectangles="0,0,0,0,0,0,0,0,0,0,0,0,0,0,0,0,0,0,0,0,0,0,0,0,0,0,0,0,0,0,0,0,0,0,0,0,0,0,0,0,0,0,0,0,0,0,0,0,0,0,0,0,0,0,0,0,0,0,0,0,0,0"/>
                </v:shape>
                <v:shape id="Freeform 349" o:spid="_x0000_s1370" style="position:absolute;left:74437;top:10414;width:508;height:619;visibility:visible;mso-wrap-style:square;v-text-anchor:top" coordsize="94,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BAzb0A&#10;AADdAAAADwAAAGRycy9kb3ducmV2LnhtbERPSwrCMBDdC94hjOBGNFVUtBpFBMGtH3A7NGNbbSah&#10;iVpvbwTB3Tzed5brxlTiSbUvLSsYDhIQxJnVJecKzqddfwbCB2SNlWVS8CYP61W7tcRU2xcf6HkM&#10;uYgh7FNUUITgUil9VpBBP7COOHJXWxsMEda51DW+Yrip5ChJptJgybGhQEfbgrL78WEUXGc4H9+2&#10;SQ93xplLuOfOTjZKdTvNZgEiUBP+4p97r+P84XQE32/iCXL1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xgBAzb0AAADdAAAADwAAAAAAAAAAAAAAAACYAgAAZHJzL2Rvd25yZXYu&#10;eG1sUEsFBgAAAAAEAAQA9QAAAIIDAAAAAA==&#10;" path="m94,114r,1l94,115r-1,1l92,116r-2,1l89,117r-2,l84,117r-2,l79,117r-1,l77,116r-2,l74,115r,l74,114r,-63l74,42,73,35,71,30,68,26,66,21,61,19,57,18r-6,l43,18r-7,5l29,29,20,39r,75l20,115r,l20,116r-1,l18,117r-3,l14,117r-4,l8,117r-3,l4,117,3,116r-1,l2,115r-2,l,114,,5,,4r2,l2,3r1,l4,2r1,l8,2r2,l13,2r1,l16,2r,1l18,3r,1l19,4r,1l19,20,27,10,37,5,46,,56,,66,r7,4l80,8r5,6l89,20r3,8l94,36r,11l94,114xe" fillcolor="black" stroked="f">
                  <v:path arrowok="t" o:connecttype="custom" o:connectlocs="50800,60855;50260,61384;48638,61913;47017,61913;44315,61913;42153,61913;40532,61384;39991,60855;39991,26988;39451,18521;36749,13758;32966,10054;27562,9525;19455,12171;10809,20638;10809,60855;10809,61384;9728,61913;7566,61913;4323,61913;2162,61913;1081,61384;0,60855;0,2646;1081,2117;1621,1588;2702,1058;5404,1058;7566,1058;8647,1588;9728,2117;10268,2646;14591,5292;24860,0;35668,0;43234,4233;48098,10583;50800,19050;50800,60325" o:connectangles="0,0,0,0,0,0,0,0,0,0,0,0,0,0,0,0,0,0,0,0,0,0,0,0,0,0,0,0,0,0,0,0,0,0,0,0,0,0,0"/>
                </v:shape>
                <v:shape id="Freeform 350" o:spid="_x0000_s1371" style="position:absolute;left:75088;top:10414;width:477;height:635;visibility:visible;mso-wrap-style:square;v-text-anchor:top" coordsize="90,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ZE0sAA&#10;AADdAAAADwAAAGRycy9kb3ducmV2LnhtbERPTYvCMBC9L/gfwgje1tR1EalG0WUFr0YFj2MzNsVm&#10;Upqs7f77zYLgbR7vc5br3tXiQW2oPCuYjDMQxIU3FZcKTsfd+xxEiMgGa8+k4JcCrFeDtyXmxnd8&#10;oIeOpUghHHJUYGNscilDYclhGPuGOHE33zqMCbalNC12KdzV8iPLZtJhxanBYkNfloq7/nEKzLk7&#10;WL09S3vcf1+15YueVp9KjYb9ZgEiUh9f4qd7b9L8yWwK/9+kE+Tq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2ZE0sAAAADdAAAADwAAAAAAAAAAAAAAAACYAgAAZHJzL2Rvd25y&#10;ZXYueG1sUEsFBgAAAAAEAAQA9QAAAIUDAAAAAA==&#10;" path="m90,114r-1,1l89,116r-1,l87,117r-3,l82,117r-4,l77,117r-3,-1l73,116r,-1l73,114r,-11l66,110r-9,5l48,119r-10,l30,119r-8,-3l16,114r-5,-4l6,106,4,100,2,94,,87,2,77,4,71,9,63r6,-3l22,55,32,52,43,51,54,50r17,l71,42,69,36r,-5l67,26,64,23,61,20,57,18,52,16r-7,l38,16r-6,2l26,20r-5,1l18,24r-4,2l11,28r-1,l9,28r,-2l8,26r,-1l6,24r,-1l6,21r,-1l6,16r,-1l8,13,9,12r1,-2l14,8,19,5,24,4,29,3,35,2,41,r6,l58,r9,3l74,5r6,5l85,16r3,7l89,31r1,10l90,114xm71,65r-18,l45,65r-7,1l34,67r-5,2l25,73r-3,4l21,81r,4l22,93r4,6l32,103r9,1l50,103r6,-4l63,95r8,-7l71,65xe" fillcolor="black" stroked="f">
                  <v:path arrowok="t" o:connecttype="custom" o:connectlocs="47096,61366;46567,61899;44450,62433;41275,62433;39158,61899;38629,61366;38629,54962;30162,61366;20108,63500;11642,61899;5821,58697;2117,53361;0,46424;2117,37887;7937,32017;16933,27748;28575,26681;37571,22412;36513,16542;33867,12273;30162,9605;23813,8538;16933,9605;11113,11206;7408,13874;5292,14941;4763,13874;4233,13340;3175,12273;3175,10672;3175,8004;4763,6403;7408,4269;12700,2134;18521,1067;24871,0;35454,1601;42333,5336;46567,12273;47625,21878;37571,34685;23813,34685;17992,35752;13229,38954;11113,43223;11642,49626;16933,54962;26458,54962;33338,50693;37571,34685" o:connectangles="0,0,0,0,0,0,0,0,0,0,0,0,0,0,0,0,0,0,0,0,0,0,0,0,0,0,0,0,0,0,0,0,0,0,0,0,0,0,0,0,0,0,0,0,0,0,0,0,0,0"/>
                  <o:lock v:ext="edit" verticies="t"/>
                </v:shape>
                <v:shape id="Freeform 351" o:spid="_x0000_s1372" style="position:absolute;left:75755;top:10414;width:492;height:619;visibility:visible;mso-wrap-style:square;v-text-anchor:top" coordsize="94,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V9Ir0A&#10;AADdAAAADwAAAGRycy9kb3ducmV2LnhtbERPSwrCMBDdC94hjOBGNFVUtBpFBMGtH3A7NGNbbSah&#10;iVpvbwTB3Tzed5brxlTiSbUvLSsYDhIQxJnVJecKzqddfwbCB2SNlWVS8CYP61W7tcRU2xcf6HkM&#10;uYgh7FNUUITgUil9VpBBP7COOHJXWxsMEda51DW+Yrip5ChJptJgybGhQEfbgrL78WEUXGc4H9+2&#10;SQ93xplLuOfOTjZKdTvNZgEiUBP+4p97r+P84XQM32/iCXL1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JqV9Ir0AAADdAAAADwAAAAAAAAAAAAAAAACYAgAAZHJzL2Rvd25yZXYu&#10;eG1sUEsFBgAAAAAEAAQA9QAAAIIDAAAAAA==&#10;" path="m94,114r,1l92,115r,1l91,116r-1,1l89,117r-3,l84,117r-4,l79,117r-3,l75,116r,l74,115r,l74,114r,-63l73,42,71,35,70,30,68,26,65,21,60,19,57,18r-7,l43,18r-7,5l28,29,20,39r,75l20,115r,l18,116r,l17,117r-2,l12,117r-2,l7,117r-2,l4,117,2,116r-1,l,115r,l,114,,5,,4r,l1,3r1,l4,2r1,l6,2r3,l11,2r2,l15,2r1,1l17,3r,1l18,4r,1l18,20,27,10,36,5,45,r9,l65,r8,4l80,8r5,6l89,20r2,8l94,36r,11l94,114xe" fillcolor="black" stroked="f">
                  <v:path arrowok="t" o:connecttype="custom" o:connectlocs="49213,60855;48166,61384;47119,61913;45025,61913;41883,61913;39789,61913;39266,61384;38742,60855;38742,26988;37172,18521;35601,13758;31413,10054;26177,9525;18848,12171;10471,20638;10471,60855;9424,61384;8900,61913;6283,61913;3665,61913;2094,61913;524,61384;0,60855;0,2646;0,2117;1047,1588;2618,1058;4712,1058;6806,1058;8377,1588;8900,2117;9424,2646;14136,5292;23559,0;34030,0;41883,4233;46595,10583;49213,19050;49213,60325" o:connectangles="0,0,0,0,0,0,0,0,0,0,0,0,0,0,0,0,0,0,0,0,0,0,0,0,0,0,0,0,0,0,0,0,0,0,0,0,0,0,0"/>
                </v:shape>
                <v:shape id="Freeform 352" o:spid="_x0000_s1373" style="position:absolute;left:76358;top:10271;width:365;height:778;visibility:visible;mso-wrap-style:square;v-text-anchor:top" coordsize="70,1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VyWcMA&#10;AADdAAAADwAAAGRycy9kb3ducmV2LnhtbERPS2sCMRC+C/6HMEJvmlXoIqtxKQXBQwutlpbehs24&#10;DzeTNUnd7b83guBtPr7nrPPBtOJCzteWFcxnCQjiwuqaSwVfh+10CcIHZI2tZVLwTx7yzXi0xkzb&#10;nj/psg+liCHsM1RQhdBlUvqiIoN+ZjviyB2tMxgidKXUDvsYblq5SJJUGqw5NlTY0WtFxWn/ZxTg&#10;z8fQfB+Cezvb0/uyaH4tUafU02R4WYEINISH+O7e6Th/nj7D7Zt4gtx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AVyWcMAAADdAAAADwAAAAAAAAAAAAAAAACYAgAAZHJzL2Rv&#10;d25yZXYueG1sUEsFBgAAAAAEAAQA9QAAAIgDAAAAAA==&#10;" path="m70,133r,3l70,138r-1,3l68,141r-1,1l66,143r-3,1l61,144r-3,l56,146r-3,l51,146r-9,l36,143r-6,-2l26,137r-4,-5l20,126r-1,-7l19,109r,-63l4,46r-3,l,43,,42,,37,,36,,34,,32,,31,1,30r,l3,30r1,l19,30,19,4r,-1l19,2r1,l21,r1,l24,r2,l29,r2,l33,r2,l36,r1,2l38,2r,1l38,4r,26l67,30r,l68,30r1,l69,31r,1l70,34r,2l70,37r,5l69,43r-1,3l67,46r-29,l38,106r2,10l42,124r4,4l53,128r4,l58,128r3,-1l63,127r1,-1l66,126r1,l68,126r,l69,126r,l69,127r1,1l70,130r,1l70,133xe" fillcolor="black" stroked="f">
                  <v:path arrowok="t" o:connecttype="custom" o:connectlocs="36513,72460;35991,75124;34948,75657;32862,76722;30254,76722;27646,77788;21908,77788;15648,75124;11476,70329;9911,63403;9911,24509;522,24509;0,22377;0,19181;0,17049;522,15984;1565,15984;9911,15984;9911,1598;10432,1066;11476,0;13562,0;16170,0;18257,0;19300,1066;19821,1598;19821,15984;34948,15984;35991,15984;35991,17049;36513,19181;36513,22377;35470,24509;19821,24509;20865,61804;23994,68198;29732,68198;31818,67665;33383,67132;34948,67132;35470,67132;35991,67132;36513,68198;36513,69796" o:connectangles="0,0,0,0,0,0,0,0,0,0,0,0,0,0,0,0,0,0,0,0,0,0,0,0,0,0,0,0,0,0,0,0,0,0,0,0,0,0,0,0,0,0,0,0"/>
                </v:shape>
                <v:shape id="Freeform 353" o:spid="_x0000_s1374" style="position:absolute;left:52657;top:34813;width:6731;height:2906;visibility:visible;mso-wrap-style:square;v-text-anchor:top" coordsize="1272,5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usJ8MA&#10;AADdAAAADwAAAGRycy9kb3ducmV2LnhtbERP32vCMBB+F/wfwg1809SBxXWNMhyig73oRPDtSK5N&#10;WXMpTdTuv18GA9/u4/t55XpwrbhRHxrPCuazDASx9qbhWsHpaztdgggR2WDrmRT8UID1ajwqsTD+&#10;zge6HWMtUgiHAhXYGLtCyqAtOQwz3xEnrvK9w5hgX0vT4z2Fu1Y+Z1kuHTacGix2tLGkv49Xp6Da&#10;fdR6f5bONNnpsrTvevGy+FRq8jS8vYKINMSH+N+9N2n+PM/h75t0gl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HusJ8MAAADdAAAADwAAAAAAAAAAAAAAAACYAgAAZHJzL2Rv&#10;d25yZXYueG1sUEsFBgAAAAAEAAQA9QAAAIgDAAAAAA==&#10;" path="m122,l1150,r25,1l1219,20r33,33l1271,96r1,26l1272,427r-1,25l1252,495r-33,33l1175,547r-25,2l122,549,97,547,54,528,21,495,2,452,,427,,122,2,96,21,53,54,20,97,1,122,xe" fillcolor="#96accd" stroked="f">
                  <v:path arrowok="t" o:connecttype="custom" o:connectlocs="64558,0;608542,0;621771,529;645054,10583;662517,28046;672571,50800;673100,64558;673100,225955;672571,239184;662517,261938;645054,279400;621771,289455;608542,290513;64558,290513;51329,289455;28575,279400;11113,261938;1058,239184;0,225955;0,64558;1058,50800;11113,28046;28575,10583;51329,529;64558,0" o:connectangles="0,0,0,0,0,0,0,0,0,0,0,0,0,0,0,0,0,0,0,0,0,0,0,0,0"/>
                </v:shape>
                <v:shape id="Freeform 354" o:spid="_x0000_s1375" style="position:absolute;left:23622;top:29130;width:9477;height:8731;visibility:visible;mso-wrap-style:square;v-text-anchor:top" coordsize="1792,16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RK8UA&#10;AADdAAAADwAAAGRycy9kb3ducmV2LnhtbESP0WrCQBBF3wv+wzKCb3VjIUlJXUUUIdi+VP2AITsm&#10;wexs2N2a5O/dQqFvM9w799xZb0fTiQc531pWsFomIIgrq1uuFVwvx9d3ED4ga+wsk4KJPGw3s5c1&#10;FtoO/E2Pc6hFDGFfoIImhL6Q0lcNGfRL2xNH7WadwRBXV0vtcIjhppNvSZJJgy1HQoM97Ruq7ucf&#10;EyGZm9I2tfvki67lIf/MLml6UmoxH3cfIAKN4d/8d13qWH+V5fD7TRxBb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9dErxQAAAN0AAAAPAAAAAAAAAAAAAAAAAJgCAABkcnMv&#10;ZG93bnJldi54bWxQSwUGAAAAAAQABAD1AAAAigMAAAAA&#10;" path="m93,l1698,r20,1l1751,16r26,25l1791,75r1,19l1792,1554r-1,19l1777,1607r-26,25l1718,1647r-20,1l93,1648r-18,-1l40,1632,16,1607,1,1573,,1554,,94,1,75,16,41,40,16,75,1,93,xe" fillcolor="#e9d5d5" strokecolor="#c8a5a5" strokeweight=".2205mm">
                  <v:path arrowok="t" o:connecttype="custom" o:connectlocs="49185,0;898024,0;908601,530;926054,8477;939805,21722;947209,39736;947738,49802;947738,823323;947209,833389;939805,851403;926054,864648;908601,872595;898024,873125;49185,873125;39665,872595;21155,864648;8462,851403;529,833389;0,823323;0,49802;529,39736;8462,21722;21155,8477;39665,530;49185,0" o:connectangles="0,0,0,0,0,0,0,0,0,0,0,0,0,0,0,0,0,0,0,0,0,0,0,0,0"/>
                </v:shape>
                <v:shape id="Freeform 355" o:spid="_x0000_s1376" style="position:absolute;left:25336;top:30368;width:683;height:1128;visibility:visible;mso-wrap-style:square;v-text-anchor:top" coordsize="127,2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G1GlMYA&#10;AADdAAAADwAAAGRycy9kb3ducmV2LnhtbESPMU/DQAyFdyT+w8lIbPQShgqFXiuERAUDSG1hYLNy&#10;Jgnc+dKcm6b8ejwgdbP1nt/7vFhNMZiRhtwldlDOCjDEdfIdNw7ed083d2CyIHsMicnBiTKslpcX&#10;C6x8OvKGxq00RkM4V+igFekra3PdUsQ8Sz2xal9piCi6Do31Ax41PAZ7WxRzG7FjbWixp8eW6p/t&#10;ITrATZBX+Sxfvu3b73rsTiEd9h/OXV9ND/dghCY5m/+vn73il3PF1W90BLv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G1GlMYAAADdAAAADwAAAAAAAAAAAAAAAACYAgAAZHJz&#10;L2Rvd25yZXYueG1sUEsFBgAAAAAEAAQA9QAAAIsDAAAAAA==&#10;" path="m127,151r,15l122,177r-6,11l107,197r-10,7l85,209r-13,4l57,213r-10,l37,212r-9,-3l22,207r-7,-3l10,202,6,199,4,197,1,194,,192r,-4l,184r,-3l,178r,-2l1,175r,-2l3,172r1,l5,172r3,l11,175r5,2l22,181r6,2l37,187r10,2l58,189r9,l74,187r7,-3l88,181r5,-5l96,170r3,-8l99,155r-2,-9l95,140r-5,-6l84,129r-6,-5l69,120r-9,-5l52,112r-9,-4l35,103,27,97,20,91,14,83,9,75,6,66,5,54,6,42,10,31,15,21r7,-8l32,7,43,3,54,,68,r7,l81,1r8,1l95,3r6,3l106,8r4,3l112,12r1,1l115,15r,1l115,17r1,1l116,21r,1l116,26r,2l116,31r,2l115,34r,1l113,37r-1,l111,37r-1,l106,34r-4,-1l96,29,91,27,84,24,77,23,67,22r-8,1l52,24r-6,3l42,31r-5,3l35,40r-2,5l33,51r,8l37,66r5,6l48,77r6,5l63,86r9,4l80,95r9,3l97,103r9,5l112,114r6,8l123,130r4,10l127,151xe" fillcolor="black" stroked="f">
                  <v:path arrowok="t" o:connecttype="custom" o:connectlocs="68263,87842;62350,99484;52138,107950;38700,112713;25263,112713;15050,110596;8063,107950;3225,105305;538,102659;0,99484;0,95780;0,93134;538,91546;2150,91017;4300,91017;8600,93663;15050,96838;25263,100013;36013,100013;43538,97367;49988,93134;53213,85725;52138,77259;48375,70909;41925,65617;32250,60854;23113,57150;14513,51329;7525,43921;3225,34925;3225,22225;8063,11113;17200,3704;29025,0;40313,0;47838,1058;54288,3175;59125,5821;60738,6879;61813,8467;62350,9525;62350,11642;62350,14817;62350,17463;61813,18521;60200,19579;59125,19579;54825,17463;48913,14288;41388,12171;31713,12171;24725,14288;19888,17992;17738,23813;17738,31221;22575,38100;29025,43392;38700,47625;47838,51859;56975,57150;63425,64559;68263,74084" o:connectangles="0,0,0,0,0,0,0,0,0,0,0,0,0,0,0,0,0,0,0,0,0,0,0,0,0,0,0,0,0,0,0,0,0,0,0,0,0,0,0,0,0,0,0,0,0,0,0,0,0,0,0,0,0,0,0,0,0,0,0,0,0,0"/>
                </v:shape>
                <v:shape id="Freeform 356" o:spid="_x0000_s1377" style="position:absolute;left:26209;top:30654;width:651;height:842;visibility:visible;mso-wrap-style:square;v-text-anchor:top" coordsize="124,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OU88EA&#10;AADdAAAADwAAAGRycy9kb3ducmV2LnhtbERPy6rCMBDdC/5DGMGNaKpefFSjqKBc7s4HrodmbIvN&#10;pDSx1r83gnB3czjPWa4bU4iaKpdbVjAcRCCIE6tzThVczvv+DITzyBoLy6TgRQ7Wq3ZribG2Tz5S&#10;ffKpCCHsYlSQeV/GUrokI4NuYEviwN1sZdAHWKVSV/gM4aaQoyiaSIM5h4YMS9pllNxPD6OgeURY&#10;/yTHdNSjzZYO1/H+bzpWqttpNgsQnhr/L/66f3WYP5zM4fNNOEG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dDlPPBAAAA3QAAAA8AAAAAAAAAAAAAAAAAmAIAAGRycy9kb3du&#10;cmV2LnhtbFBLBQYAAAAABAAEAPUAAACGAwAAAAA=&#10;" path="m124,149r,2l124,152r-1,1l122,153r-2,1l118,154r-3,l113,154r-4,l107,154r-3,l103,153r-1,l101,152r,-1l101,149r,-18l88,143r-12,8l64,156r-13,1l38,156,27,152r-9,-5l11,140,6,131,2,120,1,108,,93,,5,,4,1,3r,l2,2r3,l7,r3,l13,r4,l19,r3,2l24,2r2,1l26,3r1,1l27,5r,84l27,101r1,9l31,117r3,5l38,127r6,4l50,133r8,2l67,133r10,-6l87,119,98,106,98,5r,-1l98,3r1,l101,2r1,l104,r3,l111,r3,l118,r2,2l122,2r1,1l124,3r,1l124,5r,144xe" fillcolor="black" stroked="f">
                  <v:path arrowok="t" o:connecttype="custom" o:connectlocs="65088,80923;64563,81994;62988,82530;60364,82530;57214,82530;54590,82530;53540,81994;53015,80923;53015,70204;39893,80923;26770,84138;14172,81458;5774,75028;1050,64309;0,49840;0,2144;525,1608;2625,1072;5249,0;8923,0;11548,1072;13647,1608;14172,2144;14172,47696;14697,58950;17847,65381;23096,70204;30444,72348;40418,68061;51441,56807;51441,2144;51965,1608;53540,1072;56165,0;59839,0;62988,1072;64563,1608;65088,2144;65088,79851" o:connectangles="0,0,0,0,0,0,0,0,0,0,0,0,0,0,0,0,0,0,0,0,0,0,0,0,0,0,0,0,0,0,0,0,0,0,0,0,0,0,0"/>
                </v:shape>
                <v:shape id="Freeform 357" o:spid="_x0000_s1378" style="position:absolute;left:27114;top:30289;width:143;height:1191;visibility:visible;mso-wrap-style:square;v-text-anchor:top" coordsize="26,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rS9McA&#10;AADdAAAADwAAAGRycy9kb3ducmV2LnhtbESPQW/CMAyF75P4D5GRdhspTIKpENCohMaBHcYquJrG&#10;a7s1TtVkUPbr5wMSN1vv+b3Pi1XvGnWmLtSeDYxHCSjiwtuaSwP55+bpBVSIyBYbz2TgSgFWy8HD&#10;AlPrL/xB530slYRwSNFAFWObah2KihyGkW+JRfvyncMoa1dq2+FFwl2jJ0ky1Q5rloYKW8oqKn72&#10;v87Ae37oc1pvT1kz+bMu+37bTZ+PxjwO+9c5qEh9vJtv11sr+OOZ8Ms3MoJe/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a60vTHAAAA3QAAAA8AAAAAAAAAAAAAAAAAmAIAAGRy&#10;cy9kb3ducmV2LnhtbFBLBQYAAAAABAAEAPUAAACMAwAAAAA=&#10;" path="m26,219r,2l26,222r-1,1l24,223r-1,1l20,224r-2,l14,224r-4,l7,224r-2,l3,223r-1,l,222r,-1l,219,,5,,4r,l2,3,3,1r2,l7,r3,l14,r4,l20,r3,1l24,1r1,2l26,4r,l26,5r,214xe" fillcolor="black" stroked="f">
                  <v:path arrowok="t" o:connecttype="custom" o:connectlocs="14288,116405;14288,117468;14288,118000;13738,118531;13189,118531;12639,119063;10991,119063;9892,119063;7694,119063;5495,119063;3847,119063;2748,119063;1649,118531;1099,118531;0,118000;0,117468;0,116405;0,2658;0,2126;0,2126;1099,1595;1649,532;2748,532;3847,0;5495,0;7694,0;9892,0;10991,0;12639,532;13189,532;13738,1595;14288,2126;14288,2126;14288,2658;14288,116405" o:connectangles="0,0,0,0,0,0,0,0,0,0,0,0,0,0,0,0,0,0,0,0,0,0,0,0,0,0,0,0,0,0,0,0,0,0,0"/>
                </v:shape>
                <v:shape id="Freeform 358" o:spid="_x0000_s1379" style="position:absolute;left:27416;top:30289;width:524;height:1191;visibility:visible;mso-wrap-style:square;v-text-anchor:top" coordsize="99,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qw2sIA&#10;AADdAAAADwAAAGRycy9kb3ducmV2LnhtbERP30vDMBB+F/wfwgl7c2llTqnLhgiDsTfbiT4ezdlU&#10;m0tosi7+92Yw2Nt9fD9vtUl2EBONoXesoJwXIIhbp3vuFBya7f0ziBCRNQ6OScEfBdisb29WWGl3&#10;4nea6tiJHMKhQgUmRl9JGVpDFsPceeLMfbvRYsxw7KQe8ZTD7SAfimIpLfacGwx6ejPU/tZHq2Cq&#10;v47x0+/8h0ll0/w8Okz7hVKzu/T6AiJSilfxxb3TeX75VML5m3yCX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OrDawgAAAN0AAAAPAAAAAAAAAAAAAAAAAJgCAABkcnMvZG93&#10;bnJldi54bWxQSwUGAAAAAAQABAD1AAAAhwMAAAAA&#10;" path="m99,17r,3l97,22r,1l97,25r-1,1l96,27r-1,l95,27r-1,l91,26r-1,l87,25,85,23r-4,l79,22r-5,l69,22r-5,3l60,27r-2,4l55,34r-1,7l53,48r,9l53,73r32,l86,73r1,l87,74r2,1l89,76r1,3l90,80r,4l90,89r-1,3l87,94r-2,1l53,95r,125l53,222r-1,1l51,224r-2,l48,225r-2,l43,225r-4,l36,225r-3,l31,225r-3,-1l27,224r,-1l26,222r,-2l26,95,6,95,4,94,1,92r,-3l,84,,80,1,79r,-3l1,75,2,74,4,73r1,l6,73r20,l26,58r,-15l28,32,32,21r5,-7l43,7,52,4,62,1,73,r5,l84,1r5,1l91,4r3,1l95,6r1,1l97,9r,1l97,12r2,3l99,17xe" fillcolor="black" stroked="f">
                  <v:path arrowok="t" o:connecttype="custom" o:connectlocs="52388,10583;51330,12171;50800,13758;50271,14288;49742,14288;47625,13758;44980,12171;41805,11642;36513,11642;31750,14288;29104,17992;28046,25400;28046,38629;45509,38629;46038,39158;47096,40217;47625,42334;47625,47096;46038,49742;28046,50271;28046,117475;26988,118534;25400,119063;22754,119063;19050,119063;16404,119063;14288,118534;13758,117475;13758,50271;2117,49742;529,47096;0,42334;529,40217;1058,39158;2646,38629;13758,38629;13758,22754;16933,11113;22754,3704;32809,529;41275,0;47096,1058;49742,2646;50800,3704;51330,5292;52388,7938" o:connectangles="0,0,0,0,0,0,0,0,0,0,0,0,0,0,0,0,0,0,0,0,0,0,0,0,0,0,0,0,0,0,0,0,0,0,0,0,0,0,0,0,0,0,0,0,0,0"/>
                </v:shape>
                <v:shape id="Freeform 359" o:spid="_x0000_s1380" style="position:absolute;left:27971;top:30654;width:619;height:842;visibility:visible;mso-wrap-style:square;v-text-anchor:top" coordsize="119,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O/VcEA&#10;AADdAAAADwAAAGRycy9kb3ducmV2LnhtbERPS4vCMBC+C/6HMAt7KWuqh1W6pmUpCLI3n+BtaMam&#10;2ExKE7X+eyMseJuP7znLYrCtuFHvG8cKppMUBHHldMO1gv1u9bUA4QOyxtYxKXiQhyIfj5aYaXfn&#10;Dd22oRYxhH2GCkwIXSalrwxZ9BPXEUfu7HqLIcK+lrrHewy3rZyl6be02HBsMNhRaai6bK9WAVo6&#10;HJPk+JeWvrR8SsxhXxulPj+G3x8QgYbwFv+71zrOn85n8PomniDz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hTv1XBAAAA3QAAAA8AAAAAAAAAAAAAAAAAmAIAAGRycy9kb3du&#10;cmV2LnhtbFBLBQYAAAAABAAEAPUAAACGAwAAAAA=&#10;" path="m119,151r,3l117,155r-1,1l114,156r-3,l108,156r-5,l100,156r-2,l97,155r-2,-1l95,151r,-13l85,146r-11,8l63,158r-13,1l39,159,29,156r-9,-3l14,148,8,142,3,134,,126,,114,,103,5,94r5,-9l19,79,29,74,42,70,56,68,72,66r20,l92,55r,-7l90,41,88,34,84,31,81,27,74,25,68,22r-8,l50,22r-9,3l34,27r-6,2l23,32r-5,2l14,37r-1,l12,37,10,36r-1,l8,34r,-1l8,31,7,28r,-1l7,23,8,20r,-2l10,16r3,-3l18,11,24,9,30,6,37,4,45,2,53,1,62,,77,1,88,4,98,7r7,8l111,22r4,9l117,42r2,12l119,151xm92,86r-23,l60,86r-9,3l44,90r-7,4l33,97r-3,5l28,107r,6l29,124r5,8l42,137r13,1l65,138r8,-5l83,127r9,-10l92,86xe" fillcolor="black" stroked="f">
                  <v:path arrowok="t" o:connecttype="custom" o:connectlocs="61913,81492;60352,82550;57751,82550;53589,82550;50987,82550;49426,81492;49426,73025;38501,81492;26014,84138;15088,82550;7284,78317;1561,70909;0,60325;2601,49742;9885,41804;21852,37042;37460,34925;47866,29104;46825,21696;43703,16404;38501,13229;31217,11642;21331,13229;14568,15346;9365,17992;6764,19579;5203,19050;4162,17992;4162,16404;3642,14288;4162,10583;5203,8467;9365,5821;15608,3175;23412,1058;32257,0;45784,2117;54629,7938;59832,16404;61913,28575;47866,45509;31217,45509;22892,47625;17169,51329;14568,56621;15088,65617;21852,72496;33818,73025;43183,67205;47866,45509" o:connectangles="0,0,0,0,0,0,0,0,0,0,0,0,0,0,0,0,0,0,0,0,0,0,0,0,0,0,0,0,0,0,0,0,0,0,0,0,0,0,0,0,0,0,0,0,0,0,0,0,0,0"/>
                  <o:lock v:ext="edit" verticies="t"/>
                </v:shape>
                <v:shape id="Freeform 360" o:spid="_x0000_s1381" style="position:absolute;left:28733;top:30353;width:826;height:1143;visibility:visible;mso-wrap-style:square;v-text-anchor:top" coordsize="156,2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zEpsMA&#10;AADdAAAADwAAAGRycy9kb3ducmV2LnhtbERPS4vCMBC+L/gfwix4W9MqqHSNsiiKIHvwcfA4NrNt&#10;aTOpTdTqr98Igrf5+J4zmbWmEldqXGFZQdyLQBCnVhecKTjsl19jEM4ja6wsk4I7OZhNOx8TTLS9&#10;8ZauO5+JEMIuQQW593UipUtzMuh6tiYO3J9tDPoAm0zqBm8h3FSyH0VDabDg0JBjTfOc0nJ3MQro&#10;l7Lj4rSKH4Oj1ptyXJanc6RU97P9+QbhqfVv8cu91mF+PBrA85twgp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zEpsMAAADdAAAADwAAAAAAAAAAAAAAAACYAgAAZHJzL2Rv&#10;d25yZXYueG1sUEsFBgAAAAAEAAQA9QAAAIgDAAAAAA==&#10;" path="m144,61r5,l151,63r1,3l152,69r,139l152,210r,1l151,212r-1,l149,213r-3,l142,213r-2,l135,213r-2,l130,213r-1,-1l128,212r-2,-1l126,210r,-2l126,83r-75,l51,163r2,13l56,185r5,6l71,192r4,l78,192r3,-1l83,191r3,-1l87,189r1,l90,189r1,l92,189r,1l93,190r,1l93,194r,2l93,199r,3l93,206r-1,2l91,210r-1,1l87,212r-2,1l81,213r-3,2l75,215r-4,1l67,216,56,215r-8,-3l40,210r-5,-7l30,197r-3,-8l25,179r,-12l25,83,5,83,2,82,1,80,,77,,72,,68,,67,1,64r,-1l2,62r,-1l3,61r2,l25,61r,-35l25,25r,-1l27,22r1,l29,21r3,l34,21r4,l41,21r4,l48,21r1,1l50,22r1,2l51,25r,1l51,61r93,xm156,16r-1,8l152,29r-5,2l139,32r-8,-1l126,29r-2,-5l123,16r1,-8l126,4,131,r9,l147,r5,4l155,8r1,8xm102,61r,xe" fillcolor="black" stroked="f">
                  <v:path arrowok="t" o:connecttype="custom" o:connectlocs="78846,32279;80433,34925;80433,110067;80433,111654;79375,112183;77258,112712;74083,112712;70379,112712;68263,112183;66675,111654;66675,110067;26987,43921;28046,93133;32279,101071;39688,101600;42863,101071;45508,100542;46567,100013;48154,100013;48683,100542;49213,101071;49213,103717;49213,106892;48683,110067;47625,111654;44979,112712;41275,113771;37571,114300;29633,113771;21167,111125;15875,104246;13229,94721;13229,43921;1058,43392;0,40746;0,35983;529,33867;1058,32808;1588,32279;13229,32279;13229,13229;14287,11642;15346,11113;17992,11113;21696,11113;25400,11113;26458,11642;26987,13229;26987,32279;82550,8467;80433,15346;73554,16933;66675,15346;65087,8467;66675,2117;74083,0;80433,2117;82550,8467;53975,32279" o:connectangles="0,0,0,0,0,0,0,0,0,0,0,0,0,0,0,0,0,0,0,0,0,0,0,0,0,0,0,0,0,0,0,0,0,0,0,0,0,0,0,0,0,0,0,0,0,0,0,0,0,0,0,0,0,0,0,0,0,0,0"/>
                  <o:lock v:ext="edit" verticies="t"/>
                </v:shape>
                <v:shape id="Freeform 361" o:spid="_x0000_s1382" style="position:absolute;left:29749;top:30654;width:762;height:842;visibility:visible;mso-wrap-style:square;v-text-anchor:top" coordsize="144,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ymMsMA&#10;AADdAAAADwAAAGRycy9kb3ducmV2LnhtbERPS2sCMRC+C/6HMIXeNFFKla1RRKgUvNQHeh0202Tp&#10;ZrLdpLr21zeC4G0+vufMFp2vxZnaWAXWMBoqEMRlMBVbDYf9+2AKIiZkg3Vg0nClCIt5vzfDwoQL&#10;b+m8S1bkEI4FanApNYWUsXTkMQ5DQ5y5r9B6TBm2VpoWLznc13Ks1Kv0WHFucNjQylH5vfv1GsKP&#10;U3atNtfGnMZ2/Rc3y8/jROvnp275BiJRlx7iu/vD5PmjyQvcvsknyP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MymMsMAAADdAAAADwAAAAAAAAAAAAAAAACYAgAAZHJzL2Rv&#10;d25yZXYueG1sUEsFBgAAAAAEAAQA9QAAAIgDAAAAAA==&#10;" path="m144,77r-1,18l139,111r-5,13l125,137r-9,9l102,153r-15,5l70,159,53,158,39,154,27,148,17,138,8,127,3,113,,98,,81,,64,3,48,10,34,18,23,28,13,40,6,55,1,72,,90,1r14,5l117,12r10,9l134,32r5,13l143,60r1,17xm116,80r,-11l113,58,111,48r-4,-9l101,32,93,27,83,23,72,22,61,23,51,27r-7,5l38,38r-5,9l29,57,28,68,27,79r1,12l29,101r3,11l37,119r5,8l50,132r9,3l71,137r11,-2l91,133r8,-5l106,121r5,-8l113,103r3,-11l116,80xe" fillcolor="black" stroked="f">
                  <v:path arrowok="t" o:connecttype="custom" o:connectlocs="75671,50271;70908,65617;61383,77259;46038,83609;28046,83609;14287,78317;4233,67205;0,51859;0,33867;5292,17992;14817,6879;29104,529;47625,529;61912,6350;70908,16933;75671,31750;61383,42334;59796,30692;56621,20638;49213,14288;38100,11642;26987,14288;20108,20108;15346,30163;14287,41804;15346,53446;19579,62971;26458,69850;37571,72496;48154,70380;56092,64030;59796,54504;61383,42334" o:connectangles="0,0,0,0,0,0,0,0,0,0,0,0,0,0,0,0,0,0,0,0,0,0,0,0,0,0,0,0,0,0,0,0,0"/>
                  <o:lock v:ext="edit" verticies="t"/>
                </v:shape>
                <v:shape id="Freeform 362" o:spid="_x0000_s1383" style="position:absolute;left:30718;top:30654;width:651;height:826;visibility:visible;mso-wrap-style:square;v-text-anchor:top" coordsize="123,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ppUcQA&#10;AADdAAAADwAAAGRycy9kb3ducmV2LnhtbERP32vCMBB+H/g/hBN8m6ni3OiMIoJ0Q6HOyZ6P5taW&#10;NZeSZLb+90YQfLuP7+ctVr1pxJmcry0rmIwTEMSF1TWXCk7f2+c3ED4ga2wsk4ILeVgtB08LTLXt&#10;+IvOx1CKGMI+RQVVCG0qpS8qMujHtiWO3K91BkOErpTaYRfDTSOnSTKXBmuODRW2tKmo+Dv+GwW5&#10;PGRZ8ZPt57tuts2z/HD6dGulRsN+/Q4iUB8e4rv7Q8f5k9cXuH0TT5DL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aaVHEAAAA3QAAAA8AAAAAAAAAAAAAAAAAmAIAAGRycy9k&#10;b3ducmV2LnhtbFBLBQYAAAAABAAEAPUAAACJAwAAAAA=&#10;" path="m123,151r,2l123,154r-1,1l121,155r-1,1l117,156r-2,l111,156r-4,l104,156r-2,l100,155r-1,l99,154r-1,-1l98,151r,-83l98,55,95,48,94,41,90,34,86,29,80,26,74,23r-7,l57,25,47,31,37,38,26,50r,101l26,153r,1l25,155r-1,l22,156r-2,l16,156r-3,l9,156r-3,l4,156,3,155r-2,l,154r,-1l,151,,7,,6,,5r,l3,4r1,l6,2r3,l11,2r4,l17,2r3,2l21,4r1,1l22,5r2,1l24,7r,20l36,15,48,7,61,1,73,,86,1,96,5r10,6l112,18r6,9l121,38r2,11l123,64r,87xe" fillcolor="black" stroked="f">
                  <v:path arrowok="t" o:connecttype="custom" o:connectlocs="65088,80963;64559,82021;63500,82550;60855,82550;56621,82550;53975,82550;52388,82021;51859,80963;51859,35983;50271,25400;47625,17992;42334,13758;35454,12171;24871,16404;13758,26458;13758,80963;13229,82021;11642,82550;8467,82550;4763,82550;2117,82550;529,82021;0,80963;0,3704;0,2646;1588,2117;3175,1058;5821,1058;8996,1058;11113,2117;11642,2646;12700,3704;19050,7937;32279,529;45509,529;56092,5821;62442,14287;65088,25929;65088,79904" o:connectangles="0,0,0,0,0,0,0,0,0,0,0,0,0,0,0,0,0,0,0,0,0,0,0,0,0,0,0,0,0,0,0,0,0,0,0,0,0,0,0"/>
                </v:shape>
                <v:shape id="Freeform 363" o:spid="_x0000_s1384" style="position:absolute;left:24717;top:33401;width:905;height:1127;visibility:visible;mso-wrap-style:square;v-text-anchor:top" coordsize="169,2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YWaccA&#10;AADdAAAADwAAAGRycy9kb3ducmV2LnhtbESPT2vCQBDF7wW/wzKCt7pRxD+pq6gghHqqKZXehuw0&#10;Sc3OhuxqYj99VxC8zfDevN+b5bozlbhS40rLCkbDCARxZnXJuYLPdP86B+E8ssbKMim4kYP1qvey&#10;xFjblj/oevS5CCHsYlRQeF/HUrqsIINuaGvioP3YxqAPa5NL3WAbwk0lx1E0lQZLDoQCa9oVlJ2P&#10;FxO4v5t3Sv++Wvy+pYfsNEm2s4VVatDvNm8gPHX+aX5cJzrUH82mcP8mjCB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RGFmnHAAAA3QAAAA8AAAAAAAAAAAAAAAAAmAIAAGRy&#10;cy9kb3ducmV2LnhtbFBLBQYAAAAABAAEAPUAAACMAwAAAAA=&#10;" path="m169,31r,3l169,37r,1l168,40r,2l166,42r-1,1l164,43r-3,-1l158,39r-5,-2l145,33r-7,-4l128,26,117,23r-15,l86,24,72,29,59,37,49,47,41,59,35,74,30,88r,18l30,125r5,16l41,156r10,11l60,177r14,6l88,188r16,1l113,188r10,-1l132,183r9,-3l141,119r-48,l90,119r-1,-2l88,113r,-5l88,104r,-1l89,101r,-1l90,98r,-1l91,97r2,l159,97r1,l163,97r1,1l165,100r1,1l168,102r1,2l169,108r,79l169,191r-1,3l165,197r-4,2l157,202r-8,2l142,207r-8,2l126,210r-8,2l110,213r-8,l79,212,59,205,41,197,27,185,15,170,8,151,1,132,,108,1,85,8,64,16,44,28,29,43,16,62,7,81,1,104,r11,l126,2r10,2l144,7r8,3l158,13r5,3l165,18r3,3l169,23r,3l169,31xe" fillcolor="black" stroked="f">
                  <v:path arrowok="t" o:connecttype="custom" o:connectlocs="90488,17992;90488,20108;89953,22225;88346,22754;86205,22225;81921,19579;73890,15346;62646,12171;46047,12700;31590,19579;21953,31221;16063,46567;16063,66146;21953,82550;32126,93663;47118,99484;60504,99484;70677,96838;75496,62971;48189,62971;47118,59796;47118,55034;47653,53446;48189,51859;48724,51329;85134,51329;87275,51329;88346,52917;89953,53975;90488,57150;90488,101071;88346,104246;84063,106892;76031,109538;67464,111125;58898,112713;42299,112184;21953,104246;8031,89959;535,69850;535,44979;8567,23283;23024,8467;43370,529;61575,0;72819,2117;81386,5292;87275,8467;89953,11113;90488,13758" o:connectangles="0,0,0,0,0,0,0,0,0,0,0,0,0,0,0,0,0,0,0,0,0,0,0,0,0,0,0,0,0,0,0,0,0,0,0,0,0,0,0,0,0,0,0,0,0,0,0,0,0,0"/>
                </v:shape>
                <v:shape id="Freeform 364" o:spid="_x0000_s1385" style="position:absolute;left:25876;top:33337;width:143;height:1175;visibility:visible;mso-wrap-style:square;v-text-anchor:top" coordsize="27,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2IKWsMA&#10;AADdAAAADwAAAGRycy9kb3ducmV2LnhtbERP24rCMBB9X/Afwgi+aVqRVapRRHCRhXW9fcDQjE21&#10;mXSbqN2/NwvCvs3hXGe2aG0l7tT40rGCdJCAIM6dLrlQcDqu+xMQPiBrrByTgl/ysJh33maYaffg&#10;Pd0PoRAxhH2GCkwIdSalzw1Z9ANXE0fu7BqLIcKmkLrBRwy3lRwmybu0WHJsMFjTylB+Pdysgg8e&#10;lfIn/dp9X46fxl1Wt+tptFWq122XUxCB2vAvfrk3Os5Px2P4+yaeIO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2IKWsMAAADdAAAADwAAAAAAAAAAAAAAAACYAgAAZHJzL2Rv&#10;d25yZXYueG1sUEsFBgAAAAAEAAQA9QAAAIgDAAAAAA==&#10;" path="m27,219r,2l26,222r,1l25,223r-3,1l20,224r-3,l13,224r-3,l7,224r-2,l4,223r-3,l1,222r,-1l,219,,5r1,l1,4,1,3,4,2r1,l7,2,10,r3,l17,r3,2l22,2r3,l26,3r,1l27,5r,l27,219xe" fillcolor="black" stroked="f">
                  <v:path arrowok="t" o:connecttype="custom" o:connectlocs="14288,114853;14288,115902;13759,116426;13759,116951;13230,116951;11642,117475;10584,117475;8996,117475;6879,117475;5292,117475;3704,117475;2646,117475;2117,116951;529,116951;529,116426;529,115902;0,114853;0,2622;529,2622;529,2098;529,1573;2117,1049;2646,1049;3704,1049;5292,0;6879,0;8996,0;10584,1049;11642,1049;13230,1049;13759,1573;13759,2098;14288,2622;14288,2622;14288,114853" o:connectangles="0,0,0,0,0,0,0,0,0,0,0,0,0,0,0,0,0,0,0,0,0,0,0,0,0,0,0,0,0,0,0,0,0,0,0"/>
                </v:shape>
                <v:shape id="Freeform 365" o:spid="_x0000_s1386" style="position:absolute;left:26273;top:33702;width:651;height:826;visibility:visible;mso-wrap-style:square;v-text-anchor:top" coordsize="124,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antcYA&#10;AADdAAAADwAAAGRycy9kb3ducmV2LnhtbESPT2vDMAzF74V9B6PBLmV1+oe1pHVLN+gYvSUbPYtY&#10;TcJiOcRu6n376TDYTeI9vffT7pBcp0YaQuvZwHyWgSKuvG25NvD1eXregAoR2WLnmQz8UIDD/mGy&#10;w9z6Oxc0lrFWEsIhRwNNjH2udagachhmvicW7eoHh1HWodZ2wLuEu04vsuxFO2xZGhrs6a2h6ru8&#10;OQPpluG4qop6MaXjK71flqfzemnM02M6bkFFSvHf/Hf9YQV/vhZc+UZG0P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dantcYAAADdAAAADwAAAAAAAAAAAAAAAACYAgAAZHJz&#10;L2Rvd25yZXYueG1sUEsFBgAAAAAEAAQA9QAAAIsDAAAAAA==&#10;" path="m124,149r,2l124,152r-1,1l122,153r-1,1l118,154r-2,l113,154r-3,l107,154r-2,l103,153r-1,l101,152r,-1l101,149r,-18l89,143r-13,8l64,156r-12,1l38,157,27,152r-8,-5l12,140,6,131,2,120,1,108,,93,,5,,4r1,l1,3,2,2r3,l7,r3,l14,r3,l20,r2,2l25,2r1,1l26,4r1,l27,5r,84l27,101r1,9l31,117r4,7l38,129r6,2l51,133r7,2l68,133r10,-6l87,119,99,106,99,5r,-1l99,4r1,-1l101,2r1,l105,r2,l111,r4,l118,r3,2l122,2r1,1l124,4r,l124,5r,144xe" fillcolor="black" stroked="f">
                  <v:path arrowok="t" o:connecttype="custom" o:connectlocs="65088,79395;64563,80447;63513,80973;60889,80973;57739,80973;55115,80973;53540,80447;53015,79395;53015,68879;39893,79395;27295,82550;14172,79921;6299,73611;1050,63096;0,48899;0,2103;525,1577;2625,1052;5249,0;8923,0;11548,1052;13647,1577;14172,2103;14172,46796;14697,57838;18372,65199;23096,68879;30444,70982;40942,66776;51965,55734;51965,2103;52490,1577;53540,1052;56165,0;60364,0;63513,1052;64563,1577;65088,2103;65088,78344" o:connectangles="0,0,0,0,0,0,0,0,0,0,0,0,0,0,0,0,0,0,0,0,0,0,0,0,0,0,0,0,0,0,0,0,0,0,0,0,0,0,0"/>
                </v:shape>
                <v:shape id="Freeform 366" o:spid="_x0000_s1387" style="position:absolute;left:27130;top:33702;width:603;height:826;visibility:visible;mso-wrap-style:square;v-text-anchor:top" coordsize="113,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k/MMEA&#10;AADdAAAADwAAAGRycy9kb3ducmV2LnhtbERP24rCMBB9X/Afwgi+rakXVq1GEUXwRVgvHzA0Y1tt&#10;JiWJWv16s7Dg2xzOdWaLxlTiTs6XlhX0ugkI4szqknMFp+PmewzCB2SNlWVS8CQPi3nra4aptg/e&#10;0/0QchFD2KeooAihTqX0WUEGfdfWxJE7W2cwROhyqR0+YripZD9JfqTBkmNDgTWtCsquh5tRMMx5&#10;falKMm5kfsfXwWsicaeV6rSb5RREoCZ8xP/urY7ze6MJ/H0TT5Dz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vJPzDBAAAA3QAAAA8AAAAAAAAAAAAAAAAAmAIAAGRycy9kb3du&#10;cmV2LnhtbFBLBQYAAAAABAAEAPUAAACGAwAAAAA=&#10;" path="m113,130r,2l113,134r,2l113,137r-1,1l112,139r-1,2l109,143r-2,1l102,148r-5,2l91,153r-6,2l79,157r-8,1l64,158,49,157,37,153,24,147r-8,-9l8,127,4,114,,99,,80,1,61,5,45,11,30,20,19r8,-9l40,4,53,,68,r6,l80,1r6,2l92,4r5,2l102,9r4,2l108,14r1,1l111,16r1,1l112,20r,1l113,22r,3l113,27r,6l112,36r-3,2l108,38r-2,l102,36,98,33,95,31,90,27,82,25,75,22r-9,l58,22,43,30r-6,7l33,45,28,66,27,79r1,14l29,104r4,10l38,121r5,6l50,132r8,2l68,136r8,-2l84,132r6,-2l95,126r5,-4l103,120r4,-3l109,117r2,l111,117r1,1l112,120r1,1l113,123r,3l113,130xe" fillcolor="black" stroked="f">
                  <v:path arrowok="t" o:connecttype="custom" o:connectlocs="60325,68966;60325,71056;59791,72101;59257,73668;57122,75235;51783,78370;45377,80983;37903,82550;26159,82028;12812,76803;4271,66353;0,51724;534,31871;5872,15674;14948,5225;28294,0;39505,0;45911,1567;51783,3135;56588,5747;58190,7837;59791,8882;59791,10972;60325,13062;60325,17241;58190,19854;56588,19854;52317,17241;48046,14107;40039,11494;30963,11494;19752,19331;14948,34483;14948,48590;17617,59561;22956,66353;30963,70011;40573,70011;48046,67921;53385,63741;57122,61129;59257,61129;59791,61651;60325,63219;60325,65831" o:connectangles="0,0,0,0,0,0,0,0,0,0,0,0,0,0,0,0,0,0,0,0,0,0,0,0,0,0,0,0,0,0,0,0,0,0,0,0,0,0,0,0,0,0,0,0,0"/>
                </v:shape>
                <v:shape id="Freeform 367" o:spid="_x0000_s1388" style="position:absolute;left:27924;top:33702;width:651;height:826;visibility:visible;mso-wrap-style:square;v-text-anchor:top" coordsize="124,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XblMUA&#10;AADdAAAADwAAAGRycy9kb3ducmV2LnhtbESPQWvCQBCF70L/wzKFXsRsjNKG6Cq2YCnetMXzkB2T&#10;0OxsyK5J+u87h0JvM7w3732z3U+uVQP1ofFsYJmkoIhLbxuuDHx9Hhc5qBCRLbaeycAPBdjvHmZb&#10;LKwf+UzDJVZKQjgUaKCOsSu0DmVNDkPiO2LRbr53GGXtK217HCXctTpL02ftsGFpqLGjt5rK78vd&#10;GZjuKQ7r8lxlczq80vt1dTy9rIx5epwOG1CRpvhv/rv+sIK/zIVfvpER9O4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dduUxQAAAN0AAAAPAAAAAAAAAAAAAAAAAJgCAABkcnMv&#10;ZG93bnJldi54bWxQSwUGAAAAAAQABAD1AAAAigMAAAAA&#10;" path="m124,149r,2l124,152r-1,1l122,153r-2,1l118,154r-3,l113,154r-4,l107,154r-3,l103,153r-1,l101,152r,-1l101,149r,-18l88,143r-12,8l64,156r-13,1l38,157,28,152,18,147r-6,-7l6,131,2,120,1,108,,93,,5,,4r1,l1,3,3,2r2,l7,,9,r4,l17,r2,l22,2r2,l26,3r,1l27,4r,1l27,89r,12l28,110r2,7l34,124r4,5l44,131r6,2l58,135r9,-2l77,127r10,-8l98,106,98,5r,-1l98,4,99,3r2,-1l102,2,104,r4,l112,r3,l118,r2,2l122,2r1,1l124,4r,l124,5r,144xe" fillcolor="black" stroked="f">
                  <v:path arrowok="t" o:connecttype="custom" o:connectlocs="65088,79395;64563,80447;62988,80973;60364,80973;57214,80973;54590,80973;53540,80447;53015,79395;53015,68879;39893,79395;26770,82550;14697,79921;6299,73611;1050,63096;0,48899;0,2103;525,1577;2625,1052;4724,0;8923,0;11548,1052;13647,1577;14172,2103;14172,46796;14697,57838;17847,65199;23096,68879;30444,70982;40418,66776;51441,55734;51441,2103;51965,1577;53540,1052;56690,0;60364,0;62988,1052;64563,1577;65088,2103;65088,78344" o:connectangles="0,0,0,0,0,0,0,0,0,0,0,0,0,0,0,0,0,0,0,0,0,0,0,0,0,0,0,0,0,0,0,0,0,0,0,0,0,0,0"/>
                </v:shape>
                <v:shape id="Freeform 368" o:spid="_x0000_s1389" style="position:absolute;left:28829;top:33686;width:460;height:826;visibility:visible;mso-wrap-style:square;v-text-anchor:top" coordsize="85,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7BhRcQA&#10;AADdAAAADwAAAGRycy9kb3ducmV2LnhtbERPS2vCQBC+C/6HZQQvUjfxUCR1FakKCj20Pu5jdvKg&#10;2dmYXZPYX98tFLzNx/ecxao3lWipcaVlBfE0AkGcWl1yruB82r3MQTiPrLGyTAoe5GC1HA4WmGjb&#10;8Re1R5+LEMIuQQWF93UipUsLMuimtiYOXGYbgz7AJpe6wS6Em0rOouhVGiw5NBRY03tB6ffxbhR8&#10;nie3Lv/ZXA+Z/9he15G81Fmr1HjUr99AeOr9U/zv3uswP57H8PdNOEE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uwYUXEAAAA3QAAAA8AAAAAAAAAAAAAAAAAmAIAAGRycy9k&#10;b3ducmV2LnhtbFBLBQYAAAAABAAEAPUAAACJAwAAAAA=&#10;" path="m85,17r,4l85,23r-1,3l84,27r,1l83,30r-1,l80,30r-1,l78,30,75,28,73,27r-2,l68,26r-2,l62,26r-4,l54,27r-3,3l46,32r-4,5l37,42r-5,7l27,57r,94l27,153r-1,1l25,155r-1,l22,156r-2,l18,156r-4,l10,156r-2,l5,156,3,155r-1,l2,154,,153r,-2l,7,,6r2,l2,5,3,4r1,l6,2r3,l13,2r3,l19,2r1,2l22,4r2,1l24,6r,l25,7r,21l30,21r6,-6l41,10,46,6,50,4,54,1r5,l64,r2,l68,1r4,l74,1r3,1l79,2r3,2l83,5r1,l84,6r,1l84,9r,1l85,11r,3l85,17xe" fillcolor="black" stroked="f">
                  <v:path arrowok="t" o:connecttype="custom" o:connectlocs="46038,11113;45496,13758;45496,14817;44413,15875;42788,15875;40622,14817;38455,14287;35747,13758;31414,13758;27623,15875;22748,19579;17332,25929;14624,79904;14082,81492;12999,82021;10832,82550;7583,82550;4333,82550;1625,82021;1083,81492;0,79904;0,3175;1083,2646;2166,2117;4875,1058;8666,1058;10832,2117;12999,2646;12999,3175;13541,14817;19498,7937;24915,3175;29248,529;34664,0;36830,529;40080,529;42788,1058;44955,2646;45496,3175;45496,4763;46038,5821;46038,8996" o:connectangles="0,0,0,0,0,0,0,0,0,0,0,0,0,0,0,0,0,0,0,0,0,0,0,0,0,0,0,0,0,0,0,0,0,0,0,0,0,0,0,0,0,0"/>
                </v:shape>
                <v:shape id="Freeform 369" o:spid="_x0000_s1390" style="position:absolute;left:29368;top:33686;width:762;height:842;visibility:visible;mso-wrap-style:square;v-text-anchor:top" coordsize="144,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zr+sMA&#10;AADdAAAADwAAAGRycy9kb3ducmV2LnhtbERPTWsCMRC9F/wPYQreuol7qLI1ihSUghe1pb0Om2my&#10;dDNZN1HX/vpGEHqbx/uc+XLwrThTH5vAGiaFAkFcB9Ow1fDxvn6agYgJ2WAbmDRcKcJyMXqYY2XC&#10;hfd0PiQrcgjHCjW4lLpKylg78hiL0BFn7jv0HlOGvZWmx0sO960slXqWHhvODQ47enVU/xxOXkM4&#10;OmU3anvtzFdpN79xu9p9TrUePw6rFxCJhvQvvrvfTJ4/mZVw+yafIB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bzr+sMAAADdAAAADwAAAAAAAAAAAAAAAACYAgAAZHJzL2Rv&#10;d25yZXYueG1sUEsFBgAAAAAEAAQA9QAAAIgDAAAAAA==&#10;" path="m144,79r,17l139,111r-5,13l126,137r-10,10l102,153r-13,5l70,159,53,158,39,154,27,148,17,138,10,128,5,113,1,99,,81,1,64,5,49,10,34,19,23r9,-9l42,6,55,1,74,,91,1r14,5l117,12r10,9l134,32r6,14l144,60r,19xm117,80l116,69,115,58,112,48r-5,-9l101,32,94,27,85,23,73,22,62,23,52,27r-8,5l38,38r-5,9l31,57,28,68r,11l28,91r2,11l32,112r5,7l43,127r8,5l60,135r12,2l83,137r9,-4l100,128r6,-7l111,113r2,-10l116,92r1,-12xe" fillcolor="black" stroked="f">
                  <v:path arrowok="t" o:connecttype="custom" o:connectlocs="76200,50800;70908,65617;61383,77788;47096,83609;28046,83609;14287,78317;5292,67734;529,52388;529,33867;5292,17992;14817,7408;29104,529;48154,529;61912,6350;70908,16933;76200,31750;61912,42334;60854,30692;56621,20638;49742,14288;38629,11642;27517,14288;20108,20108;16404,30163;14817,41804;15875,53975;19579,62971;26987,69850;38100,72496;48683,70380;56092,64030;59796,54504;61912,42334" o:connectangles="0,0,0,0,0,0,0,0,0,0,0,0,0,0,0,0,0,0,0,0,0,0,0,0,0,0,0,0,0,0,0,0,0"/>
                  <o:lock v:ext="edit" verticies="t"/>
                </v:shape>
                <v:shape id="Freeform 370" o:spid="_x0000_s1391" style="position:absolute;left:30337;top:33686;width:651;height:826;visibility:visible;mso-wrap-style:square;v-text-anchor:top" coordsize="124,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EWisIA&#10;AADdAAAADwAAAGRycy9kb3ducmV2LnhtbERPS4vCMBC+L+x/CLPgZdG0CiLVKLuLghfB18Hj0Ixt&#10;sZl0k6jtvzeC4G0+vufMFq2pxY2crywrSAcJCOLc6ooLBcfDqj8B4QOyxtoyKejIw2L++THDTNs7&#10;7+i2D4WIIewzVFCG0GRS+rwkg35gG+LIna0zGCJ0hdQO7zHc1HKYJGNpsOLYUGJDfyXll/3VKPjF&#10;sNkux4ek+5bdf3fyqXFYK9X7an+mIAK14S1+udc6zk8nI3h+E0+Q8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sRaKwgAAAN0AAAAPAAAAAAAAAAAAAAAAAJgCAABkcnMvZG93&#10;bnJldi54bWxQSwUGAAAAAAQABAD1AAAAhwMAAAAA&#10;" path="m124,151r,2l123,154r,1l122,155r-3,1l117,156r-3,l110,156r-3,l104,156r-2,l99,155r-1,l98,154r-1,-1l97,151r,-83l97,55,96,48,93,41,89,34,86,30,80,26,73,23r-7,l56,25,46,31r-9,7l25,52r,99l25,153r,1l24,155r-1,l22,156r-3,l17,156r-4,l9,156r-3,l3,156,2,155r-1,l,154r,-1l,151,,7,,6r,l1,5,2,4r1,l6,2r2,l12,2r2,l17,2r2,2l21,4r1,1l23,6r,l23,7r,20l35,15,48,7,60,1,72,,86,1,96,5r10,6l112,18r6,9l122,38r1,11l124,64r,87xe" fillcolor="black" stroked="f">
                  <v:path arrowok="t" o:connecttype="custom" o:connectlocs="65088,80963;64563,82021;62463,82550;59839,82550;56165,82550;53540,82550;51441,82021;50916,80963;50916,35983;50391,25400;46716,17992;41992,13758;34644,12171;24146,16404;13123,27517;13123,80963;12598,82021;11548,82550;8923,82550;4724,82550;1575,82550;525,82021;0,80963;0,3704;0,3175;1050,2117;3149,1058;6299,1058;8923,1058;11023,2117;12073,3175;12073,3704;18372,7937;31494,529;45142,529;55640,5821;61939,14287;64563,25929;65088,79904" o:connectangles="0,0,0,0,0,0,0,0,0,0,0,0,0,0,0,0,0,0,0,0,0,0,0,0,0,0,0,0,0,0,0,0,0,0,0,0,0,0,0"/>
                </v:shape>
                <v:shape id="Freeform 371" o:spid="_x0000_s1392" style="position:absolute;left:31226;top:33385;width:174;height:1127;visibility:visible;mso-wrap-style:square;v-text-anchor:top" coordsize="34,2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F/+cMA&#10;AADdAAAADwAAAGRycy9kb3ducmV2LnhtbERP24rCMBB9X/Afwgi+LJpWZCnVKLqiCPsgXj5gaMa2&#10;2ExKkzX1742wsG9zONdZrHrTiAd1rrasIJ0kIIgLq2suFVwvu3EGwnlkjY1lUvAkB6vl4GOBubaB&#10;T/Q4+1LEEHY5Kqi8b3MpXVGRQTexLXHkbrYz6CPsSqk7DDHcNHKaJF/SYM2xocKWvisq7udfo+Dn&#10;lG6n+5BlbROu980zHG/686jUaNiv5yA89f5f/Oc+6Dg/zWbw/iaeIJ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lF/+cMAAADdAAAADwAAAAAAAAAAAAAAAACYAgAAZHJzL2Rv&#10;d25yZXYueG1sUEsFBgAAAAAEAAQA9QAAAIgDAAAAAA==&#10;" path="m30,208r,2l30,211r-1,1l27,212r-1,1l24,213r-3,l18,213r-4,l10,213r-2,l6,212r-1,l4,211r,-1l4,208,4,64r,-1l4,63,5,62,6,61r2,l10,59r4,l18,59r3,l24,59r2,2l27,61r2,1l30,63r,l30,64r,144xm34,16r-2,8l30,29r-5,2l16,32,9,31,4,29,2,25,,16,2,8,4,4,9,r9,l25,r5,4l32,8r2,8xe" fillcolor="black" stroked="f">
                  <v:path arrowok="t" o:connecttype="custom" o:connectlocs="15409,110067;15409,111125;15409,111655;14895,112184;13868,112184;13354,112713;12327,112713;10786,112713;9245,112713;7191,112713;5136,112713;4109,112713;3082,112184;2568,112184;2054,111655;2054,111125;2054,110067;2054,33867;2054,33338;2054,33338;2568,32808;3082,32279;4109,32279;5136,31221;7191,31221;9245,31221;10786,31221;12327,31221;13354,32279;13868,32279;14895,32808;15409,33338;15409,33338;15409,33867;15409,110067;17463,8467;16436,12700;15409,15346;12840,16404;8218,16933;4623,16404;2054,15346;1027,13229;0,8467;1027,4233;2054,2117;4623,0;9245,0;12840,0;15409,2117;16436,4233;17463,8467" o:connectangles="0,0,0,0,0,0,0,0,0,0,0,0,0,0,0,0,0,0,0,0,0,0,0,0,0,0,0,0,0,0,0,0,0,0,0,0,0,0,0,0,0,0,0,0,0,0,0,0,0,0,0,0"/>
                  <o:lock v:ext="edit" verticies="t"/>
                </v:shape>
                <v:shape id="Freeform 372" o:spid="_x0000_s1393" style="position:absolute;left:31575;top:34036;width:413;height:111;visibility:visible;mso-wrap-style:square;v-text-anchor:top" coordsize="78,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kisMA&#10;AADdAAAADwAAAGRycy9kb3ducmV2LnhtbERPTWvCQBC9F/oflin0Vje2WEJ0lSAWLPbQ2nofs2MS&#10;kp0N2TGm/74rCL3N433OYjW6Vg3Uh9qzgekkAUVceFtzaeDn++0pBRUE2WLrmQz8UoDV8v5ugZn1&#10;F/6iYS+liiEcMjRQiXSZ1qGoyGGY+I44ciffO5QI+1LbHi8x3LX6OUletcOaY0OFHa0rKpr92Rmg&#10;9COX5NjkXTPsDu3nO9cbeTHm8WHM56CERvkX39xbG+dP0xlcv4kn6O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8kisMAAADdAAAADwAAAAAAAAAAAAAAAACYAgAAZHJzL2Rv&#10;d25yZXYueG1sUEsFBgAAAAAEAAQA9QAAAIgDAAAAAA==&#10;" path="m78,11r,6l77,20r-1,2l73,22,6,22r-3,l2,20,1,16,,11,1,6,2,3,3,,6,,73,r2,l75,r1,1l77,3r,1l78,6r,3l78,11xe" fillcolor="black" stroked="f">
                  <v:path arrowok="t" o:connecttype="custom" o:connectlocs="41275,5557;41275,8587;40746,10103;40217,11113;38629,11113;3175,11113;1588,11113;1058,10103;529,8082;0,5557;529,3031;1058,1515;1588,0;3175,0;38629,0;39688,0;39688,0;40217,505;40746,1515;40746,2021;41275,3031;41275,4546;41275,5557" o:connectangles="0,0,0,0,0,0,0,0,0,0,0,0,0,0,0,0,0,0,0,0,0,0,0"/>
                </v:shape>
                <v:shape id="Freeform 373" o:spid="_x0000_s1394" style="position:absolute;left:26177;top:35512;width:683;height:1191;visibility:visible;mso-wrap-style:square;v-text-anchor:top" coordsize="131,2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x2MIA&#10;AADdAAAADwAAAGRycy9kb3ducmV2LnhtbERPS4vCMBC+C/sfwizsTVNlKdI1iihC2cviA+txaGbb&#10;YjMpSazdf78RBG/z8T1nsRpMK3pyvrGsYDpJQBCXVjdcKTgdd+M5CB+QNbaWScEfeVgt30YLzLS9&#10;8576Q6hEDGGfoYI6hC6T0pc1GfQT2xFH7tc6gyFCV0nt8B7DTStnSZJKgw3Hhho72tRUXg83oyC/&#10;uPxnv9Vtf/ZDsvlMi+9CF0p9vA/rLxCBhvASP925jvOn8xQe38QT5P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77HYwgAAAN0AAAAPAAAAAAAAAAAAAAAAAJgCAABkcnMvZG93&#10;bnJldi54bWxQSwUGAAAAAAQABAD1AAAAhwMAAAAA&#10;" path="m131,219r,1l131,221r-1,l129,222r-1,l126,224r-2,l120,224r-3,l115,224r-2,-2l112,222r-3,-1l109,221r-1,-1l108,219r,-20l97,211r-12,8l72,225r-15,1l43,225,30,220,20,213,12,203,6,192,2,178,,163,,149,,130,3,114,8,101,16,89r7,-9l34,72,46,69,61,67r12,2l85,72r9,6l105,88r,-83l105,3r,l107,2r1,-1l109,1r3,l115,r4,l123,r2,1l128,1r1,l130,2r1,1l131,3r,2l131,219xm105,117l94,104,85,97,75,91,64,89,54,91r-8,3l40,99r-5,8l30,115r-2,10l27,135r,10l27,156r1,11l30,177r4,9l39,193r6,5l53,203r9,l67,203r5,-1l77,200r5,-3l88,193r5,-5l99,182r6,-8l105,117xe" fillcolor="black" stroked="f">
                  <v:path arrowok="t" o:connecttype="custom" o:connectlocs="68263,115902;67742,116429;66700,116956;64615,118009;60968,118009;58883,116956;56799,116429;56278,115902;56278,104839;44293,115375;29702,119063;15633,115902;6253,106946;1042,93775;0,78497;1563,60058;8337,46888;17717,37932;31787,35297;44293,37932;54715,46361;54715,1580;55757,1054;56799,527;59926,0;64094,0;66700,527;67742,1054;68263,1580;68263,115375;48983,54790;39082,47941;28139,47941;20844,52156;15633,60585;14069,71122;14069,82185;15633,93248;20323,101678;27618,106946;34913,106946;40124,105365;45856,101678;51588,95883;54715,61639" o:connectangles="0,0,0,0,0,0,0,0,0,0,0,0,0,0,0,0,0,0,0,0,0,0,0,0,0,0,0,0,0,0,0,0,0,0,0,0,0,0,0,0,0,0,0,0,0"/>
                  <o:lock v:ext="edit" verticies="t"/>
                </v:shape>
                <v:shape id="Freeform 374" o:spid="_x0000_s1395" style="position:absolute;left:27082;top:35861;width:619;height:842;visibility:visible;mso-wrap-style:square;v-text-anchor:top" coordsize="118,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W6PcIA&#10;AADdAAAADwAAAGRycy9kb3ducmV2LnhtbERPTWvCQBC9F/wPywje6sYcVKKbUNSCN6steh2zYzY0&#10;Oxuy25j213eFQm/zeJ+zLgbbiJ46XztWMJsmIIhLp2uuFHy8vz4vQfiArLFxTAq+yUORj57WmGl3&#10;5yP1p1CJGMI+QwUmhDaT0peGLPqpa4kjd3OdxRBhV0nd4T2G20amSTKXFmuODQZb2hgqP09fVsFO&#10;3t7CYjgb7+iCh+02/emvqVKT8fCyAhFoCP/iP/dex/mz5QIe38QTZP4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dbo9wgAAAN0AAAAPAAAAAAAAAAAAAAAAAJgCAABkcnMvZG93&#10;bnJldi54bWxQSwUGAAAAAAQABAD1AAAAhwMAAAAA&#10;" path="m118,152r,1l117,154r-1,1l114,155r-3,2l107,157r-4,l101,155r-3,l97,154r-1,-1l96,152r,-15l86,147r-11,6l63,158r-13,1l39,158,29,155r-8,-3l13,147,7,141,3,133,1,125,,115,1,103,5,94r6,-9l19,79,29,73,42,69,56,67r16,l92,67r,-11l92,47,91,41,88,35,85,30,81,26,75,24,67,21r-8,l50,22r-8,2l34,26r-6,3l22,31r-4,3l15,36r-3,l11,36r-1,l10,35,8,34r,-2l7,31r,-2l7,26r,-4l7,20,8,18r3,-3l13,13r5,-3l23,8,31,5,37,3,45,2,53,r8,l76,,88,4,98,8r8,6l112,21r4,10l118,41r,13l118,152xm92,85r-22,l59,87r-9,1l43,90r-5,3l33,96r-4,5l28,107r-1,7l28,123r6,8l43,137r11,1l64,137r10,-5l82,126,92,116r,-31xe" fillcolor="black" stroked="f">
                  <v:path arrowok="t" o:connecttype="custom" o:connectlocs="61913,80963;60864,82021;58240,83080;54043,83080;51419,82021;50370,80963;50370,72496;39351,80963;26234,84138;15216,82021;6821,77788;1574,70380;0,60855;2623,49742;9969,41804;22037,36513;37777,35454;48271,29634;47746,21696;44598,15875;39351,12700;30956,11113;22037,12700;14691,15346;9444,17992;6296,19050;5247,19050;4197,17992;3673,16404;3673,13758;3673,10583;5772,7938;9444,5292;16265,2646;23611,1058;32006,0;46172,2117;55617,7408;60864,16404;61913,28575;48271,44979;30956,46038;22562,47625;17315,50800;14691,56621;14691,65088;22562,72496;33580,72496;43024,66675;48271,44979" o:connectangles="0,0,0,0,0,0,0,0,0,0,0,0,0,0,0,0,0,0,0,0,0,0,0,0,0,0,0,0,0,0,0,0,0,0,0,0,0,0,0,0,0,0,0,0,0,0,0,0,0,0"/>
                  <o:lock v:ext="edit" verticies="t"/>
                </v:shape>
                <v:shape id="Freeform 375" o:spid="_x0000_s1396" style="position:absolute;left:27844;top:35560;width:826;height:1143;visibility:visible;mso-wrap-style:square;v-text-anchor:top" coordsize="155,2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wz+ccA&#10;AADdAAAADwAAAGRycy9kb3ducmV2LnhtbESPQWsCMRCF7wX/Q5hCbzVrD62uRimCUCiU1hXb47gZ&#10;dxc3kyWJGv9951DobYb35r1vFqvsenWhEDvPBibjAhRx7W3HjYFdtXmcgooJ2WLvmQzcKMJqObpb&#10;YGn9lb/osk2NkhCOJRpoUxpKrWPdksM49gOxaEcfHCZZQ6NtwKuEu14/FcWzdtixNLQ40Lql+rQ9&#10;OwP7z/V3Dj94PFQf79XL7WzzcJgZ83CfX+egEuX0b/67frOCP5kKrnwjI+jl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GMM/nHAAAA3QAAAA8AAAAAAAAAAAAAAAAAmAIAAGRy&#10;cy9kb3ducmV2LnhtbFBLBQYAAAAABAAEAPUAAACMAwAAAAA=&#10;" path="m144,61r5,1l150,63r3,3l153,69r,141l153,211r-1,1l152,212r-2,1l148,213r-3,2l143,215r-4,l136,215r-3,l131,213r-3,l127,212r,l126,211r,-1l126,83r-74,l52,163r,15l56,186r6,7l72,194r3,l78,193r3,l84,191r1,-1l88,190r1,-1l90,189r1,l91,190r1,l92,191r2,2l94,194r,2l94,199r,5l94,206r-2,3l91,210r-1,1l88,212r-3,1l81,215r-3,l74,216r-4,l67,216r-10,l48,213r-7,-3l35,205r-5,-8l27,189,26,179,25,168r,-85l5,83r-2,l1,80,,77,,72,,69,,67,,64,1,63r,-1l3,62,4,61r1,l25,61r,-35l25,25r1,l26,24r1,-1l30,23r2,-2l35,21r3,l42,21r2,l47,23r2,l51,24r,1l52,25r,1l52,61r92,xm155,16r,9l152,29r-4,3l139,32r-8,l127,29r-4,-4l123,16r,-7l127,4r4,-2l139,r9,2l152,4r3,4l155,16xm101,61r,xe" fillcolor="black" stroked="f">
                  <v:path arrowok="t" o:connecttype="custom" o:connectlocs="79355,32808;81485,34925;81485,111125;80952,112183;79887,112712;77224,113771;74029,113771;70833,113771;68170,112712;67638,112183;67105,111125;27694,43921;27694,94192;33020,102129;39944,102658;43139,102129;45269,100542;47400,100013;48465,100013;48997,100542;50063,102129;50063,103717;50063,107950;48997,110596;47932,111654;45269,112712;41541,113771;37281,114300;30357,114300;21836,111125;15977,104246;13847,94721;13315,43921;1598,43921;0,40746;0,36513;0,33867;533,32808;2130,32279;13315,32279;13315,13229;13847,12700;15977,12171;18640,11113;22368,11113;25031,12171;27162,12700;27694,13229;27694,32279;82550,8467;80952,15346;74029,16933;67638,15346;65507,8467;67638,2117;74029,0;80952,2117;82550,8467;53791,32279" o:connectangles="0,0,0,0,0,0,0,0,0,0,0,0,0,0,0,0,0,0,0,0,0,0,0,0,0,0,0,0,0,0,0,0,0,0,0,0,0,0,0,0,0,0,0,0,0,0,0,0,0,0,0,0,0,0,0,0,0,0,0"/>
                  <o:lock v:ext="edit" verticies="t"/>
                </v:shape>
                <v:shape id="Freeform 376" o:spid="_x0000_s1397" style="position:absolute;left:28860;top:35861;width:762;height:842;visibility:visible;mso-wrap-style:square;v-text-anchor:top" coordsize="145,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cInsMA&#10;AADdAAAADwAAAGRycy9kb3ducmV2LnhtbERPS2vCQBC+F/wPywi91U08iEZX0UKlCEJ9UXqbZqfZ&#10;YHY2ZFcT/31XELzNx/ec2aKzlbhS40vHCtJBAoI4d7rkQsHx8PE2BuEDssbKMSm4kYfFvPcyw0y7&#10;lnd03YdCxBD2GSowIdSZlD43ZNEPXE0cuT/XWAwRNoXUDbYx3FZymCQjabHk2GCwpndD+Xl/sQoQ&#10;29+NM+vtaOKSw+r79IXpz1Kp1363nIII1IWn+OH+1HF+Op7A/Zt4gp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gcInsMAAADdAAAADwAAAAAAAAAAAAAAAACYAgAAZHJzL2Rv&#10;d25yZXYueG1sUEsFBgAAAAAEAAQA9QAAAIgDAAAAAA==&#10;" path="m145,78r-1,17l140,110r-6,15l126,136r-10,10l103,153r-14,5l71,159,54,158,39,153,27,147r-9,-9l10,127,5,114,1,99,,80,1,63,5,48,10,34,18,22,28,13,42,6,57,2,74,,91,r14,5l117,11r10,10l135,31r5,14l144,61r1,17xm117,79r,-11l115,57,112,47r-5,-7l102,32,94,26,85,22r-12,l62,22r-9,4l44,31r-5,7l34,46,31,56,28,67r,12l28,90r3,11l33,111r4,9l43,127r9,5l60,136r13,l84,136r8,-4l100,127r6,-6l111,112r4,-9l117,91r,-12xe" fillcolor="black" stroked="f">
                  <v:path arrowok="t" o:connecttype="custom" o:connectlocs="75674,50271;70419,66146;60960,77259;46771,83609;28378,83609;14189,77788;5255,67205;526,52388;526,33338;5255,17992;14714,6879;29954,1058;47822,0;61486,5821;70945,16404;75674,32279;61486,41804;60434,30163;56230,21167;49399,13758;38363,11642;27852,13758;20495,20108;16291,29634;14714,41804;16291,53446;19444,63500;27327,69850;38363,71967;48348,69850;55705,64030;60434,54504;61486,41804" o:connectangles="0,0,0,0,0,0,0,0,0,0,0,0,0,0,0,0,0,0,0,0,0,0,0,0,0,0,0,0,0,0,0,0,0"/>
                  <o:lock v:ext="edit" verticies="t"/>
                </v:shape>
                <v:shape id="Freeform 377" o:spid="_x0000_s1398" style="position:absolute;left:29829;top:35861;width:651;height:842;visibility:visible;mso-wrap-style:square;v-text-anchor:top" coordsize="124,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xNScUA&#10;AADdAAAADwAAAGRycy9kb3ducmV2LnhtbESPQWvCQBCF7wX/wzKCl1I3aqltmo2ooJTe1NLzkJ0m&#10;odnZkF1j/PfOQfA2w3vz3jfZanCN6qkLtWcDs2kCirjwtubSwM9p9/IOKkRki41nMnClAKt89JRh&#10;av2FD9QfY6kkhEOKBqoY21TrUFTkMEx9Syzan+8cRlm7UtsOLxLuGj1PkjftsGZpqLClbUXF//Hs&#10;DAznBPvX4lDOn2m9of3vYve9XBgzGQ/rT1CRhvgw36+/rODPPoRfvpERdH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rE1JxQAAAN0AAAAPAAAAAAAAAAAAAAAAAJgCAABkcnMv&#10;ZG93bnJldi54bWxQSwUGAAAAAAQABAD1AAAAigMAAAAA&#10;" path="m124,152r,1l124,154r-1,l121,155r-1,l118,157r-4,l110,157r-3,l104,157r-2,-2l101,155r-2,-1l98,154r,-1l98,152r,-85l97,56,96,47,93,40,91,34,86,29,81,26,75,24,67,22,57,24r-9,6l36,38,27,51r,101l27,153r-2,1l25,154r-2,1l22,155r-3,2l17,157r-4,l9,157r-2,l4,155r-2,l1,154r,l,153r,-1l,8,,6,1,5,1,4r1,l3,3r3,l8,3r4,l16,3r2,l19,3r3,1l23,4r,1l24,6r,2l24,26,36,14,48,6,60,2,72,,86,,97,5r8,5l113,18r5,8l121,37r3,11l124,63r,89xe" fillcolor="black" stroked="f">
                  <v:path arrowok="t" o:connecttype="custom" o:connectlocs="65088,81994;64563,82530;62988,83066;59839,84138;56165,84138;53540,83066;51965,82530;51441,81994;51441,35906;50391,25188;47766,18221;42517,13934;35169,11790;25195,16077;14172,27331;14172,81994;13123,82530;11548,83066;8923,84138;4724,84138;2100,83066;525,82530;0,81994;0,4287;525,2680;1050,2144;3149,1608;6299,1608;9448,1608;11548,2144;12073,2680;12598,4287;18897,7503;31494,1072;45142,0;55115,5359;61939,13934;65088,25724;65088,81458" o:connectangles="0,0,0,0,0,0,0,0,0,0,0,0,0,0,0,0,0,0,0,0,0,0,0,0,0,0,0,0,0,0,0,0,0,0,0,0,0,0,0"/>
                </v:shape>
                <v:shape id="Freeform 378" o:spid="_x0000_s1399" style="position:absolute;left:26416;top:38481;width:508;height:825;visibility:visible;mso-wrap-style:square;v-text-anchor:top" coordsize="96,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FDGsQA&#10;AADdAAAADwAAAGRycy9kb3ducmV2LnhtbERPTWvCQBC9F/oflil4q5v0UGzMKlqwFbzYxIu3MTvJ&#10;BrOzIbs16b/vCoXe5vE+J19PthM3GnzrWEE6T0AQV0633Cg4lbvnBQgfkDV2jknBD3lYrx4fcsy0&#10;G/mLbkVoRAxhn6ECE0KfSekrQxb93PXEkavdYDFEODRSDzjGcNvJlyR5lRZbjg0Ge3o3VF2Lb6vA&#10;tdXHorycja53n9twLC+HcTooNXuaNksQgabwL/5z73Wcn76lcP8mni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rhQxrEAAAA3QAAAA8AAAAAAAAAAAAAAAAAmAIAAGRycy9k&#10;b3ducmV2LnhtbFBLBQYAAAAABAAEAPUAAACJAwAAAAA=&#10;" path="m96,45l95,57r-2,9l88,75r-6,7l74,89,64,92,53,96r-13,l21,96r,57l21,154r,l20,155r-1,l18,155r-2,1l14,156r-3,l8,156r-1,l4,155r-1,l2,155r,-1l,154r,-1l,9,2,5,3,2,7,,9,,42,r5,l52,r5,1l63,2r6,2l75,7r7,4l87,17r5,5l94,29r2,8l96,45xm74,47r,-9l71,31,67,26,62,22,57,18,51,17r-5,l41,17r-20,l21,79r19,l48,79r8,-2l62,74r4,-4l71,65r2,-5l74,54r,-7xe" fillcolor="#a36666" stroked="f">
                  <v:path arrowok="t" o:connecttype="custom" o:connectlocs="50271,30162;46567,39688;39158,47096;28046,50800;11113,50800;11113,81492;10583,82021;9525,82021;7408,82550;4233,82550;2117,82021;1058,82021;0,81492;0,4763;1588,1058;4763,0;24871,0;30162,529;36513,2117;43392,5821;48683,11642;50800,19579;39158,24871;37571,16404;32808,11642;26987,8996;21696,8996;11113,41804;25400,41804;32808,39158;37571,34396;39158,28575" o:connectangles="0,0,0,0,0,0,0,0,0,0,0,0,0,0,0,0,0,0,0,0,0,0,0,0,0,0,0,0,0,0,0,0"/>
                  <o:lock v:ext="edit" verticies="t"/>
                </v:shape>
                <v:shape id="Freeform 379" o:spid="_x0000_s1400" style="position:absolute;left:27082;top:38417;width:492;height:889;visibility:visible;mso-wrap-style:square;v-text-anchor:top" coordsize="94,1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LqVcQA&#10;AADdAAAADwAAAGRycy9kb3ducmV2LnhtbERPS2vCQBC+F/oflhG8FN0kh2JSN8GKQqE9+MLzNDsm&#10;IdnZkF01/ffdQsHbfHzPWRaj6cSNBtdYVhDPIxDEpdUNVwpOx+1sAcJ5ZI2dZVLwQw6K/PlpiZm2&#10;d97T7eArEULYZaig9r7PpHRlTQbd3PbEgbvYwaAPcKikHvAewk0nkyh6lQYbDg019rSuqWwPV6Pg&#10;cyeTND29bN4v32c5fh3PbbU1Sk0n4+oNhKfRP8T/7g8d5sdpAn/fhBNk/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GC6lXEAAAA3QAAAA8AAAAAAAAAAAAAAAAAmAIAAGRycy9k&#10;b3ducmV2LnhtbFBLBQYAAAAABAAEAPUAAACJAwAAAAA=&#10;" path="m94,165r,1l92,166r,1l91,167r-1,l89,168r-3,l84,168r-4,l79,168r-3,-1l75,167r-1,l74,166r,l74,165r,-64l73,92,71,86,70,81,68,76,65,72,60,70,55,69r-5,l43,69r-7,4l28,80r-8,8l20,165r,1l20,166r-2,1l17,167r-1,l15,168r-3,l10,168r-3,l5,168,4,167r-2,l1,167,,166r,l,165,,3r,l,2,1,1r1,l4,1,5,,7,r3,l12,r3,l16,1r1,l18,1r2,1l20,3r,l20,69r8,-9l37,55r9,-4l54,51r11,l73,55r7,4l85,65r4,6l91,78r1,9l94,98r,67xe" fillcolor="#a36666" stroked="f">
                  <v:path arrowok="t" o:connecttype="custom" o:connectlocs="49213,87842;48166,88371;47119,88371;45025,88900;41883,88900;39789,88371;38742,88371;38742,87842;38742,53446;37172,45508;35601,40217;31413,37042;26177,36513;18848,38629;10471,46567;10471,87842;9424,88371;8377,88371;6283,88900;3665,88900;2094,88371;524,88371;0,87842;0,1588;0,1058;1047,529;2618,0;5235,0;7853,0;8900,529;10471,1058;10471,1588;14659,31750;24083,26987;34030,26987;41883,31221;46595,37571;48166,46038;49213,87313" o:connectangles="0,0,0,0,0,0,0,0,0,0,0,0,0,0,0,0,0,0,0,0,0,0,0,0,0,0,0,0,0,0,0,0,0,0,0,0,0,0,0"/>
                </v:shape>
                <v:shape id="Freeform 380" o:spid="_x0000_s1401" style="position:absolute;left:27733;top:38687;width:461;height:619;visibility:visible;mso-wrap-style:square;v-text-anchor:top" coordsize="89,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1RKcUA&#10;AADdAAAADwAAAGRycy9kb3ducmV2LnhtbERPTWvCQBC9F/wPywi9SN1Ya9XoKq0geCjFWvU8ZCfZ&#10;0OxsyG5j/PduQehtHu9zluvOVqKlxpeOFYyGCQjizOmSCwXH7+3TDIQPyBorx6TgSh7Wq97DElPt&#10;LvxF7SEUIoawT1GBCaFOpfSZIYt+6GriyOWusRgibAqpG7zEcFvJ5yR5lRZLjg0Ga9oYyn4Ov1bB&#10;y3Henr3/OA325+RzIqfveV4YpR773dsCRKAu/Ivv7p2O80fzMfx9E0+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3VEpxQAAAN0AAAAPAAAAAAAAAAAAAAAAAJgCAABkcnMv&#10;ZG93bnJldi54bWxQSwUGAAAAAAQABAD1AAAAigMAAAAA&#10;" path="m89,114r,1l89,116r-2,l85,117r-1,l80,117r-2,l75,117r-1,-1l73,116r,-1l71,114r,-11l64,110r-7,5l47,119r-9,l29,119r-7,-3l16,114r-6,-4l6,105,2,100,1,94,,85,1,77,4,70,9,63r6,-5l22,54,32,52,42,51,54,50r15,l69,41r,-6l68,30,66,26,64,22,60,20,57,18,50,16r-6,l37,16r-6,2l26,20r-5,1l17,24r-4,1l11,27r-1,l9,27,7,26r,l6,25r,-1l6,22,5,21r,-1l6,16r,-1l6,13,7,11r3,-1l13,8,17,5,22,4,28,3,34,2,41,r6,l58,r8,3l74,5r6,5l84,16r2,6l89,31r,10l89,114xm69,64r-16,l44,64r-6,2l32,67r-4,2l25,73r-3,4l21,80r,5l21,93r5,6l32,103r9,1l48,103r7,-4l62,95r7,-9l69,64xe" fillcolor="#a36666" stroked="f">
                  <v:path arrowok="t" o:connecttype="custom" o:connectlocs="46038,59832;45003,60352;43452,60872;40348,60872;38279,60352;37762,59832;36727,53589;29485,59832;19657,61913;11380,60352;5173,57231;1035,52028;0,44224;2069,36419;7759,30176;16553,27054;27933,26014;35692,21331;35175,15608;33106,11446;29485,9365;22760,8324;16036,9365;10863,10926;6725,13007;5173,14047;3621,13527;3104,13007;3104,11446;2586,10406;3104,7804;3621,5723;6725,4162;11380,2081;17588,1041;24312,0;34141,1561;41382,5203;44486,11446;46038,21331;35692,33298;22760,33298;16553,34859;12932,37980;10863,41622;10863,48386;16553,53589;24829,53589;32071,49426;35692,33298" o:connectangles="0,0,0,0,0,0,0,0,0,0,0,0,0,0,0,0,0,0,0,0,0,0,0,0,0,0,0,0,0,0,0,0,0,0,0,0,0,0,0,0,0,0,0,0,0,0,0,0,0,0"/>
                  <o:lock v:ext="edit" verticies="t"/>
                </v:shape>
                <v:shape id="Freeform 381" o:spid="_x0000_s1402" style="position:absolute;left:28352;top:38687;width:397;height:619;visibility:visible;mso-wrap-style:square;v-text-anchor:top" coordsize="76,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jZ/8MA&#10;AADdAAAADwAAAGRycy9kb3ducmV2LnhtbERP24rCMBB9F/Yfwiz4pql2sdo1ihYE2QfBywcMzdgW&#10;m0lpsrX69WZhwbc5nOss172pRUetqywrmIwjEMS51RUXCi7n3WgOwnlkjbVlUvAgB+vVx2CJqbZ3&#10;PlJ38oUIIexSVFB636RSurwkg25sG+LAXW1r0AfYFlK3eA/hppbTKJpJgxWHhhIbykrKb6dfoyDe&#10;6Hh7Psy652Oa5NVPkt2SOFNq+NlvvkF46v1b/O/e6zB/sviCv2/CCXL1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ZjZ/8MAAADdAAAADwAAAAAAAAAAAAAAAACYAgAAZHJzL2Rv&#10;d25yZXYueG1sUEsFBgAAAAAEAAQA9QAAAIgDAAAAAA==&#10;" path="m76,84r,7l73,99r-3,6l64,110r-5,4l50,116r-7,3l34,119r-6,l23,117r-6,l13,116r-3,-2l6,112,4,111,2,110,1,109,,106r,-2l,101,,99,,96,,95,,94r1,l1,93r1,l4,93r1,l7,94r3,2l13,98r4,2l22,101r6,2l34,103r5,l43,101r4,-1l50,99r3,-3l55,93r2,-3l57,85r,-3l54,78,52,75,48,72,44,70,39,68,34,66,29,64,25,62,20,59,15,57,11,53,7,50,5,45,2,38r,-6l2,26,5,20,7,14,12,9,17,5,25,3,32,,42,r3,l50,r4,2l58,3r4,1l64,5r2,1l68,6r1,2l70,9r,l70,10r,1l70,13r,1l71,15r-1,3l70,19r,2l70,21r-1,1l69,24r,l68,24r-2,l64,22,63,21,59,20,55,18,52,16,47,15r-5,l37,15r-4,1l29,18r-3,2l25,21r-3,4l22,27r-1,4l22,35r1,3l26,42r3,3l34,47r5,1l44,51r5,1l54,54r5,3l64,59r4,4l71,67r3,5l76,78r,6xe" fillcolor="#a36666" stroked="f">
                  <v:path arrowok="t" o:connecttype="custom" o:connectlocs="39688,47345;36555,54629;30810,59312;22455,61913;14622,61913;8878,60872;5222,59312;2089,57751;522,56710;0,54109;0,51507;0,49426;522,48906;1044,48386;2611,48386;5222,49947;8878,52028;14622,53589;20366,53589;24544,52028;27677,49947;29766,46825;29766,42663;27155,39021;22977,36419;17755,34338;13055,32257;7833,29656;3655,26014;1044,19771;1044,13527;3655,7284;8878,2601;16711,0;23499,0;28199,1041;32377,2081;34466,3122;36033,4162;36555,4682;36555,5723;36555,7284;36555,9365;36555,10926;36033,11446;36033,12487;34466,12487;32899,10926;28722,9365;24544,7804;19322,7804;15144,9365;13055,10926;11489,14047;11489,18210;13577,21852;17755,24453;22977,26534;28199,28095;33421,30696;37077,34859;39688,40582" o:connectangles="0,0,0,0,0,0,0,0,0,0,0,0,0,0,0,0,0,0,0,0,0,0,0,0,0,0,0,0,0,0,0,0,0,0,0,0,0,0,0,0,0,0,0,0,0,0,0,0,0,0,0,0,0,0,0,0,0,0,0,0,0,0"/>
                </v:shape>
                <v:shape id="Freeform 382" o:spid="_x0000_s1403" style="position:absolute;left:28860;top:38687;width:524;height:619;visibility:visible;mso-wrap-style:square;v-text-anchor:top" coordsize="100,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4vscA&#10;AADdAAAADwAAAGRycy9kb3ducmV2LnhtbESPT2vCQBDF7wW/wzKCt7qxUtHoKlKVCh5a/yAex+yY&#10;BLOzIbtq6qfvCoK3Gd77vXkzmtSmEFeqXG5ZQacdgSBOrM45VbDbLt77IJxH1lhYJgV/5GAybryN&#10;MNb2xmu6bnwqQgi7GBVk3pexlC7JyKBr25I4aCdbGfRhrVKpK7yFcFPIjyjqSYM5hwsZlvSVUXLe&#10;XEyo4dL54bJfHr+P3YX90cX9976aKdVq1tMhCE+1f5mf9FIHrjP4hMc3YQQ5/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PoOL7HAAAA3QAAAA8AAAAAAAAAAAAAAAAAmAIAAGRy&#10;cy9kb3ducmV2LnhtbFBLBQYAAAAABAAEAPUAAACMAwAAAAA=&#10;" path="m100,54r,5l98,62r-3,1l93,63r-72,l21,72r3,7l25,86r4,5l33,96r7,4l47,103r10,l64,103r6,-2l75,100r5,-1l85,98r3,-2l90,95r3,-1l93,95r1,l94,95r1,1l95,98r,1l95,100r,3l95,104r,1l95,106r,1l95,107r-1,2l94,109r-1,1l93,111r-4,1l85,114r-3,1l75,116r-6,1l62,119r-8,l42,119,31,115,21,111r-7,-7l8,96,4,85,1,74,,59,1,46,4,35,8,24r6,-8l21,9,31,4,41,,52,,64,,74,4r9,5l89,15r5,7l98,31r2,10l100,51r,3xm80,48l79,35,73,24,64,16,52,15r-7,1l38,18r-5,3l30,25r-4,5l24,36r-2,6l21,48r59,xe" fillcolor="#a36666" stroked="f">
                  <v:path arrowok="t" o:connecttype="custom" o:connectlocs="52388,30696;49769,32777;11001,32777;12573,41102;15193,47345;20955,52028;29861,53589;36672,52548;41910,51507;46101,49947;48721,48906;49245,49426;49769,49947;49769,51507;49769,53589;49769,54629;49769,55670;49245,56710;48721,57231;46625,58271;42958,59832;36148,60872;28290,61913;16240,59832;7334,54109;2096,44224;0,30696;2096,18210;7334,8324;16240,2081;27242,0;38767,2081;46625,7804;51340,16129;52388,26534;41910,24973;38243,12487;27242,7804;19907,9365;15716,13007;12573,18730;11001,24973" o:connectangles="0,0,0,0,0,0,0,0,0,0,0,0,0,0,0,0,0,0,0,0,0,0,0,0,0,0,0,0,0,0,0,0,0,0,0,0,0,0,0,0,0,0"/>
                  <o:lock v:ext="edit" verticies="t"/>
                </v:shape>
                <v:shape id="Freeform 383" o:spid="_x0000_s1404" style="position:absolute;left:29860;top:38465;width:112;height:841;visibility:visible;mso-wrap-style:square;v-text-anchor:top" coordsize="21,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lPL0sUA&#10;AADdAAAADwAAAGRycy9kb3ducmV2LnhtbERPS2sCMRC+F/ofwgi9FM2uoOhqlGIplF58Ih7Hzbi7&#10;djPZblJN/70pCN7m43vOdB5MLS7UusqygrSXgCDOra64ULDbfnRHIJxH1lhbJgV/5GA+e36aYqbt&#10;ldd02fhCxBB2GSoovW8yKV1ekkHXsw1x5E62NegjbAupW7zGcFPLfpIMpcGKY0OJDS1Kyr83v0bB&#10;MQwW6etXcPuf1fI02u/eD9v+WamXTnibgPAU/EN8d3/qOD8dD+H/m3iCn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U8vSxQAAAN0AAAAPAAAAAAAAAAAAAAAAAJgCAABkcnMv&#10;ZG93bnJldi54bWxQSwUGAAAAAAQABAD1AAAAigMAAAAA&#10;" path="m21,154r-2,1l19,155r,1l18,156r-1,l14,157r-2,l10,157r-3,l5,157,3,156r-2,l1,156,,155r,l,154,,3r,l,2r1,l2,1r1,l5,1,7,r3,l12,r2,1l17,1r1,l19,2r,l19,3r2,l21,154xe" fillcolor="#a36666" stroked="f">
                  <v:path arrowok="t" o:connecttype="custom" o:connectlocs="11113,82530;10055,83066;10055,83066;10055,83602;9525,83602;8996,83602;7409,84138;6350,84138;5292,84138;3704,84138;2646,84138;1588,83602;529,83602;529,83602;0,83066;0,83066;0,82530;0,1608;0,1608;0,1072;529,1072;1058,536;1588,536;2646,536;3704,0;5292,0;6350,0;7409,536;8996,536;9525,536;10055,1072;10055,1072;10055,1608;11113,1608;11113,82530" o:connectangles="0,0,0,0,0,0,0,0,0,0,0,0,0,0,0,0,0,0,0,0,0,0,0,0,0,0,0,0,0,0,0,0,0,0,0"/>
                </v:shape>
                <v:shape id="Freeform 384" o:spid="_x0000_s1405" style="position:absolute;left:30178;top:38465;width:111;height:841;visibility:visible;mso-wrap-style:square;v-text-anchor:top" coordsize="21,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9uScYA&#10;AADdAAAADwAAAGRycy9kb3ducmV2LnhtbERPTWsCMRC9F/ofwgheimZXaNXVKMUiFC+2KuJx3Iy7&#10;224m202q8d83QsHbPN7nTOfB1OJMrassK0j7CQji3OqKCwW77bI3AuE8ssbaMim4koP57PFhipm2&#10;F/6k88YXIoawy1BB6X2TSenykgy6vm2II3eyrUEfYVtI3eIlhptaDpLkRRqsODaU2NCipPx782sU&#10;HMPzIn1aBbf/+VifRvvd22E7+FKq2wmvExCegr+L/93vOs5Px0O4fRNPkL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R9uScYAAADdAAAADwAAAAAAAAAAAAAAAACYAgAAZHJz&#10;L2Rvd25yZXYueG1sUEsFBgAAAAAEAAQA9QAAAIsDAAAAAA==&#10;" path="m21,154r,1l21,155r-1,1l19,156r-2,l16,157r-2,l11,157r-3,l6,157,4,156r-1,l1,156r,-1l,155r,-1l,3r,l1,2r,l3,1r1,l6,1,8,r3,l14,r2,1l17,1r2,l20,2r1,l21,3r,l21,154xe" fillcolor="#a36666" stroked="f">
                  <v:path arrowok="t" o:connecttype="custom" o:connectlocs="11113,82530;11113,83066;11113,83066;10584,83602;10055,83602;8996,83602;8467,84138;7409,84138;5821,84138;4234,84138;3175,84138;2117,83602;1588,83602;529,83602;529,83066;0,83066;0,82530;0,1608;0,1608;529,1072;529,1072;1588,536;2117,536;3175,536;4234,0;5821,0;7409,0;8467,536;8996,536;10055,536;10584,1072;11113,1072;11113,1608;11113,1608;11113,82530" o:connectangles="0,0,0,0,0,0,0,0,0,0,0,0,0,0,0,0,0,0,0,0,0,0,0,0,0,0,0,0,0,0,0,0,0,0,0"/>
                </v:shape>
                <v:shape id="Freeform 385" o:spid="_x0000_s1406" style="position:absolute;left:38703;top:41021;width:508;height:825;visibility:visible;mso-wrap-style:square;v-text-anchor:top" coordsize="95,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EW008YA&#10;AADdAAAADwAAAGRycy9kb3ducmV2LnhtbESPQU8CMRCF7yb+h2ZMuEkLCaArhRgDysnAoonHyXbc&#10;3dhON9sCy793DibeZvLevPfNcj0Er87UpzayhcnYgCKuomu5tvBx3N4/gEoZ2aGPTBaulGC9ur1Z&#10;YuHihQ90LnOtJIRTgRaanLtC61Q1FDCNY0cs2nfsA2ZZ+1q7Hi8SHryeGjPXAVuWhgY7emmo+ilP&#10;wUJ87eLnwpu9n27KxfHt6322MydrR3fD8xOoTEP+N/9d75zgTx4FV76REfTq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EW008YAAADdAAAADwAAAAAAAAAAAAAAAACYAgAAZHJz&#10;L2Rvd25yZXYueG1sUEsFBgAAAAAEAAQA9QAAAIsDAAAAAA==&#10;" path="m95,46r,11l91,67r-3,8l80,83r-7,6l63,93,52,95,38,96r-17,l21,152r,1l20,154r,l19,155r-2,l15,155r-1,l10,157,8,155r-3,l4,155r-1,l1,154r-1,l,153r,-1l,9,,4,3,1,5,,8,,42,r5,l51,r5,l62,1r6,3l75,8r7,3l86,16r4,6l93,30r2,7l95,46xm74,47l73,38,70,31,67,25,62,21,56,19,51,17r-6,l40,16r-19,l21,79r19,l48,79r6,-2l61,74r5,-4l69,65r3,-6l74,53r,-6xe" fillcolor="#a36666" stroked="f">
                  <v:path arrowok="t" o:connecttype="custom" o:connectlocs="50800,29970;47057,39435;39036,46796;27806,49951;11229,50476;11229,80447;10695,80973;9091,81498;7486,81498;4278,81498;2139,81498;535,80973;0,80447;0,4732;1604,526;4278,0;25133,0;29945,0;36362,2103;43848,5784;48126,11568;50800,19454;39571,24712;37432,16300;33154,11042;27272,8939;21389,8413;11229,41538;25667,41538;32619,38909;36897,34177;39571,27867" o:connectangles="0,0,0,0,0,0,0,0,0,0,0,0,0,0,0,0,0,0,0,0,0,0,0,0,0,0,0,0,0,0,0,0"/>
                  <o:lock v:ext="edit" verticies="t"/>
                </v:shape>
                <v:shape id="Freeform 386" o:spid="_x0000_s1407" style="position:absolute;left:39370;top:40957;width:492;height:889;visibility:visible;mso-wrap-style:square;v-text-anchor:top" coordsize="93,1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Omb8QA&#10;AADdAAAADwAAAGRycy9kb3ducmV2LnhtbERPTWsCMRC9C/6HMAVvNauHolujWEFpoSrdFnodNtPN&#10;tpvJsoma/fdGKHibx/ucxSraRpyp87VjBZNxBoK4dLrmSsHX5/ZxBsIHZI2NY1LQk4fVcjhYYK7d&#10;hT/oXIRKpBD2OSowIbS5lL40ZNGPXUucuB/XWQwJdpXUHV5SuG3kNMuepMWaU4PBljaGyr/iZBXs&#10;o2yL72bz2+/e+kN8P76sD9YoNXqI62cQgWK4i//drzrNn8zncPsmnS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zpm/EAAAA3QAAAA8AAAAAAAAAAAAAAAAAmAIAAGRycy9k&#10;b3ducmV2LnhtbFBLBQYAAAAABAAEAPUAAACJAwAAAAA=&#10;" path="m93,164r,1l93,166r-1,l92,167r-1,l88,167r-2,l83,169r-2,-2l78,167r-1,l76,167r-1,-1l74,166r,-1l74,164r,-63l74,92,72,86,71,81,67,76,65,72,61,70,56,68r-6,l43,69r-8,3l28,79,21,89r,75l21,165r-2,1l19,166r-1,1l17,167r-1,l13,167r-2,2l7,167r-1,l3,167r-1,l1,166r,l1,165,,164,,4,1,2r,l1,1r1,l3,,6,,7,r4,l13,r3,l17,r1,1l19,1r,1l21,2r,2l21,69r8,-9l38,55r8,-3l55,50r10,2l72,54r8,5l85,64r5,6l92,79r1,8l93,98r,66xe" fillcolor="#a36666" stroked="f">
                  <v:path arrowok="t" o:connecttype="custom" o:connectlocs="49213,86796;48684,87322;48155,87848;45509,87848;42863,87848;40746,87848;39688,87322;39159,86796;39159,53130;38100,45239;35455,39979;32279,36822;26459,35770;18521,37875;11113,46817;11113,86796;10054,87322;8996,87848;6879,87848;3704,87848;1588,87848;529,87322;529,86796;0,2104;529,1052;1058,526;3175,0;5821,0;8467,0;9525,526;10054,1052;11113,2104;15346,31562;24342,27354;34396,27354;42334,31036;47625,36822;49213,45765;49213,86270" o:connectangles="0,0,0,0,0,0,0,0,0,0,0,0,0,0,0,0,0,0,0,0,0,0,0,0,0,0,0,0,0,0,0,0,0,0,0,0,0,0,0"/>
                </v:shape>
                <v:shape id="Freeform 387" o:spid="_x0000_s1408" style="position:absolute;left:40020;top:41211;width:461;height:635;visibility:visible;mso-wrap-style:square;v-text-anchor:top" coordsize="88,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jHozsYA&#10;AADdAAAADwAAAGRycy9kb3ducmV2LnhtbESPQWvCQBCF74L/YRmhN93YQ7HRVYogKS2lqIV6HLJj&#10;Epqdjdmtxvx6p1Dw9oZ575t5i1XnanWmNlSeDUwnCSji3NuKCwNf+814BipEZIu1ZzJwpQCr5XCw&#10;wNT6C2/pvIuFEgiHFA2UMTap1iEvyWGY+IZYdkffOowytoW2LV4E7mr9mCRP2mHFcqHEhtYl5T+7&#10;Xydv5NRfP7/fnt/r7JRlvT58bPuDMQ+j7mUOKlIX7+b/9KuVnCDhr41I0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jHozsYAAADdAAAADwAAAAAAAAAAAAAAAACYAgAAZHJz&#10;L2Rvd25yZXYueG1sUEsFBgAAAAAEAAQA9QAAAIsDAAAAAA==&#10;" path="m88,115r,1l87,116r-1,1l85,117r-3,l80,119r-4,-2l75,117r-3,l72,116r-1,l71,115r,-11l64,110r-9,5l47,119r-10,1l28,119r-7,-2l15,115r-5,-4l5,106,2,100,,94,,87,,78,4,71,7,64r6,-5l21,56,31,53,42,51r12,l69,51r,-9l69,36,68,31,65,26,63,24,60,20,55,19,50,18,44,16r-7,2l31,19r-7,1l21,22r-5,3l13,26r-2,1l8,27r-1,l7,27r-1,l6,26,5,25r,-1l5,22r,-2l5,18r,-3l6,14,7,13r3,-3l12,9,17,6,22,5,27,3,33,2,39,r6,l56,2r9,1l72,6r7,5l84,16r2,8l87,31r1,10l88,115xm69,64r-17,l44,66r-7,1l32,68r-5,3l23,73r-1,4l20,80r,5l21,94r3,5l31,104r9,l48,104r6,-4l61,95r8,-7l69,64xe" fillcolor="#a36666" stroked="f">
                  <v:path arrowok="t" o:connecttype="custom" o:connectlocs="46038,61383;44992,61912;42899,61912;39760,61912;37667,61912;37144,61383;37144,55033;28774,60854;19357,63500;10986,61912;5232,58737;1046,52917;0,46038;2093,37571;6801,31221;16218,28046;28251,26987;36098,22225;35575,16404;32959,12700;28774,10054;23019,8467;16218,10054;10986,11642;6801,13758;4185,14287;3662,14287;3139,13758;2616,12700;2616,10583;2616,7937;3662,6879;6278,4763;11510,2646;17264,1058;23542,0;34005,1588;41330,5821;44992,12700;46038,21696;36098,33867;23019,34925;16741,35983;12033,38629;10463,42333;10986,49742;16218,55033;25112,55033;31913,50271;36098,33867" o:connectangles="0,0,0,0,0,0,0,0,0,0,0,0,0,0,0,0,0,0,0,0,0,0,0,0,0,0,0,0,0,0,0,0,0,0,0,0,0,0,0,0,0,0,0,0,0,0,0,0,0,0"/>
                  <o:lock v:ext="edit" verticies="t"/>
                </v:shape>
                <v:shape id="Freeform 388" o:spid="_x0000_s1409" style="position:absolute;left:40640;top:41211;width:396;height:635;visibility:visible;mso-wrap-style:square;v-text-anchor:top" coordsize="76,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gDV8QA&#10;AADdAAAADwAAAGRycy9kb3ducmV2LnhtbERPTWvCQBC9F/wPywje6ibBikZXkYLQg5aa1vY6ZMds&#10;MDsbsqum/75bELzN433Oct3bRlyp87VjBek4AUFcOl1zpeDrc/s8A+EDssbGMSn4JQ/r1eBpibl2&#10;Nz7QtQiViCHsc1RgQmhzKX1pyKIfu5Y4cifXWQwRdpXUHd5iuG1kliRTabHm2GCwpVdD5bm4WAXZ&#10;9273YSq/2f+c0/nL+2RbzI6NUqNhv1mACNSHh/juftNxfpak8P9NPEG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8YA1fEAAAA3QAAAA8AAAAAAAAAAAAAAAAAmAIAAGRycy9k&#10;b3ducmV2LnhtbFBLBQYAAAAABAAEAPUAAACJAwAAAAA=&#10;" path="m76,85r,8l73,100r-3,6l65,110r-6,5l51,117r-8,2l34,120r-6,l23,119r-5,-2l13,116,9,115,7,114,5,112,2,111,1,110r,-3l,105r,-4l,99,,98,1,96r,-1l1,94r1,l2,94,3,93r2,1l7,95r2,1l13,99r5,1l23,103r5,1l34,104r5,l44,103r4,-2l50,99r4,-1l55,94r1,-4l57,87,56,82,55,79,53,75,49,73,44,71,40,69,35,67,29,64,24,63,19,61,16,57,11,55,7,50,5,45,3,40,2,32,3,26,5,20,8,15r4,-5l18,6,24,3,33,2,41,r5,l50,2r5,l59,3r2,1l65,5r1,1l69,8r1,1l70,9r,1l70,11r1,l71,13r,2l71,16r,3l71,20r,1l70,22r,2l69,24r,l67,24r-1,l65,22,62,21,60,20,56,19,51,18,48,16r-7,l37,16r-4,2l29,19r-2,1l24,22r-1,3l22,29r,2l22,36r2,4l27,42r3,3l34,47r5,3l44,51r5,2l54,56r5,2l64,61r5,3l71,68r4,5l76,78r,7xe" fillcolor="#a36666" stroked="f">
                  <v:path arrowok="t" o:connecttype="custom" o:connectlocs="39688,49213;36555,56092;30810,60854;22455,62971;14622,63500;9400,61912;4700,60854;2611,59267;522,58208;0,55562;0,52387;522,50800;522,49742;1044,49742;2611,49742;4700,50800;9400,52917;14622,55033;20366,55033;25066,53446;28199,51858;29244,47625;29244,43392;27677,39688;22977,37571;18277,35454;12533,33338;8355,30162;3655,26458;1567,21167;1567,13758;4178,7937;9400,3175;17233,1058;24022,0;28722,1058;31855,2117;34466,3175;36555,4763;36555,5292;37077,5821;37077,7937;37077,10054;37077,11113;36555,12700;36033,12700;34466,12700;32377,11113;29244,10054;25066,8467;19322,8467;15144,10054;12533,11642;11489,15346;11489,19050;14100,22225;17755,24871;22977,26987;28199,29633;33421,32279;37077,35983;39688,41275" o:connectangles="0,0,0,0,0,0,0,0,0,0,0,0,0,0,0,0,0,0,0,0,0,0,0,0,0,0,0,0,0,0,0,0,0,0,0,0,0,0,0,0,0,0,0,0,0,0,0,0,0,0,0,0,0,0,0,0,0,0,0,0,0,0"/>
                </v:shape>
                <v:shape id="Freeform 389" o:spid="_x0000_s1410" style="position:absolute;left:41148;top:41211;width:523;height:635;visibility:visible;mso-wrap-style:square;v-text-anchor:top" coordsize="99,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7YB8MA&#10;AADdAAAADwAAAGRycy9kb3ducmV2LnhtbERPTWvCQBC9F/wPywi9NbvGIhJdRYxCIaeqIN6G7JgE&#10;s7Mhu2raX98tFHqbx/uc5XqwrXhQ7xvHGiaJAkFcOtNwpeF03L/NQfiAbLB1TBq+yMN6NXpZYmbc&#10;kz/pcQiViCHsM9RQh9BlUvqyJos+cR1x5K6utxgi7CtpenzGcNvKVKmZtNhwbKixo21N5e1wtxqw&#10;OOfT/NoU+VDsZuaSq/fi+6b163jYLEAEGsK/+M/9YeL8VKXw+008Qa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g7YB8MAAADdAAAADwAAAAAAAAAAAAAAAACYAgAAZHJzL2Rv&#10;d25yZXYueG1sUEsFBgAAAAAEAAQA9QAAAIgDAAAAAA==&#10;" path="m99,56r,3l96,62r-2,2l91,64r-70,l21,73r1,7l25,88r3,5l33,98r7,2l47,103r9,1l63,104r6,-1l75,101r5,-2l84,98r4,-2l90,95r1,l92,95r,l94,96r,l94,98r,1l95,101r,2l95,105r,1l94,106r,1l94,109r,l92,110r,1l91,111r-2,1l85,115r-5,1l75,117r-7,2l62,120r-9,l41,119,30,116r-9,-5l14,105,8,96,3,87,,74,,61,,47,3,36,8,25r6,-9l21,9,30,5,40,2,52,,64,2r9,3l81,9r7,7l94,22r2,10l99,41r,11l99,56xm79,50l78,35,73,25,64,18,51,16r-8,l38,19r-6,3l28,26r-3,5l22,37r-1,6l21,50r58,xe" fillcolor="#a36666" stroked="f">
                  <v:path arrowok="t" o:connecttype="custom" o:connectlocs="52388,31221;49742,33867;11113,33867;11642,42333;14817,49213;21167,52917;29634,55033;36513,54504;42334,52387;46567,50800;48155,50271;48684,50271;49742,50800;49742,52387;50271,54504;50271,56092;49742,56621;49742,57679;48684,58737;47096,59267;42334,61383;35984,62971;28046,63500;15875,61383;7408,55562;1588,46038;0,32279;1588,19050;7408,8467;15875,2646;27517,0;38630,2646;46567,8467;50800,16933;52388,27517;41805,26458;38630,13229;26988,8467;20109,10054;14817,13758;11642,19579;11113,26458" o:connectangles="0,0,0,0,0,0,0,0,0,0,0,0,0,0,0,0,0,0,0,0,0,0,0,0,0,0,0,0,0,0,0,0,0,0,0,0,0,0,0,0,0,0"/>
                  <o:lock v:ext="edit" verticies="t"/>
                </v:shape>
                <v:shape id="Freeform 390" o:spid="_x0000_s1411" style="position:absolute;left:42148;top:41005;width:111;height:841;visibility:visible;mso-wrap-style:square;v-text-anchor:top" coordsize="21,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5rcMA&#10;AADdAAAADwAAAGRycy9kb3ducmV2LnhtbERP24rCMBB9F/Yfwiz4Ipp6QZauUURwUURYWz9gaMa2&#10;bDMJTVbr3xtB8G0O5zqLVWcacaXW15YVjEcJCOLC6ppLBed8O/wC4QOyxsYyKbiTh9Xyo7fAVNsb&#10;n+iahVLEEPYpKqhCcKmUvqjIoB9ZRxy5i20NhgjbUuoWbzHcNHKSJHNpsObYUKGjTUXFX/ZvFOzn&#10;+WnrfrLxINebw2Xm1uZY/CrV/+zW3yACdeEtfrl3Os6fJFN4fhNPk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Y5rcMAAADdAAAADwAAAAAAAAAAAAAAAACYAgAAZHJzL2Rv&#10;d25yZXYueG1sUEsFBgAAAAAEAAQA9QAAAIgDAAAAAA==&#10;" path="m21,153r,1l21,155r-1,l19,156r-1,l16,156r-2,l11,158,8,156r-2,l4,156r-1,l2,155r,l,154r,-1l,4,,2r2,l2,1r1,l4,,6,,8,r3,l14,r2,l18,r1,1l20,1r1,1l21,2r,2l21,153xe" fillcolor="#a36666" stroked="f">
                  <v:path arrowok="t" o:connecttype="custom" o:connectlocs="11113,81475;11113,82008;11113,82540;10584,82540;10055,83073;9525,83073;8467,83073;7409,83073;5821,84138;4234,83073;3175,83073;2117,83073;1588,83073;1058,82540;1058,82540;0,82008;0,81475;0,2130;0,1065;1058,1065;1058,533;1588,533;2117,0;3175,0;4234,0;5821,0;7409,0;8467,0;9525,0;10055,533;10584,533;11113,1065;11113,1065;11113,2130;11113,81475" o:connectangles="0,0,0,0,0,0,0,0,0,0,0,0,0,0,0,0,0,0,0,0,0,0,0,0,0,0,0,0,0,0,0,0,0,0,0"/>
                </v:shape>
                <v:shape id="Freeform 391" o:spid="_x0000_s1412" style="position:absolute;left:16446;top:35798;width:826;height:508;visibility:visible;mso-wrap-style:square;v-text-anchor:top" coordsize="156,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aO9cIA&#10;AADdAAAADwAAAGRycy9kb3ducmV2LnhtbERP3WrCMBS+H+wdwhl4N1NLKVtnWkRUdjvdAxyaY9uZ&#10;nJQkavXpzWCwu/Px/Z5lM1kjLuTD4FjBYp6BIG6dHrhT8H3Yvr6BCBFZo3FMCm4UoKmfn5ZYaXfl&#10;L7rsYydSCIcKFfQxjpWUoe3JYpi7kThxR+ctxgR9J7XHawq3RuZZVkqLA6eGHkda99Se9merYDOa&#10;Tf5+a8vyvsDC+PPhuCt+lJq9TKsPEJGm+C/+c3/qND/PCvj9Jp0g6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Bo71wgAAAN0AAAAPAAAAAAAAAAAAAAAAAJgCAABkcnMvZG93&#10;bnJldi54bWxQSwUGAAAAAAQABAD1AAAAhwMAAAAA&#10;" path="m45,l56,1,66,3r9,5l82,15r6,7l92,32r3,11l96,58r,17l151,75r1,l154,75r,1l155,77r,2l155,80r1,2l156,85r,3l155,90r,2l155,93r-1,2l154,95r-2,1l151,96,8,96,3,95,1,93,,91,,87,,54,,49,,44,,39,1,33,3,27,7,21r4,-6l16,10,22,5,29,2,37,r8,xm47,22r-9,l31,26r-7,3l21,34r-3,5l17,45r,5l16,55r,20l79,75r,-19l79,48,76,40,74,34,70,31,65,27,60,24,54,22r-7,xe" fillcolor="#a36666" stroked="f">
                  <v:path arrowok="t" o:connecttype="custom" o:connectlocs="29633,529;39688,4233;46567,11642;50271,22754;50800,39688;80433,39688;81492,40217;82021,41804;82550,43392;82550,46567;82021,48683;81492,50271;80433,50800;4233,50800;529,49213;0,46038;0,25929;0,20638;1588,14287;5821,7937;11642,2646;19579,0;24871,11642;16404,13758;11113,17992;8996,23813;8467,29104;41804,39688;41804,25400;39158,17992;34396,14287;28575,11642" o:connectangles="0,0,0,0,0,0,0,0,0,0,0,0,0,0,0,0,0,0,0,0,0,0,0,0,0,0,0,0,0,0,0,0"/>
                  <o:lock v:ext="edit" verticies="t"/>
                </v:shape>
                <v:shape id="Freeform 392" o:spid="_x0000_s1413" style="position:absolute;left:16367;top:35147;width:905;height:492;visibility:visible;mso-wrap-style:square;v-text-anchor:top" coordsize="169,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A7g8UA&#10;AADdAAAADwAAAGRycy9kb3ducmV2LnhtbERPTWvCQBC9F/wPyxS81d0KWkldRaUVKXhoLEJv0+yY&#10;BLOzMbua5N93hUJv83ifM192thI3anzpWMPzSIEgzpwpOdfwdXh/moHwAdlg5Zg09ORhuRg8zDEx&#10;ruVPuqUhFzGEfYIaihDqREqfFWTRj1xNHLmTayyGCJtcmgbbGG4rOVZqKi2WHBsKrGlTUHZOr1bD&#10;20+/TsvquN/w9uP4MlldvnF70Xr42K1eQQTqwr/4z70zcf5YTeD+TTxBL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wDuDxQAAAN0AAAAPAAAAAAAAAAAAAAAAAJgCAABkcnMv&#10;ZG93bnJldi54bWxQSwUGAAAAAAQABAD1AAAAigMAAAAA&#10;" path="m165,r,l167,1r,l168,2r,1l168,5r1,2l169,9r,4l168,14r,3l168,18r-1,1l167,19r-2,l165,19r-64,l93,21r-6,1l82,23r-5,2l73,29r-2,4l69,38r-1,5l69,50r5,7l79,65r10,9l165,74r,l167,74r,1l168,76r,1l168,78r1,3l169,83r,3l168,88r,2l168,91r-1,1l167,93r-2,l165,93,4,93r-1,l3,93,2,92r,-1l,90,,88,,86,,83,,81,,78,,77,2,76r,-1l3,74r,l4,74r65,l61,65,56,56,52,48,51,39,52,28r3,-7l60,13,64,8,71,5,79,2,88,1,99,r66,xe" fillcolor="#a36666" stroked="f">
                  <v:path arrowok="t" o:connecttype="custom" o:connectlocs="88346,0;89417,529;89953,1588;90488,3704;90488,6879;89953,8996;89417,10054;88346,10054;54079,10054;46583,11642;41228,13229;38016,17463;36409,22754;39622,30163;47653,39159;88346,39159;89417,39688;89953,40746;90488,42863;90488,45509;89953,47625;89417,48684;88346,49213;2142,49213;1606,49213;1071,48155;0,46567;0,43921;0,41275;1071,40217;1606,39159;2142,39159;32661,34396;27842,25400;27842,14817;32126,6879;38016,2646;47118,529;88346,0" o:connectangles="0,0,0,0,0,0,0,0,0,0,0,0,0,0,0,0,0,0,0,0,0,0,0,0,0,0,0,0,0,0,0,0,0,0,0,0,0,0,0"/>
                </v:shape>
                <v:shape id="Freeform 393" o:spid="_x0000_s1414" style="position:absolute;left:16637;top:34528;width:635;height:460;visibility:visible;mso-wrap-style:square;v-text-anchor:top" coordsize="119,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225cQA&#10;AADdAAAADwAAAGRycy9kb3ducmV2LnhtbERPS2sCMRC+C/0PYQreNNs9SLs1LtuWogdBfEB7HDbT&#10;Tehmsmyirv76Rih4m4/vOfNycK04UR+sZwVP0wwEce215UbBYf85eQYRIrLG1jMpuFCAcvEwmmOh&#10;/Zm3dNrFRqQQDgUqMDF2hZShNuQwTH1HnLgf3zuMCfaN1D2eU7hrZZ5lM+nQcmow2NG7ofp3d3QK&#10;6CVffQ8WG3N4s8vNevvBX9VVqfHjUL2CiDTEu/jfvdJpfp7N4PZNOkE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LttuXEAAAA3QAAAA8AAAAAAAAAAAAAAAAAmAIAAGRycy9k&#10;b3ducmV2LnhtbFBLBQYAAAAABAAEAPUAAACJAwAAAAA=&#10;" path="m114,r2,l116,1r1,l117,3r1,2l118,8r,3l117,13r,1l116,16r,1l114,17r-11,l111,24r3,9l118,41r1,9l119,59r-2,7l114,72r-3,6l106,82r-6,4l93,88r-7,l77,87,70,85,64,80,59,74,55,66,53,56,50,46r,-12l50,19r-8,l36,19r-5,2l26,22r-3,2l20,28r-2,5l17,38r-1,6l17,51r1,7l20,62r2,5l25,71r1,4l27,77r,1l27,80r,1l27,81r-1,1l25,82r-2,l22,83r-2,l17,83,15,82r-2,l12,81,10,78,9,75,6,71,5,66,2,60,1,54,,48,,41,1,30,2,22,6,14,11,9,16,5,23,2,31,,41,r73,xm64,19r,18l65,44r1,6l68,56r2,4l73,64r3,2l80,67r5,l93,67r5,-5l103,56r,-8l103,40r-3,-7l95,27,87,19r-23,xe" fillcolor="#a36666" stroked="f">
                  <v:path arrowok="t" o:connecttype="custom" o:connectlocs="61899,0;62433,523;62966,2616;62966,5755;62433,7324;61899,8894;54962,8894;60832,17264;63500,26158;62433,34529;59231,40806;53361,44992;45891,46038;37353,44469;31483,38714;28282,29297;26681,17787;22412,9940;16542,10986;12273,12556;9605,17264;8538,23019;9605,30343;11739,35052;13874,39237;14408,40806;14408,42376;13874,42899;12273,42899;10672,43422;8004,42899;6403,42376;4803,39237;2668,34529;534,28251;0,21450;1067,11510;5870,4708;12273,1046;21878,0;34151,9940;34685,23019;36286,29297;38954,33482;42689,35052;49626,35052;54962,29297;54962,20926;50693,14125;34151,9940" o:connectangles="0,0,0,0,0,0,0,0,0,0,0,0,0,0,0,0,0,0,0,0,0,0,0,0,0,0,0,0,0,0,0,0,0,0,0,0,0,0,0,0,0,0,0,0,0,0,0,0,0,0"/>
                  <o:lock v:ext="edit" verticies="t"/>
                </v:shape>
                <v:shape id="Freeform 394" o:spid="_x0000_s1415" style="position:absolute;left:16637;top:33972;width:635;height:397;visibility:visible;mso-wrap-style:square;v-text-anchor:top" coordsize="119,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LU8IA&#10;AADdAAAADwAAAGRycy9kb3ducmV2LnhtbERPTWvCQBC9C/6HZQRvZlNF26auIoWCN0ka6HXITrMh&#10;2dmQXWP8965Q6G0e73P2x8l2YqTBN44VvCQpCOLK6YZrBeX31+oNhA/IGjvHpOBOHo6H+WyPmXY3&#10;zmksQi1iCPsMFZgQ+kxKXxmy6BPXE0fu1w0WQ4RDLfWAtxhuO7lO05202HBsMNjTp6GqLa5WQX75&#10;GU9t1bXFttxcy9w07ztZKLVcTKcPEIGm8C/+c591nL9OX+H5TTxBH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8stTwgAAAN0AAAAPAAAAAAAAAAAAAAAAAJgCAABkcnMvZG93&#10;bnJldi54bWxQSwUGAAAAAAQABAD1AAAAhwMAAAAA&#10;" path="m85,r7,1l100,4r6,2l111,12r3,6l117,26r2,7l119,43r,5l118,54r-1,5l116,63r-2,3l113,70r-1,3l111,74r-1,1l107,76r-2,l101,76r-3,l97,76r-1,l95,76,93,75r,l93,74r,l93,71r2,-2l96,66r2,-3l100,59r2,-5l103,49r,-7l103,37r-1,-4l101,30r-1,-4l97,23,93,21,90,20r-4,l81,20r-2,2l75,25r-2,3l70,32r-1,5l66,42r-2,5l63,52r-3,5l57,62r-3,3l49,69r-5,2l39,74r-7,l26,74,20,71,15,69,10,64,6,59,2,52,1,44,,34,,31,1,26r,-4l2,18,4,15,5,12,6,10,7,9,9,7r,l10,6r1,l11,6r1,l15,6r1,l18,6r2,l21,6r1,l23,7r,l23,9r,l23,10r-1,2l21,14r-1,3l18,21r-1,4l16,30r,4l16,39r1,5l18,47r2,3l22,53r3,1l28,55r3,l36,54r3,-1l42,50r2,-3l47,42r2,-4l50,33r3,-6l55,22r3,-5l60,12,64,9,68,5,73,2,77,r8,xe" fillcolor="#a36666" stroked="f">
                  <v:path arrowok="t" o:connecttype="custom" o:connectlocs="49092,522;56563,3133;60832,9400;63500,17233;63500,25066;62433,30810;60832,34466;59765,38121;58697,39166;56029,39688;52294,39688;51227,39688;49626,39166;49626,38644;49626,37077;51227,34466;53361,30810;54962,25588;54962,19322;53895,15666;51761,12011;48025,10444;43223,10444;40021,13055;37353,16711;35218,21933;33618,27155;30416,32377;26147,36033;20811,38644;13874,38644;8004,36033;3202,30810;534,22977;0,16189;534,11489;2134,7833;3202,5222;4803,3655;5336,3133;5870,3133;8004,3133;9605,3133;11206,3133;12273,3655;12273,4700;12273,5222;11206,7311;9605,10966;8538,15666;8538,20366;9605,24544;11739,27677;14941,28722;19210,28199;22412,26111;25080,21933;26681,17233;29349,11489;32017,6267;36286,2611;41088,0" o:connectangles="0,0,0,0,0,0,0,0,0,0,0,0,0,0,0,0,0,0,0,0,0,0,0,0,0,0,0,0,0,0,0,0,0,0,0,0,0,0,0,0,0,0,0,0,0,0,0,0,0,0,0,0,0,0,0,0,0,0,0,0,0,0"/>
                </v:shape>
                <v:shape id="Freeform 395" o:spid="_x0000_s1416" style="position:absolute;left:16637;top:33337;width:635;height:524;visibility:visible;mso-wrap-style:square;v-text-anchor:top" coordsize="119,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9LfcYA&#10;AADdAAAADwAAAGRycy9kb3ducmV2LnhtbESPQWvCQBCF70L/wzKFXqRulCIlukopWHuT2PTgbcyO&#10;SUh2NmQ3mv5751DwNsN789436+3oWnWlPtSeDcxnCSjiwtuaSwP5z+71HVSIyBZbz2TgjwJsN0+T&#10;NabW3zij6zGWSkI4pGigirFLtQ5FRQ7DzHfEol187zDK2pfa9niTcNfqRZIstcOapaHCjj4rKprj&#10;4Awc7GVofvfN1+ltes7yPDsNvO+MeXkeP1agIo3xYf6//raCv0gEV76REfTm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P9LfcYAAADdAAAADwAAAAAAAAAAAAAAAACYAgAAZHJz&#10;L2Rvd25yZXYueG1sUEsFBgAAAAAEAAQA9QAAAIsDAAAAAA==&#10;" path="m55,r4,l61,3r3,2l64,8r,71l73,79r7,-1l87,75r5,-3l97,67r3,-6l102,53r1,-10l103,36r-1,-6l101,25,98,20,97,15,96,13,95,10r,-2l95,8r,-2l96,6r,-1l97,5r1,l101,5r1,l105,5r1,l106,5r1,l108,5r2,1l110,6r1,2l111,8r1,3l114,15r2,5l117,25r1,6l119,38r,8l118,58r-2,11l111,79r-6,7l96,93,86,96r-12,4l60,100r-13,l36,96,25,93,16,86,9,79,5,69,1,59,,48,1,36,5,26,9,18r7,-7l22,6,32,3,41,2,52,r3,xm49,20l34,21r-9,6l17,36,16,50r,6l18,62r4,5l26,70r5,4l37,77r6,2l49,79r,-59xe" fillcolor="#a36666" stroked="f">
                  <v:path arrowok="t" o:connecttype="custom" o:connectlocs="31483,0;34151,2619;34151,41387;42689,40863;49092,37719;53361,31957;54962,22527;54429,15716;52294,10478;51227,6810;50693,4191;50693,3143;51227,2619;52294,2619;54429,2619;56563,2619;57097,2619;58697,3143;59231,4191;59765,5763;61899,10478;62966,16240;63500,24098;61899,36148;56029,45054;45891,50292;32017,52388;19210,50292;8538,45054;2668,36148;0,25146;2668,13621;8538,5763;17076,1572;27748,0;26147,10478;13340,14145;8538,26194;9605,32481;13874,36672;19744,40339;26147,41387" o:connectangles="0,0,0,0,0,0,0,0,0,0,0,0,0,0,0,0,0,0,0,0,0,0,0,0,0,0,0,0,0,0,0,0,0,0,0,0,0,0,0,0,0,0"/>
                  <o:lock v:ext="edit" verticies="t"/>
                </v:shape>
                <v:shape id="Freeform 396" o:spid="_x0000_s1417" style="position:absolute;left:16430;top:32766;width:842;height:95;visibility:visible;mso-wrap-style:square;v-text-anchor:top" coordsize="15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kY8MA&#10;AADdAAAADwAAAGRycy9kb3ducmV2LnhtbERPTWvCQBC9C/0PyxS8iG4qIm2ajZRCNfQi1YLXITvN&#10;hmRnQ3aN8d+7BcHbPN7nZJvRtmKg3teOFbwsEhDEpdM1Vwp+j1/zVxA+IGtsHZOCK3nY5E+TDFPt&#10;LvxDwyFUIoawT1GBCaFLpfSlIYt+4TriyP253mKIsK+k7vESw20rl0mylhZrjg0GO/o0VDaHs1XQ&#10;6GDNaT9ri+H43V31btUM20Kp6fP48Q4i0Bge4ru70HH+MnmD/2/iCTK/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2kY8MAAADdAAAADwAAAAAAAAAAAAAAAACYAgAAZHJzL2Rv&#10;d25yZXYueG1sUEsFBgAAAAAEAAQA9QAAAIgDAAAAAA==&#10;" path="m153,r1,l156,r,l157,1r,1l157,5r1,2l158,10r,2l157,15r,2l157,18r-1,l156,20r-2,l153,20,4,20r-1,l3,20,2,18r,l2,16,,15,,12,,10,,7,,5,2,2,2,1,2,,3,r,l4,,153,xe" fillcolor="#a36666" stroked="f">
                  <v:path arrowok="t" o:connecttype="custom" o:connectlocs="81475,0;82008,0;83073,0;83073,0;83605,476;83605,953;83605,2381;84138,3334;84138,4763;84138,5715;83605,7144;83605,8096;83605,8573;83073,8573;83073,9525;82008,9525;81475,9525;2130,9525;1598,9525;1598,9525;1065,8573;1065,8573;1065,7620;0,7144;0,5715;0,4763;0,3334;0,2381;1065,953;1065,476;1065,0;1598,0;1598,0;2130,0;81475,0" o:connectangles="0,0,0,0,0,0,0,0,0,0,0,0,0,0,0,0,0,0,0,0,0,0,0,0,0,0,0,0,0,0,0,0,0,0,0"/>
                </v:shape>
                <v:shape id="Freeform 397" o:spid="_x0000_s1418" style="position:absolute;left:16430;top:32432;width:842;height:111;visibility:visible;mso-wrap-style:square;v-text-anchor:top" coordsize="158,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xzIcQA&#10;AADdAAAADwAAAGRycy9kb3ducmV2LnhtbESPQW/CMAyF70j7D5EncaNpQUxbR0BsEtIOXAb8AK/x&#10;mmqNU5IA5d/Ph0m72XrP731ebUbfqyvF1AU2UBUlKOIm2I5bA6fjbvYMKmVki31gMnCnBJv1w2SF&#10;tQ03/qTrIbdKQjjVaMDlPNRap8aRx1SEgVi07xA9Zlljq23Em4T7Xs/L8kl77FgaHA707qj5OVy8&#10;gbfLOetd87X3NDgbly+LsbqzMdPHcfsKKtOY/81/1x9W8OeV8Ms3MoJ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HscyHEAAAA3QAAAA8AAAAAAAAAAAAAAAAAmAIAAGRycy9k&#10;b3ducmV2LnhtbFBLBQYAAAAABAAEAPUAAACJAwAAAAA=&#10;" path="m153,r1,l156,1r,l157,3r,1l157,6r1,1l158,11r,3l157,16r,1l157,19r-1,1l156,21r-2,l153,21,4,21r-1,l3,21,2,20r,-1l2,17,,15,,14,,11,,7,,6,2,4,2,3,2,1r1,l3,,4,,153,xe" fillcolor="#a36666" stroked="f">
                  <v:path arrowok="t" o:connecttype="custom" o:connectlocs="81475,0;82008,0;83073,529;83073,529;83605,1588;83605,2117;83605,3175;84138,3704;84138,5821;84138,7409;83605,8467;83605,8996;83605,10055;83073,10584;83073,11113;82008,11113;81475,11113;2130,11113;1598,11113;1598,11113;1065,10584;1065,10055;1065,8996;0,7938;0,7409;0,5821;0,3704;0,3175;1065,2117;1065,1588;1065,529;1598,529;1598,0;2130,0;81475,0" o:connectangles="0,0,0,0,0,0,0,0,0,0,0,0,0,0,0,0,0,0,0,0,0,0,0,0,0,0,0,0,0,0,0,0,0,0,0"/>
                </v:shape>
                <v:shape id="Freeform 398" o:spid="_x0000_s1419" style="position:absolute;left:16430;top:32099;width:842;height:111;visibility:visible;mso-wrap-style:square;v-text-anchor:top" coordsize="158,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I+uMMA&#10;AADdAAAADwAAAGRycy9kb3ducmV2LnhtbERPTWvCQBC9F/oflhG8lLqJlCLRVaRgG3qRRqHXITtm&#10;Q7KzIbvG+O9dQfA2j/c5q81oWzFQ72vHCtJZAoK4dLrmSsHxsHtfgPABWWPrmBRcycNm/fqywky7&#10;C//RUIRKxBD2GSowIXSZlL40ZNHPXEccuZPrLYYI+0rqHi8x3LZyniSf0mLNscFgR1+GyqY4WwWN&#10;Dtb879/afDj8dlf989EM37lS08m4XYIINIan+OHOdZw/T1O4fxNPkO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FI+uMMAAADdAAAADwAAAAAAAAAAAAAAAACYAgAAZHJzL2Rv&#10;d25yZXYueG1sUEsFBgAAAAAEAAQA9QAAAIgDAAAAAA==&#10;" path="m153,r1,l156,r,1l157,2r,1l157,4r1,3l158,9r,3l157,14r,3l157,18r-1,1l156,19r-2,1l153,20,4,20r-1,l3,19r-1,l2,18r,-1l,14,,12,,9,,7,,4,2,3,2,2,2,1,3,r,l4,,153,xe" fillcolor="#a36666" stroked="f">
                  <v:path arrowok="t" o:connecttype="custom" o:connectlocs="81475,0;82008,0;83073,0;83073,556;83605,1111;83605,1667;83605,2223;84138,3890;84138,5001;84138,6668;83605,7779;83605,9446;83605,10002;83073,10557;83073,10557;82008,11113;81475,11113;2130,11113;1598,11113;1598,10557;1065,10557;1065,10002;1065,9446;0,7779;0,6668;0,5001;0,3890;0,2223;1065,1667;1065,1111;1065,556;1598,0;1598,0;2130,0;81475,0" o:connectangles="0,0,0,0,0,0,0,0,0,0,0,0,0,0,0,0,0,0,0,0,0,0,0,0,0,0,0,0,0,0,0,0,0,0,0"/>
                </v:shape>
                <v:shape id="Freeform 399" o:spid="_x0000_s1420" style="position:absolute;left:60960;top:35718;width:3603;height:2112;visibility:visible;mso-wrap-style:square;v-text-anchor:top" coordsize="680,3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BZwsQA&#10;AADdAAAADwAAAGRycy9kb3ducmV2LnhtbERPS2vCQBC+F/wPyxS8FN0Y8EHqKtISEOlF7aG9Ddkx&#10;G5udDdlVk3/fFQRv8/E9Z7nubC2u1PrKsYLJOAFBXDhdcang+5iPFiB8QNZYOyYFPXlYrwYvS8y0&#10;u/GerodQihjCPkMFJoQmk9IXhiz6sWuII3dyrcUQYVtK3eIthttapkkykxYrjg0GG/owVPwdLlZB&#10;1aT9vDe7nPTvV/621Z/T/ues1PC127yDCNSFp/jh3uo4P52kcP8mni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1QWcLEAAAA3QAAAA8AAAAAAAAAAAAAAAAAmAIAAGRycy9k&#10;b3ducmV2LnhtbFBLBQYAAAAABAAEAPUAAACJAwAAAAA=&#10;" path="m,399l55,384r96,-31l238,316r79,-41l431,202,589,78,680,e" filled="f" strokecolor="#bebebe" strokeweight=".57328mm">
                  <v:path arrowok="t" o:connecttype="custom" o:connectlocs="0,211138;29147,203200;80022,186796;126127,167217;167993,145521;228407,106892;312138,41275;360363,0" o:connectangles="0,0,0,0,0,0,0,0"/>
                </v:shape>
                <v:shape id="Freeform 400" o:spid="_x0000_s1421" style="position:absolute;left:63404;top:35544;width:1366;height:1270;visibility:visible;mso-wrap-style:square;v-text-anchor:top" coordsize="259,2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1NosMA&#10;AADdAAAADwAAAGRycy9kb3ducmV2LnhtbERPTWvCQBC9F/wPywi9iNkYaZGYVUQo7aWHxnofsmMS&#10;3J2N2dUk/75bKPQ2j/c5xX60Rjyo961jBaskBUFcOd1yreD79LbcgPABWaNxTAom8rDfzZ4KzLUb&#10;+IseZahFDGGfo4ImhC6X0lcNWfSJ64gjd3G9xRBhX0vd4xDDrZFZmr5Kiy3HhgY7OjZUXcu7VXCq&#10;F7d7OnVnY16m9edULo7vjpR6no+HLYhAY/gX/7k/dJyfrdbw+008Qe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e1NosMAAADdAAAADwAAAAAAAAAAAAAAAACYAgAAZHJzL2Rv&#10;d25yZXYueG1sUEsFBgAAAAAEAAQA9QAAAIgDAAAAAA==&#10;" path="m,93l259,,122,239r-4,-26l100,166,68,128,25,101,,93xe" fillcolor="#bebebe" strokecolor="#bebebe" strokeweight=".2205mm">
                  <v:path arrowok="t" o:connecttype="custom" o:connectlocs="0,49418;136525,0;64309,127000;62201,113184;52712,88209;35844,68017;13178,53669;0,49418" o:connectangles="0,0,0,0,0,0,0,0"/>
                </v:shape>
                <v:shape id="Freeform 401" o:spid="_x0000_s1422" style="position:absolute;left:46513;top:34004;width:4731;height:2524;visibility:visible;mso-wrap-style:square;v-text-anchor:top" coordsize="895,4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88xMUA&#10;AADdAAAADwAAAGRycy9kb3ducmV2LnhtbERPTWvCQBC9F/wPywi9FN0otkjMRqQgSD1INXgesmM2&#10;mp2N2a3G/vpuodDbPN7nZMveNuJGna8dK5iMExDEpdM1VwqKw3o0B+EDssbGMSl4kIdlPnjKMNXu&#10;zp9024dKxBD2KSowIbSplL40ZNGPXUscuZPrLIYIu0rqDu8x3DZymiRv0mLNscFgS++Gysv+yypo&#10;DvNd+2qKbfFdfmxedrPr+nhGpZ6H/WoBIlAf/sV/7o2O86eTGfx+E0+Q+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jzzExQAAAN0AAAAPAAAAAAAAAAAAAAAAAJgCAABkcnMv&#10;ZG93bnJldi54bWxQSwUGAAAAAAQABAD1AAAAigMAAAAA&#10;" path="m,l13,10,152,113,331,228r144,80l634,384r172,67l895,478e" filled="f" strokecolor="#bebebe" strokeweight=".57328mm">
                  <v:path arrowok="t" o:connecttype="custom" o:connectlocs="0,0;6871,5281;80343,59671;174958,120398;251073,162643;335117,202775;426032,238155;473075,252413" o:connectangles="0,0,0,0,0,0,0,0"/>
                </v:shape>
                <v:shape id="Freeform 402" o:spid="_x0000_s1423" style="position:absolute;left:50069;top:35750;width:1445;height:968;visibility:visible;mso-wrap-style:square;v-text-anchor:top" coordsize="274,1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aHLMMA&#10;AADdAAAADwAAAGRycy9kb3ducmV2LnhtbERPTWvCQBC9F/wPywi91Y2BWpu6hkQQ22Oj0uuwO02C&#10;2dmQXU38991Cobd5vM/Z5JPtxI0G3zpWsFwkIIi1My3XCk7H/dMahA/IBjvHpOBOHvLt7GGDmXEj&#10;f9KtCrWIIewzVNCE0GdSet2QRb9wPXHkvt1gMUQ41NIMOMZw28k0SVbSYsuxocGedg3pS3W1Cipd&#10;vFbj7kO/nJ390odTedyvSqUe51PxBiLQFP7Ff+53E+eny2f4/SaeIL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aHLMMAAADdAAAADwAAAAAAAAAAAAAAAACYAgAAZHJzL2Rv&#10;d25yZXYueG1sUEsFBgAAAAAEAAQA9QAAAIgDAAAAAA==&#10;" path="m52,l274,161,,184,19,166,48,125,61,76,59,26,52,xe" fillcolor="#bebebe" strokecolor="#bebebe" strokeweight=".2205mm">
                  <v:path arrowok="t" o:connecttype="custom" o:connectlocs="27416,0;144463,84733;0,96838;10018,87365;25307,65787;32161,39998;31107,13684;27416,0" o:connectangles="0,0,0,0,0,0,0,0"/>
                </v:shape>
                <v:line id="Line 403" o:spid="_x0000_s1424" style="position:absolute;flip:x;visibility:visible;mso-wrap-style:square" from="70358,33448" to="72183,342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Rvu8EAAADdAAAADwAAAGRycy9kb3ducmV2LnhtbERPyWrDMBC9F/oPYgK9NXJME4obJWQr&#10;JMdmuQ/WxDK2RkZSHffvo0Cgt3m8debLwbaiJx9qxwom4wwEcel0zZWC8+n7/RNEiMgaW8ek4I8C&#10;LBevL3MstLvxD/XHWIkUwqFABSbGrpAylIYshrHriBN3dd5iTNBXUnu8pXDbyjzLZtJizanBYEcb&#10;Q2Vz/LUKWDbry042pl/5fL3pLoeP83aq1NtoWH2BiDTEf/HTvddpfj6ZweObdIJc3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KJG+7wQAAAN0AAAAPAAAAAAAAAAAAAAAA&#10;AKECAABkcnMvZG93bnJldi54bWxQSwUGAAAAAAQABAD5AAAAjwMAAAAA&#10;" strokecolor="#bebebe" strokeweight="1.25pt"/>
                <v:shape id="Freeform 404" o:spid="_x0000_s1425" style="position:absolute;left:70167;top:33607;width:1064;height:762;visibility:visible;mso-wrap-style:square;v-text-anchor:top" coordsize="202,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DncMMA&#10;AADdAAAADwAAAGRycy9kb3ducmV2LnhtbERPTYvCMBC9C/sfwgjeNFVY3a1GWReEnmSrgnobmrEt&#10;NpPaRK3/3iwI3ubxPme2aE0lbtS40rKC4SACQZxZXXKuYLdd9b9AOI+ssbJMCh7kYDH/6Mww1vbO&#10;Kd02PhchhF2MCgrv61hKlxVk0A1sTRy4k20M+gCbXOoG7yHcVHIURWNpsOTQUGBNvwVl583VKLgc&#10;5d93spdJevi8jtf71XJ3PqVK9brtzxSEp9a/xS93osP80XAC/9+EE+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aDncMMAAADdAAAADwAAAAAAAAAAAAAAAACYAgAAZHJzL2Rv&#10;d25yZXYueG1sUEsFBgAAAAAEAAQA9QAAAIgDAAAAAA==&#10;" path="m202,130l,144,144,r-2,20l146,57r16,33l186,118r16,12xe" fillcolor="#bebebe" strokecolor="#bebebe" strokeweight=".5pt">
                  <v:path arrowok="t" o:connecttype="custom" o:connectlocs="106363,68792;0,76200;75823,0;74770,10583;76876,30162;85301,47625;97938,62442;106363,68792" o:connectangles="0,0,0,0,0,0,0,0"/>
                </v:shape>
                <v:line id="Line 405" o:spid="_x0000_s1426" style="position:absolute;flip:y;visibility:visible;mso-wrap-style:square" from="71659,33385" to="72231,33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PdeUsQAAADdAAAADwAAAGRycy9kb3ducmV2LnhtbESPS0/DMBCE70j9D9YicaNOI0Ao1K36&#10;QoIjfdxX8RJHideR7abh37MHJG67mtmZb5fryfdqpJjawAYW8wIUcR1sy42B8+n98RVUysgW+8Bk&#10;4IcSrFezuyVWNtz4i8ZjbpSEcKrQgMt5qLROtSOPaR4GYtG+Q/SYZY2NthFvEu57XRbFi/bYsjQ4&#10;HGjnqO6OV2+Adbe9HHTnxk0st7vh8vl03j8b83A/bd5AZZryv/nv+sMKfrkQXPlGRtC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915SxAAAAN0AAAAPAAAAAAAAAAAA&#10;AAAAAKECAABkcnMvZG93bnJldi54bWxQSwUGAAAAAAQABAD5AAAAkgMAAAAA&#10;" strokecolor="#bebebe" strokeweight="1.25pt"/>
                <v:shape id="Freeform 407" o:spid="_x0000_s1427" style="position:absolute;left:71358;top:33289;width:1063;height:810;visibility:visible;mso-wrap-style:square;v-text-anchor:top" coordsize="200,1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rk3MMA&#10;AADdAAAADwAAAGRycy9kb3ducmV2LnhtbERPTWvCQBC9C/0PyxR6Ed3Vg9ToKqXUUpEejPE+ZMck&#10;mp0N2a1J/70rCN7m8T5nue5tLa7U+sqxhslYgSDOnam40JAdNqN3ED4gG6wdk4Z/8rBevQyWmBjX&#10;8Z6uaShEDGGfoIYyhCaR0uclWfRj1xBH7uRaiyHCtpCmxS6G21pOlZpJixXHhhIb+iwpv6R/VkO3&#10;Pdacnb/Cbujl5TtVv8pv5lq/vfYfCxCB+vAUP9w/Js6fTuZw/yaeIF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1rk3MMAAADdAAAADwAAAAAAAAAAAAAAAACYAgAAZHJzL2Rv&#10;d25yZXYueG1sUEsFBgAAAAAEAAQA9QAAAIgDAAAAAA==&#10;" path="m,28l200,,66,153r1,-20l61,96,44,64,17,38,,28xe" fillcolor="#bebebe" strokecolor="#bebebe" strokeweight=".5pt">
                  <v:path arrowok="t" o:connecttype="custom" o:connectlocs="0,14817;106363,0;35100,80963;35632,70380;32441,50800;23400,33867;9041,20108;0,14817" o:connectangles="0,0,0,0,0,0,0,0"/>
                </v:shape>
                <v:shape id="Freeform 408" o:spid="_x0000_s1428" style="position:absolute;left:70358;top:34988;width:508;height:826;visibility:visible;mso-wrap-style:square;v-text-anchor:top" coordsize="96,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XIcsQA&#10;AADdAAAADwAAAGRycy9kb3ducmV2LnhtbESPQU/DMAyF70j8h8hIXBBL6QGhsmwaTExc6aadrcZL&#10;Oxqnasza/Xt8QOJm6z2/93m5nmNvLjTmLrGDp0UBhrhJvuPg4LD/eHwBkwXZY5+YHFwpw3p1e7PE&#10;yqeJv+hSSzAawrlCB63IUFmbm5Yi5kUaiFU7pTGi6DoG60ecNDz2tiyKZxuxY21ocaD3lprv+ic6&#10;eJuP9Vam7T4cNs15F3fycA3eufu7efMKRmiWf/Pf9adX/LJUfv1GR7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5VyHLEAAAA3QAAAA8AAAAAAAAAAAAAAAAAmAIAAGRycy9k&#10;b3ducmV2LnhtbFBLBQYAAAAABAAEAPUAAACJAwAAAAA=&#10;" path="m96,45l95,56,91,66r-3,9l80,82r-7,6l63,92,52,95,38,96r-17,l21,151r,2l20,154r,l19,155r-2,l15,155r-1,l10,156,8,155r-3,l4,155r-1,l1,154r-1,l,153r,-2l,8,,4,3,1,5,,9,,42,r5,l51,r5,l62,1r7,3l75,7r6,4l86,16r4,6l94,29r1,8l96,45xm74,47l73,38,70,31,67,24,62,21,57,18,51,17r-5,l40,16r-19,l21,79r19,l48,79r8,-3l60,74r5,-4l69,65r3,-6l74,53r,-6xe" fillcolor="black" stroked="f">
                  <v:path arrowok="t" o:connecttype="custom" o:connectlocs="50271,29633;46567,39688;38629,46567;27517,50271;11113,50800;11113,80963;10583,81492;8996,82021;7408,82021;4233,82021;2117,82021;529,81492;0,80963;0,4233;1588,529;4763,0;24871,0;29633,0;36513,2117;42863,5821;47625,11642;50271,19579;39158,24871;37042,16404;32808,11113;26987,8996;21167,8467;11113,41804;25400,41804;31750,39158;36513,34396;39158,28046" o:connectangles="0,0,0,0,0,0,0,0,0,0,0,0,0,0,0,0,0,0,0,0,0,0,0,0,0,0,0,0,0,0,0,0"/>
                  <o:lock v:ext="edit" verticies="t"/>
                </v:shape>
                <v:shape id="Freeform 409" o:spid="_x0000_s1429" style="position:absolute;left:71024;top:34972;width:429;height:826;visibility:visible;mso-wrap-style:square;v-text-anchor:top" coordsize="81,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O8FsAA&#10;AADdAAAADwAAAGRycy9kb3ducmV2LnhtbERPTWsCMRC9F/wPYQpeSs26h61sjVIEUehJK3gdNuMm&#10;uJksm6jx35uC4G0e73Pmy+Q6caUhWM8KppMCBHHjteVWweFv/TkDESKyxs4zKbhTgOVi9DbHWvsb&#10;7+i6j63IIRxqVGBi7GspQ2PIYZj4njhzJz84jBkOrdQD3nK462RZFJV0aDk3GOxpZag57y9OAfuL&#10;/U3G23XVV5jM7rj9+tgoNX5PP98gIqX4Ej/dW53nl+UU/r/JJ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QO8FsAAAADdAAAADwAAAAAAAAAAAAAAAACYAgAAZHJzL2Rvd25y&#10;ZXYueG1sUEsFBgAAAAAEAAQA9QAAAIUDAAAAAA==&#10;" path="m81,147r,2l81,151r,1l80,154r,1l79,156r-1,l78,156r-69,l6,156,2,154,1,152,,147,,3,1,2r,l1,1r1,l4,1,6,,9,r2,l14,r2,l17,1r3,l20,1r1,1l21,2r,1l21,138r57,l78,138r1,1l80,139r,1l81,141r,1l81,145r,2xe" fillcolor="black" stroked="f">
                  <v:path arrowok="t" o:connecttype="custom" o:connectlocs="42863,77788;42863,78846;42863,79904;42863,80433;42334,81492;42334,82021;41805,82550;41275,82550;41275,82550;4763,82550;3175,82550;1058,81492;529,80433;0,77788;0,1588;529,1058;529,1058;529,529;1058,529;2117,529;3175,0;4763,0;5821,0;7408,0;8467,0;8996,529;10583,529;10583,529;11113,1058;11113,1058;11113,1588;11113,73025;41275,73025;41275,73025;41805,73554;42334,73554;42334,74083;42863,74613;42863,75142;42863,76729;42863,77788" o:connectangles="0,0,0,0,0,0,0,0,0,0,0,0,0,0,0,0,0,0,0,0,0,0,0,0,0,0,0,0,0,0,0,0,0,0,0,0,0,0,0,0,0"/>
                </v:shape>
                <v:shape id="Freeform 410" o:spid="_x0000_s1430" style="position:absolute;left:71389;top:34988;width:604;height:826;visibility:visible;mso-wrap-style:square;v-text-anchor:top" coordsize="115,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bqZcMA&#10;AADdAAAADwAAAGRycy9kb3ducmV2LnhtbERPzWrCQBC+F/oOyxR6KboxgtToKkUQexK1fYAxOyZp&#10;srNxdzXx7V1B6G0+vt+ZL3vTiCs5X1lWMBomIIhzqysuFPz+rAefIHxA1thYJgU38rBcvL7MMdO2&#10;4z1dD6EQMYR9hgrKENpMSp+XZNAPbUscuZN1BkOErpDaYRfDTSPTJJlIgxXHhhJbWpWU14eLUTDF&#10;v+NHrTfa1flqfFpXu/N20in1/tZ/zUAE6sO/+On+1nF+mqbw+CaeIB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cbqZcMAAADdAAAADwAAAAAAAAAAAAAAAACYAgAAZHJzL2Rv&#10;d25yZXYueG1sUEsFBgAAAAAEAAQA9QAAAIgDAAAAAA==&#10;" path="m115,8r,3l115,12r,1l114,15r,1l113,16r,1l112,17r-45,l67,151r,2l67,154r-1,l66,155r-1,l63,155r-3,l58,156r-3,-1l53,155r-3,l49,155r-1,-1l48,154r,-1l48,151,48,17,3,17r-1,l2,16r-1,l1,15,,13,,12,,11,,8,,6,,5,,2,1,1,1,,2,r,l3,,112,r1,l113,r1,l114,1r1,1l115,5r,1l115,8xe" fillcolor="black" stroked="f">
                  <v:path arrowok="t" o:connecttype="custom" o:connectlocs="60325,4233;60325,5821;60325,6350;60325,6879;59800,7937;59800,8467;59276,8467;59276,8996;58751,8996;35146,8996;35146,79904;35146,80963;35146,81492;34621,81492;34621,82021;34097,82021;33048,82021;31474,82021;30425,82550;28851,82021;27802,82021;26228,82021;25704,82021;25179,81492;25179,81492;25179,80963;25179,79904;25179,8996;1574,8996;1049,8996;1049,8467;525,8467;525,7937;0,6879;0,6350;0,5821;0,4233;0,3175;0,2646;0,1058;525,529;525,0;1049,0;1049,0;1574,0;58751,0;59276,0;59276,0;59800,0;59800,529;60325,1058;60325,2646;60325,3175;60325,4233" o:connectangles="0,0,0,0,0,0,0,0,0,0,0,0,0,0,0,0,0,0,0,0,0,0,0,0,0,0,0,0,0,0,0,0,0,0,0,0,0,0,0,0,0,0,0,0,0,0,0,0,0,0,0,0,0,0"/>
                </v:shape>
                <v:shape id="Freeform 411" o:spid="_x0000_s1431" style="position:absolute;left:72120;top:34988;width:508;height:826;visibility:visible;mso-wrap-style:square;v-text-anchor:top" coordsize="95,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EU8cQA&#10;AADdAAAADwAAAGRycy9kb3ducmV2LnhtbERPTWvCQBC9F/oflil4q5tGaCW6hqAV7KEF04LXITtm&#10;o9nZmF01/ffdguBtHu9z5vlgW3Gh3jeOFbyMExDEldMN1wp+vtfPUxA+IGtsHZOCX/KQLx4f5php&#10;d+UtXcpQixjCPkMFJoQuk9JXhiz6seuII7d3vcUQYV9L3eM1httWpknyKi02HBsMdrQ0VB3Ls1Vg&#10;37/2hZ2+1eZ0Wh4+P7rVdrdeKTV6GooZiEBDuItv7o2O89N0Av/fxBPk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9BFPHEAAAA3QAAAA8AAAAAAAAAAAAAAAAAmAIAAGRycy9k&#10;b3ducmV2LnhtbFBLBQYAAAAABAAEAPUAAACJAwAAAAA=&#10;" path="m95,45r,11l91,66r-4,9l80,82r-7,6l63,92,52,95,38,96r-18,l20,151r,2l20,154r-2,l18,155r-1,l15,155r-3,l10,156,7,155r-2,l4,155r-3,l1,154r-1,l,153r,-2l,8,,4,2,1,5,,7,,41,r4,l50,r5,l61,1r7,3l75,7r6,4l86,16r4,6l92,29r3,8l95,45xm74,47l73,38,70,31,66,24,61,21,55,18,50,17r-6,l39,16r-19,l20,79r19,l48,79r6,-3l60,74r5,-4l69,65r2,-6l73,53r1,-6xe" fillcolor="black" stroked="f">
                  <v:path arrowok="t" o:connecttype="custom" o:connectlocs="50800,29633;46522,39688;39036,46567;27806,50271;10695,50800;10695,80963;9625,81492;9091,82021;6417,82021;3743,82021;2139,82021;535,81492;0,80963;0,4233;1069,529;3743,0;24063,0;29411,0;36362,2117;43314,5821;48126,11642;50800,19579;39571,24871;37432,16404;32619,11113;26737,8996;20855,8467;10695,41804;25667,41804;32084,39158;36897,34396;39036,28046" o:connectangles="0,0,0,0,0,0,0,0,0,0,0,0,0,0,0,0,0,0,0,0,0,0,0,0,0,0,0,0,0,0,0,0"/>
                  <o:lock v:ext="edit" verticies="t"/>
                </v:shape>
                <v:shape id="Freeform 412" o:spid="_x0000_s1432" style="position:absolute;left:72231;top:24939;width:428;height:842;visibility:visible;mso-wrap-style:square;v-text-anchor:top" coordsize="81,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q/rsIA&#10;AADdAAAADwAAAGRycy9kb3ducmV2LnhtbERP32vCMBB+F/wfwgl7GZquDJVqFBEGwsbEKvp6NGdT&#10;bC6libX775fBwLf7+H7ect3bWnTU+sqxgrdJAoK4cLriUsHp+DGeg/ABWWPtmBT8kIf1ajhYYqbd&#10;gw/U5aEUMYR9hgpMCE0mpS8MWfQT1xBH7upaiyHCtpS6xUcMt7VMk2QqLVYcGww2tDVU3PK7VSC/&#10;6eLPe5nS7GvfGevoc1q9KvUy6jcLEIH68BT/u3c6zk/Td/j7Jp4gV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ar+uwgAAAN0AAAAPAAAAAAAAAAAAAAAAAJgCAABkcnMvZG93&#10;bnJldi54bWxQSwUGAAAAAAQABAD1AAAAhwMAAAAA&#10;" path="m81,147r,2l81,152r-1,1l80,154r,2l79,156r-2,1l76,157r-68,l5,156,2,154,1,152,,148,,4,,3,1,2r,l2,2,4,,6,,7,r4,l13,r3,l17,r1,2l20,2r1,l21,3r,1l21,138r55,l77,138r2,2l80,140r,1l80,142r1,1l81,144r,3xe" fillcolor="black" stroked="f">
                  <v:path arrowok="t" o:connecttype="custom" o:connectlocs="42863,78779;42863,79851;42863,81458;42334,81994;42334,82530;42334,83602;41805,83602;40746,84138;40217,84138;4233,84138;2646,83602;1058,82530;529,81458;0,79315;0,2144;0,1608;529,1072;529,1072;1058,1072;2117,0;3175,0;3704,0;5821,0;6879,0;8467,0;8996,0;9525,1072;10583,1072;11113,1072;11113,1608;11113,2144;11113,73956;40217,73956;40746,73956;41805,75028;42334,75028;42334,75563;42334,76099;42863,76635;42863,77171;42863,78779" o:connectangles="0,0,0,0,0,0,0,0,0,0,0,0,0,0,0,0,0,0,0,0,0,0,0,0,0,0,0,0,0,0,0,0,0,0,0,0,0,0,0,0,0"/>
                </v:shape>
                <v:shape id="Freeform 413" o:spid="_x0000_s1433" style="position:absolute;left:72786;top:24939;width:508;height:842;visibility:visible;mso-wrap-style:square;v-text-anchor:top" coordsize="96,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0ZWHcQA&#10;AADdAAAADwAAAGRycy9kb3ducmV2LnhtbERPTWvCQBC9F/wPywje6saAJURXEUURtJRGofQ2ZKdJ&#10;aHY2ZteY/PtuodDbPN7nLNe9qUVHrassK5hNIxDEudUVFwqul/1zAsJ5ZI21ZVIwkIP1avS0xFTb&#10;B79Tl/lChBB2KSoovW9SKV1ekkE3tQ1x4L5sa9AH2BZSt/gI4aaWcRS9SIMVh4YSG9qWlH9nd6Mg&#10;aYbP183543Q7XN922ZDpxHVaqcm43yxAeOr9v/jPfdRhfhzP4febcIJc/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9GVh3EAAAA3QAAAA8AAAAAAAAAAAAAAAAAmAIAAGRycy9k&#10;b3ducmV2LnhtbFBLBQYAAAAABAAEAPUAAACJAwAAAAA=&#10;" path="m96,46l95,57,93,67,88,77r-6,6l74,89,64,94,53,96,38,98r-17,l21,153r,1l21,154r-1,2l19,156r-1,1l16,157r-2,l11,157r-3,l6,157r-2,l3,156r-1,l2,154r-2,l,153,,10,2,5,3,3,5,2,9,,42,r5,l52,2r5,l63,3r6,2l75,8r7,5l87,18r4,6l94,30r2,7l96,46xm74,48r,-9l70,32,67,26,62,23,57,20,51,19,46,18r-5,l21,18r,62l40,80r8,l56,78r6,-2l66,72r3,-5l72,61r2,-6l74,48xe" fillcolor="black" stroked="f">
                  <v:path arrowok="t" o:connecttype="custom" o:connectlocs="50271,30547;46567,41265;39158,47696;28046,51447;11113,52519;11113,82530;10583,83602;9525,84138;7408,84138;4233,84138;2117,84138;1058,83602;0,82530;0,5359;1588,1608;4763,0;24871,0;30162,1072;36513,2680;43392,6967;48154,12862;50800,19829;39158,25724;37042,17149;32808,12326;26987,10182;21696,9646;11113,42873;25400,42873;32808,40729;36513,35906;39158,29475" o:connectangles="0,0,0,0,0,0,0,0,0,0,0,0,0,0,0,0,0,0,0,0,0,0,0,0,0,0,0,0,0,0,0,0"/>
                  <o:lock v:ext="edit" verticies="t"/>
                </v:shape>
                <v:shape id="Freeform 414" o:spid="_x0000_s1434" style="position:absolute;left:73453;top:24939;width:429;height:842;visibility:visible;mso-wrap-style:square;v-text-anchor:top" coordsize="80,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WGcMA&#10;AADdAAAADwAAAGRycy9kb3ducmV2LnhtbERPTWvDMAy9D/YfjAa9rc5CCWlat4yVwBj0sLSwqxar&#10;SWgsm9hNsn9fDwa76fE+td3PphcjDb6zrOBlmYAgrq3uuFFwPpXPOQgfkDX2lknBD3nY7x4ftlho&#10;O/EnjVVoRAxhX6CCNgRXSOnrlgz6pXXEkbvYwWCIcGikHnCK4aaXaZJk0mDHsaFFR28t1dfqZhRM&#10;oXdfH9/mcqvW5xzL48F1q4NSi6f5dQMi0Bz+xX/udx3np2kGv9/EE+Tu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B/WGcMAAADdAAAADwAAAAAAAAAAAAAAAACYAgAAZHJzL2Rv&#10;d25yZXYueG1sUEsFBgAAAAAEAAQA9QAAAIgDAAAAAA==&#10;" path="m80,147r,2l80,152r,1l79,154r,2l78,156r,1l77,157r-69,l5,156,3,154,,152r,-4l,4,,3,,2r2,l3,2,4,,5,,8,r2,l13,r2,l18,r1,2l20,2r,l21,3r,1l21,138r56,l78,138r,2l79,140r,1l80,142r,1l80,144r,3xe" fillcolor="black" stroked="f">
                  <v:path arrowok="t" o:connecttype="custom" o:connectlocs="42863,78779;42863,79851;42863,81458;42863,81994;42327,82530;42327,83602;41791,83602;41791,84138;41256,84138;4286,84138;2679,83602;1607,82530;0,81458;0,79315;0,2144;0,1608;0,1072;1072,1072;1607,1072;2143,0;2679,0;4286,0;5358,0;6965,0;8037,0;9644,0;10180,1072;10716,1072;10716,1072;11252,1608;11252,2144;11252,73956;41256,73956;41791,73956;41791,75028;42327,75028;42327,75563;42863,76099;42863,76635;42863,77171;42863,78779" o:connectangles="0,0,0,0,0,0,0,0,0,0,0,0,0,0,0,0,0,0,0,0,0,0,0,0,0,0,0,0,0,0,0,0,0,0,0,0,0,0,0,0,0"/>
                </v:shape>
                <v:shape id="Freeform 415" o:spid="_x0000_s1435" style="position:absolute;left:2476;top:5746;width:460;height:826;visibility:visible;mso-wrap-style:square;v-text-anchor:top" coordsize="86,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Ih8cQA&#10;AADdAAAADwAAAGRycy9kb3ducmV2LnhtbERPS2vCQBC+C/0PyxR6KXVjKCqpq2ihpQiCr0OOQ3aa&#10;xGZnw+42if++KxS8zcf3nMVqMI3oyPnasoLJOAFBXFhdc6ngfPp4mYPwAVljY5kUXMnDavkwWmCm&#10;bc8H6o6hFDGEfYYKqhDaTEpfVGTQj21LHLlv6wyGCF0ptcM+hptGpkkylQZrjg0VtvReUfFz/DUK&#10;Xq8YCruR28vm8vmc53mJ591eqafHYf0GItAQ7uJ/95eO89N0Brdv4gl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ySIfHEAAAA3QAAAA8AAAAAAAAAAAAAAAAAmAIAAGRycy9k&#10;b3ducmV2LnhtbFBLBQYAAAAABAAEAPUAAACJAwAAAAA=&#10;" path="m86,148r,3l86,152r,1l85,154r,1l83,155r,2l82,157r-75,l4,157,2,154,,152r,-4l,9,,5,2,3,4,2,7,,81,r1,2l83,2r,l85,3r,1l85,5r,3l86,10r-1,1l85,14r,1l85,16r-2,2l83,18r-1,l81,18r-61,l20,67r52,l73,67r2,1l75,68r1,1l76,71r,1l76,73r1,2l76,78r,1l76,80r,2l75,83r,l73,84r-1,l20,84r,55l82,139r1,l83,139r2,2l85,142r1,l86,144r,2l86,148xe" fillcolor="black" stroked="f">
                  <v:path arrowok="t" o:connecttype="custom" o:connectlocs="46038,79395;46038,80447;45503,81498;44432,82550;3747,82550;1071,80973;0,77818;0,2629;2141,1052;43361,0;44432,1052;45503,1577;45503,2629;46038,5258;45503,7361;45503,8413;44432,9464;43361,9464;10707,35228;39079,35228;40149,35754;40685,37332;40685,38383;40685,41012;40685,42064;40149,43641;39079,44167;10707,44167;43897,73086;44432,73086;45503,74663;46038,75715;46038,77818" o:connectangles="0,0,0,0,0,0,0,0,0,0,0,0,0,0,0,0,0,0,0,0,0,0,0,0,0,0,0,0,0,0,0,0,0"/>
                </v:shape>
                <v:shape id="Freeform 416" o:spid="_x0000_s1436" style="position:absolute;left:3111;top:5953;width:476;height:619;visibility:visible;mso-wrap-style:square;v-text-anchor:top" coordsize="92,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OgMcA&#10;AADdAAAADwAAAGRycy9kb3ducmV2LnhtbESPT2vCQBDF70K/wzIFb7oxiEjqKiK01EMP/oH2OM2O&#10;STA7G7LbJPbTOwfB2wzvzXu/WW0GV6uO2lB5NjCbJqCIc28rLgycT++TJagQkS3WnsnAjQJs1i+j&#10;FWbW93yg7hgLJSEcMjRQxthkWoe8JIdh6hti0S6+dRhlbQttW+wl3NU6TZKFdlixNJTY0K6k/Hr8&#10;cwa+d5fimi6a/4/9123fHZbz/tf/GDN+HbZvoCIN8Wl+XH9awU9TwZVvZAS9v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PrjoDHAAAA3QAAAA8AAAAAAAAAAAAAAAAAmAIAAGRy&#10;cy9kb3ducmV2LnhtbFBLBQYAAAAABAAEAPUAAACMAwAAAAA=&#10;" path="m92,113r,1l92,115r,l91,117r-1,l87,117r-1,l82,117r-2,l77,117r-1,l75,117r-1,-2l74,115r-2,-1l72,113r,-63l72,42,71,35,70,29,68,26,64,22,60,19,55,17r-5,l43,18r-8,4l27,28,19,38r,75l19,114r,1l18,115r-1,2l16,117r-1,l12,117r-2,l7,117r-2,l2,117r-1,l1,115r-1,l,114r,-1l,5r,l,3r,l1,2r1,l5,2,6,1r2,l11,1r2,1l15,2r1,l17,3r,l17,5r,l17,19,27,11,35,5,45,1,54,,64,1r8,2l79,7r6,6l88,19r3,9l92,37r,11l92,113xe" fillcolor="black" stroked="f">
                  <v:path arrowok="t" o:connecttype="custom" o:connectlocs="47625,60325;47625,60855;46590,61913;44519,61913;41413,61913;39342,61913;38307,60855;37272,60325;37272,26459;36754,18521;35201,13758;31060,10054;25883,8996;18118,11642;9836,20108;9836,60325;9318,60855;8283,61913;6212,61913;3624,61913;1035,61913;518,60855;0,60325;0,2646;0,1588;518,1058;2588,1058;4141,529;6730,1058;8283,1058;8800,1588;8800,2646;13977,5821;23295,529;33130,529;40895,3704;45554,10054;47625,19579;47625,59796" o:connectangles="0,0,0,0,0,0,0,0,0,0,0,0,0,0,0,0,0,0,0,0,0,0,0,0,0,0,0,0,0,0,0,0,0,0,0,0,0,0,0"/>
                </v:shape>
                <v:shape id="Freeform 417" o:spid="_x0000_s1437" style="position:absolute;left:3746;top:5969;width:413;height:603;visibility:visible;mso-wrap-style:square;v-text-anchor:top" coordsize="76,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OsNcIA&#10;AADdAAAADwAAAGRycy9kb3ducmV2LnhtbERPTYvCMBC9L/gfwgheRFOLLNo1ii4sFNGDWjwPzWxb&#10;bCaliVr/vREEb/N4n7NYdaYWN2pdZVnBZByBIM6trrhQkJ3+RjMQziNrrC2Tggc5WC17XwtMtL3z&#10;gW5HX4gQwi5BBaX3TSKly0sy6Ma2IQ7cv20N+gDbQuoW7yHc1DKOom9psOLQUGJDvyXll+PVKBju&#10;9qfzcLPJs2zisu21Tqe7aarUoN+tf0B46vxH/HanOsyP4zm8vgknyO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I6w1wgAAAN0AAAAPAAAAAAAAAAAAAAAAAJgCAABkcnMvZG93&#10;bnJldi54bWxQSwUGAAAAAAQABAD1AAAAhwMAAAAA&#10;" path="m76,106r,3l76,110r-1,1l75,112r,1l74,115r-2,l71,115r-66,l2,115,1,112,,111r,-4l,104r,-3l,100,,99,,97,1,96r,-1l2,93,3,91,51,17,5,17,3,16,2,15,1,12,1,9,1,6,1,5,1,3r1,l2,1,3,r,l5,,67,r2,l70,r,1l71,1r1,2l72,4r,1l72,8r,3l72,12r,2l72,16r,1l71,19r-1,1l70,21r-1,3l21,97r50,l72,97r2,2l74,99r1,1l75,101r1,1l76,104r,2xe" fillcolor="black" stroked="f">
                  <v:path arrowok="t" o:connecttype="custom" o:connectlocs="41275,57178;40732,58227;40732,59276;39103,60325;2715,60325;543,58751;0,56128;0,52981;0,51932;543,50358;1086,48785;27698,8918;1629,8393;543,6295;543,3147;543,1574;1086,525;1629,0;36387,0;38016,0;38560,525;39103,2098;39103,4197;39103,6295;39103,8393;38560,9967;38016,11016;11405,50883;39103,50883;40189,51932;40732,52981;41275,54555" o:connectangles="0,0,0,0,0,0,0,0,0,0,0,0,0,0,0,0,0,0,0,0,0,0,0,0,0,0,0,0,0,0,0,0"/>
                </v:shape>
                <v:shape id="Freeform 418" o:spid="_x0000_s1438" style="position:absolute;left:4222;top:5953;width:540;height:841;visibility:visible;mso-wrap-style:square;v-text-anchor:top" coordsize="103,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H8XcYA&#10;AADdAAAADwAAAGRycy9kb3ducmV2LnhtbESPT2vCQBDF70K/wzKF3nRTRbGpG6mKIt4aW4q3ITv5&#10;Q7OzIbvV+O07h0JvM7w37/1mtR5cq67Uh8azgedJAoq48LbhysDHeT9eggoR2WLrmQzcKcA6exit&#10;MLX+xu90zWOlJIRDigbqGLtU61DU5DBMfEcsWul7h1HWvtK2x5uEu1ZPk2ShHTYsDTV2tK2p+M5/&#10;nIHTxtoyr/xwme++Dp9nZy/H5YsxT4/D2yuoSEP8N/9dH63gT2fCL9/ICDr7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qH8XcYAAADdAAAADwAAAAAAAAAAAAAAAACYAgAAZHJz&#10;L2Rvd25yZXYueG1sUEsFBgAAAAAEAAQA9QAAAIsDAAAAAA==&#10;" path="m63,116l50,155r-2,3l46,158r-4,1l36,159r-2,l31,159r-1,l29,158r-2,l27,156r,-1l27,153,42,116r,-2l41,114r-1,-1l40,112,,9,,6,,4,,2r,l2,1r2,l7,1,10,r3,l15,1r3,l19,1r1,1l20,2r1,2l21,5,52,92r1,l83,5r,-3l84,2,85,1r3,l90,1,93,r3,1l99,1r2,l103,2r,l103,4r,2l103,7,63,116xe" fillcolor="black" stroked="f">
                  <v:path arrowok="t" o:connecttype="custom" o:connectlocs="33014,61384;26201,82021;25153,83609;24105,83609;22009,84138;18865,84138;17817,84138;16245,84138;15721,84138;15197,83609;14149,83609;14149,82550;14149,82021;14149,80963;22009,61384;22009,60325;21485,60325;20961,59796;20961,59267;0,4763;0,3175;0,2117;0,1058;0,1058;1048,529;2096,529;3668,529;5240,0;6812,0;7860,529;9433,529;9957,529;10481,1058;10481,1058;11005,2117;11005,2646;27250,48684;27774,48684;43494,2646;43494,1058;44018,1058;44542,529;46115,529;47163,529;48735,0;50307,529;51879,529;52927,529;53975,1058;53975,1058;53975,2117;53975,3175;53975,3704;33014,61384" o:connectangles="0,0,0,0,0,0,0,0,0,0,0,0,0,0,0,0,0,0,0,0,0,0,0,0,0,0,0,0,0,0,0,0,0,0,0,0,0,0,0,0,0,0,0,0,0,0,0,0,0,0,0,0,0,0"/>
                </v:shape>
                <v:shape id="Freeform 419" o:spid="_x0000_s1439" style="position:absolute;left:4889;top:5953;width:841;height:619;visibility:visible;mso-wrap-style:square;v-text-anchor:top" coordsize="160,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V2jMAA&#10;AADdAAAADwAAAGRycy9kb3ducmV2LnhtbERPS4vCMBC+C/sfwix409TXItUosuDjWt3DHodkNq3b&#10;TEoTtf57Iwje5uN7znLduVpcqQ2VZwWjYQaCWHtTsVXwc9oO5iBCRDZYeyYFdwqwXn30lpgbf+OC&#10;rsdoRQrhkKOCMsYmlzLokhyGoW+IE/fnW4cxwdZK0+IthbtajrPsSzqsODWU2NB3Sfr/eHEKivMF&#10;d7N7EX+n1hi5sfu51qxU/7PbLEBE6uJb/HIfTJo/nozg+U06Qa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xV2jMAAAADdAAAADwAAAAAAAAAAAAAAAACYAgAAZHJzL2Rvd25y&#10;ZXYueG1sUEsFBgAAAAAEAAQA9QAAAIUDAAAAAA==&#10;" path="m160,113r,1l160,115r-1,l159,117r-1,l155,117r-2,l150,117r-2,l145,117r-1,l143,117r-1,-2l140,115r,-1l140,113r,-65l140,42r-1,-7l138,29r-3,-3l133,22r-5,-3l124,17r-5,l112,18r-7,4l99,28,90,38r,75l90,114r,1l89,115r-2,2l86,117r-1,l83,117r-3,l78,117r-3,l74,117r-1,l71,115r-1,l70,114r,-1l70,48r,-6l69,35,68,29,65,26,62,22,58,19,54,17r-6,l42,18r-8,4l27,28,20,38r,75l20,114r,1l18,115r-1,2l16,117r-1,l12,117r-2,l7,117r-2,l2,117r-1,l1,115r-1,l,114r,-1l,5r,l,3r1,l1,2r1,l5,2,6,1r3,l11,1r3,1l15,2r1,l17,3r,l17,5r,l17,19,27,11,36,5,44,1,53,r6,l65,1r5,2l74,6r5,2l81,12r3,5l86,21r5,-5l96,11r5,-4l106,5r5,-3l115,1,119,r4,l133,1r7,2l148,7r5,6l156,19r3,9l160,37r,8l160,113xe" fillcolor="black" stroked="f">
                  <v:path arrowok="t" o:connecttype="custom" o:connectlocs="84138,60325;83612,60855;83086,61913;80457,61913;77828,61913;75724,61913;74672,60855;73621,60325;73621,25400;73095,18521;70991,13758;67310,10054;62578,8996;55216,11642;47328,20108;47328,60325;46802,60855;45224,61913;43647,61913;41017,61913;38914,61913;37336,60855;36810,60325;36810,25400;36285,18521;34181,13758;30500,10054;25241,8996;17879,11642;10517,20108;10517,60325;9466,60855;8414,61913;6310,61913;3681,61913;1052,61913;526,60855;0,60325;0,2646;0,1588;526,1058;2629,1058;4733,529;7362,1058;8414,1058;8940,1588;8940,2646;14198,5821;23138,529;31026,0;36810,1588;41543,4233;44172,8996;47853,8467;53112,3704;58371,1058;62578,0;69940,529;77828,3704;82035,10054;84138,19579;84138,59796" o:connectangles="0,0,0,0,0,0,0,0,0,0,0,0,0,0,0,0,0,0,0,0,0,0,0,0,0,0,0,0,0,0,0,0,0,0,0,0,0,0,0,0,0,0,0,0,0,0,0,0,0,0,0,0,0,0,0,0,0,0,0,0,0,0"/>
                </v:shape>
                <v:shape id="Freeform 420" o:spid="_x0000_s1440" style="position:absolute;left:5889;top:5953;width:524;height:635;visibility:visible;mso-wrap-style:square;v-text-anchor:top" coordsize="99,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lUO8IA&#10;AADdAAAADwAAAGRycy9kb3ducmV2LnhtbERPTWsCMRC9F/ofwgi91ayrlLoapQqCID00LT0Pm3Gz&#10;mEyWTdTtvzeC0Ns83ucs14N34kJ9bAMrmIwLEMR1MC03Cn6+d6/vIGJCNugCk4I/irBePT8tsTLh&#10;yl900akROYRjhQpsSl0lZawteYzj0BFn7hh6jynDvpGmx2sO906WRfEmPbacGyx2tLVUn/TZK/jV&#10;fn6wR6c/58NsO91sZp3Te6VeRsPHAkSiIf2LH+69yfPLaQn3b/IJc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eVQ7wgAAAN0AAAAPAAAAAAAAAAAAAAAAAJgCAABkcnMvZG93&#10;bnJldi54bWxQSwUGAAAAAAQABAD1AAAAhwMAAAAA&#10;" path="m99,55r-1,4l97,61r-2,2l91,64r-70,l21,72r1,8l24,86r4,6l33,97r6,2l46,102r9,1l62,102r7,l75,101r5,-3l83,97r4,-1l90,95r1,l92,95r,l93,96r,l95,97r,1l95,101r,1l95,103r,1l95,106r,1l93,108r,l93,109r-1,2l91,111r-3,1l85,113r-5,2l75,117r-8,1l61,119r-7,l40,118,30,115r-9,-4l13,104,7,96,3,86,,74,,60,,47,3,35,7,24r6,-8l21,8,29,5,40,1,51,,64,1,74,3r7,5l88,14r5,8l96,32r2,8l99,51r,4xm79,49r,-15l72,24,64,17,50,16r-6,l38,18r-5,3l28,26r-4,5l23,37r-2,6l21,49r58,xe" fillcolor="black" stroked="f">
                  <v:path arrowok="t" o:connecttype="custom" o:connectlocs="51859,31483;50271,33618;11113,34151;11642,42689;14817,49092;20638,52828;29104,54962;36513,54429;42334,52294;46038,51227;48155,50693;48684,50693;49213,51227;50271,52294;50271,54429;50271,55496;50271,57097;49213,57630;48684,59231;46567,59765;42334,61366;35455,62966;28575,63500;15875,61366;6879,55496;1588,45891;0,32017;1588,18676;6879,8538;15346,2668;26988,0;39159,1601;46567,7471;50800,17076;52388,27214;41805,26147;38100,12807;26459,8538;20109,9605;14817,13874;12171,19744;11113,26147" o:connectangles="0,0,0,0,0,0,0,0,0,0,0,0,0,0,0,0,0,0,0,0,0,0,0,0,0,0,0,0,0,0,0,0,0,0,0,0,0,0,0,0,0,0"/>
                  <o:lock v:ext="edit" verticies="t"/>
                </v:shape>
                <v:shape id="Freeform 421" o:spid="_x0000_s1441" style="position:absolute;left:6524;top:5953;width:413;height:635;visibility:visible;mso-wrap-style:square;v-text-anchor:top" coordsize="77,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SG8QA&#10;AADdAAAADwAAAGRycy9kb3ducmV2LnhtbERPzWrCQBC+C32HZQq96aYJqKSuUgqlzUHUxAcYstMk&#10;mp0N2W2S9undQsHbfHy/s9lNphUD9a6xrOB5EYEgLq1uuFJwLt7naxDOI2tsLZOCH3Kw2z7MNphq&#10;O/KJhtxXIoSwS1FB7X2XSunKmgy6he2IA/dle4M+wL6SuscxhJtWxlG0lAYbDg01dvRWU3nNv40C&#10;lCeXZ5eiPCYf+7NZtcX6kP0q9fQ4vb6A8DT5u/jf/anD/DhJ4O+bcILc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fkhvEAAAA3QAAAA8AAAAAAAAAAAAAAAAAmAIAAGRycy9k&#10;b3ducmV2LnhtbFBLBQYAAAAABAAEAPUAAACJAwAAAAA=&#10;" path="m77,83r,9l74,98r-3,6l66,109r-7,5l52,117r-9,1l35,119r-6,l24,118r-5,-1l14,115r-4,-1l8,113,5,112,3,111,2,108r,-1l,104r,-3l,98,,97,2,96r,-1l2,93r1,l3,92r1,l5,93r3,2l10,96r4,2l19,99r5,3l29,103r6,l40,103r5,-1l48,101r3,-3l55,96r1,-3l57,90r,-4l57,81,56,77,52,75,50,72,45,70,41,69,36,66,30,64,25,63,20,60,16,56,11,53,8,49,5,44,4,39,3,32,4,26,5,19,9,14r4,-4l19,6,25,2,34,r8,l47,r4,1l56,1r3,1l62,3r4,2l67,6r2,1l71,8r,l71,10r,1l72,11r,1l72,14r,2l72,18r,1l72,21r-1,1l71,23r-2,l69,23r-1,l67,23,66,22,63,21,61,19,57,18,52,17,48,16r-6,l37,16r-3,1l30,18r-3,1l25,22r-1,2l23,28r,3l23,35r2,4l27,42r4,2l35,47r5,2l45,50r5,3l55,55r4,3l64,60r4,4l72,67r2,5l77,77r,6xe" fillcolor="black" stroked="f">
                  <v:path arrowok="t" o:connecttype="custom" o:connectlocs="41275,49092;38059,55496;31626,60832;23050,62966;15545,63500;10185,62433;5360,60832;2680,59765;1072,57630;0,55496;0,52294;1072,51227;1072,49626;1608,49092;2680,49626;5360,51227;10185,52828;15545,54962;21442,54962;25730,53895;29482,51227;30554,48025;30554,43223;27874,40021;24122,37353;19297,35218;13401,33618;8577,29882;4288,26147;2144,20811;2144,13874;4824,7471;10185,3202;18225,0;25194,0;30018,534;33234,1601;35915,3202;38059,4269;38059,5336;38595,5870;38595,7471;38595,9605;38595,11206;38059,12273;36987,12273;35915,12273;33770,11206;30554,9605;25730,8538;19833,8538;16081,9605;13401,11739;12329,14941;12329,18676;14473,22412;18761,25080;24122,26681;29482,29349;34306,32017;38595,35752;41275,41088" o:connectangles="0,0,0,0,0,0,0,0,0,0,0,0,0,0,0,0,0,0,0,0,0,0,0,0,0,0,0,0,0,0,0,0,0,0,0,0,0,0,0,0,0,0,0,0,0,0,0,0,0,0,0,0,0,0,0,0,0,0,0,0,0,0"/>
                </v:shape>
                <v:shape id="Freeform 422" o:spid="_x0000_s1442" style="position:absolute;left:44688;top:21383;width:1095;height:1096;visibility:visible;mso-wrap-style:square;v-text-anchor:top" coordsize="207,2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Rx58MA&#10;AADdAAAADwAAAGRycy9kb3ducmV2LnhtbERPTWvCQBC9F/wPywi9NRutNDF1FRGE4qk19T5mxyQ1&#10;Oxuya5L213cLQm/zeJ+z2oymET11rrasYBbFIIgLq2suFXzm+6cUhPPIGhvLpOCbHGzWk4cVZtoO&#10;/EH90ZcihLDLUEHlfZtJ6YqKDLrItsSBu9jOoA+wK6XucAjhppHzOH6RBmsODRW2tKuouB5vRsH7&#10;2e6SJv06DXhN8wS15p/DUqnH6bh9BeFp9P/iu/tNh/nz5wX8fRNO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URx58MAAADdAAAADwAAAAAAAAAAAAAAAACYAgAAZHJzL2Rv&#10;d25yZXYueG1sUEsFBgAAAAAEAAQA9QAAAIgDAAAAAA==&#10;" path="m,103r1,21l17,163r28,27l82,206r21,1l124,206r37,-16l189,163r16,-39l207,103,205,83,189,46,161,17,124,1,103,,82,1,45,17,17,46,1,83,,103xe" fillcolor="#c93a3a" stroked="f">
                  <v:path arrowok="t" o:connecttype="custom" o:connectlocs="0,54504;529,65617;8996,86255;23813,100542;43392,109009;54504,109538;65617,109009;85196,100542;100013,86255;108480,65617;109538,54504;108480,43921;100013,24342;85196,8996;65617,529;54504,0;43392,529;23813,8996;8996,24342;529,43921;0,54504" o:connectangles="0,0,0,0,0,0,0,0,0,0,0,0,0,0,0,0,0,0,0,0,0"/>
                </v:shape>
                <v:shape id="Freeform 423" o:spid="_x0000_s1443" style="position:absolute;left:60785;top:6604;width:429;height:825;visibility:visible;mso-wrap-style:square;v-text-anchor:top" coordsize="80,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OWOsIA&#10;AADdAAAADwAAAGRycy9kb3ducmV2LnhtbERPTWvCQBC9F/wPywi91V1TIyW6SixIvWp78TZkp9lg&#10;djZk15j667uFgrd5vM9Zb0fXioH60HjWMJ8pEMSVNw3XGr4+9y9vIEJENth6Jg0/FGC7mTytsTD+&#10;xkcaTrEWKYRDgRpsjF0hZagsOQwz3xEn7tv3DmOCfS1Nj7cU7lqZKbWUDhtODRY7erdUXU5Xp6Fc&#10;ZOP9rtzeDju1uJb5OT98dFo/T8dyBSLSGB/if/fBpPnZaw5/36QT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w5Y6wgAAAN0AAAAPAAAAAAAAAAAAAAAAAJgCAABkcnMvZG93&#10;bnJldi54bWxQSwUGAAAAAAQABAD1AAAAhwMAAAAA&#10;" path="m80,148r,1l80,151r,2l79,154r,1l77,155r,1l76,156r-69,l5,156,2,154,,151r,-3l,4,,2r,l1,1r,l2,,5,,7,r3,l12,r3,l17,r1,1l20,1r,1l20,2r,2l20,138r56,l77,138r,1l79,139r,1l80,141r,2l80,145r,3xe" fillcolor="black" stroked="f">
                  <v:path arrowok="t" o:connecttype="custom" o:connectlocs="42863,78317;42863,78846;42863,79904;42863,80963;42327,81492;42327,82021;41256,82021;41256,82550;40720,82550;3751,82550;2679,82550;1072,81492;0,79904;0,78317;0,2117;0,1058;0,1058;536,529;536,529;1072,0;2679,0;3751,0;5358,0;6429,0;8037,0;9108,0;9644,529;10716,529;10716,1058;10716,1058;10716,2117;10716,73025;40720,73025;41256,73025;41256,73554;42327,73554;42327,74083;42863,74613;42863,75671;42863,76729;42863,78317" o:connectangles="0,0,0,0,0,0,0,0,0,0,0,0,0,0,0,0,0,0,0,0,0,0,0,0,0,0,0,0,0,0,0,0,0,0,0,0,0,0,0,0,0"/>
                </v:shape>
                <v:shape id="Freeform 424" o:spid="_x0000_s1444" style="position:absolute;left:61325;top:6604;width:508;height:825;visibility:visible;mso-wrap-style:square;v-text-anchor:top" coordsize="95,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8htMUA&#10;AADdAAAADwAAAGRycy9kb3ducmV2LnhtbERPS2vCQBC+F/oflin01mxUSEPqKuID2kMLpoLXITtm&#10;U7OzMbvV+O/dgtDbfHzPmc4H24oz9b5xrGCUpCCIK6cbrhXsvjcvOQgfkDW2jknBlTzMZ48PUyy0&#10;u/CWzmWoRQxhX6ACE0JXSOkrQxZ94jriyB1cbzFE2NdS93iJ4baV4zTNpMWGY4PBjpaGqmP5axXY&#10;9ddhYfPX2pxOy5/Pj2613W9WSj0/DYs3EIGG8C++u991nD+eZPD3TTxBz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7yG0xQAAAN0AAAAPAAAAAAAAAAAAAAAAAJgCAABkcnMv&#10;ZG93bnJldi54bWxQSwUGAAAAAAQABAD1AAAAigMAAAAA&#10;" path="m95,47r,11l91,68r-3,8l80,84r-7,6l63,93,52,96,38,97r-18,l20,153r,1l20,155r-1,l19,156r-1,l15,156r-2,l10,156r-2,l5,156r-2,l2,156,,155r,l,154r,-1l,10,,5,3,2,5,1,8,,41,r5,1l51,1r5,l62,2r6,3l74,8r8,4l87,17r3,6l93,31r2,7l95,47xm74,48l73,39,70,32,67,26,62,22,56,20,51,18,45,17r-5,l20,17r,63l40,80r8,l54,77r7,-2l66,71r3,-5l72,60r1,-6l74,48xe" fillcolor="black" stroked="f">
                  <v:path arrowok="t" o:connecttype="custom" o:connectlocs="50800,30692;47057,40217;39036,47625;27806,50800;10695,51329;10695,81492;10160,82021;9625,82550;6952,82550;4278,82550;1604,82550;0,82021;0,81492;0,5292;1604,1058;4278,0;24598,529;29945,529;36362,2646;43848,6350;48126,12171;50800,20108;39571,25400;37432,16933;33154,11642;27272,9525;21389,8996;10695,42333;25667,42333;32619,39688;36897,34925;39036,28575" o:connectangles="0,0,0,0,0,0,0,0,0,0,0,0,0,0,0,0,0,0,0,0,0,0,0,0,0,0,0,0,0,0,0,0"/>
                  <o:lock v:ext="edit" verticies="t"/>
                </v:shape>
                <v:shape id="Freeform 425" o:spid="_x0000_s1445" style="position:absolute;left:62007;top:6604;width:429;height:825;visibility:visible;mso-wrap-style:square;v-text-anchor:top" coordsize="81,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8XJMAA&#10;AADdAAAADwAAAGRycy9kb3ducmV2LnhtbERPTWsCMRC9C/0PYQq9iGZVWGVrFBFEwZO24HXYjJvQ&#10;zWTZRE3/fVMQvM3jfc5ynVwr7tQH61nBZFyAIK69ttwo+P7ajRYgQkTW2HomBb8UYL16Gyyx0v7B&#10;J7qfYyNyCIcKFZgYu0rKUBtyGMa+I87c1fcOY4Z9I3WPjxzuWjktilI6tJwbDHa0NVT/nG9OAfub&#10;PSbj7a7sSkzmdDnMh3ulPt7T5hNEpBRf4qf7oPP86WwO/9/kE+Tq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H8XJMAAAADdAAAADwAAAAAAAAAAAAAAAACYAgAAZHJzL2Rvd25y&#10;ZXYueG1sUEsFBgAAAAAEAAQA9QAAAIUDAAAAAA==&#10;" path="m81,148r,1l80,151r,2l80,154r-1,1l79,155r-1,1l77,156r-69,l5,156,3,154,,151r,-3l,4,,2r1,l1,1r2,l4,,6,,8,r3,l14,r2,l17,r2,1l20,1r1,1l21,2r,2l21,138r56,l78,138r1,1l79,139r1,1l80,141r,2l81,145r,3xe" fillcolor="black" stroked="f">
                  <v:path arrowok="t" o:connecttype="custom" o:connectlocs="42863,78317;42863,78846;42334,79904;42334,80963;42334,81492;41805,82021;41805,82021;41275,82550;40746,82550;4233,82550;2646,82550;1588,81492;0,79904;0,78317;0,2117;0,1058;529,1058;529,529;1588,529;2117,0;3175,0;4233,0;5821,0;7408,0;8467,0;8996,0;10054,529;10583,529;11113,1058;11113,1058;11113,2117;11113,73025;40746,73025;41275,73025;41805,73554;41805,73554;42334,74083;42334,74613;42334,75671;42863,76729;42863,78317" o:connectangles="0,0,0,0,0,0,0,0,0,0,0,0,0,0,0,0,0,0,0,0,0,0,0,0,0,0,0,0,0,0,0,0,0,0,0,0,0,0,0,0,0"/>
                </v:shape>
                <v:shape id="Freeform 426" o:spid="_x0000_s1446" style="position:absolute;left:73310;top:20939;width:873;height:889;visibility:visible;mso-wrap-style:square;v-text-anchor:top" coordsize="165,1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LXXcUA&#10;AADdAAAADwAAAGRycy9kb3ducmV2LnhtbESPQW/CMAyF75P4D5GRuI0UEBPqCAg2DXHgMkDTjl7j&#10;pdUap2qyUv49PiBxs/We3/u8XPe+Vh21sQpsYDLOQBEXwVbsDJxPH88LUDEhW6wDk4ErRVivBk9L&#10;zG248Cd1x+SUhHDM0UCZUpNrHYuSPMZxaIhF+w2txyRr67Rt8SLhvtbTLHvRHiuWhhIbeiup+Dv+&#10;ewPfu9mmcP68fT/1u45/vtz8gM6Y0bDfvIJK1KeH+X69t4I/nQmufCMj6N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wtddxQAAAN0AAAAPAAAAAAAAAAAAAAAAAJgCAABkcnMv&#10;ZG93bnJldi54bWxQSwUGAAAAAAQABAD1AAAAigMAAAAA&#10;" path="m5,53l12,37,35,14,64,,96,r16,5l128,13r24,23l164,66r1,33l160,115r-7,16l129,154r-28,13l68,168,52,163,37,155,14,132,1,102,,69,5,53xe" fillcolor="#e98989" stroked="f">
                  <v:path arrowok="t" o:connecttype="custom" o:connectlocs="2646,28046;6350,19579;18521,7408;33867,0;50800,0;59267,2646;67734,6879;80434,19050;86784,34925;87313,52387;84667,60854;80963,69321;68263,81492;53446,88371;35984,88900;27517,86254;19579,82021;7408,69850;529,53975;0,36513;2646,28046" o:connectangles="0,0,0,0,0,0,0,0,0,0,0,0,0,0,0,0,0,0,0,0,0"/>
                </v:shape>
                <v:shape id="Freeform 427" o:spid="_x0000_s1447" style="position:absolute;left:78390;top:21336;width:905;height:873;visibility:visible;mso-wrap-style:square;v-text-anchor:top" coordsize="170,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Y+1sYA&#10;AADdAAAADwAAAGRycy9kb3ducmV2LnhtbERPTWvCQBC9F/wPywheim6qVGrqKiUgSPXSWEFv0+yY&#10;RLOzIbtN0n/fFQq9zeN9znLdm0q01LjSsoKnSQSCOLO65FzB52EzfgHhPLLGyjIp+CEH69XgYYmx&#10;th1/UJv6XIQQdjEqKLyvYyldVpBBN7E1ceAutjHoA2xyqRvsQrip5DSK5tJgyaGhwJqSgrJb+m0U&#10;7Kvnx/f2cv5KrsccT2d7Ou6SrVKjYf/2CsJT7//Ff+6tDvOnswXcvwkn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bY+1sYAAADdAAAADwAAAAAAAAAAAAAAAACYAgAAZHJz&#10;L2Rvd25yZXYueG1sUEsFBgAAAAAEAAQA9QAAAIsDAAAAAA==&#10;" path="m75,165l58,163,29,147,10,122,,91,1,74,5,57,21,28,47,9,77,,95,r17,4l140,20r20,25l170,75r-2,18l165,110r-16,28l123,158r-31,8l75,165xe" fillcolor="#c93a3a" stroked="f">
                  <v:path arrowok="t" o:connecttype="custom" o:connectlocs="39921,86787;30872,85735;15436,77319;5323,64170;0,47864;532,38923;2661,29981;11178,14727;25017,4734;40986,0;50567,0;59616,2104;74520,10520;85165,23669;90488,39449;89423,48916;87827,57858;79310,72586;65471,83105;48970,87313;39921,86787" o:connectangles="0,0,0,0,0,0,0,0,0,0,0,0,0,0,0,0,0,0,0,0,0"/>
                </v:shape>
                <v:shape id="Freeform 428" o:spid="_x0000_s1448" style="position:absolute;left:77819;top:19859;width:889;height:905;visibility:visible;mso-wrap-style:square;v-text-anchor:top" coordsize="169,1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yi/8UA&#10;AADdAAAADwAAAGRycy9kb3ducmV2LnhtbESPT2vCQBDF7wW/wzKCt7qpiJXoKiWlVPRU/52H7JgE&#10;s7Npdo3x2zuHQm8zvDfv/Wa57l2tOmpD5dnA2zgBRZx7W3Fh4Hj4ep2DChHZYu2ZDDwowHo1eFli&#10;av2df6jbx0JJCIcUDZQxNqnWIS/JYRj7hli0i28dRlnbQtsW7xLuaj1Jkpl2WLE0lNhQVlJ+3d+c&#10;ge0tw133eQ7f77+ZK+q5f5xwY8xo2H8sQEXq47/573pjBX8yFX75RkbQq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XKL/xQAAAN0AAAAPAAAAAAAAAAAAAAAAAJgCAABkcnMv&#10;ZG93bnJldi54bWxQSwUGAAAAAAQABAD1AAAAigMAAAAA&#10;" path="m104,165r-16,4l55,164,27,148,8,122,3,105,,89,5,57,23,28,48,8,64,4,82,r32,5l142,21r18,26l167,63r2,17l164,112r-17,28l121,160r-17,5xe" fillcolor="#c93a3a" stroked="f">
                  <v:path arrowok="t" o:connecttype="custom" o:connectlocs="54708,88346;46291,90488;28932,87811;14203,79244;4208,65323;1578,56220;0,47653;2630,30520;12099,14992;25250,4283;33666,2142;43135,0;59968,2677;74697,11244;84166,25165;87848,33732;88900,42835;86270,59968;77327,74960;63650,85669;54708,88346" o:connectangles="0,0,0,0,0,0,0,0,0,0,0,0,0,0,0,0,0,0,0,0,0"/>
                </v:shape>
                <v:shape id="Freeform 429" o:spid="_x0000_s1449" style="position:absolute;left:73564;top:31781;width:873;height:889;visibility:visible;mso-wrap-style:square;v-text-anchor:top" coordsize="164,1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cWHMIA&#10;AADdAAAADwAAAGRycy9kb3ducmV2LnhtbERP3WrCMBS+F/YO4Qy801RRGdUo6hhMb2RuD3Bojm1p&#10;cxKapHZvbwYD787H93s2u8G0oqfO15YVzKYZCOLC6ppLBT/fH5M3ED4ga2wtk4Jf8rDbvow2mGt7&#10;5y/qr6EUKYR9jgqqEFwupS8qMuin1hEn7mY7gyHBrpS6w3sKN62cZ9lKGqw5NVTo6FhR0VyjUbCv&#10;D/2lMcvG2/ezOUUXTy5Gpcavw34NItAQnuJ/96dO8+eLGfx9k06Q2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JxYcwgAAAN0AAAAPAAAAAAAAAAAAAAAAAJgCAABkcnMvZG93&#10;bnJldi54bWxQSwUGAAAAAAQABAD1AAAAhwMAAAAA&#10;" path="m5,53l12,39,35,14,64,2,96,r16,5l128,13r22,23l164,66r,33l159,115r-7,16l129,154r-29,14l68,168,52,163,36,156,14,132,,103,,71,5,53xe" fillcolor="#c93a3a" stroked="f">
                  <v:path arrowok="t" o:connecttype="custom" o:connectlocs="2662,28046;6389,20638;18634,7408;34073,1058;51110,0;59628,2646;68147,6879;79859,19050;87313,34925;87313,52387;84651,60854;80924,69321;68679,81492;53240,88900;36203,88900;27685,86254;19166,82550;7454,69850;0,54504;0,37571;2662,28046" o:connectangles="0,0,0,0,0,0,0,0,0,0,0,0,0,0,0,0,0,0,0,0,0"/>
                </v:shape>
                <v:shape id="Freeform 430" o:spid="_x0000_s1450" style="position:absolute;left:77803;top:32432;width:905;height:889;visibility:visible;mso-wrap-style:square;v-text-anchor:top" coordsize="170,1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sqv8IA&#10;AADdAAAADwAAAGRycy9kb3ducmV2LnhtbERP3WrCMBS+H/gO4Qi7m6lliFSjqLA5mDfr9gDH5piW&#10;Nic1idq9/SIIuzsf3+9ZrgfbiSv50DhWMJ1kIIgrpxs2Cn6+317mIEJE1tg5JgW/FGC9Gj0tsdDu&#10;xl90LaMRKYRDgQrqGPtCylDVZDFMXE+cuJPzFmOC3kjt8ZbCbSfzLJtJiw2nhhp72tVUteXFKsjD&#10;9jA3cijPu/Zo9u/RT8v2U6nn8bBZgIg0xH/xw/2h0/z8NYf7N+kEuf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Kyq/wgAAAN0AAAAPAAAAAAAAAAAAAAAAAJgCAABkcnMvZG93&#10;bnJldi54bWxQSwUGAAAAAAQABAD1AAAAhwMAAAAA&#10;" path="m75,166l58,164,29,148,10,123,,91,1,75,5,58,21,30,46,10,77,,94,1r18,4l140,21r21,25l170,76r-2,18l165,110r-16,28l123,158,92,168,75,166xe" fillcolor="#c93a3a" stroked="f">
                  <v:path arrowok="t" o:connecttype="custom" o:connectlocs="39921,87842;30872,86783;15436,78317;5323,65087;0,48154;532,39688;2661,30692;11178,15875;24485,5292;40986,0;50035,529;59616,2646;74520,11113;85697,24342;90488,40217;89423,49742;87827,58208;79310,73025;65471,83608;48970,88900;39921,87842" o:connectangles="0,0,0,0,0,0,0,0,0,0,0,0,0,0,0,0,0,0,0,0,0"/>
                </v:shape>
                <v:shape id="Freeform 431" o:spid="_x0000_s1451" style="position:absolute;left:74437;top:32623;width:874;height:889;visibility:visible;mso-wrap-style:square;v-text-anchor:top" coordsize="166,1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WVgcQA&#10;AADdAAAADwAAAGRycy9kb3ducmV2LnhtbERP32vCMBB+H+x/CDfYy5jpVObojFLEgbAnO6V7PJKz&#10;KWsupYm1/vfLYODbfXw/b7keXSsG6kPjWcHLJANBrL1puFZw+Pp4fgMRIrLB1jMpuFKA9er+bom5&#10;8Rfe01DGWqQQDjkqsDF2uZRBW3IYJr4jTtzJ9w5jgn0tTY+XFO5aOc2yV+mw4dRgsaONJf1Tnp2C&#10;p6q4Ho6fRXkatNWbbVUt5Dcr9fgwFu8gIo3xJv5370yaP53P4O+bdIJ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FlYHEAAAA3QAAAA8AAAAAAAAAAAAAAAAAmAIAAGRycy9k&#10;b3ducmV2LnhtbFBLBQYAAAAABAAEAPUAAACJAwAAAAA=&#10;" path="m1,76l4,59,19,31,43,10,74,,91,r16,2l137,18r20,25l166,75r,17l164,109r-15,29l125,159,94,169,76,167,60,165,31,150,11,124,,93,1,76xe" fillcolor="#e98989" stroked="f">
                  <v:path arrowok="t" o:connecttype="custom" o:connectlocs="526,39979;2104,31036;9994,16307;22617,5260;38923,0;47864,0;56280,1052;72060,9469;82579,22620;87313,39453;87313,48395;86261,57338;78371,72593;65748,83640;49442,88900;39975,87848;31559,86796;16305,78905;5786,65228;0,48921;526,39979" o:connectangles="0,0,0,0,0,0,0,0,0,0,0,0,0,0,0,0,0,0,0,0,0"/>
                </v:shape>
                <v:shape id="Freeform 432" o:spid="_x0000_s1452" style="position:absolute;left:76708;top:27368;width:889;height:889;visibility:visible;mso-wrap-style:square;v-text-anchor:top" coordsize="167,1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bGs70A&#10;AADdAAAADwAAAGRycy9kb3ducmV2LnhtbERPzQrCMAy+C75DieBNO0VFplVEEPTo1OExrHEbrulY&#10;q863t4LgLR/fb5br1lTiSY0rLSsYDSMQxJnVJecKzqfdYA7CeWSNlWVS8CYH61W3s8RY2xcf6Zn4&#10;XIQQdjEqKLyvYyldVpBBN7Q1ceButjHoA2xyqRt8hXBTyXEUzaTBkkNDgTVtC8ruycMo8GcandhU&#10;06Ss3fVwS9/phROl+r12swDhqfV/8c+912H+eDKB7zfhBLn6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GYbGs70AAADdAAAADwAAAAAAAAAAAAAAAACYAgAAZHJzL2Rvd25yZXYu&#10;eG1sUEsFBgAAAAAEAAQA9QAAAIIDAAAAAA==&#10;" path="m166,71r1,17l161,120r-18,26l116,163r-16,5l82,169,50,162,25,143,6,116,2,99,,82,7,50,25,24,52,5,69,2,85,r32,8l144,26r17,27l166,71xe" fillcolor="#c93a3a" stroked="f">
                  <v:path arrowok="t" o:connecttype="custom" o:connectlocs="88368,37349;88900,46291;85706,63124;76124,76801;61751,85744;53234,88374;43651,88900;26617,85218;13308,75223;3194,61020;1065,52078;0,43135;3726,26302;13308,12625;27681,2630;36731,1052;45249,0;62283,4208;76656,13677;85706,27880;88368,37349" o:connectangles="0,0,0,0,0,0,0,0,0,0,0,0,0,0,0,0,0,0,0,0,0"/>
                </v:shape>
                <v:shape id="Freeform 433" o:spid="_x0000_s1453" style="position:absolute;left:78232;top:28479;width:889;height:905;visibility:visible;mso-wrap-style:square;v-text-anchor:top" coordsize="167,1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djcMA&#10;AADdAAAADwAAAGRycy9kb3ducmV2LnhtbERPzWrCQBC+F/oOyxS81U2tWk1dpVQFL0aqPsCQnWaD&#10;2dmQXWN8e1cQvM3H9zuzRWcr0VLjS8cKPvoJCOLc6ZILBcfD+n0CwgdkjZVjUnAlD4v568sMU+0u&#10;/EftPhQihrBPUYEJoU6l9Lkhi77vauLI/bvGYoiwKaRu8BLDbSUHSTKWFkuODQZr+jWUn/Znq2CZ&#10;ra7yNPzc1V/brDU2TDPtt0r13rqfbxCBuvAUP9wbHecPhiO4fxNPkPM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7djcMAAADdAAAADwAAAAAAAAAAAAAAAACYAgAAZHJzL2Rv&#10;d25yZXYueG1sUEsFBgAAAAAEAAQA9QAAAIgDAAAAAA==&#10;" path="m165,102r-5,18l142,147r-26,17l84,170,66,168,50,163,23,144,6,117,,84,2,68,7,51,26,23,52,6,84,r17,3l117,7r27,19l161,53r6,32l165,102xe" fillcolor="#c93a3a" stroked="f">
                  <v:path arrowok="t" o:connecttype="custom" o:connectlocs="87835,54293;85174,63874;75592,78246;61751,87294;44716,90488;35134,89423;26617,86762;12244,76649;3194,62277;0,44712;1065,36195;3726,27146;13841,12242;27681,3194;44716,0;53766,1597;62283,3726;76656,13839;85706,28211;88900,45244;87835,54293" o:connectangles="0,0,0,0,0,0,0,0,0,0,0,0,0,0,0,0,0,0,0,0,0"/>
                </v:shape>
                <v:shape id="Freeform 434" o:spid="_x0000_s1454" style="position:absolute;left:67833;top:35099;width:889;height:889;visibility:visible;mso-wrap-style:square;v-text-anchor:top" coordsize="170,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Z2cUA&#10;AADdAAAADwAAAGRycy9kb3ducmV2LnhtbERPS2vCQBC+F/wPyxS8lGZTUSkxq5SAINqLL9DbmB2T&#10;1OxsyK4x/ffdQqG3+fieky56U4uOWldZVvAWxSCIc6srLhQc9svXdxDOI2usLZOCb3KwmA+eUky0&#10;ffCWup0vRAhhl6CC0vsmkdLlJRl0kW2IA3e1rUEfYFtI3eIjhJtajuJ4Kg1WHBpKbCgrKb/t7kbB&#10;Zz15WXfX8yX7OhZ4OtvTcZOtlBo+9x8zEJ56/y/+c690mD8aT+H3m3CCn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L9nZxQAAAN0AAAAPAAAAAAAAAAAAAAAAAJgCAABkcnMv&#10;ZG93bnJldi54bWxQSwUGAAAAAAQABAD1AAAAigMAAAAA&#10;" path="m38,152l25,141,6,114,,83,6,51,16,36,26,22,54,5,85,r33,6l133,15r14,11l164,53r6,31l164,116r-9,15l144,144r-27,18l85,166,53,160,38,152xe" fillcolor="#c93a3a" stroked="f">
                  <v:path arrowok="t" o:connecttype="custom" o:connectlocs="19872,81402;13074,75511;3138,61052;0,44450;3138,27313;8367,19280;13596,11782;28239,2678;44450,0;61707,3213;69551,8033;76872,13924;85762,28384;88900,44986;85762,62123;81056,70156;75304,77118;61184,86758;44450,88900;27716,85687;19872,81402" o:connectangles="0,0,0,0,0,0,0,0,0,0,0,0,0,0,0,0,0,0,0,0,0"/>
                </v:shape>
                <v:shape id="Freeform 435" o:spid="_x0000_s1455" style="position:absolute;left:65817;top:34909;width:889;height:889;visibility:visible;mso-wrap-style:square;v-text-anchor:top" coordsize="166,1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6TgsQA&#10;AADdAAAADwAAAGRycy9kb3ducmV2LnhtbERP32vCMBB+H/g/hBP2MmaqjCnVKEUcDPa0qnSPR3I2&#10;xeZSmqzW/34ZDPZ2H9/P2+xG14qB+tB4VjCfZSCItTcN1wpOx7fnFYgQkQ22nknBnQLstpOHDebG&#10;3/iThjLWIoVwyFGBjbHLpQzaksMw8x1x4i6+dxgT7GtperylcNfKRZa9SocNpwaLHe0t6Wv57RQ8&#10;VcX9dP4oysugrd4fqmopv1ipx+lYrEFEGuO/+M/9btL8xcsSfr9JJ8jt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k4LEAAAA3QAAAA8AAAAAAAAAAAAAAAAAmAIAAGRycy9k&#10;b3ducmV2LnhtbFBLBQYAAAAABAAEAPUAAACJAwAAAAA=&#10;" path="m,77l2,61,18,31,42,10,73,,90,2r17,2l135,20r21,25l166,75r,18l164,110r-16,28l124,159,94,169r-18,l59,167,31,151,10,126,,94,,77xe" fillcolor="#e98989" stroked="f">
                  <v:path arrowok="t" o:connecttype="custom" o:connectlocs="0,40505;1071,32088;9640,16307;22493,5260;39095,0;48199,1052;57303,2104;72298,10521;83545,23672;88900,39453;88900,48921;87829,57864;79260,72593;66407,83640;50341,88900;40701,88900;31597,87848;16602,79431;5355,66280;0,49447;0,40505" o:connectangles="0,0,0,0,0,0,0,0,0,0,0,0,0,0,0,0,0,0,0,0,0"/>
                </v:shape>
                <v:shape id="Freeform 436" o:spid="_x0000_s1456" style="position:absolute;left:66976;top:31337;width:905;height:889;visibility:visible;mso-wrap-style:square;v-text-anchor:top" coordsize="170,1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MdVcUA&#10;AADdAAAADwAAAGRycy9kb3ducmV2LnhtbESPQU/DMAyF70j7D5EncWPpKoSmsmzaJg2Q4ELHDzCN&#10;Sas2TpeErfx7fEDiZus9v/d5vZ38oC4UUxfYwHJRgCJugu3YGfg4He9WoFJGtjgEJgM/lGC7md2s&#10;sbLhyu90qbNTEsKpQgNtzmOldWpa8pgWYSQW7StEj1nW6LSNeJVwP+iyKB60x46locWRDi01ff3t&#10;DZRp/7ZyeqrPh/7TPT/luKz7V2Nu59PuEVSmKf+b/65frOCX94Ir38gIevM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wx1VxQAAAN0AAAAPAAAAAAAAAAAAAAAAAJgCAABkcnMv&#10;ZG93bnJldi54bWxQSwUGAAAAAAQABAD1AAAAigMAAAAA&#10;" path="m155,38r9,15l170,85r-6,32l145,144r-13,10l117,163r-32,5l53,162,26,143,15,130,6,115,,83,7,51,25,24,38,14,53,5,85,r32,6l144,25r11,13xe" fillcolor="#c93a3a" stroked="f">
                  <v:path arrowok="t" o:connecttype="custom" o:connectlocs="82504,20108;87294,28046;90488,44979;87294,61912;77181,76200;70261,81492;62277,86254;45244,88900;28211,85725;13839,75671;7984,68792;3194,60854;0,43921;3726,26987;13307,12700;20227,7408;28211,2646;45244,0;62277,3175;76649,13229;82504,20108" o:connectangles="0,0,0,0,0,0,0,0,0,0,0,0,0,0,0,0,0,0,0,0,0"/>
                </v:shape>
                <v:shape id="Freeform 437" o:spid="_x0000_s1457" style="position:absolute;left:68516;top:31908;width:889;height:905;visibility:visible;mso-wrap-style:square;v-text-anchor:top" coordsize="167,1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qPXiMMA&#10;AADdAAAADwAAAGRycy9kb3ducmV2LnhtbERPzWrCQBC+F3yHZQq9NZtasTVmFWkreDGltg8wZMds&#10;SHY2ZLcxvr0rCN7m4/udfD3aVgzU+9qxgpckBUFcOl1zpeDvd/v8DsIHZI2tY1JwJg/r1eQhx0y7&#10;E//QcAiViCHsM1RgQugyKX1pyKJPXEccuaPrLYYI+0rqHk8x3LZymqZzabHm2GCwow9DZXP4two+&#10;i6+zbGav393bvhiMDYtC+71ST4/jZgki0Bju4pt7p+P86WwB12/iCXJ1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qPXiMMAAADdAAAADwAAAAAAAAAAAAAAAACYAgAAZHJzL2Rv&#10;d25yZXYueG1sUEsFBgAAAAAEAAQA9QAAAIgDAAAAAA==&#10;" path="m165,102r-5,17l141,146r-27,18l83,170,66,167,50,162,23,144,6,117,,84,2,68,6,50,24,23,51,6,83,r18,2l117,7r25,19l161,53r6,32l165,102xe" fillcolor="#c93a3a" stroked="f">
                  <v:path arrowok="t" o:connecttype="custom" o:connectlocs="87835,54293;85174,63342;75059,77713;60686,87294;44184,90488;35134,88891;26617,86230;12244,76649;3194,62277;0,44712;1065,36195;3194,26614;12776,12242;27149,3194;44184,0;53766,1065;62283,3726;75592,13839;85706,28211;88900,45244;87835,54293" o:connectangles="0,0,0,0,0,0,0,0,0,0,0,0,0,0,0,0,0,0,0,0,0"/>
                </v:shape>
                <v:shape id="Freeform 438" o:spid="_x0000_s1458" style="position:absolute;left:62341;top:40624;width:6731;height:2921;visibility:visible;mso-wrap-style:square;v-text-anchor:top" coordsize="1272,5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kAlMUA&#10;AADdAAAADwAAAGRycy9kb3ducmV2LnhtbESPQWvCQBCF7wX/wzJCb3VjsLakriLFgj2JUeh1yI5J&#10;MDsbspuY/nvnIHib4b1575vVZnSNGqgLtWcD81kCirjwtubSwPn08/YJKkRki41nMvBPATbrycsK&#10;M+tvfKQhj6WSEA4ZGqhibDOtQ1GRwzDzLbFoF985jLJ2pbYd3iTcNTpNkqV2WLM0VNjSd0XFNe+d&#10;gbanj/zvsJzvtr+XhbXnazosdsa8TsftF6hIY3yaH9d7K/jpu/DLNzKCXt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GQCUxQAAAN0AAAAPAAAAAAAAAAAAAAAAAJgCAABkcnMv&#10;ZG93bnJldi54bWxQSwUGAAAAAAQABAD1AAAAigMAAAAA&#10;" path="m122,l1151,r24,3l1220,21r33,33l1271,98r1,25l1272,428r-1,25l1253,497r-33,33l1175,548r-24,3l122,551,97,548,53,530,20,497,1,453,,428,,123,1,98,20,54,53,21,97,3,122,xe" fillcolor="#96accd" stroked="f">
                  <v:path arrowok="t" o:connecttype="custom" o:connectlocs="64558,0;609071,0;621771,1590;645583,11133;663046,28627;672571,51952;673100,65206;673100,226894;672571,240148;663046,263473;645583,280967;621771,290510;609071,292100;64558,292100;51329,290510;28046,280967;10583,263473;529,240148;0,226894;0,65206;529,51952;10583,28627;28046,11133;51329,1590;64558,0" o:connectangles="0,0,0,0,0,0,0,0,0,0,0,0,0,0,0,0,0,0,0,0,0,0,0,0,0"/>
                </v:shape>
                <v:shape id="Freeform 439" o:spid="_x0000_s1459" style="position:absolute;left:63388;top:41529;width:953;height:1111;visibility:visible;mso-wrap-style:square;v-text-anchor:top" coordsize="179,2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F8bsgA&#10;AADdAAAADwAAAGRycy9kb3ducmV2LnhtbESPT2sCMRDF74V+hzAFL0WzipVlNUqpFgoexD8Xb0My&#10;bhY3k+0mXbf99E2h4G2G9+b93ixWvatFR22oPCsYjzIQxNqbiksFp+P7MAcRIrLB2jMp+KYAq+Xj&#10;wwIL42+8p+4QS5FCOBSowMbYFFIGbclhGPmGOGkX3zqMaW1LaVq8pXBXy0mWzaTDihPBYkNvlvT1&#10;8OUSZHrebfRuutXl53OX7/O13a5/lBo89a9zEJH6eDf/X3+YVH/yMoa/b9IIcvk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PgXxuyAAAAN0AAAAPAAAAAAAAAAAAAAAAAJgCAABk&#10;cnMvZG93bnJldi54bWxQSwUGAAAAAAQABAD1AAAAjQMAAAAA&#10;" path="m178,200r,2l179,205r-1,2l178,208r-3,2l173,210r-3,l166,211r-5,-1l157,210r-3,l153,210r-1,-2l151,207r-1,l150,205,131,154r-86,l28,205r,1l26,207r,1l24,208r-1,2l20,210r-3,l13,211,8,210r-3,l3,210,,208r,-1l,205r,-3l2,200,71,6,72,5r,-1l74,3,76,1r2,l81,1r3,l89,r5,1l98,1r2,l103,1r2,2l106,4r,1l108,6r70,194xm88,30r,l52,133r72,l88,30xe" fillcolor="black" stroked="f">
                  <v:path arrowok="t" o:connecttype="custom" o:connectlocs="94718,105332;94718,106385;95250,107965;94718,109018;94718,109545;93122,110598;92057,110598;90461,110598;88332,111125;85672,110598;83543,110598;81947,110598;81415,110598;80883,109545;80351,109018;79818,109018;79818,107965;69708,81105;23946,81105;14899,107965;14899,108492;13835,109018;13835,109545;12771,109545;12239,110598;10642,110598;9046,110598;6918,111125;4257,110598;2661,110598;1596,110598;0,109545;0,109018;0,107965;0,106385;1064,105332;37781,3160;38313,2633;38313,2107;39377,1580;40441,527;41506,527;43102,527;44698,527;47359,0;50020,527;52148,527;53212,527;54809,527;55873,1580;56405,2107;56405,2633;57469,3160;94718,105332;46827,15800;46827,15800;27670,70046;65983,70046;46827,15800" o:connectangles="0,0,0,0,0,0,0,0,0,0,0,0,0,0,0,0,0,0,0,0,0,0,0,0,0,0,0,0,0,0,0,0,0,0,0,0,0,0,0,0,0,0,0,0,0,0,0,0,0,0,0,0,0,0,0,0,0,0,0"/>
                  <o:lock v:ext="edit" verticies="t"/>
                </v:shape>
                <v:shape id="Freeform 440" o:spid="_x0000_s1460" style="position:absolute;left:64516;top:41529;width:714;height:1111;visibility:visible;mso-wrap-style:square;v-text-anchor:top" coordsize="137,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sZWsMA&#10;AADdAAAADwAAAGRycy9kb3ducmV2LnhtbERPTWvCQBC9C/0PyxS8SN0YtJTUVUohKF6qVvA6ZKfZ&#10;kOxsyK4x/nu3IHibx/uc5Xqwjeip85VjBbNpAoK4cLriUsHpN3/7AOEDssbGMSm4kYf16mW0xEy7&#10;Kx+oP4ZSxBD2GSowIbSZlL4wZNFPXUscuT/XWQwRdqXUHV5juG1kmiTv0mLFscFgS9+Givp4sQom&#10;u9PmJ98c5qbMfb2vz1s893Olxq/D1yeIQEN4ih/urY7z00UK/9/EE+Tq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psZWsMAAADdAAAADwAAAAAAAAAAAAAAAACYAgAAZHJzL2Rv&#10;d25yZXYueG1sUEsFBgAAAAAEAAQA9QAAAIgDAAAAAA==&#10;" path="m137,148r-1,10l135,167r-4,8l127,181r-5,7l116,193r-6,4l101,201r-7,4l85,206r-10,3l64,209r-54,l6,207,3,206,,202r,-5l,12,,7,3,3,6,2,10,,57,,74,2,88,4,99,8r8,6l115,21r5,10l122,41r1,12l123,61r-2,6l120,74r-4,5l112,85r-5,5l103,94r-7,4l104,99r7,4l119,108r6,6l130,121r3,9l136,138r1,10xm95,56r,-8l93,42,90,36,87,32,82,28,74,25,67,24,56,23r-29,l27,90r31,l68,90r7,-2l82,84r5,-4l90,76r3,-7l95,62r,-6xm107,151r,-10l105,133r-4,-6l96,122r-6,-5l82,115,72,113r-13,l27,113r,72l67,185r10,l84,183r6,-3l96,177r5,-5l105,165r2,-7l107,151xe" fillcolor="black" stroked="f">
                  <v:path arrowok="t" o:connecttype="custom" o:connectlocs="70917,84008;68309,93047;63616,99959;57359,104745;49016,108998;39108,111125;5214,111125;1564,109530;0,104745;0,3722;3129,1063;29722,0;45887,2127;55795,7444;62573,16483;64138,28180;63095,35624;60488,42004;55795,47853;50059,52106;57880,54765;65181,60614;69352,69121;71438,78691;49537,25522;46930,19141;42759,14888;34937,12761;14079,12229;30244,47853;39108,46789;45366,42536;48494,36687;49537,29775;55795,74969;52666,67526;46930,62209;37544,60082;14079,60082;34937,98364;43801,97301;50059,94111;54752,87730;55795,80286" o:connectangles="0,0,0,0,0,0,0,0,0,0,0,0,0,0,0,0,0,0,0,0,0,0,0,0,0,0,0,0,0,0,0,0,0,0,0,0,0,0,0,0,0,0,0,0"/>
                  <o:lock v:ext="edit" verticies="t"/>
                </v:shape>
                <v:shape id="Freeform 441" o:spid="_x0000_s1461" style="position:absolute;left:65389;top:41513;width:793;height:1127;visibility:visible;mso-wrap-style:square;v-text-anchor:top" coordsize="150,2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RycMA&#10;AADdAAAADwAAAGRycy9kb3ducmV2LnhtbERPTYvCMBC9C/sfwgh7EU1VXKQaZVFcPGq3B49jM7bF&#10;ZlKbbO3+eyMI3ubxPme57kwlWmpcaVnBeBSBIM6sLjlXkP7uhnMQziNrrCyTgn9ysF599JYYa3vn&#10;I7WJz0UIYRejgsL7OpbSZQUZdCNbEwfuYhuDPsAml7rBewg3lZxE0Zc0WHJoKLCmTUHZNfkzCqK8&#10;Hfycj+fdNhnL04UGySG9bZT67HffCxCeOv8Wv9x7HeZPZlN4fhNOkK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XRycMAAADdAAAADwAAAAAAAAAAAAAAAACYAgAAZHJzL2Rv&#10;d25yZXYueG1sUEsFBgAAAAAEAAQA9QAAAIgDAAAAAA==&#10;" path="m150,181r,2l150,186r,1l150,188r-1,2l149,191r-2,1l146,195r-2,1l140,199r-6,3l126,206r-7,2l109,211r-10,2l88,213,69,212,51,206,35,198,23,186,13,172,6,154,1,133,,110,1,84,6,63,14,44,25,30,38,16,54,7,71,1,91,r8,l108,2r9,2l124,6r7,3l138,12r4,3l145,17r1,3l147,21r2,1l149,23r,2l149,27r1,3l150,32r,4l149,37r,2l149,42r-2,1l146,43r,1l145,44r-3,l139,41r-5,-3l128,34r-6,-3l113,27,103,25r-12,l77,25,66,30,55,36,46,46,39,58,34,73,30,89r-1,18l30,127r4,16l39,156r7,11l55,177r10,6l77,187r15,1l103,188r10,-2l122,182r7,-3l135,175r5,-4l144,169r2,l147,169r2,l149,170r1,1l150,172r,3l150,177r,4xe" fillcolor="black" stroked="f">
                  <v:path arrowok="t" o:connecttype="custom" o:connectlocs="79375,96838;79375,98955;78846,100542;77788,101600;76200,103717;70908,106892;62971,110067;52387,112713;36513,112184;18521,104775;6879,91017;529,70379;529,44450;7408,23283;20108,8467;37571,529;52387,0;61912,2117;69321,4763;75142,7938;77258,10583;78846,11642;78846,13229;79375,15875;79375,19050;78846,20638;77788,22754;77258,23283;75142,23283;70908,20108;64558,16404;54504,13229;40746,13229;29104,19050;20638,30692;15875,47096;15875,67204;20638,82550;29104,93663;40746,98955;54504,99484;64558,96309;71438,92605;76200,89430;77788,89430;78846,89959;79375,91017;79375,93663" o:connectangles="0,0,0,0,0,0,0,0,0,0,0,0,0,0,0,0,0,0,0,0,0,0,0,0,0,0,0,0,0,0,0,0,0,0,0,0,0,0,0,0,0,0,0,0,0,0,0,0"/>
                </v:shape>
                <v:shape id="Freeform 442" o:spid="_x0000_s1462" style="position:absolute;left:66262;top:41529;width:952;height:1111;visibility:visible;mso-wrap-style:square;v-text-anchor:top" coordsize="178,2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6W4+MQA&#10;AADdAAAADwAAAGRycy9kb3ducmV2LnhtbERP22rCQBB9F/oPyxR8kbppvCCpq5RiwQdFtH7AkJ1m&#10;o9nZkN2a1K93BcG3OZzrzJedrcSFGl86VvA+TEAQ506XXCg4/ny/zUD4gKyxckwK/snDcvHSm2Om&#10;Xct7uhxCIWII+wwVmBDqTEqfG7Loh64mjtyvayyGCJtC6gbbGG4rmSbJVFosOTYYrOnLUH4+/FkF&#10;eZuWu6txA0+bfbsanLaj9VQr1X/tPj9ABOrCU/xwr3Wcn07GcP8mniA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uPjEAAAA3QAAAA8AAAAAAAAAAAAAAAAAmAIAAGRycy9k&#10;b3ducmV2LnhtbFBLBQYAAAAABAAEAPUAAACJAwAAAAA=&#10;" path="m177,200r1,2l178,205r,2l177,208r-1,2l173,210r-3,l165,211r-4,-1l157,210r-2,l152,210r-1,-2l150,207r,l149,205,131,154r-86,l28,205r,1l27,207r-1,1l24,208r-1,2l21,210r-4,l13,211,8,210r-3,l2,210,1,208,,207r,-2l,202r1,-2l71,6r,-1l72,4,74,3,76,1r1,l81,1r4,l88,r5,1l97,1r4,l103,1r1,2l106,4r1,1l108,6r69,194xm88,30r,l51,133r73,l88,30xe" fillcolor="black" stroked="f">
                  <v:path arrowok="t" o:connecttype="custom" o:connectlocs="94715,105332;95250,106385;95250,107965;95250,109018;94715,109545;94180,110598;92574,110598;90969,110598;88294,111125;86153,110598;84013,110598;82942,110598;81337,110598;80802,109545;80267,109018;80267,109018;79732,107965;70100,81105;24080,81105;14983,107965;14983,108492;14448,109018;13913,109545;12843,109545;12308,110598;11237,110598;9097,110598;6956,111125;4281,110598;2676,110598;1070,110598;535,109545;0,109018;0,107965;0,106385;535,105332;37993,3160;37993,2633;38528,2107;39598,1580;40669,527;41204,527;43344,527;45485,527;47090,0;49765,527;51906,527;54046,527;55117,527;55652,1580;56722,2107;57257,2633;57792,3160;94715,105332;47090,15800;47090,15800;27291,70046;66354,70046;47090,15800" o:connectangles="0,0,0,0,0,0,0,0,0,0,0,0,0,0,0,0,0,0,0,0,0,0,0,0,0,0,0,0,0,0,0,0,0,0,0,0,0,0,0,0,0,0,0,0,0,0,0,0,0,0,0,0,0,0,0,0,0,0,0"/>
                  <o:lock v:ext="edit" verticies="t"/>
                </v:shape>
                <v:shape id="Freeform 443" o:spid="_x0000_s1463" style="position:absolute;left:67389;top:41529;width:635;height:1111;visibility:visible;mso-wrap-style:square;v-text-anchor:top" coordsize="121,2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nVJcEA&#10;AADdAAAADwAAAGRycy9kb3ducmV2LnhtbERP24rCMBB9X/Afwgi+ralCZVtNixdkfVu2+gFDM7bF&#10;ZlKaWOvfmwVh3+ZwrrPJR9OKgXrXWFawmEcgiEurG64UXM7Hzy8QziNrbC2Tgic5yLPJxwZTbR/8&#10;S0PhKxFC2KWooPa+S6V0ZU0G3dx2xIG72t6gD7CvpO7xEcJNK5dRtJIGGw4NNXa0r6m8FXejQB8v&#10;vNvdfobVt06aRTH4wzZOlJpNx+0ahKfR/4vf7pMO85dxDH/fhBNk9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bZ1SXBAAAA3QAAAA8AAAAAAAAAAAAAAAAAmAIAAGRycy9kb3du&#10;cmV2LnhtbFBLBQYAAAAABAAEAPUAAACGAwAAAAA=&#10;" path="m121,198r,3l121,203r,3l120,207r-1,1l117,208r,2l116,210,8,210r-1,l5,208r-1,l4,207,3,206,2,203r,-2l2,198r,-2l2,194r1,-3l3,190r1,-1l5,187r2,l8,187r43,l51,30,10,53,8,54,5,56r-1,l3,54,2,53r,-2l,48,,45,,42,2,40r,-2l2,37,3,36r,-1l4,33,5,32,53,3,55,1r,l56,1,57,r3,l61,r2,l66,r3,l72,r2,1l76,1r1,2l78,3r,1l78,5r,182l116,187r1,l119,187r1,2l120,190r1,1l121,194r,2l121,198xe" fillcolor="black" stroked="f">
                  <v:path arrowok="t" o:connecttype="custom" o:connectlocs="63500,106362;63500,109008;62450,110067;61401,111125;4198,111125;2624,110067;2099,109537;1050,107421;1050,104775;1050,102658;1574,100542;2624,98954;4198,98954;26764,15875;4198,28575;2099,29633;1050,28046;0,25400;0,22225;1050,20108;1574,19050;2099,17463;27814,1588;28864,529;29913,0;32012,0;34636,0;37785,0;39884,529;40934,1588;40934,2646;60876,98954;62450,98954;62975,100542;63500,102658;63500,104775" o:connectangles="0,0,0,0,0,0,0,0,0,0,0,0,0,0,0,0,0,0,0,0,0,0,0,0,0,0,0,0,0,0,0,0,0,0,0,0"/>
                </v:shape>
                <v:shape id="Freeform 444" o:spid="_x0000_s1464" style="position:absolute;left:21542;top:34099;width:29512;height:11732;visibility:visible;mso-wrap-style:square;v-text-anchor:top" coordsize="5579,2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IrFMMA&#10;AADdAAAADwAAAGRycy9kb3ducmV2LnhtbERPTWvCQBC9C/0Pywi9mY2BBhtdRQpCSkFQS+lxyI5J&#10;MDsbs9sk/feuIHibx/uc1WY0jeipc7VlBfMoBkFcWF1zqeD7tJstQDiPrLGxTAr+ycFm/TJZYabt&#10;wAfqj74UIYRdhgoq79tMSldUZNBFtiUO3Nl2Bn2AXSl1h0MIN41M4jiVBmsODRW29FFRcTn+GQX7&#10;vPy60rB36bm/JO/pz+dvnrdKvU7H7RKEp9E/xQ93rsP85C2F+zfhBL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IrFMMAAADdAAAADwAAAAAAAAAAAAAAAACYAgAAZHJzL2Rv&#10;d25yZXYueG1sUEsFBgAAAAAEAAQA9QAAAIgDAAAAAA==&#10;" path="m5579,1185r-180,141l5282,1417r-237,174l4797,1752r-196,110l4463,1928r-143,62l4169,2045r-159,48l3843,2134r-178,33l3477,2192r-201,16l3064,2215r-112,-1l,2192,32,e" filled="f" strokecolor="#bebebe" strokeweight=".57328mm">
                  <v:path arrowok="t" o:connecttype="custom" o:connectlocs="2951163,627629;2855947,702309;2794057,750507;2668689,842665;2537503,927938;2433823,986198;2360825,1021155;2285181,1053993;2205305,1083123;2121198,1108546;2032859,1130262;1938701,1147740;1839253,1160981;1732929,1169455;1620786,1173163;1561540,1172633;0,1160981;16927,0" o:connectangles="0,0,0,0,0,0,0,0,0,0,0,0,0,0,0,0,0,0"/>
                </v:shape>
                <v:shape id="Freeform 445" o:spid="_x0000_s1465" style="position:absolute;left:75628;top:27257;width:889;height:889;visibility:visible;mso-wrap-style:square;v-text-anchor:top" coordsize="168,1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w+R8QA&#10;AADdAAAADwAAAGRycy9kb3ducmV2LnhtbERP22rCQBB9L/gPywi+1Y1KqkRXaUsLLVTBC/g6ZMck&#10;mpkN2a2mf98tFHybw7nOYtVxra7U+sqJgdEwAUWSO1tJYeCwf3+cgfIBxWLthAz8kIfVsvewwMy6&#10;m2zpuguFiiHiMzRQhtBkWvu8JEY/dA1J5E6uZQwRtoW2Ld5iONd6nCRPmrGS2FBiQ68l5ZfdNxvQ&#10;s1G6+Xrhs+fPLp3y/vi2PkyMGfS75zmoQF24i//dHzbOH6dT+Psmnq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sPkfEAAAA3QAAAA8AAAAAAAAAAAAAAAAAmAIAAGRycy9k&#10;b3ducmV2LnhtbFBLBQYAAAAABAAEAPUAAACJAwAAAAA=&#10;" path="m148,29r10,14l168,75r-3,32l152,135r-13,12l125,157,94,167,62,163,32,149,20,137,10,123,,92,3,60,16,32,29,19,42,9,74,r32,2l136,17r12,12xe" fillcolor="#c93a3a" stroked="f">
                  <v:path arrowok="t" o:connecttype="custom" o:connectlocs="78317,15438;83608,22890;88900,39925;87313,56960;80433,71865;73554,78253;66146,83577;49742,88900;32808,86771;16933,79318;10583,72930;5292,65477;0,48975;1588,31940;8467,17035;15346,10114;22225,4791;39158,0;56092,1065;71967,9050;78317,15438" o:connectangles="0,0,0,0,0,0,0,0,0,0,0,0,0,0,0,0,0,0,0,0,0"/>
                </v:shape>
                <v:shape id="Freeform 446" o:spid="_x0000_s1466" style="position:absolute;left:50863;top:40084;width:492;height:413;visibility:visible;mso-wrap-style:square;v-text-anchor:top" coordsize="93,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CZ4cUA&#10;AADdAAAADwAAAGRycy9kb3ducmV2LnhtbESPQWvCQBCF7wX/wzJCb3Wj0CLRVVQoFE82tRVvQ3ZM&#10;gruzIbvG+O87h0JvM7w3732zXA/eqZ662AQ2MJ1koIjLYBuuDBy/3l/moGJCtugCk4EHRVivRk9L&#10;zG248yf1RaqUhHDM0UCdUptrHcuaPMZJaIlFu4TOY5K1q7Tt8C7h3ulZlr1pjw1LQ40t7Woqr8XN&#10;Gzj8+Ev1Tfvj3JWnApuhP7utNuZ5PGwWoBIN6d/8d/1hBX/2KrjyjYy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8JnhxQAAAN0AAAAPAAAAAAAAAAAAAAAAAJgCAABkcnMv&#10;ZG93bnJldi54bWxQSwUGAAAAAAQABAD1AAAAigMAAAAA&#10;" path="m,79l15,65,93,e" filled="f" strokecolor="#bebebe" strokeweight=".57328mm">
                  <v:path arrowok="t" o:connecttype="custom" o:connectlocs="0,41275;7938,33960;49213,0" o:connectangles="0,0,0"/>
                </v:shape>
                <v:shape id="Freeform 447" o:spid="_x0000_s1467" style="position:absolute;left:50196;top:39909;width:1366;height:1254;visibility:visible;mso-wrap-style:square;v-text-anchor:top" coordsize="260,2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fg78EA&#10;AADdAAAADwAAAGRycy9kb3ducmV2LnhtbERPTYvCMBC9C/sfwgh709SCol2jyIKyBw9WBa9DMzZl&#10;m0lJonb//UYQvM3jfc5y3dtW3MmHxrGCyTgDQVw53XCt4HzajuYgQkTW2DomBX8UYL36GCyx0O7B&#10;Jd2PsRYphEOBCkyMXSFlqAxZDGPXESfu6rzFmKCvpfb4SOG2lXmWzaTFhlODwY6+DVW/x5tVcNpd&#10;Jze9v+Szujv0eenLZmqMUp/DfvMFIlIf3+KX+0en+fl0Ac9v0gly9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g34O/BAAAA3QAAAA8AAAAAAAAAAAAAAAAAmAIAAGRycy9kb3du&#10;cmV2LnhtbFBLBQYAAAAABAAEAPUAAACGAwAAAAA=&#10;" path="m,90l260,,121,237r-4,-25l99,165,68,125,25,98,,90xe" fillcolor="#bebebe" strokecolor="#bebebe" strokeweight=".2205mm">
                  <v:path arrowok="t" o:connecttype="custom" o:connectlocs="0,47625;136525,0;63537,125413;61436,112184;51985,87313;35707,66146;13127,51859;0,47625" o:connectangles="0,0,0,0,0,0,0,0"/>
                </v:shape>
                <v:shape id="Freeform 448" o:spid="_x0000_s1468" style="position:absolute;left:52625;top:38115;width:6731;height:2906;visibility:visible;mso-wrap-style:square;v-text-anchor:top" coordsize="1272,5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wtMYA&#10;AADdAAAADwAAAGRycy9kb3ducmV2LnhtbESPQWsCMRCF70L/Q5iCN81WUHRrFGkptdBLVxF6G5Jx&#10;s7iZLJtU13/fORR6m+G9ee+b9XYIrbpSn5rIBp6mBShiG13DtYHj4W2yBJUyssM2Mhm4U4Lt5mG0&#10;xtLFG3/Rtcq1khBOJRrwOXel1sl6CpimsSMW7Rz7gFnWvtaux5uEh1bPimKhAzYsDR47evFkL9VP&#10;MHB+/6jt/qSDa4rj99K/2vlq/mnM+HHYPYPKNOR/89/13gn+bCH88o2MoD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vwtMYAAADdAAAADwAAAAAAAAAAAAAAAACYAgAAZHJz&#10;L2Rvd25yZXYueG1sUEsFBgAAAAAEAAQA9QAAAIsDAAAAAA==&#10;" path="m122,l1150,r25,2l1219,21r32,33l1270,97r2,25l1272,427r-2,26l1251,496r-32,33l1175,548r-25,1l122,549,97,548,53,529,20,496,1,453,,427,,122,1,97,20,54,53,21,97,2,122,xe" fillcolor="#96accd" stroked="f">
                  <v:path arrowok="t" o:connecttype="custom" o:connectlocs="64558,0;608542,0;621771,1058;645054,11113;661988,28575;672042,51329;673100,64558;673100,225955;672042,239713;661988,262467;645054,279930;621771,289984;608542,290513;64558,290513;51329,289984;28046,279930;10583,262467;529,239713;0,225955;0,64558;529,51329;10583,28575;28046,11113;51329,1058;64558,0" o:connectangles="0,0,0,0,0,0,0,0,0,0,0,0,0,0,0,0,0,0,0,0,0,0,0,0,0"/>
                </v:shape>
                <v:shape id="Freeform 449" o:spid="_x0000_s1469" style="position:absolute;left:55578;top:38750;width:825;height:1620;visibility:visible;mso-wrap-style:square;v-text-anchor:top" coordsize="158,3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Q3sQA&#10;AADdAAAADwAAAGRycy9kb3ducmV2LnhtbERPS2vCQBC+F/wPywheim60GiS6SmspSm8+EI9jdkyi&#10;2dmQXU3677sFobf5+J4zX7amFA+qXWFZwXAQgSBOrS44U3DYf/WnIJxH1lhaJgU/5GC56LzMMdG2&#10;4S09dj4TIYRdggpy76tESpfmZNANbEUcuIutDfoA60zqGpsQbko5iqJYGiw4NORY0Sqn9La7GwXr&#10;07n5zF7H1803r7f3j8ZM3uKjUr1u+z4D4an1/+Kne6PD/FE8hL9vwgly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6ZEN7EAAAA3QAAAA8AAAAAAAAAAAAAAAAAmAIAAGRycy9k&#10;b3ducmV2LnhtbFBLBQYAAAAABAAEAPUAAACJAwAAAAA=&#10;" path="m158,85r-1,18l153,119r-7,15l137,145r-11,10l114,161r-15,5l83,169r-2,53l81,225r-4,1l72,228r-7,l61,228r-4,l54,228r-3,-2l50,226r-1,-1l48,223r,-1l46,160r,-4l48,153r1,-4l50,148r2,-3l55,144r4,l62,144r5,l81,143r11,-4l102,134r6,-7l114,119r4,-10l120,98r,-9l120,76,117,65,113,55r-6,-8l98,39,88,36,77,32,64,31,51,32,40,34r-8,3l24,39r-6,4l12,45,8,48r-2,l4,48r-1,l2,47,1,45r,-2l,40,,37,,32,,27,,24,1,21,3,20,6,17r5,-4l18,10,27,7,35,5,46,2,57,1,68,,91,1r18,6l125,15r11,11l147,38r6,15l157,68r1,17xm88,281r,6l88,293r-1,4l84,300r-3,3l77,304r-5,1l66,305r-7,l55,304r-5,-1l48,300r-3,-3l44,293r-1,-6l43,281r,-8l44,268r1,-5l48,261r2,-3l55,257r4,-1l66,255r6,1l77,257r4,1l84,261r3,2l88,268r,5l88,281xe" fillcolor="black" stroked="f">
                  <v:path arrowok="t" o:connecttype="custom" o:connectlocs="82028,54683;76280,71141;65831,82290;51724,88130;42320,117860;40230,119984;33960,121046;29781,121046;26646,119984;25601,119453;25078,117860;24034,82821;25601,79104;27168,76981;30826,76450;35005,76450;48067,73795;56427,67425;61651,57868;62696,47250;61129,34509;55904,24952;45977,19112;33438,16458;20899,18051;12539,20705;6270,23891;3135,25483;1567,25483;522,23891;0,21236;0,16989;0,12742;1567,10618;5747,6902;14107,3716;24034,1062;35528,0;56949,3716;71056,13803;79938,28138;82550,45127;45977,152369;45455,157678;42320,160863;37618,161925;30826,161925;26123,160863;23511,157678;22466,152369;22466,144936;23511,139627;26123,136973;30826,135911;37618,135911;42320,136973;45455,139627;45977,144936" o:connectangles="0,0,0,0,0,0,0,0,0,0,0,0,0,0,0,0,0,0,0,0,0,0,0,0,0,0,0,0,0,0,0,0,0,0,0,0,0,0,0,0,0,0,0,0,0,0,0,0,0,0,0,0,0,0,0,0,0,0"/>
                  <o:lock v:ext="edit" verticies="t"/>
                </v:shape>
                <v:shape id="Freeform 450" o:spid="_x0000_s1470" style="position:absolute;left:55594;top:35464;width:841;height:1620;visibility:visible;mso-wrap-style:square;v-text-anchor:top" coordsize="159,3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gX5JcYA&#10;AADdAAAADwAAAGRycy9kb3ducmV2LnhtbESPQWvCQBCF74X+h2UK3uqmEUIbXaUIogdFaip4HLJj&#10;EpqdTbOrSf69KwjeZnhv3vdmtuhNLa7Uusqygo9xBII4t7riQsFvtnr/BOE8ssbaMikYyMFi/voy&#10;w1Tbjn/oevCFCCHsUlRQet+kUrq8JINubBvioJ1ta9CHtS2kbrEL4aaWcRQl0mDFgVBiQ8uS8r/D&#10;xQTu8n+7Pm12fp8fh67JhslX0q+VGr3131MQnnr/ND+uNzrUj5MY7t+EEeT8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gX5JcYAAADdAAAADwAAAAAAAAAAAAAAAACYAgAAZHJz&#10;L2Rvd25yZXYueG1sUEsFBgAAAAAEAAQA9QAAAIsDAAAAAA==&#10;" path="m159,84r,18l154,118r-6,15l138,144r-9,10l115,160r-15,6l84,167r-1,53l82,224r-3,1l74,227r-8,1l62,228r-4,l56,227r-3,l51,225r-1,-1l50,223r,-3l48,160r,-5l48,151r2,-2l52,147r1,-3l57,143r3,l64,143r4,l83,142r10,-4l103,133r7,-7l115,118r4,-10l121,98r,-11l121,75,119,64,114,54r-6,-7l100,39,89,34,78,31,64,30,52,31,42,33,32,36r-7,3l19,42r-5,2l10,47,7,48r-2,l4,47,3,46r,-2l2,42,,39,,36,,31,,26,2,23r,-2l4,18,7,16r6,-4l19,10,28,6,37,4,47,1,58,,69,,92,1r18,5l126,14r12,11l148,37r6,15l159,68r,16xm90,279r,8l89,292r-1,5l85,299r-2,3l78,303r-5,1l67,305r-6,-1l56,303r-4,-1l48,299r-2,-2l45,292r-1,-5l44,279r,-6l45,267r1,-5l48,260r4,-3l56,256r5,-1l67,255r6,l78,256r5,1l85,260r3,2l89,267r1,6l90,279xe" fillcolor="black" stroked="f">
                  <v:path arrowok="t" o:connecttype="custom" o:connectlocs="84138,54152;78317,70610;68263,81759;52917,88130;43921,116798;41804,119453;34925,121046;30692,121046;28046,120515;26458,118922;26458,116798;25400,82290;26458,79104;28046,76450;31750,75919;35984,75919;49213,73264;58209,66894;62971,57337;64030,46188;62971,33978;57150,24952;47096,18051;33867,15927;22225,17520;13229,20705;7408,23360;3704,25483;2117,24952;1588,23360;0,20705;0,16458;1058,12211;2117,9556;6879,6371;14817,3185;24871,531;36513,0;58209,3185;73025,13273;81492,27607;84138,44596;47625,152369;46567,157678;43921,160332;38629,161394;32279,161394;27517,160332;24342,157678;23283,152369;23283,144936;24342,139096;27517,136442;32279,135380;38629,135380;43921,136442;46567,139096;47625,144936" o:connectangles="0,0,0,0,0,0,0,0,0,0,0,0,0,0,0,0,0,0,0,0,0,0,0,0,0,0,0,0,0,0,0,0,0,0,0,0,0,0,0,0,0,0,0,0,0,0,0,0,0,0,0,0,0,0,0,0,0,0"/>
                  <o:lock v:ext="edit" verticies="t"/>
                </v:shape>
                <v:line id="Line 451" o:spid="_x0000_s1471" style="position:absolute;visibility:visible;mso-wrap-style:square" from="26257,7715" to="27797,7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ItjesAAAADdAAAADwAAAGRycy9kb3ducmV2LnhtbERPS2rDMBDdF3IHMYHuGjkumOJGCSYh&#10;0GVq9wCDNbVMrJEjKbZ7+6hQ6G4e7zu7w2IHMZEPvWMF200Ggrh1uudOwVdzfnkDESKyxsExKfih&#10;AIf96mmHpXYzf9JUx06kEA4lKjAxjqWUoTVkMWzcSJy4b+ctxgR9J7XHOYXbQeZZVkiLPacGgyMd&#10;DbXX+m4VTN6Nxt36C9XT3WQxNL6qTko9r5fqHUSkJf6L/9wfOs3Pi1f4/SadIPc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iLY3rAAAAA3QAAAA8AAAAAAAAAAAAAAAAA&#10;oQIAAGRycy9kb3ducmV2LnhtbFBLBQYAAAAABAAEAPkAAACOAwAAAAA=&#10;" strokecolor="#bebebe" strokeweight=".57328mm"/>
                <v:shape id="Freeform 452" o:spid="_x0000_s1472" style="position:absolute;left:26670;top:7239;width:1397;height:1000;visibility:visible;mso-wrap-style:square;v-text-anchor:top" coordsize="264,1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UJTcMA&#10;AADdAAAADwAAAGRycy9kb3ducmV2LnhtbERP32vCMBB+H+x/CDfwZcx0RdyoRhmCIHuzE0bfjuZs&#10;uyWX2kSb/fdGEPZ2H9/PW66jNeJCg+8cK3idZiCIa6c7bhQcvrYv7yB8QNZoHJOCP/KwXj0+LLHQ&#10;buQ9XcrQiBTCvkAFbQh9IaWvW7Lop64nTtzRDRZDgkMj9YBjCrdG5lk2lxY7Tg0t9rRpqf4tz1aB&#10;+anOuSnHOItvp8/vU/W83RApNXmKHwsQgWL4F9/dO53m5/MZ3L5JJ8jV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sUJTcMAAADdAAAADwAAAAAAAAAAAAAAAACYAgAAZHJzL2Rv&#10;d25yZXYueG1sUEsFBgAAAAAEAAQA9QAAAIgDAAAAAA==&#10;" path="m13,l264,110,,189,16,168,35,121,37,72,25,23,13,xe" fillcolor="#bebebe" strokecolor="#bebebe" strokeweight=".2205mm">
                  <v:path arrowok="t" o:connecttype="custom" o:connectlocs="6879,0;139700,58209;0,100013;8467,88900;18521,64029;19579,38100;13229,12171;6879,0" o:connectangles="0,0,0,0,0,0,0,0"/>
                </v:shape>
                <v:line id="Line 453" o:spid="_x0000_s1473" style="position:absolute;visibility:visible;mso-wrap-style:square" from="25844,10779" to="27257,113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5elcAAAADdAAAADwAAAGRycy9kb3ducmV2LnhtbERPS2rDMBDdF3IHMYHuGjmGmuJGCSYh&#10;0GVq9wCDNbVMrJEjKbZ7+6hQ6G4e7zu7w2IHMZEPvWMF200Ggrh1uudOwVdzfnkDESKyxsExKfih&#10;AIf96mmHpXYzf9JUx06kEA4lKjAxjqWUoTVkMWzcSJy4b+ctxgR9J7XHOYXbQeZZVkiLPacGgyMd&#10;DbXX+m4VTN6Nxt36C9XT3WQxNL6qTko9r5fqHUSkJf6L/9wfOs3Pi1f4/SadIPc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guXpXAAAAA3QAAAA8AAAAAAAAAAAAAAAAA&#10;oQIAAGRycy9kb3ducmV2LnhtbFBLBQYAAAAABAAEAPkAAACOAwAAAAA=&#10;" strokecolor="#bebebe" strokeweight=".57328mm"/>
                <v:shape id="Freeform 454" o:spid="_x0000_s1474" style="position:absolute;left:26066;top:10445;width:1461;height:953;visibility:visible;mso-wrap-style:square;v-text-anchor:top" coordsize="275,1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d9qsIA&#10;AADdAAAADwAAAGRycy9kb3ducmV2LnhtbERPTYvCMBC9L/gfwgje1lRdylKNooJUxMu69T40s03Z&#10;ZlKaqO2/NwvC3ubxPme16W0j7tT52rGC2TQBQVw6XXOloPg+vH+C8AFZY+OYFAzkYbMeva0w0+7B&#10;X3S/hErEEPYZKjAhtJmUvjRk0U9dSxy5H9dZDBF2ldQdPmK4beQ8SVJpsebYYLClvaHy93KzCqpF&#10;sc/PuyH3s+vpNJji42Dyo1KTcb9dggjUh3/xy33Ucf48TeHvm3iCX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932qwgAAAN0AAAAPAAAAAAAAAAAAAAAAAJgCAABkcnMvZG93&#10;bnJldi54bWxQSwUGAAAAAAQABAD1AAAAhwMAAAAA&#10;" path="m67,l275,180,,179,21,163,52,124,69,77,73,26,67,xe" fillcolor="#bebebe" strokecolor="#bebebe" strokeweight=".2205mm">
                  <v:path arrowok="t" o:connecttype="custom" o:connectlocs="35583,0;146050,95250;0,94721;11153,86254;27617,65617;36645,40746;38770,13758;35583,0" o:connectangles="0,0,0,0,0,0,0,0"/>
                </v:shape>
                <v:shape id="Freeform 455" o:spid="_x0000_s1475" style="position:absolute;left:26320;top:3651;width:8890;height:1048;visibility:visible;mso-wrap-style:square;v-text-anchor:top" coordsize="1681,1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UAlcQA&#10;AADdAAAADwAAAGRycy9kb3ducmV2LnhtbERPTWvCQBC9F/oflil4Kc1Gq6aNrtIIBa9GKT0O2Wk2&#10;mJ0N2a3G/vquIHibx/uc5XqwrThR7xvHCsZJCoK4crrhWsFh//nyBsIHZI2tY1JwIQ/r1ePDEnPt&#10;zryjUxlqEUPY56jAhNDlUvrKkEWfuI44cj+utxgi7GupezzHcNvKSZrOpcWGY4PBjjaGqmP5axVM&#10;v2eyKF5nz+8VmSYbb8zf/qtQavQ0fCxABBrCXXxzb3WcP5lncP0mni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zVAJXEAAAA3QAAAA8AAAAAAAAAAAAAAAAAmAIAAGRycy9k&#10;b3ducmV2LnhtbFBLBQYAAAAABAAEAPUAAACJAwAAAAA=&#10;" path="m,199l73,165,230,104,399,58,575,24,754,6,932,r174,10l1270,33r76,19l1681,149e" filled="f" strokecolor="#bebebe" strokeweight=".57328mm">
                  <v:path arrowok="t" o:connecttype="custom" o:connectlocs="0,104775;38606,86874;121636,54757;211012,30537;304090,12636;398754,3159;492890,0;584910,5265;671642,17375;711835,27378;889000,78450" o:connectangles="0,0,0,0,0,0,0,0,0,0,0"/>
                </v:shape>
                <v:shape id="Freeform 456" o:spid="_x0000_s1476" style="position:absolute;left:34036;top:3651;width:1444;height:952;visibility:visible;mso-wrap-style:square;v-text-anchor:top" coordsize="275,1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NN5MYA&#10;AADdAAAADwAAAGRycy9kb3ducmV2LnhtbESPwW7CQAxE75X4h5WReisbOJA0sCCE1CqXtCrlA6ys&#10;SSKy3pBdQvr39aFSb7ZmPPO83U+uUyMNofVsYLlIQBFX3rZcGzh/v71koEJEtth5JgM/FGC/mz1t&#10;Mbf+wV80nmKtJIRDjgaaGPtc61A15DAsfE8s2sUPDqOsQ63tgA8Jd51eJclaO2xZGhrs6dhQdT3d&#10;nYHkED7uafpZ9u9la6ciu8TX22jM83w6bEBFmuK/+e+6sIK/WguufCMj6N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CNN5MYAAADdAAAADwAAAAAAAAAAAAAAAACYAgAAZHJz&#10;L2Rvd25yZXYueG1sUEsFBgAAAAAEAAQA9QAAAIsDAAAAAA==&#10;" path="m53,l275,162,,182,20,165,48,123,62,75,60,24,53,xe" fillcolor="#bebebe" strokecolor="#bebebe" strokeweight=".2205mm">
                  <v:path arrowok="t" o:connecttype="custom" o:connectlocs="27842,0;144463,84783;0,95250;10506,86353;25215,64372;32570,39251;31519,12560;27842,0" o:connectangles="0,0,0,0,0,0,0,0"/>
                </v:shape>
                <v:shape id="Freeform 457" o:spid="_x0000_s1477" style="position:absolute;left:60293;top:34337;width:635;height:6906;visibility:visible;mso-wrap-style:square;v-text-anchor:top" coordsize="120,13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EgacEA&#10;AADdAAAADwAAAGRycy9kb3ducmV2LnhtbERPTYvCMBC9L/gfwgje1lSFslajFEFY0IuuB70NzdgU&#10;m0lJsrb++83Cwt7m8T5nvR1sK57kQ+NYwWyagSCunG64VnD52r9/gAgRWWPrmBS8KMB2M3pbY6Fd&#10;zyd6nmMtUgiHAhWYGLtCylAZshimriNO3N15izFBX0vtsU/htpXzLMulxYZTg8GOdoaqx/nbKri6&#10;0pjroSkXx+Mp9AbzW+5Rqcl4KFcgIg3xX/zn/tRp/jxfwu836QS5+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RIGnBAAAA3QAAAA8AAAAAAAAAAAAAAAAAmAIAAGRycy9kb3du&#10;cmV2LnhtbFBLBQYAAAAABAAEAPUAAACGAwAAAAA=&#10;" path="m,1305r120,l120,,5,e" filled="f" strokecolor="#bebebe" strokeweight=".57328mm">
                  <v:path arrowok="t" o:connecttype="custom" o:connectlocs="0,690563;63500,690563;63500,0;2646,0" o:connectangles="0,0,0,0"/>
                </v:shape>
                <v:shape id="Freeform 458" o:spid="_x0000_s1478" style="position:absolute;left:46529;top:23145;width:4286;height:4731;visibility:visible;mso-wrap-style:square;v-text-anchor:top" coordsize="810,8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fB3sgA&#10;AADdAAAADwAAAGRycy9kb3ducmV2LnhtbESPW0vDQBCF3wX/wzKCb3Zj1V5it6UUWhSE0ov4OmSn&#10;2dDsbMiuSfz3zoPg2wznzDnfLFaDr1VHbawCG3gcZaCIi2ArLg2cT9uHGaiYkC3WgcnAD0VYLW9v&#10;Fpjb0POBumMqlYRwzNGAS6nJtY6FI49xFBpi0S6h9ZhkbUttW+wl3Nd6nGUT7bFiaXDY0MZRcT1+&#10;ewPzXTd3e/zYTfvJ5fN9e/06PL88GXN/N6xfQSUa0r/57/rNCv54KvzyjYygl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vB8HeyAAAAN0AAAAPAAAAAAAAAAAAAAAAAJgCAABk&#10;cnMvZG93bnJldi54bWxQSwUGAAAAAAQABAD1AAAAjQMAAAAA&#10;" path="m810,896l734,859,599,774,479,678,374,572,281,456,196,333,76,138,,e" filled="f" strokecolor="#bebebe" strokeweight=".57328mm">
                  <v:path arrowok="t" o:connecttype="custom" o:connectlocs="428625,473075;388408,453540;316971,408661;253471,357974;197908,302008;148696,240761;103717,175819;40217,72862;0,0" o:connectangles="0,0,0,0,0,0,0,0,0"/>
                </v:shape>
                <v:shape id="Freeform 459" o:spid="_x0000_s1479" style="position:absolute;left:46386;top:22907;width:1112;height:1429;visibility:visible;mso-wrap-style:square;v-text-anchor:top" coordsize="210,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dIBMUA&#10;AADdAAAADwAAAGRycy9kb3ducmV2LnhtbESPQWvDMAyF74P+B6PBbqvTwtY2qxPKYKWwU9JCe9Ri&#10;LQ6J5RC7bfLv58FgN4n3vqenbT7aTtxo8I1jBYt5AoK4crrhWsHp+PG8BuEDssbOMSmYyEOezR62&#10;mGp354JuZahFDGGfogITQp9K6StDFv3c9cRR+3aDxRDXoZZ6wHsMt51cJsmrtNhwvGCwp3dDVVte&#10;baxRXlaH80uLhr8+C7+Z2lDvT0o9PY67NxCBxvBv/qMPOnLL1QJ+v4kjyO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t0gExQAAAN0AAAAPAAAAAAAAAAAAAAAAAJgCAABkcnMv&#10;ZG93bnJldi54bWxQSwUGAAAAAAQABAD1AAAAigMAAAAA&#10;" path="m43,272l,,210,178r-26,-1l134,187,90,212,56,248,43,272xe" fillcolor="#bebebe" strokecolor="#bebebe" strokeweight=".2205mm">
                  <v:path arrowok="t" o:connecttype="custom" o:connectlocs="22754,142875;0,0;111125,93499;97367,92974;70908,98227;47625,111358;29633,130268;22754,142875" o:connectangles="0,0,0,0,0,0,0,0"/>
                </v:shape>
                <v:shape id="Freeform 460" o:spid="_x0000_s1480" style="position:absolute;left:60563;top:27305;width:10541;height:1460;visibility:visible;mso-wrap-style:square;v-text-anchor:top" coordsize="1994,2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5Ey8UA&#10;AADdAAAADwAAAGRycy9kb3ducmV2LnhtbERP32vCMBB+H+x/CCfsbaZW2EY1iqwMimMDO0H3djS3&#10;tthcQhNr/e/NYLC3+/h+3nI9mk4M1PvWsoLZNAFBXFndcq1g//X2+ALCB2SNnWVScCUP69X93RIz&#10;bS+8o6EMtYgh7DNU0ITgMil91ZBBP7WOOHI/tjcYIuxrqXu8xHDTyTRJnqTBlmNDg45eG6pO5dko&#10;mLv2+5jPh/zj8/S+ceW2yA+6UOphMm4WIAKN4V/85y50nJ8+p/D7TTxBr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bkTLxQAAAN0AAAAPAAAAAAAAAAAAAAAAAJgCAABkcnMv&#10;ZG93bnJldi54bWxQSwUGAAAAAAQABAD1AAAAigMAAAAA&#10;" path="m1994,275r-53,-32l1831,186,1715,138,1596,99,1473,67,1347,41,1155,15,893,,629,4,370,23,119,51,,67e" filled="f" strokecolor="#bebebe" strokeweight=".57328mm">
                  <v:path arrowok="t" o:connecttype="custom" o:connectlocs="1054100,146050;1026082,129055;967932,98783;906611,73291;843703,52578;778681,35583;712073,21775;610574,7966;472072,0;332512,2124;195595,12215;62908,27086;0,35583" o:connectangles="0,0,0,0,0,0,0,0,0,0,0,0,0"/>
                </v:shape>
                <v:shape id="Freeform 461" o:spid="_x0000_s1481" style="position:absolute;left:60277;top:27019;width:1429;height:984;visibility:visible;mso-wrap-style:square;v-text-anchor:top" coordsize="270,1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6zD8IA&#10;AADdAAAADwAAAGRycy9kb3ducmV2LnhtbERPzWoCMRC+C75DGMGL1KwKdbs1SikUPPTizwNMN9Pd&#10;pckkJOm6+vSNIPQ2H9/vbHaDNaKnEDvHChbzAgRx7XTHjYLz6eOpBBETskbjmBRcKcJuOx5tsNLu&#10;wgfqj6kROYRjhQralHwlZaxbshjnzhNn7tsFiynD0Egd8JLDrZHLoniWFjvODS16em+p/jn+WgW9&#10;n8nbwIv91X+W5ctXZ0LojVLTyfD2CiLRkP7FD/de5/nL9Qru3+QT5PY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XrMPwgAAAN0AAAAPAAAAAAAAAAAAAAAAAJgCAABkcnMvZG93&#10;bnJldi54bWxQSwUGAAAAAAQABAD1AAAAhwMAAAAA&#10;" path="m270,187l,129,243,,232,23r-9,50l230,122r22,45l270,187xe" fillcolor="#bebebe" strokecolor="#bebebe" strokeweight=".2205mm">
                  <v:path arrowok="t" o:connecttype="custom" o:connectlocs="142875,98425;0,67897;128587,0;122767,12106;118004,38423;121708,64213;133350,87898;142875,98425" o:connectangles="0,0,0,0,0,0,0,0"/>
                </v:shape>
                <v:shape id="Freeform 462" o:spid="_x0000_s1482" style="position:absolute;left:60579;top:31130;width:4413;height:953;visibility:visible;mso-wrap-style:square;v-text-anchor:top" coordsize="835,1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1jTsIA&#10;AADdAAAADwAAAGRycy9kb3ducmV2LnhtbERP22rCQBB9L/Qflin4VjeG0IboKiUgFCqWqh8wZMds&#10;aHY2ZNdc/t4VCn2bw7nOZjfZVgzU+8axgtUyAUFcOd1wreBy3r/mIHxA1tg6JgUzedhtn582WGg3&#10;8g8Np1CLGMK+QAUmhK6Q0leGLPql64gjd3W9xRBhX0vd4xjDbSvTJHmTFhuODQY7Kg1Vv6ebVXA8&#10;YHv8HlbzWF3qPMsH/1Uar9TiZfpYgwg0hX/xn/tTx/npewaPb+IJcn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zWNOwgAAAN0AAAAPAAAAAAAAAAAAAAAAAJgCAABkcnMvZG93&#10;bnJldi54bWxQSwUGAAAAAAQABAD1AAAAhwMAAAAA&#10;" path="m835,181l795,155,706,112,610,75,508,48,401,26,289,11,117,,,e" filled="f" strokecolor="#bebebe" strokeweight=".57328mm">
                  <v:path arrowok="t" o:connecttype="custom" o:connectlocs="441325,95250;420184,81568;373144,58939;322405,39468;268495,25260;211942,13682;152746,5789;61838,0;0,0" o:connectangles="0,0,0,0,0,0,0,0,0"/>
                </v:shape>
                <v:shape id="Freeform 463" o:spid="_x0000_s1483" style="position:absolute;left:60309;top:30622;width:1365;height:1001;visibility:visible;mso-wrap-style:square;v-text-anchor:top" coordsize="260,1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IoEMQA&#10;AADdAAAADwAAAGRycy9kb3ducmV2LnhtbERP32vCMBB+H+x/CDfwbaaKU6mmZQwGgiCbVvDxSM62&#10;W3Ppmljrf78MBr7dx/fz1vlgG9FT52vHCibjBASxdqbmUkFxeH9egvAB2WDjmBTcyEOePT6sMTXu&#10;yp/U70MpYgj7FBVUIbSplF5XZNGPXUscubPrLIYIu1KaDq8x3DZymiRzabHm2FBhS28V6e/9xSr4&#10;0qfJx9FoW/7sZri7zftiO+uVGj0NrysQgYZwF/+7NybOny5e4O+beILM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xSKBDEAAAA3QAAAA8AAAAAAAAAAAAAAAAAmAIAAGRycy9k&#10;b3ducmV2LnhtbFBLBQYAAAAABAAEAPUAAACJAwAAAAA=&#10;" path="m260,189l,100,256,,242,22,228,70r1,49l245,167r15,22xe" fillcolor="#bebebe" strokecolor="#bebebe" strokeweight=".2205mm">
                  <v:path arrowok="t" o:connecttype="custom" o:connectlocs="136525,100013;0,52917;134425,0;127073,11642;119722,37042;120247,62971;128649,88371;136525,100013" o:connectangles="0,0,0,0,0,0,0,0"/>
                </v:shape>
                <v:shape id="Freeform 464" o:spid="_x0000_s1484" style="position:absolute;left:46910;top:17557;width:18669;height:3175;visibility:visible;mso-wrap-style:square;v-text-anchor:top" coordsize="3527,6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Anl8QA&#10;AADdAAAADwAAAGRycy9kb3ducmV2LnhtbERPS2vCQBC+C/0PyxR60021WImuUgTFi4hG8DpmJw+b&#10;nU2z2yT9964g9DYf33MWq95UoqXGlZYVvI8iEMSp1SXnCs7JZjgD4TyyxsoyKfgjB6vly2CBsbYd&#10;H6k9+VyEEHYxKii8r2MpXVqQQTeyNXHgMtsY9AE2udQNdiHcVHIcRVNpsOTQUGBN64LS79OvUZBk&#10;3Ta9ZO543d+qyebjp52tzwel3l77rzkIT73/Fz/dOx3mjz+n8PgmnC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TQJ5fEAAAA3QAAAA8AAAAAAAAAAAAAAAAAmAIAAGRycy9k&#10;b3ducmV2LnhtbFBLBQYAAAAABAAEAPUAAACJAwAAAAA=&#10;" path="m,601l74,560,257,469,482,373,741,276r286,-90l1334,107,1656,46,1904,17,2070,5r83,-3l2352,r457,12l3417,45r110,8e" filled="f" strokecolor="#bebebe" strokeweight=".57328mm">
                  <v:path arrowok="t" o:connecttype="custom" o:connectlocs="0,317500;39169,295840;136034,247766;255131,197051;392224,145807;543608,98261;706108,56527;876548,24301;1007819,8981;1095686,2641;1139619,1057;1244953,0;1486851,6339;1808675,23773;1866900,27999" o:connectangles="0,0,0,0,0,0,0,0,0,0,0,0,0,0,0"/>
                </v:shape>
                <v:shape id="Freeform 465" o:spid="_x0000_s1485" style="position:absolute;left:66929;top:17970;width:3587;height:619;visibility:visible;mso-wrap-style:square;v-text-anchor:top" coordsize="678,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DqjsUA&#10;AADdAAAADwAAAGRycy9kb3ducmV2LnhtbERPS2vCQBC+F/wPywi9NZsa8BFdgwQsll6q5uBxyE6T&#10;YHY2Zrcm7a/vFgq9zcf3nE02mlbcqXeNZQXPUQyCuLS64UpBcd4/LUE4j6yxtUwKvshBtp08bDDV&#10;duAj3U++EiGEXYoKau+7VEpX1mTQRbYjDtyH7Q36APtK6h6HEG5aOYvjuTTYcGiosaO8pvJ6+jQK&#10;kvfkpdrbt8v5uvrGnA+34rWbK/U4HXdrEJ5G/y/+cx90mD9bLOD3m3CC3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4OqOxQAAAN0AAAAPAAAAAAAAAAAAAAAAAJgCAABkcnMv&#10;ZG93bnJldi54bWxQSwUGAAAAAAQABAD1AAAAigMAAAAA&#10;" path="m,l69,11,532,88r146,30e" filled="f" strokecolor="#bebebe" strokeweight=".57328mm">
                  <v:path arrowok="t" o:connecttype="custom" o:connectlocs="0,0;36513,5772;281517,46172;358775,61913" o:connectangles="0,0,0,0"/>
                </v:shape>
                <v:shape id="Freeform 466" o:spid="_x0000_s1486" style="position:absolute;left:69342;top:17843;width:1444;height:984;visibility:visible;mso-wrap-style:square;v-text-anchor:top" coordsize="273,1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zFcYA&#10;AADdAAAADwAAAGRycy9kb3ducmV2LnhtbESPT2/CMAzF75P4DpEncRspPcBUCGgamjQOIPFnO5vG&#10;a7M1TtUEKHz6+TBpN1vv+b2f58veN+pCXXSBDYxHGSjiMljHlYHj4e3pGVRMyBabwGTgRhGWi8HD&#10;HAsbrryjyz5VSkI4FmigTqkttI5lTR7jKLTEon2FzmOStau07fAq4b7ReZZNtEfH0lBjS681lT/7&#10;szcQwnr8zZu4S6u7/vxw+Tm609aY4WP/MgOVqE//5r/rdyv4+VRw5RsZQS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p+zFcYAAADdAAAADwAAAAAAAAAAAAAAAACYAgAAZHJz&#10;L2Rvd25yZXYueG1sUEsFBgAAAAAEAAQA9QAAAIsDAAAAAA==&#10;" path="m45,l273,153,,185,19,166,45,123,58,75,54,25,45,xe" fillcolor="#bebebe" strokecolor="#bebebe" strokeweight=".2205mm">
                  <v:path arrowok="t" o:connecttype="custom" o:connectlocs="23813,0;144463,81400;0,98425;10054,88316;23813,65439;30692,39902;28575,13301;23813,0" o:connectangles="0,0,0,0,0,0,0,0"/>
                </v:shape>
                <v:shape id="Freeform 467" o:spid="_x0000_s1487" style="position:absolute;left:51720;top:16716;width:3493;height:3492;visibility:visible;mso-wrap-style:square;v-text-anchor:top" coordsize="661,6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6IjRMUA&#10;AADdAAAADwAAAGRycy9kb3ducmV2LnhtbERPTWvCQBC9C/0PyxR6kbppqKZGNyKlpYKgaIvnITsm&#10;IdnZkN2a9N+7BcHbPN7nLFeDacSFOldZVvAyiUAQ51ZXXCj4+f58fgPhPLLGxjIp+CMHq+xhtMRU&#10;254PdDn6QoQQdikqKL1vUyldXpJBN7EtceDOtjPoA+wKqTvsQ7hpZBxFM2mw4tBQYkvvJeX18dco&#10;6NcHH2+SfZ1Pvz5eZ9tod0rGY6WeHof1AoSnwd/FN/dGh/lxMof/b8IJMr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oiNExQAAAN0AAAAPAAAAAAAAAAAAAAAAAJgCAABkcnMv&#10;ZG93bnJldi54bWxQSwUGAAAAAAQABAD1AAAAigMAAAAA&#10;" path="m661,330r-1,35l646,429r-24,59l586,541r-46,44l487,621r-59,26l364,659r-34,1l296,659,231,647,172,621,119,585,75,541,39,488,14,429,1,365,,330,1,296,14,232,39,172,75,120,119,75,172,39,231,14,296,1,330,r34,1l428,14r59,25l540,75r46,45l622,172r24,60l660,296r1,34xe" fillcolor="#ffe36f" strokecolor="#f4d144" strokeweight=".39689mm">
                  <v:path arrowok="t" o:connecttype="custom" o:connectlocs="349250,174625;348722,193146;341325,227012;328644,258233;309623,286279;285318,309563;257314,328613;226141,342371;192325,348721;174361,349250;156396,348721;122053,342371;90879,328613;62876,309563;39627,286279;20606,258233;7397,227012;528,193146;0,174625;528,156633;7397,122767;20606,91017;39627,63500;62876,39688;90879,20638;122053,7408;156396,529;174361,0;192325,529;226141,7408;257314,20638;285318,39688;309623,63500;328644,91017;341325,122767;348722,156633;349250,174625" o:connectangles="0,0,0,0,0,0,0,0,0,0,0,0,0,0,0,0,0,0,0,0,0,0,0,0,0,0,0,0,0,0,0,0,0,0,0,0,0"/>
                </v:shape>
                <v:shape id="Freeform 468" o:spid="_x0000_s1488" style="position:absolute;left:52165;top:18049;width:698;height:826;visibility:visible;mso-wrap-style:square;v-text-anchor:top" coordsize="132,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EnacYA&#10;AADdAAAADwAAAGRycy9kb3ducmV2LnhtbESPQU8CMRCF7yb8h2ZIvBjowsGQhUKMgMGbgMp1sh23&#10;Ddvpuq2w/nvnYMJtJu/Ne98sVn1o1IW65CMbmIwLUMRVtJ5rA+/H7WgGKmVki01kMvBLCVbLwd0C&#10;SxuvvKfLIddKQjiVaMDl3JZap8pRwDSOLbFoX7ELmGXtam07vEp4aPS0KB51QM/S4LClZ0fV+fAT&#10;DGzWx/PDdnP6fnUfp8/d20ufvd8bcz/sn+agMvX5Zv6/3lnBn86EX76REfTy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QEnacYAAADdAAAADwAAAAAAAAAAAAAAAACYAgAAZHJz&#10;L2Rvd25yZXYueG1sUEsFBgAAAAAEAAQA9QAAAIsDAAAAAA==&#10;" path="m80,153r,1l79,155r-1,2l77,157r-2,l73,158r-2,l67,158r-3,l62,158r-1,l59,157r-2,l57,157r-1,l55,155r,l53,155r,-1l53,153,2,9,2,6,,4,2,3,2,2r1,l5,,8,r3,l15,r3,l19,2r1,l21,2r2,1l23,4r,1l68,136r,l111,5r,-1l112,3r,-1l114,2r1,l117,r3,l122,r4,l128,2r3,l132,2r,1l132,4r,2l131,9,80,153xe" fillcolor="black" stroked="f">
                  <v:path arrowok="t" o:connecttype="custom" o:connectlocs="42333,79938;42333,80460;41804,80983;41275,82028;40746,82028;39688,82028;38629,82550;37571,82550;35454,82550;33867,82550;32808,82550;32279,82550;31221,82028;30162,82028;30162,82028;29633,82028;29104,80983;29104,80983;28046,80983;28046,80460;28046,79938;1058,4702;1058,3135;0,2090;1058,1567;1058,1045;1588,1045;2646,0;4233,0;5821,0;7937,0;9525,0;10054,1045;10583,1045;11113,1045;12171,1567;12171,2090;12171,2612;35983,71056;35983,71056;58737,2612;58737,2090;59267,1567;59267,1045;60325,1045;60854,1045;61912,0;63500,0;64558,0;66675,0;67733,1045;69321,1045;69850,1045;69850,1567;69850,2090;69850,3135;69321,4702;42333,79938" o:connectangles="0,0,0,0,0,0,0,0,0,0,0,0,0,0,0,0,0,0,0,0,0,0,0,0,0,0,0,0,0,0,0,0,0,0,0,0,0,0,0,0,0,0,0,0,0,0,0,0,0,0,0,0,0,0,0,0,0,0"/>
                </v:shape>
                <v:shape id="Freeform 469" o:spid="_x0000_s1489" style="position:absolute;left:52990;top:18049;width:429;height:826;visibility:visible;mso-wrap-style:square;v-text-anchor:top" coordsize="80,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ARV8IA&#10;AADdAAAADwAAAGRycy9kb3ducmV2LnhtbERPTYvCMBC9L/gfwix4W1NFlto1yqIIIuzBKngdm7Et&#10;20xCE23990YQvM3jfc582ZtG3Kj1tWUF41ECgriwuuZSwfGw+UpB+ICssbFMCu7kYbkYfMwx07bj&#10;Pd3yUIoYwj5DBVUILpPSFxUZ9CPriCN3sa3BEGFbSt1iF8NNIydJ8i0N1hwbKnS0qqj4z69GQRca&#10;d9qdzeWaz44pbv7Wrp6ulRp+9r8/IAL14S1+ubc6zp+kY3h+E0+Qi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kBFXwgAAAN0AAAAPAAAAAAAAAAAAAAAAAJgCAABkcnMvZG93&#10;bnJldi54bWxQSwUGAAAAAAQABAD1AAAAhwMAAAAA&#10;" path="m80,148r,3l80,152r,1l79,154r,1l78,157r,l76,157r-69,l5,157,2,155,,153r,-5l,4r,l,3,,2r1,l2,2r3,l7,r3,l12,r3,2l17,2r1,l18,2r2,1l20,4r,l20,139r56,l78,139r,l79,141r,l80,142r,2l80,146r,2xe" fillcolor="black" stroked="f">
                  <v:path arrowok="t" o:connecttype="custom" o:connectlocs="42863,77818;42863,79395;42863,79921;42863,80447;42327,80973;42327,81498;41791,82550;41791,82550;40720,82550;3751,82550;2679,82550;1072,81498;0,80447;0,77818;0,2103;0,2103;0,1577;0,1052;536,1052;1072,1052;2679,1052;3751,0;5358,0;6429,0;8037,1052;9108,1052;9644,1052;9644,1052;10716,1577;10716,2103;10716,2103;10716,73086;40720,73086;41791,73086;41791,73086;42327,74137;42327,74137;42863,74663;42863,75715;42863,76766;42863,77818" o:connectangles="0,0,0,0,0,0,0,0,0,0,0,0,0,0,0,0,0,0,0,0,0,0,0,0,0,0,0,0,0,0,0,0,0,0,0,0,0,0,0,0,0"/>
                </v:shape>
                <v:shape id="Freeform 470" o:spid="_x0000_s1490" style="position:absolute;left:53546;top:18049;width:635;height:826;visibility:visible;mso-wrap-style:square;v-text-anchor:top" coordsize="120,1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cu4MMA&#10;AADdAAAADwAAAGRycy9kb3ducmV2LnhtbERPzYrCMBC+C75DmIW9yJpapEg1yiIoruhB3QcYm7Et&#10;NpOSZLW+/UYQvM3H9zuzRWcacSPna8sKRsMEBHFhdc2lgt/T6msCwgdkjY1lUvAgD4t5vzfDXNs7&#10;H+h2DKWIIexzVFCF0OZS+qIig35oW+LIXawzGCJ0pdQO7zHcNDJNkkwarDk2VNjSsqLievwzCs6D&#10;y89Ojh/bwbo4Z+los88OTiv1+dF9T0EE6sJb/HJvdJyfTlJ4fhN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cu4MMAAADdAAAADwAAAAAAAAAAAAAAAACYAgAAZHJzL2Rv&#10;d25yZXYueG1sUEsFBgAAAAAEAAQA9QAAAIgDAAAAAA==&#10;" path="m120,75r-1,19l115,110r-6,14l99,135r-10,9l74,150r-14,3l41,155r-33,l5,155,3,153,,151r,-5l,8,,3,3,1,5,,8,,42,,62,1,77,4r13,7l100,19r9,11l115,44r4,13l120,75xm98,76r,-12l95,52,90,41,84,33,78,25,68,20,57,17r-16,l20,17r,120l42,137r14,l67,134r10,-4l84,123r6,-9l94,103,98,91r,-15xe" fillcolor="black" stroked="f">
                  <v:path arrowok="t" o:connecttype="custom" o:connectlocs="63500,39944;62971,50063;60854,58584;57679,66040;52387,71898;47096,76692;39158,79887;31750,81485;21696,82550;4233,82550;2646,82550;1588,81485;0,80420;0,77757;0,4261;0,1598;1588,533;2646,0;4233,0;22225,0;32808,533;40746,2130;47625,5858;52917,10119;57679,15977;60854,23434;62971,30357;63500,39944;51858,40476;51858,34085;50271,27694;47625,21836;44450,17575;41275,13315;35983,10652;30162,9054;21696,9054;10583,9054;10583,72964;22225,72964;29633,72964;35454,71366;40746,69235;44450,65507;47625,60714;49742,54856;51858,48465;51858,40476" o:connectangles="0,0,0,0,0,0,0,0,0,0,0,0,0,0,0,0,0,0,0,0,0,0,0,0,0,0,0,0,0,0,0,0,0,0,0,0,0,0,0,0,0,0,0,0,0,0,0,0"/>
                  <o:lock v:ext="edit" verticies="t"/>
                </v:shape>
                <v:shape id="Freeform 471" o:spid="_x0000_s1491" style="position:absolute;left:54340;top:18049;width:428;height:826;visibility:visible;mso-wrap-style:square;v-text-anchor:top" coordsize="80,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4qu8MA&#10;AADdAAAADwAAAGRycy9kb3ducmV2LnhtbERPTWvCQBC9C/0PyxR6002tSIzZSKkIRejBNNDrmB2T&#10;YHZ2ya4m/ffdQqG3ebzPyXeT6cWdBt9ZVvC8SEAQ11Z33CioPg/zFIQPyBp7y6TgmzzsiodZjpm2&#10;I5/oXoZGxBD2GSpoQ3CZlL5uyaBfWEccuYsdDIYIh0bqAccYbnq5TJK1NNhxbGjR0VtL9bW8GQVj&#10;6N3X8Wwut3JTpXj42LtutVfq6XF63YIINIV/8Z/7Xcf5y/QFfr+JJ8ji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g4qu8MAAADdAAAADwAAAAAAAAAAAAAAAACYAgAAZHJzL2Rv&#10;d25yZXYueG1sUEsFBgAAAAAEAAQA9QAAAIgDAAAAAA==&#10;" path="m80,148r,3l80,152r,1l79,154r,1l78,157r,l76,157r-69,l5,157,2,155,,153r,-5l,4r,l,3,,2r1,l2,2r3,l7,r3,l12,r3,2l17,2r1,l20,2r,1l20,4r,l20,139r56,l78,139r,l79,141r,l80,142r,2l80,146r,2xe" fillcolor="black" stroked="f">
                  <v:path arrowok="t" o:connecttype="custom" o:connectlocs="42863,77818;42863,79395;42863,79921;42863,80447;42327,80973;42327,81498;41791,82550;41791,82550;40720,82550;3751,82550;2679,82550;1072,81498;0,80447;0,77818;0,2103;0,2103;0,1577;0,1052;536,1052;1072,1052;2679,1052;3751,0;5358,0;6429,0;8037,1052;9108,1052;9644,1052;10716,1052;10716,1577;10716,2103;10716,2103;10716,73086;40720,73086;41791,73086;41791,73086;42327,74137;42327,74137;42863,74663;42863,75715;42863,76766;42863,77818" o:connectangles="0,0,0,0,0,0,0,0,0,0,0,0,0,0,0,0,0,0,0,0,0,0,0,0,0,0,0,0,0,0,0,0,0,0,0,0,0,0,0,0,0"/>
                </v:shape>
                <v:shape id="Freeform 472" o:spid="_x0000_s1492" style="position:absolute;left:54451;top:17065;width:873;height:889;visibility:visible;mso-wrap-style:square;v-text-anchor:top" coordsize="165,1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Bc68MA&#10;AADdAAAADwAAAGRycy9kb3ducmV2LnhtbERPS2vCQBC+F/wPywi9iG4UkZC6igiCPbU+ch+z0ySa&#10;nY3ZbUz99a4g9DYf33Pmy85UoqXGlZYVjEcRCOLM6pJzBcfDZhiDcB5ZY2WZFPyRg+Wi9zbHRNsb&#10;76jd+1yEEHYJKii8rxMpXVaQQTeyNXHgfmxj0AfY5FI3eAvhppKTKJpJgyWHhgJrWheUXfa/RsHn&#10;bmyv1xNOv+N0/XVu03QQ3TdKvfe71QcIT53/F7/cWx3mT+IpPL8JJ8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sBc68MAAADdAAAADwAAAAAAAAAAAAAAAACYAgAAZHJzL2Rv&#10;d25yZXYueG1sUEsFBgAAAAAEAAQA9QAAAIgDAAAAAA==&#10;" path="m5,53l12,37,34,13,64,1,96,r16,4l128,12r23,23l164,65r1,33l159,114r-6,16l129,154r-29,12l68,167,52,162,37,155,13,131,,102,,69,5,53xe" fillcolor="#e98989" stroked="f">
                  <v:path arrowok="t" o:connecttype="custom" o:connectlocs="2646,28214;6350,19696;17992,6920;33867,532;50800,0;59267,2129;67734,6388;79905,18632;86784,34602;87313,52169;84138,60686;80963,69204;68263,81980;52917,88368;35984,88900;27517,86238;19579,82512;6879,69736;0,54298;0,36731;2646,28214" o:connectangles="0,0,0,0,0,0,0,0,0,0,0,0,0,0,0,0,0,0,0,0,0"/>
                </v:shape>
                <v:shape id="Freeform 473" o:spid="_x0000_s1493" style="position:absolute;left:52133;top:19335;width:889;height:889;visibility:visible;mso-wrap-style:square;v-text-anchor:top" coordsize="169,1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q0YcIA&#10;AADdAAAADwAAAGRycy9kb3ducmV2LnhtbERPTWvCQBC9F/wPyxS8FN2obZHUVVQQSm9NQ89DdkzS&#10;ZmfX7Kjpv+8WCt7m8T5ntRlcpy7Ux9azgdk0A0VcedtybaD8OEyWoKIgW+w8k4EfirBZj+5WmFt/&#10;5Xe6FFKrFMIxRwONSMi1jlVDDuPUB+LEHX3vUBLsa217vKZw1+l5lj1rhy2nhgYD7RuqvouzMxBO&#10;tLBhsfvsXFFt5euxlIe30pjx/bB9ASU0yE387361af58+QR/36QT9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arRhwgAAAN0AAAAPAAAAAAAAAAAAAAAAAJgCAABkcnMvZG93&#10;bnJldi54bWxQSwUGAAAAAAQABAD1AAAAhwMAAAAA&#10;" path="m74,167l58,163,30,147,9,122,,91,2,74,4,58,21,30,46,9,78,,95,2r18,2l141,20r20,25l169,77r,16l165,110r-16,28l124,158r-32,9l74,167xe" fillcolor="#c93a3a" stroked="f">
                  <v:path arrowok="t" o:connecttype="custom" o:connectlocs="38927,88900;30510,86771;15781,78253;4734,64945;0,48443;1052,39393;2104,30875;11047,15970;24198,4791;41031,0;49973,1065;59442,2129;74171,10647;84692,23955;88900,40990;88900,49507;86796,58557;78379,73462;65228,84109;48395,88900;38927,88900" o:connectangles="0,0,0,0,0,0,0,0,0,0,0,0,0,0,0,0,0,0,0,0,0"/>
                </v:shape>
                <v:shape id="Freeform 474" o:spid="_x0000_s1494" style="position:absolute;left:51308;top:18415;width:889;height:889;visibility:visible;mso-wrap-style:square;v-text-anchor:top" coordsize="169,1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AlisAA&#10;AADdAAAADwAAAGRycy9kb3ducmV2LnhtbERPS4vCMBC+L/gfwgje1lQPbqlGkYoouyef56EZ22Iz&#10;qU2s9d9vBMHbfHzPmS06U4mWGldaVjAaRiCIM6tLzhUcD+vvGITzyBory6TgSQ4W897XDBNtH7yj&#10;du9zEULYJaig8L5OpHRZQQbd0NbEgbvYxqAPsMmlbvARwk0lx1E0kQZLDg0F1pQWlF33d6Pg957i&#10;X7s6u83PLTV5FdvnCbdKDfrdcgrCU+c/4rd7q8P8cTyB1zfhBDn/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UAlisAAAADdAAAADwAAAAAAAAAAAAAAAACYAgAAZHJzL2Rvd25y&#10;ZXYueG1sUEsFBgAAAAAEAAQA9QAAAIUDAAAAAA==&#10;" path="m103,165r-16,4l54,164,27,147,7,122,2,105,,89,5,57,22,29,48,9,64,4,81,r32,5l140,21r20,26l166,63r3,17l164,112r-17,29l121,160r-18,5xe" fillcolor="#c93a3a" stroked="f">
                  <v:path arrowok="t" o:connecttype="custom" o:connectlocs="54182,86796;45765,88900;28406,86270;14203,77327;3682,64176;1052,55234;0,46817;2630,29984;11573,15255;25250,4734;33666,2104;42609,0;59442,2630;73645,11047;84166,24724;87322,33140;88900,42083;86270,58916;77327,74171;63650,84166;54182,86796" o:connectangles="0,0,0,0,0,0,0,0,0,0,0,0,0,0,0,0,0,0,0,0,0"/>
                </v:shape>
                <v:line id="Line 475" o:spid="_x0000_s1495" style="position:absolute;flip:y;visibility:visible;mso-wrap-style:square" from="47196,8985" to="48561,95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hoqcQAAADdAAAADwAAAGRycy9kb3ducmV2LnhtbERPTWvCQBC9C/0PyxS86W4VqqSuEgqC&#10;CCJGD+1tyI5J2uxsml019te7guBtHu9zZovO1uJMra8ca3gbKhDEuTMVFxoO++VgCsIHZIO1Y9Jw&#10;JQ+L+UtvholxF97ROQuFiCHsE9RQhtAkUvq8JIt+6BriyB1dazFE2BbStHiJ4baWI6XepcWKY0OJ&#10;DX2WlP9mJ6th2/yp782/mmTpz1c9PnTH8TqVWvdfu/QDRKAuPMUP98rE+aPpBO7fxBPk/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KGipxAAAAN0AAAAPAAAAAAAAAAAA&#10;AAAAAKECAABkcnMvZG93bnJldi54bWxQSwUGAAAAAAQABAD5AAAAkgMAAAAA&#10;" strokecolor="#bebebe" strokeweight=".57328mm"/>
                <v:shape id="Freeform 476" o:spid="_x0000_s1496" style="position:absolute;left:47355;top:8874;width:1444;height:1016;visibility:visible;mso-wrap-style:square;v-text-anchor:top" coordsize="275,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gJxcIA&#10;AADdAAAADwAAAGRycy9kb3ducmV2LnhtbESPzW7CMAzH70i8Q2Sk3SCFw4QKoVonAbv0QOkDWI1p&#10;KxqnagKUt58Pk3az5f/Hz/tscr160hg6zwbWqwQUce1tx42B6npcbkGFiGyx90wG3hQgO8xne0yt&#10;f/GFnmVslIRwSNFAG+OQah3qlhyGlR+I5Xbzo8Mo69hoO+JLwl2vN0nyqR12LA0tDvTdUn0vH056&#10;ixLLIlRY1NfpjqdLfuYuN+ZjMX3tQEWa4r/4z/1jBX+zFVz5RkbQh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6AnFwgAAAN0AAAAPAAAAAAAAAAAAAAAAAJgCAABkcnMvZG93&#10;bnJldi54bWxQSwUGAAAAAAQABAD1AAAAhwMAAAAA&#10;" path="m,20l275,,78,193r5,-25l77,117,56,72,23,34,,20xe" fillcolor="#bebebe" strokecolor="#bebebe" strokeweight=".2205mm">
                  <v:path arrowok="t" o:connecttype="custom" o:connectlocs="0,10528;144463,0;40975,101600;43602,88439;40450,61592;29418,37903;12082,17898;0,10528" o:connectangles="0,0,0,0,0,0,0,0"/>
                </v:shape>
                <v:shape id="Freeform 477" o:spid="_x0000_s1497" style="position:absolute;left:68945;top:32972;width:873;height:905;visibility:visible;mso-wrap-style:square;v-text-anchor:top" coordsize="166,1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weMEA&#10;AADdAAAADwAAAGRycy9kb3ducmV2LnhtbERPy6rCMBDdC/5DGMGdprqQWo2iFUG8C/GF26EZ22Iz&#10;KU3U+vfmwoW7m8N5znzZmkq8qHGlZQWjYQSCOLO65FzB5bwdxCCcR9ZYWSYFH3KwXHQ7c0y0ffOR&#10;XiefixDCLkEFhfd1IqXLCjLohrYmDtzdNgZ9gE0udYPvEG4qOY6iiTRYcmgosKa0oOxxehoFWfyz&#10;3qfXiU0rfaj5cCvbzSpVqt9rVzMQnlr/L/5z73SYP46n8PtNOEEu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PycHjBAAAA3QAAAA8AAAAAAAAAAAAAAAAAmAIAAGRycy9kb3du&#10;cmV2LnhtbFBLBQYAAAAABAAEAPUAAACGAwAAAAA=&#10;" path="m165,103r-5,16l141,146r-27,17l82,169,66,167,49,162,23,144,6,117,,85,1,67,6,51,24,24,51,6,83,,99,2r18,5l142,27r18,27l166,86r-1,17xe" fillcolor="#c93a3a" stroked="f">
                  <v:path arrowok="t" o:connecttype="custom" o:connectlocs="86787,55149;84157,63716;74163,78173;59962,87275;43131,90488;34715,89417;25773,86740;12098,77102;3156,62646;0,45512;526,35874;3156,27307;12624,12850;26825,3213;43657,0;52072,1071;61540,3748;74689,14457;84157,28913;87313,46047;86787,55149" o:connectangles="0,0,0,0,0,0,0,0,0,0,0,0,0,0,0,0,0,0,0,0,0"/>
                </v:shape>
                <v:shape id="Freeform 478" o:spid="_x0000_s1498" style="position:absolute;left:78771;top:30099;width:889;height:873;visibility:visible;mso-wrap-style:square;v-text-anchor:top" coordsize="168,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Bqv8UA&#10;AADdAAAADwAAAGRycy9kb3ducmV2LnhtbESPT2vCQBDF7wW/wzJCb3WjYKnRVbRU6LVpq3gbspM/&#10;mJ0N2TXGfvrOQfA2w3vz3m9Wm8E1qqcu1J4NTCcJKOLc25pLAz/f+5c3UCEiW2w8k4EbBdisR08r&#10;TK2/8hf1WSyVhHBI0UAVY5tqHfKKHIaJb4lFK3znMMraldp2eJVw1+hZkrxqhzVLQ4UtvVeUn7OL&#10;M7DLi9Nl/uuPiyJkh9vHn+U+WGOex8N2CSrSEB/m+/WnFfzZQvjlGxlBr/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Gq/xQAAAN0AAAAPAAAAAAAAAAAAAAAAAJgCAABkcnMv&#10;ZG93bnJldi54bWxQSwUGAAAAAAQABAD1AAAAigMAAAAA&#10;" path="m148,30r10,13l168,74r-3,32l152,134r-12,13l125,157r-31,9l62,164,32,149,20,137,10,123,,93,3,61,16,31,29,20,42,9,74,r32,3l136,17r12,13xe" fillcolor="#c93a3a" stroked="f">
                  <v:path arrowok="t" o:connecttype="custom" o:connectlocs="78317,15779;83608,22617;88900,38923;87313,55754;80433,70482;74083,77319;66146,82579;49742,87313;32808,86261;16933,78371;10583,72060;5292,64696;0,48916;1588,32085;8467,16305;15346,10520;22225,4734;39158,0;56092,1578;71967,8942;78317,15779" o:connectangles="0,0,0,0,0,0,0,0,0,0,0,0,0,0,0,0,0,0,0,0,0"/>
                </v:shape>
                <v:shape id="Freeform 479" o:spid="_x0000_s1499" style="position:absolute;left:3143;top:12588;width:1079;height:1096;visibility:visible;mso-wrap-style:square;v-text-anchor:top" coordsize="206,2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I2nMEA&#10;AADdAAAADwAAAGRycy9kb3ducmV2LnhtbERPTYvCMBC9L/gfwgh7W9P2IFqNIoLiSdi6IN7GZmyL&#10;zaQ2se3++40g7G0e73OW68HUoqPWVZYVxJMIBHFudcWFgp/T7msGwnlkjbVlUvBLDtar0ccSU217&#10;/qYu84UIIexSVFB636RSurwkg25iG+LA3Wxr0AfYFlK32IdwU8skiqbSYMWhocSGtiXl9+xpFFyi&#10;Y6+vO5klcTfX/SM35wvulfocD5sFCE+D/xe/3Qcd5ifzGF7fhBPk6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tyNpzBAAAA3QAAAA8AAAAAAAAAAAAAAAAAmAIAAGRycy9kb3du&#10;cmV2LnhtbFBLBQYAAAAABAAEAPUAAACGAwAAAAA=&#10;" path="m206,103r-2,21l188,161r-28,28l123,204r-21,1l81,204,44,189,17,161,1,124,,103,1,82,17,45,44,17,81,2,102,r21,2l160,17r28,28l204,82r2,21xe" fillcolor="#decd87" stroked="f">
                  <v:path arrowok="t" o:connecttype="custom" o:connectlocs="107950,55036;106902,66257;98517,86027;83845,100989;64456,109004;53451,109538;42446,109004;23057,100989;8908,86027;524,66257;0,55036;524,43815;8908,24045;23057,9084;42446,1069;53451,0;64456,1069;83845,9084;98517,24045;106902,43815;107950,55036" o:connectangles="0,0,0,0,0,0,0,0,0,0,0,0,0,0,0,0,0,0,0,0,0"/>
                </v:shape>
                <v:shape id="Freeform 480" o:spid="_x0000_s1500" style="position:absolute;left:3952;top:11112;width:2032;height:1715;visibility:visible;mso-wrap-style:square;v-text-anchor:top" coordsize="384,3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mNocUA&#10;AADdAAAADwAAAGRycy9kb3ducmV2LnhtbERPTWvCQBC9C/6HZYRepG7MQdvoKiJN8VCRakuuQ3ZM&#10;otnZkN1q+u9dQfA2j/c582VnanGh1lWWFYxHEQji3OqKCwU/h/T1DYTzyBpry6TgnxwsF/3eHBNt&#10;r/xNl70vRAhhl6CC0vsmkdLlJRl0I9sQB+5oW4M+wLaQusVrCDe1jKNoIg1WHBpKbGhdUn7e/xkF&#10;06/J2A6zzKQfp/qwybP0c7f9Vepl0K1mIDx1/il+uDc6zI/fY7h/E06Qi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yY2hxQAAAN0AAAAPAAAAAAAAAAAAAAAAAJgCAABkcnMv&#10;ZG93bnJldi54bWxQSwUGAAAAAAQABAD1AAAAigMAAAAA&#10;" path="m7,324l5,315,,271,5,243r8,-10l23,228r24,4l74,243r23,5l107,243r6,-8l113,212r-5,-27l107,161r6,-7l122,150r22,4l169,164r23,5l201,165r7,-6l209,135r-5,-27l206,85r8,-7l224,74r22,6l271,91r21,5l300,91r7,-8l305,59,298,33r,-22l304,5,314,r26,5l377,25r7,6e" filled="f" strokecolor="#decd87" strokeweight=".48508mm">
                  <v:path arrowok="t" o:connecttype="custom" o:connectlocs="3704,171450;2646,166688;0,143404;2646,128587;6879,123296;12171,120650;24871,122767;39158,128587;51329,131233;56621,128587;59796,124354;59796,112183;57150,97896;56621,85196;59796,81492;64558,79375;76200,81492;89429,86783;101600,89429;106362,87313;110067,84138;110596,71438;107950,57150;109008,44979;113242,41275;118533,39158;130175,42333;143404,48154;154517,50800;158750,48154;162454,43921;161396,31221;157692,17463;157692,5821;160867,2646;166158,0;179917,2646;199496,13229;203200,16404" o:connectangles="0,0,0,0,0,0,0,0,0,0,0,0,0,0,0,0,0,0,0,0,0,0,0,0,0,0,0,0,0,0,0,0,0,0,0,0,0,0,0"/>
                </v:shape>
                <v:shape id="Freeform 481" o:spid="_x0000_s1501" style="position:absolute;left:2587;top:15271;width:1794;height:1794;visibility:visible;mso-wrap-style:square;v-text-anchor:top" coordsize="338,3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41dq8IA&#10;AADdAAAADwAAAGRycy9kb3ducmV2LnhtbERPS2sCMRC+F/ofwgi91awWSrsaxRYKe7BCteJ12Iy7&#10;i5tJSOI+/r0RCr3Nx/ec5XowrejIh8aygtk0A0FcWt1wpeD38PX8BiJEZI2tZVIwUoD16vFhibm2&#10;Pf9Qt4+VSCEcclRQx+hyKUNZk8EwtY44cWfrDcYEfSW1xz6Fm1bOs+xVGmw4NdTo6LOm8rK/GgUf&#10;2GTbqz9vTuP3Ubsdu8IcnFJPk2GzABFpiP/iP3eh0/z5+wvcv0knyN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jV2rwgAAAN0AAAAPAAAAAAAAAAAAAAAAAJgCAABkcnMvZG93&#10;bnJldi54bWxQSwUGAAAAAAQABAD1AAAAhwMAAAAA&#10;" path="m338,169r,18l331,219r-13,31l300,277r-24,22l249,318r-29,13l186,337r-17,2l152,337r-33,-6l88,318,61,299,39,277,20,250,8,219,,187,,169,,151,8,119,20,89,39,61,61,38,88,21,119,7,152,1,169,r17,1l220,7r29,14l276,38r24,23l318,89r13,30l338,151r,18xe" fillcolor="#87cdde" stroked="f">
                  <v:path arrowok="t" o:connecttype="custom" o:connectlocs="179388,89429;179388,98954;175673,115888;168773,132292;159220,146580;146483,158221;132153,168275;116761,175155;98716,178330;89694,179388;80672,178330;63157,175155;46705,168275;32375,158221;20699,146580;10615,132292;4246,115888;0,98954;0,89429;0,79904;4246,62971;10615,47096;20699,32279;32375,20108;46705,11113;63157,3704;80672,529;89694,0;98716,529;116761,3704;132153,11113;146483,20108;159220,32279;168773,47096;175673,62971;179388,79904;179388,89429" o:connectangles="0,0,0,0,0,0,0,0,0,0,0,0,0,0,0,0,0,0,0,0,0,0,0,0,0,0,0,0,0,0,0,0,0,0,0,0,0"/>
                </v:shape>
                <v:shape id="Freeform 482" o:spid="_x0000_s1502" style="position:absolute;left:6858;top:27924;width:3175;height:3127;visibility:visible;mso-wrap-style:square;v-text-anchor:top" coordsize="602,5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ZMLsMA&#10;AADdAAAADwAAAGRycy9kb3ducmV2LnhtbERP3WrCMBS+H/gO4Qi7m6kyhuuMMhSHmyCs8wGOzbGp&#10;a05KktX69osgeHc+vt8zW/S2ER35UDtWMB5lIIhLp2uuFOx/1k9TECEia2wck4ILBVjMBw8zzLU7&#10;8zd1RaxECuGQowITY5tLGUpDFsPItcSJOzpvMSboK6k9nlO4beQky16kxZpTg8GWlobK3+LPKtjt&#10;YrvfHnqTfXT+8vm1WZXN6aTU47B/fwMRqY938c290Wn+5PUZrt+kE+T8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oZMLsMAAADdAAAADwAAAAAAAAAAAAAAAACYAgAAZHJzL2Rv&#10;d25yZXYueG1sUEsFBgAAAAAEAAQA9QAAAIgDAAAAAA==&#10;" path="m,l55,14r99,39l241,106r78,65l389,248r64,87l543,482r59,108e" filled="f" strokecolor="#bebebe" strokeweight=".57328mm">
                  <v:path arrowok="t" o:connecttype="custom" o:connectlocs="0,0;29007,7421;81221,28093;127105,56187;168243,90641;205162,131456;238916,177572;286383,255491;317500,312738" o:connectangles="0,0,0,0,0,0,0,0,0"/>
                </v:shape>
                <v:shape id="Freeform 483" o:spid="_x0000_s1503" style="position:absolute;left:9080;top:29845;width:1095;height:1444;visibility:visible;mso-wrap-style:square;v-text-anchor:top" coordsize="206,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C408MA&#10;AADdAAAADwAAAGRycy9kb3ducmV2LnhtbERPTWvCQBC9F/wPywje6kYhqUZXEYkgpRSqgngbsmMS&#10;zM6G7Jqk/75bKPQ2j/c56+1gatFR6yrLCmbTCARxbnXFhYLL+fC6AOE8ssbaMin4Jgfbzehljam2&#10;PX9Rd/KFCCHsUlRQet+kUrq8JINuahviwN1ta9AH2BZSt9iHcFPLeRQl0mDFoaHEhvYl5Y/T0yhI&#10;DL7xtZh9Lu5Z5pKPY/ye0E2pyXjYrUB4Gvy/+M991GH+fBnD7zfhBLn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VC408MAAADdAAAADwAAAAAAAAAAAAAAAACYAgAAZHJzL2Rv&#10;d25yZXYueG1sUEsFBgAAAAAEAAQA9QAAAIgDAAAAAA==&#10;" path="m168,r38,274l,90r26,3l75,83,120,60,155,24,168,xe" fillcolor="#bebebe" strokecolor="#bebebe" strokeweight=".2205mm">
                  <v:path arrowok="t" o:connecttype="custom" o:connectlocs="89332,0;109538,144463;0,47451;13825,49033;39880,43761;63809,31634;82419,12654;89332,0" o:connectangles="0,0,0,0,0,0,0,0"/>
                </v:shape>
                <v:shape id="Freeform 484" o:spid="_x0000_s1504" style="position:absolute;left:6191;top:35893;width:397;height:571;visibility:visible;mso-wrap-style:square;v-text-anchor:top" coordsize="75,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Zuj8MA&#10;AADdAAAADwAAAGRycy9kb3ducmV2LnhtbERPTWuDQBC9B/oflin0Epq1HrQ1WaUEhNJbbJrz4E5U&#10;dGfF3STWX58tFHqbx/ucXTGbQVxpcp1lBS+bCARxbXXHjYLjV/n8CsJ5ZI2DZVLwQw6K/GG1w0zb&#10;Gx/oWvlGhBB2GSpovR8zKV3dkkG3sSNx4M52MugDnBqpJ7yFcDPIOIoSabDj0NDiSPuW6r66GAUm&#10;SRfs96d+NEt6WR9PZfL5XSr19Di/b0F4mv2/+M/9ocP8+C2B32/CCTK/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2Zuj8MAAADdAAAADwAAAAAAAAAAAAAAAACYAgAAZHJzL2Rv&#10;d25yZXYueG1sUEsFBgAAAAAEAAQA9QAAAIgDAAAAAA==&#10;" path="m75,91r,2l75,93r,1l74,95r,l74,96r,l73,98r-1,1l69,100r-2,1l63,104r-4,1l55,106r-5,l43,107r-9,-1l26,104r-8,-4l11,94,6,86,3,78,,67,,56,,42,3,32,6,22r7,-7l19,9,27,4,36,1,46,r4,l55,1r3,2l62,4r4,1l68,6r3,2l72,9r1,1l74,11r,l74,13r,l74,14r,1l74,16r,1l74,19r,1l74,21r,1l73,22r,l72,22r-1,l69,21,67,20,64,17,61,16,56,14,51,13r-5,l39,13r-7,2l27,19r-3,5l20,30r-4,7l15,45r,9l15,64r1,8l19,79r4,5l27,89r5,4l39,94r7,1l52,94r5,-1l61,91r3,-1l68,88r1,-2l72,85r1,l73,85r1,l74,85r,1l75,86r,2l75,89r,2xe" fillcolor="#c93a3a" stroked="f">
                  <v:path arrowok="t" o:connecttype="custom" o:connectlocs="39688,49672;39688,50207;39159,50741;39159,51275;38100,52877;35455,53945;31221,56082;26459,56616;17992,56616;9525,53411;3175,45934;0,35786;0,22433;3175,11750;10054,4807;19050,534;26459,0;30692,1602;34925,2671;37571,4273;38630,5341;39159,5875;39159,6943;39159,8012;39159,9080;39159,10682;39159,11750;38630,11750;37571,11750;35455,10682;32280,8546;26988,6943;20638,6943;14288,10148;10583,16023;7938,24035;7938,34183;10054,42195;14288,47536;20638,50207;27517,50207;32280,48604;35984,47002;38100,45400;38630,45400;39159,45400;39688,45934;39688,47536" o:connectangles="0,0,0,0,0,0,0,0,0,0,0,0,0,0,0,0,0,0,0,0,0,0,0,0,0,0,0,0,0,0,0,0,0,0,0,0,0,0,0,0,0,0,0,0,0,0,0,0"/>
                </v:shape>
                <v:shape id="Freeform 485" o:spid="_x0000_s1505" style="position:absolute;left:6651;top:35893;width:476;height:571;visibility:visible;mso-wrap-style:square;v-text-anchor:top" coordsize="92,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9bwmsUA&#10;AADdAAAADwAAAGRycy9kb3ducmV2LnhtbERPS2vCQBC+C/6HZQRvumksVlNX8YFQehB8YY/T7JgE&#10;s7Mhu9XYX98VhN7m43vOZNaYUlypdoVlBS/9CARxanXBmYLDft0bgXAeWWNpmRTcycFs2m5NMNH2&#10;xlu67nwmQgi7BBXk3leJlC7NyaDr24o4cGdbG/QB1pnUNd5CuCllHEVDabDg0JBjRcuc0svuxyiI&#10;h4PtarM8HeNX+f35NV+U59XvWqlup5m/g/DU+H/x0/2hw/x4/AaPb8IJcv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1vCaxQAAAN0AAAAPAAAAAAAAAAAAAAAAAJgCAABkcnMv&#10;ZG93bnJldi54bWxQSwUGAAAAAAQABAD1AAAAigMAAAAA&#10;" path="m92,52r,12l89,75,86,85r-6,8l73,99r-7,5l56,106r-11,1l34,106,24,104r-7,-4l11,94,6,86,2,77,,67,,54,,42,2,32,6,22r5,-7l18,9,25,4,35,1,46,,57,1,67,4r8,4l81,14r5,7l89,30r3,11l92,52xm77,53r,-8l76,37,75,30,71,24,67,19,61,15,55,13r-9,l38,13r-8,2l25,19r-5,6l18,30r-2,7l14,46r,7l14,62r2,8l17,78r3,6l24,89r6,4l36,95r9,l54,95r7,-4l66,88r5,-5l73,77r3,-8l77,62r,-9xe" fillcolor="#c93a3a" stroked="f">
                  <v:path arrowok="t" o:connecttype="custom" o:connectlocs="47625,34183;44519,45400;37789,52877;28989,56616;17601,56616;8800,53411;3106,45934;0,35786;0,22433;3106,11750;9318,4807;18118,534;29507,534;38825,4273;44519,11216;47625,21899;39860,28308;39342,19762;36754,12819;31577,8012;23813,6943;15530,8012;10353,13353;8283,19762;7247,28308;8283,37388;10353,44865;15530,49672;23295,50741;31577,48604;36754,44331;39342,36854;39860,28308" o:connectangles="0,0,0,0,0,0,0,0,0,0,0,0,0,0,0,0,0,0,0,0,0,0,0,0,0,0,0,0,0,0,0,0,0"/>
                  <o:lock v:ext="edit" verticies="t"/>
                </v:shape>
                <v:shape id="Freeform 486" o:spid="_x0000_s1506" style="position:absolute;left:7223;top:35893;width:476;height:571;visibility:visible;mso-wrap-style:square;v-text-anchor:top" coordsize="92,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lk6MkA&#10;AADdAAAADwAAAGRycy9kb3ducmV2LnhtbESPT2vCQBDF74V+h2UKvdWNqUibuop/EKQHQdvSHsfs&#10;mASzsyG7auyndw6Ctxnem/d+M5p0rlYnakPl2UC/l4Aizr2tuDDw/bV8eQMVIrLF2jMZuFCAyfjx&#10;YYSZ9Wfe0GkbCyUhHDI0UMbYZFqHvCSHoecbYtH2vnUYZW0LbVs8S7irdZokQ+2wYmkosaF5Sflh&#10;e3QG0uHrZrGe//6kA737/JvO6v3if2nM81M3/QAVqYt38+16ZQU/fRdc+UZG0OMr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hklk6MkAAADdAAAADwAAAAAAAAAAAAAAAACYAgAA&#10;ZHJzL2Rvd25yZXYueG1sUEsFBgAAAAAEAAQA9QAAAI4DAAAAAA==&#10;" path="m92,52r,12l90,75,86,85r-5,8l75,99r-9,5l57,106r-11,1l34,106r-9,-2l17,100,11,94,6,86,2,77,,67,,54,,42,2,32,6,22r6,-7l18,9,27,4,36,1,48,,59,1r9,3l75,8r6,6l87,21r3,9l92,41r,11xm79,53l78,45,76,37,75,30,71,24,68,19,62,15,55,13r-8,l38,13r-6,2l26,19r-4,6l18,30r-2,7l15,46r,7l15,62r1,8l18,78r3,6l26,89r5,4l38,95r9,l54,95r8,-4l68,88r3,-5l75,77r1,-8l78,62r1,-9xe" fillcolor="#c93a3a" stroked="f">
                  <v:path arrowok="t" o:connecttype="custom" o:connectlocs="47625,34183;44519,45400;38825,52877;29507,56616;17601,56616;8800,53411;3106,45934;0,35786;0,22433;3106,11750;9318,4807;18636,534;30542,534;38825,4273;45037,11216;47625,21899;40895,28308;39342,19762;36754,12819;32095,8012;24330,6943;16565,8012;11389,13353;8283,19762;7765,28308;8283,37388;10871,44865;16048,49672;24330,50741;32095,48604;36754,44331;39342,36854;40895,28308" o:connectangles="0,0,0,0,0,0,0,0,0,0,0,0,0,0,0,0,0,0,0,0,0,0,0,0,0,0,0,0,0,0,0,0,0"/>
                  <o:lock v:ext="edit" verticies="t"/>
                </v:shape>
                <v:shape id="Freeform 487" o:spid="_x0000_s1507" style="position:absolute;left:7826;top:35893;width:397;height:556;visibility:visible;mso-wrap-style:square;v-text-anchor:top" coordsize="76,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H4yMIA&#10;AADdAAAADwAAAGRycy9kb3ducmV2LnhtbERPS4vCMBC+C/sfwizsTVMfiHaNsiu4uDef6HFoZpti&#10;MylNrPXfmwXB23x8z5ktWluKhmpfOFbQ7yUgiDOnC84VHPar7gSED8gaS8ek4E4eFvO3zgxT7W68&#10;pWYXchFD2KeowIRQpVL6zJBF33MVceT+XG0xRFjnUtd4i+G2lIMkGUuLBccGgxUtDWWX3dUqWDmj&#10;T6Pfwh0P2/NkuGl+vq+tVerjvf36BBGoDS/x073Wcf5gOoX/b+IJc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EfjIwgAAAN0AAAAPAAAAAAAAAAAAAAAAAJgCAABkcnMvZG93&#10;bnJldi54bWxQSwUGAAAAAAQABAD1AAAAhwMAAAAA&#10;" path="m76,103r,l76,104r-2,l74,104r-1,1l72,105r-1,l68,105r-1,l66,105r-1,l63,104r-1,l62,104r,-1l62,103r,-47l14,56r,47l14,103r,1l14,104r-1,l12,105r-2,l9,105r-1,l5,105r-1,l3,105,2,104r,l,104r,-1l,103,,3r,l,2r2,l2,2,3,,4,,5,,8,,9,r1,l12,r1,2l14,2r,l14,3r,l14,45r48,l62,3r,l62,2r,l63,2,65,r1,l67,r1,l71,r1,l73,r1,2l74,2r2,l76,3r,l76,103xe" fillcolor="#c93a3a" stroked="f">
                  <v:path arrowok="t" o:connecttype="custom" o:connectlocs="39688,54505;38644,55034;38121,55563;37077,55563;34988,55563;33944,55563;32377,55034;32377,54505;32377,29634;7311,54505;7311,55034;6789,55034;5222,55563;4178,55563;2089,55563;1044,55034;0,55034;0,54505;0,1588;1044,1058;1567,0;2611,0;4700,0;6267,0;7311,1058;7311,1588;7311,23813;32377,1588;32377,1058;32899,1058;34466,0;35510,0;37599,0;38644,1058;39688,1058;39688,1588" o:connectangles="0,0,0,0,0,0,0,0,0,0,0,0,0,0,0,0,0,0,0,0,0,0,0,0,0,0,0,0,0,0,0,0,0,0,0,0"/>
                </v:shape>
                <v:shape id="Freeform 488" o:spid="_x0000_s1508" style="position:absolute;left:2603;top:35798;width:3461;height:270;visibility:visible;mso-wrap-style:square;v-text-anchor:top" coordsize="65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7zyO8YA&#10;AADdAAAADwAAAGRycy9kb3ducmV2LnhtbESP0UoDQQxF3wX/YYjQNztbC0XWTotYhFawYOsHpDtx&#10;Z3Ens91J27Vfbx4E3xLuzb0n8+UQW3OmPjeJHUzGBRjiKvmGawef+9f7RzBZkD22icnBD2VYLm5v&#10;5lj6dOEPOu+kNhrCuUQHQaQrrc1VoIh5nDpi1b5SH1F07Wvre7xoeGztQ1HMbMSGtSFgRy+Bqu/d&#10;KTpYkd9s5fp2vG6DHNer/WHyPjs4N7obnp/ACA3yb/67XnvFnxbKr9/oCHb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7zyO8YAAADdAAAADwAAAAAAAAAAAAAAAACYAgAAZHJz&#10;L2Rvd25yZXYueG1sUEsFBgAAAAAEAAQA9QAAAIsDAAAAAA==&#10;" path="m,l50,50,101,1r49,49l202,r50,50l303,r49,50l403,r50,49l504,r50,50l603,r51,50e" filled="f" strokecolor="#c93a3a" strokeweight=".2205mm">
                  <v:path arrowok="t" o:connecttype="custom" o:connectlocs="0,0;26458,26988;53446,540;79375,26988;106892,0;133350,26988;160338,0;186267,26988;213254,0;239712,26448;266700,0;293158,26988;319088,0;346075,26988" o:connectangles="0,0,0,0,0,0,0,0,0,0,0,0,0,0"/>
                </v:shape>
                <v:shape id="Freeform 489" o:spid="_x0000_s1509" style="position:absolute;left:5794;top:35464;width:16;height:318;visibility:visible;mso-wrap-style:square;v-text-anchor:top" coordsize="2,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x8hcIA&#10;AADdAAAADwAAAGRycy9kb3ducmV2LnhtbERPTYvCMBC9C/6HMII3TVVcpGsUEURFZKnK7nW2Gdti&#10;MylN1PrvjSB4m8f7nOm8MaW4Ue0KywoG/QgEcWp1wZmC03HVm4BwHlljaZkUPMjBfNZuTTHW9s4J&#10;3Q4+EyGEXYwKcu+rWEqX5mTQ9W1FHLizrQ36AOtM6hrvIdyUchhFX9JgwaEhx4qWOaWXw9Uo2Ca/&#10;f8dkb/Zn68v1/89mMl7tnFLdTrP4BuGp8R/x273RYf4oGsDrm3CCnD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vHyFwgAAAN0AAAAPAAAAAAAAAAAAAAAAAJgCAABkcnMvZG93&#10;bnJldi54bWxQSwUGAAAAAAQABAD1AAAAhwMAAAAA&#10;" path="m2,r,58l,58e" filled="f" strokecolor="#c93a3a" strokeweight=".2205mm">
                  <v:path arrowok="t" o:connecttype="custom" o:connectlocs="1588,0;1588,31750;0,31750" o:connectangles="0,0,0"/>
                </v:shape>
                <v:shape id="Freeform 490" o:spid="_x0000_s1510" style="position:absolute;left:3667;top:35464;width:0;height:302;visibility:visible;mso-wrap-style:square;v-text-anchor:top" coordsize="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oQRcMA&#10;AADdAAAADwAAAGRycy9kb3ducmV2LnhtbERP32vCMBB+H/g/hBN803Rqx+iaiiiKCGPMufejubVl&#10;zaUkUat/vRkIe7uP7+fli9604kzON5YVPE8SEMSl1Q1XCo5fm/ErCB+QNbaWScGVPCyKwVOOmbYX&#10;/qTzIVQihrDPUEEdQpdJ6cuaDPqJ7Ygj92OdwRChq6R2eInhppXTJHmRBhuODTV2tKqp/D2cjII0&#10;3c/Td7dey+2HDZuj/b6ZrlVqNOyXbyAC9eFf/HDvdJw/S6bw9008QRZ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doQRcMAAADdAAAADwAAAAAAAAAAAAAAAACYAgAAZHJzL2Rv&#10;d25yZXYueG1sUEsFBgAAAAAEAAQA9QAAAIgDAAAAAA==&#10;" path="m1,r,57l,57e" filled="f" strokecolor="#c93a3a" strokeweight=".2205mm">
                  <v:path arrowok="t" o:connecttype="custom" o:connectlocs="1,0;1,30163;0,30163" o:connectangles="0,0,0"/>
                </v:shape>
                <v:shape id="Freeform 491" o:spid="_x0000_s1511" style="position:absolute;left:4714;top:35464;width:16;height:302;visibility:visible;mso-wrap-style:square;v-text-anchor:top" coordsize="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a13sMA&#10;AADdAAAADwAAAGRycy9kb3ducmV2LnhtbERP32vCMBB+F/wfwgl7m+mmHVKbiigOGciY0/ejOduy&#10;5lKSTKt//SIMfLuP7+fli9604kzON5YVvIwTEMSl1Q1XCg7fm+cZCB+QNbaWScGVPCyK4SDHTNsL&#10;f9F5HyoRQ9hnqKAOocuk9GVNBv3YdsSRO1lnMEToKqkdXmK4aeVrkrxJgw3Hhho7WtVU/ux/jYI0&#10;/ZimO7dey/dPGzYHe7yZrlXqadQv5yAC9eEh/ndvdZw/SSZw/yaeII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pa13sMAAADdAAAADwAAAAAAAAAAAAAAAACYAgAAZHJzL2Rv&#10;d25yZXYueG1sUEsFBgAAAAAEAAQA9QAAAIgDAAAAAA==&#10;" path="m1,r,57l,57e" filled="f" strokecolor="#c93a3a" strokeweight=".2205mm">
                  <v:path arrowok="t" o:connecttype="custom" o:connectlocs="1588,0;1588,30163;0,30163" o:connectangles="0,0,0"/>
                </v:shape>
                <v:shape id="Freeform 492" o:spid="_x0000_s1512" style="position:absolute;left:1809;top:35290;width:905;height:905;visibility:visible;mso-wrap-style:square;v-text-anchor:top" coordsize="169,1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wSocIA&#10;AADdAAAADwAAAGRycy9kb3ducmV2LnhtbERPyWrDMBC9F/IPYgK9NXKS0gYnSgguoaY9Ndt5sCa2&#10;iTVyLXn7+6pQ6G0eb53NbjCV6KhxpWUF81kEgjizuuRcwfl0eFqBcB5ZY2WZFIzkYLedPGww1rbn&#10;L+qOPhchhF2MCgrv61hKlxVk0M1sTRy4m20M+gCbXOoG+xBuKrmIohdpsOTQUGBNSUHZ/dgaBR9t&#10;gp/d29W9v34nJq9WdrxgqtTjdNivQXga/L/4z53qMH8ZPcPvN+EEuf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7BKhwgAAAN0AAAAPAAAAAAAAAAAAAAAAAJgCAABkcnMvZG93&#10;bnJldi54bWxQSwUGAAAAAAQABAD1AAAAhwMAAAAA&#10;" path="m154,39r8,15l169,86r-7,31l144,144r-14,10l116,162r-32,7l52,161,25,143,15,129,6,114,,82,6,52,23,25,37,13,53,6,85,r31,7l144,25r10,14xe" fillcolor="#c93a3a" stroked="f">
                  <v:path arrowok="t" o:connecttype="custom" o:connectlocs="82457,20882;86740,28913;90488,46047;86740,62646;77102,77102;69606,82457;62110,86740;44976,90488;27842,86205;13386,76567;8031,69071;3213,61039;0,43905;3213,27842;12315,13386;19811,6961;28378,3213;45512,0;62110,3748;77102,13386;82457,20882" o:connectangles="0,0,0,0,0,0,0,0,0,0,0,0,0,0,0,0,0,0,0,0,0"/>
                </v:shape>
                <v:shape id="Freeform 493" o:spid="_x0000_s1513" style="position:absolute;left:4968;top:37544;width:397;height:571;visibility:visible;mso-wrap-style:square;v-text-anchor:top" coordsize="75,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5a5McMA&#10;AADdAAAADwAAAGRycy9kb3ducmV2LnhtbERPzYrCMBC+C/sOYRa8rakrrlKNsiiieBCsPsCYjG3d&#10;ZtJtota3NwsL3ubj+53pvLWVuFHjS8cK+r0EBLF2puRcwfGw+hiD8AHZYOWYFDzIw3z21pliatyd&#10;93TLQi5iCPsUFRQh1KmUXhdk0fdcTRy5s2sshgibXJoG7zHcVvIzSb6kxZJjQ4E1LQrSP9nVKtCH&#10;0e9Qb0/LZZn328t6ly387qFU9739noAI1IaX+N+9MXH+IBnC3zfxBDl7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5a5McMAAADdAAAADwAAAAAAAAAAAAAAAACYAgAAZHJzL2Rv&#10;d25yZXYueG1sUEsFBgAAAAAEAAQA9QAAAIgDAAAAAA==&#10;" path="m75,91r,1l75,94r,l75,95r,1l74,96r,1l74,97r-1,2l70,100r-2,1l64,103r-5,2l56,106r-6,1l45,107,35,106r-9,-3l19,100,13,94,6,86,4,78,,68,,55,1,43,4,32,8,22r5,-7l20,9,27,4,36,1,46,r5,1l54,1r5,1l63,4r3,1l69,6r3,3l73,10r1,l74,11r,l74,12r1,2l75,14r,1l75,16r,2l75,20r,l74,21r,1l74,22r-1,l73,22r-1,l69,21,68,20,64,17,61,16,57,15,52,12r-6,l40,14r-7,1l27,18r-3,5l20,30r-3,7l15,44r,10l15,64r2,7l20,79r4,6l27,89r6,3l40,95r6,l52,95r5,-1l62,91r2,-1l68,87r2,-1l72,85r2,l74,85r,l75,85r,1l75,86r,1l75,89r,2xe" fillcolor="#e98989" stroked="f">
                  <v:path arrowok="t" o:connecttype="custom" o:connectlocs="39688,49138;39688,50207;39688,51275;39159,51809;38630,52877;35984,53945;31221,56082;26459,57150;18521,56616;10054,53411;3175,45934;0,36320;529,22967;4233,11750;10583,4807;19050,534;26988,534;31221,1068;34925,2671;38100,4807;39159,5341;39159,5875;39688,7478;39688,8012;39688,9614;39688,10682;39159,11750;38630,11750;38100,11750;35984,10682;32280,8546;27517,6409;21167,7478;14288,9614;10583,16023;7938,23501;7938,34183;10583,42195;14288,47536;21167,50741;27517,50741;32809,48604;35984,46468;38100,45400;39159,45400;39688,45400;39688,45934;39688,47536" o:connectangles="0,0,0,0,0,0,0,0,0,0,0,0,0,0,0,0,0,0,0,0,0,0,0,0,0,0,0,0,0,0,0,0,0,0,0,0,0,0,0,0,0,0,0,0,0,0,0,0"/>
                </v:shape>
                <v:shape id="Freeform 494" o:spid="_x0000_s1514" style="position:absolute;left:5429;top:37544;width:492;height:571;visibility:visible;mso-wrap-style:square;v-text-anchor:top" coordsize="94,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GWIDMEA&#10;AADdAAAADwAAAGRycy9kb3ducmV2LnhtbERPTWvCQBC9F/oflin0VjdNMdjUVUQIBG+JgtchO02C&#10;2dmQXc36791Cwds83uest8EM4kaT6y0r+FwkIIgbq3tuFZyOxccKhPPIGgfLpOBODrab15c15trO&#10;XNGt9q2IIexyVNB5P+ZSuqYjg25hR+LI/drJoI9waqWecI7hZpBpkmTSYM+xocOR9h01l/pqFIyV&#10;n8P5u6gIL/uQXstDelyiUu9vYfcDwlPwT/G/u9Rx/leSwd838QS5e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RliAzBAAAA3QAAAA8AAAAAAAAAAAAAAAAAmAIAAGRycy9kb3du&#10;cmV2LnhtbFBLBQYAAAAABAAEAPUAAACGAwAAAAA=&#10;" path="m94,53l93,65,90,75,87,85r-5,7l76,99r-9,4l57,106r-11,1l35,106r-9,-3l18,100,12,94,7,86,3,76,2,67,,54,2,42,4,32,7,22r6,-7l19,9,28,4,37,1,48,,60,1r8,3l77,7r5,7l88,21r2,10l93,41r1,12xm79,53r,-9l78,37,76,30,72,23,68,18,62,15,56,12r-9,l39,12r-7,4l26,20r-3,5l19,31r-3,7l15,46r,7l15,62r1,8l19,78r4,6l26,89r5,3l39,95r8,l56,95r6,-3l68,87r4,-4l76,76r2,-7l79,62r,-9xe" fillcolor="#e98989" stroked="f">
                  <v:path arrowok="t" o:connecttype="custom" o:connectlocs="48689,34717;45548,45400;39789,52877;29842,56616;18324,56616;9424,53411;3665,45934;1047,35786;1047,22433;3665,11750;9947,4807;19371,534;31413,534;40313,3739;46072,11216;48689,21899;41360,28308;40836,19762;37695,12285;32460,8012;24607,6409;16753,8546;12041,13353;8377,20296;7853,28308;8377,37388;12041,44865;16230,49138;24607,50741;32460,49138;37695,44331;40836,36854;41360,28308" o:connectangles="0,0,0,0,0,0,0,0,0,0,0,0,0,0,0,0,0,0,0,0,0,0,0,0,0,0,0,0,0,0,0,0,0"/>
                  <o:lock v:ext="edit" verticies="t"/>
                </v:shape>
                <v:shape id="Freeform 495" o:spid="_x0000_s1515" style="position:absolute;left:6016;top:37544;width:476;height:571;visibility:visible;mso-wrap-style:square;v-text-anchor:top" coordsize="92,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uKz8AA&#10;AADdAAAADwAAAGRycy9kb3ducmV2LnhtbERP24rCMBB9F/yHMIJvmriyrlSjiLDgriCsl/ehGdti&#10;M6lNtN2/N4Lg2xzOdebL1pbiTrUvHGsYDRUI4tSZgjMNx8P3YArCB2SDpWPS8E8elotuZ46JcQ3/&#10;0X0fMhFD2CeoIQ+hSqT0aU4W/dBVxJE7u9piiLDOpKmxieG2lB9KTaTFgmNDjhWtc0ov+5vV8Fld&#10;i5FF9dNwkLs1787b06/Uut9rVzMQgdrwFr/cGxPnj9UXPL+JJ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buKz8AAAADdAAAADwAAAAAAAAAAAAAAAACYAgAAZHJzL2Rvd25y&#10;ZXYueG1sUEsFBgAAAAAEAAQA9QAAAIUDAAAAAA==&#10;" path="m92,53l91,65,89,75,86,85r-6,7l74,99r-9,4l57,106r-13,1l33,106r-8,-3l16,100,10,94,5,86,3,76,,67,,54,,42,3,32,6,22r5,-7l17,9,26,4,36,1,47,,58,1r9,3l75,7r6,7l86,21r4,10l91,41r1,12xm78,53r,-9l76,37,74,30,72,23,67,18,62,15,54,12r-8,l38,12r-7,4l26,20r-5,5l17,31r-1,7l15,46r-1,7l15,62r1,8l17,78r4,6l25,89r6,3l37,95r9,l54,95r6,-3l67,87r3,-4l74,76r2,-7l78,62r,-9xe" fillcolor="#e98989" stroked="f">
                  <v:path arrowok="t" o:connecttype="custom" o:connectlocs="47107,34717;44519,45400;38307,52877;29507,56616;17083,56616;8283,53411;2588,45934;0,35786;0,22433;3106,11750;8800,4807;18636,534;30024,534;38825,3739;44519,11216;47107,21899;40378,28308;39342,19762;37272,12285;32095,8012;23813,6409;16048,8546;10871,13353;8283,20296;7247,28308;8283,37388;10871,44865;16048,49138;23813,50741;31060,49138;36236,44331;39342,36854;40378,28308" o:connectangles="0,0,0,0,0,0,0,0,0,0,0,0,0,0,0,0,0,0,0,0,0,0,0,0,0,0,0,0,0,0,0,0,0"/>
                  <o:lock v:ext="edit" verticies="t"/>
                </v:shape>
                <v:shape id="Freeform 496" o:spid="_x0000_s1516" style="position:absolute;left:6619;top:37560;width:397;height:555;visibility:visible;mso-wrap-style:square;v-text-anchor:top" coordsize="74,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Kg5sQA&#10;AADdAAAADwAAAGRycy9kb3ducmV2LnhtbESPQUsDMRCF7wX/QxjBW5vYQilrs4taBMGDuCp4HDbT&#10;zeJmsiRpu/575yB4m+G9ee+bfTOHUZ0p5SGyhduVAUXcRTdwb+Hj/Wm5A5ULssMxMln4oQxNfbXY&#10;Y+Xihd/o3JZeSQjnCi34UqZK69x5CphXcSIW7RhTwCJr6rVLeJHwMOq1MVsdcGBp8DjRo6fuuz0F&#10;C2HoP/3X7nWDyRxejg8npJa31t5cz/d3oArN5d/8d/3sBH9jBFe+kRF0/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qCoObEAAAA3QAAAA8AAAAAAAAAAAAAAAAAmAIAAGRycy9k&#10;b3ducmV2LnhtbFBLBQYAAAAABAAEAPUAAACJAwAAAAA=&#10;" path="m74,102r,2l74,104r,l72,105r-1,l70,105r-1,l67,105r-2,l64,105r-2,l61,105r,-1l60,104r,l60,102r,-45l13,57r,45l13,104r,l12,104r,1l11,105r-2,l8,105r-2,l5,105r-2,l1,105r,l,104r,l,104r,-2l,3r,l,1r,l1,1,1,,3,,5,,6,,8,,9,r2,l12,1r,l13,1r,2l13,3r,42l60,45,60,3r,l60,1r1,l61,1,62,r2,l65,r2,l69,r1,l71,r1,1l74,1r,l74,3r,l74,102xe" fillcolor="#e98989" stroked="f">
                  <v:path arrowok="t" o:connecttype="custom" o:connectlocs="39688,55034;39688,55034;38079,55563;37006,55563;34861,55563;33252,55563;32716,55034;32179,55034;32179,30163;6972,53975;6972,55034;6436,55563;4827,55563;3218,55563;1609,55563;536,55563;0,55034;0,53975;0,1588;0,529;536,0;2682,0;4291,0;5900,0;6436,529;6972,1588;6972,23813;32179,1588;32179,529;32716,529;34325,0;35934,0;37543,0;38615,529;39688,529;39688,1588" o:connectangles="0,0,0,0,0,0,0,0,0,0,0,0,0,0,0,0,0,0,0,0,0,0,0,0,0,0,0,0,0,0,0,0,0,0,0,0"/>
                </v:shape>
                <v:shape id="Freeform 497" o:spid="_x0000_s1517" style="position:absolute;left:4048;top:37369;width:793;height:270;visibility:visible;mso-wrap-style:square;v-text-anchor:top" coordsize="151,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I6kMIA&#10;AADdAAAADwAAAGRycy9kb3ducmV2LnhtbERPTWsCMRC9C/0PYQRvmqgodjWKlRaKt6qHHofNuLu6&#10;mSxJ6m77641Q8DaP9zmrTWdrcSMfKscaxiMFgjh3puJCw+n4MVyACBHZYO2YNPxSgM36pbfCzLiW&#10;v+h2iIVIIRwy1FDG2GRShrwki2HkGuLEnZ23GBP0hTQe2xRuazlRai4tVpwaSmxoV1J+PfxYDecT&#10;XdqZwq2dv13kd+OP/L7/03rQ77ZLEJG6+BT/uz9Nmj9Vr/D4Jp0g1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YjqQwgAAAN0AAAAPAAAAAAAAAAAAAAAAAJgCAABkcnMvZG93&#10;bnJldi54bWxQSwUGAAAAAAQABAD1AAAAhwMAAAAA&#10;" path="m,l51,49,101,r50,50e" filled="f" strokecolor="#e98989" strokeweight=".2205mm">
                  <v:path arrowok="t" o:connecttype="custom" o:connectlocs="0,0;26809,26448;53092,0;79375,26988" o:connectangles="0,0,0,0"/>
                </v:shape>
                <v:shape id="Freeform 498" o:spid="_x0000_s1518" style="position:absolute;left:3190;top:36830;width:905;height:889;visibility:visible;mso-wrap-style:square;v-text-anchor:top" coordsize="169,1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YSrMUA&#10;AADdAAAADwAAAGRycy9kb3ducmV2LnhtbESPT2vCQBDF7wW/wzJCb3WjgkjqKiJIcxCKfw4eh+w0&#10;SZudXbNbk377zkHwNsN7895vVpvBtepOXWw8G5hOMlDEpbcNVwYu5/3bElRMyBZbz2TgjyJs1qOX&#10;FebW93yk+ylVSkI45migTinkWseyJodx4gOxaF++c5hk7SptO+wl3LV6lmUL7bBhaagx0K6m8uf0&#10;6wx8Nufr9+LGPR3C7OMasGijL4x5HQ/bd1CJhvQ0P64LK/jzqfDLNzKCXv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xhKsxQAAAN0AAAAPAAAAAAAAAAAAAAAAAJgCAABkcnMv&#10;ZG93bnJldi54bWxQSwUGAAAAAAQABAD1AAAAigMAAAAA&#10;" path="m154,40r9,15l169,87r-6,30l144,144r-13,10l116,163r-32,6l52,162,25,143,14,130,6,115,,83,6,52,23,25,37,15,52,6,84,r32,8l143,26r11,14xe" fillcolor="#e98989" stroked="f">
                  <v:path arrowok="t" o:connecttype="custom" o:connectlocs="82457,21041;87275,28932;90488,45765;87275,61546;77102,75749;70142,81009;62110,85744;44976,88900;27842,85218;13386,75223;7496,68385;3213,60494;0,43661;3213,27354;12315,13151;19811,7891;27842,3156;44976,0;62110,4208;76567,13677;82457,21041" o:connectangles="0,0,0,0,0,0,0,0,0,0,0,0,0,0,0,0,0,0,0,0,0"/>
                </v:shape>
                <v:shape id="Freeform 499" o:spid="_x0000_s1519" style="position:absolute;left:8794;top:34258;width:397;height:555;visibility:visible;mso-wrap-style:square;v-text-anchor:top" coordsize="75,1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NdR8IA&#10;AADdAAAADwAAAGRycy9kb3ducmV2LnhtbERPTYvCMBC9L/gfwgje1rQrLFqNIrKKx9WK4G1oxrbY&#10;TGITbf33m4WFvc3jfc5i1ZtGPKn1tWUF6TgBQVxYXXOp4JRv36cgfEDW2FgmBS/ysFoO3haYadvx&#10;gZ7HUIoYwj5DBVUILpPSFxUZ9GPriCN3ta3BEGFbSt1iF8NNIz+S5FMarDk2VOhoU1FxOz6MgrPL&#10;v6+ne4lFd7i4dPo451+znVKjYb+egwjUh3/xn3uv4/xJmsLvN/EEuf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Q11HwgAAAN0AAAAPAAAAAAAAAAAAAAAAAJgCAABkcnMvZG93&#10;bnJldi54bWxQSwUGAAAAAAQABAD1AAAAhwMAAAAA&#10;" path="m75,90r,1l75,92r,1l75,93r,2l74,95r,1l74,96r-2,1l70,98r-3,3l64,102r-5,1l55,105r-6,1l44,106r-10,l26,102,18,98,12,92,6,85,3,76,,66,,54,,42,3,31,7,21r5,-8l19,7,27,4,35,,45,r5,l54,r5,1l63,2r2,2l69,5r2,2l72,9r2,1l74,10r,1l74,11r1,1l75,13r,2l75,16r,1l75,18r,2l74,20r,1l74,21r-2,1l72,22,71,21,69,20,66,18,64,17,60,15,56,13,51,12,45,11r-6,1l33,15r-6,2l23,22r-4,6l17,36r-2,8l15,53r,10l17,70r2,7l23,84r4,5l33,91r6,2l45,93r6,l56,92r5,-1l64,89r3,-2l70,85r1,-1l72,84r2,l74,84r1,1l75,85r,1l75,87r,2l75,90xe" fillcolor="#e98989" stroked="f">
                  <v:path arrowok="t" o:connecttype="custom" o:connectlocs="39688,47700;39688,48749;39688,49797;39159,50321;38100,50845;35455,52942;31221,53990;25929,55563;17992,55563;9525,51370;3175,44555;0,34596;0,22016;3704,11008;10054,3669;18521,0;26459,0;31221,524;34396,2097;37571,3669;39159,5242;39159,5766;39688,6290;39688,7863;39688,8911;39688,10484;39159,11008;38100,11532;37571,11008;34925,9435;31750,7863;26988,6290;20638,6290;14288,8911;10054,14677;7938,23064;7938,33023;10054,40362;14288,46652;20638,48749;26988,48749;32280,47700;35455,45604;37571,44031;39159,44031;39688,44555;39688,45079;39688,46652" o:connectangles="0,0,0,0,0,0,0,0,0,0,0,0,0,0,0,0,0,0,0,0,0,0,0,0,0,0,0,0,0,0,0,0,0,0,0,0,0,0,0,0,0,0,0,0,0,0,0,0"/>
                </v:shape>
                <v:shape id="Freeform 500" o:spid="_x0000_s1520" style="position:absolute;left:9239;top:34242;width:508;height:571;visibility:visible;mso-wrap-style:square;v-text-anchor:top" coordsize="94,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cY0sEA&#10;AADdAAAADwAAAGRycy9kb3ducmV2LnhtbERPTWvCQBC9F/wPyxS81Y0pLTZ1FRECwVui4HXITpNg&#10;djZk12T7712h0Ns83uds98H0YqLRdZYVrFcJCOLa6o4bBZdz/rYB4Tyyxt4yKfglB/vd4mWLmbYz&#10;lzRVvhExhF2GClrvh0xKV7dk0K3sQBy5Hzsa9BGOjdQjzjHc9DJNkk9psOPY0OJAx5bqW3U3CobS&#10;z+H6lZeEt2NI78UpPX+gUsvXcPgG4Sn4f/Gfu9Bx/vs6hec38QS5e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6HGNLBAAAA3QAAAA8AAAAAAAAAAAAAAAAAmAIAAGRycy9kb3du&#10;cmV2LnhtbFBLBQYAAAAABAAEAPUAAACGAwAAAAA=&#10;" path="m94,53l92,65,90,75,86,85r-5,7l75,99r-9,4l57,107r-11,l34,107r-8,-4l17,99,11,93,6,86,2,77,1,66,,54,1,43,4,32,6,22r6,-8l18,8,27,5,37,1,48,,59,1r9,2l75,8r6,5l87,21r3,9l92,40r2,13xm79,54r,-9l76,37,75,29,71,24,68,18,62,16,55,12r-8,l38,13r-6,3l26,19r-4,5l18,30r-2,8l15,45r,9l15,62r1,8l18,77r3,6l26,88r5,4l38,94r9,2l55,94r7,-2l68,88r3,-6l75,76r1,-6l79,61r,-7xe" fillcolor="#e98989" stroked="f">
                  <v:path arrowok="t" o:connecttype="custom" o:connectlocs="49719,34717;46477,45400;40532,52877;30804,57150;18374,57150;9187,52877;3243,45934;540,35251;540,22967;3243,11750;9728,4273;19996,534;31885,534;40532,4273;47017,11216;49719,21364;42694,28842;41072,19762;38370,12819;33506,8546;25400,6409;17294,8546;11889,12819;8647,20296;8106,28842;8647,37388;11349,44331;16753,49138;25400,51275;33506,49138;38370,43797;41072,37388;42694,28842" o:connectangles="0,0,0,0,0,0,0,0,0,0,0,0,0,0,0,0,0,0,0,0,0,0,0,0,0,0,0,0,0,0,0,0,0"/>
                  <o:lock v:ext="edit" verticies="t"/>
                </v:shape>
                <v:shape id="Freeform 501" o:spid="_x0000_s1521" style="position:absolute;left:9810;top:34242;width:508;height:571;visibility:visible;mso-wrap-style:square;v-text-anchor:top" coordsize="94,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u9ScEA&#10;AADdAAAADwAAAGRycy9kb3ducmV2LnhtbERPTWvCQBC9F/oflil4q5tEKpq6CSII0lu00OuQnSbB&#10;7GzIbsz6791Cwds83ufsymB6caPRdZYVpMsEBHFtdceNgu/L8X0Dwnlkjb1lUnAnB2Xx+rLDXNuZ&#10;K7qdfSNiCLscFbTeD7mUrm7JoFvagThyv3Y06CMcG6lHnGO46WWWJGtpsOPY0OJAh5bq63kyCobK&#10;z+Fne6wIr4eQTaev7PKBSi3ewv4ThKfgn+J/90nH+at0BX/fxBNk8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HLvUnBAAAA3QAAAA8AAAAAAAAAAAAAAAAAmAIAAGRycy9kb3du&#10;cmV2LnhtbFBLBQYAAAAABAAEAPUAAACGAwAAAAA=&#10;" path="m94,53l93,65,90,75,88,85r-6,7l75,99r-8,4l58,107r-12,l35,107r-9,-4l18,99,11,93,7,86,4,77,2,66,,54,2,43,4,32,8,22r5,-8l19,8,27,5,37,1,48,,59,1r9,2l77,8r6,5l88,21r3,9l93,40r1,13xm79,54r,-9l78,37,75,29,73,24,68,18,63,16,56,12r-9,l39,13r-7,3l27,19r-4,5l19,30r-1,8l16,45r-1,9l16,62r2,8l19,77r4,6l26,88r6,4l39,94r8,2l56,94r6,-2l68,88r4,-6l75,76r3,-6l79,61r,-7xe" fillcolor="#e98989" stroked="f">
                  <v:path arrowok="t" o:connecttype="custom" o:connectlocs="50260,34717;47557,45400;40532,52877;31345,57150;18915,57150;9728,52877;3783,45934;1081,35251;1081,22967;4323,11750;10268,4273;19996,534;31885,534;41613,4273;47557,11216;50260,21364;42694,28842;42153,19762;39451,12819;34047,8546;25400,6409;17294,8546;12430,12819;9728,20296;8106,28842;9728,37388;12430,44331;17294,49138;25400,51275;33506,49138;38911,43797;42153,37388;42694,28842" o:connectangles="0,0,0,0,0,0,0,0,0,0,0,0,0,0,0,0,0,0,0,0,0,0,0,0,0,0,0,0,0,0,0,0,0"/>
                  <o:lock v:ext="edit" verticies="t"/>
                </v:shape>
                <v:shape id="Freeform 502" o:spid="_x0000_s1522" style="position:absolute;left:10429;top:34258;width:397;height:555;visibility:visible;mso-wrap-style:square;v-text-anchor:top" coordsize="74,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Y8PsIA&#10;AADdAAAADwAAAGRycy9kb3ducmV2LnhtbERP32vCMBB+F/wfwgl707Q6RDpjmcpgsIdhVdjj0ZxN&#10;WXMpSdTuv18GA9/u4/t563KwnbiRD61jBfksA0FcO91yo+B0fJuuQISIrLFzTAp+KEC5GY/WWGh3&#10;5wPdqtiIFMKhQAUmxr6QMtSGLIaZ64kTd3HeYkzQN1J7vKdw28l5li2lxZZTg8Gedobq7+pqFdi2&#10;OZuv1ecCfbb/uGyvSBUvlXqaDK8vICIN8SH+d7/rNH+RP8PfN+kEuf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Fjw+wgAAAN0AAAAPAAAAAAAAAAAAAAAAAJgCAABkcnMvZG93&#10;bnJldi54bWxQSwUGAAAAAAQABAD1AAAAhwMAAAAA&#10;" path="m74,102r,1l74,103r,2l73,105r-1,l70,105r-1,l68,105r-3,l64,105r-1,l62,105r,l60,103r,l60,102r,-45l14,57r,45l14,103r-2,l12,105r,l11,105r-1,l9,105r-3,l5,105r-2,l1,105r,l,105r,-2l,103r,-1l,2r,l,2,,1r1,l1,1r2,l5,,6,,9,r1,1l11,1r1,l12,1r,1l14,2r,l14,44r46,l60,2r,l60,2,62,1r,l63,1r1,l65,r3,l69,r1,1l72,1r1,l74,1r,1l74,2r,l74,102xe" fillcolor="#e98989" stroked="f">
                  <v:path arrowok="t" o:connecttype="custom" o:connectlocs="39688,54505;39688,55563;38615,55563;37006,55563;34861,55563;33788,55563;33252,55563;32179,54505;32179,30163;7509,53975;6436,54505;6436,55563;5363,55563;3218,55563;1609,55563;536,55563;0,54505;0,53975;0,1058;0,529;536,529;2682,0;4827,0;5900,529;6436,529;7509,1058;7509,23284;32179,1058;32179,1058;33252,529;34325,529;36470,0;37543,529;39152,529;39688,1058;39688,1058" o:connectangles="0,0,0,0,0,0,0,0,0,0,0,0,0,0,0,0,0,0,0,0,0,0,0,0,0,0,0,0,0,0,0,0,0,0,0,0"/>
                </v:shape>
                <v:shape id="Freeform 503" o:spid="_x0000_s1523" style="position:absolute;left:5207;top:34147;width:3460;height:285;visibility:visible;mso-wrap-style:square;v-text-anchor:top" coordsize="65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3cMA&#10;AADdAAAADwAAAGRycy9kb3ducmV2LnhtbERPS2vCQBC+F/wPywi91U0slZi6ivYBHjVqobchO80G&#10;s7Mhu9H037tCobf5+J6zWA22ERfqfO1YQTpJQBCXTtdcKTgePp8yED4ga2wck4Jf8rBajh4WmGt3&#10;5T1dilCJGMI+RwUmhDaX0peGLPqJa4kj9+M6iyHCrpK6w2sMt42cJslMWqw5Nhhs6c1QeS56q0Bu&#10;smM5333zu+z35rT7yIqvk1fqcTysX0EEGsK/+M+91XH+c/oC92/iCX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H//3cMAAADdAAAADwAAAAAAAAAAAAAAAACYAgAAZHJzL2Rv&#10;d25yZXYueG1sUEsFBgAAAAAEAAQA9QAAAIgDAAAAAA==&#10;" path="m,l49,51,99,2r51,50l200,r51,52l301,2r50,49l401,2r51,49l502,2r51,50l603,r49,51e" filled="f" strokecolor="#e98989" strokeweight=".2205mm">
                  <v:path arrowok="t" o:connecttype="custom" o:connectlocs="0,0;26009,28025;52548,1099;79618,28575;106158,0;133228,28575;159768,1099;186307,28025;212847,1099;239917,28025;266457,1099;293527,28575;320066,0;346075,28025" o:connectangles="0,0,0,0,0,0,0,0,0,0,0,0,0,0"/>
                </v:shape>
                <v:shape id="Freeform 504" o:spid="_x0000_s1524" style="position:absolute;left:8397;top:33829;width:0;height:302;visibility:visible;mso-wrap-style:square;v-text-anchor:top" coordsize="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6H78MA&#10;AADdAAAADwAAAGRycy9kb3ducmV2LnhtbERPTWvCQBC9C/0PyxR6042GhhCzESktFG9NS/U47I5J&#10;MDsbsqum/nq3UOhtHu9zys1ke3Gh0XeOFSwXCQhi7UzHjYKvz7d5DsIHZIO9Y1LwQx421cOsxMK4&#10;K3/QpQ6NiCHsC1TQhjAUUnrdkkW/cANx5I5utBgiHBtpRrzGcNvLVZJk0mLHsaHFgV5a0qf6bBWk&#10;h+9dbQ65H0J62t+edUaveqfU0+O0XYMINIV/8Z/73cT56TKD32/iCbK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g6H78MAAADdAAAADwAAAAAAAAAAAAAAAACYAgAAZHJzL2Rv&#10;d25yZXYueG1sUEsFBgAAAAAEAAQA9QAAAIgDAAAAAA==&#10;" path="m1,r,57l,57e" filled="f" strokecolor="#e98989" strokeweight=".2205mm">
                  <v:path arrowok="t" o:connecttype="custom" o:connectlocs="1,0;1,30163;0,30163" o:connectangles="0,0,0"/>
                </v:shape>
                <v:shape id="Freeform 505" o:spid="_x0000_s1525" style="position:absolute;left:6270;top:33829;width:16;height:286;visibility:visible;mso-wrap-style:square;v-text-anchor:top" coordsize="2,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8JVsMA&#10;AADdAAAADwAAAGRycy9kb3ducmV2LnhtbERP32vCMBB+H+x/CDfY20x0rBvVKGUg+DKG7fD5aG5p&#10;XXMpTaz1v18Ewbf7+H7eajO5Tow0hNazhvlMgSCuvWnZavipti8fIEJENth5Jg0XCrBZPz6sMDf+&#10;zHsay2hFCuGQo4Ymxj6XMtQNOQwz3xMn7tcPDmOCg5VmwHMKd51cKJVJhy2nhgZ7+myo/itPToNS&#10;RVGexim7VPZ7YQ9v2dfhmGn9/DQVSxCRpngX39w7k+a/zt/h+k06Qa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F8JVsMAAADdAAAADwAAAAAAAAAAAAAAAACYAgAAZHJzL2Rv&#10;d25yZXYueG1sUEsFBgAAAAAEAAQA9QAAAIgDAAAAAA==&#10;" path="m2,r,56l,56e" filled="f" strokecolor="#e98989" strokeweight=".2205mm">
                  <v:path arrowok="t" o:connecttype="custom" o:connectlocs="1588,0;1588,28575;0,28575" o:connectangles="0,0,0"/>
                </v:shape>
                <v:shape id="Freeform 506" o:spid="_x0000_s1526" style="position:absolute;left:7318;top:33829;width:16;height:286;visibility:visible;mso-wrap-style:square;v-text-anchor:top" coordsize="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EkI8UA&#10;AADdAAAADwAAAGRycy9kb3ducmV2LnhtbESPQW/CMAyF75P2HyJP4jYSBhuoIyDEhITEhXX7AVbj&#10;tdUaJ2oyWv49PiDtZus9v/d5vR19py7UpzawhdnUgCKugmu5tvD9dXhegUoZ2WEXmCxcKcF28/iw&#10;xsKFgT/pUuZaSQinAi00OcdC61Q15DFNQyQW7Sf0HrOsfa1dj4OE+06/GPOmPbYsDQ1G2jdU/ZZ/&#10;3gKVsVq6j2N6PS+C8Ys4nMx+Z+3kady9g8o05n/z/froBH8+E1z5RkbQm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sSQjxQAAAN0AAAAPAAAAAAAAAAAAAAAAAJgCAABkcnMv&#10;ZG93bnJldi54bWxQSwUGAAAAAAQABAD1AAAAigMAAAAA&#10;" path="m1,r,56l,56e" filled="f" strokecolor="#e98989" strokeweight=".2205mm">
                  <v:path arrowok="t" o:connecttype="custom" o:connectlocs="1588,0;1588,28575;0,28575" o:connectangles="0,0,0"/>
                </v:shape>
                <v:shape id="Freeform 507" o:spid="_x0000_s1527" style="position:absolute;left:4381;top:33639;width:889;height:889;visibility:visible;mso-wrap-style:square;v-text-anchor:top" coordsize="169,1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8xjcUA&#10;AADdAAAADwAAAGRycy9kb3ducmV2LnhtbERPTWvCQBC9F/oflil4q5u0EGx0E6rQIoqH2mKvY3ZM&#10;QrOzIbua6K93BaG3ebzPmeWDacSJOldbVhCPIxDEhdU1lwp+vj+eJyCcR9bYWCYFZ3KQZ48PM0y1&#10;7fmLTltfihDCLkUFlfdtKqUrKjLoxrYlDtzBdgZ9gF0pdYd9CDeNfImiRBqsOTRU2NKiouJvezQK&#10;1r/1ZHVM5pt2V1z28T7e9Un/qdToaXifgvA0+H/x3b3UYf5r/Aa3b8IJMr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DzGNxQAAAN0AAAAPAAAAAAAAAAAAAAAAAJgCAABkcnMv&#10;ZG93bnJldi54bWxQSwUGAAAAAAQABAD1AAAAigMAAAAA&#10;" path="m154,38r9,15l169,86r-6,31l144,144r-14,10l116,163r-32,5l52,161,25,143,15,129,6,115,,83,6,51,23,25,37,14,53,5,85,r31,6l143,25r11,13xe" fillcolor="#e98989" stroked="f">
                  <v:path arrowok="t" o:connecttype="custom" o:connectlocs="81009,20108;85744,28046;88900,45508;85744,61912;75749,76200;68385,81492;61020,86254;44187,88900;27354,85196;13151,75671;7891,68263;3156,60854;0,43921;3156,26987;12099,13229;19463,7408;27880,2646;44713,0;61020,3175;75223,13229;81009,20108" o:connectangles="0,0,0,0,0,0,0,0,0,0,0,0,0,0,0,0,0,0,0,0,0"/>
                </v:shape>
                <v:shape id="Freeform 508" o:spid="_x0000_s1528" style="position:absolute;left:9445;top:32702;width:397;height:556;visibility:visible;mso-wrap-style:square;v-text-anchor:top" coordsize="75,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Di8cA&#10;AADdAAAADwAAAGRycy9kb3ducmV2LnhtbESPQWvCQBCF70L/wzKFXkQ3tY3E1FWkUNpbWxW8Dtlx&#10;E8zOhuyqaX9951DwNsN78943y/XgW3WhPjaBDTxOM1DEVbANOwP73dukABUTssU2MBn4oQjr1d1o&#10;iaUNV/6myzY5JSEcSzRQp9SVWseqJo9xGjpi0Y6h95hk7Z22PV4l3Ld6lmVz7bFhaaixo9eaqtP2&#10;7A24wnWn9+fP8VeRL/JDHmj/W4yNebgfNi+gEg3pZv6//rCC/zQTfvlGRtCr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f7Q4vHAAAA3QAAAA8AAAAAAAAAAAAAAAAAmAIAAGRy&#10;cy9kb3ducmV2LnhtbFBLBQYAAAAABAAEAPUAAACMAwAAAAA=&#10;" path="m75,89r,2l75,92r,1l74,93r,1l74,94r,2l73,96r-1,1l69,98r-2,3l63,102r-4,1l54,104r-5,1l43,105,33,104r-8,-2l17,98,11,92,6,85,3,76,,66,,54,,41,3,30,6,21r6,-8l19,7,26,3,36,,46,r3,l54,r4,1l62,2r3,1l68,5r2,2l72,8r1,l74,9r,2l74,11r,1l74,13r,l74,16r,1l74,18r,1l74,19r,2l73,21r,l72,22,70,21,69,19,67,18,64,16,61,14,56,13,51,12,46,11r-8,1l32,14r-5,3l22,22r-3,6l16,35r-1,8l15,53r,9l16,70r3,7l22,83r5,4l32,91r6,2l46,93r6,l57,92r4,-1l64,88r3,-1l69,85r3,-2l73,83r,l74,83r,l74,85r,1l75,87r,1l75,89xe" fillcolor="#e98989" stroked="f">
                  <v:path arrowok="t" o:connecttype="custom" o:connectlocs="39688,48155;39688,49213;39159,49742;39159,50800;38100,51330;35455,53446;31221,54505;25929,55563;17463,55034;8996,51859;3175,44980;0,34925;0,21696;3175,11113;10054,3704;19050,0;25929,0;30692,529;34396,1588;37042,3704;38630,4233;39159,5821;39159,6350;39159,6879;39159,8996;39159,10054;39159,11113;38630,11113;37042,11113;35455,9525;32280,7408;26988,6350;20109,6350;14288,8996;10054,14817;7938,22754;7938,32809;10054,40746;14288,46038;20109,49213;27517,49213;32280,48155;35455,46038;38100,43921;38630,43921;39159,43921;39159,45509;39688,46567" o:connectangles="0,0,0,0,0,0,0,0,0,0,0,0,0,0,0,0,0,0,0,0,0,0,0,0,0,0,0,0,0,0,0,0,0,0,0,0,0,0,0,0,0,0,0,0,0,0,0,0"/>
                </v:shape>
                <v:shape id="Freeform 509" o:spid="_x0000_s1529" style="position:absolute;left:9906;top:32686;width:492;height:572;visibility:visible;mso-wrap-style:square;v-text-anchor:top" coordsize="93,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MkMMA&#10;AADdAAAADwAAAGRycy9kb3ducmV2LnhtbERPTUsDMRC9F/wPYQRvbbYVq6xNS1EKSi+11vuwGXe3&#10;JpOwGbvrvzeFQm/zeJ+zWA3eqRN1qQ1sYDopQBFXwbZcGzh8bsZPoJIgW3SBycAfJVgtb0YLLG3o&#10;+YNOe6lVDuFUooFGJJZap6ohj2kSInHmvkPnUTLsam077HO4d3pWFHPtseXc0GCkl4aqn/2vN/AV&#10;3+V4fB220h4eNi669Y4ee2Pubof1MyihQa7ii/vN5vn3symcv8kn6O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gMkMMAAADdAAAADwAAAAAAAAAAAAAAAACYAgAAZHJzL2Rv&#10;d25yZXYueG1sUEsFBgAAAAAEAAQA9QAAAIgDAAAAAA==&#10;" path="m93,53r,13l90,75,87,85r-7,8l74,100r-8,4l57,107r-11,l34,107r-9,-3l18,100,11,94,7,87,3,78,,67,,55,,43,3,32,7,23r4,-8l19,9,26,5,36,2,47,,58,2r9,2l75,8r7,6l87,21r3,10l93,41r,12xm78,55r,-9l77,37,74,30,72,25,67,19,62,16,55,13r-8,l39,13r-8,3l26,20r-5,5l19,31r-3,8l15,46r,7l15,63r1,8l18,78r3,6l25,89r6,4l37,95r9,l55,95r7,-2l67,89r5,-6l74,77r3,-6l78,62r,-7xe" fillcolor="#e98989" stroked="f">
                  <v:path arrowok="t" o:connecttype="custom" o:connectlocs="49213,35251;46038,45400;39159,53411;30163,57150;17992,57150;9525,53411;3704,46468;0,35786;0,22967;3704,12285;10054,4807;19050,1068;30692,1068;39688,4273;46038,11216;49213,21899;41275,29376;40746,19762;38100,13353;32809,8546;24871,6943;16404,8546;11113,13353;8467,20830;7938,28308;8467,37922;11113,44865;16404,49672;24342,50741;32809,49672;38100,44331;40746,37922;41275,29376" o:connectangles="0,0,0,0,0,0,0,0,0,0,0,0,0,0,0,0,0,0,0,0,0,0,0,0,0,0,0,0,0,0,0,0,0"/>
                  <o:lock v:ext="edit" verticies="t"/>
                </v:shape>
                <v:shape id="Freeform 510" o:spid="_x0000_s1530" style="position:absolute;left:10477;top:32686;width:492;height:572;visibility:visible;mso-wrap-style:square;v-text-anchor:top" coordsize="92,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l1N8IA&#10;AADdAAAADwAAAGRycy9kb3ducmV2LnhtbERPTWuDQBC9B/Iflin0FtdYGoLNKiVQaFoQYpL74E5U&#10;6s4ad6P233cLhd7m8T5nl8+mEyMNrrWsYB3FIIgrq1uuFZxPb6stCOeRNXaWScE3Ociz5WKHqbYT&#10;H2ksfS1CCLsUFTTe96mUrmrIoItsTxy4qx0M+gCHWuoBpxBuOpnE8UYabDk0NNjTvqHqq7wbBc/9&#10;rV0bjA8Te1nsubh+Xj6kUo8P8+sLCE+z/xf/ud91mP+UJPD7TThBZ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eXU3wgAAAN0AAAAPAAAAAAAAAAAAAAAAAJgCAABkcnMvZG93&#10;bnJldi54bWxQSwUGAAAAAAQABAD1AAAAhwMAAAAA&#10;" path="m92,53r,13l90,75,86,85r-5,8l75,100r-9,4l56,107r-11,l34,107,24,104r-7,-4l11,94,6,87,2,78,,67,,55,,43,2,32,6,23r6,-8l18,9,27,5,35,2,48,,58,2r9,2l75,8r6,6l86,21r4,10l92,41r,12xm79,55l77,46,76,37,75,30,71,25,67,19,61,16,55,13r-8,l38,13r-6,3l26,20r-4,5l18,31r-2,8l15,46r,7l15,63r1,8l18,78r3,6l24,89r7,4l37,95r8,l54,95r7,-2l66,89r5,-6l75,77r1,-6l77,62r2,-7xe" fillcolor="#e98989" stroked="f">
                  <v:path arrowok="t" o:connecttype="custom" o:connectlocs="49213,35251;46003,45400;40119,53411;29956,57150;18187,57150;9094,53411;3210,46468;0,35786;0,22967;3210,12285;9629,4807;18722,1068;31026,1068;40119,4273;46003,11216;49213,21899;42259,29376;40654,19762;37980,13353;32630,8546;25141,6943;17118,8546;11768,13353;8559,20830;8024,28308;8559,37922;11233,44865;16583,49672;24072,50741;32630,49672;37980,44331;40654,37922;42259,29376" o:connectangles="0,0,0,0,0,0,0,0,0,0,0,0,0,0,0,0,0,0,0,0,0,0,0,0,0,0,0,0,0,0,0,0,0"/>
                  <o:lock v:ext="edit" verticies="t"/>
                </v:shape>
                <v:shape id="Freeform 511" o:spid="_x0000_s1531" style="position:absolute;left:11080;top:32702;width:397;height:540;visibility:visible;mso-wrap-style:square;v-text-anchor:top" coordsize="75,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wXNMIA&#10;AADdAAAADwAAAGRycy9kb3ducmV2LnhtbERPzWoCMRC+F/oOYQrealLFoqtRSqGlBS9VH2DYjLvB&#10;zWQ3Sde1T98Igrf5+H5ntRlcI3oK0XrW8DJWIIhLbyxXGg77j+c5iJiQDTaeScOFImzWjw8rLIw/&#10;8w/1u1SJHMKxQA11Sm0hZSxrchjHviXO3NEHhynDUEkT8JzDXSMnSr1Kh5ZzQ40tvddUnna/TgNy&#10;+Pvs7OLw3dmOttteLWZ7pfXoaXhbgkg0pLv45v4yef50MoXrN/kEuf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jBc0wgAAAN0AAAAPAAAAAAAAAAAAAAAAAJgCAABkcnMvZG93&#10;bnJldi54bWxQSwUGAAAAAAQABAD1AAAAhwMAAAAA&#10;" path="m75,102r,1l74,103r,l74,104r-1,l72,104r-1,l68,104r-1,l64,104r-1,l63,104r-1,-1l62,103r,l62,102r,-46l14,56r,46l14,103r,l14,103r-1,1l11,104r-1,l9,104r-1,l5,104r-1,l3,104r-1,l2,103r-2,l,103r,-1l,2r,l,1r2,l2,1r1,l4,,5,,8,,9,r1,l11,1r2,l14,1r,l14,2r,l14,44r48,l62,2r,l62,1r,l63,1r,l64,r3,l68,r3,l72,r1,1l74,1r,l74,1r1,1l75,2r,100xe" fillcolor="#e98989" stroked="f">
                  <v:path arrowok="t" o:connecttype="custom" o:connectlocs="39688,53456;39159,53456;38630,53975;37571,53975;35455,53975;33338,53975;32809,53456;32809,53456;32809,29063;7408,52937;7408,53456;6879,53975;5292,53975;4233,53975;2117,53975;1058,53975;0,53456;0,52937;0,1038;1058,519;1588,519;2646,0;4763,0;5821,519;7408,519;7408,1038;7408,22836;32809,1038;32809,519;33338,519;33867,0;35984,0;38100,0;39159,519;39159,519;39688,1038" o:connectangles="0,0,0,0,0,0,0,0,0,0,0,0,0,0,0,0,0,0,0,0,0,0,0,0,0,0,0,0,0,0,0,0,0,0,0,0"/>
                </v:shape>
                <v:shape id="Freeform 512" o:spid="_x0000_s1532" style="position:absolute;left:7445;top:32559;width:1873;height:270;visibility:visible;mso-wrap-style:square;v-text-anchor:top" coordsize="353,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hgq8UA&#10;AADdAAAADwAAAGRycy9kb3ducmV2LnhtbERP32vCMBB+H/g/hBv4tqZr5xjVKCIog8FAnTDfzuZs&#10;g82lNJl2++vNQPDtPr6fN5n1thFn6rxxrOA5SUEQl04brhR8bZdPbyB8QNbYOCYFv+RhNh08TLDQ&#10;7sJrOm9CJWII+wIV1CG0hZS+rMmiT1xLHLmj6yyGCLtK6g4vMdw2MkvTV2nRcGyosaVFTeVp82MV&#10;7L53e/o8rs3fgT/medWuRttmpdTwsZ+PQQTqw118c7/rOD/PXuD/m3iCn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yGCrxQAAAN0AAAAPAAAAAAAAAAAAAAAAAJgCAABkcnMv&#10;ZG93bnJldi54bWxQSwUGAAAAAAQABAD1AAAAigMAAAAA&#10;" path="m,l51,50,101,1r50,50l201,r52,51l302,1r51,49e" filled="f" strokecolor="#e98989" strokeweight=".2205mm">
                  <v:path arrowok="t" o:connecttype="custom" o:connectlocs="0,0;27064,26459;53597,529;80131,26988;106664,0;134258,26988;160261,529;187325,26459" o:connectangles="0,0,0,0,0,0,0,0"/>
                </v:shape>
                <v:shape id="Freeform 513" o:spid="_x0000_s1533" style="position:absolute;left:8509;top:32226;width:15;height:301;visibility:visible;mso-wrap-style:square;v-text-anchor:top" coordsize="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qw9MUA&#10;AADdAAAADwAAAGRycy9kb3ducmV2LnhtbERPS2vCQBC+F/oflil4q5sqPoiu0paWKnqpVcHbkJ0m&#10;0exsyE41/ffdguBtPr7nTOetq9SZmlB6NvDUTUARZ96WnBvYfr0/jkEFQbZYeSYDvxRgPru/m2Jq&#10;/YU/6byRXMUQDikaKETqVOuQFeQwdH1NHLlv3ziUCJtc2wYvMdxVupckQ+2w5NhQYE2vBWWnzY8z&#10;8Hb8WB924/1ydEpW6yNaecn2YkznoX2egBJq5Sa+uhc2zu/3BvD/TTxBz/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rD0xQAAAN0AAAAPAAAAAAAAAAAAAAAAAJgCAABkcnMv&#10;ZG93bnJldi54bWxQSwUGAAAAAAQABAD1AAAAigMAAAAA&#10;" path="m1,r,58l,58e" filled="f" strokecolor="#e98989" strokeweight=".2205mm">
                  <v:path arrowok="t" o:connecttype="custom" o:connectlocs="1588,0;1588,30163;0,30163" o:connectangles="0,0,0"/>
                </v:shape>
                <v:shape id="Freeform 514" o:spid="_x0000_s1534" style="position:absolute;left:6635;top:32051;width:905;height:905;visibility:visible;mso-wrap-style:square;v-text-anchor:top" coordsize="170,1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Ed5sQA&#10;AADdAAAADwAAAGRycy9kb3ducmV2LnhtbERPS4vCMBC+L/gfwgheypquQpFqlEVwUfDiA/E424xt&#10;2WZSmqjRX28WFvY2H99zZotgGnGjztWWFXwMUxDEhdU1lwqOh9X7BITzyBoby6TgQQ4W897bDHNt&#10;77yj296XIoawy1FB5X2bS+mKigy6oW2JI3exnUEfYVdK3eE9hptGjtI0kwZrjg0VtrSsqPjZX40C&#10;wu0z7MZho5Ms2Uy231/J+XxSatAPn1MQnoL/F/+51zrOH48y+P0mniD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VRHebEAAAA3QAAAA8AAAAAAAAAAAAAAAAAmAIAAGRycy9k&#10;b3ducmV2LnhtbFBLBQYAAAAABAAEAPUAAACJAwAAAAA=&#10;" path="m156,39r8,15l170,86r-7,31l146,144r-14,11l117,162r-32,7l53,161,26,144,15,129,6,114,,82,6,52,25,25,38,15,53,6,85,r32,7l144,26r12,13xe" fillcolor="#e98989" stroked="f">
                  <v:path arrowok="t" o:connecttype="custom" o:connectlocs="83036,20882;87294,28913;90488,46047;86762,62646;77713,77102;70261,82992;62277,86740;45244,90488;28211,86205;13839,77102;7984,69071;3194,61039;0,43905;3194,27842;13307,13386;20227,8031;28211,3213;45244,0;62277,3748;76649,13921;83036,20882" o:connectangles="0,0,0,0,0,0,0,0,0,0,0,0,0,0,0,0,0,0,0,0,0"/>
                </v:shape>
                <v:shape id="Freeform 515" o:spid="_x0000_s1535" style="position:absolute;left:3952;top:25908;width:477;height:476;visibility:visible;mso-wrap-style:square;v-text-anchor:top" coordsize="90,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TZsQA&#10;AADdAAAADwAAAGRycy9kb3ducmV2LnhtbERP32vCMBB+H/g/hBP2NlMdOKnGUpwbMhjDqvh6NGdT&#10;bS6lybT+98tgsLf7+H7eIuttI67U+dqxgvEoAUFcOl1zpWC/e3uagfABWWPjmBTcyUO2HDwsMNXu&#10;xlu6FqESMYR9igpMCG0qpS8NWfQj1xJH7uQ6iyHCrpK6w1sMt42cJMlUWqw5NhhsaWWovBTfVsHH&#10;Zvp53tJrsf56P+b32ToYedBKPQ77fA4iUB/+xX/ujY7znycv8PtNPEE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zG02bEAAAA3QAAAA8AAAAAAAAAAAAAAAAAmAIAAGRycy9k&#10;b3ducmV2LnhtbFBLBQYAAAAABAAEAPUAAACJAwAAAAA=&#10;" path="m90,45r-2,9l82,70,70,82,54,90r-9,l35,90,19,82,7,70,1,54,,45,1,37,7,19,19,8,35,1,45,r9,1l70,8,82,19r6,18l90,45xe" fillcolor="#999" stroked="f">
                  <v:path arrowok="t" o:connecttype="custom" o:connectlocs="47625,23813;46567,28575;43392,37042;37042,43392;28575,47625;23813,47625;18521,47625;10054,43392;3704,37042;529,28575;0,23813;529,19579;3704,10054;10054,4233;18521,529;23813,0;28575,529;37042,4233;43392,10054;46567,19579;47625,23813" o:connectangles="0,0,0,0,0,0,0,0,0,0,0,0,0,0,0,0,0,0,0,0,0"/>
                </v:shape>
                <v:shape id="Freeform 516" o:spid="_x0000_s1536" style="position:absolute;left:5921;top:26685;width:397;height:572;visibility:visible;mso-wrap-style:square;v-text-anchor:top" coordsize="75,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JKz8cA&#10;AADdAAAADwAAAGRycy9kb3ducmV2LnhtbESPQW/CMAyF75P2HyJP4jZSmDamQkATaAJxQKLwA7zE&#10;tN0ap2sClH8/H5B2s/We3/s8W/S+URfqYh3YwGiYgSK2wdVcGjgePp/fQcWE7LAJTAZuFGExf3yY&#10;Ye7Clfd0KVKpJIRjjgaqlNpc62gr8hiHoSUW7RQ6j0nWrtSuw6uE+0aPs+xNe6xZGipsaVmR/SnO&#10;3oA9TH5f7fZrtarLUf+93hXLuLsZM3jqP6agEvXp33y/3jjBfxkLrnwjI+j5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oiSs/HAAAA3QAAAA8AAAAAAAAAAAAAAAAAmAIAAGRy&#10;cy9kb3ducmV2LnhtbFBLBQYAAAAABAAEAPUAAACMAwAAAAA=&#10;" path="m75,91r,2l75,94r,l75,95r-1,l74,96r,l73,97r-1,2l70,100r-3,1l63,104r-4,1l54,106r-5,1l44,107r-9,-1l26,104r-9,-4l11,94,6,86,3,78,,67,,56,,43,3,32,7,22r5,-7l19,9,27,4,36,1,46,r3,l54,1r4,2l62,4r3,1l69,6r3,2l73,9r,1l74,11r,l74,13r,1l75,14r,1l75,16r,3l75,20r-1,l74,21r,1l73,22r,l73,22r-1,l69,21,67,20,64,17,60,16,57,14,52,13r-6,l38,14r-5,1l27,19r-4,5l20,30r-3,7l15,45r,9l15,64r2,8l20,79r3,5l27,89r6,4l38,94r8,1l52,95r5,-1l60,91r4,-1l68,88r2,-2l72,85r1,l74,85r,l74,85r1,1l75,86r,2l75,89r,2xe" fillcolor="#e98989" stroked="f">
                  <v:path arrowok="t" o:connecttype="custom" o:connectlocs="39688,49672;39688,50207;39159,50741;39159,51275;38100,52877;35455,53945;31221,56082;25929,57150;18521,56616;8996,53411;3175,45934;0,35786;0,22967;3704,11750;10054,4807;19050,534;25929,0;30692,1602;34396,2671;38100,4273;38630,5341;39159,5875;39159,7478;39688,8012;39688,10148;39159,10682;39159,11750;38630,11750;38100,11750;35455,10682;31750,8546;27517,6943;20109,7478;14288,10148;10583,16023;7938,24035;7938,34183;10583,42195;14288,47536;20109,50207;27517,50741;31750,48604;35984,47002;38100,45400;39159,45400;39159,45400;39688,45934;39688,47536" o:connectangles="0,0,0,0,0,0,0,0,0,0,0,0,0,0,0,0,0,0,0,0,0,0,0,0,0,0,0,0,0,0,0,0,0,0,0,0,0,0,0,0,0,0,0,0,0,0,0,0"/>
                </v:shape>
                <v:shape id="Freeform 517" o:spid="_x0000_s1537" style="position:absolute;left:6381;top:26685;width:492;height:572;visibility:visible;mso-wrap-style:square;v-text-anchor:top" coordsize="93,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4AlsMA&#10;AADdAAAADwAAAGRycy9kb3ducmV2LnhtbERPS0sDMRC+C/0PYYTe2qyV+libllIpVLxorfdhM+5u&#10;TSZhM+2u/94IBW/z8T1nsRq8U2fqUhvYwM20AEVcBdtybeDwsZ08gEqCbNEFJgM/lGC1HF0tsLSh&#10;53c676VWOYRTiQYakVhqnaqGPKZpiMSZ+wqdR8mwq7XtsM/h3ulZUdxpjy3nhgYjbRqqvvcnb+Az&#10;vsjx+Dy8SnuYb1106ze6740ZXw/rJ1BCg/yLL+6dzfNvZ4/w900+QS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a4AlsMAAADdAAAADwAAAAAAAAAAAAAAAACYAgAAZHJzL2Rv&#10;d25yZXYueG1sUEsFBgAAAAAEAAQA9QAAAIgDAAAAAA==&#10;" path="m93,53r,11l90,75,86,85r-4,8l75,99r-8,5l57,106r-11,1l35,106,25,104r-7,-4l11,94,6,86,3,77,,67,,54,,42,3,32,6,22r7,-7l19,9,27,4,36,1,48,,58,1,68,4r7,4l82,14r4,7l90,30r3,11l93,53xm79,53l78,45,77,37,75,30,72,24,68,19,62,15,56,13r-9,l38,13r-6,2l26,20r-4,5l19,31r-3,6l15,46r,7l15,62r1,8l19,78r2,6l26,89r5,4l37,95r9,l54,95r8,-4l67,88r5,-5l75,77r2,-8l78,62r1,-9xe" fillcolor="#e98989" stroked="f">
                  <v:path arrowok="t" o:connecttype="custom" o:connectlocs="49213,34183;45509,45400;39688,52877;30163,56616;18521,56616;9525,53411;3175,45934;0,35786;0,22433;3175,11750;10054,4807;19050,534;30692,534;39688,4273;45509,11216;49213,21899;41805,28308;40746,19762;38100,12819;32809,8012;24871,6943;16934,8012;11642,13353;8467,19762;7938,28308;8467,37388;11113,44865;16404,49672;24342,50741;32809,48604;38100,44331;40746,36854;41805,28308" o:connectangles="0,0,0,0,0,0,0,0,0,0,0,0,0,0,0,0,0,0,0,0,0,0,0,0,0,0,0,0,0,0,0,0,0"/>
                  <o:lock v:ext="edit" verticies="t"/>
                </v:shape>
                <v:shape id="Freeform 518" o:spid="_x0000_s1538" style="position:absolute;left:6953;top:26685;width:492;height:572;visibility:visible;mso-wrap-style:square;v-text-anchor:top" coordsize="93,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0/1sUA&#10;AADdAAAADwAAAGRycy9kb3ducmV2LnhtbESPT0/DMAzF70h8h8hI3FgKE3/ULZsm0CQQFxjb3WpM&#10;25E4UWPW8u3xAYmbrff83s/L9RSDOdFQ+sQOrmcVGOIm+Z5bB/uP7dUDmCLIHkNicvBDBdar87Ml&#10;1j6N/E6nnbRGQ7jU6KATybW1pekoYpmlTKzaZxoiiq5Da/2Ao4bHYG+q6s5G7FkbOsz02FHztfuO&#10;Dg75RY7Hp+lV+v3tNuSweaP70bnLi2mzACM0yb/57/rZK/58rvz6jY5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TT/WxQAAAN0AAAAPAAAAAAAAAAAAAAAAAJgCAABkcnMv&#10;ZG93bnJldi54bWxQSwUGAAAAAAQABAD1AAAAigMAAAAA&#10;" path="m93,53l92,64,90,75,86,85r-5,8l75,99r-9,5l56,106r-11,1l34,106r-8,-2l17,100,11,94,6,86,3,77,1,67,,54,1,42,3,32,7,22r5,-7l18,9,27,4,37,1,48,,59,1r8,3l76,8r5,6l87,21r3,9l92,41r1,12xm78,53r,-8l77,37,75,30,71,24,67,19,61,15,55,13r-9,l38,13r-6,2l26,20r-4,5l18,31r-2,6l14,46r,7l14,62r2,8l18,78r4,6l26,89r4,4l38,95r8,l55,95r6,-4l67,88r4,-5l75,77r2,-8l78,62r,-9xe" fillcolor="#e98989" stroked="f">
                  <v:path arrowok="t" o:connecttype="custom" o:connectlocs="48684,34183;45509,45400;39688,52877;29634,56616;17992,56616;8996,53411;3175,45934;529,35786;529,22433;3704,11750;9525,4807;19579,534;31221,534;40217,4273;46038,11216;48684,21899;41275,28308;40746,19762;37571,12819;32279,8012;24342,6943;16934,8012;11642,13353;8467,19762;7408,28308;8467,37388;11642,44865;15875,49672;24342,50741;32279,48604;37571,44331;40746,36854;41275,28308" o:connectangles="0,0,0,0,0,0,0,0,0,0,0,0,0,0,0,0,0,0,0,0,0,0,0,0,0,0,0,0,0,0,0,0,0"/>
                  <o:lock v:ext="edit" verticies="t"/>
                </v:shape>
                <v:shape id="Freeform 519" o:spid="_x0000_s1539" style="position:absolute;left:7556;top:26685;width:397;height:556;visibility:visible;mso-wrap-style:square;v-text-anchor:top" coordsize="75,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5wzcQA&#10;AADdAAAADwAAAGRycy9kb3ducmV2LnhtbERPS2vCQBC+C/0PyxR6EbOxNiWmWaUUir35qOB1yI6b&#10;YHY2ZLea+uu7QsHbfHzPKZeDbcWZet84VjBNUhDEldMNGwX7789JDsIHZI2tY1LwSx6Wi4dRiYV2&#10;F97SeReMiCHsC1RQh9AVUvqqJos+cR1x5I6utxgi7I3UPV5iuG3lc5q+SosNx4YaO/qoqTrtfqwC&#10;k5vutHpZjzd5Ns8OmaP9NR8r9fQ4vL+BCDSEu/jf/aXj/NlsCrdv4gl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1ucM3EAAAA3QAAAA8AAAAAAAAAAAAAAAAAmAIAAGRycy9k&#10;b3ducmV2LnhtbFBLBQYAAAAABAAEAPUAAACJAwAAAAA=&#10;" path="m75,103r,l75,104r-1,l74,105r-1,l72,105r-2,l68,105r-1,l65,105r-1,l63,105r-1,-1l62,104r,-1l62,103r,-46l15,57r,46l14,103r,1l14,104r-1,1l13,105r-2,l9,105r-1,l5,105r-1,l3,105r-2,l1,104r,l,103r,l,3r,l1,2r,l1,2,3,,4,,5,,8,,9,r2,l13,r,2l14,2r,l14,3r1,l15,45r47,l62,3r,l62,2r,l63,2,64,r1,l67,r1,l70,r2,l73,r1,2l74,2r1,l75,3r,l75,103xe" fillcolor="#e98989" stroked="f">
                  <v:path arrowok="t" o:connecttype="custom" o:connectlocs="39688,54505;39159,55034;38630,55563;37042,55563;35455,55563;33867,55563;32809,55034;32809,54505;32809,30163;7938,54505;7408,55034;6879,55563;5821,55563;4233,55563;2117,55563;529,55563;529,55034;0,54505;0,1588;529,1058;1588,0;2646,0;4763,0;6879,0;7408,1058;7408,1588;7938,23813;32809,1588;32809,1058;33338,1058;34396,0;35984,0;38100,0;39159,1058;39688,1058;39688,1588" o:connectangles="0,0,0,0,0,0,0,0,0,0,0,0,0,0,0,0,0,0,0,0,0,0,0,0,0,0,0,0,0,0,0,0,0,0,0,0"/>
                </v:shape>
                <v:shape id="Freeform 520" o:spid="_x0000_s1540" style="position:absolute;left:5000;top:26495;width:794;height:270;visibility:visible;mso-wrap-style:square;v-text-anchor:top" coordsize="150,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owwcAA&#10;AADdAAAADwAAAGRycy9kb3ducmV2LnhtbERP24rCMBB9F/yHMIJvmqqwlGoUkRVk2RcvHzA0Y1NM&#10;JqVJtPv3G2Fh3+ZwrrPZDc6KJ/Wh9axgMS9AENdet9wouF2PsxJEiMgarWdS8EMBdtvxaIOV9i8+&#10;0/MSG5FDOFSowMTYVVKG2pDDMPcdcebuvncYM+wbqXt85XBn5bIoPqTDlnODwY4OhurHJTkF3XdK&#10;qUk2nY6La+m/SnP/tGelppNhvwYRaYj/4j/3Sef5q9US3t/kE+T2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KowwcAAAADdAAAADwAAAAAAAAAAAAAAAACYAgAAZHJzL2Rvd25y&#10;ZXYueG1sUEsFBgAAAAAEAAQA9QAAAIUDAAAAAA==&#10;" path="m,l49,51,101,2r49,50e" filled="f" strokecolor="#e98989" strokeweight=".2205mm">
                  <v:path arrowok="t" o:connecttype="custom" o:connectlocs="0,0;25929,26469;53446,1038;79375,26988" o:connectangles="0,0,0,0"/>
                </v:shape>
                <v:shape id="Freeform 521" o:spid="_x0000_s1541" style="position:absolute;left:4175;top:26003;width:889;height:889;visibility:visible;mso-wrap-style:square;v-text-anchor:top" coordsize="168,1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lgiHcMA&#10;AADdAAAADwAAAGRycy9kb3ducmV2LnhtbERPS2vCQBC+C/0PyxR6MxtNERtdxT4CvXhILHgdsmM2&#10;mJ2N2a2m/75bKHibj+856+1oO3GlwbeOFcySFARx7XTLjYKvQzFdgvABWWPnmBT8kIft5mGyxly7&#10;G5d0rUIjYgj7HBWYEPpcSl8bsugT1xNH7uQGiyHCoZF6wFsMt52cp+lCWmw5Nhjs6c1Qfa6+rQIK&#10;8uxfTNG8f8yP3kr3un++lEo9PY67FYhAY7iL/92fOs7Psgz+vokny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lgiHcMAAADdAAAADwAAAAAAAAAAAAAAAACYAgAAZHJzL2Rv&#10;d25yZXYueG1sUEsFBgAAAAAEAAQA9QAAAIgDAAAAAA==&#10;" path="m153,39r9,15l168,86r-6,31l144,144r-14,11l115,162r-32,7l51,161,24,144,13,129,6,114,,82,6,52,23,25,36,15,51,6,83,r32,7l142,26r11,13xe" fillcolor="#e98989" stroked="f">
                  <v:path arrowok="t" o:connecttype="custom" o:connectlocs="80963,20515;85725,28406;88900,45239;85725,61546;76200,75749;68792,81536;60854,85218;43921,88900;26987,84692;12700,75749;6879,67859;3175,59968;0,43135;3175,27354;12171,13151;19050,7891;26987,3156;43921,0;60854,3682;75142,13677;80963,20515" o:connectangles="0,0,0,0,0,0,0,0,0,0,0,0,0,0,0,0,0,0,0,0,0"/>
                </v:shape>
                <v:shape id="Freeform 522" o:spid="_x0000_s1542" style="position:absolute;left:4841;top:24749;width:397;height:555;visibility:visible;mso-wrap-style:square;v-text-anchor:top" coordsize="76,1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gmqcUA&#10;AADdAAAADwAAAGRycy9kb3ducmV2LnhtbERPTWvCQBC9C/0PyxS81Y1Va4iuUkRBEAWtB49jdkzS&#10;ZmdDdtXor3eFgrd5vM8ZTxtTigvVrrCsoNuJQBCnVhecKdj/LD5iEM4jaywtk4IbOZhO3lpjTLS9&#10;8pYuO5+JEMIuQQW591UipUtzMug6tiIO3MnWBn2AdSZ1jdcQbkr5GUVf0mDBoSHHimY5pX+7s1Gw&#10;HsS/WXGIb9V9ftzMzvtjd3hfKdV+b75HIDw1/iX+dy91mN/r9eH5TThBT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2CapxQAAAN0AAAAPAAAAAAAAAAAAAAAAAJgCAABkcnMv&#10;ZG93bnJldi54bWxQSwUGAAAAAAQABAD1AAAAigMAAAAA&#10;" path="m76,90r,2l76,93r,1l74,95r,l74,97r,l73,98r-1,1l69,100r-2,1l63,103r-4,2l55,106r-5,l43,106r-9,l26,104r-8,-4l11,94,7,87,3,77,,67,,55,,42,3,32,7,23r6,-8l19,9,27,4,36,2,46,r4,l55,2r3,1l62,4r4,1l68,7r3,1l72,9r1,1l74,10r,2l74,13r,l74,14r,1l74,16r,2l74,19r,1l74,21r,l73,23r,l72,23r-1,l69,21,67,19,64,18,61,15,56,14,51,13r-5,l39,13r-7,2l27,19r-3,5l20,29r-4,7l15,45r,10l15,63r1,9l19,79r4,5l27,89r5,3l39,94r7,1l52,94r5,-1l61,92r3,-2l68,88r1,-1l72,85r1,l73,85r1,l74,85r,2l76,87r,1l76,89r,1xe" fillcolor="#e98989" stroked="f">
                  <v:path arrowok="t" o:connecttype="custom" o:connectlocs="39688,48224;39688,49273;38644,49797;38644,50845;37599,51894;34988,52942;30810,55039;26111,55563;17755,55563;9400,52418;3655,45604;0,35120;0,22016;3655,12056;9922,4718;18800,1048;26111,0;30288,1573;34466,2621;37077,4193;38121,5242;38644,6290;38644,6814;38644,7863;38644,9435;38644,10484;38644,11008;38121,12056;37077,12056;34988,9959;31855,7863;26633,6814;20366,6814;14100,9959;10444,15201;7833,23588;7833,33023;9922,41410;14100,46652;20366,49273;27155,49273;31855,48224;35510,46128;37599,44555;38121,44555;38644,44555;39688,45604;39688,46652" o:connectangles="0,0,0,0,0,0,0,0,0,0,0,0,0,0,0,0,0,0,0,0,0,0,0,0,0,0,0,0,0,0,0,0,0,0,0,0,0,0,0,0,0,0,0,0,0,0,0,0"/>
                </v:shape>
                <v:shape id="Freeform 523" o:spid="_x0000_s1543" style="position:absolute;left:5302;top:24749;width:476;height:571;visibility:visible;mso-wrap-style:square;v-text-anchor:top" coordsize="92,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WTjMMA&#10;AADdAAAADwAAAGRycy9kb3ducmV2LnhtbERPS4vCMBC+L/gfwgje1lRF0WoUXSzs3nxdvA3N2Bab&#10;SUmyWvfXbwTB23x8z1msWlOLGzlfWVYw6CcgiHOrKy4UnI7Z5xSED8gaa8uk4EEeVsvOxwJTbe+8&#10;p9shFCKGsE9RQRlCk0rp85IM+r5tiCN3sc5giNAVUju8x3BTy2GSTKTBimNDiQ19lZRfD79Gwewv&#10;250Gx23uhtnjZ3/ejKdXPCvV67brOYhAbXiLX+5vHeePRmN4fhNPkM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kWTjMMAAADdAAAADwAAAAAAAAAAAAAAAACYAgAAZHJzL2Rv&#10;d25yZXYueG1sUEsFBgAAAAAEAAQA9QAAAIgDAAAAAA==&#10;" path="m92,52r,12l90,76r-4,9l80,93r-7,6l66,104r-10,2l45,108,34,106,24,104r-7,-4l11,94,6,87,2,77,,67,,55,,42,2,32,6,23r5,-8l18,9,25,4,35,,46,,57,,67,4r8,4l81,14r5,7l90,30r2,10l92,52xm77,53r,-8l76,37,75,30,71,24,67,19,61,15,55,13,46,12r-8,1l30,15r-5,4l21,25r-3,5l16,37r-2,8l14,53r,9l16,71r1,7l21,83r3,6l30,92r7,3l45,95r9,-1l61,92r5,-4l71,83r2,-6l76,69r1,-7l77,53xe" fillcolor="#e98989" stroked="f">
                  <v:path arrowok="t" o:connecttype="custom" o:connectlocs="47625,33867;44519,44979;37789,52387;28989,56092;17601,56092;8800,52917;3106,46038;0,35454;0,22225;3106,12171;9318,4763;18118,0;29507,0;38825,4233;44519,11113;47625,21167;39860,28046;39342,19579;36754,12700;31577,7937;23813,6350;15530,7937;10871,13229;8283,19579;7247,28046;8283,37571;10871,43921;15530,48683;23295,50271;31577,48683;36754,43921;39342,36513;39860,28046" o:connectangles="0,0,0,0,0,0,0,0,0,0,0,0,0,0,0,0,0,0,0,0,0,0,0,0,0,0,0,0,0,0,0,0,0"/>
                  <o:lock v:ext="edit" verticies="t"/>
                </v:shape>
                <v:shape id="Freeform 524" o:spid="_x0000_s1544" style="position:absolute;left:5873;top:24749;width:477;height:571;visibility:visible;mso-wrap-style:square;v-text-anchor:top" coordsize="92,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cN+8MA&#10;AADdAAAADwAAAGRycy9kb3ducmV2LnhtbERPS4vCMBC+C/6HMII3TVVWtBpFFwvrbX1cvA3N2Bab&#10;SUmyWvfXb4QFb/PxPWe5bk0t7uR8ZVnBaJiAIM6trrhQcD5lgxkIH5A11pZJwZM8rFfdzhJTbR98&#10;oPsxFCKGsE9RQRlCk0rp85IM+qFtiCN3tc5giNAVUjt8xHBTy3GSTKXBimNDiQ19lpTfjj9Gwfw3&#10;+z6PTrvcjbPn/nDZfsxueFGq32s3CxCB2vAW/7u/dJw/mUzh9U08Qa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pcN+8MAAADdAAAADwAAAAAAAAAAAAAAAACYAgAAZHJzL2Rv&#10;d25yZXYueG1sUEsFBgAAAAAEAAQA9QAAAIgDAAAAAA==&#10;" path="m92,52r,12l90,76r-4,9l81,93r-6,6l66,104r-9,2l46,108,34,106r-9,-2l17,100,11,94,6,87,2,77,,67,,55,,42,2,32,6,23r6,-8l18,9,27,4,36,,48,,59,r9,4l75,8r6,6l87,21r3,9l92,40r,12xm79,53l78,45,76,37,75,30,71,24,68,19,62,15,55,13,47,12r-9,1l32,15r-6,4l22,25r-4,5l16,37r-1,8l15,53r,9l16,71r2,7l21,83r5,6l31,92r6,3l47,95r7,-1l62,92r6,-4l71,83r4,-6l76,69r2,-7l79,53xe" fillcolor="#e98989" stroked="f">
                  <v:path arrowok="t" o:connecttype="custom" o:connectlocs="47625,33867;44519,44979;38825,52387;29507,56092;17601,56092;8800,52917;3106,46038;0,35454;0,22225;3106,12171;9318,4763;18636,0;30542,0;38825,4233;45037,11113;47625,21167;40895,28046;39342,19579;36754,12700;32095,7937;24330,6350;16565,7937;11389,13229;8283,19579;7765,28046;8283,37571;10871,43921;16048,48683;24330,50271;32095,48683;36754,43921;39342,36513;40895,28046" o:connectangles="0,0,0,0,0,0,0,0,0,0,0,0,0,0,0,0,0,0,0,0,0,0,0,0,0,0,0,0,0,0,0,0,0"/>
                  <o:lock v:ext="edit" verticies="t"/>
                </v:shape>
                <v:shape id="Freeform 525" o:spid="_x0000_s1545" style="position:absolute;left:6477;top:24765;width:396;height:539;visibility:visible;mso-wrap-style:square;v-text-anchor:top" coordsize="75,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6H6sMA&#10;AADdAAAADwAAAGRycy9kb3ducmV2LnhtbERPzWoCMRC+F3yHMEJvNWnFqqtRitDSgpeqDzBsxt3Q&#10;zWQ3ieu2T28Khd7m4/ud9XZwjegpROtZw+NEgSAuvbFcaTgdXx8WIGJCNth4Jg3fFGG7Gd2tsTD+&#10;yp/UH1IlcgjHAjXUKbWFlLGsyWGc+JY4c2cfHKYMQyVNwGsOd418UupZOrScG2psaVdT+XW4OA3I&#10;4eets8vTR2c72u97tZwdldb34+FlBSLRkP7Ff+53k+dPp3P4/SafID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W6H6sMAAADdAAAADwAAAAAAAAAAAAAAAACYAgAAZHJzL2Rv&#10;d25yZXYueG1sUEsFBgAAAAAEAAQA9QAAAIgDAAAAAA==&#10;" path="m75,102r,l75,103r-2,l73,103r-1,l71,104r-1,l67,104r-1,l65,104r-1,-1l62,103r-1,l61,103r,-1l61,102r,-47l13,55r,47l13,102r,1l13,103r-1,l11,103r-2,1l8,104r-1,l4,104r-1,l2,103r-1,l1,103r-1,l,102r,l,2,,1r,l1,1,1,,2,,3,,4,,7,,8,,9,r2,l12,r1,1l13,1r,l13,2r,42l61,44,61,2r,-1l61,1r,l62,r2,l65,r1,l67,r3,l71,r1,l73,r,1l75,1r,l75,2r,100xe" fillcolor="#e98989" stroked="f">
                  <v:path arrowok="t" o:connecttype="custom" o:connectlocs="39688,52937;38630,53456;38100,53456;37042,53975;34925,53975;33867,53456;32280,53456;32280,52937;32280,28544;6879,52937;6879,53456;6350,53456;4763,53975;3704,53975;1588,53975;529,53456;0,53456;0,52937;0,519;529,519;1058,0;2117,0;4233,0;5821,0;6879,519;6879,519;6879,22836;32280,1038;32280,519;32809,0;34396,0;35455,0;37571,0;38630,0;39688,519;39688,1038" o:connectangles="0,0,0,0,0,0,0,0,0,0,0,0,0,0,0,0,0,0,0,0,0,0,0,0,0,0,0,0,0,0,0,0,0,0,0,0"/>
                </v:shape>
                <v:shape id="Freeform 526" o:spid="_x0000_s1546" style="position:absolute;left:2841;top:24622;width:1873;height:270;visibility:visible;mso-wrap-style:square;v-text-anchor:top" coordsize="35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Ir5cYA&#10;AADdAAAADwAAAGRycy9kb3ducmV2LnhtbESPQUvDQBCF70L/wzKCF7EbLVWJ3ZYiip4Kpj3obciO&#10;2ZDsbNjdpPHfOwfB2wzvzXvfbHaz79VEMbWBDdwuC1DEdbAtNwZOx9ebR1ApI1vsA5OBH0qw2y4u&#10;NljacOYPmqrcKAnhVKIBl/NQap1qRx7TMgzEon2H6DHLGhttI54l3Pf6rijutceWpcHhQM+O6q4a&#10;vYFpnj67w9uDS3b9MnZf1WEdr0djri7n/ROoTHP+N/9dv1vBX60EV76REfT2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bIr5cYAAADdAAAADwAAAAAAAAAAAAAAAACYAgAAZHJz&#10;L2Rvd25yZXYueG1sUEsFBgAAAAAEAAQA9QAAAIsDAAAAAA==&#10;" path="m,l51,50,101,1r50,49l202,r51,50l303,r50,50e" filled="f" strokecolor="#e98989" strokeweight=".2205mm">
                  <v:path arrowok="t" o:connecttype="custom" o:connectlocs="0,0;27064,26988;53597,540;80131,26988;107194,0;134258,26988;160792,0;187325,26988" o:connectangles="0,0,0,0,0,0,0,0"/>
                </v:shape>
                <v:shape id="Freeform 527" o:spid="_x0000_s1547" style="position:absolute;left:3905;top:24288;width:0;height:302;visibility:visible;mso-wrap-style:square;v-text-anchor:top" coordsize="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RP/cMA&#10;AADdAAAADwAAAGRycy9kb3ducmV2LnhtbERPTWvCQBC9F/oflil4qxsNisasUooF8WZa1OOwOyYh&#10;2dmQ3WraX+8Khd7m8T4n3wy2FVfqfe1YwWScgCDWztRcKvj6/HhdgPAB2WDrmBT8kIfN+vkpx8y4&#10;Gx/oWoRSxBD2GSqoQugyKb2uyKIfu444chfXWwwR9qU0Pd5iuG3lNEnm0mLNsaHCjt4r0k3xbRWk&#10;5+O+MOeF70LanH5nek5bvVdq9DK8rUAEGsK/+M+9M3F+mi7h8U08Qa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CRP/cMAAADdAAAADwAAAAAAAAAAAAAAAACYAgAAZHJzL2Rv&#10;d25yZXYueG1sUEsFBgAAAAAEAAQA9QAAAIgDAAAAAA==&#10;" path="m1,r,57l,57e" filled="f" strokecolor="#e98989" strokeweight=".2205mm">
                  <v:path arrowok="t" o:connecttype="custom" o:connectlocs="1,0;1,30163;0,30163" o:connectangles="0,0,0"/>
                </v:shape>
                <v:shape id="Freeform 528" o:spid="_x0000_s1548" style="position:absolute;left:1793;top:24034;width:477;height:477;visibility:visible;mso-wrap-style:square;v-text-anchor:top" coordsize="89,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4qr8cA&#10;AADdAAAADwAAAGRycy9kb3ducmV2LnhtbESPQWvCQBCF74L/YRmhN7OxLVZSV5FCixcP1RbqbcxO&#10;k2h2NmS3JvrrOwfB2wzvzXvfzJe9q9WZ2lB5NjBJUlDEubcVFwa+du/jGagQkS3WnsnAhQIsF8PB&#10;HDPrO/6k8zYWSkI4ZGigjLHJtA55SQ5D4hti0X596zDK2hbatthJuKv1Y5pOtcOKpaHEht5Kyk/b&#10;P2fg57CeHJrv6VUfN+HjhfZdV21WxjyM+tUrqEh9vJtv12sr+E/Pwi/fyAh68Q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FOKq/HAAAA3QAAAA8AAAAAAAAAAAAAAAAAmAIAAGRy&#10;cy9kb3ducmV2LnhtbFBLBQYAAAAABAAEAPUAAACMAwAAAAA=&#10;" path="m89,45r-1,9l81,70,69,82,53,89r-8,1l35,89,19,82,8,70,,54,,45,,36,8,20,19,8,35,,45,r8,l69,8,81,20r7,16l89,45xe" fillcolor="#999" stroked="f">
                  <v:path arrowok="t" o:connecttype="custom" o:connectlocs="47625,23813;47090,28575;43344,37042;36923,43392;28361,47096;24080,47625;18729,47096;10167,43392;4281,37042;0,28575;0,23813;0,19050;4281,10583;10167,4233;18729,0;24080,0;28361,0;36923,4233;43344,10583;47090,19050;47625,23813" o:connectangles="0,0,0,0,0,0,0,0,0,0,0,0,0,0,0,0,0,0,0,0,0"/>
                </v:shape>
                <v:shape id="Freeform 529" o:spid="_x0000_s1549" style="position:absolute;left:2016;top:24130;width:889;height:889;visibility:visible;mso-wrap-style:square;v-text-anchor:top" coordsize="169,1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oSlsUA&#10;AADdAAAADwAAAGRycy9kb3ducmV2LnhtbERPTWvCQBC9F/wPyxR6q5u0EiRmI7XQUio9VEWvY3ZM&#10;gtnZkF1N9Ne7QqG3ebzPyeaDacSZOldbVhCPIxDEhdU1lwo264/nKQjnkTU2lknBhRzM89FDhqm2&#10;Pf/SeeVLEULYpaig8r5NpXRFRQbd2LbEgTvYzqAPsCul7rAP4aaRL1GUSIM1h4YKW3qvqDiuTkbB&#10;cldPv0/J4qfdFtd9vI+3fdJ/KvX0OLzNQHga/L/4z/2lw/zXSQz3b8IJMr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yhKWxQAAAN0AAAAPAAAAAAAAAAAAAAAAAJgCAABkcnMv&#10;ZG93bnJldi54bWxQSwUGAAAAAAQABAD1AAAAigMAAAAA&#10;" path="m154,39r8,14l169,85r-7,32l144,143r-14,11l116,162r-32,6l52,162,24,143,15,130,6,114,,82,6,51,23,24,37,14,52,5,85,r31,7l143,25r11,14xe" fillcolor="#e98989" stroked="f">
                  <v:path arrowok="t" o:connecttype="custom" o:connectlocs="81009,20638;85218,28046;88900,44979;85218,61912;75749,75671;68385,81492;61020,85725;44187,88900;27354,85725;12625,75671;7891,68792;3156,60325;0,43392;3156,26987;12099,12700;19463,7408;27354,2646;44713,0;61020,3704;75223,13229;81009,20638" o:connectangles="0,0,0,0,0,0,0,0,0,0,0,0,0,0,0,0,0,0,0,0,0"/>
                </v:shape>
                <v:shape id="Freeform 530" o:spid="_x0000_s1550" style="position:absolute;left:7651;top:21256;width:397;height:556;visibility:visible;mso-wrap-style:square;v-text-anchor:top" coordsize="75,1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LsLcMA&#10;AADdAAAADwAAAGRycy9kb3ducmV2LnhtbERPTYvCMBC9L/gfwgje1lRdFq1GkWUVj6sVwdvQjG2x&#10;mcQm2vrvNwsL3ubxPmex6kwtHtT4yrKC0TABQZxbXXGh4Jht3qcgfEDWWFsmBU/ysFr23haYatvy&#10;nh6HUIgYwj5FBWUILpXS5yUZ9EPriCN3sY3BEGFTSN1gG8NNLcdJ8ikNVhwbSnT0VVJ+PdyNgpPL&#10;fi7HW4F5uz+70fR+yr5nW6UG/W49BxGoCy/xv3un4/zJxxj+voknyO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CLsLcMAAADdAAAADwAAAAAAAAAAAAAAAACYAgAAZHJzL2Rv&#10;d25yZXYueG1sUEsFBgAAAAAEAAQA9QAAAIgDAAAAAA==&#10;" path="m75,90r,2l75,93r,1l75,94r,1l75,96r-1,l74,98r-1,l70,100r-2,1l64,103r-3,1l56,105r-5,1l45,106r-10,l26,103,19,99,13,93,8,87,4,77,1,67,,55,1,42,4,31,8,23r5,-8l20,8,27,4,36,,46,r5,l54,2r5,l63,3r4,1l69,7r3,1l73,9r1,1l74,10r,1l75,11r,2l75,14r,1l75,16r,2l75,19r,1l74,21r,l74,23r-1,l73,23r-1,l69,21,68,19,64,18,61,15,57,14,52,13r-6,l40,13r-7,2l29,19r-5,5l20,29r-3,7l16,45,15,55r1,8l17,72r3,7l24,84r3,5l33,92r7,2l46,94r6,l57,93r5,-1l65,89r3,-1l70,87r3,-2l74,84r,l74,85r1,l75,85r,2l75,88r,1l75,90xe" fillcolor="#e98989" stroked="f">
                  <v:path arrowok="t" o:connecttype="custom" o:connectlocs="39688,48224;39688,49273;39688,49797;39159,50321;38630,51370;35984,52942;32280,54515;26988,55563;18521,55563;10054,51894;4233,45604;529,35120;529,22016;4233,12056;10583,4193;19050,0;26988,0;31221,1048;35455,2097;38100,4193;39159,5242;39159,5766;39688,6814;39688,7863;39688,9435;39688,10484;39159,11008;38630,12056;38100,12056;35984,9959;32280,7863;27517,6814;21167,6814;15346,9959;10583,15201;8467,23588;8467,33023;10583,41410;14288,46652;21167,49273;27517,49273;32809,48224;35984,46128;38630,44555;39159,44031;39688,44555;39688,45604;39688,46652" o:connectangles="0,0,0,0,0,0,0,0,0,0,0,0,0,0,0,0,0,0,0,0,0,0,0,0,0,0,0,0,0,0,0,0,0,0,0,0,0,0,0,0,0,0,0,0,0,0,0,0"/>
                </v:shape>
                <v:shape id="Freeform 531" o:spid="_x0000_s1551" style="position:absolute;left:8096;top:21256;width:508;height:556;visibility:visible;mso-wrap-style:square;v-text-anchor:top" coordsize="94,1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hhKcEA&#10;AADdAAAADwAAAGRycy9kb3ducmV2LnhtbERPTYvCMBC9C/6HMII3TdXuItUoKhS8rrsHvQ3N2ASb&#10;SW2idv/9ZmFhb/N4n7Pe9q4RT+qC9axgNs1AEFdeW64VfH2WkyWIEJE1Np5JwTcF2G6GgzUW2r/4&#10;g56nWIsUwqFABSbGtpAyVIYchqlviRN39Z3DmGBXS93hK4W7Rs6z7F06tJwaDLZ0MFTdTg+nwJ/L&#10;3Oic8Njfd+f9297eLqVVajzqdysQkfr4L/5zH3Wav8gX8PtNOkFu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ZoYSnBAAAA3QAAAA8AAAAAAAAAAAAAAAAAmAIAAGRycy9kb3du&#10;cmV2LnhtbFBLBQYAAAAABAAEAPUAAACGAwAAAAA=&#10;" path="m94,52l93,64,90,76r-3,8l82,93r-6,6l67,103r-10,3l46,106r-11,l26,104,18,99,12,93,7,87,4,77,2,67,,55,2,42,4,31,8,23r5,-8l19,8,28,4,37,,48,,60,r8,4l77,8r6,6l88,20r2,10l93,40r1,12xm79,53r,-8l78,37,76,30,72,24,68,19,62,15,56,13,47,11r-8,2l32,15r-6,4l23,24r-4,6l18,37r-3,8l15,53r,9l16,69r3,8l23,83r3,5l31,92r8,2l47,95r9,-1l62,92r6,-4l72,83r4,-6l78,69r1,-7l79,53xe" fillcolor="#e98989" stroked="f">
                  <v:path arrowok="t" o:connecttype="custom" o:connectlocs="50260,33547;47017,44031;41072,51894;30804,55563;18915,55563;9728,51894;3783,45604;1081,35120;1081,22016;4323,12056;10268,4193;19996,0;32426,0;41613,4193;47557,10484;50260,20967;42694,27782;42153,19395;38911,12580;33506,7863;25400,5766;17294,7863;12430,12580;9728,19395;8106,27782;8647,36168;12430,43507;16753,48224;25400,49797;33506,48224;38911,43507;42153,36168;42694,27782" o:connectangles="0,0,0,0,0,0,0,0,0,0,0,0,0,0,0,0,0,0,0,0,0,0,0,0,0,0,0,0,0,0,0,0,0"/>
                  <o:lock v:ext="edit" verticies="t"/>
                </v:shape>
                <v:shape id="Freeform 532" o:spid="_x0000_s1552" style="position:absolute;left:8683;top:21256;width:492;height:556;visibility:visible;mso-wrap-style:square;v-text-anchor:top" coordsize="92,1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sDC8MMA&#10;AADdAAAADwAAAGRycy9kb3ducmV2LnhtbERPS2sCMRC+F/wPYYTeata6+FiNUoRCkV7q6zwm4+5i&#10;Mlk3qW7/fVMoeJuP7zmLVeesuFEbas8KhoMMBLH2puZSwX73/jIFESKyQeuZFPxQgNWy97TAwvg7&#10;f9FtG0uRQjgUqKCKsSmkDLoih2HgG+LEnX3rMCbYltK0eE/hzsrXLBtLhzWnhgobWlekL9tvp2Bz&#10;Qn+0k1x/zvSuGR3P14PdjJV67ndvcxCRuvgQ/7s/TJo/ynP4+ya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sDC8MMAAADdAAAADwAAAAAAAAAAAAAAAACYAgAAZHJzL2Rv&#10;d25yZXYueG1sUEsFBgAAAAAEAAQA9QAAAIgDAAAAAA==&#10;" path="m92,52r,12l90,76r-4,8l80,93r-6,6l65,103r-8,3l44,106r-11,l25,104,17,99,11,93,5,87,3,77,,67,,55,,42,3,31,6,23r5,-8l17,8,26,4,36,,47,,58,r9,4l75,8r6,6l86,20r4,10l92,40r,12xm78,53r,-8l76,37,74,30,71,24,67,19,62,15,54,13,47,11r-9,2l31,15r-5,4l21,24r-4,6l16,37r-1,8l14,53r1,9l16,69r1,8l21,83r4,5l31,92r6,2l46,95r8,-1l60,92r7,-4l71,83r3,-6l76,69r2,-7l78,53xe" fillcolor="#e98989" stroked="f">
                  <v:path arrowok="t" o:connecttype="custom" o:connectlocs="49213,33547;46003,44031;39584,51894;30491,55563;17652,55563;9094,51894;2675,45604;0,35120;0,22016;3210,12056;9094,4193;19257,0;31026,0;40119,4193;46003,10484;49213,20967;41724,27782;40654,19395;37980,12580;33165,7863;25141,5766;16583,7863;11233,12580;8559,19395;7489,27782;8559,36168;11233,43507;16583,48224;24607,49797;32095,48224;37980,43507;40654,36168;41724,27782" o:connectangles="0,0,0,0,0,0,0,0,0,0,0,0,0,0,0,0,0,0,0,0,0,0,0,0,0,0,0,0,0,0,0,0,0"/>
                  <o:lock v:ext="edit" verticies="t"/>
                </v:shape>
                <v:shape id="Freeform 533" o:spid="_x0000_s1553" style="position:absolute;left:9286;top:21272;width:397;height:540;visibility:visible;mso-wrap-style:square;v-text-anchor:top" coordsize="73,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u2pcQA&#10;AADdAAAADwAAAGRycy9kb3ducmV2LnhtbERP22rCQBB9F/oPyxR8002jFYmuIooiWCje0L4N2WkS&#10;mp0N2TXGv+8WCr7N4VxnOm9NKRqqXWFZwVs/AkGcWl1wpuB0XPfGIJxH1lhaJgUPcjCfvXSmmGh7&#10;5z01B5+JEMIuQQW591UipUtzMuj6tiIO3LetDfoA60zqGu8h3JQyjqKRNFhwaMixomVO6c/hZhSM&#10;bs1XsWrOvLuu4s/zR3xxm/1Fqe5ru5iA8NT6p/jfvdVh/mD4Dn/fhBPk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tqXEAAAA3QAAAA8AAAAAAAAAAAAAAAAAmAIAAGRycy9k&#10;b3ducmV2LnhtbFBLBQYAAAAABAAEAPUAAACJAwAAAAA=&#10;" path="m73,101r,1l73,102r,1l72,103r-1,l70,103r-1,1l67,104r-2,l64,103r-2,l61,103r,l60,102r,l60,101r,-46l13,55r,46l13,102r,l12,103r,l11,103r-2,l8,104r-2,l5,104,3,103r-1,l1,103r-1,l,102r,l,101,,2,,1r,l,,1,,2,,3,,5,,6,,8,,9,r2,l12,r,l13,1r,l13,2r,41l60,43,60,2r,-1l60,1,61,r,l62,r2,l65,r2,l69,r1,l71,r1,l73,r,1l73,1r,1l73,101xe" fillcolor="#e98989" stroked="f">
                  <v:path arrowok="t" o:connecttype="custom" o:connectlocs="39688,52937;39688,53456;38601,53456;37513,53975;35339,53975;33708,53456;33164,53456;32620,52937;32620,28544;7068,52418;7068,52937;6524,53456;4893,53456;3262,53975;1631,53456;544,53456;0,52937;0,52418;0,519;0,0;1087,0;2718,0;4349,0;5980,0;6524,0;7068,519;7068,22317;32620,1038;32620,519;33164,0;34795,0;36426,0;38057,0;39144,0;39688,519;39688,1038" o:connectangles="0,0,0,0,0,0,0,0,0,0,0,0,0,0,0,0,0,0,0,0,0,0,0,0,0,0,0,0,0,0,0,0,0,0,0,0"/>
                </v:shape>
                <v:shape id="Freeform 534" o:spid="_x0000_s1554" style="position:absolute;left:4064;top:21161;width:3460;height:270;visibility:visible;mso-wrap-style:square;v-text-anchor:top" coordsize="653,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BUEcMA&#10;AADdAAAADwAAAGRycy9kb3ducmV2LnhtbERPS4vCMBC+C/6HMMLeNPWBK7VRRFnwsgddL96mzdgW&#10;m0lpYq3+erMgeJuP7znJujOVaKlxpWUF41EEgjizuuRcwenvZ7gA4TyyxsoyKXiQg/Wq30sw1vbO&#10;B2qPPhchhF2MCgrv61hKlxVk0I1sTRy4i20M+gCbXOoG7yHcVHISRXNpsOTQUGBN24Ky6/FmFGB2&#10;+k0X7fd5Np6kN8nVc3eY7pT6GnSbJQhPnf+I3+69DvOnszn8fxNOkK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ABUEcMAAADdAAAADwAAAAAAAAAAAAAAAACYAgAAZHJzL2Rv&#10;d25yZXYueG1sUEsFBgAAAAAEAAQA9QAAAIgDAAAAAA==&#10;" path="m,l49,49,100,r50,51l201,r50,51l302,r50,49l402,r50,49l503,r50,51l604,r49,49e" filled="f" strokecolor="#e98989" strokeweight=".2205mm">
                  <v:path arrowok="t" o:connecttype="custom" o:connectlocs="0,0;25969,25930;52998,0;79497,26988;106525,0;133024,26988;160053,0;186552,25930;213051,0;239550,25930;266578,0;293077,26988;320106,0;346075,25930" o:connectangles="0,0,0,0,0,0,0,0,0,0,0,0,0,0"/>
                </v:shape>
                <v:shape id="Freeform 535" o:spid="_x0000_s1555" style="position:absolute;left:7254;top:20828;width:16;height:301;visibility:visible;mso-wrap-style:square;v-text-anchor:top" coordsize="2,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Vru8AA&#10;AADdAAAADwAAAGRycy9kb3ducmV2LnhtbERPyYrCQBC9C/5DU4I37aiDS7QVmY25uuC5TFcWTVeH&#10;dE8S/94eGPBWj7fWZteZUjRUu8Kygsk4AkGcWF1wpuB8+hotQTiPrLG0TAoe5GC37fc2GGvb8oGa&#10;o89ECGEXo4Lc+yqW0iU5GXRjWxEHLrW1QR9gnUldYxvCTSmnUTSXBgsODTlW9J5Tcj/+GgXzVXpr&#10;LsuVvB5urfH82aYf35lSw0G3X4Pw1PmX+N/9o8P82dsC/r4JJ8jt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9Vru8AAAADdAAAADwAAAAAAAAAAAAAAAACYAgAAZHJzL2Rvd25y&#10;ZXYueG1sUEsFBgAAAAAEAAQA9QAAAIUDAAAAAA==&#10;" path="m2,r,57l,57e" filled="f" strokecolor="#e98989" strokeweight=".2205mm">
                  <v:path arrowok="t" o:connecttype="custom" o:connectlocs="1588,0;1588,30163;0,30163" o:connectangles="0,0,0"/>
                </v:shape>
                <v:shape id="Freeform 536" o:spid="_x0000_s1556" style="position:absolute;left:5127;top:20828;width:16;height:301;visibility:visible;mso-wrap-style:square;v-text-anchor:top" coordsize="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T6yscA&#10;AADdAAAADwAAAGRycy9kb3ducmV2LnhtbESPQU8CQQyF7yT+h0lNuMGsQpSsDESNBoxcRCXx1uzU&#10;3YWdzmanwvrv6cHEW5v3+t7X+bIPjTlSl+rIDq7GGRjiIvqaSwcf78+jGZgkyB6byOTglxIsFxeD&#10;OeY+nviNjlspjYZwytFBJdLm1qaiooBpHFti1b5jF1B07UrrOzxpeGjsdZbd2IA1a0OFLT1WVBy2&#10;P8HB0361+fqc7V5uD9nrZo9eHoqdODe87O/vwAj18m/+u157xZ9MFVe/0RHs4gw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2E+srHAAAA3QAAAA8AAAAAAAAAAAAAAAAAmAIAAGRy&#10;cy9kb3ducmV2LnhtbFBLBQYAAAAABAAEAPUAAACMAwAAAAA=&#10;" path="m1,r,58l,58e" filled="f" strokecolor="#e98989" strokeweight=".2205mm">
                  <v:path arrowok="t" o:connecttype="custom" o:connectlocs="1588,0;1588,30163;0,30163" o:connectangles="0,0,0"/>
                </v:shape>
                <v:shape id="Freeform 537" o:spid="_x0000_s1557" style="position:absolute;left:6175;top:20828;width:16;height:301;visibility:visible;mso-wrap-style:square;v-text-anchor:top" coordsize="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hfUcUA&#10;AADdAAAADwAAAGRycy9kb3ducmV2LnhtbERPTU/CQBC9k/AfNkPCDbaAUagsBIhGjVwEJfE26Q5t&#10;oTvbdEeo/941MfE2L+9z5svWVepCTSg9GxgNE1DEmbcl5wbe94+DKaggyBYrz2TgmwIsF93OHFPr&#10;r/xGl53kKoZwSNFAIVKnWoesIIdh6GviyB1941AibHJtG7zGcFfpcZLcaoclx4YCa9oUlJ13X87A&#10;w+lp+/kxPbzcnZPX7QmtrLODGNPvtat7UEKt/Iv/3M82zp/czOD3m3iCXv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yF9RxQAAAN0AAAAPAAAAAAAAAAAAAAAAAJgCAABkcnMv&#10;ZG93bnJldi54bWxQSwUGAAAAAAQABAD1AAAAigMAAAAA&#10;" path="m1,r,58l,58e" filled="f" strokecolor="#e98989" strokeweight=".2205mm">
                  <v:path arrowok="t" o:connecttype="custom" o:connectlocs="1588,0;1588,30163;0,30163" o:connectangles="0,0,0"/>
                </v:shape>
                <v:shape id="Freeform 538" o:spid="_x0000_s1558" style="position:absolute;left:3016;top:20510;width:476;height:476;visibility:visible;mso-wrap-style:square;v-text-anchor:top" coordsize="88,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UWxcYA&#10;AADdAAAADwAAAGRycy9kb3ducmV2LnhtbESPT2vCQBDF7wW/wzKFXkrdaFEkuooIEXtq/dP7kB2z&#10;odnZmF01fvvOodDbDO/Ne79ZrHrfqBt1sQ5sYDTMQBGXwdZcGTgdi7cZqJiQLTaBycCDIqyWg6cF&#10;5jbceU+3Q6qUhHDM0YBLqc21jqUjj3EYWmLRzqHzmGTtKm07vEu4b/Q4y6baY83S4LCljaPy53D1&#10;BpI7fVbhkU03H5PtF31fi8vrrjDm5blfz0El6tO/+e96ZwX/fSL88o2MoJ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pUWxcYAAADdAAAADwAAAAAAAAAAAAAAAACYAgAAZHJz&#10;L2Rvd25yZXYueG1sUEsFBgAAAAAEAAQA9QAAAIsDAAAAAA==&#10;" path="m88,46r,8l81,70,69,83,53,90r-9,l35,90,19,83,7,70,1,54,,46,1,36,7,20,19,7,35,1,44,r9,1l69,7,81,20r7,16l88,46xe" fillcolor="#999" stroked="f">
                  <v:path arrowok="t" o:connecttype="custom" o:connectlocs="47625,24342;47625,28575;43837,37042;37342,43921;28683,47625;23813,47625;18942,47625;10283,43921;3788,37042;541,28575;0,24342;541,19050;3788,10583;10283,3704;18942,529;23813,0;28683,529;37342,3704;43837,10583;47625,19050;47625,24342" o:connectangles="0,0,0,0,0,0,0,0,0,0,0,0,0,0,0,0,0,0,0,0,0"/>
                </v:shape>
                <v:shape id="Freeform 539" o:spid="_x0000_s1559" style="position:absolute;left:3238;top:20605;width:889;height:889;visibility:visible;mso-wrap-style:square;v-text-anchor:top" coordsize="169,1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O98IA&#10;AADdAAAADwAAAGRycy9kb3ducmV2LnhtbERPS4vCMBC+C/sfwix401RFWbpGWRbEHgTxcfA4NGNb&#10;t5lkm2jrvzeC4G0+vufMl52pxY0aX1lWMBomIIhzqysuFBwPq8EXCB+QNdaWScGdPCwXH705ptq2&#10;vKPbPhQihrBPUUEZgkul9HlJBv3QOuLInW1jMETYFFI32MZwU8txksykwYpjQ4mOfkvK//ZXo2Bb&#10;HU6X2T+3tHHj9clhVnubKdX/7H6+QQTqwlv8cmc6zp9MR/D8Jp4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4A73wgAAAN0AAAAPAAAAAAAAAAAAAAAAAJgCAABkcnMvZG93&#10;bnJldi54bWxQSwUGAAAAAAQABAD1AAAAhwMAAAAA&#10;" path="m154,38r9,16l169,86r-6,31l146,144r-14,10l116,163r-32,6l53,162,25,143,15,130,7,115,,83,7,51,25,25,39,14,53,6,85,r32,8l144,25r10,13xe" fillcolor="#e98989" stroked="f">
                  <v:path arrowok="t" o:connecttype="custom" o:connectlocs="81009,19989;85744,28406;88900,45239;85744,61546;76801,75749;69437,81009;61020,85744;44187,88900;27880,85218;13151,75223;7891,68385;3682,60494;0,43661;3682,26828;13151,13151;20515,7364;27880,3156;44713,0;61546,4208;75749,13151;81009,19989" o:connectangles="0,0,0,0,0,0,0,0,0,0,0,0,0,0,0,0,0,0,0,0,0"/>
                </v:shape>
                <v:shape id="Freeform 540" o:spid="_x0000_s1560" style="position:absolute;left:9334;top:23225;width:397;height:555;visibility:visible;mso-wrap-style:square;v-text-anchor:top" coordsize="75,1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3DWsQA&#10;AADdAAAADwAAAGRycy9kb3ducmV2LnhtbERP22rCQBB9L/Qflin0rW5MaJHoKtIqtAqC99chOybB&#10;7Gy6u9X4926h0Lc5nOuMJp1pxIWcry0r6PcSEMSF1TWXCnbb+csAhA/IGhvLpOBGHibjx4cR5tpe&#10;eU2XTShFDGGfo4IqhDaX0hcVGfQ92xJH7mSdwRChK6V2eI3hppFpkrxJgzXHhgpbeq+oOG9+jAIj&#10;98fl9/zsPrKZzr6yw2G2WKVKPT910yGIQF34F/+5P3Wcn72m8PtNPEGO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dw1rEAAAA3QAAAA8AAAAAAAAAAAAAAAAAmAIAAGRycy9k&#10;b3ducmV2LnhtbFBLBQYAAAAABAAEAPUAAACJAwAAAAA=&#10;" path="m75,90r,1l75,92r,l75,94r,1l75,95r-1,1l74,96r-1,1l70,99r-2,2l64,102r-4,2l55,105r-5,1l44,106,34,105r-8,-3l18,99,12,92,7,85,4,76,1,67,,54,1,42,4,31,7,21r7,-7l20,7,27,4,36,,46,r4,l55,r4,1l63,3r3,1l69,5r2,2l73,9r1,l74,10r1,l75,11r,1l75,12r,2l75,15r,2l75,19r,1l75,20r-1,1l74,21r,l73,21r-2,l70,20,68,19,64,16,62,15,57,14,52,12,46,11r-7,1l33,15r-5,2l23,22r-3,6l17,36r-1,7l15,53r1,10l17,70r3,8l23,84r5,3l33,91r6,3l47,94r5,l57,92r5,-2l65,89r3,-3l70,85r3,-1l74,84r,l75,84r,l75,85r,1l75,86r,1l75,90xe" fillcolor="#c93a3a" stroked="f">
                  <v:path arrowok="t" o:connecttype="custom" o:connectlocs="39688,47700;39688,48224;39688,49797;39159,50321;38630,50845;35984,52942;31750,54515;26459,55563;17992,55039;9525,51894;3704,44555;529,35120;529,22016;3704,11008;10583,3669;19050,0;26459,0;31221,524;34925,2097;37571,3669;39159,4718;39688,5242;39688,6290;39688,7339;39688,8911;39688,10484;39159,11008;39159,11008;37571,11008;35984,9959;32809,7863;27517,6290;20638,6290;14817,8911;10583,14677;8467,22540;8467,33023;10583,40886;14817,45604;20638,49273;27517,49273;32809,47176;35984,45079;38630,44031;39159,44031;39688,44031;39688,45079;39688,45604" o:connectangles="0,0,0,0,0,0,0,0,0,0,0,0,0,0,0,0,0,0,0,0,0,0,0,0,0,0,0,0,0,0,0,0,0,0,0,0,0,0,0,0,0,0,0,0,0,0,0,0"/>
                </v:shape>
                <v:shape id="Freeform 541" o:spid="_x0000_s1561" style="position:absolute;left:9794;top:23209;width:493;height:571;visibility:visible;mso-wrap-style:square;v-text-anchor:top" coordsize="93,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NlRsMA&#10;AADdAAAADwAAAGRycy9kb3ducmV2LnhtbERP24rCMBB9X/Afwgi+iKYq3qpRloV1RUTwAr4OzdgW&#10;m0lpsrb790YQ9m0O5zrLdWMK8aDK5ZYVDPoRCOLE6pxTBZfzd28GwnlkjYVlUvBHDtar1scSY21r&#10;PtLj5FMRQtjFqCDzvoyldElGBl3flsSBu9nKoA+wSqWusA7hppDDKJpIgzmHhgxL+soouZ9+jYLp&#10;Zmf36bY+zK9da9zmEDU/3YtSnXbzuQDhqfH/4rd7q8P80XgEr2/CCXL1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QNlRsMAAADdAAAADwAAAAAAAAAAAAAAAACYAgAAZHJzL2Rv&#10;d25yZXYueG1sUEsFBgAAAAAEAAQA9QAAAIgDAAAAAA==&#10;" path="m93,53l92,65,89,75,87,85r-7,7l74,98r-8,5l57,107r-12,l34,107r-9,-4l16,100,10,93,5,86,3,77,,66,,54,,42,3,32,7,22r5,-7l18,8,26,4,36,1,47,,58,1r9,3l76,7r6,6l87,21r3,10l92,40r1,13xm78,54r,-9l77,37,74,29,72,24,67,18,62,15,55,12r-9,l39,12r-8,4l26,20r-5,4l18,31r-2,7l15,45r-1,8l15,63r1,7l18,77r3,7l25,88r6,4l37,95r9,l55,95r6,-3l67,88r4,-6l74,76r3,-7l78,61r,-7xe" fillcolor="#c93a3a" stroked="f">
                  <v:path arrowok="t" o:connecttype="custom" o:connectlocs="48684,34717;46038,45400;39159,52343;30163,57150;17992,57150;8467,53411;2646,45934;0,35251;0,22433;3704,11750;9525,4273;19050,534;30692,534;40217,3739;46038,11216;48684,21364;41275,28842;40746,19762;38100,12819;32809,8012;24342,6409;16404,8546;11113,12819;8467,20296;7408,28308;8467,37388;11113,44865;16404,49138;24342,50741;32279,49138;37571,43797;40746,36854;41275,28842" o:connectangles="0,0,0,0,0,0,0,0,0,0,0,0,0,0,0,0,0,0,0,0,0,0,0,0,0,0,0,0,0,0,0,0,0"/>
                  <o:lock v:ext="edit" verticies="t"/>
                </v:shape>
                <v:shape id="Freeform 542" o:spid="_x0000_s1562" style="position:absolute;left:10366;top:23209;width:492;height:571;visibility:visible;mso-wrap-style:square;v-text-anchor:top" coordsize="92,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zb6sUA&#10;AADdAAAADwAAAGRycy9kb3ducmV2LnhtbERPS2vCQBC+F/oflin0VjeNDyR1FasI4kHwhR6n2TEJ&#10;zc6G7Bqjv94VCr3Nx/ec0aQ1pWiodoVlBZ+dCARxanXBmYL9bvExBOE8ssbSMim4kYPJ+PVlhIm2&#10;V95Qs/WZCCHsElSQe18lUro0J4OuYyviwJ1tbdAHWGdS13gN4aaUcRQNpMGCQ0OOFc1ySn+3F6Mg&#10;HnQ38/XseIh78md1mn6X5/l9odT7Wzv9AuGp9f/iP/dSh/ndfg+e34QT5P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XNvqxQAAAN0AAAAPAAAAAAAAAAAAAAAAAJgCAABkcnMv&#10;ZG93bnJldi54bWxQSwUGAAAAAAQABAD1AAAAigMAAAAA&#10;" path="m92,53r,12l90,75,86,85r-5,7l74,98r-8,5l56,107r-11,l34,107,24,103r-7,-3l11,93,6,86,2,77,,66,,54,,42,2,32,6,22r5,-7l18,8,27,4,36,1,47,,58,1,68,4r7,3l81,13r5,8l90,31r2,9l92,53xm77,54r,-9l76,37,75,29,71,24,68,18,61,15,55,12r-8,l38,12r-7,4l26,20r-5,4l18,31r-2,7l15,45r,8l15,63r1,7l17,77r4,7l24,88r7,4l37,95r8,l54,95r7,-3l66,88r5,-6l74,76r2,-7l77,61r,-7xe" fillcolor="#c93a3a" stroked="f">
                  <v:path arrowok="t" o:connecttype="custom" o:connectlocs="49213,34717;46003,45400;39584,52343;29956,57150;18187,57150;9094,53411;3210,45934;0,35251;0,22433;3210,11750;9629,4273;19257,534;31026,534;40119,3739;46003,11216;49213,21364;41189,28842;40654,19762;37980,12819;32630,8012;25141,6409;16583,8546;11233,12819;8559,20296;8024,28308;8559,37388;11233,44865;16583,49138;24072,50741;32630,49138;37980,43797;40654,36854;41189,28842" o:connectangles="0,0,0,0,0,0,0,0,0,0,0,0,0,0,0,0,0,0,0,0,0,0,0,0,0,0,0,0,0,0,0,0,0"/>
                  <o:lock v:ext="edit" verticies="t"/>
                </v:shape>
                <v:shape id="Freeform 543" o:spid="_x0000_s1563" style="position:absolute;left:10969;top:23225;width:397;height:555;visibility:visible;mso-wrap-style:square;v-text-anchor:top" coordsize="75,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PzbcMA&#10;AADdAAAADwAAAGRycy9kb3ducmV2LnhtbERPzWrCQBC+C77DMkJvdWOqoqlrEKG0pxbTPsCYnSbR&#10;7GzY3Wjq03cLBW/z8f3OJh9MKy7kfGNZwWyagCAurW64UvD1+fK4AuEDssbWMin4IQ/5djzaYKbt&#10;lQ90KUIlYgj7DBXUIXSZlL6syaCf2o44ct/WGQwRukpqh9cYblqZJslSGmw4NtTY0b6m8lz0RsE7&#10;7Y+vVX9y8/W6SPpbaugDjVIPk2H3DCLQEO7if/ebjvOfFgv4+yaeIL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ZPzbcMAAADdAAAADwAAAAAAAAAAAAAAAACYAgAAZHJzL2Rv&#10;d25yZXYueG1sUEsFBgAAAAAEAAQA9QAAAIgDAAAAAA==&#10;" path="m75,102r-1,2l74,104r,l73,105r,l72,105r-3,l68,105r-2,l64,105r-1,l63,105r-1,-1l62,104r-1,l61,102r,-45l14,57r,45l14,104r,l13,104r,1l11,105r-1,l9,105r-2,l5,105r-1,l3,105r-1,l,104r,l,104r,-2l,3r,l,1r,l2,1r1,l4,,5,,7,,9,r1,l11,1r2,l13,1r1,l14,3r,l14,44r47,l61,3r,l62,1r,l63,1r,l64,r2,l68,r1,l72,r1,1l73,1r1,l74,1r,2l75,3r,99xe" fillcolor="#c93a3a" stroked="f">
                  <v:path arrowok="t" o:connecttype="custom" o:connectlocs="39159,55034;39159,55034;38630,55563;36513,55563;34925,55563;33338,55563;32809,55034;32280,55034;32280,30163;7408,53975;7408,55034;6879,55563;5292,55563;3704,55563;2117,55563;1058,55563;0,55034;0,53975;0,1588;0,529;1588,529;2646,0;4763,0;5821,529;6879,529;7408,1588;7408,23284;32280,1588;32809,529;33338,529;33867,0;35984,0;38100,0;38630,529;39159,529;39688,1588" o:connectangles="0,0,0,0,0,0,0,0,0,0,0,0,0,0,0,0,0,0,0,0,0,0,0,0,0,0,0,0,0,0,0,0,0,0,0,0"/>
                </v:shape>
                <v:shape id="Freeform 544" o:spid="_x0000_s1564" style="position:absolute;left:5746;top:23129;width:3461;height:270;visibility:visible;mso-wrap-style:square;v-text-anchor:top" coordsize="653,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77MQA&#10;AADdAAAADwAAAGRycy9kb3ducmV2LnhtbERP22rCQBB9L/Qflin0TTcqhhqzEYmohVJaLx8wZMck&#10;bXY2Zrca/75bEPo2h3OddNGbRlyoc7VlBaNhBIK4sLrmUsHxsB68gHAeWWNjmRTcyMEie3xIMdH2&#10;yju67H0pQgi7BBVU3reJlK6oyKAb2pY4cCfbGfQBdqXUHV5DuGnkOIpiabDm0FBhS3lFxff+xyj4&#10;GvntDDfx5mNF0zf7/nnbnvNcqeenfjkH4an3/+K7+1WH+ZNpDH/fhBNk9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P++zEAAAA3QAAAA8AAAAAAAAAAAAAAAAAmAIAAGRycy9k&#10;b3ducmV2LnhtbFBLBQYAAAAABAAEAPUAAACJAwAAAAA=&#10;" path="m,l49,50,101,1r49,50l201,r50,51l302,1r50,49l401,1r51,49l502,1r51,49l603,r50,50e" filled="f" strokecolor="#c93a3a" strokeweight=".2205mm">
                  <v:path arrowok="t" o:connecttype="custom" o:connectlocs="0,0;25969,26459;53528,529;79497,26988;106525,0;133024,26988;160053,529;186552,26459;212521,529;239550,26459;266048,529;293077,26459;319576,0;346075,26459" o:connectangles="0,0,0,0,0,0,0,0,0,0,0,0,0,0"/>
                </v:shape>
                <v:shape id="Freeform 545" o:spid="_x0000_s1565" style="position:absolute;left:8937;top:22796;width:0;height:302;visibility:visible;mso-wrap-style:square;v-text-anchor:top" coordsize="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CUkMYA&#10;AADdAAAADwAAAGRycy9kb3ducmV2LnhtbERPTWvCQBC9F/oflil4azaaaiV1FZEKRRDRhuJxmh2T&#10;YHY2zW41+uu7gtDbPN7nTGadqcWJWldZVtCPYhDEudUVFwqyz+XzGITzyBpry6TgQg5m08eHCaba&#10;nnlLp50vRAhhl6KC0vsmldLlJRl0kW2IA3ewrUEfYFtI3eI5hJtaDuJ4JA1WHBpKbGhRUn7c/RoF&#10;3/bqvpJstR6s9/Nsk4xf3n/yvVK9p27+BsJT5//Fd/eHDvOT4SvcvgknyO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PCUkMYAAADdAAAADwAAAAAAAAAAAAAAAACYAgAAZHJz&#10;L2Rvd25yZXYueG1sUEsFBgAAAAAEAAQA9QAAAIsDAAAAAA==&#10;" path="m1,r,58l,58e" filled="f" strokecolor="#c93a3a" strokeweight=".2205mm">
                  <v:path arrowok="t" o:connecttype="custom" o:connectlocs="1,0;1,30163;0,30163" o:connectangles="0,0,0"/>
                </v:shape>
                <v:shape id="Freeform 546" o:spid="_x0000_s1566" style="position:absolute;left:6810;top:22796;width:16;height:286;visibility:visible;mso-wrap-style:square;v-text-anchor:top" coordsize="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Df08cA&#10;AADdAAAADwAAAGRycy9kb3ducmV2LnhtbESPQWvCQBCF74X+h2UKXqRuWmuR1FVEKuaqLRRv0+w0&#10;G5qdDdlVo7/eOQjeZnhv3vtmtuh9o47UxTqwgZdRBoq4DLbmysD31/p5CiomZItNYDJwpgiL+ePD&#10;DHMbTryl4y5VSkI45mjApdTmWsfSkcc4Ci2xaH+h85hk7SptOzxJuG/0a5a9a481S4PDllaOyv/d&#10;wRsY/1zod/PGw74o9tP9ZOiW68+tMYOnfvkBKlGf7ubbdWEFfzwRXPlGRt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KA39PHAAAA3QAAAA8AAAAAAAAAAAAAAAAAmAIAAGRy&#10;cy9kb3ducmV2LnhtbFBLBQYAAAAABAAEAPUAAACMAwAAAAA=&#10;" path="m1,r,56l,56e" filled="f" strokecolor="#c93a3a" strokeweight=".2205mm">
                  <v:path arrowok="t" o:connecttype="custom" o:connectlocs="1588,0;1588,28575;0,28575" o:connectangles="0,0,0"/>
                </v:shape>
                <v:shape id="Freeform 547" o:spid="_x0000_s1567" style="position:absolute;left:7874;top:22796;width:0;height:286;visibility:visible;mso-wrap-style:square;v-text-anchor:top" coordsize="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x6SMQA&#10;AADdAAAADwAAAGRycy9kb3ducmV2LnhtbERPS2sCMRC+F/ofwhS8iGZbq+jWKFIq7tUHiLdxM90s&#10;3UyWTdStv94Igrf5+J4znbe2EmdqfOlYwXs/AUGcO11yoWC3XfbGIHxA1lg5JgX/5GE+e32ZYqrd&#10;hdd03oRCxBD2KSowIdSplD43ZNH3XU0cuV/XWAwRNoXUDV5iuK3kR5KMpMWSY4PBmr4N5X+bk1Uw&#10;2F/puPrkbptlh/Fh2DWL5c9aqc5bu/gCEagNT/HDnek4fzCcwP2beIK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3MekjEAAAA3QAAAA8AAAAAAAAAAAAAAAAAmAIAAGRycy9k&#10;b3ducmV2LnhtbFBLBQYAAAAABAAEAPUAAACJAwAAAAA=&#10;" path="m1,r,56l,56e" filled="f" strokecolor="#c93a3a" strokeweight=".2205mm">
                  <v:path arrowok="t" o:connecttype="custom" o:connectlocs="1,0;1,28575;0,28575" o:connectangles="0,0,0"/>
                </v:shape>
                <v:shape id="Freeform 548" o:spid="_x0000_s1568" style="position:absolute;left:4699;top:22542;width:460;height:476;visibility:visible;mso-wrap-style:square;v-text-anchor:top" coordsize="89,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t2z8cA&#10;AADdAAAADwAAAGRycy9kb3ducmV2LnhtbESPQWvCQBCF7wX/wzKCt7qxQirRVUSoePFQ24LexuyY&#10;RLOzIbuatL++cyj0NsN78943i1XvavWgNlSeDUzGCSji3NuKCwOfH2/PM1AhIlusPZOBbwqwWg6e&#10;FphZ3/E7PQ6xUBLCIUMDZYxNpnXIS3IYxr4hFu3iW4dR1rbQtsVOwl2tX5Ik1Q4rloYSG9qUlN8O&#10;d2fgeN5Nzs1X+qOv+7B9pVPXVfu1MaNhv56DitTHf/Pf9c4K/jQVfvlGRtD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r7ds/HAAAA3QAAAA8AAAAAAAAAAAAAAAAAmAIAAGRy&#10;cy9kb3ducmV2LnhtbFBLBQYAAAAABAAEAPUAAACMAwAAAAA=&#10;" path="m89,46r,8l82,70,69,82,54,90r-9,l36,90,20,82,8,70,2,54,,46,2,36,8,20,20,7,36,1,45,r9,1l69,7,82,20r7,16l89,46xe" fillcolor="#999" stroked="f">
                  <v:path arrowok="t" o:connecttype="custom" o:connectlocs="46038,24342;46038,28575;42417,37042;35692,43392;27933,47625;23278,47625;18622,47625;10346,43392;4138,37042;1035,28575;0,24342;1035,19050;4138,10583;10346,3704;18622,529;23278,0;27933,529;35692,3704;42417,10583;46038,19050;46038,24342" o:connectangles="0,0,0,0,0,0,0,0,0,0,0,0,0,0,0,0,0,0,0,0,0"/>
                </v:shape>
                <v:shape id="Freeform 549" o:spid="_x0000_s1569" style="position:absolute;left:4905;top:22637;width:905;height:889;visibility:visible;mso-wrap-style:square;v-text-anchor:top" coordsize="169,1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RUmcIA&#10;AADdAAAADwAAAGRycy9kb3ducmV2LnhtbERPTWvCQBC9F/wPywi91Y0tWEldRSKloZ6qtuchO02C&#10;u7Mxu8bk37uC4G0e73MWq94a0VHra8cKppMEBHHhdM2lgsP+82UOwgdkjcYxKRjIw2o5elpgqt2F&#10;f6jbhVLEEPYpKqhCaFIpfVGRRT9xDXHk/l1rMUTYllK3eInh1sjXJJlJizXHhgobyioqjruzVfB9&#10;znDbbf781/sps6WZu+EXc6Wex/36A0SgPjzEd3eu4/y32RRu38QT5PI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RFSZwgAAAN0AAAAPAAAAAAAAAAAAAAAAAJgCAABkcnMvZG93&#10;bnJldi54bWxQSwUGAAAAAAQABAD1AAAAhwMAAAAA&#10;" path="m154,40r9,14l169,86r-6,31l145,144r-13,10l117,163r-33,6l53,162,26,143,15,130,6,115,,83,6,52,25,25,38,14,53,6,85,r32,8l144,26r10,14xe" fillcolor="#c93a3a" stroked="f">
                  <v:path arrowok="t" o:connecttype="custom" o:connectlocs="82457,21041;87275,28406;90488,45239;87275,61546;77638,75749;70677,81009;62646,85744;44976,88900;28378,85218;13921,75223;8031,68385;3213,60494;0,43661;3213,27354;13386,13151;20346,7364;28378,3156;45512,0;62646,4208;77102,13677;82457,21041" o:connectangles="0,0,0,0,0,0,0,0,0,0,0,0,0,0,0,0,0,0,0,0,0"/>
                </v:shape>
                <v:shape id="Freeform 550" o:spid="_x0000_s1570" style="position:absolute;left:9064;top:46116;width:397;height:556;visibility:visible;mso-wrap-style:square;v-text-anchor:top" coordsize="75,1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EJ58MA&#10;AADdAAAADwAAAGRycy9kb3ducmV2LnhtbERP22rCQBB9F/oPyxT6ppsmIBJdRVqF1kLB++uQHZNg&#10;djbd3Wr8+25B8G0O5zqTWWcacSHna8sKXgcJCOLC6ppLBbvtsj8C4QOyxsYyKbiRh9n0qTfBXNsr&#10;r+myCaWIIexzVFCF0OZS+qIig35gW+LInawzGCJ0pdQOrzHcNDJNkqE0WHNsqLClt4qK8+bXKDBy&#10;f/z6WZ7de7bQ2Wd2OCxW36lSL8/dfAwiUBce4rv7Q8f52TCF/2/iCXL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rEJ58MAAADdAAAADwAAAAAAAAAAAAAAAACYAgAAZHJzL2Rv&#10;d25yZXYueG1sUEsFBgAAAAAEAAQA9QAAAIgDAAAAAA==&#10;" path="m75,90r,2l75,93r,1l75,95r,l75,96r-1,l74,98r-2,l70,100r-3,1l64,103r-4,1l55,105r-5,1l44,106r-10,l26,104,18,99,12,93,7,87,3,77,1,67,,55,1,42,3,32,7,23r6,-8l19,8,27,4,35,,45,r5,l54,2r5,l63,3r3,1l69,7r2,1l72,9r2,1l74,10r1,1l75,11r,2l75,14r,1l75,16r,2l75,19r,1l75,21r-1,l74,23r,l72,23r-1,l69,21,67,19,64,18,61,15,56,14,51,13r-6,l39,13r-6,2l28,19r-5,5l19,29r-2,7l16,45,14,55r2,8l17,72r2,7l23,84r4,5l33,92r6,2l47,94r4,l56,93r5,-1l65,89r2,-1l70,87r2,-2l74,84r,l74,85r1,l75,85r,2l75,88r,1l75,90xe" fillcolor="#c93a3a" stroked="f">
                  <v:path arrowok="t" o:connecttype="custom" o:connectlocs="39688,48224;39688,49273;39688,49797;39159,50321;38100,51370;35455,52942;31750,54515;26459,55563;17992,55563;9525,51894;3704,45604;529,35120;529,22016;3704,12056;10054,4193;18521,0;26459,0;31221,1048;34925,2097;37571,4193;39159,5242;39688,5766;39688,6814;39688,7863;39688,9435;39688,10484;39159,11008;39159,12056;37571,12056;35455,9959;32280,7863;26988,6814;20638,6814;14817,9959;10054,15201;8467,23588;8467,33023;10054,41410;14288,46652;20638,49273;26988,49273;32280,48224;35455,46128;38100,44555;39159,44031;39688,44555;39688,45604;39688,46652" o:connectangles="0,0,0,0,0,0,0,0,0,0,0,0,0,0,0,0,0,0,0,0,0,0,0,0,0,0,0,0,0,0,0,0,0,0,0,0,0,0,0,0,0,0,0,0,0,0,0,0"/>
                </v:shape>
                <v:shape id="Freeform 551" o:spid="_x0000_s1571" style="position:absolute;left:9525;top:46116;width:492;height:556;visibility:visible;mso-wrap-style:square;v-text-anchor:top" coordsize="94,1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4PpMQA&#10;AADdAAAADwAAAGRycy9kb3ducmV2LnhtbERPTWvCQBC9F/wPywi9lLpphCCpq4hBafEQ1PY+ZMck&#10;mp1Ns9sk/fddodDbPN7nLNejaURPnastK3iZRSCIC6trLhV8nHfPCxDOI2tsLJOCH3KwXk0elphq&#10;O/CR+pMvRQhhl6KCyvs2ldIVFRl0M9sSB+5iO4M+wK6UusMhhJtGxlGUSIM1h4YKW9pWVNxO30bB&#10;BQ/5vr0miZZfWRaPT/n7Zy6VepyOm1cQnkb/L/5zv+kwf57M4f5NOE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puD6TEAAAA3QAAAA8AAAAAAAAAAAAAAAAAmAIAAGRycy9k&#10;b3ducmV2LnhtbFBLBQYAAAAABAAEAPUAAACJAwAAAAA=&#10;" path="m94,52l92,64,90,76r-3,8l81,93r-6,6l66,103r-8,3l46,106r-12,l26,104,17,99,11,93,6,87,4,77,1,67,,55,1,42,4,31,7,23r5,-8l18,8,27,4,37,,48,,59,r9,4l76,8r6,6l87,21r3,9l92,40r2,12xm79,53r,-8l78,37,75,30,71,24,68,19,63,15,55,13,47,11r-9,2l32,15r-6,4l22,24r-4,6l17,37r-2,8l15,53r,9l17,69r1,8l22,83r4,5l31,92r7,2l47,95r8,-1l62,92r6,-4l71,83r4,-6l78,69r1,-7l79,53xe" fillcolor="#c93a3a" stroked="f">
                  <v:path arrowok="t" o:connecttype="custom" o:connectlocs="48166,33547;45548,44031;39266,51894;30365,55563;17800,55563;8900,51894;3141,45604;524,35120;524,22016;3665,12056;9424,4193;19371,0;30889,0;39789,4193;45548,11008;48166,20967;41360,27782;40836,19395;37172,12580;32983,7863;24607,5766;16753,7863;11518,12580;8900,19395;7853,27782;8900,36168;11518,43507;16230,48224;24607,49797;32460,48224;37172,43507;40836,36168;41360,27782" o:connectangles="0,0,0,0,0,0,0,0,0,0,0,0,0,0,0,0,0,0,0,0,0,0,0,0,0,0,0,0,0,0,0,0,0"/>
                  <o:lock v:ext="edit" verticies="t"/>
                </v:shape>
                <v:shape id="Freeform 552" o:spid="_x0000_s1572" style="position:absolute;left:10112;top:46116;width:476;height:556;visibility:visible;mso-wrap-style:square;v-text-anchor:top" coordsize="92,1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E1oMQA&#10;AADdAAAADwAAAGRycy9kb3ducmV2LnhtbERPTWsCMRC9C/6HMIXeNFtb03Y1SilUpHjR9tLbsBk3&#10;i5vJdhPdtb/eFARv83ifM1/2rhYnakPlWcPDOANBXHhTcanh++tj9AIiRGSDtWfScKYAy8VwMMfc&#10;+I63dNrFUqQQDjlqsDE2uZShsOQwjH1DnLi9bx3GBNtSmha7FO5qOckyJR1WnBosNvRuqTjsjk7D&#10;dP/782xerVT0uVod/7Zqc+6U1vd3/dsMRKQ+3sRX99qk+Y/qCf6/SSfIx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nhNaDEAAAA3QAAAA8AAAAAAAAAAAAAAAAAmAIAAGRycy9k&#10;b3ducmV2LnhtbFBLBQYAAAAABAAEAPUAAACJAwAAAAA=&#10;" path="m92,52r,12l89,76r-3,8l80,93r-7,6l65,103r-9,3l45,106r-12,l24,104,17,99,11,93,6,87,2,77,,67,,55,,42,2,31,6,23r5,-8l18,8,25,4,35,,46,,57,r9,4l75,8r6,6l86,21r3,9l92,40r,12xm77,53r,-8l76,37,73,30,71,24,66,19,61,15,54,13,46,11r-8,2l30,15r-5,4l20,24r-2,6l16,37r-2,8l14,53r,9l16,69r1,8l20,83r4,5l30,92r6,2l45,95r9,-1l61,92r5,-4l71,83r2,-6l76,69r1,-7l77,53xe" fillcolor="#c93a3a" stroked="f">
                  <v:path arrowok="t" o:connecttype="custom" o:connectlocs="47625,33547;44519,44031;37789,51894;28989,55563;17083,55563;8800,51894;3106,45604;0,35120;0,22016;3106,12056;9318,4193;18118,0;29507,0;38825,4193;44519,11008;47625,20967;39860,27782;39342,19395;36754,12580;31577,7863;23813,5766;15530,7863;10353,12580;8283,19395;7247,27782;8283,36168;10353,43507;15530,48224;23295,49797;31577,48224;36754,43507;39342,36168;39860,27782" o:connectangles="0,0,0,0,0,0,0,0,0,0,0,0,0,0,0,0,0,0,0,0,0,0,0,0,0,0,0,0,0,0,0,0,0"/>
                  <o:lock v:ext="edit" verticies="t"/>
                </v:shape>
                <v:shape id="Freeform 553" o:spid="_x0000_s1573" style="position:absolute;left:10715;top:46132;width:381;height:540;visibility:visible;mso-wrap-style:square;v-text-anchor:top" coordsize="74,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BNZb8A&#10;AADdAAAADwAAAGRycy9kb3ducmV2LnhtbERPSwrCMBDdC94hjOBOUxWrVKOIICi48QO6HJqxLTaT&#10;0kSttzeC4G4e7zvzZWNK8aTaFZYVDPoRCOLU6oIzBefTpjcF4TyyxtIyKXiTg+Wi3Zpjou2LD/Q8&#10;+kyEEHYJKsi9rxIpXZqTQde3FXHgbrY26AOsM6lrfIVwU8phFMXSYMGhIceK1jml9+PDKLiu/G5z&#10;WfO7eOx3cpy6+D65oFLdTrOagfDU+L/4597qMH8Uj+H7TThBLj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ngE1lvwAAAN0AAAAPAAAAAAAAAAAAAAAAAJgCAABkcnMvZG93bnJl&#10;di54bWxQSwUGAAAAAAQABAD1AAAAhAMAAAAA&#10;" path="m74,102r,l74,102r,1l73,103r,l70,103r-1,1l68,104r-3,l64,103r-1,l62,103r,l62,102r-2,l60,102r,-47l14,55r,47l14,102r,l12,103r,l11,103r-1,l9,104r-3,l5,104,4,103r-1,l1,103r-1,l,102r,l,102,,2,,1r,l,,1,,3,,4,,5,,6,,9,r1,l11,r1,l12,r2,1l14,1r,1l14,43r46,l60,2r,-1l62,1,62,r,l63,r1,l65,r3,l69,r1,l73,r,l74,r,1l74,1r,1l74,102xe" fillcolor="#c93a3a" stroked="f">
                  <v:path arrowok="t" o:connecttype="custom" o:connectlocs="38100,52937;38100,53456;37585,53456;35526,53975;33466,53975;32436,53456;31922,53456;30892,52937;30892,28544;7208,52937;7208,52937;6178,53456;5149,53456;3089,53975;2059,53456;515,53456;0,52937;0,52937;0,519;0,0;1545,0;2574,0;4634,0;5664,0;6178,0;7208,519;7208,22317;30892,1038;31922,519;31922,0;32951,0;35011,0;36041,0;37585,0;38100,519;38100,1038" o:connectangles="0,0,0,0,0,0,0,0,0,0,0,0,0,0,0,0,0,0,0,0,0,0,0,0,0,0,0,0,0,0,0,0,0,0,0,0"/>
                </v:shape>
                <v:shape id="Freeform 554" o:spid="_x0000_s1574" style="position:absolute;left:8143;top:45926;width:794;height:270;visibility:visible;mso-wrap-style:square;v-text-anchor:top" coordsize="151,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5T58MA&#10;AADdAAAADwAAAGRycy9kb3ducmV2LnhtbERPTWsCMRC9F/wPYYTealZbVlmNYguWPfSyKngdNuNm&#10;cTNZN1HTf98UCr3N433OahNtJ+40+NaxgukkA0FcO91yo+B42L0sQPiArLFzTAq+ycNmPXpaYaHd&#10;gyu670MjUgj7AhWYEPpCSl8bsugnridO3NkNFkOCQyP1gI8Ubjs5y7JcWmw5NRjs6cNQfdnfrII+&#10;rz9jaebV16x8v57Ob67KolPqeRy3SxCBYvgX/7lLnea/5jn8fpNOkO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x5T58MAAADdAAAADwAAAAAAAAAAAAAAAACYAgAAZHJzL2Rv&#10;d25yZXYueG1sUEsFBgAAAAAEAAQA9QAAAIgDAAAAAA==&#10;" path="m,l50,50,101,1r50,50e" filled="f" strokecolor="#c93a3a" strokeweight=".2205mm">
                  <v:path arrowok="t" o:connecttype="custom" o:connectlocs="0,0;26283,26459;53092,529;79375,26988" o:connectangles="0,0,0,0"/>
                </v:shape>
                <v:shape id="Freeform 555" o:spid="_x0000_s1575" style="position:absolute;left:7064;top:45370;width:476;height:461;visibility:visible;mso-wrap-style:square;v-text-anchor:top" coordsize="88,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jd3MYA&#10;AADdAAAADwAAAGRycy9kb3ducmV2LnhtbERPS2vCQBC+F/wPywi91U1t8ZG6ihaEelA0Edrehuw0&#10;SZudDdlVY3+9Kwje5uN7zmTWmkocqXGlZQXPvQgEcWZ1ybmCfbp8GoFwHlljZZkUnMnBbNp5mGCs&#10;7Yl3dEx8LkIIuxgVFN7XsZQuK8ig69maOHA/tjHoA2xyqRs8hXBTyX4UDaTBkkNDgTW9F5T9JQej&#10;YJ6QXaTL782v/P/cnldf61eSY6Ueu+38DYSn1t/FN/eHDvNfBkO4fhNOkNM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8jd3MYAAADdAAAADwAAAAAAAAAAAAAAAACYAgAAZHJz&#10;L2Rvd25yZXYueG1sUEsFBgAAAAAEAAQA9QAAAIsDAAAAAA==&#10;" path="m88,44l87,54,81,70,69,82,53,88r-9,1l35,88,19,82,7,70,,54,,44,,35,7,19,19,7,35,r9,l53,,69,7,81,19r6,16l88,44xe" fillcolor="#999" stroked="f">
                  <v:path arrowok="t" o:connecttype="custom" o:connectlocs="47625,22760;47084,27933;43837,36210;37342,42417;28683,45521;23813,46038;18942,45521;10283,42417;3788,36210;0,27933;0,22760;0,18105;3788,9828;10283,3621;18942,0;23813,0;28683,0;37342,3621;43837,9828;47084,18105;47625,22760" o:connectangles="0,0,0,0,0,0,0,0,0,0,0,0,0,0,0,0,0,0,0,0,0"/>
                </v:shape>
                <v:shape id="Freeform 556" o:spid="_x0000_s1576" style="position:absolute;left:7286;top:45450;width:889;height:889;visibility:visible;mso-wrap-style:square;v-text-anchor:top" coordsize="169,1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bymMQA&#10;AADdAAAADwAAAGRycy9kb3ducmV2LnhtbESPQUvDQBCF74L/YRnBi9iNRorEbksrCMWbMXgesmMS&#10;zc5us2Ob/nvnIHib4b1575vVZg6jOdKUh8gO7hYFGOI2+oE7B837y+0jmCzIHsfI5OBMGTbry4sV&#10;Vj6e+I2OtXRGQzhX6KAXSZW1ue0pYF7ERKzaZ5wCiq5TZ/2EJw0Po70viqUNOLA29Jjouaf2u/4J&#10;DtKBSp/K3ccY6nYrXw+N3Lw2zl1fzdsnMEKz/Jv/rvde8cul4uo3OoJd/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SG8pjEAAAA3QAAAA8AAAAAAAAAAAAAAAAAmAIAAGRycy9k&#10;b3ducmV2LnhtbFBLBQYAAAAABAAEAPUAAACJAwAAAAA=&#10;" path="m154,38r9,15l169,85r-6,32l144,143r-13,11l116,161r-32,6l52,161,25,143,15,129,6,113,,81,6,50,25,23,38,13,53,5,85,r31,6l144,24r10,14xe" fillcolor="#c93a3a" stroked="f">
                  <v:path arrowok="t" o:connecttype="custom" o:connectlocs="81009,20229;85744,28214;88900,45249;85744,62283;75749,76124;68911,81980;61020,85706;44187,88900;27354,85706;13151,76124;7891,68671;3156,60154;0,43119;3156,26617;13151,12244;19989,6920;27880,2662;44713,0;61020,3194;75749,12776;81009,20229" o:connectangles="0,0,0,0,0,0,0,0,0,0,0,0,0,0,0,0,0,0,0,0,0"/>
                </v:shape>
                <v:shape id="Freeform 557" o:spid="_x0000_s1577" style="position:absolute;left:5365;top:43830;width:397;height:572;visibility:visible;mso-wrap-style:square;v-text-anchor:top" coordsize="75,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RWlMQA&#10;AADdAAAADwAAAGRycy9kb3ducmV2LnhtbERPzWoCMRC+F3yHMEJvmtVSq6tRRBGLB6GrDzAm4+62&#10;m8l2k+r69kYQepuP73dmi9ZW4kKNLx0rGPQTEMTamZJzBcfDpjcG4QOywcoxKbiRh8W88zLD1Lgr&#10;f9ElC7mIIexTVFCEUKdSel2QRd93NXHkzq6xGCJscmkavMZwW8lhkoykxZJjQ4E1rQrSP9mfVaAP&#10;H7/vendar8t80H5v99nK729KvXbb5RREoDb8i5/uTxPnv40m8PgmniD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EVpTEAAAA3QAAAA8AAAAAAAAAAAAAAAAAmAIAAGRycy9k&#10;b3ducmV2LnhtbFBLBQYAAAAABAAEAPUAAACJAwAAAAA=&#10;" path="m75,91r,2l75,94r,l75,95r,1l74,96r,1l74,97r-1,2l70,100r-2,1l64,104r-5,1l56,106r-7,1l44,107r-9,-1l26,104r-7,-4l12,94,6,86,4,78,,68,,56,1,43,4,32,8,22r4,-7l20,9,27,4,36,1,46,r5,1l54,1r5,2l63,4r2,1l69,6r3,3l73,10r1,l74,11r,l74,12r1,2l75,14r,1l75,16r,3l75,20r,l74,21r,1l74,22r-1,l73,22r-1,l69,21,68,20,64,17,60,16,57,14,52,12r-6,l40,14r-7,1l27,19r-3,5l20,30r-3,7l15,44r,10l15,64r2,8l20,79r4,6l27,89r6,4l40,95r6,l52,95r5,-1l62,91r2,-1l68,88r2,-2l72,85r1,l74,85r,l75,85r,1l75,86r,2l75,89r,2xe" fillcolor="#e98989" stroked="f">
                  <v:path arrowok="t" o:connecttype="custom" o:connectlocs="39688,49672;39688,50207;39688,51275;39159,51809;38630,52877;35984,53945;31221,56082;25929,57150;18521,56616;10054,53411;3175,45934;0,36320;529,22967;4233,11750;10583,4807;19050,534;26988,534;31221,1602;34396,2671;38100,4807;39159,5341;39159,5875;39688,7478;39688,8012;39688,10148;39688,10682;39159,11750;38630,11750;38100,11750;35984,10682;31750,8546;27517,6409;21167,7478;14288,10148;10583,16023;7938,23501;7938,34183;10583,42195;14288,47536;21167,50741;27517,50741;32809,48604;35984,47002;38100,45400;39159,45400;39688,45400;39688,45934;39688,47536" o:connectangles="0,0,0,0,0,0,0,0,0,0,0,0,0,0,0,0,0,0,0,0,0,0,0,0,0,0,0,0,0,0,0,0,0,0,0,0,0,0,0,0,0,0,0,0,0,0,0,0"/>
                </v:shape>
                <v:shape id="Freeform 558" o:spid="_x0000_s1578" style="position:absolute;left:5826;top:43830;width:492;height:572;visibility:visible;mso-wrap-style:square;v-text-anchor:top" coordsize="94,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bGnsQA&#10;AADdAAAADwAAAGRycy9kb3ducmV2LnhtbESPQWvDMAyF74P9B6PBbquzjG5dFqeMQqH0lnbQq4i1&#10;JDSWQ+w23r+vDoXdJN7Te5/KdXKDutIUes8GXhcZKOLG255bAz/H7csKVIjIFgfPZOCPAqyrx4cS&#10;C+tnrul6iK2SEA4FGuhiHAutQ9ORw7DwI7Fov35yGGWdWm0nnCXcDTrPsnftsGdp6HCkTUfN+XBx&#10;BsY6zun0ua0Jz5uUX3b7/LhEY56f0vcXqEgp/pvv1zsr+G8fwi/fyAi6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Gxp7EAAAA3QAAAA8AAAAAAAAAAAAAAAAAmAIAAGRycy9k&#10;b3ducmV2LnhtbFBLBQYAAAAABAAEAPUAAACJAwAAAAA=&#10;" path="m94,53l93,64,90,75,87,85r-5,8l75,99r-8,5l57,106r-11,1l35,106r-9,-2l18,100,11,94,7,86,3,76,2,67,,54,2,42,4,32,7,22r6,-7l19,9,27,4,37,1,48,,59,1r9,3l77,8r5,6l88,21r2,10l93,41r1,12xm79,53r,-9l77,37,75,30,72,24,68,19,62,15,56,12r-9,l39,12r-7,4l26,20r-3,5l19,31r-3,7l15,46r,7l15,62r1,8l19,78r2,6l26,89r5,4l39,95r8,l56,95r6,-2l68,88r4,-5l75,76r2,-7l79,62r,-9xe" fillcolor="#e98989" stroked="f">
                  <v:path arrowok="t" o:connecttype="custom" o:connectlocs="48689,34183;45548,45400;39266,52877;29842,56616;18324,56616;9424,53411;3665,45934;1047,35786;1047,22433;3665,11750;9947,4807;19371,534;30889,534;40313,4273;46072,11216;48689,21899;41360,28308;40313,19762;37695,12819;32460,8012;24607,6409;16753,8546;12041,13353;8377,20296;7853,28308;8377,37388;10994,44865;16230,49672;24607,50741;32460,49672;37695,44331;40313,36854;41360,28308" o:connectangles="0,0,0,0,0,0,0,0,0,0,0,0,0,0,0,0,0,0,0,0,0,0,0,0,0,0,0,0,0,0,0,0,0"/>
                  <o:lock v:ext="edit" verticies="t"/>
                </v:shape>
                <v:shape id="Freeform 559" o:spid="_x0000_s1579" style="position:absolute;left:6397;top:43830;width:492;height:572;visibility:visible;mso-wrap-style:square;v-text-anchor:top" coordsize="92,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jEXcIA&#10;AADdAAAADwAAAGRycy9kb3ducmV2LnhtbERPyWrDMBC9F/oPYgq9xbJTsuBGCSUQaBMwxEnugzVe&#10;qDVyLdV2/z4qFHqbx1tns5tMKwbqXWNZQRLFIIgLqxuuFFwvh9kahPPIGlvLpOCHHOy2jw8bTLUd&#10;+UxD7isRQtilqKD2vkuldEVNBl1kO+LAlbY36APsK6l7HEO4aeU8jpfSYMOhocaO9jUVn/m3UbDo&#10;vprEYPwxspfZnrPydDtKpZ6fprdXEJ4m/y/+c7/rMP9llcDvN+EEub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GMRdwgAAAN0AAAAPAAAAAAAAAAAAAAAAAJgCAABkcnMvZG93&#10;bnJldi54bWxQSwUGAAAAAAQABAD1AAAAhwMAAAAA&#10;" path="m92,53l91,64,89,75,86,85r-6,8l74,99r-9,5l57,106r-13,1l33,106r-8,-2l16,100,10,94,5,86,2,76,,67,,54,,42,2,32,6,22r5,-7l17,9,26,4,36,1,47,,58,1r8,3l75,8r6,6l86,21r4,10l91,41r1,12xm78,53r,-9l76,37,74,30,71,24,66,19,62,15,54,12r-8,l38,12r-7,4l26,20r-5,5l17,31r-1,7l15,46r-1,7l15,62r1,8l17,78r4,6l25,89r6,4l37,95r9,l54,95r6,-2l66,88r4,-5l74,76r2,-7l78,62r,-9xe" fillcolor="#e98989" stroked="f">
                  <v:path arrowok="t" o:connecttype="custom" o:connectlocs="48678,34183;46003,45400;39584,52877;30491,56616;17652,56616;8559,53411;2675,45934;0,35786;0,22433;3210,11750;9094,4807;19257,534;31026,534;40119,4273;46003,11216;48678,21899;41724,28308;40654,19762;37980,12819;33165,8012;24607,6409;16583,8546;11233,13353;8559,20296;7489,28308;8559,37388;11233,44865;16583,49672;24607,50741;32095,49672;37445,44331;40654,36854;41724,28308" o:connectangles="0,0,0,0,0,0,0,0,0,0,0,0,0,0,0,0,0,0,0,0,0,0,0,0,0,0,0,0,0,0,0,0,0"/>
                  <o:lock v:ext="edit" verticies="t"/>
                </v:shape>
                <v:shape id="Freeform 560" o:spid="_x0000_s1580" style="position:absolute;left:7016;top:43830;width:381;height:556;visibility:visible;mso-wrap-style:square;v-text-anchor:top" coordsize="73,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zCXcQA&#10;AADdAAAADwAAAGRycy9kb3ducmV2LnhtbERPTWvCQBC9C/6HZYTemo0ptBJdpWiF0lMbRfA2Zsck&#10;NjsbdldN++u7BcHbPN7nzBa9acWFnG8sKxgnKQji0uqGKwXbzfpxAsIHZI2tZVLwQx4W8+Fghrm2&#10;V/6iSxEqEUPY56igDqHLpfRlTQZ9YjviyB2tMxgidJXUDq8x3LQyS9NnabDh2FBjR8uayu/ibBSY&#10;j/Uh263K4H/daZm9fZ4PxZ6Uehj1r1MQgfpwF9/c7zrOf3rJ4P+beIK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wswl3EAAAA3QAAAA8AAAAAAAAAAAAAAAAAmAIAAGRycy9k&#10;b3ducmV2LnhtbFBLBQYAAAAABAAEAPUAAACJAwAAAAA=&#10;" path="m73,103r,1l73,104r,l72,105r-1,l70,105r-2,l67,105r-2,l64,105r-2,l61,105r,-1l60,104r,l60,103r,-46l13,57r,46l13,104r-1,l12,104r,1l11,105r-2,l8,105r-2,l4,105r-2,l1,105r,l,104r,l,104r,-1l,3r,l,2r,l1,2,1,,2,,4,,6,,8,,9,r2,l12,2r,l12,2r1,1l13,3r,42l60,45,60,3r,l60,2r1,l61,2,62,r2,l65,r2,l68,r2,l71,r1,2l73,2r,l73,3r,l73,103xe" fillcolor="#e98989" stroked="f">
                  <v:path arrowok="t" o:connecttype="custom" o:connectlocs="38100,55034;38100,55034;37056,55563;35490,55563;33925,55563;32359,55563;31837,55034;31315,55034;31315,30163;6785,54505;6263,55034;6263,55563;4697,55563;3132,55563;1044,55563;522,55563;0,55034;0,54505;0,1588;0,1058;522,0;2088,0;4175,0;5741,0;6263,1058;6785,1588;6785,23813;31315,1588;31315,1058;31837,1058;33403,0;34968,0;36534,0;37578,1058;38100,1058;38100,1588" o:connectangles="0,0,0,0,0,0,0,0,0,0,0,0,0,0,0,0,0,0,0,0,0,0,0,0,0,0,0,0,0,0,0,0,0,0,0,0"/>
                </v:shape>
                <v:shape id="Freeform 561" o:spid="_x0000_s1581" style="position:absolute;left:4445;top:43656;width:793;height:254;visibility:visible;mso-wrap-style:square;v-text-anchor:top" coordsize="151,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x+B8MA&#10;AADdAAAADwAAAGRycy9kb3ducmV2LnhtbERPTWvCQBC9C/0PyxR6042VpiV1FVtaEG+aHHocsmMS&#10;zc6G3W2S+uu7guBtHu9zluvRtKIn5xvLCuazBARxaXXDlYIi/56+gfABWWNrmRT8kYf16mGyxEzb&#10;gffUH0IlYgj7DBXUIXSZlL6syaCf2Y44ckfrDIYIXSW1wyGGm1Y+J0kqDTYcG2rs6LOm8nz4NQqO&#10;BZ2GlwQ3Jv04yZ/O5fy1uyj19Dhu3kEEGsNdfHNvdZy/eF3A9Zt4gl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ox+B8MAAADdAAAADwAAAAAAAAAAAAAAAACYAgAAZHJzL2Rv&#10;d25yZXYueG1sUEsFBgAAAAAEAAQA9QAAAIgDAAAAAA==&#10;" path="m,l51,49,101,r50,50e" filled="f" strokecolor="#e98989" strokeweight=".2205mm">
                  <v:path arrowok="t" o:connecttype="custom" o:connectlocs="0,0;26809,24892;53092,0;79375,25400" o:connectangles="0,0,0,0"/>
                </v:shape>
                <v:shape id="Freeform 562" o:spid="_x0000_s1582" style="position:absolute;left:3397;top:43148;width:476;height:476;visibility:visible;mso-wrap-style:square;v-text-anchor:top" coordsize="90,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diDMQA&#10;AADdAAAADwAAAGRycy9kb3ducmV2LnhtbERP22oCMRB9L/QfwhT6VrO1orIaReoFEUTctvR12Iyb&#10;bTeTZRN1/XsjCL7N4VxnPG1tJU7U+NKxgvdOAoI4d7rkQsH31/JtCMIHZI2VY1JwIQ/TyfPTGFPt&#10;zrynUxYKEUPYp6jAhFCnUvrckEXfcTVx5A6usRgibAqpGzzHcFvJbpL0pcWSY4PBmj4N5f/Z0SrY&#10;rPvbvz3Ns8Vu9Tu7DBfByB+t1OtLOxuBCNSGh/juXus4/2PQg9s38QQ5u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nYgzEAAAA3QAAAA8AAAAAAAAAAAAAAAAAmAIAAGRycy9k&#10;b3ducmV2LnhtbFBLBQYAAAAABAAEAPUAAACJAwAAAAA=&#10;" path="m90,45r-1,9l83,70,70,82,54,90r-8,l36,90,20,82,8,70,1,54,,45,1,35,8,19,20,7,36,1,46,r8,1l70,7,83,19r6,16l90,45xe" fillcolor="#999" stroked="f">
                  <v:path arrowok="t" o:connecttype="custom" o:connectlocs="47625,23813;47096,28575;43921,37042;37042,43392;28575,47625;24342,47625;19050,47625;10583,43392;4233,37042;529,28575;0,23813;529,18521;4233,10054;10583,3704;19050,529;24342,0;28575,529;37042,3704;43921,10054;47096,18521;47625,23813" o:connectangles="0,0,0,0,0,0,0,0,0,0,0,0,0,0,0,0,0,0,0,0,0"/>
                </v:shape>
                <v:shape id="Freeform 563" o:spid="_x0000_s1583" style="position:absolute;left:3619;top:43227;width:889;height:905;visibility:visible;mso-wrap-style:square;v-text-anchor:top" coordsize="169,1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5UlMIA&#10;AADdAAAADwAAAGRycy9kb3ducmV2LnhtbERPTYvCMBC9C/6HMII3TVVWpRplWVjsYUFWPXgcmrGt&#10;NpNsE23332+EBW/zeJ+z3namFg9qfGVZwWScgCDOra64UHA6fo6WIHxA1lhbJgW/5GG76ffWmGrb&#10;8jc9DqEQMYR9igrKEFwqpc9LMujH1hFH7mIbgyHCppC6wTaGm1pOk2QuDVYcG0p09FFSfjvcjYJ9&#10;dTxf5z/c0peb7s4Os9rbTKnhoHtfgQjUhZf4353pOH+2eIPnN/EEuf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blSUwgAAAN0AAAAPAAAAAAAAAAAAAAAAAJgCAABkcnMvZG93&#10;bnJldi54bWxQSwUGAAAAAAQABAD1AAAAhwMAAAAA&#10;" path="m154,39r9,15l169,86r-6,31l144,144r-13,10l116,162r-32,7l52,161,25,143,14,129,5,114,,82,6,52,23,24,37,13,52,6,84,r32,7l143,26r11,13xe" fillcolor="#e98989" stroked="f">
                  <v:path arrowok="t" o:connecttype="custom" o:connectlocs="81009,20882;85744,28913;88900,46047;85744,62646;75749,77102;68911,82457;61020,86740;44187,90488;27354,86205;13151,76567;7364,69071;2630,61039;0,43905;3156,27842;12099,12850;19463,6961;27354,3213;44187,0;61020,3748;75223,13921;81009,20882" o:connectangles="0,0,0,0,0,0,0,0,0,0,0,0,0,0,0,0,0,0,0,0,0"/>
                </v:shape>
                <v:shape id="Freeform 564" o:spid="_x0000_s1584" style="position:absolute;left:3921;top:45513;width:397;height:556;visibility:visible;mso-wrap-style:square;v-text-anchor:top" coordsize="75,1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gk8MA&#10;AADdAAAADwAAAGRycy9kb3ducmV2LnhtbERPTYvCMBC9C/6HMMLeNNUFV6tRRHTZ42pF8DY0Y1ts&#10;JrGJtvvvNwsL3ubxPme57kwtntT4yrKC8SgBQZxbXXGh4JTthzMQPiBrrC2Tgh/ysF71e0tMtW35&#10;QM9jKEQMYZ+igjIEl0rp85IM+pF1xJG72sZgiLAppG6wjeGmlpMkmUqDFceGEh1tS8pvx4dRcHbZ&#10;9/V0LzBvDxc3nj3O2W7+qdTboNssQATqwkv87/7Scf77xxT+vo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Ugk8MAAADdAAAADwAAAAAAAAAAAAAAAACYAgAAZHJzL2Rv&#10;d25yZXYueG1sUEsFBgAAAAAEAAQA9QAAAIgDAAAAAA==&#10;" path="m75,90r,1l75,92r,1l75,95r,l75,96r-1,l74,97r-2,1l70,100r-3,1l64,102r-4,3l55,105r-5,1l44,106r-10,l26,103,18,98,12,93,7,86,3,76,1,66,,54,1,42,3,32,7,22r6,-7l19,8,27,4,35,1,45,r5,l54,1r5,l63,2r3,3l69,6r2,1l72,8r2,2l74,10r,1l75,12r,l75,13r,2l75,16r,1l75,18r,2l75,21r-1,l74,22r,l72,22r-1,l69,21,67,18,64,17,61,15,56,13,51,12r-6,l39,12r-6,3l28,18r-5,5l19,28r-2,8l16,44,14,54r2,9l17,71r2,8l23,84r4,5l33,91r6,2l47,93r4,l56,92r5,-1l65,90r2,-3l70,86r2,-1l74,84r,1l74,85r1,l75,85r,1l75,87r,2l75,90xe" fillcolor="#e98989" stroked="f">
                  <v:path arrowok="t" o:connecttype="custom" o:connectlocs="39688,47700;39688,48749;39688,49797;39159,50321;38100,51370;35455,52942;31750,55039;26459,55563;17992,55563;9525,51370;3704,45079;529,34596;529,22016;3704,11532;10054,4193;18521,524;26459,0;31221,524;34925,2621;37571,3669;39159,5242;39159,5766;39688,6290;39688,7863;39688,8911;39688,10484;39159,11008;39159,11532;37571,11532;35455,9435;32280,7863;26988,6290;20638,6290;14817,9435;10054,14677;8467,23064;8467,33023;10054,41410;14288,46652;20638,48749;26988,48749;32280,47700;35455,45604;38100,44555;39159,44555;39688,44555;39688,45079;39688,46652" o:connectangles="0,0,0,0,0,0,0,0,0,0,0,0,0,0,0,0,0,0,0,0,0,0,0,0,0,0,0,0,0,0,0,0,0,0,0,0,0,0,0,0,0,0,0,0,0,0,0,0"/>
                </v:shape>
                <v:shape id="Freeform 565" o:spid="_x0000_s1585" style="position:absolute;left:4381;top:45513;width:492;height:572;visibility:visible;mso-wrap-style:square;v-text-anchor:top" coordsize="94,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9e6sIA&#10;AADdAAAADwAAAGRycy9kb3ducmV2LnhtbERPTWvCQBC9F/wPywi9NRtTbNrUNYggSG/RQq9DdpoE&#10;s7Mhuybrv3cLQm/zeJ+zKYPpxUSj6ywrWCUpCOLa6o4bBd/nw8s7COeRNfaWScGNHJTbxdMGC21n&#10;rmg6+UbEEHYFKmi9HwopXd2SQZfYgThyv3Y06CMcG6lHnGO46WWWpm/SYMexocWB9i3Vl9PVKBgq&#10;P4efj0NFeNmH7Hr8ys5rVOp5GXafIDwF/y9+uI86zn/Nc/j7Jp4gt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L17qwgAAAN0AAAAPAAAAAAAAAAAAAAAAAJgCAABkcnMvZG93&#10;bnJldi54bWxQSwUGAAAAAAQABAD1AAAAhwMAAAAA&#10;" path="m94,52l92,64,90,75r-3,9l81,92r-6,6l66,103r-9,3l46,107,34,106r-8,-3l17,98,11,93,6,86,4,76,1,66,,54,1,42,4,32,7,22r5,-7l18,7,27,4,37,,48,,59,r9,4l76,7r6,6l87,21r3,8l92,39r2,13xm79,53r,-9l78,37,75,29,71,23,68,18,63,15,55,12,47,11r-9,1l32,15r-6,3l22,23r-4,6l17,37r-2,7l15,53r,8l16,70r2,7l22,82r4,7l31,91r7,2l47,95r8,-2l62,91r6,-4l71,82r4,-6l78,69r1,-8l79,53xe" fillcolor="#e98989" stroked="f">
                  <v:path arrowok="t" o:connecttype="custom" o:connectlocs="48166,34183;45548,44865;39266,52343;29842,56616;17800,56616;8900,52343;3141,45934;524,35251;524,22433;3665,11750;9424,3739;19371,0;30889,0;39789,3739;45548,11216;48166,20830;41360,28308;40836,19762;37172,12285;32983,8012;24607,5875;16753,8012;11518,12285;8900,19762;7853,28308;8377,37388;11518,43797;16230,48604;24607,50741;32460,48604;37172,43797;40836,36854;41360,28308" o:connectangles="0,0,0,0,0,0,0,0,0,0,0,0,0,0,0,0,0,0,0,0,0,0,0,0,0,0,0,0,0,0,0,0,0"/>
                  <o:lock v:ext="edit" verticies="t"/>
                </v:shape>
                <v:shape id="Freeform 566" o:spid="_x0000_s1586" style="position:absolute;left:4953;top:45513;width:492;height:572;visibility:visible;mso-wrap-style:square;v-text-anchor:top" coordsize="92,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JtwMQA&#10;AADdAAAADwAAAGRycy9kb3ducmV2LnhtbESPQWvCQBCF7wX/wzKCt7qxpSrRVUQoVAuCUe9DdkyC&#10;2dk0uzXx33cOBW8zvDfvfbNc965Wd2pD5dnAZJyAIs69rbgwcD59vs5BhYhssfZMBh4UYL0avCwx&#10;tb7jI92zWCgJ4ZCigTLGJtU65CU5DGPfEIt29a3DKGtbaNtiJ+Gu1m9JMtUOK5aGEhvalpTfsl9n&#10;4KP5qSYOk13HUR+2fLh+X/bamNGw3yxARerj0/x//WUF/30muPKNjK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QibcDEAAAA3QAAAA8AAAAAAAAAAAAAAAAAmAIAAGRycy9k&#10;b3ducmV2LnhtbFBLBQYAAAAABAAEAPUAAACJAwAAAAA=&#10;" path="m92,52r,12l89,75r-3,9l80,92r-7,6l65,103r-9,3l45,107,33,106r-9,-3l17,98,11,93,4,86,2,76,,66,,54,,42,2,32,6,22r5,-7l18,7,25,4,35,,46,,57,r9,4l75,7r6,6l86,21r3,8l92,39r,13xm77,53r,-9l76,37,73,29,71,23,66,18,61,15,54,12,46,11r-8,1l30,15r-5,3l20,23r-3,6l16,37r-2,7l14,53r,8l16,70r1,7l20,82r4,7l30,91r6,2l45,95r9,-2l60,91r6,-4l71,82r2,-6l76,69r1,-8l77,53xe" fillcolor="#e98989" stroked="f">
                  <v:path arrowok="t" o:connecttype="custom" o:connectlocs="49213,34183;46003,44865;39049,52343;29956,56616;17652,56616;9094,52343;2140,45934;0,35251;0,22433;3210,11750;9629,3739;18722,0;30491,0;40119,3739;46003,11216;49213,20830;41189,28308;40654,19762;37980,12285;32630,8012;24607,5875;16048,8012;10698,12285;8559,19762;7489,28308;8559,37388;10698,43797;16048,48604;24072,50741;32095,48604;37980,43797;40654,36854;41189,28308" o:connectangles="0,0,0,0,0,0,0,0,0,0,0,0,0,0,0,0,0,0,0,0,0,0,0,0,0,0,0,0,0,0,0,0,0"/>
                  <o:lock v:ext="edit" verticies="t"/>
                </v:shape>
                <v:shape id="Freeform 567" o:spid="_x0000_s1587" style="position:absolute;left:5556;top:45513;width:397;height:556;visibility:visible;mso-wrap-style:square;v-text-anchor:top" coordsize="74,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h2AMMA&#10;AADdAAAADwAAAGRycy9kb3ducmV2LnhtbERP32vCMBB+H/g/hBP2NlMnOK2m4jYGgz0Mq4KPR3Nt&#10;is2lJFG7/34ZDHy7j+/nrTeD7cSVfGgdK5hOMhDEldMtNwoO+4+nBYgQkTV2jknBDwXYFKOHNeba&#10;3XhH1zI2IoVwyFGBibHPpQyVIYth4nrixNXOW4wJ+kZqj7cUbjv5nGVzabHl1GCwpzdD1bm8WAW2&#10;bY7mtPieoc/ev+rXC1LJc6Uex8N2BSLSEO/if/enTvNnL0v4+yadI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h2AMMAAADdAAAADwAAAAAAAAAAAAAAAACYAgAAZHJzL2Rv&#10;d25yZXYueG1sUEsFBgAAAAAEAAQA9QAAAIgDAAAAAA==&#10;" path="m74,102r,l74,104r,l73,104r,l70,105r-1,l68,105r-3,l64,105r-1,-1l62,104r,l62,104r-2,-2l60,102r,-46l14,56r,46l14,102r,2l12,104r,l11,104r-1,1l9,105r-3,l5,105r-1,l3,104r-2,l,104r,l,102r,l,3,,1r,l,1,1,,3,,4,,5,,6,,9,r1,l11,r1,l12,1r2,l14,1r,2l14,44r46,l60,3r,-2l62,1r,l62,r1,l64,r1,l68,r1,l70,r3,l73,r1,1l74,1r,l74,3r,99xe" fillcolor="#e98989" stroked="f">
                  <v:path arrowok="t" o:connecttype="custom" o:connectlocs="39688,53975;39688,55034;39152,55034;37006,55563;34861,55563;33788,55034;33252,55034;32179,53975;32179,29634;7509,53975;7509,55034;6436,55034;5363,55563;3218,55563;2145,55563;536,55034;0,55034;0,53975;0,529;0,529;1609,0;2682,0;4827,0;5900,0;6436,529;7509,529;7509,23284;32179,1588;33252,529;33252,0;34325,0;36470,0;37543,0;39152,0;39688,529;39688,1588" o:connectangles="0,0,0,0,0,0,0,0,0,0,0,0,0,0,0,0,0,0,0,0,0,0,0,0,0,0,0,0,0,0,0,0,0,0,0,0"/>
                </v:shape>
                <v:shape id="Freeform 568" o:spid="_x0000_s1588" style="position:absolute;left:3000;top:45323;width:794;height:270;visibility:visible;mso-wrap-style:square;v-text-anchor:top" coordsize="151,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LN8cA&#10;AADdAAAADwAAAGRycy9kb3ducmV2LnhtbESPQWsCMRCF74X+hzAFbzWrgpWtUURp6aGUavsDpptx&#10;dzGZLElWV39951DobYb35r1vluvBO3WmmNrABibjAhRxFWzLtYHvr5fHBaiUkS26wGTgSgnWq/u7&#10;JZY2XHhP50OulYRwKtFAk3NXap2qhjymceiIRTuG6DHLGmttI14k3Ds9LYq59tiyNDTY0bah6nTo&#10;vYHXTze9Tbr5x62//uxO3Ee3f38yZvQwbJ5BZRryv/nv+s0K/mwh/PKNjK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mKSzfHAAAA3QAAAA8AAAAAAAAAAAAAAAAAmAIAAGRy&#10;cy9kb3ducmV2LnhtbFBLBQYAAAAABAAEAPUAAACMAwAAAAA=&#10;" path="m,l50,51,101,1r50,51e" filled="f" strokecolor="#e98989" strokeweight=".2205mm">
                  <v:path arrowok="t" o:connecttype="custom" o:connectlocs="0,0;26283,26469;53092,519;79375,26988" o:connectangles="0,0,0,0"/>
                </v:shape>
                <v:shape id="Freeform 569" o:spid="_x0000_s1589" style="position:absolute;left:1920;top:44735;width:477;height:477;visibility:visible;mso-wrap-style:square;v-text-anchor:top" coordsize="89,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s1rsUA&#10;AADdAAAADwAAAGRycy9kb3ducmV2LnhtbERPTWvCQBC9F/wPywi9mU0q2JC6ShAsuXjQtqC3MTtN&#10;0mZnQ3Y1qb++WxB6m8f7nOV6NK24Uu8aywqSKAZBXFrdcKXg/W07S0E4j6yxtUwKfsjBejV5WGKm&#10;7cB7uh58JUIIuwwV1N53mZSurMmgi2xHHLhP2xv0AfaV1D0OIdy08imOF9Jgw6Ghxo42NZXfh4tR&#10;cDwXybn7WNzk1869PtNpGJpdrtTjdMxfQHga/b/47i50mD9PE/j7Jpw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uzWuxQAAAN0AAAAPAAAAAAAAAAAAAAAAAJgCAABkcnMv&#10;ZG93bnJldi54bWxQSwUGAAAAAAQABAD1AAAAigMAAAAA&#10;" path="m89,46r,8l81,70,69,83,53,90r-9,l36,90,20,83,7,70,1,54,,46,1,36,7,20,20,7,36,1,44,r9,1l69,7,81,20r8,16l89,46xe" fillcolor="#999" stroked="f">
                  <v:path arrowok="t" o:connecttype="custom" o:connectlocs="47625,24342;47625,28575;43344,37042;36923,43921;28361,47625;23545,47625;19264,47625;10702,43921;3746,37042;535,28575;0,24342;535,19050;3746,10583;10702,3704;19264,529;23545,0;28361,529;36923,3704;43344,10583;47625,19050;47625,24342" o:connectangles="0,0,0,0,0,0,0,0,0,0,0,0,0,0,0,0,0,0,0,0,0"/>
                </v:shape>
                <v:shape id="Freeform 570" o:spid="_x0000_s1590" style="position:absolute;left:2143;top:44815;width:889;height:905;visibility:visible;mso-wrap-style:square;v-text-anchor:top" coordsize="169,1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K8x8EA&#10;AADdAAAADwAAAGRycy9kb3ducmV2LnhtbERPTYvCMBC9L/gfwgh7W1MriHSNIoLYgyCre/A4NGNb&#10;bSaxibb7782C4G0e73Pmy9404kGtry0rGI8SEMSF1TWXCn6Pm68ZCB+QNTaWScEfeVguBh9zzLTt&#10;+Iceh1CKGMI+QwVVCC6T0hcVGfQj64gjd7atwRBhW0rdYhfDTSPTJJlKgzXHhgodrSsqroe7UbCv&#10;j6fL9MYd7Vy6PTnMG29zpT6H/eobRKA+vMUvd67j/Mkshf9v4gly8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FSvMfBAAAA3QAAAA8AAAAAAAAAAAAAAAAAmAIAAGRycy9kb3du&#10;cmV2LnhtbFBLBQYAAAAABAAEAPUAAACGAwAAAAA=&#10;" path="m154,40r9,15l169,87r-6,30l146,144r-14,10l116,163r-32,6l53,162,26,143,15,130,7,115,,83,7,52,25,25,39,14,53,6,85,r32,8l145,25r9,15xe" fillcolor="#e98989" stroked="f">
                  <v:path arrowok="t" o:connecttype="custom" o:connectlocs="81009,21417;85744,29449;88900,46583;85744,62646;76801,77102;69437,82457;61020,87275;44187,90488;27880,86740;13677,76567;7891,69606;3682,61575;0,44441;3682,27842;13151,13386;20515,7496;27880,3213;44713,0;61546,4283;76275,13386;81009,21417" o:connectangles="0,0,0,0,0,0,0,0,0,0,0,0,0,0,0,0,0,0,0,0,0"/>
                </v:shape>
                <v:shape id="Freeform 571" o:spid="_x0000_s1591" style="position:absolute;left:2047;top:18684;width:1350;height:4239;visibility:visible;mso-wrap-style:square;v-text-anchor:top" coordsize="255,8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WH1MQA&#10;AADdAAAADwAAAGRycy9kb3ducmV2LnhtbERPTWvCQBC9C/6HZQq9SN0YpQ2pa5CI4E1qhdLbNDtN&#10;0mZnw+5W4793C4K3ebzPWRaD6cSJnG8tK5hNExDEldUt1wqO79unDIQPyBo7y6TgQh6K1Xi0xFzb&#10;M7/R6RBqEUPY56igCaHPpfRVQwb91PbEkfu2zmCI0NVSOzzHcNPJNEmepcGWY0ODPZUNVb+HP6Og&#10;TMvN8eWy+Kx+5Efpki85ybK9Uo8Pw/oVRKAh3MU3907H+fNsDv/fxBPk6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j1h9TEAAAA3QAAAA8AAAAAAAAAAAAAAAAAmAIAAGRycy9k&#10;b3ducmV2LnhtbFBLBQYAAAAABAAEAPUAAACJAwAAAAA=&#10;" path="m255,803l212,766,143,684,91,597,53,503,27,402,11,295,,123,,e" filled="f" strokecolor="#bebebe" strokeweight=".57328mm">
                  <v:path arrowok="t" o:connecttype="custom" o:connectlocs="134938,423863;112184,404333;75671,361049;48154,315126;28046,265508;14288,212195;5821,155716;0,64925;0,0" o:connectangles="0,0,0,0,0,0,0,0,0"/>
                </v:shape>
                <v:shape id="Freeform 572" o:spid="_x0000_s1592" style="position:absolute;left:1539;top:18399;width:1016;height:1381;visibility:visible;mso-wrap-style:square;v-text-anchor:top" coordsize="190,2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dLLsMA&#10;AADdAAAADwAAAGRycy9kb3ducmV2LnhtbERPTWvCQBC9C/0PyxS86aatFIluQrFIBXtQWzwP2TFJ&#10;m52Nu5sY/31XKHibx/ucZT6YRvTkfG1ZwdM0AUFcWF1zqeD7az2Zg/ABWWNjmRRcyUOePYyWmGp7&#10;4T31h1CKGMI+RQVVCG0qpS8qMuintiWO3Mk6gyFCV0rt8BLDTSOfk+RVGqw5NlTY0qqi4vfQGQVu&#10;6/32bH923Ufbvx9X7oTdp1Rq/Di8LUAEGsJd/O/e6Dj/ZT6D2zfxBJn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HdLLsMAAADdAAAADwAAAAAAAAAAAAAAAACYAgAAZHJzL2Rv&#10;d25yZXYueG1sUEsFBgAAAAAEAAQA9QAAAIgDAAAAAA==&#10;" path="m,259l95,r95,257l168,244,120,228r-49,l21,244,,259xe" fillcolor="#bebebe" strokecolor="#bebebe" strokeweight=".2205mm">
                  <v:path arrowok="t" o:connecttype="custom" o:connectlocs="0,138113;50800,0;101600,137046;89836,130114;64168,121582;37966,121582;11229,130114;0,138113" o:connectangles="0,0,0,0,0,0,0,0"/>
                </v:shape>
                <v:line id="Line 573" o:spid="_x0000_s1593" style="position:absolute;flip:y;visibility:visible;mso-wrap-style:square" from="36845,9652" to="38338,96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1dc2MUAAADdAAAADwAAAGRycy9kb3ducmV2LnhtbERPTWvCQBC9F/oflil4010bqhJdJRQK&#10;IpTS6EFvQ3ZMotnZNLtq2l/fLQi9zeN9zmLV20ZcqfO1Yw3jkQJBXDhTc6lht30bzkD4gGywcUwa&#10;vsnDavn4sMDUuBt/0jUPpYgh7FPUUIXQplL6oiKLfuRa4sgdXWcxRNiV0nR4i+G2kc9KTaTFmmND&#10;hS29VlSc84vV8NF+qcP7j5rm2WnfJLv+mGwyqfXgqc/mIAL14V98d69NnJ/MXuDvm3iCXP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1dc2MUAAADdAAAADwAAAAAAAAAA&#10;AAAAAAChAgAAZHJzL2Rvd25yZXYueG1sUEsFBgAAAAAEAAQA+QAAAJMDAAAAAA==&#10;" strokecolor="#bebebe" strokeweight=".57328mm"/>
                <v:shape id="Freeform 574" o:spid="_x0000_s1594" style="position:absolute;left:37242;top:9175;width:1366;height:1000;visibility:visible;mso-wrap-style:square;v-text-anchor:top" coordsize="260,1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blJMQA&#10;AADdAAAADwAAAGRycy9kb3ducmV2LnhtbERPTWuDQBC9F/Iflgn0VtdEKmKzCaUk4KEXk0ByHNyp&#10;St1Z427V9td3C4Xc5vE+Z7ObTSdGGlxrWcEqikEQV1a3XCs4nw5PGQjnkTV2lknBNznYbRcPG8y1&#10;nbik8ehrEULY5aig8b7PpXRVQwZdZHviwH3YwaAPcKilHnAK4aaT6zhOpcGWQ0ODPb01VH0ev4yC&#10;Yjrsr+/P5XpOfm52lOmliveJUo/L+fUFhKfZ38X/7kKH+UmWwt834QS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u25STEAAAA3QAAAA8AAAAAAAAAAAAAAAAAmAIAAGRycy9k&#10;b3ducmV2LnhtbFBLBQYAAAAABAAEAPUAAACJAwAAAAA=&#10;" path="m,l260,89,4,190,17,168,32,120,31,70,15,22,,xe" fillcolor="#bebebe" strokecolor="#bebebe" strokeweight=".2205mm">
                  <v:path arrowok="t" o:connecttype="custom" o:connectlocs="0,0;136525,46848;2100,100013;8927,88433;16803,63166;16278,36847;7876,11580;0,0" o:connectangles="0,0,0,0,0,0,0,0"/>
                </v:shape>
                <v:shape id="Freeform 575" o:spid="_x0000_s1595" style="position:absolute;left:36147;top:5937;width:635;height:7461;visibility:visible;mso-wrap-style:square;v-text-anchor:top" coordsize="120,14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mpQsMA&#10;AADdAAAADwAAAGRycy9kb3ducmV2LnhtbERPS2vCQBC+F/wPywi91Y0VE4muIgXFk1Lr4zpmxySY&#10;nQ27W03/fVco9DYf33Nmi8404k7O15YVDAcJCOLC6ppLBYev1dsEhA/IGhvLpOCHPCzmvZcZ5to+&#10;+JPu+1CKGMI+RwVVCG0upS8qMugHtiWO3NU6gyFCV0rt8BHDTSPfkySVBmuODRW29FFRcdt/GwVJ&#10;qrPLdnfarluJmVunx/N4eVTqtd8tpyACdeFf/Ofe6Dh/NMng+U08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VmpQsMAAADdAAAADwAAAAAAAAAAAAAAAACYAgAAZHJzL2Rv&#10;d25yZXYueG1sUEsFBgAAAAAEAAQA9QAAAIgDAAAAAA==&#10;" path="m,1411r120,l120,,7,e" filled="f" strokecolor="#bebebe" strokeweight="1.75pt">
                  <v:path arrowok="t" o:connecttype="custom" o:connectlocs="0,746125;63500,746125;63500,0;3704,0" o:connectangles="0,0,0,0"/>
                </v:shape>
                <v:shape id="Freeform 576" o:spid="_x0000_s1596" style="position:absolute;left:9985;top:15097;width:1079;height:1079;visibility:visible;mso-wrap-style:square;v-text-anchor:top" coordsize="206,2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6TUacUA&#10;AADdAAAADwAAAGRycy9kb3ducmV2LnhtbESPT0sDMRDF74LfIYzgzWarUMratJRK/XOSbtXzsJkm&#10;SzeTJYnb9ds7B8HbDO/Ne79ZbabQq5FS7iIbmM8qUMRttB07Ax/H/d0SVC7IFvvIZOCHMmzW11cr&#10;rG288IHGpjglIZxrNOBLGWqtc+spYJ7FgVi0U0wBi6zJaZvwIuGh1/dVtdABO5YGjwPtPLXn5jsY&#10;WBya8enl+fT17t/2yX26stv21pjbm2n7CKrQVP7Nf9evVvAfloIr38gIe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pNRpxQAAAN0AAAAPAAAAAAAAAAAAAAAAAJgCAABkcnMv&#10;ZG93bnJldi54bWxQSwUGAAAAAAQABAD1AAAAigMAAAAA&#10;" path="m206,104r-1,21l189,162r-29,27l123,205r-21,1l81,205,44,189,17,162,1,125,,104,1,83,17,46,44,18,81,2,102,r21,2l160,18r29,28l205,83r1,21xe" fillcolor="#decd87" stroked="f">
                  <v:path arrowok="t" o:connecttype="custom" o:connectlocs="107950,54499;107426,65504;99042,84893;83845,99042;64456,107426;53451,107950;42446,107426;23057,99042;8908,84893;524,65504;0,54499;524,43494;8908,24105;23057,9433;42446,1048;53451,0;64456,1048;83845,9433;99042,24105;107426,43494;107950,54499" o:connectangles="0,0,0,0,0,0,0,0,0,0,0,0,0,0,0,0,0,0,0,0,0"/>
                </v:shape>
                <v:shape id="Freeform 577" o:spid="_x0000_s1597" style="position:absolute;left:10795;top:13620;width:2032;height:1715;visibility:visible;mso-wrap-style:square;v-text-anchor:top" coordsize="384,3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1WGkMUA&#10;AADdAAAADwAAAGRycy9kb3ducmV2LnhtbERPTWvCQBC9C/0PyxS8SN1YwWqajZTSiIeKVCu5Dtlp&#10;kjY7G7Krxn/vFgRv83ifkyx704gTda62rGAyjkAQF1bXXCr43mdPcxDOI2tsLJOCCzlYpg+DBGNt&#10;z/xFp50vRQhhF6OCyvs2ltIVFRl0Y9sSB+7HdgZ9gF0pdYfnEG4a+RxFM2mw5tBQYUvvFRV/u6NR&#10;8PI5m9hRnpvs47fZr4s8W203B6WGj/3bKwhPvb+Lb+61DvOn8wX8fxNOkO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VYaQxQAAAN0AAAAPAAAAAAAAAAAAAAAAAJgCAABkcnMv&#10;ZG93bnJldi54bWxQSwUGAAAAAAQABAD1AAAAigMAAAAA&#10;" path="m7,324l5,315,,271,5,242r9,-9l24,228r23,3l74,242r23,5l107,242r6,-7l113,210r-5,-25l107,161r6,-7l122,149r22,5l169,164r23,5l201,165r7,-7l209,135r-4,-27l206,85r8,-8l224,74r22,6l271,91r21,5l301,91r6,-9l306,59,298,33r,-22l304,4,315,r25,5l377,25r7,6e" filled="f" strokecolor="#decd87" strokeweight=".48508mm">
                  <v:path arrowok="t" o:connecttype="custom" o:connectlocs="3704,171450;2646,166688;0,143404;2646,128058;7408,123296;12700,120650;24871,122237;39158,128058;51329,130704;56621,128058;59796,124354;59796,111125;57150,97896;56621,85196;59796,81492;64558,78846;76200,81492;89429,86783;101600,89429;106362,87313;110067,83608;110596,71438;108479,57150;109008,44979;113242,40746;118533,39158;130175,42333;143404,48154;154517,50800;159279,48154;162454,43392;161925,31221;157692,17463;157692,5821;160867,2117;166688,0;179917,2646;199496,13229;203200,16404" o:connectangles="0,0,0,0,0,0,0,0,0,0,0,0,0,0,0,0,0,0,0,0,0,0,0,0,0,0,0,0,0,0,0,0,0,0,0,0,0,0,0"/>
                </v:shape>
                <v:shape id="Freeform 578" o:spid="_x0000_s1598" style="position:absolute;left:19954;top:8874;width:540;height:524;visibility:visible;mso-wrap-style:square;v-text-anchor:top" coordsize="100,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TkzscA&#10;AADdAAAADwAAAGRycy9kb3ducmV2LnhtbESPQWvCQBCF74X+h2UKvelGi6Kpq9QWsaCItYLXaXZM&#10;QrOzIbuN8d87B6G3Gd6b976ZLTpXqZaaUHo2MOgnoIgzb0vODRy/V70JqBCRLVaeycCVAizmjw8z&#10;TK2/8Be1h5grCeGQooEixjrVOmQFOQx9XxOLdvaNwyhrk2vb4EXCXaWHSTLWDkuWhgJrei8o+z38&#10;OQMbr7cf49guVz+76X60Lk+bMFob8/zUvb2CitTFf/P9+tMK/stU+OUbGUHP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TU5M7HAAAA3QAAAA8AAAAAAAAAAAAAAAAAmAIAAGRy&#10;cy9kb3ducmV2LnhtbFBLBQYAAAAABAAEAPUAAACMAwAAAAA=&#10;" path="m100,53l98,63,90,80,75,94r-19,6l47,100,37,99,20,90,6,76,,57,,47,1,37,10,20,24,8,43,,53,,63,2r17,8l92,25r8,19l100,53xe" fillcolor="#decd87" stroked="f">
                  <v:path arrowok="t" o:connecttype="custom" o:connectlocs="53975,27766;52896,33004;48578,41910;40481,49245;30226,52388;25368,52388;19971,51864;10795,47149;3239,39815;0,29861;0,24622;540,19384;5398,10478;12954,4191;23209,0;28607,0;34004,1048;43180,5239;49657,13097;53975,23051;53975,27766" o:connectangles="0,0,0,0,0,0,0,0,0,0,0,0,0,0,0,0,0,0,0,0,0"/>
                </v:shape>
                <v:shape id="Freeform 579" o:spid="_x0000_s1599" style="position:absolute;left:20367;top:8223;width:1016;height:778;visibility:visible;mso-wrap-style:square;v-text-anchor:top" coordsize="193,1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WI8sUA&#10;AADdAAAADwAAAGRycy9kb3ducmV2LnhtbERPS2vCQBC+F/oflin0IrpJLVFTV2kFHxcPPsDrkJ0m&#10;obuzIbvV6K/vFgRv8/E9ZzrvrBFnan3tWEE6SEAQF07XXCo4Hpb9MQgfkDUax6TgSh7ms+enKeba&#10;XXhH530oRQxhn6OCKoQml9IXFVn0A9cQR+7btRZDhG0pdYuXGG6NfEuSTFqsOTZU2NCiouJn/2sV&#10;jBbvvey0vK3NKku/br1Sm2uzVer1pfv8ABGoCw/x3b3Rcf5wksL/N/EEOf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VYjyxQAAAN0AAAAPAAAAAAAAAAAAAAAAAJgCAABkcnMv&#10;ZG93bnJldi54bWxQSwUGAAAAAAQABAD1AAAAigMAAAAA&#10;" path="m3,147l2,142,,114,8,104r11,-3l44,112r9,-1l58,102,55,77r3,-9l68,67,92,78r9,-1l106,68,104,42r6,-7l120,34r16,8l147,46r4,-3l156,35,152,15r,-10l156,1,167,r23,14l193,16e" filled="f" strokecolor="#decd87" strokeweight=".2205mm">
                  <v:path arrowok="t" o:connecttype="custom" o:connectlocs="1579,77788;1053,75142;0,60325;4211,55034;10002,53446;23163,59267;27901,58738;30533,53975;28953,40746;30533,35984;35797,35454;48431,41275;53169,40746;55801,35984;54748,22225;57907,18521;63171,17992;71594,22225;77384,24342;79490,22754;82122,18521;80017,7938;80017,2646;82122,529;87913,0;100021,7408;101600,8467" o:connectangles="0,0,0,0,0,0,0,0,0,0,0,0,0,0,0,0,0,0,0,0,0,0,0,0,0,0,0"/>
                </v:shape>
                <v:shape id="Freeform 580" o:spid="_x0000_s1600" style="position:absolute;left:19764;top:6746;width:524;height:540;visibility:visible;mso-wrap-style:square;v-text-anchor:top" coordsize="99,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outcIA&#10;AADdAAAADwAAAGRycy9kb3ducmV2LnhtbERPS4vCMBC+C/sfwix4EU19sluNsiiKJ6Uq7HVoZtu6&#10;zaQ0Ueu/N4LgbT6+58wWjSnFlWpXWFbQ70UgiFOrC84UnI7r7hcI55E1lpZJwZ0cLOYfrRnG2t44&#10;oevBZyKEsItRQe59FUvp0pwMup6tiAP3Z2uDPsA6k7rGWwg3pRxE0UQaLDg05FjRMqf0/3AxCna/&#10;6/N4tcVRJ9H93XLEctOhvVLtz+ZnCsJT49/il3urw/zh9wCe34QT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i61wgAAAN0AAAAPAAAAAAAAAAAAAAAAAJgCAABkcnMvZG93&#10;bnJldi54bWxQSwUGAAAAAAQABAD1AAAAhwMAAAAA&#10;" path="m62,97r-9,3l33,97,17,88,5,72,1,63,,52,2,33,12,17,27,5,37,1,46,,66,3r16,9l94,27r3,10l99,47,97,67,87,83,71,95r-9,2xe" fillcolor="#decd87" stroked="f">
                  <v:path arrowok="t" o:connecttype="custom" o:connectlocs="32809,52356;28046,53975;17463,52356;8996,47498;2646,38862;529,34004;0,28067;1058,17812;6350,9176;14288,2699;19579,540;24342,0;34925,1619;43392,6477;49742,14573;51330,19971;52388,25368;51330,36163;46038,44799;37571,51276;32809,52356" o:connectangles="0,0,0,0,0,0,0,0,0,0,0,0,0,0,0,0,0,0,0,0,0"/>
                </v:shape>
                <v:shape id="Freeform 581" o:spid="_x0000_s1601" style="position:absolute;left:20208;top:7064;width:1001;height:794;visibility:visible;mso-wrap-style:square;v-text-anchor:top" coordsize="189,1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4IIr8A&#10;AADdAAAADwAAAGRycy9kb3ducmV2LnhtbERPTYvCMBC9L/gfwgje1lQF6VajiCCIt62796EZm2Az&#10;KUnU+u+NsLC3ebzPWW8H14k7hWg9K5hNCxDEjdeWWwU/58NnCSImZI2dZ1LwpAjbzehjjZX2D/6m&#10;e51akUM4VqjApNRXUsbGkMM49T1x5i4+OEwZhlbqgI8c7jo5L4qldGg5NxjsaW+oudY3p8CZYOXp&#10;d7esbdmeU21KP781Sk3Gw24FItGQ/sV/7qPO8xdfC3h/k0+Qm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VvggivwAAAN0AAAAPAAAAAAAAAAAAAAAAAJgCAABkcnMvZG93bnJl&#10;di54bWxQSwUGAAAAAAQABAD1AAAAhAMAAAAA&#10;" path="m,12l3,10,30,,41,4r7,8l44,39r5,9l59,51,82,39r9,2l96,48,92,74r5,9l106,86,130,75r10,3l144,87r-4,19l140,117r4,4l154,122r17,-10l181,110r3,2l189,121r-5,27l182,152e" filled="f" strokecolor="#decd87" strokeweight=".2205mm">
                  <v:path arrowok="t" o:connecttype="custom" o:connectlocs="0,6266;1588,5222;15875,0;21696,2089;25400,6266;23283,20366;25929,25066;31221,26632;43392,20366;48154,21410;50800,25066;48684,38643;51329,43343;56092,44910;68792,39165;74084,40732;76200,45432;74084,55354;74084,61098;76200,63187;81492,63709;90488,58487;95780,57442;97367,58487;100013,63187;97367,77286;96309,79375" o:connectangles="0,0,0,0,0,0,0,0,0,0,0,0,0,0,0,0,0,0,0,0,0,0,0,0,0,0,0"/>
                </v:shape>
                <v:shape id="Freeform 582" o:spid="_x0000_s1602" style="position:absolute;left:20843;top:5683;width:524;height:540;visibility:visible;mso-wrap-style:square;v-text-anchor:top" coordsize="100,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zcQA&#10;AADdAAAADwAAAGRycy9kb3ducmV2LnhtbERP22rCQBB9F/yHZQTfdFNv1NRVvCAKirS20NdpdpoE&#10;s7Mhu8b0792C4NscznVmi8YUoqbK5ZYVvPQjEMSJ1TmnCr4+t71XEM4jaywsk4I/crCYt1szjLW9&#10;8QfVZ5+KEMIuRgWZ92UspUsyMuj6tiQO3K+tDPoAq1TqCm8h3BRyEEUTaTDn0JBhSeuMksv5ahQc&#10;rDxuJr5ebX9O0/fxLv8+uPFOqW6nWb6B8NT4p/jh3uswfzgdwf834QQ5v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vv4s3EAAAA3QAAAA8AAAAAAAAAAAAAAAAAmAIAAGRycy9k&#10;b3ducmV2LnhtbFBLBQYAAAAABAAEAPUAAACJAwAAAAA=&#10;" path="m36,98l26,94,11,82,3,64,,46,3,36,6,26,19,12,36,3,56,,66,3r8,4l89,19r9,17l100,56,98,66r-4,8l82,89,64,98r-18,2l36,98xe" fillcolor="#decd87" stroked="f">
                  <v:path arrowok="t" o:connecttype="custom" o:connectlocs="18860,52896;13621,50737;5763,44260;1572,34544;0,24829;1572,19431;3143,14034;9954,6477;18860,1619;29337,0;34576,1619;38767,3778;46625,10255;51340,19431;52388,30226;51340,35624;49245,39942;42958,48038;33528,52896;24098,53975;18860,52896" o:connectangles="0,0,0,0,0,0,0,0,0,0,0,0,0,0,0,0,0,0,0,0,0"/>
                </v:shape>
                <v:shape id="Freeform 583" o:spid="_x0000_s1603" style="position:absolute;left:21209;top:6143;width:555;height:1143;visibility:visible;mso-wrap-style:square;v-text-anchor:top" coordsize="105,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e/IcIA&#10;AADdAAAADwAAAGRycy9kb3ducmV2LnhtbERP24rCMBB9F/Yfwgi+aeqKt2qURRCFRcTb+9CMbbGZ&#10;dJtYu/v1ZkHwbQ7nOvNlYwpRU+Vyywr6vQgEcWJ1zqmC82ndnYBwHlljYZkU/JKD5eKjNcdY2wcf&#10;qD76VIQQdjEqyLwvYyldkpFB17MlceCutjLoA6xSqSt8hHBTyM8oGkmDOYeGDEtaZZTcjnejYPf3&#10;M1zXWO/3ODp8+005vhQ8VqrTbr5mIDw1/i1+ubc6zB9Mh/D/TThBL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R78hwgAAAN0AAAAPAAAAAAAAAAAAAAAAAJgCAABkcnMvZG93&#10;bnJldi54bWxQSwUGAAAAAAQABAD1AAAAhwMAAAAA&#10;" path="m,l4,,32,5r9,9l41,26,24,46r,10l30,64r26,2l63,72r,9l46,101r-1,9l51,118r27,4l84,129r-1,11l69,154r-5,9l66,167r7,8l91,175r12,3l105,182r-1,11l84,213r-2,2e" filled="f" strokecolor="#decd87" strokeweight=".2205mm">
                  <v:path arrowok="t" o:connecttype="custom" o:connectlocs="0,0;2117,0;16933,2658;21696,7443;21696,13822;12700,24455;12700,29771;15875,34024;29634,35087;33338,38277;33338,43062;24342,53694;23813,58479;26988,62732;41275,64859;44450,68580;43921,74428;36513,81871;33867,86655;34925,88782;38630,93035;48155,93035;54505,94630;55563,96756;55034,102604;44450,113237;43392,114300" o:connectangles="0,0,0,0,0,0,0,0,0,0,0,0,0,0,0,0,0,0,0,0,0,0,0,0,0,0,0"/>
                </v:shape>
                <v:shape id="Freeform 584" o:spid="_x0000_s1604" style="position:absolute;left:24082;top:8778;width:524;height:540;visibility:visible;mso-wrap-style:square;v-text-anchor:top" coordsize="100,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HZIcQA&#10;AADdAAAADwAAAGRycy9kb3ducmV2LnhtbERP22rCQBB9F/oPyxR8000thhpdRS2ioBRv4Os0O01C&#10;s7Mhu8b4992C4NscznUms9aUoqHaFZYVvPUjEMSp1QVnCs6nVe8DhPPIGkvLpOBODmbTl84EE21v&#10;fKDm6DMRQtglqCD3vkqkdGlOBl3fVsSB+7G1QR9gnUld4y2Em1IOoiiWBgsODTlWtMwp/T1ejYKt&#10;lbvP2DeL1ffXaD9cF5etG66V6r628zEIT61/ih/ujQ7z30cx/H8TTpDT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x2SHEAAAA3QAAAA8AAAAAAAAAAAAAAAAAmAIAAGRycy9k&#10;b3ducmV2LnhtbFBLBQYAAAAABAAEAPUAAACJAwAAAAA=&#10;" path="m42,2l52,,70,5,86,16,96,32r3,10l100,52,95,72,84,87,68,98,58,99r-11,1l29,95,14,84,3,68,,58,,48,4,29,16,14,32,4,42,2xe" fillcolor="#decd87" stroked="f">
                  <v:path arrowok="t" o:connecttype="custom" o:connectlocs="22003,1080;27242,0;36672,2699;45054,8636;50292,17272;51864,22670;52388,28067;49769,38862;44006,46958;35624,52896;30385,53435;24622,53975;15193,51276;7334,45339;1572,36703;0,31306;0,25908;2096,15653;8382,7557;16764,2159;22003,1080" o:connectangles="0,0,0,0,0,0,0,0,0,0,0,0,0,0,0,0,0,0,0,0,0"/>
                </v:shape>
                <v:shape id="Freeform 585" o:spid="_x0000_s1605" style="position:absolute;left:23225;top:8096;width:936;height:873;visibility:visible;mso-wrap-style:square;v-text-anchor:top" coordsize="179,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8cBycQA&#10;AADdAAAADwAAAGRycy9kb3ducmV2LnhtbERPS2vCQBC+C/0Pywi96ca29BFdxQRKQw9CYykeh+yY&#10;BLOzIbuNyb93BcHbfHzPWW0G04ieOldbVrCYRyCIC6trLhX87j9n7yCcR9bYWCYFIznYrB8mK4y1&#10;PfMP9bkvRQhhF6OCyvs2ltIVFRl0c9sSB+5oO4M+wK6UusNzCDeNfIqiV2mw5tBQYUtpRcUp/zcK&#10;vr8OJqN9vsXSJbuXJBmz9G9U6nE6bJcgPA3+Lr65Mx3mP3+8wfWbcIJc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HAcnEAAAA3QAAAA8AAAAAAAAAAAAAAAAAmAIAAGRycy9k&#10;b3ducmV2LnhtbFBLBQYAAAAABAAEAPUAAACJAwAAAAA=&#10;" path="m179,156r-4,3l147,166r-12,-5l131,151r7,-26l133,116r-9,-4l99,122r-8,-3l86,111,92,86,88,76,80,73,55,81,46,77,43,68,49,49r,-11l46,34,37,32,18,41,8,42,5,39,,29,8,4,11,e" filled="f" strokecolor="#decd87" strokeweight=".2205mm">
                  <v:path arrowok="t" o:connecttype="custom" o:connectlocs="93663,82053;91570,83631;76919,87313;70640,84683;68547,79423;72209,65748;69593,61014;64884,58910;51802,64170;47616,62592;45000,58384;48140,45234;46047,39975;41861,38397;28779,42605;24070,40501;22500,35767;25640,25773;25640,19987;24070,17883;19361,16831;9419,21565;4186,22091;2616,20513;0,15253;4186,2104;5756,0" o:connectangles="0,0,0,0,0,0,0,0,0,0,0,0,0,0,0,0,0,0,0,0,0,0,0,0,0,0,0"/>
                </v:shape>
                <v:shape id="Freeform 586" o:spid="_x0000_s1606" style="position:absolute;left:21177;top:9842;width:540;height:524;visibility:visible;mso-wrap-style:square;v-text-anchor:top" coordsize="100,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OmgMcA&#10;AADdAAAADwAAAGRycy9kb3ducmV2LnhtbESPT0vDQBDF74LfYRnBm92otNi02xIVQSgU7B9ob0N2&#10;zMZkZ0N2bdNv3zkI3mZ4b977zXw5+FadqI91YAOPowwUcRlszZWB3fbj4QVUTMgW28Bk4EIRlovb&#10;mznmNpz5i06bVCkJ4ZijAZdSl2sdS0ce4yh0xKJ9h95jkrWvtO3xLOG+1U9ZNtEea5YGhx29OSqb&#10;za83kC7Hn9Ct1g1OXvfj5lBsXRHfjbm/G4oZqERD+jf/XX9awX+eCq58IyPox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ITpoDHAAAA3QAAAA8AAAAAAAAAAAAAAAAAmAIAAGRy&#10;cy9kb3ducmV2LnhtbFBLBQYAAAAABAAEAPUAAACMAwAAAAA=&#10;" path="m94,27r5,10l100,56,94,74,82,89,72,94r-9,3l43,99,25,92,10,80,5,72,2,62,,43,7,25,19,10,27,5,37,1,57,,74,6,89,19r5,8xe" fillcolor="#decd87" stroked="f">
                  <v:path arrowok="t" o:connecttype="custom" o:connectlocs="50737,14288;53435,19579;53975,29634;50737,39159;44260,47096;38862,49742;34004,51330;23209,52388;13494,48684;5398,42334;2699,38100;1080,32809;0,22754;3778,13229;10255,5292;14573,2646;19971,529;30766,0;39942,3175;48038,10054;50737,14288" o:connectangles="0,0,0,0,0,0,0,0,0,0,0,0,0,0,0,0,0,0,0,0,0"/>
                </v:shape>
                <v:shape id="Freeform 587" o:spid="_x0000_s1607" style="position:absolute;left:21415;top:8794;width:619;height:1112;visibility:visible;mso-wrap-style:square;v-text-anchor:top" coordsize="117,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fWYb8A&#10;AADdAAAADwAAAGRycy9kb3ducmV2LnhtbESPwQrCMBBE74L/EFbwpqkKYqtRVBC8av2ApVnbarMp&#10;TazVrzeC4G2XmTc7u9p0phItNa60rGAyjkAQZ1aXnCu4pIfRAoTzyBory6TgRQ42635vhYm2Tz5R&#10;e/a5CCHsElRQeF8nUrqsIINubGvioF1tY9CHtcmlbvAZwk0lp1E0lwZLDhcKrGlfUHY/P4yCQx09&#10;4jSdB+62k9m7tX52tEoNB912CcJT5//mH33Uof4sjuH7TRhBrj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pR9ZhvwAAAN0AAAAPAAAAAAAAAAAAAAAAAJgCAABkcnMvZG93bnJl&#10;di54bWxQSwUGAAAAAAQABAD1AAAAhAMAAAAA&#10;" path="m18,209r-4,-3l,181,1,169r7,-8l35,160r8,-7l44,143,27,123r,-10l34,107r26,-1l67,100,69,90,53,69,54,59r9,-6l81,53,92,49r3,-4l93,36,81,21,76,12,77,7,86,r27,1l117,1e" filled="f" strokecolor="#decd87" strokeweight=".2205mm">
                  <v:path arrowok="t" o:connecttype="custom" o:connectlocs="9525,111125;7408,109530;0,96237;529,89857;4233,85603;18521,85072;22754,81350;23284,76033;14288,65399;14288,60082;17992,56892;31750,56360;35454,53170;36513,47853;28046,36687;28575,31370;33338,28180;42863,28180;48684,26053;50271,23926;49213,19141;42863,11166;40217,6380;40746,3722;45509,0;59796,532;61913,532" o:connectangles="0,0,0,0,0,0,0,0,0,0,0,0,0,0,0,0,0,0,0,0,0,0,0,0,0,0,0"/>
                </v:shape>
                <v:shape id="Freeform 588" o:spid="_x0000_s1608" style="position:absolute;left:54832;top:6969;width:524;height:524;visibility:visible;mso-wrap-style:square;v-text-anchor:top" coordsize="99,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DpJMcA&#10;AADdAAAADwAAAGRycy9kb3ducmV2LnhtbESPT2vDMAzF74N9B6NBb6vdrSsjq1vGxmihh9E/O/Qm&#10;Yi0Oi+UQe2n67atDoTeJ9/TeT/PlEBrVU5fqyBYmYwOKuIyu5srCYf/1+AoqZWSHTWSycKYEy8X9&#10;3RwLF0+8pX6XKyUhnAq04HNuC61T6SlgGseWWLTf2AXMsnaVdh2eJDw0+smYmQ5YszR4bOnDU/m3&#10;+w8W+tn3z5Ffts+bo+fz58Gs9KRia0cPw/sbqExDvpmv12sn+FMj/PKNjK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5g6STHAAAA3QAAAA8AAAAAAAAAAAAAAAAAmAIAAGRy&#10;cy9kb3ducmV2LnhtbFBLBQYAAAAABAAEAPUAAACMAwAAAAA=&#10;" path="m30,4l40,,58,,76,7,90,20r5,9l99,38r,20l91,76,79,90,69,95r-9,3l41,98,22,91,9,77,4,69,,59,,40,7,22,21,8,30,4xe" fillcolor="#decd87" stroked="f">
                  <v:path arrowok="t" o:connecttype="custom" o:connectlocs="15875,2138;21167,0;30692,0;40217,3742;47625,10691;50271,15503;52388,20314;52388,31005;48155,40627;41805,48111;36513,50784;31750,52388;21696,52388;11642,48646;4763,41162;2117,36885;0,31540;0,21383;3704,11761;11113,4277;15875,2138" o:connectangles="0,0,0,0,0,0,0,0,0,0,0,0,0,0,0,0,0,0,0,0,0"/>
                </v:shape>
                <v:shape id="Freeform 589" o:spid="_x0000_s1609" style="position:absolute;left:53800;top:6572;width:1095;height:667;visibility:visible;mso-wrap-style:square;v-text-anchor:top" coordsize="205,1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8AbsEA&#10;AADdAAAADwAAAGRycy9kb3ducmV2LnhtbERPTYvCMBC9C/6HMMLeNFVEpGuURdhFWBFsZc9DM5sW&#10;m0ltoq3/3giCt3m8z1lteluLG7W+cqxgOklAEBdOV2wUnPLv8RKED8gaa8ek4E4eNuvhYIWpdh0f&#10;6ZYFI2II+xQVlCE0qZS+KMmin7iGOHL/rrUYImyN1C12MdzWcpYkC2mx4thQYkPbkopzdrUKLl3u&#10;DDcX+bM7mPp3fs7s336r1Meo//oEEagPb/HLvdNx/jyZwvObeIJc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NvAG7BAAAA3QAAAA8AAAAAAAAAAAAAAAAAmAIAAGRycy9kb3du&#10;cmV2LnhtbFBLBQYAAAAABAAEAPUAAACGAwAAAAA=&#10;" path="m205,109r-3,3l176,127r-12,-3l157,117,156,90r-6,-9l140,80,119,96r-10,l103,88r,-25l97,54,88,53,66,67,56,66,50,58,51,38,49,28,45,24r-10,l21,37,11,42,6,39,,30,1,3,2,e" filled="f" strokecolor="#decd87" strokeweight=".2205mm">
                  <v:path arrowok="t" o:connecttype="custom" o:connectlocs="109538,57225;107935,58800;94042,66675;87630,65100;83890,61425;83356,47250;80150,42525;74806,42000;63585,50400;58242,50400;55036,46200;55036,33075;51830,28350;47021,27825;35266,35175;29923,34650;26717,30450;27251,19950;26182,14700;24045,12600;18702,12600;11221,19425;5878,22050;3206,20475;0,15750;534,1575;1069,0" o:connectangles="0,0,0,0,0,0,0,0,0,0,0,0,0,0,0,0,0,0,0,0,0,0,0,0,0,0,0"/>
                </v:shape>
                <v:shape id="Freeform 590" o:spid="_x0000_s1610" style="position:absolute;left:51482;top:2952;width:524;height:524;visibility:visible;mso-wrap-style:square;v-text-anchor:top" coordsize="100,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HwMMA&#10;AADdAAAADwAAAGRycy9kb3ducmV2LnhtbERPTWvCQBC9C/6HZQRvdaOo2OgqtiIWFFFb6HXMjkkw&#10;Oxuya0z/vSsUvM3jfc5s0ZhC1FS53LKCfi8CQZxYnXOq4Od7/TYB4TyyxsIyKfgjB4t5uzXDWNs7&#10;H6k++VSEEHYxKsi8L2MpXZKRQdezJXHgLrYy6AOsUqkrvIdwU8hBFI2lwZxDQ4YlfWaUXE83o2Br&#10;5W419vXH+rx/P4w2+e/WjTZKdTvNcgrCU+Nf4n/3lw7zh9EAnt+EE+T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qHwMMAAADdAAAADwAAAAAAAAAAAAAAAACYAgAAZHJzL2Rv&#10;d25yZXYueG1sUEsFBgAAAAAEAAQA9QAAAIgDAAAAAA==&#10;" path="m24,93l15,86,4,70,,52,4,33,8,24r6,-8l30,5,48,,68,4r9,5l85,14,96,30r4,18l98,68r-5,9l86,85,70,96r-18,4l32,98,24,93xe" fillcolor="#decd87" stroked="f">
                  <v:path arrowok="t" o:connecttype="custom" o:connectlocs="12573,48721;7858,45054;2096,36672;0,27242;2096,17288;4191,12573;7334,8382;15716,2619;25146,0;35624,2096;40339,4715;44530,7334;50292,15716;52388,25146;51340,35624;48721,40339;45054,44530;36672,50292;27242,52388;16764,51340;12573,48721" o:connectangles="0,0,0,0,0,0,0,0,0,0,0,0,0,0,0,0,0,0,0,0,0"/>
                </v:shape>
                <v:shape id="Freeform 591" o:spid="_x0000_s1611" style="position:absolute;left:51800;top:3429;width:285;height:1206;visibility:visible;mso-wrap-style:square;v-text-anchor:top" coordsize="55,2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z98QA&#10;AADdAAAADwAAAGRycy9kb3ducmV2LnhtbERPS2sCMRC+F/ofwhR6q9naUmQ1yiptUfHiA7wOm3Gz&#10;dDPZJlG3/nojFLzNx/ec0aSzjTiRD7VjBa+9DARx6XTNlYLd9utlACJEZI2NY1LwRwEm48eHEeba&#10;nXlNp02sRArhkKMCE2ObSxlKQxZDz7XEiTs4bzEm6CupPZ5TuG1kP8s+pMWaU4PBlmaGyp/N0Soo&#10;vhdmW7rfi1/t3fw4HSyL/udSqeenrhiCiNTFu/jfPddp/nv2Brdv0glyf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6c/fEAAAA3QAAAA8AAAAAAAAAAAAAAAAAmAIAAGRycy9k&#10;b3ducmV2LnhtbFBLBQYAAAAABAAEAPUAAACJAwAAAAA=&#10;" path="m,l4,1,30,14r6,11l34,36,11,52,8,60r5,9l37,79r5,7l40,95,19,110r-4,10l20,128r24,10l48,147r-3,10l27,166r-7,8l20,179r6,8l45,193r8,5l55,203r-4,10l27,227r-3,2e" filled="f" strokecolor="#decd87" strokeweight=".2205mm">
                  <v:path arrowok="t" o:connecttype="custom" o:connectlocs="0,0;2078,527;15586,7376;18704,13171;17665,18967;5715,27397;4156,31611;6754,36353;19223,41622;21821,45310;20782,50051;9871,57954;7793,63223;10391,67438;22860,72706;24938,77448;23380,82716;14028,87458;10391,91673;10391,94307;13508,98522;23380,101683;27536,104317;28575,106952;26497,112220;14028,119596;12469,120650" o:connectangles="0,0,0,0,0,0,0,0,0,0,0,0,0,0,0,0,0,0,0,0,0,0,0,0,0,0,0"/>
                </v:shape>
                <v:shape id="Freeform 592" o:spid="_x0000_s1612" style="position:absolute;left:54054;top:3635;width:540;height:524;visibility:visible;mso-wrap-style:square;v-text-anchor:top" coordsize="100,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0Z8QA&#10;AADdAAAADwAAAGRycy9kb3ducmV2LnhtbERP32vCMBB+F/Y/hBvsTdONKqMzlm4iCIIw3WB7O5qz&#10;qW0upcm0/vdGGPh2H9/Pm+eDbcWJel87VvA8SUAQl07XXCn42q/GryB8QNbYOiYFF/KQLx5Gc8y0&#10;O/MnnXahEjGEfYYKTAhdJqUvDVn0E9cRR+7geoshwr6SusdzDLetfEmSmbRYc2ww2NGHobLZ/VkF&#10;4fJ7dN1m2+Ds/Xva/BR7U/ilUk+PQ/EGItAQ7uJ/91rH+WmSwu2beIJcX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v+9GfEAAAA3QAAAA8AAAAAAAAAAAAAAAAAmAIAAGRycy9k&#10;b3ducmV2LnhtbFBLBQYAAAAABAAEAPUAAACJAwAAAAA=&#10;" path="m,51l,40,7,22,21,9,38,,49,,59,,76,8,91,21r7,17l100,48,98,58,91,77,79,90,60,99r-10,l40,99,22,91,8,78,1,61,,51xe" fillcolor="#decd87" stroked="f">
                  <v:path arrowok="t" o:connecttype="custom" o:connectlocs="0,26988;0,21167;3778,11642;11335,4763;20511,0;26448,0;31845,0;41021,4233;49117,11113;52896,20109;53975,25400;52896,30692;49117,40746;42640,47625;32385,52388;26988,52388;21590,52388;11875,48155;4318,41275;540,32279;0,26988" o:connectangles="0,0,0,0,0,0,0,0,0,0,0,0,0,0,0,0,0,0,0,0,0"/>
                </v:shape>
                <v:shape id="Freeform 593" o:spid="_x0000_s1613" style="position:absolute;left:53228;top:4048;width:969;height:841;visibility:visible;mso-wrap-style:square;v-text-anchor:top" coordsize="184,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PGxsMA&#10;AADdAAAADwAAAGRycy9kb3ducmV2LnhtbERPS27CMBDdV+IO1iCxKw6lLShgEKpAsGDD5wCjeIgD&#10;8TiKTRI4fY1Uqbt5et+ZLztbioZqXzhWMBomIIgzpwvOFZxPm/cpCB+QNZaOScGDPCwXvbc5ptq1&#10;fKDmGHIRQ9inqMCEUKVS+syQRT90FXHkLq62GCKsc6lrbGO4LeVHknxLiwXHBoMV/RjKbse7VXAY&#10;y7WetMXdNPKqt9PnfuKfe6UG/W41AxGoC//iP/dOx/mfyRe8voknyM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JPGxsMAAADdAAAADwAAAAAAAAAAAAAAAACYAgAAZHJzL2Rv&#10;d25yZXYueG1sUEsFBgAAAAAEAAQA9QAAAIgDAAAAAA==&#10;" path="m180,r1,4l184,32r-7,11l168,47,142,37r-10,3l128,48r6,26l129,83r-8,2l97,75r-9,3l83,86r5,26l83,120r-11,2l54,113,44,112r-4,3l36,123r6,19l42,153r-4,4l28,159,4,147,,144e" filled="f" strokecolor="#decd87" strokeweight=".2205mm">
                  <v:path arrowok="t" o:connecttype="custom" o:connectlocs="94733,0;95259,2117;96838,16933;93154,22754;88417,24871;74734,19579;69471,21167;67366,25400;70523,39159;67892,43921;63682,44979;51050,39688;46314,41275;43682,45509;46314,59267;43682,63500;37893,64559;28420,59796;23157,59267;21052,60855;18947,65088;22104,75142;22104,80963;19999,83080;14736,84138;2105,77788;0,76200" o:connectangles="0,0,0,0,0,0,0,0,0,0,0,0,0,0,0,0,0,0,0,0,0,0,0,0,0,0,0"/>
                </v:shape>
                <v:shape id="Freeform 594" o:spid="_x0000_s1614" style="position:absolute;left:51958;top:8747;width:524;height:539;visibility:visible;mso-wrap-style:square;v-text-anchor:top" coordsize="99,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FwVMIA&#10;AADdAAAADwAAAGRycy9kb3ducmV2LnhtbERPTYvCMBC9C/6HMMJeRFOXKtJtKqIonlx0F/Y6NGNb&#10;bSaliVr/vREWvM3jfU666EwtbtS6yrKCyTgCQZxbXXGh4PdnM5qDcB5ZY22ZFDzIwSLr91JMtL3z&#10;gW5HX4gQwi5BBaX3TSKly0sy6Ma2IQ7cybYGfYBtIXWL9xBuavkZRTNpsOLQUGJDq5Lyy/FqFOz/&#10;Nufpeofx8KAn+1XMcjukb6U+Bt3yC4Snzr/F/+6dDvPjaAavb8IJMn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YXBUwgAAAN0AAAAPAAAAAAAAAAAAAAAAAJgCAABkcnMvZG93&#10;bnJldi54bWxQSwUGAAAAAAQABAD1AAAAhwMAAAAA&#10;" path="m88,17r6,9l99,45,98,63,89,80r-7,8l73,94r-18,6l36,99,19,89,12,83,5,74,,56,2,36,10,19r8,-6l26,6,45,,63,1r17,9l88,17xe" fillcolor="#decd87" stroked="f">
                  <v:path arrowok="t" o:connecttype="custom" o:connectlocs="46567,9176;49742,14034;52388,24289;51859,34004;47096,43180;43392,47498;38630,50737;29104,53975;19050,53435;10054,48038;6350,44799;2646,39942;0,30226;1058,19431;5292,10255;9525,7017;13758,3239;23813,0;33338,540;42334,5398;46567,9176" o:connectangles="0,0,0,0,0,0,0,0,0,0,0,0,0,0,0,0,0,0,0,0,0"/>
                </v:shape>
                <v:shape id="Freeform 595" o:spid="_x0000_s1615" style="position:absolute;left:52101;top:7620;width:397;height:1190;visibility:visible;mso-wrap-style:square;v-text-anchor:top" coordsize="74,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oqo8MA&#10;AADdAAAADwAAAGRycy9kb3ducmV2LnhtbERP32vCMBB+F/wfwg32IjNxiBudUUQQNhlCdXSvR3Nr&#10;y5pLSVKt/70ZCHu7j+/nLdeDbcWZfGgca5hNFQji0pmGKw1fp93TK4gQkQ22jknDlQKsV+PREjPj&#10;LpzT+RgrkUI4ZKihjrHLpAxlTRbD1HXEiftx3mJM0FfSeLykcNvKZ6UW0mLDqaHGjrY1lb/H3mrI&#10;bVFM9upzZxe+yPtTT+Hj+6D148OweQMRaYj/4rv73aT5c/UCf9+kE+Tq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Doqo8MAAADdAAAADwAAAAAAAAAAAAAAAACYAgAAZHJzL2Rv&#10;d25yZXYueG1sUEsFBgAAAAAEAAQA9QAAAIgDAAAAAA==&#10;" path="m27,225r-3,-2l3,202,,189r6,-8l32,172r6,-7l36,155,15,139,13,129r6,-7l43,114r5,-8l47,97,27,80,26,70r6,-7l52,58r9,-5l62,48,59,38,43,27,36,19r1,-4l43,6,70,r4,e" filled="f" strokecolor="#decd87" strokeweight=".2205mm">
                  <v:path arrowok="t" o:connecttype="custom" o:connectlocs="14481,119063;12872,118005;1609,106892;0,100013;3218,95780;17162,91017;20380,87313;19308,82021;8045,73554;6972,68263;10190,64559;23062,60325;25744,56092;25207,51329;14481,42334;13944,37042;17162,33338;27889,30692;32716,28046;33252,25400;31643,20108;23062,14288;19308,10054;19844,7938;23062,3175;37543,0;39688,0" o:connectangles="0,0,0,0,0,0,0,0,0,0,0,0,0,0,0,0,0,0,0,0,0,0,0,0,0,0,0"/>
                </v:shape>
                <v:shape id="Freeform 596" o:spid="_x0000_s1616" style="position:absolute;left:49371;top:5651;width:524;height:508;visibility:visible;mso-wrap-style:square;v-text-anchor:top" coordsize="99,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blIscA&#10;AADdAAAADwAAAGRycy9kb3ducmV2LnhtbESPT2vDMAzF74N9B6NBb6vdrSsjq1vGxmihh9E/O/Qm&#10;Yi0Oi+UQe2n67atDoTeJ9/TeT/PlEBrVU5fqyBYmYwOKuIyu5srCYf/1+AoqZWSHTWSycKYEy8X9&#10;3RwLF0+8pX6XKyUhnAq04HNuC61T6SlgGseWWLTf2AXMsnaVdh2eJDw0+smYmQ5YszR4bOnDU/m3&#10;+w8W+tn3z5Ffts+bo+fz58Gs9KRia0cPw/sbqExDvpmv12sn+FMjuPKNjK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AW5SLHAAAA3QAAAA8AAAAAAAAAAAAAAAAAmAIAAGRy&#10;cy9kb3ducmV2LnhtbFBLBQYAAAAABAAEAPUAAACMAwAAAAA=&#10;" path="m83,85r-8,7l57,98,37,97,20,90,13,82,6,75,,56,,37,9,20r6,-8l24,6,42,,61,,78,8r7,7l93,23r6,19l98,60,90,77r-7,8xe" fillcolor="#decd87" stroked="f">
                  <v:path arrowok="t" o:connecttype="custom" o:connectlocs="43921,44061;39688,47690;30163,50800;19579,50282;10583,46653;6879,42506;3175,38878;0,29029;0,19180;4763,10367;7938,6220;12700,3110;22225,0;32279,0;41275,4147;44980,7776;49213,11922;52388,21771;51859,31102;47625,39914;43921,44061" o:connectangles="0,0,0,0,0,0,0,0,0,0,0,0,0,0,0,0,0,0,0,0,0"/>
                </v:shape>
                <v:shape id="Freeform 597" o:spid="_x0000_s1617" style="position:absolute;left:49847;top:5762;width:1207;height:349;visibility:visible;mso-wrap-style:square;v-text-anchor:top" coordsize="22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oUIsEA&#10;AADdAAAADwAAAGRycy9kb3ducmV2LnhtbERPS2rDMBDdF3IHMYHuGtmlLYkTxYRAIBQKzecAgzWx&#10;TaSRkVRbvX1VKHQ3j/edTZ2sESP50DtWUC4KEMSN0z23Cq6Xw9MSRIjIGo1jUvBNAert7GGDlXYT&#10;n2g8x1bkEA4VKuhiHCopQ9ORxbBwA3Hmbs5bjBn6VmqPUw63Rj4XxZu02HNu6HCgfUfN/fxlFfhl&#10;T7fXT7KmTSaVjf44uXet1OM87dYgIqX4L/5zH3We/1Ks4PebfILc/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t6FCLBAAAA3QAAAA8AAAAAAAAAAAAAAAAAmAIAAGRycy9kb3du&#10;cmV2LnhtbFBLBQYAAAAABAAEAPUAAACGAwAAAAA=&#10;" path="m,27l1,24,21,3,33,r9,5l52,31r8,5l70,33,85,13,94,9r8,5l111,38r9,7l128,42,144,21r10,-1l163,26r5,19l174,54r3,2l187,52,197,36r8,-7l210,29r9,6l227,61r,5e" filled="f" strokecolor="#decd87" strokeweight=".2205mm">
                  <v:path arrowok="t" o:connecttype="custom" o:connectlocs="0,14287;531,12700;11161,1588;17539,0;22323,2646;27638,16404;31890,19050;37205,17463;45177,6879;49961,4763;54213,7408;58996,20108;63780,23813;68032,22225;76536,11113;81851,10583;86634,13758;89292,23813;92481,28575;94075,29633;99390,27517;104705,19050;108957,15346;111615,15346;116398,18521;120650,32279;120650,34925" o:connectangles="0,0,0,0,0,0,0,0,0,0,0,0,0,0,0,0,0,0,0,0,0,0,0,0,0,0,0"/>
                </v:shape>
                <v:shape id="Freeform 598" o:spid="_x0000_s1618" style="position:absolute;left:68341;top:9302;width:445;height:445;visibility:visible;mso-wrap-style:square;v-text-anchor:top" coordsize="85,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g/jsUA&#10;AADdAAAADwAAAGRycy9kb3ducmV2LnhtbESPQWvCQBCF7wX/wzJCL6VuIlIkukorFmrpxVjvY3ZM&#10;QrOzYXer6b/vHARvM7w3732zXA+uUxcKsfVsIJ9koIgrb1uuDXwf3p/noGJCtth5JgN/FGG9Gj0s&#10;sbD+ynu6lKlWEsKxQANNSn2hdawachgnvicW7eyDwyRrqLUNeJVw1+lplr1ohy1LQ4M9bRqqfspf&#10;Z+D4tDu9fSKXIS/bKW/01n1VW2Mex8PrAlSiId3Nt+sPK/izXPjlGxlBr/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mD+OxQAAAN0AAAAPAAAAAAAAAAAAAAAAAJgCAABkcnMv&#10;ZG93bnJldi54bWxQSwUGAAAAAAQABAD1AAAAigMAAAAA&#10;" path="m24,80l16,75,5,63,,47,2,31,5,23r5,-7l22,5,37,,55,1r7,4l69,9,80,22r5,15l84,53r-4,8l75,69,63,79,47,84,31,82,24,80xe" fillcolor="#decd87" stroked="f">
                  <v:path arrowok="t" o:connecttype="custom" o:connectlocs="12551,42333;8367,39688;2615,33338;0,24871;1046,16404;2615,12171;5229,8467;11505,2646;19349,0;28762,529;32422,2646;36083,4763;41835,11642;44450,19579;43927,28046;41835,32279;39221,36513;32945,41804;24578,44450;16211,43392;12551,42333" o:connectangles="0,0,0,0,0,0,0,0,0,0,0,0,0,0,0,0,0,0,0,0,0"/>
                </v:shape>
                <v:shape id="Freeform 599" o:spid="_x0000_s1619" style="position:absolute;left:68611;top:9699;width:334;height:1016;visibility:visible;mso-wrap-style:square;v-text-anchor:top" coordsize="61,1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2MT8QA&#10;AADdAAAADwAAAGRycy9kb3ducmV2LnhtbERPPWvDMBDdC/0P4grZatluCMWNEkKgpUOWxKXg7bAu&#10;smvrZCzVcf59VChku8f7vPV2tr2YaPStYwVZkoIgrp1u2Sj4Kt+fX0H4gKyxd0wKruRhu3l8WGOh&#10;3YWPNJ2CETGEfYEKmhCGQkpfN2TRJ24gjtzZjRZDhKOResRLDLe9zNN0JS22HBsaHGjfUN2dfq2C&#10;87433+WufPEdd/nPwVUfpqyUWjzNuzcQgeZwF/+7P3Wcv8wy+PsmniA3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9djE/EAAAA3QAAAA8AAAAAAAAAAAAAAAAAmAIAAGRycy9k&#10;b3ducmV2LnhtbFBLBQYAAAAABAAEAPUAAACJAwAAAAA=&#10;" path="m,l4,,26,10r6,9l31,27,13,42r-2,9l16,58r21,6l42,70r-1,8l24,91r-3,9l26,107r21,6l51,121r-3,8l31,142r-1,8l35,156r22,5l61,168r-3,8l40,190r-4,1e" filled="f" strokecolor="#decd87" strokeweight=".2205mm">
                  <v:path arrowok="t" o:connecttype="custom" o:connectlocs="0,0;2186,0;14210,5319;17489,10107;16942,14362;7105,22341;6012,27129;8744,30852;20221,34044;22954,37236;22408,41491;13117,48406;11477,53194;14210,56917;25687,60109;27873,64364;26233,68620;16942,75535;16396,79791;19128,82982;31152,85642;33338,89365;31698,93621;21861,101068;19675,101600" o:connectangles="0,0,0,0,0,0,0,0,0,0,0,0,0,0,0,0,0,0,0,0,0,0,0,0,0"/>
                </v:shape>
                <v:shape id="Freeform 600" o:spid="_x0000_s1620" style="position:absolute;left:70072;top:9667;width:444;height:445;visibility:visible;mso-wrap-style:square;v-text-anchor:top" coordsize="84,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7PpcMA&#10;AADdAAAADwAAAGRycy9kb3ducmV2LnhtbERP24rCMBB9X9h/CLPgy7KmyiLSNYoIrr4oePmAoRmb&#10;0mZSkqytfr1ZEHybw7nObNHbRlzJh8qxgtEwA0FcOF1xqeB8Wn9NQYSIrLFxTApuFGAxf3+bYa5d&#10;xwe6HmMpUgiHHBWYGNtcylAYshiGriVO3MV5izFBX0rtsUvhtpHjLJtIixWnBoMtrQwV9fHPKtjf&#10;vdnhelKH8JsdPrtNta83K6UGH/3yB0SkPr7ET/dWp/nfozH8f5NOkP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q7PpcMAAADdAAAADwAAAAAAAAAAAAAAAACYAgAAZHJzL2Rv&#10;d25yZXYueG1sUEsFBgAAAAAEAAQA9QAAAIgDAAAAAA==&#10;" path="m,43l,34,7,18,18,7,33,1,42,r8,1l65,7,78,18r6,15l84,42r,8l78,66,66,77,50,83r-8,2l34,83,18,77,7,66,1,51,,43xe" fillcolor="#decd87" stroked="f">
                  <v:path arrowok="t" o:connecttype="custom" o:connectlocs="0,22486;0,17780;3704,9413;9525,3661;17463,523;22225,0;26458,523;34396,3661;41275,9413;44450,17257;44450,21964;44450,26147;41275,34514;34925,40266;26458,43404;22225,44450;17992,43404;9525,40266;3704,34514;529,26670;0,22486" o:connectangles="0,0,0,0,0,0,0,0,0,0,0,0,0,0,0,0,0,0,0,0,0"/>
                </v:shape>
                <v:shape id="Freeform 601" o:spid="_x0000_s1621" style="position:absolute;left:69357;top:10017;width:826;height:714;visibility:visible;mso-wrap-style:square;v-text-anchor:top" coordsize="156,1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Y//8UA&#10;AADdAAAADwAAAGRycy9kb3ducmV2LnhtbERPS2sCMRC+F/ofwhS8SM1qi8pqlFIf9NCLWgRvw2bc&#10;XZpMtkl0t//eCIXe5uN7znzZWSOu5EPtWMFwkIEgLpyuuVTwddg8T0GEiKzROCYFvxRguXh8mGOu&#10;Xcs7uu5jKVIIhxwVVDE2uZShqMhiGLiGOHFn5y3GBH0ptcc2hVsjR1k2lhZrTg0VNvReUfG9v1gF&#10;/XVo+6fjFlfnH/M5kWayHZdeqd5T9zYDEamL/+I/94dO81+HL3D/Jp0gF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Vj//xQAAAN0AAAAPAAAAAAAAAAAAAAAAAJgCAABkcnMv&#10;ZG93bnJldi54bWxQSwUGAAAAAAQABAD1AAAAigMAAAAA&#10;" path="m152,r2,4l156,28r-6,9l141,41,120,32r-8,1l108,41r5,22l109,70r-7,3l82,64r-8,1l69,73r5,22l69,102r-9,2l40,94r-7,2l29,105r6,21l32,132r-9,2l2,125,,122e" filled="f" strokecolor="#decd87" strokeweight=".2205mm">
                  <v:path arrowok="t" o:connecttype="custom" o:connectlocs="80433,0;81492,2132;82550,14927;79375,19725;74613,21858;63500,17060;59267,17593;57150,21858;59796,33587;57679,37318;53975,38918;43392,34120;39158,34653;36513,38918;39158,50646;36513,54378;31750,55444;21167,50113;17463,51179;15346,55978;18521,67173;16933,70372;12171,71438;1058,66640;0,65041" o:connectangles="0,0,0,0,0,0,0,0,0,0,0,0,0,0,0,0,0,0,0,0,0,0,0,0,0"/>
                </v:shape>
                <v:shape id="Freeform 602" o:spid="_x0000_s1622" style="position:absolute;left:70580;top:11890;width:444;height:444;visibility:visible;mso-wrap-style:square;v-text-anchor:top" coordsize="83,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8OscEA&#10;AADdAAAADwAAAGRycy9kb3ducmV2LnhtbERPzYrCMBC+C/sOYRa8aVq3LFKNsiu4irdVH2BoxrbY&#10;TEoSNfr0RljY23x8vzNfRtOJKznfWlaQjzMQxJXVLdcKjof1aArCB2SNnWVScCcPy8XbYI6ltjf+&#10;pes+1CKFsC9RQRNCX0rpq4YM+rHtiRN3ss5gSNDVUju8pXDTyUmWfUqDLaeGBntaNVSd9xejYBU/&#10;HuSqzSYWO5f/HHbxoulbqeF7/JqBCBTDv/jPvdVpfpEX8PomnSA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e/DrHBAAAA3QAAAA8AAAAAAAAAAAAAAAAAmAIAAGRycy9kb3du&#10;cmV2LnhtbFBLBQYAAAAABAAEAPUAAACGAwAAAAA=&#10;" path="m26,2l33,,49,,65,6,76,18r4,7l83,34r,16l76,65,65,76r-8,5l49,83r-16,l17,77,6,65,2,57,,49,,33,6,18,17,6,26,2xe" fillcolor="#decd87" stroked="f">
                  <v:path arrowok="t" o:connecttype="custom" o:connectlocs="13924,1071;17673,0;26242,0;34810,3213;40701,9640;42843,13389;44450,18208;44450,26777;40701,34810;34810,40701;30526,43379;26242,44450;17673,44450;9104,41237;3213,34810;1071,30526;0,26242;0,17673;3213,9640;9104,3213;13924,1071" o:connectangles="0,0,0,0,0,0,0,0,0,0,0,0,0,0,0,0,0,0,0,0,0"/>
                </v:shape>
                <v:shape id="Freeform 603" o:spid="_x0000_s1623" style="position:absolute;left:69723;top:11525;width:904;height:587;visibility:visible;mso-wrap-style:square;v-text-anchor:top" coordsize="173,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L3AsQA&#10;AADdAAAADwAAAGRycy9kb3ducmV2LnhtbERPS2vCQBC+F/wPywje6kaxRaKriOADCkKtB49Ddkyi&#10;2dm4u4lpf71bKPQ2H99z5svOVKIl50vLCkbDBARxZnXJuYLT1+Z1CsIHZI2VZVLwTR6Wi97LHFNt&#10;H/xJ7THkIoawT1FBEUKdSumzggz6oa2JI3exzmCI0OVSO3zEcFPJcZK8S4Mlx4YCa1oXlN2OjVHQ&#10;Xd1h57Jmfb2fP1yzvbXJ/uei1KDfrWYgAnXhX/zn3us4fzJ6g99v4gly8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C9wLEAAAA3QAAAA8AAAAAAAAAAAAAAAAAmAIAAGRycy9k&#10;b3ducmV2LnhtbFBLBQYAAAAABAAEAPUAAACJAwAAAAA=&#10;" path="m173,96r-4,2l148,109r-11,-1l132,101r,-22l126,71r-7,-1l100,84,92,82,88,76r,-22l83,48,74,47,56,58,47,56,42,49,45,27,39,21r-9,l14,34,5,33,,26,2,2,3,e" filled="f" strokecolor="#decd87" strokeweight=".2205mm">
                  <v:path arrowok="t" o:connecttype="custom" o:connectlocs="90488,51733;88396,52810;77412,58738;71658,58199;69043,54427;69043,42572;65905,38261;62243,37722;52305,45266;48121,44188;46029,40955;46029,29100;43413,25866;38706,25327;29291,31255;24583,30177;21968,26405;23537,14550;20399,11316;15692,11316;7323,18322;2615,17783;0,14011;1046,1078;1569,0" o:connectangles="0,0,0,0,0,0,0,0,0,0,0,0,0,0,0,0,0,0,0,0,0,0,0,0,0"/>
                </v:shape>
                <v:shape id="Freeform 604" o:spid="_x0000_s1624" style="position:absolute;left:68722;top:13096;width:445;height:445;visibility:visible;mso-wrap-style:square;v-text-anchor:top" coordsize="84,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2SeMQA&#10;AADdAAAADwAAAGRycy9kb3ducmV2LnhtbERP22rCQBB9F/oPyxR8002KxJK6hlIsiCCivTwP2TEb&#10;mp0N2TVJ+/WuIPRtDuc6q2K0jeip87VjBek8AUFcOl1zpeDz4332DMIHZI2NY1LwSx6K9cNkhbl2&#10;Ax+pP4VKxBD2OSowIbS5lL40ZNHPXUscubPrLIYIu0rqDocYbhv5lCSZtFhzbDDY0puh8ud0sQrO&#10;h7/998XuNl/LvbHlRg7Hg66Umj6Ory8gAo3hX3x3b3Wcv0gzuH0TT5Dr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tknjEAAAA3QAAAA8AAAAAAAAAAAAAAAAAmAIAAGRycy9k&#10;b3ducmV2LnhtbFBLBQYAAAAABAAEAPUAAACJAwAAAAA=&#10;" path="m74,15r5,6l84,37,83,53,75,68r-6,6l63,79,47,84,31,83,16,77,10,71,5,63,,47,1,31,9,16r6,-6l21,5,37,,53,2,68,9r6,6xe" fillcolor="#decd87" stroked="f">
                  <v:path arrowok="t" o:connecttype="custom" o:connectlocs="39158,7937;41804,11113;44450,19579;43921,28046;39688,35983;36513,39158;33338,41804;24871,44450;16404,43921;8467,40746;5292,37571;2646,33338;0,24871;529,16404;4763,8467;7937,5292;11113,2646;19579,0;28046,1058;35983,4763;39158,7937" o:connectangles="0,0,0,0,0,0,0,0,0,0,0,0,0,0,0,0,0,0,0,0,0"/>
                </v:shape>
                <v:shape id="Freeform 605" o:spid="_x0000_s1625" style="position:absolute;left:68849;top:12128;width:318;height:1000;visibility:visible;mso-wrap-style:square;v-text-anchor:top" coordsize="61,1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xoMIA&#10;AADdAAAADwAAAGRycy9kb3ducmV2LnhtbERPS4vCMBC+L/gfwgje1tQHq1SjiODiYS9aEbwNzZjW&#10;NpPSZLX++40g7G0+vucs152txZ1aXzpWMBomIIhzp0s2Ck7Z7nMOwgdkjbVjUvAkD+tV72OJqXYP&#10;PtD9GIyIIexTVFCE0KRS+rwgi37oGuLIXV1rMUTYGqlbfMRwW8txknxJiyXHhgIb2haUV8dfq+C6&#10;rc0522QTX3E1vv24y7fJLkoN+t1mASJQF/7Fb/dex/nT0Qxe38QT5O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LGgwgAAAN0AAAAPAAAAAAAAAAAAAAAAAJgCAABkcnMvZG93&#10;bnJldi54bWxQSwUGAAAAAAQABAD1AAAAhwMAAAAA&#10;" path="m23,191r-4,-1l2,172,,162r4,-8l26,146r5,-6l30,132,11,118r-1,-7l14,105,35,97r5,-6l39,82,21,68,20,60r6,-7l47,48r4,-7l48,33,30,21,29,13,34,6,57,r4,e" filled="f" strokecolor="#decd87" strokeweight=".2205mm">
                  <v:path arrowok="t" o:connecttype="custom" o:connectlocs="11971,100013;9889,99489;1041,90064;0,84828;2082,80639;13533,76450;16135,73308;15615,69119;5725,61788;5205,58123;7287,54981;18217,50792;20820,47650;20299,42938;10930,35607;10410,31418;13533,27752;24463,25134;26545,21469;24984,17280;15615,10996;15094,6807;17697,3142;29668,0;31750,0" o:connectangles="0,0,0,0,0,0,0,0,0,0,0,0,0,0,0,0,0,0,0,0,0,0,0,0,0"/>
                </v:shape>
                <v:shape id="Freeform 606" o:spid="_x0000_s1626" style="position:absolute;left:66944;top:11080;width:429;height:445;visibility:visible;mso-wrap-style:square;v-text-anchor:top" coordsize="83,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jfzMQA&#10;AADdAAAADwAAAGRycy9kb3ducmV2LnhtbESPQWsCMRCF74X+hzAFbzWriMjWKEuxIPRQXKXnYTPd&#10;LN1MliTV1V/fOQjeZnhv3vtmvR19r84UUxfYwGxagCJugu24NXA6fryuQKWMbLEPTAaulGC7eX5a&#10;Y2nDhQ90rnOrJIRTiQZczkOpdWoceUzTMBCL9hOixyxrbLWNeJFw3+t5USy1x46lweFA746a3/rP&#10;G6jc5566xXz3VV0xUH3bDd+xMGbyMlZvoDKN+WG+X++t4C9mgivfyAh68w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Q438zEAAAA3QAAAA8AAAAAAAAAAAAAAAAAmAIAAGRycy9k&#10;b3ducmV2LnhtbFBLBQYAAAAABAAEAPUAAACJAwAAAAA=&#10;" path="m73,70r-6,6l52,83,36,85,20,78,13,74,8,67,1,53,,37,6,21r5,-7l17,8,32,1,48,,64,6r6,5l76,17r7,15l83,48,78,64r-5,6xe" fillcolor="#decd87" stroked="f">
                  <v:path arrowok="t" o:connecttype="custom" o:connectlocs="37699,36606;34600,39744;26854,43404;18591,44450;10328,40789;6713,38698;4131,35037;516,27716;0,19349;3099,10982;5681,7321;8779,4184;16525,523;24788,0;33051,3138;36150,5752;39248,8890;42863,16734;42863,25101;40281,33468;37699,36606" o:connectangles="0,0,0,0,0,0,0,0,0,0,0,0,0,0,0,0,0,0,0,0,0"/>
                </v:shape>
                <v:shape id="Freeform 608" o:spid="_x0000_s1627" style="position:absolute;left:67341;top:11144;width:1032;height:222;visibility:visible;mso-wrap-style:square;v-text-anchor:top" coordsize="194,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8jdcMA&#10;AADdAAAADwAAAGRycy9kb3ducmV2LnhtbERPS2vCQBC+F/wPywje6kaRotFVRNtShR584HnMjkk0&#10;Oxuy2xj99a4g9DYf33Mms8YUoqbK5ZYV9LoRCOLE6pxTBfvd1/sQhPPIGgvLpOBGDmbT1tsEY22v&#10;vKF661MRQtjFqCDzvoyldElGBl3XlsSBO9nKoA+wSqWu8BrCTSH7UfQhDeYcGjIsaZFRctn+GQV+&#10;9euOrr8+jD7r5d1Gi28+pwelOu1mPgbhqfH/4pf7R4f5g94Int+EE+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V8jdcMAAADdAAAADwAAAAAAAAAAAAAAAACYAgAAZHJzL2Rv&#10;d25yZXYueG1sUEsFBgAAAAAEAAQA9QAAAIgDAAAAAA==&#10;" path="m,26l1,23,16,3,27,r7,4l44,25r9,4l60,26,71,7,79,4r7,4l95,26r7,5l109,29,122,10r8,-2l138,13r7,19l153,36r7,-4l170,13r7,-3l186,15r8,21l194,40e" filled="f" strokecolor="#decd87" strokeweight=".2205mm">
                  <v:path arrowok="t" o:connecttype="custom" o:connectlocs="0,14446;532,12779;8510,1667;14361,0;18084,2223;23403,13891;28191,16113;31914,14446;37765,3889;42020,2223;45743,4445;50530,14446;54253,17224;57977,16113;64891,5556;69147,4445;73402,7223;77125,17780;81380,20003;85104,17780;90422,7223;94146,5556;98933,8334;103188,20003;103188,22225" o:connectangles="0,0,0,0,0,0,0,0,0,0,0,0,0,0,0,0,0,0,0,0,0,0,0,0,0"/>
                </v:shape>
                <v:shape id="Freeform 609" o:spid="_x0000_s1628" style="position:absolute;left:59039;top:52720;width:2492;height:1239;visibility:visible;mso-wrap-style:square;v-text-anchor:top" coordsize="471,2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RFtMcA&#10;AADdAAAADwAAAGRycy9kb3ducmV2LnhtbESPQU/CQBCF7yb+h82YcJOtxaipLKSSEMADEfQHjN2x&#10;29CdbboLVH49czDxNpP35r1vpvPBt+pEfWwCG3gYZ6CIq2Abrg18fS7vX0DFhGyxDUwGfinCfHZ7&#10;M8XChjPv6LRPtZIQjgUacCl1hdaxcuQxjkNHLNpP6D0mWfta2x7PEu5bnWfZk/bYsDQ47GjhqDrs&#10;j95Aebxcvj/8O24nz4fc7lau3Og3Y0Z3Q/kKKtGQ/s1/12sr+I+58Ms3MoKeX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lERbTHAAAA3QAAAA8AAAAAAAAAAAAAAAAAmAIAAGRy&#10;cy9kb3ducmV2LnhtbFBLBQYAAAAABAAEAPUAAACMAwAAAAA=&#10;" path="m471,118r-1,12l462,152r-19,22l417,193r-49,23l283,234r-48,2l187,234,102,216,53,193,27,174,10,152,,130,,118,,106,10,82,27,61,53,43,102,19,187,1,235,r48,1l368,19r49,24l443,61r19,21l470,106r1,12xe" fillcolor="#abc837" stroked="f">
                  <v:path arrowok="t" o:connecttype="custom" o:connectlocs="249238,61913;248709,68209;244475,79752;234421,91295;220663,101264;194734,113331;149754,122776;124354,123825;98954,122776;53975,113331;28046,101264;14288,91295;5292,79752;0,68209;0,61913;0,55616;5292,43024;14288,32006;28046,22561;53975,9969;98954,525;124354,0;149754,525;194734,9969;220663,22561;234421,32006;244475,43024;248709,55616;249238,61913" o:connectangles="0,0,0,0,0,0,0,0,0,0,0,0,0,0,0,0,0,0,0,0,0,0,0,0,0,0,0,0,0"/>
                </v:shape>
                <v:shape id="Freeform 610" o:spid="_x0000_s1629" style="position:absolute;left:62404;top:52959;width:540;height:809;visibility:visible;mso-wrap-style:square;v-text-anchor:top" coordsize="104,1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BxlMUA&#10;AADdAAAADwAAAGRycy9kb3ducmV2LnhtbERP22rCQBB9L/gPywh9q5uEUiR1FS+0lWIE01LwbciO&#10;STA7G3a3Gv++Wyj0bQ7nOrPFYDpxIedbywrSSQKCuLK65VrB58fLwxSED8gaO8uk4EYeFvPR3Qxz&#10;ba98oEsZahFD2OeooAmhz6X0VUMG/cT2xJE7WWcwROhqqR1eY7jpZJYkT9Jgy7GhwZ7WDVXn8tso&#10;OJbb/a5I8WtTFLhZvbnX99uQKXU/HpbPIAIN4V/8597qOP8xS+H3m3iCn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wHGUxQAAAN0AAAAPAAAAAAAAAAAAAAAAAJgCAABkcnMv&#10;ZG93bnJldi54bWxQSwUGAAAAAAQABAD1AAAAigMAAAAA&#10;" path="m104,111r-1,7l101,125r-2,6l96,136r-3,5l88,144r-5,4l77,150r-5,3l64,154r-7,1l48,155r-40,l5,155,3,154,2,152,,147,,8,2,4,3,1,5,,8,,43,,57,,67,3r8,2l82,10r4,5l90,22r3,8l94,40r-1,5l91,49r-1,5l88,59r-3,4l82,67r-4,2l73,72r6,2l84,77r6,3l94,85r4,5l101,96r2,6l104,111xm72,41r,-5l70,31,68,26,66,24,62,20,57,19,51,17,42,16r-21,l21,67r24,l52,67r6,-2l62,63r4,-4l69,56r1,-5l72,46r,-5xm82,112r,-7l79,100,77,95,73,91,68,88,62,85,54,84r-8,l21,84r,54l51,138r7,l63,137r5,-3l73,132r4,-4l79,123r3,-5l82,112xe" fillcolor="black" stroked="f">
                  <v:path arrowok="t" o:connecttype="custom" o:connectlocs="53456,61636;51380,68427;48266,73650;43076,77307;37367,79918;29582,80963;4152,80963;1557,80441;0,76784;1038,2089;2595,0;22317,0;34772,1567;42557,5223;46709,11492;48785,20894;47228,25595;45671,30818;42557,34997;37886,37609;43595,40220;48785,44399;52418,50145;53975,57980;37367,18804;35291,13581;32177,10447;26469,8880;10899,8357;23355,34997;30101,33952;34253,30818;36329,26639;37367,21416;42557,54846;39962,49622;35291,45966;28025,43877;10899,43877;26469,72083;32696,71561;37886,68949;41000,64248;42557,58502" o:connectangles="0,0,0,0,0,0,0,0,0,0,0,0,0,0,0,0,0,0,0,0,0,0,0,0,0,0,0,0,0,0,0,0,0,0,0,0,0,0,0,0,0,0,0,0"/>
                  <o:lock v:ext="edit" verticies="t"/>
                </v:shape>
                <v:shape id="Freeform 611" o:spid="_x0000_s1630" style="position:absolute;left:63087;top:52927;width:127;height:857;visibility:visible;mso-wrap-style:square;v-text-anchor:top" coordsize="24,1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gVNsUA&#10;AADdAAAADwAAAGRycy9kb3ducmV2LnhtbERPTWvCQBC9C/6HZYTedGMoRWJWqbZCKEhRQ/E4ZKdJ&#10;anY2ZLdJ+u/dQqG3ebzPSbejaURPnastK1guIhDEhdU1lwryy2G+AuE8ssbGMin4IQfbzXSSYqLt&#10;wCfqz74UIYRdggoq79tESldUZNAtbEscuE/bGfQBdqXUHQ4h3DQyjqInabDm0FBhS/uKitv52ygw&#10;w7U45Yfj4N9fx93H29d11bxkSj3Mxuc1CE+j/xf/uTMd5j/GMfx+E06Qm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2BU2xQAAAN0AAAAPAAAAAAAAAAAAAAAAAJgCAABkcnMv&#10;ZG93bnJldi54bWxQSwUGAAAAAAQABAD1AAAAigMAAAAA&#10;" path="m22,158r,l22,159r,l21,160r-2,l17,160r-1,2l12,162r-3,l7,160r-1,l5,160,3,159r,l2,158r,l2,50r,-2l3,47r,l5,46r1,l7,46r2,l12,46r4,l17,46r2,l21,46r1,1l22,47r,1l22,50r,108xm24,13r,6l22,22r-4,2l12,25,6,24,2,22,1,19,,13,1,6,3,3,6,1,12,r7,1l22,3r2,3l24,13xe" fillcolor="black" stroked="f">
                  <v:path arrowok="t" o:connecttype="custom" o:connectlocs="11642,83608;11642,83608;11642,84138;11642,84138;11113,84667;10054,84667;8996,84667;8467,85725;6350,85725;4763,85725;3704,84667;3175,84667;2646,84667;1588,84138;1588,84138;1058,83608;1058,83608;1058,26458;1058,25400;1588,24871;1588,24871;2646,24342;3175,24342;3704,24342;4763,24342;6350,24342;8467,24342;8996,24342;10054,24342;11113,24342;11642,24871;11642,24871;11642,25400;11642,26458;11642,83608;12700,6879;12700,10054;11642,11642;9525,12700;6350,13229;3175,12700;1058,11642;529,10054;0,6879;529,3175;1588,1588;3175,529;6350,0;10054,529;11642,1588;12700,3175;12700,6879" o:connectangles="0,0,0,0,0,0,0,0,0,0,0,0,0,0,0,0,0,0,0,0,0,0,0,0,0,0,0,0,0,0,0,0,0,0,0,0,0,0,0,0,0,0,0,0,0,0,0,0,0,0,0,0"/>
                  <o:lock v:ext="edit" verticies="t"/>
                </v:shape>
                <v:shape id="Freeform 612" o:spid="_x0000_s1631" style="position:absolute;left:63404;top:52895;width:111;height:889;visibility:visible;mso-wrap-style:square;v-text-anchor:top" coordsize="21,1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R5kMQA&#10;AADdAAAADwAAAGRycy9kb3ducmV2LnhtbERPTWvCQBC9F/oflil4041RRGI2UgqtWk/aHnIcs2MS&#10;zM6G7Gpif323IPQ2j/c56XowjbhR52rLCqaTCARxYXXNpYLvr/fxEoTzyBoby6TgTg7W2fNTiom2&#10;PR/odvSlCCHsElRQed8mUrqiIoNuYlviwJ1tZ9AH2JVSd9iHcNPIOIoW0mDNoaHClt4qKi7Hq1Gg&#10;f2ie99P75RT3u6L++Dzl+Wav1OhleF2B8DT4f/HDvdVh/jyewd834QS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0eZDEAAAA3QAAAA8AAAAAAAAAAAAAAAAAmAIAAGRycy9k&#10;b3ducmV2LnhtbFBLBQYAAAAABAAEAPUAAACJAwAAAAA=&#10;" path="m21,165r,l19,166r,l18,167r-1,l15,167r-2,2l10,169r-3,l6,167r-3,l2,167,1,166r,l1,165r-1,l,4,1,2r,l1,1r1,l3,,6,,7,r3,l13,r2,l17,r1,1l19,1r,1l21,2r,2l21,165xe" fillcolor="black" stroked="f">
                  <v:path arrowok="t" o:connecttype="custom" o:connectlocs="11113,86796;11113,86796;10055,87322;10055,87322;9525,87848;8996,87848;7938,87848;6879,88900;5292,88900;3704,88900;3175,87848;1588,87848;1058,87848;529,87322;529,87322;529,86796;0,86796;0,2104;529,1052;529,1052;529,526;1058,526;1588,0;3175,0;3704,0;5292,0;6879,0;7938,0;8996,0;9525,526;10055,526;10055,1052;11113,1052;11113,2104;11113,86796" o:connectangles="0,0,0,0,0,0,0,0,0,0,0,0,0,0,0,0,0,0,0,0,0,0,0,0,0,0,0,0,0,0,0,0,0,0,0"/>
                </v:shape>
                <v:shape id="Freeform 613" o:spid="_x0000_s1632" style="position:absolute;left:63658;top:53149;width:540;height:635;visibility:visible;mso-wrap-style:square;v-text-anchor:top" coordsize="10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9BB8QA&#10;AADdAAAADwAAAGRycy9kb3ducmV2LnhtbERPTWvCQBC9C/0PyxR6Ed1Uokh0FRECXgptFL2O2TEJ&#10;Zmdjdo3pv+8WBG/zeJ+zXPemFh21rrKs4HMcgSDOra64UHDYp6M5COeRNdaWScEvOViv3gZLTLR9&#10;8A91mS9ECGGXoILS+yaR0uUlGXRj2xAH7mJbgz7AtpC6xUcIN7WcRNFMGqw4NJTY0Lak/JrdjYL0&#10;tjs2XZzez8NL9iU3w+/p7FQo9fHebxYgPPX+JX66dzrMjycx/H8TTp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7fQQfEAAAA3QAAAA8AAAAAAAAAAAAAAAAAmAIAAGRycy9k&#10;b3ducmV2LnhtbFBLBQYAAAAABAAEAPUAAACJAwAAAAA=&#10;" path="m100,56r-1,3l98,62r-3,2l91,64r-70,l21,73r1,7l25,88r4,5l33,98r7,3l47,103r9,1l63,104r6,-1l75,101r5,-2l84,98r4,-2l90,95r1,l93,95r,l94,96r,l95,98r,1l95,101r,2l95,105r,1l95,106r-1,1l94,109r,1l94,110r-1,1l91,111r-2,1l85,115r-5,1l75,117r-7,2l62,120r-8,l41,119,31,116,21,111r-7,-6l8,96,4,87,,74,,61,,47,4,36,8,25r6,-9l21,9,30,5,41,2,52,,64,2r9,3l82,9r6,7l94,23r2,9l99,41r1,11l100,56xm79,50r,-15l73,25,64,18,51,16r-8,l38,19r-6,4l29,26r-4,5l24,37r-3,6l21,50r58,xe" fillcolor="black" stroked="f">
                  <v:path arrowok="t" o:connecttype="custom" o:connectlocs="53435,31221;51276,33867;11335,33867;11875,42333;15653,49213;21590,53446;30226,55033;37243,54504;43180,52387;47498,50800;49117,50271;50197,50271;50737,50800;51276,52387;51276,54504;51276,56092;50737,56621;50737,58208;50197,58737;48038,59267;43180,61383;36703,62971;29147,63500;16732,61383;7557,55562;2159,46038;0,32279;2159,19050;7557,8467;16193,2646;28067,0;39402,2646;47498,8467;51816,16933;53975,27517;42640,26458;39402,13229;27527,8467;20511,10054;15653,13758;12954,19579;11335,26458" o:connectangles="0,0,0,0,0,0,0,0,0,0,0,0,0,0,0,0,0,0,0,0,0,0,0,0,0,0,0,0,0,0,0,0,0,0,0,0,0,0,0,0,0,0"/>
                  <o:lock v:ext="edit" verticies="t"/>
                </v:shape>
                <v:shape id="Freeform 614" o:spid="_x0000_s1633" style="position:absolute;left:64611;top:53149;width:460;height:635;visibility:visible;mso-wrap-style:square;v-text-anchor:top" coordsize="88,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8ocIA&#10;AADdAAAADwAAAGRycy9kb3ducmV2LnhtbERPTYvCMBC9L+x/CCN4W1OlinSNIssKBUHQ9rK3oRnb&#10;YjMpTda2/94Igrd5vM/Z7AbTiDt1rrasYD6LQBAXVtdcKsizw9cahPPIGhvLpGAkB7vt58cGE217&#10;PtP94ksRQtglqKDyvk2kdEVFBt3MtsSBu9rOoA+wK6XusA/hppGLKFpJgzWHhgpb+qmouF3+jYJf&#10;HPUp6+P8tvyj7BiP6TWep0pNJ8P+G4Snwb/FL3eqw/x4sYTnN+EEuX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43yhwgAAAN0AAAAPAAAAAAAAAAAAAAAAAJgCAABkcnMvZG93&#10;bnJldi54bWxQSwUGAAAAAAQABAD1AAAAhwMAAAAA&#10;" path="m88,115r,1l87,116r-1,1l85,117r-3,2l80,119r-4,l75,117r-3,l71,116r,l71,115r,-11l64,111r-9,4l47,119r-10,1l28,120r-7,-3l15,115r-5,-4l5,106,2,100,,94,,87,,78,4,71,7,64r6,-5l21,56,31,53,42,51r12,l69,51r,-9l68,36r,-5l65,26,63,24,59,20,55,19,50,18,44,16r-7,2l31,19r-7,1l21,23r-5,2l13,26r-3,1l8,27r-1,l7,27r-1,l6,26,5,25r,-1l5,23r,-3l5,18r,-3l6,14,7,13,8,10,12,9,17,7,22,5,27,3,33,2,39,r6,l56,2r9,1l72,7r7,4l84,16r2,8l87,31r1,10l88,115xm69,64r-17,l44,66r-7,1l32,68r-5,3l23,73r-2,4l20,80r,5l21,94r3,5l31,104r9,l48,104r6,-4l61,95r8,-7l69,64xe" fillcolor="black" stroked="f">
                  <v:path arrowok="t" o:connecttype="custom" o:connectlocs="46038,61383;44992,61912;42899,62971;39760,62971;37667,61912;37144,61383;37144,55033;28774,60854;19357,63500;10986,61912;5232,58737;1046,52917;0,46038;2093,37571;6801,31221;16218,28046;28251,26987;36098,22225;35575,16404;32959,12700;28774,10054;23019,8467;16218,10054;10986,12171;6801,13758;4185,14287;3662,14287;3139,13758;2616,12700;2616,10583;2616,7937;3662,6879;6278,4763;11510,2646;17264,1058;23542,0;34005,1588;41330,5821;44992,12700;46038,21696;36098,33867;23019,34925;16741,35983;12033,38629;10463,42333;10986,49742;16218,55033;25112,55033;31913,50271;36098,33867" o:connectangles="0,0,0,0,0,0,0,0,0,0,0,0,0,0,0,0,0,0,0,0,0,0,0,0,0,0,0,0,0,0,0,0,0,0,0,0,0,0,0,0,0,0,0,0,0,0,0,0,0,0"/>
                  <o:lock v:ext="edit" verticies="t"/>
                </v:shape>
                <v:shape id="Freeform 615" o:spid="_x0000_s1634" style="position:absolute;left:65230;top:53149;width:444;height:635;visibility:visible;mso-wrap-style:square;v-text-anchor:top" coordsize="85,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E/cMA&#10;AADdAAAADwAAAGRycy9kb3ducmV2LnhtbERP32vCMBB+F/Y/hBvsTdO5olKNpQxkYwxEN9+P5tZ2&#10;JpfSRNv+98tA8O0+vp+3yQdrxJU63zhW8DxLQBCXTjdcKfj+2k1XIHxA1mgck4KRPOTbh8kGM+16&#10;PtD1GCoRQ9hnqKAOoc2k9GVNFv3MtcSR+3GdxRBhV0ndYR/DrZHzJFlIiw3Hhhpbeq2pPB8vVoEO&#10;Jvk4U7qn5efptx/N26pYvij19DgUaxCBhnAX39zvOs5P5wv4/yaeIL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E/cMAAADdAAAADwAAAAAAAAAAAAAAAACYAgAAZHJzL2Rv&#10;d25yZXYueG1sUEsFBgAAAAAEAAQA9QAAAIgDAAAAAA==&#10;" path="m85,98r,2l85,101r,2l85,104r,1l84,106r,l82,107r-2,3l77,111r-3,3l69,116r-5,1l59,119r-5,1l48,120,37,119,27,116r-9,-5l12,105,7,96,4,87,,75,,62,1,46,4,34,8,24r7,-9l22,9,31,4,40,2,50,r5,l60,2r5,1l69,4r5,3l76,8r4,2l81,11r1,2l84,14r,1l84,15r1,1l85,19r,1l85,21r,5l84,29r-2,1l81,30r-2,l77,29,74,26,71,24,68,21,63,20,56,18r-6,l43,18,32,24r-4,5l22,41,21,61r,10l22,79r2,8l28,91r5,5l38,100r6,3l50,103r8,l63,100r5,-2l71,95r4,-2l77,90r3,-1l82,89r,l84,89r,1l85,90r,1l85,94r,1l85,98xe" fillcolor="black" stroked="f">
                  <v:path arrowok="t" o:connecttype="custom" o:connectlocs="44450,52917;44450,54504;44450,55562;43927,56092;41835,58208;38698,60325;33468,61912;28239,63500;19349,62971;9413,58737;3661,50800;0,39688;523,24342;4184,12700;11505,4763;20918,1058;28762,0;33991,1588;38698,3704;41835,5292;42881,6879;43927,7937;44450,8467;44450,10583;44450,13758;42881,15875;41312,15875;38698,13758;35560,11113;29285,9525;22486,9525;14642,15346;10982,32279;11505,41804;14642,48154;19872,52917;26147,54504;32945,52917;37129,50271;40266,47625;42881,47096;43927,47096;44450,47625;44450,49742;44450,51858" o:connectangles="0,0,0,0,0,0,0,0,0,0,0,0,0,0,0,0,0,0,0,0,0,0,0,0,0,0,0,0,0,0,0,0,0,0,0,0,0,0,0,0,0,0,0,0,0"/>
                </v:shape>
                <v:shape id="Freeform 616" o:spid="_x0000_s1635" style="position:absolute;left:65801;top:52927;width:143;height:857;visibility:visible;mso-wrap-style:square;v-text-anchor:top" coordsize="25,1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QKNsUA&#10;AADdAAAADwAAAGRycy9kb3ducmV2LnhtbERPS2vCQBC+F/wPywi9FN0o9UF0lVqxlFJQoxdvQ3ZM&#10;QrOzIbua7b/vFgq9zcf3nOU6mFrcqXWVZQWjYQKCOLe64kLB+bQbzEE4j6yxtkwKvsnBetV7WGKq&#10;bcdHume+EDGEXYoKSu+bVEqXl2TQDW1DHLmrbQ36CNtC6ha7GG5qOU6SqTRYcWwosaHXkvKv7GYU&#10;vH3MPkP3tM8mk0sSaLM7HXSzVeqxH14WIDwF/y/+c7/rOP95PIPfb+IJ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VAo2xQAAAN0AAAAPAAAAAAAAAAAAAAAAAJgCAABkcnMv&#10;ZG93bnJldi54bWxQSwUGAAAAAAQABAD1AAAAigMAAAAA&#10;" path="m23,158r,l23,159r-2,l20,160r-1,l18,160r-3,2l13,162r-3,l8,160r-1,l4,160r,-1l3,159r,-1l3,158,3,50r,-2l3,47r1,l4,46r3,l8,46r2,l13,46r2,l18,46r1,l20,46r1,1l23,47r,1l23,50r,108xm25,13r,6l23,22r-4,2l13,25,7,24,3,22,,19,,13,,6,3,3,7,1,13,r6,1l23,3r2,3l25,13xe" fillcolor="black" stroked="f">
                  <v:path arrowok="t" o:connecttype="custom" o:connectlocs="13145,83608;13145,83608;13145,84138;12002,84138;11430,84667;10859,84667;10287,84667;8573,85725;7430,85725;5715,85725;4572,84667;4001,84667;2286,84667;2286,84138;1715,84138;1715,83608;1715,83608;1715,26458;1715,25400;1715,24871;2286,24871;2286,24342;4001,24342;4572,24342;5715,24342;7430,24342;8573,24342;10287,24342;10859,24342;11430,24342;12002,24871;13145,24871;13145,25400;13145,26458;13145,83608;14288,6879;14288,10054;13145,11642;10859,12700;7430,13229;4001,12700;1715,11642;0,10054;0,6879;0,3175;1715,1588;4001,529;7430,0;10859,529;13145,1588;14288,3175;14288,6879" o:connectangles="0,0,0,0,0,0,0,0,0,0,0,0,0,0,0,0,0,0,0,0,0,0,0,0,0,0,0,0,0,0,0,0,0,0,0,0,0,0,0,0,0,0,0,0,0,0,0,0,0,0,0,0"/>
                  <o:lock v:ext="edit" verticies="t"/>
                </v:shape>
                <v:shape id="Freeform 617" o:spid="_x0000_s1636" style="position:absolute;left:66087;top:52895;width:524;height:889;visibility:visible;mso-wrap-style:square;v-text-anchor:top" coordsize="100,1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EzEscA&#10;AADdAAAADwAAAGRycy9kb3ducmV2LnhtbESPT2vCQBDF74V+h2UK3nSjSNHUVfyDIC0UtB5yHLLT&#10;JDU7G7Orid++cyj0NsN7895vFqve1epObag8GxiPElDEubcVFwbOX/vhDFSIyBZrz2TgQQFWy+en&#10;BabWd3yk+ykWSkI4pGigjLFJtQ55SQ7DyDfEon371mGUtS20bbGTcFfrSZK8aocVS0OJDW1Lyi+n&#10;mzMwzz42u5/3S3XoH9fP7ozTbBszYwYv/foNVKQ+/pv/rg9W8KcTwZVvZAS9/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rBMxLHAAAA3QAAAA8AAAAAAAAAAAAAAAAAmAIAAGRy&#10;cy9kb3ducmV2LnhtbFBLBQYAAAAABAAEAPUAAACMAwAAAAA=&#10;" path="m100,165r,l100,166r,l99,167r-2,l96,167r-2,2l91,169r-2,l88,167r-2,l85,167r-1,-1l83,166r,-1l83,165r,-15l74,159r-9,6l56,169r-11,1l33,169r-8,-4l16,160r-5,-7l6,144,3,134,1,123,,112,1,98,4,86,8,76r4,-8l19,60r8,-5l36,52,47,50r10,2l64,55r9,5l80,68,80,4r,l80,2r1,l83,1r1,l85,1,88,r2,l93,r2,1l97,1r2,l99,2r1,l100,4r,l100,165xm80,89l73,79,64,73,57,69,49,68r-7,1l36,71r-5,4l27,81r-2,6l22,95r-1,7l21,109r,8l22,125r2,8l27,139r4,6l35,149r6,4l48,153r4,l56,151r3,-1l63,148r5,-3l72,141r3,-4l80,132r,-43xe" fillcolor="black" stroked="f">
                  <v:path arrowok="t" o:connecttype="custom" o:connectlocs="52388,86285;52388,86808;50816,87331;49245,88377;46625,88377;45054,87331;44006,86808;43482,86285;43482,78441;34052,86285;23575,88900;13097,86285;5763,80010;1572,70074;0,58569;2096,44973;6287,35560;14145,28762;24622,26147;33528,28762;41910,35560;41910,2092;42434,1046;44006,523;46101,0;48721,0;50816,523;51864,1046;52388,2092;52388,86285;38243,41312;29861,36083;22003,36083;16240,39221;13097,45496;11001,53340;11001,61184;12573,69551;16240,75826;21479,80010;27242,80010;30909,78441;35624,75826;39291,71643;41910,46542" o:connectangles="0,0,0,0,0,0,0,0,0,0,0,0,0,0,0,0,0,0,0,0,0,0,0,0,0,0,0,0,0,0,0,0,0,0,0,0,0,0,0,0,0,0,0,0,0"/>
                  <o:lock v:ext="edit" verticies="t"/>
                </v:shape>
                <v:shape id="Freeform 618" o:spid="_x0000_s1637" style="position:absolute;left:66754;top:53149;width:413;height:635;visibility:visible;mso-wrap-style:square;v-text-anchor:top" coordsize="77,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ro8IA&#10;AADdAAAADwAAAGRycy9kb3ducmV2LnhtbERPTYvCMBC9L/gfwgje1lRxF61GkYWFHkTZKoK3oRnb&#10;YjMpSdT67zeC4G0e73MWq8404kbO15YVjIYJCOLC6ppLBYf97+cUhA/IGhvLpOBBHlbL3scCU23v&#10;/Ee3PJQihrBPUUEVQptK6YuKDPqhbYkjd7bOYIjQlVI7vMdw08hxknxLgzXHhgpb+qmouORXo+C4&#10;ddnO01d9lTIrztvTJH9sMqUG/W49BxGoC2/xy53pOH8ynsHzm3iCX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5OujwgAAAN0AAAAPAAAAAAAAAAAAAAAAAJgCAABkcnMvZG93&#10;bnJldi54bWxQSwUGAAAAAAQABAD1AAAAhwMAAAAA&#10;" path="m77,85r,8l74,100r-4,6l66,111r-7,4l52,117r-9,3l35,120r-6,l24,119r-5,-2l14,116r-4,-1l8,114,4,112,3,111,1,110r,-3l,105r,-4l,99,,98,,96,1,95r,-1l3,94r,l4,94r1,l8,95r2,1l14,99r3,1l22,103r7,1l35,104r5,l45,103r3,-2l51,100r3,-2l56,94r1,-4l57,87r,-5l54,79,52,75,48,73,45,71,40,69,35,67,30,64,25,63,20,61,15,57,11,55,8,50,5,45,4,40,3,32,4,26,5,20,9,15r4,-5l19,7,25,3,34,2,42,r5,l51,2r5,l59,3r3,1l64,5r3,2l68,8r1,1l70,9r,1l70,11r,l72,14r,1l72,16r,3l72,20r-2,1l70,23r,1l69,24r,l68,24r-1,l66,23,63,21,59,20,57,19,52,18,47,16r-5,l37,16r-3,2l30,19r-3,1l25,23r-1,2l22,29r,2l22,36r3,4l27,42r4,3l35,47r5,3l45,51r5,2l54,56r5,2l64,61r4,3l72,68r2,5l77,78r,7xe" fillcolor="black" stroked="f">
                  <v:path arrowok="t" o:connecttype="custom" o:connectlocs="41275,49213;37523,56092;31626,60854;23050,63500;15545,63500;10185,61912;5360,60854;2144,59267;536,58208;0,55562;0,52387;0,50800;536,49742;1608,49742;2680,49742;5360,50800;9113,52917;15545,55033;21442,55033;25730,53446;28946,51858;30554,47625;30554,43392;27874,39688;24122,37571;18761,35454;13401,33338;8041,30162;4288,26458;2144,21167;2144,13758;4824,7937;10185,3704;18225,1058;25194,0;30018,1058;33234,2117;35915,3704;36987,4763;37523,5292;37523,5821;38595,7937;38595,10054;37523,11113;37523,12700;36987,12700;35915,12700;33770,11113;30554,10054;25194,8467;19833,8467;16081,10054;13401,12171;11793,15346;11793,19050;14473,22225;18761,24871;24122,26987;28946,29633;34306,32279;38595,35983;41275,41275" o:connectangles="0,0,0,0,0,0,0,0,0,0,0,0,0,0,0,0,0,0,0,0,0,0,0,0,0,0,0,0,0,0,0,0,0,0,0,0,0,0,0,0,0,0,0,0,0,0,0,0,0,0,0,0,0,0,0,0,0,0,0,0,0,0"/>
                </v:shape>
                <v:shape id="Freeform 619" o:spid="_x0000_s1638" style="position:absolute;left:59388;top:49355;width:1794;height:1794;visibility:visible;mso-wrap-style:square;v-text-anchor:top" coordsize="338,3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1kfDMcA&#10;AADdAAAADwAAAGRycy9kb3ducmV2LnhtbESPQWvCQBCF7wX/wzJCb7rRSmxTVxGhpdB60Jb2OmSn&#10;2WB2NmS3MfbXdw5CbzO8N+99s9oMvlE9dbEObGA2zUARl8HWXBn4eH+a3IOKCdliE5gMXCjCZj26&#10;WWFhw5kP1B9TpSSEY4EGXEptoXUsHXmM09ASi/YdOo9J1q7StsOzhPtGz7Ms1x5rlgaHLe0clafj&#10;jzeQVb/PIX9t+fNtF/Kv5b5/cFobczseto+gEg3p33y9frGCv7gTfvlGRtDr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9ZHwzHAAAA3QAAAA8AAAAAAAAAAAAAAAAAmAIAAGRy&#10;cy9kb3ducmV2LnhtbFBLBQYAAAAABAAEAPUAAACMAwAAAAA=&#10;" path="m338,170r,17l330,221r-12,29l300,277r-23,24l250,319r-31,12l186,338r-17,1l152,338r-34,-7l89,319,62,301,38,277,20,250,8,221,,187,,170,,153,8,120,20,89,38,62,62,40,89,21,118,8,152,1,169,r17,1l219,8r31,13l277,40r23,22l318,89r12,31l338,153r,17xe" fillcolor="#93ac93" stroked="f">
                  <v:path arrowok="t" o:connecttype="custom" o:connectlocs="179388,89959;179388,98954;175142,116946;168773,132292;159220,146580;147013,159280;132683,168805;116231,175155;98716,178859;89694,179388;80672,178859;62627,175155;47235,168805;32905,159280;20168,146580;10615,132292;4246,116946;0,98954;0,89959;0,80963;4246,63500;10615,47096;20168,32808;32905,21167;47235,11113;62627,4233;80672,529;89694,0;98716,529;116231,4233;132683,11113;147013,21167;159220,32808;168773,47096;175142,63500;179388,80963;179388,89959" o:connectangles="0,0,0,0,0,0,0,0,0,0,0,0,0,0,0,0,0,0,0,0,0,0,0,0,0,0,0,0,0,0,0,0,0,0,0,0,0"/>
                </v:shape>
                <v:shape id="Freeform 620" o:spid="_x0000_s1639" style="position:absolute;left:62230;top:49847;width:587;height:841;visibility:visible;mso-wrap-style:square;v-text-anchor:top" coordsize="112,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vLFsMA&#10;AADdAAAADwAAAGRycy9kb3ducmV2LnhtbERPTWvCQBC9F/wPywi91Y1tEY2uIoLgQQpNe/A47I7Z&#10;YHY2yW6T+O/dQqG3ebzP2exGV4ueulB5VjCfZSCItTcVlwq+v44vSxAhIhusPZOCOwXYbSdPG8yN&#10;H/iT+iKWIoVwyFGBjbHJpQzaksMw8w1x4q6+cxgT7EppOhxSuKvla5YtpMOKU4PFhg6W9K34cQra&#10;VVuei8HSctF+7Mf7Rfe110o9T8f9GkSkMf6L/9wnk+a/v83h95t0gt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7vLFsMAAADdAAAADwAAAAAAAAAAAAAAAACYAgAAZHJzL2Rv&#10;d25yZXYueG1sUEsFBgAAAAAEAAQA9QAAAIgDAAAAAA==&#10;" path="m112,135r,2l112,139r,1l112,142r,1l111,143r,1l110,145r-3,2l105,149r-5,2l95,154r-6,2l82,158r-8,1l66,159r-15,l38,154,26,149,18,139,10,129,4,115,,100,,81,,63,5,47,10,33,19,21,29,12,40,5,53,1,68,r7,l82,1r6,1l93,4r6,2l102,9r4,2l109,14r1,1l111,15r,1l111,17r,1l112,20r,2l112,23r,3l112,28r-1,2l111,31r,1l110,32r-1,1l109,33r-3,-1l104,31r-4,-3l96,26,90,22,84,20,77,18r-9,l58,18r-8,4l41,27r-6,7l29,43,25,54,22,67r,13l22,95r3,12l29,117r6,9l41,133r9,4l58,140r10,2l78,140r7,-1l91,137r5,-3l101,131r4,-3l107,127r3,l110,127r1,l111,127r1,1l112,129r,2l112,133r,2xe" fillcolor="black" stroked="f">
                  <v:path arrowok="t" o:connecttype="custom" o:connectlocs="58738,72496;58738,74084;58738,75671;58214,76200;56116,77788;52445,79905;46676,82550;38809,84138;26747,84138;13636,78846;5244,68263;0,52917;0,33338;5244,17463;15209,6350;27796,529;39333,0;46151,1058;51920,3175;55591,5821;57689,7938;58214,8467;58214,9525;58738,11642;58738,13758;58214,15875;58214,16933;57165,17463;55591,16933;52445,14817;47200,11642;40382,9525;30418,9525;21502,14288;15209,22754;11538,35454;11538,50271;15209,61913;21502,70380;30418,74084;40907,74084;47725,72496;52969,69321;56116,67205;57689,67205;58214,67205;58738,68263;58738,70380" o:connectangles="0,0,0,0,0,0,0,0,0,0,0,0,0,0,0,0,0,0,0,0,0,0,0,0,0,0,0,0,0,0,0,0,0,0,0,0,0,0,0,0,0,0,0,0,0,0,0,0"/>
                </v:shape>
                <v:shape id="Freeform 621" o:spid="_x0000_s1640" style="position:absolute;left:62960;top:49799;width:492;height:889;visibility:visible;mso-wrap-style:square;v-text-anchor:top" coordsize="93,1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BhsMIA&#10;AADdAAAADwAAAGRycy9kb3ducmV2LnhtbERPS4vCMBC+C/6HMMLeNPWBdKtR3IVdPK5V3OvQjG2x&#10;mZQka+u/NwuCt/n4nrPe9qYRN3K+tqxgOklAEBdW11wqOB2/xikIH5A1NpZJwZ08bDfDwRozbTs+&#10;0C0PpYgh7DNUUIXQZlL6oiKDfmJb4shdrDMYInSl1A67GG4aOUuSpTRYc2yosKXPiopr/mcU5O9p&#10;6j4O5+/LHfvzsv7t5j+LTqm3Ub9bgQjUh5f46d7rOH8xn8H/N/EEuX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sGGwwgAAAN0AAAAPAAAAAAAAAAAAAAAAAJgCAABkcnMvZG93&#10;bnJldi54bWxQSwUGAAAAAAQABAD1AAAAhwMAAAAA&#10;" path="m93,164r,1l93,166r-2,l91,168r-1,l88,168r-2,l83,168r-3,l78,168r-1,l75,168r-1,-2l74,166r-1,-1l73,164r,-63l73,93,72,86,70,80,68,77,64,73,61,70,56,68r-5,l42,69r-7,4l27,79,20,89r,75l20,165r-1,1l19,166r-2,2l16,168r-1,l13,168r-3,l6,168r-1,l3,168r-2,l,166r,l,165r,-1l,4,,3r,l,1r1,l3,,5,,6,r4,l13,r2,l16,r1,1l19,1r,2l20,3r,1l20,69r9,-9l37,56r9,-4l54,51r10,1l73,54r6,4l84,64r5,6l91,79r2,9l93,99r,65xe" fillcolor="black" stroked="f">
                  <v:path arrowok="t" o:connecttype="custom" o:connectlocs="49213,87313;48155,87842;47625,88900;45509,88900;42334,88900;40746,88900;39159,87842;38630,87313;38630,53446;38100,45508;35984,40746;32279,37042;26988,35983;18521,38629;10583,47096;10583,87313;10054,87842;8467,88900;6879,88900;3175,88900;1588,88900;0,87842;0,87313;0,2117;0,1588;529,529;2646,0;5292,0;7938,0;8996,529;10054,1588;10583,2117;15346,31750;24342,27517;33867,27517;41805,30692;47096,37042;49213,46567;49213,86783" o:connectangles="0,0,0,0,0,0,0,0,0,0,0,0,0,0,0,0,0,0,0,0,0,0,0,0,0,0,0,0,0,0,0,0,0,0,0,0,0,0,0"/>
                </v:shape>
                <v:shape id="Freeform 622" o:spid="_x0000_s1641" style="position:absolute;left:63611;top:50069;width:555;height:635;visibility:visible;mso-wrap-style:square;v-text-anchor:top" coordsize="107,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bXKsUA&#10;AADdAAAADwAAAGRycy9kb3ducmV2LnhtbERPyWrDMBC9F/oPYgK91XK2JriWTZNSyCGXbOQ6taa2&#10;qTUyluo4/fqoEOhtHm+dNB9MI3rqXG1ZwTiKQRAXVtdcKjgePp6XIJxH1thYJgVXcpBnjw8pJtpe&#10;eEf93pcihLBLUEHlfZtI6YqKDLrItsSB+7KdQR9gV0rd4SWEm0ZO4vhFGqw5NFTY0rqi4nv/YxR8&#10;bua/u9P2vTHnflEe+vlQHycrpZ5Gw9srCE+D/xff3Rsd5s+mU/j7Jpwgs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ttcqxQAAAN0AAAAPAAAAAAAAAAAAAAAAAJgCAABkcnMv&#10;ZG93bnJldi54bWxQSwUGAAAAAAQABAD1AAAAigMAAAAA&#10;" path="m107,58r,13l105,82r-5,11l94,102r-8,7l76,114r-11,4l53,119,40,118,30,114,20,110r-8,-7l6,94,3,85,,74,,60,,48,3,35,8,26r6,-9l21,9,31,5,42,1,54,,68,1,78,3,88,8r7,8l101,23r4,11l107,45r,13xm86,60r,-9l85,43,84,35,80,29,75,23,70,19,63,17r-9,l46,17r-8,2l33,23r-5,5l25,34r-3,8l21,50r-1,9l21,67r1,9l24,83r3,7l32,94r5,4l44,102r9,l62,102r7,-3l74,96r5,-6l83,85r2,-9l86,69r,-9xe" fillcolor="black" stroked="f">
                  <v:path arrowok="t" o:connecttype="custom" o:connectlocs="55563,37887;51928,49626;44658,58164;33753,62966;20771,62966;10386,58697;3116,50160;0,39487;0,25613;4154,13874;10905,4803;21810,534;35311,534;45697,4269;52447,12273;55563,24013;44658,32017;44139,22945;41542,15475;36350,10139;28041,9071;19733,10139;14540,14941;11424,22412;10386,31483;11424,40555;14021,48025;19213,52294;27522,54429;35830,52828;41023,48025;44139,40555;44658,32017" o:connectangles="0,0,0,0,0,0,0,0,0,0,0,0,0,0,0,0,0,0,0,0,0,0,0,0,0,0,0,0,0,0,0,0,0"/>
                  <o:lock v:ext="edit" verticies="t"/>
                </v:shape>
                <v:shape id="Freeform 623" o:spid="_x0000_s1642" style="position:absolute;left:64325;top:49799;width:111;height:889;visibility:visible;mso-wrap-style:square;v-text-anchor:top" coordsize="20,1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F1MIA&#10;AADdAAAADwAAAGRycy9kb3ducmV2LnhtbERPS2sCMRC+F/ofwhS81awPiqxGUfF1KfjC83Qz3V3c&#10;TNYk6vrvm4LgbT6+54wmjanEjZwvLSvotBMQxJnVJecKjofl5wCED8gaK8uk4EEeJuP3txGm2t55&#10;R7d9yEUMYZ+igiKEOpXSZwUZ9G1bE0fu1zqDIUKXS+3wHsNNJbtJ8iUNlhwbCqxpXlB23l+NguC2&#10;11PVyMV2cPk54/p7NZOLlVKtj2Y6BBGoCS/x073RcX6/14f/b+IJcvw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34XUwgAAAN0AAAAPAAAAAAAAAAAAAAAAAJgCAABkcnMvZG93&#10;bnJldi54bWxQSwUGAAAAAAQABAD1AAAAhwMAAAAA&#10;" path="m20,164r,1l20,166r-2,l18,168r-1,l15,168r-3,l10,168r-3,l5,168r-1,l2,168,1,166r-1,l,165r,-1l,4,,3r,l1,1r1,l4,,5,,7,r3,l12,r3,l17,r1,1l18,1r2,2l20,3r,1l20,164xe" fillcolor="black" stroked="f">
                  <v:path arrowok="t" o:connecttype="custom" o:connectlocs="11113,86783;11113,87313;11113,87842;10002,87842;10002,88900;9446,88900;8335,88900;6668,88900;5557,88900;3890,88900;2778,88900;2223,88900;1111,88900;556,87842;0,87842;0,87313;0,86783;0,2117;0,1588;0,1588;556,529;1111,529;2223,0;2778,0;3890,0;5557,0;6668,0;8335,0;9446,0;10002,529;10002,529;11113,1588;11113,1588;11113,2117;11113,86783" o:connectangles="0,0,0,0,0,0,0,0,0,0,0,0,0,0,0,0,0,0,0,0,0,0,0,0,0,0,0,0,0,0,0,0,0,0,0"/>
                </v:shape>
                <v:shape id="Freeform 624" o:spid="_x0000_s1643" style="position:absolute;left:64595;top:50069;width:524;height:635;visibility:visible;mso-wrap-style:square;v-text-anchor:top" coordsize="100,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0+rMMA&#10;AADdAAAADwAAAGRycy9kb3ducmV2LnhtbERPS2vCQBC+C/0PyxR6001bDSW6htIi9FSN9uJtyI7Z&#10;YHY2ZDeP/vtuQfA2H99zNvlkGzFQ52vHCp4XCQji0umaKwU/p938DYQPyBobx6Tglzzk24fZBjPt&#10;Ri5oOIZKxBD2GSowIbSZlL40ZNEvXEscuYvrLIYIu0rqDscYbhv5kiSptFhzbDDY0oeh8nrsrYK+&#10;NjSdeTnu0kOafK/KodCfe6WeHqf3NYhAU7iLb+4vHecvX1fw/008QW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H0+rMMAAADdAAAADwAAAAAAAAAAAAAAAACYAgAAZHJzL2Rv&#10;d25yZXYueG1sUEsFBgAAAAAEAAQA9QAAAIgDAAAAAA==&#10;" path="m100,55r,4l97,61r-2,1l92,64r-71,l22,72r2,8l26,86r4,6l35,97r6,2l48,102r9,1l64,102r6,l76,99r5,-1l85,97r3,-1l91,94r1,l94,94r,l95,96r,l95,97r,1l96,101r,1l96,103r-1,1l95,106r,1l95,108r,l94,109r,1l92,110r-2,2l86,113r-5,2l75,117r-6,1l62,118r-8,1l42,118,31,115r-9,-5l15,104,9,96,4,86,1,74,,60,1,46,4,34,9,24r6,-8l22,8,31,3,41,1,53,,64,1,74,3r9,5l89,14r5,8l97,32r3,8l100,51r,4xm80,49l79,34,73,24,65,17,52,16r-8,l38,18r-5,3l30,26r-4,4l24,37r-2,6l21,49r59,xe" fillcolor="black" stroked="f">
                  <v:path arrowok="t" o:connecttype="custom" o:connectlocs="52388,31483;49769,33084;11001,34151;12573,42689;15716,49092;21479,52828;29861,54962;36672,54429;42434,52294;46101,51227;48197,50160;49245,50160;49769,51227;49769,52294;50292,54429;49769,55496;49769,57097;49769,57630;49245,58697;47149,59765;42434,61366;36148,62966;28290,63500;16240,61366;7858,55496;2096,45891;0,32017;2096,18143;7858,8538;16240,1601;27766,0;38767,1601;46625,7471;50816,17076;52388,27214;41910,26147;38243,12807;27242,8538;19907,9605;15716,13874;12573,19744;11001,26147" o:connectangles="0,0,0,0,0,0,0,0,0,0,0,0,0,0,0,0,0,0,0,0,0,0,0,0,0,0,0,0,0,0,0,0,0,0,0,0,0,0,0,0,0,0"/>
                  <o:lock v:ext="edit" verticies="t"/>
                </v:shape>
                <v:shape id="Freeform 625" o:spid="_x0000_s1644" style="position:absolute;left:65230;top:50069;width:413;height:635;visibility:visible;mso-wrap-style:square;v-text-anchor:top" coordsize="76,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vZ8MA&#10;AADdAAAADwAAAGRycy9kb3ducmV2LnhtbERPS2vCQBC+F/wPyxS8FN1Ei0jqGqRQ8BCpL3oestMk&#10;mJ1dsquJ/94VCr3Nx/ecVT6YVtyo841lBek0AUFcWt1wpeB8+posQfiArLG1TAru5CFfj15WmGnb&#10;84Fux1CJGMI+QwV1CC6T0pc1GfRT64gj92s7gyHCrpK6wz6Gm1bOkmQhDTYcG2p09FlTeTlejYLT&#10;T7W0zT715Zsr6PJd6Jnb75Qavw6bDxCBhvAv/nNvdZz/Pl/A85t4gl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n/vZ8MAAADdAAAADwAAAAAAAAAAAAAAAACYAgAAZHJzL2Rv&#10;d25yZXYueG1sUEsFBgAAAAAEAAQA9QAAAIgDAAAAAA==&#10;" path="m76,83r,9l74,98r-4,6l64,109r-5,5l52,117r-9,1l35,119r-7,l23,118r-4,-1l14,115r-4,-1l6,113,4,112,3,110,1,108,,107r,-3l,101,,98,,97,,96,1,94r,-1l1,93,3,92r1,l5,93r2,1l10,96r4,2l17,99r5,2l28,103r7,l39,103r4,-1l47,101r4,-3l53,96r2,-3l57,90r,-4l57,81,54,77,52,75,48,72,44,70,39,69,35,66,30,64,25,62,20,60,15,56,11,53,7,49,5,44,3,39r,-7l3,26,5,19,7,14,12,9,17,6,25,2,32,,42,r5,l51,1r3,l58,2r4,1l64,5r3,1l68,7r1,1l70,8r,1l70,11r,l70,12r1,1l71,16r,2l70,19r,2l70,22r,1l69,23r,l68,23r-1,l64,22,63,21,59,19,55,18,52,17,47,16r-5,l37,16r-4,1l30,18r-4,1l25,22r-3,2l22,28r-1,2l22,35r1,4l27,42r3,2l35,46r4,3l44,50r5,3l54,55r5,3l64,60r4,4l71,67r3,5l76,77r,6xe" fillcolor="black" stroked="f">
                  <v:path arrowok="t" o:connecttype="custom" o:connectlocs="41275,49092;38016,55496;32042,60832;23353,62966;15207,63500;10319,62433;5431,60832;2172,59765;543,57630;0,55496;0,52294;0,51227;543,49626;1629,49092;2715,49626;5431,51227;9233,52828;15207,54962;21181,54962;25525,53895;28784,51227;30956,48025;30956,43223;28241,40021;23896,37353;19008,35218;13577,33084;8146,29882;3802,26147;1629,20811;1629,13874;3802,7471;9233,3202;17379,0;25525,0;29327,534;33672,1601;36387,3202;37473,4269;38016,4803;38016,5870;38560,6937;38560,9605;38016,11206;38016,12273;37473,12273;36387,12273;34215,11206;29870,9605;25525,8538;20094,8538;16293,9605;13577,11739;11948,14941;11948,18676;14663,22412;19008,24546;23896,26681;29327,29349;34758,32017;38560,35752;41275,41088" o:connectangles="0,0,0,0,0,0,0,0,0,0,0,0,0,0,0,0,0,0,0,0,0,0,0,0,0,0,0,0,0,0,0,0,0,0,0,0,0,0,0,0,0,0,0,0,0,0,0,0,0,0,0,0,0,0,0,0,0,0,0,0,0,0"/>
                </v:shape>
                <v:shape id="Freeform 626" o:spid="_x0000_s1645" style="position:absolute;left:65690;top:49926;width:381;height:762;visibility:visible;mso-wrap-style:square;v-text-anchor:top" coordsize="71,1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Au1sQA&#10;AADdAAAADwAAAGRycy9kb3ducmV2LnhtbERP22oCMRB9F/oPYQq+iGa7LVXWjVIEoZQiasXnYTN7&#10;oZtJuonu9u+bguDbHM518vVgWnGlzjeWFTzNEhDEhdUNVwpOX9vpAoQPyBpby6TglzysVw+jHDNt&#10;ez7Q9RgqEUPYZ6igDsFlUvqiJoN+Zh1x5ErbGQwRdpXUHfYx3LQyTZJXabDh2FCjo01NxffxYhQ4&#10;93lKtzt9/ugnF/mz79NdOU+VGj8Ob0sQgYZwF9/c7zrOf3mew/838QS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EwLtbEAAAA3QAAAA8AAAAAAAAAAAAAAAAAmAIAAGRycy9k&#10;b3ducmV2LnhtbFBLBQYAAAAABAAEAPUAAACJAwAAAAA=&#10;" path="m71,133r,3l71,137r,3l69,141r-1,1l66,142r-1,2l62,144r-2,1l57,145r-4,l51,145r-7,l36,144r-5,-3l26,136r-2,-5l21,125r-1,-7l19,109r,-64l4,45r-1,l2,44,,41,,38,,35,,34,,32,2,30r,l3,29r,l4,29r15,l19,3,20,2r,l20,1r1,l23,r2,l26,r3,l33,r1,l36,r1,1l39,1r,1l40,2r,1l40,29r27,l68,29r1,l69,30r,l71,32r,2l71,35r,3l71,41r-2,3l69,45r-2,l40,45r,60l40,117r2,6l47,128r8,1l57,129r3,-1l62,128r1,-2l65,126r1,-1l67,125r1,l69,125r,l69,126r2,l71,128r,1l71,130r,3xe" fillcolor="black" stroked="f">
                  <v:path arrowok="t" o:connecttype="custom" o:connectlocs="38100,71470;38100,73572;36490,74623;34880,75674;32197,76200;28441,76200;23611,76200;16635,74098;12879,68843;10732,62011;10196,23648;1610,23648;0,21546;0,18393;0,16817;1073,15766;1610,15240;10196,15240;10732,1051;10732,526;12342,0;13952,0;17708,0;19318,0;20928,526;21465,1051;21465,15240;36490,15240;37027,15766;38100,16817;38100,18393;38100,21546;37027,23648;21465,23648;21465,61486;25221,67266;30587,67792;33270,67266;34880,66215;35954,65690;37027,65690;37027,66215;38100,67266;38100,68317" o:connectangles="0,0,0,0,0,0,0,0,0,0,0,0,0,0,0,0,0,0,0,0,0,0,0,0,0,0,0,0,0,0,0,0,0,0,0,0,0,0,0,0,0,0,0,0"/>
                </v:shape>
                <v:shape id="Freeform 627" o:spid="_x0000_s1646" style="position:absolute;left:66167;top:50069;width:523;height:635;visibility:visible;mso-wrap-style:square;v-text-anchor:top" coordsize="100,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yRMsUA&#10;AADdAAAADwAAAGRycy9kb3ducmV2LnhtbESPQW/CMAyF70j7D5EncYN0g1VTR0DTEBInNmCX3azG&#10;NBWNUzWh7f79fEDazdZ7fu/zajP6RvXUxTqwgad5Boq4DLbmysD3eTd7BRUTssUmMBn4pQib9cNk&#10;hYUNAx+pP6VKSQjHAg24lNpC61g68hjnoSUW7RI6j0nWrtK2w0HCfaOfsyzXHmuWBoctfTgqr6eb&#10;N3CrHY0/vBx2+VeeHV7K/mi3n8ZMH8f3N1CJxvRvvl/vreAvF4Ir38gIe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fJEyxQAAAN0AAAAPAAAAAAAAAAAAAAAAAJgCAABkcnMv&#10;ZG93bnJldi54bWxQSwUGAAAAAAQABAD1AAAAigMAAAAA&#10;" path="m100,55r,4l97,61r-2,1l92,64r-71,l21,72r1,8l25,86r3,6l33,97r6,2l47,102r10,1l64,102r6,l75,99r5,-1l85,97r2,-1l90,94r2,l92,94r2,l94,96r1,l95,97r,1l95,101r,1l95,103r,1l95,106r,1l95,108r-1,l94,109r-2,1l92,110r-3,2l85,113r-5,2l75,117r-6,1l62,118r-8,1l42,118,31,115,21,110r-8,-6l7,96,4,86,1,74,,60,1,46,4,34,7,24r6,-8l21,8,31,3,41,1,52,,64,1,74,3r8,5l89,14r5,8l97,32r3,8l100,51r,4xm80,49l79,34,73,24,64,17,52,16r-8,l38,18r-5,3l30,26r-4,4l23,37r-2,6l21,49r59,xe" fillcolor="black" stroked="f">
                  <v:path arrowok="t" o:connecttype="custom" o:connectlocs="52388,31483;49769,33084;11001,34151;11525,42689;14669,49092;20431,52828;29861,54962;36672,54429;41910,52294;45578,51227;48197,50160;49245,50160;49769,51227;49769,52294;49769,54429;49769,55496;49769,57097;49245,57630;48197,58697;46625,59765;41910,61366;36148,62966;28290,63500;16240,61366;6810,55496;2096,45891;0,32017;2096,18143;6810,8538;16240,1601;27242,0;38767,1601;46625,7471;50816,17076;52388,27214;41910,26147;38243,12807;27242,8538;19907,9605;15716,13874;12049,19744;11001,26147" o:connectangles="0,0,0,0,0,0,0,0,0,0,0,0,0,0,0,0,0,0,0,0,0,0,0,0,0,0,0,0,0,0,0,0,0,0,0,0,0,0,0,0,0,0"/>
                  <o:lock v:ext="edit" verticies="t"/>
                </v:shape>
                <v:shape id="Freeform 628" o:spid="_x0000_s1647" style="position:absolute;left:66849;top:50069;width:334;height:619;visibility:visible;mso-wrap-style:square;v-text-anchor:top" coordsize="63,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23nP8MA&#10;AADdAAAADwAAAGRycy9kb3ducmV2LnhtbERP22rCQBB9L/gPywi+1Y1VJI3ZSLEUClK1Xt6n2Wk2&#10;mJ0N2a2mf98tCL7N4VwnX/a2ERfqfO1YwWScgCAuna65UnA8vD2mIHxA1tg4JgW/5GFZDB5yzLS7&#10;8idd9qESMYR9hgpMCG0mpS8NWfRj1xJH7tt1FkOEXSV1h9cYbhv5lCRzabHm2GCwpZWh8rz/sQoO&#10;qXThY77q01ez3p707sibr0Sp0bB/WYAI1Ie7+OZ+13H+bPoM/9/EE2T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23nP8MAAADdAAAADwAAAAAAAAAAAAAAAACYAgAAZHJzL2Rv&#10;d25yZXYueG1sUEsFBgAAAAAEAAQA9QAAAIgDAAAAAA==&#10;" path="m63,12r,2l63,17r,1l62,19r,2l62,21r-1,1l60,22r,l57,21r-1,l55,21,53,19r-2,l49,18r-3,l44,18r-4,1l37,21r-3,3l31,27r-3,3l24,35r-4,8l20,113r,1l19,115r,l18,117r-1,l15,117r-2,l10,117r-3,l5,117r-2,l2,117,,115r,l,114r,-1l,5r,l,3r,l2,2r1,l4,2,7,1r2,l12,1r1,1l15,2r2,l17,3r1,l18,5r,l18,21r5,-7l26,11,30,7,34,3,37,2,40,1,44,r3,l49,r2,l53,r2,1l57,1r1,1l61,2r1,1l62,3r,2l62,5r1,1l63,6r,2l63,9r,3xe" fillcolor="black" stroked="f">
                  <v:path arrowok="t" o:connecttype="custom" o:connectlocs="33338,7408;33338,9525;32809,11113;32280,11642;31750,11642;29634,11113;28046,10054;25930,9525;23284,9525;19579,11113;16404,14288;12700,18521;10583,59796;10054,60855;9525,61913;7938,61913;5292,61913;2646,61913;1058,61913;0,60855;0,59796;0,2646;0,1588;1588,1058;3704,529;6350,529;7938,1058;8996,1588;9525,2646;9525,11113;13759,5821;17992,1588;21167,529;24871,0;26988,0;29105,529;30692,1058;32809,1588;32809,2646;33338,3175;33338,4233;33338,6350" o:connectangles="0,0,0,0,0,0,0,0,0,0,0,0,0,0,0,0,0,0,0,0,0,0,0,0,0,0,0,0,0,0,0,0,0,0,0,0,0,0,0,0,0,0"/>
                </v:shape>
                <v:shape id="Freeform 629" o:spid="_x0000_s1648" style="position:absolute;left:67246;top:50069;width:572;height:635;visibility:visible;mso-wrap-style:square;v-text-anchor:top" coordsize="109,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DvL8cA&#10;AADdAAAADwAAAGRycy9kb3ducmV2LnhtbESPT2vCQBDF7wW/wzIFL1I3FSkaXSUIrV4K9c+h3obs&#10;NBvMzobsVuO3dw6F3mZ4b977zXLd+0ZdqYt1YAOv4wwUcRlszZWB0/H9ZQYqJmSLTWAycKcI69Xg&#10;aYm5DTfe0/WQKiUhHHM04FJqc61j6chjHIeWWLSf0HlMsnaVth3eJNw3epJlb9pjzdLgsKWNo/Jy&#10;+PUGPkZuRvNP54rR/VJuv+cFnSdfxgyf+2IBKlGf/s1/1zsr+NOp8Ms3MoJeP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bA7y/HAAAA3QAAAA8AAAAAAAAAAAAAAAAAmAIAAGRy&#10;cy9kb3ducmV2LnhtbFBLBQYAAAAABAAEAPUAAACMAwAAAAA=&#10;" path="m109,58r,13l105,82r-4,11l95,102r-7,7l78,114r-11,4l53,119,41,118,30,114r-9,-4l14,103,8,94,4,85,2,74,,60,2,48,4,35,8,26r6,-9l21,9,31,5,42,1,56,,68,1,79,3r9,5l95,16r6,7l105,34r4,11l109,58xm88,60r,-9l87,43,84,35,80,29,77,23,71,19,64,17r-9,l46,17r-6,2l34,23r-4,5l26,34r-2,8l21,50r,9l21,67r2,9l25,83r4,7l32,94r7,4l46,102r9,l63,102r6,-3l76,96r4,-6l84,85r1,-9l88,69r,-9xe" fillcolor="black" stroked="f">
                  <v:path arrowok="t" o:connecttype="custom" o:connectlocs="57150,37887;52956,49626;46139,58164;35129,62966;21497,62966;11011,58697;4194,50160;1049,39487;1049,25613;4194,13874;11011,4803;22021,534;35653,534;46139,4269;52956,12273;57150,24013;46139,32017;45615,22945;41945,15475;37226,10139;28837,9071;20972,10139;15729,14941;12583,22412;11011,31483;12059,40555;15205,48025;20448,52294;28837,54429;36178,52828;41945,48025;44567,40555;46139,32017" o:connectangles="0,0,0,0,0,0,0,0,0,0,0,0,0,0,0,0,0,0,0,0,0,0,0,0,0,0,0,0,0,0,0,0,0"/>
                  <o:lock v:ext="edit" verticies="t"/>
                </v:shape>
                <v:shape id="Freeform 630" o:spid="_x0000_s1649" style="position:absolute;left:67976;top:49799;width:96;height:889;visibility:visible;mso-wrap-style:square;v-text-anchor:top" coordsize="20,1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5VMcIA&#10;AADdAAAADwAAAGRycy9kb3ducmV2LnhtbERPS4vCMBC+C/sfwgjeNFVEpGuUdfF1WfCxeB6b2bbY&#10;TGoStf77jSB4m4/vOZNZYypxI+dLywr6vQQEcWZ1ybmC38OyOwbhA7LGyjIpeJCH2fSjNcFU2zvv&#10;6LYPuYgh7FNUUIRQp1L6rCCDvmdr4sj9WWcwROhyqR3eY7ip5CBJRtJgybGhwJq+C8rO+6tRENz2&#10;eqwaudiOL6czrn9Wc7lYKdVpN1+fIAI14S1+uTc6zh8O+/D8Jp4g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rlUxwgAAAN0AAAAPAAAAAAAAAAAAAAAAAJgCAABkcnMvZG93&#10;bnJldi54bWxQSwUGAAAAAAQABAD1AAAAhwMAAAAA&#10;" path="m20,164r,1l19,166r,l18,168r-2,l15,168r-2,l10,168r-2,l5,168r-2,l2,168r,-2l,166r,-1l,164,,4,,3r,l2,1r,l3,,5,,8,r2,l13,r2,l16,r2,1l19,1r,2l20,3r,1l20,164xe" fillcolor="black" stroked="f">
                  <v:path arrowok="t" o:connecttype="custom" o:connectlocs="9525,86783;9525,87313;9049,87842;9049,87842;8573,88900;7620,88900;7144,88900;6191,88900;4763,88900;3810,88900;2381,88900;1429,88900;953,88900;953,87842;0,87842;0,87313;0,86783;0,2117;0,1588;0,1588;953,529;953,529;1429,0;2381,0;3810,0;4763,0;6191,0;7144,0;7620,0;8573,529;9049,529;9049,1588;9525,1588;9525,2117;9525,86783" o:connectangles="0,0,0,0,0,0,0,0,0,0,0,0,0,0,0,0,0,0,0,0,0,0,0,0,0,0,0,0,0,0,0,0,0,0,0"/>
                </v:shape>
                <v:shape id="Freeform 631" o:spid="_x0000_s1650" style="position:absolute;left:14843;top:49847;width:698;height:826;visibility:visible;mso-wrap-style:square;v-text-anchor:top" coordsize="132,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M+NMYA&#10;AADdAAAADwAAAGRycy9kb3ducmV2LnhtbESPQWsCMRCF7wX/Q5hCL0Wz2qXIahQRKy3UQ7fiediM&#10;m62byZJEXf+9KRR6m+G9782b+bK3rbiQD41jBeNRBoK4crrhWsH++204BREissbWMSm4UYDlYvAw&#10;x0K7K3/RpYy1SCEcClRgYuwKKUNlyGIYuY44aUfnLca0+lpqj9cUbls5ybJXabHhdMFgR2tD1ak8&#10;21SjL3f65eB/TjvU62eTbz8+N1app8d+NQMRqY//5j/6XScuzyfw+00aQS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xM+NMYAAADdAAAADwAAAAAAAAAAAAAAAACYAgAAZHJz&#10;L2Rvd25yZXYueG1sUEsFBgAAAAAEAAQA9QAAAIsDAAAAAA==&#10;" path="m80,152r-1,1l79,153r-1,2l76,155r-2,1l73,156r-3,l66,156r-2,l62,156r-2,l58,156r-1,l55,155r,l54,155r-1,-2l53,153r,-1l52,152,1,7,,4,,3,,1r1,l2,,5,,7,r4,l15,r2,l18,r2,l21,1r,l22,2r,1l66,134r2,l111,3r,-1l111,1r1,l113,r2,l117,r2,l122,r4,l128,r3,l131,1r1,1l132,3r,1l131,7,80,152xe" fillcolor="black" stroked="f">
                  <v:path arrowok="t" o:connecttype="custom" o:connectlocs="42333,80433;41804,80963;41804,80963;41275,82021;40217,82021;39158,82550;38629,82550;37042,82550;34925,82550;33867,82550;32808,82550;31750,82550;30692,82550;30162,82550;29104,82021;29104,82021;28575,82021;28046,80963;28046,80963;28046,80433;27517,80433;529,3704;0,2117;0,1588;0,529;529,529;1058,0;2646,0;3704,0;5821,0;7937,0;8996,0;9525,0;10583,0;11113,529;11113,529;11642,1058;11642,1588;34925,70908;35983,70908;58737,1588;58737,1058;58737,529;59267,529;59796,0;60854,0;61912,0;62971,0;64558,0;66675,0;67733,0;69321,0;69321,529;69850,1058;69850,1588;69850,2117;69321,3704;42333,80433" o:connectangles="0,0,0,0,0,0,0,0,0,0,0,0,0,0,0,0,0,0,0,0,0,0,0,0,0,0,0,0,0,0,0,0,0,0,0,0,0,0,0,0,0,0,0,0,0,0,0,0,0,0,0,0,0,0,0,0,0,0"/>
                </v:shape>
                <v:shape id="Freeform 632" o:spid="_x0000_s1651" style="position:absolute;left:15652;top:49815;width:127;height:858;visibility:visible;mso-wrap-style:square;v-text-anchor:top" coordsize="23,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he6sIA&#10;AADdAAAADwAAAGRycy9kb3ducmV2LnhtbERP3WrCMBS+F/YO4Qx2p+mcyKjGMoZlMkQ35wMcmrO2&#10;W3NSmrTGtzeC4N35+H7PMgumEQN1rras4HmSgCAurK65VHD8ycevIJxH1thYJgVncpCtHkZLTLU9&#10;8TcNB1+KGMIuRQWV920qpSsqMugmtiWO3K/tDPoIu1LqDk8x3DRymiRzabDm2FBhS+8VFf+H3ijo&#10;LXv+CPuw/fzayXy9oeFP9ko9PYa3BQhPwd/FN/dGx/mz2Qtcv4knyNU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WF7qwgAAAN0AAAAPAAAAAAAAAAAAAAAAAJgCAABkcnMvZG93&#10;bnJldi54bWxQSwUGAAAAAAQABAD1AAAAhwMAAAAA&#10;" path="m22,156r,1l21,157r,2l19,159r-1,1l17,160r-3,l12,160r-4,l7,160r-2,l3,159r-1,l2,157r,l2,156,2,48r,l2,47r,-2l3,45r2,l7,44r1,l12,44r2,l17,44r1,1l19,45r2,l21,47r1,1l22,48r,108xm23,12r,6l21,21r-3,2l11,23r-6,l2,21,,18,,12,,6,2,2,5,r7,l18,r3,2l23,6r,6xe" fillcolor="black" stroked="f">
                  <v:path arrowok="t" o:connecttype="custom" o:connectlocs="12148,83582;12148,84118;11596,84118;11596,85189;10491,85189;9939,85725;9387,85725;7730,85725;6626,85725;4417,85725;3865,85725;2761,85725;1657,85189;1104,85189;1104,84118;1104,84118;1104,83582;1104,25718;1104,25718;1104,25182;1104,24110;1657,24110;2761,24110;3865,23574;4417,23574;6626,23574;7730,23574;9387,23574;9939,24110;10491,24110;11596,24110;11596,25182;12148,25718;12148,25718;12148,83582;12700,6429;12700,9644;11596,11251;9939,12323;6074,12323;2761,12323;1104,11251;0,9644;0,6429;0,3215;1104,1072;2761,0;6626,0;9939,0;11596,1072;12700,3215;12700,6429" o:connectangles="0,0,0,0,0,0,0,0,0,0,0,0,0,0,0,0,0,0,0,0,0,0,0,0,0,0,0,0,0,0,0,0,0,0,0,0,0,0,0,0,0,0,0,0,0,0,0,0,0,0,0,0"/>
                  <o:lock v:ext="edit" verticies="t"/>
                </v:shape>
                <v:shape id="Freeform 633" o:spid="_x0000_s1652" style="position:absolute;left:15890;top:49911;width:366;height:762;visibility:visible;mso-wrap-style:square;v-text-anchor:top" coordsize="70,1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FxbcUA&#10;AADdAAAADwAAAGRycy9kb3ducmV2LnhtbERPTWvCQBC9C/6HZQq9iNlYgoToRoqltFQ9NFXPQ3aa&#10;hGZnY3ar8d93C4K3ebzPWa4G04oz9a6xrGAWxSCIS6sbrhTsv16nKQjnkTW2lknBlRys8vFoiZm2&#10;F/6kc+ErEULYZaig9r7LpHRlTQZdZDviwH3b3qAPsK+k7vESwk0rn+J4Lg02HBpq7GhdU/lT/BoF&#10;yTbdtHJ3epm8zZrjafJxSNEclHp8GJ4XIDwN/i6+ud91mJ8kCfx/E06Q+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0XFtxQAAAN0AAAAPAAAAAAAAAAAAAAAAAJgCAABkcnMv&#10;ZG93bnJldi54bWxQSwUGAAAAAAQABAD1AAAAigMAAAAA&#10;" path="m70,133r,2l70,138r-1,2l69,141r-1,l65,143r-1,1l62,144r-3,1l57,145r-4,l51,145r-8,l36,143r-5,-3l26,137r-3,-5l21,125r-1,-7l18,108r,-63l4,45r-2,l1,44,,42,,37,,36,,33,,32,1,31r,-2l2,29r,l4,29r14,l18,4r,-2l20,2r,-1l21,1,22,r3,l26,r2,l32,r1,l36,r1,1l38,1r,1l38,2r1,2l39,29r28,l68,29r,l69,29r,2l70,32r,1l70,36r,1l70,42r-1,2l68,45r-1,l39,45r,61l39,116r3,7l47,128r7,l57,128r2,l62,128r1,-1l64,127r1,-2l67,125r1,l69,125r,l69,125r1,2l70,128r,1l70,130r,3xe" fillcolor="black" stroked="f">
                  <v:path arrowok="t" o:connecttype="custom" o:connectlocs="36513,70945;35991,73572;35470,74098;33383,75674;30775,76200;27646,76200;22429,76200;16170,73572;11997,69368;10432,62011;9389,23648;1043,23648;0,22072;0,18919;0,16817;522,15240;1043,15240;9389,15240;9389,1051;10432,526;11476,0;13562,0;16692,0;18778,0;19821,526;19821,1051;20343,15240;35470,15240;35991,15240;36513,16817;36513,18919;36513,22072;35470,23648;20343,23648;20343,60960;24516,67266;29732,67266;32340,67266;33383,66741;34948,65690;35991,65690;35991,65690;36513,67266;36513,68317" o:connectangles="0,0,0,0,0,0,0,0,0,0,0,0,0,0,0,0,0,0,0,0,0,0,0,0,0,0,0,0,0,0,0,0,0,0,0,0,0,0,0,0,0,0,0,0"/>
                </v:shape>
                <v:shape id="Freeform 634" o:spid="_x0000_s1653" style="position:absolute;left:16335;top:50053;width:476;height:620;visibility:visible;mso-wrap-style:square;v-text-anchor:top" coordsize="90,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R7ncUA&#10;AADdAAAADwAAAGRycy9kb3ducmV2LnhtbESPT2sCMRDF7wW/Q5iCl6JZrZayNYpYC179A72Om3Gz&#10;dDMJm1R3/fRGELzN8N6835vZorW1OFMTKscKRsMMBHHhdMWlgsP+Z/AJIkRkjbVjUtBRgMW89zLD&#10;XLsLb+m8i6VIIRxyVGBi9LmUoTBkMQydJ07ayTUWY1qbUuoGLync1nKcZR/SYsWJYNDTylDxt/u3&#10;ibt+u1ZmWR5/v7fkT+++m65kp1T/tV1+gYjUxqf5cb3Rqf5kMoX7N2kEOb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5HudxQAAAN0AAAAPAAAAAAAAAAAAAAAAAJgCAABkcnMv&#10;ZG93bnJldi54bWxQSwUGAAAAAAQABAD1AAAAigMAAAAA&#10;" path="m90,113r,1l89,116r-1,1l86,117r-2,l82,117r-4,l77,117r-3,l73,116r,-2l73,113r,-11l66,110r-9,4l48,118r-10,l30,118r-8,-1l16,114r-5,-4l6,106,4,100,1,94,,86,1,78,5,70,9,64r6,-5l22,54,32,52,43,50,56,49r14,l70,42,69,36r,-5l67,26,64,22,61,20,57,17,52,16r-6,l38,16r-6,1l26,20r-5,2l17,23r-2,3l11,27r-1,l9,27r,l8,26r,-1l6,25r,-3l6,21r,-1l6,17r,-2l8,13,9,11r1,-1l14,7,19,6,24,4,29,2,35,1,41,r6,l58,r9,2l74,5r6,5l85,16r3,7l89,31r1,10l90,113xm70,64r-17,l46,64r-8,1l33,68r-4,2l25,73r-3,3l21,80r,5l22,92r4,6l32,102r10,1l50,102r6,-2l63,95r7,-8l70,64xe" fillcolor="black" stroked="f">
                  <v:path arrowok="t" o:connecttype="custom" o:connectlocs="47625,59814;46567,61388;44450,61388;41275,61388;39158,61388;38629,59814;38629,53518;30162,59814;20108,61913;11642,61388;5821,57716;2117,52469;0,45123;2646,36728;7937,30956;16933,27284;29633,25710;37042,22037;36513,16265;33867,11543;30162,8920;24342,8395;16933,8920;11113,11543;7937,13642;5292,14167;4763,14167;4233,13117;3175,11543;3175,10494;3175,7870;4763,5772;7408,3673;12700,2099;18521,525;24871,0;35454,1049;42333,5247;46567,12068;47625,21512;37042,33580;24342,33580;17463,35679;13229,38302;11113,41975;11642,48271;16933,53518;26458,53518;33338,49845;37042,33580" o:connectangles="0,0,0,0,0,0,0,0,0,0,0,0,0,0,0,0,0,0,0,0,0,0,0,0,0,0,0,0,0,0,0,0,0,0,0,0,0,0,0,0,0,0,0,0,0,0,0,0,0,0"/>
                  <o:lock v:ext="edit" verticies="t"/>
                </v:shape>
                <v:shape id="Freeform 635" o:spid="_x0000_s1654" style="position:absolute;left:17002;top:50053;width:857;height:620;visibility:visible;mso-wrap-style:square;v-text-anchor:top" coordsize="161,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iMDsMA&#10;AADdAAAADwAAAGRycy9kb3ducmV2LnhtbERP32vCMBB+F/wfwgm+aToRkc4omyLIxsQ6935rbk2x&#10;uZQm1vrfm4Hg2318P2+x6mwlWmp86VjByzgBQZw7XXKh4PS9Hc1B+ICssXJMCm7kYbXs9xaYanfl&#10;jNpjKEQMYZ+iAhNCnUrpc0MW/djVxJH7c43FEGFTSN3gNYbbSk6SZCYtlhwbDNa0NpSfjxerYPfx&#10;JZOfTzxROzG/5/klO+w370oNB93bK4hAXXiKH+6djvOn0xn8fxNPk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liMDsMAAADdAAAADwAAAAAAAAAAAAAAAACYAgAAZHJzL2Rv&#10;d25yZXYueG1sUEsFBgAAAAAEAAQA9QAAAIgDAAAAAA==&#10;" path="m161,113r-1,1l160,114r,2l159,116r-1,1l155,117r-1,l151,117r-3,l146,117r-2,l143,116r-1,l142,114r-2,l140,113r,-65l140,41r-1,-5l138,30r-3,-4l133,22r-4,-2l124,17r-5,l112,18r-6,4l98,28,90,38r,75l90,114r,l90,116r-1,l87,117r-2,l84,117r-4,l77,117r-2,l74,117r-1,-1l71,116r,-2l70,114r,-1l70,48r,-7l69,36,68,30,65,26,63,22,59,20,54,17r-5,l42,18r-6,4l28,28,20,38r,75l20,114r,l18,116r,l17,117r-2,l12,117r-2,l7,117r-2,l4,117,2,116r-1,l,114r,l,113,,5r,l,4,1,2r1,l4,2,5,1r1,l8,1r3,l13,1r2,1l16,2r1,l17,4r1,1l18,5r,15l27,10,36,5,44,r9,l59,r6,1l70,4r5,2l79,9r2,3l85,16r1,5l92,16r5,-5l102,7r4,-2l111,2r3,-1l119,r4,l133,r9,4l148,7r5,6l156,20r3,8l160,36r1,10l161,113xe" fillcolor="black" stroked="f">
                  <v:path arrowok="t" o:connecttype="custom" o:connectlocs="85193,60325;85193,61384;84128,61913;81998,61913;78803,61913;76673,61913;75608,61384;74543,60325;74543,25400;74011,19050;71881,13758;68686,10583;63362,8996;56440,11642;47921,20108;47921,60325;47921,61384;46323,61913;44726,61913;40999,61913;39402,61913;37804,61384;37272,60325;37272,25400;36739,19050;34609,13758;31415,10583;26090,8996;19168,11642;10649,20108;10649,60325;9584,61384;9052,61913;6389,61913;3727,61913;2130,61913;532,61384;0,60325;0,2646;0,2117;1065,1058;2662,529;4260,529;6922,529;8519,1058;9052,2117;9584,2646;14376,5292;23428,0;31415,0;37272,2117;42064,4763;45259,8467;48986,8467;54310,3704;59102,1058;63362,0;70816,0;78803,3704;83063,10583;85193,19050;85725,59796" o:connectangles="0,0,0,0,0,0,0,0,0,0,0,0,0,0,0,0,0,0,0,0,0,0,0,0,0,0,0,0,0,0,0,0,0,0,0,0,0,0,0,0,0,0,0,0,0,0,0,0,0,0,0,0,0,0,0,0,0,0,0,0,0,0"/>
                </v:shape>
                <v:shape id="Freeform 636" o:spid="_x0000_s1655" style="position:absolute;left:18034;top:49815;width:127;height:858;visibility:visible;mso-wrap-style:square;v-text-anchor:top" coordsize="25,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NCmcUA&#10;AADdAAAADwAAAGRycy9kb3ducmV2LnhtbERPS2sCMRC+C/0PYQq9iGZrlyqrUaRYKHjycdDbuBk3&#10;i5vJuom69tebgtDbfHzPmcxaW4krNb50rOC9n4Agzp0uuVCw3Xz3RiB8QNZYOSYFd/Iwm750Jphp&#10;d+MVXdehEDGEfYYKTAh1JqXPDVn0fVcTR+7oGoshwqaQusFbDLeVHCTJp7RYcmwwWNOXofy0vlgF&#10;3c1+Ze7L4eJ3tLuYefJxPpj0rNTbazsfgwjUhn/x0/2j4/w0HcLfN/EEOX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I0KZxQAAAN0AAAAPAAAAAAAAAAAAAAAAAJgCAABkcnMv&#10;ZG93bnJldi54bWxQSwUGAAAAAAQABAD1AAAAigMAAAAA&#10;" path="m23,156r,1l23,157r-2,2l20,159r-1,1l18,160r-3,l13,160r-3,l8,160r-1,l4,159r,l3,157r,l3,156,3,48r,l3,47,4,45r,l7,45,8,44r2,l13,44r2,l18,44r1,1l20,45r1,l23,47r,1l23,48r,108xm25,12r,6l23,21r-4,2l13,23r-6,l3,21,,18,,12,,6,3,2,7,r6,l19,r4,2l25,6r,6xe" fillcolor="black" stroked="f">
                  <v:path arrowok="t" o:connecttype="custom" o:connectlocs="11684,83582;11684,84118;11684,84118;10668,85189;10160,85189;9652,85725;9144,85725;7620,85725;6604,85725;5080,85725;4064,85725;3556,85725;2032,85189;2032,85189;1524,84118;1524,84118;1524,83582;1524,25718;1524,25718;1524,25182;2032,24110;2032,24110;3556,24110;4064,23574;5080,23574;6604,23574;7620,23574;9144,23574;9652,24110;10160,24110;10668,24110;11684,25182;11684,25718;11684,25718;11684,83582;12700,6429;12700,9644;11684,11251;9652,12323;6604,12323;3556,12323;1524,11251;0,9644;0,6429;0,3215;1524,1072;3556,0;6604,0;9652,0;11684,1072;12700,3215;12700,6429" o:connectangles="0,0,0,0,0,0,0,0,0,0,0,0,0,0,0,0,0,0,0,0,0,0,0,0,0,0,0,0,0,0,0,0,0,0,0,0,0,0,0,0,0,0,0,0,0,0,0,0,0,0,0,0"/>
                  <o:lock v:ext="edit" verticies="t"/>
                </v:shape>
                <v:shape id="Freeform 637" o:spid="_x0000_s1656" style="position:absolute;left:18351;top:50053;width:492;height:620;visibility:visible;mso-wrap-style:square;v-text-anchor:top" coordsize="93,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EvLsMA&#10;AADdAAAADwAAAGRycy9kb3ducmV2LnhtbESPTWsCMRCG74X+hzBCbzVr0VZWoyylheKtWvU6bMbN&#10;4maybFKN/945FHqbYd6PZ5br7Dt1oSG2gQ1MxgUo4jrYlhsDP7vP5zmomJAtdoHJwI0irFePD0ss&#10;bbjyN122qVESwrFEAy6lvtQ61o48xnHoieV2CoPHJOvQaDvgVcJ9p1+K4lV7bFkaHPb07qg+b3+9&#10;9B4qV4VjseMz8352/MiTt0025mmUqwWoRDn9i//cX1bwp1PBlW9kBL2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tEvLsMAAADdAAAADwAAAAAAAAAAAAAAAACYAgAAZHJzL2Rv&#10;d25yZXYueG1sUEsFBgAAAAAEAAQA9QAAAIgDAAAAAA==&#10;" path="m93,113r,1l92,114r,2l91,116r-2,1l88,117r-2,l83,117r-3,l78,117r-2,l75,116r-2,l73,114r,l73,113r,-63l72,42,71,36,70,30,67,26,65,22,60,20,55,17r-5,l43,18r-8,4l28,28,19,38r,75l19,114r,l18,116r-1,l16,117r-2,l12,117r-3,l7,117r-2,l3,117,2,116r-1,l,114r,l,113,,5r,l,4,1,2r,l2,2,5,1r1,l8,1r3,l13,1r1,1l16,2r1,l17,4r,1l18,5r,15l27,10,35,5,45,r9,l65,r7,4l80,7r5,6l88,20r3,8l92,37r1,11l93,113xe" fillcolor="black" stroked="f">
                  <v:path arrowok="t" o:connecttype="custom" o:connectlocs="49213,60325;48684,61384;47096,61913;45509,61913;42334,61913;40217,61913;38630,61384;38630,60325;38630,26459;37571,19050;35455,13758;31750,10583;26459,8996;18521,11642;10054,20108;10054,60325;9525,61384;8467,61913;6350,61913;3704,61913;1588,61913;529,61384;0,60325;0,2646;0,2117;529,1058;2646,529;4233,529;6879,529;8467,1058;8996,2117;9525,2646;14288,5292;23813,0;34396,0;42334,3704;46567,10583;48684,19579;49213,59796" o:connectangles="0,0,0,0,0,0,0,0,0,0,0,0,0,0,0,0,0,0,0,0,0,0,0,0,0,0,0,0,0,0,0,0,0,0,0,0,0,0,0"/>
                </v:shape>
                <v:shape id="Freeform 638" o:spid="_x0000_s1657" style="position:absolute;left:19335;top:49847;width:461;height:826;visibility:visible;mso-wrap-style:square;v-text-anchor:top" coordsize="87,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1WSTMQA&#10;AADdAAAADwAAAGRycy9kb3ducmV2LnhtbERP22rCQBB9F/yHZQq+SN0o1rapq4hFUF/E2A8YspML&#10;zc7G7BpTv94tCL7N4VxnvuxMJVpqXGlZwXgUgSBOrS45V/Bz2rx+gHAeWWNlmRT8kYPlot+bY6zt&#10;lY/UJj4XIYRdjAoK7+tYSpcWZNCNbE0cuMw2Bn2ATS51g9cQbio5iaKZNFhyaCiwpnVB6W9yMQp2&#10;39nwXNaT3Ox9dnq3t017eBsrNXjpVl8gPHX+KX64tzrMn04/4f+bcIJc3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dVkkzEAAAA3QAAAA8AAAAAAAAAAAAAAAAAmAIAAGRycy9k&#10;b3ducmV2LnhtbFBLBQYAAAAABAAEAPUAAACJAwAAAAA=&#10;" path="m87,147r,2l86,151r,1l86,153r-1,2l85,155r-1,1l82,156r-74,l5,155,2,153,1,151,,147,,8,1,4,2,2,5,,8,,81,r1,l84,1r,l85,2r,1l85,4r1,2l86,8r,3l85,12r,2l85,16r-1,l84,17r-2,l81,17r-60,l21,66r51,l74,66r1,l75,67r1,l76,69r1,2l77,72r,3l77,77r,1l76,80r,1l75,82r,l74,82r-2,l21,82r,57l82,139r2,l85,139r,l86,140r,1l86,142r1,3l87,147xe" fillcolor="black" stroked="f">
                  <v:path arrowok="t" o:connecttype="custom" o:connectlocs="46038,78846;45509,80433;44980,82021;44450,82550;4233,82550;1058,80963;0,77788;529,2117;2646,0;42863,0;44450,529;44980,1058;44980,2117;45509,4233;44980,6350;44980,8467;44450,8996;42863,8996;11113,34925;39159,34925;39688,35454;40217,36513;40746,38100;40746,40746;40217,42333;39688,43392;39159,43392;11113,43392;43392,73554;44980,73554;45509,74083;45509,75142;46038,77788" o:connectangles="0,0,0,0,0,0,0,0,0,0,0,0,0,0,0,0,0,0,0,0,0,0,0,0,0,0,0,0,0,0,0,0,0"/>
                </v:shape>
                <v:shape id="Freeform 639" o:spid="_x0000_s1658" style="position:absolute;left:12176;top:49355;width:1794;height:1794;visibility:visible;mso-wrap-style:square;v-text-anchor:top" coordsize="339,3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8LpsQA&#10;AADdAAAADwAAAGRycy9kb3ducmV2LnhtbESPQU/DMAyF70j8h8hI3FgKAobKsmmahNTLDivTzqYx&#10;bVnjVInpyr/HByRutt7ze59XmzkMZqKU+8gO7hcFGOIm+p5bB8f3t7sXMFmQPQ6RycEPZdisr69W&#10;WPp44QNNtbRGQziX6KATGUtrc9NRwLyII7FqnzEFFF1Ta33Ci4aHwT4UxbMN2LM2dDjSrqPmXH8H&#10;B8O5kj59TbivD7lankaJ1cfeudubefsKRmiWf/PfdeUV//FJ+fUbHcG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rvC6bEAAAA3QAAAA8AAAAAAAAAAAAAAAAAmAIAAGRycy9k&#10;b3ducmV2LnhtbFBLBQYAAAAABAAEAPUAAACJAwAAAAA=&#10;" path="m339,170r-1,17l332,221r-13,29l301,277r-23,24l250,319r-29,12l188,338r-18,1l153,338r-33,-7l89,319,62,301,40,277,21,250,8,221,2,187,,170,2,153,8,120,21,89,40,62,62,40,89,21,120,8,153,1,170,r18,1l221,8r29,13l278,40r23,22l319,89r13,31l338,153r1,17xe" fillcolor="#e98989" stroked="f">
                  <v:path arrowok="t" o:connecttype="custom" o:connectlocs="179388,89959;178859,98954;175684,116946;168805,132292;159280,146580;147109,159280;132292,168805;116946,175155;99484,178859;89959,179388;80963,178859;63500,175155;47096,168805;32808,159280;21167,146580;11113,132292;4233,116946;1058,98954;0,89959;1058,80963;4233,63500;11113,47096;21167,32808;32808,21167;47096,11113;63500,4233;80963,529;89959,0;99484,529;116946,4233;132292,11113;147109,21167;159280,32808;168805,47096;175684,63500;178859,80963;179388,89959" o:connectangles="0,0,0,0,0,0,0,0,0,0,0,0,0,0,0,0,0,0,0,0,0,0,0,0,0,0,0,0,0,0,0,0,0,0,0,0,0"/>
                </v:shape>
                <v:shape id="Freeform 640" o:spid="_x0000_s1659" style="position:absolute;left:19970;top:52752;width:429;height:826;visibility:visible;mso-wrap-style:square;v-text-anchor:top" coordsize="81,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4Nk8EA&#10;AADdAAAADwAAAGRycy9kb3ducmV2LnhtbERPS2sCMRC+F/wPYQq9FM1adJWtUaQgFTz5AK/DZroJ&#10;3UyWTdT03zeC4G0+vucsVsm14kp9sJ4VjEcFCOLaa8uNgtNxM5yDCBFZY+uZFPxRgNVy8LLASvsb&#10;7+l6iI3IIRwqVGBi7CopQ23IYRj5jjhzP753GDPsG6l7vOVw18qPoiilQ8u5wWBHX4bq38PFKWB/&#10;sbtkvN2UXYnJ7M/b2fu3Um+vaf0JIlKKT/HDvdV5/mQ6hvs3+QS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9ODZPBAAAA3QAAAA8AAAAAAAAAAAAAAAAAmAIAAGRycy9kb3du&#10;cmV2LnhtbFBLBQYAAAAABAAEAPUAAACGAwAAAAA=&#10;" path="m81,146r,3l81,151r,1l81,154r-2,1l78,155r,1l77,156r-69,l5,155,3,154,,151r,-3l,3,,2,,1r2,l3,1,4,,5,,8,r2,l14,r1,l18,r1,1l20,1r,l21,2r,1l21,138r56,l78,138r,1l79,139r2,1l81,141r,2l81,144r,2xe" fillcolor="black" stroked="f">
                  <v:path arrowok="t" o:connecttype="custom" o:connectlocs="42863,77258;42863,78846;42863,79904;42863,80433;42863,81492;41805,82021;41275,82021;41275,82550;40746,82550;4233,82550;2646,82021;1588,81492;0,79904;0,78317;0,1588;0,1058;0,529;1058,529;1588,529;2117,0;2646,0;4233,0;5292,0;7408,0;7938,0;9525,0;10054,529;10583,529;10583,529;11113,1058;11113,1588;11113,73025;40746,73025;41275,73025;41275,73554;41805,73554;42863,74083;42863,74613;42863,75671;42863,76200;42863,77258" o:connectangles="0,0,0,0,0,0,0,0,0,0,0,0,0,0,0,0,0,0,0,0,0,0,0,0,0,0,0,0,0,0,0,0,0,0,0,0,0,0,0,0,0"/>
                </v:shape>
                <v:shape id="Freeform 641" o:spid="_x0000_s1660" style="position:absolute;left:20462;top:52736;width:604;height:842;visibility:visible;mso-wrap-style:square;v-text-anchor:top" coordsize="112,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gKmcQA&#10;AADdAAAADwAAAGRycy9kb3ducmV2LnhtbERPTWsCMRC9C/0PYQpepGaVKmVrlKIIHqS6tpQep5vp&#10;JriZLJuo23/fCIK3ebzPmS06V4sztcF6VjAaZiCIS68tVwo+P9ZPLyBCRNZYeyYFfxRgMX/ozTDX&#10;/sIFnQ+xEimEQ44KTIxNLmUoDTkMQ98QJ+7Xtw5jgm0ldYuXFO5qOc6yqXRoOTUYbGhpqDweTk5B&#10;CPbdW/O1dbb4HhQ/3X61O1ZK9R+7t1cQkbp4F9/cG53mP0/GcP0mnSD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YCpnEAAAA3QAAAA8AAAAAAAAAAAAAAAAAmAIAAGRycy9k&#10;b3ducmV2LnhtbFBLBQYAAAAABAAEAPUAAACJAwAAAAA=&#10;" path="m112,135r,1l112,137r,3l112,141r,l111,142r,2l109,145r-1,1l105,149r-5,2l95,153r-6,2l81,157r-7,1l65,158,50,157,38,153,27,147,17,139,10,128,4,114,,99,,81,,62,5,46,10,32,18,20,28,11,41,4,53,,68,r7,l81,1r6,1l92,3r6,3l102,8r4,3l108,12r1,1l111,14r,2l111,17r,1l112,19r,1l112,23r,2l112,27r-1,2l111,30r,2l109,32r,l108,33r-2,-1l103,30r-3,-2l96,24,91,22,84,19,76,18,68,17,58,18r-9,4l41,27r-7,7l28,43,25,54,22,65r,15l22,94r3,11l28,117r6,8l41,131r8,5l58,140r11,l77,140r8,-3l91,136r5,-3l101,130r4,-2l107,126r2,-1l109,125r2,1l111,126r1,2l112,129r,1l112,133r,2xe" fillcolor="black" stroked="f">
                  <v:path arrowok="t" o:connecttype="custom" o:connectlocs="60325,72423;60325,74553;60325,75085;59786,76683;58171,77748;53862,80410;47937,82540;39858,84138;26931,83605;14543,78280;5386,68162;0,52719;0,33016;5386,17041;15081,5858;28547,0;40396,0;46860,1065;52784,3195;57093,5858;58709,6923;59786,8520;59786,9585;60325,10650;60325,13313;59786,15443;59786,17041;58709,17041;57093,17041;53862,14911;49014,11715;40935,9585;31240,9585;22083,14378;15081,22898;11850,34614;11850,50057;15081,62305;22083,69760;31240,74553;41473,74553;49014,72423;54400,69227;57632,67097;58709,66565;59786,67097;60325,68695;60325,70825" o:connectangles="0,0,0,0,0,0,0,0,0,0,0,0,0,0,0,0,0,0,0,0,0,0,0,0,0,0,0,0,0,0,0,0,0,0,0,0,0,0,0,0,0,0,0,0,0,0,0,0"/>
                </v:shape>
                <v:shape id="Freeform 642" o:spid="_x0000_s1661" style="position:absolute;left:21209;top:52752;width:889;height:826;visibility:visible;mso-wrap-style:square;v-text-anchor:top" coordsize="169,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cq7cMA&#10;AADdAAAADwAAAGRycy9kb3ducmV2LnhtbERP24rCMBB9F/Yfwgi+ramXLks1yiLeHoRldT9gthnT&#10;ajMpTdT690ZY8G0O5zrTeWsrcaXGl44VDPoJCOLc6ZKNgt/D6v0ThA/IGivHpOBOHuazt84UM+1u&#10;/EPXfTAihrDPUEERQp1J6fOCLPq+q4kjd3SNxRBhY6Ru8BbDbSWHSfIhLZYcGwqsaVFQft5frIJ8&#10;V243afu9vP+d1tVlp81hkxqlet32awIiUBte4n/3Vsf543QEz2/iCXL2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zcq7cMAAADdAAAADwAAAAAAAAAAAAAAAACYAgAAZHJzL2Rv&#10;d25yZXYueG1sUEsFBgAAAAAEAAQA9QAAAIgDAAAAAA==&#10;" path="m169,152r,2l169,154r-1,1l167,155r-2,1l164,156r-2,l159,156r-2,l154,156r-2,l151,155r,l149,154r,l149,152r,-135l148,17,93,154r,l93,155r-2,l90,156r-1,l88,156r-3,l83,156r-3,l79,156r-2,l75,156r-1,-1l74,155r-1,-1l73,154,20,17r,l20,152r,2l19,154r,1l18,155r-2,1l15,156r-2,l10,156r-4,l5,156r-2,l2,155r-2,l,154r,l,152,,10,,5,3,2,5,1,9,,21,r4,l27,1r3,1l32,3r3,2l36,7r1,3l38,12,84,125r,l131,13r2,-3l135,7r1,-2l137,3r2,-2l142,1,144,r3,l160,r2,l164,1r1,l167,2r1,1l168,5r1,2l169,10r,142xe" fillcolor="black" stroked="f">
                  <v:path arrowok="t" o:connecttype="custom" o:connectlocs="88900,81492;88374,82021;86796,82550;85218,82550;82588,82550;79957,82550;79431,82021;78379,81492;78379,8996;48921,81492;48921,82021;47343,82550;46291,82550;43661,82550;41557,82550;39453,82550;38927,82021;38401,81492;10521,8996;10521,81492;9995,82021;8417,82550;6838,82550;3156,82550;1578,82550;0,82021;0,81492;0,5292;1578,1058;4734,0;13151,0;15781,1058;18411,2646;19463,5292;44187,66146;68911,6879;71015,3704;72067,1588;74697,529;77327,0;85218,0;86796,529;88374,1588;88900,3704;88900,80433" o:connectangles="0,0,0,0,0,0,0,0,0,0,0,0,0,0,0,0,0,0,0,0,0,0,0,0,0,0,0,0,0,0,0,0,0,0,0,0,0,0,0,0,0,0,0,0,0"/>
                </v:shape>
                <v:shape id="Freeform 643" o:spid="_x0000_s1662" style="position:absolute;left:17065;top:53371;width:413;height:572;visibility:visible;mso-wrap-style:square;v-text-anchor:top" coordsize="77,1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a128MA&#10;AADdAAAADwAAAGRycy9kb3ducmV2LnhtbERPTWvCQBC9F/wPywjemk1LFImuUkoLXkJqtPQ6ZMck&#10;mJ1Nd7ca/323UPA2j/c56+1oenEh5zvLCp6SFARxbXXHjYLj4f1xCcIHZI29ZVJwIw/bzeRhjbm2&#10;V97TpQqNiCHsc1TQhjDkUvq6JYM+sQNx5E7WGQwRukZqh9cYbnr5nKYLabDj2NDiQK8t1efqxyj4&#10;/iiz09dbabz93Ouibwq5GAulZtPxZQUi0Bju4n/3Tsf52TyDv2/iC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Ea128MAAADdAAAADwAAAAAAAAAAAAAAAACYAgAAZHJzL2Rv&#10;d25yZXYueG1sUEsFBgAAAAAEAAQA9QAAAIgDAAAAAA==&#10;" path="m77,90r,1l75,93r,1l75,94r,1l75,95r-1,1l74,96r-1,2l70,99r-2,2l64,102r-3,2l56,105r-5,1l45,106,35,105r-9,-3l19,99,12,93,8,85,4,77,1,67,,54,1,42,4,31,8,21r6,-7l20,8,27,4,36,,46,r5,l56,r3,1l63,3r4,1l69,5r3,3l73,9r1,l74,10r1,l75,11r,2l75,14r,l75,16r,1l75,19r,1l75,20r-1,1l74,21r,l73,21r-1,l70,20,68,19,64,16,62,15,57,14,52,13,46,11r-6,2l33,15r-4,2l24,22r-4,7l17,36r-1,7l16,53r,10l17,70r3,8l24,84r5,4l33,91r7,3l47,94r5,l57,93r5,-3l65,89r3,-1l70,85r3,-1l74,84r,l75,84r,l75,85r,1l75,86r2,3l77,90xe" fillcolor="#e98989" stroked="f">
                  <v:path arrowok="t" o:connecttype="custom" o:connectlocs="41275,49063;40203,50680;40203,51219;39667,51758;39131,52837;36451,54454;32698,56072;27338,57150;18761,56611;10185,53376;4288,45828;536,36123;536,22644;4288,11322;10721,4313;19297,0;27338,0;31626,539;35915,2157;38595,4313;39667,4852;40203,5392;40203,7009;40203,7548;40203,9166;40203,10783;39667,11322;39667,11322;38595,11322;36451,10244;33234,8087;27874,7009;21442,7009;15545,9166;10721,15635;8577,23183;8577,33967;10721,42054;15545,47445;21442,50680;27874,50680;33234,48524;36451,47445;39131,45289;39667,45289;40203,45289;40203,46367;41275,47984" o:connectangles="0,0,0,0,0,0,0,0,0,0,0,0,0,0,0,0,0,0,0,0,0,0,0,0,0,0,0,0,0,0,0,0,0,0,0,0,0,0,0,0,0,0,0,0,0,0,0,0"/>
                </v:shape>
                <v:shape id="Freeform 644" o:spid="_x0000_s1663" style="position:absolute;left:17541;top:53371;width:477;height:572;visibility:visible;mso-wrap-style:square;v-text-anchor:top" coordsize="92,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xTW8EA&#10;AADdAAAADwAAAGRycy9kb3ducmV2LnhtbERPTWvCQBC9C/6HZQrezEYxRVJXKYKgFgKNeh+yYxKa&#10;nY3ZNUn/fbdQ6G0e73M2u9E0oqfO1ZYVLKIYBHFhdc2lguvlMF+DcB5ZY2OZFHyTg912Otlgqu3A&#10;n9TnvhQhhF2KCirv21RKV1Rk0EW2JQ7c3XYGfYBdKXWHQwg3jVzG8as0WHNoqLClfUXFV/40CpL2&#10;US8MxqeBvcz2nN0/bmep1OxlfH8D4Wn0/+I/91GH+askgd9vwgly+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E8U1vBAAAA3QAAAA8AAAAAAAAAAAAAAAAAmAIAAGRycy9kb3du&#10;cmV2LnhtbFBLBQYAAAAABAAEAPUAAACGAwAAAAA=&#10;" path="m92,53l91,65,88,75,86,85r-6,7l74,99r-9,4l56,107r-12,l33,107r-9,-4l16,100,9,94,5,86,2,78,,66,,54,,43,2,32,6,22r5,-7l17,9,25,5,35,1,46,,58,1r8,3l75,7r6,7l86,21r4,10l92,41r,12xm77,54r,-8l76,37,74,30,71,25,66,18,61,15,54,12r-9,l38,12r-8,4l25,20r-4,5l17,31r-1,7l14,46r-1,7l14,63r2,7l17,78r4,6l24,89r6,3l37,95r8,l54,95r6,-3l66,89r4,-7l74,76r2,-6l77,62r,-8xe" fillcolor="#e98989" stroked="f">
                  <v:path arrowok="t" o:connecttype="custom" o:connectlocs="47107,34717;44519,45400;38307,52877;28989,57150;17083,57150;8283,53411;2588,45934;0,35251;0,22967;3106,11750;8800,4807;18118,534;30024,534;38825,3739;44519,11216;47625,21899;39860,28842;39342,19762;36754,13353;31577,8012;23295,6409;15530,8546;10871,13353;8283,20296;6730,28308;8283,37388;10871,44865;15530,49138;23295,50741;31060,49138;36236,43797;39342,37388;39860,28842" o:connectangles="0,0,0,0,0,0,0,0,0,0,0,0,0,0,0,0,0,0,0,0,0,0,0,0,0,0,0,0,0,0,0,0,0"/>
                  <o:lock v:ext="edit" verticies="t"/>
                </v:shape>
                <v:shape id="Freeform 645" o:spid="_x0000_s1664" style="position:absolute;left:18113;top:53371;width:476;height:572;visibility:visible;mso-wrap-style:square;v-text-anchor:top" coordsize="92,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7NLMAA&#10;AADdAAAADwAAAGRycy9kb3ducmV2LnhtbERP24rCMBB9F/Yfwiz4pqmislRTEWHBVRCs6/vQTC/Y&#10;TLpN1ta/N4Lg2xzOdVbr3tTiRq2rLCuYjCMQxJnVFRcKfs/foy8QziNrrC2Tgjs5WCcfgxXG2nZ8&#10;olvqCxFC2MWooPS+iaV0WUkG3dg2xIHLbWvQB9gWUrfYhXBTy2kULaTBikNDiQ1tS8qu6b9RMG/+&#10;qonB6KdjL49bPuaHy14qNfzsN0sQnnr/Fr/cOx3mz+YLeH4TTpDJ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e7NLMAAAADdAAAADwAAAAAAAAAAAAAAAACYAgAAZHJzL2Rvd25y&#10;ZXYueG1sUEsFBgAAAAAEAAQA9QAAAIUDAAAAAA==&#10;" path="m92,53r,12l90,75,86,85r-5,7l74,99r-7,4l57,107r-11,l34,107r-9,-4l17,100,11,94,6,86,2,78,,66,,54,,43,2,32,6,22r5,-7l18,9,27,5,36,1,47,,58,1,68,4r7,3l81,14r5,7l90,31r2,10l92,53xm78,54r,-8l76,37,75,30,71,25,68,18,62,15,55,12r-8,l38,12r-6,4l26,20r-5,5l18,31r-2,7l15,46r,7l15,63r1,7l17,78r4,6l25,89r6,3l37,95r9,l54,95r8,-3l67,89r4,-7l74,76r2,-6l78,62r,-8xe" fillcolor="#e98989" stroked="f">
                  <v:path arrowok="t" o:connecttype="custom" o:connectlocs="47625,34717;44519,45400;38307,52877;29507,57150;17601,57150;8800,53411;3106,45934;0,35251;0,22967;3106,11750;9318,4807;18636,534;30024,534;38825,3739;44519,11216;47625,21899;40378,28842;39342,19762;36754,13353;32095,8012;24330,6409;16565,8546;10871,13353;8283,20296;7765,28308;8283,37388;10871,44865;16048,49138;23813,50741;32095,49138;36754,43797;39342,37388;40378,28842" o:connectangles="0,0,0,0,0,0,0,0,0,0,0,0,0,0,0,0,0,0,0,0,0,0,0,0,0,0,0,0,0,0,0,0,0"/>
                  <o:lock v:ext="edit" verticies="t"/>
                </v:shape>
                <v:shape id="Freeform 646" o:spid="_x0000_s1665" style="position:absolute;left:18716;top:53371;width:397;height:556;visibility:visible;mso-wrap-style:square;v-text-anchor:top" coordsize="75,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5l58QA&#10;AADdAAAADwAAAGRycy9kb3ducmV2LnhtbERPTWvCQBC9C/0PyxS8iNm0mDamWaUUxN60VvA6ZMdN&#10;MDsbsluN/fXdguBtHu9zyuVgW3Gm3jeOFTwlKQjiyumGjYL992qag/ABWWPrmBRcycNy8TAqsdDu&#10;wl903gUjYgj7AhXUIXSFlL6qyaJPXEccuaPrLYYIeyN1j5cYblv5nKYv0mLDsaHGjj5qqk67H6vA&#10;5KY7rWebyTbP5tkhc7T/zSdKjR+H9zcQgYZwF9/cnzrOn2Wv8P9NPEE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C+ZefEAAAA3QAAAA8AAAAAAAAAAAAAAAAAmAIAAGRycy9k&#10;b3ducmV2LnhtbFBLBQYAAAAABAAEAPUAAACJAwAAAAA=&#10;" path="m75,102r,2l73,104r,l72,105r,l71,105r-1,l67,105r-2,l64,105r-2,l62,105r-1,-1l61,104r-1,l60,102r,-45l13,57r,45l13,104r,l13,104r-1,1l11,105r-2,l8,105r-2,l4,105r-1,l2,105r-1,l,104r,l,104r,-2l,3r,l,1r,l1,1r1,l3,,4,,6,,8,,9,r2,1l12,1r1,l13,1r,2l13,3r,42l60,45,60,3r,l61,1r,l62,1r,l64,r1,l67,r3,l71,r1,1l72,1r1,l73,1r2,2l75,3r,99xe" fillcolor="#e98989" stroked="f">
                  <v:path arrowok="t" o:connecttype="custom" o:connectlocs="39688,55034;38630,55034;38100,55563;37042,55563;34396,55563;32809,55563;32280,55034;31750,55034;31750,30163;6879,53975;6879,55034;6350,55563;4763,55563;3175,55563;1588,55563;529,55563;0,55034;0,53975;0,1588;0,529;1058,529;2117,0;4233,0;5821,529;6879,529;6879,1588;6879,23813;31750,1588;32280,529;32809,529;33867,0;35455,0;37571,0;38100,529;38630,529;39688,1588" o:connectangles="0,0,0,0,0,0,0,0,0,0,0,0,0,0,0,0,0,0,0,0,0,0,0,0,0,0,0,0,0,0,0,0,0,0,0,0"/>
                </v:shape>
                <v:shape id="Freeform 647" o:spid="_x0000_s1666" style="position:absolute;left:13493;top:53276;width:3461;height:270;visibility:visible;mso-wrap-style:square;v-text-anchor:top" coordsize="653,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A+QMYA&#10;AADdAAAADwAAAGRycy9kb3ducmV2LnhtbESPzW7CQAyE75V4h5WRuJUNlAIKLAgVIXHpgZ8LN5M1&#10;SUTWG2WXkPbp8aFSb7ZmPPN5ue5cpVpqQunZwGiYgCLOvC05N3A+7d7noEJEtlh5JgM/FGC96r0t&#10;MbX+yQdqjzFXEsIhRQNFjHWqdcgKchiGviYW7eYbh1HWJte2waeEu0qPk2SqHZYsDQXW9FVQdj8+&#10;nAHMzt/XeTu7TEbj60Nz9bs9fGyNGfS7zQJUpC7+m/+u91bwJ5+CK9/ICHr1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6A+QMYAAADdAAAADwAAAAAAAAAAAAAAAACYAgAAZHJz&#10;L2Rvd25yZXYueG1sUEsFBgAAAAAEAAQA9QAAAIsDAAAAAA==&#10;" path="m,l49,50,101,1r49,50l201,r50,51l302,1r50,49l402,1r50,49l503,1r50,49l604,r49,50e" filled="f" strokecolor="#e98989" strokeweight=".2205mm">
                  <v:path arrowok="t" o:connecttype="custom" o:connectlocs="0,0;25969,26459;53528,529;79497,26988;106525,0;133024,26988;160053,529;186552,26459;213051,529;239550,26459;266578,529;293077,26459;320106,0;346075,26459" o:connectangles="0,0,0,0,0,0,0,0,0,0,0,0,0,0"/>
                </v:shape>
                <v:shape id="Freeform 648" o:spid="_x0000_s1667" style="position:absolute;left:16684;top:52943;width:0;height:317;visibility:visible;mso-wrap-style:square;v-text-anchor:top" coordsize="2,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AaVcIA&#10;AADdAAAADwAAAGRycy9kb3ducmV2LnhtbERP22oCMRB9L/gPYQRfiiaKFbs1ighCwVK89AOGzXQT&#10;3EyWTVy3f28Khb7N4Vxntel9LTpqowusYTpRIIjLYBxXGr4u+/ESREzIBuvApOGHImzWg6cVFibc&#10;+UTdOVUih3AsUINNqSmkjKUlj3ESGuLMfYfWY8qwraRp8Z7DfS1nSi2kR8e5wWJDO0vl9XzzGg4f&#10;9nJ19Hw8unl9ItOpz21SWo+G/fYNRKI+/Yv/3O8mz5+/vMLvN/kEuX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oBpVwgAAAN0AAAAPAAAAAAAAAAAAAAAAAJgCAABkcnMvZG93&#10;bnJldi54bWxQSwUGAAAAAAQABAD1AAAAhwMAAAAA&#10;" path="m2,r,58l,58e" filled="f" strokecolor="#e98989" strokeweight=".2205mm">
                  <v:path arrowok="t" o:connecttype="custom" o:connectlocs="1,0;1,31750;0,31750" o:connectangles="0,0,0"/>
                </v:shape>
                <v:shape id="Freeform 649" o:spid="_x0000_s1668" style="position:absolute;left:14557;top:52943;width:0;height:301;visibility:visible;mso-wrap-style:square;v-text-anchor:top" coordsize="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cEGMYA&#10;AADdAAAADwAAAGRycy9kb3ducmV2LnhtbESPQWvCQBCF74X+h2UK3urGaoNEVymlBfHWWKrHYXdM&#10;gtnZkN1q9Nc7h0JvM7w3732zXA++VWfqYxPYwGScgSK2wTVcGfjefT7PQcWE7LANTAauFGG9enxY&#10;YuHChb/oXKZKSQjHAg3UKXWF1tHW5DGOQ0cs2jH0HpOsfaVdjxcJ961+ybJce2xYGmrs6L0meyp/&#10;vYHp4WdbusM8dml62t9ebU4fdmvM6Gl4W4BKNKR/89/1xgn+LBd++UZG0K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gcEGMYAAADdAAAADwAAAAAAAAAAAAAAAACYAgAAZHJz&#10;L2Rvd25yZXYueG1sUEsFBgAAAAAEAAQA9QAAAIsDAAAAAA==&#10;" path="m1,r,57l,57e" filled="f" strokecolor="#e98989" strokeweight=".2205mm">
                  <v:path arrowok="t" o:connecttype="custom" o:connectlocs="1,0;1,30163;0,30163" o:connectangles="0,0,0"/>
                </v:shape>
                <v:shape id="Freeform 650" o:spid="_x0000_s1669" style="position:absolute;left:15605;top:52943;width:16;height:301;visibility:visible;mso-wrap-style:square;v-text-anchor:top" coordsize="2,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HUcAA&#10;AADdAAAADwAAAGRycy9kb3ducmV2LnhtbERPS4vCMBC+C/sfwix401RZilajLKsrXn2w59lm+tBm&#10;UprY1n9vBMHbfHzPWa57U4mWGldaVjAZRyCIU6tLzhWcT7+jGQjnkTVWlknBnRysVx+DJSbadnyg&#10;9uhzEULYJaig8L5OpHRpQQbd2NbEgctsY9AH2ORSN9iFcFPJaRTF0mDJoaHAmn4KSq/Hm1EQz7NL&#10;+zeby//DpTOet1222eVKDT/77wUIT71/i1/uvQ7zv+IJPL8JJ8jV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G/HUcAAAADdAAAADwAAAAAAAAAAAAAAAACYAgAAZHJzL2Rvd25y&#10;ZXYueG1sUEsFBgAAAAAEAAQA9QAAAIUDAAAAAA==&#10;" path="m2,r,57l,57e" filled="f" strokecolor="#e98989" strokeweight=".2205mm">
                  <v:path arrowok="t" o:connecttype="custom" o:connectlocs="1588,0;1588,30163;0,30163" o:connectangles="0,0,0"/>
                </v:shape>
                <v:shape id="Freeform 651" o:spid="_x0000_s1670" style="position:absolute;left:12636;top:52768;width:889;height:889;visibility:visible;mso-wrap-style:square;v-text-anchor:top" coordsize="169,1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j+0cIA&#10;AADdAAAADwAAAGRycy9kb3ducmV2LnhtbERPTWvCQBC9C/0PyxS86abSSImuIoVADr0Yi+chO03W&#10;ZmfT7JrEf+8KQm/zeJ+z3U+2FQP13jhW8LZMQBBXThuuFXyf8sUHCB+QNbaOScGNPOx3L7MtZtqN&#10;fKShDLWIIewzVNCE0GVS+qohi37pOuLI/bjeYoiwr6XucYzhtpWrJFlLi4ZjQ4MdfTZU/ZZXq0Dm&#10;+YUORTqedJn+nYsvM1xTo9T8dTpsQASawr/46S50nP++XsHjm3iC3N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SP7RwgAAAN0AAAAPAAAAAAAAAAAAAAAAAJgCAABkcnMvZG93&#10;bnJldi54bWxQSwUGAAAAAAQABAD1AAAAhwMAAAAA&#10;" path="m154,38r9,15l169,85r-6,32l146,144r-14,10l116,162r-32,5l53,161,25,143,15,129,7,114,,82,7,50,25,23,39,13,53,5,85,r32,6l145,24r9,14xe" fillcolor="#e98989" stroked="f">
                  <v:path arrowok="t" o:connecttype="custom" o:connectlocs="81009,20229;85744,28214;88900,45249;85744,62283;76801,76656;69437,81980;61020,86238;44187,88900;27880,85706;13151,76124;7891,68671;3682,60686;0,43651;3682,26617;13151,12244;20515,6920;27880,2662;44713,0;61546,3194;76275,12776;81009,20229" o:connectangles="0,0,0,0,0,0,0,0,0,0,0,0,0,0,0,0,0,0,0,0,0"/>
                </v:shape>
                <v:shape id="Freeform 652" o:spid="_x0000_s1671" style="position:absolute;left:26939;top:50038;width:651;height:635;visibility:visible;mso-wrap-style:square;v-text-anchor:top" coordsize="123,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z7acQA&#10;AADdAAAADwAAAGRycy9kb3ducmV2LnhtbERPS2sCMRC+F/ofwhS81WxVrKxGkaKgF8XXwduwGTeL&#10;m8m6ibr665uC0Nt8fM8ZTRpbihvVvnCs4KudgCDOnC44V7DfzT8HIHxA1lg6JgUP8jAZv7+NMNXu&#10;zhu6bUMuYgj7FBWYEKpUSp8ZsujbriKO3MnVFkOEdS51jfcYbkvZSZK+tFhwbDBY0Y+h7Ly9WgUX&#10;uZyu/ePiZ4NV9m2eveZwPBulWh/NdAgiUBP+xS/3Qsf5vX4X/r6JJ8jx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ps+2nEAAAA3QAAAA8AAAAAAAAAAAAAAAAAmAIAAGRycy9k&#10;b3ducmV2LnhtbFBLBQYAAAAABAAEAPUAAACJAwAAAAA=&#10;" path="m123,107r,4l123,113r-1,1l122,115r-2,l119,117r-1,l115,118r-2,l112,118r-3,1l107,119r-5,l98,118r-4,-1l91,114r-4,-3l85,107r-2,-5l82,96r-2,5l76,104r-4,5l67,112r-5,3l58,117r-7,2l45,119,33,118r-9,-4l16,109r-5,-7l6,93,2,83,,72,,60,1,48,3,35,7,24r5,-7l19,10,28,5,37,1,49,r7,1l62,2r8,3l75,10r5,4l83,22r3,7l88,38r2,-7l91,23r1,-6l92,13,93,8r,-2l93,3r1,l94,3,96,2r,l97,2r1,l99,2r2,l103,2r3,l108,2r1,l111,2r1,1l112,3r1,2l113,5r,2l112,11r,5l111,21r-2,6l108,33r-2,6l104,45r-1,8l101,59r-3,6l97,70r,10l98,87r,5l101,96r1,3l104,101r3,1l109,102r3,l113,102r2,-1l117,101r1,l119,101r1,-2l120,99r2,l122,99r,2l123,101r,1l123,103r,3l123,107xm76,59r,-11l74,39,71,32,67,27,64,22,59,18,54,17r-5,l42,17r-7,2l30,24r-3,5l24,35r-2,8l21,50r,9l21,67r1,8l23,82r3,8l29,95r5,3l40,102r8,l54,102r6,-3l65,96r4,-6l72,83r3,-7l76,69r,-10l76,59xe" fillcolor="black" stroked="f">
                  <v:path arrowok="t" o:connecttype="custom" o:connectlocs="65088,60298;63500,61366;60855,62966;57680,63500;51859,62966;46038,59231;43392,51227;38100,58164;30692,62433;17463,62966;5821,54429;0,38420;1588,18676;10054,5336;25929,0;37042,2668;43921,11739;47625,16542;48684,6937;49213,1601;50800,1067;51859,1067;54505,1067;57680,1067;59267,1601;59796,3735;58738,11206;56092,20811;53446,31483;51330,42689;53446,51227;56621,54429;59796,54429;62442,53895;63500,52828;64559,53895;65088,54962;40217,31483;37571,17076;31221,9605;22225,9071;14288,15475;11113,26681;11642,40021;15346,50693;25400,54429;34396,51227;39688,40555;40217,31483" o:connectangles="0,0,0,0,0,0,0,0,0,0,0,0,0,0,0,0,0,0,0,0,0,0,0,0,0,0,0,0,0,0,0,0,0,0,0,0,0,0,0,0,0,0,0,0,0,0,0,0,0"/>
                  <o:lock v:ext="edit" verticies="t"/>
                </v:shape>
                <v:shape id="Freeform 653" o:spid="_x0000_s1672" style="position:absolute;left:27654;top:50292;width:317;height:95;visibility:visible;mso-wrap-style:square;v-text-anchor:top" coordsize="59,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qJPcMA&#10;AADdAAAADwAAAGRycy9kb3ducmV2LnhtbERPS2sCMRC+F/wPYYTeatYiYrebFbG0tSdx7aW3YTP7&#10;wM0kJKmu/74RCt7m43tOsR7NIM7kQ29ZwXyWgSCure65VfB9fH9agQgRWeNgmRRcKcC6nDwUmGt7&#10;4QOdq9iKFMIhRwVdjC6XMtQdGQwz64gT11hvMCboW6k9XlK4GeRzli2lwZ5TQ4eOth3Vp+rXKPjq&#10;j9XbPn46/VL9NP760aycbpR6nI6bVxCRxngX/7t3Os1fLBdw+yadIM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kqJPcMAAADdAAAADwAAAAAAAAAAAAAAAACYAgAAZHJzL2Rv&#10;d25yZXYueG1sUEsFBgAAAAAEAAQA9QAAAIgDAAAAAA==&#10;" path="m59,8r,4l58,15r-1,1l55,16,5,16r-2,l2,15,,12,,8,,3,2,1,3,,5,,55,r1,l57,r,1l58,1r,1l59,3r,3l59,8xe" fillcolor="black" stroked="f">
                  <v:path arrowok="t" o:connecttype="custom" o:connectlocs="31750,4763;31750,7144;31212,8930;30674,9525;29597,9525;2691,9525;1614,9525;1076,8930;0,7144;0,4763;0,1786;1076,595;1614,0;2691,0;29597,0;30136,0;30674,0;30674,595;31212,595;31212,1191;31750,1786;31750,3572;31750,4763" o:connectangles="0,0,0,0,0,0,0,0,0,0,0,0,0,0,0,0,0,0,0,0,0,0,0"/>
                </v:shape>
                <v:shape id="Freeform 654" o:spid="_x0000_s1673" style="position:absolute;left:28019;top:49847;width:619;height:810;visibility:visible;mso-wrap-style:square;v-text-anchor:top" coordsize="117,1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HrC8IA&#10;AADdAAAADwAAAGRycy9kb3ducmV2LnhtbERPzWrCQBC+C32HZQpeRDctbSjRVVQoWC/V1AcYsmMS&#10;zM6G3a2JPr0rCN7m4/ud2aI3jTiT87VlBW+TBARxYXXNpYLD3/f4C4QPyBoby6TgQh4W85fBDDNt&#10;O97TOQ+liCHsM1RQhdBmUvqiIoN+YlviyB2tMxgidKXUDrsYbhr5niSpNFhzbKiwpXVFxSn/NwpW&#10;mGg6butRZ0Z0/f1x5TqnnVLD1345BRGoD0/xw73Rcf5H+gn3b+IJcn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esLwgAAAN0AAAAPAAAAAAAAAAAAAAAAAJgCAABkcnMvZG93&#10;bnJldi54bWxQSwUGAAAAAAQABAD1AAAAhwMAAAAA&#10;" path="m117,8r,3l116,12r,1l116,14r-1,2l115,16r-1,1l112,17r-43,l69,151r,1l68,153r,l67,155r-1,l63,155r-1,l58,155r-2,l53,155r-1,l51,155r-1,-2l48,153r,-1l48,151,48,17,4,17r,l3,16r-1,l2,14r,-1l,12,,11,,8,,6,,4,2,2,2,1,2,,3,,4,r,l112,r2,l115,r,l116,1r,1l116,4r1,2l117,8xe" fillcolor="black" stroked="f">
                  <v:path arrowok="t" o:connecttype="custom" o:connectlocs="61913,4179;61913,5746;61384,6268;61384,6790;61384,7313;60855,8357;60855,8357;60325,8880;59267,8880;36513,8880;36513,78874;36513,79396;35984,79918;35984,79918;35454,80963;34925,80963;33338,80963;32809,80963;30692,80963;29634,80963;28046,80963;27517,80963;26988,80963;26459,79918;25400,79918;25400,79396;25400,78874;25400,8880;2117,8880;2117,8880;1588,8357;1058,8357;1058,7313;1058,6790;0,6268;0,5746;0,4179;0,3134;0,2089;1058,1045;1058,522;1058,0;1588,0;2117,0;2117,0;59267,0;60325,0;60855,0;60855,0;61384,522;61384,1045;61384,2089;61913,3134;61913,4179" o:connectangles="0,0,0,0,0,0,0,0,0,0,0,0,0,0,0,0,0,0,0,0,0,0,0,0,0,0,0,0,0,0,0,0,0,0,0,0,0,0,0,0,0,0,0,0,0,0,0,0,0,0,0,0,0,0"/>
                </v:shape>
                <v:shape id="Freeform 655" o:spid="_x0000_s1674" style="position:absolute;left:28686;top:49831;width:730;height:842;visibility:visible;mso-wrap-style:square;v-text-anchor:top" coordsize="138,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Lsq8UA&#10;AADdAAAADwAAAGRycy9kb3ducmV2LnhtbERP32vCMBB+H/g/hBvsZcxUkSKdUYagFASdzsEej+TW&#10;djaX2mS2/vdGGOztPr6fN1v0thYXan3lWMFomIAg1s5UXCg4fqxepiB8QDZYOyYFV/KwmA8eZpgZ&#10;1/GeLodQiBjCPkMFZQhNJqXXJVn0Q9cQR+7btRZDhG0hTYtdDLe1HCdJKi1WHBtKbGhZkj4dfq2C&#10;95/TF9JWbz+PZ53n0926e96slXp67N9eQQTqw7/4z52bOH+SpnD/Jp4g5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UuyrxQAAAN0AAAAPAAAAAAAAAAAAAAAAAJgCAABkcnMv&#10;ZG93bnJldi54bWxQSwUGAAAAAAQABAD1AAAAigMAAAAA&#10;" path="m138,78r,18l134,112r-5,15l120,138r-9,10l98,154r-13,5l67,160,50,159,37,155,24,149,16,139,8,128,3,115,,99,,80,,63,3,47,8,33,17,22,27,12,39,5,53,,70,,87,r14,5l112,11r10,9l129,31r5,13l138,59r,19xm117,79l116,67,114,54,112,44r-5,-9l101,27,92,22,82,19,69,17,56,19r-9,3l38,28r-6,8l27,44,23,55,22,67,21,79r1,13l23,105r3,11l31,124r6,8l45,137r10,5l69,142r12,l91,137r9,-5l106,123r5,-8l114,104r2,-13l117,79xe" fillcolor="black" stroked="f">
                  <v:path arrowok="t" o:connecttype="custom" o:connectlocs="73025,50483;68263,66785;58737,77828;44979,83612;26458,83612;12700,78354;4233,67310;0,52060;0,33129;4233,17353;14287,6310;28046,0;46038,0;59267,5784;68263,16302;73025,31026;61912,41543;60325,28397;56621,18405;48683,11569;36513,8940;24871,11569;16933,18931;12171,28922;11113,41543;12171,55216;16404,65207;23813,72043;36513,74672;48154,72043;56092,64681;60325,54690;61912,41543" o:connectangles="0,0,0,0,0,0,0,0,0,0,0,0,0,0,0,0,0,0,0,0,0,0,0,0,0,0,0,0,0,0,0,0,0"/>
                  <o:lock v:ext="edit" verticies="t"/>
                </v:shape>
                <v:shape id="Freeform 656" o:spid="_x0000_s1675" style="position:absolute;left:29591;top:49831;width:587;height:826;visibility:visible;mso-wrap-style:square;v-text-anchor:top" coordsize="112,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xvjccA&#10;AADdAAAADwAAAGRycy9kb3ducmV2LnhtbERPTUvDQBC9C/6HZQQvpd1oJZXYTSiCUqUKTVu8jtkx&#10;ic3Oxuy2if++Kwi9zeN9zjwbTCOO1LnasoKbSQSCuLC65lLBdvM0vgfhPLLGxjIp+CUHWXp5McdE&#10;257XdMx9KUIIuwQVVN63iZSuqMigm9iWOHBftjPoA+xKqTvsQ7hp5G0UxdJgzaGhwpYeKyr2+cEo&#10;6Ne71XI0+v6ZbnevH8/vDj9f3mKlrq+GxQMIT4M/i//dSx3m38Uz+PsmnCDTE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WMb43HAAAA3QAAAA8AAAAAAAAAAAAAAAAAmAIAAGRy&#10;cy9kb3ducmV2LnhtbFBLBQYAAAAABAAEAPUAAACMAwAAAAA=&#10;" path="m112,153r,1l112,155r-1,l110,157r-2,l107,157r-2,l102,157r-4,l97,157r-2,l94,157r-2,-2l92,155r-1,-1l91,153r,-69l21,84r,69l21,154r-1,1l20,155r-2,2l17,157r-2,l13,157r-3,l7,157r-2,l4,157r-2,l1,155r-1,l,154r,-1l,4,,3r,l1,2r1,l4,,5,,7,r3,l13,r2,l17,r1,2l20,2r,1l21,3r,1l21,67r70,l91,4r,-1l92,3r,-1l94,2,95,r2,l98,r4,l105,r2,l108,r2,2l111,2r1,1l112,3r,1l112,153xe" fillcolor="black" stroked="f">
                  <v:path arrowok="t" o:connecttype="custom" o:connectlocs="58738,80973;58214,81498;56640,82550;55067,82550;51396,82550;49822,82550;48249,81498;47725,80973;47725,44167;11013,80447;10489,81498;9440,82550;7867,82550;5244,82550;2622,82550;1049,82550;0,81498;0,80447;0,1577;524,1052;2098,0;3671,0;6818,0;8916,0;10489,1052;11013,1577;11013,35228;47725,2103;48249,1577;49298,1052;50871,0;53494,0;56116,0;57689,1052;58738,1577;58738,2103" o:connectangles="0,0,0,0,0,0,0,0,0,0,0,0,0,0,0,0,0,0,0,0,0,0,0,0,0,0,0,0,0,0,0,0,0,0,0,0"/>
                </v:shape>
                <v:shape id="Freeform 657" o:spid="_x0000_s1676" style="position:absolute;left:24272;top:49355;width:1794;height:1794;visibility:visible;mso-wrap-style:square;v-text-anchor:top" coordsize="339,3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G3T8YA&#10;AADdAAAADwAAAGRycy9kb3ducmV2LnhtbESPQWvCQBCF70L/wzIFL6KbFhVJXaUtFNSbUYTehuw0&#10;G8zOptlV4793DoXeZnhv3vtmue59o67UxTqwgZdJBoq4DLbmysDx8DVegIoJ2WITmAzcKcJ69TRY&#10;Ym7Djfd0LVKlJIRjjgZcSm2udSwdeYyT0BKL9hM6j0nWrtK2w5uE+0a/Ztlce6xZGhy29OmoPBcX&#10;byDefbEf/S52W3c59yeafX/UODNm+Ny/v4FK1Kd/89/1xgr+dC648o2MoF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bG3T8YAAADdAAAADwAAAAAAAAAAAAAAAACYAgAAZHJz&#10;L2Rvd25yZXYueG1sUEsFBgAAAAAEAAQA9QAAAIsDAAAAAA==&#10;" path="m339,170r-1,17l331,221r-13,29l301,277r-24,24l250,319r-31,12l187,338r-17,1l152,338r-32,-7l89,319,62,301,38,277,21,250,8,221,1,187,,170,1,153,8,120,21,89,38,62,62,40,89,21,120,8,152,1,170,r17,1l219,8r31,13l277,40r24,22l318,89r13,31l338,153r1,17xe" fillcolor="#c93a3a" stroked="f">
                  <v:path arrowok="t" o:connecttype="custom" o:connectlocs="179388,89959;178859,98954;175155,116946;168275,132292;159280,146580;146580,159280;132292,168805;115888,175155;98954,178859;89959,179388;80434,178859;63500,175155;47096,168805;32808,159280;20108,146580;11113,132292;4233,116946;529,98954;0,89959;529,80963;4233,63500;11113,47096;20108,32808;32808,21167;47096,11113;63500,4233;80434,529;89959,0;98954,529;115888,4233;132292,11113;146580,21167;159280,32808;168275,47096;175155,63500;178859,80963;179388,89959" o:connectangles="0,0,0,0,0,0,0,0,0,0,0,0,0,0,0,0,0,0,0,0,0,0,0,0,0,0,0,0,0,0,0,0,0,0,0,0,0"/>
                </v:shape>
                <v:shape id="Freeform 658" o:spid="_x0000_s1677" style="position:absolute;left:30448;top:52752;width:111;height:826;visibility:visible;mso-wrap-style:square;v-text-anchor:top" coordsize="20,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qk8MA&#10;AADdAAAADwAAAGRycy9kb3ducmV2LnhtbERPS2vCQBC+F/wPywheitkoxdrUVaRgmqsPch6z0yQ0&#10;Oxuy2yTtr3cFobf5+J6z2Y2mET11rrasYBHFIIgLq2suFVzOh/kahPPIGhvLpOCXHOy2k6cNJtoO&#10;fKT+5EsRQtglqKDyvk2kdEVFBl1kW+LAfdnOoA+wK6XucAjhppHLOF5JgzWHhgpb+qio+D79GAXP&#10;7Xmw+XJMKV28fmZ/g73u80yp2XTcv4PwNPp/8cOd6TD/ZfUG92/CCXJ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uqk8MAAADdAAAADwAAAAAAAAAAAAAAAACYAgAAZHJzL2Rv&#10;d25yZXYueG1sUEsFBgAAAAAEAAQA9QAAAIgDAAAAAA==&#10;" path="m20,153r,1l19,154r,1l18,155r-1,1l14,156r-1,l9,156r-2,l4,156r-1,l2,155r-1,l,154r,l,153,,4,,2,,1r1,l2,,3,,4,,7,,9,r4,l14,r3,l18,r1,1l19,1r1,1l20,4r,149xe" fillcolor="black" stroked="f">
                  <v:path arrowok="t" o:connecttype="custom" o:connectlocs="11113,80963;11113,81492;10557,81492;10557,82021;10002,82021;9446,82550;7779,82550;7223,82550;5001,82550;3890,82550;2223,82550;1667,82550;1111,82021;556,82021;0,81492;0,81492;0,80963;0,2117;0,1058;0,529;556,529;1111,0;1667,0;2223,0;3890,0;5001,0;7223,0;7779,0;9446,0;10002,0;10557,529;10557,529;11113,1058;11113,2117;11113,80963" o:connectangles="0,0,0,0,0,0,0,0,0,0,0,0,0,0,0,0,0,0,0,0,0,0,0,0,0,0,0,0,0,0,0,0,0,0,0"/>
                </v:shape>
                <v:shape id="Freeform 659" o:spid="_x0000_s1678" style="position:absolute;left:30718;top:52752;width:603;height:842;visibility:visible;mso-wrap-style:square;v-text-anchor:top" coordsize="114,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px0ccA&#10;AADdAAAADwAAAGRycy9kb3ducmV2LnhtbESPT2vDMAzF74N9B6PBbqvT0j8jq1vGoGGUQbtsu4tY&#10;jUNjOcRum/bTT4fBbhLv6b2fluvBt+pMfWwCGxiPMlDEVbAN1wa+vzZPz6BiQrbYBiYDV4qwXt3f&#10;LTG34cKfdC5TrSSEY44GXEpdrnWsHHmMo9ARi3YIvccka19r2+NFwn2rJ1k21x4blgaHHb05qo7l&#10;yRu4fbiiLLa7md/X/DOe76abRRGMeXwYXl9AJRrSv/nv+t0K/nQh/PKNjK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XqcdHHAAAA3QAAAA8AAAAAAAAAAAAAAAAAmAIAAGRy&#10;cy9kb3ducmV2LnhtbFBLBQYAAAAABAAEAPUAAACMAwAAAAA=&#10;" path="m114,135r,1l113,138r,1l113,140r,1l113,143r-2,1l110,145r-1,1l105,149r-4,2l95,154r-6,1l83,157r-9,2l66,159,52,157,39,154,28,148,18,139,10,128,5,114,,100,,81,2,63,5,47,12,32,19,21,29,11,41,5,53,,68,r8,l82,1r6,1l94,3r5,3l103,8r5,3l109,12r1,1l111,15r,1l113,17r,1l113,19r,2l113,23r,3l113,27r,2l111,31r,l110,32r,l109,32r-1,l104,31r-3,-3l97,24,92,22,85,19,78,18,68,17,58,18r-8,4l42,26r-7,7l30,43,26,53,23,65r,15l23,95r3,11l30,117r5,8l41,132r9,4l58,140r11,l78,140r7,-2l92,135r5,-2l101,130r4,-2l108,125r2,l111,125r,l113,127r,1l113,129r,1l114,132r,3xe" fillcolor="black" stroked="f">
                  <v:path arrowok="t" o:connecttype="custom" o:connectlocs="60325,71967;59796,73555;59796,74613;58737,76200;57679,77259;53446,79905;47096,82021;39158,84138;27517,83080;14817,78317;5292,67734;0,52917;1058,33338;6350,16933;15346,5821;28046,0;40217,0;46567,1058;52387,3175;57150,5821;58208,6879;58737,8467;59796,9525;59796,11113;59796,13758;59796,15346;58737,16404;58208,16933;57150,16933;53446,14817;48683,11642;41275,9525;30692,9525;22225,13758;15875,22754;12171,34396;12171,50271;15875,61913;21696,69850;30692,74084;41275,74084;48683,71438;53446,68792;57150,66146;58737,66146;59796,67205;59796,68263;60325,69850" o:connectangles="0,0,0,0,0,0,0,0,0,0,0,0,0,0,0,0,0,0,0,0,0,0,0,0,0,0,0,0,0,0,0,0,0,0,0,0,0,0,0,0,0,0,0,0,0,0,0,0"/>
                </v:shape>
                <v:shape id="Freeform 660" o:spid="_x0000_s1679" style="position:absolute;left:31464;top:52752;width:905;height:826;visibility:visible;mso-wrap-style:square;v-text-anchor:top" coordsize="169,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xNYcQA&#10;AADdAAAADwAAAGRycy9kb3ducmV2LnhtbERPzWrCQBC+F3yHZYTe6ial0RLdBClt9SCI2gcYs9NN&#10;anY2ZFeNb98VCr3Nx/c7i3KwrbhQ7xvHCtJJAoK4crpho+Dr8PH0CsIHZI2tY1JwIw9lMXpYYK7d&#10;lXd02QcjYgj7HBXUIXS5lL6qyaKfuI44ct+utxgi7I3UPV5juG3lc5JMpcWGY0ONHb3VVJ32Z6ug&#10;2jTrVTZs32/Hn8/2vNHmsMqMUo/jYTkHEWgI/+I/91rH+S+zFO7fxBNk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McTWHEAAAA3QAAAA8AAAAAAAAAAAAAAAAAmAIAAGRycy9k&#10;b3ducmV2LnhtbFBLBQYAAAAABAAEAPUAAACJAwAAAAA=&#10;" path="m169,153r,1l169,154r-2,1l166,155r-1,1l164,156r-3,l159,156r-3,l154,156r-1,l151,155r-1,l149,154r,l149,153r,-136l149,17,93,153r-1,1l92,155r-1,l90,155r-1,1l87,156r-2,l84,156r-3,l79,156r-2,l76,155r-1,l74,154r,l73,153,20,17r,l20,153r,1l20,154r-2,1l17,155r-1,1l15,156r-3,l10,156r-3,l5,156r-3,l1,155r,l,154r,l,153,,10,,5,2,2,5,,9,,21,r4,l27,1r4,l33,4r1,1l36,7r2,3l38,12,84,126r1,l132,14r1,-4l134,7r1,-2l138,2r1,-1l142,1,144,r2,l160,r2,l164,1r1,l166,2r1,2l169,5r,2l169,10r,143xe" fillcolor="black" stroked="f">
                  <v:path arrowok="t" o:connecttype="custom" o:connectlocs="90488,81492;89417,82021;88346,82550;86205,82550;83527,82550;81921,82550;80315,82021;79779,81492;79779,8996;49795,80963;49260,82021;48189,82021;46583,82550;44976,82550;42299,82550;40693,82021;39622,81492;39087,80963;10709,8996;10709,81492;9638,82021;8567,82550;6425,82550;3748,82550;1071,82550;535,82021;0,81492;0,5292;1071,1058;4819,0;13386,0;16598,529;18205,2646;20346,5292;44976,66675;70677,7408;71748,3704;73890,1058;76031,529;78173,0;86740,0;88346,529;89417,2117;90488,3704;90488,80963" o:connectangles="0,0,0,0,0,0,0,0,0,0,0,0,0,0,0,0,0,0,0,0,0,0,0,0,0,0,0,0,0,0,0,0,0,0,0,0,0,0,0,0,0,0,0,0,0"/>
                </v:shape>
                <v:shape id="Freeform 661" o:spid="_x0000_s1680" style="position:absolute;left:27543;top:53371;width:397;height:556;visibility:visible;mso-wrap-style:square;v-text-anchor:top" coordsize="75,1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Tr9cMA&#10;AADdAAAADwAAAGRycy9kb3ducmV2LnhtbERPTYvCMBC9L/gfwgje1lSRXa1GkWUVj6sVwdvQjG2x&#10;mcQm2vrvNwsL3ubxPmex6kwtHtT4yrKC0TABQZxbXXGh4Jht3qcgfEDWWFsmBU/ysFr23haYatvy&#10;nh6HUIgYwj5FBWUILpXS5yUZ9EPriCN3sY3BEGFTSN1gG8NNLcdJ8iENVhwbSnT0VVJ+PdyNgpPL&#10;fi7HW4F5uz+70fR+yr5nW6UG/W49BxGoCy/xv3un4/zJ5xj+voknyO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uTr9cMAAADdAAAADwAAAAAAAAAAAAAAAACYAgAAZHJzL2Rv&#10;d25yZXYueG1sUEsFBgAAAAAEAAQA9QAAAIgDAAAAAA==&#10;" path="m75,90r,1l75,92r,2l75,94r,1l75,95r-1,1l74,96r-1,1l70,99r-2,2l64,102r-3,1l56,105r-5,1l45,106r-10,l26,102,19,99,13,92,8,85,4,76,1,66,,54,1,42,4,31,8,22r6,-8l20,7,27,4,36,,46,r5,l54,r5,1l63,2r4,2l69,6r3,1l73,9r1,1l74,10r1,1l75,11r,1l75,14r,1l75,16r,1l75,18r,2l75,20r-1,1l74,21r,1l73,22,72,21,70,20,68,18,64,17,62,15,57,14,52,12,46,11r-6,1l33,15r-4,2l24,22r-4,6l17,36r-1,8l15,53r1,10l17,71r3,7l24,84r5,5l33,91r7,3l47,94r5,l57,92r5,-1l65,89r3,-2l70,85r3,-1l74,84r,l75,84r,1l75,85r,1l75,87r,2l75,90xe" fillcolor="#e98989" stroked="f">
                  <v:path arrowok="t" o:connecttype="custom" o:connectlocs="39688,47700;39688,49273;39688,49797;39159,50321;38630,50845;35984,52942;32280,53990;26988,55563;18521,55563;10054,51894;4233,44555;529,34596;529,22016;4233,11532;10583,3669;19050,0;26988,0;31221,524;35455,2097;38100,3669;39159,5242;39688,5766;39688,6290;39688,7863;39688,8911;39688,10484;39159,11008;39159,11532;38100,11008;35984,9435;32809,7863;27517,6290;21167,6290;15346,8911;10583,14677;8467,23064;8467,33023;10583,40886;15346,46652;21167,49273;27517,49273;32809,47700;35984,45604;38630,44031;39159,44031;39688,44555;39688,45079;39688,46652" o:connectangles="0,0,0,0,0,0,0,0,0,0,0,0,0,0,0,0,0,0,0,0,0,0,0,0,0,0,0,0,0,0,0,0,0,0,0,0,0,0,0,0,0,0,0,0,0,0,0,0"/>
                </v:shape>
                <v:shape id="Freeform 662" o:spid="_x0000_s1681" style="position:absolute;left:27987;top:53371;width:508;height:556;visibility:visible;mso-wrap-style:square;v-text-anchor:top" coordsize="94,1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5m8cIA&#10;AADdAAAADwAAAGRycy9kb3ducmV2LnhtbERPS2sCMRC+C/0PYYTeNGtd27IaRYUFrz4O9jZsxk1w&#10;M9luUt3++6YgeJuP7zmLVe8acaMuWM8KJuMMBHHlteVawelYjj5BhIissfFMCn4pwGr5Mlhgof2d&#10;93Q7xFqkEA4FKjAxtoWUoTLkMIx9S5y4i+8cxgS7WuoO7yncNfIty96lQ8upwWBLW0PV9fDjFPhz&#10;mRudE+767/V5M9vY61dplXod9us5iEh9fIof7p1O8/OPKfx/k06Qy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rmbxwgAAAN0AAAAPAAAAAAAAAAAAAAAAAJgCAABkcnMvZG93&#10;bnJldi54bWxQSwUGAAAAAAQABAD1AAAAhwMAAAAA&#10;" path="m94,52l93,64,90,74,88,84r-6,7l76,99r-9,3l58,106r-12,l35,106r-9,-4l18,99,12,92,7,85,4,76,2,65,,53,2,42,4,31,8,22r5,-8l19,7,28,4,37,,48,,60,r8,2l77,7r6,7l88,20r4,10l93,39r1,13xm79,53r,-9l78,36,76,28,72,23,68,17,63,15,56,12,47,11r-8,1l32,15r-6,3l23,23r-4,7l18,37r-2,7l15,53r1,9l18,69r1,7l23,82r3,5l32,91r7,3l47,95r9,-1l62,91r6,-4l72,81r4,-5l78,69r1,-9l79,53xe" fillcolor="#e98989" stroked="f">
                  <v:path arrowok="t" o:connecttype="custom" o:connectlocs="50260,33547;47557,44031;41072,51894;31345,55563;18915,55563;9728,51894;3783,44555;1081,34072;1081,22016;4323,11532;10268,3669;19996,0;32426,0;41613,3669;47557,10484;50260,20443;42694,27782;42153,18870;38911,12056;34047,7863;25400,5766;17294,7863;12430,12056;9728,19395;8106,27782;9728,36168;12430,42983;17294,47700;25400,49797;33506,47700;38911,42459;42153,36168;42694,27782" o:connectangles="0,0,0,0,0,0,0,0,0,0,0,0,0,0,0,0,0,0,0,0,0,0,0,0,0,0,0,0,0,0,0,0,0"/>
                  <o:lock v:ext="edit" verticies="t"/>
                </v:shape>
                <v:shape id="Freeform 663" o:spid="_x0000_s1682" style="position:absolute;left:28575;top:53371;width:492;height:556;visibility:visible;mso-wrap-style:square;v-text-anchor:top" coordsize="92,1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bFKMMA&#10;AADdAAAADwAAAGRycy9kb3ducmV2LnhtbERPS2sCMRC+C/6HMEJvmm27+NgapRQKIl58nqfJuLs0&#10;mWw3qa7/3giF3ubje8582TkrLtSG2rOC51EGglh7U3Op4LD/HE5BhIhs0HomBTcKsFz0e3MsjL/y&#10;li67WIoUwqFABVWMTSFl0BU5DCPfECfu7FuHMcG2lKbFawp3Vr5k2Vg6rDk1VNjQR0X6e/frFKy/&#10;0J/sJNebmd43r6fzz9Gux0o9Dbr3NxCRuvgv/nOvTJqfT3J4fJNOkI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AbFKMMAAADdAAAADwAAAAAAAAAAAAAAAACYAgAAZHJzL2Rv&#10;d25yZXYueG1sUEsFBgAAAAAEAAQA9QAAAIgDAAAAAA==&#10;" path="m92,52r,12l90,74,86,84r-6,7l74,99r-9,3l57,106r-11,l35,106,25,102,17,99,11,92,6,85,2,76,,65,,53,,42,2,31,6,22r5,-8l19,7,26,4,36,,47,,58,,68,2r7,5l81,14r5,6l90,30r2,9l92,52xm78,53r,-9l76,36,74,28,71,23,68,17,62,15,55,12,47,11r-9,1l31,15r-5,3l21,23r-2,7l16,37r-1,7l15,53r,9l16,69r1,7l21,82r4,5l31,91r6,3l46,95r8,-1l62,91r5,-4l71,81r3,-5l76,69r2,-9l78,53xe" fillcolor="#e98989" stroked="f">
                  <v:path arrowok="t" o:connecttype="custom" o:connectlocs="49213,33547;46003,44031;39584,51894;30491,55563;18722,55563;9094,51894;3210,44555;0,34072;0,22016;3210,11532;10164,3669;19257,0;31026,0;40119,3669;46003,10484;49213,20443;41724,27782;40654,18870;37980,12056;33165,7863;25141,5766;16583,7863;11233,12056;8559,19395;8024,27782;8559,36168;11233,42983;16583,47700;24607,49797;33165,47700;37980,42459;40654,36168;41724,27782" o:connectangles="0,0,0,0,0,0,0,0,0,0,0,0,0,0,0,0,0,0,0,0,0,0,0,0,0,0,0,0,0,0,0,0,0"/>
                  <o:lock v:ext="edit" verticies="t"/>
                </v:shape>
                <v:shape id="Freeform 664" o:spid="_x0000_s1683" style="position:absolute;left:29178;top:53371;width:397;height:556;visibility:visible;mso-wrap-style:square;v-text-anchor:top" coordsize="73,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XTMQA&#10;AADdAAAADwAAAGRycy9kb3ducmV2LnhtbERPTWvCQBC9C/6HZYTedGNoq0RXKbZC6clGEbyN2TGJ&#10;zc6G3VXT/vquUOhtHu9z5svONOJKzteWFYxHCQjiwuqaSwW77Xo4BeEDssbGMin4Jg/LRb83x0zb&#10;G3/SNQ+liCHsM1RQhdBmUvqiIoN+ZFviyJ2sMxgidKXUDm8x3DQyTZJnabDm2FBhS6uKiq/8YhSY&#10;j/Ux3b8Wwf+48yp921yO+YGUehh0LzMQgbrwL/5zv+s4/3HyBPdv4gly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vl0zEAAAA3QAAAA8AAAAAAAAAAAAAAAAAmAIAAGRycy9k&#10;b3ducmV2LnhtbFBLBQYAAAAABAAEAPUAAACJAwAAAAA=&#10;" path="m73,102r,1l73,103r,2l72,105r,l71,105r-2,l67,105r-2,l64,105r-2,l62,105r-1,l61,103r-1,l60,102r,-45l13,57r,45l13,103r,l12,105r,l11,105r-2,l8,105r-2,l5,105r-2,l2,105r-1,l,105r,-2l,103r,-1l,2r,l,2,,1r1,l2,1r1,l5,,6,,8,,9,1r2,l12,1r,l13,2r,l13,2r,42l60,44,60,2r,l61,2r,-1l62,1r,l64,1,65,r2,l69,r2,1l72,1r,l73,1r,1l73,2r,l73,102xe" fillcolor="#e98989" stroked="f">
                  <v:path arrowok="t" o:connecttype="custom" o:connectlocs="39688,54505;39688,55563;39144,55563;37513,55563;35339,55563;33708,55563;33164,55563;32620,54505;32620,30163;7068,53975;7068,54505;6524,55563;4893,55563;3262,55563;1631,55563;544,55563;0,54505;0,53975;0,1058;0,529;1087,529;2718,0;4349,0;5980,529;6524,529;7068,1058;7068,23284;32620,1058;33164,1058;33708,529;34795,529;36426,0;38601,529;39144,529;39688,1058;39688,1058" o:connectangles="0,0,0,0,0,0,0,0,0,0,0,0,0,0,0,0,0,0,0,0,0,0,0,0,0,0,0,0,0,0,0,0,0,0,0,0"/>
                </v:shape>
                <v:shape id="Freeform 665" o:spid="_x0000_s1684" style="position:absolute;left:25558;top:53228;width:1858;height:286;visibility:visible;mso-wrap-style:square;v-text-anchor:top" coordsize="352,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ajxsAA&#10;AADdAAAADwAAAGRycy9kb3ducmV2LnhtbERP3WrCMBS+F3yHcAa7s+mc1K0aRYTB7sTqAxyaY1Nt&#10;TkoSa337ZTDY3fn4fs96O9pODORD61jBW5aDIK6dbrlRcD59zT5AhIissXNMCp4UYLuZTtZYavfg&#10;Iw1VbEQK4VCiAhNjX0oZakMWQ+Z64sRdnLcYE/SN1B4fKdx2cp7nhbTYcmow2NPeUH2r7laBrgw9&#10;D2zer8WFb0NjjvNPPyr1+jLuViAijfFf/Of+1mn+YlnA7zfpBLn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GajxsAAAADdAAAADwAAAAAAAAAAAAAAAACYAgAAZHJzL2Rvd25y&#10;ZXYueG1sUEsFBgAAAAAEAAQA9QAAAIUDAAAAAA==&#10;" path="m,1l49,51,101,1r49,51l200,r51,52l301,1r51,50e" filled="f" strokecolor="#e98989" strokeweight=".2205mm">
                  <v:path arrowok="t" o:connecttype="custom" o:connectlocs="0,550;25856,28025;53294,550;79150,28575;105533,0;132444,28575;158827,550;185738,28025" o:connectangles="0,0,0,0,0,0,0,0"/>
                </v:shape>
                <v:shape id="Freeform 666" o:spid="_x0000_s1685" style="position:absolute;left:26606;top:52895;width:16;height:318;visibility:visible;mso-wrap-style:square;v-text-anchor:top" coordsize="2,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Z33MEA&#10;AADdAAAADwAAAGRycy9kb3ducmV2LnhtbERP22oCMRB9L/gPYQRfiiaKVFmNIkJBaCnePmDYjJvg&#10;ZrJs0nX9+6ZQ6NscznXW297XoqM2usAaphMFgrgMxnGl4Xp5Hy9BxIRssA5MGp4UYbsZvKyxMOHB&#10;J+rOqRI5hGOBGmxKTSFlLC15jJPQEGfuFlqPKcO2kqbFRw73tZwp9SY9Os4NFhvaWyrv52+v4ePT&#10;Xu6OXo9HN69PZDr1tUtK69Gw361AJOrTv/jPfTB5/nyxgN9v8gly8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fGd9zBAAAA3QAAAA8AAAAAAAAAAAAAAAAAmAIAAGRycy9kb3du&#10;cmV2LnhtbFBLBQYAAAAABAAEAPUAAACGAwAAAAA=&#10;" path="m2,r,58l,58e" filled="f" strokecolor="#e98989" strokeweight=".2205mm">
                  <v:path arrowok="t" o:connecttype="custom" o:connectlocs="1588,0;1588,31750;0,31750" o:connectangles="0,0,0"/>
                </v:shape>
                <v:shape id="Freeform 667" o:spid="_x0000_s1686" style="position:absolute;left:24717;top:52800;width:905;height:905;visibility:visible;mso-wrap-style:square;v-text-anchor:top" coordsize="169,1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U2b8YA&#10;AADdAAAADwAAAGRycy9kb3ducmV2LnhtbESPT2vCQBDF7wW/wzKF3uqmUlSiq4hQmkOh+OfgcciO&#10;STQ7u81uTfrtOwfB2wzvzXu/Wa4H16obdbHxbOBtnIEiLr1tuDJwPHy8zkHFhGyx9UwG/ijCejV6&#10;WmJufc87uu1TpSSEY44G6pRCrnUsa3IYxz4Qi3b2ncMka1dp22Ev4a7VkyybaocNS0ONgbY1ldf9&#10;rzPw3RxOl+kP9/QVJp+ngEUbfWHMy/OwWYBKNKSH+X5dWMF/nwmufCMj6N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cU2b8YAAADdAAAADwAAAAAAAAAAAAAAAACYAgAAZHJz&#10;L2Rvd25yZXYueG1sUEsFBgAAAAAEAAQA9QAAAIsDAAAAAA==&#10;" path="m154,39r9,15l169,86r-6,31l144,144r-13,10l116,162r-32,7l53,161,25,143,15,129,6,114,,82,6,52,25,24,38,13,53,6,85,r32,7l144,26r10,13xe" fillcolor="#e98989" stroked="f">
                  <v:path arrowok="t" o:connecttype="custom" o:connectlocs="82457,20882;87275,28913;90488,46047;87275,62646;77102,77102;70142,82457;62110,86740;44976,90488;28378,86205;13386,76567;8031,69071;3213,61039;0,43905;3213,27842;13386,12850;20346,6961;28378,3213;45512,0;62646,3748;77102,13921;82457,20882" o:connectangles="0,0,0,0,0,0,0,0,0,0,0,0,0,0,0,0,0,0,0,0,0"/>
                </v:shape>
                <v:shape id="Freeform 668" o:spid="_x0000_s1687" style="position:absolute;left:37607;top:49672;width:604;height:858;visibility:visible;mso-wrap-style:square;v-text-anchor:top" coordsize="114,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3R94sAA&#10;AADdAAAADwAAAGRycy9kb3ducmV2LnhtbERPTWsCMRC9C/0PYYTeNKsVbVejiFDxWFfxPGzGzeJm&#10;sk2irv++KQje5vE+Z7HqbCNu5EPtWMFomIEgLp2uuVJwPHwPPkGEiKyxcUwKHhRgtXzrLTDX7s57&#10;uhWxEimEQ44KTIxtLmUoDVkMQ9cSJ+7svMWYoK+k9nhP4baR4yybSos1pwaDLW0MlZfiahXsJr/b&#10;dWEeo/Ep2354PsWfkrRS7/1uPQcRqYsv8dO902n+ZPYF/9+kE+Ty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3R94sAAAADdAAAADwAAAAAAAAAAAAAAAACYAgAAZHJzL2Rvd25y&#10;ZXYueG1sUEsFBgAAAAAEAAQA9QAAAIUDAAAAAA==&#10;" path="m114,136r,2l114,139r-2,1l112,141r,2l112,144r-1,1l110,146r-1,2l105,150r-4,2l95,154r-6,2l83,159r-8,1l67,160,52,159,39,155,27,149r-9,-9l10,129,5,116,2,101,,82,2,64,5,48,11,33,19,22,29,12,41,6,55,1,69,r6,1l82,2r6,1l94,5r5,2l104,10r3,2l109,13r1,2l111,16r,1l112,18r,1l112,21r,1l112,24r,3l112,28r,3l111,32r,l110,33r,l109,33r-2,l104,31r-3,-3l96,26,91,23,85,21,78,18r-10,l58,19r-8,4l42,27r-7,7l30,43,26,54,24,66,22,81r2,14l26,107r4,11l35,127r6,6l50,138r8,3l69,141r9,l85,139r6,-3l98,134r3,-2l105,129r2,-2l110,127r1,l111,127r1,1l112,129r,l112,132r2,1l114,136xe" fillcolor="black" stroked="f">
                  <v:path arrowok="t" o:connecttype="custom" o:connectlocs="60325,73938;59267,75009;59267,76617;58737,77688;57679,79296;53446,81439;47096,83582;39688,85725;27517,85189;14287,79831;5292,69116;1058,54114;1058,34290;5821,17681;15346,6429;29104,536;39688,536;46567,1607;52387,3750;56621,6429;58208,8037;58737,9108;59267,10180;59267,11787;59267,14466;59267,16609;58737,17145;58208,17681;56621,17681;53446,15002;48154,12323;41275,9644;30692,10180;22225,14466;15875,23039;12700,35362;12700,50899;15875,63222;21696,71259;30692,75545;41275,75545;48154,72866;53446,70723;56621,68044;58737,68044;59267,68580;59267,69116;60325,71259" o:connectangles="0,0,0,0,0,0,0,0,0,0,0,0,0,0,0,0,0,0,0,0,0,0,0,0,0,0,0,0,0,0,0,0,0,0,0,0,0,0,0,0,0,0,0,0,0,0,0,0"/>
                </v:shape>
                <v:shape id="Freeform 669" o:spid="_x0000_s1688" style="position:absolute;left:38306;top:49895;width:571;height:635;visibility:visible;mso-wrap-style:square;v-text-anchor:top" coordsize="108,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3ENsUA&#10;AADdAAAADwAAAGRycy9kb3ducmV2LnhtbESPT2vCQBDF7wW/wzJCb3VjEZHUVYo2UKiH+gfP0+yY&#10;hGZnQ3Yb12/vHAreZnhv3vvNcp1cqwbqQ+PZwHSSgSIuvW24MnA6Fi8LUCEiW2w9k4EbBVivRk9L&#10;zK2/8p6GQ6yUhHDI0UAdY5drHcqaHIaJ74hFu/jeYZS1r7Tt8SrhrtWvWTbXDhuWhho72tRU/h7+&#10;nIHkw+ajSOeZHbpid/n+Kn78tjXmeZze30BFSvFh/r/+tII/Wwi/fCMj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LcQ2xQAAAN0AAAAPAAAAAAAAAAAAAAAAAJgCAABkcnMv&#10;ZG93bnJldi54bWxQSwUGAAAAAAQABAD1AAAAigMAAAAA&#10;" path="m108,58r-1,12l105,82r-4,10l95,101r-9,7l76,114r-10,4l53,118r-12,l29,114r-9,-5l13,103,7,94,4,85,,74,,60,,46,4,35,7,24r6,-8l21,8,31,3,42,,55,,68,,79,3r8,5l95,14r6,9l105,33r2,11l108,58xm87,59r,-9l85,43,84,35,80,28,76,23,70,19,63,17,54,16r-9,1l39,19r-6,4l28,28r-3,6l22,41r-1,8l21,59r,8l22,75r3,7l27,88r5,6l38,98r6,3l54,102r7,-1l69,98r6,-4l79,90r3,-7l85,76r2,-7l87,59xe" fillcolor="black" stroked="f">
                  <v:path arrowok="t" o:connecttype="custom" o:connectlocs="56621,37669;53446,49508;45508,58119;34925,63500;21696,63500;10583,58657;3704,50585;0,39822;0,24754;3704,12915;11113,4305;22225,0;35983,0;46038,4305;53446,12377;56621,23678;46038,31750;44979,23140;42333,15068;37042,10225;28575,8610;20638,10225;14817,15068;11642,22064;11113,31750;11642,40360;14287,47356;20108,52737;28575,54890;36513,52737;41804,48432;44979,40898;46038,31750" o:connectangles="0,0,0,0,0,0,0,0,0,0,0,0,0,0,0,0,0,0,0,0,0,0,0,0,0,0,0,0,0,0,0,0,0"/>
                  <o:lock v:ext="edit" verticies="t"/>
                </v:shape>
                <v:shape id="Freeform 670" o:spid="_x0000_s1689" style="position:absolute;left:39036;top:49895;width:492;height:619;visibility:visible;mso-wrap-style:square;v-text-anchor:top" coordsize="92,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y638UA&#10;AADdAAAADwAAAGRycy9kb3ducmV2LnhtbERPS2vCQBC+F/oflil4qxslhBBdpQhKc/CgLdTjNDsm&#10;wexsyG7z8Ne7hUJv8/E9Z70dTSN66lxtWcFiHoEgLqyuuVTw+bF/TUE4j6yxsUwKJnKw3Tw/rTHT&#10;duAT9WdfihDCLkMFlfdtJqUrKjLo5rYlDtzVdgZ9gF0pdYdDCDeNXEZRIg3WHBoqbGlXUXE7/xgF&#10;X7treVsm7f2QH6e8P6Xx8G0vSs1exrcVCE+j/xf/ud91mB+nC/j9JpwgN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LrfxQAAAN0AAAAPAAAAAAAAAAAAAAAAAJgCAABkcnMv&#10;ZG93bnJldi54bWxQSwUGAAAAAAQABAD1AAAAigMAAAAA&#10;" path="m92,113r,1l92,114r-1,1l91,115r-1,2l87,117r-2,l82,117r-2,l77,117r-1,l75,115r-1,l74,114r-2,l72,113r,-64l72,40,71,34,70,29,68,24,64,21,60,18,55,17r-6,l42,17r-8,5l27,28,20,38r,75l20,114r-2,l18,115r-1,l16,117r-1,l12,117r-2,l6,117r-1,l2,117,1,115r-1,l,114r,l,113,,5,,3r,l,2r1,l2,1r2,l6,1r2,l11,1r1,l15,1r1,1l16,2r1,1l17,3r,2l17,19,27,9,36,5,44,,54,,64,r8,3l79,7r5,6l89,19r2,8l92,35r,11l92,113xe" fillcolor="black" stroked="f">
                  <v:path arrowok="t" o:connecttype="custom" o:connectlocs="49213,60325;48678,60855;48143,61913;45469,61913;42794,61913;40654,61913;39584,60855;38515,60325;38515,25929;37980,17992;36375,12700;32095,9525;26211,8996;18187,11642;10698,20108;10698,60325;9629,60855;8559,61913;6419,61913;3210,61913;1070,61913;0,60855;0,60325;0,2646;0,1588;535,1058;2140,529;4279,529;6419,529;8559,1058;9094,1588;9094,2646;14443,4763;23537,0;34235,0;42259,3704;47608,10054;49213,18521;49213,59796" o:connectangles="0,0,0,0,0,0,0,0,0,0,0,0,0,0,0,0,0,0,0,0,0,0,0,0,0,0,0,0,0,0,0,0,0,0,0,0,0,0,0"/>
                </v:shape>
                <v:shape id="Freeform 671" o:spid="_x0000_s1690" style="position:absolute;left:39592;top:49672;width:254;height:1080;visibility:visible;mso-wrap-style:square;v-text-anchor:top" coordsize="48,2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9n+cIA&#10;AADdAAAADwAAAGRycy9kb3ducmV2LnhtbERPTWsCMRC9F/wPYYTealYrIlujqKDYiyW20OuwGTer&#10;m8myibr++0YoeJvH+5zZonO1uFIbKs8KhoMMBHHhTcWlgp/vzdsURIjIBmvPpOBOARbz3ssMc+Nv&#10;rOl6iKVIIRxyVGBjbHIpQ2HJYRj4hjhxR986jAm2pTQt3lK4q+UoyybSYcWpwWJDa0vF+XBxCvS6&#10;/DJhpbsT7Sf2fXzUv9tPrdRrv1t+gIjUxaf4370zaf54OoLHN+kEOf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X2f5wgAAAN0AAAAPAAAAAAAAAAAAAAAAAJgCAABkcnMvZG93&#10;bnJldi54bWxQSwUGAAAAAAQABAD1AAAAhwMAAAAA&#10;" path="m46,161r-1,11l44,181r-3,6l39,193r-5,4l29,200r-7,3l14,203r-3,l7,203,4,201r-1,l2,200r-1,l1,199r,-1l1,197r,-2l1,195,,193r1,-1l1,189r,-1l1,187r1,l2,185r,l3,185r1,l6,185r2,l11,185r3,l18,184r2,-1l23,181r1,-3l25,173r,-5l25,161,25,48r,-2l27,46r,-1l28,45r1,-1l32,44r1,l36,44r3,l40,44r3,l44,45r1,l45,46r1,l46,48r,113xm48,11r,6l45,20r-2,3l35,23r-6,l27,20,24,18r,-6l24,6,27,2,29,r7,l43,r2,2l48,4r,7xe" fillcolor="black" stroked="f">
                  <v:path arrowok="t" o:connecttype="custom" o:connectlocs="23813,91465;21696,99442;17992,104759;11642,107950;5821,107950;2117,106886;1058,106355;529,105823;529,104759;529,103696;529,102100;529,99973;1058,99442;1058,98378;2117,98378;4233,98378;7408,98378;10583,97315;12700,94656;13229,89338;13229,25525;14287,24462;14817,23930;16933,23398;19050,23398;21167,23398;23283,23930;23813,24462;24342,25525;25400,5850;23813,10635;18521,12231;14287,10635;12700,6381;14287,1064;19050,0;23813,1064;25400,5850" o:connectangles="0,0,0,0,0,0,0,0,0,0,0,0,0,0,0,0,0,0,0,0,0,0,0,0,0,0,0,0,0,0,0,0,0,0,0,0,0,0"/>
                  <o:lock v:ext="edit" verticies="t"/>
                </v:shape>
                <v:shape id="Freeform 672" o:spid="_x0000_s1691" style="position:absolute;left:40020;top:49911;width:508;height:619;visibility:visible;mso-wrap-style:square;v-text-anchor:top" coordsize="94,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6gKMEA&#10;AADdAAAADwAAAGRycy9kb3ducmV2LnhtbERPS4vCMBC+C/sfwizsRTR1fVC7jSKC4NUHeB2ase22&#10;mYQmavffbwTB23x8z8nXvWnFnTpfW1YwGScgiAuray4VnE+7UQrCB2SNrWVS8Ece1quPQY6Ztg8+&#10;0P0YShFD2GeooArBZVL6oiKDfmwdceSutjMYIuxKqTt8xHDTyu8kWUiDNceGCh1tKyqa480ouKa4&#10;nP1ukyHujDOX0JTOzjdKfX32mx8QgfrwFr/cex3nz9IpPL+JJ8jV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QuoCjBAAAA3QAAAA8AAAAAAAAAAAAAAAAAmAIAAGRycy9kb3du&#10;cmV2LnhtbFBLBQYAAAAABAAEAPUAAACGAwAAAAA=&#10;" path="m94,112r,1l94,113r-2,1l91,114r-1,2l89,116r-2,l85,116r-2,l80,116r-1,l78,114r-2,l76,113r-1,l75,112r,-15l67,107r-10,5l48,117r-9,l28,117r-7,-4l14,109,9,103,5,97,3,90,,80,,69,,4,,2r,l1,1r2,l4,,5,,7,r3,l14,r1,l17,r2,1l20,1r,1l20,2r,2l20,66r1,9l21,82r2,5l26,92r2,4l33,98r4,2l43,100r8,l58,95r7,-6l74,79,74,4r,-2l74,2,75,1r,l76,r3,l81,r3,l86,r3,l90,r1,1l92,1r,1l94,2r,2l94,112xe" fillcolor="black" stroked="f">
                  <v:path arrowok="t" o:connecttype="custom" o:connectlocs="50800,59796;49719,60325;48638,61384;47017,61384;44855,61384;42694,61384;41072,60325;40532,59796;40532,51330;30804,59267;21077,61913;11349,59796;4864,54505;1621,47625;0,36513;0,1058;540,529;2162,0;3783,0;7566,0;9187,0;10809,529;10809,1058;10809,34925;11349,43392;14051,48684;17834,51859;23238,52917;31345,50271;39991,41805;39991,1058;40532,529;41072,0;43774,0;46477,0;48638,0;49719,529;50800,1058;50800,59267" o:connectangles="0,0,0,0,0,0,0,0,0,0,0,0,0,0,0,0,0,0,0,0,0,0,0,0,0,0,0,0,0,0,0,0,0,0,0,0,0,0,0"/>
                </v:shape>
                <v:shape id="Freeform 673" o:spid="_x0000_s1692" style="position:absolute;left:40655;top:49895;width:540;height:857;visibility:visible;mso-wrap-style:square;v-text-anchor:top" coordsize="103,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898MA&#10;AADdAAAADwAAAGRycy9kb3ducmV2LnhtbERPTWvCQBC9F/wPywheitlUrISYVaRUyDW2PXgbsmMS&#10;zM7G7NaN/75bKPQ2j/c5xX4yvbjT6DrLCl6SFARxbXXHjYLPj+MyA+E8ssbeMil4kIP9bvZUYK5t&#10;4IruJ9+IGMIuRwWt90MupatbMugSOxBH7mJHgz7CsZF6xBDDTS9XabqRBjuODS0O9NZSfT19GwXh&#10;tTKZP98e9fvqq3zWm9DchqDUYj4dtiA8Tf5f/OcudZy/ztbw+008Qe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j/898MAAADdAAAADwAAAAAAAAAAAAAAAACYAgAAZHJzL2Rv&#10;d25yZXYueG1sUEsFBgAAAAAEAAQA9QAAAIgDAAAAAA==&#10;" path="m103,9r,4l101,16r-1,1l99,18r-16,l86,22r3,5l90,33r,5l90,46r-2,9l84,61r-5,6l73,71r-7,4l58,76,48,77r-6,l36,75,31,74,27,71r-2,3l24,76r-2,2l22,82r,4l26,90r4,2l36,92r28,1l73,94r6,2l85,98r6,4l95,106r4,4l101,115r,8l101,130r-2,6l95,144r-6,5l82,154r-9,3l62,160r-14,l36,160,26,157r-8,-2l11,151,6,147,3,142,,136r,-6l,126r2,-3l3,119r1,-4l6,113r3,-4l13,107r3,-4l10,101,8,96,5,91,4,86,5,78,8,72r2,-5l15,62,11,58,9,53,8,46,6,39,8,30r2,-8l14,16,19,9,25,6,32,2,40,r8,l53,r5,l62,1r4,1l99,2r1,l101,3r2,3l103,9xm72,38l70,28,66,21,58,16,48,14r-5,l38,17r-3,1l31,22r-2,3l27,29r-1,5l26,39r,10l31,55r7,6l48,61r6,l59,60r4,-2l66,55r3,-4l70,48r2,-5l72,38xm82,124r-2,-6l75,113r-6,-3l61,109,32,108r-3,2l26,114r-2,3l22,119r-1,3l20,124r,2l20,129r1,7l27,140r10,4l50,145r8,-1l64,142r6,-1l74,139r4,-4l80,131r2,-3l82,124xe" fillcolor="black" stroked="f">
                  <v:path arrowok="t" o:connecttype="custom" o:connectlocs="52927,8573;43494,9644;47163,17681;46115,29468;38254,38040;25153,41255;16245,39648;12577,40719;11529,46077;18865,49292;41398,51435;49783,56793;52927,65901;49783,77153;38254,84118;18865,85725;5764,80903;0,72866;1048,65901;3144,60543;8384,55185;2620,48756;4192,38576;5764,31075;3144,20895;7336,8573;16769,1072;27774,0;34586,1072;52927,1607;37730,20360;30394,8573;19913,9108;15197,13395;13625,20895;19913,32683;30918,32147;36158,27325;37730,20360;39302,60543;16769,57864;12577,62686;10481,66437;11005,72866;26201,77688;36682,75545;41922,70187" o:connectangles="0,0,0,0,0,0,0,0,0,0,0,0,0,0,0,0,0,0,0,0,0,0,0,0,0,0,0,0,0,0,0,0,0,0,0,0,0,0,0,0,0,0,0,0,0,0,0"/>
                  <o:lock v:ext="edit" verticies="t"/>
                </v:shape>
                <v:shape id="Freeform 674" o:spid="_x0000_s1693" style="position:absolute;left:41259;top:49895;width:476;height:635;visibility:visible;mso-wrap-style:square;v-text-anchor:top" coordsize="90,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3BB8UA&#10;AADdAAAADwAAAGRycy9kb3ducmV2LnhtbESPQWsCMRCF7wX/Qxihl6JZaxVZjSK2Ba/agtdxM24W&#10;N5OwibrbX2+EgrcZ3pv3vVmsWluLKzWhcqxgNMxAEBdOV1wq+P35HsxAhIissXZMCjoKsFr2XhaY&#10;a3fjHV33sRQphEOOCkyMPpcyFIYshqHzxEk7ucZiTGtTSt3gLYXbWr5n2VRarDgRDHraGCrO+4tN&#10;3K+3v8qsy+Phc0f+NPbdZCM7pV777XoOIlIbn+b/661O9T9mE3h8k0aQy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XcEHxQAAAN0AAAAPAAAAAAAAAAAAAAAAAJgCAABkcnMv&#10;ZG93bnJldi54bWxQSwUGAAAAAAQABAD1AAAAigMAAAAA&#10;" path="m90,113r-1,1l89,115r-2,l86,117r-2,l81,117r-3,l76,117r-2,-2l73,115r,-1l73,113r,-11l65,109r-8,5l48,118r-10,l30,118r-8,-3l16,113r-5,-4l6,106,4,99,1,93,,85,1,76,4,70,9,62r6,-3l22,54,32,51,43,50,54,49r16,l70,40,69,35r,-6l67,25,64,22,60,19,57,17,52,16r-8,l38,16r-6,1l26,19r-5,2l17,23r-3,1l11,27r-1,l9,27r,-2l7,25r,-1l6,23r,-1l6,21r,-2l6,16r,-2l7,12,9,11,10,9,14,7,19,5,23,3,28,2,35,1,41,r6,l58,r9,2l74,5r6,4l85,16r2,6l89,30r1,10l90,113xm70,64r-17,l44,64r-6,1l33,66r-5,3l25,72r-3,4l21,80r,5l22,92r4,6l32,102r9,1l49,102r6,-4l63,94r7,-7l70,64xe" fillcolor="black" stroked="f">
                  <v:path arrowok="t" o:connecttype="custom" o:connectlocs="47096,61347;46038,61886;44450,62962;41275,62962;39158,61886;38629,61347;38629,54890;30162,61347;20108,63500;11642,61886;5821,58657;2117,53275;0,45742;2117,37669;7937,31750;16933,27445;28575,26369;37042,21525;36513,15606;33867,11839;30162,9148;23283,8610;16933,9148;11113,11301;7408,12915;5292,14530;4763,13453;3704,12915;3175,11839;3175,10225;3175,7534;4763,5919;7408,3767;12171,1614;18521,538;24871,0;35454,1076;42333,4843;46038,11839;47625,21525;37042,34441;23283,34441;17463,35517;13229,38746;11113,43051;11642,49508;16933,54890;25929,54890;33338,50585;37042,34441" o:connectangles="0,0,0,0,0,0,0,0,0,0,0,0,0,0,0,0,0,0,0,0,0,0,0,0,0,0,0,0,0,0,0,0,0,0,0,0,0,0,0,0,0,0,0,0,0,0,0,0,0,0"/>
                  <o:lock v:ext="edit" verticies="t"/>
                </v:shape>
                <v:shape id="Freeform 675" o:spid="_x0000_s1694" style="position:absolute;left:41830;top:49752;width:381;height:778;visibility:visible;mso-wrap-style:square;v-text-anchor:top" coordsize="72,1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HIY2MQA&#10;AADdAAAADwAAAGRycy9kb3ducmV2LnhtbERP32vCMBB+F/wfwg32IjN1ikhnFBEGE4agGxPfzuZs&#10;S5tLSTJb/3sjCL7dx/fz5svO1OJCzpeWFYyGCQjizOqScwW/P59vMxA+IGusLZOCK3lYLvq9Oaba&#10;tryjyz7kIoawT1FBEUKTSumzggz6oW2II3e2zmCI0OVSO2xjuKnle5JMpcGSY0OBDa0Lyqr9v1Ew&#10;+D5tx9e2Oh4G5022qaqTkX9OqdeXbvUBIlAXnuKH+0vH+ZPZFO7fxBPk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ByGNjEAAAA3QAAAA8AAAAAAAAAAAAAAAAAmAIAAGRycy9k&#10;b3ducmV2LnhtbFBLBQYAAAAABAAEAPUAAACJAwAAAAA=&#10;" path="m72,135r,2l71,139r,3l69,142r-1,1l67,144r-3,2l62,146r-2,l57,147r-2,l52,147r-8,l37,144r-6,-2l28,138r-4,-5l21,127r-1,-7l20,110r,-63l5,47r-2,l2,45r,-3l,38,,36,2,35r,-1l2,32,3,31r,l4,31r1,l20,31,20,5r,-1l20,3r1,l23,2r1,l25,2r3,l30,r2,2l35,2r1,l37,2r2,1l40,3r,1l40,5r,26l68,31r,l69,31r2,l71,32r,2l72,35r,1l72,38r,4l71,45r-2,2l68,47r-28,l40,107r1,10l44,125r3,5l55,130r3,l60,130r2,-2l63,128r3,-1l67,127r1,l69,127r,l69,127r2,l71,128r,l72,131r,1l72,135xe" fillcolor="black" stroked="f">
                  <v:path arrowok="t" o:connecttype="custom" o:connectlocs="38100,72496;37571,75142;35983,75671;33867,77259;31750,77259;29104,77788;23283,77788;16404,75142;12700,70380;10583,63500;10583,24871;1588,24871;1058,22225;0,19050;1058,17992;1588,16404;2117,16404;10583,16404;10583,2117;11113,1588;12700,1058;14817,1058;16933,1058;19050,1058;20638,1588;21167,2117;21167,16404;35983,16404;37571,16404;37571,17992;38100,19050;38100,22225;36513,24871;21167,24871;21696,61913;24871,68792;30692,68792;32808,67734;34925,67205;35983,67205;36513,67205;37571,67205;37571,67734;38100,69850" o:connectangles="0,0,0,0,0,0,0,0,0,0,0,0,0,0,0,0,0,0,0,0,0,0,0,0,0,0,0,0,0,0,0,0,0,0,0,0,0,0,0,0,0,0,0,0"/>
                </v:shape>
                <v:shape id="Freeform 676" o:spid="_x0000_s1695" style="position:absolute;left:42306;top:49895;width:524;height:635;visibility:visible;mso-wrap-style:square;v-text-anchor:top" coordsize="99,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Gh78UA&#10;AADdAAAADwAAAGRycy9kb3ducmV2LnhtbERPTWvCQBC9F/oflin0UnRjkTbEbKQEih48tNaLt0l2&#10;TKLZ2ZBdTfTXdwsFb/N4n5MuR9OKC/WusaxgNo1AEJdWN1wp2P18TmIQziNrbC2Tgis5WGaPDykm&#10;2g78TZetr0QIYZeggtr7LpHSlTUZdFPbEQfuYHuDPsC+krrHIYSbVr5G0Zs02HBoqLGjvKbytD0b&#10;Bcir66Y45vqlyPczN9z29qvolHp+Gj8WIDyN/i7+d691mD+P3+Hvm3CCzH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caHvxQAAAN0AAAAPAAAAAAAAAAAAAAAAAJgCAABkcnMv&#10;ZG93bnJldi54bWxQSwUGAAAAAAQABAD1AAAAigMAAAAA&#10;" path="m99,54r,5l96,61r-2,1l91,62r-70,l21,71r1,7l25,86r3,5l33,96r7,3l47,102r9,l63,102r6,-1l75,99r5,-1l84,97r4,-1l90,94r1,l92,94r,l94,94r,2l94,97r,1l95,99r,3l95,103r,1l94,106r,1l94,107r,1l92,109r,l91,110r-2,2l85,113r-5,1l75,115r-7,2l62,118r-9,l41,118,30,114r-9,-4l14,103,8,96,3,85,,74,,59,,45,3,34,8,23r6,-7l21,8,30,3,40,,52,,64,r9,3l81,8r7,6l94,22r2,8l99,40r,10l99,54xm79,48l78,34,72,23,64,16,51,14r-8,2l38,18r-6,3l28,24r-3,5l22,35r-1,6l21,48r58,xe" fillcolor="black" stroked="f">
                  <v:path arrowok="t" o:connecttype="custom" o:connectlocs="52388,31750;49742,33364;11113,33364;11642,41975;14817,48970;21167,53275;29634,54890;36513,54352;42334,52737;46567,51661;48155,50585;48684,50585;49742,51661;49742,52737;50271,54890;50271,55966;49742,57581;49742,58119;48684,58657;47096,60271;42334,61347;35984,62962;28046,63500;15875,61347;7408,55428;1588,45742;0,31750;1588,18297;7408,8610;15875,1614;27517,0;38630,1614;46567,7534;50800,16144;52388,26907;41805,25831;38100,12377;26988,7534;20109,9686;14817,12915;11642,18835;11113,25831" o:connectangles="0,0,0,0,0,0,0,0,0,0,0,0,0,0,0,0,0,0,0,0,0,0,0,0,0,0,0,0,0,0,0,0,0,0,0,0,0,0,0,0,0,0"/>
                  <o:lock v:ext="edit" verticies="t"/>
                </v:shape>
                <v:shape id="Freeform 677" o:spid="_x0000_s1696" style="position:absolute;left:42941;top:49895;width:413;height:635;visibility:visible;mso-wrap-style:square;v-text-anchor:top" coordsize="76,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3a0cUA&#10;AADdAAAADwAAAGRycy9kb3ducmV2LnhtbESPQWvCQBCF74X+h2UEb3VjKTakriLFUm+iae5Ddpqk&#10;ZmdDdo3RX+8chN5meG/e+2a5Hl2rBupD49nAfJaAIi69bbgy8JN/vaSgQkS22HomA1cKsF49Py0x&#10;s/7CBxqOsVISwiFDA3WMXaZ1KGtyGGa+Ixbt1/cOo6x9pW2PFwl3rX5NkoV22LA01NjRZ03l6Xh2&#10;Br6L7Tk9Dfm4/2vj+/xaFdtbXhgznYybD1CRxvhvflzvrOC/pYIr38gIen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7drRxQAAAN0AAAAPAAAAAAAAAAAAAAAAAJgCAABkcnMv&#10;ZG93bnJldi54bWxQSwUGAAAAAAQABAD1AAAAigMAAAAA&#10;" path="m76,83r,9l74,98r-4,6l65,109r-6,4l52,115r-9,3l34,118r-6,l23,117r-5,l13,115r-3,-1l6,112,4,110,2,109,1,108,,106r,-3l,101,,98,,96,,94,1,93r,l1,92r1,l4,92r1,l7,93r3,3l13,97r4,2l22,101r6,1l34,102r5,l43,101r5,-2l50,98r3,-2l55,93r1,-3l56,85r,-4l54,77,52,75,48,72,44,70,39,67,34,66,29,64,24,61,20,59,15,56,11,53,7,49,5,44,2,38r,-6l2,25,5,19,7,13,12,9,17,5,24,2,32,,42,r5,l50,r5,1l59,2r2,1l64,5r2,1l68,6r1,1l70,8r,l70,9r,2l70,12r1,1l71,16r,1l70,18r,3l70,21r,1l69,23r,l68,23r-2,l65,22,63,21,59,19,55,17,52,16,47,14r-5,l37,14r-4,2l29,17r-2,2l24,22r-1,2l22,27r,3l22,34r1,4l27,41r4,3l34,46r5,2l44,50r5,3l54,54r5,2l64,59r4,3l71,66r3,5l76,77r,6xe" fillcolor="black" stroked="f">
                  <v:path arrowok="t" o:connecttype="custom" o:connectlocs="41275,49508;38016,55966;32042,60809;23353,63500;15207,63500;9776,62962;5431,61347;2172,59195;543,58119;0,55428;0,52737;0,50585;543,50047;1086,49508;2715,49508;5431,51661;9233,53275;15207,54890;21181,54890;26068,53275;28784,51661;30413,48432;30413,43589;28241,40360;23896,37669;18465,35517;13034,32826;8146,30136;3802,26369;1086,20449;1086,13453;3802,6996;9233,2691;17379,0;25525,0;29870,538;33129,1614;35844,3229;37473,3767;38016,4305;38016,5919;38560,6996;38560,9148;38016,11301;38016,11839;37473,12377;35844,12377;34215,11301;29870,9148;25525,7534;20094,7534;15750,9148;13034,11839;11948,14530;11948,18297;14663,22064;18465,24754;23896,26907;29327,29059;34758,31750;38560,35517;41275,41436" o:connectangles="0,0,0,0,0,0,0,0,0,0,0,0,0,0,0,0,0,0,0,0,0,0,0,0,0,0,0,0,0,0,0,0,0,0,0,0,0,0,0,0,0,0,0,0,0,0,0,0,0,0,0,0,0,0,0,0,0,0,0,0,0,0"/>
                </v:shape>
                <v:shape id="Freeform 678" o:spid="_x0000_s1697" style="position:absolute;left:34544;top:49371;width:1000;height:1016;visibility:visible;mso-wrap-style:square;v-text-anchor:top" coordsize="190,1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Qj38MA&#10;AADdAAAADwAAAGRycy9kb3ducmV2LnhtbERP24rCMBB9X/Afwgi+rakiS61GES+wLAjrBcW3oRnb&#10;YjOpTVbr3xthwbc5nOuMp40pxY1qV1hW0OtGIIhTqwvOFOx3q88YhPPIGkvLpOBBDqaT1scYE23v&#10;vKHb1mcihLBLUEHufZVI6dKcDLqurYgDd7a1QR9gnUld4z2Em1L2o+hLGiw4NORY0Tyn9LL9MwrS&#10;62/xc+S4XGRuuT55fTkdFkulOu1mNgLhqfFv8b/7W4f5g3gIr2/CCXLy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Qj38MAAADdAAAADwAAAAAAAAAAAAAAAACYAgAAZHJzL2Rv&#10;d25yZXYueG1sUEsFBgAAAAAEAAQA9QAAAIgDAAAAAA==&#10;" path="m190,96r-2,20l174,150r-26,26l115,191r-20,1l75,191,41,176,15,150,1,116,,96,1,76,15,42,41,16,75,1,95,r20,1l148,16r26,26l188,76r2,20xe" fillcolor="#999" stroked="f">
                  <v:path arrowok="t" o:connecttype="custom" o:connectlocs="100013,50800;98960,61383;91591,79375;77905,93133;60534,101071;50007,101600;39479,101071;21582,93133;7896,79375;526,61383;0,50800;526,40217;7896,22225;21582,8467;39479,529;50007,0;60534,529;77905,8467;91591,22225;98960,40217;100013,50800" o:connectangles="0,0,0,0,0,0,0,0,0,0,0,0,0,0,0,0,0,0,0,0,0"/>
                </v:shape>
                <v:shape id="Freeform 679" o:spid="_x0000_s1698" style="position:absolute;left:34925;top:49418;width:1603;height:1620;visibility:visible;mso-wrap-style:square;v-text-anchor:top" coordsize="304,3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YSy8QA&#10;AADdAAAADwAAAGRycy9kb3ducmV2LnhtbESPzW7CQAyE75X6DitX6q1sSlFoUxaEQIhc+VHPbtZN&#10;oma9IbuE8Pb4gMTN1oxnPs8Wg2tUT12oPRt4HyWgiAtvay4NHA+bt09QISJbbDyTgSsFWMyfn2aY&#10;WX/hHfX7WCoJ4ZChgSrGNtM6FBU5DCPfEov25zuHUdau1LbDi4S7Ro+TJNUOa5aGCltaVVT878/O&#10;wG+e+810na7tsq8/fnCb5ls6GfP6Miy/QUUa4sN8v86t4E++hF++kRH0/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mEsvEAAAA3QAAAA8AAAAAAAAAAAAAAAAAmAIAAGRycy9k&#10;b3ducmV2LnhtbFBLBQYAAAAABAAEAPUAAACJAwAAAAA=&#10;" path="m304,152r-3,32l278,239r-41,41l183,304r-32,2l120,304,66,280,26,239,2,184,,152,2,122,26,66,66,24,120,2,151,r32,2l237,24r41,42l301,122r3,30xe" fillcolor="#e98989" stroked="f">
                  <v:path arrowok="t" o:connecttype="custom" o:connectlocs="160338,80433;158756,97367;146625,126471;125000,148167;96519,160867;79642,161925;63291,160867;34810,148167;13713,126471;1055,97367;0,80433;1055,64558;13713,34925;34810,12700;63291,1058;79642,0;96519,1058;125000,12700;146625,34925;158756,64558;160338,80433" o:connectangles="0,0,0,0,0,0,0,0,0,0,0,0,0,0,0,0,0,0,0,0,0"/>
                </v:shape>
                <v:shape id="Freeform 680" o:spid="_x0000_s1699" style="position:absolute;left:39973;top:52673;width:508;height:857;visibility:visible;mso-wrap-style:square;v-text-anchor:top" coordsize="96,1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BCYcMA&#10;AADdAAAADwAAAGRycy9kb3ducmV2LnhtbERPTWvCQBC9C/0PyxR6q5vYUjRmEyRU2uJFo3gestMk&#10;NDsbshtN/323IHibx/ucNJ9MJy40uNaygngegSCurG65VnA6bp+XIJxH1thZJgW/5CDPHmYpJtpe&#10;+UCX0tcihLBLUEHjfZ9I6aqGDLq57YkD920Hgz7AoZZ6wGsIN51cRNGbNNhyaGiwp6Kh6qccjYL3&#10;cfcRO/pakTdb92LPRVfsS6WeHqfNGoSnyd/FN/enDvNfVzH8fxNOkNk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pBCYcMAAADdAAAADwAAAAAAAAAAAAAAAACYAgAAZHJzL2Rv&#10;d25yZXYueG1sUEsFBgAAAAAEAAQA9QAAAIgDAAAAAA==&#10;" path="m96,115r-1,11l93,134r-5,9l81,149r-8,5l64,158r-10,2l43,162r-7,-2l29,159r-7,-1l16,157r-5,-3l8,153,5,150,3,149,1,147r,-1l,143r,-4l,137r,-3l1,133r,-1l1,131r2,l4,131r,l6,131r3,1l13,134r4,3l22,139r7,3l36,143r9,l51,143r6,-1l62,139r5,-2l70,133r3,-5l74,123r,-6l74,111r-2,-5l68,101,63,98,58,94,52,91,46,89,40,85,33,81,26,79,20,74,15,69,11,64,8,58,5,51,4,42,5,32,8,24r3,-7l17,11,25,6,32,4,42,1,52,r5,1l62,1r5,2l72,4r5,1l80,8r3,1l85,10r1,1l86,13r,l86,14r2,1l88,16r,1l88,20r,2l88,24r-2,2l86,27r,l85,29r,l84,29r-1,l80,27,77,26,73,24,69,21,63,20,58,19,51,17r-6,2l40,20r-5,1l31,25r-2,2l27,31r-1,4l25,40r1,6l29,51r3,5l36,59r6,4l48,65r6,4l61,72r6,3l74,79r6,4l85,88r5,5l93,99r2,7l96,115xe" fillcolor="black" stroked="f">
                  <v:path arrowok="t" o:connecttype="custom" o:connectlocs="50271,66675;46567,75671;38629,81492;28575,84667;19050,84667;11642,83608;5821,81492;2646,79375;529,77788;0,75671;0,72496;529,70379;529,69321;2117,69321;3175,69321;6879,70908;11642,73554;19050,75671;26987,75671;32808,73554;37042,70379;39158,65087;39158,58737;35983,53446;30692,49742;24342,47096;17463,42863;10583,39158;5821,33867;2646,26987;2646,16933;5821,8996;13229,3175;22225,529;30162,529;35454,1588;40746,2646;43921,4763;45508,5821;45508,6879;46567,7937;46567,8996;46567,11642;45508,13758;45508,14287;44979,15346;43921,15346;40746,13758;36513,11113;30692,10054;23813,10054;18521,11113;15346,14287;13758,18521;13758,24342;16933,29633;22225,33338;28575,36513;35454,39688;42333,43921;47625,49213;50271,56092" o:connectangles="0,0,0,0,0,0,0,0,0,0,0,0,0,0,0,0,0,0,0,0,0,0,0,0,0,0,0,0,0,0,0,0,0,0,0,0,0,0,0,0,0,0,0,0,0,0,0,0,0,0,0,0,0,0,0,0,0,0,0,0,0,0"/>
                </v:shape>
                <v:shape id="Freeform 681" o:spid="_x0000_s1700" style="position:absolute;left:40592;top:52673;width:587;height:841;visibility:visible;mso-wrap-style:square;v-text-anchor:top" coordsize="112,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8KW8IA&#10;AADdAAAADwAAAGRycy9kb3ducmV2LnhtbERPTWvCQBC9F/wPywi91U1FRKOriCD0IIJpDz0Ou2M2&#10;NDubZLdJ/PddQehtHu9ztvvR1aKnLlSeFbzPMhDE2puKSwVfn6e3FYgQkQ3WnknBnQLsd5OXLebG&#10;D3ylvoilSCEcclRgY2xyKYO25DDMfEOcuJvvHMYEu1KaDocU7mo5z7KldFhxarDY0NGS/il+nYJ2&#10;3ZbnYrC0WraXw3j/1n3ttVKv0/GwARFpjP/ip/vDpPmL9Rwe36QT5O4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DwpbwgAAAN0AAAAPAAAAAAAAAAAAAAAAAJgCAABkcnMvZG93&#10;bnJldi54bWxQSwUGAAAAAAQABAD1AAAAhwMAAAAA&#10;" path="m112,136r,1l112,140r,1l112,142r,l111,143r,2l110,146r-3,1l105,149r-5,3l95,154r-6,2l81,158r-7,1l65,159r-14,l38,154,26,148r-9,-8l10,129,4,115,,100,,82,,63,5,47,10,32,19,21,29,12,40,5,53,,68,r7,l81,2r7,1l93,4r6,3l102,9r4,3l109,13r1,2l111,15r,1l111,18r,1l112,20r,1l112,24r,2l112,28r-1,2l111,31r,1l110,32r-1,2l109,34r-3,-2l104,31r-4,-2l96,26,90,23,84,20,77,19,68,18,58,19r-9,4l41,28r-6,7l29,44,25,55,22,67r,13l22,95r3,11l29,117r6,9l41,133r8,4l58,141r10,l78,141r7,-1l91,137r5,-4l101,131r4,-2l107,127r3,-1l110,126r1,1l111,127r1,2l112,130r,1l112,133r,3xe" fillcolor="black" stroked="f">
                  <v:path arrowok="t" o:connecttype="custom" o:connectlocs="58738,72496;58738,74613;58738,75142;58214,76730;56116,77788;52445,80434;46676,82550;38809,84138;26747,84138;13636,78317;5244,68263;0,52917;0,33338;5244,16933;15209,6350;27796,0;39333,0;46151,1588;51920,3704;55591,6350;57689,7938;58214,8467;58214,10054;58738,11113;58738,13758;58214,15875;58214,16933;57165,17992;55591,16933;52445,15346;47200,12171;40382,10054;30418,10054;21502,14817;15209,23283;11538,35454;11538,50271;15209,61913;21502,70380;30418,74613;40907,74613;47725,72496;52969,69321;56116,67205;57689,66675;58214,67205;58738,68792;58738,70380" o:connectangles="0,0,0,0,0,0,0,0,0,0,0,0,0,0,0,0,0,0,0,0,0,0,0,0,0,0,0,0,0,0,0,0,0,0,0,0,0,0,0,0,0,0,0,0,0,0,0,0"/>
                </v:shape>
                <v:shape id="Freeform 682" o:spid="_x0000_s1701" style="position:absolute;left:41322;top:52689;width:905;height:825;visibility:visible;mso-wrap-style:square;v-text-anchor:top" coordsize="170,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gTLcQA&#10;AADdAAAADwAAAGRycy9kb3ducmV2LnhtbERPTWvCQBC9F/wPywjemo1WWpu6ilQDXgI1eultyE6T&#10;YHY2ZNck/nu3UOhtHu9z1tvRNKKnztWWFcyjGARxYXXNpYLLOX1egXAeWWNjmRTcycF2M3laY6Lt&#10;wCfqc1+KEMIuQQWV920ipSsqMugi2xIH7sd2Bn2AXSl1h0MIN41cxPGrNFhzaKiwpc+Kimt+Mwq+&#10;92+HW5ql2WGZxfIkv/z+4rRSs+m4+wDhafT/4j/3UYf5y/cX+P0mnCA3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YEy3EAAAA3QAAAA8AAAAAAAAAAAAAAAAAmAIAAGRycy9k&#10;b3ducmV2LnhtbFBLBQYAAAAABAAEAPUAAACJAwAAAAA=&#10;" path="m170,152r,2l169,154r,1l168,155r-1,1l165,156r-2,l160,156r-2,l156,156r-3,l152,155r-1,l151,154r,l151,152r,-135l149,17,94,154r,l93,155r,l92,156r-2,l88,156r-1,l84,156r-2,l80,156r-2,l77,156r-2,-1l75,155r-1,-1l74,154,21,17r,l21,152r,2l20,154r,1l19,155r-1,1l15,156r-1,l10,156r-2,l7,156r-3,l3,155r-1,l2,154r,l,152,,10,2,5,4,2,7,1,9,,23,r3,l29,1r2,1l34,3r2,2l37,7r2,3l40,13,85,125r,l132,13r1,-3l136,7r1,-2l138,3r3,-1l143,1,146,r2,l162,r1,l164,1r3,l168,2r1,1l169,5r1,2l170,10r,142xe" fillcolor="black" stroked="f">
                  <v:path arrowok="t" o:connecttype="custom" o:connectlocs="90488,81492;89956,82021;88891,82550;86762,82550;84101,82550;81439,82550;80375,82021;80375,81492;80375,8996;50035,81492;49502,82021;48970,82550;46841,82550;44712,82550;42583,82550;40986,82550;39921,82021;39389,81492;11178,8996;11178,81492;10646,82021;9581,82550;7452,82550;4258,82550;2129,82550;1065,82021;1065,81492;0,5292;2129,1058;4791,0;13839,0;16501,1058;19162,2646;20759,5292;45244,66146;70261,6879;72390,3704;73455,1588;76116,529;78778,0;86762,0;88891,529;89956,1588;90488,3704;90488,80433" o:connectangles="0,0,0,0,0,0,0,0,0,0,0,0,0,0,0,0,0,0,0,0,0,0,0,0,0,0,0,0,0,0,0,0,0,0,0,0,0,0,0,0,0,0,0,0,0"/>
                </v:shape>
                <v:shape id="Freeform 683" o:spid="_x0000_s1702" style="position:absolute;left:37068;top:53355;width:397;height:556;visibility:visible;mso-wrap-style:square;v-text-anchor:top" coordsize="75,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pESMQA&#10;AADdAAAADwAAAGRycy9kb3ducmV2LnhtbERPzWoCMRC+F3yHMIK3mlW01dUoohSlB6GrDzAm4+62&#10;m8m6SXV9e1MQepuP73fmy9ZW4kqNLx0rGPQTEMTamZJzBcfDx+sEhA/IBivHpOBOHpaLzsscU+Nu&#10;/EXXLOQihrBPUUERQp1K6XVBFn3f1cSRO7vGYoiwyaVp8BbDbSWHSfImLZYcGwqsaV2Q/sl+rQJ9&#10;eL+M9edpsynzQfu93Wdrv78r1eu2qxmIQG34Fz/dOxPnj6Yj+Psmni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h6REjEAAAA3QAAAA8AAAAAAAAAAAAAAAAAmAIAAGRycy9k&#10;b3ducmV2LnhtbFBLBQYAAAAABAAEAPUAAACJAwAAAAA=&#10;" path="m75,91r,2l75,93r,1l74,95r,l74,96r,l73,98r-1,1l69,100r-2,1l63,104r-4,1l54,106r-5,l43,107,33,106r-7,-2l17,100,11,94,6,86,3,78,,67,,56,,42,3,32,6,22r6,-7l19,9,27,4,36,2,46,r3,l54,2r4,1l62,4r3,1l68,6r2,2l73,9r,1l74,11r,l74,13r,l74,14r,1l74,16r,2l74,19r,1l74,21r,1l73,22r,l72,22r-2,l69,21,67,20,64,18,60,16,56,14,52,13r-6,l38,13r-6,2l27,19r-3,5l20,30r-3,7l15,45r,9l15,64r1,8l19,79r3,5l27,89r5,4l38,94r8,1l52,94r5,-1l60,91r4,-1l68,88r1,-2l72,85r1,l74,85r,l74,85r,1l75,86r,2l75,89r,2xe" fillcolor="#e98989" stroked="f">
                  <v:path arrowok="t" o:connecttype="custom" o:connectlocs="39688,48293;39688,48812;39159,49332;39159,49851;38100,51409;35455,52447;31221,54524;25929,55044;17463,55044;8996,51928;3175,44658;0,34792;0,21810;3175,11424;10054,4674;19050,1039;25929,0;30692,1558;34396,2596;37042,4154;38630,5193;39159,5712;39159,6751;39159,7789;39159,9347;39159,10386;39159,11424;38630,11424;37042,11424;35455,10386;31750,8308;27517,6751;20109,6751;14288,9866;10583,15578;7938,23368;7938,33234;10054,41023;14288,46216;20109,48812;27517,48812;31750,47255;35984,45697;38100,44139;39159,44139;39159,44139;39688,44658;39688,46216" o:connectangles="0,0,0,0,0,0,0,0,0,0,0,0,0,0,0,0,0,0,0,0,0,0,0,0,0,0,0,0,0,0,0,0,0,0,0,0,0,0,0,0,0,0,0,0,0,0,0,0"/>
                </v:shape>
                <v:shape id="Freeform 684" o:spid="_x0000_s1703" style="position:absolute;left:37528;top:53355;width:492;height:556;visibility:visible;mso-wrap-style:square;v-text-anchor:top" coordsize="93,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OEcMA&#10;AADdAAAADwAAAGRycy9kb3ducmV2LnhtbERPS0sDMRC+C/0PYYTebNbS+liblqIUWrxorfdhM+5u&#10;TSZhM+2u/94UBG/z8T1nsRq8U2fqUhvYwO2kAEVcBdtybeDwsbl5AJUE2aILTAZ+KMFqObpaYGlD&#10;z+903kutcginEg00IrHUOlUNeUyTEIkz9xU6j5JhV2vbYZ/DvdPTorjTHlvODQ1Gem6o+t6fvIHP&#10;uJPj8WV4lfYw37jo1m903xszvh7WT6CEBvkX/7m3Ns+fPc7h8k0+QS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YOEcMAAADdAAAADwAAAAAAAAAAAAAAAACYAgAAZHJzL2Rv&#10;d25yZXYueG1sUEsFBgAAAAAEAAQA9QAAAIgDAAAAAA==&#10;" path="m93,52r,12l90,75,87,85r-5,8l74,99r-7,5l57,106r-11,1l35,106,25,104r-7,-4l11,94,6,86,3,77,,67,,54,,42,3,32,6,22r5,-7l19,9,27,4,36,2,47,,58,2,68,4r7,4l82,14r5,7l90,30r3,11l93,52xm78,53r,-8l77,37,75,30,72,24,68,19,62,15,56,13r-9,l38,13r-6,2l26,19r-5,6l19,30r-3,7l15,45r,8l15,62r1,8l18,78r3,6l25,89r6,4l37,95r9,l55,95r7,-4l67,88r5,-5l75,77r2,-8l78,62r,-9xe" fillcolor="#e98989" stroked="f">
                  <v:path arrowok="t" o:connecttype="custom" o:connectlocs="49213,33234;46038,44139;39159,51409;30163,55044;18521,55044;9525,51928;3175,44658;0,34792;0,21810;3175,11424;10054,4674;19050,1039;30692,1039;39688,4154;46038,10905;49213,21290;41275,27522;40746,19213;38100,12463;32809,7789;24871,6751;16934,7789;11113,12982;8467,19213;7938,27522;8467,36350;11113,43620;16404,48293;24342,49332;32809,47255;38100,43100;40746,35830;41275,27522" o:connectangles="0,0,0,0,0,0,0,0,0,0,0,0,0,0,0,0,0,0,0,0,0,0,0,0,0,0,0,0,0,0,0,0,0"/>
                  <o:lock v:ext="edit" verticies="t"/>
                </v:shape>
                <v:shape id="Freeform 685" o:spid="_x0000_s1704" style="position:absolute;left:38100;top:53355;width:492;height:556;visibility:visible;mso-wrap-style:square;v-text-anchor:top" coordsize="92,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d3tsIA&#10;AADdAAAADwAAAGRycy9kb3ducmV2LnhtbERPTWvCQBC9F/wPywi9NRuLikbXIIGCrSAY9T5kxySY&#10;nU2zW5P+e1co9DaP9znrdDCNuFPnassKJlEMgriwuuZSwfn08bYA4TyyxsYyKfglB+lm9LLGRNue&#10;j3TPfSlCCLsEFVTet4mUrqjIoItsSxy4q+0M+gC7UuoO+xBuGvkex3NpsObQUGFLWUXFLf8xCmbt&#10;dz0xGH/27OUh48N1f/mSSr2Oh+0KhKfB/4v/3Dsd5k+Xc3h+E06Qm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V3e2wgAAAN0AAAAPAAAAAAAAAAAAAAAAAJgCAABkcnMvZG93&#10;bnJldi54bWxQSwUGAAAAAAQABAD1AAAAhwMAAAAA&#10;" path="m92,52r,12l90,75,86,85r-5,8l75,99r-9,5l56,106r-11,1l34,106r-8,-2l17,100,11,94,6,86,2,77,1,67,,54,1,42,3,32,6,22r6,-7l18,9,27,4,35,2,48,,59,2r8,2l75,8r6,6l87,21r3,9l92,41r,11xm79,53l77,45,76,37,75,30,71,24,67,19,61,15,55,13r-8,l38,13r-6,2l26,19r-4,6l18,30r-2,7l14,45r,8l14,62r2,8l18,78r3,6l26,89r4,4l38,95r9,l55,95r6,-4l67,88r4,-5l75,77r1,-8l77,62r2,-9xe" fillcolor="#e98989" stroked="f">
                  <v:path arrowok="t" o:connecttype="custom" o:connectlocs="49213,33234;46003,44139;40119,51409;29956,55044;18187,55044;9094,51928;3210,44658;535,34792;535,21810;3210,11424;9629,4674;18722,1039;31561,1039;40119,4154;46538,10905;49213,21290;42259,27522;40654,19213;37980,12463;32630,7789;25141,6751;17118,7789;11768,12982;8559,19213;7489,27522;8559,36350;11233,43620;16048,48293;25141,49332;32630,47255;37980,43100;40654,35830;42259,27522" o:connectangles="0,0,0,0,0,0,0,0,0,0,0,0,0,0,0,0,0,0,0,0,0,0,0,0,0,0,0,0,0,0,0,0,0"/>
                  <o:lock v:ext="edit" verticies="t"/>
                </v:shape>
                <v:shape id="Freeform 686" o:spid="_x0000_s1705" style="position:absolute;left:38703;top:53355;width:397;height:556;visibility:visible;mso-wrap-style:square;v-text-anchor:top" coordsize="75,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IVtcMA&#10;AADdAAAADwAAAGRycy9kb3ducmV2LnhtbERPzUoDMRC+F3yHMIK3NrFoddemRQpKhV5s+wDDZtwN&#10;bia7SdyufXojFHqbj+93luvRtWKgEK1nDfczBYK48sZyreF4eJs+g4gJ2WDrmTT8UoT16mayxNL4&#10;E3/SsE+1yCEcS9TQpNSVUsaqIYdx5jvizH354DBlGGppAp5yuGvlXKmFdGg5NzTY0aah6nv/4zQg&#10;h/N7b4vjR2972u0GVTwelNZ3t+PrC4hEY7qKL+6tyfMfiif4/yaf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6IVtcMAAADdAAAADwAAAAAAAAAAAAAAAACYAgAAZHJzL2Rv&#10;d25yZXYueG1sUEsFBgAAAAAEAAQA9QAAAIgDAAAAAA==&#10;" path="m75,102r,l75,103r-1,l74,103r-1,1l72,104r-2,l68,104r-1,l66,104r-2,l63,103r-1,l62,103r,-1l62,102r,-47l14,55r,47l14,102r,1l14,103r-1,l11,104r-1,l9,104r-1,l5,104r-1,l3,104,1,103r,l,103r,-1l,102,,2,,1r,l1,1,1,,3,,4,,5,,8,,9,r1,l11,r2,l14,1r,l14,1r,1l14,44r48,l62,2r,-1l62,1r,l63,r1,l66,r1,l68,r2,l72,r1,l74,r,1l75,1r,l75,2r,100xe" fillcolor="#e98989" stroked="f">
                  <v:path arrowok="t" o:connecttype="custom" o:connectlocs="39688,54494;39159,55029;38630,55563;37042,55563;35455,55563;33867,55563;32809,55029;32809,54494;32809,29384;7408,54494;7408,55029;6879,55029;5292,55563;4233,55563;2117,55563;529,55029;0,55029;0,54494;0,534;529,534;1588,0;2646,0;4763,0;5821,0;7408,534;7408,534;7408,23507;32809,1069;32809,534;33338,0;34925,0;35984,0;38100,0;39159,0;39688,534;39688,1069" o:connectangles="0,0,0,0,0,0,0,0,0,0,0,0,0,0,0,0,0,0,0,0,0,0,0,0,0,0,0,0,0,0,0,0,0,0,0,0"/>
                </v:shape>
                <v:shape id="Freeform 687" o:spid="_x0000_s1706" style="position:absolute;left:36147;top:53165;width:794;height:270;visibility:visible;mso-wrap-style:square;v-text-anchor:top" coordsize="150,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GEXcYA&#10;AADdAAAADwAAAGRycy9kb3ducmV2LnhtbESPQWvCQBCF7wX/wzKCl6IbpRSNrmIFrYdekvbgcciO&#10;STA7G7JbE/+9cyj0NsN78943m93gGnWnLtSeDcxnCSjiwtuaSwM/38fpElSIyBYbz2TgQQF229HL&#10;BlPre87onsdSSQiHFA1UMbap1qGoyGGY+ZZYtKvvHEZZu1LbDnsJd41eJMm7dlizNFTY0qGi4pb/&#10;OgO6WD4+5gdeZK+f/enrcq11ds6NmYyH/RpUpCH+m/+uz1bw31aCK9/ICHr7B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QGEXcYAAADdAAAADwAAAAAAAAAAAAAAAACYAgAAZHJz&#10;L2Rvd25yZXYueG1sUEsFBgAAAAAEAAQA9QAAAIsDAAAAAA==&#10;" path="m,l49,50,100,1r50,50e" filled="f" strokecolor="#e98989" strokeweight=".2205mm">
                  <v:path arrowok="t" o:connecttype="custom" o:connectlocs="0,0;25929,26459;52917,529;79375,26988" o:connectangles="0,0,0,0"/>
                </v:shape>
                <v:shape id="Freeform 688" o:spid="_x0000_s1707" style="position:absolute;left:35274;top:52720;width:905;height:889;visibility:visible;mso-wrap-style:square;v-text-anchor:top" coordsize="169,1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V1DsIA&#10;AADdAAAADwAAAGRycy9kb3ducmV2LnhtbERPS4vCMBC+C/6HMII3TVdEtBplWVi2B2HxcfA4NGNb&#10;bSbZJtr6782C4G0+vuesNp2pxZ0aX1lW8DFOQBDnVldcKDgevkdzED4ga6wtk4IHedis+70Vptq2&#10;vKP7PhQihrBPUUEZgkul9HlJBv3YOuLInW1jMETYFFI32MZwU8tJksykwYpjQ4mOvkrKr/ubUfBb&#10;HU6X2R+3tHWTn5PDrPY2U2o46D6XIAJ14S1+uTMd508XC/j/Jp4g1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hXUOwgAAAN0AAAAPAAAAAAAAAAAAAAAAAJgCAABkcnMvZG93&#10;bnJldi54bWxQSwUGAAAAAAQABAD1AAAAhwMAAAAA&#10;" path="m154,39r9,15l169,86r-6,31l145,144r-14,10l116,162r-32,7l52,161,25,143,15,129,7,114,,82,7,52,25,24,39,13,53,6,85,r31,7l145,24r9,15xe" fillcolor="#e98989" stroked="f">
                  <v:path arrowok="t" o:connecttype="custom" o:connectlocs="82457,20515;87275,28406;90488,45239;87275,61546;77638,75749;70142,81009;62110,85218;44976,88900;27842,84692;13386,75223;8031,67859;3748,59968;0,43135;3748,27354;13386,12625;20882,6838;28378,3156;45512,0;62110,3682;77638,12625;82457,20515" o:connectangles="0,0,0,0,0,0,0,0,0,0,0,0,0,0,0,0,0,0,0,0,0"/>
                </v:shape>
                <v:shape id="Freeform 689" o:spid="_x0000_s1708" style="position:absolute;left:45513;top:49387;width:1794;height:1794;visibility:visible;mso-wrap-style:square;v-text-anchor:top" coordsize="339,3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VGzMcA&#10;AADdAAAADwAAAGRycy9kb3ducmV2LnhtbESPzW7CQAyE75X6DitX4lY2RLSiKQtqQVG59ADtgaOV&#10;dX5E1htlFxJ4enyo1JutGc98Xq5H16oL9aHxbGA2TUARF942XBn4/cmfF6BCRLbYeiYDVwqwXj0+&#10;LDGzfuA9XQ6xUhLCIUMDdYxdpnUoanIYpr4jFq30vcMoa19p2+Mg4a7VaZK8aocNS0ONHW1qKk6H&#10;szOQ52X5dtumZ837OX0fj8PnVzoYM3kaP95BRRrjv/nvemcF/yURfvlGRtCr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s1RszHAAAA3QAAAA8AAAAAAAAAAAAAAAAAmAIAAGRy&#10;cy9kb3ducmV2LnhtbFBLBQYAAAAABAAEAPUAAACMAwAAAAA=&#10;" path="m339,170r-1,18l332,220r-13,30l301,277r-24,24l250,318r-29,14l188,338r-18,1l153,338r-33,-6l89,318,62,301,40,277,21,250,8,220,2,188,,170,2,152,8,120,21,89,40,62,62,39,89,21,120,8,153,2,170,r18,2l221,8r29,13l277,39r24,23l319,89r13,31l338,152r1,18xe" fillcolor="#87cdde" stroked="f">
                  <v:path arrowok="t" o:connecttype="custom" o:connectlocs="179388,89959;178859,99484;175684,116417;168805,132292;159280,146580;146580,159280;132292,168275;116946,175684;99484,178859;89959,179388;80963,178859;63500,175684;47096,168275;32808,159280;21167,146580;11113,132292;4233,116417;1058,99484;0,89959;1058,80434;4233,63500;11113,47096;21167,32808;32808,20638;47096,11113;63500,4233;80963,1058;89959,0;99484,1058;116946,4233;132292,11113;146580,20638;159280,32808;168805,47096;175684,63500;178859,80434;179388,89959" o:connectangles="0,0,0,0,0,0,0,0,0,0,0,0,0,0,0,0,0,0,0,0,0,0,0,0,0,0,0,0,0,0,0,0,0,0,0,0,0"/>
                </v:shape>
                <v:shape id="Freeform 690" o:spid="_x0000_s1709" style="position:absolute;left:48879;top:49784;width:619;height:825;visibility:visible;mso-wrap-style:square;v-text-anchor:top" coordsize="117,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y6gcMA&#10;AADdAAAADwAAAGRycy9kb3ducmV2LnhtbERP32vCMBB+H+x/CCf4NhMHrlKNImOCChOsIvh2NGdb&#10;bS6lidr998tg4Nt9fD9vOu9sLe7U+sqxhuFAgSDOnam40HDYL9/GIHxANlg7Jg0/5GE+e32ZYmrc&#10;g3d0z0IhYgj7FDWUITSplD4vyaIfuIY4cmfXWgwRtoU0LT5iuK3lu1If0mLFsaHEhj5Lyq/ZzWpI&#10;jl8JLpPD9rL131mn1qfdxpy07ve6xQREoC48xf/ulYnzR2oIf9/EE+T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hy6gcMAAADdAAAADwAAAAAAAAAAAAAAAACYAgAAZHJzL2Rv&#10;d25yZXYueG1sUEsFBgAAAAAEAAQA9QAAAIgDAAAAAA==&#10;" path="m117,10r-2,2l115,14r,1l115,16r-1,2l114,18r-1,1l112,19r-43,l69,153r,1l67,156r,l66,157r-1,l62,157r-1,l58,157r-3,l53,157r-2,l50,157r-1,-1l48,156r,-2l48,153,48,19,3,19r,l2,18r-1,l1,16,,15,,14,,12,,10,,8,,5,,4,1,3,1,2r1,l3,r,l112,r1,l114,2r,l115,3r,1l115,5r,3l117,10xe" fillcolor="black" stroked="f">
                  <v:path arrowok="t" o:connecttype="custom" o:connectlocs="61913,5258;60855,6310;60855,7361;60855,7887;60855,8413;60325,9464;60325,9464;59796,9990;59267,9990;36513,9990;36513,80447;36513,80973;35454,82024;35454,82024;34925,82550;34396,82550;32809,82550;32279,82550;30692,82550;29104,82550;28046,82550;26988,82550;26459,82550;25929,82024;25400,82024;25400,80973;25400,80447;25400,9990;1588,9990;1588,9990;1058,9464;529,9464;529,8413;0,7887;0,7361;0,6310;0,5258;0,4206;0,2629;0,2103;529,1577;529,1052;1058,1052;1588,0;1588,0;59267,0;59796,0;60325,1052;60325,1052;60855,1577;60855,2103;60855,2629;60855,4206;61913,5258" o:connectangles="0,0,0,0,0,0,0,0,0,0,0,0,0,0,0,0,0,0,0,0,0,0,0,0,0,0,0,0,0,0,0,0,0,0,0,0,0,0,0,0,0,0,0,0,0,0,0,0,0,0,0,0,0,0"/>
                </v:shape>
                <v:shape id="Freeform 691" o:spid="_x0000_s1710" style="position:absolute;left:49530;top:49990;width:317;height:619;visibility:visible;mso-wrap-style:square;v-text-anchor:top" coordsize="62,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2368MA&#10;AADdAAAADwAAAGRycy9kb3ducmV2LnhtbERPTWsCMRC9F/wPYQRvNetqpWyNIi3aXjx0lZ6HZLq7&#10;7GayJFHX/npTKPQ2j/c5q81gO3EhHxrHCmbTDASxdqbhSsHpuHt8BhEissHOMSm4UYDNevSwwsK4&#10;K3/SpYyVSCEcClRQx9gXUgZdk8UwdT1x4r6dtxgT9JU0Hq8p3HYyz7KltNhwaqixp9eadFuerYJ9&#10;60v9vpi3h7cq//nSh7Nf7kipyXjYvoCINMR/8Z/7w6T5T1kOv9+kE+T6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s2368MAAADdAAAADwAAAAAAAAAAAAAAAACYAgAAZHJzL2Rv&#10;d25yZXYueG1sUEsFBgAAAAAEAAQA9QAAAIgDAAAAAA==&#10;" path="m62,12r,3l62,17r,1l61,20r,1l61,21r-1,1l60,22r-1,l57,21r-2,l54,21,53,20r-3,l48,18r-3,l43,18r-4,2l36,21r-3,2l30,27r-3,4l23,36r-4,7l19,113r,1l18,116r,l17,117r-1,l14,117r-2,l9,117r-3,l4,117r-2,l1,117,,116r,l,114r,-1l,5r,l,4r,l1,2r1,l3,2,6,1r2,l11,1r1,1l14,2r2,l16,4r1,l17,5r,l17,21r5,-6l25,11,29,7,33,4,36,2,40,1,43,r3,l48,r2,l53,r1,1l56,1r3,1l60,2r1,2l61,4r,1l62,5r,1l62,6r,2l62,10r,2xe" fillcolor="black" stroked="f">
                  <v:path arrowok="t" o:connecttype="custom" o:connectlocs="31750,7938;31750,9525;31238,11113;30726,11642;30214,11642;28165,11113;27141,10583;24581,9525;22020,9525;18435,11113;15363,14288;11778,19050;9730,59796;9218,61384;8706,61913;7169,61913;4609,61913;2048,61913;512,61913;0,61384;0,59796;0,2646;0,2117;1024,1058;3073,529;5633,529;7169,1058;8194,2117;8706,2646;8706,11113;12802,5821;16899,2117;20484,529;23556,0;25605,0;27653,529;30214,1058;31238,2117;31238,2646;31750,3175;31750,4233;31750,6350" o:connectangles="0,0,0,0,0,0,0,0,0,0,0,0,0,0,0,0,0,0,0,0,0,0,0,0,0,0,0,0,0,0,0,0,0,0,0,0,0,0,0,0,0,0"/>
                </v:shape>
                <v:shape id="Freeform 692" o:spid="_x0000_s1711" style="position:absolute;left:49958;top:49768;width:127;height:841;visibility:visible;mso-wrap-style:square;v-text-anchor:top" coordsize="24,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gpEcUA&#10;AADdAAAADwAAAGRycy9kb3ducmV2LnhtbERPTWsCMRC9F/ofwhR6q0ktFtkapawILfRgtQePw2bc&#10;Xd1Mwiburv31RhC8zeN9zmwx2EZ01IbasYbXkQJBXDhTc6nhb7t6mYIIEdlg45g0nCnAYv74MMPM&#10;uJ5/qdvEUqQQDhlqqGL0mZShqMhiGDlPnLi9ay3GBNtSmhb7FG4bOVbqXVqsOTVU6CmvqDhuTlbD&#10;7uT7Llc/3+fJYRgX6/yw+/dLrZ+fhs8PEJGGeBff3F8mzZ+oN7h+k06Q8w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KCkRxQAAAN0AAAAPAAAAAAAAAAAAAAAAAJgCAABkcnMv&#10;ZG93bnJldi54bWxQSwUGAAAAAAQABAD1AAAAigMAAAAA&#10;" path="m22,156r,1l21,159r,l20,160r-1,l18,160r-3,l13,160r-4,l8,160r-3,l4,160,3,159r,l3,157r,-1l3,48r,l3,47r,l4,45r1,l8,45,9,44r4,l15,44r3,1l19,45r1,l21,47r,l22,48r,l22,156xm24,12r,6l21,21r-2,2l11,24,5,23,3,22,,18,,12,,6,3,2,5,1,13,r6,1l21,2r3,4l24,12xe" fillcolor="black" stroked="f">
                  <v:path arrowok="t" o:connecttype="custom" o:connectlocs="11642,82035;11642,82560;11113,83612;11113,83612;10583,84138;10054,84138;9525,84138;7937,84138;6879,84138;4763,84138;4233,84138;2646,84138;2117,84138;1588,83612;1588,83612;1588,82560;1588,82035;1588,25241;1588,25241;1588,24716;1588,24716;2117,23664;2646,23664;4233,23664;4763,23138;6879,23138;7937,23138;9525,23664;10054,23664;10583,23664;11113,24716;11113,24716;11642,25241;11642,25241;11642,82035;12700,6310;12700,9466;11113,11043;10054,12095;5821,12621;2646,12095;1588,11569;0,9466;0,6310;0,3155;1588,1052;2646,526;6879,0;10054,526;11113,1052;12700,3155;12700,6310" o:connectangles="0,0,0,0,0,0,0,0,0,0,0,0,0,0,0,0,0,0,0,0,0,0,0,0,0,0,0,0,0,0,0,0,0,0,0,0,0,0,0,0,0,0,0,0,0,0,0,0,0,0,0,0"/>
                  <o:lock v:ext="edit" verticies="t"/>
                </v:shape>
                <v:shape id="Freeform 693" o:spid="_x0000_s1712" style="position:absolute;left:50212;top:49990;width:540;height:841;visibility:visible;mso-wrap-style:square;v-text-anchor:top" coordsize="102,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SbncIA&#10;AADdAAAADwAAAGRycy9kb3ducmV2LnhtbERPTWsCMRC9F/ofwhR6q4liVbYbRSyC3nT14m3YTDfL&#10;bibLJtWtv94UCr3N431OvhpcK67Uh9qzhvFIgSAuvam50nA+bd8WIEJENth6Jg0/FGC1fH7KMTP+&#10;xke6FrESKYRDhhpsjF0mZSgtOQwj3xEn7sv3DmOCfSVNj7cU7lo5UWomHdacGix2tLFUNsW303BS&#10;9zAuVeHnn5IuwU4Ol31z0Pr1ZVh/gIg0xH/xn3tn0vx3NYXfb9IJ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RJudwgAAAN0AAAAPAAAAAAAAAAAAAAAAAJgCAABkcnMvZG93&#10;bnJldi54bWxQSwUGAAAAAAQABAD1AAAAhwMAAAAA&#10;" path="m102,10r,5l101,16r-1,2l99,18r-16,l86,23r3,5l90,33r,5l90,48r-2,7l84,63r-5,5l73,73r-8,2l58,77r-10,l42,77,36,76,31,74,27,71r-2,3l24,76r-2,4l22,82r,5l26,90r4,2l36,93r28,l72,95r7,1l85,98r6,4l95,106r4,5l101,117r,6l101,130r-2,8l95,144r-6,5l81,154r-9,3l62,160r-14,l36,160,26,159r-9,-3l11,153,6,148,3,143,,138r,-6l,128r1,-4l3,121r1,-4l6,113r3,-2l12,107r4,-2l10,101,6,96,5,92,4,86,5,80,7,74r3,-6l15,63,11,59,9,53,6,47r,-8l7,31r3,-8l14,16r5,-5l24,6,31,2,40,1,48,r5,l58,1r4,l65,2r34,l100,2r1,3l102,6r,4xm72,39l70,28,65,22,58,16r-10,l42,16r-4,1l33,20r-2,2l28,26r-1,5l26,34r-1,5l26,49r5,8l38,61r10,2l54,63r5,-3l63,59r2,-4l68,52r2,-4l72,43r,-4xm81,124r-1,-6l75,114r-6,-3l60,109,32,108r-4,4l26,114r-2,3l22,119r-1,3l20,124r,3l20,129r1,8l27,141r9,4l49,145r9,l64,144r6,-3l74,139r4,-4l80,133r1,-5l81,124xe" fillcolor="black" stroked="f">
                  <v:path arrowok="t" o:connecttype="custom" o:connectlocs="53446,8414;43921,9466;47625,17353;46567,28922;38629,38388;25400,40491;16404,38914;12700,39966;11642,45750;19050,48905;41804,50483;50271,55741;53446,64681;50271,75724;38100,82560;19050,84138;5821,80457;0,72569;529,65207;3175,59422;8467,55216;2646,48379;3704,38914;5821,31026;3175,20509;7408,8414;16404,1052;28046,0;34396,1052;53446,2629;38100,20509;30692,8414;20108,8940;14817,13672;13229,20509;20108,32078;31221,31552;35983,27345;38100,20509;39688,59948;16933,56793;12700,61526;10583,65207;11113,72043;25929,76250;37042,74147;42333,69940" o:connectangles="0,0,0,0,0,0,0,0,0,0,0,0,0,0,0,0,0,0,0,0,0,0,0,0,0,0,0,0,0,0,0,0,0,0,0,0,0,0,0,0,0,0,0,0,0,0,0"/>
                  <o:lock v:ext="edit" verticies="t"/>
                </v:shape>
                <v:shape id="Freeform 694" o:spid="_x0000_s1713" style="position:absolute;left:50895;top:49720;width:95;height:889;visibility:visible;mso-wrap-style:square;v-text-anchor:top" coordsize="20,1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7lb8MA&#10;AADdAAAADwAAAGRycy9kb3ducmV2LnhtbERPS2sCMRC+F/wPYQRvNWvBIlujqKy2F8Gq9DzdTHcX&#10;N5Ntkn3035tCobf5+J6zXA+mFh05X1lWMJsmIIhzqysuFFwv+8cFCB+QNdaWScEPeVivRg9LTLXt&#10;+Z26cyhEDGGfooIyhCaV0uclGfRT2xBH7ss6gyFCV0jtsI/hppZPSfIsDVYcG0psaFdSfju3RkFw&#10;p/ajHmR2Wnx/3vD1eNjK7KDUZDxsXkAEGsK/+M/9puP8eTKH32/iCXJ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B7lb8MAAADdAAAADwAAAAAAAAAAAAAAAACYAgAAZHJzL2Rv&#10;d25yZXYueG1sUEsFBgAAAAAEAAQA9QAAAIgDAAAAAA==&#10;" path="m20,164r,1l19,167r,l17,168r-1,l15,168r-2,l10,168r-2,l5,168r-2,l1,168r,-1l,167r,-2l,164,,4,,3,,2r1,l1,2,3,,5,,8,r2,l13,r2,l16,r1,2l19,2r,l20,3r,1l20,164xe" fillcolor="black" stroked="f">
                  <v:path arrowok="t" o:connecttype="custom" o:connectlocs="9525,86783;9525,87313;9049,88371;9049,88371;8096,88900;7620,88900;7144,88900;6191,88900;4763,88900;3810,88900;2381,88900;1429,88900;476,88900;476,88371;0,88371;0,87313;0,86783;0,2117;0,1588;0,1058;476,1058;476,1058;1429,0;2381,0;3810,0;4763,0;6191,0;7144,0;7620,0;8096,1058;9049,1058;9049,1058;9525,1588;9525,2117;9525,86783" o:connectangles="0,0,0,0,0,0,0,0,0,0,0,0,0,0,0,0,0,0,0,0,0,0,0,0,0,0,0,0,0,0,0,0,0,0,0"/>
                </v:shape>
                <v:shape id="Freeform 695" o:spid="_x0000_s1714" style="position:absolute;left:51117;top:49990;width:540;height:841;visibility:visible;mso-wrap-style:square;v-text-anchor:top" coordsize="104,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3VcMQA&#10;AADdAAAADwAAAGRycy9kb3ducmV2LnhtbERPTWsCMRC9F/ofwhS81cSCi2yNUgSxFw9V0R7Hzbi7&#10;Npmsm6jb/vpGELzN433OeNo5Ky7UhtqzhkFfgSAuvKm51LBZz19HIEJENmg9k4ZfCjCdPD+NMTf+&#10;yl90WcVSpBAOOWqoYmxyKUNRkcPQ9w1x4g6+dRgTbEtpWrymcGflm1KZdFhzaqiwoVlFxc/q7DQs&#10;RmH7l6mF3J/j6dva4W55OO607r10H+8gInXxIb67P02aP1QZ3L5JJ8jJ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t1XDEAAAA3QAAAA8AAAAAAAAAAAAAAAAAmAIAAGRycy9k&#10;b3ducmV2LnhtbFBLBQYAAAAABAAEAPUAAACJAwAAAAA=&#10;" path="m64,116l49,155r-1,3l46,158r-4,1l37,159r-2,l32,159r-2,l28,158r,l28,156r,-1l28,153,43,116r-1,-1l41,113r,l39,112,1,9,,6,,4,,3r1,l3,1r2,l7,r3,l14,r2,1l17,1r2,l20,3r1,l21,4r1,1l53,92r,l83,5,84,3,85,1r1,l88,1,90,r4,l97,r3,1l101,1r1,2l104,3r,1l104,6r-2,1l64,116xe" fillcolor="black" stroked="f">
                  <v:path arrowok="t" o:connecttype="custom" o:connectlocs="33215,61384;25431,82021;24912,83609;23874,83609;21798,84138;19203,84138;18165,84138;16608,84138;15570,84138;14532,83609;14532,83609;14532,82550;14532,82021;14532,80963;22317,61384;21798,60855;21279,59796;21279,59796;20241,59267;519,4763;0,3175;0,2117;0,1588;519,1588;1557,529;2595,529;3633,0;5190,0;7266,0;8304,529;8823,529;9861,529;10380,1588;10899,1588;10899,2117;11418,2646;27506,48684;27506,48684;43076,2646;43595,1588;44114,529;44633,529;45671,529;46709,0;48785,0;50342,0;51899,529;52418,529;52937,1588;53975,1588;53975,2117;53975,3175;52937,3704;33215,61384" o:connectangles="0,0,0,0,0,0,0,0,0,0,0,0,0,0,0,0,0,0,0,0,0,0,0,0,0,0,0,0,0,0,0,0,0,0,0,0,0,0,0,0,0,0,0,0,0,0,0,0,0,0,0,0,0,0"/>
                </v:shape>
                <v:shape id="Freeform 696" o:spid="_x0000_s1715" style="position:absolute;left:51720;top:49990;width:461;height:635;visibility:visible;mso-wrap-style:square;v-text-anchor:top" coordsize="85,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XuQcEA&#10;AADdAAAADwAAAGRycy9kb3ducmV2LnhtbERPTWsCMRC9F/wPYQq91awWt7I1iohFr1oRvA2b6SZ0&#10;M1mTqOu/b4RCb/N4nzNb9K4VVwrRelYwGhYgiGuvLTcKDl+fr1MQMSFrbD2TgjtFWMwHTzOstL/x&#10;jq771IgcwrFCBSalrpIy1oYcxqHviDP37YPDlGFopA54y+GuleOiKKVDy7nBYEcrQ/XP/uIUrEfl&#10;W32wmxTO4X5cnUy5sSdU6uW5X36ASNSnf/Gfe6vz/EnxDo9v8gly/g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aF7kHBAAAA3QAAAA8AAAAAAAAAAAAAAAAAmAIAAGRycy9kb3du&#10;cmV2LnhtbFBLBQYAAAAABAAEAPUAAACGAwAAAAA=&#10;" path="m85,97r,3l85,101r,1l85,103r,2l84,105r,1l82,107r-2,2l77,111r-3,2l69,114r-5,3l59,118r-5,l48,119,37,118,27,114r-9,-3l12,103,7,96,4,86,,74,,60,1,45,4,33,8,22r7,-7l22,7,31,4,40,1,50,r5,l60,1r5,1l69,4r5,1l76,7r4,1l81,11r1,1l84,13r,l84,15r1,1l85,17r,3l85,21r,5l84,28r-2,1l81,29r-2,l76,27,74,26,71,23,68,21,63,18,57,17r-7,l43,17,32,23r-4,5l22,41,21,60r,10l22,79r2,7l28,91r4,5l38,100r6,1l50,102r8,-1l63,100r5,-3l71,95r4,-3l77,90r3,-1l82,89r,l84,89r,l85,90r,1l85,93r,2l85,97xe" fillcolor="black" stroked="f">
                  <v:path arrowok="t" o:connecttype="custom" o:connectlocs="46038,53361;46038,54429;46038,56029;45496,56563;43330,58164;40080,60298;34664,62433;29248,62966;20040,62966;9749,59231;3791,51227;0,39487;542,24013;4333,11739;11916,3735;21665,534;29789,0;35206,1067;40080,2668;43330,4269;44413,6403;45496,6937;46038,8538;46038,10672;46038,13874;44413,15475;42788,15475;40080,13874;36830,11206;30873,9071;23290,9071;15165,14941;11374,32017;11916,42155;15165,48559;20582,53361;27081,54429;34122,53361;38455,50693;41705,48025;44413,47492;45496,47492;46038,48025;46038,49626;46038,51761" o:connectangles="0,0,0,0,0,0,0,0,0,0,0,0,0,0,0,0,0,0,0,0,0,0,0,0,0,0,0,0,0,0,0,0,0,0,0,0,0,0,0,0,0,0,0,0,0"/>
                </v:shape>
                <v:shape id="Freeform 697" o:spid="_x0000_s1716" style="position:absolute;left:52276;top:49990;width:524;height:635;visibility:visible;mso-wrap-style:square;v-text-anchor:top" coordsize="99,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dkCcUA&#10;AADdAAAADwAAAGRycy9kb3ducmV2LnhtbESPQUsDMRCF70L/QxjBm82qVdq1aWkLhYJ4MErPw2a6&#10;WUwmyya223/vHARvM7w3732zXI8xqDMNuUts4GFagSJukuu4NfD1ub+fg8oF2WFITAaulGG9mtws&#10;sXbpwh90tqVVEsK5RgO+lL7WOjeeIuZp6olFO6UhYpF1aLUb8CLhMejHqnrRETuWBo897Tw13/Yn&#10;GjjauHjzp2DfF+Ns97TdzvpgD8bc3Y6bV1CFxvJv/rs+OMF/rgRXvpER9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V2QJxQAAAN0AAAAPAAAAAAAAAAAAAAAAAJgCAABkcnMv&#10;ZG93bnJldi54bWxQSwUGAAAAAAQABAD1AAAAigMAAAAA&#10;" path="m99,55r,4l97,61r-3,2l92,64r-72,l20,73r3,7l24,86r4,6l33,97r6,3l46,102r10,1l64,102r6,l75,100r5,-2l85,97r2,-1l89,95r3,l92,95r1,l93,96r1,l94,97r,1l94,100r,2l94,103r,2l94,106r,1l94,108r-1,l93,109r-1,l92,111r-4,1l85,113r-5,3l75,117r-6,1l61,118r-7,1l41,118,30,116,20,111r-7,-6l7,96,3,86,1,74,,60,1,47,3,34,7,24r6,-8l20,8,30,4,40,1,51,,64,1r9,3l82,8r6,7l93,22r4,10l99,41r,11l99,55xm80,49l78,34,72,24,64,17,51,16r-7,l38,18r-5,3l29,26r-4,5l23,37r-3,5l20,49r60,xe" fillcolor="black" stroked="f">
                  <v:path arrowok="t" o:connecttype="custom" o:connectlocs="52388,31483;49742,33618;10583,34151;12171,42689;14817,49092;20638,53361;29634,54962;37042,54429;42334,52294;46038,51227;48684,50693;49213,50693;49742,51227;49742,52294;49742,54429;49742,56029;49742,57097;49213,57630;48684,58164;46567,59765;42334,61899;36513,62966;28575,63500;15875,61899;6879,56029;1588,45891;0,32017;1588,18143;6879,8538;15875,2134;26988,0;38630,2134;46567,8004;51330,17076;52388,27748;42334,26147;38100,12807;26988,8538;20109,9605;15346,13874;12171,19744;10583,26147" o:connectangles="0,0,0,0,0,0,0,0,0,0,0,0,0,0,0,0,0,0,0,0,0,0,0,0,0,0,0,0,0,0,0,0,0,0,0,0,0,0,0,0,0,0"/>
                  <o:lock v:ext="edit" verticies="t"/>
                </v:shape>
                <v:shape id="Freeform 698" o:spid="_x0000_s1717" style="position:absolute;left:52974;top:49990;width:334;height:619;visibility:visible;mso-wrap-style:square;v-text-anchor:top" coordsize="63,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iH8IA&#10;AADdAAAADwAAAGRycy9kb3ducmV2LnhtbERP22oCMRB9L/gPYYS+aaJQWVejiFIoSG9e3sfNuFnc&#10;TJZN1O3fNwWhb3M415kvO1eLG7Wh8qxhNFQgiAtvKi41HPavgwxEiMgGa8+k4YcCLBe9pznmxt/5&#10;m267WIoUwiFHDTbGJpcyFJYchqFviBN39q3DmGBbStPiPYW7Wo6VmkiHFacGiw2tLRWX3dVp2GfS&#10;x/fJuss2dvt5NF8H/jgprZ/73WoGIlIX/8UP95tJ81/UFP6+SSf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4CIfwgAAAN0AAAAPAAAAAAAAAAAAAAAAAJgCAABkcnMvZG93&#10;bnJldi54bWxQSwUGAAAAAAQABAD1AAAAhwMAAAAA&#10;" path="m63,12r,3l63,17r,1l62,20r,1l62,21r-2,1l59,22r,l57,21r-1,l54,21,53,20r-2,l48,18r-2,l43,18r-3,2l37,21r-4,2l31,27r-4,4l23,36r-3,7l20,113r,1l19,116r,l17,117r-1,l15,117r-3,l10,117r-4,l5,117r-2,l1,117,,116r,l,114r,-1l,5r,l,4r,l1,2r2,l4,2,6,1r3,l11,1r1,1l15,2r1,l16,4r1,l17,5r,l17,21r5,-6l26,11,30,7,33,4,37,2,40,1,43,r4,l48,r3,l53,r1,1l57,1r1,1l60,2r2,2l62,4r,1l62,5r1,1l63,6r,2l63,10r,2xe" fillcolor="black" stroked="f">
                  <v:path arrowok="t" o:connecttype="custom" o:connectlocs="33338,7938;33338,9525;32809,11113;31750,11642;31221,11642;29634,11113;28046,10583;25400,9525;22755,9525;19579,11113;16404,14288;12171,19050;10583,59796;10054,61384;8996,61913;7938,61913;5292,61913;2646,61913;529,61913;0,61384;0,59796;0,2646;0,2117;1588,1058;3175,529;5821,529;7938,1058;8467,2117;8996,2646;8996,11113;13759,5821;17463,2117;21167,529;24871,0;26988,0;28575,529;30692,1058;32809,2117;32809,2646;33338,3175;33338,4233;33338,6350" o:connectangles="0,0,0,0,0,0,0,0,0,0,0,0,0,0,0,0,0,0,0,0,0,0,0,0,0,0,0,0,0,0,0,0,0,0,0,0,0,0,0,0,0,0"/>
                </v:shape>
                <v:shape id="Freeform 699" o:spid="_x0000_s1718" style="position:absolute;left:53403;top:49768;width:127;height:841;visibility:visible;mso-wrap-style:square;v-text-anchor:top" coordsize="24,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Mhu8cA&#10;AADdAAAADwAAAGRycy9kb3ducmV2LnhtbESPQWvCQBCF74X+h2UKvdWNgiKpq5SUgkIPanvwOGSn&#10;SWx2dsmuSeyv7xwEbzO8N+99s9qMrlU9dbHxbGA6yUARl942XBn4/vp4WYKKCdli65kMXCnCZv34&#10;sMLc+oEP1B9TpSSEY44G6pRCrnUsa3IYJz4Qi/bjO4dJ1q7StsNBwl2rZ1m20A4bloYaAxU1lb/H&#10;izNwuoShL7LP3XV+Hmflvjif/sK7Mc9P49srqERjuptv11sr+POp8Ms3MoJe/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ojIbvHAAAA3QAAAA8AAAAAAAAAAAAAAAAAmAIAAGRy&#10;cy9kb3ducmV2LnhtbFBLBQYAAAAABAAEAPUAAACMAwAAAAA=&#10;" path="m23,156r-1,1l22,159r,l21,160r-2,l17,160r-1,l12,160r-3,l8,160r-2,l5,160,3,159r,l2,157r,-1l2,48r,l3,47r,l5,45r1,l8,45,9,44r3,l16,44r1,1l19,45r2,l22,47r,l22,48r1,l23,156xm24,12r,6l22,21r-3,2l12,24,6,23,3,22,1,18,,12,1,6,3,2,6,1,13,r6,1l22,2r2,4l24,12xe" fillcolor="black" stroked="f">
                  <v:path arrowok="t" o:connecttype="custom" o:connectlocs="12171,82035;11642,82560;11642,83612;11642,83612;11113,84138;10054,84138;8996,84138;8467,84138;6350,84138;4763,84138;4233,84138;3175,84138;2646,84138;1588,83612;1588,83612;1058,82560;1058,82035;1058,25241;1058,25241;1588,24716;1588,24716;2646,23664;3175,23664;4233,23664;4763,23138;6350,23138;8467,23138;8996,23664;10054,23664;11113,23664;11642,24716;11642,24716;11642,25241;12171,25241;12171,82035;12700,6310;12700,9466;11642,11043;10054,12095;6350,12621;3175,12095;1588,11569;529,9466;0,6310;529,3155;1588,1052;3175,526;6879,0;10054,526;11642,1052;12700,3155;12700,6310" o:connectangles="0,0,0,0,0,0,0,0,0,0,0,0,0,0,0,0,0,0,0,0,0,0,0,0,0,0,0,0,0,0,0,0,0,0,0,0,0,0,0,0,0,0,0,0,0,0,0,0,0,0,0,0"/>
                  <o:lock v:ext="edit" verticies="t"/>
                </v:shape>
                <v:shape id="Freeform 700" o:spid="_x0000_s1719" style="position:absolute;left:53689;top:49720;width:524;height:905;visibility:visible;mso-wrap-style:square;v-text-anchor:top" coordsize="99,1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dUKcMA&#10;AADdAAAADwAAAGRycy9kb3ducmV2LnhtbERPTYvCMBC9C/sfwgjeNK2sItUosiAUFsGtsqy3sRnb&#10;YjMpTdT67zeC4G0e73MWq87U4katqywriEcRCOLc6ooLBYf9ZjgD4TyyxtoyKXiQg9Xyo7fARNs7&#10;/9At84UIIewSVFB63yRSurwkg25kG+LAnW1r0AfYFlK3eA/hppbjKJpKgxWHhhIb+iopv2RXo+B3&#10;12Xbz8PmuP1L7XG6nl1O6Xek1KDfrecgPHX+LX65Ux3mT+IYnt+EE+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CdUKcMAAADdAAAADwAAAAAAAAAAAAAAAACYAgAAZHJzL2Rv&#10;d25yZXYueG1sUEsFBgAAAAAEAAQA9QAAAIgDAAAAAA==&#10;" path="m99,164r,1l98,167r,l97,168r-1,l94,168r-1,l91,168r-3,l86,168r-1,l83,168r-1,-1l82,167r,-2l81,164r,-13l72,159r-8,5l54,169r-10,1l33,169,23,165r-7,-5l9,153,4,144,2,135,,124,,111,,98,2,87,6,75r6,-8l18,59r7,-3l35,52,46,51r9,1l64,55r7,4l80,67,80,4r,l80,3r,-1l81,2r1,l85,r1,l89,r3,l94,r2,2l97,2r1,l98,3r1,1l99,4r,160xm80,88l71,79,64,73,56,69,48,68r-8,l35,72r-5,3l27,82r-4,6l22,94r-1,7l21,110r,7l22,126r1,7l25,140r4,6l34,149r6,3l48,153r3,l55,152r4,-1l62,148r4,-2l70,142r5,-5l80,132r,-44xe" fillcolor="black" stroked="f">
                  <v:path arrowok="t" o:connecttype="custom" o:connectlocs="52388,87827;51859,88891;50800,89423;49213,89423;46567,89423;44980,89423;43392,88891;43392,87827;42863,80375;33867,87294;23284,90488;12171,87827;4763,81439;1058,71858;0,59083;1058,46309;6350,35663;13229,29808;24342,27146;33867,29276;42334,35663;42334,2129;42334,1065;43392,1065;45509,0;48684,0;50800,1065;51859,1065;52388,2129;52388,87294;37571,42050;29634,36727;21167,36195;15875,39921;12171,46841;11113,53761;11113,62277;12171,70794;15346,77713;21167,80907;26988,81439;31221,80375;34925,77713;39688,72923;42334,46841" o:connectangles="0,0,0,0,0,0,0,0,0,0,0,0,0,0,0,0,0,0,0,0,0,0,0,0,0,0,0,0,0,0,0,0,0,0,0,0,0,0,0,0,0,0,0,0,0"/>
                  <o:lock v:ext="edit" verticies="t"/>
                </v:shape>
                <v:shape id="Freeform 701" o:spid="_x0000_s1720" style="position:absolute;left:54371;top:49990;width:524;height:635;visibility:visible;mso-wrap-style:square;v-text-anchor:top" coordsize="100,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D1JcMA&#10;AADdAAAADwAAAGRycy9kb3ducmV2LnhtbERPPWvDMBDdA/0P4grdYjmhNsWJEkqLoVPTOF2yHdbF&#10;MrFOxlJs999HhUK3e7zP2+5n24mRBt86VrBKUhDEtdMtNwq+T+XyBYQPyBo7x6Tghzzsdw+LLRba&#10;TXyksQqNiCHsC1RgQugLKX1tyKJPXE8cuYsbLIYIh0bqAacYbju5TtNcWmw5Nhjs6c1Qfa1uVsGt&#10;NTSf+Xkq8688/czq8ajfD0o9Pc6vGxCB5vAv/nN/6Dg/W63h95t4gtz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sD1JcMAAADdAAAADwAAAAAAAAAAAAAAAACYAgAAZHJzL2Rv&#10;d25yZXYueG1sUEsFBgAAAAAEAAQA9QAAAIgDAAAAAA==&#10;" path="m100,55r-2,4l97,61r-2,2l91,64r-70,l21,73r1,7l25,86r3,6l33,97r6,3l47,102r8,1l63,102r6,l75,100r5,-2l84,97r3,-1l90,95r1,l92,95r,l93,96r,l95,97r,1l95,100r,2l95,103r,2l95,106r,1l93,108r,l93,109r-1,l91,111r-2,1l85,113r-5,3l75,117r-7,1l61,118r-7,1l41,118,31,116,21,111r-8,-6l7,96,4,86,,74,,60,,47,4,34,7,24r6,-8l21,8,29,4,41,1,52,,64,1,74,4r7,4l89,15r4,7l96,32r2,9l100,52r,3xm79,49r,-15l73,24,64,17,50,16r-6,l38,18r-5,3l28,26r-3,5l23,37r-2,5l21,49r58,xe" fillcolor="black" stroked="f">
                  <v:path arrowok="t" o:connecttype="custom" o:connectlocs="51340,31483;49769,33618;11001,34151;11525,42689;14669,49092;20431,53361;28813,54962;36148,54429;41910,52294;45578,51227;47673,50693;48197,50693;48721,51227;49769,52294;49769,54429;49769,56029;49769,57097;48721,57630;48197,58164;46625,59765;41910,61899;35624,62966;28290,63500;16240,61899;6810,56029;2096,45891;0,32017;2096,18143;6810,8538;15193,2134;27242,0;38767,2134;46625,8004;50292,17076;52388,27748;41387,26147;38243,12807;26194,8538;19907,9605;14669,13874;12049,19744;11001,26147" o:connectangles="0,0,0,0,0,0,0,0,0,0,0,0,0,0,0,0,0,0,0,0,0,0,0,0,0,0,0,0,0,0,0,0,0,0,0,0,0,0,0,0,0,0"/>
                  <o:lock v:ext="edit" verticies="t"/>
                </v:shape>
                <v:shape id="Freeform 702" o:spid="_x0000_s1721" style="position:absolute;left:55006;top:49990;width:413;height:635;visibility:visible;mso-wrap-style:square;v-text-anchor:top" coordsize="76,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wfAsQA&#10;AADdAAAADwAAAGRycy9kb3ducmV2LnhtbERPTWvCQBC9C/6HZQq9SN0kRQmpa5BCoQelmpSeh+w0&#10;CWZnl+xW03/vFgre5vE+Z1NOZhAXGn1vWUG6TEAQN1b33Cr4rN+echA+IGscLJOCX/JQbuezDRba&#10;XvlElyq0IoawL1BBF4IrpPRNRwb90jriyH3b0WCIcGylHvEaw80gsyRZS4M9x4YOHb121JyrH6Og&#10;/mpz2x9T3yzcns4fe52540Gpx4dp9wIi0BTu4n/3u47zV+kz/H0TT5Db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9cHwLEAAAA3QAAAA8AAAAAAAAAAAAAAAAAmAIAAGRycy9k&#10;b3ducmV2LnhtbFBLBQYAAAAABAAEAPUAAACJAwAAAAA=&#10;" path="m76,84r,8l73,98r-3,7l65,109r-6,5l51,117r-8,1l34,119r-6,-1l23,118r-5,-1l13,116,9,114,7,113,5,112,2,109,1,108r,-1l,105r,-4l,98,,97,1,96r,-1l1,93r1,l2,92r1,l5,93r2,2l9,96r4,2l18,100r5,1l28,103r6,l39,103r5,-1l48,101r2,-3l54,96r1,-3l56,90r,-4l56,81,55,77,51,75,49,73,44,70,40,68,35,66,29,64,24,63,19,60,16,57,11,53,7,49,5,44,3,39,2,32,3,26,5,20,8,15r4,-5l18,6,24,2,33,r8,l46,r4,1l55,1r4,1l61,4r4,1l66,6r3,1l70,8r,l70,10r,1l71,11r,1l71,13r,3l71,18r,2l71,21r-1,1l70,23r-1,l69,23r-2,l66,23,65,22,62,21,60,20,56,18,51,17,48,16r-7,l37,16r-4,1l29,18r-2,2l24,22r-1,2l22,28r,3l22,36r2,3l27,42r3,2l34,47r5,2l44,50r5,3l54,55r5,3l64,60r3,4l71,68r2,5l76,77r,7xe" fillcolor="black" stroked="f">
                  <v:path arrowok="t" o:connecttype="custom" o:connectlocs="41275,49092;38016,56029;32042,60832;23353,62966;15207,62966;9776,62433;4888,60832;2715,59765;543,57630;0,56029;0,52294;543,51227;543,49626;1086,49092;2715,49626;4888,51227;9776,53361;15207,54962;21181,54962;26068,53895;29327,51227;30413,48025;30413,43223;27698,40021;23896,37353;19008,35218;13034,33618;8689,30416;3802,26147;1629,20811;1629,13874;4345,8004;9776,3202;17922,0;24982,0;29870,534;33129,2134;35844,3202;38016,4269;38016,5336;38560,5870;38560,6937;38560,9605;38560,11206;38016,12273;37473,12273;35844,12273;33672,11206;30413,9605;26068,8538;20094,8538;15750,9605;13034,11739;11948,14941;11948,19210;14663,22412;18465,25080;23896,26681;29327,29349;34758,32017;38560,36286;41275,41088" o:connectangles="0,0,0,0,0,0,0,0,0,0,0,0,0,0,0,0,0,0,0,0,0,0,0,0,0,0,0,0,0,0,0,0,0,0,0,0,0,0,0,0,0,0,0,0,0,0,0,0,0,0,0,0,0,0,0,0,0,0,0,0,0,0"/>
                </v:shape>
                <v:shape id="Freeform 703" o:spid="_x0000_s1722" style="position:absolute;left:49022;top:52879;width:428;height:826;visibility:visible;mso-wrap-style:square;v-text-anchor:top" coordsize="81,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y4dsIA&#10;AADdAAAADwAAAGRycy9kb3ducmV2LnhtbERP24rCMBB9X/Afwgi+LJoqrko1igjCwi4rXtDXoRmb&#10;YjMpTaz17zcLC77N4VxnsWptKRqqfeFYwXCQgCDOnC44V3A6bvszED4gaywdk4IneVgtO28LTLV7&#10;8J6aQ8hFDGGfogITQpVK6TNDFv3AVcSRu7raYoiwzqWu8RHDbSlHSTKRFguODQYr2hjKboe7VSB/&#10;6OLPOzmi6feuMdbR16R4V6rXbddzEIHa8BL/uz91nP8xHMPfN/EEuf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Lh2wgAAAN0AAAAPAAAAAAAAAAAAAAAAAJgCAABkcnMvZG93&#10;bnJldi54bWxQSwUGAAAAAAQABAD1AAAAhwMAAAAA&#10;" path="m81,9r,2l81,13r,2l81,16r-1,l79,18r,l78,18r-57,l21,71r54,l75,71r1,1l78,72r,1l78,74r1,2l79,77r,2l79,82r,1l78,85r,l78,87r-2,1l75,88r,l21,88r,65l21,153r-1,1l20,156r-2,l17,156r-1,1l13,157r-3,l7,157r-2,l4,156r-2,l1,156,,154r,-1l,153,,9,,4,2,3,5,,7,,78,r1,l79,r1,2l81,3r,1l81,5r,2l81,9xe" fillcolor="black" stroked="f">
                  <v:path arrowok="t" o:connecttype="custom" o:connectlocs="42863,4732;42863,5784;42863,6835;42863,7887;42863,8413;42334,8413;41805,9464;41805,9464;41275,9464;11113,9464;11113,37332;39688,37332;39688,37332;40217,37857;41275,37857;41275,38383;41275,38909;41805,39961;41805,40486;41805,41538;41805,43115;41805,43641;41275,44693;41275,44693;41275,45744;40217,46270;39688,46270;39688,46270;11113,46270;11113,80447;11113,80447;10583,80973;10583,82024;9525,82024;8996,82024;8467,82550;6879,82550;5292,82550;3704,82550;2646,82550;2117,82024;1058,82024;529,82024;0,80973;0,80447;0,80447;0,4732;0,2103;1058,1577;2646,0;3704,0;41275,0;41805,0;41805,0;42334,1052;42863,1577;42863,2103;42863,2629;42863,3681;42863,4732" o:connectangles="0,0,0,0,0,0,0,0,0,0,0,0,0,0,0,0,0,0,0,0,0,0,0,0,0,0,0,0,0,0,0,0,0,0,0,0,0,0,0,0,0,0,0,0,0,0,0,0,0,0,0,0,0,0,0,0,0,0,0,0"/>
                </v:shape>
                <v:shape id="Freeform 704" o:spid="_x0000_s1723" style="position:absolute;left:49609;top:53086;width:333;height:619;visibility:visible;mso-wrap-style:square;v-text-anchor:top" coordsize="63,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3S+x8MA&#10;AADdAAAADwAAAGRycy9kb3ducmV2LnhtbERP32vCMBB+F/Y/hBvsTdMOKqUzFukYCMPNqXu/NWdT&#10;1lxKE7X+98tA8O0+vp+3KEfbiTMNvnWsIJ0lIIhrp1tuFBz2b9MchA/IGjvHpOBKHsrlw2SBhXYX&#10;/qLzLjQihrAvUIEJoS+k9LUhi37meuLIHd1gMUQ4NFIPeInhtpPPSTKXFluODQZ7qgzVv7uTVbDP&#10;pQubeTXmr+b981tvD/zxkyj19DiuXkAEGsNdfHOvdZyfpRn8fxNPkM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3S+x8MAAADdAAAADwAAAAAAAAAAAAAAAACYAgAAZHJzL2Rv&#10;d25yZXYueG1sUEsFBgAAAAAEAAQA9QAAAIgDAAAAAA==&#10;" path="m63,12r,3l63,16r,2l63,20r,l61,21r,l60,21r-1,l58,21r-2,l54,20r-1,l50,18r-1,l45,18r-2,l40,20r-3,1l34,23r-3,4l27,31r-4,5l19,42r,71l19,114r,l18,116r-1,l16,116r-1,1l12,117r-2,l7,117r-2,l3,116r-1,l1,116,,114r,l,113,,5,,3r,l1,2r,l2,1r3,l6,1r2,l11,1r2,l15,1r1,1l17,2r,1l17,3r1,2l18,21r4,-6l26,10,29,6,33,3,37,1,40,r4,l48,r1,l50,r3,l55,r3,1l59,1r1,1l61,2r2,1l63,3r,2l63,5r,1l63,7r,3l63,12xe" fillcolor="black" stroked="f">
                  <v:path arrowok="t" o:connecttype="custom" o:connectlocs="33338,7938;33338,9525;33338,10583;32280,11113;31221,11113;29634,11113;28046,10583;25930,9525;22755,9525;19579,11113;16404,14288;12171,19050;10054,59796;10054,60325;8996,61384;7938,61913;5292,61913;2646,61913;1058,61384;0,60325;0,59796;0,1588;529,1058;1058,529;3175,529;5821,529;7938,529;8996,1058;8996,1588;9525,11113;13759,5292;17463,1588;21167,0;25400,0;26459,0;29105,0;31221,529;32280,1058;33338,1588;33338,2646;33338,3704;33338,6350" o:connectangles="0,0,0,0,0,0,0,0,0,0,0,0,0,0,0,0,0,0,0,0,0,0,0,0,0,0,0,0,0,0,0,0,0,0,0,0,0,0,0,0,0,0"/>
                </v:shape>
                <v:shape id="Freeform 705" o:spid="_x0000_s1724" style="position:absolute;left:50006;top:53086;width:540;height:619;visibility:visible;mso-wrap-style:square;v-text-anchor:top" coordsize="100,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e+6MYA&#10;AADdAAAADwAAAGRycy9kb3ducmV2LnhtbERPS0sDMRC+C/6HMEJvNrtSS7s2LUVa6kGo9gE9jptx&#10;s3YzWZJ0u/57Iwje5uN7zmzR20Z05EPtWEE+zEAQl07XXCk47Nf3ExAhImtsHJOCbwqwmN/ezLDQ&#10;7srv1O1iJVIIhwIVmBjbQspQGrIYhq4lTtyn8xZjgr6S2uM1hdtGPmTZWFqsOTUYbOnZUHneXayC&#10;t81o6j/W59OqM439Wm6Pl9dtrtTgrl8+gYjUx3/xn/tFp/mP+Rh+v0knyPk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ne+6MYAAADdAAAADwAAAAAAAAAAAAAAAACYAgAAZHJz&#10;L2Rvd25yZXYueG1sUEsFBgAAAAAEAAQA9QAAAIsDAAAAAA==&#10;" path="m100,54r,5l97,61r-2,2l92,63r-71,l22,71r1,8l26,86r3,5l33,96r8,4l47,102r10,l64,102r6,-1l76,100r4,-2l85,97r2,-1l90,95r2,-2l92,95r2,l95,95r,1l95,97r,1l95,100r,2l95,103r,1l95,106r,1l95,107r,1l94,108r,1l92,111r-2,1l86,113r-5,1l75,116r-6,1l62,118r-8,l42,118,31,114r-9,-3l15,103,7,96,4,85,1,74,,59,1,45,4,34,9,23r6,-7l22,8,31,3,41,,53,,64,,74,3r8,5l89,15r5,7l97,31r3,9l100,50r,4xm80,48l79,34,73,23,64,16,52,15r-8,1l38,17r-5,4l29,24r-3,5l23,36r-1,6l21,48r59,xe" fillcolor="black" stroked="f">
                  <v:path arrowok="t" o:connecttype="custom" o:connectlocs="53975,30956;51276,33055;11335,33055;12414,41450;15653,47746;22130,52469;30766,53518;37783,52993;43180,51419;46958,50370;49657,48796;50737,49845;51276,50370;51276,51419;51276,53518;51276,54567;51276,56141;51276,56666;50737,57191;48578,58765;43720,59814;37243,61388;29147,61913;16732,59814;8096,54043;2159,44598;0,30956;2159,17839;8096,8395;16732,1574;28607,0;39942,1574;48038,7870;52356,16265;53975,26234;43180,25185;39402,12068;28067,7870;20511,8920;15653,12592;12414,18889;11335,25185" o:connectangles="0,0,0,0,0,0,0,0,0,0,0,0,0,0,0,0,0,0,0,0,0,0,0,0,0,0,0,0,0,0,0,0,0,0,0,0,0,0,0,0,0,0"/>
                  <o:lock v:ext="edit" verticies="t"/>
                </v:shape>
                <v:shape id="Freeform 706" o:spid="_x0000_s1725" style="position:absolute;left:50657;top:53086;width:539;height:619;visibility:visible;mso-wrap-style:square;v-text-anchor:top" coordsize="100,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sbc8YA&#10;AADdAAAADwAAAGRycy9kb3ducmV2LnhtbERPS2sCMRC+F/ofwhR6q9kttY+tUUQUexC0aqHH6Wa6&#10;2bqZLElct//eCIXe5uN7zmjS20Z05EPtWEE+yEAQl07XXCnY7xZ3zyBCRNbYOCYFvxRgMr6+GmGh&#10;3YnfqdvGSqQQDgUqMDG2hZShNGQxDFxLnLhv5y3GBH0ltcdTCreNvM+yR2mx5tRgsKWZofKwPVoF&#10;m+XDi/9aHD7nnWnsz3T9cVytc6Vub/rpK4hIffwX/7nfdJo/zJ/g8k06QY7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sbc8YAAADdAAAADwAAAAAAAAAAAAAAAACYAgAAZHJz&#10;L2Rvd25yZXYueG1sUEsFBgAAAAAEAAQA9QAAAIsDAAAAAA==&#10;" path="m100,54r-1,5l97,61r-2,2l92,63r-71,l21,71r1,8l25,86r3,5l33,96r6,4l47,102r10,l64,102r6,-1l75,100r5,-2l84,97r4,-1l90,95r1,-2l92,95r2,l94,95r,1l95,97r,1l95,100r,2l95,103r,1l95,106r,1l95,107r-1,1l94,108r-2,1l91,111r-2,1l85,113r-5,1l75,116r-6,1l62,118r-8,l41,118,31,114,21,111r-7,-8l7,96,4,85,,74,,59,,45,4,34,7,23r7,-7l21,8,31,3,41,,52,,64,,74,3r9,5l89,15r5,7l97,31r2,9l100,50r,4xm80,48l79,34,73,23,64,16,51,15r-7,1l38,17r-5,4l28,24r-2,5l23,36r-2,6l21,48r59,xe" fillcolor="black" stroked="f">
                  <v:path arrowok="t" o:connecttype="custom" o:connectlocs="53435,30956;51276,33055;11335,33055;11875,41450;15113,47746;21050,52469;30766,53518;37783,52993;43180,51419;47498,50370;49117,48796;50737,49845;50737,50370;51276,51419;51276,53518;51276,54567;51276,56141;50737,56666;49657,57191;48038,58765;43180,59814;37243,61388;29147,61913;16732,59814;7557,54043;2159,44598;0,30956;2159,17839;7557,8395;16732,1574;28067,0;39942,1574;48038,7870;52356,16265;53975,26234;43180,25185;39402,12068;27527,7870;20511,8920;15113,12592;12414,18889;11335,25185" o:connectangles="0,0,0,0,0,0,0,0,0,0,0,0,0,0,0,0,0,0,0,0,0,0,0,0,0,0,0,0,0,0,0,0,0,0,0,0,0,0,0,0,0,0"/>
                  <o:lock v:ext="edit" verticies="t"/>
                </v:shape>
                <v:shape id="Freeform 707" o:spid="_x0000_s1726" style="position:absolute;left:51562;top:52816;width:396;height:889;visibility:visible;mso-wrap-style:square;v-text-anchor:top" coordsize="74,1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jj9MMA&#10;AADdAAAADwAAAGRycy9kb3ducmV2LnhtbESPQYvCMBCF7wv+hzCCtzWtsCLVKCIWPOxF193z0Ixp&#10;sZmUJmr9985B2NsM781736w2g2/VnfrYBDaQTzNQxFWwDTsD55/ycwEqJmSLbWAy8KQIm/XoY4WF&#10;DQ8+0v2UnJIQjgUaqFPqCq1jVZPHOA0dsWiX0HtMsvZO2x4fEu5bPcuyufbYsDTU2NGupup6unkD&#10;l1k5r37LtLeeDy5/Wv/duD9jJuNhuwSVaEj/5vf1wQr+Vy648o2MoN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jjj9MMAAADdAAAADwAAAAAAAAAAAAAAAACYAgAAZHJzL2Rv&#10;d25yZXYueG1sUEsFBgAAAAAEAAQA9QAAAIgDAAAAAA==&#10;" path="m74,12r,3l74,16r-1,1l73,19r,l73,20r-1,l72,20r-2,l69,19r-1,l66,17r-2,l62,16r-3,l56,16r-4,l48,17r-2,3l43,22r-1,4l41,30r-1,6l40,42r,11l64,53r,1l66,54r1,l67,55r,2l68,58r,1l68,62r,3l67,68r-1,2l64,70r-24,l40,165r,1l40,166r-2,2l37,168r-1,l35,169r-3,l30,169r-3,l25,169r-1,-1l22,168r-1,l20,166r,l20,165r,-95l5,70r-2,l2,68r,-3l,62,,59,2,58r,-1l2,55,3,54r,l4,54,5,53r15,l20,42r,-10l22,23r3,-8l29,10,34,5,40,3,46,r8,l59,r4,l67,1r2,2l70,3r2,1l73,5r,l74,6r,3l74,10r,2xe" fillcolor="black" stroked="f">
                  <v:path arrowok="t" o:connecttype="custom" o:connectlocs="39688,7891;39152,8943;39152,9995;38615,10521;37543,10521;36470,9995;34325,8943;31643,8417;27889,8417;24671,10521;22526,13677;21453,18937;21453,27880;34325,28406;35934,28406;35934,29984;36470,31036;36470,34192;35397,36822;21453,36822;21453,87322;20380,88374;19308,88374;17162,88900;14481,88900;12872,88374;11263,88374;10726,87322;10726,36822;1609,36822;1073,34192;0,31036;1073,29984;1609,28406;2145,28406;10726,27880;10726,16833;13408,7891;18235,2630;24671,0;31643,0;35934,526;37543,1578;39152,2630;39688,3156;39688,5260" o:connectangles="0,0,0,0,0,0,0,0,0,0,0,0,0,0,0,0,0,0,0,0,0,0,0,0,0,0,0,0,0,0,0,0,0,0,0,0,0,0,0,0,0,0,0,0,0,0"/>
                </v:shape>
                <v:shape id="Freeform 708" o:spid="_x0000_s1727" style="position:absolute;left:51974;top:53086;width:477;height:619;visibility:visible;mso-wrap-style:square;v-text-anchor:top" coordsize="89,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VmT8YA&#10;AADdAAAADwAAAGRycy9kb3ducmV2LnhtbERPTWvCQBC9C/0PyxR6EbNRqGh0FQkKpVokNlC8TbPT&#10;JJidDdmtpv++WxB6m8f7nOW6N424UudqywrGUQyCuLC65lJB/r4bzUA4j6yxsUwKfsjBevUwWGKi&#10;7Y0zup58KUIIuwQVVN63iZSuqMigi2xLHLgv2xn0AXal1B3eQrhp5CSOp9JgzaGhwpbSiorL6dso&#10;SPfta2o/svnlkPfnt/3ncTjdHpV6euw3CxCeev8vvrtfdJj/PJ7D3zfhBLn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CVmT8YAAADdAAAADwAAAAAAAAAAAAAAAACYAgAAZHJz&#10;L2Rvd25yZXYueG1sUEsFBgAAAAAEAAQA9QAAAIsDAAAAAA==&#10;" path="m89,113r,1l87,116r-1,l85,117r-3,l80,117r-3,l75,117r-1,-1l73,116r-2,-2l71,113r,-11l64,109r-9,5l47,118r-10,l29,118r-7,-2l15,113r-5,-4l5,104,2,100,,93,,85,,76,4,70,7,63r8,-5l22,54r9,-2l42,50,54,49r15,l69,40r,-4l68,29,66,26,63,22,60,20,55,17,50,16r-6,l37,16r-6,1l26,20r-5,1l16,23r-3,1l11,27r-2,l9,27,7,26r-1,l6,24r,-1l5,22r,-1l5,20r,-4l5,15,6,12,7,11r3,-1l13,7,17,5,22,3,27,2,33,1,39,r6,l57,r8,2l74,5r5,5l84,16r2,6l89,31r,9l89,113xm69,64r-17,l44,64r-6,1l32,66r-4,3l25,72r-3,4l21,80r-1,5l21,92r5,6l32,102r9,1l48,102r7,-4l61,95r8,-9l69,64xe" fillcolor="black" stroked="f">
                  <v:path arrowok="t" o:connecttype="custom" o:connectlocs="47625,59814;46020,60864;43879,61388;41204,61388;39598,60864;37993,59814;37993,53518;29431,59814;19799,61913;11772,60864;5351,57191;1070,52469;0,44598;2140,36728;8027,30432;16588,27284;28896,25710;36923,20987;36388,15216;33712,11543;29431,8920;23545,8395;16588,8920;11237,11018;6956,12592;4816,14167;3746,13642;3211,12592;2676,11543;2676,10494;2676,7870;3746,5772;6956,3673;11772,1574;17659,525;24080,0;34782,1049;42274,5247;46020,11543;47625,20987;36923,33580;23545,33580;17124,34629;13378,37777;11237,41975;11237,48271;17124,53518;25685,53518;32642,49845;36923,33580" o:connectangles="0,0,0,0,0,0,0,0,0,0,0,0,0,0,0,0,0,0,0,0,0,0,0,0,0,0,0,0,0,0,0,0,0,0,0,0,0,0,0,0,0,0,0,0,0,0,0,0,0,0"/>
                  <o:lock v:ext="edit" verticies="t"/>
                </v:shape>
                <v:shape id="Freeform 709" o:spid="_x0000_s1728" style="position:absolute;left:52546;top:52911;width:762;height:794;visibility:visible;mso-wrap-style:square;v-text-anchor:top" coordsize="144,1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2Fx8YA&#10;AADdAAAADwAAAGRycy9kb3ducmV2LnhtbESPQWvCQBCF74X+h2UK3uqmEdsSXaVUBS8VagWvQ3bM&#10;ps3OptmNxn/fOQi9zfDevPfNfDn4Rp2pi3VgA0/jDBRxGWzNlYHD1+bxFVRMyBabwGTgShGWi/u7&#10;ORY2XPiTzvtUKQnhWKABl1JbaB1LRx7jOLTEop1C5zHJ2lXadniRcN/oPMuetceapcFhS++Oyp99&#10;7w38fkzKtB6uL8f84I4tr3b99rs3ZvQwvM1AJRrSv/l2vbWCP82FX76REfTi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N2Fx8YAAADdAAAADwAAAAAAAAAAAAAAAACYAgAAZHJz&#10;L2Rvd25yZXYueG1sUEsFBgAAAAAEAAQA9QAAAIsDAAAAAA==&#10;" path="m144,137r,4l144,144r-1,1l142,146r-1,1l139,149r-2,l136,150r-3,l130,151r-3,l125,151r-9,l110,149r-6,-3l100,142r-4,-5l95,130r-2,-7l93,114r,-63l38,51r,61l40,121r2,8l46,133r8,1l57,134r2,l61,133r2,l64,131r2,l67,131r1,-1l68,131r1,l69,131r1,2l70,133r,2l70,136r,1l70,140r,1l70,142r,2l70,145r-1,l69,146r-1,1l67,147r-1,2l64,149r-2,1l59,150r-3,1l53,151r-2,l42,151r-6,-2l31,146r-5,-4l22,137r-1,-7l20,123r-1,-9l19,51,4,51r-1,l1,49,,46,,43,,40,,39,,38,1,36r,-1l3,35r,l4,34r15,l19,9r,-1l20,7r,l21,6r1,l24,6,26,4r3,l32,4r2,2l36,6r1,l38,7r,l38,8r,1l38,34r55,l93,3r,l93,2,94,1r1,l96,1r2,l100,r2,l105,r2,1l110,1r1,l111,1r1,1l112,3r,l112,34r29,l141,35r1,l143,35r,1l144,38r,1l144,40r,3l144,46r-1,3l142,51r-1,l112,51r,61l114,121r2,8l120,133r7,1l131,134r1,l135,133r2,l138,131r1,l141,131r1,-1l142,131r1,l143,131r,2l144,133r,2l144,136r,1xe" fillcolor="black" stroked="f">
                  <v:path arrowok="t" o:connecttype="custom" o:connectlocs="76200,75695;74613,77272;71967,78849;67204,79375;58208,78324;50800,72016;49213,59925;20108,58874;24342,69913;31221,70439;33867,68862;35983,68336;36513,68862;37042,70964;37042,73593;37042,75695;36513,76747;34925,78324;31221,78849;26987,79375;16404,76747;11113,68336;10054,26809;529,25757;0,21026;529,18924;1588,18398;10054,4731;10583,3680;12700,3154;16933,2103;19579,3154;20108,4205;49213,17873;49213,1051;50800,526;53975,0;58208,526;59267,1051;59267,17873;75142,18398;76200,19975;76200,22603;75142,26809;59267,58874;63500,69913;69850,70439;73025,68862;75142,68336;75671,68862;76200,70964" o:connectangles="0,0,0,0,0,0,0,0,0,0,0,0,0,0,0,0,0,0,0,0,0,0,0,0,0,0,0,0,0,0,0,0,0,0,0,0,0,0,0,0,0,0,0,0,0,0,0,0,0,0,0"/>
                </v:shape>
                <v:shape id="Freeform 710" o:spid="_x0000_s1729" style="position:absolute;left:53387;top:53086;width:540;height:841;visibility:visible;mso-wrap-style:square;v-text-anchor:top" coordsize="103,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4CfsIA&#10;AADdAAAADwAAAGRycy9kb3ducmV2LnhtbERPS4vCMBC+L/gfwgje1lRBcaupqIuLeLMq4m1opg9s&#10;JqXJavffG0HY23x8z1ksO1OLO7WusqxgNIxAEGdWV1woOB23nzMQziNrrC2Tgj9ysEx6HwuMtX3w&#10;ge6pL0QIYRejgtL7JpbSZSUZdEPbEAcut61BH2BbSN3iI4SbWo6jaCoNVhwaSmxoU1J2S3+Ngv1a&#10;6zwtbHedfF9+zkejr7vZl1KDfreag/DU+X/x273TYf5kPILXN+EEmT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ngJ+wgAAAN0AAAAPAAAAAAAAAAAAAAAAAJgCAABkcnMvZG93&#10;bnJldi54bWxQSwUGAAAAAAQABAD1AAAAhwMAAAAA&#10;" path="m62,115l49,155r-1,1l45,158r-3,1l37,159r-4,l30,159r-1,-1l28,158r-1,-2l27,155r,-1l28,153,43,115r-1,l40,113r-1,-1l39,111,1,7,,5,,4,,2,1,1r1,l3,,6,r4,l13,r1,l17,r1,1l19,1r,1l21,4r,1l53,91r,l82,4,83,2r,-1l85,1,87,r3,l93,r3,l98,r3,1l102,1r,1l103,4r,1l102,7,62,115xe" fillcolor="black" stroked="f">
                  <v:path arrowok="t" o:connecttype="custom" o:connectlocs="32490,60855;25677,82021;25153,82550;23581,83609;22009,84138;19389,84138;17293,84138;15721,84138;15197,83609;14673,83609;14149,82550;14149,82021;14149,81492;14673,80963;22533,60855;22009,60855;20961,59796;20437,59267;20437,58738;524,3704;0,2646;0,2117;0,1058;524,529;1048,529;1572,0;3144,0;5240,0;6812,0;7336,0;8908,0;9433,529;9957,529;9957,1058;11005,2117;11005,2646;27774,48154;27774,48154;42970,2117;43494,1058;43494,529;44542,529;45591,0;47163,0;48735,0;50307,0;51355,0;52927,529;53451,529;53451,1058;53975,2117;53975,2646;53451,3704;32490,60855" o:connectangles="0,0,0,0,0,0,0,0,0,0,0,0,0,0,0,0,0,0,0,0,0,0,0,0,0,0,0,0,0,0,0,0,0,0,0,0,0,0,0,0,0,0,0,0,0,0,0,0,0,0,0,0,0,0"/>
                </v:shape>
                <v:shape id="Freeform 711" o:spid="_x0000_s1730" style="position:absolute;left:54292;top:53086;width:476;height:619;visibility:visible;mso-wrap-style:square;v-text-anchor:top" coordsize="90,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MJ1MUA&#10;AADdAAAADwAAAGRycy9kb3ducmV2LnhtbESPT2sCMRDF74V+hzAFL6Vmu2Ipq1HEKnj1D/Q6bsbN&#10;0s0kbFLd9dMbQfA2w3vzfm+m88424kxtqB0r+BxmIIhLp2uuFBz2649vECEia2wck4KeAsxnry9T&#10;LLS78JbOu1iJFMKhQAUmRl9IGUpDFsPQeeKknVxrMaa1raRu8ZLCbSPzLPuSFmtOBIOelobKv92/&#10;TdzV+7U2i+r4+7Mlfxr5fryUvVKDt24xARGpi0/z43qjU/1xnsP9mzSCn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MwnUxQAAAN0AAAAPAAAAAAAAAAAAAAAAAJgCAABkcnMv&#10;ZG93bnJldi54bWxQSwUGAAAAAAQABAD1AAAAigMAAAAA&#10;" path="m90,113r-1,1l89,116r-1,l87,117r-3,l82,117r-4,l77,117r-3,-1l73,116r,-2l73,113r,-11l66,109r-9,5l48,118r-9,l30,118r-7,-2l16,113r-5,-4l7,104,4,100,2,93,,85,2,76,4,70,9,63r6,-5l23,54r9,-2l43,50,55,49r16,l71,40,69,36r,-7l67,26,64,22,61,20,57,17,52,16r-7,l39,16r-7,1l26,20r-5,1l18,23r-4,1l11,27r-1,l9,27r,-1l8,26r,-2l7,23r,-1l7,21r,-1l7,16r,-1l8,12,9,11r1,-1l14,7,19,5,24,3,29,2,35,1,41,r6,l58,r9,2l74,5r6,5l85,16r3,6l89,31r1,9l90,113xm71,64r-18,l45,64r-6,1l34,66r-5,3l25,72r-2,4l21,80r,5l23,92r3,6l32,102r9,1l50,102r6,-4l63,95r8,-9l71,64xe" fillcolor="black" stroked="f">
                  <v:path arrowok="t" o:connecttype="custom" o:connectlocs="47096,59814;46567,60864;44450,61388;41275,61388;39158,60864;38629,59814;38629,53518;30162,59814;20638,61913;12171,60864;5821,57191;2117,52469;0,44598;2117,36728;7937,30432;16933,27284;29104,25710;37571,20987;36513,15216;33867,11543;30162,8920;23813,8395;16933,8920;11113,11018;7408,12592;5292,14167;4763,13642;4233,12592;3704,11543;3704,10494;3704,7870;4763,5772;7408,3673;12700,1574;18521,525;24871,0;35454,1049;42333,5247;46567,11543;47625,20987;37571,33580;23813,33580;17992,34629;13229,37777;11113,41975;12171,48271;16933,53518;26458,53518;33338,49845;37571,33580" o:connectangles="0,0,0,0,0,0,0,0,0,0,0,0,0,0,0,0,0,0,0,0,0,0,0,0,0,0,0,0,0,0,0,0,0,0,0,0,0,0,0,0,0,0,0,0,0,0,0,0,0,0"/>
                  <o:lock v:ext="edit" verticies="t"/>
                </v:shape>
                <v:shape id="Freeform 712" o:spid="_x0000_s1731" style="position:absolute;left:54927;top:53086;width:445;height:619;visibility:visible;mso-wrap-style:square;v-text-anchor:top" coordsize="85,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u6R8MA&#10;AADdAAAADwAAAGRycy9kb3ducmV2LnhtbERPTWuDQBC9F/oflin01qxaDMVklSCUtgRKYnPIcXAn&#10;KnFnxd0m+u+7gUJu83ifsy4m04sLja6zrCBeRCCIa6s7bhQcft5f3kA4j6yxt0wKZnJQ5I8Pa8y0&#10;vfKeLpVvRAhhl6GC1vshk9LVLRl0CzsQB+5kR4M+wLGResRrCDe9TKJoKQ12HBpaHKhsqT5Xv0bB&#10;xzA7e9wlsfna4q6q0+q7b0qlnp+mzQqEp8nfxf/uTx3mp8kr3L4JJ8j8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Wu6R8MAAADdAAAADwAAAAAAAAAAAAAAAACYAgAAZHJzL2Rv&#10;d25yZXYueG1sUEsFBgAAAAAEAAQA9QAAAIgDAAAAAA==&#10;" path="m85,97r,1l85,100r,2l85,102r,1l83,104r,2l82,107r-2,1l77,111r-5,2l69,114r-5,2l59,117r-5,1l48,118r-11,l27,114r-9,-5l12,103,6,95,2,85,,74,,60,,45,3,33,8,22r6,-9l22,7,30,3,39,,50,r5,l60,r5,1l69,3r4,2l76,6r4,2l81,10r1,1l83,12r,1l83,15r2,1l85,17r,1l85,21r,3l83,27r-1,1l81,29,78,28,76,27,73,24,71,22,67,21,62,18,56,17,50,16r-7,1l32,22r-4,5l22,39,21,59r,10l22,77r2,8l28,91r4,5l38,98r6,3l50,101r6,l62,98r5,-1l71,95r4,-3l77,90r3,-3l82,87r,l83,87r,1l85,90r,1l85,92r,3l85,97xe" fillcolor="black" stroked="f">
                  <v:path arrowok="t" o:connecttype="custom" o:connectlocs="44450,51419;44450,53518;44450,54043;43404,55617;41835,56666;37652,59290;33468,60864;28239,61913;19349,61913;9413,57191;3138,49845;0,38827;0,23611;4184,11543;11505,3673;20395,0;28762,0;33991,525;38175,2623;41835,4197;42881,5772;43404,6821;44450,8395;44450,9444;44450,12592;42881,14691;40789,14691;38175,12592;35037,11018;29285,8920;22486,8920;14642,14167;10982,30956;11505,40401;14642,47746;19872,51419;26147,52993;32422,51419;37129,49845;40266,47222;42881,45648;43404,45648;44450,47222;44450,48271;44450,50895" o:connectangles="0,0,0,0,0,0,0,0,0,0,0,0,0,0,0,0,0,0,0,0,0,0,0,0,0,0,0,0,0,0,0,0,0,0,0,0,0,0,0,0,0,0,0,0,0"/>
                </v:shape>
                <v:shape id="Freeform 713" o:spid="_x0000_s1732" style="position:absolute;left:55499;top:52863;width:142;height:842;visibility:visible;mso-wrap-style:square;v-text-anchor:top" coordsize="25,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8208YA&#10;AADdAAAADwAAAGRycy9kb3ducmV2LnhtbERPS2vCQBC+C/6HZQpepNlotZXoKiItFDz5OLS3aXbM&#10;hmZnY3aNsb++WxB6m4/vOYtVZyvRUuNLxwpGSQqCOHe65ELB8fD2OAPhA7LGyjEpuJGH1bLfW2Cm&#10;3ZV31O5DIWII+wwVmBDqTEqfG7LoE1cTR+7kGoshwqaQusFrDLeVHKfps7RYcmwwWNPGUP69v1gF&#10;w8Pnzty2L68/s4+LWadP5y8zOSs1eOjWcxCBuvAvvrvfdZw/HU/g75t4gl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c8208YAAADdAAAADwAAAAAAAAAAAAAAAACYAgAAZHJz&#10;L2Rvd25yZXYueG1sUEsFBgAAAAAEAAQA9QAAAIsDAAAAAA==&#10;" path="m22,156r,1l22,157r-1,2l20,159r-1,l17,160r-2,l13,160r-3,l8,160,5,159r-1,l4,159,3,157r,l3,156,3,48r,-2l3,46,4,45r,l5,44r3,l10,44r3,l15,44r2,l19,44r1,1l21,45r1,1l22,46r,2l22,156xm25,11r-1,6l22,21r-3,2l13,23r-7,l3,21,,17,,12,,5,3,2,6,r7,l19,r3,2l24,5r1,6xe" fillcolor="black" stroked="f">
                  <v:path arrowok="t" o:connecttype="custom" o:connectlocs="12573,82035;12573,82560;12573,82560;12002,83612;11430,83612;10859,83612;9716,84138;8573,84138;7430,84138;5715,84138;4572,84138;2858,83612;2286,83612;2286,83612;1715,82560;1715,82560;1715,82035;1715,25241;1715,24190;1715,24190;2286,23664;2286,23664;2858,23138;4572,23138;5715,23138;7430,23138;8573,23138;9716,23138;10859,23138;11430,23664;12002,23664;12573,24190;12573,24190;12573,25241;12573,82035;14288,5784;13716,8940;12573,11043;10859,12095;7430,12095;3429,12095;1715,11043;0,8940;0,6310;0,2629;1715,1052;3429,0;7430,0;10859,0;12573,1052;13716,2629;14288,5784" o:connectangles="0,0,0,0,0,0,0,0,0,0,0,0,0,0,0,0,0,0,0,0,0,0,0,0,0,0,0,0,0,0,0,0,0,0,0,0,0,0,0,0,0,0,0,0,0,0,0,0,0,0,0,0"/>
                  <o:lock v:ext="edit" verticies="t"/>
                </v:shape>
                <v:shape id="Freeform 714" o:spid="_x0000_s1733" style="position:absolute;left:55784;top:52816;width:524;height:889;visibility:visible;mso-wrap-style:square;v-text-anchor:top" coordsize="100,1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8u7cQA&#10;AADdAAAADwAAAGRycy9kb3ducmV2LnhtbERPS0sDMRC+C/0PYQRvNmuhtl2bliKIK+ihDwrehs24&#10;2bqZLMnYrv/eCIK3+fies1wPvlNniqkNbOBuXIAiroNtuTFw2D/dzkElQbbYBSYD35RgvRpdLbG0&#10;4cJbOu+kUTmEU4kGnEhfap1qRx7TOPTEmfsI0aNkGBttI15yuO/0pCjutceWc4PDnh4d1Z+7L29g&#10;qGan06Lavz2LvB6ie5m9H4/RmJvrYfMASmiQf/Gfu7J5/nQyhd9v8gl6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PLu3EAAAA3QAAAA8AAAAAAAAAAAAAAAAAmAIAAGRycy9k&#10;b3ducmV2LnhtbFBLBQYAAAAABAAEAPUAAACJAwAAAAA=&#10;" path="m100,164r,1l100,165r-2,2l98,167r-1,1l96,168r-2,l91,168r-2,l87,168r-1,l85,167r-1,l82,165r,l82,164r,-15l74,158r-10,6l55,168r-11,1l33,169r-8,-5l16,159r-6,-7l6,144,2,133,1,122,,111,1,98,4,87,7,75r5,-8l18,59r9,-5l36,51r11,l57,51r7,3l73,59r7,8l80,4r,-1l80,3,81,2r1,l84,r1,l87,r3,l92,r3,l96,r1,2l98,2r2,1l100,3r,1l100,164xm80,88l73,79,64,73,57,68,49,67r-7,1l36,71r-5,4l27,80r-2,7l22,94r-1,7l21,109r,8l22,125r1,7l27,139r2,5l34,148r7,4l48,152r4,l55,152r4,-3l63,148r3,-4l71,141r4,-4l80,131r,-43xe" fillcolor="black" stroked="f">
                  <v:path arrowok="t" o:connecttype="custom" o:connectlocs="52388,86796;51340,87848;50816,88374;49245,88374;46625,88374;45054,88374;44006,87848;42958,86796;42958,78379;33528,86270;23051,88900;13097,86270;5239,79957;1048,69963;0,58390;2096,45765;6287,35244;14145,28406;24622,26828;33528,28406;41910,35244;41910,1578;42434,1052;44006,0;45578,0;48197,0;50292,0;51340,1052;52388,1578;52388,86270;38243,41557;29861,35770;22003,35770;16240,39453;13097,45765;11001,53130;11001,61546;12049,69437;15193,75749;21479,79957;27242,79957;30909,78379;34576,75749;39291,72067;41910,46291" o:connectangles="0,0,0,0,0,0,0,0,0,0,0,0,0,0,0,0,0,0,0,0,0,0,0,0,0,0,0,0,0,0,0,0,0,0,0,0,0,0,0,0,0,0,0,0,0"/>
                  <o:lock v:ext="edit" verticies="t"/>
                </v:shape>
                <v:shape id="Freeform 715" o:spid="_x0000_s1734" style="position:absolute;left:56451;top:53086;width:413;height:619;visibility:visible;mso-wrap-style:square;v-text-anchor:top" coordsize="76,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m7n8EA&#10;AADdAAAADwAAAGRycy9kb3ducmV2LnhtbERPS4vCMBC+C/6HMII3TRV8UI2yiKI3WWvvQzO2XZtJ&#10;aWKt++s3woK3+fies952phItNa60rGAyjkAQZ1aXnCu4JofREoTzyBory6TgRQ62m35vjbG2T/6m&#10;9uJzEULYxaig8L6OpXRZQQbd2NbEgbvZxqAPsMmlbvAZwk0lp1E0lwZLDg0F1rQrKLtfHkbBMd0/&#10;lvc26c4/lV9MXnm6/01SpYaD7msFwlPnP+J/90mH+bPpHN7fhBPk5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y5u5/BAAAA3QAAAA8AAAAAAAAAAAAAAAAAmAIAAGRycy9kb3du&#10;cmV2LnhtbFBLBQYAAAAABAAEAPUAAACGAwAAAAA=&#10;" path="m76,84r,7l74,98r-4,6l65,109r-6,4l52,116r-9,2l35,118r-7,l23,117r-5,l14,116r-4,-3l6,112,4,111,2,109,1,108,,106r,-3l,101,,98,,96,,95,1,93r,l1,92r1,l4,92r1,l7,93r3,3l14,97r3,3l22,101r6,1l35,102r4,l43,101r5,-1l51,98r2,-2l55,92r2,-2l57,85r,-4l54,77,52,75,48,71,44,70,39,68,35,65,30,64,25,61,20,59,15,56,11,53,7,49,5,44,2,38r,-6l2,26,5,20,7,13r5,-3l17,5,25,2,32,,42,r5,l51,r4,1l59,2r3,1l64,5r3,1l68,6r1,1l70,8r,l70,10r,1l71,12r,1l71,15r,2l71,18r-1,3l70,21r,1l69,23r,l68,23r-1,l65,22,63,21,59,20,57,17,52,16,47,15r-5,l37,15r-4,1l30,17r-3,3l25,21r-2,3l22,27r,4l22,34r3,4l27,42r4,2l35,47r4,1l44,50r5,2l54,54r5,2l64,59r4,4l71,66r3,5l76,77r,7xe" fillcolor="black" stroked="f">
                  <v:path arrowok="t" o:connecttype="custom" o:connectlocs="41275,47746;38016,54567;32042,59290;23353,61913;15207,61913;9776,61388;5431,59290;2172,58240;543,56666;0,54043;0,51419;0,49845;543,48796;1086,48271;2715,48271;5431,50370;9233,52469;15207,53518;21181,53518;26068,52469;28784,50370;30956,47222;30956,42500;28241,39351;23896,36728;19008,34105;13577,32006;8146,29382;3802,25710;1086,19938;1086,13642;3802,6821;9233,2623;17379,0;25525,0;29870,525;33672,1574;36387,3148;37473,3673;38016,4197;38016,5772;38560,6821;38560,8920;38016,11018;38016,11543;37473,12068;36387,12068;34215,11018;30956,8920;25525,7870;20094,7870;16293,8920;13577,11018;11948,14167;11948,17839;14663,22037;19008,24660;23896,26234;29327,28333;34758,30956;38560,34629;41275,40401" o:connectangles="0,0,0,0,0,0,0,0,0,0,0,0,0,0,0,0,0,0,0,0,0,0,0,0,0,0,0,0,0,0,0,0,0,0,0,0,0,0,0,0,0,0,0,0,0,0,0,0,0,0,0,0,0,0,0,0,0,0,0,0,0,0"/>
                </v:shape>
                <v:shape id="Freeform 716" o:spid="_x0000_s1735" style="position:absolute;left:46101;top:53054;width:635;height:635;visibility:visible;mso-wrap-style:square;v-text-anchor:top" coordsize="118,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0uRsMA&#10;AADdAAAADwAAAGRycy9kb3ducmV2LnhtbERPTWvCQBC9F/oflin0VicKrTW6ihRKpZeiFfQ4ZqfZ&#10;0OxsyG5M+u+7guBtHu9zFqvB1erMbai8aBiPMlAshTeVlBr23+9Pr6BCJDFUe2ENfxxgtby/W1Bu&#10;fC9bPu9iqVKIhJw02BibHDEUlh2FkW9YEvfjW0cxwbZE01Kfwl2Nkyx7QUeVpAZLDb9ZLn53ndPA&#10;mw67E36M96fP2cFyh8d+/aX148OwnoOKPMSb+OremDT/eTKFyzfpB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V0uRsMAAADdAAAADwAAAAAAAAAAAAAAAACYAgAAZHJzL2Rv&#10;d25yZXYueG1sUEsFBgAAAAAEAAQA9QAAAIgDAAAAAA==&#10;" path="m105,22l97,13,77,2,54,,32,6,22,12r-8,9l3,41,,63,6,85r6,10l21,103r20,11l63,118r22,-6l95,105r9,-8l115,76r3,-22l112,32,105,22xe" fillcolor="#decd87" stroked="f">
                  <v:path arrowok="t" o:connecttype="custom" o:connectlocs="56504,11839;52199,6996;41436,1076;29059,0;17220,3229;11839,6458;7534,11301;1614,22064;0,33903;3229,45742;6458,51123;11301,55428;22064,61347;33903,63500;45742,60271;51123,56504;55966,52199;61886,40898;63500,29059;60271,17220;56504,11839" o:connectangles="0,0,0,0,0,0,0,0,0,0,0,0,0,0,0,0,0,0,0,0,0"/>
                </v:shape>
                <v:shape id="Freeform 717" o:spid="_x0000_s1736" style="position:absolute;left:46672;top:53403;width:1429;height:206;visibility:visible;mso-wrap-style:square;v-text-anchor:top" coordsize="272,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RcrMcA&#10;AADdAAAADwAAAGRycy9kb3ducmV2LnhtbESPQUvDQBCF7wX/wzKCt3ZjQCmxmyBKRdFDWz14HLJj&#10;EszOht1Nk/bXOwehtxnem/e+2VSz69WRQuw8G7hdZaCIa287bgx8fW6Xa1AxIVvsPZOBE0WoyqvF&#10;BgvrJ97T8ZAaJSEcCzTQpjQUWse6JYdx5Qdi0X58cJhkDY22AScJd73Os+xeO+xYGloc6Kml+vcw&#10;OgPf6/Hdve3O+TRuw+mjy55fRns25uZ6fnwAlWhOF/P/9asV/LtccOUbGUG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K0XKzHAAAA3QAAAA8AAAAAAAAAAAAAAAAAmAIAAGRy&#10;cy9kb3ducmV2LnhtbFBLBQYAAAAABAAEAPUAAACMAwAAAAA=&#10;" path="m,l3,5,15,27,27,38r8,1l41,38,51,28,58,13,68,4,73,2r6,2l88,13r7,14l102,38r5,1l113,38r8,-10l133,9,143,4r6,l158,13r7,15l174,38r6,l186,37r7,-11l201,12,208,2r6,-1l219,4r9,11l233,28r7,10l246,39r7,-1l262,26,271,5,272,e" filled="f" strokecolor="#decd87">
                  <v:path arrowok="t" o:connecttype="custom" o:connectlocs="0,0;1576,2646;7879,14288;14182,20109;18385,20638;21536,20109;26789,14817;30466,6879;35719,2117;38345,1058;41497,2117;46224,6879;49901,14288;53578,20109;56205,20638;59356,20109;63558,14817;69862,4763;75114,2117;78266,2117;82994,6879;86670,14817;91398,20109;94550,20109;97701,19580;101378,13759;105580,6350;109257,1058;112409,529;115035,2117;119763,7938;122389,14817;126066,20109;129218,20638;132895,20109;137622,13759;142350,2646;142875,0" o:connectangles="0,0,0,0,0,0,0,0,0,0,0,0,0,0,0,0,0,0,0,0,0,0,0,0,0,0,0,0,0,0,0,0,0,0,0,0,0,0"/>
                </v:shape>
                <v:shape id="Freeform 718" o:spid="_x0000_s1737" style="position:absolute;left:70231;top:36258;width:603;height:841;visibility:visible;mso-wrap-style:square;v-text-anchor:top" coordsize="112,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9st8MA&#10;AADdAAAADwAAAGRycy9kb3ducmV2LnhtbERPTYvCMBC9L/gfwgh7W1MrLlqNIsKCpwW7euhtaMa2&#10;2kxKktWuv34jCN7m8T5nue5NK67kfGNZwXiUgCAurW64UnD4+fqYgfABWWNrmRT8kYf1avC2xEzb&#10;G+/pmodKxBD2GSqoQ+gyKX1Zk0E/sh1x5E7WGQwRukpqh7cYblqZJsmnNNhwbKixo21N5SX/NQrS&#10;QzG9m/s4yY8nV3xP9LlAeVbqfdhvFiAC9eElfrp3Os6fpnN4fBNP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j9st8MAAADdAAAADwAAAAAAAAAAAAAAAACYAgAAZHJzL2Rv&#10;d25yZXYueG1sUEsFBgAAAAAEAAQA9QAAAIgDAAAAAA==&#10;" path="m112,136r,2l112,139r,2l112,142r,1l111,144r,l109,146r-1,1l104,149r-5,3l95,154r-7,3l81,158r-7,1l65,160,50,159,38,155,27,149,17,139,10,129,3,116,,100,,83,,63,5,48,10,33,18,22,28,13,40,6,53,1,67,r8,l81,1r6,2l92,5r6,1l102,9r4,2l108,14r1,1l111,16r,1l111,17r1,2l112,21r,1l112,25r,1l112,29r-1,1l111,31r,1l109,33r,l108,33r-2,l103,31,99,29,96,26,91,24,83,21,76,19r-9,l58,19r-9,3l40,27r-6,8l29,43,24,54,22,67r,14l22,95r2,12l28,118r6,8l40,133r9,5l58,141r11,1l77,142r8,-3l91,137r5,-3l101,132r3,-3l107,127r2,l109,127r2,l111,128r1,l112,129r,3l112,133r,3xe" fillcolor="black" stroked="f">
                  <v:path arrowok="t" o:connecttype="custom" o:connectlocs="60325,72569;60325,74147;60325,75198;59786,75724;58171,77302;53323,79931;47398,82560;39858,83612;26931,83612;14543,78354;5386,67836;0,52586;0,33129;5386,17353;15081,6836;28547,526;40396,0;46860,1578;52784,3155;57093,5784;58709,7888;59786,8940;60325,9991;60325,11569;60325,13672;59786,15776;59786,16828;58709,17353;57093,17353;53323,15250;49014,12621;40935,9991;31240,9991;21545,14198;15620,22612;11850,35233;11850,49957;15081,62052;21545,69940;31240,74147;41473,74672;49014,72043;54400,69414;57632,66785;58709,66785;59786,67310;60325,67836;60325,69940" o:connectangles="0,0,0,0,0,0,0,0,0,0,0,0,0,0,0,0,0,0,0,0,0,0,0,0,0,0,0,0,0,0,0,0,0,0,0,0,0,0,0,0,0,0,0,0,0,0,0,0"/>
                </v:shape>
                <v:shape id="Freeform 719" o:spid="_x0000_s1738" style="position:absolute;left:70977;top:36274;width:460;height:825;visibility:visible;mso-wrap-style:square;v-text-anchor:top" coordsize="86,1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V7skA&#10;AADdAAAADwAAAGRycy9kb3ducmV2LnhtbESPQWvCQBCF74X+h2UKXkrdaKlKdJUiCvbQUrUHvQ3Z&#10;MUnNzobsqtFf7xwKvc3w3rz3zWTWukqdqQmlZwO9bgKKOPO25NzAz3b5MgIVIrLFyjMZuFKA2fTx&#10;YYKp9Rde03kTcyUhHFI0UMRYp1qHrCCHoetrYtEOvnEYZW1ybRu8SLirdD9JBtphydJQYE3zgrLj&#10;5uQMHIflfrg7fPN1+9n/+Mqz59vv4mRM56l9H4OK1MZ/89/1ygr+26vwyzcygp7e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vcxV7skAAADdAAAADwAAAAAAAAAAAAAAAACYAgAA&#10;ZHJzL2Rvd25yZXYueG1sUEsFBgAAAAAEAAQA9QAAAI4DAAAAAA==&#10;" path="m86,146r,3l86,150r,2l85,152r,2l84,155r-1,l83,155r-75,l5,155,3,154,,151r,-5l,8,,3,3,1,5,,8,,81,r2,l83,r1,1l84,1r1,1l85,5r,1l85,8r,3l85,12r,1l84,14r,2l83,16r,1l81,17r-61,l20,65r53,l74,65r,1l75,66r,1l76,69r,1l76,72r,2l76,76r,1l76,80r-1,l75,81r-1,1l74,82r-1,l20,82r,56l83,138r,l84,139r1,l85,140r1,1l86,143r,1l86,146xe" fillcolor="black" stroked="f">
                  <v:path arrowok="t" o:connecttype="custom" o:connectlocs="46038,79355;46038,80952;45503,82017;44432,82550;4283,82550;1606,82017;0,77757;0,1598;2677,0;43361,0;44432,0;44967,533;45503,2663;45503,4261;45503,6391;44967,7456;44432,8521;43361,9054;10707,34618;39614,34618;40149,35150;40685,36748;40685,38346;40685,40476;40685,42606;40149,43139;39614,43672;10707,43672;44432,73496;44967,74029;45503,74561;46038,76159;46038,77757" o:connectangles="0,0,0,0,0,0,0,0,0,0,0,0,0,0,0,0,0,0,0,0,0,0,0,0,0,0,0,0,0,0,0,0,0"/>
                </v:shape>
                <v:shape id="Freeform 720" o:spid="_x0000_s1739" style="position:absolute;left:71516;top:36274;width:620;height:825;visibility:visible;mso-wrap-style:square;v-text-anchor:top" coordsize="117,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B9NcIA&#10;AADdAAAADwAAAGRycy9kb3ducmV2LnhtbERPTYvCMBC9C/sfwix401SXFalGEaHgYS+6UjwOzZhW&#10;m0lpYq3++o0g7G0e73OW697WoqPWV44VTMYJCOLC6YqNguNvNpqD8AFZY+2YFDzIw3r1MVhiqt2d&#10;99QdghExhH2KCsoQmlRKX5Rk0Y9dQxy5s2sthghbI3WL9xhuazlNkpm0WHFsKLGhbUnF9XCzCrLs&#10;58H7Z2HspTvlyc7kNeZTpYaf/WYBIlAf/sVv907H+d9fE3h9E0+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IH01wgAAAN0AAAAPAAAAAAAAAAAAAAAAAJgCAABkcnMvZG93&#10;bnJldi54bWxQSwUGAAAAAAQABAD1AAAAhwMAAAAA&#10;" path="m117,8r-1,3l116,12r,1l116,14r-1,2l115,17r-2,l112,17r-43,l69,152r,l68,154r,l67,155r-2,l63,155r-1,1l58,156r-2,l53,155r-1,l51,155r-2,-1l48,154r,-2l48,152,48,17,4,17r,l3,17,1,16r,-2l,13,,12,,11,,8,,6,,5,,2,1,1r,l3,,4,r,l112,r1,l115,r,1l116,1r,1l116,5r,1l117,8xe" fillcolor="black" stroked="f">
                  <v:path arrowok="t" o:connecttype="custom" o:connectlocs="61913,4233;61384,5821;61384,6350;61384,6879;61384,7408;60855,8467;60855,8996;59796,8996;59267,8996;36513,8996;36513,80433;36513,80433;35984,81492;35984,81492;35454,82021;34396,82021;33338,82021;32809,82550;30692,82550;29634,82550;28046,82021;27517,82021;26988,82021;25929,81492;25400,81492;25400,80433;25400,80433;25400,8996;2117,8996;2117,8996;1588,8996;529,8467;529,7408;0,6879;0,6350;0,5821;0,4233;0,3175;0,2646;0,1058;529,529;529,529;1588,0;2117,0;2117,0;59267,0;59796,0;60855,0;60855,529;61384,529;61384,1058;61384,2646;61384,3175;61913,4233" o:connectangles="0,0,0,0,0,0,0,0,0,0,0,0,0,0,0,0,0,0,0,0,0,0,0,0,0,0,0,0,0,0,0,0,0,0,0,0,0,0,0,0,0,0,0,0,0,0,0,0,0,0,0,0,0,0"/>
                </v:shape>
                <v:shape id="Freeform 721" o:spid="_x0000_s1740" style="position:absolute;left:72247;top:36274;width:508;height:825;visibility:visible;mso-wrap-style:square;v-text-anchor:top" coordsize="96,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ioJsIA&#10;AADdAAAADwAAAGRycy9kb3ducmV2LnhtbERPTWvCQBC9F/oflil4Kbqp0iLRVWxF6bVReh6y4yaa&#10;nQ3ZqYn/3i0UepvH+5zlevCNulIX68AGXiYZKOIy2JqdgeNhN56DioJssQlMBm4UYb16fFhibkPP&#10;X3QtxKkUwjFHA5VIm2sdy4o8xkloiRN3Cp1HSbBz2nbYp3Df6GmWvWmPNaeGClv6qKi8FD/ewPvw&#10;XWyl3x7ccVOe934vzzdnjRk9DZsFKKFB/sV/7k+b5r/OpvD7TTpBr+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uKgmwgAAAN0AAAAPAAAAAAAAAAAAAAAAAJgCAABkcnMvZG93&#10;bnJldi54bWxQSwUGAAAAAAQABAD1AAAAhwMAAAAA&#10;" path="m96,45l95,56,91,66r-3,9l80,82r-7,6l63,92,52,96r-14,l21,96r,56l21,152r-1,2l20,154r-1,1l18,155r-3,l14,156r-4,l8,156,5,155r-1,l3,155,2,154r-2,l,152r,l,8,,3,3,1,5,,9,,42,r5,l51,r5,1l62,2r7,1l75,7r7,4l87,16r3,6l94,29r1,8l96,45xm74,46l73,38,71,30,67,26,62,22,57,18,51,17r-5,l40,17r-19,l21,78r19,l48,78r6,-2l61,74r5,-4l69,65r3,-5l74,54r,-8xe" fillcolor="black" stroked="f">
                  <v:path arrowok="t" o:connecttype="custom" o:connectlocs="50271,29633;46567,39688;38629,46567;27517,50800;11113,50800;11113,80433;10583,81492;9525,82021;7408,82550;4233,82550;2117,82021;1058,81492;0,80433;0,4233;1588,529;4763,0;24871,0;29633,529;36513,1588;43392,5821;47625,11642;50271,19579;39158,24342;37571,15875;32808,11642;26987,8996;21167,8996;11113,41275;25400,41275;32279,39158;36513,34396;39158,28575" o:connectangles="0,0,0,0,0,0,0,0,0,0,0,0,0,0,0,0,0,0,0,0,0,0,0,0,0,0,0,0,0,0,0,0"/>
                  <o:lock v:ext="edit" verticies="t"/>
                </v:shape>
                <v:shape id="Freeform 722" o:spid="_x0000_s1741" style="position:absolute;left:70723;top:40624;width:6747;height:2921;visibility:visible;mso-wrap-style:square;v-text-anchor:top" coordsize="1273,5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hYzsIA&#10;AADdAAAADwAAAGRycy9kb3ducmV2LnhtbERPTWvCQBC9F/oflin0VjetWCS6ii215CABtb0P2TEJ&#10;ZmfD7jSm/74rCL3N433Ocj26Tg0UYuvZwPMkA0VcedtybeDruH2ag4qCbLHzTAZ+KcJ6dX+3xNz6&#10;C+9pOEitUgjHHA00In2udawachgnvidO3MkHh5JgqLUNeEnhrtMvWfaqHbacGhrs6b2h6nz4cQbm&#10;mrbl24fgsAufZXGUovyOhTGPD+NmAUpolH/xzV3YNH82ncL1m3SCXv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eFjOwgAAAN0AAAAPAAAAAAAAAAAAAAAAAJgCAABkcnMvZG93&#10;bnJldi54bWxQSwUGAAAAAAQABAD1AAAAhwMAAAAA&#10;" path="m122,l1151,r24,3l1220,21r33,33l1271,98r2,25l1273,428r-2,25l1253,497r-33,33l1175,548r-24,3l122,551,98,548,55,530,21,497,3,453,,428,,123,3,98,21,54,55,21,98,3,122,xe" fillcolor="#96accd" stroked="f">
                  <v:path arrowok="t" o:connecttype="custom" o:connectlocs="64660,0;610028,0;622748,1590;646598,11133;664088,28627;673628,51952;674688,65206;674688,226894;673628,240148;664088,263473;646598,280967;622748,290510;610028,292100;64660,292100;51940,290510;29150,280967;11130,263473;1590,240148;0,226894;0,65206;1590,51952;11130,28627;29150,11133;51940,1590;64660,0" o:connectangles="0,0,0,0,0,0,0,0,0,0,0,0,0,0,0,0,0,0,0,0,0,0,0,0,0"/>
                </v:shape>
                <v:shape id="Freeform 723" o:spid="_x0000_s1742" style="position:absolute;left:72469;top:41529;width:571;height:1111;visibility:visible;mso-wrap-style:square;v-text-anchor:top" coordsize="107,2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GIY8cA&#10;AADdAAAADwAAAGRycy9kb3ducmV2LnhtbESPQWuDQBCF74X+h2UKuZRkbVOLmGxEAgVzNCmU3gZ3&#10;olJ3VtxNNP76bKHQ2wzvzfvebLPJdOJKg2stK3hZRSCIK6tbrhV8nj6WCQjnkTV2lknBjRxku8eH&#10;LabajlzS9ehrEULYpaig8b5PpXRVQwbdyvbEQTvbwaAP61BLPeAYwk0nX6PoXRpsORAa7GnfUPVz&#10;vJgAKQ9fz/Icz8V3NSazm295HbdKLZ6mfAPC0+T/zX/XhQ714/Ub/H4TRpC7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5hiGPHAAAA3QAAAA8AAAAAAAAAAAAAAAAAmAIAAGRy&#10;cy9kb3ducmV2LnhtbFBLBQYAAAAABAAEAPUAAACMAwAAAAA=&#10;" path="m107,197r,3l107,202r-1,3l106,206r-1,1l104,208r-2,2l101,210r-91,l6,208,3,207,,203r,-5l,6,,5,,4,1,3r2,l4,1r2,l10,1,14,r3,1l20,1r2,l25,3r1,l26,4r1,1l27,6r,179l101,185r1,l104,186r1,1l106,189r,1l107,192r,2l107,197xe" fillcolor="black" stroked="f">
                  <v:path arrowok="t" o:connecttype="custom" o:connectlocs="57150,104246;57150,105833;57150,106892;56616,108479;56616,109008;56082,109537;55548,110067;54479,111125;53945,111125;5341,111125;3205,110067;1602,109537;0,107421;0,104775;0,3175;0,2646;0,2117;534,1588;1602,1588;2136,529;3205,529;5341,529;7478,0;9080,529;10682,529;11750,529;13353,1588;13887,1588;13887,2117;14421,2646;14421,3175;14421,97896;53945,97896;54479,97896;55548,98425;56082,98954;56616,100013;56616,100542;57150,101600;57150,102658;57150,104246" o:connectangles="0,0,0,0,0,0,0,0,0,0,0,0,0,0,0,0,0,0,0,0,0,0,0,0,0,0,0,0,0,0,0,0,0,0,0,0,0,0,0,0,0"/>
                </v:shape>
                <v:shape id="Freeform 724" o:spid="_x0000_s1743" style="position:absolute;left:73199;top:41529;width:842;height:1111;visibility:visible;mso-wrap-style:square;v-text-anchor:top" coordsize="159,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db4MQA&#10;AADdAAAADwAAAGRycy9kb3ducmV2LnhtbERP24rCMBB9F/Yfwgj7Iprqokg1yirILq4gXsDXsRnb&#10;YjMpTbT17zeC4NscznWm88YU4k6Vyy0r6PciEMSJ1TmnCo6HVXcMwnlkjYVlUvAgB/PZR2uKsbY1&#10;7+i+96kIIexiVJB5X8ZSuiQjg65nS+LAXWxl0AdYpVJXWIdwU8hBFI2kwZxDQ4YlLTNKrvubUXC6&#10;bc+devWz0JfrRnbS9fiP1xulPtvN9wSEp8a/xS/3rw7zh19DeH4TTpC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53W+DEAAAA3QAAAA8AAAAAAAAAAAAAAAAAmAIAAGRycy9k&#10;b3ducmV2LnhtbFBLBQYAAAAABAAEAPUAAACJAwAAAAA=&#10;" path="m159,101r-1,26l152,148r-8,20l132,181r-14,13l100,201r-21,6l54,209r-44,l6,207,3,206,,202r,-5l,12,,7,3,3,6,2,10,,57,,83,2r19,6l120,15r13,13l145,42r8,18l158,79r1,22xm131,103l129,87,126,72,121,57,112,46,104,36,90,30,75,25,56,24r-29,l27,185r29,l74,184r15,-4l102,174r10,-9l120,154r6,-14l129,122r2,-19xe" fillcolor="black" stroked="f">
                  <v:path arrowok="t" o:connecttype="custom" o:connectlocs="84138,53702;83609,67526;80434,78691;76200,89325;69850,96237;62442,103150;52917,106871;41804,110062;28575,111125;5292,111125;3175,110062;1588,109530;0,107403;0,104745;0,6380;0,3722;1588,1595;3175,1063;5292,0;30163,0;43921,1063;53975,4254;63500,7975;70380,14888;76730,22331;80963,31902;83609,42004;84138,53702;69321,54765;68263,46258;66675,38282;64030,30307;59267,24458;55034,19141;47625,15951;39688,13292;29634,12761;14288,12761;14288,98364;29634,98364;39159,97833;47096,95706;53975,92516;59267,87730;63500,81882;66675,74438;68263,64867;69321,54765" o:connectangles="0,0,0,0,0,0,0,0,0,0,0,0,0,0,0,0,0,0,0,0,0,0,0,0,0,0,0,0,0,0,0,0,0,0,0,0,0,0,0,0,0,0,0,0,0,0,0,0"/>
                  <o:lock v:ext="edit" verticies="t"/>
                </v:shape>
                <v:shape id="Freeform 725" o:spid="_x0000_s1744" style="position:absolute;left:74263;top:41529;width:571;height:1111;visibility:visible;mso-wrap-style:square;v-text-anchor:top" coordsize="107,2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zj8QA&#10;AADdAAAADwAAAGRycy9kb3ducmV2LnhtbESPzarCMBCF9xd8hzCCm4umKhWpRhFB0KU/IO6GZmyL&#10;zaQ00dY+vblwwd0M58z5zizXrSnFi2pXWFYwHkUgiFOrC84UXM674RyE88gaS8uk4E0O1qvezxIT&#10;bRs+0uvkMxFC2CWoIPe+SqR0aU4G3chWxEG729qgD2udSV1jE8JNKSdRNJMGCw6EHCva5pQ+Tk8T&#10;IMfD9Vfe425/S5t557r3JosLpQb9drMA4an1X/P/9V6H+vF0Bn/fhBHk6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H/s4/EAAAA3QAAAA8AAAAAAAAAAAAAAAAAmAIAAGRycy9k&#10;b3ducmV2LnhtbFBLBQYAAAAABAAEAPUAAACJAwAAAAA=&#10;" path="m107,197r,3l107,202r-1,3l106,206r-1,1l104,208r,2l101,210r-91,l6,208,3,207,,203r,-5l,6,,5,,4,1,3r2,l4,1r2,l10,1,14,r3,1l20,1r2,l25,3r1,l26,4r1,1l27,6r,179l101,185r3,l104,186r1,1l106,189r,1l107,192r,2l107,197xe" fillcolor="black" stroked="f">
                  <v:path arrowok="t" o:connecttype="custom" o:connectlocs="57150,104246;57150,105833;57150,106892;56616,108479;56616,109008;56082,109537;55548,110067;55548,111125;53945,111125;5341,111125;3205,110067;1602,109537;0,107421;0,104775;0,3175;0,2646;0,2117;534,1588;1602,1588;2136,529;3205,529;5341,529;7478,0;9080,529;10682,529;11750,529;13353,1588;13887,1588;13887,2117;14421,2646;14421,3175;14421,97896;53945,97896;55548,97896;55548,98425;56082,98954;56616,100013;56616,100542;57150,101600;57150,102658;57150,104246" o:connectangles="0,0,0,0,0,0,0,0,0,0,0,0,0,0,0,0,0,0,0,0,0,0,0,0,0,0,0,0,0,0,0,0,0,0,0,0,0,0,0,0,0"/>
                </v:shape>
                <v:shape id="Freeform 726" o:spid="_x0000_s1745" style="position:absolute;left:74993;top:41529;width:730;height:1111;visibility:visible;mso-wrap-style:square;v-text-anchor:top" coordsize="138,2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BeK8QA&#10;AADdAAAADwAAAGRycy9kb3ducmV2LnhtbERP22oCMRB9F/yHMELfNKvFC6tRpFAUWsSqoL4Nm3Gz&#10;uJksm6jbv28EoW9zONeZLRpbijvVvnCsoN9LQBBnThecKzjsP7sTED4gaywdk4Jf8rCYt1szTLV7&#10;8A/ddyEXMYR9igpMCFUqpc8MWfQ9VxFH7uJqiyHCOpe6xkcMt6UcJMlIWiw4Nhis6MNQdt3drIL9&#10;+XtgV8UpMV+Nz7ab03FyHK6Ueus0yymIQE34F7/cax3nD9/H8PwmniD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gXivEAAAA3QAAAA8AAAAAAAAAAAAAAAAAmAIAAGRycy9k&#10;b3ducmV2LnhtbFBLBQYAAAAABAAEAPUAAACJAwAAAAA=&#10;" path="m138,204r,1l138,206r-1,1l136,207r-3,2l131,209r-3,l123,210r-3,-1l116,209r-3,l112,207r-1,l110,206r-2,-1l108,202,89,153r-4,-7l83,138r-5,-6l74,126r-6,-5l62,119r-8,-3l46,116r-19,l27,204r,1l26,206r,1l25,207r-3,2l20,209r-3,l14,210r-4,-1l6,209r-2,l3,207r-2,l,206r,-1l,204,,12,,7,3,3,6,2,10,,54,r8,l67,2r4,l76,2,88,4r9,5l106,14r7,6l118,28r4,8l124,45r2,11l126,66r-3,8l120,82r-5,7l108,95r-6,5l95,104r-10,4l90,110r5,4l99,117r3,4l106,126r4,6l112,140r4,7l134,193r3,4l137,200r1,2l138,204xm96,58l95,47,91,37,84,30,73,25r-4,l64,24r-6,l51,24r-24,l27,93r27,l64,93r9,-3l80,88r6,-5l91,78r3,-6l96,66r,-8xe" fillcolor="black" stroked="f">
                  <v:path arrowok="t" o:connecttype="custom" o:connectlocs="73025,108479;72496,109537;70379,110596;67733,110596;63500,110596;59796,110596;58737,109537;57150,108479;47096,80963;43921,73025;39158,66675;32808,62971;24342,61383;14287,107950;13758,109008;13229,109537;10583,110596;7408,111125;3175,110596;1588,109537;0,109008;0,107950;0,3704;3175,1058;28575,0;35454,1058;40217,1058;51329,4763;59796,10583;64558,19050;66675,29633;65087,39158;60854,47096;53975,52917;44979,57150;50271,60325;53975,64029;58208,69850;61383,77788;72496,104246;73025,106892;50800,30692;48154,19579;38629,13229;33867,12700;26987,12700;14287,49213;33867,49213;42333,46567;48154,41275;50800,34925" o:connectangles="0,0,0,0,0,0,0,0,0,0,0,0,0,0,0,0,0,0,0,0,0,0,0,0,0,0,0,0,0,0,0,0,0,0,0,0,0,0,0,0,0,0,0,0,0,0,0,0,0,0,0"/>
                  <o:lock v:ext="edit" verticies="t"/>
                </v:shape>
                <v:shape id="Freeform 727" o:spid="_x0000_s1746" style="position:absolute;left:77898;top:40624;width:3397;height:2921;visibility:visible;mso-wrap-style:square;v-text-anchor:top" coordsize="642,5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kU/MYA&#10;AADdAAAADwAAAGRycy9kb3ducmV2LnhtbESP3UrDQBCF7wXfYRnBO7Op0qKxmyDBP5Aitn2AITsm&#10;wexs3N026dt3LgTvZjhnzvlmXc1uUEcKsfdsYJHloIgbb3tuDex3Lzf3oGJCtjh4JgMnilCVlxdr&#10;LKyf+IuO29QqCeFYoIEupbHQOjYdOYyZH4lF+/bBYZI1tNoGnCTcDfo2z1faYc/S0OFIdUfNz/bg&#10;DPDqdarrh+dNaOJhmJdvn7+LD23M9dX89Agq0Zz+zX/X71bwl3eCK9/ICLo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IkU/MYAAADdAAAADwAAAAAAAAAAAAAAAACYAgAAZHJz&#10;L2Rvd25yZXYueG1sUEsFBgAAAAAEAAQA9QAAAIsDAAAAAA==&#10;" path="m123,l520,r25,3l589,21r33,33l641,98r1,25l642,428r-1,25l622,497r-33,33l545,548r-25,3l123,551,97,548,54,530,21,497,3,453,,428,,123,3,98,21,54,54,21,97,3,123,xe" fillcolor="#96accd" stroked="f">
                  <v:path arrowok="t" o:connecttype="custom" o:connectlocs="65087,0;275167,0;288396,1590;311679,11133;329142,28627;339196,51952;339725,65206;339725,226894;339196,240148;329142,263473;311679,280967;288396,290510;275167,292100;65087,292100;51329,290510;28575,280967;11113,263473;1588,240148;0,226894;0,65206;1588,51952;11113,28627;28575,11133;51329,1590;65087,0" o:connectangles="0,0,0,0,0,0,0,0,0,0,0,0,0,0,0,0,0,0,0,0,0,0,0,0,0"/>
                </v:shape>
                <v:shape id="Freeform 728" o:spid="_x0000_s1747" style="position:absolute;left:79184;top:41275;width:826;height:1619;visibility:visible;mso-wrap-style:square;v-text-anchor:top" coordsize="158,3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oMUA&#10;AADdAAAADwAAAGRycy9kb3ducmV2LnhtbERPS2vCQBC+C/6HZQpepG40Km3qKq1SlN58UHqcZqdJ&#10;NDsbshsT/71bKPQ2H99zFqvOlOJKtSssKxiPIhDEqdUFZwpOx/fHJxDOI2ssLZOCGzlYLfu9BSba&#10;tryn68FnIoSwS1BB7n2VSOnSnAy6ka2IA/dja4M+wDqTusY2hJtSTqJoLg0WHBpyrGidU3o5NEbB&#10;9uu73WTD6Xn3wdt989aaWTz/VGrw0L2+gPDU+X/xn3unw/xZ/Ay/34QT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9v6gxQAAAN0AAAAPAAAAAAAAAAAAAAAAAJgCAABkcnMv&#10;ZG93bnJldi54bWxQSwUGAAAAAAQABAD1AAAAigMAAAAA&#10;" path="m158,84r,19l153,119r-6,14l137,144r-9,10l114,161r-15,4l83,168r-1,53l81,225r-4,1l73,227r-8,1l61,228r-4,-1l54,227r-1,-1l50,226r-1,-1l49,223r,-2l48,161r,-5l48,152r1,-4l51,147r2,-3l56,143r3,l62,143r5,l81,142r11,-4l102,133r7,-7l114,119r4,-10l120,99r,-11l120,76,118,64r-5,-9l107,46,99,40,88,35,77,31,64,30,51,31,41,34r-9,2l24,39r-6,3l13,45,9,47r-3,l4,47r-1,l2,46r,-1l1,42,,40,,36,,31,,26,1,24r,-3l3,19,6,16r6,-3l18,10,27,7,36,4,46,2,57,,69,,91,2r18,5l125,14r12,11l147,37r6,15l158,67r,17xm89,280r,7l88,292r-1,4l85,300r-3,2l77,303r-5,2l66,305r-6,l55,303r-5,-1l48,300r-3,-4l44,292r-1,-5l43,280r,-7l44,268r1,-5l48,260r2,-2l55,257r5,-2l66,255r6,l77,257r5,1l85,260r2,3l88,268r1,5l89,280xe" fillcolor="black" stroked="f">
                  <v:path arrowok="t" o:connecttype="custom" o:connectlocs="82550,54683;76803,70610;66876,81759;51724,87599;42842,117329;40230,119984;33960,121046;29781,120515;27691,119984;25601,119453;25601,117329;25078,82821;25601,78573;27691,76450;30826,75919;35005,75919;48067,73264;56949,66894;61651,57868;62696,46719;61651,33978;55904,24421;45977,18582;33438,15927;21421,18051;12539,20705;6792,23891;3135,24952;1567,24952;1045,23891;0,21236;0,16458;522,12742;1567,10087;6270,6902;14107,3716;24034,1062;36050,0;56949,3716;71578,13273;79938,27607;82550,44596;46500,152369;45455,157147;42842,160332;37618,161925;31348,161925;26123,160332;23511,157147;22466,152369;22466,144936;23511,139627;26123,136973;31348,135380;37618,135380;42842,136973;45455,139627;46500,144936" o:connectangles="0,0,0,0,0,0,0,0,0,0,0,0,0,0,0,0,0,0,0,0,0,0,0,0,0,0,0,0,0,0,0,0,0,0,0,0,0,0,0,0,0,0,0,0,0,0,0,0,0,0,0,0,0,0,0,0,0,0"/>
                  <o:lock v:ext="edit" verticies="t"/>
                </v:shape>
                <v:shape id="Freeform 729" o:spid="_x0000_s1748" style="position:absolute;left:65881;top:36798;width:1111;height:3254;visibility:visible;mso-wrap-style:square;v-text-anchor:top" coordsize="211,6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e15sMA&#10;AADdAAAADwAAAGRycy9kb3ducmV2LnhtbESPQWvCQBCF74L/YRnBm24qJpToKkWQCj1VpV6H7DQb&#10;mp0N2W2M/945FHqb4b1575vtfvStGqiPTWADL8sMFHEVbMO1gevluHgFFROyxTYwGXhQhP1uOtli&#10;acOdP2k4p1pJCMcSDbiUulLrWDnyGJehIxbtO/Qek6x9rW2Pdwn3rV5lWaE9NiwNDjs6OKp+zr/e&#10;AN/CaujIPfKcXPF1Kfj9+sHGzGfj2wZUojH9m/+uT1bw87Xwyzcygt4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ue15sMAAADdAAAADwAAAAAAAAAAAAAAAACYAgAAZHJzL2Rv&#10;d25yZXYueG1sUEsFBgAAAAAEAAQA9QAAAIgDAAAAAA==&#10;" path="m,615l28,581,74,516r36,-64l138,387,167,280,197,107,211,e" filled="f" strokecolor="#bebebe" strokeweight=".57328mm">
                  <v:path arrowok="t" o:connecttype="custom" o:connectlocs="0,325438;14746,307446;38973,273050;57932,239184;72679,204788;87952,148167;103752,56621;111125,0" o:connectangles="0,0,0,0,0,0,0,0"/>
                </v:shape>
                <v:shape id="Freeform 730" o:spid="_x0000_s1749" style="position:absolute;left:66357;top:36512;width:984;height:1429;visibility:visible;mso-wrap-style:square;v-text-anchor:top" coordsize="188,2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JUS8EA&#10;AADdAAAADwAAAGRycy9kb3ducmV2LnhtbERP24rCMBB9X/Afwgj7tqZeVqQaRQRdXZ+sfsDQjG2x&#10;mdQkav17Iyzs2xzOdWaL1tTiTs5XlhX0ewkI4tzqigsFp+P6awLCB2SNtWVS8CQPi3nnY4aptg8+&#10;0D0LhYgh7FNUUIbQpFL6vCSDvmcb4sidrTMYInSF1A4fMdzUcpAkY2mw4thQYkOrkvJLdjMK7NUN&#10;6cdvcL+e/Ibbzg1WGW6U+uy2yymIQG34F/+5tzrO/x714f1NPEHO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ASVEvBAAAA3QAAAA8AAAAAAAAAAAAAAAAAmAIAAGRycy9kb3du&#10;cmV2LnhtbFBLBQYAAAAABAAEAPUAAACGAwAAAAA=&#10;" path="m,244l128,r60,269l168,252,124,231,74,223,24,233,,244xe" fillcolor="#bebebe" strokecolor="#bebebe" strokeweight=".2205mm">
                  <v:path arrowok="t" o:connecttype="custom" o:connectlocs="0,129597;67013,0;98425,142875;87954,133846;64919,122692;38742,118443;12565,123754;0,129597" o:connectangles="0,0,0,0,0,0,0,0"/>
                </v:shape>
                <v:shape id="Freeform 731" o:spid="_x0000_s1750" style="position:absolute;left:70342;top:39703;width:11350;height:619;visibility:visible;mso-wrap-style:square;v-text-anchor:top" coordsize="2143,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oh7sQA&#10;AADdAAAADwAAAGRycy9kb3ducmV2LnhtbERPS2vCQBC+F/wPywi9NRvtgxqziigFLxVqpeBtzI5J&#10;SHY2ya4m/vuuUOhtPr7npMvB1OJKnSstK5hEMQjizOqScwWH74+ndxDOI2usLZOCGzlYLkYPKSba&#10;9vxF173PRQhhl6CCwvsmkdJlBRl0kW2IA3e2nUEfYJdL3WEfwk0tp3H8Jg2WHBoKbGhdUFbtL0ZB&#10;f3LVrt20R3s5/PCN2s/n83am1ON4WM1BeBr8v/jPvdVh/uvLFO7fhBPk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AKIe7EAAAA3QAAAA8AAAAAAAAAAAAAAAAAmAIAAGRycy9k&#10;b3ducmV2LnhtbFBLBQYAAAAABAAEAPUAAACJAwAAAAA=&#10;" path="m2143,112l2140,,,9,1,115e" filled="f" strokecolor="#bebebe" strokeweight=".57328mm">
                  <v:path arrowok="t" o:connecttype="custom" o:connectlocs="1135063,60298;1133474,0;0,4845;530,61913" o:connectangles="0,0,0,0"/>
                </v:shape>
                <w10:anchorlock/>
              </v:group>
            </w:pict>
          </mc:Fallback>
        </mc:AlternateContent>
      </w:r>
      <w:r w:rsidR="00E94EB3" w:rsidRPr="003769FB">
        <w:rPr>
          <w:rFonts w:ascii="Book Antiqua" w:eastAsiaTheme="majorEastAsia" w:hAnsi="Book Antiqua" w:cstheme="majorBidi"/>
          <w:bCs/>
          <w:szCs w:val="24"/>
          <w:lang w:val="en-US"/>
        </w:rPr>
        <w:br w:type="page"/>
      </w:r>
      <w:r w:rsidR="00A4666B" w:rsidRPr="003769FB">
        <w:rPr>
          <w:rFonts w:ascii="Book Antiqua" w:hAnsi="Book Antiqua"/>
          <w:szCs w:val="24"/>
          <w:lang w:val="en-US"/>
        </w:rPr>
        <w:lastRenderedPageBreak/>
        <w:t>Figure 2 Absorption, transport and metabolism of vitamin E</w:t>
      </w:r>
      <w:r w:rsidR="00A4666B" w:rsidRPr="003769FB">
        <w:rPr>
          <w:rFonts w:ascii="Book Antiqua" w:hAnsi="Book Antiqua" w:hint="eastAsia"/>
          <w:szCs w:val="24"/>
          <w:lang w:val="en-US" w:eastAsia="zh-CN"/>
        </w:rPr>
        <w:t xml:space="preserve">. </w:t>
      </w:r>
      <w:r w:rsidR="00A4666B" w:rsidRPr="003769FB">
        <w:rPr>
          <w:rFonts w:ascii="Book Antiqua" w:hAnsi="Book Antiqua"/>
          <w:b w:val="0"/>
          <w:szCs w:val="24"/>
          <w:lang w:val="en-US"/>
        </w:rPr>
        <w:t>The route of vitamin E after oral intake follows in general the pathway of other lipids. Pancreatic and intestinal enzymatic digestion followed by the circulation and distribution to the liver and non-hepatic tissues is the same for all vitamin E forms. Discrimination between the different forms of vitamin E in favor of α-TOH occurs mainly in the liver by α-TTP, which protects α-TOH from excessive degradation and excretion. The figure was modified from</w:t>
      </w:r>
      <w:r w:rsidR="00A4666B" w:rsidRPr="003769FB">
        <w:rPr>
          <w:rFonts w:ascii="Book Antiqua" w:hAnsi="Book Antiqua"/>
          <w:b w:val="0"/>
          <w:szCs w:val="24"/>
          <w:lang w:val="en-US"/>
        </w:rPr>
        <w:fldChar w:fldCharType="begin"/>
      </w:r>
      <w:r w:rsidR="00A4666B" w:rsidRPr="003769FB">
        <w:rPr>
          <w:rFonts w:ascii="Book Antiqua" w:hAnsi="Book Antiqua"/>
          <w:b w:val="0"/>
          <w:szCs w:val="24"/>
          <w:lang w:val="en-US"/>
        </w:rPr>
        <w:instrText>ADDIN CITAVI.PLACEHOLDER b9f8d50d-0a01-4345-b5f5-24afc2ed415c PFBsYWNlaG9sZGVyPg0KICA8QWRkSW5WZXJzaW9uPjQuNC4wLjI4PC9BZGRJblZlcnNpb24+DQogIDxJZD5iOWY4ZDUwZC0wYTAxLTQzNDUtYjVmNS0yNGFmYzJlZDQxNWM8L0lkPg0KICA8RW50cmllcz4NCiAgICA8RW50cnk+DQogICAgICA8SWQ+ZGIyMzhiZDktZjZiOC00MmVmLTg5NjQtNzY4MWEwNzMzZDFiPC9JZD4NCiAgICAgIDxSZWZlcmVuY2VJZD5iNTRjZmNkYi1lMjk5LTQxYjItOWE0YS0wNDQwYWE3YmJlYzU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JlYWRpbmdPcmRlcj4wPC9SZWFkaW5nT3JkZXI+DQogICAgICA8VGV4dD5bNDMsNDYsNTYsNjBdPC9UZXh0Pg0KICAgIDwvVGV4dFVuaXQ+DQogIDwvVGV4dFVuaXRzPg0KPC9QbGFjZWhvbGRlcj4=</w:instrText>
      </w:r>
      <w:r w:rsidR="00A4666B" w:rsidRPr="003769FB">
        <w:rPr>
          <w:rFonts w:ascii="Book Antiqua" w:hAnsi="Book Antiqua"/>
          <w:b w:val="0"/>
          <w:szCs w:val="24"/>
          <w:lang w:val="en-US"/>
        </w:rPr>
        <w:fldChar w:fldCharType="separate"/>
      </w:r>
      <w:r w:rsidR="00A4666B" w:rsidRPr="003769FB">
        <w:rPr>
          <w:rFonts w:ascii="Book Antiqua" w:hAnsi="Book Antiqua"/>
          <w:b w:val="0"/>
          <w:szCs w:val="24"/>
          <w:vertAlign w:val="superscript"/>
          <w:lang w:val="en-US"/>
        </w:rPr>
        <w:t>[43,46,56,60]</w:t>
      </w:r>
      <w:r w:rsidR="00A4666B" w:rsidRPr="003769FB">
        <w:rPr>
          <w:rFonts w:ascii="Book Antiqua" w:hAnsi="Book Antiqua"/>
          <w:b w:val="0"/>
          <w:szCs w:val="24"/>
          <w:lang w:val="en-US"/>
        </w:rPr>
        <w:fldChar w:fldCharType="end"/>
      </w:r>
      <w:r w:rsidR="00A4666B" w:rsidRPr="003769FB">
        <w:rPr>
          <w:rFonts w:ascii="Book Antiqua" w:hAnsi="Book Antiqua"/>
          <w:b w:val="0"/>
          <w:szCs w:val="24"/>
          <w:lang w:val="en-US"/>
        </w:rPr>
        <w:t>.</w:t>
      </w:r>
    </w:p>
    <w:p w14:paraId="56D8E4CD" w14:textId="77777777" w:rsidR="000B65C6" w:rsidRPr="003769FB" w:rsidRDefault="000B65C6" w:rsidP="004D49D8">
      <w:pPr>
        <w:spacing w:after="0" w:line="276" w:lineRule="auto"/>
        <w:rPr>
          <w:rFonts w:ascii="Book Antiqua" w:hAnsi="Book Antiqua"/>
          <w:b/>
          <w:szCs w:val="24"/>
          <w:lang w:val="en-US"/>
        </w:rPr>
      </w:pPr>
      <w:r w:rsidRPr="003769FB">
        <w:rPr>
          <w:rFonts w:ascii="Book Antiqua" w:hAnsi="Book Antiqua"/>
          <w:szCs w:val="24"/>
          <w:lang w:val="en-US"/>
        </w:rPr>
        <w:br w:type="page"/>
      </w:r>
    </w:p>
    <w:p w14:paraId="001A82FE" w14:textId="3865E86E" w:rsidR="00E94EB3" w:rsidRPr="003769FB" w:rsidRDefault="00B702BD" w:rsidP="004D49D8">
      <w:pPr>
        <w:pStyle w:val="ad"/>
        <w:widowControl w:val="0"/>
        <w:spacing w:after="0" w:line="360" w:lineRule="auto"/>
        <w:rPr>
          <w:rFonts w:ascii="Book Antiqua" w:hAnsi="Book Antiqua"/>
          <w:szCs w:val="24"/>
          <w:lang w:val="en-US"/>
        </w:rPr>
      </w:pPr>
      <w:r w:rsidRPr="003769FB">
        <w:rPr>
          <w:rFonts w:ascii="Book Antiqua" w:hAnsi="Book Antiqua"/>
          <w:szCs w:val="24"/>
          <w:lang w:val="en-US"/>
        </w:rPr>
        <w:lastRenderedPageBreak/>
        <w:t xml:space="preserve">Original: </w:t>
      </w:r>
      <w:r w:rsidRPr="003769FB">
        <w:rPr>
          <w:rFonts w:ascii="Book Antiqua" w:hAnsi="Book Antiqua"/>
          <w:i/>
          <w:szCs w:val="24"/>
          <w:lang w:val="en-US"/>
        </w:rPr>
        <w:t>very good resolution</w:t>
      </w:r>
    </w:p>
    <w:p w14:paraId="141FFCC7" w14:textId="77777777" w:rsidR="00E94EB3" w:rsidRPr="003769FB" w:rsidRDefault="00E94EB3" w:rsidP="004D49D8">
      <w:pPr>
        <w:pStyle w:val="ad"/>
        <w:widowControl w:val="0"/>
        <w:spacing w:after="0" w:line="360" w:lineRule="auto"/>
        <w:rPr>
          <w:rFonts w:ascii="Book Antiqua" w:hAnsi="Book Antiqua"/>
          <w:szCs w:val="24"/>
          <w:lang w:val="en-US"/>
        </w:rPr>
      </w:pPr>
      <w:r w:rsidRPr="003769FB">
        <w:rPr>
          <w:rFonts w:ascii="Book Antiqua" w:hAnsi="Book Antiqua"/>
          <w:noProof/>
          <w:szCs w:val="24"/>
          <w:lang w:val="en-US" w:eastAsia="zh-CN"/>
        </w:rPr>
        <w:drawing>
          <wp:inline distT="0" distB="0" distL="0" distR="0" wp14:anchorId="7C9C2752" wp14:editId="1E258D3E">
            <wp:extent cx="5832000" cy="4088571"/>
            <wp:effectExtent l="0" t="0" r="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abolism.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32000" cy="4088571"/>
                    </a:xfrm>
                    <a:prstGeom prst="rect">
                      <a:avLst/>
                    </a:prstGeom>
                  </pic:spPr>
                </pic:pic>
              </a:graphicData>
            </a:graphic>
          </wp:inline>
        </w:drawing>
      </w:r>
    </w:p>
    <w:p w14:paraId="43FDD508" w14:textId="77777777" w:rsidR="00F545E1" w:rsidRPr="003769FB" w:rsidRDefault="00F545E1" w:rsidP="004D49D8">
      <w:pPr>
        <w:widowControl w:val="0"/>
        <w:spacing w:after="0"/>
        <w:rPr>
          <w:rFonts w:ascii="Book Antiqua" w:eastAsiaTheme="majorEastAsia" w:hAnsi="Book Antiqua" w:cstheme="majorBidi"/>
          <w:b/>
          <w:bCs/>
          <w:szCs w:val="24"/>
          <w:lang w:val="en-US"/>
        </w:rPr>
      </w:pPr>
    </w:p>
    <w:p w14:paraId="6C54F9ED" w14:textId="77777777" w:rsidR="00B702BD" w:rsidRPr="003769FB" w:rsidRDefault="00B702BD" w:rsidP="004D49D8">
      <w:pPr>
        <w:widowControl w:val="0"/>
        <w:spacing w:after="0"/>
        <w:rPr>
          <w:rFonts w:ascii="Book Antiqua" w:eastAsiaTheme="majorEastAsia" w:hAnsi="Book Antiqua" w:cstheme="majorBidi"/>
          <w:b/>
          <w:bCs/>
          <w:szCs w:val="24"/>
          <w:lang w:val="en-US"/>
        </w:rPr>
      </w:pPr>
      <w:r w:rsidRPr="003769FB">
        <w:rPr>
          <w:rFonts w:ascii="Book Antiqua" w:eastAsiaTheme="majorEastAsia" w:hAnsi="Book Antiqua" w:cstheme="majorBidi"/>
          <w:b/>
          <w:bCs/>
          <w:szCs w:val="24"/>
          <w:lang w:val="en-US"/>
        </w:rPr>
        <w:t xml:space="preserve">Decomposable: </w:t>
      </w:r>
      <w:r w:rsidRPr="003769FB">
        <w:rPr>
          <w:rFonts w:ascii="Book Antiqua" w:eastAsiaTheme="majorEastAsia" w:hAnsi="Book Antiqua" w:cstheme="majorBidi"/>
          <w:b/>
          <w:bCs/>
          <w:i/>
          <w:szCs w:val="24"/>
          <w:lang w:val="en-US"/>
        </w:rPr>
        <w:t>quality okay</w:t>
      </w:r>
    </w:p>
    <w:p w14:paraId="278FD7A5" w14:textId="560B327B" w:rsidR="003B2D32" w:rsidRPr="003769FB" w:rsidRDefault="00B702BD" w:rsidP="004D49D8">
      <w:pPr>
        <w:pStyle w:val="CitaviBibliographyEntry"/>
        <w:ind w:left="0" w:firstLine="0"/>
        <w:jc w:val="both"/>
        <w:rPr>
          <w:lang w:val="en-US"/>
        </w:rPr>
      </w:pPr>
      <w:r w:rsidRPr="003769FB">
        <w:rPr>
          <w:noProof/>
          <w:lang w:val="en-US" w:eastAsia="zh-CN"/>
        </w:rPr>
        <mc:AlternateContent>
          <mc:Choice Requires="wpg">
            <w:drawing>
              <wp:inline distT="0" distB="0" distL="0" distR="0" wp14:anchorId="1AA38333" wp14:editId="08803544">
                <wp:extent cx="5760000" cy="3698638"/>
                <wp:effectExtent l="0" t="0" r="12700" b="16510"/>
                <wp:docPr id="1543" name="Gruppieren 1"/>
                <wp:cNvGraphicFramePr/>
                <a:graphic xmlns:a="http://schemas.openxmlformats.org/drawingml/2006/main">
                  <a:graphicData uri="http://schemas.microsoft.com/office/word/2010/wordprocessingGroup">
                    <wpg:wgp>
                      <wpg:cNvGrpSpPr/>
                      <wpg:grpSpPr>
                        <a:xfrm>
                          <a:off x="0" y="0"/>
                          <a:ext cx="5760000" cy="3698638"/>
                          <a:chOff x="0" y="0"/>
                          <a:chExt cx="8777288" cy="6084888"/>
                        </a:xfrm>
                      </wpg:grpSpPr>
                      <wps:wsp>
                        <wps:cNvPr id="1544" name="Rectangle 6"/>
                        <wps:cNvSpPr>
                          <a:spLocks noChangeArrowheads="1"/>
                        </wps:cNvSpPr>
                        <wps:spPr bwMode="auto">
                          <a:xfrm>
                            <a:off x="1319213" y="430213"/>
                            <a:ext cx="2424113" cy="1387475"/>
                          </a:xfrm>
                          <a:prstGeom prst="rect">
                            <a:avLst/>
                          </a:prstGeom>
                          <a:solidFill>
                            <a:srgbClr val="D1EAF0"/>
                          </a:solidFill>
                          <a:ln w="7938">
                            <a:solidFill>
                              <a:srgbClr val="9DD7E4"/>
                            </a:solidFill>
                            <a:prstDash val="solid"/>
                            <a:miter lim="800000"/>
                            <a:headEnd/>
                            <a:tailEnd/>
                          </a:ln>
                        </wps:spPr>
                        <wps:bodyPr vert="horz" wrap="square" lIns="91440" tIns="45720" rIns="91440" bIns="45720" numCol="1" anchor="t" anchorCtr="0" compatLnSpc="1">
                          <a:prstTxWarp prst="textNoShape">
                            <a:avLst/>
                          </a:prstTxWarp>
                        </wps:bodyPr>
                      </wps:wsp>
                      <wps:wsp>
                        <wps:cNvPr id="1545" name="Rectangle 7"/>
                        <wps:cNvSpPr>
                          <a:spLocks noChangeArrowheads="1"/>
                        </wps:cNvSpPr>
                        <wps:spPr bwMode="auto">
                          <a:xfrm>
                            <a:off x="1319213" y="1890713"/>
                            <a:ext cx="2424113" cy="1300163"/>
                          </a:xfrm>
                          <a:prstGeom prst="rect">
                            <a:avLst/>
                          </a:prstGeom>
                          <a:solidFill>
                            <a:srgbClr val="CBF1E9"/>
                          </a:solidFill>
                          <a:ln w="7938">
                            <a:solidFill>
                              <a:srgbClr val="9CE3D7"/>
                            </a:solidFill>
                            <a:prstDash val="solid"/>
                            <a:miter lim="800000"/>
                            <a:headEnd/>
                            <a:tailEnd/>
                          </a:ln>
                        </wps:spPr>
                        <wps:bodyPr vert="horz" wrap="square" lIns="91440" tIns="45720" rIns="91440" bIns="45720" numCol="1" anchor="t" anchorCtr="0" compatLnSpc="1">
                          <a:prstTxWarp prst="textNoShape">
                            <a:avLst/>
                          </a:prstTxWarp>
                        </wps:bodyPr>
                      </wps:wsp>
                      <wps:wsp>
                        <wps:cNvPr id="1546" name="Rectangle 8"/>
                        <wps:cNvSpPr>
                          <a:spLocks noChangeArrowheads="1"/>
                        </wps:cNvSpPr>
                        <wps:spPr bwMode="auto">
                          <a:xfrm>
                            <a:off x="1319213" y="3259138"/>
                            <a:ext cx="7005638" cy="2825750"/>
                          </a:xfrm>
                          <a:prstGeom prst="rect">
                            <a:avLst/>
                          </a:prstGeom>
                          <a:solidFill>
                            <a:srgbClr val="F1EACC"/>
                          </a:solidFill>
                          <a:ln w="7938">
                            <a:solidFill>
                              <a:srgbClr val="E4D79D"/>
                            </a:solidFill>
                            <a:prstDash val="solid"/>
                            <a:miter lim="800000"/>
                            <a:headEnd/>
                            <a:tailEnd/>
                          </a:ln>
                        </wps:spPr>
                        <wps:bodyPr vert="horz" wrap="square" lIns="91440" tIns="45720" rIns="91440" bIns="45720" numCol="1" anchor="t" anchorCtr="0" compatLnSpc="1">
                          <a:prstTxWarp prst="textNoShape">
                            <a:avLst/>
                          </a:prstTxWarp>
                        </wps:bodyPr>
                      </wps:wsp>
                      <wps:wsp>
                        <wps:cNvPr id="1547" name="Rectangle 9"/>
                        <wps:cNvSpPr>
                          <a:spLocks noChangeArrowheads="1"/>
                        </wps:cNvSpPr>
                        <wps:spPr bwMode="auto">
                          <a:xfrm>
                            <a:off x="0" y="430213"/>
                            <a:ext cx="1254125" cy="1387475"/>
                          </a:xfrm>
                          <a:prstGeom prst="rect">
                            <a:avLst/>
                          </a:prstGeom>
                          <a:solidFill>
                            <a:srgbClr val="D1EAF0"/>
                          </a:solidFill>
                          <a:ln w="7938">
                            <a:solidFill>
                              <a:srgbClr val="9DD7E4"/>
                            </a:solidFill>
                            <a:prstDash val="solid"/>
                            <a:miter lim="800000"/>
                            <a:headEnd/>
                            <a:tailEnd/>
                          </a:ln>
                        </wps:spPr>
                        <wps:bodyPr vert="horz" wrap="square" lIns="91440" tIns="45720" rIns="91440" bIns="45720" numCol="1" anchor="t" anchorCtr="0" compatLnSpc="1">
                          <a:prstTxWarp prst="textNoShape">
                            <a:avLst/>
                          </a:prstTxWarp>
                        </wps:bodyPr>
                      </wps:wsp>
                      <wps:wsp>
                        <wps:cNvPr id="1548" name="Rectangle 10"/>
                        <wps:cNvSpPr>
                          <a:spLocks noChangeArrowheads="1"/>
                        </wps:cNvSpPr>
                        <wps:spPr bwMode="auto">
                          <a:xfrm>
                            <a:off x="0" y="3259138"/>
                            <a:ext cx="1254125" cy="2825750"/>
                          </a:xfrm>
                          <a:prstGeom prst="rect">
                            <a:avLst/>
                          </a:prstGeom>
                          <a:solidFill>
                            <a:srgbClr val="F1EACC"/>
                          </a:solidFill>
                          <a:ln w="7938">
                            <a:solidFill>
                              <a:srgbClr val="E4D79D"/>
                            </a:solidFill>
                            <a:prstDash val="solid"/>
                            <a:miter lim="800000"/>
                            <a:headEnd/>
                            <a:tailEnd/>
                          </a:ln>
                        </wps:spPr>
                        <wps:bodyPr vert="horz" wrap="square" lIns="91440" tIns="45720" rIns="91440" bIns="45720" numCol="1" anchor="t" anchorCtr="0" compatLnSpc="1">
                          <a:prstTxWarp prst="textNoShape">
                            <a:avLst/>
                          </a:prstTxWarp>
                        </wps:bodyPr>
                      </wps:wsp>
                      <wps:wsp>
                        <wps:cNvPr id="1549" name="Rectangle 11"/>
                        <wps:cNvSpPr>
                          <a:spLocks noChangeArrowheads="1"/>
                        </wps:cNvSpPr>
                        <wps:spPr bwMode="auto">
                          <a:xfrm>
                            <a:off x="1319213" y="0"/>
                            <a:ext cx="2425700" cy="369888"/>
                          </a:xfrm>
                          <a:prstGeom prst="rect">
                            <a:avLst/>
                          </a:prstGeom>
                          <a:solidFill>
                            <a:srgbClr val="EDEDED"/>
                          </a:solidFill>
                          <a:ln w="7938">
                            <a:solidFill>
                              <a:srgbClr val="D9D9D9"/>
                            </a:solidFill>
                            <a:prstDash val="solid"/>
                            <a:miter lim="800000"/>
                            <a:headEnd/>
                            <a:tailEnd/>
                          </a:ln>
                        </wps:spPr>
                        <wps:bodyPr vert="horz" wrap="square" lIns="91440" tIns="45720" rIns="91440" bIns="45720" numCol="1" anchor="t" anchorCtr="0" compatLnSpc="1">
                          <a:prstTxWarp prst="textNoShape">
                            <a:avLst/>
                          </a:prstTxWarp>
                        </wps:bodyPr>
                      </wps:wsp>
                      <wps:wsp>
                        <wps:cNvPr id="1550" name="Rectangle 12"/>
                        <wps:cNvSpPr>
                          <a:spLocks noChangeArrowheads="1"/>
                        </wps:cNvSpPr>
                        <wps:spPr bwMode="auto">
                          <a:xfrm>
                            <a:off x="1588" y="0"/>
                            <a:ext cx="1254125" cy="369888"/>
                          </a:xfrm>
                          <a:prstGeom prst="rect">
                            <a:avLst/>
                          </a:prstGeom>
                          <a:solidFill>
                            <a:srgbClr val="EDEDED"/>
                          </a:solidFill>
                          <a:ln w="7938">
                            <a:solidFill>
                              <a:srgbClr val="D9D9D9"/>
                            </a:solidFill>
                            <a:prstDash val="solid"/>
                            <a:miter lim="800000"/>
                            <a:headEnd/>
                            <a:tailEnd/>
                          </a:ln>
                        </wps:spPr>
                        <wps:bodyPr vert="horz" wrap="square" lIns="91440" tIns="45720" rIns="91440" bIns="45720" numCol="1" anchor="t" anchorCtr="0" compatLnSpc="1">
                          <a:prstTxWarp prst="textNoShape">
                            <a:avLst/>
                          </a:prstTxWarp>
                        </wps:bodyPr>
                      </wps:wsp>
                      <wps:wsp>
                        <wps:cNvPr id="1551" name="Rectangle 13"/>
                        <wps:cNvSpPr>
                          <a:spLocks noChangeArrowheads="1"/>
                        </wps:cNvSpPr>
                        <wps:spPr bwMode="auto">
                          <a:xfrm>
                            <a:off x="3805238" y="0"/>
                            <a:ext cx="4524375" cy="369888"/>
                          </a:xfrm>
                          <a:prstGeom prst="rect">
                            <a:avLst/>
                          </a:prstGeom>
                          <a:solidFill>
                            <a:srgbClr val="EDEDED"/>
                          </a:solidFill>
                          <a:ln w="7938">
                            <a:solidFill>
                              <a:srgbClr val="D9D9D9"/>
                            </a:solidFill>
                            <a:prstDash val="solid"/>
                            <a:miter lim="800000"/>
                            <a:headEnd/>
                            <a:tailEnd/>
                          </a:ln>
                        </wps:spPr>
                        <wps:bodyPr vert="horz" wrap="square" lIns="91440" tIns="45720" rIns="91440" bIns="45720" numCol="1" anchor="t" anchorCtr="0" compatLnSpc="1">
                          <a:prstTxWarp prst="textNoShape">
                            <a:avLst/>
                          </a:prstTxWarp>
                        </wps:bodyPr>
                      </wps:wsp>
                      <wps:wsp>
                        <wps:cNvPr id="1552" name="Rectangle 14"/>
                        <wps:cNvSpPr>
                          <a:spLocks noChangeArrowheads="1"/>
                        </wps:cNvSpPr>
                        <wps:spPr bwMode="auto">
                          <a:xfrm>
                            <a:off x="3802063" y="431800"/>
                            <a:ext cx="4524375" cy="1387475"/>
                          </a:xfrm>
                          <a:prstGeom prst="rect">
                            <a:avLst/>
                          </a:prstGeom>
                          <a:solidFill>
                            <a:srgbClr val="D1EAF0"/>
                          </a:solidFill>
                          <a:ln w="7938">
                            <a:solidFill>
                              <a:srgbClr val="9DD7E4"/>
                            </a:solidFill>
                            <a:prstDash val="solid"/>
                            <a:miter lim="800000"/>
                            <a:headEnd/>
                            <a:tailEnd/>
                          </a:ln>
                        </wps:spPr>
                        <wps:bodyPr vert="horz" wrap="square" lIns="91440" tIns="45720" rIns="91440" bIns="45720" numCol="1" anchor="t" anchorCtr="0" compatLnSpc="1">
                          <a:prstTxWarp prst="textNoShape">
                            <a:avLst/>
                          </a:prstTxWarp>
                        </wps:bodyPr>
                      </wps:wsp>
                      <wps:wsp>
                        <wps:cNvPr id="1553" name="Rectangle 15"/>
                        <wps:cNvSpPr>
                          <a:spLocks noChangeArrowheads="1"/>
                        </wps:cNvSpPr>
                        <wps:spPr bwMode="auto">
                          <a:xfrm>
                            <a:off x="3803650" y="1887538"/>
                            <a:ext cx="4522788" cy="1301750"/>
                          </a:xfrm>
                          <a:prstGeom prst="rect">
                            <a:avLst/>
                          </a:prstGeom>
                          <a:solidFill>
                            <a:srgbClr val="CBF1E9"/>
                          </a:solidFill>
                          <a:ln w="7938">
                            <a:solidFill>
                              <a:srgbClr val="9CE3D7"/>
                            </a:solidFill>
                            <a:prstDash val="solid"/>
                            <a:miter lim="800000"/>
                            <a:headEnd/>
                            <a:tailEnd/>
                          </a:ln>
                        </wps:spPr>
                        <wps:bodyPr vert="horz" wrap="square" lIns="91440" tIns="45720" rIns="91440" bIns="45720" numCol="1" anchor="t" anchorCtr="0" compatLnSpc="1">
                          <a:prstTxWarp prst="textNoShape">
                            <a:avLst/>
                          </a:prstTxWarp>
                        </wps:bodyPr>
                      </wps:wsp>
                      <wps:wsp>
                        <wps:cNvPr id="1554" name="Rectangle 16"/>
                        <wps:cNvSpPr>
                          <a:spLocks noChangeArrowheads="1"/>
                        </wps:cNvSpPr>
                        <wps:spPr bwMode="auto">
                          <a:xfrm>
                            <a:off x="8405813" y="0"/>
                            <a:ext cx="369888" cy="1054100"/>
                          </a:xfrm>
                          <a:prstGeom prst="rect">
                            <a:avLst/>
                          </a:prstGeom>
                          <a:solidFill>
                            <a:srgbClr val="EDEDED"/>
                          </a:solidFill>
                          <a:ln w="7938">
                            <a:solidFill>
                              <a:srgbClr val="D9D9D9"/>
                            </a:solidFill>
                            <a:prstDash val="solid"/>
                            <a:miter lim="800000"/>
                            <a:headEnd/>
                            <a:tailEnd/>
                          </a:ln>
                        </wps:spPr>
                        <wps:bodyPr vert="horz" wrap="square" lIns="91440" tIns="45720" rIns="91440" bIns="45720" numCol="1" anchor="t" anchorCtr="0" compatLnSpc="1">
                          <a:prstTxWarp prst="textNoShape">
                            <a:avLst/>
                          </a:prstTxWarp>
                        </wps:bodyPr>
                      </wps:wsp>
                      <wps:wsp>
                        <wps:cNvPr id="1555" name="Rectangle 17"/>
                        <wps:cNvSpPr>
                          <a:spLocks noChangeArrowheads="1"/>
                        </wps:cNvSpPr>
                        <wps:spPr bwMode="auto">
                          <a:xfrm>
                            <a:off x="8404225" y="1130300"/>
                            <a:ext cx="369888" cy="2909888"/>
                          </a:xfrm>
                          <a:prstGeom prst="rect">
                            <a:avLst/>
                          </a:prstGeom>
                          <a:solidFill>
                            <a:srgbClr val="EDEDED"/>
                          </a:solidFill>
                          <a:ln w="7938">
                            <a:solidFill>
                              <a:srgbClr val="D9D9D9"/>
                            </a:solidFill>
                            <a:prstDash val="solid"/>
                            <a:miter lim="800000"/>
                            <a:headEnd/>
                            <a:tailEnd/>
                          </a:ln>
                        </wps:spPr>
                        <wps:bodyPr vert="horz" wrap="square" lIns="91440" tIns="45720" rIns="91440" bIns="45720" numCol="1" anchor="t" anchorCtr="0" compatLnSpc="1">
                          <a:prstTxWarp prst="textNoShape">
                            <a:avLst/>
                          </a:prstTxWarp>
                        </wps:bodyPr>
                      </wps:wsp>
                      <wps:wsp>
                        <wps:cNvPr id="1556" name="Rectangle 18"/>
                        <wps:cNvSpPr>
                          <a:spLocks noChangeArrowheads="1"/>
                        </wps:cNvSpPr>
                        <wps:spPr bwMode="auto">
                          <a:xfrm>
                            <a:off x="8404225" y="4119563"/>
                            <a:ext cx="369888" cy="1190625"/>
                          </a:xfrm>
                          <a:prstGeom prst="rect">
                            <a:avLst/>
                          </a:prstGeom>
                          <a:solidFill>
                            <a:srgbClr val="EDEDED"/>
                          </a:solidFill>
                          <a:ln w="7938">
                            <a:solidFill>
                              <a:srgbClr val="D9D9D9"/>
                            </a:solidFill>
                            <a:prstDash val="solid"/>
                            <a:miter lim="800000"/>
                            <a:headEnd/>
                            <a:tailEnd/>
                          </a:ln>
                        </wps:spPr>
                        <wps:bodyPr vert="horz" wrap="square" lIns="91440" tIns="45720" rIns="91440" bIns="45720" numCol="1" anchor="t" anchorCtr="0" compatLnSpc="1">
                          <a:prstTxWarp prst="textNoShape">
                            <a:avLst/>
                          </a:prstTxWarp>
                        </wps:bodyPr>
                      </wps:wsp>
                      <wps:wsp>
                        <wps:cNvPr id="1557" name="Rectangle 19"/>
                        <wps:cNvSpPr>
                          <a:spLocks noChangeArrowheads="1"/>
                        </wps:cNvSpPr>
                        <wps:spPr bwMode="auto">
                          <a:xfrm>
                            <a:off x="8407400" y="5392738"/>
                            <a:ext cx="369888" cy="690563"/>
                          </a:xfrm>
                          <a:prstGeom prst="rect">
                            <a:avLst/>
                          </a:prstGeom>
                          <a:solidFill>
                            <a:srgbClr val="EDEDED"/>
                          </a:solidFill>
                          <a:ln w="7938">
                            <a:solidFill>
                              <a:srgbClr val="D9D9D9"/>
                            </a:solidFill>
                            <a:prstDash val="solid"/>
                            <a:miter lim="800000"/>
                            <a:headEnd/>
                            <a:tailEnd/>
                          </a:ln>
                        </wps:spPr>
                        <wps:bodyPr vert="horz" wrap="square" lIns="91440" tIns="45720" rIns="91440" bIns="45720" numCol="1" anchor="t" anchorCtr="0" compatLnSpc="1">
                          <a:prstTxWarp prst="textNoShape">
                            <a:avLst/>
                          </a:prstTxWarp>
                        </wps:bodyPr>
                      </wps:wsp>
                      <wps:wsp>
                        <wps:cNvPr id="1558" name="Freeform 20"/>
                        <wps:cNvSpPr>
                          <a:spLocks/>
                        </wps:cNvSpPr>
                        <wps:spPr bwMode="auto">
                          <a:xfrm>
                            <a:off x="92075" y="871538"/>
                            <a:ext cx="15875" cy="84138"/>
                          </a:xfrm>
                          <a:custGeom>
                            <a:avLst/>
                            <a:gdLst>
                              <a:gd name="T0" fmla="*/ 32 w 32"/>
                              <a:gd name="T1" fmla="*/ 153 h 158"/>
                              <a:gd name="T2" fmla="*/ 32 w 32"/>
                              <a:gd name="T3" fmla="*/ 154 h 158"/>
                              <a:gd name="T4" fmla="*/ 31 w 32"/>
                              <a:gd name="T5" fmla="*/ 156 h 158"/>
                              <a:gd name="T6" fmla="*/ 31 w 32"/>
                              <a:gd name="T7" fmla="*/ 156 h 158"/>
                              <a:gd name="T8" fmla="*/ 28 w 32"/>
                              <a:gd name="T9" fmla="*/ 157 h 158"/>
                              <a:gd name="T10" fmla="*/ 27 w 32"/>
                              <a:gd name="T11" fmla="*/ 157 h 158"/>
                              <a:gd name="T12" fmla="*/ 24 w 32"/>
                              <a:gd name="T13" fmla="*/ 158 h 158"/>
                              <a:gd name="T14" fmla="*/ 21 w 32"/>
                              <a:gd name="T15" fmla="*/ 158 h 158"/>
                              <a:gd name="T16" fmla="*/ 16 w 32"/>
                              <a:gd name="T17" fmla="*/ 158 h 158"/>
                              <a:gd name="T18" fmla="*/ 12 w 32"/>
                              <a:gd name="T19" fmla="*/ 158 h 158"/>
                              <a:gd name="T20" fmla="*/ 9 w 32"/>
                              <a:gd name="T21" fmla="*/ 158 h 158"/>
                              <a:gd name="T22" fmla="*/ 6 w 32"/>
                              <a:gd name="T23" fmla="*/ 157 h 158"/>
                              <a:gd name="T24" fmla="*/ 4 w 32"/>
                              <a:gd name="T25" fmla="*/ 157 h 158"/>
                              <a:gd name="T26" fmla="*/ 3 w 32"/>
                              <a:gd name="T27" fmla="*/ 156 h 158"/>
                              <a:gd name="T28" fmla="*/ 1 w 32"/>
                              <a:gd name="T29" fmla="*/ 156 h 158"/>
                              <a:gd name="T30" fmla="*/ 0 w 32"/>
                              <a:gd name="T31" fmla="*/ 154 h 158"/>
                              <a:gd name="T32" fmla="*/ 0 w 32"/>
                              <a:gd name="T33" fmla="*/ 153 h 158"/>
                              <a:gd name="T34" fmla="*/ 0 w 32"/>
                              <a:gd name="T35" fmla="*/ 5 h 158"/>
                              <a:gd name="T36" fmla="*/ 0 w 32"/>
                              <a:gd name="T37" fmla="*/ 5 h 158"/>
                              <a:gd name="T38" fmla="*/ 1 w 32"/>
                              <a:gd name="T39" fmla="*/ 4 h 158"/>
                              <a:gd name="T40" fmla="*/ 3 w 32"/>
                              <a:gd name="T41" fmla="*/ 3 h 158"/>
                              <a:gd name="T42" fmla="*/ 4 w 32"/>
                              <a:gd name="T43" fmla="*/ 2 h 158"/>
                              <a:gd name="T44" fmla="*/ 6 w 32"/>
                              <a:gd name="T45" fmla="*/ 2 h 158"/>
                              <a:gd name="T46" fmla="*/ 9 w 32"/>
                              <a:gd name="T47" fmla="*/ 2 h 158"/>
                              <a:gd name="T48" fmla="*/ 12 w 32"/>
                              <a:gd name="T49" fmla="*/ 0 h 158"/>
                              <a:gd name="T50" fmla="*/ 16 w 32"/>
                              <a:gd name="T51" fmla="*/ 0 h 158"/>
                              <a:gd name="T52" fmla="*/ 21 w 32"/>
                              <a:gd name="T53" fmla="*/ 0 h 158"/>
                              <a:gd name="T54" fmla="*/ 24 w 32"/>
                              <a:gd name="T55" fmla="*/ 2 h 158"/>
                              <a:gd name="T56" fmla="*/ 27 w 32"/>
                              <a:gd name="T57" fmla="*/ 2 h 158"/>
                              <a:gd name="T58" fmla="*/ 28 w 32"/>
                              <a:gd name="T59" fmla="*/ 2 h 158"/>
                              <a:gd name="T60" fmla="*/ 31 w 32"/>
                              <a:gd name="T61" fmla="*/ 3 h 158"/>
                              <a:gd name="T62" fmla="*/ 31 w 32"/>
                              <a:gd name="T63" fmla="*/ 4 h 158"/>
                              <a:gd name="T64" fmla="*/ 32 w 32"/>
                              <a:gd name="T65" fmla="*/ 5 h 158"/>
                              <a:gd name="T66" fmla="*/ 32 w 32"/>
                              <a:gd name="T67" fmla="*/ 5 h 158"/>
                              <a:gd name="T68" fmla="*/ 32 w 32"/>
                              <a:gd name="T69" fmla="*/ 153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8">
                                <a:moveTo>
                                  <a:pt x="32" y="153"/>
                                </a:moveTo>
                                <a:lnTo>
                                  <a:pt x="32" y="154"/>
                                </a:lnTo>
                                <a:lnTo>
                                  <a:pt x="31" y="156"/>
                                </a:lnTo>
                                <a:lnTo>
                                  <a:pt x="31" y="156"/>
                                </a:lnTo>
                                <a:lnTo>
                                  <a:pt x="28" y="157"/>
                                </a:lnTo>
                                <a:lnTo>
                                  <a:pt x="27" y="157"/>
                                </a:lnTo>
                                <a:lnTo>
                                  <a:pt x="24" y="158"/>
                                </a:lnTo>
                                <a:lnTo>
                                  <a:pt x="21" y="158"/>
                                </a:lnTo>
                                <a:lnTo>
                                  <a:pt x="16" y="158"/>
                                </a:lnTo>
                                <a:lnTo>
                                  <a:pt x="12" y="158"/>
                                </a:lnTo>
                                <a:lnTo>
                                  <a:pt x="9" y="158"/>
                                </a:lnTo>
                                <a:lnTo>
                                  <a:pt x="6" y="157"/>
                                </a:lnTo>
                                <a:lnTo>
                                  <a:pt x="4" y="157"/>
                                </a:lnTo>
                                <a:lnTo>
                                  <a:pt x="3" y="156"/>
                                </a:lnTo>
                                <a:lnTo>
                                  <a:pt x="1" y="156"/>
                                </a:lnTo>
                                <a:lnTo>
                                  <a:pt x="0" y="154"/>
                                </a:lnTo>
                                <a:lnTo>
                                  <a:pt x="0" y="153"/>
                                </a:lnTo>
                                <a:lnTo>
                                  <a:pt x="0" y="5"/>
                                </a:lnTo>
                                <a:lnTo>
                                  <a:pt x="0" y="5"/>
                                </a:lnTo>
                                <a:lnTo>
                                  <a:pt x="1" y="4"/>
                                </a:lnTo>
                                <a:lnTo>
                                  <a:pt x="3" y="3"/>
                                </a:lnTo>
                                <a:lnTo>
                                  <a:pt x="4" y="2"/>
                                </a:lnTo>
                                <a:lnTo>
                                  <a:pt x="6" y="2"/>
                                </a:lnTo>
                                <a:lnTo>
                                  <a:pt x="9" y="2"/>
                                </a:lnTo>
                                <a:lnTo>
                                  <a:pt x="12" y="0"/>
                                </a:lnTo>
                                <a:lnTo>
                                  <a:pt x="16" y="0"/>
                                </a:lnTo>
                                <a:lnTo>
                                  <a:pt x="21" y="0"/>
                                </a:lnTo>
                                <a:lnTo>
                                  <a:pt x="24" y="2"/>
                                </a:lnTo>
                                <a:lnTo>
                                  <a:pt x="27" y="2"/>
                                </a:lnTo>
                                <a:lnTo>
                                  <a:pt x="28" y="2"/>
                                </a:lnTo>
                                <a:lnTo>
                                  <a:pt x="31" y="3"/>
                                </a:lnTo>
                                <a:lnTo>
                                  <a:pt x="31" y="4"/>
                                </a:lnTo>
                                <a:lnTo>
                                  <a:pt x="32" y="5"/>
                                </a:lnTo>
                                <a:lnTo>
                                  <a:pt x="32" y="5"/>
                                </a:lnTo>
                                <a:lnTo>
                                  <a:pt x="32" y="1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59" name="Freeform 21"/>
                        <wps:cNvSpPr>
                          <a:spLocks/>
                        </wps:cNvSpPr>
                        <wps:spPr bwMode="auto">
                          <a:xfrm>
                            <a:off x="125413" y="936625"/>
                            <a:ext cx="19050" cy="19050"/>
                          </a:xfrm>
                          <a:custGeom>
                            <a:avLst/>
                            <a:gdLst>
                              <a:gd name="T0" fmla="*/ 36 w 36"/>
                              <a:gd name="T1" fmla="*/ 19 h 38"/>
                              <a:gd name="T2" fmla="*/ 36 w 36"/>
                              <a:gd name="T3" fmla="*/ 28 h 38"/>
                              <a:gd name="T4" fmla="*/ 32 w 36"/>
                              <a:gd name="T5" fmla="*/ 33 h 38"/>
                              <a:gd name="T6" fmla="*/ 27 w 36"/>
                              <a:gd name="T7" fmla="*/ 37 h 38"/>
                              <a:gd name="T8" fmla="*/ 19 w 36"/>
                              <a:gd name="T9" fmla="*/ 38 h 38"/>
                              <a:gd name="T10" fmla="*/ 9 w 36"/>
                              <a:gd name="T11" fmla="*/ 37 h 38"/>
                              <a:gd name="T12" fmla="*/ 4 w 36"/>
                              <a:gd name="T13" fmla="*/ 35 h 38"/>
                              <a:gd name="T14" fmla="*/ 1 w 36"/>
                              <a:gd name="T15" fmla="*/ 30 h 38"/>
                              <a:gd name="T16" fmla="*/ 0 w 36"/>
                              <a:gd name="T17" fmla="*/ 20 h 38"/>
                              <a:gd name="T18" fmla="*/ 1 w 36"/>
                              <a:gd name="T19" fmla="*/ 10 h 38"/>
                              <a:gd name="T20" fmla="*/ 4 w 36"/>
                              <a:gd name="T21" fmla="*/ 5 h 38"/>
                              <a:gd name="T22" fmla="*/ 9 w 36"/>
                              <a:gd name="T23" fmla="*/ 1 h 38"/>
                              <a:gd name="T24" fmla="*/ 19 w 36"/>
                              <a:gd name="T25" fmla="*/ 0 h 38"/>
                              <a:gd name="T26" fmla="*/ 27 w 36"/>
                              <a:gd name="T27" fmla="*/ 1 h 38"/>
                              <a:gd name="T28" fmla="*/ 32 w 36"/>
                              <a:gd name="T29" fmla="*/ 5 h 38"/>
                              <a:gd name="T30" fmla="*/ 36 w 36"/>
                              <a:gd name="T31" fmla="*/ 10 h 38"/>
                              <a:gd name="T32" fmla="*/ 36 w 36"/>
                              <a:gd name="T33" fmla="*/ 19 h 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6" h="38">
                                <a:moveTo>
                                  <a:pt x="36" y="19"/>
                                </a:moveTo>
                                <a:lnTo>
                                  <a:pt x="36" y="28"/>
                                </a:lnTo>
                                <a:lnTo>
                                  <a:pt x="32" y="33"/>
                                </a:lnTo>
                                <a:lnTo>
                                  <a:pt x="27" y="37"/>
                                </a:lnTo>
                                <a:lnTo>
                                  <a:pt x="19" y="38"/>
                                </a:lnTo>
                                <a:lnTo>
                                  <a:pt x="9" y="37"/>
                                </a:lnTo>
                                <a:lnTo>
                                  <a:pt x="4" y="35"/>
                                </a:lnTo>
                                <a:lnTo>
                                  <a:pt x="1" y="30"/>
                                </a:lnTo>
                                <a:lnTo>
                                  <a:pt x="0" y="20"/>
                                </a:lnTo>
                                <a:lnTo>
                                  <a:pt x="1" y="10"/>
                                </a:lnTo>
                                <a:lnTo>
                                  <a:pt x="4" y="5"/>
                                </a:lnTo>
                                <a:lnTo>
                                  <a:pt x="9" y="1"/>
                                </a:lnTo>
                                <a:lnTo>
                                  <a:pt x="19" y="0"/>
                                </a:lnTo>
                                <a:lnTo>
                                  <a:pt x="27" y="1"/>
                                </a:lnTo>
                                <a:lnTo>
                                  <a:pt x="32" y="5"/>
                                </a:lnTo>
                                <a:lnTo>
                                  <a:pt x="36" y="10"/>
                                </a:lnTo>
                                <a:lnTo>
                                  <a:pt x="36" y="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60" name="Freeform 22"/>
                        <wps:cNvSpPr>
                          <a:spLocks/>
                        </wps:cNvSpPr>
                        <wps:spPr bwMode="auto">
                          <a:xfrm>
                            <a:off x="247650" y="893763"/>
                            <a:ext cx="77788" cy="61913"/>
                          </a:xfrm>
                          <a:custGeom>
                            <a:avLst/>
                            <a:gdLst>
                              <a:gd name="T0" fmla="*/ 145 w 148"/>
                              <a:gd name="T1" fmla="*/ 84 h 117"/>
                              <a:gd name="T2" fmla="*/ 130 w 148"/>
                              <a:gd name="T3" fmla="*/ 110 h 117"/>
                              <a:gd name="T4" fmla="*/ 106 w 148"/>
                              <a:gd name="T5" fmla="*/ 117 h 117"/>
                              <a:gd name="T6" fmla="*/ 92 w 148"/>
                              <a:gd name="T7" fmla="*/ 115 h 117"/>
                              <a:gd name="T8" fmla="*/ 79 w 148"/>
                              <a:gd name="T9" fmla="*/ 106 h 117"/>
                              <a:gd name="T10" fmla="*/ 68 w 148"/>
                              <a:gd name="T11" fmla="*/ 106 h 117"/>
                              <a:gd name="T12" fmla="*/ 42 w 148"/>
                              <a:gd name="T13" fmla="*/ 117 h 117"/>
                              <a:gd name="T14" fmla="*/ 20 w 148"/>
                              <a:gd name="T15" fmla="*/ 110 h 117"/>
                              <a:gd name="T16" fmla="*/ 4 w 148"/>
                              <a:gd name="T17" fmla="*/ 85 h 117"/>
                              <a:gd name="T18" fmla="*/ 0 w 148"/>
                              <a:gd name="T19" fmla="*/ 52 h 117"/>
                              <a:gd name="T20" fmla="*/ 4 w 148"/>
                              <a:gd name="T21" fmla="*/ 32 h 117"/>
                              <a:gd name="T22" fmla="*/ 10 w 148"/>
                              <a:gd name="T23" fmla="*/ 15 h 117"/>
                              <a:gd name="T24" fmla="*/ 15 w 148"/>
                              <a:gd name="T25" fmla="*/ 5 h 117"/>
                              <a:gd name="T26" fmla="*/ 19 w 148"/>
                              <a:gd name="T27" fmla="*/ 2 h 117"/>
                              <a:gd name="T28" fmla="*/ 28 w 148"/>
                              <a:gd name="T29" fmla="*/ 0 h 117"/>
                              <a:gd name="T30" fmla="*/ 34 w 148"/>
                              <a:gd name="T31" fmla="*/ 0 h 117"/>
                              <a:gd name="T32" fmla="*/ 36 w 148"/>
                              <a:gd name="T33" fmla="*/ 2 h 117"/>
                              <a:gd name="T34" fmla="*/ 37 w 148"/>
                              <a:gd name="T35" fmla="*/ 4 h 117"/>
                              <a:gd name="T36" fmla="*/ 29 w 148"/>
                              <a:gd name="T37" fmla="*/ 20 h 117"/>
                              <a:gd name="T38" fmla="*/ 21 w 148"/>
                              <a:gd name="T39" fmla="*/ 46 h 117"/>
                              <a:gd name="T40" fmla="*/ 23 w 148"/>
                              <a:gd name="T41" fmla="*/ 77 h 117"/>
                              <a:gd name="T42" fmla="*/ 31 w 148"/>
                              <a:gd name="T43" fmla="*/ 95 h 117"/>
                              <a:gd name="T44" fmla="*/ 45 w 148"/>
                              <a:gd name="T45" fmla="*/ 101 h 117"/>
                              <a:gd name="T46" fmla="*/ 56 w 148"/>
                              <a:gd name="T47" fmla="*/ 98 h 117"/>
                              <a:gd name="T48" fmla="*/ 63 w 148"/>
                              <a:gd name="T49" fmla="*/ 84 h 117"/>
                              <a:gd name="T50" fmla="*/ 65 w 148"/>
                              <a:gd name="T51" fmla="*/ 35 h 117"/>
                              <a:gd name="T52" fmla="*/ 66 w 148"/>
                              <a:gd name="T53" fmla="*/ 32 h 117"/>
                              <a:gd name="T54" fmla="*/ 69 w 148"/>
                              <a:gd name="T55" fmla="*/ 31 h 117"/>
                              <a:gd name="T56" fmla="*/ 77 w 148"/>
                              <a:gd name="T57" fmla="*/ 30 h 117"/>
                              <a:gd name="T58" fmla="*/ 82 w 148"/>
                              <a:gd name="T59" fmla="*/ 31 h 117"/>
                              <a:gd name="T60" fmla="*/ 84 w 148"/>
                              <a:gd name="T61" fmla="*/ 34 h 117"/>
                              <a:gd name="T62" fmla="*/ 84 w 148"/>
                              <a:gd name="T63" fmla="*/ 75 h 117"/>
                              <a:gd name="T64" fmla="*/ 89 w 148"/>
                              <a:gd name="T65" fmla="*/ 91 h 117"/>
                              <a:gd name="T66" fmla="*/ 99 w 148"/>
                              <a:gd name="T67" fmla="*/ 100 h 117"/>
                              <a:gd name="T68" fmla="*/ 115 w 148"/>
                              <a:gd name="T69" fmla="*/ 98 h 117"/>
                              <a:gd name="T70" fmla="*/ 125 w 148"/>
                              <a:gd name="T71" fmla="*/ 83 h 117"/>
                              <a:gd name="T72" fmla="*/ 127 w 148"/>
                              <a:gd name="T73" fmla="*/ 58 h 117"/>
                              <a:gd name="T74" fmla="*/ 122 w 148"/>
                              <a:gd name="T75" fmla="*/ 27 h 117"/>
                              <a:gd name="T76" fmla="*/ 114 w 148"/>
                              <a:gd name="T77" fmla="*/ 9 h 117"/>
                              <a:gd name="T78" fmla="*/ 111 w 148"/>
                              <a:gd name="T79" fmla="*/ 3 h 117"/>
                              <a:gd name="T80" fmla="*/ 114 w 148"/>
                              <a:gd name="T81" fmla="*/ 2 h 117"/>
                              <a:gd name="T82" fmla="*/ 119 w 148"/>
                              <a:gd name="T83" fmla="*/ 0 h 117"/>
                              <a:gd name="T84" fmla="*/ 126 w 148"/>
                              <a:gd name="T85" fmla="*/ 0 h 117"/>
                              <a:gd name="T86" fmla="*/ 130 w 148"/>
                              <a:gd name="T87" fmla="*/ 2 h 117"/>
                              <a:gd name="T88" fmla="*/ 131 w 148"/>
                              <a:gd name="T89" fmla="*/ 3 h 117"/>
                              <a:gd name="T90" fmla="*/ 135 w 148"/>
                              <a:gd name="T91" fmla="*/ 8 h 117"/>
                              <a:gd name="T92" fmla="*/ 141 w 148"/>
                              <a:gd name="T93" fmla="*/ 20 h 117"/>
                              <a:gd name="T94" fmla="*/ 146 w 148"/>
                              <a:gd name="T95" fmla="*/ 37 h 117"/>
                              <a:gd name="T96" fmla="*/ 148 w 148"/>
                              <a:gd name="T97" fmla="*/ 57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48" h="117">
                                <a:moveTo>
                                  <a:pt x="148" y="57"/>
                                </a:moveTo>
                                <a:lnTo>
                                  <a:pt x="147" y="72"/>
                                </a:lnTo>
                                <a:lnTo>
                                  <a:pt x="145" y="84"/>
                                </a:lnTo>
                                <a:lnTo>
                                  <a:pt x="141" y="95"/>
                                </a:lnTo>
                                <a:lnTo>
                                  <a:pt x="136" y="103"/>
                                </a:lnTo>
                                <a:lnTo>
                                  <a:pt x="130" y="110"/>
                                </a:lnTo>
                                <a:lnTo>
                                  <a:pt x="122" y="114"/>
                                </a:lnTo>
                                <a:lnTo>
                                  <a:pt x="114" y="117"/>
                                </a:lnTo>
                                <a:lnTo>
                                  <a:pt x="106" y="117"/>
                                </a:lnTo>
                                <a:lnTo>
                                  <a:pt x="101" y="117"/>
                                </a:lnTo>
                                <a:lnTo>
                                  <a:pt x="97" y="116"/>
                                </a:lnTo>
                                <a:lnTo>
                                  <a:pt x="92" y="115"/>
                                </a:lnTo>
                                <a:lnTo>
                                  <a:pt x="87" y="112"/>
                                </a:lnTo>
                                <a:lnTo>
                                  <a:pt x="83" y="110"/>
                                </a:lnTo>
                                <a:lnTo>
                                  <a:pt x="79" y="106"/>
                                </a:lnTo>
                                <a:lnTo>
                                  <a:pt x="77" y="103"/>
                                </a:lnTo>
                                <a:lnTo>
                                  <a:pt x="73" y="98"/>
                                </a:lnTo>
                                <a:lnTo>
                                  <a:pt x="68" y="106"/>
                                </a:lnTo>
                                <a:lnTo>
                                  <a:pt x="61" y="112"/>
                                </a:lnTo>
                                <a:lnTo>
                                  <a:pt x="53" y="117"/>
                                </a:lnTo>
                                <a:lnTo>
                                  <a:pt x="42" y="117"/>
                                </a:lnTo>
                                <a:lnTo>
                                  <a:pt x="34" y="117"/>
                                </a:lnTo>
                                <a:lnTo>
                                  <a:pt x="26" y="114"/>
                                </a:lnTo>
                                <a:lnTo>
                                  <a:pt x="20" y="110"/>
                                </a:lnTo>
                                <a:lnTo>
                                  <a:pt x="14" y="104"/>
                                </a:lnTo>
                                <a:lnTo>
                                  <a:pt x="8" y="95"/>
                                </a:lnTo>
                                <a:lnTo>
                                  <a:pt x="4" y="85"/>
                                </a:lnTo>
                                <a:lnTo>
                                  <a:pt x="2" y="73"/>
                                </a:lnTo>
                                <a:lnTo>
                                  <a:pt x="0" y="58"/>
                                </a:lnTo>
                                <a:lnTo>
                                  <a:pt x="0" y="52"/>
                                </a:lnTo>
                                <a:lnTo>
                                  <a:pt x="2" y="45"/>
                                </a:lnTo>
                                <a:lnTo>
                                  <a:pt x="3" y="39"/>
                                </a:lnTo>
                                <a:lnTo>
                                  <a:pt x="4" y="32"/>
                                </a:lnTo>
                                <a:lnTo>
                                  <a:pt x="7" y="26"/>
                                </a:lnTo>
                                <a:lnTo>
                                  <a:pt x="8" y="20"/>
                                </a:lnTo>
                                <a:lnTo>
                                  <a:pt x="10" y="15"/>
                                </a:lnTo>
                                <a:lnTo>
                                  <a:pt x="13" y="11"/>
                                </a:lnTo>
                                <a:lnTo>
                                  <a:pt x="14" y="8"/>
                                </a:lnTo>
                                <a:lnTo>
                                  <a:pt x="15" y="5"/>
                                </a:lnTo>
                                <a:lnTo>
                                  <a:pt x="16" y="3"/>
                                </a:lnTo>
                                <a:lnTo>
                                  <a:pt x="18" y="2"/>
                                </a:lnTo>
                                <a:lnTo>
                                  <a:pt x="19" y="2"/>
                                </a:lnTo>
                                <a:lnTo>
                                  <a:pt x="20" y="0"/>
                                </a:lnTo>
                                <a:lnTo>
                                  <a:pt x="23" y="0"/>
                                </a:lnTo>
                                <a:lnTo>
                                  <a:pt x="28" y="0"/>
                                </a:lnTo>
                                <a:lnTo>
                                  <a:pt x="30" y="0"/>
                                </a:lnTo>
                                <a:lnTo>
                                  <a:pt x="31" y="0"/>
                                </a:lnTo>
                                <a:lnTo>
                                  <a:pt x="34" y="0"/>
                                </a:lnTo>
                                <a:lnTo>
                                  <a:pt x="35" y="2"/>
                                </a:lnTo>
                                <a:lnTo>
                                  <a:pt x="36" y="2"/>
                                </a:lnTo>
                                <a:lnTo>
                                  <a:pt x="36" y="2"/>
                                </a:lnTo>
                                <a:lnTo>
                                  <a:pt x="37" y="3"/>
                                </a:lnTo>
                                <a:lnTo>
                                  <a:pt x="37" y="3"/>
                                </a:lnTo>
                                <a:lnTo>
                                  <a:pt x="37" y="4"/>
                                </a:lnTo>
                                <a:lnTo>
                                  <a:pt x="35" y="9"/>
                                </a:lnTo>
                                <a:lnTo>
                                  <a:pt x="32" y="13"/>
                                </a:lnTo>
                                <a:lnTo>
                                  <a:pt x="29" y="20"/>
                                </a:lnTo>
                                <a:lnTo>
                                  <a:pt x="26" y="27"/>
                                </a:lnTo>
                                <a:lnTo>
                                  <a:pt x="24" y="36"/>
                                </a:lnTo>
                                <a:lnTo>
                                  <a:pt x="21" y="46"/>
                                </a:lnTo>
                                <a:lnTo>
                                  <a:pt x="21" y="57"/>
                                </a:lnTo>
                                <a:lnTo>
                                  <a:pt x="21" y="68"/>
                                </a:lnTo>
                                <a:lnTo>
                                  <a:pt x="23" y="77"/>
                                </a:lnTo>
                                <a:lnTo>
                                  <a:pt x="25" y="84"/>
                                </a:lnTo>
                                <a:lnTo>
                                  <a:pt x="28" y="90"/>
                                </a:lnTo>
                                <a:lnTo>
                                  <a:pt x="31" y="95"/>
                                </a:lnTo>
                                <a:lnTo>
                                  <a:pt x="35" y="98"/>
                                </a:lnTo>
                                <a:lnTo>
                                  <a:pt x="40" y="100"/>
                                </a:lnTo>
                                <a:lnTo>
                                  <a:pt x="45" y="101"/>
                                </a:lnTo>
                                <a:lnTo>
                                  <a:pt x="49" y="101"/>
                                </a:lnTo>
                                <a:lnTo>
                                  <a:pt x="52" y="99"/>
                                </a:lnTo>
                                <a:lnTo>
                                  <a:pt x="56" y="98"/>
                                </a:lnTo>
                                <a:lnTo>
                                  <a:pt x="58" y="94"/>
                                </a:lnTo>
                                <a:lnTo>
                                  <a:pt x="61" y="90"/>
                                </a:lnTo>
                                <a:lnTo>
                                  <a:pt x="63" y="84"/>
                                </a:lnTo>
                                <a:lnTo>
                                  <a:pt x="65" y="77"/>
                                </a:lnTo>
                                <a:lnTo>
                                  <a:pt x="65" y="68"/>
                                </a:lnTo>
                                <a:lnTo>
                                  <a:pt x="65" y="35"/>
                                </a:lnTo>
                                <a:lnTo>
                                  <a:pt x="65" y="34"/>
                                </a:lnTo>
                                <a:lnTo>
                                  <a:pt x="65" y="32"/>
                                </a:lnTo>
                                <a:lnTo>
                                  <a:pt x="66" y="32"/>
                                </a:lnTo>
                                <a:lnTo>
                                  <a:pt x="67" y="31"/>
                                </a:lnTo>
                                <a:lnTo>
                                  <a:pt x="68" y="31"/>
                                </a:lnTo>
                                <a:lnTo>
                                  <a:pt x="69" y="31"/>
                                </a:lnTo>
                                <a:lnTo>
                                  <a:pt x="72" y="30"/>
                                </a:lnTo>
                                <a:lnTo>
                                  <a:pt x="74" y="30"/>
                                </a:lnTo>
                                <a:lnTo>
                                  <a:pt x="77" y="30"/>
                                </a:lnTo>
                                <a:lnTo>
                                  <a:pt x="79" y="31"/>
                                </a:lnTo>
                                <a:lnTo>
                                  <a:pt x="81" y="31"/>
                                </a:lnTo>
                                <a:lnTo>
                                  <a:pt x="82" y="31"/>
                                </a:lnTo>
                                <a:lnTo>
                                  <a:pt x="83" y="32"/>
                                </a:lnTo>
                                <a:lnTo>
                                  <a:pt x="84" y="32"/>
                                </a:lnTo>
                                <a:lnTo>
                                  <a:pt x="84" y="34"/>
                                </a:lnTo>
                                <a:lnTo>
                                  <a:pt x="84" y="35"/>
                                </a:lnTo>
                                <a:lnTo>
                                  <a:pt x="84" y="68"/>
                                </a:lnTo>
                                <a:lnTo>
                                  <a:pt x="84" y="75"/>
                                </a:lnTo>
                                <a:lnTo>
                                  <a:pt x="85" y="82"/>
                                </a:lnTo>
                                <a:lnTo>
                                  <a:pt x="87" y="87"/>
                                </a:lnTo>
                                <a:lnTo>
                                  <a:pt x="89" y="91"/>
                                </a:lnTo>
                                <a:lnTo>
                                  <a:pt x="92" y="95"/>
                                </a:lnTo>
                                <a:lnTo>
                                  <a:pt x="95" y="99"/>
                                </a:lnTo>
                                <a:lnTo>
                                  <a:pt x="99" y="100"/>
                                </a:lnTo>
                                <a:lnTo>
                                  <a:pt x="105" y="101"/>
                                </a:lnTo>
                                <a:lnTo>
                                  <a:pt x="110" y="100"/>
                                </a:lnTo>
                                <a:lnTo>
                                  <a:pt x="115" y="98"/>
                                </a:lnTo>
                                <a:lnTo>
                                  <a:pt x="119" y="94"/>
                                </a:lnTo>
                                <a:lnTo>
                                  <a:pt x="121" y="89"/>
                                </a:lnTo>
                                <a:lnTo>
                                  <a:pt x="125" y="83"/>
                                </a:lnTo>
                                <a:lnTo>
                                  <a:pt x="126" y="75"/>
                                </a:lnTo>
                                <a:lnTo>
                                  <a:pt x="127" y="68"/>
                                </a:lnTo>
                                <a:lnTo>
                                  <a:pt x="127" y="58"/>
                                </a:lnTo>
                                <a:lnTo>
                                  <a:pt x="127" y="47"/>
                                </a:lnTo>
                                <a:lnTo>
                                  <a:pt x="125" y="36"/>
                                </a:lnTo>
                                <a:lnTo>
                                  <a:pt x="122" y="27"/>
                                </a:lnTo>
                                <a:lnTo>
                                  <a:pt x="120" y="20"/>
                                </a:lnTo>
                                <a:lnTo>
                                  <a:pt x="116" y="13"/>
                                </a:lnTo>
                                <a:lnTo>
                                  <a:pt x="114" y="9"/>
                                </a:lnTo>
                                <a:lnTo>
                                  <a:pt x="113" y="5"/>
                                </a:lnTo>
                                <a:lnTo>
                                  <a:pt x="111" y="3"/>
                                </a:lnTo>
                                <a:lnTo>
                                  <a:pt x="111" y="3"/>
                                </a:lnTo>
                                <a:lnTo>
                                  <a:pt x="113" y="2"/>
                                </a:lnTo>
                                <a:lnTo>
                                  <a:pt x="113" y="2"/>
                                </a:lnTo>
                                <a:lnTo>
                                  <a:pt x="114" y="2"/>
                                </a:lnTo>
                                <a:lnTo>
                                  <a:pt x="115" y="0"/>
                                </a:lnTo>
                                <a:lnTo>
                                  <a:pt x="116" y="0"/>
                                </a:lnTo>
                                <a:lnTo>
                                  <a:pt x="119" y="0"/>
                                </a:lnTo>
                                <a:lnTo>
                                  <a:pt x="122" y="0"/>
                                </a:lnTo>
                                <a:lnTo>
                                  <a:pt x="124" y="0"/>
                                </a:lnTo>
                                <a:lnTo>
                                  <a:pt x="126" y="0"/>
                                </a:lnTo>
                                <a:lnTo>
                                  <a:pt x="127" y="0"/>
                                </a:lnTo>
                                <a:lnTo>
                                  <a:pt x="129" y="0"/>
                                </a:lnTo>
                                <a:lnTo>
                                  <a:pt x="130" y="2"/>
                                </a:lnTo>
                                <a:lnTo>
                                  <a:pt x="130" y="2"/>
                                </a:lnTo>
                                <a:lnTo>
                                  <a:pt x="131" y="2"/>
                                </a:lnTo>
                                <a:lnTo>
                                  <a:pt x="131" y="3"/>
                                </a:lnTo>
                                <a:lnTo>
                                  <a:pt x="132" y="3"/>
                                </a:lnTo>
                                <a:lnTo>
                                  <a:pt x="133" y="5"/>
                                </a:lnTo>
                                <a:lnTo>
                                  <a:pt x="135" y="8"/>
                                </a:lnTo>
                                <a:lnTo>
                                  <a:pt x="136" y="11"/>
                                </a:lnTo>
                                <a:lnTo>
                                  <a:pt x="138" y="15"/>
                                </a:lnTo>
                                <a:lnTo>
                                  <a:pt x="141" y="20"/>
                                </a:lnTo>
                                <a:lnTo>
                                  <a:pt x="142" y="26"/>
                                </a:lnTo>
                                <a:lnTo>
                                  <a:pt x="145" y="31"/>
                                </a:lnTo>
                                <a:lnTo>
                                  <a:pt x="146" y="37"/>
                                </a:lnTo>
                                <a:lnTo>
                                  <a:pt x="147" y="45"/>
                                </a:lnTo>
                                <a:lnTo>
                                  <a:pt x="148" y="51"/>
                                </a:lnTo>
                                <a:lnTo>
                                  <a:pt x="148" y="5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61" name="Freeform 23"/>
                        <wps:cNvSpPr>
                          <a:spLocks/>
                        </wps:cNvSpPr>
                        <wps:spPr bwMode="auto">
                          <a:xfrm>
                            <a:off x="336550" y="919163"/>
                            <a:ext cx="30163" cy="7938"/>
                          </a:xfrm>
                          <a:custGeom>
                            <a:avLst/>
                            <a:gdLst>
                              <a:gd name="T0" fmla="*/ 58 w 58"/>
                              <a:gd name="T1" fmla="*/ 9 h 17"/>
                              <a:gd name="T2" fmla="*/ 58 w 58"/>
                              <a:gd name="T3" fmla="*/ 12 h 17"/>
                              <a:gd name="T4" fmla="*/ 57 w 58"/>
                              <a:gd name="T5" fmla="*/ 15 h 17"/>
                              <a:gd name="T6" fmla="*/ 56 w 58"/>
                              <a:gd name="T7" fmla="*/ 17 h 17"/>
                              <a:gd name="T8" fmla="*/ 54 w 58"/>
                              <a:gd name="T9" fmla="*/ 17 h 17"/>
                              <a:gd name="T10" fmla="*/ 4 w 58"/>
                              <a:gd name="T11" fmla="*/ 17 h 17"/>
                              <a:gd name="T12" fmla="*/ 3 w 58"/>
                              <a:gd name="T13" fmla="*/ 17 h 17"/>
                              <a:gd name="T14" fmla="*/ 0 w 58"/>
                              <a:gd name="T15" fmla="*/ 15 h 17"/>
                              <a:gd name="T16" fmla="*/ 0 w 58"/>
                              <a:gd name="T17" fmla="*/ 12 h 17"/>
                              <a:gd name="T18" fmla="*/ 0 w 58"/>
                              <a:gd name="T19" fmla="*/ 9 h 17"/>
                              <a:gd name="T20" fmla="*/ 0 w 58"/>
                              <a:gd name="T21" fmla="*/ 5 h 17"/>
                              <a:gd name="T22" fmla="*/ 0 w 58"/>
                              <a:gd name="T23" fmla="*/ 2 h 17"/>
                              <a:gd name="T24" fmla="*/ 3 w 58"/>
                              <a:gd name="T25" fmla="*/ 1 h 17"/>
                              <a:gd name="T26" fmla="*/ 4 w 58"/>
                              <a:gd name="T27" fmla="*/ 0 h 17"/>
                              <a:gd name="T28" fmla="*/ 54 w 58"/>
                              <a:gd name="T29" fmla="*/ 0 h 17"/>
                              <a:gd name="T30" fmla="*/ 56 w 58"/>
                              <a:gd name="T31" fmla="*/ 0 h 17"/>
                              <a:gd name="T32" fmla="*/ 56 w 58"/>
                              <a:gd name="T33" fmla="*/ 1 h 17"/>
                              <a:gd name="T34" fmla="*/ 57 w 58"/>
                              <a:gd name="T35" fmla="*/ 1 h 17"/>
                              <a:gd name="T36" fmla="*/ 57 w 58"/>
                              <a:gd name="T37" fmla="*/ 2 h 17"/>
                              <a:gd name="T38" fmla="*/ 58 w 58"/>
                              <a:gd name="T39" fmla="*/ 4 h 17"/>
                              <a:gd name="T40" fmla="*/ 58 w 58"/>
                              <a:gd name="T41" fmla="*/ 5 h 17"/>
                              <a:gd name="T42" fmla="*/ 58 w 58"/>
                              <a:gd name="T43" fmla="*/ 6 h 17"/>
                              <a:gd name="T44" fmla="*/ 58 w 58"/>
                              <a:gd name="T45" fmla="*/ 9 h 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8" h="17">
                                <a:moveTo>
                                  <a:pt x="58" y="9"/>
                                </a:moveTo>
                                <a:lnTo>
                                  <a:pt x="58" y="12"/>
                                </a:lnTo>
                                <a:lnTo>
                                  <a:pt x="57" y="15"/>
                                </a:lnTo>
                                <a:lnTo>
                                  <a:pt x="56" y="17"/>
                                </a:lnTo>
                                <a:lnTo>
                                  <a:pt x="54" y="17"/>
                                </a:lnTo>
                                <a:lnTo>
                                  <a:pt x="4" y="17"/>
                                </a:lnTo>
                                <a:lnTo>
                                  <a:pt x="3" y="17"/>
                                </a:lnTo>
                                <a:lnTo>
                                  <a:pt x="0" y="15"/>
                                </a:lnTo>
                                <a:lnTo>
                                  <a:pt x="0" y="12"/>
                                </a:lnTo>
                                <a:lnTo>
                                  <a:pt x="0" y="9"/>
                                </a:lnTo>
                                <a:lnTo>
                                  <a:pt x="0" y="5"/>
                                </a:lnTo>
                                <a:lnTo>
                                  <a:pt x="0" y="2"/>
                                </a:lnTo>
                                <a:lnTo>
                                  <a:pt x="3" y="1"/>
                                </a:lnTo>
                                <a:lnTo>
                                  <a:pt x="4" y="0"/>
                                </a:lnTo>
                                <a:lnTo>
                                  <a:pt x="54" y="0"/>
                                </a:lnTo>
                                <a:lnTo>
                                  <a:pt x="56" y="0"/>
                                </a:lnTo>
                                <a:lnTo>
                                  <a:pt x="56" y="1"/>
                                </a:lnTo>
                                <a:lnTo>
                                  <a:pt x="57" y="1"/>
                                </a:lnTo>
                                <a:lnTo>
                                  <a:pt x="57" y="2"/>
                                </a:lnTo>
                                <a:lnTo>
                                  <a:pt x="58" y="4"/>
                                </a:lnTo>
                                <a:lnTo>
                                  <a:pt x="58" y="5"/>
                                </a:lnTo>
                                <a:lnTo>
                                  <a:pt x="58" y="6"/>
                                </a:lnTo>
                                <a:lnTo>
                                  <a:pt x="58" y="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62" name="Freeform 24"/>
                        <wps:cNvSpPr>
                          <a:spLocks/>
                        </wps:cNvSpPr>
                        <wps:spPr bwMode="auto">
                          <a:xfrm>
                            <a:off x="382588" y="871538"/>
                            <a:ext cx="60325" cy="84138"/>
                          </a:xfrm>
                          <a:custGeom>
                            <a:avLst/>
                            <a:gdLst>
                              <a:gd name="T0" fmla="*/ 112 w 112"/>
                              <a:gd name="T1" fmla="*/ 156 h 158"/>
                              <a:gd name="T2" fmla="*/ 111 w 112"/>
                              <a:gd name="T3" fmla="*/ 157 h 158"/>
                              <a:gd name="T4" fmla="*/ 108 w 112"/>
                              <a:gd name="T5" fmla="*/ 157 h 158"/>
                              <a:gd name="T6" fmla="*/ 104 w 112"/>
                              <a:gd name="T7" fmla="*/ 158 h 158"/>
                              <a:gd name="T8" fmla="*/ 98 w 112"/>
                              <a:gd name="T9" fmla="*/ 158 h 158"/>
                              <a:gd name="T10" fmla="*/ 94 w 112"/>
                              <a:gd name="T11" fmla="*/ 157 h 158"/>
                              <a:gd name="T12" fmla="*/ 92 w 112"/>
                              <a:gd name="T13" fmla="*/ 157 h 158"/>
                              <a:gd name="T14" fmla="*/ 91 w 112"/>
                              <a:gd name="T15" fmla="*/ 156 h 158"/>
                              <a:gd name="T16" fmla="*/ 91 w 112"/>
                              <a:gd name="T17" fmla="*/ 85 h 158"/>
                              <a:gd name="T18" fmla="*/ 21 w 112"/>
                              <a:gd name="T19" fmla="*/ 154 h 158"/>
                              <a:gd name="T20" fmla="*/ 19 w 112"/>
                              <a:gd name="T21" fmla="*/ 156 h 158"/>
                              <a:gd name="T22" fmla="*/ 18 w 112"/>
                              <a:gd name="T23" fmla="*/ 157 h 158"/>
                              <a:gd name="T24" fmla="*/ 14 w 112"/>
                              <a:gd name="T25" fmla="*/ 158 h 158"/>
                              <a:gd name="T26" fmla="*/ 10 w 112"/>
                              <a:gd name="T27" fmla="*/ 158 h 158"/>
                              <a:gd name="T28" fmla="*/ 5 w 112"/>
                              <a:gd name="T29" fmla="*/ 158 h 158"/>
                              <a:gd name="T30" fmla="*/ 2 w 112"/>
                              <a:gd name="T31" fmla="*/ 157 h 158"/>
                              <a:gd name="T32" fmla="*/ 0 w 112"/>
                              <a:gd name="T33" fmla="*/ 156 h 158"/>
                              <a:gd name="T34" fmla="*/ 0 w 112"/>
                              <a:gd name="T35" fmla="*/ 154 h 158"/>
                              <a:gd name="T36" fmla="*/ 0 w 112"/>
                              <a:gd name="T37" fmla="*/ 4 h 158"/>
                              <a:gd name="T38" fmla="*/ 1 w 112"/>
                              <a:gd name="T39" fmla="*/ 3 h 158"/>
                              <a:gd name="T40" fmla="*/ 3 w 112"/>
                              <a:gd name="T41" fmla="*/ 2 h 158"/>
                              <a:gd name="T42" fmla="*/ 7 w 112"/>
                              <a:gd name="T43" fmla="*/ 0 h 158"/>
                              <a:gd name="T44" fmla="*/ 13 w 112"/>
                              <a:gd name="T45" fmla="*/ 0 h 158"/>
                              <a:gd name="T46" fmla="*/ 17 w 112"/>
                              <a:gd name="T47" fmla="*/ 2 h 158"/>
                              <a:gd name="T48" fmla="*/ 19 w 112"/>
                              <a:gd name="T49" fmla="*/ 3 h 158"/>
                              <a:gd name="T50" fmla="*/ 21 w 112"/>
                              <a:gd name="T51" fmla="*/ 4 h 158"/>
                              <a:gd name="T52" fmla="*/ 21 w 112"/>
                              <a:gd name="T53" fmla="*/ 67 h 158"/>
                              <a:gd name="T54" fmla="*/ 91 w 112"/>
                              <a:gd name="T55" fmla="*/ 5 h 158"/>
                              <a:gd name="T56" fmla="*/ 92 w 112"/>
                              <a:gd name="T57" fmla="*/ 3 h 158"/>
                              <a:gd name="T58" fmla="*/ 93 w 112"/>
                              <a:gd name="T59" fmla="*/ 2 h 158"/>
                              <a:gd name="T60" fmla="*/ 97 w 112"/>
                              <a:gd name="T61" fmla="*/ 2 h 158"/>
                              <a:gd name="T62" fmla="*/ 102 w 112"/>
                              <a:gd name="T63" fmla="*/ 0 h 158"/>
                              <a:gd name="T64" fmla="*/ 107 w 112"/>
                              <a:gd name="T65" fmla="*/ 2 h 158"/>
                              <a:gd name="T66" fmla="*/ 109 w 112"/>
                              <a:gd name="T67" fmla="*/ 2 h 158"/>
                              <a:gd name="T68" fmla="*/ 112 w 112"/>
                              <a:gd name="T69" fmla="*/ 3 h 158"/>
                              <a:gd name="T70" fmla="*/ 112 w 112"/>
                              <a:gd name="T71" fmla="*/ 5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12" h="158">
                                <a:moveTo>
                                  <a:pt x="112" y="154"/>
                                </a:moveTo>
                                <a:lnTo>
                                  <a:pt x="112" y="156"/>
                                </a:lnTo>
                                <a:lnTo>
                                  <a:pt x="112" y="156"/>
                                </a:lnTo>
                                <a:lnTo>
                                  <a:pt x="111" y="157"/>
                                </a:lnTo>
                                <a:lnTo>
                                  <a:pt x="109" y="157"/>
                                </a:lnTo>
                                <a:lnTo>
                                  <a:pt x="108" y="157"/>
                                </a:lnTo>
                                <a:lnTo>
                                  <a:pt x="107" y="158"/>
                                </a:lnTo>
                                <a:lnTo>
                                  <a:pt x="104" y="158"/>
                                </a:lnTo>
                                <a:lnTo>
                                  <a:pt x="102" y="158"/>
                                </a:lnTo>
                                <a:lnTo>
                                  <a:pt x="98" y="158"/>
                                </a:lnTo>
                                <a:lnTo>
                                  <a:pt x="97" y="158"/>
                                </a:lnTo>
                                <a:lnTo>
                                  <a:pt x="94" y="157"/>
                                </a:lnTo>
                                <a:lnTo>
                                  <a:pt x="93" y="157"/>
                                </a:lnTo>
                                <a:lnTo>
                                  <a:pt x="92" y="157"/>
                                </a:lnTo>
                                <a:lnTo>
                                  <a:pt x="92" y="156"/>
                                </a:lnTo>
                                <a:lnTo>
                                  <a:pt x="91" y="156"/>
                                </a:lnTo>
                                <a:lnTo>
                                  <a:pt x="91" y="154"/>
                                </a:lnTo>
                                <a:lnTo>
                                  <a:pt x="91" y="85"/>
                                </a:lnTo>
                                <a:lnTo>
                                  <a:pt x="21" y="85"/>
                                </a:lnTo>
                                <a:lnTo>
                                  <a:pt x="21" y="154"/>
                                </a:lnTo>
                                <a:lnTo>
                                  <a:pt x="21" y="156"/>
                                </a:lnTo>
                                <a:lnTo>
                                  <a:pt x="19" y="156"/>
                                </a:lnTo>
                                <a:lnTo>
                                  <a:pt x="19" y="157"/>
                                </a:lnTo>
                                <a:lnTo>
                                  <a:pt x="18" y="157"/>
                                </a:lnTo>
                                <a:lnTo>
                                  <a:pt x="17" y="157"/>
                                </a:lnTo>
                                <a:lnTo>
                                  <a:pt x="14" y="158"/>
                                </a:lnTo>
                                <a:lnTo>
                                  <a:pt x="13" y="158"/>
                                </a:lnTo>
                                <a:lnTo>
                                  <a:pt x="10" y="158"/>
                                </a:lnTo>
                                <a:lnTo>
                                  <a:pt x="7" y="158"/>
                                </a:lnTo>
                                <a:lnTo>
                                  <a:pt x="5" y="158"/>
                                </a:lnTo>
                                <a:lnTo>
                                  <a:pt x="3" y="157"/>
                                </a:lnTo>
                                <a:lnTo>
                                  <a:pt x="2" y="157"/>
                                </a:lnTo>
                                <a:lnTo>
                                  <a:pt x="1" y="157"/>
                                </a:lnTo>
                                <a:lnTo>
                                  <a:pt x="0" y="156"/>
                                </a:lnTo>
                                <a:lnTo>
                                  <a:pt x="0" y="156"/>
                                </a:lnTo>
                                <a:lnTo>
                                  <a:pt x="0" y="154"/>
                                </a:lnTo>
                                <a:lnTo>
                                  <a:pt x="0" y="5"/>
                                </a:lnTo>
                                <a:lnTo>
                                  <a:pt x="0" y="4"/>
                                </a:lnTo>
                                <a:lnTo>
                                  <a:pt x="0" y="3"/>
                                </a:lnTo>
                                <a:lnTo>
                                  <a:pt x="1" y="3"/>
                                </a:lnTo>
                                <a:lnTo>
                                  <a:pt x="2" y="2"/>
                                </a:lnTo>
                                <a:lnTo>
                                  <a:pt x="3" y="2"/>
                                </a:lnTo>
                                <a:lnTo>
                                  <a:pt x="5" y="2"/>
                                </a:lnTo>
                                <a:lnTo>
                                  <a:pt x="7" y="0"/>
                                </a:lnTo>
                                <a:lnTo>
                                  <a:pt x="10" y="0"/>
                                </a:lnTo>
                                <a:lnTo>
                                  <a:pt x="13" y="0"/>
                                </a:lnTo>
                                <a:lnTo>
                                  <a:pt x="14" y="2"/>
                                </a:lnTo>
                                <a:lnTo>
                                  <a:pt x="17" y="2"/>
                                </a:lnTo>
                                <a:lnTo>
                                  <a:pt x="18" y="2"/>
                                </a:lnTo>
                                <a:lnTo>
                                  <a:pt x="19" y="3"/>
                                </a:lnTo>
                                <a:lnTo>
                                  <a:pt x="19" y="3"/>
                                </a:lnTo>
                                <a:lnTo>
                                  <a:pt x="21" y="4"/>
                                </a:lnTo>
                                <a:lnTo>
                                  <a:pt x="21" y="5"/>
                                </a:lnTo>
                                <a:lnTo>
                                  <a:pt x="21" y="67"/>
                                </a:lnTo>
                                <a:lnTo>
                                  <a:pt x="91" y="67"/>
                                </a:lnTo>
                                <a:lnTo>
                                  <a:pt x="91" y="5"/>
                                </a:lnTo>
                                <a:lnTo>
                                  <a:pt x="91" y="4"/>
                                </a:lnTo>
                                <a:lnTo>
                                  <a:pt x="92" y="3"/>
                                </a:lnTo>
                                <a:lnTo>
                                  <a:pt x="92" y="3"/>
                                </a:lnTo>
                                <a:lnTo>
                                  <a:pt x="93" y="2"/>
                                </a:lnTo>
                                <a:lnTo>
                                  <a:pt x="94" y="2"/>
                                </a:lnTo>
                                <a:lnTo>
                                  <a:pt x="97" y="2"/>
                                </a:lnTo>
                                <a:lnTo>
                                  <a:pt x="98" y="0"/>
                                </a:lnTo>
                                <a:lnTo>
                                  <a:pt x="102" y="0"/>
                                </a:lnTo>
                                <a:lnTo>
                                  <a:pt x="104" y="0"/>
                                </a:lnTo>
                                <a:lnTo>
                                  <a:pt x="107" y="2"/>
                                </a:lnTo>
                                <a:lnTo>
                                  <a:pt x="108" y="2"/>
                                </a:lnTo>
                                <a:lnTo>
                                  <a:pt x="109" y="2"/>
                                </a:lnTo>
                                <a:lnTo>
                                  <a:pt x="111" y="3"/>
                                </a:lnTo>
                                <a:lnTo>
                                  <a:pt x="112" y="3"/>
                                </a:lnTo>
                                <a:lnTo>
                                  <a:pt x="112" y="4"/>
                                </a:lnTo>
                                <a:lnTo>
                                  <a:pt x="112" y="5"/>
                                </a:lnTo>
                                <a:lnTo>
                                  <a:pt x="112" y="1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63" name="Freeform 25"/>
                        <wps:cNvSpPr>
                          <a:spLocks/>
                        </wps:cNvSpPr>
                        <wps:spPr bwMode="auto">
                          <a:xfrm>
                            <a:off x="455613" y="893763"/>
                            <a:ext cx="53975" cy="84138"/>
                          </a:xfrm>
                          <a:custGeom>
                            <a:avLst/>
                            <a:gdLst>
                              <a:gd name="T0" fmla="*/ 64 w 104"/>
                              <a:gd name="T1" fmla="*/ 115 h 159"/>
                              <a:gd name="T2" fmla="*/ 50 w 104"/>
                              <a:gd name="T3" fmla="*/ 155 h 159"/>
                              <a:gd name="T4" fmla="*/ 48 w 104"/>
                              <a:gd name="T5" fmla="*/ 157 h 159"/>
                              <a:gd name="T6" fmla="*/ 46 w 104"/>
                              <a:gd name="T7" fmla="*/ 158 h 159"/>
                              <a:gd name="T8" fmla="*/ 42 w 104"/>
                              <a:gd name="T9" fmla="*/ 159 h 159"/>
                              <a:gd name="T10" fmla="*/ 37 w 104"/>
                              <a:gd name="T11" fmla="*/ 159 h 159"/>
                              <a:gd name="T12" fmla="*/ 34 w 104"/>
                              <a:gd name="T13" fmla="*/ 159 h 159"/>
                              <a:gd name="T14" fmla="*/ 32 w 104"/>
                              <a:gd name="T15" fmla="*/ 159 h 159"/>
                              <a:gd name="T16" fmla="*/ 30 w 104"/>
                              <a:gd name="T17" fmla="*/ 158 h 159"/>
                              <a:gd name="T18" fmla="*/ 29 w 104"/>
                              <a:gd name="T19" fmla="*/ 158 h 159"/>
                              <a:gd name="T20" fmla="*/ 29 w 104"/>
                              <a:gd name="T21" fmla="*/ 157 h 159"/>
                              <a:gd name="T22" fmla="*/ 27 w 104"/>
                              <a:gd name="T23" fmla="*/ 155 h 159"/>
                              <a:gd name="T24" fmla="*/ 27 w 104"/>
                              <a:gd name="T25" fmla="*/ 154 h 159"/>
                              <a:gd name="T26" fmla="*/ 29 w 104"/>
                              <a:gd name="T27" fmla="*/ 153 h 159"/>
                              <a:gd name="T28" fmla="*/ 43 w 104"/>
                              <a:gd name="T29" fmla="*/ 115 h 159"/>
                              <a:gd name="T30" fmla="*/ 42 w 104"/>
                              <a:gd name="T31" fmla="*/ 115 h 159"/>
                              <a:gd name="T32" fmla="*/ 41 w 104"/>
                              <a:gd name="T33" fmla="*/ 114 h 159"/>
                              <a:gd name="T34" fmla="*/ 41 w 104"/>
                              <a:gd name="T35" fmla="*/ 112 h 159"/>
                              <a:gd name="T36" fmla="*/ 40 w 104"/>
                              <a:gd name="T37" fmla="*/ 111 h 159"/>
                              <a:gd name="T38" fmla="*/ 2 w 104"/>
                              <a:gd name="T39" fmla="*/ 8 h 159"/>
                              <a:gd name="T40" fmla="*/ 0 w 104"/>
                              <a:gd name="T41" fmla="*/ 5 h 159"/>
                              <a:gd name="T42" fmla="*/ 0 w 104"/>
                              <a:gd name="T43" fmla="*/ 4 h 159"/>
                              <a:gd name="T44" fmla="*/ 0 w 104"/>
                              <a:gd name="T45" fmla="*/ 3 h 159"/>
                              <a:gd name="T46" fmla="*/ 2 w 104"/>
                              <a:gd name="T47" fmla="*/ 2 h 159"/>
                              <a:gd name="T48" fmla="*/ 3 w 104"/>
                              <a:gd name="T49" fmla="*/ 2 h 159"/>
                              <a:gd name="T50" fmla="*/ 4 w 104"/>
                              <a:gd name="T51" fmla="*/ 0 h 159"/>
                              <a:gd name="T52" fmla="*/ 7 w 104"/>
                              <a:gd name="T53" fmla="*/ 0 h 159"/>
                              <a:gd name="T54" fmla="*/ 10 w 104"/>
                              <a:gd name="T55" fmla="*/ 0 h 159"/>
                              <a:gd name="T56" fmla="*/ 14 w 104"/>
                              <a:gd name="T57" fmla="*/ 0 h 159"/>
                              <a:gd name="T58" fmla="*/ 16 w 104"/>
                              <a:gd name="T59" fmla="*/ 0 h 159"/>
                              <a:gd name="T60" fmla="*/ 18 w 104"/>
                              <a:gd name="T61" fmla="*/ 0 h 159"/>
                              <a:gd name="T62" fmla="*/ 19 w 104"/>
                              <a:gd name="T63" fmla="*/ 2 h 159"/>
                              <a:gd name="T64" fmla="*/ 20 w 104"/>
                              <a:gd name="T65" fmla="*/ 2 h 159"/>
                              <a:gd name="T66" fmla="*/ 21 w 104"/>
                              <a:gd name="T67" fmla="*/ 3 h 159"/>
                              <a:gd name="T68" fmla="*/ 21 w 104"/>
                              <a:gd name="T69" fmla="*/ 4 h 159"/>
                              <a:gd name="T70" fmla="*/ 23 w 104"/>
                              <a:gd name="T71" fmla="*/ 5 h 159"/>
                              <a:gd name="T72" fmla="*/ 53 w 104"/>
                              <a:gd name="T73" fmla="*/ 91 h 159"/>
                              <a:gd name="T74" fmla="*/ 53 w 104"/>
                              <a:gd name="T75" fmla="*/ 91 h 159"/>
                              <a:gd name="T76" fmla="*/ 83 w 104"/>
                              <a:gd name="T77" fmla="*/ 4 h 159"/>
                              <a:gd name="T78" fmla="*/ 84 w 104"/>
                              <a:gd name="T79" fmla="*/ 3 h 159"/>
                              <a:gd name="T80" fmla="*/ 85 w 104"/>
                              <a:gd name="T81" fmla="*/ 2 h 159"/>
                              <a:gd name="T82" fmla="*/ 87 w 104"/>
                              <a:gd name="T83" fmla="*/ 2 h 159"/>
                              <a:gd name="T84" fmla="*/ 88 w 104"/>
                              <a:gd name="T85" fmla="*/ 0 h 159"/>
                              <a:gd name="T86" fmla="*/ 90 w 104"/>
                              <a:gd name="T87" fmla="*/ 0 h 159"/>
                              <a:gd name="T88" fmla="*/ 94 w 104"/>
                              <a:gd name="T89" fmla="*/ 0 h 159"/>
                              <a:gd name="T90" fmla="*/ 98 w 104"/>
                              <a:gd name="T91" fmla="*/ 0 h 159"/>
                              <a:gd name="T92" fmla="*/ 99 w 104"/>
                              <a:gd name="T93" fmla="*/ 0 h 159"/>
                              <a:gd name="T94" fmla="*/ 101 w 104"/>
                              <a:gd name="T95" fmla="*/ 2 h 159"/>
                              <a:gd name="T96" fmla="*/ 103 w 104"/>
                              <a:gd name="T97" fmla="*/ 2 h 159"/>
                              <a:gd name="T98" fmla="*/ 104 w 104"/>
                              <a:gd name="T99" fmla="*/ 3 h 159"/>
                              <a:gd name="T100" fmla="*/ 104 w 104"/>
                              <a:gd name="T101" fmla="*/ 4 h 159"/>
                              <a:gd name="T102" fmla="*/ 104 w 104"/>
                              <a:gd name="T103" fmla="*/ 5 h 159"/>
                              <a:gd name="T104" fmla="*/ 103 w 104"/>
                              <a:gd name="T105" fmla="*/ 8 h 159"/>
                              <a:gd name="T106" fmla="*/ 64 w 104"/>
                              <a:gd name="T107" fmla="*/ 115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04" h="159">
                                <a:moveTo>
                                  <a:pt x="64" y="115"/>
                                </a:moveTo>
                                <a:lnTo>
                                  <a:pt x="50" y="155"/>
                                </a:lnTo>
                                <a:lnTo>
                                  <a:pt x="48" y="157"/>
                                </a:lnTo>
                                <a:lnTo>
                                  <a:pt x="46" y="158"/>
                                </a:lnTo>
                                <a:lnTo>
                                  <a:pt x="42" y="159"/>
                                </a:lnTo>
                                <a:lnTo>
                                  <a:pt x="37" y="159"/>
                                </a:lnTo>
                                <a:lnTo>
                                  <a:pt x="34" y="159"/>
                                </a:lnTo>
                                <a:lnTo>
                                  <a:pt x="32" y="159"/>
                                </a:lnTo>
                                <a:lnTo>
                                  <a:pt x="30" y="158"/>
                                </a:lnTo>
                                <a:lnTo>
                                  <a:pt x="29" y="158"/>
                                </a:lnTo>
                                <a:lnTo>
                                  <a:pt x="29" y="157"/>
                                </a:lnTo>
                                <a:lnTo>
                                  <a:pt x="27" y="155"/>
                                </a:lnTo>
                                <a:lnTo>
                                  <a:pt x="27" y="154"/>
                                </a:lnTo>
                                <a:lnTo>
                                  <a:pt x="29" y="153"/>
                                </a:lnTo>
                                <a:lnTo>
                                  <a:pt x="43" y="115"/>
                                </a:lnTo>
                                <a:lnTo>
                                  <a:pt x="42" y="115"/>
                                </a:lnTo>
                                <a:lnTo>
                                  <a:pt x="41" y="114"/>
                                </a:lnTo>
                                <a:lnTo>
                                  <a:pt x="41" y="112"/>
                                </a:lnTo>
                                <a:lnTo>
                                  <a:pt x="40" y="111"/>
                                </a:lnTo>
                                <a:lnTo>
                                  <a:pt x="2" y="8"/>
                                </a:lnTo>
                                <a:lnTo>
                                  <a:pt x="0" y="5"/>
                                </a:lnTo>
                                <a:lnTo>
                                  <a:pt x="0" y="4"/>
                                </a:lnTo>
                                <a:lnTo>
                                  <a:pt x="0" y="3"/>
                                </a:lnTo>
                                <a:lnTo>
                                  <a:pt x="2" y="2"/>
                                </a:lnTo>
                                <a:lnTo>
                                  <a:pt x="3" y="2"/>
                                </a:lnTo>
                                <a:lnTo>
                                  <a:pt x="4" y="0"/>
                                </a:lnTo>
                                <a:lnTo>
                                  <a:pt x="7" y="0"/>
                                </a:lnTo>
                                <a:lnTo>
                                  <a:pt x="10" y="0"/>
                                </a:lnTo>
                                <a:lnTo>
                                  <a:pt x="14" y="0"/>
                                </a:lnTo>
                                <a:lnTo>
                                  <a:pt x="16" y="0"/>
                                </a:lnTo>
                                <a:lnTo>
                                  <a:pt x="18" y="0"/>
                                </a:lnTo>
                                <a:lnTo>
                                  <a:pt x="19" y="2"/>
                                </a:lnTo>
                                <a:lnTo>
                                  <a:pt x="20" y="2"/>
                                </a:lnTo>
                                <a:lnTo>
                                  <a:pt x="21" y="3"/>
                                </a:lnTo>
                                <a:lnTo>
                                  <a:pt x="21" y="4"/>
                                </a:lnTo>
                                <a:lnTo>
                                  <a:pt x="23" y="5"/>
                                </a:lnTo>
                                <a:lnTo>
                                  <a:pt x="53" y="91"/>
                                </a:lnTo>
                                <a:lnTo>
                                  <a:pt x="53" y="91"/>
                                </a:lnTo>
                                <a:lnTo>
                                  <a:pt x="83" y="4"/>
                                </a:lnTo>
                                <a:lnTo>
                                  <a:pt x="84" y="3"/>
                                </a:lnTo>
                                <a:lnTo>
                                  <a:pt x="85" y="2"/>
                                </a:lnTo>
                                <a:lnTo>
                                  <a:pt x="87" y="2"/>
                                </a:lnTo>
                                <a:lnTo>
                                  <a:pt x="88" y="0"/>
                                </a:lnTo>
                                <a:lnTo>
                                  <a:pt x="90" y="0"/>
                                </a:lnTo>
                                <a:lnTo>
                                  <a:pt x="94" y="0"/>
                                </a:lnTo>
                                <a:lnTo>
                                  <a:pt x="98" y="0"/>
                                </a:lnTo>
                                <a:lnTo>
                                  <a:pt x="99" y="0"/>
                                </a:lnTo>
                                <a:lnTo>
                                  <a:pt x="101" y="2"/>
                                </a:lnTo>
                                <a:lnTo>
                                  <a:pt x="103" y="2"/>
                                </a:lnTo>
                                <a:lnTo>
                                  <a:pt x="104" y="3"/>
                                </a:lnTo>
                                <a:lnTo>
                                  <a:pt x="104" y="4"/>
                                </a:lnTo>
                                <a:lnTo>
                                  <a:pt x="104" y="5"/>
                                </a:lnTo>
                                <a:lnTo>
                                  <a:pt x="103" y="8"/>
                                </a:lnTo>
                                <a:lnTo>
                                  <a:pt x="64" y="11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64" name="Freeform 26"/>
                        <wps:cNvSpPr>
                          <a:spLocks noEditPoints="1"/>
                        </wps:cNvSpPr>
                        <wps:spPr bwMode="auto">
                          <a:xfrm>
                            <a:off x="515938" y="866775"/>
                            <a:ext cx="53975" cy="88900"/>
                          </a:xfrm>
                          <a:custGeom>
                            <a:avLst/>
                            <a:gdLst>
                              <a:gd name="T0" fmla="*/ 100 w 100"/>
                              <a:gd name="T1" fmla="*/ 165 h 168"/>
                              <a:gd name="T2" fmla="*/ 100 w 100"/>
                              <a:gd name="T3" fmla="*/ 166 h 168"/>
                              <a:gd name="T4" fmla="*/ 97 w 100"/>
                              <a:gd name="T5" fmla="*/ 167 h 168"/>
                              <a:gd name="T6" fmla="*/ 94 w 100"/>
                              <a:gd name="T7" fmla="*/ 167 h 168"/>
                              <a:gd name="T8" fmla="*/ 89 w 100"/>
                              <a:gd name="T9" fmla="*/ 167 h 168"/>
                              <a:gd name="T10" fmla="*/ 86 w 100"/>
                              <a:gd name="T11" fmla="*/ 167 h 168"/>
                              <a:gd name="T12" fmla="*/ 84 w 100"/>
                              <a:gd name="T13" fmla="*/ 166 h 168"/>
                              <a:gd name="T14" fmla="*/ 83 w 100"/>
                              <a:gd name="T15" fmla="*/ 165 h 168"/>
                              <a:gd name="T16" fmla="*/ 83 w 100"/>
                              <a:gd name="T17" fmla="*/ 149 h 168"/>
                              <a:gd name="T18" fmla="*/ 65 w 100"/>
                              <a:gd name="T19" fmla="*/ 163 h 168"/>
                              <a:gd name="T20" fmla="*/ 44 w 100"/>
                              <a:gd name="T21" fmla="*/ 168 h 168"/>
                              <a:gd name="T22" fmla="*/ 25 w 100"/>
                              <a:gd name="T23" fmla="*/ 163 h 168"/>
                              <a:gd name="T24" fmla="*/ 11 w 100"/>
                              <a:gd name="T25" fmla="*/ 151 h 168"/>
                              <a:gd name="T26" fmla="*/ 3 w 100"/>
                              <a:gd name="T27" fmla="*/ 133 h 168"/>
                              <a:gd name="T28" fmla="*/ 0 w 100"/>
                              <a:gd name="T29" fmla="*/ 110 h 168"/>
                              <a:gd name="T30" fmla="*/ 4 w 100"/>
                              <a:gd name="T31" fmla="*/ 86 h 168"/>
                              <a:gd name="T32" fmla="*/ 12 w 100"/>
                              <a:gd name="T33" fmla="*/ 66 h 168"/>
                              <a:gd name="T34" fmla="*/ 27 w 100"/>
                              <a:gd name="T35" fmla="*/ 54 h 168"/>
                              <a:gd name="T36" fmla="*/ 47 w 100"/>
                              <a:gd name="T37" fmla="*/ 50 h 168"/>
                              <a:gd name="T38" fmla="*/ 64 w 100"/>
                              <a:gd name="T39" fmla="*/ 54 h 168"/>
                              <a:gd name="T40" fmla="*/ 80 w 100"/>
                              <a:gd name="T41" fmla="*/ 66 h 168"/>
                              <a:gd name="T42" fmla="*/ 80 w 100"/>
                              <a:gd name="T43" fmla="*/ 2 h 168"/>
                              <a:gd name="T44" fmla="*/ 81 w 100"/>
                              <a:gd name="T45" fmla="*/ 1 h 168"/>
                              <a:gd name="T46" fmla="*/ 84 w 100"/>
                              <a:gd name="T47" fmla="*/ 0 h 168"/>
                              <a:gd name="T48" fmla="*/ 88 w 100"/>
                              <a:gd name="T49" fmla="*/ 0 h 168"/>
                              <a:gd name="T50" fmla="*/ 93 w 100"/>
                              <a:gd name="T51" fmla="*/ 0 h 168"/>
                              <a:gd name="T52" fmla="*/ 97 w 100"/>
                              <a:gd name="T53" fmla="*/ 0 h 168"/>
                              <a:gd name="T54" fmla="*/ 99 w 100"/>
                              <a:gd name="T55" fmla="*/ 1 h 168"/>
                              <a:gd name="T56" fmla="*/ 100 w 100"/>
                              <a:gd name="T57" fmla="*/ 2 h 168"/>
                              <a:gd name="T58" fmla="*/ 100 w 100"/>
                              <a:gd name="T59" fmla="*/ 163 h 168"/>
                              <a:gd name="T60" fmla="*/ 73 w 100"/>
                              <a:gd name="T61" fmla="*/ 78 h 168"/>
                              <a:gd name="T62" fmla="*/ 57 w 100"/>
                              <a:gd name="T63" fmla="*/ 67 h 168"/>
                              <a:gd name="T64" fmla="*/ 42 w 100"/>
                              <a:gd name="T65" fmla="*/ 67 h 168"/>
                              <a:gd name="T66" fmla="*/ 31 w 100"/>
                              <a:gd name="T67" fmla="*/ 75 h 168"/>
                              <a:gd name="T68" fmla="*/ 25 w 100"/>
                              <a:gd name="T69" fmla="*/ 86 h 168"/>
                              <a:gd name="T70" fmla="*/ 21 w 100"/>
                              <a:gd name="T71" fmla="*/ 101 h 168"/>
                              <a:gd name="T72" fmla="*/ 21 w 100"/>
                              <a:gd name="T73" fmla="*/ 117 h 168"/>
                              <a:gd name="T74" fmla="*/ 24 w 100"/>
                              <a:gd name="T75" fmla="*/ 131 h 168"/>
                              <a:gd name="T76" fmla="*/ 31 w 100"/>
                              <a:gd name="T77" fmla="*/ 144 h 168"/>
                              <a:gd name="T78" fmla="*/ 41 w 100"/>
                              <a:gd name="T79" fmla="*/ 151 h 168"/>
                              <a:gd name="T80" fmla="*/ 52 w 100"/>
                              <a:gd name="T81" fmla="*/ 151 h 168"/>
                              <a:gd name="T82" fmla="*/ 59 w 100"/>
                              <a:gd name="T83" fmla="*/ 149 h 168"/>
                              <a:gd name="T84" fmla="*/ 68 w 100"/>
                              <a:gd name="T85" fmla="*/ 144 h 168"/>
                              <a:gd name="T86" fmla="*/ 75 w 100"/>
                              <a:gd name="T87" fmla="*/ 136 h 168"/>
                              <a:gd name="T88" fmla="*/ 80 w 100"/>
                              <a:gd name="T89" fmla="*/ 87 h 16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00" h="168">
                                <a:moveTo>
                                  <a:pt x="100" y="163"/>
                                </a:moveTo>
                                <a:lnTo>
                                  <a:pt x="100" y="165"/>
                                </a:lnTo>
                                <a:lnTo>
                                  <a:pt x="100" y="165"/>
                                </a:lnTo>
                                <a:lnTo>
                                  <a:pt x="100" y="166"/>
                                </a:lnTo>
                                <a:lnTo>
                                  <a:pt x="99" y="166"/>
                                </a:lnTo>
                                <a:lnTo>
                                  <a:pt x="97" y="167"/>
                                </a:lnTo>
                                <a:lnTo>
                                  <a:pt x="96" y="167"/>
                                </a:lnTo>
                                <a:lnTo>
                                  <a:pt x="94" y="167"/>
                                </a:lnTo>
                                <a:lnTo>
                                  <a:pt x="91" y="167"/>
                                </a:lnTo>
                                <a:lnTo>
                                  <a:pt x="89" y="167"/>
                                </a:lnTo>
                                <a:lnTo>
                                  <a:pt x="88" y="167"/>
                                </a:lnTo>
                                <a:lnTo>
                                  <a:pt x="86" y="167"/>
                                </a:lnTo>
                                <a:lnTo>
                                  <a:pt x="85" y="166"/>
                                </a:lnTo>
                                <a:lnTo>
                                  <a:pt x="84" y="166"/>
                                </a:lnTo>
                                <a:lnTo>
                                  <a:pt x="83" y="165"/>
                                </a:lnTo>
                                <a:lnTo>
                                  <a:pt x="83" y="165"/>
                                </a:lnTo>
                                <a:lnTo>
                                  <a:pt x="83" y="163"/>
                                </a:lnTo>
                                <a:lnTo>
                                  <a:pt x="83" y="149"/>
                                </a:lnTo>
                                <a:lnTo>
                                  <a:pt x="74" y="157"/>
                                </a:lnTo>
                                <a:lnTo>
                                  <a:pt x="65" y="163"/>
                                </a:lnTo>
                                <a:lnTo>
                                  <a:pt x="56" y="167"/>
                                </a:lnTo>
                                <a:lnTo>
                                  <a:pt x="44" y="168"/>
                                </a:lnTo>
                                <a:lnTo>
                                  <a:pt x="33" y="168"/>
                                </a:lnTo>
                                <a:lnTo>
                                  <a:pt x="25" y="163"/>
                                </a:lnTo>
                                <a:lnTo>
                                  <a:pt x="16" y="158"/>
                                </a:lnTo>
                                <a:lnTo>
                                  <a:pt x="11" y="151"/>
                                </a:lnTo>
                                <a:lnTo>
                                  <a:pt x="6" y="144"/>
                                </a:lnTo>
                                <a:lnTo>
                                  <a:pt x="3" y="133"/>
                                </a:lnTo>
                                <a:lnTo>
                                  <a:pt x="1" y="122"/>
                                </a:lnTo>
                                <a:lnTo>
                                  <a:pt x="0" y="110"/>
                                </a:lnTo>
                                <a:lnTo>
                                  <a:pt x="1" y="97"/>
                                </a:lnTo>
                                <a:lnTo>
                                  <a:pt x="4" y="86"/>
                                </a:lnTo>
                                <a:lnTo>
                                  <a:pt x="8" y="75"/>
                                </a:lnTo>
                                <a:lnTo>
                                  <a:pt x="12" y="66"/>
                                </a:lnTo>
                                <a:lnTo>
                                  <a:pt x="19" y="59"/>
                                </a:lnTo>
                                <a:lnTo>
                                  <a:pt x="27" y="54"/>
                                </a:lnTo>
                                <a:lnTo>
                                  <a:pt x="36" y="50"/>
                                </a:lnTo>
                                <a:lnTo>
                                  <a:pt x="47" y="50"/>
                                </a:lnTo>
                                <a:lnTo>
                                  <a:pt x="57" y="50"/>
                                </a:lnTo>
                                <a:lnTo>
                                  <a:pt x="64" y="54"/>
                                </a:lnTo>
                                <a:lnTo>
                                  <a:pt x="73" y="59"/>
                                </a:lnTo>
                                <a:lnTo>
                                  <a:pt x="80" y="66"/>
                                </a:lnTo>
                                <a:lnTo>
                                  <a:pt x="80" y="3"/>
                                </a:lnTo>
                                <a:lnTo>
                                  <a:pt x="80" y="2"/>
                                </a:lnTo>
                                <a:lnTo>
                                  <a:pt x="80" y="2"/>
                                </a:lnTo>
                                <a:lnTo>
                                  <a:pt x="81" y="1"/>
                                </a:lnTo>
                                <a:lnTo>
                                  <a:pt x="83" y="1"/>
                                </a:lnTo>
                                <a:lnTo>
                                  <a:pt x="84" y="0"/>
                                </a:lnTo>
                                <a:lnTo>
                                  <a:pt x="85" y="0"/>
                                </a:lnTo>
                                <a:lnTo>
                                  <a:pt x="88" y="0"/>
                                </a:lnTo>
                                <a:lnTo>
                                  <a:pt x="90" y="0"/>
                                </a:lnTo>
                                <a:lnTo>
                                  <a:pt x="93" y="0"/>
                                </a:lnTo>
                                <a:lnTo>
                                  <a:pt x="95" y="0"/>
                                </a:lnTo>
                                <a:lnTo>
                                  <a:pt x="97" y="0"/>
                                </a:lnTo>
                                <a:lnTo>
                                  <a:pt x="99" y="1"/>
                                </a:lnTo>
                                <a:lnTo>
                                  <a:pt x="99" y="1"/>
                                </a:lnTo>
                                <a:lnTo>
                                  <a:pt x="100" y="2"/>
                                </a:lnTo>
                                <a:lnTo>
                                  <a:pt x="100" y="2"/>
                                </a:lnTo>
                                <a:lnTo>
                                  <a:pt x="100" y="3"/>
                                </a:lnTo>
                                <a:lnTo>
                                  <a:pt x="100" y="163"/>
                                </a:lnTo>
                                <a:close/>
                                <a:moveTo>
                                  <a:pt x="80" y="87"/>
                                </a:moveTo>
                                <a:lnTo>
                                  <a:pt x="73" y="78"/>
                                </a:lnTo>
                                <a:lnTo>
                                  <a:pt x="64" y="72"/>
                                </a:lnTo>
                                <a:lnTo>
                                  <a:pt x="57" y="67"/>
                                </a:lnTo>
                                <a:lnTo>
                                  <a:pt x="49" y="66"/>
                                </a:lnTo>
                                <a:lnTo>
                                  <a:pt x="42" y="67"/>
                                </a:lnTo>
                                <a:lnTo>
                                  <a:pt x="36" y="70"/>
                                </a:lnTo>
                                <a:lnTo>
                                  <a:pt x="31" y="75"/>
                                </a:lnTo>
                                <a:lnTo>
                                  <a:pt x="27" y="80"/>
                                </a:lnTo>
                                <a:lnTo>
                                  <a:pt x="25" y="86"/>
                                </a:lnTo>
                                <a:lnTo>
                                  <a:pt x="22" y="93"/>
                                </a:lnTo>
                                <a:lnTo>
                                  <a:pt x="21" y="101"/>
                                </a:lnTo>
                                <a:lnTo>
                                  <a:pt x="21" y="108"/>
                                </a:lnTo>
                                <a:lnTo>
                                  <a:pt x="21" y="117"/>
                                </a:lnTo>
                                <a:lnTo>
                                  <a:pt x="22" y="124"/>
                                </a:lnTo>
                                <a:lnTo>
                                  <a:pt x="24" y="131"/>
                                </a:lnTo>
                                <a:lnTo>
                                  <a:pt x="27" y="139"/>
                                </a:lnTo>
                                <a:lnTo>
                                  <a:pt x="31" y="144"/>
                                </a:lnTo>
                                <a:lnTo>
                                  <a:pt x="35" y="147"/>
                                </a:lnTo>
                                <a:lnTo>
                                  <a:pt x="41" y="151"/>
                                </a:lnTo>
                                <a:lnTo>
                                  <a:pt x="48" y="151"/>
                                </a:lnTo>
                                <a:lnTo>
                                  <a:pt x="52" y="151"/>
                                </a:lnTo>
                                <a:lnTo>
                                  <a:pt x="56" y="151"/>
                                </a:lnTo>
                                <a:lnTo>
                                  <a:pt x="59" y="149"/>
                                </a:lnTo>
                                <a:lnTo>
                                  <a:pt x="63" y="147"/>
                                </a:lnTo>
                                <a:lnTo>
                                  <a:pt x="68" y="144"/>
                                </a:lnTo>
                                <a:lnTo>
                                  <a:pt x="72" y="140"/>
                                </a:lnTo>
                                <a:lnTo>
                                  <a:pt x="75" y="136"/>
                                </a:lnTo>
                                <a:lnTo>
                                  <a:pt x="80" y="130"/>
                                </a:lnTo>
                                <a:lnTo>
                                  <a:pt x="80" y="8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65" name="Freeform 27"/>
                        <wps:cNvSpPr>
                          <a:spLocks/>
                        </wps:cNvSpPr>
                        <wps:spPr bwMode="auto">
                          <a:xfrm>
                            <a:off x="588963" y="893763"/>
                            <a:ext cx="33338" cy="61913"/>
                          </a:xfrm>
                          <a:custGeom>
                            <a:avLst/>
                            <a:gdLst>
                              <a:gd name="T0" fmla="*/ 63 w 63"/>
                              <a:gd name="T1" fmla="*/ 15 h 117"/>
                              <a:gd name="T2" fmla="*/ 63 w 63"/>
                              <a:gd name="T3" fmla="*/ 19 h 117"/>
                              <a:gd name="T4" fmla="*/ 63 w 63"/>
                              <a:gd name="T5" fmla="*/ 20 h 117"/>
                              <a:gd name="T6" fmla="*/ 61 w 63"/>
                              <a:gd name="T7" fmla="*/ 21 h 117"/>
                              <a:gd name="T8" fmla="*/ 59 w 63"/>
                              <a:gd name="T9" fmla="*/ 21 h 117"/>
                              <a:gd name="T10" fmla="*/ 57 w 63"/>
                              <a:gd name="T11" fmla="*/ 21 h 117"/>
                              <a:gd name="T12" fmla="*/ 53 w 63"/>
                              <a:gd name="T13" fmla="*/ 20 h 117"/>
                              <a:gd name="T14" fmla="*/ 49 w 63"/>
                              <a:gd name="T15" fmla="*/ 19 h 117"/>
                              <a:gd name="T16" fmla="*/ 43 w 63"/>
                              <a:gd name="T17" fmla="*/ 19 h 117"/>
                              <a:gd name="T18" fmla="*/ 37 w 63"/>
                              <a:gd name="T19" fmla="*/ 21 h 117"/>
                              <a:gd name="T20" fmla="*/ 31 w 63"/>
                              <a:gd name="T21" fmla="*/ 27 h 117"/>
                              <a:gd name="T22" fmla="*/ 24 w 63"/>
                              <a:gd name="T23" fmla="*/ 36 h 117"/>
                              <a:gd name="T24" fmla="*/ 20 w 63"/>
                              <a:gd name="T25" fmla="*/ 113 h 117"/>
                              <a:gd name="T26" fmla="*/ 20 w 63"/>
                              <a:gd name="T27" fmla="*/ 115 h 117"/>
                              <a:gd name="T28" fmla="*/ 18 w 63"/>
                              <a:gd name="T29" fmla="*/ 116 h 117"/>
                              <a:gd name="T30" fmla="*/ 15 w 63"/>
                              <a:gd name="T31" fmla="*/ 117 h 117"/>
                              <a:gd name="T32" fmla="*/ 10 w 63"/>
                              <a:gd name="T33" fmla="*/ 117 h 117"/>
                              <a:gd name="T34" fmla="*/ 5 w 63"/>
                              <a:gd name="T35" fmla="*/ 117 h 117"/>
                              <a:gd name="T36" fmla="*/ 2 w 63"/>
                              <a:gd name="T37" fmla="*/ 116 h 117"/>
                              <a:gd name="T38" fmla="*/ 0 w 63"/>
                              <a:gd name="T39" fmla="*/ 115 h 117"/>
                              <a:gd name="T40" fmla="*/ 0 w 63"/>
                              <a:gd name="T41" fmla="*/ 113 h 117"/>
                              <a:gd name="T42" fmla="*/ 0 w 63"/>
                              <a:gd name="T43" fmla="*/ 4 h 117"/>
                              <a:gd name="T44" fmla="*/ 1 w 63"/>
                              <a:gd name="T45" fmla="*/ 3 h 117"/>
                              <a:gd name="T46" fmla="*/ 4 w 63"/>
                              <a:gd name="T47" fmla="*/ 1 h 117"/>
                              <a:gd name="T48" fmla="*/ 6 w 63"/>
                              <a:gd name="T49" fmla="*/ 1 h 117"/>
                              <a:gd name="T50" fmla="*/ 11 w 63"/>
                              <a:gd name="T51" fmla="*/ 1 h 117"/>
                              <a:gd name="T52" fmla="*/ 15 w 63"/>
                              <a:gd name="T53" fmla="*/ 1 h 117"/>
                              <a:gd name="T54" fmla="*/ 17 w 63"/>
                              <a:gd name="T55" fmla="*/ 3 h 117"/>
                              <a:gd name="T56" fmla="*/ 18 w 63"/>
                              <a:gd name="T57" fmla="*/ 4 h 117"/>
                              <a:gd name="T58" fmla="*/ 18 w 63"/>
                              <a:gd name="T59" fmla="*/ 21 h 117"/>
                              <a:gd name="T60" fmla="*/ 26 w 63"/>
                              <a:gd name="T61" fmla="*/ 10 h 117"/>
                              <a:gd name="T62" fmla="*/ 33 w 63"/>
                              <a:gd name="T63" fmla="*/ 4 h 117"/>
                              <a:gd name="T64" fmla="*/ 41 w 63"/>
                              <a:gd name="T65" fmla="*/ 0 h 117"/>
                              <a:gd name="T66" fmla="*/ 48 w 63"/>
                              <a:gd name="T67" fmla="*/ 0 h 117"/>
                              <a:gd name="T68" fmla="*/ 52 w 63"/>
                              <a:gd name="T69" fmla="*/ 0 h 117"/>
                              <a:gd name="T70" fmla="*/ 55 w 63"/>
                              <a:gd name="T71" fmla="*/ 0 h 117"/>
                              <a:gd name="T72" fmla="*/ 59 w 63"/>
                              <a:gd name="T73" fmla="*/ 1 h 117"/>
                              <a:gd name="T74" fmla="*/ 61 w 63"/>
                              <a:gd name="T75" fmla="*/ 3 h 117"/>
                              <a:gd name="T76" fmla="*/ 63 w 63"/>
                              <a:gd name="T77" fmla="*/ 4 h 117"/>
                              <a:gd name="T78" fmla="*/ 63 w 63"/>
                              <a:gd name="T79" fmla="*/ 5 h 117"/>
                              <a:gd name="T80" fmla="*/ 63 w 63"/>
                              <a:gd name="T81" fmla="*/ 7 h 117"/>
                              <a:gd name="T82" fmla="*/ 63 w 63"/>
                              <a:gd name="T83" fmla="*/ 12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63" h="117">
                                <a:moveTo>
                                  <a:pt x="63" y="12"/>
                                </a:moveTo>
                                <a:lnTo>
                                  <a:pt x="63" y="15"/>
                                </a:lnTo>
                                <a:lnTo>
                                  <a:pt x="63" y="16"/>
                                </a:lnTo>
                                <a:lnTo>
                                  <a:pt x="63" y="19"/>
                                </a:lnTo>
                                <a:lnTo>
                                  <a:pt x="63" y="20"/>
                                </a:lnTo>
                                <a:lnTo>
                                  <a:pt x="63" y="20"/>
                                </a:lnTo>
                                <a:lnTo>
                                  <a:pt x="61" y="21"/>
                                </a:lnTo>
                                <a:lnTo>
                                  <a:pt x="61" y="21"/>
                                </a:lnTo>
                                <a:lnTo>
                                  <a:pt x="60" y="21"/>
                                </a:lnTo>
                                <a:lnTo>
                                  <a:pt x="59" y="21"/>
                                </a:lnTo>
                                <a:lnTo>
                                  <a:pt x="58" y="21"/>
                                </a:lnTo>
                                <a:lnTo>
                                  <a:pt x="57" y="21"/>
                                </a:lnTo>
                                <a:lnTo>
                                  <a:pt x="55" y="20"/>
                                </a:lnTo>
                                <a:lnTo>
                                  <a:pt x="53" y="20"/>
                                </a:lnTo>
                                <a:lnTo>
                                  <a:pt x="50" y="19"/>
                                </a:lnTo>
                                <a:lnTo>
                                  <a:pt x="49" y="19"/>
                                </a:lnTo>
                                <a:lnTo>
                                  <a:pt x="47" y="19"/>
                                </a:lnTo>
                                <a:lnTo>
                                  <a:pt x="43" y="19"/>
                                </a:lnTo>
                                <a:lnTo>
                                  <a:pt x="41" y="20"/>
                                </a:lnTo>
                                <a:lnTo>
                                  <a:pt x="37" y="21"/>
                                </a:lnTo>
                                <a:lnTo>
                                  <a:pt x="34" y="23"/>
                                </a:lnTo>
                                <a:lnTo>
                                  <a:pt x="31" y="27"/>
                                </a:lnTo>
                                <a:lnTo>
                                  <a:pt x="27" y="31"/>
                                </a:lnTo>
                                <a:lnTo>
                                  <a:pt x="24" y="36"/>
                                </a:lnTo>
                                <a:lnTo>
                                  <a:pt x="20" y="42"/>
                                </a:lnTo>
                                <a:lnTo>
                                  <a:pt x="20" y="113"/>
                                </a:lnTo>
                                <a:lnTo>
                                  <a:pt x="20" y="115"/>
                                </a:lnTo>
                                <a:lnTo>
                                  <a:pt x="20" y="115"/>
                                </a:lnTo>
                                <a:lnTo>
                                  <a:pt x="18" y="116"/>
                                </a:lnTo>
                                <a:lnTo>
                                  <a:pt x="18" y="116"/>
                                </a:lnTo>
                                <a:lnTo>
                                  <a:pt x="17" y="117"/>
                                </a:lnTo>
                                <a:lnTo>
                                  <a:pt x="15" y="117"/>
                                </a:lnTo>
                                <a:lnTo>
                                  <a:pt x="12" y="117"/>
                                </a:lnTo>
                                <a:lnTo>
                                  <a:pt x="10" y="117"/>
                                </a:lnTo>
                                <a:lnTo>
                                  <a:pt x="7" y="117"/>
                                </a:lnTo>
                                <a:lnTo>
                                  <a:pt x="5" y="117"/>
                                </a:lnTo>
                                <a:lnTo>
                                  <a:pt x="4" y="117"/>
                                </a:lnTo>
                                <a:lnTo>
                                  <a:pt x="2" y="116"/>
                                </a:lnTo>
                                <a:lnTo>
                                  <a:pt x="1" y="116"/>
                                </a:lnTo>
                                <a:lnTo>
                                  <a:pt x="0" y="115"/>
                                </a:lnTo>
                                <a:lnTo>
                                  <a:pt x="0" y="115"/>
                                </a:lnTo>
                                <a:lnTo>
                                  <a:pt x="0" y="113"/>
                                </a:lnTo>
                                <a:lnTo>
                                  <a:pt x="0" y="5"/>
                                </a:lnTo>
                                <a:lnTo>
                                  <a:pt x="0" y="4"/>
                                </a:lnTo>
                                <a:lnTo>
                                  <a:pt x="0" y="4"/>
                                </a:lnTo>
                                <a:lnTo>
                                  <a:pt x="1" y="3"/>
                                </a:lnTo>
                                <a:lnTo>
                                  <a:pt x="2" y="3"/>
                                </a:lnTo>
                                <a:lnTo>
                                  <a:pt x="4" y="1"/>
                                </a:lnTo>
                                <a:lnTo>
                                  <a:pt x="5" y="1"/>
                                </a:lnTo>
                                <a:lnTo>
                                  <a:pt x="6" y="1"/>
                                </a:lnTo>
                                <a:lnTo>
                                  <a:pt x="8" y="1"/>
                                </a:lnTo>
                                <a:lnTo>
                                  <a:pt x="11" y="1"/>
                                </a:lnTo>
                                <a:lnTo>
                                  <a:pt x="13" y="1"/>
                                </a:lnTo>
                                <a:lnTo>
                                  <a:pt x="15" y="1"/>
                                </a:lnTo>
                                <a:lnTo>
                                  <a:pt x="16" y="3"/>
                                </a:lnTo>
                                <a:lnTo>
                                  <a:pt x="17" y="3"/>
                                </a:lnTo>
                                <a:lnTo>
                                  <a:pt x="17" y="4"/>
                                </a:lnTo>
                                <a:lnTo>
                                  <a:pt x="18" y="4"/>
                                </a:lnTo>
                                <a:lnTo>
                                  <a:pt x="18" y="5"/>
                                </a:lnTo>
                                <a:lnTo>
                                  <a:pt x="18" y="21"/>
                                </a:lnTo>
                                <a:lnTo>
                                  <a:pt x="22" y="15"/>
                                </a:lnTo>
                                <a:lnTo>
                                  <a:pt x="26" y="10"/>
                                </a:lnTo>
                                <a:lnTo>
                                  <a:pt x="31" y="6"/>
                                </a:lnTo>
                                <a:lnTo>
                                  <a:pt x="33" y="4"/>
                                </a:lnTo>
                                <a:lnTo>
                                  <a:pt x="37" y="1"/>
                                </a:lnTo>
                                <a:lnTo>
                                  <a:pt x="41" y="0"/>
                                </a:lnTo>
                                <a:lnTo>
                                  <a:pt x="44" y="0"/>
                                </a:lnTo>
                                <a:lnTo>
                                  <a:pt x="48" y="0"/>
                                </a:lnTo>
                                <a:lnTo>
                                  <a:pt x="49" y="0"/>
                                </a:lnTo>
                                <a:lnTo>
                                  <a:pt x="52" y="0"/>
                                </a:lnTo>
                                <a:lnTo>
                                  <a:pt x="53" y="0"/>
                                </a:lnTo>
                                <a:lnTo>
                                  <a:pt x="55" y="0"/>
                                </a:lnTo>
                                <a:lnTo>
                                  <a:pt x="58" y="1"/>
                                </a:lnTo>
                                <a:lnTo>
                                  <a:pt x="59" y="1"/>
                                </a:lnTo>
                                <a:lnTo>
                                  <a:pt x="60" y="3"/>
                                </a:lnTo>
                                <a:lnTo>
                                  <a:pt x="61" y="3"/>
                                </a:lnTo>
                                <a:lnTo>
                                  <a:pt x="63" y="4"/>
                                </a:lnTo>
                                <a:lnTo>
                                  <a:pt x="63" y="4"/>
                                </a:lnTo>
                                <a:lnTo>
                                  <a:pt x="63" y="5"/>
                                </a:lnTo>
                                <a:lnTo>
                                  <a:pt x="63" y="5"/>
                                </a:lnTo>
                                <a:lnTo>
                                  <a:pt x="63" y="6"/>
                                </a:lnTo>
                                <a:lnTo>
                                  <a:pt x="63" y="7"/>
                                </a:lnTo>
                                <a:lnTo>
                                  <a:pt x="63" y="10"/>
                                </a:lnTo>
                                <a:lnTo>
                                  <a:pt x="63" y="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66" name="Freeform 28"/>
                        <wps:cNvSpPr>
                          <a:spLocks noEditPoints="1"/>
                        </wps:cNvSpPr>
                        <wps:spPr bwMode="auto">
                          <a:xfrm>
                            <a:off x="628650" y="893763"/>
                            <a:ext cx="57150" cy="61913"/>
                          </a:xfrm>
                          <a:custGeom>
                            <a:avLst/>
                            <a:gdLst>
                              <a:gd name="T0" fmla="*/ 107 w 108"/>
                              <a:gd name="T1" fmla="*/ 70 h 118"/>
                              <a:gd name="T2" fmla="*/ 101 w 108"/>
                              <a:gd name="T3" fmla="*/ 92 h 118"/>
                              <a:gd name="T4" fmla="*/ 86 w 108"/>
                              <a:gd name="T5" fmla="*/ 108 h 118"/>
                              <a:gd name="T6" fmla="*/ 65 w 108"/>
                              <a:gd name="T7" fmla="*/ 118 h 118"/>
                              <a:gd name="T8" fmla="*/ 39 w 108"/>
                              <a:gd name="T9" fmla="*/ 118 h 118"/>
                              <a:gd name="T10" fmla="*/ 20 w 108"/>
                              <a:gd name="T11" fmla="*/ 110 h 118"/>
                              <a:gd name="T12" fmla="*/ 6 w 108"/>
                              <a:gd name="T13" fmla="*/ 95 h 118"/>
                              <a:gd name="T14" fmla="*/ 0 w 108"/>
                              <a:gd name="T15" fmla="*/ 73 h 118"/>
                              <a:gd name="T16" fmla="*/ 0 w 108"/>
                              <a:gd name="T17" fmla="*/ 47 h 118"/>
                              <a:gd name="T18" fmla="*/ 7 w 108"/>
                              <a:gd name="T19" fmla="*/ 25 h 118"/>
                              <a:gd name="T20" fmla="*/ 21 w 108"/>
                              <a:gd name="T21" fmla="*/ 9 h 118"/>
                              <a:gd name="T22" fmla="*/ 42 w 108"/>
                              <a:gd name="T23" fmla="*/ 0 h 118"/>
                              <a:gd name="T24" fmla="*/ 68 w 108"/>
                              <a:gd name="T25" fmla="*/ 0 h 118"/>
                              <a:gd name="T26" fmla="*/ 87 w 108"/>
                              <a:gd name="T27" fmla="*/ 9 h 118"/>
                              <a:gd name="T28" fmla="*/ 101 w 108"/>
                              <a:gd name="T29" fmla="*/ 23 h 118"/>
                              <a:gd name="T30" fmla="*/ 107 w 108"/>
                              <a:gd name="T31" fmla="*/ 44 h 118"/>
                              <a:gd name="T32" fmla="*/ 87 w 108"/>
                              <a:gd name="T33" fmla="*/ 59 h 118"/>
                              <a:gd name="T34" fmla="*/ 85 w 108"/>
                              <a:gd name="T35" fmla="*/ 43 h 118"/>
                              <a:gd name="T36" fmla="*/ 80 w 108"/>
                              <a:gd name="T37" fmla="*/ 28 h 118"/>
                              <a:gd name="T38" fmla="*/ 70 w 108"/>
                              <a:gd name="T39" fmla="*/ 20 h 118"/>
                              <a:gd name="T40" fmla="*/ 54 w 108"/>
                              <a:gd name="T41" fmla="*/ 16 h 118"/>
                              <a:gd name="T42" fmla="*/ 39 w 108"/>
                              <a:gd name="T43" fmla="*/ 20 h 118"/>
                              <a:gd name="T44" fmla="*/ 28 w 108"/>
                              <a:gd name="T45" fmla="*/ 28 h 118"/>
                              <a:gd name="T46" fmla="*/ 22 w 108"/>
                              <a:gd name="T47" fmla="*/ 42 h 118"/>
                              <a:gd name="T48" fmla="*/ 21 w 108"/>
                              <a:gd name="T49" fmla="*/ 59 h 118"/>
                              <a:gd name="T50" fmla="*/ 22 w 108"/>
                              <a:gd name="T51" fmla="*/ 75 h 118"/>
                              <a:gd name="T52" fmla="*/ 27 w 108"/>
                              <a:gd name="T53" fmla="*/ 89 h 118"/>
                              <a:gd name="T54" fmla="*/ 38 w 108"/>
                              <a:gd name="T55" fmla="*/ 99 h 118"/>
                              <a:gd name="T56" fmla="*/ 53 w 108"/>
                              <a:gd name="T57" fmla="*/ 102 h 118"/>
                              <a:gd name="T58" fmla="*/ 69 w 108"/>
                              <a:gd name="T59" fmla="*/ 99 h 118"/>
                              <a:gd name="T60" fmla="*/ 79 w 108"/>
                              <a:gd name="T61" fmla="*/ 90 h 118"/>
                              <a:gd name="T62" fmla="*/ 85 w 108"/>
                              <a:gd name="T63" fmla="*/ 76 h 118"/>
                              <a:gd name="T64" fmla="*/ 87 w 108"/>
                              <a:gd name="T65" fmla="*/ 59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08" h="118">
                                <a:moveTo>
                                  <a:pt x="108" y="58"/>
                                </a:moveTo>
                                <a:lnTo>
                                  <a:pt x="107" y="70"/>
                                </a:lnTo>
                                <a:lnTo>
                                  <a:pt x="105" y="83"/>
                                </a:lnTo>
                                <a:lnTo>
                                  <a:pt x="101" y="92"/>
                                </a:lnTo>
                                <a:lnTo>
                                  <a:pt x="94" y="101"/>
                                </a:lnTo>
                                <a:lnTo>
                                  <a:pt x="86" y="108"/>
                                </a:lnTo>
                                <a:lnTo>
                                  <a:pt x="76" y="115"/>
                                </a:lnTo>
                                <a:lnTo>
                                  <a:pt x="65" y="118"/>
                                </a:lnTo>
                                <a:lnTo>
                                  <a:pt x="53" y="118"/>
                                </a:lnTo>
                                <a:lnTo>
                                  <a:pt x="39" y="118"/>
                                </a:lnTo>
                                <a:lnTo>
                                  <a:pt x="30" y="115"/>
                                </a:lnTo>
                                <a:lnTo>
                                  <a:pt x="20" y="110"/>
                                </a:lnTo>
                                <a:lnTo>
                                  <a:pt x="12" y="104"/>
                                </a:lnTo>
                                <a:lnTo>
                                  <a:pt x="6" y="95"/>
                                </a:lnTo>
                                <a:lnTo>
                                  <a:pt x="2" y="85"/>
                                </a:lnTo>
                                <a:lnTo>
                                  <a:pt x="0" y="73"/>
                                </a:lnTo>
                                <a:lnTo>
                                  <a:pt x="0" y="60"/>
                                </a:lnTo>
                                <a:lnTo>
                                  <a:pt x="0" y="47"/>
                                </a:lnTo>
                                <a:lnTo>
                                  <a:pt x="2" y="36"/>
                                </a:lnTo>
                                <a:lnTo>
                                  <a:pt x="7" y="25"/>
                                </a:lnTo>
                                <a:lnTo>
                                  <a:pt x="14" y="16"/>
                                </a:lnTo>
                                <a:lnTo>
                                  <a:pt x="21" y="9"/>
                                </a:lnTo>
                                <a:lnTo>
                                  <a:pt x="31" y="4"/>
                                </a:lnTo>
                                <a:lnTo>
                                  <a:pt x="42" y="0"/>
                                </a:lnTo>
                                <a:lnTo>
                                  <a:pt x="55" y="0"/>
                                </a:lnTo>
                                <a:lnTo>
                                  <a:pt x="68" y="0"/>
                                </a:lnTo>
                                <a:lnTo>
                                  <a:pt x="78" y="4"/>
                                </a:lnTo>
                                <a:lnTo>
                                  <a:pt x="87" y="9"/>
                                </a:lnTo>
                                <a:lnTo>
                                  <a:pt x="95" y="15"/>
                                </a:lnTo>
                                <a:lnTo>
                                  <a:pt x="101" y="23"/>
                                </a:lnTo>
                                <a:lnTo>
                                  <a:pt x="105" y="33"/>
                                </a:lnTo>
                                <a:lnTo>
                                  <a:pt x="107" y="44"/>
                                </a:lnTo>
                                <a:lnTo>
                                  <a:pt x="108" y="58"/>
                                </a:lnTo>
                                <a:close/>
                                <a:moveTo>
                                  <a:pt x="87" y="59"/>
                                </a:moveTo>
                                <a:lnTo>
                                  <a:pt x="86" y="51"/>
                                </a:lnTo>
                                <a:lnTo>
                                  <a:pt x="85" y="43"/>
                                </a:lnTo>
                                <a:lnTo>
                                  <a:pt x="84" y="35"/>
                                </a:lnTo>
                                <a:lnTo>
                                  <a:pt x="80" y="28"/>
                                </a:lnTo>
                                <a:lnTo>
                                  <a:pt x="76" y="23"/>
                                </a:lnTo>
                                <a:lnTo>
                                  <a:pt x="70" y="20"/>
                                </a:lnTo>
                                <a:lnTo>
                                  <a:pt x="63" y="17"/>
                                </a:lnTo>
                                <a:lnTo>
                                  <a:pt x="54" y="16"/>
                                </a:lnTo>
                                <a:lnTo>
                                  <a:pt x="46" y="17"/>
                                </a:lnTo>
                                <a:lnTo>
                                  <a:pt x="39" y="20"/>
                                </a:lnTo>
                                <a:lnTo>
                                  <a:pt x="33" y="23"/>
                                </a:lnTo>
                                <a:lnTo>
                                  <a:pt x="28" y="28"/>
                                </a:lnTo>
                                <a:lnTo>
                                  <a:pt x="25" y="35"/>
                                </a:lnTo>
                                <a:lnTo>
                                  <a:pt x="22" y="42"/>
                                </a:lnTo>
                                <a:lnTo>
                                  <a:pt x="21" y="49"/>
                                </a:lnTo>
                                <a:lnTo>
                                  <a:pt x="21" y="59"/>
                                </a:lnTo>
                                <a:lnTo>
                                  <a:pt x="21" y="68"/>
                                </a:lnTo>
                                <a:lnTo>
                                  <a:pt x="22" y="75"/>
                                </a:lnTo>
                                <a:lnTo>
                                  <a:pt x="25" y="83"/>
                                </a:lnTo>
                                <a:lnTo>
                                  <a:pt x="27" y="89"/>
                                </a:lnTo>
                                <a:lnTo>
                                  <a:pt x="32" y="95"/>
                                </a:lnTo>
                                <a:lnTo>
                                  <a:pt x="38" y="99"/>
                                </a:lnTo>
                                <a:lnTo>
                                  <a:pt x="44" y="101"/>
                                </a:lnTo>
                                <a:lnTo>
                                  <a:pt x="53" y="102"/>
                                </a:lnTo>
                                <a:lnTo>
                                  <a:pt x="62" y="101"/>
                                </a:lnTo>
                                <a:lnTo>
                                  <a:pt x="69" y="99"/>
                                </a:lnTo>
                                <a:lnTo>
                                  <a:pt x="75" y="95"/>
                                </a:lnTo>
                                <a:lnTo>
                                  <a:pt x="79" y="90"/>
                                </a:lnTo>
                                <a:lnTo>
                                  <a:pt x="83" y="84"/>
                                </a:lnTo>
                                <a:lnTo>
                                  <a:pt x="85" y="76"/>
                                </a:lnTo>
                                <a:lnTo>
                                  <a:pt x="86" y="68"/>
                                </a:lnTo>
                                <a:lnTo>
                                  <a:pt x="87"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67" name="Freeform 29"/>
                        <wps:cNvSpPr>
                          <a:spLocks/>
                        </wps:cNvSpPr>
                        <wps:spPr bwMode="auto">
                          <a:xfrm>
                            <a:off x="692150" y="893763"/>
                            <a:ext cx="50800" cy="61913"/>
                          </a:xfrm>
                          <a:custGeom>
                            <a:avLst/>
                            <a:gdLst>
                              <a:gd name="T0" fmla="*/ 97 w 97"/>
                              <a:gd name="T1" fmla="*/ 111 h 116"/>
                              <a:gd name="T2" fmla="*/ 97 w 97"/>
                              <a:gd name="T3" fmla="*/ 114 h 116"/>
                              <a:gd name="T4" fmla="*/ 94 w 97"/>
                              <a:gd name="T5" fmla="*/ 115 h 116"/>
                              <a:gd name="T6" fmla="*/ 89 w 97"/>
                              <a:gd name="T7" fmla="*/ 116 h 116"/>
                              <a:gd name="T8" fmla="*/ 82 w 97"/>
                              <a:gd name="T9" fmla="*/ 116 h 116"/>
                              <a:gd name="T10" fmla="*/ 78 w 97"/>
                              <a:gd name="T11" fmla="*/ 116 h 116"/>
                              <a:gd name="T12" fmla="*/ 76 w 97"/>
                              <a:gd name="T13" fmla="*/ 115 h 116"/>
                              <a:gd name="T14" fmla="*/ 74 w 97"/>
                              <a:gd name="T15" fmla="*/ 114 h 116"/>
                              <a:gd name="T16" fmla="*/ 47 w 97"/>
                              <a:gd name="T17" fmla="*/ 69 h 116"/>
                              <a:gd name="T18" fmla="*/ 21 w 97"/>
                              <a:gd name="T19" fmla="*/ 114 h 116"/>
                              <a:gd name="T20" fmla="*/ 20 w 97"/>
                              <a:gd name="T21" fmla="*/ 115 h 116"/>
                              <a:gd name="T22" fmla="*/ 18 w 97"/>
                              <a:gd name="T23" fmla="*/ 116 h 116"/>
                              <a:gd name="T24" fmla="*/ 13 w 97"/>
                              <a:gd name="T25" fmla="*/ 116 h 116"/>
                              <a:gd name="T26" fmla="*/ 7 w 97"/>
                              <a:gd name="T27" fmla="*/ 116 h 116"/>
                              <a:gd name="T28" fmla="*/ 2 w 97"/>
                              <a:gd name="T29" fmla="*/ 115 h 116"/>
                              <a:gd name="T30" fmla="*/ 0 w 97"/>
                              <a:gd name="T31" fmla="*/ 114 h 116"/>
                              <a:gd name="T32" fmla="*/ 0 w 97"/>
                              <a:gd name="T33" fmla="*/ 111 h 116"/>
                              <a:gd name="T34" fmla="*/ 35 w 97"/>
                              <a:gd name="T35" fmla="*/ 57 h 116"/>
                              <a:gd name="T36" fmla="*/ 2 w 97"/>
                              <a:gd name="T37" fmla="*/ 5 h 116"/>
                              <a:gd name="T38" fmla="*/ 2 w 97"/>
                              <a:gd name="T39" fmla="*/ 3 h 116"/>
                              <a:gd name="T40" fmla="*/ 4 w 97"/>
                              <a:gd name="T41" fmla="*/ 0 h 116"/>
                              <a:gd name="T42" fmla="*/ 9 w 97"/>
                              <a:gd name="T43" fmla="*/ 0 h 116"/>
                              <a:gd name="T44" fmla="*/ 16 w 97"/>
                              <a:gd name="T45" fmla="*/ 0 h 116"/>
                              <a:gd name="T46" fmla="*/ 20 w 97"/>
                              <a:gd name="T47" fmla="*/ 0 h 116"/>
                              <a:gd name="T48" fmla="*/ 23 w 97"/>
                              <a:gd name="T49" fmla="*/ 2 h 116"/>
                              <a:gd name="T50" fmla="*/ 24 w 97"/>
                              <a:gd name="T51" fmla="*/ 3 h 116"/>
                              <a:gd name="T52" fmla="*/ 48 w 97"/>
                              <a:gd name="T53" fmla="*/ 43 h 116"/>
                              <a:gd name="T54" fmla="*/ 74 w 97"/>
                              <a:gd name="T55" fmla="*/ 3 h 116"/>
                              <a:gd name="T56" fmla="*/ 76 w 97"/>
                              <a:gd name="T57" fmla="*/ 2 h 116"/>
                              <a:gd name="T58" fmla="*/ 78 w 97"/>
                              <a:gd name="T59" fmla="*/ 0 h 116"/>
                              <a:gd name="T60" fmla="*/ 82 w 97"/>
                              <a:gd name="T61" fmla="*/ 0 h 116"/>
                              <a:gd name="T62" fmla="*/ 88 w 97"/>
                              <a:gd name="T63" fmla="*/ 0 h 116"/>
                              <a:gd name="T64" fmla="*/ 93 w 97"/>
                              <a:gd name="T65" fmla="*/ 0 h 116"/>
                              <a:gd name="T66" fmla="*/ 95 w 97"/>
                              <a:gd name="T67" fmla="*/ 3 h 116"/>
                              <a:gd name="T68" fmla="*/ 94 w 97"/>
                              <a:gd name="T69" fmla="*/ 4 h 116"/>
                              <a:gd name="T70" fmla="*/ 62 w 97"/>
                              <a:gd name="T71" fmla="*/ 57 h 1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97" h="116">
                                <a:moveTo>
                                  <a:pt x="95" y="110"/>
                                </a:moveTo>
                                <a:lnTo>
                                  <a:pt x="97" y="111"/>
                                </a:lnTo>
                                <a:lnTo>
                                  <a:pt x="97" y="112"/>
                                </a:lnTo>
                                <a:lnTo>
                                  <a:pt x="97" y="114"/>
                                </a:lnTo>
                                <a:lnTo>
                                  <a:pt x="95" y="115"/>
                                </a:lnTo>
                                <a:lnTo>
                                  <a:pt x="94" y="115"/>
                                </a:lnTo>
                                <a:lnTo>
                                  <a:pt x="92" y="116"/>
                                </a:lnTo>
                                <a:lnTo>
                                  <a:pt x="89" y="116"/>
                                </a:lnTo>
                                <a:lnTo>
                                  <a:pt x="85" y="116"/>
                                </a:lnTo>
                                <a:lnTo>
                                  <a:pt x="82" y="116"/>
                                </a:lnTo>
                                <a:lnTo>
                                  <a:pt x="79" y="116"/>
                                </a:lnTo>
                                <a:lnTo>
                                  <a:pt x="78" y="116"/>
                                </a:lnTo>
                                <a:lnTo>
                                  <a:pt x="77" y="115"/>
                                </a:lnTo>
                                <a:lnTo>
                                  <a:pt x="76" y="115"/>
                                </a:lnTo>
                                <a:lnTo>
                                  <a:pt x="74" y="114"/>
                                </a:lnTo>
                                <a:lnTo>
                                  <a:pt x="74" y="114"/>
                                </a:lnTo>
                                <a:lnTo>
                                  <a:pt x="73" y="112"/>
                                </a:lnTo>
                                <a:lnTo>
                                  <a:pt x="47" y="69"/>
                                </a:lnTo>
                                <a:lnTo>
                                  <a:pt x="21" y="112"/>
                                </a:lnTo>
                                <a:lnTo>
                                  <a:pt x="21" y="114"/>
                                </a:lnTo>
                                <a:lnTo>
                                  <a:pt x="20" y="114"/>
                                </a:lnTo>
                                <a:lnTo>
                                  <a:pt x="20" y="115"/>
                                </a:lnTo>
                                <a:lnTo>
                                  <a:pt x="19" y="115"/>
                                </a:lnTo>
                                <a:lnTo>
                                  <a:pt x="18" y="116"/>
                                </a:lnTo>
                                <a:lnTo>
                                  <a:pt x="15" y="116"/>
                                </a:lnTo>
                                <a:lnTo>
                                  <a:pt x="13" y="116"/>
                                </a:lnTo>
                                <a:lnTo>
                                  <a:pt x="10" y="116"/>
                                </a:lnTo>
                                <a:lnTo>
                                  <a:pt x="7" y="116"/>
                                </a:lnTo>
                                <a:lnTo>
                                  <a:pt x="4" y="116"/>
                                </a:lnTo>
                                <a:lnTo>
                                  <a:pt x="2" y="115"/>
                                </a:lnTo>
                                <a:lnTo>
                                  <a:pt x="0" y="115"/>
                                </a:lnTo>
                                <a:lnTo>
                                  <a:pt x="0" y="114"/>
                                </a:lnTo>
                                <a:lnTo>
                                  <a:pt x="0" y="112"/>
                                </a:lnTo>
                                <a:lnTo>
                                  <a:pt x="0" y="111"/>
                                </a:lnTo>
                                <a:lnTo>
                                  <a:pt x="0" y="110"/>
                                </a:lnTo>
                                <a:lnTo>
                                  <a:pt x="35" y="57"/>
                                </a:lnTo>
                                <a:lnTo>
                                  <a:pt x="3" y="6"/>
                                </a:lnTo>
                                <a:lnTo>
                                  <a:pt x="2" y="5"/>
                                </a:lnTo>
                                <a:lnTo>
                                  <a:pt x="2" y="4"/>
                                </a:lnTo>
                                <a:lnTo>
                                  <a:pt x="2" y="3"/>
                                </a:lnTo>
                                <a:lnTo>
                                  <a:pt x="3" y="2"/>
                                </a:lnTo>
                                <a:lnTo>
                                  <a:pt x="4" y="0"/>
                                </a:lnTo>
                                <a:lnTo>
                                  <a:pt x="7" y="0"/>
                                </a:lnTo>
                                <a:lnTo>
                                  <a:pt x="9" y="0"/>
                                </a:lnTo>
                                <a:lnTo>
                                  <a:pt x="13" y="0"/>
                                </a:lnTo>
                                <a:lnTo>
                                  <a:pt x="16" y="0"/>
                                </a:lnTo>
                                <a:lnTo>
                                  <a:pt x="18" y="0"/>
                                </a:lnTo>
                                <a:lnTo>
                                  <a:pt x="20" y="0"/>
                                </a:lnTo>
                                <a:lnTo>
                                  <a:pt x="21" y="2"/>
                                </a:lnTo>
                                <a:lnTo>
                                  <a:pt x="23" y="2"/>
                                </a:lnTo>
                                <a:lnTo>
                                  <a:pt x="24" y="2"/>
                                </a:lnTo>
                                <a:lnTo>
                                  <a:pt x="24" y="3"/>
                                </a:lnTo>
                                <a:lnTo>
                                  <a:pt x="24" y="4"/>
                                </a:lnTo>
                                <a:lnTo>
                                  <a:pt x="48" y="43"/>
                                </a:lnTo>
                                <a:lnTo>
                                  <a:pt x="74" y="4"/>
                                </a:lnTo>
                                <a:lnTo>
                                  <a:pt x="74" y="3"/>
                                </a:lnTo>
                                <a:lnTo>
                                  <a:pt x="76" y="2"/>
                                </a:lnTo>
                                <a:lnTo>
                                  <a:pt x="76" y="2"/>
                                </a:lnTo>
                                <a:lnTo>
                                  <a:pt x="77" y="2"/>
                                </a:lnTo>
                                <a:lnTo>
                                  <a:pt x="78" y="0"/>
                                </a:lnTo>
                                <a:lnTo>
                                  <a:pt x="79" y="0"/>
                                </a:lnTo>
                                <a:lnTo>
                                  <a:pt x="82" y="0"/>
                                </a:lnTo>
                                <a:lnTo>
                                  <a:pt x="84" y="0"/>
                                </a:lnTo>
                                <a:lnTo>
                                  <a:pt x="88" y="0"/>
                                </a:lnTo>
                                <a:lnTo>
                                  <a:pt x="90" y="0"/>
                                </a:lnTo>
                                <a:lnTo>
                                  <a:pt x="93" y="0"/>
                                </a:lnTo>
                                <a:lnTo>
                                  <a:pt x="94" y="2"/>
                                </a:lnTo>
                                <a:lnTo>
                                  <a:pt x="95" y="3"/>
                                </a:lnTo>
                                <a:lnTo>
                                  <a:pt x="95" y="3"/>
                                </a:lnTo>
                                <a:lnTo>
                                  <a:pt x="94" y="4"/>
                                </a:lnTo>
                                <a:lnTo>
                                  <a:pt x="94" y="6"/>
                                </a:lnTo>
                                <a:lnTo>
                                  <a:pt x="62" y="57"/>
                                </a:lnTo>
                                <a:lnTo>
                                  <a:pt x="95"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68" name="Freeform 30"/>
                        <wps:cNvSpPr>
                          <a:spLocks/>
                        </wps:cNvSpPr>
                        <wps:spPr bwMode="auto">
                          <a:xfrm>
                            <a:off x="747713" y="893763"/>
                            <a:ext cx="53975" cy="84138"/>
                          </a:xfrm>
                          <a:custGeom>
                            <a:avLst/>
                            <a:gdLst>
                              <a:gd name="T0" fmla="*/ 63 w 103"/>
                              <a:gd name="T1" fmla="*/ 115 h 159"/>
                              <a:gd name="T2" fmla="*/ 48 w 103"/>
                              <a:gd name="T3" fmla="*/ 155 h 159"/>
                              <a:gd name="T4" fmla="*/ 48 w 103"/>
                              <a:gd name="T5" fmla="*/ 157 h 159"/>
                              <a:gd name="T6" fmla="*/ 45 w 103"/>
                              <a:gd name="T7" fmla="*/ 158 h 159"/>
                              <a:gd name="T8" fmla="*/ 42 w 103"/>
                              <a:gd name="T9" fmla="*/ 159 h 159"/>
                              <a:gd name="T10" fmla="*/ 36 w 103"/>
                              <a:gd name="T11" fmla="*/ 159 h 159"/>
                              <a:gd name="T12" fmla="*/ 34 w 103"/>
                              <a:gd name="T13" fmla="*/ 159 h 159"/>
                              <a:gd name="T14" fmla="*/ 31 w 103"/>
                              <a:gd name="T15" fmla="*/ 159 h 159"/>
                              <a:gd name="T16" fmla="*/ 30 w 103"/>
                              <a:gd name="T17" fmla="*/ 158 h 159"/>
                              <a:gd name="T18" fmla="*/ 29 w 103"/>
                              <a:gd name="T19" fmla="*/ 158 h 159"/>
                              <a:gd name="T20" fmla="*/ 27 w 103"/>
                              <a:gd name="T21" fmla="*/ 157 h 159"/>
                              <a:gd name="T22" fmla="*/ 27 w 103"/>
                              <a:gd name="T23" fmla="*/ 155 h 159"/>
                              <a:gd name="T24" fmla="*/ 27 w 103"/>
                              <a:gd name="T25" fmla="*/ 154 h 159"/>
                              <a:gd name="T26" fmla="*/ 27 w 103"/>
                              <a:gd name="T27" fmla="*/ 153 h 159"/>
                              <a:gd name="T28" fmla="*/ 42 w 103"/>
                              <a:gd name="T29" fmla="*/ 115 h 159"/>
                              <a:gd name="T30" fmla="*/ 42 w 103"/>
                              <a:gd name="T31" fmla="*/ 115 h 159"/>
                              <a:gd name="T32" fmla="*/ 41 w 103"/>
                              <a:gd name="T33" fmla="*/ 114 h 159"/>
                              <a:gd name="T34" fmla="*/ 40 w 103"/>
                              <a:gd name="T35" fmla="*/ 112 h 159"/>
                              <a:gd name="T36" fmla="*/ 40 w 103"/>
                              <a:gd name="T37" fmla="*/ 111 h 159"/>
                              <a:gd name="T38" fmla="*/ 0 w 103"/>
                              <a:gd name="T39" fmla="*/ 8 h 159"/>
                              <a:gd name="T40" fmla="*/ 0 w 103"/>
                              <a:gd name="T41" fmla="*/ 5 h 159"/>
                              <a:gd name="T42" fmla="*/ 0 w 103"/>
                              <a:gd name="T43" fmla="*/ 4 h 159"/>
                              <a:gd name="T44" fmla="*/ 0 w 103"/>
                              <a:gd name="T45" fmla="*/ 3 h 159"/>
                              <a:gd name="T46" fmla="*/ 0 w 103"/>
                              <a:gd name="T47" fmla="*/ 2 h 159"/>
                              <a:gd name="T48" fmla="*/ 2 w 103"/>
                              <a:gd name="T49" fmla="*/ 2 h 159"/>
                              <a:gd name="T50" fmla="*/ 4 w 103"/>
                              <a:gd name="T51" fmla="*/ 0 h 159"/>
                              <a:gd name="T52" fmla="*/ 7 w 103"/>
                              <a:gd name="T53" fmla="*/ 0 h 159"/>
                              <a:gd name="T54" fmla="*/ 10 w 103"/>
                              <a:gd name="T55" fmla="*/ 0 h 159"/>
                              <a:gd name="T56" fmla="*/ 13 w 103"/>
                              <a:gd name="T57" fmla="*/ 0 h 159"/>
                              <a:gd name="T58" fmla="*/ 15 w 103"/>
                              <a:gd name="T59" fmla="*/ 0 h 159"/>
                              <a:gd name="T60" fmla="*/ 18 w 103"/>
                              <a:gd name="T61" fmla="*/ 0 h 159"/>
                              <a:gd name="T62" fmla="*/ 19 w 103"/>
                              <a:gd name="T63" fmla="*/ 2 h 159"/>
                              <a:gd name="T64" fmla="*/ 20 w 103"/>
                              <a:gd name="T65" fmla="*/ 2 h 159"/>
                              <a:gd name="T66" fmla="*/ 20 w 103"/>
                              <a:gd name="T67" fmla="*/ 3 h 159"/>
                              <a:gd name="T68" fmla="*/ 21 w 103"/>
                              <a:gd name="T69" fmla="*/ 4 h 159"/>
                              <a:gd name="T70" fmla="*/ 21 w 103"/>
                              <a:gd name="T71" fmla="*/ 5 h 159"/>
                              <a:gd name="T72" fmla="*/ 52 w 103"/>
                              <a:gd name="T73" fmla="*/ 91 h 159"/>
                              <a:gd name="T74" fmla="*/ 53 w 103"/>
                              <a:gd name="T75" fmla="*/ 91 h 159"/>
                              <a:gd name="T76" fmla="*/ 83 w 103"/>
                              <a:gd name="T77" fmla="*/ 4 h 159"/>
                              <a:gd name="T78" fmla="*/ 83 w 103"/>
                              <a:gd name="T79" fmla="*/ 3 h 159"/>
                              <a:gd name="T80" fmla="*/ 84 w 103"/>
                              <a:gd name="T81" fmla="*/ 2 h 159"/>
                              <a:gd name="T82" fmla="*/ 85 w 103"/>
                              <a:gd name="T83" fmla="*/ 2 h 159"/>
                              <a:gd name="T84" fmla="*/ 88 w 103"/>
                              <a:gd name="T85" fmla="*/ 0 h 159"/>
                              <a:gd name="T86" fmla="*/ 90 w 103"/>
                              <a:gd name="T87" fmla="*/ 0 h 159"/>
                              <a:gd name="T88" fmla="*/ 93 w 103"/>
                              <a:gd name="T89" fmla="*/ 0 h 159"/>
                              <a:gd name="T90" fmla="*/ 96 w 103"/>
                              <a:gd name="T91" fmla="*/ 0 h 159"/>
                              <a:gd name="T92" fmla="*/ 99 w 103"/>
                              <a:gd name="T93" fmla="*/ 0 h 159"/>
                              <a:gd name="T94" fmla="*/ 101 w 103"/>
                              <a:gd name="T95" fmla="*/ 2 h 159"/>
                              <a:gd name="T96" fmla="*/ 101 w 103"/>
                              <a:gd name="T97" fmla="*/ 2 h 159"/>
                              <a:gd name="T98" fmla="*/ 103 w 103"/>
                              <a:gd name="T99" fmla="*/ 3 h 159"/>
                              <a:gd name="T100" fmla="*/ 103 w 103"/>
                              <a:gd name="T101" fmla="*/ 4 h 159"/>
                              <a:gd name="T102" fmla="*/ 103 w 103"/>
                              <a:gd name="T103" fmla="*/ 5 h 159"/>
                              <a:gd name="T104" fmla="*/ 103 w 103"/>
                              <a:gd name="T105" fmla="*/ 8 h 159"/>
                              <a:gd name="T106" fmla="*/ 63 w 103"/>
                              <a:gd name="T107" fmla="*/ 115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03" h="159">
                                <a:moveTo>
                                  <a:pt x="63" y="115"/>
                                </a:moveTo>
                                <a:lnTo>
                                  <a:pt x="48" y="155"/>
                                </a:lnTo>
                                <a:lnTo>
                                  <a:pt x="48" y="157"/>
                                </a:lnTo>
                                <a:lnTo>
                                  <a:pt x="45" y="158"/>
                                </a:lnTo>
                                <a:lnTo>
                                  <a:pt x="42" y="159"/>
                                </a:lnTo>
                                <a:lnTo>
                                  <a:pt x="36" y="159"/>
                                </a:lnTo>
                                <a:lnTo>
                                  <a:pt x="34" y="159"/>
                                </a:lnTo>
                                <a:lnTo>
                                  <a:pt x="31" y="159"/>
                                </a:lnTo>
                                <a:lnTo>
                                  <a:pt x="30" y="158"/>
                                </a:lnTo>
                                <a:lnTo>
                                  <a:pt x="29" y="158"/>
                                </a:lnTo>
                                <a:lnTo>
                                  <a:pt x="27" y="157"/>
                                </a:lnTo>
                                <a:lnTo>
                                  <a:pt x="27" y="155"/>
                                </a:lnTo>
                                <a:lnTo>
                                  <a:pt x="27" y="154"/>
                                </a:lnTo>
                                <a:lnTo>
                                  <a:pt x="27" y="153"/>
                                </a:lnTo>
                                <a:lnTo>
                                  <a:pt x="42" y="115"/>
                                </a:lnTo>
                                <a:lnTo>
                                  <a:pt x="42" y="115"/>
                                </a:lnTo>
                                <a:lnTo>
                                  <a:pt x="41" y="114"/>
                                </a:lnTo>
                                <a:lnTo>
                                  <a:pt x="40" y="112"/>
                                </a:lnTo>
                                <a:lnTo>
                                  <a:pt x="40" y="111"/>
                                </a:lnTo>
                                <a:lnTo>
                                  <a:pt x="0" y="8"/>
                                </a:lnTo>
                                <a:lnTo>
                                  <a:pt x="0" y="5"/>
                                </a:lnTo>
                                <a:lnTo>
                                  <a:pt x="0" y="4"/>
                                </a:lnTo>
                                <a:lnTo>
                                  <a:pt x="0" y="3"/>
                                </a:lnTo>
                                <a:lnTo>
                                  <a:pt x="0" y="2"/>
                                </a:lnTo>
                                <a:lnTo>
                                  <a:pt x="2" y="2"/>
                                </a:lnTo>
                                <a:lnTo>
                                  <a:pt x="4" y="0"/>
                                </a:lnTo>
                                <a:lnTo>
                                  <a:pt x="7" y="0"/>
                                </a:lnTo>
                                <a:lnTo>
                                  <a:pt x="10" y="0"/>
                                </a:lnTo>
                                <a:lnTo>
                                  <a:pt x="13" y="0"/>
                                </a:lnTo>
                                <a:lnTo>
                                  <a:pt x="15" y="0"/>
                                </a:lnTo>
                                <a:lnTo>
                                  <a:pt x="18" y="0"/>
                                </a:lnTo>
                                <a:lnTo>
                                  <a:pt x="19" y="2"/>
                                </a:lnTo>
                                <a:lnTo>
                                  <a:pt x="20" y="2"/>
                                </a:lnTo>
                                <a:lnTo>
                                  <a:pt x="20" y="3"/>
                                </a:lnTo>
                                <a:lnTo>
                                  <a:pt x="21" y="4"/>
                                </a:lnTo>
                                <a:lnTo>
                                  <a:pt x="21" y="5"/>
                                </a:lnTo>
                                <a:lnTo>
                                  <a:pt x="52" y="91"/>
                                </a:lnTo>
                                <a:lnTo>
                                  <a:pt x="53" y="91"/>
                                </a:lnTo>
                                <a:lnTo>
                                  <a:pt x="83" y="4"/>
                                </a:lnTo>
                                <a:lnTo>
                                  <a:pt x="83" y="3"/>
                                </a:lnTo>
                                <a:lnTo>
                                  <a:pt x="84" y="2"/>
                                </a:lnTo>
                                <a:lnTo>
                                  <a:pt x="85" y="2"/>
                                </a:lnTo>
                                <a:lnTo>
                                  <a:pt x="88" y="0"/>
                                </a:lnTo>
                                <a:lnTo>
                                  <a:pt x="90" y="0"/>
                                </a:lnTo>
                                <a:lnTo>
                                  <a:pt x="93" y="0"/>
                                </a:lnTo>
                                <a:lnTo>
                                  <a:pt x="96" y="0"/>
                                </a:lnTo>
                                <a:lnTo>
                                  <a:pt x="99" y="0"/>
                                </a:lnTo>
                                <a:lnTo>
                                  <a:pt x="101" y="2"/>
                                </a:lnTo>
                                <a:lnTo>
                                  <a:pt x="101" y="2"/>
                                </a:lnTo>
                                <a:lnTo>
                                  <a:pt x="103" y="3"/>
                                </a:lnTo>
                                <a:lnTo>
                                  <a:pt x="103" y="4"/>
                                </a:lnTo>
                                <a:lnTo>
                                  <a:pt x="103" y="5"/>
                                </a:lnTo>
                                <a:lnTo>
                                  <a:pt x="103" y="8"/>
                                </a:lnTo>
                                <a:lnTo>
                                  <a:pt x="63" y="11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69" name="Freeform 31"/>
                        <wps:cNvSpPr>
                          <a:spLocks/>
                        </wps:cNvSpPr>
                        <wps:spPr bwMode="auto">
                          <a:xfrm>
                            <a:off x="814388" y="866775"/>
                            <a:ext cx="11113" cy="88900"/>
                          </a:xfrm>
                          <a:custGeom>
                            <a:avLst/>
                            <a:gdLst>
                              <a:gd name="T0" fmla="*/ 20 w 20"/>
                              <a:gd name="T1" fmla="*/ 165 h 169"/>
                              <a:gd name="T2" fmla="*/ 20 w 20"/>
                              <a:gd name="T3" fmla="*/ 167 h 169"/>
                              <a:gd name="T4" fmla="*/ 20 w 20"/>
                              <a:gd name="T5" fmla="*/ 167 h 169"/>
                              <a:gd name="T6" fmla="*/ 18 w 20"/>
                              <a:gd name="T7" fmla="*/ 168 h 169"/>
                              <a:gd name="T8" fmla="*/ 17 w 20"/>
                              <a:gd name="T9" fmla="*/ 168 h 169"/>
                              <a:gd name="T10" fmla="*/ 16 w 20"/>
                              <a:gd name="T11" fmla="*/ 169 h 169"/>
                              <a:gd name="T12" fmla="*/ 15 w 20"/>
                              <a:gd name="T13" fmla="*/ 169 h 169"/>
                              <a:gd name="T14" fmla="*/ 12 w 20"/>
                              <a:gd name="T15" fmla="*/ 169 h 169"/>
                              <a:gd name="T16" fmla="*/ 10 w 20"/>
                              <a:gd name="T17" fmla="*/ 169 h 169"/>
                              <a:gd name="T18" fmla="*/ 7 w 20"/>
                              <a:gd name="T19" fmla="*/ 169 h 169"/>
                              <a:gd name="T20" fmla="*/ 5 w 20"/>
                              <a:gd name="T21" fmla="*/ 169 h 169"/>
                              <a:gd name="T22" fmla="*/ 2 w 20"/>
                              <a:gd name="T23" fmla="*/ 169 h 169"/>
                              <a:gd name="T24" fmla="*/ 1 w 20"/>
                              <a:gd name="T25" fmla="*/ 168 h 169"/>
                              <a:gd name="T26" fmla="*/ 1 w 20"/>
                              <a:gd name="T27" fmla="*/ 168 h 169"/>
                              <a:gd name="T28" fmla="*/ 0 w 20"/>
                              <a:gd name="T29" fmla="*/ 167 h 169"/>
                              <a:gd name="T30" fmla="*/ 0 w 20"/>
                              <a:gd name="T31" fmla="*/ 167 h 169"/>
                              <a:gd name="T32" fmla="*/ 0 w 20"/>
                              <a:gd name="T33" fmla="*/ 165 h 169"/>
                              <a:gd name="T34" fmla="*/ 0 w 20"/>
                              <a:gd name="T35" fmla="*/ 4 h 169"/>
                              <a:gd name="T36" fmla="*/ 0 w 20"/>
                              <a:gd name="T37" fmla="*/ 4 h 169"/>
                              <a:gd name="T38" fmla="*/ 0 w 20"/>
                              <a:gd name="T39" fmla="*/ 3 h 169"/>
                              <a:gd name="T40" fmla="*/ 1 w 20"/>
                              <a:gd name="T41" fmla="*/ 3 h 169"/>
                              <a:gd name="T42" fmla="*/ 1 w 20"/>
                              <a:gd name="T43" fmla="*/ 2 h 169"/>
                              <a:gd name="T44" fmla="*/ 2 w 20"/>
                              <a:gd name="T45" fmla="*/ 2 h 169"/>
                              <a:gd name="T46" fmla="*/ 5 w 20"/>
                              <a:gd name="T47" fmla="*/ 2 h 169"/>
                              <a:gd name="T48" fmla="*/ 7 w 20"/>
                              <a:gd name="T49" fmla="*/ 0 h 169"/>
                              <a:gd name="T50" fmla="*/ 10 w 20"/>
                              <a:gd name="T51" fmla="*/ 0 h 169"/>
                              <a:gd name="T52" fmla="*/ 12 w 20"/>
                              <a:gd name="T53" fmla="*/ 0 h 169"/>
                              <a:gd name="T54" fmla="*/ 15 w 20"/>
                              <a:gd name="T55" fmla="*/ 2 h 169"/>
                              <a:gd name="T56" fmla="*/ 16 w 20"/>
                              <a:gd name="T57" fmla="*/ 2 h 169"/>
                              <a:gd name="T58" fmla="*/ 17 w 20"/>
                              <a:gd name="T59" fmla="*/ 2 h 169"/>
                              <a:gd name="T60" fmla="*/ 18 w 20"/>
                              <a:gd name="T61" fmla="*/ 3 h 169"/>
                              <a:gd name="T62" fmla="*/ 20 w 20"/>
                              <a:gd name="T63" fmla="*/ 3 h 169"/>
                              <a:gd name="T64" fmla="*/ 20 w 20"/>
                              <a:gd name="T65" fmla="*/ 4 h 169"/>
                              <a:gd name="T66" fmla="*/ 20 w 20"/>
                              <a:gd name="T67" fmla="*/ 4 h 169"/>
                              <a:gd name="T68" fmla="*/ 20 w 20"/>
                              <a:gd name="T69" fmla="*/ 165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0" h="169">
                                <a:moveTo>
                                  <a:pt x="20" y="165"/>
                                </a:moveTo>
                                <a:lnTo>
                                  <a:pt x="20" y="167"/>
                                </a:lnTo>
                                <a:lnTo>
                                  <a:pt x="20" y="167"/>
                                </a:lnTo>
                                <a:lnTo>
                                  <a:pt x="18" y="168"/>
                                </a:lnTo>
                                <a:lnTo>
                                  <a:pt x="17" y="168"/>
                                </a:lnTo>
                                <a:lnTo>
                                  <a:pt x="16" y="169"/>
                                </a:lnTo>
                                <a:lnTo>
                                  <a:pt x="15" y="169"/>
                                </a:lnTo>
                                <a:lnTo>
                                  <a:pt x="12" y="169"/>
                                </a:lnTo>
                                <a:lnTo>
                                  <a:pt x="10" y="169"/>
                                </a:lnTo>
                                <a:lnTo>
                                  <a:pt x="7" y="169"/>
                                </a:lnTo>
                                <a:lnTo>
                                  <a:pt x="5" y="169"/>
                                </a:lnTo>
                                <a:lnTo>
                                  <a:pt x="2" y="169"/>
                                </a:lnTo>
                                <a:lnTo>
                                  <a:pt x="1" y="168"/>
                                </a:lnTo>
                                <a:lnTo>
                                  <a:pt x="1" y="168"/>
                                </a:lnTo>
                                <a:lnTo>
                                  <a:pt x="0" y="167"/>
                                </a:lnTo>
                                <a:lnTo>
                                  <a:pt x="0" y="167"/>
                                </a:lnTo>
                                <a:lnTo>
                                  <a:pt x="0" y="165"/>
                                </a:lnTo>
                                <a:lnTo>
                                  <a:pt x="0" y="4"/>
                                </a:lnTo>
                                <a:lnTo>
                                  <a:pt x="0" y="4"/>
                                </a:lnTo>
                                <a:lnTo>
                                  <a:pt x="0" y="3"/>
                                </a:lnTo>
                                <a:lnTo>
                                  <a:pt x="1" y="3"/>
                                </a:lnTo>
                                <a:lnTo>
                                  <a:pt x="1" y="2"/>
                                </a:lnTo>
                                <a:lnTo>
                                  <a:pt x="2" y="2"/>
                                </a:lnTo>
                                <a:lnTo>
                                  <a:pt x="5" y="2"/>
                                </a:lnTo>
                                <a:lnTo>
                                  <a:pt x="7" y="0"/>
                                </a:lnTo>
                                <a:lnTo>
                                  <a:pt x="10" y="0"/>
                                </a:lnTo>
                                <a:lnTo>
                                  <a:pt x="12" y="0"/>
                                </a:lnTo>
                                <a:lnTo>
                                  <a:pt x="15" y="2"/>
                                </a:lnTo>
                                <a:lnTo>
                                  <a:pt x="16" y="2"/>
                                </a:lnTo>
                                <a:lnTo>
                                  <a:pt x="17" y="2"/>
                                </a:lnTo>
                                <a:lnTo>
                                  <a:pt x="18" y="3"/>
                                </a:lnTo>
                                <a:lnTo>
                                  <a:pt x="20" y="3"/>
                                </a:lnTo>
                                <a:lnTo>
                                  <a:pt x="20" y="4"/>
                                </a:lnTo>
                                <a:lnTo>
                                  <a:pt x="20" y="4"/>
                                </a:lnTo>
                                <a:lnTo>
                                  <a:pt x="20" y="16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70" name="Freeform 32"/>
                        <wps:cNvSpPr>
                          <a:spLocks noEditPoints="1"/>
                        </wps:cNvSpPr>
                        <wps:spPr bwMode="auto">
                          <a:xfrm>
                            <a:off x="839788" y="893763"/>
                            <a:ext cx="47625" cy="61913"/>
                          </a:xfrm>
                          <a:custGeom>
                            <a:avLst/>
                            <a:gdLst>
                              <a:gd name="T0" fmla="*/ 89 w 89"/>
                              <a:gd name="T1" fmla="*/ 115 h 118"/>
                              <a:gd name="T2" fmla="*/ 86 w 89"/>
                              <a:gd name="T3" fmla="*/ 116 h 118"/>
                              <a:gd name="T4" fmla="*/ 84 w 89"/>
                              <a:gd name="T5" fmla="*/ 117 h 118"/>
                              <a:gd name="T6" fmla="*/ 78 w 89"/>
                              <a:gd name="T7" fmla="*/ 117 h 118"/>
                              <a:gd name="T8" fmla="*/ 74 w 89"/>
                              <a:gd name="T9" fmla="*/ 116 h 118"/>
                              <a:gd name="T10" fmla="*/ 72 w 89"/>
                              <a:gd name="T11" fmla="*/ 115 h 118"/>
                              <a:gd name="T12" fmla="*/ 72 w 89"/>
                              <a:gd name="T13" fmla="*/ 102 h 118"/>
                              <a:gd name="T14" fmla="*/ 56 w 89"/>
                              <a:gd name="T15" fmla="*/ 115 h 118"/>
                              <a:gd name="T16" fmla="*/ 37 w 89"/>
                              <a:gd name="T17" fmla="*/ 118 h 118"/>
                              <a:gd name="T18" fmla="*/ 22 w 89"/>
                              <a:gd name="T19" fmla="*/ 116 h 118"/>
                              <a:gd name="T20" fmla="*/ 10 w 89"/>
                              <a:gd name="T21" fmla="*/ 110 h 118"/>
                              <a:gd name="T22" fmla="*/ 3 w 89"/>
                              <a:gd name="T23" fmla="*/ 100 h 118"/>
                              <a:gd name="T24" fmla="*/ 0 w 89"/>
                              <a:gd name="T25" fmla="*/ 85 h 118"/>
                              <a:gd name="T26" fmla="*/ 4 w 89"/>
                              <a:gd name="T27" fmla="*/ 70 h 118"/>
                              <a:gd name="T28" fmla="*/ 15 w 89"/>
                              <a:gd name="T29" fmla="*/ 58 h 118"/>
                              <a:gd name="T30" fmla="*/ 32 w 89"/>
                              <a:gd name="T31" fmla="*/ 52 h 118"/>
                              <a:gd name="T32" fmla="*/ 54 w 89"/>
                              <a:gd name="T33" fmla="*/ 49 h 118"/>
                              <a:gd name="T34" fmla="*/ 69 w 89"/>
                              <a:gd name="T35" fmla="*/ 41 h 118"/>
                              <a:gd name="T36" fmla="*/ 68 w 89"/>
                              <a:gd name="T37" fmla="*/ 30 h 118"/>
                              <a:gd name="T38" fmla="*/ 64 w 89"/>
                              <a:gd name="T39" fmla="*/ 22 h 118"/>
                              <a:gd name="T40" fmla="*/ 56 w 89"/>
                              <a:gd name="T41" fmla="*/ 17 h 118"/>
                              <a:gd name="T42" fmla="*/ 45 w 89"/>
                              <a:gd name="T43" fmla="*/ 16 h 118"/>
                              <a:gd name="T44" fmla="*/ 31 w 89"/>
                              <a:gd name="T45" fmla="*/ 17 h 118"/>
                              <a:gd name="T46" fmla="*/ 21 w 89"/>
                              <a:gd name="T47" fmla="*/ 21 h 118"/>
                              <a:gd name="T48" fmla="*/ 14 w 89"/>
                              <a:gd name="T49" fmla="*/ 25 h 118"/>
                              <a:gd name="T50" fmla="*/ 9 w 89"/>
                              <a:gd name="T51" fmla="*/ 27 h 118"/>
                              <a:gd name="T52" fmla="*/ 8 w 89"/>
                              <a:gd name="T53" fmla="*/ 26 h 118"/>
                              <a:gd name="T54" fmla="*/ 6 w 89"/>
                              <a:gd name="T55" fmla="*/ 25 h 118"/>
                              <a:gd name="T56" fmla="*/ 5 w 89"/>
                              <a:gd name="T57" fmla="*/ 22 h 118"/>
                              <a:gd name="T58" fmla="*/ 5 w 89"/>
                              <a:gd name="T59" fmla="*/ 20 h 118"/>
                              <a:gd name="T60" fmla="*/ 6 w 89"/>
                              <a:gd name="T61" fmla="*/ 15 h 118"/>
                              <a:gd name="T62" fmla="*/ 8 w 89"/>
                              <a:gd name="T63" fmla="*/ 11 h 118"/>
                              <a:gd name="T64" fmla="*/ 14 w 89"/>
                              <a:gd name="T65" fmla="*/ 7 h 118"/>
                              <a:gd name="T66" fmla="*/ 22 w 89"/>
                              <a:gd name="T67" fmla="*/ 4 h 118"/>
                              <a:gd name="T68" fmla="*/ 34 w 89"/>
                              <a:gd name="T69" fmla="*/ 1 h 118"/>
                              <a:gd name="T70" fmla="*/ 46 w 89"/>
                              <a:gd name="T71" fmla="*/ 0 h 118"/>
                              <a:gd name="T72" fmla="*/ 67 w 89"/>
                              <a:gd name="T73" fmla="*/ 3 h 118"/>
                              <a:gd name="T74" fmla="*/ 79 w 89"/>
                              <a:gd name="T75" fmla="*/ 10 h 118"/>
                              <a:gd name="T76" fmla="*/ 86 w 89"/>
                              <a:gd name="T77" fmla="*/ 22 h 118"/>
                              <a:gd name="T78" fmla="*/ 89 w 89"/>
                              <a:gd name="T79" fmla="*/ 41 h 118"/>
                              <a:gd name="T80" fmla="*/ 69 w 89"/>
                              <a:gd name="T81" fmla="*/ 64 h 118"/>
                              <a:gd name="T82" fmla="*/ 45 w 89"/>
                              <a:gd name="T83" fmla="*/ 64 h 118"/>
                              <a:gd name="T84" fmla="*/ 32 w 89"/>
                              <a:gd name="T85" fmla="*/ 67 h 118"/>
                              <a:gd name="T86" fmla="*/ 25 w 89"/>
                              <a:gd name="T87" fmla="*/ 73 h 118"/>
                              <a:gd name="T88" fmla="*/ 21 w 89"/>
                              <a:gd name="T89" fmla="*/ 80 h 118"/>
                              <a:gd name="T90" fmla="*/ 21 w 89"/>
                              <a:gd name="T91" fmla="*/ 92 h 118"/>
                              <a:gd name="T92" fmla="*/ 32 w 89"/>
                              <a:gd name="T93" fmla="*/ 102 h 118"/>
                              <a:gd name="T94" fmla="*/ 48 w 89"/>
                              <a:gd name="T95" fmla="*/ 102 h 118"/>
                              <a:gd name="T96" fmla="*/ 62 w 89"/>
                              <a:gd name="T97" fmla="*/ 95 h 118"/>
                              <a:gd name="T98" fmla="*/ 69 w 89"/>
                              <a:gd name="T99" fmla="*/ 64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89" h="118">
                                <a:moveTo>
                                  <a:pt x="89" y="113"/>
                                </a:moveTo>
                                <a:lnTo>
                                  <a:pt x="89" y="115"/>
                                </a:lnTo>
                                <a:lnTo>
                                  <a:pt x="88" y="116"/>
                                </a:lnTo>
                                <a:lnTo>
                                  <a:pt x="86" y="116"/>
                                </a:lnTo>
                                <a:lnTo>
                                  <a:pt x="85" y="117"/>
                                </a:lnTo>
                                <a:lnTo>
                                  <a:pt x="84" y="117"/>
                                </a:lnTo>
                                <a:lnTo>
                                  <a:pt x="80" y="117"/>
                                </a:lnTo>
                                <a:lnTo>
                                  <a:pt x="78" y="117"/>
                                </a:lnTo>
                                <a:lnTo>
                                  <a:pt x="75" y="117"/>
                                </a:lnTo>
                                <a:lnTo>
                                  <a:pt x="74" y="116"/>
                                </a:lnTo>
                                <a:lnTo>
                                  <a:pt x="73" y="116"/>
                                </a:lnTo>
                                <a:lnTo>
                                  <a:pt x="72" y="115"/>
                                </a:lnTo>
                                <a:lnTo>
                                  <a:pt x="72" y="113"/>
                                </a:lnTo>
                                <a:lnTo>
                                  <a:pt x="72" y="102"/>
                                </a:lnTo>
                                <a:lnTo>
                                  <a:pt x="64" y="110"/>
                                </a:lnTo>
                                <a:lnTo>
                                  <a:pt x="56" y="115"/>
                                </a:lnTo>
                                <a:lnTo>
                                  <a:pt x="47" y="118"/>
                                </a:lnTo>
                                <a:lnTo>
                                  <a:pt x="37" y="118"/>
                                </a:lnTo>
                                <a:lnTo>
                                  <a:pt x="30" y="118"/>
                                </a:lnTo>
                                <a:lnTo>
                                  <a:pt x="22" y="116"/>
                                </a:lnTo>
                                <a:lnTo>
                                  <a:pt x="16" y="113"/>
                                </a:lnTo>
                                <a:lnTo>
                                  <a:pt x="10" y="110"/>
                                </a:lnTo>
                                <a:lnTo>
                                  <a:pt x="6" y="105"/>
                                </a:lnTo>
                                <a:lnTo>
                                  <a:pt x="3" y="100"/>
                                </a:lnTo>
                                <a:lnTo>
                                  <a:pt x="0" y="94"/>
                                </a:lnTo>
                                <a:lnTo>
                                  <a:pt x="0" y="85"/>
                                </a:lnTo>
                                <a:lnTo>
                                  <a:pt x="0" y="76"/>
                                </a:lnTo>
                                <a:lnTo>
                                  <a:pt x="4" y="70"/>
                                </a:lnTo>
                                <a:lnTo>
                                  <a:pt x="8" y="63"/>
                                </a:lnTo>
                                <a:lnTo>
                                  <a:pt x="15" y="58"/>
                                </a:lnTo>
                                <a:lnTo>
                                  <a:pt x="22" y="54"/>
                                </a:lnTo>
                                <a:lnTo>
                                  <a:pt x="32" y="52"/>
                                </a:lnTo>
                                <a:lnTo>
                                  <a:pt x="42" y="51"/>
                                </a:lnTo>
                                <a:lnTo>
                                  <a:pt x="54" y="49"/>
                                </a:lnTo>
                                <a:lnTo>
                                  <a:pt x="69" y="49"/>
                                </a:lnTo>
                                <a:lnTo>
                                  <a:pt x="69" y="41"/>
                                </a:lnTo>
                                <a:lnTo>
                                  <a:pt x="69" y="36"/>
                                </a:lnTo>
                                <a:lnTo>
                                  <a:pt x="68" y="30"/>
                                </a:lnTo>
                                <a:lnTo>
                                  <a:pt x="67" y="26"/>
                                </a:lnTo>
                                <a:lnTo>
                                  <a:pt x="64" y="22"/>
                                </a:lnTo>
                                <a:lnTo>
                                  <a:pt x="61" y="20"/>
                                </a:lnTo>
                                <a:lnTo>
                                  <a:pt x="56" y="17"/>
                                </a:lnTo>
                                <a:lnTo>
                                  <a:pt x="51" y="16"/>
                                </a:lnTo>
                                <a:lnTo>
                                  <a:pt x="45" y="16"/>
                                </a:lnTo>
                                <a:lnTo>
                                  <a:pt x="37" y="16"/>
                                </a:lnTo>
                                <a:lnTo>
                                  <a:pt x="31" y="17"/>
                                </a:lnTo>
                                <a:lnTo>
                                  <a:pt x="26" y="20"/>
                                </a:lnTo>
                                <a:lnTo>
                                  <a:pt x="21" y="21"/>
                                </a:lnTo>
                                <a:lnTo>
                                  <a:pt x="18" y="23"/>
                                </a:lnTo>
                                <a:lnTo>
                                  <a:pt x="14" y="25"/>
                                </a:lnTo>
                                <a:lnTo>
                                  <a:pt x="11" y="27"/>
                                </a:lnTo>
                                <a:lnTo>
                                  <a:pt x="9" y="27"/>
                                </a:lnTo>
                                <a:lnTo>
                                  <a:pt x="9" y="27"/>
                                </a:lnTo>
                                <a:lnTo>
                                  <a:pt x="8" y="26"/>
                                </a:lnTo>
                                <a:lnTo>
                                  <a:pt x="8" y="26"/>
                                </a:lnTo>
                                <a:lnTo>
                                  <a:pt x="6" y="25"/>
                                </a:lnTo>
                                <a:lnTo>
                                  <a:pt x="6" y="23"/>
                                </a:lnTo>
                                <a:lnTo>
                                  <a:pt x="5" y="22"/>
                                </a:lnTo>
                                <a:lnTo>
                                  <a:pt x="5" y="21"/>
                                </a:lnTo>
                                <a:lnTo>
                                  <a:pt x="5" y="20"/>
                                </a:lnTo>
                                <a:lnTo>
                                  <a:pt x="5" y="16"/>
                                </a:lnTo>
                                <a:lnTo>
                                  <a:pt x="6" y="15"/>
                                </a:lnTo>
                                <a:lnTo>
                                  <a:pt x="6" y="12"/>
                                </a:lnTo>
                                <a:lnTo>
                                  <a:pt x="8" y="11"/>
                                </a:lnTo>
                                <a:lnTo>
                                  <a:pt x="10" y="10"/>
                                </a:lnTo>
                                <a:lnTo>
                                  <a:pt x="14" y="7"/>
                                </a:lnTo>
                                <a:lnTo>
                                  <a:pt x="18" y="5"/>
                                </a:lnTo>
                                <a:lnTo>
                                  <a:pt x="22" y="4"/>
                                </a:lnTo>
                                <a:lnTo>
                                  <a:pt x="29" y="3"/>
                                </a:lnTo>
                                <a:lnTo>
                                  <a:pt x="34" y="1"/>
                                </a:lnTo>
                                <a:lnTo>
                                  <a:pt x="40" y="0"/>
                                </a:lnTo>
                                <a:lnTo>
                                  <a:pt x="46" y="0"/>
                                </a:lnTo>
                                <a:lnTo>
                                  <a:pt x="57" y="0"/>
                                </a:lnTo>
                                <a:lnTo>
                                  <a:pt x="67" y="3"/>
                                </a:lnTo>
                                <a:lnTo>
                                  <a:pt x="74" y="5"/>
                                </a:lnTo>
                                <a:lnTo>
                                  <a:pt x="79" y="10"/>
                                </a:lnTo>
                                <a:lnTo>
                                  <a:pt x="84" y="16"/>
                                </a:lnTo>
                                <a:lnTo>
                                  <a:pt x="86" y="22"/>
                                </a:lnTo>
                                <a:lnTo>
                                  <a:pt x="89" y="31"/>
                                </a:lnTo>
                                <a:lnTo>
                                  <a:pt x="89" y="41"/>
                                </a:lnTo>
                                <a:lnTo>
                                  <a:pt x="89" y="113"/>
                                </a:lnTo>
                                <a:close/>
                                <a:moveTo>
                                  <a:pt x="69" y="64"/>
                                </a:moveTo>
                                <a:lnTo>
                                  <a:pt x="52" y="64"/>
                                </a:lnTo>
                                <a:lnTo>
                                  <a:pt x="45" y="64"/>
                                </a:lnTo>
                                <a:lnTo>
                                  <a:pt x="38" y="65"/>
                                </a:lnTo>
                                <a:lnTo>
                                  <a:pt x="32" y="67"/>
                                </a:lnTo>
                                <a:lnTo>
                                  <a:pt x="29" y="69"/>
                                </a:lnTo>
                                <a:lnTo>
                                  <a:pt x="25" y="73"/>
                                </a:lnTo>
                                <a:lnTo>
                                  <a:pt x="22" y="76"/>
                                </a:lnTo>
                                <a:lnTo>
                                  <a:pt x="21" y="80"/>
                                </a:lnTo>
                                <a:lnTo>
                                  <a:pt x="20" y="85"/>
                                </a:lnTo>
                                <a:lnTo>
                                  <a:pt x="21" y="92"/>
                                </a:lnTo>
                                <a:lnTo>
                                  <a:pt x="26" y="99"/>
                                </a:lnTo>
                                <a:lnTo>
                                  <a:pt x="32" y="102"/>
                                </a:lnTo>
                                <a:lnTo>
                                  <a:pt x="41" y="104"/>
                                </a:lnTo>
                                <a:lnTo>
                                  <a:pt x="48" y="102"/>
                                </a:lnTo>
                                <a:lnTo>
                                  <a:pt x="56" y="99"/>
                                </a:lnTo>
                                <a:lnTo>
                                  <a:pt x="62" y="95"/>
                                </a:lnTo>
                                <a:lnTo>
                                  <a:pt x="69" y="88"/>
                                </a:lnTo>
                                <a:lnTo>
                                  <a:pt x="69" y="6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71" name="Freeform 33"/>
                        <wps:cNvSpPr>
                          <a:spLocks noEditPoints="1"/>
                        </wps:cNvSpPr>
                        <wps:spPr bwMode="auto">
                          <a:xfrm>
                            <a:off x="898525" y="871538"/>
                            <a:ext cx="61913" cy="84138"/>
                          </a:xfrm>
                          <a:custGeom>
                            <a:avLst/>
                            <a:gdLst>
                              <a:gd name="T0" fmla="*/ 112 w 117"/>
                              <a:gd name="T1" fmla="*/ 46 h 161"/>
                              <a:gd name="T2" fmla="*/ 114 w 117"/>
                              <a:gd name="T3" fmla="*/ 48 h 161"/>
                              <a:gd name="T4" fmla="*/ 114 w 117"/>
                              <a:gd name="T5" fmla="*/ 156 h 161"/>
                              <a:gd name="T6" fmla="*/ 114 w 117"/>
                              <a:gd name="T7" fmla="*/ 158 h 161"/>
                              <a:gd name="T8" fmla="*/ 112 w 117"/>
                              <a:gd name="T9" fmla="*/ 159 h 161"/>
                              <a:gd name="T10" fmla="*/ 109 w 117"/>
                              <a:gd name="T11" fmla="*/ 160 h 161"/>
                              <a:gd name="T12" fmla="*/ 104 w 117"/>
                              <a:gd name="T13" fmla="*/ 160 h 161"/>
                              <a:gd name="T14" fmla="*/ 99 w 117"/>
                              <a:gd name="T15" fmla="*/ 160 h 161"/>
                              <a:gd name="T16" fmla="*/ 97 w 117"/>
                              <a:gd name="T17" fmla="*/ 159 h 161"/>
                              <a:gd name="T18" fmla="*/ 94 w 117"/>
                              <a:gd name="T19" fmla="*/ 158 h 161"/>
                              <a:gd name="T20" fmla="*/ 94 w 117"/>
                              <a:gd name="T21" fmla="*/ 156 h 161"/>
                              <a:gd name="T22" fmla="*/ 39 w 117"/>
                              <a:gd name="T23" fmla="*/ 62 h 161"/>
                              <a:gd name="T24" fmla="*/ 39 w 117"/>
                              <a:gd name="T25" fmla="*/ 132 h 161"/>
                              <a:gd name="T26" fmla="*/ 46 w 117"/>
                              <a:gd name="T27" fmla="*/ 143 h 161"/>
                              <a:gd name="T28" fmla="*/ 56 w 117"/>
                              <a:gd name="T29" fmla="*/ 144 h 161"/>
                              <a:gd name="T30" fmla="*/ 61 w 117"/>
                              <a:gd name="T31" fmla="*/ 143 h 161"/>
                              <a:gd name="T32" fmla="*/ 64 w 117"/>
                              <a:gd name="T33" fmla="*/ 142 h 161"/>
                              <a:gd name="T34" fmla="*/ 66 w 117"/>
                              <a:gd name="T35" fmla="*/ 142 h 161"/>
                              <a:gd name="T36" fmla="*/ 69 w 117"/>
                              <a:gd name="T37" fmla="*/ 142 h 161"/>
                              <a:gd name="T38" fmla="*/ 69 w 117"/>
                              <a:gd name="T39" fmla="*/ 142 h 161"/>
                              <a:gd name="T40" fmla="*/ 70 w 117"/>
                              <a:gd name="T41" fmla="*/ 143 h 161"/>
                              <a:gd name="T42" fmla="*/ 70 w 117"/>
                              <a:gd name="T43" fmla="*/ 147 h 161"/>
                              <a:gd name="T44" fmla="*/ 70 w 117"/>
                              <a:gd name="T45" fmla="*/ 151 h 161"/>
                              <a:gd name="T46" fmla="*/ 70 w 117"/>
                              <a:gd name="T47" fmla="*/ 155 h 161"/>
                              <a:gd name="T48" fmla="*/ 67 w 117"/>
                              <a:gd name="T49" fmla="*/ 158 h 161"/>
                              <a:gd name="T50" fmla="*/ 64 w 117"/>
                              <a:gd name="T51" fmla="*/ 159 h 161"/>
                              <a:gd name="T52" fmla="*/ 59 w 117"/>
                              <a:gd name="T53" fmla="*/ 160 h 161"/>
                              <a:gd name="T54" fmla="*/ 53 w 117"/>
                              <a:gd name="T55" fmla="*/ 161 h 161"/>
                              <a:gd name="T56" fmla="*/ 43 w 117"/>
                              <a:gd name="T57" fmla="*/ 161 h 161"/>
                              <a:gd name="T58" fmla="*/ 30 w 117"/>
                              <a:gd name="T59" fmla="*/ 156 h 161"/>
                              <a:gd name="T60" fmla="*/ 23 w 117"/>
                              <a:gd name="T61" fmla="*/ 148 h 161"/>
                              <a:gd name="T62" fmla="*/ 19 w 117"/>
                              <a:gd name="T63" fmla="*/ 134 h 161"/>
                              <a:gd name="T64" fmla="*/ 18 w 117"/>
                              <a:gd name="T65" fmla="*/ 62 h 161"/>
                              <a:gd name="T66" fmla="*/ 2 w 117"/>
                              <a:gd name="T67" fmla="*/ 62 h 161"/>
                              <a:gd name="T68" fmla="*/ 0 w 117"/>
                              <a:gd name="T69" fmla="*/ 57 h 161"/>
                              <a:gd name="T70" fmla="*/ 0 w 117"/>
                              <a:gd name="T71" fmla="*/ 50 h 161"/>
                              <a:gd name="T72" fmla="*/ 0 w 117"/>
                              <a:gd name="T73" fmla="*/ 48 h 161"/>
                              <a:gd name="T74" fmla="*/ 1 w 117"/>
                              <a:gd name="T75" fmla="*/ 46 h 161"/>
                              <a:gd name="T76" fmla="*/ 2 w 117"/>
                              <a:gd name="T77" fmla="*/ 46 h 161"/>
                              <a:gd name="T78" fmla="*/ 18 w 117"/>
                              <a:gd name="T79" fmla="*/ 44 h 161"/>
                              <a:gd name="T80" fmla="*/ 19 w 117"/>
                              <a:gd name="T81" fmla="*/ 18 h 161"/>
                              <a:gd name="T82" fmla="*/ 19 w 117"/>
                              <a:gd name="T83" fmla="*/ 17 h 161"/>
                              <a:gd name="T84" fmla="*/ 22 w 117"/>
                              <a:gd name="T85" fmla="*/ 16 h 161"/>
                              <a:gd name="T86" fmla="*/ 26 w 117"/>
                              <a:gd name="T87" fmla="*/ 15 h 161"/>
                              <a:gd name="T88" fmla="*/ 32 w 117"/>
                              <a:gd name="T89" fmla="*/ 15 h 161"/>
                              <a:gd name="T90" fmla="*/ 35 w 117"/>
                              <a:gd name="T91" fmla="*/ 16 h 161"/>
                              <a:gd name="T92" fmla="*/ 38 w 117"/>
                              <a:gd name="T93" fmla="*/ 17 h 161"/>
                              <a:gd name="T94" fmla="*/ 39 w 117"/>
                              <a:gd name="T95" fmla="*/ 18 h 161"/>
                              <a:gd name="T96" fmla="*/ 39 w 117"/>
                              <a:gd name="T97" fmla="*/ 44 h 161"/>
                              <a:gd name="T98" fmla="*/ 117 w 117"/>
                              <a:gd name="T99" fmla="*/ 11 h 161"/>
                              <a:gd name="T100" fmla="*/ 114 w 117"/>
                              <a:gd name="T101" fmla="*/ 21 h 161"/>
                              <a:gd name="T102" fmla="*/ 104 w 117"/>
                              <a:gd name="T103" fmla="*/ 23 h 161"/>
                              <a:gd name="T104" fmla="*/ 94 w 117"/>
                              <a:gd name="T105" fmla="*/ 21 h 161"/>
                              <a:gd name="T106" fmla="*/ 92 w 117"/>
                              <a:gd name="T107" fmla="*/ 12 h 161"/>
                              <a:gd name="T108" fmla="*/ 94 w 117"/>
                              <a:gd name="T109" fmla="*/ 2 h 161"/>
                              <a:gd name="T110" fmla="*/ 104 w 117"/>
                              <a:gd name="T111" fmla="*/ 0 h 161"/>
                              <a:gd name="T112" fmla="*/ 114 w 117"/>
                              <a:gd name="T113" fmla="*/ 2 h 161"/>
                              <a:gd name="T114" fmla="*/ 117 w 117"/>
                              <a:gd name="T115" fmla="*/ 11 h 161"/>
                              <a:gd name="T116" fmla="*/ 76 w 117"/>
                              <a:gd name="T117" fmla="*/ 44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17" h="161">
                                <a:moveTo>
                                  <a:pt x="108" y="44"/>
                                </a:moveTo>
                                <a:lnTo>
                                  <a:pt x="112" y="46"/>
                                </a:lnTo>
                                <a:lnTo>
                                  <a:pt x="113" y="47"/>
                                </a:lnTo>
                                <a:lnTo>
                                  <a:pt x="114" y="48"/>
                                </a:lnTo>
                                <a:lnTo>
                                  <a:pt x="114" y="52"/>
                                </a:lnTo>
                                <a:lnTo>
                                  <a:pt x="114" y="156"/>
                                </a:lnTo>
                                <a:lnTo>
                                  <a:pt x="114" y="158"/>
                                </a:lnTo>
                                <a:lnTo>
                                  <a:pt x="114" y="158"/>
                                </a:lnTo>
                                <a:lnTo>
                                  <a:pt x="113" y="159"/>
                                </a:lnTo>
                                <a:lnTo>
                                  <a:pt x="112" y="159"/>
                                </a:lnTo>
                                <a:lnTo>
                                  <a:pt x="111" y="160"/>
                                </a:lnTo>
                                <a:lnTo>
                                  <a:pt x="109" y="160"/>
                                </a:lnTo>
                                <a:lnTo>
                                  <a:pt x="107" y="160"/>
                                </a:lnTo>
                                <a:lnTo>
                                  <a:pt x="104" y="160"/>
                                </a:lnTo>
                                <a:lnTo>
                                  <a:pt x="102" y="160"/>
                                </a:lnTo>
                                <a:lnTo>
                                  <a:pt x="99" y="160"/>
                                </a:lnTo>
                                <a:lnTo>
                                  <a:pt x="98" y="160"/>
                                </a:lnTo>
                                <a:lnTo>
                                  <a:pt x="97" y="159"/>
                                </a:lnTo>
                                <a:lnTo>
                                  <a:pt x="96" y="159"/>
                                </a:lnTo>
                                <a:lnTo>
                                  <a:pt x="94" y="158"/>
                                </a:lnTo>
                                <a:lnTo>
                                  <a:pt x="94" y="158"/>
                                </a:lnTo>
                                <a:lnTo>
                                  <a:pt x="94" y="156"/>
                                </a:lnTo>
                                <a:lnTo>
                                  <a:pt x="94" y="62"/>
                                </a:lnTo>
                                <a:lnTo>
                                  <a:pt x="39" y="62"/>
                                </a:lnTo>
                                <a:lnTo>
                                  <a:pt x="39" y="122"/>
                                </a:lnTo>
                                <a:lnTo>
                                  <a:pt x="39" y="132"/>
                                </a:lnTo>
                                <a:lnTo>
                                  <a:pt x="42" y="139"/>
                                </a:lnTo>
                                <a:lnTo>
                                  <a:pt x="46" y="143"/>
                                </a:lnTo>
                                <a:lnTo>
                                  <a:pt x="54" y="144"/>
                                </a:lnTo>
                                <a:lnTo>
                                  <a:pt x="56" y="144"/>
                                </a:lnTo>
                                <a:lnTo>
                                  <a:pt x="59" y="144"/>
                                </a:lnTo>
                                <a:lnTo>
                                  <a:pt x="61" y="143"/>
                                </a:lnTo>
                                <a:lnTo>
                                  <a:pt x="62" y="143"/>
                                </a:lnTo>
                                <a:lnTo>
                                  <a:pt x="64" y="142"/>
                                </a:lnTo>
                                <a:lnTo>
                                  <a:pt x="65" y="142"/>
                                </a:lnTo>
                                <a:lnTo>
                                  <a:pt x="66" y="142"/>
                                </a:lnTo>
                                <a:lnTo>
                                  <a:pt x="67" y="140"/>
                                </a:lnTo>
                                <a:lnTo>
                                  <a:pt x="69" y="142"/>
                                </a:lnTo>
                                <a:lnTo>
                                  <a:pt x="69" y="142"/>
                                </a:lnTo>
                                <a:lnTo>
                                  <a:pt x="69" y="142"/>
                                </a:lnTo>
                                <a:lnTo>
                                  <a:pt x="70" y="143"/>
                                </a:lnTo>
                                <a:lnTo>
                                  <a:pt x="70" y="143"/>
                                </a:lnTo>
                                <a:lnTo>
                                  <a:pt x="70" y="145"/>
                                </a:lnTo>
                                <a:lnTo>
                                  <a:pt x="70" y="147"/>
                                </a:lnTo>
                                <a:lnTo>
                                  <a:pt x="70" y="148"/>
                                </a:lnTo>
                                <a:lnTo>
                                  <a:pt x="70" y="151"/>
                                </a:lnTo>
                                <a:lnTo>
                                  <a:pt x="70" y="154"/>
                                </a:lnTo>
                                <a:lnTo>
                                  <a:pt x="70" y="155"/>
                                </a:lnTo>
                                <a:lnTo>
                                  <a:pt x="69" y="156"/>
                                </a:lnTo>
                                <a:lnTo>
                                  <a:pt x="67" y="158"/>
                                </a:lnTo>
                                <a:lnTo>
                                  <a:pt x="65" y="159"/>
                                </a:lnTo>
                                <a:lnTo>
                                  <a:pt x="64" y="159"/>
                                </a:lnTo>
                                <a:lnTo>
                                  <a:pt x="61" y="160"/>
                                </a:lnTo>
                                <a:lnTo>
                                  <a:pt x="59" y="160"/>
                                </a:lnTo>
                                <a:lnTo>
                                  <a:pt x="56" y="161"/>
                                </a:lnTo>
                                <a:lnTo>
                                  <a:pt x="53" y="161"/>
                                </a:lnTo>
                                <a:lnTo>
                                  <a:pt x="50" y="161"/>
                                </a:lnTo>
                                <a:lnTo>
                                  <a:pt x="43" y="161"/>
                                </a:lnTo>
                                <a:lnTo>
                                  <a:pt x="35" y="159"/>
                                </a:lnTo>
                                <a:lnTo>
                                  <a:pt x="30" y="156"/>
                                </a:lnTo>
                                <a:lnTo>
                                  <a:pt x="26" y="153"/>
                                </a:lnTo>
                                <a:lnTo>
                                  <a:pt x="23" y="148"/>
                                </a:lnTo>
                                <a:lnTo>
                                  <a:pt x="21" y="140"/>
                                </a:lnTo>
                                <a:lnTo>
                                  <a:pt x="19" y="134"/>
                                </a:lnTo>
                                <a:lnTo>
                                  <a:pt x="18" y="124"/>
                                </a:lnTo>
                                <a:lnTo>
                                  <a:pt x="18" y="62"/>
                                </a:lnTo>
                                <a:lnTo>
                                  <a:pt x="3" y="62"/>
                                </a:lnTo>
                                <a:lnTo>
                                  <a:pt x="2" y="62"/>
                                </a:lnTo>
                                <a:lnTo>
                                  <a:pt x="1" y="59"/>
                                </a:lnTo>
                                <a:lnTo>
                                  <a:pt x="0" y="57"/>
                                </a:lnTo>
                                <a:lnTo>
                                  <a:pt x="0" y="53"/>
                                </a:lnTo>
                                <a:lnTo>
                                  <a:pt x="0" y="50"/>
                                </a:lnTo>
                                <a:lnTo>
                                  <a:pt x="0" y="49"/>
                                </a:lnTo>
                                <a:lnTo>
                                  <a:pt x="0" y="48"/>
                                </a:lnTo>
                                <a:lnTo>
                                  <a:pt x="1" y="47"/>
                                </a:lnTo>
                                <a:lnTo>
                                  <a:pt x="1" y="46"/>
                                </a:lnTo>
                                <a:lnTo>
                                  <a:pt x="2" y="46"/>
                                </a:lnTo>
                                <a:lnTo>
                                  <a:pt x="2" y="46"/>
                                </a:lnTo>
                                <a:lnTo>
                                  <a:pt x="3" y="44"/>
                                </a:lnTo>
                                <a:lnTo>
                                  <a:pt x="18" y="44"/>
                                </a:lnTo>
                                <a:lnTo>
                                  <a:pt x="18" y="20"/>
                                </a:lnTo>
                                <a:lnTo>
                                  <a:pt x="19" y="18"/>
                                </a:lnTo>
                                <a:lnTo>
                                  <a:pt x="19" y="17"/>
                                </a:lnTo>
                                <a:lnTo>
                                  <a:pt x="19" y="17"/>
                                </a:lnTo>
                                <a:lnTo>
                                  <a:pt x="21" y="16"/>
                                </a:lnTo>
                                <a:lnTo>
                                  <a:pt x="22" y="16"/>
                                </a:lnTo>
                                <a:lnTo>
                                  <a:pt x="24" y="16"/>
                                </a:lnTo>
                                <a:lnTo>
                                  <a:pt x="26" y="15"/>
                                </a:lnTo>
                                <a:lnTo>
                                  <a:pt x="28" y="15"/>
                                </a:lnTo>
                                <a:lnTo>
                                  <a:pt x="32" y="15"/>
                                </a:lnTo>
                                <a:lnTo>
                                  <a:pt x="33" y="16"/>
                                </a:lnTo>
                                <a:lnTo>
                                  <a:pt x="35" y="16"/>
                                </a:lnTo>
                                <a:lnTo>
                                  <a:pt x="37" y="16"/>
                                </a:lnTo>
                                <a:lnTo>
                                  <a:pt x="38" y="17"/>
                                </a:lnTo>
                                <a:lnTo>
                                  <a:pt x="38" y="17"/>
                                </a:lnTo>
                                <a:lnTo>
                                  <a:pt x="39" y="18"/>
                                </a:lnTo>
                                <a:lnTo>
                                  <a:pt x="39" y="20"/>
                                </a:lnTo>
                                <a:lnTo>
                                  <a:pt x="39" y="44"/>
                                </a:lnTo>
                                <a:lnTo>
                                  <a:pt x="108" y="44"/>
                                </a:lnTo>
                                <a:close/>
                                <a:moveTo>
                                  <a:pt x="117" y="11"/>
                                </a:moveTo>
                                <a:lnTo>
                                  <a:pt x="117" y="17"/>
                                </a:lnTo>
                                <a:lnTo>
                                  <a:pt x="114" y="21"/>
                                </a:lnTo>
                                <a:lnTo>
                                  <a:pt x="111" y="23"/>
                                </a:lnTo>
                                <a:lnTo>
                                  <a:pt x="104" y="23"/>
                                </a:lnTo>
                                <a:lnTo>
                                  <a:pt x="98" y="23"/>
                                </a:lnTo>
                                <a:lnTo>
                                  <a:pt x="94" y="21"/>
                                </a:lnTo>
                                <a:lnTo>
                                  <a:pt x="92" y="17"/>
                                </a:lnTo>
                                <a:lnTo>
                                  <a:pt x="92" y="12"/>
                                </a:lnTo>
                                <a:lnTo>
                                  <a:pt x="92" y="5"/>
                                </a:lnTo>
                                <a:lnTo>
                                  <a:pt x="94" y="2"/>
                                </a:lnTo>
                                <a:lnTo>
                                  <a:pt x="98" y="0"/>
                                </a:lnTo>
                                <a:lnTo>
                                  <a:pt x="104" y="0"/>
                                </a:lnTo>
                                <a:lnTo>
                                  <a:pt x="111" y="0"/>
                                </a:lnTo>
                                <a:lnTo>
                                  <a:pt x="114" y="2"/>
                                </a:lnTo>
                                <a:lnTo>
                                  <a:pt x="117" y="5"/>
                                </a:lnTo>
                                <a:lnTo>
                                  <a:pt x="117" y="11"/>
                                </a:lnTo>
                                <a:close/>
                                <a:moveTo>
                                  <a:pt x="76" y="44"/>
                                </a:moveTo>
                                <a:lnTo>
                                  <a:pt x="76" y="4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72" name="Freeform 34"/>
                        <wps:cNvSpPr>
                          <a:spLocks noEditPoints="1"/>
                        </wps:cNvSpPr>
                        <wps:spPr bwMode="auto">
                          <a:xfrm>
                            <a:off x="974725" y="893763"/>
                            <a:ext cx="57150" cy="61913"/>
                          </a:xfrm>
                          <a:custGeom>
                            <a:avLst/>
                            <a:gdLst>
                              <a:gd name="T0" fmla="*/ 107 w 108"/>
                              <a:gd name="T1" fmla="*/ 70 h 118"/>
                              <a:gd name="T2" fmla="*/ 101 w 108"/>
                              <a:gd name="T3" fmla="*/ 92 h 118"/>
                              <a:gd name="T4" fmla="*/ 86 w 108"/>
                              <a:gd name="T5" fmla="*/ 108 h 118"/>
                              <a:gd name="T6" fmla="*/ 65 w 108"/>
                              <a:gd name="T7" fmla="*/ 118 h 118"/>
                              <a:gd name="T8" fmla="*/ 39 w 108"/>
                              <a:gd name="T9" fmla="*/ 118 h 118"/>
                              <a:gd name="T10" fmla="*/ 19 w 108"/>
                              <a:gd name="T11" fmla="*/ 110 h 118"/>
                              <a:gd name="T12" fmla="*/ 7 w 108"/>
                              <a:gd name="T13" fmla="*/ 95 h 118"/>
                              <a:gd name="T14" fmla="*/ 0 w 108"/>
                              <a:gd name="T15" fmla="*/ 73 h 118"/>
                              <a:gd name="T16" fmla="*/ 0 w 108"/>
                              <a:gd name="T17" fmla="*/ 47 h 118"/>
                              <a:gd name="T18" fmla="*/ 7 w 108"/>
                              <a:gd name="T19" fmla="*/ 25 h 118"/>
                              <a:gd name="T20" fmla="*/ 21 w 108"/>
                              <a:gd name="T21" fmla="*/ 9 h 118"/>
                              <a:gd name="T22" fmla="*/ 42 w 108"/>
                              <a:gd name="T23" fmla="*/ 0 h 118"/>
                              <a:gd name="T24" fmla="*/ 68 w 108"/>
                              <a:gd name="T25" fmla="*/ 0 h 118"/>
                              <a:gd name="T26" fmla="*/ 87 w 108"/>
                              <a:gd name="T27" fmla="*/ 9 h 118"/>
                              <a:gd name="T28" fmla="*/ 101 w 108"/>
                              <a:gd name="T29" fmla="*/ 23 h 118"/>
                              <a:gd name="T30" fmla="*/ 107 w 108"/>
                              <a:gd name="T31" fmla="*/ 44 h 118"/>
                              <a:gd name="T32" fmla="*/ 87 w 108"/>
                              <a:gd name="T33" fmla="*/ 59 h 118"/>
                              <a:gd name="T34" fmla="*/ 85 w 108"/>
                              <a:gd name="T35" fmla="*/ 43 h 118"/>
                              <a:gd name="T36" fmla="*/ 80 w 108"/>
                              <a:gd name="T37" fmla="*/ 28 h 118"/>
                              <a:gd name="T38" fmla="*/ 70 w 108"/>
                              <a:gd name="T39" fmla="*/ 20 h 118"/>
                              <a:gd name="T40" fmla="*/ 54 w 108"/>
                              <a:gd name="T41" fmla="*/ 16 h 118"/>
                              <a:gd name="T42" fmla="*/ 39 w 108"/>
                              <a:gd name="T43" fmla="*/ 20 h 118"/>
                              <a:gd name="T44" fmla="*/ 28 w 108"/>
                              <a:gd name="T45" fmla="*/ 28 h 118"/>
                              <a:gd name="T46" fmla="*/ 22 w 108"/>
                              <a:gd name="T47" fmla="*/ 42 h 118"/>
                              <a:gd name="T48" fmla="*/ 21 w 108"/>
                              <a:gd name="T49" fmla="*/ 59 h 118"/>
                              <a:gd name="T50" fmla="*/ 22 w 108"/>
                              <a:gd name="T51" fmla="*/ 75 h 118"/>
                              <a:gd name="T52" fmla="*/ 27 w 108"/>
                              <a:gd name="T53" fmla="*/ 89 h 118"/>
                              <a:gd name="T54" fmla="*/ 38 w 108"/>
                              <a:gd name="T55" fmla="*/ 99 h 118"/>
                              <a:gd name="T56" fmla="*/ 54 w 108"/>
                              <a:gd name="T57" fmla="*/ 102 h 118"/>
                              <a:gd name="T58" fmla="*/ 69 w 108"/>
                              <a:gd name="T59" fmla="*/ 99 h 118"/>
                              <a:gd name="T60" fmla="*/ 79 w 108"/>
                              <a:gd name="T61" fmla="*/ 90 h 118"/>
                              <a:gd name="T62" fmla="*/ 85 w 108"/>
                              <a:gd name="T63" fmla="*/ 76 h 118"/>
                              <a:gd name="T64" fmla="*/ 87 w 108"/>
                              <a:gd name="T65" fmla="*/ 59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08" h="118">
                                <a:moveTo>
                                  <a:pt x="108" y="58"/>
                                </a:moveTo>
                                <a:lnTo>
                                  <a:pt x="107" y="70"/>
                                </a:lnTo>
                                <a:lnTo>
                                  <a:pt x="104" y="83"/>
                                </a:lnTo>
                                <a:lnTo>
                                  <a:pt x="101" y="92"/>
                                </a:lnTo>
                                <a:lnTo>
                                  <a:pt x="93" y="101"/>
                                </a:lnTo>
                                <a:lnTo>
                                  <a:pt x="86" y="108"/>
                                </a:lnTo>
                                <a:lnTo>
                                  <a:pt x="76" y="115"/>
                                </a:lnTo>
                                <a:lnTo>
                                  <a:pt x="65" y="118"/>
                                </a:lnTo>
                                <a:lnTo>
                                  <a:pt x="53" y="118"/>
                                </a:lnTo>
                                <a:lnTo>
                                  <a:pt x="39" y="118"/>
                                </a:lnTo>
                                <a:lnTo>
                                  <a:pt x="29" y="115"/>
                                </a:lnTo>
                                <a:lnTo>
                                  <a:pt x="19" y="110"/>
                                </a:lnTo>
                                <a:lnTo>
                                  <a:pt x="12" y="104"/>
                                </a:lnTo>
                                <a:lnTo>
                                  <a:pt x="7" y="95"/>
                                </a:lnTo>
                                <a:lnTo>
                                  <a:pt x="2" y="85"/>
                                </a:lnTo>
                                <a:lnTo>
                                  <a:pt x="0" y="73"/>
                                </a:lnTo>
                                <a:lnTo>
                                  <a:pt x="0" y="60"/>
                                </a:lnTo>
                                <a:lnTo>
                                  <a:pt x="0" y="47"/>
                                </a:lnTo>
                                <a:lnTo>
                                  <a:pt x="3" y="36"/>
                                </a:lnTo>
                                <a:lnTo>
                                  <a:pt x="7" y="25"/>
                                </a:lnTo>
                                <a:lnTo>
                                  <a:pt x="13" y="16"/>
                                </a:lnTo>
                                <a:lnTo>
                                  <a:pt x="21" y="9"/>
                                </a:lnTo>
                                <a:lnTo>
                                  <a:pt x="31" y="4"/>
                                </a:lnTo>
                                <a:lnTo>
                                  <a:pt x="42" y="0"/>
                                </a:lnTo>
                                <a:lnTo>
                                  <a:pt x="55" y="0"/>
                                </a:lnTo>
                                <a:lnTo>
                                  <a:pt x="68" y="0"/>
                                </a:lnTo>
                                <a:lnTo>
                                  <a:pt x="77" y="4"/>
                                </a:lnTo>
                                <a:lnTo>
                                  <a:pt x="87" y="9"/>
                                </a:lnTo>
                                <a:lnTo>
                                  <a:pt x="95" y="15"/>
                                </a:lnTo>
                                <a:lnTo>
                                  <a:pt x="101" y="23"/>
                                </a:lnTo>
                                <a:lnTo>
                                  <a:pt x="104" y="33"/>
                                </a:lnTo>
                                <a:lnTo>
                                  <a:pt x="107" y="44"/>
                                </a:lnTo>
                                <a:lnTo>
                                  <a:pt x="108" y="58"/>
                                </a:lnTo>
                                <a:close/>
                                <a:moveTo>
                                  <a:pt x="87" y="59"/>
                                </a:moveTo>
                                <a:lnTo>
                                  <a:pt x="86" y="51"/>
                                </a:lnTo>
                                <a:lnTo>
                                  <a:pt x="85" y="43"/>
                                </a:lnTo>
                                <a:lnTo>
                                  <a:pt x="84" y="35"/>
                                </a:lnTo>
                                <a:lnTo>
                                  <a:pt x="80" y="28"/>
                                </a:lnTo>
                                <a:lnTo>
                                  <a:pt x="76" y="23"/>
                                </a:lnTo>
                                <a:lnTo>
                                  <a:pt x="70" y="20"/>
                                </a:lnTo>
                                <a:lnTo>
                                  <a:pt x="63" y="17"/>
                                </a:lnTo>
                                <a:lnTo>
                                  <a:pt x="54" y="16"/>
                                </a:lnTo>
                                <a:lnTo>
                                  <a:pt x="45" y="17"/>
                                </a:lnTo>
                                <a:lnTo>
                                  <a:pt x="39" y="20"/>
                                </a:lnTo>
                                <a:lnTo>
                                  <a:pt x="33" y="23"/>
                                </a:lnTo>
                                <a:lnTo>
                                  <a:pt x="28" y="28"/>
                                </a:lnTo>
                                <a:lnTo>
                                  <a:pt x="24" y="35"/>
                                </a:lnTo>
                                <a:lnTo>
                                  <a:pt x="22" y="42"/>
                                </a:lnTo>
                                <a:lnTo>
                                  <a:pt x="21" y="49"/>
                                </a:lnTo>
                                <a:lnTo>
                                  <a:pt x="21" y="59"/>
                                </a:lnTo>
                                <a:lnTo>
                                  <a:pt x="21" y="68"/>
                                </a:lnTo>
                                <a:lnTo>
                                  <a:pt x="22" y="75"/>
                                </a:lnTo>
                                <a:lnTo>
                                  <a:pt x="24" y="83"/>
                                </a:lnTo>
                                <a:lnTo>
                                  <a:pt x="27" y="89"/>
                                </a:lnTo>
                                <a:lnTo>
                                  <a:pt x="32" y="95"/>
                                </a:lnTo>
                                <a:lnTo>
                                  <a:pt x="38" y="99"/>
                                </a:lnTo>
                                <a:lnTo>
                                  <a:pt x="44" y="101"/>
                                </a:lnTo>
                                <a:lnTo>
                                  <a:pt x="54" y="102"/>
                                </a:lnTo>
                                <a:lnTo>
                                  <a:pt x="61" y="101"/>
                                </a:lnTo>
                                <a:lnTo>
                                  <a:pt x="69" y="99"/>
                                </a:lnTo>
                                <a:lnTo>
                                  <a:pt x="75" y="95"/>
                                </a:lnTo>
                                <a:lnTo>
                                  <a:pt x="79" y="90"/>
                                </a:lnTo>
                                <a:lnTo>
                                  <a:pt x="82" y="84"/>
                                </a:lnTo>
                                <a:lnTo>
                                  <a:pt x="85" y="76"/>
                                </a:lnTo>
                                <a:lnTo>
                                  <a:pt x="86" y="68"/>
                                </a:lnTo>
                                <a:lnTo>
                                  <a:pt x="87"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73" name="Freeform 35"/>
                        <wps:cNvSpPr>
                          <a:spLocks/>
                        </wps:cNvSpPr>
                        <wps:spPr bwMode="auto">
                          <a:xfrm>
                            <a:off x="1046163" y="893763"/>
                            <a:ext cx="49213" cy="61913"/>
                          </a:xfrm>
                          <a:custGeom>
                            <a:avLst/>
                            <a:gdLst>
                              <a:gd name="T0" fmla="*/ 94 w 94"/>
                              <a:gd name="T1" fmla="*/ 115 h 117"/>
                              <a:gd name="T2" fmla="*/ 93 w 94"/>
                              <a:gd name="T3" fmla="*/ 116 h 117"/>
                              <a:gd name="T4" fmla="*/ 90 w 94"/>
                              <a:gd name="T5" fmla="*/ 117 h 117"/>
                              <a:gd name="T6" fmla="*/ 87 w 94"/>
                              <a:gd name="T7" fmla="*/ 117 h 117"/>
                              <a:gd name="T8" fmla="*/ 82 w 94"/>
                              <a:gd name="T9" fmla="*/ 117 h 117"/>
                              <a:gd name="T10" fmla="*/ 78 w 94"/>
                              <a:gd name="T11" fmla="*/ 117 h 117"/>
                              <a:gd name="T12" fmla="*/ 76 w 94"/>
                              <a:gd name="T13" fmla="*/ 116 h 117"/>
                              <a:gd name="T14" fmla="*/ 74 w 94"/>
                              <a:gd name="T15" fmla="*/ 115 h 117"/>
                              <a:gd name="T16" fmla="*/ 74 w 94"/>
                              <a:gd name="T17" fmla="*/ 49 h 117"/>
                              <a:gd name="T18" fmla="*/ 73 w 94"/>
                              <a:gd name="T19" fmla="*/ 35 h 117"/>
                              <a:gd name="T20" fmla="*/ 68 w 94"/>
                              <a:gd name="T21" fmla="*/ 25 h 117"/>
                              <a:gd name="T22" fmla="*/ 62 w 94"/>
                              <a:gd name="T23" fmla="*/ 19 h 117"/>
                              <a:gd name="T24" fmla="*/ 51 w 94"/>
                              <a:gd name="T25" fmla="*/ 17 h 117"/>
                              <a:gd name="T26" fmla="*/ 36 w 94"/>
                              <a:gd name="T27" fmla="*/ 22 h 117"/>
                              <a:gd name="T28" fmla="*/ 21 w 94"/>
                              <a:gd name="T29" fmla="*/ 37 h 117"/>
                              <a:gd name="T30" fmla="*/ 20 w 94"/>
                              <a:gd name="T31" fmla="*/ 115 h 117"/>
                              <a:gd name="T32" fmla="*/ 20 w 94"/>
                              <a:gd name="T33" fmla="*/ 116 h 117"/>
                              <a:gd name="T34" fmla="*/ 18 w 94"/>
                              <a:gd name="T35" fmla="*/ 117 h 117"/>
                              <a:gd name="T36" fmla="*/ 14 w 94"/>
                              <a:gd name="T37" fmla="*/ 117 h 117"/>
                              <a:gd name="T38" fmla="*/ 8 w 94"/>
                              <a:gd name="T39" fmla="*/ 117 h 117"/>
                              <a:gd name="T40" fmla="*/ 4 w 94"/>
                              <a:gd name="T41" fmla="*/ 117 h 117"/>
                              <a:gd name="T42" fmla="*/ 2 w 94"/>
                              <a:gd name="T43" fmla="*/ 116 h 117"/>
                              <a:gd name="T44" fmla="*/ 0 w 94"/>
                              <a:gd name="T45" fmla="*/ 115 h 117"/>
                              <a:gd name="T46" fmla="*/ 0 w 94"/>
                              <a:gd name="T47" fmla="*/ 5 h 117"/>
                              <a:gd name="T48" fmla="*/ 2 w 94"/>
                              <a:gd name="T49" fmla="*/ 4 h 117"/>
                              <a:gd name="T50" fmla="*/ 3 w 94"/>
                              <a:gd name="T51" fmla="*/ 3 h 117"/>
                              <a:gd name="T52" fmla="*/ 5 w 94"/>
                              <a:gd name="T53" fmla="*/ 1 h 117"/>
                              <a:gd name="T54" fmla="*/ 10 w 94"/>
                              <a:gd name="T55" fmla="*/ 1 h 117"/>
                              <a:gd name="T56" fmla="*/ 14 w 94"/>
                              <a:gd name="T57" fmla="*/ 1 h 117"/>
                              <a:gd name="T58" fmla="*/ 18 w 94"/>
                              <a:gd name="T59" fmla="*/ 3 h 117"/>
                              <a:gd name="T60" fmla="*/ 19 w 94"/>
                              <a:gd name="T61" fmla="*/ 4 h 117"/>
                              <a:gd name="T62" fmla="*/ 19 w 94"/>
                              <a:gd name="T63" fmla="*/ 5 h 117"/>
                              <a:gd name="T64" fmla="*/ 28 w 94"/>
                              <a:gd name="T65" fmla="*/ 10 h 117"/>
                              <a:gd name="T66" fmla="*/ 46 w 94"/>
                              <a:gd name="T67" fmla="*/ 0 h 117"/>
                              <a:gd name="T68" fmla="*/ 66 w 94"/>
                              <a:gd name="T69" fmla="*/ 0 h 117"/>
                              <a:gd name="T70" fmla="*/ 81 w 94"/>
                              <a:gd name="T71" fmla="*/ 7 h 117"/>
                              <a:gd name="T72" fmla="*/ 90 w 94"/>
                              <a:gd name="T73" fmla="*/ 20 h 117"/>
                              <a:gd name="T74" fmla="*/ 94 w 94"/>
                              <a:gd name="T75" fmla="*/ 36 h 117"/>
                              <a:gd name="T76" fmla="*/ 94 w 94"/>
                              <a:gd name="T77" fmla="*/ 113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94" h="117">
                                <a:moveTo>
                                  <a:pt x="94" y="113"/>
                                </a:moveTo>
                                <a:lnTo>
                                  <a:pt x="94" y="115"/>
                                </a:lnTo>
                                <a:lnTo>
                                  <a:pt x="94" y="115"/>
                                </a:lnTo>
                                <a:lnTo>
                                  <a:pt x="93" y="116"/>
                                </a:lnTo>
                                <a:lnTo>
                                  <a:pt x="92" y="116"/>
                                </a:lnTo>
                                <a:lnTo>
                                  <a:pt x="90" y="117"/>
                                </a:lnTo>
                                <a:lnTo>
                                  <a:pt x="89" y="117"/>
                                </a:lnTo>
                                <a:lnTo>
                                  <a:pt x="87" y="117"/>
                                </a:lnTo>
                                <a:lnTo>
                                  <a:pt x="84" y="117"/>
                                </a:lnTo>
                                <a:lnTo>
                                  <a:pt x="82" y="117"/>
                                </a:lnTo>
                                <a:lnTo>
                                  <a:pt x="79" y="117"/>
                                </a:lnTo>
                                <a:lnTo>
                                  <a:pt x="78" y="117"/>
                                </a:lnTo>
                                <a:lnTo>
                                  <a:pt x="77" y="116"/>
                                </a:lnTo>
                                <a:lnTo>
                                  <a:pt x="76" y="116"/>
                                </a:lnTo>
                                <a:lnTo>
                                  <a:pt x="74" y="115"/>
                                </a:lnTo>
                                <a:lnTo>
                                  <a:pt x="74" y="115"/>
                                </a:lnTo>
                                <a:lnTo>
                                  <a:pt x="74" y="113"/>
                                </a:lnTo>
                                <a:lnTo>
                                  <a:pt x="74" y="49"/>
                                </a:lnTo>
                                <a:lnTo>
                                  <a:pt x="74" y="41"/>
                                </a:lnTo>
                                <a:lnTo>
                                  <a:pt x="73" y="35"/>
                                </a:lnTo>
                                <a:lnTo>
                                  <a:pt x="71" y="30"/>
                                </a:lnTo>
                                <a:lnTo>
                                  <a:pt x="68" y="25"/>
                                </a:lnTo>
                                <a:lnTo>
                                  <a:pt x="66" y="21"/>
                                </a:lnTo>
                                <a:lnTo>
                                  <a:pt x="62" y="19"/>
                                </a:lnTo>
                                <a:lnTo>
                                  <a:pt x="57" y="17"/>
                                </a:lnTo>
                                <a:lnTo>
                                  <a:pt x="51" y="17"/>
                                </a:lnTo>
                                <a:lnTo>
                                  <a:pt x="44" y="17"/>
                                </a:lnTo>
                                <a:lnTo>
                                  <a:pt x="36" y="22"/>
                                </a:lnTo>
                                <a:lnTo>
                                  <a:pt x="29" y="28"/>
                                </a:lnTo>
                                <a:lnTo>
                                  <a:pt x="21" y="37"/>
                                </a:lnTo>
                                <a:lnTo>
                                  <a:pt x="21" y="113"/>
                                </a:lnTo>
                                <a:lnTo>
                                  <a:pt x="20" y="115"/>
                                </a:lnTo>
                                <a:lnTo>
                                  <a:pt x="20" y="115"/>
                                </a:lnTo>
                                <a:lnTo>
                                  <a:pt x="20" y="116"/>
                                </a:lnTo>
                                <a:lnTo>
                                  <a:pt x="19" y="116"/>
                                </a:lnTo>
                                <a:lnTo>
                                  <a:pt x="18" y="117"/>
                                </a:lnTo>
                                <a:lnTo>
                                  <a:pt x="15" y="117"/>
                                </a:lnTo>
                                <a:lnTo>
                                  <a:pt x="14" y="117"/>
                                </a:lnTo>
                                <a:lnTo>
                                  <a:pt x="10" y="117"/>
                                </a:lnTo>
                                <a:lnTo>
                                  <a:pt x="8" y="117"/>
                                </a:lnTo>
                                <a:lnTo>
                                  <a:pt x="7" y="117"/>
                                </a:lnTo>
                                <a:lnTo>
                                  <a:pt x="4" y="117"/>
                                </a:lnTo>
                                <a:lnTo>
                                  <a:pt x="3" y="116"/>
                                </a:lnTo>
                                <a:lnTo>
                                  <a:pt x="2" y="116"/>
                                </a:lnTo>
                                <a:lnTo>
                                  <a:pt x="2" y="115"/>
                                </a:lnTo>
                                <a:lnTo>
                                  <a:pt x="0" y="115"/>
                                </a:lnTo>
                                <a:lnTo>
                                  <a:pt x="0" y="113"/>
                                </a:lnTo>
                                <a:lnTo>
                                  <a:pt x="0" y="5"/>
                                </a:lnTo>
                                <a:lnTo>
                                  <a:pt x="0" y="4"/>
                                </a:lnTo>
                                <a:lnTo>
                                  <a:pt x="2" y="4"/>
                                </a:lnTo>
                                <a:lnTo>
                                  <a:pt x="2" y="3"/>
                                </a:lnTo>
                                <a:lnTo>
                                  <a:pt x="3" y="3"/>
                                </a:lnTo>
                                <a:lnTo>
                                  <a:pt x="4" y="1"/>
                                </a:lnTo>
                                <a:lnTo>
                                  <a:pt x="5" y="1"/>
                                </a:lnTo>
                                <a:lnTo>
                                  <a:pt x="8" y="1"/>
                                </a:lnTo>
                                <a:lnTo>
                                  <a:pt x="10" y="1"/>
                                </a:lnTo>
                                <a:lnTo>
                                  <a:pt x="13" y="1"/>
                                </a:lnTo>
                                <a:lnTo>
                                  <a:pt x="14" y="1"/>
                                </a:lnTo>
                                <a:lnTo>
                                  <a:pt x="16" y="1"/>
                                </a:lnTo>
                                <a:lnTo>
                                  <a:pt x="18" y="3"/>
                                </a:lnTo>
                                <a:lnTo>
                                  <a:pt x="18" y="3"/>
                                </a:lnTo>
                                <a:lnTo>
                                  <a:pt x="19" y="4"/>
                                </a:lnTo>
                                <a:lnTo>
                                  <a:pt x="19" y="4"/>
                                </a:lnTo>
                                <a:lnTo>
                                  <a:pt x="19" y="5"/>
                                </a:lnTo>
                                <a:lnTo>
                                  <a:pt x="19" y="20"/>
                                </a:lnTo>
                                <a:lnTo>
                                  <a:pt x="28" y="10"/>
                                </a:lnTo>
                                <a:lnTo>
                                  <a:pt x="37" y="5"/>
                                </a:lnTo>
                                <a:lnTo>
                                  <a:pt x="46" y="0"/>
                                </a:lnTo>
                                <a:lnTo>
                                  <a:pt x="56" y="0"/>
                                </a:lnTo>
                                <a:lnTo>
                                  <a:pt x="66" y="0"/>
                                </a:lnTo>
                                <a:lnTo>
                                  <a:pt x="73" y="4"/>
                                </a:lnTo>
                                <a:lnTo>
                                  <a:pt x="81" y="7"/>
                                </a:lnTo>
                                <a:lnTo>
                                  <a:pt x="85" y="14"/>
                                </a:lnTo>
                                <a:lnTo>
                                  <a:pt x="90" y="20"/>
                                </a:lnTo>
                                <a:lnTo>
                                  <a:pt x="92" y="27"/>
                                </a:lnTo>
                                <a:lnTo>
                                  <a:pt x="94" y="36"/>
                                </a:lnTo>
                                <a:lnTo>
                                  <a:pt x="94" y="47"/>
                                </a:lnTo>
                                <a:lnTo>
                                  <a:pt x="94" y="1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74" name="Freeform 36"/>
                        <wps:cNvSpPr>
                          <a:spLocks/>
                        </wps:cNvSpPr>
                        <wps:spPr bwMode="auto">
                          <a:xfrm>
                            <a:off x="236538" y="1035050"/>
                            <a:ext cx="60325" cy="84138"/>
                          </a:xfrm>
                          <a:custGeom>
                            <a:avLst/>
                            <a:gdLst>
                              <a:gd name="T0" fmla="*/ 113 w 113"/>
                              <a:gd name="T1" fmla="*/ 138 h 160"/>
                              <a:gd name="T2" fmla="*/ 113 w 113"/>
                              <a:gd name="T3" fmla="*/ 140 h 160"/>
                              <a:gd name="T4" fmla="*/ 112 w 113"/>
                              <a:gd name="T5" fmla="*/ 143 h 160"/>
                              <a:gd name="T6" fmla="*/ 112 w 113"/>
                              <a:gd name="T7" fmla="*/ 145 h 160"/>
                              <a:gd name="T8" fmla="*/ 108 w 113"/>
                              <a:gd name="T9" fmla="*/ 148 h 160"/>
                              <a:gd name="T10" fmla="*/ 101 w 113"/>
                              <a:gd name="T11" fmla="*/ 152 h 160"/>
                              <a:gd name="T12" fmla="*/ 89 w 113"/>
                              <a:gd name="T13" fmla="*/ 156 h 160"/>
                              <a:gd name="T14" fmla="*/ 75 w 113"/>
                              <a:gd name="T15" fmla="*/ 160 h 160"/>
                              <a:gd name="T16" fmla="*/ 51 w 113"/>
                              <a:gd name="T17" fmla="*/ 159 h 160"/>
                              <a:gd name="T18" fmla="*/ 27 w 113"/>
                              <a:gd name="T19" fmla="*/ 149 h 160"/>
                              <a:gd name="T20" fmla="*/ 11 w 113"/>
                              <a:gd name="T21" fmla="*/ 129 h 160"/>
                              <a:gd name="T22" fmla="*/ 1 w 113"/>
                              <a:gd name="T23" fmla="*/ 101 h 160"/>
                              <a:gd name="T24" fmla="*/ 1 w 113"/>
                              <a:gd name="T25" fmla="*/ 64 h 160"/>
                              <a:gd name="T26" fmla="*/ 11 w 113"/>
                              <a:gd name="T27" fmla="*/ 33 h 160"/>
                              <a:gd name="T28" fmla="*/ 29 w 113"/>
                              <a:gd name="T29" fmla="*/ 12 h 160"/>
                              <a:gd name="T30" fmla="*/ 54 w 113"/>
                              <a:gd name="T31" fmla="*/ 1 h 160"/>
                              <a:gd name="T32" fmla="*/ 75 w 113"/>
                              <a:gd name="T33" fmla="*/ 1 h 160"/>
                              <a:gd name="T34" fmla="*/ 88 w 113"/>
                              <a:gd name="T35" fmla="*/ 4 h 160"/>
                              <a:gd name="T36" fmla="*/ 98 w 113"/>
                              <a:gd name="T37" fmla="*/ 7 h 160"/>
                              <a:gd name="T38" fmla="*/ 107 w 113"/>
                              <a:gd name="T39" fmla="*/ 12 h 160"/>
                              <a:gd name="T40" fmla="*/ 110 w 113"/>
                              <a:gd name="T41" fmla="*/ 15 h 160"/>
                              <a:gd name="T42" fmla="*/ 112 w 113"/>
                              <a:gd name="T43" fmla="*/ 17 h 160"/>
                              <a:gd name="T44" fmla="*/ 112 w 113"/>
                              <a:gd name="T45" fmla="*/ 20 h 160"/>
                              <a:gd name="T46" fmla="*/ 113 w 113"/>
                              <a:gd name="T47" fmla="*/ 22 h 160"/>
                              <a:gd name="T48" fmla="*/ 113 w 113"/>
                              <a:gd name="T49" fmla="*/ 27 h 160"/>
                              <a:gd name="T50" fmla="*/ 112 w 113"/>
                              <a:gd name="T51" fmla="*/ 30 h 160"/>
                              <a:gd name="T52" fmla="*/ 110 w 113"/>
                              <a:gd name="T53" fmla="*/ 32 h 160"/>
                              <a:gd name="T54" fmla="*/ 109 w 113"/>
                              <a:gd name="T55" fmla="*/ 33 h 160"/>
                              <a:gd name="T56" fmla="*/ 107 w 113"/>
                              <a:gd name="T57" fmla="*/ 33 h 160"/>
                              <a:gd name="T58" fmla="*/ 101 w 113"/>
                              <a:gd name="T59" fmla="*/ 28 h 160"/>
                              <a:gd name="T60" fmla="*/ 91 w 113"/>
                              <a:gd name="T61" fmla="*/ 23 h 160"/>
                              <a:gd name="T62" fmla="*/ 77 w 113"/>
                              <a:gd name="T63" fmla="*/ 19 h 160"/>
                              <a:gd name="T64" fmla="*/ 59 w 113"/>
                              <a:gd name="T65" fmla="*/ 20 h 160"/>
                              <a:gd name="T66" fmla="*/ 41 w 113"/>
                              <a:gd name="T67" fmla="*/ 27 h 160"/>
                              <a:gd name="T68" fmla="*/ 29 w 113"/>
                              <a:gd name="T69" fmla="*/ 43 h 160"/>
                              <a:gd name="T70" fmla="*/ 23 w 113"/>
                              <a:gd name="T71" fmla="*/ 67 h 160"/>
                              <a:gd name="T72" fmla="*/ 23 w 113"/>
                              <a:gd name="T73" fmla="*/ 95 h 160"/>
                              <a:gd name="T74" fmla="*/ 29 w 113"/>
                              <a:gd name="T75" fmla="*/ 118 h 160"/>
                              <a:gd name="T76" fmla="*/ 41 w 113"/>
                              <a:gd name="T77" fmla="*/ 133 h 160"/>
                              <a:gd name="T78" fmla="*/ 59 w 113"/>
                              <a:gd name="T79" fmla="*/ 142 h 160"/>
                              <a:gd name="T80" fmla="*/ 78 w 113"/>
                              <a:gd name="T81" fmla="*/ 142 h 160"/>
                              <a:gd name="T82" fmla="*/ 92 w 113"/>
                              <a:gd name="T83" fmla="*/ 137 h 160"/>
                              <a:gd name="T84" fmla="*/ 102 w 113"/>
                              <a:gd name="T85" fmla="*/ 132 h 160"/>
                              <a:gd name="T86" fmla="*/ 108 w 113"/>
                              <a:gd name="T87" fmla="*/ 127 h 160"/>
                              <a:gd name="T88" fmla="*/ 110 w 113"/>
                              <a:gd name="T89" fmla="*/ 127 h 160"/>
                              <a:gd name="T90" fmla="*/ 112 w 113"/>
                              <a:gd name="T91" fmla="*/ 128 h 160"/>
                              <a:gd name="T92" fmla="*/ 113 w 113"/>
                              <a:gd name="T93" fmla="*/ 129 h 160"/>
                              <a:gd name="T94" fmla="*/ 113 w 113"/>
                              <a:gd name="T95" fmla="*/ 133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13" h="160">
                                <a:moveTo>
                                  <a:pt x="113" y="136"/>
                                </a:moveTo>
                                <a:lnTo>
                                  <a:pt x="113" y="138"/>
                                </a:lnTo>
                                <a:lnTo>
                                  <a:pt x="113" y="139"/>
                                </a:lnTo>
                                <a:lnTo>
                                  <a:pt x="113" y="140"/>
                                </a:lnTo>
                                <a:lnTo>
                                  <a:pt x="113" y="142"/>
                                </a:lnTo>
                                <a:lnTo>
                                  <a:pt x="112" y="143"/>
                                </a:lnTo>
                                <a:lnTo>
                                  <a:pt x="112" y="144"/>
                                </a:lnTo>
                                <a:lnTo>
                                  <a:pt x="112" y="145"/>
                                </a:lnTo>
                                <a:lnTo>
                                  <a:pt x="110" y="145"/>
                                </a:lnTo>
                                <a:lnTo>
                                  <a:pt x="108" y="148"/>
                                </a:lnTo>
                                <a:lnTo>
                                  <a:pt x="105" y="150"/>
                                </a:lnTo>
                                <a:lnTo>
                                  <a:pt x="101" y="152"/>
                                </a:lnTo>
                                <a:lnTo>
                                  <a:pt x="96" y="154"/>
                                </a:lnTo>
                                <a:lnTo>
                                  <a:pt x="89" y="156"/>
                                </a:lnTo>
                                <a:lnTo>
                                  <a:pt x="82" y="159"/>
                                </a:lnTo>
                                <a:lnTo>
                                  <a:pt x="75" y="160"/>
                                </a:lnTo>
                                <a:lnTo>
                                  <a:pt x="66" y="160"/>
                                </a:lnTo>
                                <a:lnTo>
                                  <a:pt x="51" y="159"/>
                                </a:lnTo>
                                <a:lnTo>
                                  <a:pt x="39" y="155"/>
                                </a:lnTo>
                                <a:lnTo>
                                  <a:pt x="27" y="149"/>
                                </a:lnTo>
                                <a:lnTo>
                                  <a:pt x="18" y="140"/>
                                </a:lnTo>
                                <a:lnTo>
                                  <a:pt x="11" y="129"/>
                                </a:lnTo>
                                <a:lnTo>
                                  <a:pt x="4" y="116"/>
                                </a:lnTo>
                                <a:lnTo>
                                  <a:pt x="1" y="101"/>
                                </a:lnTo>
                                <a:lnTo>
                                  <a:pt x="0" y="83"/>
                                </a:lnTo>
                                <a:lnTo>
                                  <a:pt x="1" y="64"/>
                                </a:lnTo>
                                <a:lnTo>
                                  <a:pt x="4" y="48"/>
                                </a:lnTo>
                                <a:lnTo>
                                  <a:pt x="11" y="33"/>
                                </a:lnTo>
                                <a:lnTo>
                                  <a:pt x="19" y="22"/>
                                </a:lnTo>
                                <a:lnTo>
                                  <a:pt x="29" y="12"/>
                                </a:lnTo>
                                <a:lnTo>
                                  <a:pt x="40" y="6"/>
                                </a:lnTo>
                                <a:lnTo>
                                  <a:pt x="54" y="1"/>
                                </a:lnTo>
                                <a:lnTo>
                                  <a:pt x="69" y="0"/>
                                </a:lnTo>
                                <a:lnTo>
                                  <a:pt x="75" y="1"/>
                                </a:lnTo>
                                <a:lnTo>
                                  <a:pt x="82" y="1"/>
                                </a:lnTo>
                                <a:lnTo>
                                  <a:pt x="88" y="4"/>
                                </a:lnTo>
                                <a:lnTo>
                                  <a:pt x="93" y="5"/>
                                </a:lnTo>
                                <a:lnTo>
                                  <a:pt x="98" y="7"/>
                                </a:lnTo>
                                <a:lnTo>
                                  <a:pt x="103" y="10"/>
                                </a:lnTo>
                                <a:lnTo>
                                  <a:pt x="107" y="12"/>
                                </a:lnTo>
                                <a:lnTo>
                                  <a:pt x="109" y="14"/>
                                </a:lnTo>
                                <a:lnTo>
                                  <a:pt x="110" y="15"/>
                                </a:lnTo>
                                <a:lnTo>
                                  <a:pt x="112" y="16"/>
                                </a:lnTo>
                                <a:lnTo>
                                  <a:pt x="112" y="17"/>
                                </a:lnTo>
                                <a:lnTo>
                                  <a:pt x="112" y="19"/>
                                </a:lnTo>
                                <a:lnTo>
                                  <a:pt x="112" y="20"/>
                                </a:lnTo>
                                <a:lnTo>
                                  <a:pt x="112" y="21"/>
                                </a:lnTo>
                                <a:lnTo>
                                  <a:pt x="113" y="22"/>
                                </a:lnTo>
                                <a:lnTo>
                                  <a:pt x="113" y="25"/>
                                </a:lnTo>
                                <a:lnTo>
                                  <a:pt x="113" y="27"/>
                                </a:lnTo>
                                <a:lnTo>
                                  <a:pt x="112" y="28"/>
                                </a:lnTo>
                                <a:lnTo>
                                  <a:pt x="112" y="30"/>
                                </a:lnTo>
                                <a:lnTo>
                                  <a:pt x="112" y="32"/>
                                </a:lnTo>
                                <a:lnTo>
                                  <a:pt x="110" y="32"/>
                                </a:lnTo>
                                <a:lnTo>
                                  <a:pt x="110" y="33"/>
                                </a:lnTo>
                                <a:lnTo>
                                  <a:pt x="109" y="33"/>
                                </a:lnTo>
                                <a:lnTo>
                                  <a:pt x="109" y="33"/>
                                </a:lnTo>
                                <a:lnTo>
                                  <a:pt x="107" y="33"/>
                                </a:lnTo>
                                <a:lnTo>
                                  <a:pt x="104" y="31"/>
                                </a:lnTo>
                                <a:lnTo>
                                  <a:pt x="101" y="28"/>
                                </a:lnTo>
                                <a:lnTo>
                                  <a:pt x="97" y="26"/>
                                </a:lnTo>
                                <a:lnTo>
                                  <a:pt x="91" y="23"/>
                                </a:lnTo>
                                <a:lnTo>
                                  <a:pt x="85" y="21"/>
                                </a:lnTo>
                                <a:lnTo>
                                  <a:pt x="77" y="19"/>
                                </a:lnTo>
                                <a:lnTo>
                                  <a:pt x="69" y="19"/>
                                </a:lnTo>
                                <a:lnTo>
                                  <a:pt x="59" y="20"/>
                                </a:lnTo>
                                <a:lnTo>
                                  <a:pt x="50" y="22"/>
                                </a:lnTo>
                                <a:lnTo>
                                  <a:pt x="41" y="27"/>
                                </a:lnTo>
                                <a:lnTo>
                                  <a:pt x="35" y="35"/>
                                </a:lnTo>
                                <a:lnTo>
                                  <a:pt x="29" y="43"/>
                                </a:lnTo>
                                <a:lnTo>
                                  <a:pt x="25" y="54"/>
                                </a:lnTo>
                                <a:lnTo>
                                  <a:pt x="23" y="67"/>
                                </a:lnTo>
                                <a:lnTo>
                                  <a:pt x="23" y="81"/>
                                </a:lnTo>
                                <a:lnTo>
                                  <a:pt x="23" y="95"/>
                                </a:lnTo>
                                <a:lnTo>
                                  <a:pt x="25" y="107"/>
                                </a:lnTo>
                                <a:lnTo>
                                  <a:pt x="29" y="118"/>
                                </a:lnTo>
                                <a:lnTo>
                                  <a:pt x="35" y="127"/>
                                </a:lnTo>
                                <a:lnTo>
                                  <a:pt x="41" y="133"/>
                                </a:lnTo>
                                <a:lnTo>
                                  <a:pt x="50" y="138"/>
                                </a:lnTo>
                                <a:lnTo>
                                  <a:pt x="59" y="142"/>
                                </a:lnTo>
                                <a:lnTo>
                                  <a:pt x="69" y="142"/>
                                </a:lnTo>
                                <a:lnTo>
                                  <a:pt x="78" y="142"/>
                                </a:lnTo>
                                <a:lnTo>
                                  <a:pt x="86" y="139"/>
                                </a:lnTo>
                                <a:lnTo>
                                  <a:pt x="92" y="137"/>
                                </a:lnTo>
                                <a:lnTo>
                                  <a:pt x="97" y="134"/>
                                </a:lnTo>
                                <a:lnTo>
                                  <a:pt x="102" y="132"/>
                                </a:lnTo>
                                <a:lnTo>
                                  <a:pt x="105" y="129"/>
                                </a:lnTo>
                                <a:lnTo>
                                  <a:pt x="108" y="127"/>
                                </a:lnTo>
                                <a:lnTo>
                                  <a:pt x="110" y="127"/>
                                </a:lnTo>
                                <a:lnTo>
                                  <a:pt x="110" y="127"/>
                                </a:lnTo>
                                <a:lnTo>
                                  <a:pt x="112" y="127"/>
                                </a:lnTo>
                                <a:lnTo>
                                  <a:pt x="112" y="128"/>
                                </a:lnTo>
                                <a:lnTo>
                                  <a:pt x="113" y="129"/>
                                </a:lnTo>
                                <a:lnTo>
                                  <a:pt x="113" y="129"/>
                                </a:lnTo>
                                <a:lnTo>
                                  <a:pt x="113" y="132"/>
                                </a:lnTo>
                                <a:lnTo>
                                  <a:pt x="113" y="133"/>
                                </a:lnTo>
                                <a:lnTo>
                                  <a:pt x="113" y="13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75" name="Freeform 37"/>
                        <wps:cNvSpPr>
                          <a:spLocks/>
                        </wps:cNvSpPr>
                        <wps:spPr bwMode="auto">
                          <a:xfrm>
                            <a:off x="301625" y="1035050"/>
                            <a:ext cx="60325" cy="84138"/>
                          </a:xfrm>
                          <a:custGeom>
                            <a:avLst/>
                            <a:gdLst>
                              <a:gd name="T0" fmla="*/ 66 w 112"/>
                              <a:gd name="T1" fmla="*/ 154 h 158"/>
                              <a:gd name="T2" fmla="*/ 65 w 112"/>
                              <a:gd name="T3" fmla="*/ 155 h 158"/>
                              <a:gd name="T4" fmla="*/ 64 w 112"/>
                              <a:gd name="T5" fmla="*/ 157 h 158"/>
                              <a:gd name="T6" fmla="*/ 60 w 112"/>
                              <a:gd name="T7" fmla="*/ 158 h 158"/>
                              <a:gd name="T8" fmla="*/ 55 w 112"/>
                              <a:gd name="T9" fmla="*/ 158 h 158"/>
                              <a:gd name="T10" fmla="*/ 50 w 112"/>
                              <a:gd name="T11" fmla="*/ 158 h 158"/>
                              <a:gd name="T12" fmla="*/ 48 w 112"/>
                              <a:gd name="T13" fmla="*/ 157 h 158"/>
                              <a:gd name="T14" fmla="*/ 46 w 112"/>
                              <a:gd name="T15" fmla="*/ 155 h 158"/>
                              <a:gd name="T16" fmla="*/ 46 w 112"/>
                              <a:gd name="T17" fmla="*/ 154 h 158"/>
                              <a:gd name="T18" fmla="*/ 1 w 112"/>
                              <a:gd name="T19" fmla="*/ 9 h 158"/>
                              <a:gd name="T20" fmla="*/ 0 w 112"/>
                              <a:gd name="T21" fmla="*/ 4 h 158"/>
                              <a:gd name="T22" fmla="*/ 0 w 112"/>
                              <a:gd name="T23" fmla="*/ 2 h 158"/>
                              <a:gd name="T24" fmla="*/ 4 w 112"/>
                              <a:gd name="T25" fmla="*/ 2 h 158"/>
                              <a:gd name="T26" fmla="*/ 10 w 112"/>
                              <a:gd name="T27" fmla="*/ 0 h 158"/>
                              <a:gd name="T28" fmla="*/ 16 w 112"/>
                              <a:gd name="T29" fmla="*/ 2 h 158"/>
                              <a:gd name="T30" fmla="*/ 20 w 112"/>
                              <a:gd name="T31" fmla="*/ 2 h 158"/>
                              <a:gd name="T32" fmla="*/ 21 w 112"/>
                              <a:gd name="T33" fmla="*/ 3 h 158"/>
                              <a:gd name="T34" fmla="*/ 22 w 112"/>
                              <a:gd name="T35" fmla="*/ 5 h 158"/>
                              <a:gd name="T36" fmla="*/ 47 w 112"/>
                              <a:gd name="T37" fmla="*/ 56 h 158"/>
                              <a:gd name="T38" fmla="*/ 53 w 112"/>
                              <a:gd name="T39" fmla="*/ 71 h 158"/>
                              <a:gd name="T40" fmla="*/ 57 w 112"/>
                              <a:gd name="T41" fmla="*/ 77 h 158"/>
                              <a:gd name="T42" fmla="*/ 62 w 112"/>
                              <a:gd name="T43" fmla="*/ 63 h 158"/>
                              <a:gd name="T44" fmla="*/ 68 w 112"/>
                              <a:gd name="T45" fmla="*/ 50 h 158"/>
                              <a:gd name="T46" fmla="*/ 90 w 112"/>
                              <a:gd name="T47" fmla="*/ 4 h 158"/>
                              <a:gd name="T48" fmla="*/ 91 w 112"/>
                              <a:gd name="T49" fmla="*/ 3 h 158"/>
                              <a:gd name="T50" fmla="*/ 94 w 112"/>
                              <a:gd name="T51" fmla="*/ 2 h 158"/>
                              <a:gd name="T52" fmla="*/ 98 w 112"/>
                              <a:gd name="T53" fmla="*/ 0 h 158"/>
                              <a:gd name="T54" fmla="*/ 105 w 112"/>
                              <a:gd name="T55" fmla="*/ 0 h 158"/>
                              <a:gd name="T56" fmla="*/ 110 w 112"/>
                              <a:gd name="T57" fmla="*/ 2 h 158"/>
                              <a:gd name="T58" fmla="*/ 112 w 112"/>
                              <a:gd name="T59" fmla="*/ 3 h 158"/>
                              <a:gd name="T60" fmla="*/ 111 w 112"/>
                              <a:gd name="T61" fmla="*/ 6 h 158"/>
                              <a:gd name="T62" fmla="*/ 66 w 112"/>
                              <a:gd name="T63" fmla="*/ 96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112" h="158">
                                <a:moveTo>
                                  <a:pt x="66" y="96"/>
                                </a:moveTo>
                                <a:lnTo>
                                  <a:pt x="66" y="154"/>
                                </a:lnTo>
                                <a:lnTo>
                                  <a:pt x="66" y="155"/>
                                </a:lnTo>
                                <a:lnTo>
                                  <a:pt x="65" y="155"/>
                                </a:lnTo>
                                <a:lnTo>
                                  <a:pt x="65" y="157"/>
                                </a:lnTo>
                                <a:lnTo>
                                  <a:pt x="64" y="157"/>
                                </a:lnTo>
                                <a:lnTo>
                                  <a:pt x="63" y="157"/>
                                </a:lnTo>
                                <a:lnTo>
                                  <a:pt x="60" y="158"/>
                                </a:lnTo>
                                <a:lnTo>
                                  <a:pt x="59" y="158"/>
                                </a:lnTo>
                                <a:lnTo>
                                  <a:pt x="55" y="158"/>
                                </a:lnTo>
                                <a:lnTo>
                                  <a:pt x="53" y="158"/>
                                </a:lnTo>
                                <a:lnTo>
                                  <a:pt x="50" y="158"/>
                                </a:lnTo>
                                <a:lnTo>
                                  <a:pt x="49" y="157"/>
                                </a:lnTo>
                                <a:lnTo>
                                  <a:pt x="48" y="157"/>
                                </a:lnTo>
                                <a:lnTo>
                                  <a:pt x="47" y="157"/>
                                </a:lnTo>
                                <a:lnTo>
                                  <a:pt x="46" y="155"/>
                                </a:lnTo>
                                <a:lnTo>
                                  <a:pt x="46" y="155"/>
                                </a:lnTo>
                                <a:lnTo>
                                  <a:pt x="46" y="154"/>
                                </a:lnTo>
                                <a:lnTo>
                                  <a:pt x="46" y="96"/>
                                </a:lnTo>
                                <a:lnTo>
                                  <a:pt x="1" y="9"/>
                                </a:lnTo>
                                <a:lnTo>
                                  <a:pt x="0" y="6"/>
                                </a:lnTo>
                                <a:lnTo>
                                  <a:pt x="0" y="4"/>
                                </a:lnTo>
                                <a:lnTo>
                                  <a:pt x="0" y="3"/>
                                </a:lnTo>
                                <a:lnTo>
                                  <a:pt x="0" y="2"/>
                                </a:lnTo>
                                <a:lnTo>
                                  <a:pt x="1" y="2"/>
                                </a:lnTo>
                                <a:lnTo>
                                  <a:pt x="4" y="2"/>
                                </a:lnTo>
                                <a:lnTo>
                                  <a:pt x="6" y="0"/>
                                </a:lnTo>
                                <a:lnTo>
                                  <a:pt x="10" y="0"/>
                                </a:lnTo>
                                <a:lnTo>
                                  <a:pt x="13" y="0"/>
                                </a:lnTo>
                                <a:lnTo>
                                  <a:pt x="16" y="2"/>
                                </a:lnTo>
                                <a:lnTo>
                                  <a:pt x="17" y="2"/>
                                </a:lnTo>
                                <a:lnTo>
                                  <a:pt x="20" y="2"/>
                                </a:lnTo>
                                <a:lnTo>
                                  <a:pt x="21" y="3"/>
                                </a:lnTo>
                                <a:lnTo>
                                  <a:pt x="21" y="3"/>
                                </a:lnTo>
                                <a:lnTo>
                                  <a:pt x="22" y="4"/>
                                </a:lnTo>
                                <a:lnTo>
                                  <a:pt x="22" y="5"/>
                                </a:lnTo>
                                <a:lnTo>
                                  <a:pt x="44" y="50"/>
                                </a:lnTo>
                                <a:lnTo>
                                  <a:pt x="47" y="56"/>
                                </a:lnTo>
                                <a:lnTo>
                                  <a:pt x="50" y="63"/>
                                </a:lnTo>
                                <a:lnTo>
                                  <a:pt x="53" y="71"/>
                                </a:lnTo>
                                <a:lnTo>
                                  <a:pt x="57" y="77"/>
                                </a:lnTo>
                                <a:lnTo>
                                  <a:pt x="57" y="77"/>
                                </a:lnTo>
                                <a:lnTo>
                                  <a:pt x="59" y="71"/>
                                </a:lnTo>
                                <a:lnTo>
                                  <a:pt x="62" y="63"/>
                                </a:lnTo>
                                <a:lnTo>
                                  <a:pt x="65" y="57"/>
                                </a:lnTo>
                                <a:lnTo>
                                  <a:pt x="68" y="50"/>
                                </a:lnTo>
                                <a:lnTo>
                                  <a:pt x="90" y="5"/>
                                </a:lnTo>
                                <a:lnTo>
                                  <a:pt x="90" y="4"/>
                                </a:lnTo>
                                <a:lnTo>
                                  <a:pt x="91" y="3"/>
                                </a:lnTo>
                                <a:lnTo>
                                  <a:pt x="91" y="3"/>
                                </a:lnTo>
                                <a:lnTo>
                                  <a:pt x="92" y="2"/>
                                </a:lnTo>
                                <a:lnTo>
                                  <a:pt x="94" y="2"/>
                                </a:lnTo>
                                <a:lnTo>
                                  <a:pt x="96" y="2"/>
                                </a:lnTo>
                                <a:lnTo>
                                  <a:pt x="98" y="0"/>
                                </a:lnTo>
                                <a:lnTo>
                                  <a:pt x="101" y="0"/>
                                </a:lnTo>
                                <a:lnTo>
                                  <a:pt x="105" y="0"/>
                                </a:lnTo>
                                <a:lnTo>
                                  <a:pt x="107" y="2"/>
                                </a:lnTo>
                                <a:lnTo>
                                  <a:pt x="110" y="2"/>
                                </a:lnTo>
                                <a:lnTo>
                                  <a:pt x="111" y="3"/>
                                </a:lnTo>
                                <a:lnTo>
                                  <a:pt x="112" y="3"/>
                                </a:lnTo>
                                <a:lnTo>
                                  <a:pt x="112" y="5"/>
                                </a:lnTo>
                                <a:lnTo>
                                  <a:pt x="111" y="6"/>
                                </a:lnTo>
                                <a:lnTo>
                                  <a:pt x="111" y="9"/>
                                </a:lnTo>
                                <a:lnTo>
                                  <a:pt x="66" y="9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76" name="Freeform 38"/>
                        <wps:cNvSpPr>
                          <a:spLocks noEditPoints="1"/>
                        </wps:cNvSpPr>
                        <wps:spPr bwMode="auto">
                          <a:xfrm>
                            <a:off x="374650" y="1036638"/>
                            <a:ext cx="50800" cy="82550"/>
                          </a:xfrm>
                          <a:custGeom>
                            <a:avLst/>
                            <a:gdLst>
                              <a:gd name="T0" fmla="*/ 94 w 96"/>
                              <a:gd name="T1" fmla="*/ 56 h 156"/>
                              <a:gd name="T2" fmla="*/ 87 w 96"/>
                              <a:gd name="T3" fmla="*/ 75 h 156"/>
                              <a:gd name="T4" fmla="*/ 72 w 96"/>
                              <a:gd name="T5" fmla="*/ 88 h 156"/>
                              <a:gd name="T6" fmla="*/ 51 w 96"/>
                              <a:gd name="T7" fmla="*/ 96 h 156"/>
                              <a:gd name="T8" fmla="*/ 21 w 96"/>
                              <a:gd name="T9" fmla="*/ 96 h 156"/>
                              <a:gd name="T10" fmla="*/ 21 w 96"/>
                              <a:gd name="T11" fmla="*/ 153 h 156"/>
                              <a:gd name="T12" fmla="*/ 19 w 96"/>
                              <a:gd name="T13" fmla="*/ 155 h 156"/>
                              <a:gd name="T14" fmla="*/ 17 w 96"/>
                              <a:gd name="T15" fmla="*/ 155 h 156"/>
                              <a:gd name="T16" fmla="*/ 13 w 96"/>
                              <a:gd name="T17" fmla="*/ 156 h 156"/>
                              <a:gd name="T18" fmla="*/ 7 w 96"/>
                              <a:gd name="T19" fmla="*/ 156 h 156"/>
                              <a:gd name="T20" fmla="*/ 3 w 96"/>
                              <a:gd name="T21" fmla="*/ 155 h 156"/>
                              <a:gd name="T22" fmla="*/ 1 w 96"/>
                              <a:gd name="T23" fmla="*/ 155 h 156"/>
                              <a:gd name="T24" fmla="*/ 0 w 96"/>
                              <a:gd name="T25" fmla="*/ 153 h 156"/>
                              <a:gd name="T26" fmla="*/ 0 w 96"/>
                              <a:gd name="T27" fmla="*/ 8 h 156"/>
                              <a:gd name="T28" fmla="*/ 2 w 96"/>
                              <a:gd name="T29" fmla="*/ 2 h 156"/>
                              <a:gd name="T30" fmla="*/ 8 w 96"/>
                              <a:gd name="T31" fmla="*/ 0 h 156"/>
                              <a:gd name="T32" fmla="*/ 46 w 96"/>
                              <a:gd name="T33" fmla="*/ 0 h 156"/>
                              <a:gd name="T34" fmla="*/ 56 w 96"/>
                              <a:gd name="T35" fmla="*/ 1 h 156"/>
                              <a:gd name="T36" fmla="*/ 69 w 96"/>
                              <a:gd name="T37" fmla="*/ 3 h 156"/>
                              <a:gd name="T38" fmla="*/ 81 w 96"/>
                              <a:gd name="T39" fmla="*/ 11 h 156"/>
                              <a:gd name="T40" fmla="*/ 90 w 96"/>
                              <a:gd name="T41" fmla="*/ 22 h 156"/>
                              <a:gd name="T42" fmla="*/ 94 w 96"/>
                              <a:gd name="T43" fmla="*/ 36 h 156"/>
                              <a:gd name="T44" fmla="*/ 74 w 96"/>
                              <a:gd name="T45" fmla="*/ 46 h 156"/>
                              <a:gd name="T46" fmla="*/ 70 w 96"/>
                              <a:gd name="T47" fmla="*/ 30 h 156"/>
                              <a:gd name="T48" fmla="*/ 61 w 96"/>
                              <a:gd name="T49" fmla="*/ 22 h 156"/>
                              <a:gd name="T50" fmla="*/ 50 w 96"/>
                              <a:gd name="T51" fmla="*/ 18 h 156"/>
                              <a:gd name="T52" fmla="*/ 39 w 96"/>
                              <a:gd name="T53" fmla="*/ 17 h 156"/>
                              <a:gd name="T54" fmla="*/ 21 w 96"/>
                              <a:gd name="T55" fmla="*/ 80 h 156"/>
                              <a:gd name="T56" fmla="*/ 48 w 96"/>
                              <a:gd name="T57" fmla="*/ 78 h 156"/>
                              <a:gd name="T58" fmla="*/ 60 w 96"/>
                              <a:gd name="T59" fmla="*/ 73 h 156"/>
                              <a:gd name="T60" fmla="*/ 69 w 96"/>
                              <a:gd name="T61" fmla="*/ 65 h 156"/>
                              <a:gd name="T62" fmla="*/ 74 w 96"/>
                              <a:gd name="T63" fmla="*/ 54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96" h="156">
                                <a:moveTo>
                                  <a:pt x="96" y="45"/>
                                </a:moveTo>
                                <a:lnTo>
                                  <a:pt x="94" y="56"/>
                                </a:lnTo>
                                <a:lnTo>
                                  <a:pt x="92" y="66"/>
                                </a:lnTo>
                                <a:lnTo>
                                  <a:pt x="87" y="75"/>
                                </a:lnTo>
                                <a:lnTo>
                                  <a:pt x="81" y="82"/>
                                </a:lnTo>
                                <a:lnTo>
                                  <a:pt x="72" y="88"/>
                                </a:lnTo>
                                <a:lnTo>
                                  <a:pt x="62" y="92"/>
                                </a:lnTo>
                                <a:lnTo>
                                  <a:pt x="51" y="96"/>
                                </a:lnTo>
                                <a:lnTo>
                                  <a:pt x="38" y="96"/>
                                </a:lnTo>
                                <a:lnTo>
                                  <a:pt x="21" y="96"/>
                                </a:lnTo>
                                <a:lnTo>
                                  <a:pt x="21" y="152"/>
                                </a:lnTo>
                                <a:lnTo>
                                  <a:pt x="21" y="153"/>
                                </a:lnTo>
                                <a:lnTo>
                                  <a:pt x="19" y="153"/>
                                </a:lnTo>
                                <a:lnTo>
                                  <a:pt x="19" y="155"/>
                                </a:lnTo>
                                <a:lnTo>
                                  <a:pt x="18" y="155"/>
                                </a:lnTo>
                                <a:lnTo>
                                  <a:pt x="17" y="155"/>
                                </a:lnTo>
                                <a:lnTo>
                                  <a:pt x="14" y="156"/>
                                </a:lnTo>
                                <a:lnTo>
                                  <a:pt x="13" y="156"/>
                                </a:lnTo>
                                <a:lnTo>
                                  <a:pt x="9" y="156"/>
                                </a:lnTo>
                                <a:lnTo>
                                  <a:pt x="7" y="156"/>
                                </a:lnTo>
                                <a:lnTo>
                                  <a:pt x="5" y="156"/>
                                </a:lnTo>
                                <a:lnTo>
                                  <a:pt x="3" y="155"/>
                                </a:lnTo>
                                <a:lnTo>
                                  <a:pt x="2" y="155"/>
                                </a:lnTo>
                                <a:lnTo>
                                  <a:pt x="1" y="155"/>
                                </a:lnTo>
                                <a:lnTo>
                                  <a:pt x="0" y="153"/>
                                </a:lnTo>
                                <a:lnTo>
                                  <a:pt x="0" y="153"/>
                                </a:lnTo>
                                <a:lnTo>
                                  <a:pt x="0" y="152"/>
                                </a:lnTo>
                                <a:lnTo>
                                  <a:pt x="0" y="8"/>
                                </a:lnTo>
                                <a:lnTo>
                                  <a:pt x="0" y="4"/>
                                </a:lnTo>
                                <a:lnTo>
                                  <a:pt x="2" y="2"/>
                                </a:lnTo>
                                <a:lnTo>
                                  <a:pt x="5" y="0"/>
                                </a:lnTo>
                                <a:lnTo>
                                  <a:pt x="8" y="0"/>
                                </a:lnTo>
                                <a:lnTo>
                                  <a:pt x="42" y="0"/>
                                </a:lnTo>
                                <a:lnTo>
                                  <a:pt x="46" y="0"/>
                                </a:lnTo>
                                <a:lnTo>
                                  <a:pt x="51" y="0"/>
                                </a:lnTo>
                                <a:lnTo>
                                  <a:pt x="56" y="1"/>
                                </a:lnTo>
                                <a:lnTo>
                                  <a:pt x="61" y="2"/>
                                </a:lnTo>
                                <a:lnTo>
                                  <a:pt x="69" y="3"/>
                                </a:lnTo>
                                <a:lnTo>
                                  <a:pt x="75" y="7"/>
                                </a:lnTo>
                                <a:lnTo>
                                  <a:pt x="81" y="11"/>
                                </a:lnTo>
                                <a:lnTo>
                                  <a:pt x="86" y="17"/>
                                </a:lnTo>
                                <a:lnTo>
                                  <a:pt x="90" y="22"/>
                                </a:lnTo>
                                <a:lnTo>
                                  <a:pt x="93" y="29"/>
                                </a:lnTo>
                                <a:lnTo>
                                  <a:pt x="94" y="36"/>
                                </a:lnTo>
                                <a:lnTo>
                                  <a:pt x="96" y="45"/>
                                </a:lnTo>
                                <a:close/>
                                <a:moveTo>
                                  <a:pt x="74" y="46"/>
                                </a:moveTo>
                                <a:lnTo>
                                  <a:pt x="74" y="38"/>
                                </a:lnTo>
                                <a:lnTo>
                                  <a:pt x="70" y="30"/>
                                </a:lnTo>
                                <a:lnTo>
                                  <a:pt x="66" y="25"/>
                                </a:lnTo>
                                <a:lnTo>
                                  <a:pt x="61" y="22"/>
                                </a:lnTo>
                                <a:lnTo>
                                  <a:pt x="56" y="19"/>
                                </a:lnTo>
                                <a:lnTo>
                                  <a:pt x="50" y="18"/>
                                </a:lnTo>
                                <a:lnTo>
                                  <a:pt x="45" y="17"/>
                                </a:lnTo>
                                <a:lnTo>
                                  <a:pt x="39" y="17"/>
                                </a:lnTo>
                                <a:lnTo>
                                  <a:pt x="21" y="17"/>
                                </a:lnTo>
                                <a:lnTo>
                                  <a:pt x="21" y="80"/>
                                </a:lnTo>
                                <a:lnTo>
                                  <a:pt x="39" y="80"/>
                                </a:lnTo>
                                <a:lnTo>
                                  <a:pt x="48" y="78"/>
                                </a:lnTo>
                                <a:lnTo>
                                  <a:pt x="55" y="77"/>
                                </a:lnTo>
                                <a:lnTo>
                                  <a:pt x="60" y="73"/>
                                </a:lnTo>
                                <a:lnTo>
                                  <a:pt x="65" y="70"/>
                                </a:lnTo>
                                <a:lnTo>
                                  <a:pt x="69" y="65"/>
                                </a:lnTo>
                                <a:lnTo>
                                  <a:pt x="71" y="60"/>
                                </a:lnTo>
                                <a:lnTo>
                                  <a:pt x="74" y="54"/>
                                </a:lnTo>
                                <a:lnTo>
                                  <a:pt x="74" y="4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77" name="Freeform 39"/>
                        <wps:cNvSpPr>
                          <a:spLocks noEditPoints="1"/>
                        </wps:cNvSpPr>
                        <wps:spPr bwMode="auto">
                          <a:xfrm>
                            <a:off x="434975" y="1035050"/>
                            <a:ext cx="58738" cy="84138"/>
                          </a:xfrm>
                          <a:custGeom>
                            <a:avLst/>
                            <a:gdLst>
                              <a:gd name="T0" fmla="*/ 111 w 111"/>
                              <a:gd name="T1" fmla="*/ 116 h 158"/>
                              <a:gd name="T2" fmla="*/ 108 w 111"/>
                              <a:gd name="T3" fmla="*/ 121 h 158"/>
                              <a:gd name="T4" fmla="*/ 89 w 111"/>
                              <a:gd name="T5" fmla="*/ 121 h 158"/>
                              <a:gd name="T6" fmla="*/ 89 w 111"/>
                              <a:gd name="T7" fmla="*/ 155 h 158"/>
                              <a:gd name="T8" fmla="*/ 89 w 111"/>
                              <a:gd name="T9" fmla="*/ 157 h 158"/>
                              <a:gd name="T10" fmla="*/ 86 w 111"/>
                              <a:gd name="T11" fmla="*/ 158 h 158"/>
                              <a:gd name="T12" fmla="*/ 81 w 111"/>
                              <a:gd name="T13" fmla="*/ 158 h 158"/>
                              <a:gd name="T14" fmla="*/ 76 w 111"/>
                              <a:gd name="T15" fmla="*/ 158 h 158"/>
                              <a:gd name="T16" fmla="*/ 73 w 111"/>
                              <a:gd name="T17" fmla="*/ 158 h 158"/>
                              <a:gd name="T18" fmla="*/ 70 w 111"/>
                              <a:gd name="T19" fmla="*/ 157 h 158"/>
                              <a:gd name="T20" fmla="*/ 69 w 111"/>
                              <a:gd name="T21" fmla="*/ 155 h 158"/>
                              <a:gd name="T22" fmla="*/ 69 w 111"/>
                              <a:gd name="T23" fmla="*/ 121 h 158"/>
                              <a:gd name="T24" fmla="*/ 4 w 111"/>
                              <a:gd name="T25" fmla="*/ 121 h 158"/>
                              <a:gd name="T26" fmla="*/ 1 w 111"/>
                              <a:gd name="T27" fmla="*/ 121 h 158"/>
                              <a:gd name="T28" fmla="*/ 0 w 111"/>
                              <a:gd name="T29" fmla="*/ 119 h 158"/>
                              <a:gd name="T30" fmla="*/ 0 w 111"/>
                              <a:gd name="T31" fmla="*/ 115 h 158"/>
                              <a:gd name="T32" fmla="*/ 0 w 111"/>
                              <a:gd name="T33" fmla="*/ 110 h 158"/>
                              <a:gd name="T34" fmla="*/ 0 w 111"/>
                              <a:gd name="T35" fmla="*/ 106 h 158"/>
                              <a:gd name="T36" fmla="*/ 0 w 111"/>
                              <a:gd name="T37" fmla="*/ 104 h 158"/>
                              <a:gd name="T38" fmla="*/ 1 w 111"/>
                              <a:gd name="T39" fmla="*/ 100 h 158"/>
                              <a:gd name="T40" fmla="*/ 58 w 111"/>
                              <a:gd name="T41" fmla="*/ 4 h 158"/>
                              <a:gd name="T42" fmla="*/ 60 w 111"/>
                              <a:gd name="T43" fmla="*/ 3 h 158"/>
                              <a:gd name="T44" fmla="*/ 63 w 111"/>
                              <a:gd name="T45" fmla="*/ 2 h 158"/>
                              <a:gd name="T46" fmla="*/ 68 w 111"/>
                              <a:gd name="T47" fmla="*/ 2 h 158"/>
                              <a:gd name="T48" fmla="*/ 74 w 111"/>
                              <a:gd name="T49" fmla="*/ 0 h 158"/>
                              <a:gd name="T50" fmla="*/ 81 w 111"/>
                              <a:gd name="T51" fmla="*/ 2 h 158"/>
                              <a:gd name="T52" fmla="*/ 85 w 111"/>
                              <a:gd name="T53" fmla="*/ 2 h 158"/>
                              <a:gd name="T54" fmla="*/ 89 w 111"/>
                              <a:gd name="T55" fmla="*/ 3 h 158"/>
                              <a:gd name="T56" fmla="*/ 89 w 111"/>
                              <a:gd name="T57" fmla="*/ 5 h 158"/>
                              <a:gd name="T58" fmla="*/ 107 w 111"/>
                              <a:gd name="T59" fmla="*/ 104 h 158"/>
                              <a:gd name="T60" fmla="*/ 110 w 111"/>
                              <a:gd name="T61" fmla="*/ 106 h 158"/>
                              <a:gd name="T62" fmla="*/ 111 w 111"/>
                              <a:gd name="T63" fmla="*/ 112 h 158"/>
                              <a:gd name="T64" fmla="*/ 69 w 111"/>
                              <a:gd name="T65" fmla="*/ 19 h 158"/>
                              <a:gd name="T66" fmla="*/ 69 w 111"/>
                              <a:gd name="T67" fmla="*/ 104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111" h="158">
                                <a:moveTo>
                                  <a:pt x="111" y="112"/>
                                </a:moveTo>
                                <a:lnTo>
                                  <a:pt x="111" y="116"/>
                                </a:lnTo>
                                <a:lnTo>
                                  <a:pt x="110" y="119"/>
                                </a:lnTo>
                                <a:lnTo>
                                  <a:pt x="108" y="121"/>
                                </a:lnTo>
                                <a:lnTo>
                                  <a:pt x="107" y="121"/>
                                </a:lnTo>
                                <a:lnTo>
                                  <a:pt x="89" y="121"/>
                                </a:lnTo>
                                <a:lnTo>
                                  <a:pt x="89" y="154"/>
                                </a:lnTo>
                                <a:lnTo>
                                  <a:pt x="89" y="155"/>
                                </a:lnTo>
                                <a:lnTo>
                                  <a:pt x="89" y="155"/>
                                </a:lnTo>
                                <a:lnTo>
                                  <a:pt x="89" y="157"/>
                                </a:lnTo>
                                <a:lnTo>
                                  <a:pt x="87" y="157"/>
                                </a:lnTo>
                                <a:lnTo>
                                  <a:pt x="86" y="158"/>
                                </a:lnTo>
                                <a:lnTo>
                                  <a:pt x="84" y="158"/>
                                </a:lnTo>
                                <a:lnTo>
                                  <a:pt x="81" y="158"/>
                                </a:lnTo>
                                <a:lnTo>
                                  <a:pt x="79" y="158"/>
                                </a:lnTo>
                                <a:lnTo>
                                  <a:pt x="76" y="158"/>
                                </a:lnTo>
                                <a:lnTo>
                                  <a:pt x="74" y="158"/>
                                </a:lnTo>
                                <a:lnTo>
                                  <a:pt x="73" y="158"/>
                                </a:lnTo>
                                <a:lnTo>
                                  <a:pt x="71" y="157"/>
                                </a:lnTo>
                                <a:lnTo>
                                  <a:pt x="70" y="157"/>
                                </a:lnTo>
                                <a:lnTo>
                                  <a:pt x="69" y="155"/>
                                </a:lnTo>
                                <a:lnTo>
                                  <a:pt x="69" y="155"/>
                                </a:lnTo>
                                <a:lnTo>
                                  <a:pt x="69" y="154"/>
                                </a:lnTo>
                                <a:lnTo>
                                  <a:pt x="69" y="121"/>
                                </a:lnTo>
                                <a:lnTo>
                                  <a:pt x="5" y="121"/>
                                </a:lnTo>
                                <a:lnTo>
                                  <a:pt x="4" y="121"/>
                                </a:lnTo>
                                <a:lnTo>
                                  <a:pt x="2" y="121"/>
                                </a:lnTo>
                                <a:lnTo>
                                  <a:pt x="1" y="121"/>
                                </a:lnTo>
                                <a:lnTo>
                                  <a:pt x="1" y="120"/>
                                </a:lnTo>
                                <a:lnTo>
                                  <a:pt x="0" y="119"/>
                                </a:lnTo>
                                <a:lnTo>
                                  <a:pt x="0" y="117"/>
                                </a:lnTo>
                                <a:lnTo>
                                  <a:pt x="0" y="115"/>
                                </a:lnTo>
                                <a:lnTo>
                                  <a:pt x="0" y="112"/>
                                </a:lnTo>
                                <a:lnTo>
                                  <a:pt x="0" y="110"/>
                                </a:lnTo>
                                <a:lnTo>
                                  <a:pt x="0" y="109"/>
                                </a:lnTo>
                                <a:lnTo>
                                  <a:pt x="0" y="106"/>
                                </a:lnTo>
                                <a:lnTo>
                                  <a:pt x="0" y="105"/>
                                </a:lnTo>
                                <a:lnTo>
                                  <a:pt x="0" y="104"/>
                                </a:lnTo>
                                <a:lnTo>
                                  <a:pt x="1" y="103"/>
                                </a:lnTo>
                                <a:lnTo>
                                  <a:pt x="1" y="100"/>
                                </a:lnTo>
                                <a:lnTo>
                                  <a:pt x="2" y="99"/>
                                </a:lnTo>
                                <a:lnTo>
                                  <a:pt x="58" y="4"/>
                                </a:lnTo>
                                <a:lnTo>
                                  <a:pt x="59" y="4"/>
                                </a:lnTo>
                                <a:lnTo>
                                  <a:pt x="60" y="3"/>
                                </a:lnTo>
                                <a:lnTo>
                                  <a:pt x="62" y="2"/>
                                </a:lnTo>
                                <a:lnTo>
                                  <a:pt x="63" y="2"/>
                                </a:lnTo>
                                <a:lnTo>
                                  <a:pt x="65" y="2"/>
                                </a:lnTo>
                                <a:lnTo>
                                  <a:pt x="68" y="2"/>
                                </a:lnTo>
                                <a:lnTo>
                                  <a:pt x="70" y="0"/>
                                </a:lnTo>
                                <a:lnTo>
                                  <a:pt x="74" y="0"/>
                                </a:lnTo>
                                <a:lnTo>
                                  <a:pt x="78" y="0"/>
                                </a:lnTo>
                                <a:lnTo>
                                  <a:pt x="81" y="2"/>
                                </a:lnTo>
                                <a:lnTo>
                                  <a:pt x="84" y="2"/>
                                </a:lnTo>
                                <a:lnTo>
                                  <a:pt x="85" y="2"/>
                                </a:lnTo>
                                <a:lnTo>
                                  <a:pt x="87" y="3"/>
                                </a:lnTo>
                                <a:lnTo>
                                  <a:pt x="89" y="3"/>
                                </a:lnTo>
                                <a:lnTo>
                                  <a:pt x="89" y="4"/>
                                </a:lnTo>
                                <a:lnTo>
                                  <a:pt x="89" y="5"/>
                                </a:lnTo>
                                <a:lnTo>
                                  <a:pt x="89" y="104"/>
                                </a:lnTo>
                                <a:lnTo>
                                  <a:pt x="107" y="104"/>
                                </a:lnTo>
                                <a:lnTo>
                                  <a:pt x="108" y="105"/>
                                </a:lnTo>
                                <a:lnTo>
                                  <a:pt x="110" y="106"/>
                                </a:lnTo>
                                <a:lnTo>
                                  <a:pt x="111" y="109"/>
                                </a:lnTo>
                                <a:lnTo>
                                  <a:pt x="111" y="112"/>
                                </a:lnTo>
                                <a:close/>
                                <a:moveTo>
                                  <a:pt x="69" y="19"/>
                                </a:moveTo>
                                <a:lnTo>
                                  <a:pt x="69" y="19"/>
                                </a:lnTo>
                                <a:lnTo>
                                  <a:pt x="18" y="104"/>
                                </a:lnTo>
                                <a:lnTo>
                                  <a:pt x="69" y="104"/>
                                </a:lnTo>
                                <a:lnTo>
                                  <a:pt x="69" y="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78" name="Freeform 40"/>
                        <wps:cNvSpPr>
                          <a:spLocks/>
                        </wps:cNvSpPr>
                        <wps:spPr bwMode="auto">
                          <a:xfrm>
                            <a:off x="508000" y="1036638"/>
                            <a:ext cx="44450" cy="82550"/>
                          </a:xfrm>
                          <a:custGeom>
                            <a:avLst/>
                            <a:gdLst>
                              <a:gd name="T0" fmla="*/ 83 w 83"/>
                              <a:gd name="T1" fmla="*/ 8 h 156"/>
                              <a:gd name="T2" fmla="*/ 83 w 83"/>
                              <a:gd name="T3" fmla="*/ 11 h 156"/>
                              <a:gd name="T4" fmla="*/ 81 w 83"/>
                              <a:gd name="T5" fmla="*/ 12 h 156"/>
                              <a:gd name="T6" fmla="*/ 81 w 83"/>
                              <a:gd name="T7" fmla="*/ 14 h 156"/>
                              <a:gd name="T8" fmla="*/ 81 w 83"/>
                              <a:gd name="T9" fmla="*/ 16 h 156"/>
                              <a:gd name="T10" fmla="*/ 80 w 83"/>
                              <a:gd name="T11" fmla="*/ 16 h 156"/>
                              <a:gd name="T12" fmla="*/ 80 w 83"/>
                              <a:gd name="T13" fmla="*/ 17 h 156"/>
                              <a:gd name="T14" fmla="*/ 79 w 83"/>
                              <a:gd name="T15" fmla="*/ 17 h 156"/>
                              <a:gd name="T16" fmla="*/ 78 w 83"/>
                              <a:gd name="T17" fmla="*/ 17 h 156"/>
                              <a:gd name="T18" fmla="*/ 21 w 83"/>
                              <a:gd name="T19" fmla="*/ 17 h 156"/>
                              <a:gd name="T20" fmla="*/ 21 w 83"/>
                              <a:gd name="T21" fmla="*/ 70 h 156"/>
                              <a:gd name="T22" fmla="*/ 75 w 83"/>
                              <a:gd name="T23" fmla="*/ 70 h 156"/>
                              <a:gd name="T24" fmla="*/ 75 w 83"/>
                              <a:gd name="T25" fmla="*/ 70 h 156"/>
                              <a:gd name="T26" fmla="*/ 76 w 83"/>
                              <a:gd name="T27" fmla="*/ 71 h 156"/>
                              <a:gd name="T28" fmla="*/ 78 w 83"/>
                              <a:gd name="T29" fmla="*/ 71 h 156"/>
                              <a:gd name="T30" fmla="*/ 78 w 83"/>
                              <a:gd name="T31" fmla="*/ 72 h 156"/>
                              <a:gd name="T32" fmla="*/ 79 w 83"/>
                              <a:gd name="T33" fmla="*/ 73 h 156"/>
                              <a:gd name="T34" fmla="*/ 79 w 83"/>
                              <a:gd name="T35" fmla="*/ 75 h 156"/>
                              <a:gd name="T36" fmla="*/ 79 w 83"/>
                              <a:gd name="T37" fmla="*/ 76 h 156"/>
                              <a:gd name="T38" fmla="*/ 79 w 83"/>
                              <a:gd name="T39" fmla="*/ 78 h 156"/>
                              <a:gd name="T40" fmla="*/ 79 w 83"/>
                              <a:gd name="T41" fmla="*/ 81 h 156"/>
                              <a:gd name="T42" fmla="*/ 79 w 83"/>
                              <a:gd name="T43" fmla="*/ 82 h 156"/>
                              <a:gd name="T44" fmla="*/ 79 w 83"/>
                              <a:gd name="T45" fmla="*/ 85 h 156"/>
                              <a:gd name="T46" fmla="*/ 78 w 83"/>
                              <a:gd name="T47" fmla="*/ 86 h 156"/>
                              <a:gd name="T48" fmla="*/ 78 w 83"/>
                              <a:gd name="T49" fmla="*/ 86 h 156"/>
                              <a:gd name="T50" fmla="*/ 76 w 83"/>
                              <a:gd name="T51" fmla="*/ 87 h 156"/>
                              <a:gd name="T52" fmla="*/ 75 w 83"/>
                              <a:gd name="T53" fmla="*/ 87 h 156"/>
                              <a:gd name="T54" fmla="*/ 75 w 83"/>
                              <a:gd name="T55" fmla="*/ 87 h 156"/>
                              <a:gd name="T56" fmla="*/ 21 w 83"/>
                              <a:gd name="T57" fmla="*/ 87 h 156"/>
                              <a:gd name="T58" fmla="*/ 21 w 83"/>
                              <a:gd name="T59" fmla="*/ 152 h 156"/>
                              <a:gd name="T60" fmla="*/ 21 w 83"/>
                              <a:gd name="T61" fmla="*/ 152 h 156"/>
                              <a:gd name="T62" fmla="*/ 21 w 83"/>
                              <a:gd name="T63" fmla="*/ 153 h 156"/>
                              <a:gd name="T64" fmla="*/ 20 w 83"/>
                              <a:gd name="T65" fmla="*/ 155 h 156"/>
                              <a:gd name="T66" fmla="*/ 19 w 83"/>
                              <a:gd name="T67" fmla="*/ 155 h 156"/>
                              <a:gd name="T68" fmla="*/ 17 w 83"/>
                              <a:gd name="T69" fmla="*/ 155 h 156"/>
                              <a:gd name="T70" fmla="*/ 16 w 83"/>
                              <a:gd name="T71" fmla="*/ 156 h 156"/>
                              <a:gd name="T72" fmla="*/ 14 w 83"/>
                              <a:gd name="T73" fmla="*/ 156 h 156"/>
                              <a:gd name="T74" fmla="*/ 11 w 83"/>
                              <a:gd name="T75" fmla="*/ 156 h 156"/>
                              <a:gd name="T76" fmla="*/ 8 w 83"/>
                              <a:gd name="T77" fmla="*/ 156 h 156"/>
                              <a:gd name="T78" fmla="*/ 6 w 83"/>
                              <a:gd name="T79" fmla="*/ 156 h 156"/>
                              <a:gd name="T80" fmla="*/ 4 w 83"/>
                              <a:gd name="T81" fmla="*/ 155 h 156"/>
                              <a:gd name="T82" fmla="*/ 3 w 83"/>
                              <a:gd name="T83" fmla="*/ 155 h 156"/>
                              <a:gd name="T84" fmla="*/ 1 w 83"/>
                              <a:gd name="T85" fmla="*/ 155 h 156"/>
                              <a:gd name="T86" fmla="*/ 1 w 83"/>
                              <a:gd name="T87" fmla="*/ 153 h 156"/>
                              <a:gd name="T88" fmla="*/ 0 w 83"/>
                              <a:gd name="T89" fmla="*/ 152 h 156"/>
                              <a:gd name="T90" fmla="*/ 0 w 83"/>
                              <a:gd name="T91" fmla="*/ 152 h 156"/>
                              <a:gd name="T92" fmla="*/ 0 w 83"/>
                              <a:gd name="T93" fmla="*/ 8 h 156"/>
                              <a:gd name="T94" fmla="*/ 1 w 83"/>
                              <a:gd name="T95" fmla="*/ 3 h 156"/>
                              <a:gd name="T96" fmla="*/ 3 w 83"/>
                              <a:gd name="T97" fmla="*/ 2 h 156"/>
                              <a:gd name="T98" fmla="*/ 5 w 83"/>
                              <a:gd name="T99" fmla="*/ 0 h 156"/>
                              <a:gd name="T100" fmla="*/ 8 w 83"/>
                              <a:gd name="T101" fmla="*/ 0 h 156"/>
                              <a:gd name="T102" fmla="*/ 78 w 83"/>
                              <a:gd name="T103" fmla="*/ 0 h 156"/>
                              <a:gd name="T104" fmla="*/ 79 w 83"/>
                              <a:gd name="T105" fmla="*/ 0 h 156"/>
                              <a:gd name="T106" fmla="*/ 80 w 83"/>
                              <a:gd name="T107" fmla="*/ 0 h 156"/>
                              <a:gd name="T108" fmla="*/ 80 w 83"/>
                              <a:gd name="T109" fmla="*/ 1 h 156"/>
                              <a:gd name="T110" fmla="*/ 81 w 83"/>
                              <a:gd name="T111" fmla="*/ 2 h 156"/>
                              <a:gd name="T112" fmla="*/ 81 w 83"/>
                              <a:gd name="T113" fmla="*/ 3 h 156"/>
                              <a:gd name="T114" fmla="*/ 81 w 83"/>
                              <a:gd name="T115" fmla="*/ 4 h 156"/>
                              <a:gd name="T116" fmla="*/ 83 w 83"/>
                              <a:gd name="T117" fmla="*/ 6 h 156"/>
                              <a:gd name="T118" fmla="*/ 83 w 83"/>
                              <a:gd name="T119" fmla="*/ 8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83" h="156">
                                <a:moveTo>
                                  <a:pt x="83" y="8"/>
                                </a:moveTo>
                                <a:lnTo>
                                  <a:pt x="83" y="11"/>
                                </a:lnTo>
                                <a:lnTo>
                                  <a:pt x="81" y="12"/>
                                </a:lnTo>
                                <a:lnTo>
                                  <a:pt x="81" y="14"/>
                                </a:lnTo>
                                <a:lnTo>
                                  <a:pt x="81" y="16"/>
                                </a:lnTo>
                                <a:lnTo>
                                  <a:pt x="80" y="16"/>
                                </a:lnTo>
                                <a:lnTo>
                                  <a:pt x="80" y="17"/>
                                </a:lnTo>
                                <a:lnTo>
                                  <a:pt x="79" y="17"/>
                                </a:lnTo>
                                <a:lnTo>
                                  <a:pt x="78" y="17"/>
                                </a:lnTo>
                                <a:lnTo>
                                  <a:pt x="21" y="17"/>
                                </a:lnTo>
                                <a:lnTo>
                                  <a:pt x="21" y="70"/>
                                </a:lnTo>
                                <a:lnTo>
                                  <a:pt x="75" y="70"/>
                                </a:lnTo>
                                <a:lnTo>
                                  <a:pt x="75" y="70"/>
                                </a:lnTo>
                                <a:lnTo>
                                  <a:pt x="76" y="71"/>
                                </a:lnTo>
                                <a:lnTo>
                                  <a:pt x="78" y="71"/>
                                </a:lnTo>
                                <a:lnTo>
                                  <a:pt x="78" y="72"/>
                                </a:lnTo>
                                <a:lnTo>
                                  <a:pt x="79" y="73"/>
                                </a:lnTo>
                                <a:lnTo>
                                  <a:pt x="79" y="75"/>
                                </a:lnTo>
                                <a:lnTo>
                                  <a:pt x="79" y="76"/>
                                </a:lnTo>
                                <a:lnTo>
                                  <a:pt x="79" y="78"/>
                                </a:lnTo>
                                <a:lnTo>
                                  <a:pt x="79" y="81"/>
                                </a:lnTo>
                                <a:lnTo>
                                  <a:pt x="79" y="82"/>
                                </a:lnTo>
                                <a:lnTo>
                                  <a:pt x="79" y="85"/>
                                </a:lnTo>
                                <a:lnTo>
                                  <a:pt x="78" y="86"/>
                                </a:lnTo>
                                <a:lnTo>
                                  <a:pt x="78" y="86"/>
                                </a:lnTo>
                                <a:lnTo>
                                  <a:pt x="76" y="87"/>
                                </a:lnTo>
                                <a:lnTo>
                                  <a:pt x="75" y="87"/>
                                </a:lnTo>
                                <a:lnTo>
                                  <a:pt x="75" y="87"/>
                                </a:lnTo>
                                <a:lnTo>
                                  <a:pt x="21" y="87"/>
                                </a:lnTo>
                                <a:lnTo>
                                  <a:pt x="21" y="152"/>
                                </a:lnTo>
                                <a:lnTo>
                                  <a:pt x="21" y="152"/>
                                </a:lnTo>
                                <a:lnTo>
                                  <a:pt x="21" y="153"/>
                                </a:lnTo>
                                <a:lnTo>
                                  <a:pt x="20" y="155"/>
                                </a:lnTo>
                                <a:lnTo>
                                  <a:pt x="19" y="155"/>
                                </a:lnTo>
                                <a:lnTo>
                                  <a:pt x="17" y="155"/>
                                </a:lnTo>
                                <a:lnTo>
                                  <a:pt x="16" y="156"/>
                                </a:lnTo>
                                <a:lnTo>
                                  <a:pt x="14" y="156"/>
                                </a:lnTo>
                                <a:lnTo>
                                  <a:pt x="11" y="156"/>
                                </a:lnTo>
                                <a:lnTo>
                                  <a:pt x="8" y="156"/>
                                </a:lnTo>
                                <a:lnTo>
                                  <a:pt x="6" y="156"/>
                                </a:lnTo>
                                <a:lnTo>
                                  <a:pt x="4" y="155"/>
                                </a:lnTo>
                                <a:lnTo>
                                  <a:pt x="3" y="155"/>
                                </a:lnTo>
                                <a:lnTo>
                                  <a:pt x="1" y="155"/>
                                </a:lnTo>
                                <a:lnTo>
                                  <a:pt x="1" y="153"/>
                                </a:lnTo>
                                <a:lnTo>
                                  <a:pt x="0" y="152"/>
                                </a:lnTo>
                                <a:lnTo>
                                  <a:pt x="0" y="152"/>
                                </a:lnTo>
                                <a:lnTo>
                                  <a:pt x="0" y="8"/>
                                </a:lnTo>
                                <a:lnTo>
                                  <a:pt x="1" y="3"/>
                                </a:lnTo>
                                <a:lnTo>
                                  <a:pt x="3" y="2"/>
                                </a:lnTo>
                                <a:lnTo>
                                  <a:pt x="5" y="0"/>
                                </a:lnTo>
                                <a:lnTo>
                                  <a:pt x="8" y="0"/>
                                </a:lnTo>
                                <a:lnTo>
                                  <a:pt x="78" y="0"/>
                                </a:lnTo>
                                <a:lnTo>
                                  <a:pt x="79" y="0"/>
                                </a:lnTo>
                                <a:lnTo>
                                  <a:pt x="80" y="0"/>
                                </a:lnTo>
                                <a:lnTo>
                                  <a:pt x="80" y="1"/>
                                </a:lnTo>
                                <a:lnTo>
                                  <a:pt x="81" y="2"/>
                                </a:lnTo>
                                <a:lnTo>
                                  <a:pt x="81" y="3"/>
                                </a:lnTo>
                                <a:lnTo>
                                  <a:pt x="81" y="4"/>
                                </a:lnTo>
                                <a:lnTo>
                                  <a:pt x="83" y="6"/>
                                </a:lnTo>
                                <a:lnTo>
                                  <a:pt x="83"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79" name="Freeform 41"/>
                        <wps:cNvSpPr>
                          <a:spLocks/>
                        </wps:cNvSpPr>
                        <wps:spPr bwMode="auto">
                          <a:xfrm>
                            <a:off x="563563" y="1035050"/>
                            <a:ext cx="52388" cy="82550"/>
                          </a:xfrm>
                          <a:custGeom>
                            <a:avLst/>
                            <a:gdLst>
                              <a:gd name="T0" fmla="*/ 97 w 97"/>
                              <a:gd name="T1" fmla="*/ 152 h 158"/>
                              <a:gd name="T2" fmla="*/ 97 w 97"/>
                              <a:gd name="T3" fmla="*/ 155 h 158"/>
                              <a:gd name="T4" fmla="*/ 96 w 97"/>
                              <a:gd name="T5" fmla="*/ 156 h 158"/>
                              <a:gd name="T6" fmla="*/ 95 w 97"/>
                              <a:gd name="T7" fmla="*/ 158 h 158"/>
                              <a:gd name="T8" fmla="*/ 7 w 97"/>
                              <a:gd name="T9" fmla="*/ 158 h 158"/>
                              <a:gd name="T10" fmla="*/ 4 w 97"/>
                              <a:gd name="T11" fmla="*/ 158 h 158"/>
                              <a:gd name="T12" fmla="*/ 3 w 97"/>
                              <a:gd name="T13" fmla="*/ 156 h 158"/>
                              <a:gd name="T14" fmla="*/ 1 w 97"/>
                              <a:gd name="T15" fmla="*/ 154 h 158"/>
                              <a:gd name="T16" fmla="*/ 0 w 97"/>
                              <a:gd name="T17" fmla="*/ 149 h 158"/>
                              <a:gd name="T18" fmla="*/ 0 w 97"/>
                              <a:gd name="T19" fmla="*/ 145 h 158"/>
                              <a:gd name="T20" fmla="*/ 1 w 97"/>
                              <a:gd name="T21" fmla="*/ 142 h 158"/>
                              <a:gd name="T22" fmla="*/ 3 w 97"/>
                              <a:gd name="T23" fmla="*/ 139 h 158"/>
                              <a:gd name="T24" fmla="*/ 5 w 97"/>
                              <a:gd name="T25" fmla="*/ 136 h 158"/>
                              <a:gd name="T26" fmla="*/ 46 w 97"/>
                              <a:gd name="T27" fmla="*/ 94 h 158"/>
                              <a:gd name="T28" fmla="*/ 58 w 97"/>
                              <a:gd name="T29" fmla="*/ 75 h 158"/>
                              <a:gd name="T30" fmla="*/ 65 w 97"/>
                              <a:gd name="T31" fmla="*/ 62 h 158"/>
                              <a:gd name="T32" fmla="*/ 68 w 97"/>
                              <a:gd name="T33" fmla="*/ 49 h 158"/>
                              <a:gd name="T34" fmla="*/ 68 w 97"/>
                              <a:gd name="T35" fmla="*/ 39 h 158"/>
                              <a:gd name="T36" fmla="*/ 64 w 97"/>
                              <a:gd name="T37" fmla="*/ 30 h 158"/>
                              <a:gd name="T38" fmla="*/ 58 w 97"/>
                              <a:gd name="T39" fmla="*/ 22 h 158"/>
                              <a:gd name="T40" fmla="*/ 48 w 97"/>
                              <a:gd name="T41" fmla="*/ 19 h 158"/>
                              <a:gd name="T42" fmla="*/ 35 w 97"/>
                              <a:gd name="T43" fmla="*/ 19 h 158"/>
                              <a:gd name="T44" fmla="*/ 23 w 97"/>
                              <a:gd name="T45" fmla="*/ 22 h 158"/>
                              <a:gd name="T46" fmla="*/ 15 w 97"/>
                              <a:gd name="T47" fmla="*/ 27 h 158"/>
                              <a:gd name="T48" fmla="*/ 9 w 97"/>
                              <a:gd name="T49" fmla="*/ 31 h 158"/>
                              <a:gd name="T50" fmla="*/ 6 w 97"/>
                              <a:gd name="T51" fmla="*/ 31 h 158"/>
                              <a:gd name="T52" fmla="*/ 5 w 97"/>
                              <a:gd name="T53" fmla="*/ 31 h 158"/>
                              <a:gd name="T54" fmla="*/ 4 w 97"/>
                              <a:gd name="T55" fmla="*/ 28 h 158"/>
                              <a:gd name="T56" fmla="*/ 4 w 97"/>
                              <a:gd name="T57" fmla="*/ 25 h 158"/>
                              <a:gd name="T58" fmla="*/ 4 w 97"/>
                              <a:gd name="T59" fmla="*/ 21 h 158"/>
                              <a:gd name="T60" fmla="*/ 4 w 97"/>
                              <a:gd name="T61" fmla="*/ 17 h 158"/>
                              <a:gd name="T62" fmla="*/ 4 w 97"/>
                              <a:gd name="T63" fmla="*/ 16 h 158"/>
                              <a:gd name="T64" fmla="*/ 5 w 97"/>
                              <a:gd name="T65" fmla="*/ 14 h 158"/>
                              <a:gd name="T66" fmla="*/ 9 w 97"/>
                              <a:gd name="T67" fmla="*/ 11 h 158"/>
                              <a:gd name="T68" fmla="*/ 15 w 97"/>
                              <a:gd name="T69" fmla="*/ 7 h 158"/>
                              <a:gd name="T70" fmla="*/ 26 w 97"/>
                              <a:gd name="T71" fmla="*/ 4 h 158"/>
                              <a:gd name="T72" fmla="*/ 38 w 97"/>
                              <a:gd name="T73" fmla="*/ 0 h 158"/>
                              <a:gd name="T74" fmla="*/ 57 w 97"/>
                              <a:gd name="T75" fmla="*/ 1 h 158"/>
                              <a:gd name="T76" fmla="*/ 74 w 97"/>
                              <a:gd name="T77" fmla="*/ 7 h 158"/>
                              <a:gd name="T78" fmla="*/ 85 w 97"/>
                              <a:gd name="T79" fmla="*/ 19 h 158"/>
                              <a:gd name="T80" fmla="*/ 90 w 97"/>
                              <a:gd name="T81" fmla="*/ 32 h 158"/>
                              <a:gd name="T82" fmla="*/ 90 w 97"/>
                              <a:gd name="T83" fmla="*/ 48 h 158"/>
                              <a:gd name="T84" fmla="*/ 88 w 97"/>
                              <a:gd name="T85" fmla="*/ 63 h 158"/>
                              <a:gd name="T86" fmla="*/ 79 w 97"/>
                              <a:gd name="T87" fmla="*/ 80 h 158"/>
                              <a:gd name="T88" fmla="*/ 63 w 97"/>
                              <a:gd name="T89" fmla="*/ 101 h 158"/>
                              <a:gd name="T90" fmla="*/ 26 w 97"/>
                              <a:gd name="T91" fmla="*/ 140 h 158"/>
                              <a:gd name="T92" fmla="*/ 94 w 97"/>
                              <a:gd name="T93" fmla="*/ 140 h 158"/>
                              <a:gd name="T94" fmla="*/ 96 w 97"/>
                              <a:gd name="T95" fmla="*/ 142 h 158"/>
                              <a:gd name="T96" fmla="*/ 97 w 97"/>
                              <a:gd name="T97" fmla="*/ 144 h 158"/>
                              <a:gd name="T98" fmla="*/ 97 w 97"/>
                              <a:gd name="T99" fmla="*/ 147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97" h="158">
                                <a:moveTo>
                                  <a:pt x="97" y="149"/>
                                </a:moveTo>
                                <a:lnTo>
                                  <a:pt x="97" y="152"/>
                                </a:lnTo>
                                <a:lnTo>
                                  <a:pt x="97" y="153"/>
                                </a:lnTo>
                                <a:lnTo>
                                  <a:pt x="97" y="155"/>
                                </a:lnTo>
                                <a:lnTo>
                                  <a:pt x="96" y="156"/>
                                </a:lnTo>
                                <a:lnTo>
                                  <a:pt x="96" y="156"/>
                                </a:lnTo>
                                <a:lnTo>
                                  <a:pt x="95" y="158"/>
                                </a:lnTo>
                                <a:lnTo>
                                  <a:pt x="95" y="158"/>
                                </a:lnTo>
                                <a:lnTo>
                                  <a:pt x="94" y="158"/>
                                </a:lnTo>
                                <a:lnTo>
                                  <a:pt x="7" y="158"/>
                                </a:lnTo>
                                <a:lnTo>
                                  <a:pt x="6" y="158"/>
                                </a:lnTo>
                                <a:lnTo>
                                  <a:pt x="4" y="158"/>
                                </a:lnTo>
                                <a:lnTo>
                                  <a:pt x="3" y="158"/>
                                </a:lnTo>
                                <a:lnTo>
                                  <a:pt x="3" y="156"/>
                                </a:lnTo>
                                <a:lnTo>
                                  <a:pt x="1" y="155"/>
                                </a:lnTo>
                                <a:lnTo>
                                  <a:pt x="1" y="154"/>
                                </a:lnTo>
                                <a:lnTo>
                                  <a:pt x="0" y="152"/>
                                </a:lnTo>
                                <a:lnTo>
                                  <a:pt x="0" y="149"/>
                                </a:lnTo>
                                <a:lnTo>
                                  <a:pt x="0" y="147"/>
                                </a:lnTo>
                                <a:lnTo>
                                  <a:pt x="0" y="145"/>
                                </a:lnTo>
                                <a:lnTo>
                                  <a:pt x="1" y="143"/>
                                </a:lnTo>
                                <a:lnTo>
                                  <a:pt x="1" y="142"/>
                                </a:lnTo>
                                <a:lnTo>
                                  <a:pt x="3" y="140"/>
                                </a:lnTo>
                                <a:lnTo>
                                  <a:pt x="3" y="139"/>
                                </a:lnTo>
                                <a:lnTo>
                                  <a:pt x="4" y="138"/>
                                </a:lnTo>
                                <a:lnTo>
                                  <a:pt x="5" y="136"/>
                                </a:lnTo>
                                <a:lnTo>
                                  <a:pt x="36" y="104"/>
                                </a:lnTo>
                                <a:lnTo>
                                  <a:pt x="46" y="94"/>
                                </a:lnTo>
                                <a:lnTo>
                                  <a:pt x="52" y="84"/>
                                </a:lnTo>
                                <a:lnTo>
                                  <a:pt x="58" y="75"/>
                                </a:lnTo>
                                <a:lnTo>
                                  <a:pt x="62" y="68"/>
                                </a:lnTo>
                                <a:lnTo>
                                  <a:pt x="65" y="62"/>
                                </a:lnTo>
                                <a:lnTo>
                                  <a:pt x="67" y="56"/>
                                </a:lnTo>
                                <a:lnTo>
                                  <a:pt x="68" y="49"/>
                                </a:lnTo>
                                <a:lnTo>
                                  <a:pt x="68" y="44"/>
                                </a:lnTo>
                                <a:lnTo>
                                  <a:pt x="68" y="39"/>
                                </a:lnTo>
                                <a:lnTo>
                                  <a:pt x="65" y="35"/>
                                </a:lnTo>
                                <a:lnTo>
                                  <a:pt x="64" y="30"/>
                                </a:lnTo>
                                <a:lnTo>
                                  <a:pt x="60" y="26"/>
                                </a:lnTo>
                                <a:lnTo>
                                  <a:pt x="58" y="22"/>
                                </a:lnTo>
                                <a:lnTo>
                                  <a:pt x="53" y="21"/>
                                </a:lnTo>
                                <a:lnTo>
                                  <a:pt x="48" y="19"/>
                                </a:lnTo>
                                <a:lnTo>
                                  <a:pt x="42" y="19"/>
                                </a:lnTo>
                                <a:lnTo>
                                  <a:pt x="35" y="19"/>
                                </a:lnTo>
                                <a:lnTo>
                                  <a:pt x="28" y="21"/>
                                </a:lnTo>
                                <a:lnTo>
                                  <a:pt x="23" y="22"/>
                                </a:lnTo>
                                <a:lnTo>
                                  <a:pt x="19" y="25"/>
                                </a:lnTo>
                                <a:lnTo>
                                  <a:pt x="15" y="27"/>
                                </a:lnTo>
                                <a:lnTo>
                                  <a:pt x="11" y="30"/>
                                </a:lnTo>
                                <a:lnTo>
                                  <a:pt x="9" y="31"/>
                                </a:lnTo>
                                <a:lnTo>
                                  <a:pt x="6" y="32"/>
                                </a:lnTo>
                                <a:lnTo>
                                  <a:pt x="6" y="31"/>
                                </a:lnTo>
                                <a:lnTo>
                                  <a:pt x="5" y="31"/>
                                </a:lnTo>
                                <a:lnTo>
                                  <a:pt x="5" y="31"/>
                                </a:lnTo>
                                <a:lnTo>
                                  <a:pt x="4" y="30"/>
                                </a:lnTo>
                                <a:lnTo>
                                  <a:pt x="4" y="28"/>
                                </a:lnTo>
                                <a:lnTo>
                                  <a:pt x="4" y="27"/>
                                </a:lnTo>
                                <a:lnTo>
                                  <a:pt x="4" y="25"/>
                                </a:lnTo>
                                <a:lnTo>
                                  <a:pt x="4" y="22"/>
                                </a:lnTo>
                                <a:lnTo>
                                  <a:pt x="4" y="21"/>
                                </a:lnTo>
                                <a:lnTo>
                                  <a:pt x="4" y="19"/>
                                </a:lnTo>
                                <a:lnTo>
                                  <a:pt x="4" y="17"/>
                                </a:lnTo>
                                <a:lnTo>
                                  <a:pt x="4" y="17"/>
                                </a:lnTo>
                                <a:lnTo>
                                  <a:pt x="4" y="16"/>
                                </a:lnTo>
                                <a:lnTo>
                                  <a:pt x="5" y="15"/>
                                </a:lnTo>
                                <a:lnTo>
                                  <a:pt x="5" y="14"/>
                                </a:lnTo>
                                <a:lnTo>
                                  <a:pt x="6" y="12"/>
                                </a:lnTo>
                                <a:lnTo>
                                  <a:pt x="9" y="11"/>
                                </a:lnTo>
                                <a:lnTo>
                                  <a:pt x="11" y="10"/>
                                </a:lnTo>
                                <a:lnTo>
                                  <a:pt x="15" y="7"/>
                                </a:lnTo>
                                <a:lnTo>
                                  <a:pt x="21" y="5"/>
                                </a:lnTo>
                                <a:lnTo>
                                  <a:pt x="26" y="4"/>
                                </a:lnTo>
                                <a:lnTo>
                                  <a:pt x="32" y="1"/>
                                </a:lnTo>
                                <a:lnTo>
                                  <a:pt x="38" y="0"/>
                                </a:lnTo>
                                <a:lnTo>
                                  <a:pt x="46" y="0"/>
                                </a:lnTo>
                                <a:lnTo>
                                  <a:pt x="57" y="1"/>
                                </a:lnTo>
                                <a:lnTo>
                                  <a:pt x="65" y="4"/>
                                </a:lnTo>
                                <a:lnTo>
                                  <a:pt x="74" y="7"/>
                                </a:lnTo>
                                <a:lnTo>
                                  <a:pt x="80" y="12"/>
                                </a:lnTo>
                                <a:lnTo>
                                  <a:pt x="85" y="19"/>
                                </a:lnTo>
                                <a:lnTo>
                                  <a:pt x="88" y="25"/>
                                </a:lnTo>
                                <a:lnTo>
                                  <a:pt x="90" y="32"/>
                                </a:lnTo>
                                <a:lnTo>
                                  <a:pt x="91" y="41"/>
                                </a:lnTo>
                                <a:lnTo>
                                  <a:pt x="90" y="48"/>
                                </a:lnTo>
                                <a:lnTo>
                                  <a:pt x="90" y="56"/>
                                </a:lnTo>
                                <a:lnTo>
                                  <a:pt x="88" y="63"/>
                                </a:lnTo>
                                <a:lnTo>
                                  <a:pt x="84" y="72"/>
                                </a:lnTo>
                                <a:lnTo>
                                  <a:pt x="79" y="80"/>
                                </a:lnTo>
                                <a:lnTo>
                                  <a:pt x="71" y="91"/>
                                </a:lnTo>
                                <a:lnTo>
                                  <a:pt x="63" y="101"/>
                                </a:lnTo>
                                <a:lnTo>
                                  <a:pt x="51" y="115"/>
                                </a:lnTo>
                                <a:lnTo>
                                  <a:pt x="26" y="140"/>
                                </a:lnTo>
                                <a:lnTo>
                                  <a:pt x="94" y="140"/>
                                </a:lnTo>
                                <a:lnTo>
                                  <a:pt x="94" y="140"/>
                                </a:lnTo>
                                <a:lnTo>
                                  <a:pt x="95" y="142"/>
                                </a:lnTo>
                                <a:lnTo>
                                  <a:pt x="96" y="142"/>
                                </a:lnTo>
                                <a:lnTo>
                                  <a:pt x="96" y="143"/>
                                </a:lnTo>
                                <a:lnTo>
                                  <a:pt x="97" y="144"/>
                                </a:lnTo>
                                <a:lnTo>
                                  <a:pt x="97" y="145"/>
                                </a:lnTo>
                                <a:lnTo>
                                  <a:pt x="97" y="147"/>
                                </a:lnTo>
                                <a:lnTo>
                                  <a:pt x="97" y="1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80" name="Freeform 42"/>
                        <wps:cNvSpPr>
                          <a:spLocks/>
                        </wps:cNvSpPr>
                        <wps:spPr bwMode="auto">
                          <a:xfrm>
                            <a:off x="623888" y="1025525"/>
                            <a:ext cx="49213" cy="111125"/>
                          </a:xfrm>
                          <a:custGeom>
                            <a:avLst/>
                            <a:gdLst>
                              <a:gd name="T0" fmla="*/ 20 w 94"/>
                              <a:gd name="T1" fmla="*/ 205 h 210"/>
                              <a:gd name="T2" fmla="*/ 20 w 94"/>
                              <a:gd name="T3" fmla="*/ 207 h 210"/>
                              <a:gd name="T4" fmla="*/ 19 w 94"/>
                              <a:gd name="T5" fmla="*/ 208 h 210"/>
                              <a:gd name="T6" fmla="*/ 17 w 94"/>
                              <a:gd name="T7" fmla="*/ 209 h 210"/>
                              <a:gd name="T8" fmla="*/ 17 w 94"/>
                              <a:gd name="T9" fmla="*/ 209 h 210"/>
                              <a:gd name="T10" fmla="*/ 15 w 94"/>
                              <a:gd name="T11" fmla="*/ 209 h 210"/>
                              <a:gd name="T12" fmla="*/ 14 w 94"/>
                              <a:gd name="T13" fmla="*/ 210 h 210"/>
                              <a:gd name="T14" fmla="*/ 12 w 94"/>
                              <a:gd name="T15" fmla="*/ 210 h 210"/>
                              <a:gd name="T16" fmla="*/ 10 w 94"/>
                              <a:gd name="T17" fmla="*/ 210 h 210"/>
                              <a:gd name="T18" fmla="*/ 6 w 94"/>
                              <a:gd name="T19" fmla="*/ 210 h 210"/>
                              <a:gd name="T20" fmla="*/ 5 w 94"/>
                              <a:gd name="T21" fmla="*/ 209 h 210"/>
                              <a:gd name="T22" fmla="*/ 3 w 94"/>
                              <a:gd name="T23" fmla="*/ 209 h 210"/>
                              <a:gd name="T24" fmla="*/ 1 w 94"/>
                              <a:gd name="T25" fmla="*/ 208 h 210"/>
                              <a:gd name="T26" fmla="*/ 0 w 94"/>
                              <a:gd name="T27" fmla="*/ 208 h 210"/>
                              <a:gd name="T28" fmla="*/ 0 w 94"/>
                              <a:gd name="T29" fmla="*/ 207 h 210"/>
                              <a:gd name="T30" fmla="*/ 0 w 94"/>
                              <a:gd name="T31" fmla="*/ 205 h 210"/>
                              <a:gd name="T32" fmla="*/ 0 w 94"/>
                              <a:gd name="T33" fmla="*/ 204 h 210"/>
                              <a:gd name="T34" fmla="*/ 74 w 94"/>
                              <a:gd name="T35" fmla="*/ 5 h 210"/>
                              <a:gd name="T36" fmla="*/ 74 w 94"/>
                              <a:gd name="T37" fmla="*/ 3 h 210"/>
                              <a:gd name="T38" fmla="*/ 74 w 94"/>
                              <a:gd name="T39" fmla="*/ 2 h 210"/>
                              <a:gd name="T40" fmla="*/ 75 w 94"/>
                              <a:gd name="T41" fmla="*/ 1 h 210"/>
                              <a:gd name="T42" fmla="*/ 76 w 94"/>
                              <a:gd name="T43" fmla="*/ 1 h 210"/>
                              <a:gd name="T44" fmla="*/ 78 w 94"/>
                              <a:gd name="T45" fmla="*/ 0 h 210"/>
                              <a:gd name="T46" fmla="*/ 79 w 94"/>
                              <a:gd name="T47" fmla="*/ 0 h 210"/>
                              <a:gd name="T48" fmla="*/ 81 w 94"/>
                              <a:gd name="T49" fmla="*/ 0 h 210"/>
                              <a:gd name="T50" fmla="*/ 84 w 94"/>
                              <a:gd name="T51" fmla="*/ 0 h 210"/>
                              <a:gd name="T52" fmla="*/ 86 w 94"/>
                              <a:gd name="T53" fmla="*/ 0 h 210"/>
                              <a:gd name="T54" fmla="*/ 89 w 94"/>
                              <a:gd name="T55" fmla="*/ 0 h 210"/>
                              <a:gd name="T56" fmla="*/ 90 w 94"/>
                              <a:gd name="T57" fmla="*/ 1 h 210"/>
                              <a:gd name="T58" fmla="*/ 91 w 94"/>
                              <a:gd name="T59" fmla="*/ 1 h 210"/>
                              <a:gd name="T60" fmla="*/ 93 w 94"/>
                              <a:gd name="T61" fmla="*/ 2 h 210"/>
                              <a:gd name="T62" fmla="*/ 94 w 94"/>
                              <a:gd name="T63" fmla="*/ 3 h 210"/>
                              <a:gd name="T64" fmla="*/ 94 w 94"/>
                              <a:gd name="T65" fmla="*/ 5 h 210"/>
                              <a:gd name="T66" fmla="*/ 93 w 94"/>
                              <a:gd name="T67" fmla="*/ 6 h 210"/>
                              <a:gd name="T68" fmla="*/ 20 w 94"/>
                              <a:gd name="T69" fmla="*/ 205 h 2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94" h="210">
                                <a:moveTo>
                                  <a:pt x="20" y="205"/>
                                </a:moveTo>
                                <a:lnTo>
                                  <a:pt x="20" y="207"/>
                                </a:lnTo>
                                <a:lnTo>
                                  <a:pt x="19" y="208"/>
                                </a:lnTo>
                                <a:lnTo>
                                  <a:pt x="17" y="209"/>
                                </a:lnTo>
                                <a:lnTo>
                                  <a:pt x="17" y="209"/>
                                </a:lnTo>
                                <a:lnTo>
                                  <a:pt x="15" y="209"/>
                                </a:lnTo>
                                <a:lnTo>
                                  <a:pt x="14" y="210"/>
                                </a:lnTo>
                                <a:lnTo>
                                  <a:pt x="12" y="210"/>
                                </a:lnTo>
                                <a:lnTo>
                                  <a:pt x="10" y="210"/>
                                </a:lnTo>
                                <a:lnTo>
                                  <a:pt x="6" y="210"/>
                                </a:lnTo>
                                <a:lnTo>
                                  <a:pt x="5" y="209"/>
                                </a:lnTo>
                                <a:lnTo>
                                  <a:pt x="3" y="209"/>
                                </a:lnTo>
                                <a:lnTo>
                                  <a:pt x="1" y="208"/>
                                </a:lnTo>
                                <a:lnTo>
                                  <a:pt x="0" y="208"/>
                                </a:lnTo>
                                <a:lnTo>
                                  <a:pt x="0" y="207"/>
                                </a:lnTo>
                                <a:lnTo>
                                  <a:pt x="0" y="205"/>
                                </a:lnTo>
                                <a:lnTo>
                                  <a:pt x="0" y="204"/>
                                </a:lnTo>
                                <a:lnTo>
                                  <a:pt x="74" y="5"/>
                                </a:lnTo>
                                <a:lnTo>
                                  <a:pt x="74" y="3"/>
                                </a:lnTo>
                                <a:lnTo>
                                  <a:pt x="74" y="2"/>
                                </a:lnTo>
                                <a:lnTo>
                                  <a:pt x="75" y="1"/>
                                </a:lnTo>
                                <a:lnTo>
                                  <a:pt x="76" y="1"/>
                                </a:lnTo>
                                <a:lnTo>
                                  <a:pt x="78" y="0"/>
                                </a:lnTo>
                                <a:lnTo>
                                  <a:pt x="79" y="0"/>
                                </a:lnTo>
                                <a:lnTo>
                                  <a:pt x="81" y="0"/>
                                </a:lnTo>
                                <a:lnTo>
                                  <a:pt x="84" y="0"/>
                                </a:lnTo>
                                <a:lnTo>
                                  <a:pt x="86" y="0"/>
                                </a:lnTo>
                                <a:lnTo>
                                  <a:pt x="89" y="0"/>
                                </a:lnTo>
                                <a:lnTo>
                                  <a:pt x="90" y="1"/>
                                </a:lnTo>
                                <a:lnTo>
                                  <a:pt x="91" y="1"/>
                                </a:lnTo>
                                <a:lnTo>
                                  <a:pt x="93" y="2"/>
                                </a:lnTo>
                                <a:lnTo>
                                  <a:pt x="94" y="3"/>
                                </a:lnTo>
                                <a:lnTo>
                                  <a:pt x="94" y="5"/>
                                </a:lnTo>
                                <a:lnTo>
                                  <a:pt x="93" y="6"/>
                                </a:lnTo>
                                <a:lnTo>
                                  <a:pt x="20" y="2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81" name="Freeform 43"/>
                        <wps:cNvSpPr>
                          <a:spLocks/>
                        </wps:cNvSpPr>
                        <wps:spPr bwMode="auto">
                          <a:xfrm>
                            <a:off x="679450" y="1035050"/>
                            <a:ext cx="52388" cy="84138"/>
                          </a:xfrm>
                          <a:custGeom>
                            <a:avLst/>
                            <a:gdLst>
                              <a:gd name="T0" fmla="*/ 94 w 98"/>
                              <a:gd name="T1" fmla="*/ 133 h 160"/>
                              <a:gd name="T2" fmla="*/ 77 w 98"/>
                              <a:gd name="T3" fmla="*/ 153 h 160"/>
                              <a:gd name="T4" fmla="*/ 43 w 98"/>
                              <a:gd name="T5" fmla="*/ 160 h 160"/>
                              <a:gd name="T6" fmla="*/ 22 w 98"/>
                              <a:gd name="T7" fmla="*/ 158 h 160"/>
                              <a:gd name="T8" fmla="*/ 8 w 98"/>
                              <a:gd name="T9" fmla="*/ 153 h 160"/>
                              <a:gd name="T10" fmla="*/ 3 w 98"/>
                              <a:gd name="T11" fmla="*/ 149 h 160"/>
                              <a:gd name="T12" fmla="*/ 2 w 98"/>
                              <a:gd name="T13" fmla="*/ 147 h 160"/>
                              <a:gd name="T14" fmla="*/ 0 w 98"/>
                              <a:gd name="T15" fmla="*/ 142 h 160"/>
                              <a:gd name="T16" fmla="*/ 2 w 98"/>
                              <a:gd name="T17" fmla="*/ 133 h 160"/>
                              <a:gd name="T18" fmla="*/ 5 w 98"/>
                              <a:gd name="T19" fmla="*/ 132 h 160"/>
                              <a:gd name="T20" fmla="*/ 16 w 98"/>
                              <a:gd name="T21" fmla="*/ 137 h 160"/>
                              <a:gd name="T22" fmla="*/ 35 w 98"/>
                              <a:gd name="T23" fmla="*/ 143 h 160"/>
                              <a:gd name="T24" fmla="*/ 57 w 98"/>
                              <a:gd name="T25" fmla="*/ 142 h 160"/>
                              <a:gd name="T26" fmla="*/ 70 w 98"/>
                              <a:gd name="T27" fmla="*/ 132 h 160"/>
                              <a:gd name="T28" fmla="*/ 75 w 98"/>
                              <a:gd name="T29" fmla="*/ 116 h 160"/>
                              <a:gd name="T30" fmla="*/ 69 w 98"/>
                              <a:gd name="T31" fmla="*/ 99 h 160"/>
                              <a:gd name="T32" fmla="*/ 52 w 98"/>
                              <a:gd name="T33" fmla="*/ 89 h 160"/>
                              <a:gd name="T34" fmla="*/ 21 w 98"/>
                              <a:gd name="T35" fmla="*/ 86 h 160"/>
                              <a:gd name="T36" fmla="*/ 19 w 98"/>
                              <a:gd name="T37" fmla="*/ 85 h 160"/>
                              <a:gd name="T38" fmla="*/ 16 w 98"/>
                              <a:gd name="T39" fmla="*/ 83 h 160"/>
                              <a:gd name="T40" fmla="*/ 16 w 98"/>
                              <a:gd name="T41" fmla="*/ 76 h 160"/>
                              <a:gd name="T42" fmla="*/ 18 w 98"/>
                              <a:gd name="T43" fmla="*/ 72 h 160"/>
                              <a:gd name="T44" fmla="*/ 20 w 98"/>
                              <a:gd name="T45" fmla="*/ 70 h 160"/>
                              <a:gd name="T46" fmla="*/ 42 w 98"/>
                              <a:gd name="T47" fmla="*/ 70 h 160"/>
                              <a:gd name="T48" fmla="*/ 59 w 98"/>
                              <a:gd name="T49" fmla="*/ 63 h 160"/>
                              <a:gd name="T50" fmla="*/ 68 w 98"/>
                              <a:gd name="T51" fmla="*/ 48 h 160"/>
                              <a:gd name="T52" fmla="*/ 67 w 98"/>
                              <a:gd name="T53" fmla="*/ 32 h 160"/>
                              <a:gd name="T54" fmla="*/ 59 w 98"/>
                              <a:gd name="T55" fmla="*/ 21 h 160"/>
                              <a:gd name="T56" fmla="*/ 43 w 98"/>
                              <a:gd name="T57" fmla="*/ 17 h 160"/>
                              <a:gd name="T58" fmla="*/ 25 w 98"/>
                              <a:gd name="T59" fmla="*/ 21 h 160"/>
                              <a:gd name="T60" fmla="*/ 13 w 98"/>
                              <a:gd name="T61" fmla="*/ 28 h 160"/>
                              <a:gd name="T62" fmla="*/ 8 w 98"/>
                              <a:gd name="T63" fmla="*/ 31 h 160"/>
                              <a:gd name="T64" fmla="*/ 5 w 98"/>
                              <a:gd name="T65" fmla="*/ 30 h 160"/>
                              <a:gd name="T66" fmla="*/ 5 w 98"/>
                              <a:gd name="T67" fmla="*/ 25 h 160"/>
                              <a:gd name="T68" fmla="*/ 5 w 98"/>
                              <a:gd name="T69" fmla="*/ 19 h 160"/>
                              <a:gd name="T70" fmla="*/ 5 w 98"/>
                              <a:gd name="T71" fmla="*/ 16 h 160"/>
                              <a:gd name="T72" fmla="*/ 8 w 98"/>
                              <a:gd name="T73" fmla="*/ 12 h 160"/>
                              <a:gd name="T74" fmla="*/ 16 w 98"/>
                              <a:gd name="T75" fmla="*/ 7 h 160"/>
                              <a:gd name="T76" fmla="*/ 32 w 98"/>
                              <a:gd name="T77" fmla="*/ 1 h 160"/>
                              <a:gd name="T78" fmla="*/ 58 w 98"/>
                              <a:gd name="T79" fmla="*/ 0 h 160"/>
                              <a:gd name="T80" fmla="*/ 80 w 98"/>
                              <a:gd name="T81" fmla="*/ 11 h 160"/>
                              <a:gd name="T82" fmla="*/ 90 w 98"/>
                              <a:gd name="T83" fmla="*/ 30 h 160"/>
                              <a:gd name="T84" fmla="*/ 89 w 98"/>
                              <a:gd name="T85" fmla="*/ 52 h 160"/>
                              <a:gd name="T86" fmla="*/ 79 w 98"/>
                              <a:gd name="T87" fmla="*/ 68 h 160"/>
                              <a:gd name="T88" fmla="*/ 62 w 98"/>
                              <a:gd name="T89" fmla="*/ 76 h 160"/>
                              <a:gd name="T90" fmla="*/ 77 w 98"/>
                              <a:gd name="T91" fmla="*/ 80 h 160"/>
                              <a:gd name="T92" fmla="*/ 93 w 98"/>
                              <a:gd name="T93" fmla="*/ 94 h 160"/>
                              <a:gd name="T94" fmla="*/ 98 w 98"/>
                              <a:gd name="T95" fmla="*/ 113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98" h="160">
                                <a:moveTo>
                                  <a:pt x="98" y="113"/>
                                </a:moveTo>
                                <a:lnTo>
                                  <a:pt x="98" y="124"/>
                                </a:lnTo>
                                <a:lnTo>
                                  <a:pt x="94" y="133"/>
                                </a:lnTo>
                                <a:lnTo>
                                  <a:pt x="90" y="142"/>
                                </a:lnTo>
                                <a:lnTo>
                                  <a:pt x="84" y="148"/>
                                </a:lnTo>
                                <a:lnTo>
                                  <a:pt x="77" y="153"/>
                                </a:lnTo>
                                <a:lnTo>
                                  <a:pt x="67" y="158"/>
                                </a:lnTo>
                                <a:lnTo>
                                  <a:pt x="56" y="160"/>
                                </a:lnTo>
                                <a:lnTo>
                                  <a:pt x="43" y="160"/>
                                </a:lnTo>
                                <a:lnTo>
                                  <a:pt x="36" y="160"/>
                                </a:lnTo>
                                <a:lnTo>
                                  <a:pt x="29" y="159"/>
                                </a:lnTo>
                                <a:lnTo>
                                  <a:pt x="22" y="158"/>
                                </a:lnTo>
                                <a:lnTo>
                                  <a:pt x="16" y="156"/>
                                </a:lnTo>
                                <a:lnTo>
                                  <a:pt x="11" y="154"/>
                                </a:lnTo>
                                <a:lnTo>
                                  <a:pt x="8" y="153"/>
                                </a:lnTo>
                                <a:lnTo>
                                  <a:pt x="5" y="150"/>
                                </a:lnTo>
                                <a:lnTo>
                                  <a:pt x="3" y="150"/>
                                </a:lnTo>
                                <a:lnTo>
                                  <a:pt x="3" y="149"/>
                                </a:lnTo>
                                <a:lnTo>
                                  <a:pt x="2" y="148"/>
                                </a:lnTo>
                                <a:lnTo>
                                  <a:pt x="2" y="148"/>
                                </a:lnTo>
                                <a:lnTo>
                                  <a:pt x="2" y="147"/>
                                </a:lnTo>
                                <a:lnTo>
                                  <a:pt x="0" y="145"/>
                                </a:lnTo>
                                <a:lnTo>
                                  <a:pt x="0" y="143"/>
                                </a:lnTo>
                                <a:lnTo>
                                  <a:pt x="0" y="142"/>
                                </a:lnTo>
                                <a:lnTo>
                                  <a:pt x="0" y="139"/>
                                </a:lnTo>
                                <a:lnTo>
                                  <a:pt x="0" y="136"/>
                                </a:lnTo>
                                <a:lnTo>
                                  <a:pt x="2" y="133"/>
                                </a:lnTo>
                                <a:lnTo>
                                  <a:pt x="3" y="132"/>
                                </a:lnTo>
                                <a:lnTo>
                                  <a:pt x="4" y="131"/>
                                </a:lnTo>
                                <a:lnTo>
                                  <a:pt x="5" y="132"/>
                                </a:lnTo>
                                <a:lnTo>
                                  <a:pt x="8" y="133"/>
                                </a:lnTo>
                                <a:lnTo>
                                  <a:pt x="11" y="136"/>
                                </a:lnTo>
                                <a:lnTo>
                                  <a:pt x="16" y="137"/>
                                </a:lnTo>
                                <a:lnTo>
                                  <a:pt x="21" y="139"/>
                                </a:lnTo>
                                <a:lnTo>
                                  <a:pt x="27" y="142"/>
                                </a:lnTo>
                                <a:lnTo>
                                  <a:pt x="35" y="143"/>
                                </a:lnTo>
                                <a:lnTo>
                                  <a:pt x="42" y="143"/>
                                </a:lnTo>
                                <a:lnTo>
                                  <a:pt x="51" y="143"/>
                                </a:lnTo>
                                <a:lnTo>
                                  <a:pt x="57" y="142"/>
                                </a:lnTo>
                                <a:lnTo>
                                  <a:pt x="62" y="139"/>
                                </a:lnTo>
                                <a:lnTo>
                                  <a:pt x="67" y="136"/>
                                </a:lnTo>
                                <a:lnTo>
                                  <a:pt x="70" y="132"/>
                                </a:lnTo>
                                <a:lnTo>
                                  <a:pt x="73" y="127"/>
                                </a:lnTo>
                                <a:lnTo>
                                  <a:pt x="74" y="122"/>
                                </a:lnTo>
                                <a:lnTo>
                                  <a:pt x="75" y="116"/>
                                </a:lnTo>
                                <a:lnTo>
                                  <a:pt x="74" y="110"/>
                                </a:lnTo>
                                <a:lnTo>
                                  <a:pt x="72" y="104"/>
                                </a:lnTo>
                                <a:lnTo>
                                  <a:pt x="69" y="99"/>
                                </a:lnTo>
                                <a:lnTo>
                                  <a:pt x="64" y="95"/>
                                </a:lnTo>
                                <a:lnTo>
                                  <a:pt x="59" y="91"/>
                                </a:lnTo>
                                <a:lnTo>
                                  <a:pt x="52" y="89"/>
                                </a:lnTo>
                                <a:lnTo>
                                  <a:pt x="45" y="88"/>
                                </a:lnTo>
                                <a:lnTo>
                                  <a:pt x="36" y="86"/>
                                </a:lnTo>
                                <a:lnTo>
                                  <a:pt x="21" y="86"/>
                                </a:lnTo>
                                <a:lnTo>
                                  <a:pt x="20" y="86"/>
                                </a:lnTo>
                                <a:lnTo>
                                  <a:pt x="19" y="86"/>
                                </a:lnTo>
                                <a:lnTo>
                                  <a:pt x="19" y="85"/>
                                </a:lnTo>
                                <a:lnTo>
                                  <a:pt x="18" y="85"/>
                                </a:lnTo>
                                <a:lnTo>
                                  <a:pt x="18" y="84"/>
                                </a:lnTo>
                                <a:lnTo>
                                  <a:pt x="16" y="83"/>
                                </a:lnTo>
                                <a:lnTo>
                                  <a:pt x="16" y="80"/>
                                </a:lnTo>
                                <a:lnTo>
                                  <a:pt x="16" y="78"/>
                                </a:lnTo>
                                <a:lnTo>
                                  <a:pt x="16" y="76"/>
                                </a:lnTo>
                                <a:lnTo>
                                  <a:pt x="16" y="74"/>
                                </a:lnTo>
                                <a:lnTo>
                                  <a:pt x="18" y="73"/>
                                </a:lnTo>
                                <a:lnTo>
                                  <a:pt x="18" y="72"/>
                                </a:lnTo>
                                <a:lnTo>
                                  <a:pt x="19" y="72"/>
                                </a:lnTo>
                                <a:lnTo>
                                  <a:pt x="19" y="70"/>
                                </a:lnTo>
                                <a:lnTo>
                                  <a:pt x="20" y="70"/>
                                </a:lnTo>
                                <a:lnTo>
                                  <a:pt x="21" y="70"/>
                                </a:lnTo>
                                <a:lnTo>
                                  <a:pt x="35" y="70"/>
                                </a:lnTo>
                                <a:lnTo>
                                  <a:pt x="42" y="70"/>
                                </a:lnTo>
                                <a:lnTo>
                                  <a:pt x="48" y="68"/>
                                </a:lnTo>
                                <a:lnTo>
                                  <a:pt x="54" y="65"/>
                                </a:lnTo>
                                <a:lnTo>
                                  <a:pt x="59" y="63"/>
                                </a:lnTo>
                                <a:lnTo>
                                  <a:pt x="63" y="58"/>
                                </a:lnTo>
                                <a:lnTo>
                                  <a:pt x="67" y="53"/>
                                </a:lnTo>
                                <a:lnTo>
                                  <a:pt x="68" y="48"/>
                                </a:lnTo>
                                <a:lnTo>
                                  <a:pt x="69" y="41"/>
                                </a:lnTo>
                                <a:lnTo>
                                  <a:pt x="68" y="36"/>
                                </a:lnTo>
                                <a:lnTo>
                                  <a:pt x="67" y="32"/>
                                </a:lnTo>
                                <a:lnTo>
                                  <a:pt x="66" y="27"/>
                                </a:lnTo>
                                <a:lnTo>
                                  <a:pt x="62" y="25"/>
                                </a:lnTo>
                                <a:lnTo>
                                  <a:pt x="59" y="21"/>
                                </a:lnTo>
                                <a:lnTo>
                                  <a:pt x="54" y="20"/>
                                </a:lnTo>
                                <a:lnTo>
                                  <a:pt x="50" y="17"/>
                                </a:lnTo>
                                <a:lnTo>
                                  <a:pt x="43" y="17"/>
                                </a:lnTo>
                                <a:lnTo>
                                  <a:pt x="36" y="17"/>
                                </a:lnTo>
                                <a:lnTo>
                                  <a:pt x="30" y="20"/>
                                </a:lnTo>
                                <a:lnTo>
                                  <a:pt x="25" y="21"/>
                                </a:lnTo>
                                <a:lnTo>
                                  <a:pt x="20" y="23"/>
                                </a:lnTo>
                                <a:lnTo>
                                  <a:pt x="15" y="26"/>
                                </a:lnTo>
                                <a:lnTo>
                                  <a:pt x="13" y="28"/>
                                </a:lnTo>
                                <a:lnTo>
                                  <a:pt x="10" y="30"/>
                                </a:lnTo>
                                <a:lnTo>
                                  <a:pt x="8" y="31"/>
                                </a:lnTo>
                                <a:lnTo>
                                  <a:pt x="8" y="31"/>
                                </a:lnTo>
                                <a:lnTo>
                                  <a:pt x="6" y="31"/>
                                </a:lnTo>
                                <a:lnTo>
                                  <a:pt x="6" y="30"/>
                                </a:lnTo>
                                <a:lnTo>
                                  <a:pt x="5" y="30"/>
                                </a:lnTo>
                                <a:lnTo>
                                  <a:pt x="5" y="28"/>
                                </a:lnTo>
                                <a:lnTo>
                                  <a:pt x="5" y="27"/>
                                </a:lnTo>
                                <a:lnTo>
                                  <a:pt x="5" y="25"/>
                                </a:lnTo>
                                <a:lnTo>
                                  <a:pt x="5" y="22"/>
                                </a:lnTo>
                                <a:lnTo>
                                  <a:pt x="5" y="21"/>
                                </a:lnTo>
                                <a:lnTo>
                                  <a:pt x="5" y="19"/>
                                </a:lnTo>
                                <a:lnTo>
                                  <a:pt x="5" y="17"/>
                                </a:lnTo>
                                <a:lnTo>
                                  <a:pt x="5" y="16"/>
                                </a:lnTo>
                                <a:lnTo>
                                  <a:pt x="5" y="16"/>
                                </a:lnTo>
                                <a:lnTo>
                                  <a:pt x="6" y="15"/>
                                </a:lnTo>
                                <a:lnTo>
                                  <a:pt x="6" y="14"/>
                                </a:lnTo>
                                <a:lnTo>
                                  <a:pt x="8" y="12"/>
                                </a:lnTo>
                                <a:lnTo>
                                  <a:pt x="9" y="11"/>
                                </a:lnTo>
                                <a:lnTo>
                                  <a:pt x="13" y="10"/>
                                </a:lnTo>
                                <a:lnTo>
                                  <a:pt x="16" y="7"/>
                                </a:lnTo>
                                <a:lnTo>
                                  <a:pt x="21" y="5"/>
                                </a:lnTo>
                                <a:lnTo>
                                  <a:pt x="26" y="4"/>
                                </a:lnTo>
                                <a:lnTo>
                                  <a:pt x="32" y="1"/>
                                </a:lnTo>
                                <a:lnTo>
                                  <a:pt x="40" y="0"/>
                                </a:lnTo>
                                <a:lnTo>
                                  <a:pt x="47" y="0"/>
                                </a:lnTo>
                                <a:lnTo>
                                  <a:pt x="58" y="0"/>
                                </a:lnTo>
                                <a:lnTo>
                                  <a:pt x="67" y="3"/>
                                </a:lnTo>
                                <a:lnTo>
                                  <a:pt x="74" y="6"/>
                                </a:lnTo>
                                <a:lnTo>
                                  <a:pt x="80" y="11"/>
                                </a:lnTo>
                                <a:lnTo>
                                  <a:pt x="85" y="16"/>
                                </a:lnTo>
                                <a:lnTo>
                                  <a:pt x="88" y="23"/>
                                </a:lnTo>
                                <a:lnTo>
                                  <a:pt x="90" y="30"/>
                                </a:lnTo>
                                <a:lnTo>
                                  <a:pt x="90" y="38"/>
                                </a:lnTo>
                                <a:lnTo>
                                  <a:pt x="90" y="46"/>
                                </a:lnTo>
                                <a:lnTo>
                                  <a:pt x="89" y="52"/>
                                </a:lnTo>
                                <a:lnTo>
                                  <a:pt x="87" y="58"/>
                                </a:lnTo>
                                <a:lnTo>
                                  <a:pt x="83" y="63"/>
                                </a:lnTo>
                                <a:lnTo>
                                  <a:pt x="79" y="68"/>
                                </a:lnTo>
                                <a:lnTo>
                                  <a:pt x="74" y="72"/>
                                </a:lnTo>
                                <a:lnTo>
                                  <a:pt x="68" y="75"/>
                                </a:lnTo>
                                <a:lnTo>
                                  <a:pt x="62" y="76"/>
                                </a:lnTo>
                                <a:lnTo>
                                  <a:pt x="62" y="76"/>
                                </a:lnTo>
                                <a:lnTo>
                                  <a:pt x="69" y="78"/>
                                </a:lnTo>
                                <a:lnTo>
                                  <a:pt x="77" y="80"/>
                                </a:lnTo>
                                <a:lnTo>
                                  <a:pt x="83" y="84"/>
                                </a:lnTo>
                                <a:lnTo>
                                  <a:pt x="88" y="89"/>
                                </a:lnTo>
                                <a:lnTo>
                                  <a:pt x="93" y="94"/>
                                </a:lnTo>
                                <a:lnTo>
                                  <a:pt x="95" y="100"/>
                                </a:lnTo>
                                <a:lnTo>
                                  <a:pt x="98" y="106"/>
                                </a:lnTo>
                                <a:lnTo>
                                  <a:pt x="98" y="1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82" name="Freeform 44"/>
                        <wps:cNvSpPr>
                          <a:spLocks noEditPoints="1"/>
                        </wps:cNvSpPr>
                        <wps:spPr bwMode="auto">
                          <a:xfrm>
                            <a:off x="741363" y="1035050"/>
                            <a:ext cx="71438" cy="84138"/>
                          </a:xfrm>
                          <a:custGeom>
                            <a:avLst/>
                            <a:gdLst>
                              <a:gd name="T0" fmla="*/ 133 w 135"/>
                              <a:gd name="T1" fmla="*/ 149 h 158"/>
                              <a:gd name="T2" fmla="*/ 135 w 135"/>
                              <a:gd name="T3" fmla="*/ 152 h 158"/>
                              <a:gd name="T4" fmla="*/ 135 w 135"/>
                              <a:gd name="T5" fmla="*/ 154 h 158"/>
                              <a:gd name="T6" fmla="*/ 135 w 135"/>
                              <a:gd name="T7" fmla="*/ 155 h 158"/>
                              <a:gd name="T8" fmla="*/ 133 w 135"/>
                              <a:gd name="T9" fmla="*/ 157 h 158"/>
                              <a:gd name="T10" fmla="*/ 132 w 135"/>
                              <a:gd name="T11" fmla="*/ 157 h 158"/>
                              <a:gd name="T12" fmla="*/ 131 w 135"/>
                              <a:gd name="T13" fmla="*/ 158 h 158"/>
                              <a:gd name="T14" fmla="*/ 128 w 135"/>
                              <a:gd name="T15" fmla="*/ 158 h 158"/>
                              <a:gd name="T16" fmla="*/ 125 w 135"/>
                              <a:gd name="T17" fmla="*/ 158 h 158"/>
                              <a:gd name="T18" fmla="*/ 121 w 135"/>
                              <a:gd name="T19" fmla="*/ 158 h 158"/>
                              <a:gd name="T20" fmla="*/ 119 w 135"/>
                              <a:gd name="T21" fmla="*/ 158 h 158"/>
                              <a:gd name="T22" fmla="*/ 116 w 135"/>
                              <a:gd name="T23" fmla="*/ 158 h 158"/>
                              <a:gd name="T24" fmla="*/ 115 w 135"/>
                              <a:gd name="T25" fmla="*/ 157 h 158"/>
                              <a:gd name="T26" fmla="*/ 114 w 135"/>
                              <a:gd name="T27" fmla="*/ 157 h 158"/>
                              <a:gd name="T28" fmla="*/ 114 w 135"/>
                              <a:gd name="T29" fmla="*/ 155 h 158"/>
                              <a:gd name="T30" fmla="*/ 112 w 135"/>
                              <a:gd name="T31" fmla="*/ 155 h 158"/>
                              <a:gd name="T32" fmla="*/ 112 w 135"/>
                              <a:gd name="T33" fmla="*/ 154 h 158"/>
                              <a:gd name="T34" fmla="*/ 99 w 135"/>
                              <a:gd name="T35" fmla="*/ 116 h 158"/>
                              <a:gd name="T36" fmla="*/ 35 w 135"/>
                              <a:gd name="T37" fmla="*/ 116 h 158"/>
                              <a:gd name="T38" fmla="*/ 21 w 135"/>
                              <a:gd name="T39" fmla="*/ 154 h 158"/>
                              <a:gd name="T40" fmla="*/ 21 w 135"/>
                              <a:gd name="T41" fmla="*/ 154 h 158"/>
                              <a:gd name="T42" fmla="*/ 20 w 135"/>
                              <a:gd name="T43" fmla="*/ 155 h 158"/>
                              <a:gd name="T44" fmla="*/ 20 w 135"/>
                              <a:gd name="T45" fmla="*/ 157 h 158"/>
                              <a:gd name="T46" fmla="*/ 19 w 135"/>
                              <a:gd name="T47" fmla="*/ 157 h 158"/>
                              <a:gd name="T48" fmla="*/ 18 w 135"/>
                              <a:gd name="T49" fmla="*/ 158 h 158"/>
                              <a:gd name="T50" fmla="*/ 15 w 135"/>
                              <a:gd name="T51" fmla="*/ 158 h 158"/>
                              <a:gd name="T52" fmla="*/ 14 w 135"/>
                              <a:gd name="T53" fmla="*/ 158 h 158"/>
                              <a:gd name="T54" fmla="*/ 10 w 135"/>
                              <a:gd name="T55" fmla="*/ 158 h 158"/>
                              <a:gd name="T56" fmla="*/ 6 w 135"/>
                              <a:gd name="T57" fmla="*/ 158 h 158"/>
                              <a:gd name="T58" fmla="*/ 4 w 135"/>
                              <a:gd name="T59" fmla="*/ 158 h 158"/>
                              <a:gd name="T60" fmla="*/ 3 w 135"/>
                              <a:gd name="T61" fmla="*/ 157 h 158"/>
                              <a:gd name="T62" fmla="*/ 2 w 135"/>
                              <a:gd name="T63" fmla="*/ 157 h 158"/>
                              <a:gd name="T64" fmla="*/ 0 w 135"/>
                              <a:gd name="T65" fmla="*/ 155 h 158"/>
                              <a:gd name="T66" fmla="*/ 0 w 135"/>
                              <a:gd name="T67" fmla="*/ 154 h 158"/>
                              <a:gd name="T68" fmla="*/ 0 w 135"/>
                              <a:gd name="T69" fmla="*/ 152 h 158"/>
                              <a:gd name="T70" fmla="*/ 2 w 135"/>
                              <a:gd name="T71" fmla="*/ 149 h 158"/>
                              <a:gd name="T72" fmla="*/ 53 w 135"/>
                              <a:gd name="T73" fmla="*/ 5 h 158"/>
                              <a:gd name="T74" fmla="*/ 54 w 135"/>
                              <a:gd name="T75" fmla="*/ 4 h 158"/>
                              <a:gd name="T76" fmla="*/ 54 w 135"/>
                              <a:gd name="T77" fmla="*/ 3 h 158"/>
                              <a:gd name="T78" fmla="*/ 56 w 135"/>
                              <a:gd name="T79" fmla="*/ 3 h 158"/>
                              <a:gd name="T80" fmla="*/ 57 w 135"/>
                              <a:gd name="T81" fmla="*/ 2 h 158"/>
                              <a:gd name="T82" fmla="*/ 59 w 135"/>
                              <a:gd name="T83" fmla="*/ 2 h 158"/>
                              <a:gd name="T84" fmla="*/ 61 w 135"/>
                              <a:gd name="T85" fmla="*/ 2 h 158"/>
                              <a:gd name="T86" fmla="*/ 63 w 135"/>
                              <a:gd name="T87" fmla="*/ 0 h 158"/>
                              <a:gd name="T88" fmla="*/ 67 w 135"/>
                              <a:gd name="T89" fmla="*/ 0 h 158"/>
                              <a:gd name="T90" fmla="*/ 70 w 135"/>
                              <a:gd name="T91" fmla="*/ 0 h 158"/>
                              <a:gd name="T92" fmla="*/ 73 w 135"/>
                              <a:gd name="T93" fmla="*/ 2 h 158"/>
                              <a:gd name="T94" fmla="*/ 75 w 135"/>
                              <a:gd name="T95" fmla="*/ 2 h 158"/>
                              <a:gd name="T96" fmla="*/ 78 w 135"/>
                              <a:gd name="T97" fmla="*/ 2 h 158"/>
                              <a:gd name="T98" fmla="*/ 79 w 135"/>
                              <a:gd name="T99" fmla="*/ 3 h 158"/>
                              <a:gd name="T100" fmla="*/ 80 w 135"/>
                              <a:gd name="T101" fmla="*/ 3 h 158"/>
                              <a:gd name="T102" fmla="*/ 80 w 135"/>
                              <a:gd name="T103" fmla="*/ 4 h 158"/>
                              <a:gd name="T104" fmla="*/ 82 w 135"/>
                              <a:gd name="T105" fmla="*/ 5 h 158"/>
                              <a:gd name="T106" fmla="*/ 133 w 135"/>
                              <a:gd name="T107" fmla="*/ 149 h 158"/>
                              <a:gd name="T108" fmla="*/ 67 w 135"/>
                              <a:gd name="T109" fmla="*/ 22 h 158"/>
                              <a:gd name="T110" fmla="*/ 67 w 135"/>
                              <a:gd name="T111" fmla="*/ 22 h 158"/>
                              <a:gd name="T112" fmla="*/ 40 w 135"/>
                              <a:gd name="T113" fmla="*/ 100 h 158"/>
                              <a:gd name="T114" fmla="*/ 94 w 135"/>
                              <a:gd name="T115" fmla="*/ 100 h 158"/>
                              <a:gd name="T116" fmla="*/ 67 w 135"/>
                              <a:gd name="T117" fmla="*/ 22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35" h="158">
                                <a:moveTo>
                                  <a:pt x="133" y="149"/>
                                </a:moveTo>
                                <a:lnTo>
                                  <a:pt x="135" y="152"/>
                                </a:lnTo>
                                <a:lnTo>
                                  <a:pt x="135" y="154"/>
                                </a:lnTo>
                                <a:lnTo>
                                  <a:pt x="135" y="155"/>
                                </a:lnTo>
                                <a:lnTo>
                                  <a:pt x="133" y="157"/>
                                </a:lnTo>
                                <a:lnTo>
                                  <a:pt x="132" y="157"/>
                                </a:lnTo>
                                <a:lnTo>
                                  <a:pt x="131" y="158"/>
                                </a:lnTo>
                                <a:lnTo>
                                  <a:pt x="128" y="158"/>
                                </a:lnTo>
                                <a:lnTo>
                                  <a:pt x="125" y="158"/>
                                </a:lnTo>
                                <a:lnTo>
                                  <a:pt x="121" y="158"/>
                                </a:lnTo>
                                <a:lnTo>
                                  <a:pt x="119" y="158"/>
                                </a:lnTo>
                                <a:lnTo>
                                  <a:pt x="116" y="158"/>
                                </a:lnTo>
                                <a:lnTo>
                                  <a:pt x="115" y="157"/>
                                </a:lnTo>
                                <a:lnTo>
                                  <a:pt x="114" y="157"/>
                                </a:lnTo>
                                <a:lnTo>
                                  <a:pt x="114" y="155"/>
                                </a:lnTo>
                                <a:lnTo>
                                  <a:pt x="112" y="155"/>
                                </a:lnTo>
                                <a:lnTo>
                                  <a:pt x="112" y="154"/>
                                </a:lnTo>
                                <a:lnTo>
                                  <a:pt x="99" y="116"/>
                                </a:lnTo>
                                <a:lnTo>
                                  <a:pt x="35" y="116"/>
                                </a:lnTo>
                                <a:lnTo>
                                  <a:pt x="21" y="154"/>
                                </a:lnTo>
                                <a:lnTo>
                                  <a:pt x="21" y="154"/>
                                </a:lnTo>
                                <a:lnTo>
                                  <a:pt x="20" y="155"/>
                                </a:lnTo>
                                <a:lnTo>
                                  <a:pt x="20" y="157"/>
                                </a:lnTo>
                                <a:lnTo>
                                  <a:pt x="19" y="157"/>
                                </a:lnTo>
                                <a:lnTo>
                                  <a:pt x="18" y="158"/>
                                </a:lnTo>
                                <a:lnTo>
                                  <a:pt x="15" y="158"/>
                                </a:lnTo>
                                <a:lnTo>
                                  <a:pt x="14" y="158"/>
                                </a:lnTo>
                                <a:lnTo>
                                  <a:pt x="10" y="158"/>
                                </a:lnTo>
                                <a:lnTo>
                                  <a:pt x="6" y="158"/>
                                </a:lnTo>
                                <a:lnTo>
                                  <a:pt x="4" y="158"/>
                                </a:lnTo>
                                <a:lnTo>
                                  <a:pt x="3" y="157"/>
                                </a:lnTo>
                                <a:lnTo>
                                  <a:pt x="2" y="157"/>
                                </a:lnTo>
                                <a:lnTo>
                                  <a:pt x="0" y="155"/>
                                </a:lnTo>
                                <a:lnTo>
                                  <a:pt x="0" y="154"/>
                                </a:lnTo>
                                <a:lnTo>
                                  <a:pt x="0" y="152"/>
                                </a:lnTo>
                                <a:lnTo>
                                  <a:pt x="2" y="149"/>
                                </a:lnTo>
                                <a:lnTo>
                                  <a:pt x="53" y="5"/>
                                </a:lnTo>
                                <a:lnTo>
                                  <a:pt x="54" y="4"/>
                                </a:lnTo>
                                <a:lnTo>
                                  <a:pt x="54" y="3"/>
                                </a:lnTo>
                                <a:lnTo>
                                  <a:pt x="56" y="3"/>
                                </a:lnTo>
                                <a:lnTo>
                                  <a:pt x="57" y="2"/>
                                </a:lnTo>
                                <a:lnTo>
                                  <a:pt x="59" y="2"/>
                                </a:lnTo>
                                <a:lnTo>
                                  <a:pt x="61" y="2"/>
                                </a:lnTo>
                                <a:lnTo>
                                  <a:pt x="63" y="0"/>
                                </a:lnTo>
                                <a:lnTo>
                                  <a:pt x="67" y="0"/>
                                </a:lnTo>
                                <a:lnTo>
                                  <a:pt x="70" y="0"/>
                                </a:lnTo>
                                <a:lnTo>
                                  <a:pt x="73" y="2"/>
                                </a:lnTo>
                                <a:lnTo>
                                  <a:pt x="75" y="2"/>
                                </a:lnTo>
                                <a:lnTo>
                                  <a:pt x="78" y="2"/>
                                </a:lnTo>
                                <a:lnTo>
                                  <a:pt x="79" y="3"/>
                                </a:lnTo>
                                <a:lnTo>
                                  <a:pt x="80" y="3"/>
                                </a:lnTo>
                                <a:lnTo>
                                  <a:pt x="80" y="4"/>
                                </a:lnTo>
                                <a:lnTo>
                                  <a:pt x="82" y="5"/>
                                </a:lnTo>
                                <a:lnTo>
                                  <a:pt x="133" y="149"/>
                                </a:lnTo>
                                <a:close/>
                                <a:moveTo>
                                  <a:pt x="67" y="22"/>
                                </a:moveTo>
                                <a:lnTo>
                                  <a:pt x="67" y="22"/>
                                </a:lnTo>
                                <a:lnTo>
                                  <a:pt x="40" y="100"/>
                                </a:lnTo>
                                <a:lnTo>
                                  <a:pt x="94" y="100"/>
                                </a:lnTo>
                                <a:lnTo>
                                  <a:pt x="67" y="2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83" name="Freeform 45"/>
                        <wps:cNvSpPr>
                          <a:spLocks noEditPoints="1"/>
                        </wps:cNvSpPr>
                        <wps:spPr bwMode="auto">
                          <a:xfrm>
                            <a:off x="817563" y="1035050"/>
                            <a:ext cx="60325" cy="84138"/>
                          </a:xfrm>
                          <a:custGeom>
                            <a:avLst/>
                            <a:gdLst>
                              <a:gd name="T0" fmla="*/ 112 w 112"/>
                              <a:gd name="T1" fmla="*/ 116 h 158"/>
                              <a:gd name="T2" fmla="*/ 110 w 112"/>
                              <a:gd name="T3" fmla="*/ 121 h 158"/>
                              <a:gd name="T4" fmla="*/ 90 w 112"/>
                              <a:gd name="T5" fmla="*/ 121 h 158"/>
                              <a:gd name="T6" fmla="*/ 90 w 112"/>
                              <a:gd name="T7" fmla="*/ 155 h 158"/>
                              <a:gd name="T8" fmla="*/ 89 w 112"/>
                              <a:gd name="T9" fmla="*/ 157 h 158"/>
                              <a:gd name="T10" fmla="*/ 87 w 112"/>
                              <a:gd name="T11" fmla="*/ 158 h 158"/>
                              <a:gd name="T12" fmla="*/ 83 w 112"/>
                              <a:gd name="T13" fmla="*/ 158 h 158"/>
                              <a:gd name="T14" fmla="*/ 77 w 112"/>
                              <a:gd name="T15" fmla="*/ 158 h 158"/>
                              <a:gd name="T16" fmla="*/ 73 w 112"/>
                              <a:gd name="T17" fmla="*/ 158 h 158"/>
                              <a:gd name="T18" fmla="*/ 71 w 112"/>
                              <a:gd name="T19" fmla="*/ 157 h 158"/>
                              <a:gd name="T20" fmla="*/ 71 w 112"/>
                              <a:gd name="T21" fmla="*/ 155 h 158"/>
                              <a:gd name="T22" fmla="*/ 71 w 112"/>
                              <a:gd name="T23" fmla="*/ 121 h 158"/>
                              <a:gd name="T24" fmla="*/ 4 w 112"/>
                              <a:gd name="T25" fmla="*/ 121 h 158"/>
                              <a:gd name="T26" fmla="*/ 3 w 112"/>
                              <a:gd name="T27" fmla="*/ 121 h 158"/>
                              <a:gd name="T28" fmla="*/ 0 w 112"/>
                              <a:gd name="T29" fmla="*/ 119 h 158"/>
                              <a:gd name="T30" fmla="*/ 0 w 112"/>
                              <a:gd name="T31" fmla="*/ 115 h 158"/>
                              <a:gd name="T32" fmla="*/ 0 w 112"/>
                              <a:gd name="T33" fmla="*/ 110 h 158"/>
                              <a:gd name="T34" fmla="*/ 0 w 112"/>
                              <a:gd name="T35" fmla="*/ 106 h 158"/>
                              <a:gd name="T36" fmla="*/ 2 w 112"/>
                              <a:gd name="T37" fmla="*/ 104 h 158"/>
                              <a:gd name="T38" fmla="*/ 3 w 112"/>
                              <a:gd name="T39" fmla="*/ 100 h 158"/>
                              <a:gd name="T40" fmla="*/ 60 w 112"/>
                              <a:gd name="T41" fmla="*/ 4 h 158"/>
                              <a:gd name="T42" fmla="*/ 61 w 112"/>
                              <a:gd name="T43" fmla="*/ 3 h 158"/>
                              <a:gd name="T44" fmla="*/ 64 w 112"/>
                              <a:gd name="T45" fmla="*/ 2 h 158"/>
                              <a:gd name="T46" fmla="*/ 68 w 112"/>
                              <a:gd name="T47" fmla="*/ 2 h 158"/>
                              <a:gd name="T48" fmla="*/ 74 w 112"/>
                              <a:gd name="T49" fmla="*/ 0 h 158"/>
                              <a:gd name="T50" fmla="*/ 82 w 112"/>
                              <a:gd name="T51" fmla="*/ 2 h 158"/>
                              <a:gd name="T52" fmla="*/ 87 w 112"/>
                              <a:gd name="T53" fmla="*/ 2 h 158"/>
                              <a:gd name="T54" fmla="*/ 89 w 112"/>
                              <a:gd name="T55" fmla="*/ 3 h 158"/>
                              <a:gd name="T56" fmla="*/ 90 w 112"/>
                              <a:gd name="T57" fmla="*/ 5 h 158"/>
                              <a:gd name="T58" fmla="*/ 108 w 112"/>
                              <a:gd name="T59" fmla="*/ 104 h 158"/>
                              <a:gd name="T60" fmla="*/ 111 w 112"/>
                              <a:gd name="T61" fmla="*/ 106 h 158"/>
                              <a:gd name="T62" fmla="*/ 112 w 112"/>
                              <a:gd name="T63" fmla="*/ 112 h 158"/>
                              <a:gd name="T64" fmla="*/ 69 w 112"/>
                              <a:gd name="T65" fmla="*/ 19 h 158"/>
                              <a:gd name="T66" fmla="*/ 71 w 112"/>
                              <a:gd name="T67" fmla="*/ 104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112" h="158">
                                <a:moveTo>
                                  <a:pt x="112" y="112"/>
                                </a:moveTo>
                                <a:lnTo>
                                  <a:pt x="112" y="116"/>
                                </a:lnTo>
                                <a:lnTo>
                                  <a:pt x="111" y="119"/>
                                </a:lnTo>
                                <a:lnTo>
                                  <a:pt x="110" y="121"/>
                                </a:lnTo>
                                <a:lnTo>
                                  <a:pt x="108" y="121"/>
                                </a:lnTo>
                                <a:lnTo>
                                  <a:pt x="90" y="121"/>
                                </a:lnTo>
                                <a:lnTo>
                                  <a:pt x="90" y="154"/>
                                </a:lnTo>
                                <a:lnTo>
                                  <a:pt x="90" y="155"/>
                                </a:lnTo>
                                <a:lnTo>
                                  <a:pt x="90" y="155"/>
                                </a:lnTo>
                                <a:lnTo>
                                  <a:pt x="89" y="157"/>
                                </a:lnTo>
                                <a:lnTo>
                                  <a:pt x="88" y="157"/>
                                </a:lnTo>
                                <a:lnTo>
                                  <a:pt x="87" y="158"/>
                                </a:lnTo>
                                <a:lnTo>
                                  <a:pt x="85" y="158"/>
                                </a:lnTo>
                                <a:lnTo>
                                  <a:pt x="83" y="158"/>
                                </a:lnTo>
                                <a:lnTo>
                                  <a:pt x="80" y="158"/>
                                </a:lnTo>
                                <a:lnTo>
                                  <a:pt x="77" y="158"/>
                                </a:lnTo>
                                <a:lnTo>
                                  <a:pt x="76" y="158"/>
                                </a:lnTo>
                                <a:lnTo>
                                  <a:pt x="73" y="158"/>
                                </a:lnTo>
                                <a:lnTo>
                                  <a:pt x="72" y="157"/>
                                </a:lnTo>
                                <a:lnTo>
                                  <a:pt x="71" y="157"/>
                                </a:lnTo>
                                <a:lnTo>
                                  <a:pt x="71" y="155"/>
                                </a:lnTo>
                                <a:lnTo>
                                  <a:pt x="71" y="155"/>
                                </a:lnTo>
                                <a:lnTo>
                                  <a:pt x="71" y="154"/>
                                </a:lnTo>
                                <a:lnTo>
                                  <a:pt x="71" y="121"/>
                                </a:lnTo>
                                <a:lnTo>
                                  <a:pt x="5" y="121"/>
                                </a:lnTo>
                                <a:lnTo>
                                  <a:pt x="4" y="121"/>
                                </a:lnTo>
                                <a:lnTo>
                                  <a:pt x="3" y="121"/>
                                </a:lnTo>
                                <a:lnTo>
                                  <a:pt x="3" y="121"/>
                                </a:lnTo>
                                <a:lnTo>
                                  <a:pt x="2" y="120"/>
                                </a:lnTo>
                                <a:lnTo>
                                  <a:pt x="0" y="119"/>
                                </a:lnTo>
                                <a:lnTo>
                                  <a:pt x="0" y="117"/>
                                </a:lnTo>
                                <a:lnTo>
                                  <a:pt x="0" y="115"/>
                                </a:lnTo>
                                <a:lnTo>
                                  <a:pt x="0" y="112"/>
                                </a:lnTo>
                                <a:lnTo>
                                  <a:pt x="0" y="110"/>
                                </a:lnTo>
                                <a:lnTo>
                                  <a:pt x="0" y="109"/>
                                </a:lnTo>
                                <a:lnTo>
                                  <a:pt x="0" y="106"/>
                                </a:lnTo>
                                <a:lnTo>
                                  <a:pt x="0" y="105"/>
                                </a:lnTo>
                                <a:lnTo>
                                  <a:pt x="2" y="104"/>
                                </a:lnTo>
                                <a:lnTo>
                                  <a:pt x="2" y="103"/>
                                </a:lnTo>
                                <a:lnTo>
                                  <a:pt x="3" y="100"/>
                                </a:lnTo>
                                <a:lnTo>
                                  <a:pt x="3" y="99"/>
                                </a:lnTo>
                                <a:lnTo>
                                  <a:pt x="60" y="4"/>
                                </a:lnTo>
                                <a:lnTo>
                                  <a:pt x="60" y="4"/>
                                </a:lnTo>
                                <a:lnTo>
                                  <a:pt x="61" y="3"/>
                                </a:lnTo>
                                <a:lnTo>
                                  <a:pt x="62" y="2"/>
                                </a:lnTo>
                                <a:lnTo>
                                  <a:pt x="64" y="2"/>
                                </a:lnTo>
                                <a:lnTo>
                                  <a:pt x="66" y="2"/>
                                </a:lnTo>
                                <a:lnTo>
                                  <a:pt x="68" y="2"/>
                                </a:lnTo>
                                <a:lnTo>
                                  <a:pt x="72" y="0"/>
                                </a:lnTo>
                                <a:lnTo>
                                  <a:pt x="74" y="0"/>
                                </a:lnTo>
                                <a:lnTo>
                                  <a:pt x="78" y="0"/>
                                </a:lnTo>
                                <a:lnTo>
                                  <a:pt x="82" y="2"/>
                                </a:lnTo>
                                <a:lnTo>
                                  <a:pt x="84" y="2"/>
                                </a:lnTo>
                                <a:lnTo>
                                  <a:pt x="87" y="2"/>
                                </a:lnTo>
                                <a:lnTo>
                                  <a:pt x="88" y="3"/>
                                </a:lnTo>
                                <a:lnTo>
                                  <a:pt x="89" y="3"/>
                                </a:lnTo>
                                <a:lnTo>
                                  <a:pt x="90" y="4"/>
                                </a:lnTo>
                                <a:lnTo>
                                  <a:pt x="90" y="5"/>
                                </a:lnTo>
                                <a:lnTo>
                                  <a:pt x="90" y="104"/>
                                </a:lnTo>
                                <a:lnTo>
                                  <a:pt x="108" y="104"/>
                                </a:lnTo>
                                <a:lnTo>
                                  <a:pt x="110" y="105"/>
                                </a:lnTo>
                                <a:lnTo>
                                  <a:pt x="111" y="106"/>
                                </a:lnTo>
                                <a:lnTo>
                                  <a:pt x="112" y="109"/>
                                </a:lnTo>
                                <a:lnTo>
                                  <a:pt x="112" y="112"/>
                                </a:lnTo>
                                <a:close/>
                                <a:moveTo>
                                  <a:pt x="71" y="19"/>
                                </a:moveTo>
                                <a:lnTo>
                                  <a:pt x="69" y="19"/>
                                </a:lnTo>
                                <a:lnTo>
                                  <a:pt x="19" y="104"/>
                                </a:lnTo>
                                <a:lnTo>
                                  <a:pt x="71" y="104"/>
                                </a:lnTo>
                                <a:lnTo>
                                  <a:pt x="71" y="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84" name="Freeform 46"/>
                        <wps:cNvSpPr>
                          <a:spLocks/>
                        </wps:cNvSpPr>
                        <wps:spPr bwMode="auto">
                          <a:xfrm>
                            <a:off x="92075" y="511175"/>
                            <a:ext cx="47625" cy="82550"/>
                          </a:xfrm>
                          <a:custGeom>
                            <a:avLst/>
                            <a:gdLst>
                              <a:gd name="T0" fmla="*/ 92 w 92"/>
                              <a:gd name="T1" fmla="*/ 147 h 156"/>
                              <a:gd name="T2" fmla="*/ 92 w 92"/>
                              <a:gd name="T3" fmla="*/ 152 h 156"/>
                              <a:gd name="T4" fmla="*/ 91 w 92"/>
                              <a:gd name="T5" fmla="*/ 154 h 156"/>
                              <a:gd name="T6" fmla="*/ 89 w 92"/>
                              <a:gd name="T7" fmla="*/ 156 h 156"/>
                              <a:gd name="T8" fmla="*/ 10 w 92"/>
                              <a:gd name="T9" fmla="*/ 156 h 156"/>
                              <a:gd name="T10" fmla="*/ 4 w 92"/>
                              <a:gd name="T11" fmla="*/ 153 h 156"/>
                              <a:gd name="T12" fmla="*/ 0 w 92"/>
                              <a:gd name="T13" fmla="*/ 146 h 156"/>
                              <a:gd name="T14" fmla="*/ 1 w 92"/>
                              <a:gd name="T15" fmla="*/ 5 h 156"/>
                              <a:gd name="T16" fmla="*/ 6 w 92"/>
                              <a:gd name="T17" fmla="*/ 0 h 156"/>
                              <a:gd name="T18" fmla="*/ 88 w 92"/>
                              <a:gd name="T19" fmla="*/ 0 h 156"/>
                              <a:gd name="T20" fmla="*/ 90 w 92"/>
                              <a:gd name="T21" fmla="*/ 0 h 156"/>
                              <a:gd name="T22" fmla="*/ 91 w 92"/>
                              <a:gd name="T23" fmla="*/ 3 h 156"/>
                              <a:gd name="T24" fmla="*/ 92 w 92"/>
                              <a:gd name="T25" fmla="*/ 7 h 156"/>
                              <a:gd name="T26" fmla="*/ 92 w 92"/>
                              <a:gd name="T27" fmla="*/ 13 h 156"/>
                              <a:gd name="T28" fmla="*/ 92 w 92"/>
                              <a:gd name="T29" fmla="*/ 19 h 156"/>
                              <a:gd name="T30" fmla="*/ 91 w 92"/>
                              <a:gd name="T31" fmla="*/ 23 h 156"/>
                              <a:gd name="T32" fmla="*/ 90 w 92"/>
                              <a:gd name="T33" fmla="*/ 25 h 156"/>
                              <a:gd name="T34" fmla="*/ 88 w 92"/>
                              <a:gd name="T35" fmla="*/ 25 h 156"/>
                              <a:gd name="T36" fmla="*/ 32 w 92"/>
                              <a:gd name="T37" fmla="*/ 63 h 156"/>
                              <a:gd name="T38" fmla="*/ 80 w 92"/>
                              <a:gd name="T39" fmla="*/ 63 h 156"/>
                              <a:gd name="T40" fmla="*/ 83 w 92"/>
                              <a:gd name="T41" fmla="*/ 65 h 156"/>
                              <a:gd name="T42" fmla="*/ 84 w 92"/>
                              <a:gd name="T43" fmla="*/ 67 h 156"/>
                              <a:gd name="T44" fmla="*/ 84 w 92"/>
                              <a:gd name="T45" fmla="*/ 72 h 156"/>
                              <a:gd name="T46" fmla="*/ 84 w 92"/>
                              <a:gd name="T47" fmla="*/ 78 h 156"/>
                              <a:gd name="T48" fmla="*/ 84 w 92"/>
                              <a:gd name="T49" fmla="*/ 83 h 156"/>
                              <a:gd name="T50" fmla="*/ 83 w 92"/>
                              <a:gd name="T51" fmla="*/ 85 h 156"/>
                              <a:gd name="T52" fmla="*/ 80 w 92"/>
                              <a:gd name="T53" fmla="*/ 87 h 156"/>
                              <a:gd name="T54" fmla="*/ 32 w 92"/>
                              <a:gd name="T55" fmla="*/ 88 h 156"/>
                              <a:gd name="T56" fmla="*/ 89 w 92"/>
                              <a:gd name="T57" fmla="*/ 131 h 156"/>
                              <a:gd name="T58" fmla="*/ 90 w 92"/>
                              <a:gd name="T59" fmla="*/ 132 h 156"/>
                              <a:gd name="T60" fmla="*/ 91 w 92"/>
                              <a:gd name="T61" fmla="*/ 133 h 156"/>
                              <a:gd name="T62" fmla="*/ 92 w 92"/>
                              <a:gd name="T63" fmla="*/ 138 h 156"/>
                              <a:gd name="T64" fmla="*/ 92 w 92"/>
                              <a:gd name="T65" fmla="*/ 143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2" h="156">
                                <a:moveTo>
                                  <a:pt x="92" y="143"/>
                                </a:moveTo>
                                <a:lnTo>
                                  <a:pt x="92" y="147"/>
                                </a:lnTo>
                                <a:lnTo>
                                  <a:pt x="92" y="149"/>
                                </a:lnTo>
                                <a:lnTo>
                                  <a:pt x="92" y="152"/>
                                </a:lnTo>
                                <a:lnTo>
                                  <a:pt x="91" y="153"/>
                                </a:lnTo>
                                <a:lnTo>
                                  <a:pt x="91" y="154"/>
                                </a:lnTo>
                                <a:lnTo>
                                  <a:pt x="90" y="156"/>
                                </a:lnTo>
                                <a:lnTo>
                                  <a:pt x="89" y="156"/>
                                </a:lnTo>
                                <a:lnTo>
                                  <a:pt x="89" y="156"/>
                                </a:lnTo>
                                <a:lnTo>
                                  <a:pt x="10" y="156"/>
                                </a:lnTo>
                                <a:lnTo>
                                  <a:pt x="6" y="156"/>
                                </a:lnTo>
                                <a:lnTo>
                                  <a:pt x="4" y="153"/>
                                </a:lnTo>
                                <a:lnTo>
                                  <a:pt x="1" y="151"/>
                                </a:lnTo>
                                <a:lnTo>
                                  <a:pt x="0" y="146"/>
                                </a:lnTo>
                                <a:lnTo>
                                  <a:pt x="0" y="10"/>
                                </a:lnTo>
                                <a:lnTo>
                                  <a:pt x="1" y="5"/>
                                </a:lnTo>
                                <a:lnTo>
                                  <a:pt x="4" y="3"/>
                                </a:lnTo>
                                <a:lnTo>
                                  <a:pt x="6" y="0"/>
                                </a:lnTo>
                                <a:lnTo>
                                  <a:pt x="10" y="0"/>
                                </a:lnTo>
                                <a:lnTo>
                                  <a:pt x="88" y="0"/>
                                </a:lnTo>
                                <a:lnTo>
                                  <a:pt x="89" y="0"/>
                                </a:lnTo>
                                <a:lnTo>
                                  <a:pt x="90" y="0"/>
                                </a:lnTo>
                                <a:lnTo>
                                  <a:pt x="90" y="2"/>
                                </a:lnTo>
                                <a:lnTo>
                                  <a:pt x="91" y="3"/>
                                </a:lnTo>
                                <a:lnTo>
                                  <a:pt x="91" y="4"/>
                                </a:lnTo>
                                <a:lnTo>
                                  <a:pt x="92" y="7"/>
                                </a:lnTo>
                                <a:lnTo>
                                  <a:pt x="92" y="9"/>
                                </a:lnTo>
                                <a:lnTo>
                                  <a:pt x="92" y="13"/>
                                </a:lnTo>
                                <a:lnTo>
                                  <a:pt x="92" y="16"/>
                                </a:lnTo>
                                <a:lnTo>
                                  <a:pt x="92" y="19"/>
                                </a:lnTo>
                                <a:lnTo>
                                  <a:pt x="91" y="21"/>
                                </a:lnTo>
                                <a:lnTo>
                                  <a:pt x="91" y="23"/>
                                </a:lnTo>
                                <a:lnTo>
                                  <a:pt x="90" y="24"/>
                                </a:lnTo>
                                <a:lnTo>
                                  <a:pt x="90" y="25"/>
                                </a:lnTo>
                                <a:lnTo>
                                  <a:pt x="89" y="25"/>
                                </a:lnTo>
                                <a:lnTo>
                                  <a:pt x="88" y="25"/>
                                </a:lnTo>
                                <a:lnTo>
                                  <a:pt x="32" y="25"/>
                                </a:lnTo>
                                <a:lnTo>
                                  <a:pt x="32" y="63"/>
                                </a:lnTo>
                                <a:lnTo>
                                  <a:pt x="79" y="63"/>
                                </a:lnTo>
                                <a:lnTo>
                                  <a:pt x="80" y="63"/>
                                </a:lnTo>
                                <a:lnTo>
                                  <a:pt x="81" y="65"/>
                                </a:lnTo>
                                <a:lnTo>
                                  <a:pt x="83" y="65"/>
                                </a:lnTo>
                                <a:lnTo>
                                  <a:pt x="83" y="66"/>
                                </a:lnTo>
                                <a:lnTo>
                                  <a:pt x="84" y="67"/>
                                </a:lnTo>
                                <a:lnTo>
                                  <a:pt x="84" y="69"/>
                                </a:lnTo>
                                <a:lnTo>
                                  <a:pt x="84" y="72"/>
                                </a:lnTo>
                                <a:lnTo>
                                  <a:pt x="84" y="76"/>
                                </a:lnTo>
                                <a:lnTo>
                                  <a:pt x="84" y="78"/>
                                </a:lnTo>
                                <a:lnTo>
                                  <a:pt x="84" y="81"/>
                                </a:lnTo>
                                <a:lnTo>
                                  <a:pt x="84" y="83"/>
                                </a:lnTo>
                                <a:lnTo>
                                  <a:pt x="83" y="84"/>
                                </a:lnTo>
                                <a:lnTo>
                                  <a:pt x="83" y="85"/>
                                </a:lnTo>
                                <a:lnTo>
                                  <a:pt x="81" y="87"/>
                                </a:lnTo>
                                <a:lnTo>
                                  <a:pt x="80" y="87"/>
                                </a:lnTo>
                                <a:lnTo>
                                  <a:pt x="79" y="88"/>
                                </a:lnTo>
                                <a:lnTo>
                                  <a:pt x="32" y="88"/>
                                </a:lnTo>
                                <a:lnTo>
                                  <a:pt x="32" y="131"/>
                                </a:lnTo>
                                <a:lnTo>
                                  <a:pt x="89" y="131"/>
                                </a:lnTo>
                                <a:lnTo>
                                  <a:pt x="89" y="131"/>
                                </a:lnTo>
                                <a:lnTo>
                                  <a:pt x="90" y="132"/>
                                </a:lnTo>
                                <a:lnTo>
                                  <a:pt x="91" y="132"/>
                                </a:lnTo>
                                <a:lnTo>
                                  <a:pt x="91" y="133"/>
                                </a:lnTo>
                                <a:lnTo>
                                  <a:pt x="92" y="136"/>
                                </a:lnTo>
                                <a:lnTo>
                                  <a:pt x="92" y="138"/>
                                </a:lnTo>
                                <a:lnTo>
                                  <a:pt x="92" y="141"/>
                                </a:lnTo>
                                <a:lnTo>
                                  <a:pt x="92" y="14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85" name="Freeform 47"/>
                        <wps:cNvSpPr>
                          <a:spLocks/>
                        </wps:cNvSpPr>
                        <wps:spPr bwMode="auto">
                          <a:xfrm>
                            <a:off x="155575" y="531813"/>
                            <a:ext cx="53975" cy="63500"/>
                          </a:xfrm>
                          <a:custGeom>
                            <a:avLst/>
                            <a:gdLst>
                              <a:gd name="T0" fmla="*/ 102 w 102"/>
                              <a:gd name="T1" fmla="*/ 116 h 120"/>
                              <a:gd name="T2" fmla="*/ 101 w 102"/>
                              <a:gd name="T3" fmla="*/ 117 h 120"/>
                              <a:gd name="T4" fmla="*/ 97 w 102"/>
                              <a:gd name="T5" fmla="*/ 119 h 120"/>
                              <a:gd name="T6" fmla="*/ 91 w 102"/>
                              <a:gd name="T7" fmla="*/ 120 h 120"/>
                              <a:gd name="T8" fmla="*/ 82 w 102"/>
                              <a:gd name="T9" fmla="*/ 120 h 120"/>
                              <a:gd name="T10" fmla="*/ 76 w 102"/>
                              <a:gd name="T11" fmla="*/ 119 h 120"/>
                              <a:gd name="T12" fmla="*/ 73 w 102"/>
                              <a:gd name="T13" fmla="*/ 117 h 120"/>
                              <a:gd name="T14" fmla="*/ 71 w 102"/>
                              <a:gd name="T15" fmla="*/ 116 h 120"/>
                              <a:gd name="T16" fmla="*/ 71 w 102"/>
                              <a:gd name="T17" fmla="*/ 53 h 120"/>
                              <a:gd name="T18" fmla="*/ 70 w 102"/>
                              <a:gd name="T19" fmla="*/ 41 h 120"/>
                              <a:gd name="T20" fmla="*/ 67 w 102"/>
                              <a:gd name="T21" fmla="*/ 34 h 120"/>
                              <a:gd name="T22" fmla="*/ 61 w 102"/>
                              <a:gd name="T23" fmla="*/ 29 h 120"/>
                              <a:gd name="T24" fmla="*/ 54 w 102"/>
                              <a:gd name="T25" fmla="*/ 28 h 120"/>
                              <a:gd name="T26" fmla="*/ 41 w 102"/>
                              <a:gd name="T27" fmla="*/ 31 h 120"/>
                              <a:gd name="T28" fmla="*/ 29 w 102"/>
                              <a:gd name="T29" fmla="*/ 44 h 120"/>
                              <a:gd name="T30" fmla="*/ 29 w 102"/>
                              <a:gd name="T31" fmla="*/ 116 h 120"/>
                              <a:gd name="T32" fmla="*/ 28 w 102"/>
                              <a:gd name="T33" fmla="*/ 117 h 120"/>
                              <a:gd name="T34" fmla="*/ 24 w 102"/>
                              <a:gd name="T35" fmla="*/ 119 h 120"/>
                              <a:gd name="T36" fmla="*/ 18 w 102"/>
                              <a:gd name="T37" fmla="*/ 120 h 120"/>
                              <a:gd name="T38" fmla="*/ 11 w 102"/>
                              <a:gd name="T39" fmla="*/ 120 h 120"/>
                              <a:gd name="T40" fmla="*/ 5 w 102"/>
                              <a:gd name="T41" fmla="*/ 119 h 120"/>
                              <a:gd name="T42" fmla="*/ 1 w 102"/>
                              <a:gd name="T43" fmla="*/ 117 h 120"/>
                              <a:gd name="T44" fmla="*/ 0 w 102"/>
                              <a:gd name="T45" fmla="*/ 116 h 120"/>
                              <a:gd name="T46" fmla="*/ 0 w 102"/>
                              <a:gd name="T47" fmla="*/ 8 h 120"/>
                              <a:gd name="T48" fmla="*/ 0 w 102"/>
                              <a:gd name="T49" fmla="*/ 5 h 120"/>
                              <a:gd name="T50" fmla="*/ 2 w 102"/>
                              <a:gd name="T51" fmla="*/ 4 h 120"/>
                              <a:gd name="T52" fmla="*/ 6 w 102"/>
                              <a:gd name="T53" fmla="*/ 3 h 120"/>
                              <a:gd name="T54" fmla="*/ 12 w 102"/>
                              <a:gd name="T55" fmla="*/ 3 h 120"/>
                              <a:gd name="T56" fmla="*/ 18 w 102"/>
                              <a:gd name="T57" fmla="*/ 3 h 120"/>
                              <a:gd name="T58" fmla="*/ 23 w 102"/>
                              <a:gd name="T59" fmla="*/ 4 h 120"/>
                              <a:gd name="T60" fmla="*/ 24 w 102"/>
                              <a:gd name="T61" fmla="*/ 5 h 120"/>
                              <a:gd name="T62" fmla="*/ 25 w 102"/>
                              <a:gd name="T63" fmla="*/ 8 h 120"/>
                              <a:gd name="T64" fmla="*/ 34 w 102"/>
                              <a:gd name="T65" fmla="*/ 11 h 120"/>
                              <a:gd name="T66" fmla="*/ 53 w 102"/>
                              <a:gd name="T67" fmla="*/ 2 h 120"/>
                              <a:gd name="T68" fmla="*/ 72 w 102"/>
                              <a:gd name="T69" fmla="*/ 2 h 120"/>
                              <a:gd name="T70" fmla="*/ 88 w 102"/>
                              <a:gd name="T71" fmla="*/ 9 h 120"/>
                              <a:gd name="T72" fmla="*/ 97 w 102"/>
                              <a:gd name="T73" fmla="*/ 21 h 120"/>
                              <a:gd name="T74" fmla="*/ 102 w 102"/>
                              <a:gd name="T75" fmla="*/ 37 h 120"/>
                              <a:gd name="T76" fmla="*/ 102 w 102"/>
                              <a:gd name="T77" fmla="*/ 115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02" h="120">
                                <a:moveTo>
                                  <a:pt x="102" y="115"/>
                                </a:moveTo>
                                <a:lnTo>
                                  <a:pt x="102" y="116"/>
                                </a:lnTo>
                                <a:lnTo>
                                  <a:pt x="101" y="117"/>
                                </a:lnTo>
                                <a:lnTo>
                                  <a:pt x="101" y="117"/>
                                </a:lnTo>
                                <a:lnTo>
                                  <a:pt x="98" y="119"/>
                                </a:lnTo>
                                <a:lnTo>
                                  <a:pt x="97" y="119"/>
                                </a:lnTo>
                                <a:lnTo>
                                  <a:pt x="94" y="120"/>
                                </a:lnTo>
                                <a:lnTo>
                                  <a:pt x="91" y="120"/>
                                </a:lnTo>
                                <a:lnTo>
                                  <a:pt x="87" y="120"/>
                                </a:lnTo>
                                <a:lnTo>
                                  <a:pt x="82" y="120"/>
                                </a:lnTo>
                                <a:lnTo>
                                  <a:pt x="80" y="120"/>
                                </a:lnTo>
                                <a:lnTo>
                                  <a:pt x="76" y="119"/>
                                </a:lnTo>
                                <a:lnTo>
                                  <a:pt x="75" y="119"/>
                                </a:lnTo>
                                <a:lnTo>
                                  <a:pt x="73" y="117"/>
                                </a:lnTo>
                                <a:lnTo>
                                  <a:pt x="72" y="117"/>
                                </a:lnTo>
                                <a:lnTo>
                                  <a:pt x="71" y="116"/>
                                </a:lnTo>
                                <a:lnTo>
                                  <a:pt x="71" y="115"/>
                                </a:lnTo>
                                <a:lnTo>
                                  <a:pt x="71" y="53"/>
                                </a:lnTo>
                                <a:lnTo>
                                  <a:pt x="71" y="46"/>
                                </a:lnTo>
                                <a:lnTo>
                                  <a:pt x="70" y="41"/>
                                </a:lnTo>
                                <a:lnTo>
                                  <a:pt x="69" y="37"/>
                                </a:lnTo>
                                <a:lnTo>
                                  <a:pt x="67" y="34"/>
                                </a:lnTo>
                                <a:lnTo>
                                  <a:pt x="65" y="31"/>
                                </a:lnTo>
                                <a:lnTo>
                                  <a:pt x="61" y="29"/>
                                </a:lnTo>
                                <a:lnTo>
                                  <a:pt x="57" y="28"/>
                                </a:lnTo>
                                <a:lnTo>
                                  <a:pt x="54" y="28"/>
                                </a:lnTo>
                                <a:lnTo>
                                  <a:pt x="48" y="28"/>
                                </a:lnTo>
                                <a:lnTo>
                                  <a:pt x="41" y="31"/>
                                </a:lnTo>
                                <a:lnTo>
                                  <a:pt x="35" y="36"/>
                                </a:lnTo>
                                <a:lnTo>
                                  <a:pt x="29" y="44"/>
                                </a:lnTo>
                                <a:lnTo>
                                  <a:pt x="29" y="115"/>
                                </a:lnTo>
                                <a:lnTo>
                                  <a:pt x="29" y="116"/>
                                </a:lnTo>
                                <a:lnTo>
                                  <a:pt x="29" y="117"/>
                                </a:lnTo>
                                <a:lnTo>
                                  <a:pt x="28" y="117"/>
                                </a:lnTo>
                                <a:lnTo>
                                  <a:pt x="27" y="119"/>
                                </a:lnTo>
                                <a:lnTo>
                                  <a:pt x="24" y="119"/>
                                </a:lnTo>
                                <a:lnTo>
                                  <a:pt x="22" y="120"/>
                                </a:lnTo>
                                <a:lnTo>
                                  <a:pt x="18" y="120"/>
                                </a:lnTo>
                                <a:lnTo>
                                  <a:pt x="14" y="120"/>
                                </a:lnTo>
                                <a:lnTo>
                                  <a:pt x="11" y="120"/>
                                </a:lnTo>
                                <a:lnTo>
                                  <a:pt x="7" y="120"/>
                                </a:lnTo>
                                <a:lnTo>
                                  <a:pt x="5" y="119"/>
                                </a:lnTo>
                                <a:lnTo>
                                  <a:pt x="2" y="119"/>
                                </a:lnTo>
                                <a:lnTo>
                                  <a:pt x="1" y="117"/>
                                </a:lnTo>
                                <a:lnTo>
                                  <a:pt x="0" y="117"/>
                                </a:lnTo>
                                <a:lnTo>
                                  <a:pt x="0" y="116"/>
                                </a:lnTo>
                                <a:lnTo>
                                  <a:pt x="0" y="115"/>
                                </a:lnTo>
                                <a:lnTo>
                                  <a:pt x="0" y="8"/>
                                </a:lnTo>
                                <a:lnTo>
                                  <a:pt x="0" y="7"/>
                                </a:lnTo>
                                <a:lnTo>
                                  <a:pt x="0" y="5"/>
                                </a:lnTo>
                                <a:lnTo>
                                  <a:pt x="1" y="4"/>
                                </a:lnTo>
                                <a:lnTo>
                                  <a:pt x="2" y="4"/>
                                </a:lnTo>
                                <a:lnTo>
                                  <a:pt x="3" y="4"/>
                                </a:lnTo>
                                <a:lnTo>
                                  <a:pt x="6" y="3"/>
                                </a:lnTo>
                                <a:lnTo>
                                  <a:pt x="8" y="3"/>
                                </a:lnTo>
                                <a:lnTo>
                                  <a:pt x="12" y="3"/>
                                </a:lnTo>
                                <a:lnTo>
                                  <a:pt x="16" y="3"/>
                                </a:lnTo>
                                <a:lnTo>
                                  <a:pt x="18" y="3"/>
                                </a:lnTo>
                                <a:lnTo>
                                  <a:pt x="21" y="4"/>
                                </a:lnTo>
                                <a:lnTo>
                                  <a:pt x="23" y="4"/>
                                </a:lnTo>
                                <a:lnTo>
                                  <a:pt x="24" y="4"/>
                                </a:lnTo>
                                <a:lnTo>
                                  <a:pt x="24" y="5"/>
                                </a:lnTo>
                                <a:lnTo>
                                  <a:pt x="25" y="7"/>
                                </a:lnTo>
                                <a:lnTo>
                                  <a:pt x="25" y="8"/>
                                </a:lnTo>
                                <a:lnTo>
                                  <a:pt x="25" y="20"/>
                                </a:lnTo>
                                <a:lnTo>
                                  <a:pt x="34" y="11"/>
                                </a:lnTo>
                                <a:lnTo>
                                  <a:pt x="43" y="5"/>
                                </a:lnTo>
                                <a:lnTo>
                                  <a:pt x="53" y="2"/>
                                </a:lnTo>
                                <a:lnTo>
                                  <a:pt x="62" y="0"/>
                                </a:lnTo>
                                <a:lnTo>
                                  <a:pt x="72" y="2"/>
                                </a:lnTo>
                                <a:lnTo>
                                  <a:pt x="81" y="4"/>
                                </a:lnTo>
                                <a:lnTo>
                                  <a:pt x="88" y="9"/>
                                </a:lnTo>
                                <a:lnTo>
                                  <a:pt x="93" y="14"/>
                                </a:lnTo>
                                <a:lnTo>
                                  <a:pt x="97" y="21"/>
                                </a:lnTo>
                                <a:lnTo>
                                  <a:pt x="99" y="29"/>
                                </a:lnTo>
                                <a:lnTo>
                                  <a:pt x="102" y="37"/>
                                </a:lnTo>
                                <a:lnTo>
                                  <a:pt x="102" y="48"/>
                                </a:lnTo>
                                <a:lnTo>
                                  <a:pt x="102" y="11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86" name="Freeform 48"/>
                        <wps:cNvSpPr>
                          <a:spLocks noEditPoints="1"/>
                        </wps:cNvSpPr>
                        <wps:spPr bwMode="auto">
                          <a:xfrm>
                            <a:off x="220663" y="506413"/>
                            <a:ext cx="58738" cy="88900"/>
                          </a:xfrm>
                          <a:custGeom>
                            <a:avLst/>
                            <a:gdLst>
                              <a:gd name="T0" fmla="*/ 109 w 109"/>
                              <a:gd name="T1" fmla="*/ 164 h 170"/>
                              <a:gd name="T2" fmla="*/ 107 w 109"/>
                              <a:gd name="T3" fmla="*/ 165 h 170"/>
                              <a:gd name="T4" fmla="*/ 104 w 109"/>
                              <a:gd name="T5" fmla="*/ 167 h 170"/>
                              <a:gd name="T6" fmla="*/ 99 w 109"/>
                              <a:gd name="T7" fmla="*/ 168 h 170"/>
                              <a:gd name="T8" fmla="*/ 93 w 109"/>
                              <a:gd name="T9" fmla="*/ 168 h 170"/>
                              <a:gd name="T10" fmla="*/ 88 w 109"/>
                              <a:gd name="T11" fmla="*/ 167 h 170"/>
                              <a:gd name="T12" fmla="*/ 84 w 109"/>
                              <a:gd name="T13" fmla="*/ 165 h 170"/>
                              <a:gd name="T14" fmla="*/ 83 w 109"/>
                              <a:gd name="T15" fmla="*/ 164 h 170"/>
                              <a:gd name="T16" fmla="*/ 83 w 109"/>
                              <a:gd name="T17" fmla="*/ 151 h 170"/>
                              <a:gd name="T18" fmla="*/ 65 w 109"/>
                              <a:gd name="T19" fmla="*/ 165 h 170"/>
                              <a:gd name="T20" fmla="*/ 45 w 109"/>
                              <a:gd name="T21" fmla="*/ 170 h 170"/>
                              <a:gd name="T22" fmla="*/ 25 w 109"/>
                              <a:gd name="T23" fmla="*/ 165 h 170"/>
                              <a:gd name="T24" fmla="*/ 10 w 109"/>
                              <a:gd name="T25" fmla="*/ 152 h 170"/>
                              <a:gd name="T26" fmla="*/ 3 w 109"/>
                              <a:gd name="T27" fmla="*/ 133 h 170"/>
                              <a:gd name="T28" fmla="*/ 0 w 109"/>
                              <a:gd name="T29" fmla="*/ 111 h 170"/>
                              <a:gd name="T30" fmla="*/ 4 w 109"/>
                              <a:gd name="T31" fmla="*/ 85 h 170"/>
                              <a:gd name="T32" fmla="*/ 13 w 109"/>
                              <a:gd name="T33" fmla="*/ 66 h 170"/>
                              <a:gd name="T34" fmla="*/ 27 w 109"/>
                              <a:gd name="T35" fmla="*/ 53 h 170"/>
                              <a:gd name="T36" fmla="*/ 47 w 109"/>
                              <a:gd name="T37" fmla="*/ 48 h 170"/>
                              <a:gd name="T38" fmla="*/ 63 w 109"/>
                              <a:gd name="T39" fmla="*/ 52 h 170"/>
                              <a:gd name="T40" fmla="*/ 78 w 109"/>
                              <a:gd name="T41" fmla="*/ 63 h 170"/>
                              <a:gd name="T42" fmla="*/ 78 w 109"/>
                              <a:gd name="T43" fmla="*/ 4 h 170"/>
                              <a:gd name="T44" fmla="*/ 80 w 109"/>
                              <a:gd name="T45" fmla="*/ 2 h 170"/>
                              <a:gd name="T46" fmla="*/ 83 w 109"/>
                              <a:gd name="T47" fmla="*/ 0 h 170"/>
                              <a:gd name="T48" fmla="*/ 89 w 109"/>
                              <a:gd name="T49" fmla="*/ 0 h 170"/>
                              <a:gd name="T50" fmla="*/ 98 w 109"/>
                              <a:gd name="T51" fmla="*/ 0 h 170"/>
                              <a:gd name="T52" fmla="*/ 104 w 109"/>
                              <a:gd name="T53" fmla="*/ 0 h 170"/>
                              <a:gd name="T54" fmla="*/ 106 w 109"/>
                              <a:gd name="T55" fmla="*/ 2 h 170"/>
                              <a:gd name="T56" fmla="*/ 109 w 109"/>
                              <a:gd name="T57" fmla="*/ 4 h 170"/>
                              <a:gd name="T58" fmla="*/ 109 w 109"/>
                              <a:gd name="T59" fmla="*/ 163 h 170"/>
                              <a:gd name="T60" fmla="*/ 72 w 109"/>
                              <a:gd name="T61" fmla="*/ 84 h 170"/>
                              <a:gd name="T62" fmla="*/ 59 w 109"/>
                              <a:gd name="T63" fmla="*/ 76 h 170"/>
                              <a:gd name="T64" fmla="*/ 48 w 109"/>
                              <a:gd name="T65" fmla="*/ 76 h 170"/>
                              <a:gd name="T66" fmla="*/ 40 w 109"/>
                              <a:gd name="T67" fmla="*/ 80 h 170"/>
                              <a:gd name="T68" fmla="*/ 33 w 109"/>
                              <a:gd name="T69" fmla="*/ 90 h 170"/>
                              <a:gd name="T70" fmla="*/ 31 w 109"/>
                              <a:gd name="T71" fmla="*/ 103 h 170"/>
                              <a:gd name="T72" fmla="*/ 31 w 109"/>
                              <a:gd name="T73" fmla="*/ 115 h 170"/>
                              <a:gd name="T74" fmla="*/ 33 w 109"/>
                              <a:gd name="T75" fmla="*/ 128 h 170"/>
                              <a:gd name="T76" fmla="*/ 38 w 109"/>
                              <a:gd name="T77" fmla="*/ 138 h 170"/>
                              <a:gd name="T78" fmla="*/ 47 w 109"/>
                              <a:gd name="T79" fmla="*/ 143 h 170"/>
                              <a:gd name="T80" fmla="*/ 56 w 109"/>
                              <a:gd name="T81" fmla="*/ 144 h 170"/>
                              <a:gd name="T82" fmla="*/ 62 w 109"/>
                              <a:gd name="T83" fmla="*/ 142 h 170"/>
                              <a:gd name="T84" fmla="*/ 68 w 109"/>
                              <a:gd name="T85" fmla="*/ 138 h 170"/>
                              <a:gd name="T86" fmla="*/ 74 w 109"/>
                              <a:gd name="T87" fmla="*/ 131 h 170"/>
                              <a:gd name="T88" fmla="*/ 78 w 109"/>
                              <a:gd name="T89" fmla="*/ 92 h 1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09" h="170">
                                <a:moveTo>
                                  <a:pt x="109" y="163"/>
                                </a:moveTo>
                                <a:lnTo>
                                  <a:pt x="109" y="164"/>
                                </a:lnTo>
                                <a:lnTo>
                                  <a:pt x="107" y="165"/>
                                </a:lnTo>
                                <a:lnTo>
                                  <a:pt x="107" y="165"/>
                                </a:lnTo>
                                <a:lnTo>
                                  <a:pt x="106" y="167"/>
                                </a:lnTo>
                                <a:lnTo>
                                  <a:pt x="104" y="167"/>
                                </a:lnTo>
                                <a:lnTo>
                                  <a:pt x="101" y="168"/>
                                </a:lnTo>
                                <a:lnTo>
                                  <a:pt x="99" y="168"/>
                                </a:lnTo>
                                <a:lnTo>
                                  <a:pt x="95" y="168"/>
                                </a:lnTo>
                                <a:lnTo>
                                  <a:pt x="93" y="168"/>
                                </a:lnTo>
                                <a:lnTo>
                                  <a:pt x="89" y="168"/>
                                </a:lnTo>
                                <a:lnTo>
                                  <a:pt x="88" y="167"/>
                                </a:lnTo>
                                <a:lnTo>
                                  <a:pt x="85" y="167"/>
                                </a:lnTo>
                                <a:lnTo>
                                  <a:pt x="84" y="165"/>
                                </a:lnTo>
                                <a:lnTo>
                                  <a:pt x="83" y="165"/>
                                </a:lnTo>
                                <a:lnTo>
                                  <a:pt x="83" y="164"/>
                                </a:lnTo>
                                <a:lnTo>
                                  <a:pt x="83" y="163"/>
                                </a:lnTo>
                                <a:lnTo>
                                  <a:pt x="83" y="151"/>
                                </a:lnTo>
                                <a:lnTo>
                                  <a:pt x="74" y="159"/>
                                </a:lnTo>
                                <a:lnTo>
                                  <a:pt x="65" y="165"/>
                                </a:lnTo>
                                <a:lnTo>
                                  <a:pt x="56" y="169"/>
                                </a:lnTo>
                                <a:lnTo>
                                  <a:pt x="45" y="170"/>
                                </a:lnTo>
                                <a:lnTo>
                                  <a:pt x="33" y="169"/>
                                </a:lnTo>
                                <a:lnTo>
                                  <a:pt x="25" y="165"/>
                                </a:lnTo>
                                <a:lnTo>
                                  <a:pt x="16" y="159"/>
                                </a:lnTo>
                                <a:lnTo>
                                  <a:pt x="10" y="152"/>
                                </a:lnTo>
                                <a:lnTo>
                                  <a:pt x="5" y="143"/>
                                </a:lnTo>
                                <a:lnTo>
                                  <a:pt x="3" y="133"/>
                                </a:lnTo>
                                <a:lnTo>
                                  <a:pt x="0" y="122"/>
                                </a:lnTo>
                                <a:lnTo>
                                  <a:pt x="0" y="111"/>
                                </a:lnTo>
                                <a:lnTo>
                                  <a:pt x="1" y="96"/>
                                </a:lnTo>
                                <a:lnTo>
                                  <a:pt x="4" y="85"/>
                                </a:lnTo>
                                <a:lnTo>
                                  <a:pt x="6" y="74"/>
                                </a:lnTo>
                                <a:lnTo>
                                  <a:pt x="13" y="66"/>
                                </a:lnTo>
                                <a:lnTo>
                                  <a:pt x="19" y="58"/>
                                </a:lnTo>
                                <a:lnTo>
                                  <a:pt x="27" y="53"/>
                                </a:lnTo>
                                <a:lnTo>
                                  <a:pt x="36" y="50"/>
                                </a:lnTo>
                                <a:lnTo>
                                  <a:pt x="47" y="48"/>
                                </a:lnTo>
                                <a:lnTo>
                                  <a:pt x="56" y="50"/>
                                </a:lnTo>
                                <a:lnTo>
                                  <a:pt x="63" y="52"/>
                                </a:lnTo>
                                <a:lnTo>
                                  <a:pt x="70" y="57"/>
                                </a:lnTo>
                                <a:lnTo>
                                  <a:pt x="78" y="63"/>
                                </a:lnTo>
                                <a:lnTo>
                                  <a:pt x="78" y="5"/>
                                </a:lnTo>
                                <a:lnTo>
                                  <a:pt x="78" y="4"/>
                                </a:lnTo>
                                <a:lnTo>
                                  <a:pt x="79" y="3"/>
                                </a:lnTo>
                                <a:lnTo>
                                  <a:pt x="80" y="2"/>
                                </a:lnTo>
                                <a:lnTo>
                                  <a:pt x="81" y="2"/>
                                </a:lnTo>
                                <a:lnTo>
                                  <a:pt x="83" y="0"/>
                                </a:lnTo>
                                <a:lnTo>
                                  <a:pt x="86" y="0"/>
                                </a:lnTo>
                                <a:lnTo>
                                  <a:pt x="89" y="0"/>
                                </a:lnTo>
                                <a:lnTo>
                                  <a:pt x="94" y="0"/>
                                </a:lnTo>
                                <a:lnTo>
                                  <a:pt x="98" y="0"/>
                                </a:lnTo>
                                <a:lnTo>
                                  <a:pt x="100" y="0"/>
                                </a:lnTo>
                                <a:lnTo>
                                  <a:pt x="104" y="0"/>
                                </a:lnTo>
                                <a:lnTo>
                                  <a:pt x="105" y="2"/>
                                </a:lnTo>
                                <a:lnTo>
                                  <a:pt x="106" y="2"/>
                                </a:lnTo>
                                <a:lnTo>
                                  <a:pt x="107" y="3"/>
                                </a:lnTo>
                                <a:lnTo>
                                  <a:pt x="109" y="4"/>
                                </a:lnTo>
                                <a:lnTo>
                                  <a:pt x="109" y="5"/>
                                </a:lnTo>
                                <a:lnTo>
                                  <a:pt x="109" y="163"/>
                                </a:lnTo>
                                <a:close/>
                                <a:moveTo>
                                  <a:pt x="78" y="92"/>
                                </a:moveTo>
                                <a:lnTo>
                                  <a:pt x="72" y="84"/>
                                </a:lnTo>
                                <a:lnTo>
                                  <a:pt x="65" y="79"/>
                                </a:lnTo>
                                <a:lnTo>
                                  <a:pt x="59" y="76"/>
                                </a:lnTo>
                                <a:lnTo>
                                  <a:pt x="53" y="74"/>
                                </a:lnTo>
                                <a:lnTo>
                                  <a:pt x="48" y="76"/>
                                </a:lnTo>
                                <a:lnTo>
                                  <a:pt x="43" y="78"/>
                                </a:lnTo>
                                <a:lnTo>
                                  <a:pt x="40" y="80"/>
                                </a:lnTo>
                                <a:lnTo>
                                  <a:pt x="36" y="85"/>
                                </a:lnTo>
                                <a:lnTo>
                                  <a:pt x="33" y="90"/>
                                </a:lnTo>
                                <a:lnTo>
                                  <a:pt x="32" y="96"/>
                                </a:lnTo>
                                <a:lnTo>
                                  <a:pt x="31" y="103"/>
                                </a:lnTo>
                                <a:lnTo>
                                  <a:pt x="31" y="109"/>
                                </a:lnTo>
                                <a:lnTo>
                                  <a:pt x="31" y="115"/>
                                </a:lnTo>
                                <a:lnTo>
                                  <a:pt x="32" y="122"/>
                                </a:lnTo>
                                <a:lnTo>
                                  <a:pt x="33" y="128"/>
                                </a:lnTo>
                                <a:lnTo>
                                  <a:pt x="36" y="133"/>
                                </a:lnTo>
                                <a:lnTo>
                                  <a:pt x="38" y="138"/>
                                </a:lnTo>
                                <a:lnTo>
                                  <a:pt x="42" y="141"/>
                                </a:lnTo>
                                <a:lnTo>
                                  <a:pt x="47" y="143"/>
                                </a:lnTo>
                                <a:lnTo>
                                  <a:pt x="53" y="144"/>
                                </a:lnTo>
                                <a:lnTo>
                                  <a:pt x="56" y="144"/>
                                </a:lnTo>
                                <a:lnTo>
                                  <a:pt x="58" y="143"/>
                                </a:lnTo>
                                <a:lnTo>
                                  <a:pt x="62" y="142"/>
                                </a:lnTo>
                                <a:lnTo>
                                  <a:pt x="64" y="141"/>
                                </a:lnTo>
                                <a:lnTo>
                                  <a:pt x="68" y="138"/>
                                </a:lnTo>
                                <a:lnTo>
                                  <a:pt x="72" y="135"/>
                                </a:lnTo>
                                <a:lnTo>
                                  <a:pt x="74" y="131"/>
                                </a:lnTo>
                                <a:lnTo>
                                  <a:pt x="78" y="127"/>
                                </a:lnTo>
                                <a:lnTo>
                                  <a:pt x="78" y="9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87" name="Freeform 49"/>
                        <wps:cNvSpPr>
                          <a:spLocks noEditPoints="1"/>
                        </wps:cNvSpPr>
                        <wps:spPr bwMode="auto">
                          <a:xfrm>
                            <a:off x="290513" y="531813"/>
                            <a:ext cx="61913" cy="63500"/>
                          </a:xfrm>
                          <a:custGeom>
                            <a:avLst/>
                            <a:gdLst>
                              <a:gd name="T0" fmla="*/ 115 w 116"/>
                              <a:gd name="T1" fmla="*/ 73 h 122"/>
                              <a:gd name="T2" fmla="*/ 107 w 116"/>
                              <a:gd name="T3" fmla="*/ 96 h 122"/>
                              <a:gd name="T4" fmla="*/ 92 w 116"/>
                              <a:gd name="T5" fmla="*/ 112 h 122"/>
                              <a:gd name="T6" fmla="*/ 70 w 116"/>
                              <a:gd name="T7" fmla="*/ 121 h 122"/>
                              <a:gd name="T8" fmla="*/ 43 w 116"/>
                              <a:gd name="T9" fmla="*/ 121 h 122"/>
                              <a:gd name="T10" fmla="*/ 22 w 116"/>
                              <a:gd name="T11" fmla="*/ 114 h 122"/>
                              <a:gd name="T12" fmla="*/ 7 w 116"/>
                              <a:gd name="T13" fmla="*/ 98 h 122"/>
                              <a:gd name="T14" fmla="*/ 1 w 116"/>
                              <a:gd name="T15" fmla="*/ 76 h 122"/>
                              <a:gd name="T16" fmla="*/ 1 w 116"/>
                              <a:gd name="T17" fmla="*/ 50 h 122"/>
                              <a:gd name="T18" fmla="*/ 9 w 116"/>
                              <a:gd name="T19" fmla="*/ 26 h 122"/>
                              <a:gd name="T20" fmla="*/ 23 w 116"/>
                              <a:gd name="T21" fmla="*/ 10 h 122"/>
                              <a:gd name="T22" fmla="*/ 46 w 116"/>
                              <a:gd name="T23" fmla="*/ 2 h 122"/>
                              <a:gd name="T24" fmla="*/ 73 w 116"/>
                              <a:gd name="T25" fmla="*/ 2 h 122"/>
                              <a:gd name="T26" fmla="*/ 94 w 116"/>
                              <a:gd name="T27" fmla="*/ 9 h 122"/>
                              <a:gd name="T28" fmla="*/ 108 w 116"/>
                              <a:gd name="T29" fmla="*/ 24 h 122"/>
                              <a:gd name="T30" fmla="*/ 115 w 116"/>
                              <a:gd name="T31" fmla="*/ 46 h 122"/>
                              <a:gd name="T32" fmla="*/ 84 w 116"/>
                              <a:gd name="T33" fmla="*/ 62 h 122"/>
                              <a:gd name="T34" fmla="*/ 83 w 116"/>
                              <a:gd name="T35" fmla="*/ 47 h 122"/>
                              <a:gd name="T36" fmla="*/ 79 w 116"/>
                              <a:gd name="T37" fmla="*/ 35 h 122"/>
                              <a:gd name="T38" fmla="*/ 70 w 116"/>
                              <a:gd name="T39" fmla="*/ 28 h 122"/>
                              <a:gd name="T40" fmla="*/ 58 w 116"/>
                              <a:gd name="T41" fmla="*/ 25 h 122"/>
                              <a:gd name="T42" fmla="*/ 47 w 116"/>
                              <a:gd name="T43" fmla="*/ 28 h 122"/>
                              <a:gd name="T44" fmla="*/ 38 w 116"/>
                              <a:gd name="T45" fmla="*/ 35 h 122"/>
                              <a:gd name="T46" fmla="*/ 33 w 116"/>
                              <a:gd name="T47" fmla="*/ 46 h 122"/>
                              <a:gd name="T48" fmla="*/ 32 w 116"/>
                              <a:gd name="T49" fmla="*/ 61 h 122"/>
                              <a:gd name="T50" fmla="*/ 33 w 116"/>
                              <a:gd name="T51" fmla="*/ 76 h 122"/>
                              <a:gd name="T52" fmla="*/ 37 w 116"/>
                              <a:gd name="T53" fmla="*/ 88 h 122"/>
                              <a:gd name="T54" fmla="*/ 46 w 116"/>
                              <a:gd name="T55" fmla="*/ 95 h 122"/>
                              <a:gd name="T56" fmla="*/ 58 w 116"/>
                              <a:gd name="T57" fmla="*/ 98 h 122"/>
                              <a:gd name="T58" fmla="*/ 69 w 116"/>
                              <a:gd name="T59" fmla="*/ 95 h 122"/>
                              <a:gd name="T60" fmla="*/ 78 w 116"/>
                              <a:gd name="T61" fmla="*/ 88 h 122"/>
                              <a:gd name="T62" fmla="*/ 83 w 116"/>
                              <a:gd name="T63" fmla="*/ 77 h 122"/>
                              <a:gd name="T64" fmla="*/ 84 w 116"/>
                              <a:gd name="T65" fmla="*/ 62 h 1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16" h="122">
                                <a:moveTo>
                                  <a:pt x="116" y="61"/>
                                </a:moveTo>
                                <a:lnTo>
                                  <a:pt x="115" y="73"/>
                                </a:lnTo>
                                <a:lnTo>
                                  <a:pt x="112" y="85"/>
                                </a:lnTo>
                                <a:lnTo>
                                  <a:pt x="107" y="96"/>
                                </a:lnTo>
                                <a:lnTo>
                                  <a:pt x="101" y="105"/>
                                </a:lnTo>
                                <a:lnTo>
                                  <a:pt x="92" y="112"/>
                                </a:lnTo>
                                <a:lnTo>
                                  <a:pt x="83" y="117"/>
                                </a:lnTo>
                                <a:lnTo>
                                  <a:pt x="70" y="121"/>
                                </a:lnTo>
                                <a:lnTo>
                                  <a:pt x="57" y="122"/>
                                </a:lnTo>
                                <a:lnTo>
                                  <a:pt x="43" y="121"/>
                                </a:lnTo>
                                <a:lnTo>
                                  <a:pt x="32" y="117"/>
                                </a:lnTo>
                                <a:lnTo>
                                  <a:pt x="22" y="114"/>
                                </a:lnTo>
                                <a:lnTo>
                                  <a:pt x="14" y="106"/>
                                </a:lnTo>
                                <a:lnTo>
                                  <a:pt x="7" y="98"/>
                                </a:lnTo>
                                <a:lnTo>
                                  <a:pt x="4" y="88"/>
                                </a:lnTo>
                                <a:lnTo>
                                  <a:pt x="1" y="76"/>
                                </a:lnTo>
                                <a:lnTo>
                                  <a:pt x="0" y="62"/>
                                </a:lnTo>
                                <a:lnTo>
                                  <a:pt x="1" y="50"/>
                                </a:lnTo>
                                <a:lnTo>
                                  <a:pt x="4" y="37"/>
                                </a:lnTo>
                                <a:lnTo>
                                  <a:pt x="9" y="26"/>
                                </a:lnTo>
                                <a:lnTo>
                                  <a:pt x="15" y="18"/>
                                </a:lnTo>
                                <a:lnTo>
                                  <a:pt x="23" y="10"/>
                                </a:lnTo>
                                <a:lnTo>
                                  <a:pt x="33" y="5"/>
                                </a:lnTo>
                                <a:lnTo>
                                  <a:pt x="46" y="2"/>
                                </a:lnTo>
                                <a:lnTo>
                                  <a:pt x="59" y="0"/>
                                </a:lnTo>
                                <a:lnTo>
                                  <a:pt x="73" y="2"/>
                                </a:lnTo>
                                <a:lnTo>
                                  <a:pt x="84" y="5"/>
                                </a:lnTo>
                                <a:lnTo>
                                  <a:pt x="94" y="9"/>
                                </a:lnTo>
                                <a:lnTo>
                                  <a:pt x="101" y="16"/>
                                </a:lnTo>
                                <a:lnTo>
                                  <a:pt x="108" y="24"/>
                                </a:lnTo>
                                <a:lnTo>
                                  <a:pt x="112" y="35"/>
                                </a:lnTo>
                                <a:lnTo>
                                  <a:pt x="115" y="46"/>
                                </a:lnTo>
                                <a:lnTo>
                                  <a:pt x="116" y="61"/>
                                </a:lnTo>
                                <a:close/>
                                <a:moveTo>
                                  <a:pt x="84" y="62"/>
                                </a:moveTo>
                                <a:lnTo>
                                  <a:pt x="84" y="53"/>
                                </a:lnTo>
                                <a:lnTo>
                                  <a:pt x="83" y="47"/>
                                </a:lnTo>
                                <a:lnTo>
                                  <a:pt x="81" y="40"/>
                                </a:lnTo>
                                <a:lnTo>
                                  <a:pt x="79" y="35"/>
                                </a:lnTo>
                                <a:lnTo>
                                  <a:pt x="75" y="31"/>
                                </a:lnTo>
                                <a:lnTo>
                                  <a:pt x="70" y="28"/>
                                </a:lnTo>
                                <a:lnTo>
                                  <a:pt x="65" y="25"/>
                                </a:lnTo>
                                <a:lnTo>
                                  <a:pt x="58" y="25"/>
                                </a:lnTo>
                                <a:lnTo>
                                  <a:pt x="52" y="25"/>
                                </a:lnTo>
                                <a:lnTo>
                                  <a:pt x="47" y="28"/>
                                </a:lnTo>
                                <a:lnTo>
                                  <a:pt x="42" y="30"/>
                                </a:lnTo>
                                <a:lnTo>
                                  <a:pt x="38" y="35"/>
                                </a:lnTo>
                                <a:lnTo>
                                  <a:pt x="34" y="40"/>
                                </a:lnTo>
                                <a:lnTo>
                                  <a:pt x="33" y="46"/>
                                </a:lnTo>
                                <a:lnTo>
                                  <a:pt x="32" y="53"/>
                                </a:lnTo>
                                <a:lnTo>
                                  <a:pt x="32" y="61"/>
                                </a:lnTo>
                                <a:lnTo>
                                  <a:pt x="32" y="69"/>
                                </a:lnTo>
                                <a:lnTo>
                                  <a:pt x="33" y="76"/>
                                </a:lnTo>
                                <a:lnTo>
                                  <a:pt x="34" y="82"/>
                                </a:lnTo>
                                <a:lnTo>
                                  <a:pt x="37" y="88"/>
                                </a:lnTo>
                                <a:lnTo>
                                  <a:pt x="41" y="92"/>
                                </a:lnTo>
                                <a:lnTo>
                                  <a:pt x="46" y="95"/>
                                </a:lnTo>
                                <a:lnTo>
                                  <a:pt x="50" y="98"/>
                                </a:lnTo>
                                <a:lnTo>
                                  <a:pt x="58" y="98"/>
                                </a:lnTo>
                                <a:lnTo>
                                  <a:pt x="64" y="98"/>
                                </a:lnTo>
                                <a:lnTo>
                                  <a:pt x="69" y="95"/>
                                </a:lnTo>
                                <a:lnTo>
                                  <a:pt x="74" y="93"/>
                                </a:lnTo>
                                <a:lnTo>
                                  <a:pt x="78" y="88"/>
                                </a:lnTo>
                                <a:lnTo>
                                  <a:pt x="81" y="83"/>
                                </a:lnTo>
                                <a:lnTo>
                                  <a:pt x="83" y="77"/>
                                </a:lnTo>
                                <a:lnTo>
                                  <a:pt x="84" y="69"/>
                                </a:lnTo>
                                <a:lnTo>
                                  <a:pt x="84" y="6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88" name="Freeform 50"/>
                        <wps:cNvSpPr>
                          <a:spLocks noEditPoints="1"/>
                        </wps:cNvSpPr>
                        <wps:spPr bwMode="auto">
                          <a:xfrm>
                            <a:off x="365125" y="531813"/>
                            <a:ext cx="57150" cy="85725"/>
                          </a:xfrm>
                          <a:custGeom>
                            <a:avLst/>
                            <a:gdLst>
                              <a:gd name="T0" fmla="*/ 107 w 109"/>
                              <a:gd name="T1" fmla="*/ 73 h 163"/>
                              <a:gd name="T2" fmla="*/ 101 w 109"/>
                              <a:gd name="T3" fmla="*/ 96 h 163"/>
                              <a:gd name="T4" fmla="*/ 90 w 109"/>
                              <a:gd name="T5" fmla="*/ 112 h 163"/>
                              <a:gd name="T6" fmla="*/ 72 w 109"/>
                              <a:gd name="T7" fmla="*/ 121 h 163"/>
                              <a:gd name="T8" fmla="*/ 57 w 109"/>
                              <a:gd name="T9" fmla="*/ 121 h 163"/>
                              <a:gd name="T10" fmla="*/ 49 w 109"/>
                              <a:gd name="T11" fmla="*/ 120 h 163"/>
                              <a:gd name="T12" fmla="*/ 42 w 109"/>
                              <a:gd name="T13" fmla="*/ 116 h 163"/>
                              <a:gd name="T14" fmla="*/ 35 w 109"/>
                              <a:gd name="T15" fmla="*/ 110 h 163"/>
                              <a:gd name="T16" fmla="*/ 31 w 109"/>
                              <a:gd name="T17" fmla="*/ 158 h 163"/>
                              <a:gd name="T18" fmla="*/ 30 w 109"/>
                              <a:gd name="T19" fmla="*/ 159 h 163"/>
                              <a:gd name="T20" fmla="*/ 27 w 109"/>
                              <a:gd name="T21" fmla="*/ 162 h 163"/>
                              <a:gd name="T22" fmla="*/ 22 w 109"/>
                              <a:gd name="T23" fmla="*/ 162 h 163"/>
                              <a:gd name="T24" fmla="*/ 15 w 109"/>
                              <a:gd name="T25" fmla="*/ 163 h 163"/>
                              <a:gd name="T26" fmla="*/ 8 w 109"/>
                              <a:gd name="T27" fmla="*/ 162 h 163"/>
                              <a:gd name="T28" fmla="*/ 3 w 109"/>
                              <a:gd name="T29" fmla="*/ 162 h 163"/>
                              <a:gd name="T30" fmla="*/ 1 w 109"/>
                              <a:gd name="T31" fmla="*/ 159 h 163"/>
                              <a:gd name="T32" fmla="*/ 0 w 109"/>
                              <a:gd name="T33" fmla="*/ 158 h 163"/>
                              <a:gd name="T34" fmla="*/ 0 w 109"/>
                              <a:gd name="T35" fmla="*/ 7 h 163"/>
                              <a:gd name="T36" fmla="*/ 1 w 109"/>
                              <a:gd name="T37" fmla="*/ 4 h 163"/>
                              <a:gd name="T38" fmla="*/ 4 w 109"/>
                              <a:gd name="T39" fmla="*/ 4 h 163"/>
                              <a:gd name="T40" fmla="*/ 10 w 109"/>
                              <a:gd name="T41" fmla="*/ 3 h 163"/>
                              <a:gd name="T42" fmla="*/ 16 w 109"/>
                              <a:gd name="T43" fmla="*/ 3 h 163"/>
                              <a:gd name="T44" fmla="*/ 21 w 109"/>
                              <a:gd name="T45" fmla="*/ 4 h 163"/>
                              <a:gd name="T46" fmla="*/ 25 w 109"/>
                              <a:gd name="T47" fmla="*/ 4 h 163"/>
                              <a:gd name="T48" fmla="*/ 26 w 109"/>
                              <a:gd name="T49" fmla="*/ 7 h 163"/>
                              <a:gd name="T50" fmla="*/ 26 w 109"/>
                              <a:gd name="T51" fmla="*/ 20 h 163"/>
                              <a:gd name="T52" fmla="*/ 35 w 109"/>
                              <a:gd name="T53" fmla="*/ 11 h 163"/>
                              <a:gd name="T54" fmla="*/ 45 w 109"/>
                              <a:gd name="T55" fmla="*/ 5 h 163"/>
                              <a:gd name="T56" fmla="*/ 54 w 109"/>
                              <a:gd name="T57" fmla="*/ 2 h 163"/>
                              <a:gd name="T58" fmla="*/ 64 w 109"/>
                              <a:gd name="T59" fmla="*/ 0 h 163"/>
                              <a:gd name="T60" fmla="*/ 85 w 109"/>
                              <a:gd name="T61" fmla="*/ 5 h 163"/>
                              <a:gd name="T62" fmla="*/ 97 w 109"/>
                              <a:gd name="T63" fmla="*/ 18 h 163"/>
                              <a:gd name="T64" fmla="*/ 106 w 109"/>
                              <a:gd name="T65" fmla="*/ 37 h 163"/>
                              <a:gd name="T66" fmla="*/ 109 w 109"/>
                              <a:gd name="T67" fmla="*/ 60 h 163"/>
                              <a:gd name="T68" fmla="*/ 77 w 109"/>
                              <a:gd name="T69" fmla="*/ 55 h 163"/>
                              <a:gd name="T70" fmla="*/ 74 w 109"/>
                              <a:gd name="T71" fmla="*/ 42 h 163"/>
                              <a:gd name="T72" fmla="*/ 69 w 109"/>
                              <a:gd name="T73" fmla="*/ 32 h 163"/>
                              <a:gd name="T74" fmla="*/ 62 w 109"/>
                              <a:gd name="T75" fmla="*/ 28 h 163"/>
                              <a:gd name="T76" fmla="*/ 53 w 109"/>
                              <a:gd name="T77" fmla="*/ 26 h 163"/>
                              <a:gd name="T78" fmla="*/ 47 w 109"/>
                              <a:gd name="T79" fmla="*/ 29 h 163"/>
                              <a:gd name="T80" fmla="*/ 41 w 109"/>
                              <a:gd name="T81" fmla="*/ 32 h 163"/>
                              <a:gd name="T82" fmla="*/ 33 w 109"/>
                              <a:gd name="T83" fmla="*/ 40 h 163"/>
                              <a:gd name="T84" fmla="*/ 31 w 109"/>
                              <a:gd name="T85" fmla="*/ 79 h 163"/>
                              <a:gd name="T86" fmla="*/ 42 w 109"/>
                              <a:gd name="T87" fmla="*/ 92 h 163"/>
                              <a:gd name="T88" fmla="*/ 54 w 109"/>
                              <a:gd name="T89" fmla="*/ 96 h 163"/>
                              <a:gd name="T90" fmla="*/ 64 w 109"/>
                              <a:gd name="T91" fmla="*/ 93 h 163"/>
                              <a:gd name="T92" fmla="*/ 72 w 109"/>
                              <a:gd name="T93" fmla="*/ 85 h 163"/>
                              <a:gd name="T94" fmla="*/ 75 w 109"/>
                              <a:gd name="T95" fmla="*/ 74 h 163"/>
                              <a:gd name="T96" fmla="*/ 77 w 109"/>
                              <a:gd name="T97" fmla="*/ 62 h 1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09" h="163">
                                <a:moveTo>
                                  <a:pt x="109" y="60"/>
                                </a:moveTo>
                                <a:lnTo>
                                  <a:pt x="107" y="73"/>
                                </a:lnTo>
                                <a:lnTo>
                                  <a:pt x="105" y="85"/>
                                </a:lnTo>
                                <a:lnTo>
                                  <a:pt x="101" y="96"/>
                                </a:lnTo>
                                <a:lnTo>
                                  <a:pt x="96" y="105"/>
                                </a:lnTo>
                                <a:lnTo>
                                  <a:pt x="90" y="112"/>
                                </a:lnTo>
                                <a:lnTo>
                                  <a:pt x="81" y="117"/>
                                </a:lnTo>
                                <a:lnTo>
                                  <a:pt x="72" y="121"/>
                                </a:lnTo>
                                <a:lnTo>
                                  <a:pt x="62" y="122"/>
                                </a:lnTo>
                                <a:lnTo>
                                  <a:pt x="57" y="121"/>
                                </a:lnTo>
                                <a:lnTo>
                                  <a:pt x="53" y="121"/>
                                </a:lnTo>
                                <a:lnTo>
                                  <a:pt x="49" y="120"/>
                                </a:lnTo>
                                <a:lnTo>
                                  <a:pt x="45" y="119"/>
                                </a:lnTo>
                                <a:lnTo>
                                  <a:pt x="42" y="116"/>
                                </a:lnTo>
                                <a:lnTo>
                                  <a:pt x="38" y="114"/>
                                </a:lnTo>
                                <a:lnTo>
                                  <a:pt x="35" y="110"/>
                                </a:lnTo>
                                <a:lnTo>
                                  <a:pt x="31" y="108"/>
                                </a:lnTo>
                                <a:lnTo>
                                  <a:pt x="31" y="158"/>
                                </a:lnTo>
                                <a:lnTo>
                                  <a:pt x="30" y="159"/>
                                </a:lnTo>
                                <a:lnTo>
                                  <a:pt x="30" y="159"/>
                                </a:lnTo>
                                <a:lnTo>
                                  <a:pt x="28" y="160"/>
                                </a:lnTo>
                                <a:lnTo>
                                  <a:pt x="27" y="162"/>
                                </a:lnTo>
                                <a:lnTo>
                                  <a:pt x="25" y="162"/>
                                </a:lnTo>
                                <a:lnTo>
                                  <a:pt x="22" y="162"/>
                                </a:lnTo>
                                <a:lnTo>
                                  <a:pt x="20" y="163"/>
                                </a:lnTo>
                                <a:lnTo>
                                  <a:pt x="15" y="163"/>
                                </a:lnTo>
                                <a:lnTo>
                                  <a:pt x="11" y="163"/>
                                </a:lnTo>
                                <a:lnTo>
                                  <a:pt x="8" y="162"/>
                                </a:lnTo>
                                <a:lnTo>
                                  <a:pt x="5" y="162"/>
                                </a:lnTo>
                                <a:lnTo>
                                  <a:pt x="3" y="162"/>
                                </a:lnTo>
                                <a:lnTo>
                                  <a:pt x="1" y="160"/>
                                </a:lnTo>
                                <a:lnTo>
                                  <a:pt x="1" y="159"/>
                                </a:lnTo>
                                <a:lnTo>
                                  <a:pt x="0" y="159"/>
                                </a:lnTo>
                                <a:lnTo>
                                  <a:pt x="0" y="158"/>
                                </a:lnTo>
                                <a:lnTo>
                                  <a:pt x="0" y="8"/>
                                </a:lnTo>
                                <a:lnTo>
                                  <a:pt x="0" y="7"/>
                                </a:lnTo>
                                <a:lnTo>
                                  <a:pt x="0" y="5"/>
                                </a:lnTo>
                                <a:lnTo>
                                  <a:pt x="1" y="4"/>
                                </a:lnTo>
                                <a:lnTo>
                                  <a:pt x="3" y="4"/>
                                </a:lnTo>
                                <a:lnTo>
                                  <a:pt x="4" y="4"/>
                                </a:lnTo>
                                <a:lnTo>
                                  <a:pt x="6" y="3"/>
                                </a:lnTo>
                                <a:lnTo>
                                  <a:pt x="10" y="3"/>
                                </a:lnTo>
                                <a:lnTo>
                                  <a:pt x="12" y="3"/>
                                </a:lnTo>
                                <a:lnTo>
                                  <a:pt x="16" y="3"/>
                                </a:lnTo>
                                <a:lnTo>
                                  <a:pt x="19" y="3"/>
                                </a:lnTo>
                                <a:lnTo>
                                  <a:pt x="21" y="4"/>
                                </a:lnTo>
                                <a:lnTo>
                                  <a:pt x="24" y="4"/>
                                </a:lnTo>
                                <a:lnTo>
                                  <a:pt x="25" y="4"/>
                                </a:lnTo>
                                <a:lnTo>
                                  <a:pt x="25" y="5"/>
                                </a:lnTo>
                                <a:lnTo>
                                  <a:pt x="26" y="7"/>
                                </a:lnTo>
                                <a:lnTo>
                                  <a:pt x="26" y="8"/>
                                </a:lnTo>
                                <a:lnTo>
                                  <a:pt x="26" y="20"/>
                                </a:lnTo>
                                <a:lnTo>
                                  <a:pt x="31" y="15"/>
                                </a:lnTo>
                                <a:lnTo>
                                  <a:pt x="35" y="11"/>
                                </a:lnTo>
                                <a:lnTo>
                                  <a:pt x="40" y="8"/>
                                </a:lnTo>
                                <a:lnTo>
                                  <a:pt x="45" y="5"/>
                                </a:lnTo>
                                <a:lnTo>
                                  <a:pt x="49" y="3"/>
                                </a:lnTo>
                                <a:lnTo>
                                  <a:pt x="54" y="2"/>
                                </a:lnTo>
                                <a:lnTo>
                                  <a:pt x="59" y="0"/>
                                </a:lnTo>
                                <a:lnTo>
                                  <a:pt x="64" y="0"/>
                                </a:lnTo>
                                <a:lnTo>
                                  <a:pt x="75" y="2"/>
                                </a:lnTo>
                                <a:lnTo>
                                  <a:pt x="85" y="5"/>
                                </a:lnTo>
                                <a:lnTo>
                                  <a:pt x="93" y="10"/>
                                </a:lnTo>
                                <a:lnTo>
                                  <a:pt x="97" y="18"/>
                                </a:lnTo>
                                <a:lnTo>
                                  <a:pt x="102" y="26"/>
                                </a:lnTo>
                                <a:lnTo>
                                  <a:pt x="106" y="37"/>
                                </a:lnTo>
                                <a:lnTo>
                                  <a:pt x="107" y="47"/>
                                </a:lnTo>
                                <a:lnTo>
                                  <a:pt x="109" y="60"/>
                                </a:lnTo>
                                <a:close/>
                                <a:moveTo>
                                  <a:pt x="77" y="62"/>
                                </a:moveTo>
                                <a:lnTo>
                                  <a:pt x="77" y="55"/>
                                </a:lnTo>
                                <a:lnTo>
                                  <a:pt x="75" y="48"/>
                                </a:lnTo>
                                <a:lnTo>
                                  <a:pt x="74" y="42"/>
                                </a:lnTo>
                                <a:lnTo>
                                  <a:pt x="72" y="37"/>
                                </a:lnTo>
                                <a:lnTo>
                                  <a:pt x="69" y="32"/>
                                </a:lnTo>
                                <a:lnTo>
                                  <a:pt x="65" y="30"/>
                                </a:lnTo>
                                <a:lnTo>
                                  <a:pt x="62" y="28"/>
                                </a:lnTo>
                                <a:lnTo>
                                  <a:pt x="56" y="26"/>
                                </a:lnTo>
                                <a:lnTo>
                                  <a:pt x="53" y="26"/>
                                </a:lnTo>
                                <a:lnTo>
                                  <a:pt x="49" y="28"/>
                                </a:lnTo>
                                <a:lnTo>
                                  <a:pt x="47" y="29"/>
                                </a:lnTo>
                                <a:lnTo>
                                  <a:pt x="43" y="30"/>
                                </a:lnTo>
                                <a:lnTo>
                                  <a:pt x="41" y="32"/>
                                </a:lnTo>
                                <a:lnTo>
                                  <a:pt x="37" y="36"/>
                                </a:lnTo>
                                <a:lnTo>
                                  <a:pt x="33" y="40"/>
                                </a:lnTo>
                                <a:lnTo>
                                  <a:pt x="31" y="44"/>
                                </a:lnTo>
                                <a:lnTo>
                                  <a:pt x="31" y="79"/>
                                </a:lnTo>
                                <a:lnTo>
                                  <a:pt x="37" y="87"/>
                                </a:lnTo>
                                <a:lnTo>
                                  <a:pt x="42" y="92"/>
                                </a:lnTo>
                                <a:lnTo>
                                  <a:pt x="48" y="95"/>
                                </a:lnTo>
                                <a:lnTo>
                                  <a:pt x="54" y="96"/>
                                </a:lnTo>
                                <a:lnTo>
                                  <a:pt x="61" y="95"/>
                                </a:lnTo>
                                <a:lnTo>
                                  <a:pt x="64" y="93"/>
                                </a:lnTo>
                                <a:lnTo>
                                  <a:pt x="69" y="90"/>
                                </a:lnTo>
                                <a:lnTo>
                                  <a:pt x="72" y="85"/>
                                </a:lnTo>
                                <a:lnTo>
                                  <a:pt x="74" y="80"/>
                                </a:lnTo>
                                <a:lnTo>
                                  <a:pt x="75" y="74"/>
                                </a:lnTo>
                                <a:lnTo>
                                  <a:pt x="77" y="68"/>
                                </a:lnTo>
                                <a:lnTo>
                                  <a:pt x="77" y="6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89" name="Freeform 51"/>
                        <wps:cNvSpPr>
                          <a:spLocks/>
                        </wps:cNvSpPr>
                        <wps:spPr bwMode="auto">
                          <a:xfrm>
                            <a:off x="434975" y="504825"/>
                            <a:ext cx="15875" cy="90488"/>
                          </a:xfrm>
                          <a:custGeom>
                            <a:avLst/>
                            <a:gdLst>
                              <a:gd name="T0" fmla="*/ 31 w 31"/>
                              <a:gd name="T1" fmla="*/ 164 h 169"/>
                              <a:gd name="T2" fmla="*/ 31 w 31"/>
                              <a:gd name="T3" fmla="*/ 165 h 169"/>
                              <a:gd name="T4" fmla="*/ 30 w 31"/>
                              <a:gd name="T5" fmla="*/ 166 h 169"/>
                              <a:gd name="T6" fmla="*/ 30 w 31"/>
                              <a:gd name="T7" fmla="*/ 166 h 169"/>
                              <a:gd name="T8" fmla="*/ 27 w 31"/>
                              <a:gd name="T9" fmla="*/ 168 h 169"/>
                              <a:gd name="T10" fmla="*/ 26 w 31"/>
                              <a:gd name="T11" fmla="*/ 168 h 169"/>
                              <a:gd name="T12" fmla="*/ 23 w 31"/>
                              <a:gd name="T13" fmla="*/ 169 h 169"/>
                              <a:gd name="T14" fmla="*/ 20 w 31"/>
                              <a:gd name="T15" fmla="*/ 169 h 169"/>
                              <a:gd name="T16" fmla="*/ 16 w 31"/>
                              <a:gd name="T17" fmla="*/ 169 h 169"/>
                              <a:gd name="T18" fmla="*/ 11 w 31"/>
                              <a:gd name="T19" fmla="*/ 169 h 169"/>
                              <a:gd name="T20" fmla="*/ 9 w 31"/>
                              <a:gd name="T21" fmla="*/ 169 h 169"/>
                              <a:gd name="T22" fmla="*/ 6 w 31"/>
                              <a:gd name="T23" fmla="*/ 168 h 169"/>
                              <a:gd name="T24" fmla="*/ 4 w 31"/>
                              <a:gd name="T25" fmla="*/ 168 h 169"/>
                              <a:gd name="T26" fmla="*/ 2 w 31"/>
                              <a:gd name="T27" fmla="*/ 166 h 169"/>
                              <a:gd name="T28" fmla="*/ 1 w 31"/>
                              <a:gd name="T29" fmla="*/ 166 h 169"/>
                              <a:gd name="T30" fmla="*/ 0 w 31"/>
                              <a:gd name="T31" fmla="*/ 165 h 169"/>
                              <a:gd name="T32" fmla="*/ 0 w 31"/>
                              <a:gd name="T33" fmla="*/ 164 h 169"/>
                              <a:gd name="T34" fmla="*/ 0 w 31"/>
                              <a:gd name="T35" fmla="*/ 6 h 169"/>
                              <a:gd name="T36" fmla="*/ 0 w 31"/>
                              <a:gd name="T37" fmla="*/ 5 h 169"/>
                              <a:gd name="T38" fmla="*/ 1 w 31"/>
                              <a:gd name="T39" fmla="*/ 4 h 169"/>
                              <a:gd name="T40" fmla="*/ 2 w 31"/>
                              <a:gd name="T41" fmla="*/ 3 h 169"/>
                              <a:gd name="T42" fmla="*/ 4 w 31"/>
                              <a:gd name="T43" fmla="*/ 3 h 169"/>
                              <a:gd name="T44" fmla="*/ 6 w 31"/>
                              <a:gd name="T45" fmla="*/ 1 h 169"/>
                              <a:gd name="T46" fmla="*/ 9 w 31"/>
                              <a:gd name="T47" fmla="*/ 1 h 169"/>
                              <a:gd name="T48" fmla="*/ 11 w 31"/>
                              <a:gd name="T49" fmla="*/ 0 h 169"/>
                              <a:gd name="T50" fmla="*/ 16 w 31"/>
                              <a:gd name="T51" fmla="*/ 0 h 169"/>
                              <a:gd name="T52" fmla="*/ 20 w 31"/>
                              <a:gd name="T53" fmla="*/ 0 h 169"/>
                              <a:gd name="T54" fmla="*/ 23 w 31"/>
                              <a:gd name="T55" fmla="*/ 1 h 169"/>
                              <a:gd name="T56" fmla="*/ 26 w 31"/>
                              <a:gd name="T57" fmla="*/ 1 h 169"/>
                              <a:gd name="T58" fmla="*/ 27 w 31"/>
                              <a:gd name="T59" fmla="*/ 3 h 169"/>
                              <a:gd name="T60" fmla="*/ 30 w 31"/>
                              <a:gd name="T61" fmla="*/ 3 h 169"/>
                              <a:gd name="T62" fmla="*/ 30 w 31"/>
                              <a:gd name="T63" fmla="*/ 4 h 169"/>
                              <a:gd name="T64" fmla="*/ 31 w 31"/>
                              <a:gd name="T65" fmla="*/ 5 h 169"/>
                              <a:gd name="T66" fmla="*/ 31 w 31"/>
                              <a:gd name="T67" fmla="*/ 6 h 169"/>
                              <a:gd name="T68" fmla="*/ 31 w 31"/>
                              <a:gd name="T69" fmla="*/ 164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1" h="169">
                                <a:moveTo>
                                  <a:pt x="31" y="164"/>
                                </a:moveTo>
                                <a:lnTo>
                                  <a:pt x="31" y="165"/>
                                </a:lnTo>
                                <a:lnTo>
                                  <a:pt x="30" y="166"/>
                                </a:lnTo>
                                <a:lnTo>
                                  <a:pt x="30" y="166"/>
                                </a:lnTo>
                                <a:lnTo>
                                  <a:pt x="27" y="168"/>
                                </a:lnTo>
                                <a:lnTo>
                                  <a:pt x="26" y="168"/>
                                </a:lnTo>
                                <a:lnTo>
                                  <a:pt x="23" y="169"/>
                                </a:lnTo>
                                <a:lnTo>
                                  <a:pt x="20" y="169"/>
                                </a:lnTo>
                                <a:lnTo>
                                  <a:pt x="16" y="169"/>
                                </a:lnTo>
                                <a:lnTo>
                                  <a:pt x="11" y="169"/>
                                </a:lnTo>
                                <a:lnTo>
                                  <a:pt x="9" y="169"/>
                                </a:lnTo>
                                <a:lnTo>
                                  <a:pt x="6" y="168"/>
                                </a:lnTo>
                                <a:lnTo>
                                  <a:pt x="4" y="168"/>
                                </a:lnTo>
                                <a:lnTo>
                                  <a:pt x="2" y="166"/>
                                </a:lnTo>
                                <a:lnTo>
                                  <a:pt x="1" y="166"/>
                                </a:lnTo>
                                <a:lnTo>
                                  <a:pt x="0" y="165"/>
                                </a:lnTo>
                                <a:lnTo>
                                  <a:pt x="0" y="164"/>
                                </a:lnTo>
                                <a:lnTo>
                                  <a:pt x="0" y="6"/>
                                </a:lnTo>
                                <a:lnTo>
                                  <a:pt x="0" y="5"/>
                                </a:lnTo>
                                <a:lnTo>
                                  <a:pt x="1" y="4"/>
                                </a:lnTo>
                                <a:lnTo>
                                  <a:pt x="2" y="3"/>
                                </a:lnTo>
                                <a:lnTo>
                                  <a:pt x="4" y="3"/>
                                </a:lnTo>
                                <a:lnTo>
                                  <a:pt x="6" y="1"/>
                                </a:lnTo>
                                <a:lnTo>
                                  <a:pt x="9" y="1"/>
                                </a:lnTo>
                                <a:lnTo>
                                  <a:pt x="11" y="0"/>
                                </a:lnTo>
                                <a:lnTo>
                                  <a:pt x="16" y="0"/>
                                </a:lnTo>
                                <a:lnTo>
                                  <a:pt x="20" y="0"/>
                                </a:lnTo>
                                <a:lnTo>
                                  <a:pt x="23" y="1"/>
                                </a:lnTo>
                                <a:lnTo>
                                  <a:pt x="26" y="1"/>
                                </a:lnTo>
                                <a:lnTo>
                                  <a:pt x="27" y="3"/>
                                </a:lnTo>
                                <a:lnTo>
                                  <a:pt x="30" y="3"/>
                                </a:lnTo>
                                <a:lnTo>
                                  <a:pt x="30" y="4"/>
                                </a:lnTo>
                                <a:lnTo>
                                  <a:pt x="31" y="5"/>
                                </a:lnTo>
                                <a:lnTo>
                                  <a:pt x="31" y="6"/>
                                </a:lnTo>
                                <a:lnTo>
                                  <a:pt x="31" y="16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90" name="Freeform 52"/>
                        <wps:cNvSpPr>
                          <a:spLocks noEditPoints="1"/>
                        </wps:cNvSpPr>
                        <wps:spPr bwMode="auto">
                          <a:xfrm>
                            <a:off x="463550" y="531813"/>
                            <a:ext cx="52388" cy="63500"/>
                          </a:xfrm>
                          <a:custGeom>
                            <a:avLst/>
                            <a:gdLst>
                              <a:gd name="T0" fmla="*/ 99 w 99"/>
                              <a:gd name="T1" fmla="*/ 117 h 122"/>
                              <a:gd name="T2" fmla="*/ 96 w 99"/>
                              <a:gd name="T3" fmla="*/ 119 h 122"/>
                              <a:gd name="T4" fmla="*/ 90 w 99"/>
                              <a:gd name="T5" fmla="*/ 120 h 122"/>
                              <a:gd name="T6" fmla="*/ 81 w 99"/>
                              <a:gd name="T7" fmla="*/ 120 h 122"/>
                              <a:gd name="T8" fmla="*/ 75 w 99"/>
                              <a:gd name="T9" fmla="*/ 119 h 122"/>
                              <a:gd name="T10" fmla="*/ 74 w 99"/>
                              <a:gd name="T11" fmla="*/ 117 h 122"/>
                              <a:gd name="T12" fmla="*/ 73 w 99"/>
                              <a:gd name="T13" fmla="*/ 106 h 122"/>
                              <a:gd name="T14" fmla="*/ 58 w 99"/>
                              <a:gd name="T15" fmla="*/ 117 h 122"/>
                              <a:gd name="T16" fmla="*/ 40 w 99"/>
                              <a:gd name="T17" fmla="*/ 122 h 122"/>
                              <a:gd name="T18" fmla="*/ 24 w 99"/>
                              <a:gd name="T19" fmla="*/ 120 h 122"/>
                              <a:gd name="T20" fmla="*/ 11 w 99"/>
                              <a:gd name="T21" fmla="*/ 112 h 122"/>
                              <a:gd name="T22" fmla="*/ 4 w 99"/>
                              <a:gd name="T23" fmla="*/ 103 h 122"/>
                              <a:gd name="T24" fmla="*/ 0 w 99"/>
                              <a:gd name="T25" fmla="*/ 87 h 122"/>
                              <a:gd name="T26" fmla="*/ 4 w 99"/>
                              <a:gd name="T27" fmla="*/ 71 h 122"/>
                              <a:gd name="T28" fmla="*/ 15 w 99"/>
                              <a:gd name="T29" fmla="*/ 60 h 122"/>
                              <a:gd name="T30" fmla="*/ 33 w 99"/>
                              <a:gd name="T31" fmla="*/ 52 h 122"/>
                              <a:gd name="T32" fmla="*/ 58 w 99"/>
                              <a:gd name="T33" fmla="*/ 51 h 122"/>
                              <a:gd name="T34" fmla="*/ 69 w 99"/>
                              <a:gd name="T35" fmla="*/ 44 h 122"/>
                              <a:gd name="T36" fmla="*/ 68 w 99"/>
                              <a:gd name="T37" fmla="*/ 35 h 122"/>
                              <a:gd name="T38" fmla="*/ 64 w 99"/>
                              <a:gd name="T39" fmla="*/ 29 h 122"/>
                              <a:gd name="T40" fmla="*/ 58 w 99"/>
                              <a:gd name="T41" fmla="*/ 25 h 122"/>
                              <a:gd name="T42" fmla="*/ 48 w 99"/>
                              <a:gd name="T43" fmla="*/ 24 h 122"/>
                              <a:gd name="T44" fmla="*/ 35 w 99"/>
                              <a:gd name="T45" fmla="*/ 25 h 122"/>
                              <a:gd name="T46" fmla="*/ 25 w 99"/>
                              <a:gd name="T47" fmla="*/ 29 h 122"/>
                              <a:gd name="T48" fmla="*/ 16 w 99"/>
                              <a:gd name="T49" fmla="*/ 32 h 122"/>
                              <a:gd name="T50" fmla="*/ 11 w 99"/>
                              <a:gd name="T51" fmla="*/ 35 h 122"/>
                              <a:gd name="T52" fmla="*/ 9 w 99"/>
                              <a:gd name="T53" fmla="*/ 34 h 122"/>
                              <a:gd name="T54" fmla="*/ 8 w 99"/>
                              <a:gd name="T55" fmla="*/ 31 h 122"/>
                              <a:gd name="T56" fmla="*/ 6 w 99"/>
                              <a:gd name="T57" fmla="*/ 28 h 122"/>
                              <a:gd name="T58" fmla="*/ 6 w 99"/>
                              <a:gd name="T59" fmla="*/ 23 h 122"/>
                              <a:gd name="T60" fmla="*/ 6 w 99"/>
                              <a:gd name="T61" fmla="*/ 16 h 122"/>
                              <a:gd name="T62" fmla="*/ 9 w 99"/>
                              <a:gd name="T63" fmla="*/ 13 h 122"/>
                              <a:gd name="T64" fmla="*/ 15 w 99"/>
                              <a:gd name="T65" fmla="*/ 9 h 122"/>
                              <a:gd name="T66" fmla="*/ 25 w 99"/>
                              <a:gd name="T67" fmla="*/ 5 h 122"/>
                              <a:gd name="T68" fmla="*/ 37 w 99"/>
                              <a:gd name="T69" fmla="*/ 2 h 122"/>
                              <a:gd name="T70" fmla="*/ 51 w 99"/>
                              <a:gd name="T71" fmla="*/ 0 h 122"/>
                              <a:gd name="T72" fmla="*/ 73 w 99"/>
                              <a:gd name="T73" fmla="*/ 3 h 122"/>
                              <a:gd name="T74" fmla="*/ 88 w 99"/>
                              <a:gd name="T75" fmla="*/ 11 h 122"/>
                              <a:gd name="T76" fmla="*/ 96 w 99"/>
                              <a:gd name="T77" fmla="*/ 24 h 122"/>
                              <a:gd name="T78" fmla="*/ 99 w 99"/>
                              <a:gd name="T79" fmla="*/ 44 h 122"/>
                              <a:gd name="T80" fmla="*/ 69 w 99"/>
                              <a:gd name="T81" fmla="*/ 69 h 122"/>
                              <a:gd name="T82" fmla="*/ 51 w 99"/>
                              <a:gd name="T83" fmla="*/ 69 h 122"/>
                              <a:gd name="T84" fmla="*/ 40 w 99"/>
                              <a:gd name="T85" fmla="*/ 72 h 122"/>
                              <a:gd name="T86" fmla="*/ 33 w 99"/>
                              <a:gd name="T87" fmla="*/ 76 h 122"/>
                              <a:gd name="T88" fmla="*/ 30 w 99"/>
                              <a:gd name="T89" fmla="*/ 82 h 122"/>
                              <a:gd name="T90" fmla="*/ 31 w 99"/>
                              <a:gd name="T91" fmla="*/ 93 h 122"/>
                              <a:gd name="T92" fmla="*/ 40 w 99"/>
                              <a:gd name="T93" fmla="*/ 100 h 122"/>
                              <a:gd name="T94" fmla="*/ 52 w 99"/>
                              <a:gd name="T95" fmla="*/ 100 h 122"/>
                              <a:gd name="T96" fmla="*/ 63 w 99"/>
                              <a:gd name="T97" fmla="*/ 93 h 122"/>
                              <a:gd name="T98" fmla="*/ 69 w 99"/>
                              <a:gd name="T99" fmla="*/ 69 h 1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99" h="122">
                                <a:moveTo>
                                  <a:pt x="99" y="115"/>
                                </a:moveTo>
                                <a:lnTo>
                                  <a:pt x="99" y="117"/>
                                </a:lnTo>
                                <a:lnTo>
                                  <a:pt x="97" y="117"/>
                                </a:lnTo>
                                <a:lnTo>
                                  <a:pt x="96" y="119"/>
                                </a:lnTo>
                                <a:lnTo>
                                  <a:pt x="94" y="120"/>
                                </a:lnTo>
                                <a:lnTo>
                                  <a:pt x="90" y="120"/>
                                </a:lnTo>
                                <a:lnTo>
                                  <a:pt x="86" y="120"/>
                                </a:lnTo>
                                <a:lnTo>
                                  <a:pt x="81" y="120"/>
                                </a:lnTo>
                                <a:lnTo>
                                  <a:pt x="78" y="120"/>
                                </a:lnTo>
                                <a:lnTo>
                                  <a:pt x="75" y="119"/>
                                </a:lnTo>
                                <a:lnTo>
                                  <a:pt x="74" y="117"/>
                                </a:lnTo>
                                <a:lnTo>
                                  <a:pt x="74" y="117"/>
                                </a:lnTo>
                                <a:lnTo>
                                  <a:pt x="73" y="115"/>
                                </a:lnTo>
                                <a:lnTo>
                                  <a:pt x="73" y="106"/>
                                </a:lnTo>
                                <a:lnTo>
                                  <a:pt x="67" y="114"/>
                                </a:lnTo>
                                <a:lnTo>
                                  <a:pt x="58" y="117"/>
                                </a:lnTo>
                                <a:lnTo>
                                  <a:pt x="49" y="121"/>
                                </a:lnTo>
                                <a:lnTo>
                                  <a:pt x="40" y="122"/>
                                </a:lnTo>
                                <a:lnTo>
                                  <a:pt x="31" y="121"/>
                                </a:lnTo>
                                <a:lnTo>
                                  <a:pt x="24" y="120"/>
                                </a:lnTo>
                                <a:lnTo>
                                  <a:pt x="17" y="117"/>
                                </a:lnTo>
                                <a:lnTo>
                                  <a:pt x="11" y="112"/>
                                </a:lnTo>
                                <a:lnTo>
                                  <a:pt x="6" y="109"/>
                                </a:lnTo>
                                <a:lnTo>
                                  <a:pt x="4" y="103"/>
                                </a:lnTo>
                                <a:lnTo>
                                  <a:pt x="1" y="95"/>
                                </a:lnTo>
                                <a:lnTo>
                                  <a:pt x="0" y="87"/>
                                </a:lnTo>
                                <a:lnTo>
                                  <a:pt x="1" y="78"/>
                                </a:lnTo>
                                <a:lnTo>
                                  <a:pt x="4" y="71"/>
                                </a:lnTo>
                                <a:lnTo>
                                  <a:pt x="9" y="64"/>
                                </a:lnTo>
                                <a:lnTo>
                                  <a:pt x="15" y="60"/>
                                </a:lnTo>
                                <a:lnTo>
                                  <a:pt x="22" y="55"/>
                                </a:lnTo>
                                <a:lnTo>
                                  <a:pt x="33" y="52"/>
                                </a:lnTo>
                                <a:lnTo>
                                  <a:pt x="44" y="51"/>
                                </a:lnTo>
                                <a:lnTo>
                                  <a:pt x="58" y="51"/>
                                </a:lnTo>
                                <a:lnTo>
                                  <a:pt x="69" y="51"/>
                                </a:lnTo>
                                <a:lnTo>
                                  <a:pt x="69" y="44"/>
                                </a:lnTo>
                                <a:lnTo>
                                  <a:pt x="69" y="39"/>
                                </a:lnTo>
                                <a:lnTo>
                                  <a:pt x="68" y="35"/>
                                </a:lnTo>
                                <a:lnTo>
                                  <a:pt x="67" y="31"/>
                                </a:lnTo>
                                <a:lnTo>
                                  <a:pt x="64" y="29"/>
                                </a:lnTo>
                                <a:lnTo>
                                  <a:pt x="62" y="26"/>
                                </a:lnTo>
                                <a:lnTo>
                                  <a:pt x="58" y="25"/>
                                </a:lnTo>
                                <a:lnTo>
                                  <a:pt x="54" y="24"/>
                                </a:lnTo>
                                <a:lnTo>
                                  <a:pt x="48" y="24"/>
                                </a:lnTo>
                                <a:lnTo>
                                  <a:pt x="41" y="24"/>
                                </a:lnTo>
                                <a:lnTo>
                                  <a:pt x="35" y="25"/>
                                </a:lnTo>
                                <a:lnTo>
                                  <a:pt x="30" y="28"/>
                                </a:lnTo>
                                <a:lnTo>
                                  <a:pt x="25" y="29"/>
                                </a:lnTo>
                                <a:lnTo>
                                  <a:pt x="20" y="31"/>
                                </a:lnTo>
                                <a:lnTo>
                                  <a:pt x="16" y="32"/>
                                </a:lnTo>
                                <a:lnTo>
                                  <a:pt x="14" y="35"/>
                                </a:lnTo>
                                <a:lnTo>
                                  <a:pt x="11" y="35"/>
                                </a:lnTo>
                                <a:lnTo>
                                  <a:pt x="10" y="35"/>
                                </a:lnTo>
                                <a:lnTo>
                                  <a:pt x="9" y="34"/>
                                </a:lnTo>
                                <a:lnTo>
                                  <a:pt x="9" y="32"/>
                                </a:lnTo>
                                <a:lnTo>
                                  <a:pt x="8" y="31"/>
                                </a:lnTo>
                                <a:lnTo>
                                  <a:pt x="8" y="30"/>
                                </a:lnTo>
                                <a:lnTo>
                                  <a:pt x="6" y="28"/>
                                </a:lnTo>
                                <a:lnTo>
                                  <a:pt x="6" y="25"/>
                                </a:lnTo>
                                <a:lnTo>
                                  <a:pt x="6" y="23"/>
                                </a:lnTo>
                                <a:lnTo>
                                  <a:pt x="6" y="19"/>
                                </a:lnTo>
                                <a:lnTo>
                                  <a:pt x="6" y="16"/>
                                </a:lnTo>
                                <a:lnTo>
                                  <a:pt x="8" y="14"/>
                                </a:lnTo>
                                <a:lnTo>
                                  <a:pt x="9" y="13"/>
                                </a:lnTo>
                                <a:lnTo>
                                  <a:pt x="11" y="10"/>
                                </a:lnTo>
                                <a:lnTo>
                                  <a:pt x="15" y="9"/>
                                </a:lnTo>
                                <a:lnTo>
                                  <a:pt x="20" y="7"/>
                                </a:lnTo>
                                <a:lnTo>
                                  <a:pt x="25" y="5"/>
                                </a:lnTo>
                                <a:lnTo>
                                  <a:pt x="31" y="3"/>
                                </a:lnTo>
                                <a:lnTo>
                                  <a:pt x="37" y="2"/>
                                </a:lnTo>
                                <a:lnTo>
                                  <a:pt x="44" y="0"/>
                                </a:lnTo>
                                <a:lnTo>
                                  <a:pt x="51" y="0"/>
                                </a:lnTo>
                                <a:lnTo>
                                  <a:pt x="63" y="2"/>
                                </a:lnTo>
                                <a:lnTo>
                                  <a:pt x="73" y="3"/>
                                </a:lnTo>
                                <a:lnTo>
                                  <a:pt x="81" y="7"/>
                                </a:lnTo>
                                <a:lnTo>
                                  <a:pt x="88" y="11"/>
                                </a:lnTo>
                                <a:lnTo>
                                  <a:pt x="93" y="16"/>
                                </a:lnTo>
                                <a:lnTo>
                                  <a:pt x="96" y="24"/>
                                </a:lnTo>
                                <a:lnTo>
                                  <a:pt x="97" y="32"/>
                                </a:lnTo>
                                <a:lnTo>
                                  <a:pt x="99" y="44"/>
                                </a:lnTo>
                                <a:lnTo>
                                  <a:pt x="99" y="115"/>
                                </a:lnTo>
                                <a:close/>
                                <a:moveTo>
                                  <a:pt x="69" y="69"/>
                                </a:moveTo>
                                <a:lnTo>
                                  <a:pt x="57" y="69"/>
                                </a:lnTo>
                                <a:lnTo>
                                  <a:pt x="51" y="69"/>
                                </a:lnTo>
                                <a:lnTo>
                                  <a:pt x="44" y="71"/>
                                </a:lnTo>
                                <a:lnTo>
                                  <a:pt x="40" y="72"/>
                                </a:lnTo>
                                <a:lnTo>
                                  <a:pt x="36" y="73"/>
                                </a:lnTo>
                                <a:lnTo>
                                  <a:pt x="33" y="76"/>
                                </a:lnTo>
                                <a:lnTo>
                                  <a:pt x="31" y="79"/>
                                </a:lnTo>
                                <a:lnTo>
                                  <a:pt x="30" y="82"/>
                                </a:lnTo>
                                <a:lnTo>
                                  <a:pt x="30" y="85"/>
                                </a:lnTo>
                                <a:lnTo>
                                  <a:pt x="31" y="93"/>
                                </a:lnTo>
                                <a:lnTo>
                                  <a:pt x="35" y="96"/>
                                </a:lnTo>
                                <a:lnTo>
                                  <a:pt x="40" y="100"/>
                                </a:lnTo>
                                <a:lnTo>
                                  <a:pt x="46" y="100"/>
                                </a:lnTo>
                                <a:lnTo>
                                  <a:pt x="52" y="100"/>
                                </a:lnTo>
                                <a:lnTo>
                                  <a:pt x="58" y="98"/>
                                </a:lnTo>
                                <a:lnTo>
                                  <a:pt x="63" y="93"/>
                                </a:lnTo>
                                <a:lnTo>
                                  <a:pt x="69" y="88"/>
                                </a:lnTo>
                                <a:lnTo>
                                  <a:pt x="69" y="6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91" name="Freeform 53"/>
                        <wps:cNvSpPr>
                          <a:spLocks/>
                        </wps:cNvSpPr>
                        <wps:spPr bwMode="auto">
                          <a:xfrm>
                            <a:off x="527050" y="531813"/>
                            <a:ext cx="44450" cy="63500"/>
                          </a:xfrm>
                          <a:custGeom>
                            <a:avLst/>
                            <a:gdLst>
                              <a:gd name="T0" fmla="*/ 81 w 83"/>
                              <a:gd name="T1" fmla="*/ 94 h 122"/>
                              <a:gd name="T2" fmla="*/ 75 w 83"/>
                              <a:gd name="T3" fmla="*/ 108 h 122"/>
                              <a:gd name="T4" fmla="*/ 63 w 83"/>
                              <a:gd name="T5" fmla="*/ 116 h 122"/>
                              <a:gd name="T6" fmla="*/ 46 w 83"/>
                              <a:gd name="T7" fmla="*/ 121 h 122"/>
                              <a:gd name="T8" fmla="*/ 30 w 83"/>
                              <a:gd name="T9" fmla="*/ 121 h 122"/>
                              <a:gd name="T10" fmla="*/ 19 w 83"/>
                              <a:gd name="T11" fmla="*/ 120 h 122"/>
                              <a:gd name="T12" fmla="*/ 10 w 83"/>
                              <a:gd name="T13" fmla="*/ 117 h 122"/>
                              <a:gd name="T14" fmla="*/ 5 w 83"/>
                              <a:gd name="T15" fmla="*/ 115 h 122"/>
                              <a:gd name="T16" fmla="*/ 1 w 83"/>
                              <a:gd name="T17" fmla="*/ 111 h 122"/>
                              <a:gd name="T18" fmla="*/ 0 w 83"/>
                              <a:gd name="T19" fmla="*/ 106 h 122"/>
                              <a:gd name="T20" fmla="*/ 0 w 83"/>
                              <a:gd name="T21" fmla="*/ 98 h 122"/>
                              <a:gd name="T22" fmla="*/ 1 w 83"/>
                              <a:gd name="T23" fmla="*/ 94 h 122"/>
                              <a:gd name="T24" fmla="*/ 1 w 83"/>
                              <a:gd name="T25" fmla="*/ 92 h 122"/>
                              <a:gd name="T26" fmla="*/ 4 w 83"/>
                              <a:gd name="T27" fmla="*/ 90 h 122"/>
                              <a:gd name="T28" fmla="*/ 6 w 83"/>
                              <a:gd name="T29" fmla="*/ 90 h 122"/>
                              <a:gd name="T30" fmla="*/ 11 w 83"/>
                              <a:gd name="T31" fmla="*/ 93 h 122"/>
                              <a:gd name="T32" fmla="*/ 19 w 83"/>
                              <a:gd name="T33" fmla="*/ 96 h 122"/>
                              <a:gd name="T34" fmla="*/ 28 w 83"/>
                              <a:gd name="T35" fmla="*/ 99 h 122"/>
                              <a:gd name="T36" fmla="*/ 39 w 83"/>
                              <a:gd name="T37" fmla="*/ 100 h 122"/>
                              <a:gd name="T38" fmla="*/ 46 w 83"/>
                              <a:gd name="T39" fmla="*/ 98 h 122"/>
                              <a:gd name="T40" fmla="*/ 51 w 83"/>
                              <a:gd name="T41" fmla="*/ 95 h 122"/>
                              <a:gd name="T42" fmla="*/ 53 w 83"/>
                              <a:gd name="T43" fmla="*/ 90 h 122"/>
                              <a:gd name="T44" fmla="*/ 53 w 83"/>
                              <a:gd name="T45" fmla="*/ 84 h 122"/>
                              <a:gd name="T46" fmla="*/ 48 w 83"/>
                              <a:gd name="T47" fmla="*/ 78 h 122"/>
                              <a:gd name="T48" fmla="*/ 41 w 83"/>
                              <a:gd name="T49" fmla="*/ 74 h 122"/>
                              <a:gd name="T50" fmla="*/ 32 w 83"/>
                              <a:gd name="T51" fmla="*/ 71 h 122"/>
                              <a:gd name="T52" fmla="*/ 22 w 83"/>
                              <a:gd name="T53" fmla="*/ 67 h 122"/>
                              <a:gd name="T54" fmla="*/ 12 w 83"/>
                              <a:gd name="T55" fmla="*/ 62 h 122"/>
                              <a:gd name="T56" fmla="*/ 6 w 83"/>
                              <a:gd name="T57" fmla="*/ 53 h 122"/>
                              <a:gd name="T58" fmla="*/ 1 w 83"/>
                              <a:gd name="T59" fmla="*/ 42 h 122"/>
                              <a:gd name="T60" fmla="*/ 1 w 83"/>
                              <a:gd name="T61" fmla="*/ 28 h 122"/>
                              <a:gd name="T62" fmla="*/ 7 w 83"/>
                              <a:gd name="T63" fmla="*/ 15 h 122"/>
                              <a:gd name="T64" fmla="*/ 19 w 83"/>
                              <a:gd name="T65" fmla="*/ 7 h 122"/>
                              <a:gd name="T66" fmla="*/ 35 w 83"/>
                              <a:gd name="T67" fmla="*/ 2 h 122"/>
                              <a:gd name="T68" fmla="*/ 49 w 83"/>
                              <a:gd name="T69" fmla="*/ 0 h 122"/>
                              <a:gd name="T70" fmla="*/ 59 w 83"/>
                              <a:gd name="T71" fmla="*/ 3 h 122"/>
                              <a:gd name="T72" fmla="*/ 67 w 83"/>
                              <a:gd name="T73" fmla="*/ 4 h 122"/>
                              <a:gd name="T74" fmla="*/ 72 w 83"/>
                              <a:gd name="T75" fmla="*/ 7 h 122"/>
                              <a:gd name="T76" fmla="*/ 74 w 83"/>
                              <a:gd name="T77" fmla="*/ 9 h 122"/>
                              <a:gd name="T78" fmla="*/ 75 w 83"/>
                              <a:gd name="T79" fmla="*/ 10 h 122"/>
                              <a:gd name="T80" fmla="*/ 76 w 83"/>
                              <a:gd name="T81" fmla="*/ 13 h 122"/>
                              <a:gd name="T82" fmla="*/ 76 w 83"/>
                              <a:gd name="T83" fmla="*/ 16 h 122"/>
                              <a:gd name="T84" fmla="*/ 76 w 83"/>
                              <a:gd name="T85" fmla="*/ 23 h 122"/>
                              <a:gd name="T86" fmla="*/ 76 w 83"/>
                              <a:gd name="T87" fmla="*/ 26 h 122"/>
                              <a:gd name="T88" fmla="*/ 75 w 83"/>
                              <a:gd name="T89" fmla="*/ 29 h 122"/>
                              <a:gd name="T90" fmla="*/ 74 w 83"/>
                              <a:gd name="T91" fmla="*/ 30 h 122"/>
                              <a:gd name="T92" fmla="*/ 72 w 83"/>
                              <a:gd name="T93" fmla="*/ 30 h 122"/>
                              <a:gd name="T94" fmla="*/ 67 w 83"/>
                              <a:gd name="T95" fmla="*/ 28 h 122"/>
                              <a:gd name="T96" fmla="*/ 60 w 83"/>
                              <a:gd name="T97" fmla="*/ 25 h 122"/>
                              <a:gd name="T98" fmla="*/ 51 w 83"/>
                              <a:gd name="T99" fmla="*/ 23 h 122"/>
                              <a:gd name="T100" fmla="*/ 42 w 83"/>
                              <a:gd name="T101" fmla="*/ 23 h 122"/>
                              <a:gd name="T102" fmla="*/ 36 w 83"/>
                              <a:gd name="T103" fmla="*/ 24 h 122"/>
                              <a:gd name="T104" fmla="*/ 32 w 83"/>
                              <a:gd name="T105" fmla="*/ 28 h 122"/>
                              <a:gd name="T106" fmla="*/ 30 w 83"/>
                              <a:gd name="T107" fmla="*/ 31 h 122"/>
                              <a:gd name="T108" fmla="*/ 30 w 83"/>
                              <a:gd name="T109" fmla="*/ 37 h 122"/>
                              <a:gd name="T110" fmla="*/ 35 w 83"/>
                              <a:gd name="T111" fmla="*/ 42 h 122"/>
                              <a:gd name="T112" fmla="*/ 42 w 83"/>
                              <a:gd name="T113" fmla="*/ 46 h 122"/>
                              <a:gd name="T114" fmla="*/ 51 w 83"/>
                              <a:gd name="T115" fmla="*/ 50 h 122"/>
                              <a:gd name="T116" fmla="*/ 60 w 83"/>
                              <a:gd name="T117" fmla="*/ 53 h 122"/>
                              <a:gd name="T118" fmla="*/ 70 w 83"/>
                              <a:gd name="T119" fmla="*/ 60 h 122"/>
                              <a:gd name="T120" fmla="*/ 78 w 83"/>
                              <a:gd name="T121" fmla="*/ 67 h 122"/>
                              <a:gd name="T122" fmla="*/ 81 w 83"/>
                              <a:gd name="T123" fmla="*/ 78 h 1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3" h="122">
                                <a:moveTo>
                                  <a:pt x="83" y="84"/>
                                </a:moveTo>
                                <a:lnTo>
                                  <a:pt x="81" y="94"/>
                                </a:lnTo>
                                <a:lnTo>
                                  <a:pt x="79" y="100"/>
                                </a:lnTo>
                                <a:lnTo>
                                  <a:pt x="75" y="108"/>
                                </a:lnTo>
                                <a:lnTo>
                                  <a:pt x="69" y="112"/>
                                </a:lnTo>
                                <a:lnTo>
                                  <a:pt x="63" y="116"/>
                                </a:lnTo>
                                <a:lnTo>
                                  <a:pt x="54" y="120"/>
                                </a:lnTo>
                                <a:lnTo>
                                  <a:pt x="46" y="121"/>
                                </a:lnTo>
                                <a:lnTo>
                                  <a:pt x="36" y="122"/>
                                </a:lnTo>
                                <a:lnTo>
                                  <a:pt x="30" y="121"/>
                                </a:lnTo>
                                <a:lnTo>
                                  <a:pt x="25" y="121"/>
                                </a:lnTo>
                                <a:lnTo>
                                  <a:pt x="19" y="120"/>
                                </a:lnTo>
                                <a:lnTo>
                                  <a:pt x="15" y="119"/>
                                </a:lnTo>
                                <a:lnTo>
                                  <a:pt x="10" y="117"/>
                                </a:lnTo>
                                <a:lnTo>
                                  <a:pt x="7" y="116"/>
                                </a:lnTo>
                                <a:lnTo>
                                  <a:pt x="5" y="115"/>
                                </a:lnTo>
                                <a:lnTo>
                                  <a:pt x="3" y="114"/>
                                </a:lnTo>
                                <a:lnTo>
                                  <a:pt x="1" y="111"/>
                                </a:lnTo>
                                <a:lnTo>
                                  <a:pt x="1" y="109"/>
                                </a:lnTo>
                                <a:lnTo>
                                  <a:pt x="0" y="106"/>
                                </a:lnTo>
                                <a:lnTo>
                                  <a:pt x="0" y="101"/>
                                </a:lnTo>
                                <a:lnTo>
                                  <a:pt x="0" y="98"/>
                                </a:lnTo>
                                <a:lnTo>
                                  <a:pt x="0" y="95"/>
                                </a:lnTo>
                                <a:lnTo>
                                  <a:pt x="1" y="94"/>
                                </a:lnTo>
                                <a:lnTo>
                                  <a:pt x="1" y="93"/>
                                </a:lnTo>
                                <a:lnTo>
                                  <a:pt x="1" y="92"/>
                                </a:lnTo>
                                <a:lnTo>
                                  <a:pt x="3" y="90"/>
                                </a:lnTo>
                                <a:lnTo>
                                  <a:pt x="4" y="90"/>
                                </a:lnTo>
                                <a:lnTo>
                                  <a:pt x="4" y="90"/>
                                </a:lnTo>
                                <a:lnTo>
                                  <a:pt x="6" y="90"/>
                                </a:lnTo>
                                <a:lnTo>
                                  <a:pt x="9" y="92"/>
                                </a:lnTo>
                                <a:lnTo>
                                  <a:pt x="11" y="93"/>
                                </a:lnTo>
                                <a:lnTo>
                                  <a:pt x="15" y="95"/>
                                </a:lnTo>
                                <a:lnTo>
                                  <a:pt x="19" y="96"/>
                                </a:lnTo>
                                <a:lnTo>
                                  <a:pt x="23" y="98"/>
                                </a:lnTo>
                                <a:lnTo>
                                  <a:pt x="28" y="99"/>
                                </a:lnTo>
                                <a:lnTo>
                                  <a:pt x="36" y="100"/>
                                </a:lnTo>
                                <a:lnTo>
                                  <a:pt x="39" y="100"/>
                                </a:lnTo>
                                <a:lnTo>
                                  <a:pt x="42" y="99"/>
                                </a:lnTo>
                                <a:lnTo>
                                  <a:pt x="46" y="98"/>
                                </a:lnTo>
                                <a:lnTo>
                                  <a:pt x="48" y="96"/>
                                </a:lnTo>
                                <a:lnTo>
                                  <a:pt x="51" y="95"/>
                                </a:lnTo>
                                <a:lnTo>
                                  <a:pt x="52" y="93"/>
                                </a:lnTo>
                                <a:lnTo>
                                  <a:pt x="53" y="90"/>
                                </a:lnTo>
                                <a:lnTo>
                                  <a:pt x="53" y="87"/>
                                </a:lnTo>
                                <a:lnTo>
                                  <a:pt x="53" y="84"/>
                                </a:lnTo>
                                <a:lnTo>
                                  <a:pt x="51" y="80"/>
                                </a:lnTo>
                                <a:lnTo>
                                  <a:pt x="48" y="78"/>
                                </a:lnTo>
                                <a:lnTo>
                                  <a:pt x="44" y="77"/>
                                </a:lnTo>
                                <a:lnTo>
                                  <a:pt x="41" y="74"/>
                                </a:lnTo>
                                <a:lnTo>
                                  <a:pt x="36" y="73"/>
                                </a:lnTo>
                                <a:lnTo>
                                  <a:pt x="32" y="71"/>
                                </a:lnTo>
                                <a:lnTo>
                                  <a:pt x="27" y="69"/>
                                </a:lnTo>
                                <a:lnTo>
                                  <a:pt x="22" y="67"/>
                                </a:lnTo>
                                <a:lnTo>
                                  <a:pt x="17" y="64"/>
                                </a:lnTo>
                                <a:lnTo>
                                  <a:pt x="12" y="62"/>
                                </a:lnTo>
                                <a:lnTo>
                                  <a:pt x="9" y="58"/>
                                </a:lnTo>
                                <a:lnTo>
                                  <a:pt x="6" y="53"/>
                                </a:lnTo>
                                <a:lnTo>
                                  <a:pt x="3" y="48"/>
                                </a:lnTo>
                                <a:lnTo>
                                  <a:pt x="1" y="42"/>
                                </a:lnTo>
                                <a:lnTo>
                                  <a:pt x="1" y="36"/>
                                </a:lnTo>
                                <a:lnTo>
                                  <a:pt x="1" y="28"/>
                                </a:lnTo>
                                <a:lnTo>
                                  <a:pt x="4" y="21"/>
                                </a:lnTo>
                                <a:lnTo>
                                  <a:pt x="7" y="15"/>
                                </a:lnTo>
                                <a:lnTo>
                                  <a:pt x="12" y="10"/>
                                </a:lnTo>
                                <a:lnTo>
                                  <a:pt x="19" y="7"/>
                                </a:lnTo>
                                <a:lnTo>
                                  <a:pt x="26" y="3"/>
                                </a:lnTo>
                                <a:lnTo>
                                  <a:pt x="35" y="2"/>
                                </a:lnTo>
                                <a:lnTo>
                                  <a:pt x="44" y="0"/>
                                </a:lnTo>
                                <a:lnTo>
                                  <a:pt x="49" y="0"/>
                                </a:lnTo>
                                <a:lnTo>
                                  <a:pt x="54" y="2"/>
                                </a:lnTo>
                                <a:lnTo>
                                  <a:pt x="59" y="3"/>
                                </a:lnTo>
                                <a:lnTo>
                                  <a:pt x="63" y="3"/>
                                </a:lnTo>
                                <a:lnTo>
                                  <a:pt x="67" y="4"/>
                                </a:lnTo>
                                <a:lnTo>
                                  <a:pt x="69" y="5"/>
                                </a:lnTo>
                                <a:lnTo>
                                  <a:pt x="72" y="7"/>
                                </a:lnTo>
                                <a:lnTo>
                                  <a:pt x="73" y="8"/>
                                </a:lnTo>
                                <a:lnTo>
                                  <a:pt x="74" y="9"/>
                                </a:lnTo>
                                <a:lnTo>
                                  <a:pt x="75" y="10"/>
                                </a:lnTo>
                                <a:lnTo>
                                  <a:pt x="75" y="10"/>
                                </a:lnTo>
                                <a:lnTo>
                                  <a:pt x="75" y="11"/>
                                </a:lnTo>
                                <a:lnTo>
                                  <a:pt x="76" y="13"/>
                                </a:lnTo>
                                <a:lnTo>
                                  <a:pt x="76" y="15"/>
                                </a:lnTo>
                                <a:lnTo>
                                  <a:pt x="76" y="16"/>
                                </a:lnTo>
                                <a:lnTo>
                                  <a:pt x="76" y="20"/>
                                </a:lnTo>
                                <a:lnTo>
                                  <a:pt x="76" y="23"/>
                                </a:lnTo>
                                <a:lnTo>
                                  <a:pt x="76" y="25"/>
                                </a:lnTo>
                                <a:lnTo>
                                  <a:pt x="76" y="26"/>
                                </a:lnTo>
                                <a:lnTo>
                                  <a:pt x="75" y="28"/>
                                </a:lnTo>
                                <a:lnTo>
                                  <a:pt x="75" y="29"/>
                                </a:lnTo>
                                <a:lnTo>
                                  <a:pt x="74" y="30"/>
                                </a:lnTo>
                                <a:lnTo>
                                  <a:pt x="74" y="30"/>
                                </a:lnTo>
                                <a:lnTo>
                                  <a:pt x="73" y="30"/>
                                </a:lnTo>
                                <a:lnTo>
                                  <a:pt x="72" y="30"/>
                                </a:lnTo>
                                <a:lnTo>
                                  <a:pt x="69" y="29"/>
                                </a:lnTo>
                                <a:lnTo>
                                  <a:pt x="67" y="28"/>
                                </a:lnTo>
                                <a:lnTo>
                                  <a:pt x="64" y="26"/>
                                </a:lnTo>
                                <a:lnTo>
                                  <a:pt x="60" y="25"/>
                                </a:lnTo>
                                <a:lnTo>
                                  <a:pt x="56" y="24"/>
                                </a:lnTo>
                                <a:lnTo>
                                  <a:pt x="51" y="23"/>
                                </a:lnTo>
                                <a:lnTo>
                                  <a:pt x="46" y="23"/>
                                </a:lnTo>
                                <a:lnTo>
                                  <a:pt x="42" y="23"/>
                                </a:lnTo>
                                <a:lnTo>
                                  <a:pt x="38" y="23"/>
                                </a:lnTo>
                                <a:lnTo>
                                  <a:pt x="36" y="24"/>
                                </a:lnTo>
                                <a:lnTo>
                                  <a:pt x="33" y="25"/>
                                </a:lnTo>
                                <a:lnTo>
                                  <a:pt x="32" y="28"/>
                                </a:lnTo>
                                <a:lnTo>
                                  <a:pt x="31" y="29"/>
                                </a:lnTo>
                                <a:lnTo>
                                  <a:pt x="30" y="31"/>
                                </a:lnTo>
                                <a:lnTo>
                                  <a:pt x="30" y="34"/>
                                </a:lnTo>
                                <a:lnTo>
                                  <a:pt x="30" y="37"/>
                                </a:lnTo>
                                <a:lnTo>
                                  <a:pt x="32" y="40"/>
                                </a:lnTo>
                                <a:lnTo>
                                  <a:pt x="35" y="42"/>
                                </a:lnTo>
                                <a:lnTo>
                                  <a:pt x="38" y="45"/>
                                </a:lnTo>
                                <a:lnTo>
                                  <a:pt x="42" y="46"/>
                                </a:lnTo>
                                <a:lnTo>
                                  <a:pt x="46" y="48"/>
                                </a:lnTo>
                                <a:lnTo>
                                  <a:pt x="51" y="50"/>
                                </a:lnTo>
                                <a:lnTo>
                                  <a:pt x="56" y="52"/>
                                </a:lnTo>
                                <a:lnTo>
                                  <a:pt x="60" y="53"/>
                                </a:lnTo>
                                <a:lnTo>
                                  <a:pt x="65" y="56"/>
                                </a:lnTo>
                                <a:lnTo>
                                  <a:pt x="70" y="60"/>
                                </a:lnTo>
                                <a:lnTo>
                                  <a:pt x="74" y="63"/>
                                </a:lnTo>
                                <a:lnTo>
                                  <a:pt x="78" y="67"/>
                                </a:lnTo>
                                <a:lnTo>
                                  <a:pt x="80" y="72"/>
                                </a:lnTo>
                                <a:lnTo>
                                  <a:pt x="81" y="78"/>
                                </a:lnTo>
                                <a:lnTo>
                                  <a:pt x="83" y="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92" name="Freeform 54"/>
                        <wps:cNvSpPr>
                          <a:spLocks/>
                        </wps:cNvSpPr>
                        <wps:spPr bwMode="auto">
                          <a:xfrm>
                            <a:off x="582613" y="531813"/>
                            <a:ext cx="90488" cy="63500"/>
                          </a:xfrm>
                          <a:custGeom>
                            <a:avLst/>
                            <a:gdLst>
                              <a:gd name="T0" fmla="*/ 171 w 171"/>
                              <a:gd name="T1" fmla="*/ 116 h 120"/>
                              <a:gd name="T2" fmla="*/ 169 w 171"/>
                              <a:gd name="T3" fmla="*/ 117 h 120"/>
                              <a:gd name="T4" fmla="*/ 166 w 171"/>
                              <a:gd name="T5" fmla="*/ 119 h 120"/>
                              <a:gd name="T6" fmla="*/ 160 w 171"/>
                              <a:gd name="T7" fmla="*/ 120 h 120"/>
                              <a:gd name="T8" fmla="*/ 151 w 171"/>
                              <a:gd name="T9" fmla="*/ 120 h 120"/>
                              <a:gd name="T10" fmla="*/ 145 w 171"/>
                              <a:gd name="T11" fmla="*/ 119 h 120"/>
                              <a:gd name="T12" fmla="*/ 141 w 171"/>
                              <a:gd name="T13" fmla="*/ 117 h 120"/>
                              <a:gd name="T14" fmla="*/ 140 w 171"/>
                              <a:gd name="T15" fmla="*/ 116 h 120"/>
                              <a:gd name="T16" fmla="*/ 140 w 171"/>
                              <a:gd name="T17" fmla="*/ 51 h 120"/>
                              <a:gd name="T18" fmla="*/ 139 w 171"/>
                              <a:gd name="T19" fmla="*/ 41 h 120"/>
                              <a:gd name="T20" fmla="*/ 136 w 171"/>
                              <a:gd name="T21" fmla="*/ 34 h 120"/>
                              <a:gd name="T22" fmla="*/ 130 w 171"/>
                              <a:gd name="T23" fmla="*/ 29 h 120"/>
                              <a:gd name="T24" fmla="*/ 123 w 171"/>
                              <a:gd name="T25" fmla="*/ 28 h 120"/>
                              <a:gd name="T26" fmla="*/ 112 w 171"/>
                              <a:gd name="T27" fmla="*/ 31 h 120"/>
                              <a:gd name="T28" fmla="*/ 101 w 171"/>
                              <a:gd name="T29" fmla="*/ 44 h 120"/>
                              <a:gd name="T30" fmla="*/ 101 w 171"/>
                              <a:gd name="T31" fmla="*/ 116 h 120"/>
                              <a:gd name="T32" fmla="*/ 98 w 171"/>
                              <a:gd name="T33" fmla="*/ 117 h 120"/>
                              <a:gd name="T34" fmla="*/ 95 w 171"/>
                              <a:gd name="T35" fmla="*/ 119 h 120"/>
                              <a:gd name="T36" fmla="*/ 90 w 171"/>
                              <a:gd name="T37" fmla="*/ 120 h 120"/>
                              <a:gd name="T38" fmla="*/ 81 w 171"/>
                              <a:gd name="T39" fmla="*/ 120 h 120"/>
                              <a:gd name="T40" fmla="*/ 75 w 171"/>
                              <a:gd name="T41" fmla="*/ 119 h 120"/>
                              <a:gd name="T42" fmla="*/ 71 w 171"/>
                              <a:gd name="T43" fmla="*/ 117 h 120"/>
                              <a:gd name="T44" fmla="*/ 70 w 171"/>
                              <a:gd name="T45" fmla="*/ 116 h 120"/>
                              <a:gd name="T46" fmla="*/ 70 w 171"/>
                              <a:gd name="T47" fmla="*/ 51 h 120"/>
                              <a:gd name="T48" fmla="*/ 69 w 171"/>
                              <a:gd name="T49" fmla="*/ 41 h 120"/>
                              <a:gd name="T50" fmla="*/ 66 w 171"/>
                              <a:gd name="T51" fmla="*/ 34 h 120"/>
                              <a:gd name="T52" fmla="*/ 61 w 171"/>
                              <a:gd name="T53" fmla="*/ 29 h 120"/>
                              <a:gd name="T54" fmla="*/ 53 w 171"/>
                              <a:gd name="T55" fmla="*/ 28 h 120"/>
                              <a:gd name="T56" fmla="*/ 42 w 171"/>
                              <a:gd name="T57" fmla="*/ 31 h 120"/>
                              <a:gd name="T58" fmla="*/ 31 w 171"/>
                              <a:gd name="T59" fmla="*/ 44 h 120"/>
                              <a:gd name="T60" fmla="*/ 31 w 171"/>
                              <a:gd name="T61" fmla="*/ 116 h 120"/>
                              <a:gd name="T62" fmla="*/ 28 w 171"/>
                              <a:gd name="T63" fmla="*/ 117 h 120"/>
                              <a:gd name="T64" fmla="*/ 26 w 171"/>
                              <a:gd name="T65" fmla="*/ 119 h 120"/>
                              <a:gd name="T66" fmla="*/ 19 w 171"/>
                              <a:gd name="T67" fmla="*/ 120 h 120"/>
                              <a:gd name="T68" fmla="*/ 11 w 171"/>
                              <a:gd name="T69" fmla="*/ 120 h 120"/>
                              <a:gd name="T70" fmla="*/ 5 w 171"/>
                              <a:gd name="T71" fmla="*/ 119 h 120"/>
                              <a:gd name="T72" fmla="*/ 1 w 171"/>
                              <a:gd name="T73" fmla="*/ 117 h 120"/>
                              <a:gd name="T74" fmla="*/ 0 w 171"/>
                              <a:gd name="T75" fmla="*/ 116 h 120"/>
                              <a:gd name="T76" fmla="*/ 0 w 171"/>
                              <a:gd name="T77" fmla="*/ 8 h 120"/>
                              <a:gd name="T78" fmla="*/ 1 w 171"/>
                              <a:gd name="T79" fmla="*/ 5 h 120"/>
                              <a:gd name="T80" fmla="*/ 2 w 171"/>
                              <a:gd name="T81" fmla="*/ 4 h 120"/>
                              <a:gd name="T82" fmla="*/ 7 w 171"/>
                              <a:gd name="T83" fmla="*/ 3 h 120"/>
                              <a:gd name="T84" fmla="*/ 13 w 171"/>
                              <a:gd name="T85" fmla="*/ 3 h 120"/>
                              <a:gd name="T86" fmla="*/ 19 w 171"/>
                              <a:gd name="T87" fmla="*/ 3 h 120"/>
                              <a:gd name="T88" fmla="*/ 23 w 171"/>
                              <a:gd name="T89" fmla="*/ 4 h 120"/>
                              <a:gd name="T90" fmla="*/ 26 w 171"/>
                              <a:gd name="T91" fmla="*/ 5 h 120"/>
                              <a:gd name="T92" fmla="*/ 26 w 171"/>
                              <a:gd name="T93" fmla="*/ 8 h 120"/>
                              <a:gd name="T94" fmla="*/ 34 w 171"/>
                              <a:gd name="T95" fmla="*/ 11 h 120"/>
                              <a:gd name="T96" fmla="*/ 53 w 171"/>
                              <a:gd name="T97" fmla="*/ 2 h 120"/>
                              <a:gd name="T98" fmla="*/ 69 w 171"/>
                              <a:gd name="T99" fmla="*/ 2 h 120"/>
                              <a:gd name="T100" fmla="*/ 79 w 171"/>
                              <a:gd name="T101" fmla="*/ 4 h 120"/>
                              <a:gd name="T102" fmla="*/ 87 w 171"/>
                              <a:gd name="T103" fmla="*/ 9 h 120"/>
                              <a:gd name="T104" fmla="*/ 93 w 171"/>
                              <a:gd name="T105" fmla="*/ 16 h 120"/>
                              <a:gd name="T106" fmla="*/ 101 w 171"/>
                              <a:gd name="T107" fmla="*/ 15 h 120"/>
                              <a:gd name="T108" fmla="*/ 109 w 171"/>
                              <a:gd name="T109" fmla="*/ 8 h 120"/>
                              <a:gd name="T110" fmla="*/ 118 w 171"/>
                              <a:gd name="T111" fmla="*/ 3 h 120"/>
                              <a:gd name="T112" fmla="*/ 128 w 171"/>
                              <a:gd name="T113" fmla="*/ 0 h 120"/>
                              <a:gd name="T114" fmla="*/ 143 w 171"/>
                              <a:gd name="T115" fmla="*/ 2 h 120"/>
                              <a:gd name="T116" fmla="*/ 157 w 171"/>
                              <a:gd name="T117" fmla="*/ 9 h 120"/>
                              <a:gd name="T118" fmla="*/ 166 w 171"/>
                              <a:gd name="T119" fmla="*/ 21 h 120"/>
                              <a:gd name="T120" fmla="*/ 170 w 171"/>
                              <a:gd name="T121" fmla="*/ 37 h 120"/>
                              <a:gd name="T122" fmla="*/ 171 w 171"/>
                              <a:gd name="T123" fmla="*/ 115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71" h="120">
                                <a:moveTo>
                                  <a:pt x="171" y="115"/>
                                </a:moveTo>
                                <a:lnTo>
                                  <a:pt x="171" y="116"/>
                                </a:lnTo>
                                <a:lnTo>
                                  <a:pt x="170" y="117"/>
                                </a:lnTo>
                                <a:lnTo>
                                  <a:pt x="169" y="117"/>
                                </a:lnTo>
                                <a:lnTo>
                                  <a:pt x="167" y="119"/>
                                </a:lnTo>
                                <a:lnTo>
                                  <a:pt x="166" y="119"/>
                                </a:lnTo>
                                <a:lnTo>
                                  <a:pt x="162" y="120"/>
                                </a:lnTo>
                                <a:lnTo>
                                  <a:pt x="160" y="120"/>
                                </a:lnTo>
                                <a:lnTo>
                                  <a:pt x="155" y="120"/>
                                </a:lnTo>
                                <a:lnTo>
                                  <a:pt x="151" y="120"/>
                                </a:lnTo>
                                <a:lnTo>
                                  <a:pt x="148" y="120"/>
                                </a:lnTo>
                                <a:lnTo>
                                  <a:pt x="145" y="119"/>
                                </a:lnTo>
                                <a:lnTo>
                                  <a:pt x="144" y="119"/>
                                </a:lnTo>
                                <a:lnTo>
                                  <a:pt x="141" y="117"/>
                                </a:lnTo>
                                <a:lnTo>
                                  <a:pt x="141" y="117"/>
                                </a:lnTo>
                                <a:lnTo>
                                  <a:pt x="140" y="116"/>
                                </a:lnTo>
                                <a:lnTo>
                                  <a:pt x="140" y="115"/>
                                </a:lnTo>
                                <a:lnTo>
                                  <a:pt x="140" y="51"/>
                                </a:lnTo>
                                <a:lnTo>
                                  <a:pt x="140" y="46"/>
                                </a:lnTo>
                                <a:lnTo>
                                  <a:pt x="139" y="41"/>
                                </a:lnTo>
                                <a:lnTo>
                                  <a:pt x="138" y="37"/>
                                </a:lnTo>
                                <a:lnTo>
                                  <a:pt x="136" y="34"/>
                                </a:lnTo>
                                <a:lnTo>
                                  <a:pt x="134" y="31"/>
                                </a:lnTo>
                                <a:lnTo>
                                  <a:pt x="130" y="29"/>
                                </a:lnTo>
                                <a:lnTo>
                                  <a:pt x="128" y="28"/>
                                </a:lnTo>
                                <a:lnTo>
                                  <a:pt x="123" y="28"/>
                                </a:lnTo>
                                <a:lnTo>
                                  <a:pt x="118" y="28"/>
                                </a:lnTo>
                                <a:lnTo>
                                  <a:pt x="112" y="31"/>
                                </a:lnTo>
                                <a:lnTo>
                                  <a:pt x="107" y="36"/>
                                </a:lnTo>
                                <a:lnTo>
                                  <a:pt x="101" y="44"/>
                                </a:lnTo>
                                <a:lnTo>
                                  <a:pt x="101" y="115"/>
                                </a:lnTo>
                                <a:lnTo>
                                  <a:pt x="101" y="116"/>
                                </a:lnTo>
                                <a:lnTo>
                                  <a:pt x="100" y="117"/>
                                </a:lnTo>
                                <a:lnTo>
                                  <a:pt x="98" y="117"/>
                                </a:lnTo>
                                <a:lnTo>
                                  <a:pt x="97" y="119"/>
                                </a:lnTo>
                                <a:lnTo>
                                  <a:pt x="95" y="119"/>
                                </a:lnTo>
                                <a:lnTo>
                                  <a:pt x="92" y="120"/>
                                </a:lnTo>
                                <a:lnTo>
                                  <a:pt x="90" y="120"/>
                                </a:lnTo>
                                <a:lnTo>
                                  <a:pt x="85" y="120"/>
                                </a:lnTo>
                                <a:lnTo>
                                  <a:pt x="81" y="120"/>
                                </a:lnTo>
                                <a:lnTo>
                                  <a:pt x="77" y="120"/>
                                </a:lnTo>
                                <a:lnTo>
                                  <a:pt x="75" y="119"/>
                                </a:lnTo>
                                <a:lnTo>
                                  <a:pt x="74" y="119"/>
                                </a:lnTo>
                                <a:lnTo>
                                  <a:pt x="71" y="117"/>
                                </a:lnTo>
                                <a:lnTo>
                                  <a:pt x="71" y="117"/>
                                </a:lnTo>
                                <a:lnTo>
                                  <a:pt x="70" y="116"/>
                                </a:lnTo>
                                <a:lnTo>
                                  <a:pt x="70" y="115"/>
                                </a:lnTo>
                                <a:lnTo>
                                  <a:pt x="70" y="51"/>
                                </a:lnTo>
                                <a:lnTo>
                                  <a:pt x="70" y="46"/>
                                </a:lnTo>
                                <a:lnTo>
                                  <a:pt x="69" y="41"/>
                                </a:lnTo>
                                <a:lnTo>
                                  <a:pt x="68" y="37"/>
                                </a:lnTo>
                                <a:lnTo>
                                  <a:pt x="66" y="34"/>
                                </a:lnTo>
                                <a:lnTo>
                                  <a:pt x="64" y="31"/>
                                </a:lnTo>
                                <a:lnTo>
                                  <a:pt x="61" y="29"/>
                                </a:lnTo>
                                <a:lnTo>
                                  <a:pt x="58" y="28"/>
                                </a:lnTo>
                                <a:lnTo>
                                  <a:pt x="53" y="28"/>
                                </a:lnTo>
                                <a:lnTo>
                                  <a:pt x="48" y="28"/>
                                </a:lnTo>
                                <a:lnTo>
                                  <a:pt x="42" y="31"/>
                                </a:lnTo>
                                <a:lnTo>
                                  <a:pt x="37" y="36"/>
                                </a:lnTo>
                                <a:lnTo>
                                  <a:pt x="31" y="44"/>
                                </a:lnTo>
                                <a:lnTo>
                                  <a:pt x="31" y="115"/>
                                </a:lnTo>
                                <a:lnTo>
                                  <a:pt x="31" y="116"/>
                                </a:lnTo>
                                <a:lnTo>
                                  <a:pt x="29" y="117"/>
                                </a:lnTo>
                                <a:lnTo>
                                  <a:pt x="28" y="117"/>
                                </a:lnTo>
                                <a:lnTo>
                                  <a:pt x="27" y="119"/>
                                </a:lnTo>
                                <a:lnTo>
                                  <a:pt x="26" y="119"/>
                                </a:lnTo>
                                <a:lnTo>
                                  <a:pt x="22" y="120"/>
                                </a:lnTo>
                                <a:lnTo>
                                  <a:pt x="19" y="120"/>
                                </a:lnTo>
                                <a:lnTo>
                                  <a:pt x="15" y="120"/>
                                </a:lnTo>
                                <a:lnTo>
                                  <a:pt x="11" y="120"/>
                                </a:lnTo>
                                <a:lnTo>
                                  <a:pt x="7" y="120"/>
                                </a:lnTo>
                                <a:lnTo>
                                  <a:pt x="5" y="119"/>
                                </a:lnTo>
                                <a:lnTo>
                                  <a:pt x="3" y="119"/>
                                </a:lnTo>
                                <a:lnTo>
                                  <a:pt x="1" y="117"/>
                                </a:lnTo>
                                <a:lnTo>
                                  <a:pt x="1" y="117"/>
                                </a:lnTo>
                                <a:lnTo>
                                  <a:pt x="0" y="116"/>
                                </a:lnTo>
                                <a:lnTo>
                                  <a:pt x="0" y="115"/>
                                </a:lnTo>
                                <a:lnTo>
                                  <a:pt x="0" y="8"/>
                                </a:lnTo>
                                <a:lnTo>
                                  <a:pt x="0" y="7"/>
                                </a:lnTo>
                                <a:lnTo>
                                  <a:pt x="1" y="5"/>
                                </a:lnTo>
                                <a:lnTo>
                                  <a:pt x="1" y="4"/>
                                </a:lnTo>
                                <a:lnTo>
                                  <a:pt x="2" y="4"/>
                                </a:lnTo>
                                <a:lnTo>
                                  <a:pt x="5" y="4"/>
                                </a:lnTo>
                                <a:lnTo>
                                  <a:pt x="7" y="3"/>
                                </a:lnTo>
                                <a:lnTo>
                                  <a:pt x="10" y="3"/>
                                </a:lnTo>
                                <a:lnTo>
                                  <a:pt x="13" y="3"/>
                                </a:lnTo>
                                <a:lnTo>
                                  <a:pt x="17" y="3"/>
                                </a:lnTo>
                                <a:lnTo>
                                  <a:pt x="19" y="3"/>
                                </a:lnTo>
                                <a:lnTo>
                                  <a:pt x="22" y="4"/>
                                </a:lnTo>
                                <a:lnTo>
                                  <a:pt x="23" y="4"/>
                                </a:lnTo>
                                <a:lnTo>
                                  <a:pt x="24" y="4"/>
                                </a:lnTo>
                                <a:lnTo>
                                  <a:pt x="26" y="5"/>
                                </a:lnTo>
                                <a:lnTo>
                                  <a:pt x="26" y="7"/>
                                </a:lnTo>
                                <a:lnTo>
                                  <a:pt x="26" y="8"/>
                                </a:lnTo>
                                <a:lnTo>
                                  <a:pt x="26" y="20"/>
                                </a:lnTo>
                                <a:lnTo>
                                  <a:pt x="34" y="11"/>
                                </a:lnTo>
                                <a:lnTo>
                                  <a:pt x="43" y="5"/>
                                </a:lnTo>
                                <a:lnTo>
                                  <a:pt x="53" y="2"/>
                                </a:lnTo>
                                <a:lnTo>
                                  <a:pt x="61" y="0"/>
                                </a:lnTo>
                                <a:lnTo>
                                  <a:pt x="69" y="2"/>
                                </a:lnTo>
                                <a:lnTo>
                                  <a:pt x="74" y="2"/>
                                </a:lnTo>
                                <a:lnTo>
                                  <a:pt x="79" y="4"/>
                                </a:lnTo>
                                <a:lnTo>
                                  <a:pt x="84" y="7"/>
                                </a:lnTo>
                                <a:lnTo>
                                  <a:pt x="87" y="9"/>
                                </a:lnTo>
                                <a:lnTo>
                                  <a:pt x="91" y="13"/>
                                </a:lnTo>
                                <a:lnTo>
                                  <a:pt x="93" y="16"/>
                                </a:lnTo>
                                <a:lnTo>
                                  <a:pt x="96" y="20"/>
                                </a:lnTo>
                                <a:lnTo>
                                  <a:pt x="101" y="15"/>
                                </a:lnTo>
                                <a:lnTo>
                                  <a:pt x="104" y="11"/>
                                </a:lnTo>
                                <a:lnTo>
                                  <a:pt x="109" y="8"/>
                                </a:lnTo>
                                <a:lnTo>
                                  <a:pt x="114" y="5"/>
                                </a:lnTo>
                                <a:lnTo>
                                  <a:pt x="118" y="3"/>
                                </a:lnTo>
                                <a:lnTo>
                                  <a:pt x="123" y="2"/>
                                </a:lnTo>
                                <a:lnTo>
                                  <a:pt x="128" y="0"/>
                                </a:lnTo>
                                <a:lnTo>
                                  <a:pt x="133" y="0"/>
                                </a:lnTo>
                                <a:lnTo>
                                  <a:pt x="143" y="2"/>
                                </a:lnTo>
                                <a:lnTo>
                                  <a:pt x="150" y="4"/>
                                </a:lnTo>
                                <a:lnTo>
                                  <a:pt x="157" y="9"/>
                                </a:lnTo>
                                <a:lnTo>
                                  <a:pt x="162" y="14"/>
                                </a:lnTo>
                                <a:lnTo>
                                  <a:pt x="166" y="21"/>
                                </a:lnTo>
                                <a:lnTo>
                                  <a:pt x="169" y="29"/>
                                </a:lnTo>
                                <a:lnTo>
                                  <a:pt x="170" y="37"/>
                                </a:lnTo>
                                <a:lnTo>
                                  <a:pt x="171" y="46"/>
                                </a:lnTo>
                                <a:lnTo>
                                  <a:pt x="171" y="11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93" name="Freeform 55"/>
                        <wps:cNvSpPr>
                          <a:spLocks noEditPoints="1"/>
                        </wps:cNvSpPr>
                        <wps:spPr bwMode="auto">
                          <a:xfrm>
                            <a:off x="687388" y="508000"/>
                            <a:ext cx="19050" cy="87313"/>
                          </a:xfrm>
                          <a:custGeom>
                            <a:avLst/>
                            <a:gdLst>
                              <a:gd name="T0" fmla="*/ 33 w 35"/>
                              <a:gd name="T1" fmla="*/ 159 h 164"/>
                              <a:gd name="T2" fmla="*/ 33 w 35"/>
                              <a:gd name="T3" fmla="*/ 160 h 164"/>
                              <a:gd name="T4" fmla="*/ 32 w 35"/>
                              <a:gd name="T5" fmla="*/ 161 h 164"/>
                              <a:gd name="T6" fmla="*/ 31 w 35"/>
                              <a:gd name="T7" fmla="*/ 161 h 164"/>
                              <a:gd name="T8" fmla="*/ 30 w 35"/>
                              <a:gd name="T9" fmla="*/ 163 h 164"/>
                              <a:gd name="T10" fmla="*/ 27 w 35"/>
                              <a:gd name="T11" fmla="*/ 163 h 164"/>
                              <a:gd name="T12" fmla="*/ 25 w 35"/>
                              <a:gd name="T13" fmla="*/ 164 h 164"/>
                              <a:gd name="T14" fmla="*/ 22 w 35"/>
                              <a:gd name="T15" fmla="*/ 164 h 164"/>
                              <a:gd name="T16" fmla="*/ 17 w 35"/>
                              <a:gd name="T17" fmla="*/ 164 h 164"/>
                              <a:gd name="T18" fmla="*/ 14 w 35"/>
                              <a:gd name="T19" fmla="*/ 164 h 164"/>
                              <a:gd name="T20" fmla="*/ 10 w 35"/>
                              <a:gd name="T21" fmla="*/ 164 h 164"/>
                              <a:gd name="T22" fmla="*/ 7 w 35"/>
                              <a:gd name="T23" fmla="*/ 163 h 164"/>
                              <a:gd name="T24" fmla="*/ 6 w 35"/>
                              <a:gd name="T25" fmla="*/ 163 h 164"/>
                              <a:gd name="T26" fmla="*/ 4 w 35"/>
                              <a:gd name="T27" fmla="*/ 161 h 164"/>
                              <a:gd name="T28" fmla="*/ 4 w 35"/>
                              <a:gd name="T29" fmla="*/ 161 h 164"/>
                              <a:gd name="T30" fmla="*/ 3 w 35"/>
                              <a:gd name="T31" fmla="*/ 160 h 164"/>
                              <a:gd name="T32" fmla="*/ 3 w 35"/>
                              <a:gd name="T33" fmla="*/ 159 h 164"/>
                              <a:gd name="T34" fmla="*/ 3 w 35"/>
                              <a:gd name="T35" fmla="*/ 52 h 164"/>
                              <a:gd name="T36" fmla="*/ 3 w 35"/>
                              <a:gd name="T37" fmla="*/ 51 h 164"/>
                              <a:gd name="T38" fmla="*/ 4 w 35"/>
                              <a:gd name="T39" fmla="*/ 49 h 164"/>
                              <a:gd name="T40" fmla="*/ 4 w 35"/>
                              <a:gd name="T41" fmla="*/ 49 h 164"/>
                              <a:gd name="T42" fmla="*/ 6 w 35"/>
                              <a:gd name="T43" fmla="*/ 48 h 164"/>
                              <a:gd name="T44" fmla="*/ 7 w 35"/>
                              <a:gd name="T45" fmla="*/ 48 h 164"/>
                              <a:gd name="T46" fmla="*/ 10 w 35"/>
                              <a:gd name="T47" fmla="*/ 47 h 164"/>
                              <a:gd name="T48" fmla="*/ 14 w 35"/>
                              <a:gd name="T49" fmla="*/ 47 h 164"/>
                              <a:gd name="T50" fmla="*/ 17 w 35"/>
                              <a:gd name="T51" fmla="*/ 47 h 164"/>
                              <a:gd name="T52" fmla="*/ 22 w 35"/>
                              <a:gd name="T53" fmla="*/ 47 h 164"/>
                              <a:gd name="T54" fmla="*/ 25 w 35"/>
                              <a:gd name="T55" fmla="*/ 47 h 164"/>
                              <a:gd name="T56" fmla="*/ 27 w 35"/>
                              <a:gd name="T57" fmla="*/ 48 h 164"/>
                              <a:gd name="T58" fmla="*/ 30 w 35"/>
                              <a:gd name="T59" fmla="*/ 48 h 164"/>
                              <a:gd name="T60" fmla="*/ 31 w 35"/>
                              <a:gd name="T61" fmla="*/ 49 h 164"/>
                              <a:gd name="T62" fmla="*/ 32 w 35"/>
                              <a:gd name="T63" fmla="*/ 49 h 164"/>
                              <a:gd name="T64" fmla="*/ 33 w 35"/>
                              <a:gd name="T65" fmla="*/ 51 h 164"/>
                              <a:gd name="T66" fmla="*/ 33 w 35"/>
                              <a:gd name="T67" fmla="*/ 52 h 164"/>
                              <a:gd name="T68" fmla="*/ 33 w 35"/>
                              <a:gd name="T69" fmla="*/ 159 h 164"/>
                              <a:gd name="T70" fmla="*/ 35 w 35"/>
                              <a:gd name="T71" fmla="*/ 15 h 164"/>
                              <a:gd name="T72" fmla="*/ 35 w 35"/>
                              <a:gd name="T73" fmla="*/ 23 h 164"/>
                              <a:gd name="T74" fmla="*/ 31 w 35"/>
                              <a:gd name="T75" fmla="*/ 28 h 164"/>
                              <a:gd name="T76" fmla="*/ 27 w 35"/>
                              <a:gd name="T77" fmla="*/ 31 h 164"/>
                              <a:gd name="T78" fmla="*/ 17 w 35"/>
                              <a:gd name="T79" fmla="*/ 31 h 164"/>
                              <a:gd name="T80" fmla="*/ 9 w 35"/>
                              <a:gd name="T81" fmla="*/ 31 h 164"/>
                              <a:gd name="T82" fmla="*/ 4 w 35"/>
                              <a:gd name="T83" fmla="*/ 28 h 164"/>
                              <a:gd name="T84" fmla="*/ 1 w 35"/>
                              <a:gd name="T85" fmla="*/ 23 h 164"/>
                              <a:gd name="T86" fmla="*/ 0 w 35"/>
                              <a:gd name="T87" fmla="*/ 16 h 164"/>
                              <a:gd name="T88" fmla="*/ 1 w 35"/>
                              <a:gd name="T89" fmla="*/ 7 h 164"/>
                              <a:gd name="T90" fmla="*/ 4 w 35"/>
                              <a:gd name="T91" fmla="*/ 4 h 164"/>
                              <a:gd name="T92" fmla="*/ 9 w 35"/>
                              <a:gd name="T93" fmla="*/ 0 h 164"/>
                              <a:gd name="T94" fmla="*/ 17 w 35"/>
                              <a:gd name="T95" fmla="*/ 0 h 164"/>
                              <a:gd name="T96" fmla="*/ 27 w 35"/>
                              <a:gd name="T97" fmla="*/ 0 h 164"/>
                              <a:gd name="T98" fmla="*/ 32 w 35"/>
                              <a:gd name="T99" fmla="*/ 4 h 164"/>
                              <a:gd name="T100" fmla="*/ 35 w 35"/>
                              <a:gd name="T101" fmla="*/ 7 h 164"/>
                              <a:gd name="T102" fmla="*/ 35 w 35"/>
                              <a:gd name="T103" fmla="*/ 15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35" h="164">
                                <a:moveTo>
                                  <a:pt x="33" y="159"/>
                                </a:moveTo>
                                <a:lnTo>
                                  <a:pt x="33" y="160"/>
                                </a:lnTo>
                                <a:lnTo>
                                  <a:pt x="32" y="161"/>
                                </a:lnTo>
                                <a:lnTo>
                                  <a:pt x="31" y="161"/>
                                </a:lnTo>
                                <a:lnTo>
                                  <a:pt x="30" y="163"/>
                                </a:lnTo>
                                <a:lnTo>
                                  <a:pt x="27" y="163"/>
                                </a:lnTo>
                                <a:lnTo>
                                  <a:pt x="25" y="164"/>
                                </a:lnTo>
                                <a:lnTo>
                                  <a:pt x="22" y="164"/>
                                </a:lnTo>
                                <a:lnTo>
                                  <a:pt x="17" y="164"/>
                                </a:lnTo>
                                <a:lnTo>
                                  <a:pt x="14" y="164"/>
                                </a:lnTo>
                                <a:lnTo>
                                  <a:pt x="10" y="164"/>
                                </a:lnTo>
                                <a:lnTo>
                                  <a:pt x="7" y="163"/>
                                </a:lnTo>
                                <a:lnTo>
                                  <a:pt x="6" y="163"/>
                                </a:lnTo>
                                <a:lnTo>
                                  <a:pt x="4" y="161"/>
                                </a:lnTo>
                                <a:lnTo>
                                  <a:pt x="4" y="161"/>
                                </a:lnTo>
                                <a:lnTo>
                                  <a:pt x="3" y="160"/>
                                </a:lnTo>
                                <a:lnTo>
                                  <a:pt x="3" y="159"/>
                                </a:lnTo>
                                <a:lnTo>
                                  <a:pt x="3" y="52"/>
                                </a:lnTo>
                                <a:lnTo>
                                  <a:pt x="3" y="51"/>
                                </a:lnTo>
                                <a:lnTo>
                                  <a:pt x="4" y="49"/>
                                </a:lnTo>
                                <a:lnTo>
                                  <a:pt x="4" y="49"/>
                                </a:lnTo>
                                <a:lnTo>
                                  <a:pt x="6" y="48"/>
                                </a:lnTo>
                                <a:lnTo>
                                  <a:pt x="7" y="48"/>
                                </a:lnTo>
                                <a:lnTo>
                                  <a:pt x="10" y="47"/>
                                </a:lnTo>
                                <a:lnTo>
                                  <a:pt x="14" y="47"/>
                                </a:lnTo>
                                <a:lnTo>
                                  <a:pt x="17" y="47"/>
                                </a:lnTo>
                                <a:lnTo>
                                  <a:pt x="22" y="47"/>
                                </a:lnTo>
                                <a:lnTo>
                                  <a:pt x="25" y="47"/>
                                </a:lnTo>
                                <a:lnTo>
                                  <a:pt x="27" y="48"/>
                                </a:lnTo>
                                <a:lnTo>
                                  <a:pt x="30" y="48"/>
                                </a:lnTo>
                                <a:lnTo>
                                  <a:pt x="31" y="49"/>
                                </a:lnTo>
                                <a:lnTo>
                                  <a:pt x="32" y="49"/>
                                </a:lnTo>
                                <a:lnTo>
                                  <a:pt x="33" y="51"/>
                                </a:lnTo>
                                <a:lnTo>
                                  <a:pt x="33" y="52"/>
                                </a:lnTo>
                                <a:lnTo>
                                  <a:pt x="33" y="159"/>
                                </a:lnTo>
                                <a:close/>
                                <a:moveTo>
                                  <a:pt x="35" y="15"/>
                                </a:moveTo>
                                <a:lnTo>
                                  <a:pt x="35" y="23"/>
                                </a:lnTo>
                                <a:lnTo>
                                  <a:pt x="31" y="28"/>
                                </a:lnTo>
                                <a:lnTo>
                                  <a:pt x="27" y="31"/>
                                </a:lnTo>
                                <a:lnTo>
                                  <a:pt x="17" y="31"/>
                                </a:lnTo>
                                <a:lnTo>
                                  <a:pt x="9" y="31"/>
                                </a:lnTo>
                                <a:lnTo>
                                  <a:pt x="4" y="28"/>
                                </a:lnTo>
                                <a:lnTo>
                                  <a:pt x="1" y="23"/>
                                </a:lnTo>
                                <a:lnTo>
                                  <a:pt x="0" y="16"/>
                                </a:lnTo>
                                <a:lnTo>
                                  <a:pt x="1" y="7"/>
                                </a:lnTo>
                                <a:lnTo>
                                  <a:pt x="4" y="4"/>
                                </a:lnTo>
                                <a:lnTo>
                                  <a:pt x="9" y="0"/>
                                </a:lnTo>
                                <a:lnTo>
                                  <a:pt x="17" y="0"/>
                                </a:lnTo>
                                <a:lnTo>
                                  <a:pt x="27" y="0"/>
                                </a:lnTo>
                                <a:lnTo>
                                  <a:pt x="32" y="4"/>
                                </a:lnTo>
                                <a:lnTo>
                                  <a:pt x="35" y="7"/>
                                </a:lnTo>
                                <a:lnTo>
                                  <a:pt x="35" y="1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94" name="Freeform 56"/>
                        <wps:cNvSpPr>
                          <a:spLocks/>
                        </wps:cNvSpPr>
                        <wps:spPr bwMode="auto">
                          <a:xfrm>
                            <a:off x="717550" y="531813"/>
                            <a:ext cx="46038" cy="63500"/>
                          </a:xfrm>
                          <a:custGeom>
                            <a:avLst/>
                            <a:gdLst>
                              <a:gd name="T0" fmla="*/ 87 w 87"/>
                              <a:gd name="T1" fmla="*/ 101 h 121"/>
                              <a:gd name="T2" fmla="*/ 87 w 87"/>
                              <a:gd name="T3" fmla="*/ 105 h 121"/>
                              <a:gd name="T4" fmla="*/ 86 w 87"/>
                              <a:gd name="T5" fmla="*/ 108 h 121"/>
                              <a:gd name="T6" fmla="*/ 86 w 87"/>
                              <a:gd name="T7" fmla="*/ 110 h 121"/>
                              <a:gd name="T8" fmla="*/ 82 w 87"/>
                              <a:gd name="T9" fmla="*/ 112 h 121"/>
                              <a:gd name="T10" fmla="*/ 76 w 87"/>
                              <a:gd name="T11" fmla="*/ 116 h 121"/>
                              <a:gd name="T12" fmla="*/ 66 w 87"/>
                              <a:gd name="T13" fmla="*/ 120 h 121"/>
                              <a:gd name="T14" fmla="*/ 56 w 87"/>
                              <a:gd name="T15" fmla="*/ 121 h 121"/>
                              <a:gd name="T16" fmla="*/ 39 w 87"/>
                              <a:gd name="T17" fmla="*/ 121 h 121"/>
                              <a:gd name="T18" fmla="*/ 19 w 87"/>
                              <a:gd name="T19" fmla="*/ 114 h 121"/>
                              <a:gd name="T20" fmla="*/ 7 w 87"/>
                              <a:gd name="T21" fmla="*/ 99 h 121"/>
                              <a:gd name="T22" fmla="*/ 0 w 87"/>
                              <a:gd name="T23" fmla="*/ 77 h 121"/>
                              <a:gd name="T24" fmla="*/ 0 w 87"/>
                              <a:gd name="T25" fmla="*/ 48 h 121"/>
                              <a:gd name="T26" fmla="*/ 8 w 87"/>
                              <a:gd name="T27" fmla="*/ 25 h 121"/>
                              <a:gd name="T28" fmla="*/ 23 w 87"/>
                              <a:gd name="T29" fmla="*/ 9 h 121"/>
                              <a:gd name="T30" fmla="*/ 42 w 87"/>
                              <a:gd name="T31" fmla="*/ 2 h 121"/>
                              <a:gd name="T32" fmla="*/ 59 w 87"/>
                              <a:gd name="T33" fmla="*/ 2 h 121"/>
                              <a:gd name="T34" fmla="*/ 67 w 87"/>
                              <a:gd name="T35" fmla="*/ 3 h 121"/>
                              <a:gd name="T36" fmla="*/ 76 w 87"/>
                              <a:gd name="T37" fmla="*/ 5 h 121"/>
                              <a:gd name="T38" fmla="*/ 82 w 87"/>
                              <a:gd name="T39" fmla="*/ 9 h 121"/>
                              <a:gd name="T40" fmla="*/ 85 w 87"/>
                              <a:gd name="T41" fmla="*/ 11 h 121"/>
                              <a:gd name="T42" fmla="*/ 86 w 87"/>
                              <a:gd name="T43" fmla="*/ 14 h 121"/>
                              <a:gd name="T44" fmla="*/ 86 w 87"/>
                              <a:gd name="T45" fmla="*/ 16 h 121"/>
                              <a:gd name="T46" fmla="*/ 87 w 87"/>
                              <a:gd name="T47" fmla="*/ 21 h 121"/>
                              <a:gd name="T48" fmla="*/ 87 w 87"/>
                              <a:gd name="T49" fmla="*/ 30 h 121"/>
                              <a:gd name="T50" fmla="*/ 85 w 87"/>
                              <a:gd name="T51" fmla="*/ 36 h 121"/>
                              <a:gd name="T52" fmla="*/ 81 w 87"/>
                              <a:gd name="T53" fmla="*/ 36 h 121"/>
                              <a:gd name="T54" fmla="*/ 76 w 87"/>
                              <a:gd name="T55" fmla="*/ 32 h 121"/>
                              <a:gd name="T56" fmla="*/ 70 w 87"/>
                              <a:gd name="T57" fmla="*/ 29 h 121"/>
                              <a:gd name="T58" fmla="*/ 61 w 87"/>
                              <a:gd name="T59" fmla="*/ 26 h 121"/>
                              <a:gd name="T60" fmla="*/ 44 w 87"/>
                              <a:gd name="T61" fmla="*/ 28 h 121"/>
                              <a:gd name="T62" fmla="*/ 32 w 87"/>
                              <a:gd name="T63" fmla="*/ 45 h 121"/>
                              <a:gd name="T64" fmla="*/ 31 w 87"/>
                              <a:gd name="T65" fmla="*/ 69 h 121"/>
                              <a:gd name="T66" fmla="*/ 34 w 87"/>
                              <a:gd name="T67" fmla="*/ 83 h 121"/>
                              <a:gd name="T68" fmla="*/ 40 w 87"/>
                              <a:gd name="T69" fmla="*/ 92 h 121"/>
                              <a:gd name="T70" fmla="*/ 49 w 87"/>
                              <a:gd name="T71" fmla="*/ 96 h 121"/>
                              <a:gd name="T72" fmla="*/ 61 w 87"/>
                              <a:gd name="T73" fmla="*/ 96 h 121"/>
                              <a:gd name="T74" fmla="*/ 70 w 87"/>
                              <a:gd name="T75" fmla="*/ 93 h 121"/>
                              <a:gd name="T76" fmla="*/ 77 w 87"/>
                              <a:gd name="T77" fmla="*/ 88 h 121"/>
                              <a:gd name="T78" fmla="*/ 82 w 87"/>
                              <a:gd name="T79" fmla="*/ 84 h 121"/>
                              <a:gd name="T80" fmla="*/ 85 w 87"/>
                              <a:gd name="T81" fmla="*/ 84 h 121"/>
                              <a:gd name="T82" fmla="*/ 86 w 87"/>
                              <a:gd name="T83" fmla="*/ 85 h 121"/>
                              <a:gd name="T84" fmla="*/ 87 w 87"/>
                              <a:gd name="T85" fmla="*/ 89 h 121"/>
                              <a:gd name="T86" fmla="*/ 87 w 87"/>
                              <a:gd name="T87" fmla="*/ 94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87" h="121">
                                <a:moveTo>
                                  <a:pt x="87" y="98"/>
                                </a:moveTo>
                                <a:lnTo>
                                  <a:pt x="87" y="101"/>
                                </a:lnTo>
                                <a:lnTo>
                                  <a:pt x="87" y="103"/>
                                </a:lnTo>
                                <a:lnTo>
                                  <a:pt x="87" y="105"/>
                                </a:lnTo>
                                <a:lnTo>
                                  <a:pt x="87" y="106"/>
                                </a:lnTo>
                                <a:lnTo>
                                  <a:pt x="86" y="108"/>
                                </a:lnTo>
                                <a:lnTo>
                                  <a:pt x="86" y="109"/>
                                </a:lnTo>
                                <a:lnTo>
                                  <a:pt x="86" y="110"/>
                                </a:lnTo>
                                <a:lnTo>
                                  <a:pt x="83" y="111"/>
                                </a:lnTo>
                                <a:lnTo>
                                  <a:pt x="82" y="112"/>
                                </a:lnTo>
                                <a:lnTo>
                                  <a:pt x="79" y="115"/>
                                </a:lnTo>
                                <a:lnTo>
                                  <a:pt x="76" y="116"/>
                                </a:lnTo>
                                <a:lnTo>
                                  <a:pt x="71" y="119"/>
                                </a:lnTo>
                                <a:lnTo>
                                  <a:pt x="66" y="120"/>
                                </a:lnTo>
                                <a:lnTo>
                                  <a:pt x="61" y="121"/>
                                </a:lnTo>
                                <a:lnTo>
                                  <a:pt x="56" y="121"/>
                                </a:lnTo>
                                <a:lnTo>
                                  <a:pt x="50" y="121"/>
                                </a:lnTo>
                                <a:lnTo>
                                  <a:pt x="39" y="121"/>
                                </a:lnTo>
                                <a:lnTo>
                                  <a:pt x="29" y="117"/>
                                </a:lnTo>
                                <a:lnTo>
                                  <a:pt x="19" y="114"/>
                                </a:lnTo>
                                <a:lnTo>
                                  <a:pt x="13" y="106"/>
                                </a:lnTo>
                                <a:lnTo>
                                  <a:pt x="7" y="99"/>
                                </a:lnTo>
                                <a:lnTo>
                                  <a:pt x="3" y="88"/>
                                </a:lnTo>
                                <a:lnTo>
                                  <a:pt x="0" y="77"/>
                                </a:lnTo>
                                <a:lnTo>
                                  <a:pt x="0" y="63"/>
                                </a:lnTo>
                                <a:lnTo>
                                  <a:pt x="0" y="48"/>
                                </a:lnTo>
                                <a:lnTo>
                                  <a:pt x="3" y="36"/>
                                </a:lnTo>
                                <a:lnTo>
                                  <a:pt x="8" y="25"/>
                                </a:lnTo>
                                <a:lnTo>
                                  <a:pt x="15" y="16"/>
                                </a:lnTo>
                                <a:lnTo>
                                  <a:pt x="23" y="9"/>
                                </a:lnTo>
                                <a:lnTo>
                                  <a:pt x="32" y="4"/>
                                </a:lnTo>
                                <a:lnTo>
                                  <a:pt x="42" y="2"/>
                                </a:lnTo>
                                <a:lnTo>
                                  <a:pt x="54" y="0"/>
                                </a:lnTo>
                                <a:lnTo>
                                  <a:pt x="59" y="2"/>
                                </a:lnTo>
                                <a:lnTo>
                                  <a:pt x="63" y="2"/>
                                </a:lnTo>
                                <a:lnTo>
                                  <a:pt x="67" y="3"/>
                                </a:lnTo>
                                <a:lnTo>
                                  <a:pt x="71" y="4"/>
                                </a:lnTo>
                                <a:lnTo>
                                  <a:pt x="76" y="5"/>
                                </a:lnTo>
                                <a:lnTo>
                                  <a:pt x="79" y="8"/>
                                </a:lnTo>
                                <a:lnTo>
                                  <a:pt x="82" y="9"/>
                                </a:lnTo>
                                <a:lnTo>
                                  <a:pt x="83" y="10"/>
                                </a:lnTo>
                                <a:lnTo>
                                  <a:pt x="85" y="11"/>
                                </a:lnTo>
                                <a:lnTo>
                                  <a:pt x="85" y="13"/>
                                </a:lnTo>
                                <a:lnTo>
                                  <a:pt x="86" y="14"/>
                                </a:lnTo>
                                <a:lnTo>
                                  <a:pt x="86" y="15"/>
                                </a:lnTo>
                                <a:lnTo>
                                  <a:pt x="86" y="16"/>
                                </a:lnTo>
                                <a:lnTo>
                                  <a:pt x="87" y="19"/>
                                </a:lnTo>
                                <a:lnTo>
                                  <a:pt x="87" y="21"/>
                                </a:lnTo>
                                <a:lnTo>
                                  <a:pt x="87" y="24"/>
                                </a:lnTo>
                                <a:lnTo>
                                  <a:pt x="87" y="30"/>
                                </a:lnTo>
                                <a:lnTo>
                                  <a:pt x="86" y="34"/>
                                </a:lnTo>
                                <a:lnTo>
                                  <a:pt x="85" y="36"/>
                                </a:lnTo>
                                <a:lnTo>
                                  <a:pt x="82" y="36"/>
                                </a:lnTo>
                                <a:lnTo>
                                  <a:pt x="81" y="36"/>
                                </a:lnTo>
                                <a:lnTo>
                                  <a:pt x="79" y="35"/>
                                </a:lnTo>
                                <a:lnTo>
                                  <a:pt x="76" y="32"/>
                                </a:lnTo>
                                <a:lnTo>
                                  <a:pt x="72" y="31"/>
                                </a:lnTo>
                                <a:lnTo>
                                  <a:pt x="70" y="29"/>
                                </a:lnTo>
                                <a:lnTo>
                                  <a:pt x="65" y="28"/>
                                </a:lnTo>
                                <a:lnTo>
                                  <a:pt x="61" y="26"/>
                                </a:lnTo>
                                <a:lnTo>
                                  <a:pt x="55" y="25"/>
                                </a:lnTo>
                                <a:lnTo>
                                  <a:pt x="44" y="28"/>
                                </a:lnTo>
                                <a:lnTo>
                                  <a:pt x="37" y="35"/>
                                </a:lnTo>
                                <a:lnTo>
                                  <a:pt x="32" y="45"/>
                                </a:lnTo>
                                <a:lnTo>
                                  <a:pt x="31" y="61"/>
                                </a:lnTo>
                                <a:lnTo>
                                  <a:pt x="31" y="69"/>
                                </a:lnTo>
                                <a:lnTo>
                                  <a:pt x="32" y="77"/>
                                </a:lnTo>
                                <a:lnTo>
                                  <a:pt x="34" y="83"/>
                                </a:lnTo>
                                <a:lnTo>
                                  <a:pt x="37" y="88"/>
                                </a:lnTo>
                                <a:lnTo>
                                  <a:pt x="40" y="92"/>
                                </a:lnTo>
                                <a:lnTo>
                                  <a:pt x="44" y="94"/>
                                </a:lnTo>
                                <a:lnTo>
                                  <a:pt x="49" y="96"/>
                                </a:lnTo>
                                <a:lnTo>
                                  <a:pt x="55" y="96"/>
                                </a:lnTo>
                                <a:lnTo>
                                  <a:pt x="61" y="96"/>
                                </a:lnTo>
                                <a:lnTo>
                                  <a:pt x="66" y="94"/>
                                </a:lnTo>
                                <a:lnTo>
                                  <a:pt x="70" y="93"/>
                                </a:lnTo>
                                <a:lnTo>
                                  <a:pt x="74" y="90"/>
                                </a:lnTo>
                                <a:lnTo>
                                  <a:pt x="77" y="88"/>
                                </a:lnTo>
                                <a:lnTo>
                                  <a:pt x="80" y="87"/>
                                </a:lnTo>
                                <a:lnTo>
                                  <a:pt x="82" y="84"/>
                                </a:lnTo>
                                <a:lnTo>
                                  <a:pt x="83" y="84"/>
                                </a:lnTo>
                                <a:lnTo>
                                  <a:pt x="85" y="84"/>
                                </a:lnTo>
                                <a:lnTo>
                                  <a:pt x="85" y="85"/>
                                </a:lnTo>
                                <a:lnTo>
                                  <a:pt x="86" y="85"/>
                                </a:lnTo>
                                <a:lnTo>
                                  <a:pt x="86" y="88"/>
                                </a:lnTo>
                                <a:lnTo>
                                  <a:pt x="87" y="89"/>
                                </a:lnTo>
                                <a:lnTo>
                                  <a:pt x="87" y="92"/>
                                </a:lnTo>
                                <a:lnTo>
                                  <a:pt x="87" y="94"/>
                                </a:lnTo>
                                <a:lnTo>
                                  <a:pt x="87" y="9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95" name="Freeform 57"/>
                        <wps:cNvSpPr>
                          <a:spLocks/>
                        </wps:cNvSpPr>
                        <wps:spPr bwMode="auto">
                          <a:xfrm>
                            <a:off x="90488" y="693738"/>
                            <a:ext cx="36513" cy="63500"/>
                          </a:xfrm>
                          <a:custGeom>
                            <a:avLst/>
                            <a:gdLst>
                              <a:gd name="T0" fmla="*/ 69 w 69"/>
                              <a:gd name="T1" fmla="*/ 21 h 120"/>
                              <a:gd name="T2" fmla="*/ 69 w 69"/>
                              <a:gd name="T3" fmla="*/ 27 h 120"/>
                              <a:gd name="T4" fmla="*/ 68 w 69"/>
                              <a:gd name="T5" fmla="*/ 30 h 120"/>
                              <a:gd name="T6" fmla="*/ 65 w 69"/>
                              <a:gd name="T7" fmla="*/ 31 h 120"/>
                              <a:gd name="T8" fmla="*/ 64 w 69"/>
                              <a:gd name="T9" fmla="*/ 31 h 120"/>
                              <a:gd name="T10" fmla="*/ 61 w 69"/>
                              <a:gd name="T11" fmla="*/ 31 h 120"/>
                              <a:gd name="T12" fmla="*/ 58 w 69"/>
                              <a:gd name="T13" fmla="*/ 30 h 120"/>
                              <a:gd name="T14" fmla="*/ 54 w 69"/>
                              <a:gd name="T15" fmla="*/ 29 h 120"/>
                              <a:gd name="T16" fmla="*/ 50 w 69"/>
                              <a:gd name="T17" fmla="*/ 30 h 120"/>
                              <a:gd name="T18" fmla="*/ 45 w 69"/>
                              <a:gd name="T19" fmla="*/ 31 h 120"/>
                              <a:gd name="T20" fmla="*/ 39 w 69"/>
                              <a:gd name="T21" fmla="*/ 36 h 120"/>
                              <a:gd name="T22" fmla="*/ 33 w 69"/>
                              <a:gd name="T23" fmla="*/ 43 h 120"/>
                              <a:gd name="T24" fmla="*/ 31 w 69"/>
                              <a:gd name="T25" fmla="*/ 115 h 120"/>
                              <a:gd name="T26" fmla="*/ 29 w 69"/>
                              <a:gd name="T27" fmla="*/ 117 h 120"/>
                              <a:gd name="T28" fmla="*/ 27 w 69"/>
                              <a:gd name="T29" fmla="*/ 118 h 120"/>
                              <a:gd name="T30" fmla="*/ 22 w 69"/>
                              <a:gd name="T31" fmla="*/ 120 h 120"/>
                              <a:gd name="T32" fmla="*/ 15 w 69"/>
                              <a:gd name="T33" fmla="*/ 120 h 120"/>
                              <a:gd name="T34" fmla="*/ 7 w 69"/>
                              <a:gd name="T35" fmla="*/ 120 h 120"/>
                              <a:gd name="T36" fmla="*/ 4 w 69"/>
                              <a:gd name="T37" fmla="*/ 118 h 120"/>
                              <a:gd name="T38" fmla="*/ 1 w 69"/>
                              <a:gd name="T39" fmla="*/ 117 h 120"/>
                              <a:gd name="T40" fmla="*/ 0 w 69"/>
                              <a:gd name="T41" fmla="*/ 115 h 120"/>
                              <a:gd name="T42" fmla="*/ 0 w 69"/>
                              <a:gd name="T43" fmla="*/ 6 h 120"/>
                              <a:gd name="T44" fmla="*/ 1 w 69"/>
                              <a:gd name="T45" fmla="*/ 4 h 120"/>
                              <a:gd name="T46" fmla="*/ 5 w 69"/>
                              <a:gd name="T47" fmla="*/ 4 h 120"/>
                              <a:gd name="T48" fmla="*/ 10 w 69"/>
                              <a:gd name="T49" fmla="*/ 3 h 120"/>
                              <a:gd name="T50" fmla="*/ 17 w 69"/>
                              <a:gd name="T51" fmla="*/ 3 h 120"/>
                              <a:gd name="T52" fmla="*/ 22 w 69"/>
                              <a:gd name="T53" fmla="*/ 4 h 120"/>
                              <a:gd name="T54" fmla="*/ 25 w 69"/>
                              <a:gd name="T55" fmla="*/ 4 h 120"/>
                              <a:gd name="T56" fmla="*/ 26 w 69"/>
                              <a:gd name="T57" fmla="*/ 6 h 120"/>
                              <a:gd name="T58" fmla="*/ 26 w 69"/>
                              <a:gd name="T59" fmla="*/ 21 h 120"/>
                              <a:gd name="T60" fmla="*/ 33 w 69"/>
                              <a:gd name="T61" fmla="*/ 11 h 120"/>
                              <a:gd name="T62" fmla="*/ 41 w 69"/>
                              <a:gd name="T63" fmla="*/ 5 h 120"/>
                              <a:gd name="T64" fmla="*/ 48 w 69"/>
                              <a:gd name="T65" fmla="*/ 2 h 120"/>
                              <a:gd name="T66" fmla="*/ 54 w 69"/>
                              <a:gd name="T67" fmla="*/ 0 h 120"/>
                              <a:gd name="T68" fmla="*/ 58 w 69"/>
                              <a:gd name="T69" fmla="*/ 2 h 120"/>
                              <a:gd name="T70" fmla="*/ 61 w 69"/>
                              <a:gd name="T71" fmla="*/ 2 h 120"/>
                              <a:gd name="T72" fmla="*/ 65 w 69"/>
                              <a:gd name="T73" fmla="*/ 3 h 120"/>
                              <a:gd name="T74" fmla="*/ 66 w 69"/>
                              <a:gd name="T75" fmla="*/ 4 h 120"/>
                              <a:gd name="T76" fmla="*/ 68 w 69"/>
                              <a:gd name="T77" fmla="*/ 5 h 120"/>
                              <a:gd name="T78" fmla="*/ 69 w 69"/>
                              <a:gd name="T79" fmla="*/ 6 h 120"/>
                              <a:gd name="T80" fmla="*/ 69 w 69"/>
                              <a:gd name="T81" fmla="*/ 10 h 120"/>
                              <a:gd name="T82" fmla="*/ 69 w 69"/>
                              <a:gd name="T83" fmla="*/ 18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69" h="120">
                                <a:moveTo>
                                  <a:pt x="69" y="18"/>
                                </a:moveTo>
                                <a:lnTo>
                                  <a:pt x="69" y="21"/>
                                </a:lnTo>
                                <a:lnTo>
                                  <a:pt x="69" y="25"/>
                                </a:lnTo>
                                <a:lnTo>
                                  <a:pt x="69" y="27"/>
                                </a:lnTo>
                                <a:lnTo>
                                  <a:pt x="68" y="29"/>
                                </a:lnTo>
                                <a:lnTo>
                                  <a:pt x="68" y="30"/>
                                </a:lnTo>
                                <a:lnTo>
                                  <a:pt x="66" y="31"/>
                                </a:lnTo>
                                <a:lnTo>
                                  <a:pt x="65" y="31"/>
                                </a:lnTo>
                                <a:lnTo>
                                  <a:pt x="65" y="32"/>
                                </a:lnTo>
                                <a:lnTo>
                                  <a:pt x="64" y="31"/>
                                </a:lnTo>
                                <a:lnTo>
                                  <a:pt x="63" y="31"/>
                                </a:lnTo>
                                <a:lnTo>
                                  <a:pt x="61" y="31"/>
                                </a:lnTo>
                                <a:lnTo>
                                  <a:pt x="60" y="30"/>
                                </a:lnTo>
                                <a:lnTo>
                                  <a:pt x="58" y="30"/>
                                </a:lnTo>
                                <a:lnTo>
                                  <a:pt x="57" y="30"/>
                                </a:lnTo>
                                <a:lnTo>
                                  <a:pt x="54" y="29"/>
                                </a:lnTo>
                                <a:lnTo>
                                  <a:pt x="53" y="29"/>
                                </a:lnTo>
                                <a:lnTo>
                                  <a:pt x="50" y="30"/>
                                </a:lnTo>
                                <a:lnTo>
                                  <a:pt x="48" y="30"/>
                                </a:lnTo>
                                <a:lnTo>
                                  <a:pt x="45" y="31"/>
                                </a:lnTo>
                                <a:lnTo>
                                  <a:pt x="42" y="34"/>
                                </a:lnTo>
                                <a:lnTo>
                                  <a:pt x="39" y="36"/>
                                </a:lnTo>
                                <a:lnTo>
                                  <a:pt x="37" y="38"/>
                                </a:lnTo>
                                <a:lnTo>
                                  <a:pt x="33" y="43"/>
                                </a:lnTo>
                                <a:lnTo>
                                  <a:pt x="31" y="48"/>
                                </a:lnTo>
                                <a:lnTo>
                                  <a:pt x="31" y="115"/>
                                </a:lnTo>
                                <a:lnTo>
                                  <a:pt x="31" y="116"/>
                                </a:lnTo>
                                <a:lnTo>
                                  <a:pt x="29" y="117"/>
                                </a:lnTo>
                                <a:lnTo>
                                  <a:pt x="28" y="117"/>
                                </a:lnTo>
                                <a:lnTo>
                                  <a:pt x="27" y="118"/>
                                </a:lnTo>
                                <a:lnTo>
                                  <a:pt x="25" y="118"/>
                                </a:lnTo>
                                <a:lnTo>
                                  <a:pt x="22" y="120"/>
                                </a:lnTo>
                                <a:lnTo>
                                  <a:pt x="20" y="120"/>
                                </a:lnTo>
                                <a:lnTo>
                                  <a:pt x="15" y="120"/>
                                </a:lnTo>
                                <a:lnTo>
                                  <a:pt x="11" y="120"/>
                                </a:lnTo>
                                <a:lnTo>
                                  <a:pt x="7" y="120"/>
                                </a:lnTo>
                                <a:lnTo>
                                  <a:pt x="5" y="118"/>
                                </a:lnTo>
                                <a:lnTo>
                                  <a:pt x="4" y="118"/>
                                </a:lnTo>
                                <a:lnTo>
                                  <a:pt x="1" y="117"/>
                                </a:lnTo>
                                <a:lnTo>
                                  <a:pt x="1" y="117"/>
                                </a:lnTo>
                                <a:lnTo>
                                  <a:pt x="0" y="116"/>
                                </a:lnTo>
                                <a:lnTo>
                                  <a:pt x="0" y="115"/>
                                </a:lnTo>
                                <a:lnTo>
                                  <a:pt x="0" y="8"/>
                                </a:lnTo>
                                <a:lnTo>
                                  <a:pt x="0" y="6"/>
                                </a:lnTo>
                                <a:lnTo>
                                  <a:pt x="1" y="5"/>
                                </a:lnTo>
                                <a:lnTo>
                                  <a:pt x="1" y="4"/>
                                </a:lnTo>
                                <a:lnTo>
                                  <a:pt x="2" y="4"/>
                                </a:lnTo>
                                <a:lnTo>
                                  <a:pt x="5" y="4"/>
                                </a:lnTo>
                                <a:lnTo>
                                  <a:pt x="6" y="3"/>
                                </a:lnTo>
                                <a:lnTo>
                                  <a:pt x="10" y="3"/>
                                </a:lnTo>
                                <a:lnTo>
                                  <a:pt x="13" y="3"/>
                                </a:lnTo>
                                <a:lnTo>
                                  <a:pt x="17" y="3"/>
                                </a:lnTo>
                                <a:lnTo>
                                  <a:pt x="20" y="3"/>
                                </a:lnTo>
                                <a:lnTo>
                                  <a:pt x="22" y="4"/>
                                </a:lnTo>
                                <a:lnTo>
                                  <a:pt x="23" y="4"/>
                                </a:lnTo>
                                <a:lnTo>
                                  <a:pt x="25" y="4"/>
                                </a:lnTo>
                                <a:lnTo>
                                  <a:pt x="26" y="5"/>
                                </a:lnTo>
                                <a:lnTo>
                                  <a:pt x="26" y="6"/>
                                </a:lnTo>
                                <a:lnTo>
                                  <a:pt x="26" y="8"/>
                                </a:lnTo>
                                <a:lnTo>
                                  <a:pt x="26" y="21"/>
                                </a:lnTo>
                                <a:lnTo>
                                  <a:pt x="29" y="15"/>
                                </a:lnTo>
                                <a:lnTo>
                                  <a:pt x="33" y="11"/>
                                </a:lnTo>
                                <a:lnTo>
                                  <a:pt x="37" y="8"/>
                                </a:lnTo>
                                <a:lnTo>
                                  <a:pt x="41" y="5"/>
                                </a:lnTo>
                                <a:lnTo>
                                  <a:pt x="44" y="3"/>
                                </a:lnTo>
                                <a:lnTo>
                                  <a:pt x="48" y="2"/>
                                </a:lnTo>
                                <a:lnTo>
                                  <a:pt x="50" y="0"/>
                                </a:lnTo>
                                <a:lnTo>
                                  <a:pt x="54" y="0"/>
                                </a:lnTo>
                                <a:lnTo>
                                  <a:pt x="55" y="0"/>
                                </a:lnTo>
                                <a:lnTo>
                                  <a:pt x="58" y="2"/>
                                </a:lnTo>
                                <a:lnTo>
                                  <a:pt x="59" y="2"/>
                                </a:lnTo>
                                <a:lnTo>
                                  <a:pt x="61" y="2"/>
                                </a:lnTo>
                                <a:lnTo>
                                  <a:pt x="63" y="2"/>
                                </a:lnTo>
                                <a:lnTo>
                                  <a:pt x="65" y="3"/>
                                </a:lnTo>
                                <a:lnTo>
                                  <a:pt x="66" y="3"/>
                                </a:lnTo>
                                <a:lnTo>
                                  <a:pt x="66" y="4"/>
                                </a:lnTo>
                                <a:lnTo>
                                  <a:pt x="68" y="4"/>
                                </a:lnTo>
                                <a:lnTo>
                                  <a:pt x="68" y="5"/>
                                </a:lnTo>
                                <a:lnTo>
                                  <a:pt x="68" y="5"/>
                                </a:lnTo>
                                <a:lnTo>
                                  <a:pt x="69" y="6"/>
                                </a:lnTo>
                                <a:lnTo>
                                  <a:pt x="69" y="9"/>
                                </a:lnTo>
                                <a:lnTo>
                                  <a:pt x="69" y="10"/>
                                </a:lnTo>
                                <a:lnTo>
                                  <a:pt x="69" y="14"/>
                                </a:lnTo>
                                <a:lnTo>
                                  <a:pt x="69" y="1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96" name="Freeform 58"/>
                        <wps:cNvSpPr>
                          <a:spLocks noEditPoints="1"/>
                        </wps:cNvSpPr>
                        <wps:spPr bwMode="auto">
                          <a:xfrm>
                            <a:off x="133350" y="693738"/>
                            <a:ext cx="53975" cy="65088"/>
                          </a:xfrm>
                          <a:custGeom>
                            <a:avLst/>
                            <a:gdLst>
                              <a:gd name="T0" fmla="*/ 104 w 104"/>
                              <a:gd name="T1" fmla="*/ 63 h 122"/>
                              <a:gd name="T2" fmla="*/ 99 w 104"/>
                              <a:gd name="T3" fmla="*/ 68 h 122"/>
                              <a:gd name="T4" fmla="*/ 30 w 104"/>
                              <a:gd name="T5" fmla="*/ 69 h 122"/>
                              <a:gd name="T6" fmla="*/ 32 w 104"/>
                              <a:gd name="T7" fmla="*/ 82 h 122"/>
                              <a:gd name="T8" fmla="*/ 37 w 104"/>
                              <a:gd name="T9" fmla="*/ 91 h 122"/>
                              <a:gd name="T10" fmla="*/ 47 w 104"/>
                              <a:gd name="T11" fmla="*/ 96 h 122"/>
                              <a:gd name="T12" fmla="*/ 60 w 104"/>
                              <a:gd name="T13" fmla="*/ 99 h 122"/>
                              <a:gd name="T14" fmla="*/ 74 w 104"/>
                              <a:gd name="T15" fmla="*/ 98 h 122"/>
                              <a:gd name="T16" fmla="*/ 83 w 104"/>
                              <a:gd name="T17" fmla="*/ 95 h 122"/>
                              <a:gd name="T18" fmla="*/ 91 w 104"/>
                              <a:gd name="T19" fmla="*/ 93 h 122"/>
                              <a:gd name="T20" fmla="*/ 96 w 104"/>
                              <a:gd name="T21" fmla="*/ 91 h 122"/>
                              <a:gd name="T22" fmla="*/ 97 w 104"/>
                              <a:gd name="T23" fmla="*/ 91 h 122"/>
                              <a:gd name="T24" fmla="*/ 98 w 104"/>
                              <a:gd name="T25" fmla="*/ 94 h 122"/>
                              <a:gd name="T26" fmla="*/ 99 w 104"/>
                              <a:gd name="T27" fmla="*/ 96 h 122"/>
                              <a:gd name="T28" fmla="*/ 99 w 104"/>
                              <a:gd name="T29" fmla="*/ 101 h 122"/>
                              <a:gd name="T30" fmla="*/ 99 w 104"/>
                              <a:gd name="T31" fmla="*/ 106 h 122"/>
                              <a:gd name="T32" fmla="*/ 99 w 104"/>
                              <a:gd name="T33" fmla="*/ 109 h 122"/>
                              <a:gd name="T34" fmla="*/ 98 w 104"/>
                              <a:gd name="T35" fmla="*/ 111 h 122"/>
                              <a:gd name="T36" fmla="*/ 97 w 104"/>
                              <a:gd name="T37" fmla="*/ 114 h 122"/>
                              <a:gd name="T38" fmla="*/ 93 w 104"/>
                              <a:gd name="T39" fmla="*/ 115 h 122"/>
                              <a:gd name="T40" fmla="*/ 83 w 104"/>
                              <a:gd name="T41" fmla="*/ 118 h 122"/>
                              <a:gd name="T42" fmla="*/ 71 w 104"/>
                              <a:gd name="T43" fmla="*/ 121 h 122"/>
                              <a:gd name="T44" fmla="*/ 56 w 104"/>
                              <a:gd name="T45" fmla="*/ 122 h 122"/>
                              <a:gd name="T46" fmla="*/ 32 w 104"/>
                              <a:gd name="T47" fmla="*/ 118 h 122"/>
                              <a:gd name="T48" fmla="*/ 13 w 104"/>
                              <a:gd name="T49" fmla="*/ 107 h 122"/>
                              <a:gd name="T50" fmla="*/ 3 w 104"/>
                              <a:gd name="T51" fmla="*/ 89 h 122"/>
                              <a:gd name="T52" fmla="*/ 0 w 104"/>
                              <a:gd name="T53" fmla="*/ 62 h 122"/>
                              <a:gd name="T54" fmla="*/ 3 w 104"/>
                              <a:gd name="T55" fmla="*/ 37 h 122"/>
                              <a:gd name="T56" fmla="*/ 14 w 104"/>
                              <a:gd name="T57" fmla="*/ 18 h 122"/>
                              <a:gd name="T58" fmla="*/ 30 w 104"/>
                              <a:gd name="T59" fmla="*/ 5 h 122"/>
                              <a:gd name="T60" fmla="*/ 54 w 104"/>
                              <a:gd name="T61" fmla="*/ 0 h 122"/>
                              <a:gd name="T62" fmla="*/ 77 w 104"/>
                              <a:gd name="T63" fmla="*/ 5 h 122"/>
                              <a:gd name="T64" fmla="*/ 93 w 104"/>
                              <a:gd name="T65" fmla="*/ 16 h 122"/>
                              <a:gd name="T66" fmla="*/ 102 w 104"/>
                              <a:gd name="T67" fmla="*/ 32 h 122"/>
                              <a:gd name="T68" fmla="*/ 104 w 104"/>
                              <a:gd name="T69" fmla="*/ 53 h 122"/>
                              <a:gd name="T70" fmla="*/ 75 w 104"/>
                              <a:gd name="T71" fmla="*/ 50 h 122"/>
                              <a:gd name="T72" fmla="*/ 70 w 104"/>
                              <a:gd name="T73" fmla="*/ 30 h 122"/>
                              <a:gd name="T74" fmla="*/ 54 w 104"/>
                              <a:gd name="T75" fmla="*/ 22 h 122"/>
                              <a:gd name="T76" fmla="*/ 43 w 104"/>
                              <a:gd name="T77" fmla="*/ 24 h 122"/>
                              <a:gd name="T78" fmla="*/ 37 w 104"/>
                              <a:gd name="T79" fmla="*/ 30 h 122"/>
                              <a:gd name="T80" fmla="*/ 32 w 104"/>
                              <a:gd name="T81" fmla="*/ 38 h 122"/>
                              <a:gd name="T82" fmla="*/ 30 w 104"/>
                              <a:gd name="T83" fmla="*/ 50 h 1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104" h="122">
                                <a:moveTo>
                                  <a:pt x="104" y="58"/>
                                </a:moveTo>
                                <a:lnTo>
                                  <a:pt x="104" y="63"/>
                                </a:lnTo>
                                <a:lnTo>
                                  <a:pt x="102" y="67"/>
                                </a:lnTo>
                                <a:lnTo>
                                  <a:pt x="99" y="68"/>
                                </a:lnTo>
                                <a:lnTo>
                                  <a:pt x="96" y="69"/>
                                </a:lnTo>
                                <a:lnTo>
                                  <a:pt x="30" y="69"/>
                                </a:lnTo>
                                <a:lnTo>
                                  <a:pt x="30" y="75"/>
                                </a:lnTo>
                                <a:lnTo>
                                  <a:pt x="32" y="82"/>
                                </a:lnTo>
                                <a:lnTo>
                                  <a:pt x="34" y="86"/>
                                </a:lnTo>
                                <a:lnTo>
                                  <a:pt x="37" y="91"/>
                                </a:lnTo>
                                <a:lnTo>
                                  <a:pt x="40" y="94"/>
                                </a:lnTo>
                                <a:lnTo>
                                  <a:pt x="47" y="96"/>
                                </a:lnTo>
                                <a:lnTo>
                                  <a:pt x="51" y="99"/>
                                </a:lnTo>
                                <a:lnTo>
                                  <a:pt x="60" y="99"/>
                                </a:lnTo>
                                <a:lnTo>
                                  <a:pt x="67" y="99"/>
                                </a:lnTo>
                                <a:lnTo>
                                  <a:pt x="74" y="98"/>
                                </a:lnTo>
                                <a:lnTo>
                                  <a:pt x="80" y="96"/>
                                </a:lnTo>
                                <a:lnTo>
                                  <a:pt x="83" y="95"/>
                                </a:lnTo>
                                <a:lnTo>
                                  <a:pt x="88" y="94"/>
                                </a:lnTo>
                                <a:lnTo>
                                  <a:pt x="91" y="93"/>
                                </a:lnTo>
                                <a:lnTo>
                                  <a:pt x="93" y="91"/>
                                </a:lnTo>
                                <a:lnTo>
                                  <a:pt x="96" y="91"/>
                                </a:lnTo>
                                <a:lnTo>
                                  <a:pt x="97" y="91"/>
                                </a:lnTo>
                                <a:lnTo>
                                  <a:pt x="97" y="91"/>
                                </a:lnTo>
                                <a:lnTo>
                                  <a:pt x="98" y="93"/>
                                </a:lnTo>
                                <a:lnTo>
                                  <a:pt x="98" y="94"/>
                                </a:lnTo>
                                <a:lnTo>
                                  <a:pt x="99" y="95"/>
                                </a:lnTo>
                                <a:lnTo>
                                  <a:pt x="99" y="96"/>
                                </a:lnTo>
                                <a:lnTo>
                                  <a:pt x="99" y="99"/>
                                </a:lnTo>
                                <a:lnTo>
                                  <a:pt x="99" y="101"/>
                                </a:lnTo>
                                <a:lnTo>
                                  <a:pt x="99" y="104"/>
                                </a:lnTo>
                                <a:lnTo>
                                  <a:pt x="99" y="106"/>
                                </a:lnTo>
                                <a:lnTo>
                                  <a:pt x="99" y="107"/>
                                </a:lnTo>
                                <a:lnTo>
                                  <a:pt x="99" y="109"/>
                                </a:lnTo>
                                <a:lnTo>
                                  <a:pt x="99" y="110"/>
                                </a:lnTo>
                                <a:lnTo>
                                  <a:pt x="98" y="111"/>
                                </a:lnTo>
                                <a:lnTo>
                                  <a:pt x="98" y="112"/>
                                </a:lnTo>
                                <a:lnTo>
                                  <a:pt x="97" y="114"/>
                                </a:lnTo>
                                <a:lnTo>
                                  <a:pt x="96" y="114"/>
                                </a:lnTo>
                                <a:lnTo>
                                  <a:pt x="93" y="115"/>
                                </a:lnTo>
                                <a:lnTo>
                                  <a:pt x="90" y="117"/>
                                </a:lnTo>
                                <a:lnTo>
                                  <a:pt x="83" y="118"/>
                                </a:lnTo>
                                <a:lnTo>
                                  <a:pt x="79" y="120"/>
                                </a:lnTo>
                                <a:lnTo>
                                  <a:pt x="71" y="121"/>
                                </a:lnTo>
                                <a:lnTo>
                                  <a:pt x="65" y="121"/>
                                </a:lnTo>
                                <a:lnTo>
                                  <a:pt x="56" y="122"/>
                                </a:lnTo>
                                <a:lnTo>
                                  <a:pt x="43" y="121"/>
                                </a:lnTo>
                                <a:lnTo>
                                  <a:pt x="32" y="118"/>
                                </a:lnTo>
                                <a:lnTo>
                                  <a:pt x="22" y="114"/>
                                </a:lnTo>
                                <a:lnTo>
                                  <a:pt x="13" y="107"/>
                                </a:lnTo>
                                <a:lnTo>
                                  <a:pt x="7" y="99"/>
                                </a:lnTo>
                                <a:lnTo>
                                  <a:pt x="3" y="89"/>
                                </a:lnTo>
                                <a:lnTo>
                                  <a:pt x="0" y="77"/>
                                </a:lnTo>
                                <a:lnTo>
                                  <a:pt x="0" y="62"/>
                                </a:lnTo>
                                <a:lnTo>
                                  <a:pt x="0" y="48"/>
                                </a:lnTo>
                                <a:lnTo>
                                  <a:pt x="3" y="37"/>
                                </a:lnTo>
                                <a:lnTo>
                                  <a:pt x="7" y="26"/>
                                </a:lnTo>
                                <a:lnTo>
                                  <a:pt x="14" y="18"/>
                                </a:lnTo>
                                <a:lnTo>
                                  <a:pt x="22" y="10"/>
                                </a:lnTo>
                                <a:lnTo>
                                  <a:pt x="30" y="5"/>
                                </a:lnTo>
                                <a:lnTo>
                                  <a:pt x="42" y="2"/>
                                </a:lnTo>
                                <a:lnTo>
                                  <a:pt x="54" y="0"/>
                                </a:lnTo>
                                <a:lnTo>
                                  <a:pt x="67" y="2"/>
                                </a:lnTo>
                                <a:lnTo>
                                  <a:pt x="77" y="5"/>
                                </a:lnTo>
                                <a:lnTo>
                                  <a:pt x="86" y="9"/>
                                </a:lnTo>
                                <a:lnTo>
                                  <a:pt x="93" y="16"/>
                                </a:lnTo>
                                <a:lnTo>
                                  <a:pt x="98" y="24"/>
                                </a:lnTo>
                                <a:lnTo>
                                  <a:pt x="102" y="32"/>
                                </a:lnTo>
                                <a:lnTo>
                                  <a:pt x="104" y="42"/>
                                </a:lnTo>
                                <a:lnTo>
                                  <a:pt x="104" y="53"/>
                                </a:lnTo>
                                <a:lnTo>
                                  <a:pt x="104" y="58"/>
                                </a:lnTo>
                                <a:close/>
                                <a:moveTo>
                                  <a:pt x="75" y="50"/>
                                </a:moveTo>
                                <a:lnTo>
                                  <a:pt x="75" y="37"/>
                                </a:lnTo>
                                <a:lnTo>
                                  <a:pt x="70" y="30"/>
                                </a:lnTo>
                                <a:lnTo>
                                  <a:pt x="64" y="24"/>
                                </a:lnTo>
                                <a:lnTo>
                                  <a:pt x="54" y="22"/>
                                </a:lnTo>
                                <a:lnTo>
                                  <a:pt x="48" y="22"/>
                                </a:lnTo>
                                <a:lnTo>
                                  <a:pt x="43" y="24"/>
                                </a:lnTo>
                                <a:lnTo>
                                  <a:pt x="39" y="26"/>
                                </a:lnTo>
                                <a:lnTo>
                                  <a:pt x="37" y="30"/>
                                </a:lnTo>
                                <a:lnTo>
                                  <a:pt x="34" y="34"/>
                                </a:lnTo>
                                <a:lnTo>
                                  <a:pt x="32" y="38"/>
                                </a:lnTo>
                                <a:lnTo>
                                  <a:pt x="30" y="43"/>
                                </a:lnTo>
                                <a:lnTo>
                                  <a:pt x="30" y="50"/>
                                </a:lnTo>
                                <a:lnTo>
                                  <a:pt x="75"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97" name="Freeform 59"/>
                        <wps:cNvSpPr>
                          <a:spLocks noEditPoints="1"/>
                        </wps:cNvSpPr>
                        <wps:spPr bwMode="auto">
                          <a:xfrm>
                            <a:off x="193675" y="671513"/>
                            <a:ext cx="68263" cy="87313"/>
                          </a:xfrm>
                          <a:custGeom>
                            <a:avLst/>
                            <a:gdLst>
                              <a:gd name="T0" fmla="*/ 122 w 130"/>
                              <a:gd name="T1" fmla="*/ 48 h 165"/>
                              <a:gd name="T2" fmla="*/ 126 w 130"/>
                              <a:gd name="T3" fmla="*/ 52 h 165"/>
                              <a:gd name="T4" fmla="*/ 127 w 130"/>
                              <a:gd name="T5" fmla="*/ 159 h 165"/>
                              <a:gd name="T6" fmla="*/ 126 w 130"/>
                              <a:gd name="T7" fmla="*/ 161 h 165"/>
                              <a:gd name="T8" fmla="*/ 124 w 130"/>
                              <a:gd name="T9" fmla="*/ 162 h 165"/>
                              <a:gd name="T10" fmla="*/ 119 w 130"/>
                              <a:gd name="T11" fmla="*/ 164 h 165"/>
                              <a:gd name="T12" fmla="*/ 113 w 130"/>
                              <a:gd name="T13" fmla="*/ 164 h 165"/>
                              <a:gd name="T14" fmla="*/ 105 w 130"/>
                              <a:gd name="T15" fmla="*/ 164 h 165"/>
                              <a:gd name="T16" fmla="*/ 100 w 130"/>
                              <a:gd name="T17" fmla="*/ 162 h 165"/>
                              <a:gd name="T18" fmla="*/ 98 w 130"/>
                              <a:gd name="T19" fmla="*/ 161 h 165"/>
                              <a:gd name="T20" fmla="*/ 97 w 130"/>
                              <a:gd name="T21" fmla="*/ 159 h 165"/>
                              <a:gd name="T22" fmla="*/ 49 w 130"/>
                              <a:gd name="T23" fmla="*/ 71 h 165"/>
                              <a:gd name="T24" fmla="*/ 49 w 130"/>
                              <a:gd name="T25" fmla="*/ 130 h 165"/>
                              <a:gd name="T26" fmla="*/ 55 w 130"/>
                              <a:gd name="T27" fmla="*/ 139 h 165"/>
                              <a:gd name="T28" fmla="*/ 63 w 130"/>
                              <a:gd name="T29" fmla="*/ 140 h 165"/>
                              <a:gd name="T30" fmla="*/ 67 w 130"/>
                              <a:gd name="T31" fmla="*/ 139 h 165"/>
                              <a:gd name="T32" fmla="*/ 71 w 130"/>
                              <a:gd name="T33" fmla="*/ 138 h 165"/>
                              <a:gd name="T34" fmla="*/ 73 w 130"/>
                              <a:gd name="T35" fmla="*/ 137 h 165"/>
                              <a:gd name="T36" fmla="*/ 74 w 130"/>
                              <a:gd name="T37" fmla="*/ 137 h 165"/>
                              <a:gd name="T38" fmla="*/ 76 w 130"/>
                              <a:gd name="T39" fmla="*/ 138 h 165"/>
                              <a:gd name="T40" fmla="*/ 76 w 130"/>
                              <a:gd name="T41" fmla="*/ 140 h 165"/>
                              <a:gd name="T42" fmla="*/ 77 w 130"/>
                              <a:gd name="T43" fmla="*/ 145 h 165"/>
                              <a:gd name="T44" fmla="*/ 77 w 130"/>
                              <a:gd name="T45" fmla="*/ 153 h 165"/>
                              <a:gd name="T46" fmla="*/ 76 w 130"/>
                              <a:gd name="T47" fmla="*/ 159 h 165"/>
                              <a:gd name="T48" fmla="*/ 73 w 130"/>
                              <a:gd name="T49" fmla="*/ 161 h 165"/>
                              <a:gd name="T50" fmla="*/ 69 w 130"/>
                              <a:gd name="T51" fmla="*/ 164 h 165"/>
                              <a:gd name="T52" fmla="*/ 63 w 130"/>
                              <a:gd name="T53" fmla="*/ 165 h 165"/>
                              <a:gd name="T54" fmla="*/ 57 w 130"/>
                              <a:gd name="T55" fmla="*/ 165 h 165"/>
                              <a:gd name="T56" fmla="*/ 45 w 130"/>
                              <a:gd name="T57" fmla="*/ 165 h 165"/>
                              <a:gd name="T58" fmla="*/ 31 w 130"/>
                              <a:gd name="T59" fmla="*/ 160 h 165"/>
                              <a:gd name="T60" fmla="*/ 23 w 130"/>
                              <a:gd name="T61" fmla="*/ 151 h 165"/>
                              <a:gd name="T62" fmla="*/ 19 w 130"/>
                              <a:gd name="T63" fmla="*/ 137 h 165"/>
                              <a:gd name="T64" fmla="*/ 19 w 130"/>
                              <a:gd name="T65" fmla="*/ 71 h 165"/>
                              <a:gd name="T66" fmla="*/ 3 w 130"/>
                              <a:gd name="T67" fmla="*/ 71 h 165"/>
                              <a:gd name="T68" fmla="*/ 0 w 130"/>
                              <a:gd name="T69" fmla="*/ 65 h 165"/>
                              <a:gd name="T70" fmla="*/ 0 w 130"/>
                              <a:gd name="T71" fmla="*/ 57 h 165"/>
                              <a:gd name="T72" fmla="*/ 2 w 130"/>
                              <a:gd name="T73" fmla="*/ 52 h 165"/>
                              <a:gd name="T74" fmla="*/ 3 w 130"/>
                              <a:gd name="T75" fmla="*/ 49 h 165"/>
                              <a:gd name="T76" fmla="*/ 4 w 130"/>
                              <a:gd name="T77" fmla="*/ 48 h 165"/>
                              <a:gd name="T78" fmla="*/ 19 w 130"/>
                              <a:gd name="T79" fmla="*/ 48 h 165"/>
                              <a:gd name="T80" fmla="*/ 19 w 130"/>
                              <a:gd name="T81" fmla="*/ 22 h 165"/>
                              <a:gd name="T82" fmla="*/ 20 w 130"/>
                              <a:gd name="T83" fmla="*/ 21 h 165"/>
                              <a:gd name="T84" fmla="*/ 24 w 130"/>
                              <a:gd name="T85" fmla="*/ 20 h 165"/>
                              <a:gd name="T86" fmla="*/ 29 w 130"/>
                              <a:gd name="T87" fmla="*/ 18 h 165"/>
                              <a:gd name="T88" fmla="*/ 37 w 130"/>
                              <a:gd name="T89" fmla="*/ 18 h 165"/>
                              <a:gd name="T90" fmla="*/ 44 w 130"/>
                              <a:gd name="T91" fmla="*/ 20 h 165"/>
                              <a:gd name="T92" fmla="*/ 47 w 130"/>
                              <a:gd name="T93" fmla="*/ 21 h 165"/>
                              <a:gd name="T94" fmla="*/ 49 w 130"/>
                              <a:gd name="T95" fmla="*/ 22 h 165"/>
                              <a:gd name="T96" fmla="*/ 49 w 130"/>
                              <a:gd name="T97" fmla="*/ 48 h 165"/>
                              <a:gd name="T98" fmla="*/ 130 w 130"/>
                              <a:gd name="T99" fmla="*/ 15 h 165"/>
                              <a:gd name="T100" fmla="*/ 126 w 130"/>
                              <a:gd name="T101" fmla="*/ 28 h 165"/>
                              <a:gd name="T102" fmla="*/ 111 w 130"/>
                              <a:gd name="T103" fmla="*/ 31 h 165"/>
                              <a:gd name="T104" fmla="*/ 98 w 130"/>
                              <a:gd name="T105" fmla="*/ 28 h 165"/>
                              <a:gd name="T106" fmla="*/ 94 w 130"/>
                              <a:gd name="T107" fmla="*/ 16 h 165"/>
                              <a:gd name="T108" fmla="*/ 98 w 130"/>
                              <a:gd name="T109" fmla="*/ 4 h 165"/>
                              <a:gd name="T110" fmla="*/ 113 w 130"/>
                              <a:gd name="T111" fmla="*/ 0 h 165"/>
                              <a:gd name="T112" fmla="*/ 126 w 130"/>
                              <a:gd name="T113" fmla="*/ 4 h 165"/>
                              <a:gd name="T114" fmla="*/ 130 w 130"/>
                              <a:gd name="T115" fmla="*/ 15 h 165"/>
                              <a:gd name="T116" fmla="*/ 82 w 130"/>
                              <a:gd name="T117" fmla="*/ 48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30" h="165">
                                <a:moveTo>
                                  <a:pt x="117" y="48"/>
                                </a:moveTo>
                                <a:lnTo>
                                  <a:pt x="122" y="48"/>
                                </a:lnTo>
                                <a:lnTo>
                                  <a:pt x="125" y="49"/>
                                </a:lnTo>
                                <a:lnTo>
                                  <a:pt x="126" y="52"/>
                                </a:lnTo>
                                <a:lnTo>
                                  <a:pt x="127" y="55"/>
                                </a:lnTo>
                                <a:lnTo>
                                  <a:pt x="127" y="159"/>
                                </a:lnTo>
                                <a:lnTo>
                                  <a:pt x="127" y="160"/>
                                </a:lnTo>
                                <a:lnTo>
                                  <a:pt x="126" y="161"/>
                                </a:lnTo>
                                <a:lnTo>
                                  <a:pt x="125" y="161"/>
                                </a:lnTo>
                                <a:lnTo>
                                  <a:pt x="124" y="162"/>
                                </a:lnTo>
                                <a:lnTo>
                                  <a:pt x="122" y="162"/>
                                </a:lnTo>
                                <a:lnTo>
                                  <a:pt x="119" y="164"/>
                                </a:lnTo>
                                <a:lnTo>
                                  <a:pt x="116" y="164"/>
                                </a:lnTo>
                                <a:lnTo>
                                  <a:pt x="113" y="164"/>
                                </a:lnTo>
                                <a:lnTo>
                                  <a:pt x="108" y="164"/>
                                </a:lnTo>
                                <a:lnTo>
                                  <a:pt x="105" y="164"/>
                                </a:lnTo>
                                <a:lnTo>
                                  <a:pt x="101" y="162"/>
                                </a:lnTo>
                                <a:lnTo>
                                  <a:pt x="100" y="162"/>
                                </a:lnTo>
                                <a:lnTo>
                                  <a:pt x="99" y="161"/>
                                </a:lnTo>
                                <a:lnTo>
                                  <a:pt x="98" y="161"/>
                                </a:lnTo>
                                <a:lnTo>
                                  <a:pt x="97" y="160"/>
                                </a:lnTo>
                                <a:lnTo>
                                  <a:pt x="97" y="159"/>
                                </a:lnTo>
                                <a:lnTo>
                                  <a:pt x="97" y="71"/>
                                </a:lnTo>
                                <a:lnTo>
                                  <a:pt x="49" y="71"/>
                                </a:lnTo>
                                <a:lnTo>
                                  <a:pt x="49" y="122"/>
                                </a:lnTo>
                                <a:lnTo>
                                  <a:pt x="49" y="130"/>
                                </a:lnTo>
                                <a:lnTo>
                                  <a:pt x="51" y="135"/>
                                </a:lnTo>
                                <a:lnTo>
                                  <a:pt x="55" y="139"/>
                                </a:lnTo>
                                <a:lnTo>
                                  <a:pt x="61" y="140"/>
                                </a:lnTo>
                                <a:lnTo>
                                  <a:pt x="63" y="140"/>
                                </a:lnTo>
                                <a:lnTo>
                                  <a:pt x="66" y="139"/>
                                </a:lnTo>
                                <a:lnTo>
                                  <a:pt x="67" y="139"/>
                                </a:lnTo>
                                <a:lnTo>
                                  <a:pt x="69" y="139"/>
                                </a:lnTo>
                                <a:lnTo>
                                  <a:pt x="71" y="138"/>
                                </a:lnTo>
                                <a:lnTo>
                                  <a:pt x="72" y="138"/>
                                </a:lnTo>
                                <a:lnTo>
                                  <a:pt x="73" y="137"/>
                                </a:lnTo>
                                <a:lnTo>
                                  <a:pt x="73" y="137"/>
                                </a:lnTo>
                                <a:lnTo>
                                  <a:pt x="74" y="137"/>
                                </a:lnTo>
                                <a:lnTo>
                                  <a:pt x="74" y="138"/>
                                </a:lnTo>
                                <a:lnTo>
                                  <a:pt x="76" y="138"/>
                                </a:lnTo>
                                <a:lnTo>
                                  <a:pt x="76" y="139"/>
                                </a:lnTo>
                                <a:lnTo>
                                  <a:pt x="76" y="140"/>
                                </a:lnTo>
                                <a:lnTo>
                                  <a:pt x="77" y="143"/>
                                </a:lnTo>
                                <a:lnTo>
                                  <a:pt x="77" y="145"/>
                                </a:lnTo>
                                <a:lnTo>
                                  <a:pt x="77" y="148"/>
                                </a:lnTo>
                                <a:lnTo>
                                  <a:pt x="77" y="153"/>
                                </a:lnTo>
                                <a:lnTo>
                                  <a:pt x="76" y="156"/>
                                </a:lnTo>
                                <a:lnTo>
                                  <a:pt x="76" y="159"/>
                                </a:lnTo>
                                <a:lnTo>
                                  <a:pt x="74" y="160"/>
                                </a:lnTo>
                                <a:lnTo>
                                  <a:pt x="73" y="161"/>
                                </a:lnTo>
                                <a:lnTo>
                                  <a:pt x="71" y="162"/>
                                </a:lnTo>
                                <a:lnTo>
                                  <a:pt x="69" y="164"/>
                                </a:lnTo>
                                <a:lnTo>
                                  <a:pt x="66" y="164"/>
                                </a:lnTo>
                                <a:lnTo>
                                  <a:pt x="63" y="165"/>
                                </a:lnTo>
                                <a:lnTo>
                                  <a:pt x="60" y="165"/>
                                </a:lnTo>
                                <a:lnTo>
                                  <a:pt x="57" y="165"/>
                                </a:lnTo>
                                <a:lnTo>
                                  <a:pt x="53" y="165"/>
                                </a:lnTo>
                                <a:lnTo>
                                  <a:pt x="45" y="165"/>
                                </a:lnTo>
                                <a:lnTo>
                                  <a:pt x="37" y="162"/>
                                </a:lnTo>
                                <a:lnTo>
                                  <a:pt x="31" y="160"/>
                                </a:lnTo>
                                <a:lnTo>
                                  <a:pt x="26" y="156"/>
                                </a:lnTo>
                                <a:lnTo>
                                  <a:pt x="23" y="151"/>
                                </a:lnTo>
                                <a:lnTo>
                                  <a:pt x="20" y="144"/>
                                </a:lnTo>
                                <a:lnTo>
                                  <a:pt x="19" y="137"/>
                                </a:lnTo>
                                <a:lnTo>
                                  <a:pt x="19" y="127"/>
                                </a:lnTo>
                                <a:lnTo>
                                  <a:pt x="19" y="71"/>
                                </a:lnTo>
                                <a:lnTo>
                                  <a:pt x="5" y="71"/>
                                </a:lnTo>
                                <a:lnTo>
                                  <a:pt x="3" y="71"/>
                                </a:lnTo>
                                <a:lnTo>
                                  <a:pt x="2" y="69"/>
                                </a:lnTo>
                                <a:lnTo>
                                  <a:pt x="0" y="65"/>
                                </a:lnTo>
                                <a:lnTo>
                                  <a:pt x="0" y="60"/>
                                </a:lnTo>
                                <a:lnTo>
                                  <a:pt x="0" y="57"/>
                                </a:lnTo>
                                <a:lnTo>
                                  <a:pt x="2" y="54"/>
                                </a:lnTo>
                                <a:lnTo>
                                  <a:pt x="2" y="52"/>
                                </a:lnTo>
                                <a:lnTo>
                                  <a:pt x="2" y="50"/>
                                </a:lnTo>
                                <a:lnTo>
                                  <a:pt x="3" y="49"/>
                                </a:lnTo>
                                <a:lnTo>
                                  <a:pt x="3" y="48"/>
                                </a:lnTo>
                                <a:lnTo>
                                  <a:pt x="4" y="48"/>
                                </a:lnTo>
                                <a:lnTo>
                                  <a:pt x="5" y="48"/>
                                </a:lnTo>
                                <a:lnTo>
                                  <a:pt x="19" y="48"/>
                                </a:lnTo>
                                <a:lnTo>
                                  <a:pt x="19" y="23"/>
                                </a:lnTo>
                                <a:lnTo>
                                  <a:pt x="19" y="22"/>
                                </a:lnTo>
                                <a:lnTo>
                                  <a:pt x="19" y="21"/>
                                </a:lnTo>
                                <a:lnTo>
                                  <a:pt x="20" y="21"/>
                                </a:lnTo>
                                <a:lnTo>
                                  <a:pt x="21" y="20"/>
                                </a:lnTo>
                                <a:lnTo>
                                  <a:pt x="24" y="20"/>
                                </a:lnTo>
                                <a:lnTo>
                                  <a:pt x="26" y="18"/>
                                </a:lnTo>
                                <a:lnTo>
                                  <a:pt x="29" y="18"/>
                                </a:lnTo>
                                <a:lnTo>
                                  <a:pt x="34" y="18"/>
                                </a:lnTo>
                                <a:lnTo>
                                  <a:pt x="37" y="18"/>
                                </a:lnTo>
                                <a:lnTo>
                                  <a:pt x="41" y="18"/>
                                </a:lnTo>
                                <a:lnTo>
                                  <a:pt x="44" y="20"/>
                                </a:lnTo>
                                <a:lnTo>
                                  <a:pt x="46" y="20"/>
                                </a:lnTo>
                                <a:lnTo>
                                  <a:pt x="47" y="21"/>
                                </a:lnTo>
                                <a:lnTo>
                                  <a:pt x="49" y="21"/>
                                </a:lnTo>
                                <a:lnTo>
                                  <a:pt x="49" y="22"/>
                                </a:lnTo>
                                <a:lnTo>
                                  <a:pt x="49" y="23"/>
                                </a:lnTo>
                                <a:lnTo>
                                  <a:pt x="49" y="48"/>
                                </a:lnTo>
                                <a:lnTo>
                                  <a:pt x="117" y="48"/>
                                </a:lnTo>
                                <a:close/>
                                <a:moveTo>
                                  <a:pt x="130" y="15"/>
                                </a:moveTo>
                                <a:lnTo>
                                  <a:pt x="129" y="23"/>
                                </a:lnTo>
                                <a:lnTo>
                                  <a:pt x="126" y="28"/>
                                </a:lnTo>
                                <a:lnTo>
                                  <a:pt x="121" y="31"/>
                                </a:lnTo>
                                <a:lnTo>
                                  <a:pt x="111" y="31"/>
                                </a:lnTo>
                                <a:lnTo>
                                  <a:pt x="103" y="31"/>
                                </a:lnTo>
                                <a:lnTo>
                                  <a:pt x="98" y="28"/>
                                </a:lnTo>
                                <a:lnTo>
                                  <a:pt x="95" y="23"/>
                                </a:lnTo>
                                <a:lnTo>
                                  <a:pt x="94" y="16"/>
                                </a:lnTo>
                                <a:lnTo>
                                  <a:pt x="95" y="7"/>
                                </a:lnTo>
                                <a:lnTo>
                                  <a:pt x="98" y="4"/>
                                </a:lnTo>
                                <a:lnTo>
                                  <a:pt x="103" y="0"/>
                                </a:lnTo>
                                <a:lnTo>
                                  <a:pt x="113" y="0"/>
                                </a:lnTo>
                                <a:lnTo>
                                  <a:pt x="121" y="0"/>
                                </a:lnTo>
                                <a:lnTo>
                                  <a:pt x="126" y="4"/>
                                </a:lnTo>
                                <a:lnTo>
                                  <a:pt x="129" y="7"/>
                                </a:lnTo>
                                <a:lnTo>
                                  <a:pt x="130" y="15"/>
                                </a:lnTo>
                                <a:close/>
                                <a:moveTo>
                                  <a:pt x="82" y="48"/>
                                </a:moveTo>
                                <a:lnTo>
                                  <a:pt x="82" y="4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98" name="Freeform 60"/>
                        <wps:cNvSpPr>
                          <a:spLocks/>
                        </wps:cNvSpPr>
                        <wps:spPr bwMode="auto">
                          <a:xfrm>
                            <a:off x="273050" y="693738"/>
                            <a:ext cx="46038" cy="65088"/>
                          </a:xfrm>
                          <a:custGeom>
                            <a:avLst/>
                            <a:gdLst>
                              <a:gd name="T0" fmla="*/ 87 w 87"/>
                              <a:gd name="T1" fmla="*/ 101 h 121"/>
                              <a:gd name="T2" fmla="*/ 87 w 87"/>
                              <a:gd name="T3" fmla="*/ 105 h 121"/>
                              <a:gd name="T4" fmla="*/ 87 w 87"/>
                              <a:gd name="T5" fmla="*/ 107 h 121"/>
                              <a:gd name="T6" fmla="*/ 86 w 87"/>
                              <a:gd name="T7" fmla="*/ 110 h 121"/>
                              <a:gd name="T8" fmla="*/ 82 w 87"/>
                              <a:gd name="T9" fmla="*/ 112 h 121"/>
                              <a:gd name="T10" fmla="*/ 76 w 87"/>
                              <a:gd name="T11" fmla="*/ 116 h 121"/>
                              <a:gd name="T12" fmla="*/ 67 w 87"/>
                              <a:gd name="T13" fmla="*/ 120 h 121"/>
                              <a:gd name="T14" fmla="*/ 56 w 87"/>
                              <a:gd name="T15" fmla="*/ 121 h 121"/>
                              <a:gd name="T16" fmla="*/ 39 w 87"/>
                              <a:gd name="T17" fmla="*/ 121 h 121"/>
                              <a:gd name="T18" fmla="*/ 21 w 87"/>
                              <a:gd name="T19" fmla="*/ 114 h 121"/>
                              <a:gd name="T20" fmla="*/ 7 w 87"/>
                              <a:gd name="T21" fmla="*/ 99 h 121"/>
                              <a:gd name="T22" fmla="*/ 1 w 87"/>
                              <a:gd name="T23" fmla="*/ 77 h 121"/>
                              <a:gd name="T24" fmla="*/ 1 w 87"/>
                              <a:gd name="T25" fmla="*/ 48 h 121"/>
                              <a:gd name="T26" fmla="*/ 8 w 87"/>
                              <a:gd name="T27" fmla="*/ 25 h 121"/>
                              <a:gd name="T28" fmla="*/ 23 w 87"/>
                              <a:gd name="T29" fmla="*/ 9 h 121"/>
                              <a:gd name="T30" fmla="*/ 43 w 87"/>
                              <a:gd name="T31" fmla="*/ 2 h 121"/>
                              <a:gd name="T32" fmla="*/ 59 w 87"/>
                              <a:gd name="T33" fmla="*/ 2 h 121"/>
                              <a:gd name="T34" fmla="*/ 67 w 87"/>
                              <a:gd name="T35" fmla="*/ 3 h 121"/>
                              <a:gd name="T36" fmla="*/ 76 w 87"/>
                              <a:gd name="T37" fmla="*/ 5 h 121"/>
                              <a:gd name="T38" fmla="*/ 82 w 87"/>
                              <a:gd name="T39" fmla="*/ 9 h 121"/>
                              <a:gd name="T40" fmla="*/ 85 w 87"/>
                              <a:gd name="T41" fmla="*/ 11 h 121"/>
                              <a:gd name="T42" fmla="*/ 86 w 87"/>
                              <a:gd name="T43" fmla="*/ 14 h 121"/>
                              <a:gd name="T44" fmla="*/ 87 w 87"/>
                              <a:gd name="T45" fmla="*/ 16 h 121"/>
                              <a:gd name="T46" fmla="*/ 87 w 87"/>
                              <a:gd name="T47" fmla="*/ 21 h 121"/>
                              <a:gd name="T48" fmla="*/ 87 w 87"/>
                              <a:gd name="T49" fmla="*/ 30 h 121"/>
                              <a:gd name="T50" fmla="*/ 85 w 87"/>
                              <a:gd name="T51" fmla="*/ 36 h 121"/>
                              <a:gd name="T52" fmla="*/ 81 w 87"/>
                              <a:gd name="T53" fmla="*/ 36 h 121"/>
                              <a:gd name="T54" fmla="*/ 76 w 87"/>
                              <a:gd name="T55" fmla="*/ 32 h 121"/>
                              <a:gd name="T56" fmla="*/ 70 w 87"/>
                              <a:gd name="T57" fmla="*/ 29 h 121"/>
                              <a:gd name="T58" fmla="*/ 61 w 87"/>
                              <a:gd name="T59" fmla="*/ 26 h 121"/>
                              <a:gd name="T60" fmla="*/ 44 w 87"/>
                              <a:gd name="T61" fmla="*/ 27 h 121"/>
                              <a:gd name="T62" fmla="*/ 32 w 87"/>
                              <a:gd name="T63" fmla="*/ 45 h 121"/>
                              <a:gd name="T64" fmla="*/ 32 w 87"/>
                              <a:gd name="T65" fmla="*/ 69 h 121"/>
                              <a:gd name="T66" fmla="*/ 34 w 87"/>
                              <a:gd name="T67" fmla="*/ 83 h 121"/>
                              <a:gd name="T68" fmla="*/ 40 w 87"/>
                              <a:gd name="T69" fmla="*/ 91 h 121"/>
                              <a:gd name="T70" fmla="*/ 50 w 87"/>
                              <a:gd name="T71" fmla="*/ 96 h 121"/>
                              <a:gd name="T72" fmla="*/ 61 w 87"/>
                              <a:gd name="T73" fmla="*/ 96 h 121"/>
                              <a:gd name="T74" fmla="*/ 71 w 87"/>
                              <a:gd name="T75" fmla="*/ 93 h 121"/>
                              <a:gd name="T76" fmla="*/ 77 w 87"/>
                              <a:gd name="T77" fmla="*/ 88 h 121"/>
                              <a:gd name="T78" fmla="*/ 82 w 87"/>
                              <a:gd name="T79" fmla="*/ 84 h 121"/>
                              <a:gd name="T80" fmla="*/ 85 w 87"/>
                              <a:gd name="T81" fmla="*/ 84 h 121"/>
                              <a:gd name="T82" fmla="*/ 86 w 87"/>
                              <a:gd name="T83" fmla="*/ 85 h 121"/>
                              <a:gd name="T84" fmla="*/ 87 w 87"/>
                              <a:gd name="T85" fmla="*/ 89 h 121"/>
                              <a:gd name="T86" fmla="*/ 87 w 87"/>
                              <a:gd name="T87" fmla="*/ 94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87" h="121">
                                <a:moveTo>
                                  <a:pt x="87" y="98"/>
                                </a:moveTo>
                                <a:lnTo>
                                  <a:pt x="87" y="101"/>
                                </a:lnTo>
                                <a:lnTo>
                                  <a:pt x="87" y="102"/>
                                </a:lnTo>
                                <a:lnTo>
                                  <a:pt x="87" y="105"/>
                                </a:lnTo>
                                <a:lnTo>
                                  <a:pt x="87" y="106"/>
                                </a:lnTo>
                                <a:lnTo>
                                  <a:pt x="87" y="107"/>
                                </a:lnTo>
                                <a:lnTo>
                                  <a:pt x="86" y="109"/>
                                </a:lnTo>
                                <a:lnTo>
                                  <a:pt x="86" y="110"/>
                                </a:lnTo>
                                <a:lnTo>
                                  <a:pt x="85" y="111"/>
                                </a:lnTo>
                                <a:lnTo>
                                  <a:pt x="82" y="112"/>
                                </a:lnTo>
                                <a:lnTo>
                                  <a:pt x="80" y="115"/>
                                </a:lnTo>
                                <a:lnTo>
                                  <a:pt x="76" y="116"/>
                                </a:lnTo>
                                <a:lnTo>
                                  <a:pt x="71" y="118"/>
                                </a:lnTo>
                                <a:lnTo>
                                  <a:pt x="67" y="120"/>
                                </a:lnTo>
                                <a:lnTo>
                                  <a:pt x="61" y="121"/>
                                </a:lnTo>
                                <a:lnTo>
                                  <a:pt x="56" y="121"/>
                                </a:lnTo>
                                <a:lnTo>
                                  <a:pt x="51" y="121"/>
                                </a:lnTo>
                                <a:lnTo>
                                  <a:pt x="39" y="121"/>
                                </a:lnTo>
                                <a:lnTo>
                                  <a:pt x="29" y="117"/>
                                </a:lnTo>
                                <a:lnTo>
                                  <a:pt x="21" y="114"/>
                                </a:lnTo>
                                <a:lnTo>
                                  <a:pt x="13" y="106"/>
                                </a:lnTo>
                                <a:lnTo>
                                  <a:pt x="7" y="99"/>
                                </a:lnTo>
                                <a:lnTo>
                                  <a:pt x="3" y="88"/>
                                </a:lnTo>
                                <a:lnTo>
                                  <a:pt x="1" y="77"/>
                                </a:lnTo>
                                <a:lnTo>
                                  <a:pt x="0" y="63"/>
                                </a:lnTo>
                                <a:lnTo>
                                  <a:pt x="1" y="48"/>
                                </a:lnTo>
                                <a:lnTo>
                                  <a:pt x="5" y="36"/>
                                </a:lnTo>
                                <a:lnTo>
                                  <a:pt x="8" y="25"/>
                                </a:lnTo>
                                <a:lnTo>
                                  <a:pt x="16" y="16"/>
                                </a:lnTo>
                                <a:lnTo>
                                  <a:pt x="23" y="9"/>
                                </a:lnTo>
                                <a:lnTo>
                                  <a:pt x="33" y="4"/>
                                </a:lnTo>
                                <a:lnTo>
                                  <a:pt x="43" y="2"/>
                                </a:lnTo>
                                <a:lnTo>
                                  <a:pt x="54" y="0"/>
                                </a:lnTo>
                                <a:lnTo>
                                  <a:pt x="59" y="2"/>
                                </a:lnTo>
                                <a:lnTo>
                                  <a:pt x="64" y="2"/>
                                </a:lnTo>
                                <a:lnTo>
                                  <a:pt x="67" y="3"/>
                                </a:lnTo>
                                <a:lnTo>
                                  <a:pt x="72" y="4"/>
                                </a:lnTo>
                                <a:lnTo>
                                  <a:pt x="76" y="5"/>
                                </a:lnTo>
                                <a:lnTo>
                                  <a:pt x="80" y="8"/>
                                </a:lnTo>
                                <a:lnTo>
                                  <a:pt x="82" y="9"/>
                                </a:lnTo>
                                <a:lnTo>
                                  <a:pt x="83" y="10"/>
                                </a:lnTo>
                                <a:lnTo>
                                  <a:pt x="85" y="11"/>
                                </a:lnTo>
                                <a:lnTo>
                                  <a:pt x="86" y="13"/>
                                </a:lnTo>
                                <a:lnTo>
                                  <a:pt x="86" y="14"/>
                                </a:lnTo>
                                <a:lnTo>
                                  <a:pt x="87" y="15"/>
                                </a:lnTo>
                                <a:lnTo>
                                  <a:pt x="87" y="16"/>
                                </a:lnTo>
                                <a:lnTo>
                                  <a:pt x="87" y="19"/>
                                </a:lnTo>
                                <a:lnTo>
                                  <a:pt x="87" y="21"/>
                                </a:lnTo>
                                <a:lnTo>
                                  <a:pt x="87" y="24"/>
                                </a:lnTo>
                                <a:lnTo>
                                  <a:pt x="87" y="30"/>
                                </a:lnTo>
                                <a:lnTo>
                                  <a:pt x="86" y="34"/>
                                </a:lnTo>
                                <a:lnTo>
                                  <a:pt x="85" y="36"/>
                                </a:lnTo>
                                <a:lnTo>
                                  <a:pt x="83" y="36"/>
                                </a:lnTo>
                                <a:lnTo>
                                  <a:pt x="81" y="36"/>
                                </a:lnTo>
                                <a:lnTo>
                                  <a:pt x="79" y="35"/>
                                </a:lnTo>
                                <a:lnTo>
                                  <a:pt x="76" y="32"/>
                                </a:lnTo>
                                <a:lnTo>
                                  <a:pt x="74" y="31"/>
                                </a:lnTo>
                                <a:lnTo>
                                  <a:pt x="70" y="29"/>
                                </a:lnTo>
                                <a:lnTo>
                                  <a:pt x="66" y="27"/>
                                </a:lnTo>
                                <a:lnTo>
                                  <a:pt x="61" y="26"/>
                                </a:lnTo>
                                <a:lnTo>
                                  <a:pt x="55" y="25"/>
                                </a:lnTo>
                                <a:lnTo>
                                  <a:pt x="44" y="27"/>
                                </a:lnTo>
                                <a:lnTo>
                                  <a:pt x="38" y="35"/>
                                </a:lnTo>
                                <a:lnTo>
                                  <a:pt x="32" y="45"/>
                                </a:lnTo>
                                <a:lnTo>
                                  <a:pt x="31" y="61"/>
                                </a:lnTo>
                                <a:lnTo>
                                  <a:pt x="32" y="69"/>
                                </a:lnTo>
                                <a:lnTo>
                                  <a:pt x="33" y="77"/>
                                </a:lnTo>
                                <a:lnTo>
                                  <a:pt x="34" y="83"/>
                                </a:lnTo>
                                <a:lnTo>
                                  <a:pt x="37" y="88"/>
                                </a:lnTo>
                                <a:lnTo>
                                  <a:pt x="40" y="91"/>
                                </a:lnTo>
                                <a:lnTo>
                                  <a:pt x="45" y="94"/>
                                </a:lnTo>
                                <a:lnTo>
                                  <a:pt x="50" y="96"/>
                                </a:lnTo>
                                <a:lnTo>
                                  <a:pt x="56" y="96"/>
                                </a:lnTo>
                                <a:lnTo>
                                  <a:pt x="61" y="96"/>
                                </a:lnTo>
                                <a:lnTo>
                                  <a:pt x="66" y="94"/>
                                </a:lnTo>
                                <a:lnTo>
                                  <a:pt x="71" y="93"/>
                                </a:lnTo>
                                <a:lnTo>
                                  <a:pt x="75" y="90"/>
                                </a:lnTo>
                                <a:lnTo>
                                  <a:pt x="77" y="88"/>
                                </a:lnTo>
                                <a:lnTo>
                                  <a:pt x="80" y="86"/>
                                </a:lnTo>
                                <a:lnTo>
                                  <a:pt x="82" y="84"/>
                                </a:lnTo>
                                <a:lnTo>
                                  <a:pt x="83" y="84"/>
                                </a:lnTo>
                                <a:lnTo>
                                  <a:pt x="85" y="84"/>
                                </a:lnTo>
                                <a:lnTo>
                                  <a:pt x="86" y="85"/>
                                </a:lnTo>
                                <a:lnTo>
                                  <a:pt x="86" y="85"/>
                                </a:lnTo>
                                <a:lnTo>
                                  <a:pt x="87" y="88"/>
                                </a:lnTo>
                                <a:lnTo>
                                  <a:pt x="87" y="89"/>
                                </a:lnTo>
                                <a:lnTo>
                                  <a:pt x="87" y="91"/>
                                </a:lnTo>
                                <a:lnTo>
                                  <a:pt x="87" y="94"/>
                                </a:lnTo>
                                <a:lnTo>
                                  <a:pt x="87" y="9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599" name="Freeform 61"/>
                        <wps:cNvSpPr>
                          <a:spLocks/>
                        </wps:cNvSpPr>
                        <wps:spPr bwMode="auto">
                          <a:xfrm>
                            <a:off x="331788" y="695325"/>
                            <a:ext cx="53975" cy="63500"/>
                          </a:xfrm>
                          <a:custGeom>
                            <a:avLst/>
                            <a:gdLst>
                              <a:gd name="T0" fmla="*/ 103 w 103"/>
                              <a:gd name="T1" fmla="*/ 113 h 119"/>
                              <a:gd name="T2" fmla="*/ 101 w 103"/>
                              <a:gd name="T3" fmla="*/ 114 h 119"/>
                              <a:gd name="T4" fmla="*/ 98 w 103"/>
                              <a:gd name="T5" fmla="*/ 115 h 119"/>
                              <a:gd name="T6" fmla="*/ 93 w 103"/>
                              <a:gd name="T7" fmla="*/ 117 h 119"/>
                              <a:gd name="T8" fmla="*/ 85 w 103"/>
                              <a:gd name="T9" fmla="*/ 117 h 119"/>
                              <a:gd name="T10" fmla="*/ 80 w 103"/>
                              <a:gd name="T11" fmla="*/ 115 h 119"/>
                              <a:gd name="T12" fmla="*/ 78 w 103"/>
                              <a:gd name="T13" fmla="*/ 114 h 119"/>
                              <a:gd name="T14" fmla="*/ 77 w 103"/>
                              <a:gd name="T15" fmla="*/ 113 h 119"/>
                              <a:gd name="T16" fmla="*/ 77 w 103"/>
                              <a:gd name="T17" fmla="*/ 99 h 119"/>
                              <a:gd name="T18" fmla="*/ 58 w 103"/>
                              <a:gd name="T19" fmla="*/ 114 h 119"/>
                              <a:gd name="T20" fmla="*/ 40 w 103"/>
                              <a:gd name="T21" fmla="*/ 119 h 119"/>
                              <a:gd name="T22" fmla="*/ 20 w 103"/>
                              <a:gd name="T23" fmla="*/ 115 h 119"/>
                              <a:gd name="T24" fmla="*/ 9 w 103"/>
                              <a:gd name="T25" fmla="*/ 106 h 119"/>
                              <a:gd name="T26" fmla="*/ 2 w 103"/>
                              <a:gd name="T27" fmla="*/ 91 h 119"/>
                              <a:gd name="T28" fmla="*/ 0 w 103"/>
                              <a:gd name="T29" fmla="*/ 70 h 119"/>
                              <a:gd name="T30" fmla="*/ 0 w 103"/>
                              <a:gd name="T31" fmla="*/ 3 h 119"/>
                              <a:gd name="T32" fmla="*/ 2 w 103"/>
                              <a:gd name="T33" fmla="*/ 1 h 119"/>
                              <a:gd name="T34" fmla="*/ 5 w 103"/>
                              <a:gd name="T35" fmla="*/ 1 h 119"/>
                              <a:gd name="T36" fmla="*/ 11 w 103"/>
                              <a:gd name="T37" fmla="*/ 0 h 119"/>
                              <a:gd name="T38" fmla="*/ 19 w 103"/>
                              <a:gd name="T39" fmla="*/ 0 h 119"/>
                              <a:gd name="T40" fmla="*/ 25 w 103"/>
                              <a:gd name="T41" fmla="*/ 1 h 119"/>
                              <a:gd name="T42" fmla="*/ 29 w 103"/>
                              <a:gd name="T43" fmla="*/ 1 h 119"/>
                              <a:gd name="T44" fmla="*/ 30 w 103"/>
                              <a:gd name="T45" fmla="*/ 3 h 119"/>
                              <a:gd name="T46" fmla="*/ 30 w 103"/>
                              <a:gd name="T47" fmla="*/ 65 h 119"/>
                              <a:gd name="T48" fmla="*/ 31 w 103"/>
                              <a:gd name="T49" fmla="*/ 79 h 119"/>
                              <a:gd name="T50" fmla="*/ 35 w 103"/>
                              <a:gd name="T51" fmla="*/ 86 h 119"/>
                              <a:gd name="T52" fmla="*/ 40 w 103"/>
                              <a:gd name="T53" fmla="*/ 91 h 119"/>
                              <a:gd name="T54" fmla="*/ 48 w 103"/>
                              <a:gd name="T55" fmla="*/ 92 h 119"/>
                              <a:gd name="T56" fmla="*/ 59 w 103"/>
                              <a:gd name="T57" fmla="*/ 88 h 119"/>
                              <a:gd name="T58" fmla="*/ 72 w 103"/>
                              <a:gd name="T59" fmla="*/ 76 h 119"/>
                              <a:gd name="T60" fmla="*/ 72 w 103"/>
                              <a:gd name="T61" fmla="*/ 3 h 119"/>
                              <a:gd name="T62" fmla="*/ 74 w 103"/>
                              <a:gd name="T63" fmla="*/ 1 h 119"/>
                              <a:gd name="T64" fmla="*/ 77 w 103"/>
                              <a:gd name="T65" fmla="*/ 1 h 119"/>
                              <a:gd name="T66" fmla="*/ 83 w 103"/>
                              <a:gd name="T67" fmla="*/ 0 h 119"/>
                              <a:gd name="T68" fmla="*/ 91 w 103"/>
                              <a:gd name="T69" fmla="*/ 0 h 119"/>
                              <a:gd name="T70" fmla="*/ 98 w 103"/>
                              <a:gd name="T71" fmla="*/ 1 h 119"/>
                              <a:gd name="T72" fmla="*/ 100 w 103"/>
                              <a:gd name="T73" fmla="*/ 1 h 119"/>
                              <a:gd name="T74" fmla="*/ 103 w 103"/>
                              <a:gd name="T75" fmla="*/ 3 h 119"/>
                              <a:gd name="T76" fmla="*/ 103 w 103"/>
                              <a:gd name="T77" fmla="*/ 112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03" h="119">
                                <a:moveTo>
                                  <a:pt x="103" y="112"/>
                                </a:moveTo>
                                <a:lnTo>
                                  <a:pt x="103" y="113"/>
                                </a:lnTo>
                                <a:lnTo>
                                  <a:pt x="101" y="114"/>
                                </a:lnTo>
                                <a:lnTo>
                                  <a:pt x="101" y="114"/>
                                </a:lnTo>
                                <a:lnTo>
                                  <a:pt x="100" y="115"/>
                                </a:lnTo>
                                <a:lnTo>
                                  <a:pt x="98" y="115"/>
                                </a:lnTo>
                                <a:lnTo>
                                  <a:pt x="95" y="117"/>
                                </a:lnTo>
                                <a:lnTo>
                                  <a:pt x="93" y="117"/>
                                </a:lnTo>
                                <a:lnTo>
                                  <a:pt x="89" y="117"/>
                                </a:lnTo>
                                <a:lnTo>
                                  <a:pt x="85" y="117"/>
                                </a:lnTo>
                                <a:lnTo>
                                  <a:pt x="83" y="117"/>
                                </a:lnTo>
                                <a:lnTo>
                                  <a:pt x="80" y="115"/>
                                </a:lnTo>
                                <a:lnTo>
                                  <a:pt x="79" y="115"/>
                                </a:lnTo>
                                <a:lnTo>
                                  <a:pt x="78" y="114"/>
                                </a:lnTo>
                                <a:lnTo>
                                  <a:pt x="77" y="114"/>
                                </a:lnTo>
                                <a:lnTo>
                                  <a:pt x="77" y="113"/>
                                </a:lnTo>
                                <a:lnTo>
                                  <a:pt x="77" y="112"/>
                                </a:lnTo>
                                <a:lnTo>
                                  <a:pt x="77" y="99"/>
                                </a:lnTo>
                                <a:lnTo>
                                  <a:pt x="68" y="108"/>
                                </a:lnTo>
                                <a:lnTo>
                                  <a:pt x="58" y="114"/>
                                </a:lnTo>
                                <a:lnTo>
                                  <a:pt x="50" y="118"/>
                                </a:lnTo>
                                <a:lnTo>
                                  <a:pt x="40" y="119"/>
                                </a:lnTo>
                                <a:lnTo>
                                  <a:pt x="29" y="118"/>
                                </a:lnTo>
                                <a:lnTo>
                                  <a:pt x="20" y="115"/>
                                </a:lnTo>
                                <a:lnTo>
                                  <a:pt x="14" y="111"/>
                                </a:lnTo>
                                <a:lnTo>
                                  <a:pt x="9" y="106"/>
                                </a:lnTo>
                                <a:lnTo>
                                  <a:pt x="4" y="98"/>
                                </a:lnTo>
                                <a:lnTo>
                                  <a:pt x="2" y="91"/>
                                </a:lnTo>
                                <a:lnTo>
                                  <a:pt x="0" y="82"/>
                                </a:lnTo>
                                <a:lnTo>
                                  <a:pt x="0" y="70"/>
                                </a:lnTo>
                                <a:lnTo>
                                  <a:pt x="0" y="5"/>
                                </a:lnTo>
                                <a:lnTo>
                                  <a:pt x="0" y="3"/>
                                </a:lnTo>
                                <a:lnTo>
                                  <a:pt x="0" y="2"/>
                                </a:lnTo>
                                <a:lnTo>
                                  <a:pt x="2" y="1"/>
                                </a:lnTo>
                                <a:lnTo>
                                  <a:pt x="3" y="1"/>
                                </a:lnTo>
                                <a:lnTo>
                                  <a:pt x="5" y="1"/>
                                </a:lnTo>
                                <a:lnTo>
                                  <a:pt x="8" y="0"/>
                                </a:lnTo>
                                <a:lnTo>
                                  <a:pt x="11" y="0"/>
                                </a:lnTo>
                                <a:lnTo>
                                  <a:pt x="15" y="0"/>
                                </a:lnTo>
                                <a:lnTo>
                                  <a:pt x="19" y="0"/>
                                </a:lnTo>
                                <a:lnTo>
                                  <a:pt x="23" y="0"/>
                                </a:lnTo>
                                <a:lnTo>
                                  <a:pt x="25" y="1"/>
                                </a:lnTo>
                                <a:lnTo>
                                  <a:pt x="27" y="1"/>
                                </a:lnTo>
                                <a:lnTo>
                                  <a:pt x="29" y="1"/>
                                </a:lnTo>
                                <a:lnTo>
                                  <a:pt x="30" y="2"/>
                                </a:lnTo>
                                <a:lnTo>
                                  <a:pt x="30" y="3"/>
                                </a:lnTo>
                                <a:lnTo>
                                  <a:pt x="30" y="5"/>
                                </a:lnTo>
                                <a:lnTo>
                                  <a:pt x="30" y="65"/>
                                </a:lnTo>
                                <a:lnTo>
                                  <a:pt x="30" y="72"/>
                                </a:lnTo>
                                <a:lnTo>
                                  <a:pt x="31" y="79"/>
                                </a:lnTo>
                                <a:lnTo>
                                  <a:pt x="32" y="82"/>
                                </a:lnTo>
                                <a:lnTo>
                                  <a:pt x="35" y="86"/>
                                </a:lnTo>
                                <a:lnTo>
                                  <a:pt x="37" y="88"/>
                                </a:lnTo>
                                <a:lnTo>
                                  <a:pt x="40" y="91"/>
                                </a:lnTo>
                                <a:lnTo>
                                  <a:pt x="43" y="92"/>
                                </a:lnTo>
                                <a:lnTo>
                                  <a:pt x="48" y="92"/>
                                </a:lnTo>
                                <a:lnTo>
                                  <a:pt x="55" y="92"/>
                                </a:lnTo>
                                <a:lnTo>
                                  <a:pt x="59" y="88"/>
                                </a:lnTo>
                                <a:lnTo>
                                  <a:pt x="66" y="83"/>
                                </a:lnTo>
                                <a:lnTo>
                                  <a:pt x="72" y="76"/>
                                </a:lnTo>
                                <a:lnTo>
                                  <a:pt x="72" y="5"/>
                                </a:lnTo>
                                <a:lnTo>
                                  <a:pt x="72" y="3"/>
                                </a:lnTo>
                                <a:lnTo>
                                  <a:pt x="73" y="2"/>
                                </a:lnTo>
                                <a:lnTo>
                                  <a:pt x="74" y="1"/>
                                </a:lnTo>
                                <a:lnTo>
                                  <a:pt x="75" y="1"/>
                                </a:lnTo>
                                <a:lnTo>
                                  <a:pt x="77" y="1"/>
                                </a:lnTo>
                                <a:lnTo>
                                  <a:pt x="80" y="0"/>
                                </a:lnTo>
                                <a:lnTo>
                                  <a:pt x="83" y="0"/>
                                </a:lnTo>
                                <a:lnTo>
                                  <a:pt x="88" y="0"/>
                                </a:lnTo>
                                <a:lnTo>
                                  <a:pt x="91" y="0"/>
                                </a:lnTo>
                                <a:lnTo>
                                  <a:pt x="95" y="0"/>
                                </a:lnTo>
                                <a:lnTo>
                                  <a:pt x="98" y="1"/>
                                </a:lnTo>
                                <a:lnTo>
                                  <a:pt x="99" y="1"/>
                                </a:lnTo>
                                <a:lnTo>
                                  <a:pt x="100" y="1"/>
                                </a:lnTo>
                                <a:lnTo>
                                  <a:pt x="101" y="2"/>
                                </a:lnTo>
                                <a:lnTo>
                                  <a:pt x="103" y="3"/>
                                </a:lnTo>
                                <a:lnTo>
                                  <a:pt x="103" y="5"/>
                                </a:lnTo>
                                <a:lnTo>
                                  <a:pt x="103" y="1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00" name="Freeform 62"/>
                        <wps:cNvSpPr>
                          <a:spLocks/>
                        </wps:cNvSpPr>
                        <wps:spPr bwMode="auto">
                          <a:xfrm>
                            <a:off x="401638" y="668338"/>
                            <a:ext cx="15875" cy="88900"/>
                          </a:xfrm>
                          <a:custGeom>
                            <a:avLst/>
                            <a:gdLst>
                              <a:gd name="T0" fmla="*/ 30 w 30"/>
                              <a:gd name="T1" fmla="*/ 164 h 169"/>
                              <a:gd name="T2" fmla="*/ 30 w 30"/>
                              <a:gd name="T3" fmla="*/ 165 h 169"/>
                              <a:gd name="T4" fmla="*/ 30 w 30"/>
                              <a:gd name="T5" fmla="*/ 166 h 169"/>
                              <a:gd name="T6" fmla="*/ 29 w 30"/>
                              <a:gd name="T7" fmla="*/ 166 h 169"/>
                              <a:gd name="T8" fmla="*/ 27 w 30"/>
                              <a:gd name="T9" fmla="*/ 167 h 169"/>
                              <a:gd name="T10" fmla="*/ 25 w 30"/>
                              <a:gd name="T11" fmla="*/ 167 h 169"/>
                              <a:gd name="T12" fmla="*/ 23 w 30"/>
                              <a:gd name="T13" fmla="*/ 169 h 169"/>
                              <a:gd name="T14" fmla="*/ 19 w 30"/>
                              <a:gd name="T15" fmla="*/ 169 h 169"/>
                              <a:gd name="T16" fmla="*/ 15 w 30"/>
                              <a:gd name="T17" fmla="*/ 169 h 169"/>
                              <a:gd name="T18" fmla="*/ 10 w 30"/>
                              <a:gd name="T19" fmla="*/ 169 h 169"/>
                              <a:gd name="T20" fmla="*/ 8 w 30"/>
                              <a:gd name="T21" fmla="*/ 169 h 169"/>
                              <a:gd name="T22" fmla="*/ 5 w 30"/>
                              <a:gd name="T23" fmla="*/ 167 h 169"/>
                              <a:gd name="T24" fmla="*/ 3 w 30"/>
                              <a:gd name="T25" fmla="*/ 167 h 169"/>
                              <a:gd name="T26" fmla="*/ 2 w 30"/>
                              <a:gd name="T27" fmla="*/ 166 h 169"/>
                              <a:gd name="T28" fmla="*/ 0 w 30"/>
                              <a:gd name="T29" fmla="*/ 166 h 169"/>
                              <a:gd name="T30" fmla="*/ 0 w 30"/>
                              <a:gd name="T31" fmla="*/ 165 h 169"/>
                              <a:gd name="T32" fmla="*/ 0 w 30"/>
                              <a:gd name="T33" fmla="*/ 164 h 169"/>
                              <a:gd name="T34" fmla="*/ 0 w 30"/>
                              <a:gd name="T35" fmla="*/ 6 h 169"/>
                              <a:gd name="T36" fmla="*/ 0 w 30"/>
                              <a:gd name="T37" fmla="*/ 5 h 169"/>
                              <a:gd name="T38" fmla="*/ 0 w 30"/>
                              <a:gd name="T39" fmla="*/ 4 h 169"/>
                              <a:gd name="T40" fmla="*/ 2 w 30"/>
                              <a:gd name="T41" fmla="*/ 2 h 169"/>
                              <a:gd name="T42" fmla="*/ 3 w 30"/>
                              <a:gd name="T43" fmla="*/ 2 h 169"/>
                              <a:gd name="T44" fmla="*/ 5 w 30"/>
                              <a:gd name="T45" fmla="*/ 1 h 169"/>
                              <a:gd name="T46" fmla="*/ 8 w 30"/>
                              <a:gd name="T47" fmla="*/ 1 h 169"/>
                              <a:gd name="T48" fmla="*/ 10 w 30"/>
                              <a:gd name="T49" fmla="*/ 0 h 169"/>
                              <a:gd name="T50" fmla="*/ 15 w 30"/>
                              <a:gd name="T51" fmla="*/ 0 h 169"/>
                              <a:gd name="T52" fmla="*/ 19 w 30"/>
                              <a:gd name="T53" fmla="*/ 0 h 169"/>
                              <a:gd name="T54" fmla="*/ 23 w 30"/>
                              <a:gd name="T55" fmla="*/ 1 h 169"/>
                              <a:gd name="T56" fmla="*/ 25 w 30"/>
                              <a:gd name="T57" fmla="*/ 1 h 169"/>
                              <a:gd name="T58" fmla="*/ 27 w 30"/>
                              <a:gd name="T59" fmla="*/ 2 h 169"/>
                              <a:gd name="T60" fmla="*/ 29 w 30"/>
                              <a:gd name="T61" fmla="*/ 2 h 169"/>
                              <a:gd name="T62" fmla="*/ 30 w 30"/>
                              <a:gd name="T63" fmla="*/ 4 h 169"/>
                              <a:gd name="T64" fmla="*/ 30 w 30"/>
                              <a:gd name="T65" fmla="*/ 5 h 169"/>
                              <a:gd name="T66" fmla="*/ 30 w 30"/>
                              <a:gd name="T67" fmla="*/ 6 h 169"/>
                              <a:gd name="T68" fmla="*/ 30 w 30"/>
                              <a:gd name="T69" fmla="*/ 164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0" h="169">
                                <a:moveTo>
                                  <a:pt x="30" y="164"/>
                                </a:moveTo>
                                <a:lnTo>
                                  <a:pt x="30" y="165"/>
                                </a:lnTo>
                                <a:lnTo>
                                  <a:pt x="30" y="166"/>
                                </a:lnTo>
                                <a:lnTo>
                                  <a:pt x="29" y="166"/>
                                </a:lnTo>
                                <a:lnTo>
                                  <a:pt x="27" y="167"/>
                                </a:lnTo>
                                <a:lnTo>
                                  <a:pt x="25" y="167"/>
                                </a:lnTo>
                                <a:lnTo>
                                  <a:pt x="23" y="169"/>
                                </a:lnTo>
                                <a:lnTo>
                                  <a:pt x="19" y="169"/>
                                </a:lnTo>
                                <a:lnTo>
                                  <a:pt x="15" y="169"/>
                                </a:lnTo>
                                <a:lnTo>
                                  <a:pt x="10" y="169"/>
                                </a:lnTo>
                                <a:lnTo>
                                  <a:pt x="8" y="169"/>
                                </a:lnTo>
                                <a:lnTo>
                                  <a:pt x="5" y="167"/>
                                </a:lnTo>
                                <a:lnTo>
                                  <a:pt x="3" y="167"/>
                                </a:lnTo>
                                <a:lnTo>
                                  <a:pt x="2" y="166"/>
                                </a:lnTo>
                                <a:lnTo>
                                  <a:pt x="0" y="166"/>
                                </a:lnTo>
                                <a:lnTo>
                                  <a:pt x="0" y="165"/>
                                </a:lnTo>
                                <a:lnTo>
                                  <a:pt x="0" y="164"/>
                                </a:lnTo>
                                <a:lnTo>
                                  <a:pt x="0" y="6"/>
                                </a:lnTo>
                                <a:lnTo>
                                  <a:pt x="0" y="5"/>
                                </a:lnTo>
                                <a:lnTo>
                                  <a:pt x="0" y="4"/>
                                </a:lnTo>
                                <a:lnTo>
                                  <a:pt x="2" y="2"/>
                                </a:lnTo>
                                <a:lnTo>
                                  <a:pt x="3" y="2"/>
                                </a:lnTo>
                                <a:lnTo>
                                  <a:pt x="5" y="1"/>
                                </a:lnTo>
                                <a:lnTo>
                                  <a:pt x="8" y="1"/>
                                </a:lnTo>
                                <a:lnTo>
                                  <a:pt x="10" y="0"/>
                                </a:lnTo>
                                <a:lnTo>
                                  <a:pt x="15" y="0"/>
                                </a:lnTo>
                                <a:lnTo>
                                  <a:pt x="19" y="0"/>
                                </a:lnTo>
                                <a:lnTo>
                                  <a:pt x="23" y="1"/>
                                </a:lnTo>
                                <a:lnTo>
                                  <a:pt x="25" y="1"/>
                                </a:lnTo>
                                <a:lnTo>
                                  <a:pt x="27" y="2"/>
                                </a:lnTo>
                                <a:lnTo>
                                  <a:pt x="29" y="2"/>
                                </a:lnTo>
                                <a:lnTo>
                                  <a:pt x="30" y="4"/>
                                </a:lnTo>
                                <a:lnTo>
                                  <a:pt x="30" y="5"/>
                                </a:lnTo>
                                <a:lnTo>
                                  <a:pt x="30" y="6"/>
                                </a:lnTo>
                                <a:lnTo>
                                  <a:pt x="30" y="16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01" name="Freeform 63"/>
                        <wps:cNvSpPr>
                          <a:spLocks/>
                        </wps:cNvSpPr>
                        <wps:spPr bwMode="auto">
                          <a:xfrm>
                            <a:off x="433388" y="695325"/>
                            <a:ext cx="53975" cy="63500"/>
                          </a:xfrm>
                          <a:custGeom>
                            <a:avLst/>
                            <a:gdLst>
                              <a:gd name="T0" fmla="*/ 103 w 103"/>
                              <a:gd name="T1" fmla="*/ 113 h 119"/>
                              <a:gd name="T2" fmla="*/ 101 w 103"/>
                              <a:gd name="T3" fmla="*/ 114 h 119"/>
                              <a:gd name="T4" fmla="*/ 99 w 103"/>
                              <a:gd name="T5" fmla="*/ 115 h 119"/>
                              <a:gd name="T6" fmla="*/ 94 w 103"/>
                              <a:gd name="T7" fmla="*/ 117 h 119"/>
                              <a:gd name="T8" fmla="*/ 87 w 103"/>
                              <a:gd name="T9" fmla="*/ 117 h 119"/>
                              <a:gd name="T10" fmla="*/ 82 w 103"/>
                              <a:gd name="T11" fmla="*/ 115 h 119"/>
                              <a:gd name="T12" fmla="*/ 79 w 103"/>
                              <a:gd name="T13" fmla="*/ 114 h 119"/>
                              <a:gd name="T14" fmla="*/ 78 w 103"/>
                              <a:gd name="T15" fmla="*/ 113 h 119"/>
                              <a:gd name="T16" fmla="*/ 77 w 103"/>
                              <a:gd name="T17" fmla="*/ 99 h 119"/>
                              <a:gd name="T18" fmla="*/ 60 w 103"/>
                              <a:gd name="T19" fmla="*/ 114 h 119"/>
                              <a:gd name="T20" fmla="*/ 40 w 103"/>
                              <a:gd name="T21" fmla="*/ 119 h 119"/>
                              <a:gd name="T22" fmla="*/ 21 w 103"/>
                              <a:gd name="T23" fmla="*/ 115 h 119"/>
                              <a:gd name="T24" fmla="*/ 9 w 103"/>
                              <a:gd name="T25" fmla="*/ 106 h 119"/>
                              <a:gd name="T26" fmla="*/ 3 w 103"/>
                              <a:gd name="T27" fmla="*/ 91 h 119"/>
                              <a:gd name="T28" fmla="*/ 0 w 103"/>
                              <a:gd name="T29" fmla="*/ 70 h 119"/>
                              <a:gd name="T30" fmla="*/ 0 w 103"/>
                              <a:gd name="T31" fmla="*/ 3 h 119"/>
                              <a:gd name="T32" fmla="*/ 3 w 103"/>
                              <a:gd name="T33" fmla="*/ 1 h 119"/>
                              <a:gd name="T34" fmla="*/ 5 w 103"/>
                              <a:gd name="T35" fmla="*/ 1 h 119"/>
                              <a:gd name="T36" fmla="*/ 12 w 103"/>
                              <a:gd name="T37" fmla="*/ 0 h 119"/>
                              <a:gd name="T38" fmla="*/ 20 w 103"/>
                              <a:gd name="T39" fmla="*/ 0 h 119"/>
                              <a:gd name="T40" fmla="*/ 26 w 103"/>
                              <a:gd name="T41" fmla="*/ 1 h 119"/>
                              <a:gd name="T42" fmla="*/ 30 w 103"/>
                              <a:gd name="T43" fmla="*/ 1 h 119"/>
                              <a:gd name="T44" fmla="*/ 31 w 103"/>
                              <a:gd name="T45" fmla="*/ 3 h 119"/>
                              <a:gd name="T46" fmla="*/ 31 w 103"/>
                              <a:gd name="T47" fmla="*/ 65 h 119"/>
                              <a:gd name="T48" fmla="*/ 33 w 103"/>
                              <a:gd name="T49" fmla="*/ 79 h 119"/>
                              <a:gd name="T50" fmla="*/ 35 w 103"/>
                              <a:gd name="T51" fmla="*/ 86 h 119"/>
                              <a:gd name="T52" fmla="*/ 41 w 103"/>
                              <a:gd name="T53" fmla="*/ 91 h 119"/>
                              <a:gd name="T54" fmla="*/ 49 w 103"/>
                              <a:gd name="T55" fmla="*/ 92 h 119"/>
                              <a:gd name="T56" fmla="*/ 61 w 103"/>
                              <a:gd name="T57" fmla="*/ 88 h 119"/>
                              <a:gd name="T58" fmla="*/ 73 w 103"/>
                              <a:gd name="T59" fmla="*/ 76 h 119"/>
                              <a:gd name="T60" fmla="*/ 73 w 103"/>
                              <a:gd name="T61" fmla="*/ 3 h 119"/>
                              <a:gd name="T62" fmla="*/ 74 w 103"/>
                              <a:gd name="T63" fmla="*/ 1 h 119"/>
                              <a:gd name="T64" fmla="*/ 78 w 103"/>
                              <a:gd name="T65" fmla="*/ 1 h 119"/>
                              <a:gd name="T66" fmla="*/ 84 w 103"/>
                              <a:gd name="T67" fmla="*/ 0 h 119"/>
                              <a:gd name="T68" fmla="*/ 93 w 103"/>
                              <a:gd name="T69" fmla="*/ 0 h 119"/>
                              <a:gd name="T70" fmla="*/ 98 w 103"/>
                              <a:gd name="T71" fmla="*/ 1 h 119"/>
                              <a:gd name="T72" fmla="*/ 101 w 103"/>
                              <a:gd name="T73" fmla="*/ 1 h 119"/>
                              <a:gd name="T74" fmla="*/ 103 w 103"/>
                              <a:gd name="T75" fmla="*/ 3 h 119"/>
                              <a:gd name="T76" fmla="*/ 103 w 103"/>
                              <a:gd name="T77" fmla="*/ 112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03" h="119">
                                <a:moveTo>
                                  <a:pt x="103" y="112"/>
                                </a:moveTo>
                                <a:lnTo>
                                  <a:pt x="103" y="113"/>
                                </a:lnTo>
                                <a:lnTo>
                                  <a:pt x="103" y="114"/>
                                </a:lnTo>
                                <a:lnTo>
                                  <a:pt x="101" y="114"/>
                                </a:lnTo>
                                <a:lnTo>
                                  <a:pt x="100" y="115"/>
                                </a:lnTo>
                                <a:lnTo>
                                  <a:pt x="99" y="115"/>
                                </a:lnTo>
                                <a:lnTo>
                                  <a:pt x="97" y="117"/>
                                </a:lnTo>
                                <a:lnTo>
                                  <a:pt x="94" y="117"/>
                                </a:lnTo>
                                <a:lnTo>
                                  <a:pt x="90" y="117"/>
                                </a:lnTo>
                                <a:lnTo>
                                  <a:pt x="87" y="117"/>
                                </a:lnTo>
                                <a:lnTo>
                                  <a:pt x="84" y="117"/>
                                </a:lnTo>
                                <a:lnTo>
                                  <a:pt x="82" y="115"/>
                                </a:lnTo>
                                <a:lnTo>
                                  <a:pt x="81" y="115"/>
                                </a:lnTo>
                                <a:lnTo>
                                  <a:pt x="79" y="114"/>
                                </a:lnTo>
                                <a:lnTo>
                                  <a:pt x="78" y="114"/>
                                </a:lnTo>
                                <a:lnTo>
                                  <a:pt x="78" y="113"/>
                                </a:lnTo>
                                <a:lnTo>
                                  <a:pt x="77" y="112"/>
                                </a:lnTo>
                                <a:lnTo>
                                  <a:pt x="77" y="99"/>
                                </a:lnTo>
                                <a:lnTo>
                                  <a:pt x="68" y="108"/>
                                </a:lnTo>
                                <a:lnTo>
                                  <a:pt x="60" y="114"/>
                                </a:lnTo>
                                <a:lnTo>
                                  <a:pt x="50" y="118"/>
                                </a:lnTo>
                                <a:lnTo>
                                  <a:pt x="40" y="119"/>
                                </a:lnTo>
                                <a:lnTo>
                                  <a:pt x="30" y="118"/>
                                </a:lnTo>
                                <a:lnTo>
                                  <a:pt x="21" y="115"/>
                                </a:lnTo>
                                <a:lnTo>
                                  <a:pt x="14" y="111"/>
                                </a:lnTo>
                                <a:lnTo>
                                  <a:pt x="9" y="106"/>
                                </a:lnTo>
                                <a:lnTo>
                                  <a:pt x="5" y="98"/>
                                </a:lnTo>
                                <a:lnTo>
                                  <a:pt x="3" y="91"/>
                                </a:lnTo>
                                <a:lnTo>
                                  <a:pt x="2" y="82"/>
                                </a:lnTo>
                                <a:lnTo>
                                  <a:pt x="0" y="70"/>
                                </a:lnTo>
                                <a:lnTo>
                                  <a:pt x="0" y="5"/>
                                </a:lnTo>
                                <a:lnTo>
                                  <a:pt x="0" y="3"/>
                                </a:lnTo>
                                <a:lnTo>
                                  <a:pt x="2" y="2"/>
                                </a:lnTo>
                                <a:lnTo>
                                  <a:pt x="3" y="1"/>
                                </a:lnTo>
                                <a:lnTo>
                                  <a:pt x="4" y="1"/>
                                </a:lnTo>
                                <a:lnTo>
                                  <a:pt x="5" y="1"/>
                                </a:lnTo>
                                <a:lnTo>
                                  <a:pt x="9" y="0"/>
                                </a:lnTo>
                                <a:lnTo>
                                  <a:pt x="12" y="0"/>
                                </a:lnTo>
                                <a:lnTo>
                                  <a:pt x="17" y="0"/>
                                </a:lnTo>
                                <a:lnTo>
                                  <a:pt x="20" y="0"/>
                                </a:lnTo>
                                <a:lnTo>
                                  <a:pt x="23" y="0"/>
                                </a:lnTo>
                                <a:lnTo>
                                  <a:pt x="26" y="1"/>
                                </a:lnTo>
                                <a:lnTo>
                                  <a:pt x="28" y="1"/>
                                </a:lnTo>
                                <a:lnTo>
                                  <a:pt x="30" y="1"/>
                                </a:lnTo>
                                <a:lnTo>
                                  <a:pt x="30" y="2"/>
                                </a:lnTo>
                                <a:lnTo>
                                  <a:pt x="31" y="3"/>
                                </a:lnTo>
                                <a:lnTo>
                                  <a:pt x="31" y="5"/>
                                </a:lnTo>
                                <a:lnTo>
                                  <a:pt x="31" y="65"/>
                                </a:lnTo>
                                <a:lnTo>
                                  <a:pt x="31" y="72"/>
                                </a:lnTo>
                                <a:lnTo>
                                  <a:pt x="33" y="79"/>
                                </a:lnTo>
                                <a:lnTo>
                                  <a:pt x="34" y="82"/>
                                </a:lnTo>
                                <a:lnTo>
                                  <a:pt x="35" y="86"/>
                                </a:lnTo>
                                <a:lnTo>
                                  <a:pt x="37" y="88"/>
                                </a:lnTo>
                                <a:lnTo>
                                  <a:pt x="41" y="91"/>
                                </a:lnTo>
                                <a:lnTo>
                                  <a:pt x="45" y="92"/>
                                </a:lnTo>
                                <a:lnTo>
                                  <a:pt x="49" y="92"/>
                                </a:lnTo>
                                <a:lnTo>
                                  <a:pt x="55" y="92"/>
                                </a:lnTo>
                                <a:lnTo>
                                  <a:pt x="61" y="88"/>
                                </a:lnTo>
                                <a:lnTo>
                                  <a:pt x="67" y="83"/>
                                </a:lnTo>
                                <a:lnTo>
                                  <a:pt x="73" y="76"/>
                                </a:lnTo>
                                <a:lnTo>
                                  <a:pt x="73" y="5"/>
                                </a:lnTo>
                                <a:lnTo>
                                  <a:pt x="73" y="3"/>
                                </a:lnTo>
                                <a:lnTo>
                                  <a:pt x="74" y="2"/>
                                </a:lnTo>
                                <a:lnTo>
                                  <a:pt x="74" y="1"/>
                                </a:lnTo>
                                <a:lnTo>
                                  <a:pt x="76" y="1"/>
                                </a:lnTo>
                                <a:lnTo>
                                  <a:pt x="78" y="1"/>
                                </a:lnTo>
                                <a:lnTo>
                                  <a:pt x="81" y="0"/>
                                </a:lnTo>
                                <a:lnTo>
                                  <a:pt x="84" y="0"/>
                                </a:lnTo>
                                <a:lnTo>
                                  <a:pt x="88" y="0"/>
                                </a:lnTo>
                                <a:lnTo>
                                  <a:pt x="93" y="0"/>
                                </a:lnTo>
                                <a:lnTo>
                                  <a:pt x="95" y="0"/>
                                </a:lnTo>
                                <a:lnTo>
                                  <a:pt x="98" y="1"/>
                                </a:lnTo>
                                <a:lnTo>
                                  <a:pt x="100" y="1"/>
                                </a:lnTo>
                                <a:lnTo>
                                  <a:pt x="101" y="1"/>
                                </a:lnTo>
                                <a:lnTo>
                                  <a:pt x="103" y="2"/>
                                </a:lnTo>
                                <a:lnTo>
                                  <a:pt x="103" y="3"/>
                                </a:lnTo>
                                <a:lnTo>
                                  <a:pt x="103" y="5"/>
                                </a:lnTo>
                                <a:lnTo>
                                  <a:pt x="103" y="1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02" name="Freeform 64"/>
                        <wps:cNvSpPr>
                          <a:spLocks/>
                        </wps:cNvSpPr>
                        <wps:spPr bwMode="auto">
                          <a:xfrm>
                            <a:off x="503238" y="693738"/>
                            <a:ext cx="90488" cy="63500"/>
                          </a:xfrm>
                          <a:custGeom>
                            <a:avLst/>
                            <a:gdLst>
                              <a:gd name="T0" fmla="*/ 171 w 171"/>
                              <a:gd name="T1" fmla="*/ 116 h 120"/>
                              <a:gd name="T2" fmla="*/ 169 w 171"/>
                              <a:gd name="T3" fmla="*/ 117 h 120"/>
                              <a:gd name="T4" fmla="*/ 166 w 171"/>
                              <a:gd name="T5" fmla="*/ 118 h 120"/>
                              <a:gd name="T6" fmla="*/ 160 w 171"/>
                              <a:gd name="T7" fmla="*/ 120 h 120"/>
                              <a:gd name="T8" fmla="*/ 151 w 171"/>
                              <a:gd name="T9" fmla="*/ 120 h 120"/>
                              <a:gd name="T10" fmla="*/ 145 w 171"/>
                              <a:gd name="T11" fmla="*/ 118 h 120"/>
                              <a:gd name="T12" fmla="*/ 142 w 171"/>
                              <a:gd name="T13" fmla="*/ 117 h 120"/>
                              <a:gd name="T14" fmla="*/ 140 w 171"/>
                              <a:gd name="T15" fmla="*/ 116 h 120"/>
                              <a:gd name="T16" fmla="*/ 140 w 171"/>
                              <a:gd name="T17" fmla="*/ 51 h 120"/>
                              <a:gd name="T18" fmla="*/ 139 w 171"/>
                              <a:gd name="T19" fmla="*/ 41 h 120"/>
                              <a:gd name="T20" fmla="*/ 136 w 171"/>
                              <a:gd name="T21" fmla="*/ 34 h 120"/>
                              <a:gd name="T22" fmla="*/ 131 w 171"/>
                              <a:gd name="T23" fmla="*/ 29 h 120"/>
                              <a:gd name="T24" fmla="*/ 123 w 171"/>
                              <a:gd name="T25" fmla="*/ 27 h 120"/>
                              <a:gd name="T26" fmla="*/ 113 w 171"/>
                              <a:gd name="T27" fmla="*/ 31 h 120"/>
                              <a:gd name="T28" fmla="*/ 101 w 171"/>
                              <a:gd name="T29" fmla="*/ 43 h 120"/>
                              <a:gd name="T30" fmla="*/ 101 w 171"/>
                              <a:gd name="T31" fmla="*/ 116 h 120"/>
                              <a:gd name="T32" fmla="*/ 98 w 171"/>
                              <a:gd name="T33" fmla="*/ 117 h 120"/>
                              <a:gd name="T34" fmla="*/ 96 w 171"/>
                              <a:gd name="T35" fmla="*/ 118 h 120"/>
                              <a:gd name="T36" fmla="*/ 89 w 171"/>
                              <a:gd name="T37" fmla="*/ 120 h 120"/>
                              <a:gd name="T38" fmla="*/ 81 w 171"/>
                              <a:gd name="T39" fmla="*/ 120 h 120"/>
                              <a:gd name="T40" fmla="*/ 75 w 171"/>
                              <a:gd name="T41" fmla="*/ 118 h 120"/>
                              <a:gd name="T42" fmla="*/ 72 w 171"/>
                              <a:gd name="T43" fmla="*/ 117 h 120"/>
                              <a:gd name="T44" fmla="*/ 70 w 171"/>
                              <a:gd name="T45" fmla="*/ 116 h 120"/>
                              <a:gd name="T46" fmla="*/ 70 w 171"/>
                              <a:gd name="T47" fmla="*/ 51 h 120"/>
                              <a:gd name="T48" fmla="*/ 68 w 171"/>
                              <a:gd name="T49" fmla="*/ 41 h 120"/>
                              <a:gd name="T50" fmla="*/ 66 w 171"/>
                              <a:gd name="T51" fmla="*/ 34 h 120"/>
                              <a:gd name="T52" fmla="*/ 61 w 171"/>
                              <a:gd name="T53" fmla="*/ 29 h 120"/>
                              <a:gd name="T54" fmla="*/ 52 w 171"/>
                              <a:gd name="T55" fmla="*/ 27 h 120"/>
                              <a:gd name="T56" fmla="*/ 43 w 171"/>
                              <a:gd name="T57" fmla="*/ 31 h 120"/>
                              <a:gd name="T58" fmla="*/ 30 w 171"/>
                              <a:gd name="T59" fmla="*/ 43 h 120"/>
                              <a:gd name="T60" fmla="*/ 30 w 171"/>
                              <a:gd name="T61" fmla="*/ 116 h 120"/>
                              <a:gd name="T62" fmla="*/ 29 w 171"/>
                              <a:gd name="T63" fmla="*/ 117 h 120"/>
                              <a:gd name="T64" fmla="*/ 25 w 171"/>
                              <a:gd name="T65" fmla="*/ 118 h 120"/>
                              <a:gd name="T66" fmla="*/ 19 w 171"/>
                              <a:gd name="T67" fmla="*/ 120 h 120"/>
                              <a:gd name="T68" fmla="*/ 11 w 171"/>
                              <a:gd name="T69" fmla="*/ 120 h 120"/>
                              <a:gd name="T70" fmla="*/ 4 w 171"/>
                              <a:gd name="T71" fmla="*/ 118 h 120"/>
                              <a:gd name="T72" fmla="*/ 2 w 171"/>
                              <a:gd name="T73" fmla="*/ 117 h 120"/>
                              <a:gd name="T74" fmla="*/ 0 w 171"/>
                              <a:gd name="T75" fmla="*/ 116 h 120"/>
                              <a:gd name="T76" fmla="*/ 0 w 171"/>
                              <a:gd name="T77" fmla="*/ 8 h 120"/>
                              <a:gd name="T78" fmla="*/ 1 w 171"/>
                              <a:gd name="T79" fmla="*/ 5 h 120"/>
                              <a:gd name="T80" fmla="*/ 2 w 171"/>
                              <a:gd name="T81" fmla="*/ 4 h 120"/>
                              <a:gd name="T82" fmla="*/ 7 w 171"/>
                              <a:gd name="T83" fmla="*/ 3 h 120"/>
                              <a:gd name="T84" fmla="*/ 13 w 171"/>
                              <a:gd name="T85" fmla="*/ 3 h 120"/>
                              <a:gd name="T86" fmla="*/ 19 w 171"/>
                              <a:gd name="T87" fmla="*/ 3 h 120"/>
                              <a:gd name="T88" fmla="*/ 23 w 171"/>
                              <a:gd name="T89" fmla="*/ 4 h 120"/>
                              <a:gd name="T90" fmla="*/ 25 w 171"/>
                              <a:gd name="T91" fmla="*/ 5 h 120"/>
                              <a:gd name="T92" fmla="*/ 25 w 171"/>
                              <a:gd name="T93" fmla="*/ 8 h 120"/>
                              <a:gd name="T94" fmla="*/ 34 w 171"/>
                              <a:gd name="T95" fmla="*/ 11 h 120"/>
                              <a:gd name="T96" fmla="*/ 52 w 171"/>
                              <a:gd name="T97" fmla="*/ 2 h 120"/>
                              <a:gd name="T98" fmla="*/ 68 w 171"/>
                              <a:gd name="T99" fmla="*/ 2 h 120"/>
                              <a:gd name="T100" fmla="*/ 78 w 171"/>
                              <a:gd name="T101" fmla="*/ 4 h 120"/>
                              <a:gd name="T102" fmla="*/ 87 w 171"/>
                              <a:gd name="T103" fmla="*/ 9 h 120"/>
                              <a:gd name="T104" fmla="*/ 93 w 171"/>
                              <a:gd name="T105" fmla="*/ 16 h 120"/>
                              <a:gd name="T106" fmla="*/ 101 w 171"/>
                              <a:gd name="T107" fmla="*/ 15 h 120"/>
                              <a:gd name="T108" fmla="*/ 109 w 171"/>
                              <a:gd name="T109" fmla="*/ 8 h 120"/>
                              <a:gd name="T110" fmla="*/ 119 w 171"/>
                              <a:gd name="T111" fmla="*/ 3 h 120"/>
                              <a:gd name="T112" fmla="*/ 128 w 171"/>
                              <a:gd name="T113" fmla="*/ 0 h 120"/>
                              <a:gd name="T114" fmla="*/ 142 w 171"/>
                              <a:gd name="T115" fmla="*/ 2 h 120"/>
                              <a:gd name="T116" fmla="*/ 157 w 171"/>
                              <a:gd name="T117" fmla="*/ 9 h 120"/>
                              <a:gd name="T118" fmla="*/ 166 w 171"/>
                              <a:gd name="T119" fmla="*/ 21 h 120"/>
                              <a:gd name="T120" fmla="*/ 171 w 171"/>
                              <a:gd name="T121" fmla="*/ 37 h 120"/>
                              <a:gd name="T122" fmla="*/ 171 w 171"/>
                              <a:gd name="T123" fmla="*/ 115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71" h="120">
                                <a:moveTo>
                                  <a:pt x="171" y="115"/>
                                </a:moveTo>
                                <a:lnTo>
                                  <a:pt x="171" y="116"/>
                                </a:lnTo>
                                <a:lnTo>
                                  <a:pt x="169" y="117"/>
                                </a:lnTo>
                                <a:lnTo>
                                  <a:pt x="169" y="117"/>
                                </a:lnTo>
                                <a:lnTo>
                                  <a:pt x="167" y="118"/>
                                </a:lnTo>
                                <a:lnTo>
                                  <a:pt x="166" y="118"/>
                                </a:lnTo>
                                <a:lnTo>
                                  <a:pt x="163" y="120"/>
                                </a:lnTo>
                                <a:lnTo>
                                  <a:pt x="160" y="120"/>
                                </a:lnTo>
                                <a:lnTo>
                                  <a:pt x="156" y="120"/>
                                </a:lnTo>
                                <a:lnTo>
                                  <a:pt x="151" y="120"/>
                                </a:lnTo>
                                <a:lnTo>
                                  <a:pt x="149" y="120"/>
                                </a:lnTo>
                                <a:lnTo>
                                  <a:pt x="145" y="118"/>
                                </a:lnTo>
                                <a:lnTo>
                                  <a:pt x="144" y="118"/>
                                </a:lnTo>
                                <a:lnTo>
                                  <a:pt x="142" y="117"/>
                                </a:lnTo>
                                <a:lnTo>
                                  <a:pt x="141" y="117"/>
                                </a:lnTo>
                                <a:lnTo>
                                  <a:pt x="140" y="116"/>
                                </a:lnTo>
                                <a:lnTo>
                                  <a:pt x="140" y="115"/>
                                </a:lnTo>
                                <a:lnTo>
                                  <a:pt x="140" y="51"/>
                                </a:lnTo>
                                <a:lnTo>
                                  <a:pt x="140" y="46"/>
                                </a:lnTo>
                                <a:lnTo>
                                  <a:pt x="139" y="41"/>
                                </a:lnTo>
                                <a:lnTo>
                                  <a:pt x="137" y="37"/>
                                </a:lnTo>
                                <a:lnTo>
                                  <a:pt x="136" y="34"/>
                                </a:lnTo>
                                <a:lnTo>
                                  <a:pt x="134" y="31"/>
                                </a:lnTo>
                                <a:lnTo>
                                  <a:pt x="131" y="29"/>
                                </a:lnTo>
                                <a:lnTo>
                                  <a:pt x="128" y="27"/>
                                </a:lnTo>
                                <a:lnTo>
                                  <a:pt x="123" y="27"/>
                                </a:lnTo>
                                <a:lnTo>
                                  <a:pt x="118" y="27"/>
                                </a:lnTo>
                                <a:lnTo>
                                  <a:pt x="113" y="31"/>
                                </a:lnTo>
                                <a:lnTo>
                                  <a:pt x="107" y="36"/>
                                </a:lnTo>
                                <a:lnTo>
                                  <a:pt x="101" y="43"/>
                                </a:lnTo>
                                <a:lnTo>
                                  <a:pt x="101" y="115"/>
                                </a:lnTo>
                                <a:lnTo>
                                  <a:pt x="101" y="116"/>
                                </a:lnTo>
                                <a:lnTo>
                                  <a:pt x="99" y="117"/>
                                </a:lnTo>
                                <a:lnTo>
                                  <a:pt x="98" y="117"/>
                                </a:lnTo>
                                <a:lnTo>
                                  <a:pt x="97" y="118"/>
                                </a:lnTo>
                                <a:lnTo>
                                  <a:pt x="96" y="118"/>
                                </a:lnTo>
                                <a:lnTo>
                                  <a:pt x="92" y="120"/>
                                </a:lnTo>
                                <a:lnTo>
                                  <a:pt x="89" y="120"/>
                                </a:lnTo>
                                <a:lnTo>
                                  <a:pt x="86" y="120"/>
                                </a:lnTo>
                                <a:lnTo>
                                  <a:pt x="81" y="120"/>
                                </a:lnTo>
                                <a:lnTo>
                                  <a:pt x="78" y="120"/>
                                </a:lnTo>
                                <a:lnTo>
                                  <a:pt x="75" y="118"/>
                                </a:lnTo>
                                <a:lnTo>
                                  <a:pt x="73" y="118"/>
                                </a:lnTo>
                                <a:lnTo>
                                  <a:pt x="72" y="117"/>
                                </a:lnTo>
                                <a:lnTo>
                                  <a:pt x="71" y="117"/>
                                </a:lnTo>
                                <a:lnTo>
                                  <a:pt x="70" y="116"/>
                                </a:lnTo>
                                <a:lnTo>
                                  <a:pt x="70" y="115"/>
                                </a:lnTo>
                                <a:lnTo>
                                  <a:pt x="70" y="51"/>
                                </a:lnTo>
                                <a:lnTo>
                                  <a:pt x="70" y="46"/>
                                </a:lnTo>
                                <a:lnTo>
                                  <a:pt x="68" y="41"/>
                                </a:lnTo>
                                <a:lnTo>
                                  <a:pt x="67" y="37"/>
                                </a:lnTo>
                                <a:lnTo>
                                  <a:pt x="66" y="34"/>
                                </a:lnTo>
                                <a:lnTo>
                                  <a:pt x="64" y="31"/>
                                </a:lnTo>
                                <a:lnTo>
                                  <a:pt x="61" y="29"/>
                                </a:lnTo>
                                <a:lnTo>
                                  <a:pt x="57" y="27"/>
                                </a:lnTo>
                                <a:lnTo>
                                  <a:pt x="52" y="27"/>
                                </a:lnTo>
                                <a:lnTo>
                                  <a:pt x="48" y="27"/>
                                </a:lnTo>
                                <a:lnTo>
                                  <a:pt x="43" y="31"/>
                                </a:lnTo>
                                <a:lnTo>
                                  <a:pt x="36" y="36"/>
                                </a:lnTo>
                                <a:lnTo>
                                  <a:pt x="30" y="43"/>
                                </a:lnTo>
                                <a:lnTo>
                                  <a:pt x="30" y="115"/>
                                </a:lnTo>
                                <a:lnTo>
                                  <a:pt x="30" y="116"/>
                                </a:lnTo>
                                <a:lnTo>
                                  <a:pt x="29" y="117"/>
                                </a:lnTo>
                                <a:lnTo>
                                  <a:pt x="29" y="117"/>
                                </a:lnTo>
                                <a:lnTo>
                                  <a:pt x="27" y="118"/>
                                </a:lnTo>
                                <a:lnTo>
                                  <a:pt x="25" y="118"/>
                                </a:lnTo>
                                <a:lnTo>
                                  <a:pt x="22" y="120"/>
                                </a:lnTo>
                                <a:lnTo>
                                  <a:pt x="19" y="120"/>
                                </a:lnTo>
                                <a:lnTo>
                                  <a:pt x="16" y="120"/>
                                </a:lnTo>
                                <a:lnTo>
                                  <a:pt x="11" y="120"/>
                                </a:lnTo>
                                <a:lnTo>
                                  <a:pt x="8" y="120"/>
                                </a:lnTo>
                                <a:lnTo>
                                  <a:pt x="4" y="118"/>
                                </a:lnTo>
                                <a:lnTo>
                                  <a:pt x="3" y="118"/>
                                </a:lnTo>
                                <a:lnTo>
                                  <a:pt x="2" y="117"/>
                                </a:lnTo>
                                <a:lnTo>
                                  <a:pt x="1" y="117"/>
                                </a:lnTo>
                                <a:lnTo>
                                  <a:pt x="0" y="116"/>
                                </a:lnTo>
                                <a:lnTo>
                                  <a:pt x="0" y="115"/>
                                </a:lnTo>
                                <a:lnTo>
                                  <a:pt x="0" y="8"/>
                                </a:lnTo>
                                <a:lnTo>
                                  <a:pt x="0" y="6"/>
                                </a:lnTo>
                                <a:lnTo>
                                  <a:pt x="1" y="5"/>
                                </a:lnTo>
                                <a:lnTo>
                                  <a:pt x="1" y="4"/>
                                </a:lnTo>
                                <a:lnTo>
                                  <a:pt x="2" y="4"/>
                                </a:lnTo>
                                <a:lnTo>
                                  <a:pt x="4" y="4"/>
                                </a:lnTo>
                                <a:lnTo>
                                  <a:pt x="7" y="3"/>
                                </a:lnTo>
                                <a:lnTo>
                                  <a:pt x="9" y="3"/>
                                </a:lnTo>
                                <a:lnTo>
                                  <a:pt x="13" y="3"/>
                                </a:lnTo>
                                <a:lnTo>
                                  <a:pt x="17" y="3"/>
                                </a:lnTo>
                                <a:lnTo>
                                  <a:pt x="19" y="3"/>
                                </a:lnTo>
                                <a:lnTo>
                                  <a:pt x="22" y="4"/>
                                </a:lnTo>
                                <a:lnTo>
                                  <a:pt x="23" y="4"/>
                                </a:lnTo>
                                <a:lnTo>
                                  <a:pt x="24" y="4"/>
                                </a:lnTo>
                                <a:lnTo>
                                  <a:pt x="25" y="5"/>
                                </a:lnTo>
                                <a:lnTo>
                                  <a:pt x="25" y="6"/>
                                </a:lnTo>
                                <a:lnTo>
                                  <a:pt x="25" y="8"/>
                                </a:lnTo>
                                <a:lnTo>
                                  <a:pt x="25" y="20"/>
                                </a:lnTo>
                                <a:lnTo>
                                  <a:pt x="34" y="11"/>
                                </a:lnTo>
                                <a:lnTo>
                                  <a:pt x="44" y="5"/>
                                </a:lnTo>
                                <a:lnTo>
                                  <a:pt x="52" y="2"/>
                                </a:lnTo>
                                <a:lnTo>
                                  <a:pt x="62" y="0"/>
                                </a:lnTo>
                                <a:lnTo>
                                  <a:pt x="68" y="2"/>
                                </a:lnTo>
                                <a:lnTo>
                                  <a:pt x="73" y="2"/>
                                </a:lnTo>
                                <a:lnTo>
                                  <a:pt x="78" y="4"/>
                                </a:lnTo>
                                <a:lnTo>
                                  <a:pt x="83" y="6"/>
                                </a:lnTo>
                                <a:lnTo>
                                  <a:pt x="87" y="9"/>
                                </a:lnTo>
                                <a:lnTo>
                                  <a:pt x="91" y="13"/>
                                </a:lnTo>
                                <a:lnTo>
                                  <a:pt x="93" y="16"/>
                                </a:lnTo>
                                <a:lnTo>
                                  <a:pt x="96" y="20"/>
                                </a:lnTo>
                                <a:lnTo>
                                  <a:pt x="101" y="15"/>
                                </a:lnTo>
                                <a:lnTo>
                                  <a:pt x="104" y="11"/>
                                </a:lnTo>
                                <a:lnTo>
                                  <a:pt x="109" y="8"/>
                                </a:lnTo>
                                <a:lnTo>
                                  <a:pt x="114" y="5"/>
                                </a:lnTo>
                                <a:lnTo>
                                  <a:pt x="119" y="3"/>
                                </a:lnTo>
                                <a:lnTo>
                                  <a:pt x="123" y="2"/>
                                </a:lnTo>
                                <a:lnTo>
                                  <a:pt x="128" y="0"/>
                                </a:lnTo>
                                <a:lnTo>
                                  <a:pt x="133" y="0"/>
                                </a:lnTo>
                                <a:lnTo>
                                  <a:pt x="142" y="2"/>
                                </a:lnTo>
                                <a:lnTo>
                                  <a:pt x="150" y="4"/>
                                </a:lnTo>
                                <a:lnTo>
                                  <a:pt x="157" y="9"/>
                                </a:lnTo>
                                <a:lnTo>
                                  <a:pt x="162" y="14"/>
                                </a:lnTo>
                                <a:lnTo>
                                  <a:pt x="166" y="21"/>
                                </a:lnTo>
                                <a:lnTo>
                                  <a:pt x="168" y="29"/>
                                </a:lnTo>
                                <a:lnTo>
                                  <a:pt x="171" y="37"/>
                                </a:lnTo>
                                <a:lnTo>
                                  <a:pt x="171" y="46"/>
                                </a:lnTo>
                                <a:lnTo>
                                  <a:pt x="171" y="11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03" name="Freeform 65"/>
                        <wps:cNvSpPr>
                          <a:spLocks/>
                        </wps:cNvSpPr>
                        <wps:spPr bwMode="auto">
                          <a:xfrm>
                            <a:off x="93663" y="3357563"/>
                            <a:ext cx="96838" cy="84138"/>
                          </a:xfrm>
                          <a:custGeom>
                            <a:avLst/>
                            <a:gdLst>
                              <a:gd name="T0" fmla="*/ 181 w 181"/>
                              <a:gd name="T1" fmla="*/ 152 h 157"/>
                              <a:gd name="T2" fmla="*/ 180 w 181"/>
                              <a:gd name="T3" fmla="*/ 154 h 157"/>
                              <a:gd name="T4" fmla="*/ 176 w 181"/>
                              <a:gd name="T5" fmla="*/ 156 h 157"/>
                              <a:gd name="T6" fmla="*/ 170 w 181"/>
                              <a:gd name="T7" fmla="*/ 156 h 157"/>
                              <a:gd name="T8" fmla="*/ 163 w 181"/>
                              <a:gd name="T9" fmla="*/ 156 h 157"/>
                              <a:gd name="T10" fmla="*/ 156 w 181"/>
                              <a:gd name="T11" fmla="*/ 156 h 157"/>
                              <a:gd name="T12" fmla="*/ 153 w 181"/>
                              <a:gd name="T13" fmla="*/ 154 h 157"/>
                              <a:gd name="T14" fmla="*/ 152 w 181"/>
                              <a:gd name="T15" fmla="*/ 152 h 157"/>
                              <a:gd name="T16" fmla="*/ 152 w 181"/>
                              <a:gd name="T17" fmla="*/ 25 h 157"/>
                              <a:gd name="T18" fmla="*/ 106 w 181"/>
                              <a:gd name="T19" fmla="*/ 151 h 157"/>
                              <a:gd name="T20" fmla="*/ 105 w 181"/>
                              <a:gd name="T21" fmla="*/ 153 h 157"/>
                              <a:gd name="T22" fmla="*/ 101 w 181"/>
                              <a:gd name="T23" fmla="*/ 156 h 157"/>
                              <a:gd name="T24" fmla="*/ 96 w 181"/>
                              <a:gd name="T25" fmla="*/ 156 h 157"/>
                              <a:gd name="T26" fmla="*/ 90 w 181"/>
                              <a:gd name="T27" fmla="*/ 157 h 157"/>
                              <a:gd name="T28" fmla="*/ 83 w 181"/>
                              <a:gd name="T29" fmla="*/ 156 h 157"/>
                              <a:gd name="T30" fmla="*/ 78 w 181"/>
                              <a:gd name="T31" fmla="*/ 156 h 157"/>
                              <a:gd name="T32" fmla="*/ 75 w 181"/>
                              <a:gd name="T33" fmla="*/ 153 h 157"/>
                              <a:gd name="T34" fmla="*/ 74 w 181"/>
                              <a:gd name="T35" fmla="*/ 151 h 157"/>
                              <a:gd name="T36" fmla="*/ 30 w 181"/>
                              <a:gd name="T37" fmla="*/ 25 h 157"/>
                              <a:gd name="T38" fmla="*/ 30 w 181"/>
                              <a:gd name="T39" fmla="*/ 152 h 157"/>
                              <a:gd name="T40" fmla="*/ 28 w 181"/>
                              <a:gd name="T41" fmla="*/ 154 h 157"/>
                              <a:gd name="T42" fmla="*/ 25 w 181"/>
                              <a:gd name="T43" fmla="*/ 156 h 157"/>
                              <a:gd name="T44" fmla="*/ 19 w 181"/>
                              <a:gd name="T45" fmla="*/ 156 h 157"/>
                              <a:gd name="T46" fmla="*/ 11 w 181"/>
                              <a:gd name="T47" fmla="*/ 156 h 157"/>
                              <a:gd name="T48" fmla="*/ 5 w 181"/>
                              <a:gd name="T49" fmla="*/ 156 h 157"/>
                              <a:gd name="T50" fmla="*/ 1 w 181"/>
                              <a:gd name="T51" fmla="*/ 154 h 157"/>
                              <a:gd name="T52" fmla="*/ 0 w 181"/>
                              <a:gd name="T53" fmla="*/ 152 h 157"/>
                              <a:gd name="T54" fmla="*/ 0 w 181"/>
                              <a:gd name="T55" fmla="*/ 13 h 157"/>
                              <a:gd name="T56" fmla="*/ 3 w 181"/>
                              <a:gd name="T57" fmla="*/ 3 h 157"/>
                              <a:gd name="T58" fmla="*/ 11 w 181"/>
                              <a:gd name="T59" fmla="*/ 0 h 157"/>
                              <a:gd name="T60" fmla="*/ 38 w 181"/>
                              <a:gd name="T61" fmla="*/ 0 h 157"/>
                              <a:gd name="T62" fmla="*/ 46 w 181"/>
                              <a:gd name="T63" fmla="*/ 2 h 157"/>
                              <a:gd name="T64" fmla="*/ 52 w 181"/>
                              <a:gd name="T65" fmla="*/ 7 h 157"/>
                              <a:gd name="T66" fmla="*/ 55 w 181"/>
                              <a:gd name="T67" fmla="*/ 13 h 157"/>
                              <a:gd name="T68" fmla="*/ 91 w 181"/>
                              <a:gd name="T69" fmla="*/ 110 h 157"/>
                              <a:gd name="T70" fmla="*/ 126 w 181"/>
                              <a:gd name="T71" fmla="*/ 18 h 157"/>
                              <a:gd name="T72" fmla="*/ 129 w 181"/>
                              <a:gd name="T73" fmla="*/ 9 h 157"/>
                              <a:gd name="T74" fmla="*/ 133 w 181"/>
                              <a:gd name="T75" fmla="*/ 4 h 157"/>
                              <a:gd name="T76" fmla="*/ 139 w 181"/>
                              <a:gd name="T77" fmla="*/ 0 h 157"/>
                              <a:gd name="T78" fmla="*/ 148 w 181"/>
                              <a:gd name="T79" fmla="*/ 0 h 157"/>
                              <a:gd name="T80" fmla="*/ 171 w 181"/>
                              <a:gd name="T81" fmla="*/ 0 h 157"/>
                              <a:gd name="T82" fmla="*/ 176 w 181"/>
                              <a:gd name="T83" fmla="*/ 2 h 157"/>
                              <a:gd name="T84" fmla="*/ 180 w 181"/>
                              <a:gd name="T85" fmla="*/ 5 h 157"/>
                              <a:gd name="T86" fmla="*/ 181 w 181"/>
                              <a:gd name="T87" fmla="*/ 9 h 157"/>
                              <a:gd name="T88" fmla="*/ 181 w 181"/>
                              <a:gd name="T89" fmla="*/ 151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81" h="157">
                                <a:moveTo>
                                  <a:pt x="181" y="151"/>
                                </a:moveTo>
                                <a:lnTo>
                                  <a:pt x="181" y="152"/>
                                </a:lnTo>
                                <a:lnTo>
                                  <a:pt x="180" y="153"/>
                                </a:lnTo>
                                <a:lnTo>
                                  <a:pt x="180" y="154"/>
                                </a:lnTo>
                                <a:lnTo>
                                  <a:pt x="179" y="154"/>
                                </a:lnTo>
                                <a:lnTo>
                                  <a:pt x="176" y="156"/>
                                </a:lnTo>
                                <a:lnTo>
                                  <a:pt x="174" y="156"/>
                                </a:lnTo>
                                <a:lnTo>
                                  <a:pt x="170" y="156"/>
                                </a:lnTo>
                                <a:lnTo>
                                  <a:pt x="166" y="157"/>
                                </a:lnTo>
                                <a:lnTo>
                                  <a:pt x="163" y="156"/>
                                </a:lnTo>
                                <a:lnTo>
                                  <a:pt x="159" y="156"/>
                                </a:lnTo>
                                <a:lnTo>
                                  <a:pt x="156" y="156"/>
                                </a:lnTo>
                                <a:lnTo>
                                  <a:pt x="154" y="154"/>
                                </a:lnTo>
                                <a:lnTo>
                                  <a:pt x="153" y="154"/>
                                </a:lnTo>
                                <a:lnTo>
                                  <a:pt x="152" y="153"/>
                                </a:lnTo>
                                <a:lnTo>
                                  <a:pt x="152" y="152"/>
                                </a:lnTo>
                                <a:lnTo>
                                  <a:pt x="152" y="151"/>
                                </a:lnTo>
                                <a:lnTo>
                                  <a:pt x="152" y="25"/>
                                </a:lnTo>
                                <a:lnTo>
                                  <a:pt x="152" y="25"/>
                                </a:lnTo>
                                <a:lnTo>
                                  <a:pt x="106" y="151"/>
                                </a:lnTo>
                                <a:lnTo>
                                  <a:pt x="105" y="153"/>
                                </a:lnTo>
                                <a:lnTo>
                                  <a:pt x="105" y="153"/>
                                </a:lnTo>
                                <a:lnTo>
                                  <a:pt x="103" y="154"/>
                                </a:lnTo>
                                <a:lnTo>
                                  <a:pt x="101" y="156"/>
                                </a:lnTo>
                                <a:lnTo>
                                  <a:pt x="100" y="156"/>
                                </a:lnTo>
                                <a:lnTo>
                                  <a:pt x="96" y="156"/>
                                </a:lnTo>
                                <a:lnTo>
                                  <a:pt x="94" y="156"/>
                                </a:lnTo>
                                <a:lnTo>
                                  <a:pt x="90" y="157"/>
                                </a:lnTo>
                                <a:lnTo>
                                  <a:pt x="86" y="156"/>
                                </a:lnTo>
                                <a:lnTo>
                                  <a:pt x="83" y="156"/>
                                </a:lnTo>
                                <a:lnTo>
                                  <a:pt x="80" y="156"/>
                                </a:lnTo>
                                <a:lnTo>
                                  <a:pt x="78" y="156"/>
                                </a:lnTo>
                                <a:lnTo>
                                  <a:pt x="76" y="154"/>
                                </a:lnTo>
                                <a:lnTo>
                                  <a:pt x="75" y="153"/>
                                </a:lnTo>
                                <a:lnTo>
                                  <a:pt x="74" y="152"/>
                                </a:lnTo>
                                <a:lnTo>
                                  <a:pt x="74" y="151"/>
                                </a:lnTo>
                                <a:lnTo>
                                  <a:pt x="30" y="25"/>
                                </a:lnTo>
                                <a:lnTo>
                                  <a:pt x="30" y="25"/>
                                </a:lnTo>
                                <a:lnTo>
                                  <a:pt x="30" y="151"/>
                                </a:lnTo>
                                <a:lnTo>
                                  <a:pt x="30" y="152"/>
                                </a:lnTo>
                                <a:lnTo>
                                  <a:pt x="30" y="153"/>
                                </a:lnTo>
                                <a:lnTo>
                                  <a:pt x="28" y="154"/>
                                </a:lnTo>
                                <a:lnTo>
                                  <a:pt x="27" y="154"/>
                                </a:lnTo>
                                <a:lnTo>
                                  <a:pt x="25" y="156"/>
                                </a:lnTo>
                                <a:lnTo>
                                  <a:pt x="22" y="156"/>
                                </a:lnTo>
                                <a:lnTo>
                                  <a:pt x="19" y="156"/>
                                </a:lnTo>
                                <a:lnTo>
                                  <a:pt x="15" y="157"/>
                                </a:lnTo>
                                <a:lnTo>
                                  <a:pt x="11" y="156"/>
                                </a:lnTo>
                                <a:lnTo>
                                  <a:pt x="7" y="156"/>
                                </a:lnTo>
                                <a:lnTo>
                                  <a:pt x="5" y="156"/>
                                </a:lnTo>
                                <a:lnTo>
                                  <a:pt x="3" y="154"/>
                                </a:lnTo>
                                <a:lnTo>
                                  <a:pt x="1" y="154"/>
                                </a:lnTo>
                                <a:lnTo>
                                  <a:pt x="0" y="153"/>
                                </a:lnTo>
                                <a:lnTo>
                                  <a:pt x="0" y="152"/>
                                </a:lnTo>
                                <a:lnTo>
                                  <a:pt x="0" y="151"/>
                                </a:lnTo>
                                <a:lnTo>
                                  <a:pt x="0" y="13"/>
                                </a:lnTo>
                                <a:lnTo>
                                  <a:pt x="0" y="7"/>
                                </a:lnTo>
                                <a:lnTo>
                                  <a:pt x="3" y="3"/>
                                </a:lnTo>
                                <a:lnTo>
                                  <a:pt x="6" y="0"/>
                                </a:lnTo>
                                <a:lnTo>
                                  <a:pt x="11" y="0"/>
                                </a:lnTo>
                                <a:lnTo>
                                  <a:pt x="32" y="0"/>
                                </a:lnTo>
                                <a:lnTo>
                                  <a:pt x="38" y="0"/>
                                </a:lnTo>
                                <a:lnTo>
                                  <a:pt x="42" y="0"/>
                                </a:lnTo>
                                <a:lnTo>
                                  <a:pt x="46" y="2"/>
                                </a:lnTo>
                                <a:lnTo>
                                  <a:pt x="49" y="4"/>
                                </a:lnTo>
                                <a:lnTo>
                                  <a:pt x="52" y="7"/>
                                </a:lnTo>
                                <a:lnTo>
                                  <a:pt x="53" y="9"/>
                                </a:lnTo>
                                <a:lnTo>
                                  <a:pt x="55" y="13"/>
                                </a:lnTo>
                                <a:lnTo>
                                  <a:pt x="57" y="18"/>
                                </a:lnTo>
                                <a:lnTo>
                                  <a:pt x="91" y="110"/>
                                </a:lnTo>
                                <a:lnTo>
                                  <a:pt x="91" y="110"/>
                                </a:lnTo>
                                <a:lnTo>
                                  <a:pt x="126" y="18"/>
                                </a:lnTo>
                                <a:lnTo>
                                  <a:pt x="128" y="13"/>
                                </a:lnTo>
                                <a:lnTo>
                                  <a:pt x="129" y="9"/>
                                </a:lnTo>
                                <a:lnTo>
                                  <a:pt x="132" y="7"/>
                                </a:lnTo>
                                <a:lnTo>
                                  <a:pt x="133" y="4"/>
                                </a:lnTo>
                                <a:lnTo>
                                  <a:pt x="137" y="2"/>
                                </a:lnTo>
                                <a:lnTo>
                                  <a:pt x="139" y="0"/>
                                </a:lnTo>
                                <a:lnTo>
                                  <a:pt x="143" y="0"/>
                                </a:lnTo>
                                <a:lnTo>
                                  <a:pt x="148" y="0"/>
                                </a:lnTo>
                                <a:lnTo>
                                  <a:pt x="169" y="0"/>
                                </a:lnTo>
                                <a:lnTo>
                                  <a:pt x="171" y="0"/>
                                </a:lnTo>
                                <a:lnTo>
                                  <a:pt x="174" y="0"/>
                                </a:lnTo>
                                <a:lnTo>
                                  <a:pt x="176" y="2"/>
                                </a:lnTo>
                                <a:lnTo>
                                  <a:pt x="179" y="3"/>
                                </a:lnTo>
                                <a:lnTo>
                                  <a:pt x="180" y="5"/>
                                </a:lnTo>
                                <a:lnTo>
                                  <a:pt x="180" y="8"/>
                                </a:lnTo>
                                <a:lnTo>
                                  <a:pt x="181" y="9"/>
                                </a:lnTo>
                                <a:lnTo>
                                  <a:pt x="181" y="13"/>
                                </a:lnTo>
                                <a:lnTo>
                                  <a:pt x="181"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04" name="Freeform 66"/>
                        <wps:cNvSpPr>
                          <a:spLocks noEditPoints="1"/>
                        </wps:cNvSpPr>
                        <wps:spPr bwMode="auto">
                          <a:xfrm>
                            <a:off x="206375" y="3354388"/>
                            <a:ext cx="17463" cy="87313"/>
                          </a:xfrm>
                          <a:custGeom>
                            <a:avLst/>
                            <a:gdLst>
                              <a:gd name="T0" fmla="*/ 33 w 35"/>
                              <a:gd name="T1" fmla="*/ 160 h 165"/>
                              <a:gd name="T2" fmla="*/ 33 w 35"/>
                              <a:gd name="T3" fmla="*/ 161 h 165"/>
                              <a:gd name="T4" fmla="*/ 32 w 35"/>
                              <a:gd name="T5" fmla="*/ 161 h 165"/>
                              <a:gd name="T6" fmla="*/ 32 w 35"/>
                              <a:gd name="T7" fmla="*/ 162 h 165"/>
                              <a:gd name="T8" fmla="*/ 29 w 35"/>
                              <a:gd name="T9" fmla="*/ 164 h 165"/>
                              <a:gd name="T10" fmla="*/ 28 w 35"/>
                              <a:gd name="T11" fmla="*/ 164 h 165"/>
                              <a:gd name="T12" fmla="*/ 26 w 35"/>
                              <a:gd name="T13" fmla="*/ 164 h 165"/>
                              <a:gd name="T14" fmla="*/ 22 w 35"/>
                              <a:gd name="T15" fmla="*/ 164 h 165"/>
                              <a:gd name="T16" fmla="*/ 18 w 35"/>
                              <a:gd name="T17" fmla="*/ 165 h 165"/>
                              <a:gd name="T18" fmla="*/ 13 w 35"/>
                              <a:gd name="T19" fmla="*/ 164 h 165"/>
                              <a:gd name="T20" fmla="*/ 11 w 35"/>
                              <a:gd name="T21" fmla="*/ 164 h 165"/>
                              <a:gd name="T22" fmla="*/ 7 w 35"/>
                              <a:gd name="T23" fmla="*/ 164 h 165"/>
                              <a:gd name="T24" fmla="*/ 6 w 35"/>
                              <a:gd name="T25" fmla="*/ 164 h 165"/>
                              <a:gd name="T26" fmla="*/ 5 w 35"/>
                              <a:gd name="T27" fmla="*/ 162 h 165"/>
                              <a:gd name="T28" fmla="*/ 3 w 35"/>
                              <a:gd name="T29" fmla="*/ 161 h 165"/>
                              <a:gd name="T30" fmla="*/ 2 w 35"/>
                              <a:gd name="T31" fmla="*/ 161 h 165"/>
                              <a:gd name="T32" fmla="*/ 2 w 35"/>
                              <a:gd name="T33" fmla="*/ 160 h 165"/>
                              <a:gd name="T34" fmla="*/ 2 w 35"/>
                              <a:gd name="T35" fmla="*/ 53 h 165"/>
                              <a:gd name="T36" fmla="*/ 2 w 35"/>
                              <a:gd name="T37" fmla="*/ 52 h 165"/>
                              <a:gd name="T38" fmla="*/ 3 w 35"/>
                              <a:gd name="T39" fmla="*/ 50 h 165"/>
                              <a:gd name="T40" fmla="*/ 5 w 35"/>
                              <a:gd name="T41" fmla="*/ 49 h 165"/>
                              <a:gd name="T42" fmla="*/ 6 w 35"/>
                              <a:gd name="T43" fmla="*/ 49 h 165"/>
                              <a:gd name="T44" fmla="*/ 7 w 35"/>
                              <a:gd name="T45" fmla="*/ 48 h 165"/>
                              <a:gd name="T46" fmla="*/ 11 w 35"/>
                              <a:gd name="T47" fmla="*/ 48 h 165"/>
                              <a:gd name="T48" fmla="*/ 13 w 35"/>
                              <a:gd name="T49" fmla="*/ 48 h 165"/>
                              <a:gd name="T50" fmla="*/ 18 w 35"/>
                              <a:gd name="T51" fmla="*/ 48 h 165"/>
                              <a:gd name="T52" fmla="*/ 22 w 35"/>
                              <a:gd name="T53" fmla="*/ 48 h 165"/>
                              <a:gd name="T54" fmla="*/ 26 w 35"/>
                              <a:gd name="T55" fmla="*/ 48 h 165"/>
                              <a:gd name="T56" fmla="*/ 28 w 35"/>
                              <a:gd name="T57" fmla="*/ 48 h 165"/>
                              <a:gd name="T58" fmla="*/ 29 w 35"/>
                              <a:gd name="T59" fmla="*/ 49 h 165"/>
                              <a:gd name="T60" fmla="*/ 32 w 35"/>
                              <a:gd name="T61" fmla="*/ 49 h 165"/>
                              <a:gd name="T62" fmla="*/ 32 w 35"/>
                              <a:gd name="T63" fmla="*/ 50 h 165"/>
                              <a:gd name="T64" fmla="*/ 33 w 35"/>
                              <a:gd name="T65" fmla="*/ 52 h 165"/>
                              <a:gd name="T66" fmla="*/ 33 w 35"/>
                              <a:gd name="T67" fmla="*/ 53 h 165"/>
                              <a:gd name="T68" fmla="*/ 33 w 35"/>
                              <a:gd name="T69" fmla="*/ 160 h 165"/>
                              <a:gd name="T70" fmla="*/ 35 w 35"/>
                              <a:gd name="T71" fmla="*/ 16 h 165"/>
                              <a:gd name="T72" fmla="*/ 34 w 35"/>
                              <a:gd name="T73" fmla="*/ 24 h 165"/>
                              <a:gd name="T74" fmla="*/ 32 w 35"/>
                              <a:gd name="T75" fmla="*/ 28 h 165"/>
                              <a:gd name="T76" fmla="*/ 27 w 35"/>
                              <a:gd name="T77" fmla="*/ 32 h 165"/>
                              <a:gd name="T78" fmla="*/ 18 w 35"/>
                              <a:gd name="T79" fmla="*/ 32 h 165"/>
                              <a:gd name="T80" fmla="*/ 8 w 35"/>
                              <a:gd name="T81" fmla="*/ 32 h 165"/>
                              <a:gd name="T82" fmla="*/ 3 w 35"/>
                              <a:gd name="T83" fmla="*/ 28 h 165"/>
                              <a:gd name="T84" fmla="*/ 1 w 35"/>
                              <a:gd name="T85" fmla="*/ 24 h 165"/>
                              <a:gd name="T86" fmla="*/ 0 w 35"/>
                              <a:gd name="T87" fmla="*/ 17 h 165"/>
                              <a:gd name="T88" fmla="*/ 1 w 35"/>
                              <a:gd name="T89" fmla="*/ 8 h 165"/>
                              <a:gd name="T90" fmla="*/ 3 w 35"/>
                              <a:gd name="T91" fmla="*/ 4 h 165"/>
                              <a:gd name="T92" fmla="*/ 8 w 35"/>
                              <a:gd name="T93" fmla="*/ 1 h 165"/>
                              <a:gd name="T94" fmla="*/ 18 w 35"/>
                              <a:gd name="T95" fmla="*/ 0 h 165"/>
                              <a:gd name="T96" fmla="*/ 27 w 35"/>
                              <a:gd name="T97" fmla="*/ 1 h 165"/>
                              <a:gd name="T98" fmla="*/ 32 w 35"/>
                              <a:gd name="T99" fmla="*/ 4 h 165"/>
                              <a:gd name="T100" fmla="*/ 34 w 35"/>
                              <a:gd name="T101" fmla="*/ 8 h 165"/>
                              <a:gd name="T102" fmla="*/ 35 w 35"/>
                              <a:gd name="T103" fmla="*/ 16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35" h="165">
                                <a:moveTo>
                                  <a:pt x="33" y="160"/>
                                </a:moveTo>
                                <a:lnTo>
                                  <a:pt x="33" y="161"/>
                                </a:lnTo>
                                <a:lnTo>
                                  <a:pt x="32" y="161"/>
                                </a:lnTo>
                                <a:lnTo>
                                  <a:pt x="32" y="162"/>
                                </a:lnTo>
                                <a:lnTo>
                                  <a:pt x="29" y="164"/>
                                </a:lnTo>
                                <a:lnTo>
                                  <a:pt x="28" y="164"/>
                                </a:lnTo>
                                <a:lnTo>
                                  <a:pt x="26" y="164"/>
                                </a:lnTo>
                                <a:lnTo>
                                  <a:pt x="22" y="164"/>
                                </a:lnTo>
                                <a:lnTo>
                                  <a:pt x="18" y="165"/>
                                </a:lnTo>
                                <a:lnTo>
                                  <a:pt x="13" y="164"/>
                                </a:lnTo>
                                <a:lnTo>
                                  <a:pt x="11" y="164"/>
                                </a:lnTo>
                                <a:lnTo>
                                  <a:pt x="7" y="164"/>
                                </a:lnTo>
                                <a:lnTo>
                                  <a:pt x="6" y="164"/>
                                </a:lnTo>
                                <a:lnTo>
                                  <a:pt x="5" y="162"/>
                                </a:lnTo>
                                <a:lnTo>
                                  <a:pt x="3" y="161"/>
                                </a:lnTo>
                                <a:lnTo>
                                  <a:pt x="2" y="161"/>
                                </a:lnTo>
                                <a:lnTo>
                                  <a:pt x="2" y="160"/>
                                </a:lnTo>
                                <a:lnTo>
                                  <a:pt x="2" y="53"/>
                                </a:lnTo>
                                <a:lnTo>
                                  <a:pt x="2" y="52"/>
                                </a:lnTo>
                                <a:lnTo>
                                  <a:pt x="3" y="50"/>
                                </a:lnTo>
                                <a:lnTo>
                                  <a:pt x="5" y="49"/>
                                </a:lnTo>
                                <a:lnTo>
                                  <a:pt x="6" y="49"/>
                                </a:lnTo>
                                <a:lnTo>
                                  <a:pt x="7" y="48"/>
                                </a:lnTo>
                                <a:lnTo>
                                  <a:pt x="11" y="48"/>
                                </a:lnTo>
                                <a:lnTo>
                                  <a:pt x="13" y="48"/>
                                </a:lnTo>
                                <a:lnTo>
                                  <a:pt x="18" y="48"/>
                                </a:lnTo>
                                <a:lnTo>
                                  <a:pt x="22" y="48"/>
                                </a:lnTo>
                                <a:lnTo>
                                  <a:pt x="26" y="48"/>
                                </a:lnTo>
                                <a:lnTo>
                                  <a:pt x="28" y="48"/>
                                </a:lnTo>
                                <a:lnTo>
                                  <a:pt x="29" y="49"/>
                                </a:lnTo>
                                <a:lnTo>
                                  <a:pt x="32" y="49"/>
                                </a:lnTo>
                                <a:lnTo>
                                  <a:pt x="32" y="50"/>
                                </a:lnTo>
                                <a:lnTo>
                                  <a:pt x="33" y="52"/>
                                </a:lnTo>
                                <a:lnTo>
                                  <a:pt x="33" y="53"/>
                                </a:lnTo>
                                <a:lnTo>
                                  <a:pt x="33" y="160"/>
                                </a:lnTo>
                                <a:close/>
                                <a:moveTo>
                                  <a:pt x="35" y="16"/>
                                </a:moveTo>
                                <a:lnTo>
                                  <a:pt x="34" y="24"/>
                                </a:lnTo>
                                <a:lnTo>
                                  <a:pt x="32" y="28"/>
                                </a:lnTo>
                                <a:lnTo>
                                  <a:pt x="27" y="32"/>
                                </a:lnTo>
                                <a:lnTo>
                                  <a:pt x="18" y="32"/>
                                </a:lnTo>
                                <a:lnTo>
                                  <a:pt x="8" y="32"/>
                                </a:lnTo>
                                <a:lnTo>
                                  <a:pt x="3" y="28"/>
                                </a:lnTo>
                                <a:lnTo>
                                  <a:pt x="1" y="24"/>
                                </a:lnTo>
                                <a:lnTo>
                                  <a:pt x="0" y="17"/>
                                </a:lnTo>
                                <a:lnTo>
                                  <a:pt x="1" y="8"/>
                                </a:lnTo>
                                <a:lnTo>
                                  <a:pt x="3" y="4"/>
                                </a:lnTo>
                                <a:lnTo>
                                  <a:pt x="8" y="1"/>
                                </a:lnTo>
                                <a:lnTo>
                                  <a:pt x="18" y="0"/>
                                </a:lnTo>
                                <a:lnTo>
                                  <a:pt x="27" y="1"/>
                                </a:lnTo>
                                <a:lnTo>
                                  <a:pt x="32" y="4"/>
                                </a:lnTo>
                                <a:lnTo>
                                  <a:pt x="34" y="8"/>
                                </a:lnTo>
                                <a:lnTo>
                                  <a:pt x="35"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05" name="Freeform 67"/>
                        <wps:cNvSpPr>
                          <a:spLocks/>
                        </wps:cNvSpPr>
                        <wps:spPr bwMode="auto">
                          <a:xfrm>
                            <a:off x="231775" y="3363913"/>
                            <a:ext cx="41275" cy="77788"/>
                          </a:xfrm>
                          <a:custGeom>
                            <a:avLst/>
                            <a:gdLst>
                              <a:gd name="T0" fmla="*/ 77 w 77"/>
                              <a:gd name="T1" fmla="*/ 134 h 146"/>
                              <a:gd name="T2" fmla="*/ 75 w 77"/>
                              <a:gd name="T3" fmla="*/ 140 h 146"/>
                              <a:gd name="T4" fmla="*/ 73 w 77"/>
                              <a:gd name="T5" fmla="*/ 142 h 146"/>
                              <a:gd name="T6" fmla="*/ 69 w 77"/>
                              <a:gd name="T7" fmla="*/ 144 h 146"/>
                              <a:gd name="T8" fmla="*/ 63 w 77"/>
                              <a:gd name="T9" fmla="*/ 145 h 146"/>
                              <a:gd name="T10" fmla="*/ 57 w 77"/>
                              <a:gd name="T11" fmla="*/ 146 h 146"/>
                              <a:gd name="T12" fmla="*/ 44 w 77"/>
                              <a:gd name="T13" fmla="*/ 146 h 146"/>
                              <a:gd name="T14" fmla="*/ 31 w 77"/>
                              <a:gd name="T15" fmla="*/ 141 h 146"/>
                              <a:gd name="T16" fmla="*/ 22 w 77"/>
                              <a:gd name="T17" fmla="*/ 131 h 146"/>
                              <a:gd name="T18" fmla="*/ 19 w 77"/>
                              <a:gd name="T19" fmla="*/ 117 h 146"/>
                              <a:gd name="T20" fmla="*/ 19 w 77"/>
                              <a:gd name="T21" fmla="*/ 52 h 146"/>
                              <a:gd name="T22" fmla="*/ 4 w 77"/>
                              <a:gd name="T23" fmla="*/ 52 h 146"/>
                              <a:gd name="T24" fmla="*/ 1 w 77"/>
                              <a:gd name="T25" fmla="*/ 46 h 146"/>
                              <a:gd name="T26" fmla="*/ 1 w 77"/>
                              <a:gd name="T27" fmla="*/ 36 h 146"/>
                              <a:gd name="T28" fmla="*/ 1 w 77"/>
                              <a:gd name="T29" fmla="*/ 33 h 146"/>
                              <a:gd name="T30" fmla="*/ 3 w 77"/>
                              <a:gd name="T31" fmla="*/ 29 h 146"/>
                              <a:gd name="T32" fmla="*/ 4 w 77"/>
                              <a:gd name="T33" fmla="*/ 28 h 146"/>
                              <a:gd name="T34" fmla="*/ 19 w 77"/>
                              <a:gd name="T35" fmla="*/ 28 h 146"/>
                              <a:gd name="T36" fmla="*/ 19 w 77"/>
                              <a:gd name="T37" fmla="*/ 3 h 146"/>
                              <a:gd name="T38" fmla="*/ 20 w 77"/>
                              <a:gd name="T39" fmla="*/ 1 h 146"/>
                              <a:gd name="T40" fmla="*/ 24 w 77"/>
                              <a:gd name="T41" fmla="*/ 0 h 146"/>
                              <a:gd name="T42" fmla="*/ 30 w 77"/>
                              <a:gd name="T43" fmla="*/ 0 h 146"/>
                              <a:gd name="T44" fmla="*/ 37 w 77"/>
                              <a:gd name="T45" fmla="*/ 0 h 146"/>
                              <a:gd name="T46" fmla="*/ 43 w 77"/>
                              <a:gd name="T47" fmla="*/ 0 h 146"/>
                              <a:gd name="T48" fmla="*/ 47 w 77"/>
                              <a:gd name="T49" fmla="*/ 1 h 146"/>
                              <a:gd name="T50" fmla="*/ 48 w 77"/>
                              <a:gd name="T51" fmla="*/ 3 h 146"/>
                              <a:gd name="T52" fmla="*/ 48 w 77"/>
                              <a:gd name="T53" fmla="*/ 28 h 146"/>
                              <a:gd name="T54" fmla="*/ 73 w 77"/>
                              <a:gd name="T55" fmla="*/ 28 h 146"/>
                              <a:gd name="T56" fmla="*/ 75 w 77"/>
                              <a:gd name="T57" fmla="*/ 29 h 146"/>
                              <a:gd name="T58" fmla="*/ 77 w 77"/>
                              <a:gd name="T59" fmla="*/ 33 h 146"/>
                              <a:gd name="T60" fmla="*/ 77 w 77"/>
                              <a:gd name="T61" fmla="*/ 36 h 146"/>
                              <a:gd name="T62" fmla="*/ 77 w 77"/>
                              <a:gd name="T63" fmla="*/ 46 h 146"/>
                              <a:gd name="T64" fmla="*/ 74 w 77"/>
                              <a:gd name="T65" fmla="*/ 52 h 146"/>
                              <a:gd name="T66" fmla="*/ 48 w 77"/>
                              <a:gd name="T67" fmla="*/ 52 h 146"/>
                              <a:gd name="T68" fmla="*/ 49 w 77"/>
                              <a:gd name="T69" fmla="*/ 112 h 146"/>
                              <a:gd name="T70" fmla="*/ 54 w 77"/>
                              <a:gd name="T71" fmla="*/ 120 h 146"/>
                              <a:gd name="T72" fmla="*/ 63 w 77"/>
                              <a:gd name="T73" fmla="*/ 120 h 146"/>
                              <a:gd name="T74" fmla="*/ 68 w 77"/>
                              <a:gd name="T75" fmla="*/ 120 h 146"/>
                              <a:gd name="T76" fmla="*/ 70 w 77"/>
                              <a:gd name="T77" fmla="*/ 119 h 146"/>
                              <a:gd name="T78" fmla="*/ 73 w 77"/>
                              <a:gd name="T79" fmla="*/ 118 h 146"/>
                              <a:gd name="T80" fmla="*/ 74 w 77"/>
                              <a:gd name="T81" fmla="*/ 118 h 146"/>
                              <a:gd name="T82" fmla="*/ 75 w 77"/>
                              <a:gd name="T83" fmla="*/ 119 h 146"/>
                              <a:gd name="T84" fmla="*/ 77 w 77"/>
                              <a:gd name="T85" fmla="*/ 121 h 146"/>
                              <a:gd name="T86" fmla="*/ 77 w 77"/>
                              <a:gd name="T87" fmla="*/ 125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77" h="146">
                                <a:moveTo>
                                  <a:pt x="77" y="129"/>
                                </a:moveTo>
                                <a:lnTo>
                                  <a:pt x="77" y="134"/>
                                </a:lnTo>
                                <a:lnTo>
                                  <a:pt x="77" y="137"/>
                                </a:lnTo>
                                <a:lnTo>
                                  <a:pt x="75" y="140"/>
                                </a:lnTo>
                                <a:lnTo>
                                  <a:pt x="74" y="141"/>
                                </a:lnTo>
                                <a:lnTo>
                                  <a:pt x="73" y="142"/>
                                </a:lnTo>
                                <a:lnTo>
                                  <a:pt x="72" y="144"/>
                                </a:lnTo>
                                <a:lnTo>
                                  <a:pt x="69" y="144"/>
                                </a:lnTo>
                                <a:lnTo>
                                  <a:pt x="67" y="145"/>
                                </a:lnTo>
                                <a:lnTo>
                                  <a:pt x="63" y="145"/>
                                </a:lnTo>
                                <a:lnTo>
                                  <a:pt x="60" y="146"/>
                                </a:lnTo>
                                <a:lnTo>
                                  <a:pt x="57" y="146"/>
                                </a:lnTo>
                                <a:lnTo>
                                  <a:pt x="53" y="146"/>
                                </a:lnTo>
                                <a:lnTo>
                                  <a:pt x="44" y="146"/>
                                </a:lnTo>
                                <a:lnTo>
                                  <a:pt x="37" y="144"/>
                                </a:lnTo>
                                <a:lnTo>
                                  <a:pt x="31" y="141"/>
                                </a:lnTo>
                                <a:lnTo>
                                  <a:pt x="27" y="136"/>
                                </a:lnTo>
                                <a:lnTo>
                                  <a:pt x="22" y="131"/>
                                </a:lnTo>
                                <a:lnTo>
                                  <a:pt x="20" y="125"/>
                                </a:lnTo>
                                <a:lnTo>
                                  <a:pt x="19" y="117"/>
                                </a:lnTo>
                                <a:lnTo>
                                  <a:pt x="19" y="108"/>
                                </a:lnTo>
                                <a:lnTo>
                                  <a:pt x="19" y="52"/>
                                </a:lnTo>
                                <a:lnTo>
                                  <a:pt x="5" y="52"/>
                                </a:lnTo>
                                <a:lnTo>
                                  <a:pt x="4" y="52"/>
                                </a:lnTo>
                                <a:lnTo>
                                  <a:pt x="1" y="50"/>
                                </a:lnTo>
                                <a:lnTo>
                                  <a:pt x="1" y="46"/>
                                </a:lnTo>
                                <a:lnTo>
                                  <a:pt x="0" y="40"/>
                                </a:lnTo>
                                <a:lnTo>
                                  <a:pt x="1" y="36"/>
                                </a:lnTo>
                                <a:lnTo>
                                  <a:pt x="1" y="34"/>
                                </a:lnTo>
                                <a:lnTo>
                                  <a:pt x="1" y="33"/>
                                </a:lnTo>
                                <a:lnTo>
                                  <a:pt x="1" y="30"/>
                                </a:lnTo>
                                <a:lnTo>
                                  <a:pt x="3" y="29"/>
                                </a:lnTo>
                                <a:lnTo>
                                  <a:pt x="4" y="29"/>
                                </a:lnTo>
                                <a:lnTo>
                                  <a:pt x="4" y="28"/>
                                </a:lnTo>
                                <a:lnTo>
                                  <a:pt x="5" y="28"/>
                                </a:lnTo>
                                <a:lnTo>
                                  <a:pt x="19" y="28"/>
                                </a:lnTo>
                                <a:lnTo>
                                  <a:pt x="19" y="4"/>
                                </a:lnTo>
                                <a:lnTo>
                                  <a:pt x="19" y="3"/>
                                </a:lnTo>
                                <a:lnTo>
                                  <a:pt x="19" y="2"/>
                                </a:lnTo>
                                <a:lnTo>
                                  <a:pt x="20" y="1"/>
                                </a:lnTo>
                                <a:lnTo>
                                  <a:pt x="21" y="1"/>
                                </a:lnTo>
                                <a:lnTo>
                                  <a:pt x="24" y="0"/>
                                </a:lnTo>
                                <a:lnTo>
                                  <a:pt x="26" y="0"/>
                                </a:lnTo>
                                <a:lnTo>
                                  <a:pt x="30" y="0"/>
                                </a:lnTo>
                                <a:lnTo>
                                  <a:pt x="33" y="0"/>
                                </a:lnTo>
                                <a:lnTo>
                                  <a:pt x="37" y="0"/>
                                </a:lnTo>
                                <a:lnTo>
                                  <a:pt x="41" y="0"/>
                                </a:lnTo>
                                <a:lnTo>
                                  <a:pt x="43" y="0"/>
                                </a:lnTo>
                                <a:lnTo>
                                  <a:pt x="46" y="1"/>
                                </a:lnTo>
                                <a:lnTo>
                                  <a:pt x="47" y="1"/>
                                </a:lnTo>
                                <a:lnTo>
                                  <a:pt x="48" y="2"/>
                                </a:lnTo>
                                <a:lnTo>
                                  <a:pt x="48" y="3"/>
                                </a:lnTo>
                                <a:lnTo>
                                  <a:pt x="48" y="4"/>
                                </a:lnTo>
                                <a:lnTo>
                                  <a:pt x="48" y="28"/>
                                </a:lnTo>
                                <a:lnTo>
                                  <a:pt x="72" y="28"/>
                                </a:lnTo>
                                <a:lnTo>
                                  <a:pt x="73" y="28"/>
                                </a:lnTo>
                                <a:lnTo>
                                  <a:pt x="74" y="29"/>
                                </a:lnTo>
                                <a:lnTo>
                                  <a:pt x="75" y="29"/>
                                </a:lnTo>
                                <a:lnTo>
                                  <a:pt x="75" y="30"/>
                                </a:lnTo>
                                <a:lnTo>
                                  <a:pt x="77" y="33"/>
                                </a:lnTo>
                                <a:lnTo>
                                  <a:pt x="77" y="34"/>
                                </a:lnTo>
                                <a:lnTo>
                                  <a:pt x="77" y="36"/>
                                </a:lnTo>
                                <a:lnTo>
                                  <a:pt x="77" y="40"/>
                                </a:lnTo>
                                <a:lnTo>
                                  <a:pt x="77" y="46"/>
                                </a:lnTo>
                                <a:lnTo>
                                  <a:pt x="75" y="50"/>
                                </a:lnTo>
                                <a:lnTo>
                                  <a:pt x="74" y="52"/>
                                </a:lnTo>
                                <a:lnTo>
                                  <a:pt x="72" y="52"/>
                                </a:lnTo>
                                <a:lnTo>
                                  <a:pt x="48" y="52"/>
                                </a:lnTo>
                                <a:lnTo>
                                  <a:pt x="48" y="103"/>
                                </a:lnTo>
                                <a:lnTo>
                                  <a:pt x="49" y="112"/>
                                </a:lnTo>
                                <a:lnTo>
                                  <a:pt x="52" y="117"/>
                                </a:lnTo>
                                <a:lnTo>
                                  <a:pt x="54" y="120"/>
                                </a:lnTo>
                                <a:lnTo>
                                  <a:pt x="62" y="120"/>
                                </a:lnTo>
                                <a:lnTo>
                                  <a:pt x="63" y="120"/>
                                </a:lnTo>
                                <a:lnTo>
                                  <a:pt x="65" y="120"/>
                                </a:lnTo>
                                <a:lnTo>
                                  <a:pt x="68" y="120"/>
                                </a:lnTo>
                                <a:lnTo>
                                  <a:pt x="69" y="119"/>
                                </a:lnTo>
                                <a:lnTo>
                                  <a:pt x="70" y="119"/>
                                </a:lnTo>
                                <a:lnTo>
                                  <a:pt x="72" y="118"/>
                                </a:lnTo>
                                <a:lnTo>
                                  <a:pt x="73" y="118"/>
                                </a:lnTo>
                                <a:lnTo>
                                  <a:pt x="73" y="118"/>
                                </a:lnTo>
                                <a:lnTo>
                                  <a:pt x="74" y="118"/>
                                </a:lnTo>
                                <a:lnTo>
                                  <a:pt x="74" y="118"/>
                                </a:lnTo>
                                <a:lnTo>
                                  <a:pt x="75" y="119"/>
                                </a:lnTo>
                                <a:lnTo>
                                  <a:pt x="75" y="120"/>
                                </a:lnTo>
                                <a:lnTo>
                                  <a:pt x="77" y="121"/>
                                </a:lnTo>
                                <a:lnTo>
                                  <a:pt x="77" y="124"/>
                                </a:lnTo>
                                <a:lnTo>
                                  <a:pt x="77" y="125"/>
                                </a:lnTo>
                                <a:lnTo>
                                  <a:pt x="77"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06" name="Freeform 68"/>
                        <wps:cNvSpPr>
                          <a:spLocks noEditPoints="1"/>
                        </wps:cNvSpPr>
                        <wps:spPr bwMode="auto">
                          <a:xfrm>
                            <a:off x="279400" y="3378200"/>
                            <a:ext cx="61913" cy="63500"/>
                          </a:xfrm>
                          <a:custGeom>
                            <a:avLst/>
                            <a:gdLst>
                              <a:gd name="T0" fmla="*/ 115 w 115"/>
                              <a:gd name="T1" fmla="*/ 73 h 121"/>
                              <a:gd name="T2" fmla="*/ 107 w 115"/>
                              <a:gd name="T3" fmla="*/ 95 h 121"/>
                              <a:gd name="T4" fmla="*/ 92 w 115"/>
                              <a:gd name="T5" fmla="*/ 111 h 121"/>
                              <a:gd name="T6" fmla="*/ 70 w 115"/>
                              <a:gd name="T7" fmla="*/ 121 h 121"/>
                              <a:gd name="T8" fmla="*/ 42 w 115"/>
                              <a:gd name="T9" fmla="*/ 121 h 121"/>
                              <a:gd name="T10" fmla="*/ 21 w 115"/>
                              <a:gd name="T11" fmla="*/ 112 h 121"/>
                              <a:gd name="T12" fmla="*/ 7 w 115"/>
                              <a:gd name="T13" fmla="*/ 98 h 121"/>
                              <a:gd name="T14" fmla="*/ 0 w 115"/>
                              <a:gd name="T15" fmla="*/ 76 h 121"/>
                              <a:gd name="T16" fmla="*/ 0 w 115"/>
                              <a:gd name="T17" fmla="*/ 48 h 121"/>
                              <a:gd name="T18" fmla="*/ 7 w 115"/>
                              <a:gd name="T19" fmla="*/ 26 h 121"/>
                              <a:gd name="T20" fmla="*/ 22 w 115"/>
                              <a:gd name="T21" fmla="*/ 10 h 121"/>
                              <a:gd name="T22" fmla="*/ 44 w 115"/>
                              <a:gd name="T23" fmla="*/ 2 h 121"/>
                              <a:gd name="T24" fmla="*/ 73 w 115"/>
                              <a:gd name="T25" fmla="*/ 0 h 121"/>
                              <a:gd name="T26" fmla="*/ 94 w 115"/>
                              <a:gd name="T27" fmla="*/ 9 h 121"/>
                              <a:gd name="T28" fmla="*/ 107 w 115"/>
                              <a:gd name="T29" fmla="*/ 24 h 121"/>
                              <a:gd name="T30" fmla="*/ 115 w 115"/>
                              <a:gd name="T31" fmla="*/ 46 h 121"/>
                              <a:gd name="T32" fmla="*/ 84 w 115"/>
                              <a:gd name="T33" fmla="*/ 61 h 121"/>
                              <a:gd name="T34" fmla="*/ 83 w 115"/>
                              <a:gd name="T35" fmla="*/ 46 h 121"/>
                              <a:gd name="T36" fmla="*/ 78 w 115"/>
                              <a:gd name="T37" fmla="*/ 35 h 121"/>
                              <a:gd name="T38" fmla="*/ 70 w 115"/>
                              <a:gd name="T39" fmla="*/ 27 h 121"/>
                              <a:gd name="T40" fmla="*/ 58 w 115"/>
                              <a:gd name="T41" fmla="*/ 24 h 121"/>
                              <a:gd name="T42" fmla="*/ 46 w 115"/>
                              <a:gd name="T43" fmla="*/ 26 h 121"/>
                              <a:gd name="T44" fmla="*/ 37 w 115"/>
                              <a:gd name="T45" fmla="*/ 34 h 121"/>
                              <a:gd name="T46" fmla="*/ 32 w 115"/>
                              <a:gd name="T47" fmla="*/ 46 h 121"/>
                              <a:gd name="T48" fmla="*/ 31 w 115"/>
                              <a:gd name="T49" fmla="*/ 61 h 121"/>
                              <a:gd name="T50" fmla="*/ 32 w 115"/>
                              <a:gd name="T51" fmla="*/ 76 h 121"/>
                              <a:gd name="T52" fmla="*/ 37 w 115"/>
                              <a:gd name="T53" fmla="*/ 87 h 121"/>
                              <a:gd name="T54" fmla="*/ 44 w 115"/>
                              <a:gd name="T55" fmla="*/ 94 h 121"/>
                              <a:gd name="T56" fmla="*/ 57 w 115"/>
                              <a:gd name="T57" fmla="*/ 98 h 121"/>
                              <a:gd name="T58" fmla="*/ 69 w 115"/>
                              <a:gd name="T59" fmla="*/ 95 h 121"/>
                              <a:gd name="T60" fmla="*/ 78 w 115"/>
                              <a:gd name="T61" fmla="*/ 88 h 121"/>
                              <a:gd name="T62" fmla="*/ 83 w 115"/>
                              <a:gd name="T63" fmla="*/ 77 h 121"/>
                              <a:gd name="T64" fmla="*/ 84 w 115"/>
                              <a:gd name="T65" fmla="*/ 61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15" h="121">
                                <a:moveTo>
                                  <a:pt x="115" y="60"/>
                                </a:moveTo>
                                <a:lnTo>
                                  <a:pt x="115" y="73"/>
                                </a:lnTo>
                                <a:lnTo>
                                  <a:pt x="111" y="84"/>
                                </a:lnTo>
                                <a:lnTo>
                                  <a:pt x="107" y="95"/>
                                </a:lnTo>
                                <a:lnTo>
                                  <a:pt x="100" y="104"/>
                                </a:lnTo>
                                <a:lnTo>
                                  <a:pt x="92" y="111"/>
                                </a:lnTo>
                                <a:lnTo>
                                  <a:pt x="81" y="117"/>
                                </a:lnTo>
                                <a:lnTo>
                                  <a:pt x="70" y="121"/>
                                </a:lnTo>
                                <a:lnTo>
                                  <a:pt x="55" y="121"/>
                                </a:lnTo>
                                <a:lnTo>
                                  <a:pt x="42" y="121"/>
                                </a:lnTo>
                                <a:lnTo>
                                  <a:pt x="31" y="117"/>
                                </a:lnTo>
                                <a:lnTo>
                                  <a:pt x="21" y="112"/>
                                </a:lnTo>
                                <a:lnTo>
                                  <a:pt x="14" y="106"/>
                                </a:lnTo>
                                <a:lnTo>
                                  <a:pt x="7" y="98"/>
                                </a:lnTo>
                                <a:lnTo>
                                  <a:pt x="4" y="87"/>
                                </a:lnTo>
                                <a:lnTo>
                                  <a:pt x="0" y="76"/>
                                </a:lnTo>
                                <a:lnTo>
                                  <a:pt x="0" y="62"/>
                                </a:lnTo>
                                <a:lnTo>
                                  <a:pt x="0" y="48"/>
                                </a:lnTo>
                                <a:lnTo>
                                  <a:pt x="4" y="37"/>
                                </a:lnTo>
                                <a:lnTo>
                                  <a:pt x="7" y="26"/>
                                </a:lnTo>
                                <a:lnTo>
                                  <a:pt x="15" y="18"/>
                                </a:lnTo>
                                <a:lnTo>
                                  <a:pt x="22" y="10"/>
                                </a:lnTo>
                                <a:lnTo>
                                  <a:pt x="33" y="5"/>
                                </a:lnTo>
                                <a:lnTo>
                                  <a:pt x="44" y="2"/>
                                </a:lnTo>
                                <a:lnTo>
                                  <a:pt x="59" y="0"/>
                                </a:lnTo>
                                <a:lnTo>
                                  <a:pt x="73" y="0"/>
                                </a:lnTo>
                                <a:lnTo>
                                  <a:pt x="84" y="4"/>
                                </a:lnTo>
                                <a:lnTo>
                                  <a:pt x="94" y="9"/>
                                </a:lnTo>
                                <a:lnTo>
                                  <a:pt x="101" y="15"/>
                                </a:lnTo>
                                <a:lnTo>
                                  <a:pt x="107" y="24"/>
                                </a:lnTo>
                                <a:lnTo>
                                  <a:pt x="111" y="35"/>
                                </a:lnTo>
                                <a:lnTo>
                                  <a:pt x="115" y="46"/>
                                </a:lnTo>
                                <a:lnTo>
                                  <a:pt x="115" y="60"/>
                                </a:lnTo>
                                <a:close/>
                                <a:moveTo>
                                  <a:pt x="84" y="61"/>
                                </a:moveTo>
                                <a:lnTo>
                                  <a:pt x="84" y="53"/>
                                </a:lnTo>
                                <a:lnTo>
                                  <a:pt x="83" y="46"/>
                                </a:lnTo>
                                <a:lnTo>
                                  <a:pt x="81" y="40"/>
                                </a:lnTo>
                                <a:lnTo>
                                  <a:pt x="78" y="35"/>
                                </a:lnTo>
                                <a:lnTo>
                                  <a:pt x="75" y="30"/>
                                </a:lnTo>
                                <a:lnTo>
                                  <a:pt x="70" y="27"/>
                                </a:lnTo>
                                <a:lnTo>
                                  <a:pt x="65" y="25"/>
                                </a:lnTo>
                                <a:lnTo>
                                  <a:pt x="58" y="24"/>
                                </a:lnTo>
                                <a:lnTo>
                                  <a:pt x="51" y="25"/>
                                </a:lnTo>
                                <a:lnTo>
                                  <a:pt x="46" y="26"/>
                                </a:lnTo>
                                <a:lnTo>
                                  <a:pt x="41" y="30"/>
                                </a:lnTo>
                                <a:lnTo>
                                  <a:pt x="37" y="34"/>
                                </a:lnTo>
                                <a:lnTo>
                                  <a:pt x="35" y="39"/>
                                </a:lnTo>
                                <a:lnTo>
                                  <a:pt x="32" y="46"/>
                                </a:lnTo>
                                <a:lnTo>
                                  <a:pt x="31" y="52"/>
                                </a:lnTo>
                                <a:lnTo>
                                  <a:pt x="31" y="61"/>
                                </a:lnTo>
                                <a:lnTo>
                                  <a:pt x="31" y="68"/>
                                </a:lnTo>
                                <a:lnTo>
                                  <a:pt x="32" y="76"/>
                                </a:lnTo>
                                <a:lnTo>
                                  <a:pt x="35" y="82"/>
                                </a:lnTo>
                                <a:lnTo>
                                  <a:pt x="37" y="87"/>
                                </a:lnTo>
                                <a:lnTo>
                                  <a:pt x="39" y="92"/>
                                </a:lnTo>
                                <a:lnTo>
                                  <a:pt x="44" y="94"/>
                                </a:lnTo>
                                <a:lnTo>
                                  <a:pt x="51" y="96"/>
                                </a:lnTo>
                                <a:lnTo>
                                  <a:pt x="57" y="98"/>
                                </a:lnTo>
                                <a:lnTo>
                                  <a:pt x="64" y="96"/>
                                </a:lnTo>
                                <a:lnTo>
                                  <a:pt x="69" y="95"/>
                                </a:lnTo>
                                <a:lnTo>
                                  <a:pt x="74" y="92"/>
                                </a:lnTo>
                                <a:lnTo>
                                  <a:pt x="78" y="88"/>
                                </a:lnTo>
                                <a:lnTo>
                                  <a:pt x="80" y="83"/>
                                </a:lnTo>
                                <a:lnTo>
                                  <a:pt x="83" y="77"/>
                                </a:lnTo>
                                <a:lnTo>
                                  <a:pt x="84" y="69"/>
                                </a:lnTo>
                                <a:lnTo>
                                  <a:pt x="84" y="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07" name="Freeform 69"/>
                        <wps:cNvSpPr>
                          <a:spLocks/>
                        </wps:cNvSpPr>
                        <wps:spPr bwMode="auto">
                          <a:xfrm>
                            <a:off x="349250" y="3378200"/>
                            <a:ext cx="46038" cy="63500"/>
                          </a:xfrm>
                          <a:custGeom>
                            <a:avLst/>
                            <a:gdLst>
                              <a:gd name="T0" fmla="*/ 87 w 87"/>
                              <a:gd name="T1" fmla="*/ 100 h 121"/>
                              <a:gd name="T2" fmla="*/ 87 w 87"/>
                              <a:gd name="T3" fmla="*/ 105 h 121"/>
                              <a:gd name="T4" fmla="*/ 87 w 87"/>
                              <a:gd name="T5" fmla="*/ 108 h 121"/>
                              <a:gd name="T6" fmla="*/ 86 w 87"/>
                              <a:gd name="T7" fmla="*/ 110 h 121"/>
                              <a:gd name="T8" fmla="*/ 82 w 87"/>
                              <a:gd name="T9" fmla="*/ 112 h 121"/>
                              <a:gd name="T10" fmla="*/ 76 w 87"/>
                              <a:gd name="T11" fmla="*/ 116 h 121"/>
                              <a:gd name="T12" fmla="*/ 68 w 87"/>
                              <a:gd name="T13" fmla="*/ 119 h 121"/>
                              <a:gd name="T14" fmla="*/ 56 w 87"/>
                              <a:gd name="T15" fmla="*/ 121 h 121"/>
                              <a:gd name="T16" fmla="*/ 39 w 87"/>
                              <a:gd name="T17" fmla="*/ 121 h 121"/>
                              <a:gd name="T18" fmla="*/ 21 w 87"/>
                              <a:gd name="T19" fmla="*/ 112 h 121"/>
                              <a:gd name="T20" fmla="*/ 7 w 87"/>
                              <a:gd name="T21" fmla="*/ 98 h 121"/>
                              <a:gd name="T22" fmla="*/ 1 w 87"/>
                              <a:gd name="T23" fmla="*/ 77 h 121"/>
                              <a:gd name="T24" fmla="*/ 1 w 87"/>
                              <a:gd name="T25" fmla="*/ 47 h 121"/>
                              <a:gd name="T26" fmla="*/ 8 w 87"/>
                              <a:gd name="T27" fmla="*/ 24 h 121"/>
                              <a:gd name="T28" fmla="*/ 23 w 87"/>
                              <a:gd name="T29" fmla="*/ 9 h 121"/>
                              <a:gd name="T30" fmla="*/ 43 w 87"/>
                              <a:gd name="T31" fmla="*/ 2 h 121"/>
                              <a:gd name="T32" fmla="*/ 59 w 87"/>
                              <a:gd name="T33" fmla="*/ 0 h 121"/>
                              <a:gd name="T34" fmla="*/ 68 w 87"/>
                              <a:gd name="T35" fmla="*/ 2 h 121"/>
                              <a:gd name="T36" fmla="*/ 76 w 87"/>
                              <a:gd name="T37" fmla="*/ 5 h 121"/>
                              <a:gd name="T38" fmla="*/ 82 w 87"/>
                              <a:gd name="T39" fmla="*/ 9 h 121"/>
                              <a:gd name="T40" fmla="*/ 85 w 87"/>
                              <a:gd name="T41" fmla="*/ 11 h 121"/>
                              <a:gd name="T42" fmla="*/ 86 w 87"/>
                              <a:gd name="T43" fmla="*/ 13 h 121"/>
                              <a:gd name="T44" fmla="*/ 87 w 87"/>
                              <a:gd name="T45" fmla="*/ 16 h 121"/>
                              <a:gd name="T46" fmla="*/ 87 w 87"/>
                              <a:gd name="T47" fmla="*/ 20 h 121"/>
                              <a:gd name="T48" fmla="*/ 87 w 87"/>
                              <a:gd name="T49" fmla="*/ 30 h 121"/>
                              <a:gd name="T50" fmla="*/ 85 w 87"/>
                              <a:gd name="T51" fmla="*/ 35 h 121"/>
                              <a:gd name="T52" fmla="*/ 81 w 87"/>
                              <a:gd name="T53" fmla="*/ 36 h 121"/>
                              <a:gd name="T54" fmla="*/ 76 w 87"/>
                              <a:gd name="T55" fmla="*/ 32 h 121"/>
                              <a:gd name="T56" fmla="*/ 70 w 87"/>
                              <a:gd name="T57" fmla="*/ 29 h 121"/>
                              <a:gd name="T58" fmla="*/ 61 w 87"/>
                              <a:gd name="T59" fmla="*/ 25 h 121"/>
                              <a:gd name="T60" fmla="*/ 44 w 87"/>
                              <a:gd name="T61" fmla="*/ 26 h 121"/>
                              <a:gd name="T62" fmla="*/ 32 w 87"/>
                              <a:gd name="T63" fmla="*/ 45 h 121"/>
                              <a:gd name="T64" fmla="*/ 32 w 87"/>
                              <a:gd name="T65" fmla="*/ 69 h 121"/>
                              <a:gd name="T66" fmla="*/ 34 w 87"/>
                              <a:gd name="T67" fmla="*/ 82 h 121"/>
                              <a:gd name="T68" fmla="*/ 40 w 87"/>
                              <a:gd name="T69" fmla="*/ 92 h 121"/>
                              <a:gd name="T70" fmla="*/ 50 w 87"/>
                              <a:gd name="T71" fmla="*/ 95 h 121"/>
                              <a:gd name="T72" fmla="*/ 61 w 87"/>
                              <a:gd name="T73" fmla="*/ 95 h 121"/>
                              <a:gd name="T74" fmla="*/ 71 w 87"/>
                              <a:gd name="T75" fmla="*/ 92 h 121"/>
                              <a:gd name="T76" fmla="*/ 77 w 87"/>
                              <a:gd name="T77" fmla="*/ 88 h 121"/>
                              <a:gd name="T78" fmla="*/ 82 w 87"/>
                              <a:gd name="T79" fmla="*/ 84 h 121"/>
                              <a:gd name="T80" fmla="*/ 85 w 87"/>
                              <a:gd name="T81" fmla="*/ 84 h 121"/>
                              <a:gd name="T82" fmla="*/ 86 w 87"/>
                              <a:gd name="T83" fmla="*/ 85 h 121"/>
                              <a:gd name="T84" fmla="*/ 87 w 87"/>
                              <a:gd name="T85" fmla="*/ 89 h 121"/>
                              <a:gd name="T86" fmla="*/ 87 w 87"/>
                              <a:gd name="T87" fmla="*/ 94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87" h="121">
                                <a:moveTo>
                                  <a:pt x="87" y="98"/>
                                </a:moveTo>
                                <a:lnTo>
                                  <a:pt x="87" y="100"/>
                                </a:lnTo>
                                <a:lnTo>
                                  <a:pt x="87" y="103"/>
                                </a:lnTo>
                                <a:lnTo>
                                  <a:pt x="87" y="105"/>
                                </a:lnTo>
                                <a:lnTo>
                                  <a:pt x="87" y="106"/>
                                </a:lnTo>
                                <a:lnTo>
                                  <a:pt x="87" y="108"/>
                                </a:lnTo>
                                <a:lnTo>
                                  <a:pt x="86" y="109"/>
                                </a:lnTo>
                                <a:lnTo>
                                  <a:pt x="86" y="110"/>
                                </a:lnTo>
                                <a:lnTo>
                                  <a:pt x="85" y="111"/>
                                </a:lnTo>
                                <a:lnTo>
                                  <a:pt x="82" y="112"/>
                                </a:lnTo>
                                <a:lnTo>
                                  <a:pt x="80" y="114"/>
                                </a:lnTo>
                                <a:lnTo>
                                  <a:pt x="76" y="116"/>
                                </a:lnTo>
                                <a:lnTo>
                                  <a:pt x="71" y="117"/>
                                </a:lnTo>
                                <a:lnTo>
                                  <a:pt x="68" y="119"/>
                                </a:lnTo>
                                <a:lnTo>
                                  <a:pt x="61" y="120"/>
                                </a:lnTo>
                                <a:lnTo>
                                  <a:pt x="56" y="121"/>
                                </a:lnTo>
                                <a:lnTo>
                                  <a:pt x="52" y="121"/>
                                </a:lnTo>
                                <a:lnTo>
                                  <a:pt x="39" y="121"/>
                                </a:lnTo>
                                <a:lnTo>
                                  <a:pt x="29" y="117"/>
                                </a:lnTo>
                                <a:lnTo>
                                  <a:pt x="21" y="112"/>
                                </a:lnTo>
                                <a:lnTo>
                                  <a:pt x="13" y="106"/>
                                </a:lnTo>
                                <a:lnTo>
                                  <a:pt x="7" y="98"/>
                                </a:lnTo>
                                <a:lnTo>
                                  <a:pt x="4" y="88"/>
                                </a:lnTo>
                                <a:lnTo>
                                  <a:pt x="1" y="77"/>
                                </a:lnTo>
                                <a:lnTo>
                                  <a:pt x="0" y="63"/>
                                </a:lnTo>
                                <a:lnTo>
                                  <a:pt x="1" y="47"/>
                                </a:lnTo>
                                <a:lnTo>
                                  <a:pt x="4" y="35"/>
                                </a:lnTo>
                                <a:lnTo>
                                  <a:pt x="8" y="24"/>
                                </a:lnTo>
                                <a:lnTo>
                                  <a:pt x="16" y="15"/>
                                </a:lnTo>
                                <a:lnTo>
                                  <a:pt x="23" y="9"/>
                                </a:lnTo>
                                <a:lnTo>
                                  <a:pt x="33" y="4"/>
                                </a:lnTo>
                                <a:lnTo>
                                  <a:pt x="43" y="2"/>
                                </a:lnTo>
                                <a:lnTo>
                                  <a:pt x="54" y="0"/>
                                </a:lnTo>
                                <a:lnTo>
                                  <a:pt x="59" y="0"/>
                                </a:lnTo>
                                <a:lnTo>
                                  <a:pt x="64" y="2"/>
                                </a:lnTo>
                                <a:lnTo>
                                  <a:pt x="68" y="2"/>
                                </a:lnTo>
                                <a:lnTo>
                                  <a:pt x="73" y="4"/>
                                </a:lnTo>
                                <a:lnTo>
                                  <a:pt x="76" y="5"/>
                                </a:lnTo>
                                <a:lnTo>
                                  <a:pt x="80" y="7"/>
                                </a:lnTo>
                                <a:lnTo>
                                  <a:pt x="82" y="9"/>
                                </a:lnTo>
                                <a:lnTo>
                                  <a:pt x="84" y="10"/>
                                </a:lnTo>
                                <a:lnTo>
                                  <a:pt x="85" y="11"/>
                                </a:lnTo>
                                <a:lnTo>
                                  <a:pt x="86" y="13"/>
                                </a:lnTo>
                                <a:lnTo>
                                  <a:pt x="86" y="13"/>
                                </a:lnTo>
                                <a:lnTo>
                                  <a:pt x="86" y="14"/>
                                </a:lnTo>
                                <a:lnTo>
                                  <a:pt x="87" y="16"/>
                                </a:lnTo>
                                <a:lnTo>
                                  <a:pt x="87" y="18"/>
                                </a:lnTo>
                                <a:lnTo>
                                  <a:pt x="87" y="20"/>
                                </a:lnTo>
                                <a:lnTo>
                                  <a:pt x="87" y="23"/>
                                </a:lnTo>
                                <a:lnTo>
                                  <a:pt x="87" y="30"/>
                                </a:lnTo>
                                <a:lnTo>
                                  <a:pt x="86" y="34"/>
                                </a:lnTo>
                                <a:lnTo>
                                  <a:pt x="85" y="35"/>
                                </a:lnTo>
                                <a:lnTo>
                                  <a:pt x="84" y="36"/>
                                </a:lnTo>
                                <a:lnTo>
                                  <a:pt x="81" y="36"/>
                                </a:lnTo>
                                <a:lnTo>
                                  <a:pt x="79" y="34"/>
                                </a:lnTo>
                                <a:lnTo>
                                  <a:pt x="76" y="32"/>
                                </a:lnTo>
                                <a:lnTo>
                                  <a:pt x="74" y="30"/>
                                </a:lnTo>
                                <a:lnTo>
                                  <a:pt x="70" y="29"/>
                                </a:lnTo>
                                <a:lnTo>
                                  <a:pt x="66" y="26"/>
                                </a:lnTo>
                                <a:lnTo>
                                  <a:pt x="61" y="25"/>
                                </a:lnTo>
                                <a:lnTo>
                                  <a:pt x="55" y="25"/>
                                </a:lnTo>
                                <a:lnTo>
                                  <a:pt x="44" y="26"/>
                                </a:lnTo>
                                <a:lnTo>
                                  <a:pt x="38" y="34"/>
                                </a:lnTo>
                                <a:lnTo>
                                  <a:pt x="32" y="45"/>
                                </a:lnTo>
                                <a:lnTo>
                                  <a:pt x="31" y="61"/>
                                </a:lnTo>
                                <a:lnTo>
                                  <a:pt x="32" y="69"/>
                                </a:lnTo>
                                <a:lnTo>
                                  <a:pt x="33" y="76"/>
                                </a:lnTo>
                                <a:lnTo>
                                  <a:pt x="34" y="82"/>
                                </a:lnTo>
                                <a:lnTo>
                                  <a:pt x="37" y="87"/>
                                </a:lnTo>
                                <a:lnTo>
                                  <a:pt x="40" y="92"/>
                                </a:lnTo>
                                <a:lnTo>
                                  <a:pt x="45" y="94"/>
                                </a:lnTo>
                                <a:lnTo>
                                  <a:pt x="50" y="95"/>
                                </a:lnTo>
                                <a:lnTo>
                                  <a:pt x="55" y="96"/>
                                </a:lnTo>
                                <a:lnTo>
                                  <a:pt x="61" y="95"/>
                                </a:lnTo>
                                <a:lnTo>
                                  <a:pt x="66" y="94"/>
                                </a:lnTo>
                                <a:lnTo>
                                  <a:pt x="71" y="92"/>
                                </a:lnTo>
                                <a:lnTo>
                                  <a:pt x="75" y="90"/>
                                </a:lnTo>
                                <a:lnTo>
                                  <a:pt x="77" y="88"/>
                                </a:lnTo>
                                <a:lnTo>
                                  <a:pt x="80" y="85"/>
                                </a:lnTo>
                                <a:lnTo>
                                  <a:pt x="82" y="84"/>
                                </a:lnTo>
                                <a:lnTo>
                                  <a:pt x="84" y="84"/>
                                </a:lnTo>
                                <a:lnTo>
                                  <a:pt x="85" y="84"/>
                                </a:lnTo>
                                <a:lnTo>
                                  <a:pt x="86" y="84"/>
                                </a:lnTo>
                                <a:lnTo>
                                  <a:pt x="86" y="85"/>
                                </a:lnTo>
                                <a:lnTo>
                                  <a:pt x="87" y="87"/>
                                </a:lnTo>
                                <a:lnTo>
                                  <a:pt x="87" y="89"/>
                                </a:lnTo>
                                <a:lnTo>
                                  <a:pt x="87" y="90"/>
                                </a:lnTo>
                                <a:lnTo>
                                  <a:pt x="87" y="94"/>
                                </a:lnTo>
                                <a:lnTo>
                                  <a:pt x="87" y="9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08" name="Freeform 70"/>
                        <wps:cNvSpPr>
                          <a:spLocks/>
                        </wps:cNvSpPr>
                        <wps:spPr bwMode="auto">
                          <a:xfrm>
                            <a:off x="407988" y="3351213"/>
                            <a:ext cx="53975" cy="90488"/>
                          </a:xfrm>
                          <a:custGeom>
                            <a:avLst/>
                            <a:gdLst>
                              <a:gd name="T0" fmla="*/ 103 w 103"/>
                              <a:gd name="T1" fmla="*/ 165 h 169"/>
                              <a:gd name="T2" fmla="*/ 101 w 103"/>
                              <a:gd name="T3" fmla="*/ 166 h 169"/>
                              <a:gd name="T4" fmla="*/ 98 w 103"/>
                              <a:gd name="T5" fmla="*/ 168 h 169"/>
                              <a:gd name="T6" fmla="*/ 92 w 103"/>
                              <a:gd name="T7" fmla="*/ 168 h 169"/>
                              <a:gd name="T8" fmla="*/ 84 w 103"/>
                              <a:gd name="T9" fmla="*/ 168 h 169"/>
                              <a:gd name="T10" fmla="*/ 78 w 103"/>
                              <a:gd name="T11" fmla="*/ 168 h 169"/>
                              <a:gd name="T12" fmla="*/ 74 w 103"/>
                              <a:gd name="T13" fmla="*/ 166 h 169"/>
                              <a:gd name="T14" fmla="*/ 73 w 103"/>
                              <a:gd name="T15" fmla="*/ 165 h 169"/>
                              <a:gd name="T16" fmla="*/ 73 w 103"/>
                              <a:gd name="T17" fmla="*/ 102 h 169"/>
                              <a:gd name="T18" fmla="*/ 72 w 103"/>
                              <a:gd name="T19" fmla="*/ 90 h 169"/>
                              <a:gd name="T20" fmla="*/ 68 w 103"/>
                              <a:gd name="T21" fmla="*/ 83 h 169"/>
                              <a:gd name="T22" fmla="*/ 63 w 103"/>
                              <a:gd name="T23" fmla="*/ 78 h 169"/>
                              <a:gd name="T24" fmla="*/ 55 w 103"/>
                              <a:gd name="T25" fmla="*/ 75 h 169"/>
                              <a:gd name="T26" fmla="*/ 44 w 103"/>
                              <a:gd name="T27" fmla="*/ 80 h 169"/>
                              <a:gd name="T28" fmla="*/ 31 w 103"/>
                              <a:gd name="T29" fmla="*/ 92 h 169"/>
                              <a:gd name="T30" fmla="*/ 31 w 103"/>
                              <a:gd name="T31" fmla="*/ 165 h 169"/>
                              <a:gd name="T32" fmla="*/ 29 w 103"/>
                              <a:gd name="T33" fmla="*/ 166 h 169"/>
                              <a:gd name="T34" fmla="*/ 26 w 103"/>
                              <a:gd name="T35" fmla="*/ 168 h 169"/>
                              <a:gd name="T36" fmla="*/ 20 w 103"/>
                              <a:gd name="T37" fmla="*/ 168 h 169"/>
                              <a:gd name="T38" fmla="*/ 12 w 103"/>
                              <a:gd name="T39" fmla="*/ 168 h 169"/>
                              <a:gd name="T40" fmla="*/ 5 w 103"/>
                              <a:gd name="T41" fmla="*/ 168 h 169"/>
                              <a:gd name="T42" fmla="*/ 2 w 103"/>
                              <a:gd name="T43" fmla="*/ 166 h 169"/>
                              <a:gd name="T44" fmla="*/ 0 w 103"/>
                              <a:gd name="T45" fmla="*/ 165 h 169"/>
                              <a:gd name="T46" fmla="*/ 0 w 103"/>
                              <a:gd name="T47" fmla="*/ 5 h 169"/>
                              <a:gd name="T48" fmla="*/ 2 w 103"/>
                              <a:gd name="T49" fmla="*/ 3 h 169"/>
                              <a:gd name="T50" fmla="*/ 4 w 103"/>
                              <a:gd name="T51" fmla="*/ 1 h 169"/>
                              <a:gd name="T52" fmla="*/ 8 w 103"/>
                              <a:gd name="T53" fmla="*/ 0 h 169"/>
                              <a:gd name="T54" fmla="*/ 15 w 103"/>
                              <a:gd name="T55" fmla="*/ 0 h 169"/>
                              <a:gd name="T56" fmla="*/ 23 w 103"/>
                              <a:gd name="T57" fmla="*/ 0 h 169"/>
                              <a:gd name="T58" fmla="*/ 28 w 103"/>
                              <a:gd name="T59" fmla="*/ 1 h 169"/>
                              <a:gd name="T60" fmla="*/ 30 w 103"/>
                              <a:gd name="T61" fmla="*/ 3 h 169"/>
                              <a:gd name="T62" fmla="*/ 31 w 103"/>
                              <a:gd name="T63" fmla="*/ 5 h 169"/>
                              <a:gd name="T64" fmla="*/ 39 w 103"/>
                              <a:gd name="T65" fmla="*/ 58 h 169"/>
                              <a:gd name="T66" fmla="*/ 55 w 103"/>
                              <a:gd name="T67" fmla="*/ 49 h 169"/>
                              <a:gd name="T68" fmla="*/ 74 w 103"/>
                              <a:gd name="T69" fmla="*/ 49 h 169"/>
                              <a:gd name="T70" fmla="*/ 89 w 103"/>
                              <a:gd name="T71" fmla="*/ 57 h 169"/>
                              <a:gd name="T72" fmla="*/ 99 w 103"/>
                              <a:gd name="T73" fmla="*/ 69 h 169"/>
                              <a:gd name="T74" fmla="*/ 103 w 103"/>
                              <a:gd name="T75" fmla="*/ 86 h 169"/>
                              <a:gd name="T76" fmla="*/ 103 w 103"/>
                              <a:gd name="T77" fmla="*/ 164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03" h="169">
                                <a:moveTo>
                                  <a:pt x="103" y="164"/>
                                </a:moveTo>
                                <a:lnTo>
                                  <a:pt x="103" y="165"/>
                                </a:lnTo>
                                <a:lnTo>
                                  <a:pt x="103" y="165"/>
                                </a:lnTo>
                                <a:lnTo>
                                  <a:pt x="101" y="166"/>
                                </a:lnTo>
                                <a:lnTo>
                                  <a:pt x="100" y="168"/>
                                </a:lnTo>
                                <a:lnTo>
                                  <a:pt x="98" y="168"/>
                                </a:lnTo>
                                <a:lnTo>
                                  <a:pt x="95" y="168"/>
                                </a:lnTo>
                                <a:lnTo>
                                  <a:pt x="92" y="168"/>
                                </a:lnTo>
                                <a:lnTo>
                                  <a:pt x="88" y="169"/>
                                </a:lnTo>
                                <a:lnTo>
                                  <a:pt x="84" y="168"/>
                                </a:lnTo>
                                <a:lnTo>
                                  <a:pt x="81" y="168"/>
                                </a:lnTo>
                                <a:lnTo>
                                  <a:pt x="78" y="168"/>
                                </a:lnTo>
                                <a:lnTo>
                                  <a:pt x="76" y="168"/>
                                </a:lnTo>
                                <a:lnTo>
                                  <a:pt x="74" y="166"/>
                                </a:lnTo>
                                <a:lnTo>
                                  <a:pt x="73" y="165"/>
                                </a:lnTo>
                                <a:lnTo>
                                  <a:pt x="73" y="165"/>
                                </a:lnTo>
                                <a:lnTo>
                                  <a:pt x="73" y="164"/>
                                </a:lnTo>
                                <a:lnTo>
                                  <a:pt x="73" y="102"/>
                                </a:lnTo>
                                <a:lnTo>
                                  <a:pt x="73" y="95"/>
                                </a:lnTo>
                                <a:lnTo>
                                  <a:pt x="72" y="90"/>
                                </a:lnTo>
                                <a:lnTo>
                                  <a:pt x="71" y="86"/>
                                </a:lnTo>
                                <a:lnTo>
                                  <a:pt x="68" y="83"/>
                                </a:lnTo>
                                <a:lnTo>
                                  <a:pt x="66" y="79"/>
                                </a:lnTo>
                                <a:lnTo>
                                  <a:pt x="63" y="78"/>
                                </a:lnTo>
                                <a:lnTo>
                                  <a:pt x="60" y="76"/>
                                </a:lnTo>
                                <a:lnTo>
                                  <a:pt x="55" y="75"/>
                                </a:lnTo>
                                <a:lnTo>
                                  <a:pt x="48" y="76"/>
                                </a:lnTo>
                                <a:lnTo>
                                  <a:pt x="44" y="80"/>
                                </a:lnTo>
                                <a:lnTo>
                                  <a:pt x="37" y="85"/>
                                </a:lnTo>
                                <a:lnTo>
                                  <a:pt x="31" y="92"/>
                                </a:lnTo>
                                <a:lnTo>
                                  <a:pt x="31" y="164"/>
                                </a:lnTo>
                                <a:lnTo>
                                  <a:pt x="31" y="165"/>
                                </a:lnTo>
                                <a:lnTo>
                                  <a:pt x="30" y="165"/>
                                </a:lnTo>
                                <a:lnTo>
                                  <a:pt x="29" y="166"/>
                                </a:lnTo>
                                <a:lnTo>
                                  <a:pt x="28" y="168"/>
                                </a:lnTo>
                                <a:lnTo>
                                  <a:pt x="26" y="168"/>
                                </a:lnTo>
                                <a:lnTo>
                                  <a:pt x="23" y="168"/>
                                </a:lnTo>
                                <a:lnTo>
                                  <a:pt x="20" y="168"/>
                                </a:lnTo>
                                <a:lnTo>
                                  <a:pt x="15" y="169"/>
                                </a:lnTo>
                                <a:lnTo>
                                  <a:pt x="12" y="168"/>
                                </a:lnTo>
                                <a:lnTo>
                                  <a:pt x="8" y="168"/>
                                </a:lnTo>
                                <a:lnTo>
                                  <a:pt x="5" y="168"/>
                                </a:lnTo>
                                <a:lnTo>
                                  <a:pt x="4" y="168"/>
                                </a:lnTo>
                                <a:lnTo>
                                  <a:pt x="2" y="166"/>
                                </a:lnTo>
                                <a:lnTo>
                                  <a:pt x="2" y="165"/>
                                </a:lnTo>
                                <a:lnTo>
                                  <a:pt x="0" y="165"/>
                                </a:lnTo>
                                <a:lnTo>
                                  <a:pt x="0" y="164"/>
                                </a:lnTo>
                                <a:lnTo>
                                  <a:pt x="0" y="5"/>
                                </a:lnTo>
                                <a:lnTo>
                                  <a:pt x="0" y="4"/>
                                </a:lnTo>
                                <a:lnTo>
                                  <a:pt x="2" y="3"/>
                                </a:lnTo>
                                <a:lnTo>
                                  <a:pt x="2" y="3"/>
                                </a:lnTo>
                                <a:lnTo>
                                  <a:pt x="4" y="1"/>
                                </a:lnTo>
                                <a:lnTo>
                                  <a:pt x="5" y="1"/>
                                </a:lnTo>
                                <a:lnTo>
                                  <a:pt x="8" y="0"/>
                                </a:lnTo>
                                <a:lnTo>
                                  <a:pt x="12" y="0"/>
                                </a:lnTo>
                                <a:lnTo>
                                  <a:pt x="15" y="0"/>
                                </a:lnTo>
                                <a:lnTo>
                                  <a:pt x="20" y="0"/>
                                </a:lnTo>
                                <a:lnTo>
                                  <a:pt x="23" y="0"/>
                                </a:lnTo>
                                <a:lnTo>
                                  <a:pt x="26" y="1"/>
                                </a:lnTo>
                                <a:lnTo>
                                  <a:pt x="28" y="1"/>
                                </a:lnTo>
                                <a:lnTo>
                                  <a:pt x="29" y="3"/>
                                </a:lnTo>
                                <a:lnTo>
                                  <a:pt x="30" y="3"/>
                                </a:lnTo>
                                <a:lnTo>
                                  <a:pt x="31" y="4"/>
                                </a:lnTo>
                                <a:lnTo>
                                  <a:pt x="31" y="5"/>
                                </a:lnTo>
                                <a:lnTo>
                                  <a:pt x="31" y="64"/>
                                </a:lnTo>
                                <a:lnTo>
                                  <a:pt x="39" y="58"/>
                                </a:lnTo>
                                <a:lnTo>
                                  <a:pt x="47" y="53"/>
                                </a:lnTo>
                                <a:lnTo>
                                  <a:pt x="55" y="49"/>
                                </a:lnTo>
                                <a:lnTo>
                                  <a:pt x="63" y="49"/>
                                </a:lnTo>
                                <a:lnTo>
                                  <a:pt x="74" y="49"/>
                                </a:lnTo>
                                <a:lnTo>
                                  <a:pt x="82" y="53"/>
                                </a:lnTo>
                                <a:lnTo>
                                  <a:pt x="89" y="57"/>
                                </a:lnTo>
                                <a:lnTo>
                                  <a:pt x="94" y="63"/>
                                </a:lnTo>
                                <a:lnTo>
                                  <a:pt x="99" y="69"/>
                                </a:lnTo>
                                <a:lnTo>
                                  <a:pt x="101" y="78"/>
                                </a:lnTo>
                                <a:lnTo>
                                  <a:pt x="103" y="86"/>
                                </a:lnTo>
                                <a:lnTo>
                                  <a:pt x="103" y="97"/>
                                </a:lnTo>
                                <a:lnTo>
                                  <a:pt x="103" y="16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09" name="Freeform 71"/>
                        <wps:cNvSpPr>
                          <a:spLocks noEditPoints="1"/>
                        </wps:cNvSpPr>
                        <wps:spPr bwMode="auto">
                          <a:xfrm>
                            <a:off x="474663" y="3378200"/>
                            <a:ext cx="60325" cy="63500"/>
                          </a:xfrm>
                          <a:custGeom>
                            <a:avLst/>
                            <a:gdLst>
                              <a:gd name="T0" fmla="*/ 115 w 116"/>
                              <a:gd name="T1" fmla="*/ 73 h 121"/>
                              <a:gd name="T2" fmla="*/ 107 w 116"/>
                              <a:gd name="T3" fmla="*/ 95 h 121"/>
                              <a:gd name="T4" fmla="*/ 92 w 116"/>
                              <a:gd name="T5" fmla="*/ 111 h 121"/>
                              <a:gd name="T6" fmla="*/ 70 w 116"/>
                              <a:gd name="T7" fmla="*/ 121 h 121"/>
                              <a:gd name="T8" fmla="*/ 43 w 116"/>
                              <a:gd name="T9" fmla="*/ 121 h 121"/>
                              <a:gd name="T10" fmla="*/ 22 w 116"/>
                              <a:gd name="T11" fmla="*/ 112 h 121"/>
                              <a:gd name="T12" fmla="*/ 7 w 116"/>
                              <a:gd name="T13" fmla="*/ 98 h 121"/>
                              <a:gd name="T14" fmla="*/ 1 w 116"/>
                              <a:gd name="T15" fmla="*/ 76 h 121"/>
                              <a:gd name="T16" fmla="*/ 1 w 116"/>
                              <a:gd name="T17" fmla="*/ 48 h 121"/>
                              <a:gd name="T18" fmla="*/ 9 w 116"/>
                              <a:gd name="T19" fmla="*/ 26 h 121"/>
                              <a:gd name="T20" fmla="*/ 23 w 116"/>
                              <a:gd name="T21" fmla="*/ 10 h 121"/>
                              <a:gd name="T22" fmla="*/ 46 w 116"/>
                              <a:gd name="T23" fmla="*/ 2 h 121"/>
                              <a:gd name="T24" fmla="*/ 73 w 116"/>
                              <a:gd name="T25" fmla="*/ 0 h 121"/>
                              <a:gd name="T26" fmla="*/ 94 w 116"/>
                              <a:gd name="T27" fmla="*/ 9 h 121"/>
                              <a:gd name="T28" fmla="*/ 108 w 116"/>
                              <a:gd name="T29" fmla="*/ 24 h 121"/>
                              <a:gd name="T30" fmla="*/ 115 w 116"/>
                              <a:gd name="T31" fmla="*/ 46 h 121"/>
                              <a:gd name="T32" fmla="*/ 84 w 116"/>
                              <a:gd name="T33" fmla="*/ 61 h 121"/>
                              <a:gd name="T34" fmla="*/ 83 w 116"/>
                              <a:gd name="T35" fmla="*/ 46 h 121"/>
                              <a:gd name="T36" fmla="*/ 79 w 116"/>
                              <a:gd name="T37" fmla="*/ 35 h 121"/>
                              <a:gd name="T38" fmla="*/ 70 w 116"/>
                              <a:gd name="T39" fmla="*/ 27 h 121"/>
                              <a:gd name="T40" fmla="*/ 58 w 116"/>
                              <a:gd name="T41" fmla="*/ 24 h 121"/>
                              <a:gd name="T42" fmla="*/ 47 w 116"/>
                              <a:gd name="T43" fmla="*/ 26 h 121"/>
                              <a:gd name="T44" fmla="*/ 38 w 116"/>
                              <a:gd name="T45" fmla="*/ 34 h 121"/>
                              <a:gd name="T46" fmla="*/ 33 w 116"/>
                              <a:gd name="T47" fmla="*/ 46 h 121"/>
                              <a:gd name="T48" fmla="*/ 32 w 116"/>
                              <a:gd name="T49" fmla="*/ 61 h 121"/>
                              <a:gd name="T50" fmla="*/ 33 w 116"/>
                              <a:gd name="T51" fmla="*/ 76 h 121"/>
                              <a:gd name="T52" fmla="*/ 37 w 116"/>
                              <a:gd name="T53" fmla="*/ 87 h 121"/>
                              <a:gd name="T54" fmla="*/ 46 w 116"/>
                              <a:gd name="T55" fmla="*/ 94 h 121"/>
                              <a:gd name="T56" fmla="*/ 58 w 116"/>
                              <a:gd name="T57" fmla="*/ 98 h 121"/>
                              <a:gd name="T58" fmla="*/ 69 w 116"/>
                              <a:gd name="T59" fmla="*/ 95 h 121"/>
                              <a:gd name="T60" fmla="*/ 78 w 116"/>
                              <a:gd name="T61" fmla="*/ 88 h 121"/>
                              <a:gd name="T62" fmla="*/ 83 w 116"/>
                              <a:gd name="T63" fmla="*/ 77 h 121"/>
                              <a:gd name="T64" fmla="*/ 84 w 116"/>
                              <a:gd name="T65" fmla="*/ 61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16" h="121">
                                <a:moveTo>
                                  <a:pt x="116" y="60"/>
                                </a:moveTo>
                                <a:lnTo>
                                  <a:pt x="115" y="73"/>
                                </a:lnTo>
                                <a:lnTo>
                                  <a:pt x="112" y="84"/>
                                </a:lnTo>
                                <a:lnTo>
                                  <a:pt x="107" y="95"/>
                                </a:lnTo>
                                <a:lnTo>
                                  <a:pt x="101" y="104"/>
                                </a:lnTo>
                                <a:lnTo>
                                  <a:pt x="92" y="111"/>
                                </a:lnTo>
                                <a:lnTo>
                                  <a:pt x="83" y="117"/>
                                </a:lnTo>
                                <a:lnTo>
                                  <a:pt x="70" y="121"/>
                                </a:lnTo>
                                <a:lnTo>
                                  <a:pt x="57" y="121"/>
                                </a:lnTo>
                                <a:lnTo>
                                  <a:pt x="43" y="121"/>
                                </a:lnTo>
                                <a:lnTo>
                                  <a:pt x="32" y="117"/>
                                </a:lnTo>
                                <a:lnTo>
                                  <a:pt x="22" y="112"/>
                                </a:lnTo>
                                <a:lnTo>
                                  <a:pt x="14" y="106"/>
                                </a:lnTo>
                                <a:lnTo>
                                  <a:pt x="7" y="98"/>
                                </a:lnTo>
                                <a:lnTo>
                                  <a:pt x="4" y="87"/>
                                </a:lnTo>
                                <a:lnTo>
                                  <a:pt x="1" y="76"/>
                                </a:lnTo>
                                <a:lnTo>
                                  <a:pt x="0" y="62"/>
                                </a:lnTo>
                                <a:lnTo>
                                  <a:pt x="1" y="48"/>
                                </a:lnTo>
                                <a:lnTo>
                                  <a:pt x="4" y="37"/>
                                </a:lnTo>
                                <a:lnTo>
                                  <a:pt x="9" y="26"/>
                                </a:lnTo>
                                <a:lnTo>
                                  <a:pt x="15" y="18"/>
                                </a:lnTo>
                                <a:lnTo>
                                  <a:pt x="23" y="10"/>
                                </a:lnTo>
                                <a:lnTo>
                                  <a:pt x="33" y="5"/>
                                </a:lnTo>
                                <a:lnTo>
                                  <a:pt x="46" y="2"/>
                                </a:lnTo>
                                <a:lnTo>
                                  <a:pt x="59" y="0"/>
                                </a:lnTo>
                                <a:lnTo>
                                  <a:pt x="73" y="0"/>
                                </a:lnTo>
                                <a:lnTo>
                                  <a:pt x="84" y="4"/>
                                </a:lnTo>
                                <a:lnTo>
                                  <a:pt x="94" y="9"/>
                                </a:lnTo>
                                <a:lnTo>
                                  <a:pt x="102" y="15"/>
                                </a:lnTo>
                                <a:lnTo>
                                  <a:pt x="108" y="24"/>
                                </a:lnTo>
                                <a:lnTo>
                                  <a:pt x="112" y="35"/>
                                </a:lnTo>
                                <a:lnTo>
                                  <a:pt x="115" y="46"/>
                                </a:lnTo>
                                <a:lnTo>
                                  <a:pt x="116" y="60"/>
                                </a:lnTo>
                                <a:close/>
                                <a:moveTo>
                                  <a:pt x="84" y="61"/>
                                </a:moveTo>
                                <a:lnTo>
                                  <a:pt x="84" y="53"/>
                                </a:lnTo>
                                <a:lnTo>
                                  <a:pt x="83" y="46"/>
                                </a:lnTo>
                                <a:lnTo>
                                  <a:pt x="81" y="40"/>
                                </a:lnTo>
                                <a:lnTo>
                                  <a:pt x="79" y="35"/>
                                </a:lnTo>
                                <a:lnTo>
                                  <a:pt x="75" y="30"/>
                                </a:lnTo>
                                <a:lnTo>
                                  <a:pt x="70" y="27"/>
                                </a:lnTo>
                                <a:lnTo>
                                  <a:pt x="65" y="25"/>
                                </a:lnTo>
                                <a:lnTo>
                                  <a:pt x="58" y="24"/>
                                </a:lnTo>
                                <a:lnTo>
                                  <a:pt x="52" y="25"/>
                                </a:lnTo>
                                <a:lnTo>
                                  <a:pt x="47" y="26"/>
                                </a:lnTo>
                                <a:lnTo>
                                  <a:pt x="42" y="30"/>
                                </a:lnTo>
                                <a:lnTo>
                                  <a:pt x="38" y="34"/>
                                </a:lnTo>
                                <a:lnTo>
                                  <a:pt x="35" y="39"/>
                                </a:lnTo>
                                <a:lnTo>
                                  <a:pt x="33" y="46"/>
                                </a:lnTo>
                                <a:lnTo>
                                  <a:pt x="32" y="52"/>
                                </a:lnTo>
                                <a:lnTo>
                                  <a:pt x="32" y="61"/>
                                </a:lnTo>
                                <a:lnTo>
                                  <a:pt x="32" y="68"/>
                                </a:lnTo>
                                <a:lnTo>
                                  <a:pt x="33" y="76"/>
                                </a:lnTo>
                                <a:lnTo>
                                  <a:pt x="35" y="82"/>
                                </a:lnTo>
                                <a:lnTo>
                                  <a:pt x="37" y="87"/>
                                </a:lnTo>
                                <a:lnTo>
                                  <a:pt x="41" y="92"/>
                                </a:lnTo>
                                <a:lnTo>
                                  <a:pt x="46" y="94"/>
                                </a:lnTo>
                                <a:lnTo>
                                  <a:pt x="51" y="96"/>
                                </a:lnTo>
                                <a:lnTo>
                                  <a:pt x="58" y="98"/>
                                </a:lnTo>
                                <a:lnTo>
                                  <a:pt x="64" y="96"/>
                                </a:lnTo>
                                <a:lnTo>
                                  <a:pt x="69" y="95"/>
                                </a:lnTo>
                                <a:lnTo>
                                  <a:pt x="74" y="92"/>
                                </a:lnTo>
                                <a:lnTo>
                                  <a:pt x="78" y="88"/>
                                </a:lnTo>
                                <a:lnTo>
                                  <a:pt x="81" y="83"/>
                                </a:lnTo>
                                <a:lnTo>
                                  <a:pt x="83" y="77"/>
                                </a:lnTo>
                                <a:lnTo>
                                  <a:pt x="84" y="69"/>
                                </a:lnTo>
                                <a:lnTo>
                                  <a:pt x="84" y="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10" name="Freeform 72"/>
                        <wps:cNvSpPr>
                          <a:spLocks/>
                        </wps:cNvSpPr>
                        <wps:spPr bwMode="auto">
                          <a:xfrm>
                            <a:off x="547688" y="3378200"/>
                            <a:ext cx="53975" cy="63500"/>
                          </a:xfrm>
                          <a:custGeom>
                            <a:avLst/>
                            <a:gdLst>
                              <a:gd name="T0" fmla="*/ 102 w 102"/>
                              <a:gd name="T1" fmla="*/ 116 h 120"/>
                              <a:gd name="T2" fmla="*/ 101 w 102"/>
                              <a:gd name="T3" fmla="*/ 117 h 120"/>
                              <a:gd name="T4" fmla="*/ 98 w 102"/>
                              <a:gd name="T5" fmla="*/ 119 h 120"/>
                              <a:gd name="T6" fmla="*/ 91 w 102"/>
                              <a:gd name="T7" fmla="*/ 119 h 120"/>
                              <a:gd name="T8" fmla="*/ 84 w 102"/>
                              <a:gd name="T9" fmla="*/ 119 h 120"/>
                              <a:gd name="T10" fmla="*/ 78 w 102"/>
                              <a:gd name="T11" fmla="*/ 119 h 120"/>
                              <a:gd name="T12" fmla="*/ 74 w 102"/>
                              <a:gd name="T13" fmla="*/ 117 h 120"/>
                              <a:gd name="T14" fmla="*/ 73 w 102"/>
                              <a:gd name="T15" fmla="*/ 116 h 120"/>
                              <a:gd name="T16" fmla="*/ 73 w 102"/>
                              <a:gd name="T17" fmla="*/ 53 h 120"/>
                              <a:gd name="T18" fmla="*/ 72 w 102"/>
                              <a:gd name="T19" fmla="*/ 41 h 120"/>
                              <a:gd name="T20" fmla="*/ 68 w 102"/>
                              <a:gd name="T21" fmla="*/ 34 h 120"/>
                              <a:gd name="T22" fmla="*/ 62 w 102"/>
                              <a:gd name="T23" fmla="*/ 29 h 120"/>
                              <a:gd name="T24" fmla="*/ 54 w 102"/>
                              <a:gd name="T25" fmla="*/ 26 h 120"/>
                              <a:gd name="T26" fmla="*/ 43 w 102"/>
                              <a:gd name="T27" fmla="*/ 31 h 120"/>
                              <a:gd name="T28" fmla="*/ 31 w 102"/>
                              <a:gd name="T29" fmla="*/ 43 h 120"/>
                              <a:gd name="T30" fmla="*/ 30 w 102"/>
                              <a:gd name="T31" fmla="*/ 116 h 120"/>
                              <a:gd name="T32" fmla="*/ 29 w 102"/>
                              <a:gd name="T33" fmla="*/ 117 h 120"/>
                              <a:gd name="T34" fmla="*/ 25 w 102"/>
                              <a:gd name="T35" fmla="*/ 119 h 120"/>
                              <a:gd name="T36" fmla="*/ 20 w 102"/>
                              <a:gd name="T37" fmla="*/ 119 h 120"/>
                              <a:gd name="T38" fmla="*/ 11 w 102"/>
                              <a:gd name="T39" fmla="*/ 119 h 120"/>
                              <a:gd name="T40" fmla="*/ 5 w 102"/>
                              <a:gd name="T41" fmla="*/ 119 h 120"/>
                              <a:gd name="T42" fmla="*/ 1 w 102"/>
                              <a:gd name="T43" fmla="*/ 117 h 120"/>
                              <a:gd name="T44" fmla="*/ 0 w 102"/>
                              <a:gd name="T45" fmla="*/ 116 h 120"/>
                              <a:gd name="T46" fmla="*/ 0 w 102"/>
                              <a:gd name="T47" fmla="*/ 8 h 120"/>
                              <a:gd name="T48" fmla="*/ 0 w 102"/>
                              <a:gd name="T49" fmla="*/ 5 h 120"/>
                              <a:gd name="T50" fmla="*/ 3 w 102"/>
                              <a:gd name="T51" fmla="*/ 4 h 120"/>
                              <a:gd name="T52" fmla="*/ 6 w 102"/>
                              <a:gd name="T53" fmla="*/ 3 h 120"/>
                              <a:gd name="T54" fmla="*/ 14 w 102"/>
                              <a:gd name="T55" fmla="*/ 3 h 120"/>
                              <a:gd name="T56" fmla="*/ 20 w 102"/>
                              <a:gd name="T57" fmla="*/ 3 h 120"/>
                              <a:gd name="T58" fmla="*/ 24 w 102"/>
                              <a:gd name="T59" fmla="*/ 4 h 120"/>
                              <a:gd name="T60" fmla="*/ 25 w 102"/>
                              <a:gd name="T61" fmla="*/ 5 h 120"/>
                              <a:gd name="T62" fmla="*/ 26 w 102"/>
                              <a:gd name="T63" fmla="*/ 8 h 120"/>
                              <a:gd name="T64" fmla="*/ 35 w 102"/>
                              <a:gd name="T65" fmla="*/ 10 h 120"/>
                              <a:gd name="T66" fmla="*/ 53 w 102"/>
                              <a:gd name="T67" fmla="*/ 2 h 120"/>
                              <a:gd name="T68" fmla="*/ 74 w 102"/>
                              <a:gd name="T69" fmla="*/ 0 h 120"/>
                              <a:gd name="T70" fmla="*/ 89 w 102"/>
                              <a:gd name="T71" fmla="*/ 8 h 120"/>
                              <a:gd name="T72" fmla="*/ 99 w 102"/>
                              <a:gd name="T73" fmla="*/ 20 h 120"/>
                              <a:gd name="T74" fmla="*/ 102 w 102"/>
                              <a:gd name="T75" fmla="*/ 37 h 120"/>
                              <a:gd name="T76" fmla="*/ 102 w 102"/>
                              <a:gd name="T77" fmla="*/ 115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02" h="120">
                                <a:moveTo>
                                  <a:pt x="102" y="115"/>
                                </a:moveTo>
                                <a:lnTo>
                                  <a:pt x="102" y="116"/>
                                </a:lnTo>
                                <a:lnTo>
                                  <a:pt x="102" y="116"/>
                                </a:lnTo>
                                <a:lnTo>
                                  <a:pt x="101" y="117"/>
                                </a:lnTo>
                                <a:lnTo>
                                  <a:pt x="100" y="119"/>
                                </a:lnTo>
                                <a:lnTo>
                                  <a:pt x="98" y="119"/>
                                </a:lnTo>
                                <a:lnTo>
                                  <a:pt x="95" y="119"/>
                                </a:lnTo>
                                <a:lnTo>
                                  <a:pt x="91" y="119"/>
                                </a:lnTo>
                                <a:lnTo>
                                  <a:pt x="88" y="120"/>
                                </a:lnTo>
                                <a:lnTo>
                                  <a:pt x="84" y="119"/>
                                </a:lnTo>
                                <a:lnTo>
                                  <a:pt x="80" y="119"/>
                                </a:lnTo>
                                <a:lnTo>
                                  <a:pt x="78" y="119"/>
                                </a:lnTo>
                                <a:lnTo>
                                  <a:pt x="75" y="119"/>
                                </a:lnTo>
                                <a:lnTo>
                                  <a:pt x="74" y="117"/>
                                </a:lnTo>
                                <a:lnTo>
                                  <a:pt x="73" y="116"/>
                                </a:lnTo>
                                <a:lnTo>
                                  <a:pt x="73" y="116"/>
                                </a:lnTo>
                                <a:lnTo>
                                  <a:pt x="73" y="115"/>
                                </a:lnTo>
                                <a:lnTo>
                                  <a:pt x="73" y="53"/>
                                </a:lnTo>
                                <a:lnTo>
                                  <a:pt x="73" y="46"/>
                                </a:lnTo>
                                <a:lnTo>
                                  <a:pt x="72" y="41"/>
                                </a:lnTo>
                                <a:lnTo>
                                  <a:pt x="70" y="37"/>
                                </a:lnTo>
                                <a:lnTo>
                                  <a:pt x="68" y="34"/>
                                </a:lnTo>
                                <a:lnTo>
                                  <a:pt x="66" y="30"/>
                                </a:lnTo>
                                <a:lnTo>
                                  <a:pt x="62" y="29"/>
                                </a:lnTo>
                                <a:lnTo>
                                  <a:pt x="59" y="27"/>
                                </a:lnTo>
                                <a:lnTo>
                                  <a:pt x="54" y="26"/>
                                </a:lnTo>
                                <a:lnTo>
                                  <a:pt x="48" y="27"/>
                                </a:lnTo>
                                <a:lnTo>
                                  <a:pt x="43" y="31"/>
                                </a:lnTo>
                                <a:lnTo>
                                  <a:pt x="37" y="36"/>
                                </a:lnTo>
                                <a:lnTo>
                                  <a:pt x="31" y="43"/>
                                </a:lnTo>
                                <a:lnTo>
                                  <a:pt x="31" y="115"/>
                                </a:lnTo>
                                <a:lnTo>
                                  <a:pt x="30" y="116"/>
                                </a:lnTo>
                                <a:lnTo>
                                  <a:pt x="30" y="116"/>
                                </a:lnTo>
                                <a:lnTo>
                                  <a:pt x="29" y="117"/>
                                </a:lnTo>
                                <a:lnTo>
                                  <a:pt x="27" y="119"/>
                                </a:lnTo>
                                <a:lnTo>
                                  <a:pt x="25" y="119"/>
                                </a:lnTo>
                                <a:lnTo>
                                  <a:pt x="22" y="119"/>
                                </a:lnTo>
                                <a:lnTo>
                                  <a:pt x="20" y="119"/>
                                </a:lnTo>
                                <a:lnTo>
                                  <a:pt x="15" y="120"/>
                                </a:lnTo>
                                <a:lnTo>
                                  <a:pt x="11" y="119"/>
                                </a:lnTo>
                                <a:lnTo>
                                  <a:pt x="8" y="119"/>
                                </a:lnTo>
                                <a:lnTo>
                                  <a:pt x="5" y="119"/>
                                </a:lnTo>
                                <a:lnTo>
                                  <a:pt x="4" y="119"/>
                                </a:lnTo>
                                <a:lnTo>
                                  <a:pt x="1" y="117"/>
                                </a:lnTo>
                                <a:lnTo>
                                  <a:pt x="1" y="116"/>
                                </a:lnTo>
                                <a:lnTo>
                                  <a:pt x="0" y="116"/>
                                </a:lnTo>
                                <a:lnTo>
                                  <a:pt x="0" y="115"/>
                                </a:lnTo>
                                <a:lnTo>
                                  <a:pt x="0" y="8"/>
                                </a:lnTo>
                                <a:lnTo>
                                  <a:pt x="0" y="7"/>
                                </a:lnTo>
                                <a:lnTo>
                                  <a:pt x="0" y="5"/>
                                </a:lnTo>
                                <a:lnTo>
                                  <a:pt x="1" y="4"/>
                                </a:lnTo>
                                <a:lnTo>
                                  <a:pt x="3" y="4"/>
                                </a:lnTo>
                                <a:lnTo>
                                  <a:pt x="5" y="3"/>
                                </a:lnTo>
                                <a:lnTo>
                                  <a:pt x="6" y="3"/>
                                </a:lnTo>
                                <a:lnTo>
                                  <a:pt x="10" y="3"/>
                                </a:lnTo>
                                <a:lnTo>
                                  <a:pt x="14" y="3"/>
                                </a:lnTo>
                                <a:lnTo>
                                  <a:pt x="16" y="3"/>
                                </a:lnTo>
                                <a:lnTo>
                                  <a:pt x="20" y="3"/>
                                </a:lnTo>
                                <a:lnTo>
                                  <a:pt x="22" y="3"/>
                                </a:lnTo>
                                <a:lnTo>
                                  <a:pt x="24" y="4"/>
                                </a:lnTo>
                                <a:lnTo>
                                  <a:pt x="25" y="4"/>
                                </a:lnTo>
                                <a:lnTo>
                                  <a:pt x="25" y="5"/>
                                </a:lnTo>
                                <a:lnTo>
                                  <a:pt x="26" y="7"/>
                                </a:lnTo>
                                <a:lnTo>
                                  <a:pt x="26" y="8"/>
                                </a:lnTo>
                                <a:lnTo>
                                  <a:pt x="26" y="20"/>
                                </a:lnTo>
                                <a:lnTo>
                                  <a:pt x="35" y="10"/>
                                </a:lnTo>
                                <a:lnTo>
                                  <a:pt x="45" y="5"/>
                                </a:lnTo>
                                <a:lnTo>
                                  <a:pt x="53" y="2"/>
                                </a:lnTo>
                                <a:lnTo>
                                  <a:pt x="63" y="0"/>
                                </a:lnTo>
                                <a:lnTo>
                                  <a:pt x="74" y="0"/>
                                </a:lnTo>
                                <a:lnTo>
                                  <a:pt x="82" y="4"/>
                                </a:lnTo>
                                <a:lnTo>
                                  <a:pt x="89" y="8"/>
                                </a:lnTo>
                                <a:lnTo>
                                  <a:pt x="94" y="14"/>
                                </a:lnTo>
                                <a:lnTo>
                                  <a:pt x="99" y="20"/>
                                </a:lnTo>
                                <a:lnTo>
                                  <a:pt x="101" y="29"/>
                                </a:lnTo>
                                <a:lnTo>
                                  <a:pt x="102" y="37"/>
                                </a:lnTo>
                                <a:lnTo>
                                  <a:pt x="102" y="48"/>
                                </a:lnTo>
                                <a:lnTo>
                                  <a:pt x="102" y="11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11" name="Freeform 73"/>
                        <wps:cNvSpPr>
                          <a:spLocks noEditPoints="1"/>
                        </wps:cNvSpPr>
                        <wps:spPr bwMode="auto">
                          <a:xfrm>
                            <a:off x="614363" y="3351213"/>
                            <a:ext cx="57150" cy="90488"/>
                          </a:xfrm>
                          <a:custGeom>
                            <a:avLst/>
                            <a:gdLst>
                              <a:gd name="T0" fmla="*/ 108 w 108"/>
                              <a:gd name="T1" fmla="*/ 165 h 170"/>
                              <a:gd name="T2" fmla="*/ 107 w 108"/>
                              <a:gd name="T3" fmla="*/ 166 h 170"/>
                              <a:gd name="T4" fmla="*/ 105 w 108"/>
                              <a:gd name="T5" fmla="*/ 168 h 170"/>
                              <a:gd name="T6" fmla="*/ 100 w 108"/>
                              <a:gd name="T7" fmla="*/ 168 h 170"/>
                              <a:gd name="T8" fmla="*/ 92 w 108"/>
                              <a:gd name="T9" fmla="*/ 168 h 170"/>
                              <a:gd name="T10" fmla="*/ 87 w 108"/>
                              <a:gd name="T11" fmla="*/ 168 h 170"/>
                              <a:gd name="T12" fmla="*/ 84 w 108"/>
                              <a:gd name="T13" fmla="*/ 166 h 170"/>
                              <a:gd name="T14" fmla="*/ 82 w 108"/>
                              <a:gd name="T15" fmla="*/ 165 h 170"/>
                              <a:gd name="T16" fmla="*/ 82 w 108"/>
                              <a:gd name="T17" fmla="*/ 152 h 170"/>
                              <a:gd name="T18" fmla="*/ 65 w 108"/>
                              <a:gd name="T19" fmla="*/ 165 h 170"/>
                              <a:gd name="T20" fmla="*/ 45 w 108"/>
                              <a:gd name="T21" fmla="*/ 170 h 170"/>
                              <a:gd name="T22" fmla="*/ 25 w 108"/>
                              <a:gd name="T23" fmla="*/ 165 h 170"/>
                              <a:gd name="T24" fmla="*/ 11 w 108"/>
                              <a:gd name="T25" fmla="*/ 153 h 170"/>
                              <a:gd name="T26" fmla="*/ 2 w 108"/>
                              <a:gd name="T27" fmla="*/ 134 h 170"/>
                              <a:gd name="T28" fmla="*/ 0 w 108"/>
                              <a:gd name="T29" fmla="*/ 111 h 170"/>
                              <a:gd name="T30" fmla="*/ 4 w 108"/>
                              <a:gd name="T31" fmla="*/ 85 h 170"/>
                              <a:gd name="T32" fmla="*/ 12 w 108"/>
                              <a:gd name="T33" fmla="*/ 67 h 170"/>
                              <a:gd name="T34" fmla="*/ 27 w 108"/>
                              <a:gd name="T35" fmla="*/ 53 h 170"/>
                              <a:gd name="T36" fmla="*/ 48 w 108"/>
                              <a:gd name="T37" fmla="*/ 49 h 170"/>
                              <a:gd name="T38" fmla="*/ 64 w 108"/>
                              <a:gd name="T39" fmla="*/ 53 h 170"/>
                              <a:gd name="T40" fmla="*/ 79 w 108"/>
                              <a:gd name="T41" fmla="*/ 64 h 170"/>
                              <a:gd name="T42" fmla="*/ 79 w 108"/>
                              <a:gd name="T43" fmla="*/ 5 h 170"/>
                              <a:gd name="T44" fmla="*/ 80 w 108"/>
                              <a:gd name="T45" fmla="*/ 3 h 170"/>
                              <a:gd name="T46" fmla="*/ 84 w 108"/>
                              <a:gd name="T47" fmla="*/ 1 h 170"/>
                              <a:gd name="T48" fmla="*/ 89 w 108"/>
                              <a:gd name="T49" fmla="*/ 0 h 170"/>
                              <a:gd name="T50" fmla="*/ 97 w 108"/>
                              <a:gd name="T51" fmla="*/ 0 h 170"/>
                              <a:gd name="T52" fmla="*/ 103 w 108"/>
                              <a:gd name="T53" fmla="*/ 1 h 170"/>
                              <a:gd name="T54" fmla="*/ 107 w 108"/>
                              <a:gd name="T55" fmla="*/ 3 h 170"/>
                              <a:gd name="T56" fmla="*/ 108 w 108"/>
                              <a:gd name="T57" fmla="*/ 5 h 170"/>
                              <a:gd name="T58" fmla="*/ 108 w 108"/>
                              <a:gd name="T59" fmla="*/ 164 h 170"/>
                              <a:gd name="T60" fmla="*/ 71 w 108"/>
                              <a:gd name="T61" fmla="*/ 84 h 170"/>
                              <a:gd name="T62" fmla="*/ 60 w 108"/>
                              <a:gd name="T63" fmla="*/ 75 h 170"/>
                              <a:gd name="T64" fmla="*/ 48 w 108"/>
                              <a:gd name="T65" fmla="*/ 75 h 170"/>
                              <a:gd name="T66" fmla="*/ 39 w 108"/>
                              <a:gd name="T67" fmla="*/ 81 h 170"/>
                              <a:gd name="T68" fmla="*/ 34 w 108"/>
                              <a:gd name="T69" fmla="*/ 91 h 170"/>
                              <a:gd name="T70" fmla="*/ 32 w 108"/>
                              <a:gd name="T71" fmla="*/ 102 h 170"/>
                              <a:gd name="T72" fmla="*/ 32 w 108"/>
                              <a:gd name="T73" fmla="*/ 116 h 170"/>
                              <a:gd name="T74" fmla="*/ 33 w 108"/>
                              <a:gd name="T75" fmla="*/ 128 h 170"/>
                              <a:gd name="T76" fmla="*/ 38 w 108"/>
                              <a:gd name="T77" fmla="*/ 138 h 170"/>
                              <a:gd name="T78" fmla="*/ 47 w 108"/>
                              <a:gd name="T79" fmla="*/ 144 h 170"/>
                              <a:gd name="T80" fmla="*/ 55 w 108"/>
                              <a:gd name="T81" fmla="*/ 144 h 170"/>
                              <a:gd name="T82" fmla="*/ 61 w 108"/>
                              <a:gd name="T83" fmla="*/ 143 h 170"/>
                              <a:gd name="T84" fmla="*/ 68 w 108"/>
                              <a:gd name="T85" fmla="*/ 138 h 170"/>
                              <a:gd name="T86" fmla="*/ 75 w 108"/>
                              <a:gd name="T87" fmla="*/ 132 h 170"/>
                              <a:gd name="T88" fmla="*/ 79 w 108"/>
                              <a:gd name="T89" fmla="*/ 91 h 1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08" h="170">
                                <a:moveTo>
                                  <a:pt x="108" y="164"/>
                                </a:moveTo>
                                <a:lnTo>
                                  <a:pt x="108" y="165"/>
                                </a:lnTo>
                                <a:lnTo>
                                  <a:pt x="108" y="165"/>
                                </a:lnTo>
                                <a:lnTo>
                                  <a:pt x="107" y="166"/>
                                </a:lnTo>
                                <a:lnTo>
                                  <a:pt x="106" y="168"/>
                                </a:lnTo>
                                <a:lnTo>
                                  <a:pt x="105" y="168"/>
                                </a:lnTo>
                                <a:lnTo>
                                  <a:pt x="102" y="168"/>
                                </a:lnTo>
                                <a:lnTo>
                                  <a:pt x="100" y="168"/>
                                </a:lnTo>
                                <a:lnTo>
                                  <a:pt x="96" y="169"/>
                                </a:lnTo>
                                <a:lnTo>
                                  <a:pt x="92" y="168"/>
                                </a:lnTo>
                                <a:lnTo>
                                  <a:pt x="90" y="168"/>
                                </a:lnTo>
                                <a:lnTo>
                                  <a:pt x="87" y="168"/>
                                </a:lnTo>
                                <a:lnTo>
                                  <a:pt x="85" y="168"/>
                                </a:lnTo>
                                <a:lnTo>
                                  <a:pt x="84" y="166"/>
                                </a:lnTo>
                                <a:lnTo>
                                  <a:pt x="84" y="165"/>
                                </a:lnTo>
                                <a:lnTo>
                                  <a:pt x="82" y="165"/>
                                </a:lnTo>
                                <a:lnTo>
                                  <a:pt x="82" y="164"/>
                                </a:lnTo>
                                <a:lnTo>
                                  <a:pt x="82" y="152"/>
                                </a:lnTo>
                                <a:lnTo>
                                  <a:pt x="74" y="160"/>
                                </a:lnTo>
                                <a:lnTo>
                                  <a:pt x="65" y="165"/>
                                </a:lnTo>
                                <a:lnTo>
                                  <a:pt x="55" y="170"/>
                                </a:lnTo>
                                <a:lnTo>
                                  <a:pt x="45" y="170"/>
                                </a:lnTo>
                                <a:lnTo>
                                  <a:pt x="33" y="170"/>
                                </a:lnTo>
                                <a:lnTo>
                                  <a:pt x="25" y="165"/>
                                </a:lnTo>
                                <a:lnTo>
                                  <a:pt x="16" y="160"/>
                                </a:lnTo>
                                <a:lnTo>
                                  <a:pt x="11" y="153"/>
                                </a:lnTo>
                                <a:lnTo>
                                  <a:pt x="6" y="144"/>
                                </a:lnTo>
                                <a:lnTo>
                                  <a:pt x="2" y="134"/>
                                </a:lnTo>
                                <a:lnTo>
                                  <a:pt x="1" y="123"/>
                                </a:lnTo>
                                <a:lnTo>
                                  <a:pt x="0" y="111"/>
                                </a:lnTo>
                                <a:lnTo>
                                  <a:pt x="1" y="97"/>
                                </a:lnTo>
                                <a:lnTo>
                                  <a:pt x="4" y="85"/>
                                </a:lnTo>
                                <a:lnTo>
                                  <a:pt x="7" y="75"/>
                                </a:lnTo>
                                <a:lnTo>
                                  <a:pt x="12" y="67"/>
                                </a:lnTo>
                                <a:lnTo>
                                  <a:pt x="18" y="58"/>
                                </a:lnTo>
                                <a:lnTo>
                                  <a:pt x="27" y="53"/>
                                </a:lnTo>
                                <a:lnTo>
                                  <a:pt x="37" y="51"/>
                                </a:lnTo>
                                <a:lnTo>
                                  <a:pt x="48" y="49"/>
                                </a:lnTo>
                                <a:lnTo>
                                  <a:pt x="57" y="49"/>
                                </a:lnTo>
                                <a:lnTo>
                                  <a:pt x="64" y="53"/>
                                </a:lnTo>
                                <a:lnTo>
                                  <a:pt x="71" y="57"/>
                                </a:lnTo>
                                <a:lnTo>
                                  <a:pt x="79" y="64"/>
                                </a:lnTo>
                                <a:lnTo>
                                  <a:pt x="79" y="5"/>
                                </a:lnTo>
                                <a:lnTo>
                                  <a:pt x="79" y="5"/>
                                </a:lnTo>
                                <a:lnTo>
                                  <a:pt x="79" y="4"/>
                                </a:lnTo>
                                <a:lnTo>
                                  <a:pt x="80" y="3"/>
                                </a:lnTo>
                                <a:lnTo>
                                  <a:pt x="81" y="1"/>
                                </a:lnTo>
                                <a:lnTo>
                                  <a:pt x="84" y="1"/>
                                </a:lnTo>
                                <a:lnTo>
                                  <a:pt x="86" y="1"/>
                                </a:lnTo>
                                <a:lnTo>
                                  <a:pt x="89" y="0"/>
                                </a:lnTo>
                                <a:lnTo>
                                  <a:pt x="93" y="0"/>
                                </a:lnTo>
                                <a:lnTo>
                                  <a:pt x="97" y="0"/>
                                </a:lnTo>
                                <a:lnTo>
                                  <a:pt x="101" y="1"/>
                                </a:lnTo>
                                <a:lnTo>
                                  <a:pt x="103" y="1"/>
                                </a:lnTo>
                                <a:lnTo>
                                  <a:pt x="105" y="1"/>
                                </a:lnTo>
                                <a:lnTo>
                                  <a:pt x="107" y="3"/>
                                </a:lnTo>
                                <a:lnTo>
                                  <a:pt x="107" y="4"/>
                                </a:lnTo>
                                <a:lnTo>
                                  <a:pt x="108" y="5"/>
                                </a:lnTo>
                                <a:lnTo>
                                  <a:pt x="108" y="5"/>
                                </a:lnTo>
                                <a:lnTo>
                                  <a:pt x="108" y="164"/>
                                </a:lnTo>
                                <a:close/>
                                <a:moveTo>
                                  <a:pt x="79" y="91"/>
                                </a:moveTo>
                                <a:lnTo>
                                  <a:pt x="71" y="84"/>
                                </a:lnTo>
                                <a:lnTo>
                                  <a:pt x="65" y="79"/>
                                </a:lnTo>
                                <a:lnTo>
                                  <a:pt x="60" y="75"/>
                                </a:lnTo>
                                <a:lnTo>
                                  <a:pt x="53" y="75"/>
                                </a:lnTo>
                                <a:lnTo>
                                  <a:pt x="48" y="75"/>
                                </a:lnTo>
                                <a:lnTo>
                                  <a:pt x="43" y="78"/>
                                </a:lnTo>
                                <a:lnTo>
                                  <a:pt x="39" y="81"/>
                                </a:lnTo>
                                <a:lnTo>
                                  <a:pt x="37" y="86"/>
                                </a:lnTo>
                                <a:lnTo>
                                  <a:pt x="34" y="91"/>
                                </a:lnTo>
                                <a:lnTo>
                                  <a:pt x="32" y="97"/>
                                </a:lnTo>
                                <a:lnTo>
                                  <a:pt x="32" y="102"/>
                                </a:lnTo>
                                <a:lnTo>
                                  <a:pt x="31" y="110"/>
                                </a:lnTo>
                                <a:lnTo>
                                  <a:pt x="32" y="116"/>
                                </a:lnTo>
                                <a:lnTo>
                                  <a:pt x="32" y="122"/>
                                </a:lnTo>
                                <a:lnTo>
                                  <a:pt x="33" y="128"/>
                                </a:lnTo>
                                <a:lnTo>
                                  <a:pt x="36" y="133"/>
                                </a:lnTo>
                                <a:lnTo>
                                  <a:pt x="38" y="138"/>
                                </a:lnTo>
                                <a:lnTo>
                                  <a:pt x="43" y="142"/>
                                </a:lnTo>
                                <a:lnTo>
                                  <a:pt x="47" y="144"/>
                                </a:lnTo>
                                <a:lnTo>
                                  <a:pt x="53" y="144"/>
                                </a:lnTo>
                                <a:lnTo>
                                  <a:pt x="55" y="144"/>
                                </a:lnTo>
                                <a:lnTo>
                                  <a:pt x="59" y="144"/>
                                </a:lnTo>
                                <a:lnTo>
                                  <a:pt x="61" y="143"/>
                                </a:lnTo>
                                <a:lnTo>
                                  <a:pt x="65" y="141"/>
                                </a:lnTo>
                                <a:lnTo>
                                  <a:pt x="68" y="138"/>
                                </a:lnTo>
                                <a:lnTo>
                                  <a:pt x="71" y="136"/>
                                </a:lnTo>
                                <a:lnTo>
                                  <a:pt x="75" y="132"/>
                                </a:lnTo>
                                <a:lnTo>
                                  <a:pt x="79" y="127"/>
                                </a:lnTo>
                                <a:lnTo>
                                  <a:pt x="79" y="9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12" name="Freeform 74"/>
                        <wps:cNvSpPr>
                          <a:spLocks/>
                        </wps:cNvSpPr>
                        <wps:spPr bwMode="auto">
                          <a:xfrm>
                            <a:off x="687388" y="3378200"/>
                            <a:ext cx="36513" cy="63500"/>
                          </a:xfrm>
                          <a:custGeom>
                            <a:avLst/>
                            <a:gdLst>
                              <a:gd name="T0" fmla="*/ 69 w 69"/>
                              <a:gd name="T1" fmla="*/ 21 h 120"/>
                              <a:gd name="T2" fmla="*/ 68 w 69"/>
                              <a:gd name="T3" fmla="*/ 26 h 120"/>
                              <a:gd name="T4" fmla="*/ 68 w 69"/>
                              <a:gd name="T5" fmla="*/ 30 h 120"/>
                              <a:gd name="T6" fmla="*/ 65 w 69"/>
                              <a:gd name="T7" fmla="*/ 31 h 120"/>
                              <a:gd name="T8" fmla="*/ 64 w 69"/>
                              <a:gd name="T9" fmla="*/ 31 h 120"/>
                              <a:gd name="T10" fmla="*/ 62 w 69"/>
                              <a:gd name="T11" fmla="*/ 30 h 120"/>
                              <a:gd name="T12" fmla="*/ 58 w 69"/>
                              <a:gd name="T13" fmla="*/ 30 h 120"/>
                              <a:gd name="T14" fmla="*/ 54 w 69"/>
                              <a:gd name="T15" fmla="*/ 29 h 120"/>
                              <a:gd name="T16" fmla="*/ 49 w 69"/>
                              <a:gd name="T17" fmla="*/ 29 h 120"/>
                              <a:gd name="T18" fmla="*/ 44 w 69"/>
                              <a:gd name="T19" fmla="*/ 31 h 120"/>
                              <a:gd name="T20" fmla="*/ 39 w 69"/>
                              <a:gd name="T21" fmla="*/ 35 h 120"/>
                              <a:gd name="T22" fmla="*/ 33 w 69"/>
                              <a:gd name="T23" fmla="*/ 42 h 120"/>
                              <a:gd name="T24" fmla="*/ 30 w 69"/>
                              <a:gd name="T25" fmla="*/ 115 h 120"/>
                              <a:gd name="T26" fmla="*/ 30 w 69"/>
                              <a:gd name="T27" fmla="*/ 116 h 120"/>
                              <a:gd name="T28" fmla="*/ 27 w 69"/>
                              <a:gd name="T29" fmla="*/ 119 h 120"/>
                              <a:gd name="T30" fmla="*/ 22 w 69"/>
                              <a:gd name="T31" fmla="*/ 119 h 120"/>
                              <a:gd name="T32" fmla="*/ 15 w 69"/>
                              <a:gd name="T33" fmla="*/ 120 h 120"/>
                              <a:gd name="T34" fmla="*/ 7 w 69"/>
                              <a:gd name="T35" fmla="*/ 119 h 120"/>
                              <a:gd name="T36" fmla="*/ 3 w 69"/>
                              <a:gd name="T37" fmla="*/ 119 h 120"/>
                              <a:gd name="T38" fmla="*/ 0 w 69"/>
                              <a:gd name="T39" fmla="*/ 116 h 120"/>
                              <a:gd name="T40" fmla="*/ 0 w 69"/>
                              <a:gd name="T41" fmla="*/ 115 h 120"/>
                              <a:gd name="T42" fmla="*/ 0 w 69"/>
                              <a:gd name="T43" fmla="*/ 7 h 120"/>
                              <a:gd name="T44" fmla="*/ 1 w 69"/>
                              <a:gd name="T45" fmla="*/ 4 h 120"/>
                              <a:gd name="T46" fmla="*/ 4 w 69"/>
                              <a:gd name="T47" fmla="*/ 3 h 120"/>
                              <a:gd name="T48" fmla="*/ 10 w 69"/>
                              <a:gd name="T49" fmla="*/ 3 h 120"/>
                              <a:gd name="T50" fmla="*/ 16 w 69"/>
                              <a:gd name="T51" fmla="*/ 3 h 120"/>
                              <a:gd name="T52" fmla="*/ 21 w 69"/>
                              <a:gd name="T53" fmla="*/ 3 h 120"/>
                              <a:gd name="T54" fmla="*/ 25 w 69"/>
                              <a:gd name="T55" fmla="*/ 4 h 120"/>
                              <a:gd name="T56" fmla="*/ 26 w 69"/>
                              <a:gd name="T57" fmla="*/ 7 h 120"/>
                              <a:gd name="T58" fmla="*/ 26 w 69"/>
                              <a:gd name="T59" fmla="*/ 20 h 120"/>
                              <a:gd name="T60" fmla="*/ 33 w 69"/>
                              <a:gd name="T61" fmla="*/ 10 h 120"/>
                              <a:gd name="T62" fmla="*/ 41 w 69"/>
                              <a:gd name="T63" fmla="*/ 4 h 120"/>
                              <a:gd name="T64" fmla="*/ 47 w 69"/>
                              <a:gd name="T65" fmla="*/ 2 h 120"/>
                              <a:gd name="T66" fmla="*/ 54 w 69"/>
                              <a:gd name="T67" fmla="*/ 0 h 120"/>
                              <a:gd name="T68" fmla="*/ 58 w 69"/>
                              <a:gd name="T69" fmla="*/ 0 h 120"/>
                              <a:gd name="T70" fmla="*/ 62 w 69"/>
                              <a:gd name="T71" fmla="*/ 2 h 120"/>
                              <a:gd name="T72" fmla="*/ 64 w 69"/>
                              <a:gd name="T73" fmla="*/ 2 h 120"/>
                              <a:gd name="T74" fmla="*/ 67 w 69"/>
                              <a:gd name="T75" fmla="*/ 3 h 120"/>
                              <a:gd name="T76" fmla="*/ 68 w 69"/>
                              <a:gd name="T77" fmla="*/ 4 h 120"/>
                              <a:gd name="T78" fmla="*/ 68 w 69"/>
                              <a:gd name="T79" fmla="*/ 7 h 120"/>
                              <a:gd name="T80" fmla="*/ 69 w 69"/>
                              <a:gd name="T81" fmla="*/ 10 h 120"/>
                              <a:gd name="T82" fmla="*/ 69 w 69"/>
                              <a:gd name="T83" fmla="*/ 18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69" h="120">
                                <a:moveTo>
                                  <a:pt x="69" y="18"/>
                                </a:moveTo>
                                <a:lnTo>
                                  <a:pt x="69" y="21"/>
                                </a:lnTo>
                                <a:lnTo>
                                  <a:pt x="69" y="24"/>
                                </a:lnTo>
                                <a:lnTo>
                                  <a:pt x="68" y="26"/>
                                </a:lnTo>
                                <a:lnTo>
                                  <a:pt x="68" y="29"/>
                                </a:lnTo>
                                <a:lnTo>
                                  <a:pt x="68" y="30"/>
                                </a:lnTo>
                                <a:lnTo>
                                  <a:pt x="67" y="31"/>
                                </a:lnTo>
                                <a:lnTo>
                                  <a:pt x="65" y="31"/>
                                </a:lnTo>
                                <a:lnTo>
                                  <a:pt x="64" y="31"/>
                                </a:lnTo>
                                <a:lnTo>
                                  <a:pt x="64" y="31"/>
                                </a:lnTo>
                                <a:lnTo>
                                  <a:pt x="63" y="31"/>
                                </a:lnTo>
                                <a:lnTo>
                                  <a:pt x="62" y="30"/>
                                </a:lnTo>
                                <a:lnTo>
                                  <a:pt x="59" y="30"/>
                                </a:lnTo>
                                <a:lnTo>
                                  <a:pt x="58" y="30"/>
                                </a:lnTo>
                                <a:lnTo>
                                  <a:pt x="57" y="29"/>
                                </a:lnTo>
                                <a:lnTo>
                                  <a:pt x="54" y="29"/>
                                </a:lnTo>
                                <a:lnTo>
                                  <a:pt x="53" y="29"/>
                                </a:lnTo>
                                <a:lnTo>
                                  <a:pt x="49" y="29"/>
                                </a:lnTo>
                                <a:lnTo>
                                  <a:pt x="47" y="30"/>
                                </a:lnTo>
                                <a:lnTo>
                                  <a:pt x="44" y="31"/>
                                </a:lnTo>
                                <a:lnTo>
                                  <a:pt x="42" y="32"/>
                                </a:lnTo>
                                <a:lnTo>
                                  <a:pt x="39" y="35"/>
                                </a:lnTo>
                                <a:lnTo>
                                  <a:pt x="37" y="39"/>
                                </a:lnTo>
                                <a:lnTo>
                                  <a:pt x="33" y="42"/>
                                </a:lnTo>
                                <a:lnTo>
                                  <a:pt x="30" y="47"/>
                                </a:lnTo>
                                <a:lnTo>
                                  <a:pt x="30" y="115"/>
                                </a:lnTo>
                                <a:lnTo>
                                  <a:pt x="30" y="116"/>
                                </a:lnTo>
                                <a:lnTo>
                                  <a:pt x="30" y="116"/>
                                </a:lnTo>
                                <a:lnTo>
                                  <a:pt x="28" y="117"/>
                                </a:lnTo>
                                <a:lnTo>
                                  <a:pt x="27" y="119"/>
                                </a:lnTo>
                                <a:lnTo>
                                  <a:pt x="25" y="119"/>
                                </a:lnTo>
                                <a:lnTo>
                                  <a:pt x="22" y="119"/>
                                </a:lnTo>
                                <a:lnTo>
                                  <a:pt x="20" y="119"/>
                                </a:lnTo>
                                <a:lnTo>
                                  <a:pt x="15" y="120"/>
                                </a:lnTo>
                                <a:lnTo>
                                  <a:pt x="11" y="119"/>
                                </a:lnTo>
                                <a:lnTo>
                                  <a:pt x="7" y="119"/>
                                </a:lnTo>
                                <a:lnTo>
                                  <a:pt x="5" y="119"/>
                                </a:lnTo>
                                <a:lnTo>
                                  <a:pt x="3" y="119"/>
                                </a:lnTo>
                                <a:lnTo>
                                  <a:pt x="1" y="117"/>
                                </a:lnTo>
                                <a:lnTo>
                                  <a:pt x="0" y="116"/>
                                </a:lnTo>
                                <a:lnTo>
                                  <a:pt x="0" y="116"/>
                                </a:lnTo>
                                <a:lnTo>
                                  <a:pt x="0" y="115"/>
                                </a:lnTo>
                                <a:lnTo>
                                  <a:pt x="0" y="8"/>
                                </a:lnTo>
                                <a:lnTo>
                                  <a:pt x="0" y="7"/>
                                </a:lnTo>
                                <a:lnTo>
                                  <a:pt x="0" y="5"/>
                                </a:lnTo>
                                <a:lnTo>
                                  <a:pt x="1" y="4"/>
                                </a:lnTo>
                                <a:lnTo>
                                  <a:pt x="3" y="4"/>
                                </a:lnTo>
                                <a:lnTo>
                                  <a:pt x="4" y="3"/>
                                </a:lnTo>
                                <a:lnTo>
                                  <a:pt x="6" y="3"/>
                                </a:lnTo>
                                <a:lnTo>
                                  <a:pt x="10" y="3"/>
                                </a:lnTo>
                                <a:lnTo>
                                  <a:pt x="12" y="3"/>
                                </a:lnTo>
                                <a:lnTo>
                                  <a:pt x="16" y="3"/>
                                </a:lnTo>
                                <a:lnTo>
                                  <a:pt x="20" y="3"/>
                                </a:lnTo>
                                <a:lnTo>
                                  <a:pt x="21" y="3"/>
                                </a:lnTo>
                                <a:lnTo>
                                  <a:pt x="23" y="4"/>
                                </a:lnTo>
                                <a:lnTo>
                                  <a:pt x="25" y="4"/>
                                </a:lnTo>
                                <a:lnTo>
                                  <a:pt x="25" y="5"/>
                                </a:lnTo>
                                <a:lnTo>
                                  <a:pt x="26" y="7"/>
                                </a:lnTo>
                                <a:lnTo>
                                  <a:pt x="26" y="8"/>
                                </a:lnTo>
                                <a:lnTo>
                                  <a:pt x="26" y="20"/>
                                </a:lnTo>
                                <a:lnTo>
                                  <a:pt x="30" y="15"/>
                                </a:lnTo>
                                <a:lnTo>
                                  <a:pt x="33" y="10"/>
                                </a:lnTo>
                                <a:lnTo>
                                  <a:pt x="37" y="7"/>
                                </a:lnTo>
                                <a:lnTo>
                                  <a:pt x="41" y="4"/>
                                </a:lnTo>
                                <a:lnTo>
                                  <a:pt x="44" y="3"/>
                                </a:lnTo>
                                <a:lnTo>
                                  <a:pt x="47" y="2"/>
                                </a:lnTo>
                                <a:lnTo>
                                  <a:pt x="51" y="0"/>
                                </a:lnTo>
                                <a:lnTo>
                                  <a:pt x="54" y="0"/>
                                </a:lnTo>
                                <a:lnTo>
                                  <a:pt x="55" y="0"/>
                                </a:lnTo>
                                <a:lnTo>
                                  <a:pt x="58" y="0"/>
                                </a:lnTo>
                                <a:lnTo>
                                  <a:pt x="59" y="0"/>
                                </a:lnTo>
                                <a:lnTo>
                                  <a:pt x="62" y="2"/>
                                </a:lnTo>
                                <a:lnTo>
                                  <a:pt x="63" y="2"/>
                                </a:lnTo>
                                <a:lnTo>
                                  <a:pt x="64" y="2"/>
                                </a:lnTo>
                                <a:lnTo>
                                  <a:pt x="67" y="3"/>
                                </a:lnTo>
                                <a:lnTo>
                                  <a:pt x="67" y="3"/>
                                </a:lnTo>
                                <a:lnTo>
                                  <a:pt x="68" y="4"/>
                                </a:lnTo>
                                <a:lnTo>
                                  <a:pt x="68" y="4"/>
                                </a:lnTo>
                                <a:lnTo>
                                  <a:pt x="68" y="5"/>
                                </a:lnTo>
                                <a:lnTo>
                                  <a:pt x="68" y="7"/>
                                </a:lnTo>
                                <a:lnTo>
                                  <a:pt x="69" y="8"/>
                                </a:lnTo>
                                <a:lnTo>
                                  <a:pt x="69" y="10"/>
                                </a:lnTo>
                                <a:lnTo>
                                  <a:pt x="69" y="13"/>
                                </a:lnTo>
                                <a:lnTo>
                                  <a:pt x="69" y="1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13" name="Freeform 75"/>
                        <wps:cNvSpPr>
                          <a:spLocks noEditPoints="1"/>
                        </wps:cNvSpPr>
                        <wps:spPr bwMode="auto">
                          <a:xfrm>
                            <a:off x="733425" y="3354388"/>
                            <a:ext cx="17463" cy="87313"/>
                          </a:xfrm>
                          <a:custGeom>
                            <a:avLst/>
                            <a:gdLst>
                              <a:gd name="T0" fmla="*/ 33 w 35"/>
                              <a:gd name="T1" fmla="*/ 160 h 165"/>
                              <a:gd name="T2" fmla="*/ 32 w 35"/>
                              <a:gd name="T3" fmla="*/ 161 h 165"/>
                              <a:gd name="T4" fmla="*/ 32 w 35"/>
                              <a:gd name="T5" fmla="*/ 161 h 165"/>
                              <a:gd name="T6" fmla="*/ 31 w 35"/>
                              <a:gd name="T7" fmla="*/ 162 h 165"/>
                              <a:gd name="T8" fmla="*/ 30 w 35"/>
                              <a:gd name="T9" fmla="*/ 164 h 165"/>
                              <a:gd name="T10" fmla="*/ 27 w 35"/>
                              <a:gd name="T11" fmla="*/ 164 h 165"/>
                              <a:gd name="T12" fmla="*/ 25 w 35"/>
                              <a:gd name="T13" fmla="*/ 164 h 165"/>
                              <a:gd name="T14" fmla="*/ 22 w 35"/>
                              <a:gd name="T15" fmla="*/ 164 h 165"/>
                              <a:gd name="T16" fmla="*/ 17 w 35"/>
                              <a:gd name="T17" fmla="*/ 165 h 165"/>
                              <a:gd name="T18" fmla="*/ 14 w 35"/>
                              <a:gd name="T19" fmla="*/ 164 h 165"/>
                              <a:gd name="T20" fmla="*/ 10 w 35"/>
                              <a:gd name="T21" fmla="*/ 164 h 165"/>
                              <a:gd name="T22" fmla="*/ 7 w 35"/>
                              <a:gd name="T23" fmla="*/ 164 h 165"/>
                              <a:gd name="T24" fmla="*/ 5 w 35"/>
                              <a:gd name="T25" fmla="*/ 164 h 165"/>
                              <a:gd name="T26" fmla="*/ 4 w 35"/>
                              <a:gd name="T27" fmla="*/ 162 h 165"/>
                              <a:gd name="T28" fmla="*/ 4 w 35"/>
                              <a:gd name="T29" fmla="*/ 161 h 165"/>
                              <a:gd name="T30" fmla="*/ 3 w 35"/>
                              <a:gd name="T31" fmla="*/ 161 h 165"/>
                              <a:gd name="T32" fmla="*/ 3 w 35"/>
                              <a:gd name="T33" fmla="*/ 160 h 165"/>
                              <a:gd name="T34" fmla="*/ 3 w 35"/>
                              <a:gd name="T35" fmla="*/ 53 h 165"/>
                              <a:gd name="T36" fmla="*/ 3 w 35"/>
                              <a:gd name="T37" fmla="*/ 52 h 165"/>
                              <a:gd name="T38" fmla="*/ 4 w 35"/>
                              <a:gd name="T39" fmla="*/ 50 h 165"/>
                              <a:gd name="T40" fmla="*/ 4 w 35"/>
                              <a:gd name="T41" fmla="*/ 49 h 165"/>
                              <a:gd name="T42" fmla="*/ 5 w 35"/>
                              <a:gd name="T43" fmla="*/ 49 h 165"/>
                              <a:gd name="T44" fmla="*/ 7 w 35"/>
                              <a:gd name="T45" fmla="*/ 48 h 165"/>
                              <a:gd name="T46" fmla="*/ 10 w 35"/>
                              <a:gd name="T47" fmla="*/ 48 h 165"/>
                              <a:gd name="T48" fmla="*/ 14 w 35"/>
                              <a:gd name="T49" fmla="*/ 48 h 165"/>
                              <a:gd name="T50" fmla="*/ 17 w 35"/>
                              <a:gd name="T51" fmla="*/ 48 h 165"/>
                              <a:gd name="T52" fmla="*/ 22 w 35"/>
                              <a:gd name="T53" fmla="*/ 48 h 165"/>
                              <a:gd name="T54" fmla="*/ 25 w 35"/>
                              <a:gd name="T55" fmla="*/ 48 h 165"/>
                              <a:gd name="T56" fmla="*/ 27 w 35"/>
                              <a:gd name="T57" fmla="*/ 48 h 165"/>
                              <a:gd name="T58" fmla="*/ 30 w 35"/>
                              <a:gd name="T59" fmla="*/ 49 h 165"/>
                              <a:gd name="T60" fmla="*/ 31 w 35"/>
                              <a:gd name="T61" fmla="*/ 49 h 165"/>
                              <a:gd name="T62" fmla="*/ 32 w 35"/>
                              <a:gd name="T63" fmla="*/ 50 h 165"/>
                              <a:gd name="T64" fmla="*/ 32 w 35"/>
                              <a:gd name="T65" fmla="*/ 52 h 165"/>
                              <a:gd name="T66" fmla="*/ 33 w 35"/>
                              <a:gd name="T67" fmla="*/ 53 h 165"/>
                              <a:gd name="T68" fmla="*/ 33 w 35"/>
                              <a:gd name="T69" fmla="*/ 160 h 165"/>
                              <a:gd name="T70" fmla="*/ 35 w 35"/>
                              <a:gd name="T71" fmla="*/ 16 h 165"/>
                              <a:gd name="T72" fmla="*/ 35 w 35"/>
                              <a:gd name="T73" fmla="*/ 24 h 165"/>
                              <a:gd name="T74" fmla="*/ 31 w 35"/>
                              <a:gd name="T75" fmla="*/ 28 h 165"/>
                              <a:gd name="T76" fmla="*/ 26 w 35"/>
                              <a:gd name="T77" fmla="*/ 32 h 165"/>
                              <a:gd name="T78" fmla="*/ 17 w 35"/>
                              <a:gd name="T79" fmla="*/ 32 h 165"/>
                              <a:gd name="T80" fmla="*/ 9 w 35"/>
                              <a:gd name="T81" fmla="*/ 32 h 165"/>
                              <a:gd name="T82" fmla="*/ 4 w 35"/>
                              <a:gd name="T83" fmla="*/ 28 h 165"/>
                              <a:gd name="T84" fmla="*/ 1 w 35"/>
                              <a:gd name="T85" fmla="*/ 24 h 165"/>
                              <a:gd name="T86" fmla="*/ 0 w 35"/>
                              <a:gd name="T87" fmla="*/ 17 h 165"/>
                              <a:gd name="T88" fmla="*/ 1 w 35"/>
                              <a:gd name="T89" fmla="*/ 8 h 165"/>
                              <a:gd name="T90" fmla="*/ 4 w 35"/>
                              <a:gd name="T91" fmla="*/ 4 h 165"/>
                              <a:gd name="T92" fmla="*/ 9 w 35"/>
                              <a:gd name="T93" fmla="*/ 1 h 165"/>
                              <a:gd name="T94" fmla="*/ 17 w 35"/>
                              <a:gd name="T95" fmla="*/ 0 h 165"/>
                              <a:gd name="T96" fmla="*/ 27 w 35"/>
                              <a:gd name="T97" fmla="*/ 1 h 165"/>
                              <a:gd name="T98" fmla="*/ 31 w 35"/>
                              <a:gd name="T99" fmla="*/ 4 h 165"/>
                              <a:gd name="T100" fmla="*/ 35 w 35"/>
                              <a:gd name="T101" fmla="*/ 8 h 165"/>
                              <a:gd name="T102" fmla="*/ 35 w 35"/>
                              <a:gd name="T103" fmla="*/ 16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35" h="165">
                                <a:moveTo>
                                  <a:pt x="33" y="160"/>
                                </a:moveTo>
                                <a:lnTo>
                                  <a:pt x="32" y="161"/>
                                </a:lnTo>
                                <a:lnTo>
                                  <a:pt x="32" y="161"/>
                                </a:lnTo>
                                <a:lnTo>
                                  <a:pt x="31" y="162"/>
                                </a:lnTo>
                                <a:lnTo>
                                  <a:pt x="30" y="164"/>
                                </a:lnTo>
                                <a:lnTo>
                                  <a:pt x="27" y="164"/>
                                </a:lnTo>
                                <a:lnTo>
                                  <a:pt x="25" y="164"/>
                                </a:lnTo>
                                <a:lnTo>
                                  <a:pt x="22" y="164"/>
                                </a:lnTo>
                                <a:lnTo>
                                  <a:pt x="17" y="165"/>
                                </a:lnTo>
                                <a:lnTo>
                                  <a:pt x="14" y="164"/>
                                </a:lnTo>
                                <a:lnTo>
                                  <a:pt x="10" y="164"/>
                                </a:lnTo>
                                <a:lnTo>
                                  <a:pt x="7" y="164"/>
                                </a:lnTo>
                                <a:lnTo>
                                  <a:pt x="5" y="164"/>
                                </a:lnTo>
                                <a:lnTo>
                                  <a:pt x="4" y="162"/>
                                </a:lnTo>
                                <a:lnTo>
                                  <a:pt x="4" y="161"/>
                                </a:lnTo>
                                <a:lnTo>
                                  <a:pt x="3" y="161"/>
                                </a:lnTo>
                                <a:lnTo>
                                  <a:pt x="3" y="160"/>
                                </a:lnTo>
                                <a:lnTo>
                                  <a:pt x="3" y="53"/>
                                </a:lnTo>
                                <a:lnTo>
                                  <a:pt x="3" y="52"/>
                                </a:lnTo>
                                <a:lnTo>
                                  <a:pt x="4" y="50"/>
                                </a:lnTo>
                                <a:lnTo>
                                  <a:pt x="4" y="49"/>
                                </a:lnTo>
                                <a:lnTo>
                                  <a:pt x="5" y="49"/>
                                </a:lnTo>
                                <a:lnTo>
                                  <a:pt x="7" y="48"/>
                                </a:lnTo>
                                <a:lnTo>
                                  <a:pt x="10" y="48"/>
                                </a:lnTo>
                                <a:lnTo>
                                  <a:pt x="14" y="48"/>
                                </a:lnTo>
                                <a:lnTo>
                                  <a:pt x="17" y="48"/>
                                </a:lnTo>
                                <a:lnTo>
                                  <a:pt x="22" y="48"/>
                                </a:lnTo>
                                <a:lnTo>
                                  <a:pt x="25" y="48"/>
                                </a:lnTo>
                                <a:lnTo>
                                  <a:pt x="27" y="48"/>
                                </a:lnTo>
                                <a:lnTo>
                                  <a:pt x="30" y="49"/>
                                </a:lnTo>
                                <a:lnTo>
                                  <a:pt x="31" y="49"/>
                                </a:lnTo>
                                <a:lnTo>
                                  <a:pt x="32" y="50"/>
                                </a:lnTo>
                                <a:lnTo>
                                  <a:pt x="32" y="52"/>
                                </a:lnTo>
                                <a:lnTo>
                                  <a:pt x="33" y="53"/>
                                </a:lnTo>
                                <a:lnTo>
                                  <a:pt x="33" y="160"/>
                                </a:lnTo>
                                <a:close/>
                                <a:moveTo>
                                  <a:pt x="35" y="16"/>
                                </a:moveTo>
                                <a:lnTo>
                                  <a:pt x="35" y="24"/>
                                </a:lnTo>
                                <a:lnTo>
                                  <a:pt x="31" y="28"/>
                                </a:lnTo>
                                <a:lnTo>
                                  <a:pt x="26" y="32"/>
                                </a:lnTo>
                                <a:lnTo>
                                  <a:pt x="17" y="32"/>
                                </a:lnTo>
                                <a:lnTo>
                                  <a:pt x="9" y="32"/>
                                </a:lnTo>
                                <a:lnTo>
                                  <a:pt x="4" y="28"/>
                                </a:lnTo>
                                <a:lnTo>
                                  <a:pt x="1" y="24"/>
                                </a:lnTo>
                                <a:lnTo>
                                  <a:pt x="0" y="17"/>
                                </a:lnTo>
                                <a:lnTo>
                                  <a:pt x="1" y="8"/>
                                </a:lnTo>
                                <a:lnTo>
                                  <a:pt x="4" y="4"/>
                                </a:lnTo>
                                <a:lnTo>
                                  <a:pt x="9" y="1"/>
                                </a:lnTo>
                                <a:lnTo>
                                  <a:pt x="17" y="0"/>
                                </a:lnTo>
                                <a:lnTo>
                                  <a:pt x="27" y="1"/>
                                </a:lnTo>
                                <a:lnTo>
                                  <a:pt x="31" y="4"/>
                                </a:lnTo>
                                <a:lnTo>
                                  <a:pt x="35" y="8"/>
                                </a:lnTo>
                                <a:lnTo>
                                  <a:pt x="35"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14" name="Freeform 76"/>
                        <wps:cNvSpPr>
                          <a:spLocks/>
                        </wps:cNvSpPr>
                        <wps:spPr bwMode="auto">
                          <a:xfrm>
                            <a:off x="766763" y="3379788"/>
                            <a:ext cx="53975" cy="61913"/>
                          </a:xfrm>
                          <a:custGeom>
                            <a:avLst/>
                            <a:gdLst>
                              <a:gd name="T0" fmla="*/ 102 w 102"/>
                              <a:gd name="T1" fmla="*/ 113 h 118"/>
                              <a:gd name="T2" fmla="*/ 101 w 102"/>
                              <a:gd name="T3" fmla="*/ 114 h 118"/>
                              <a:gd name="T4" fmla="*/ 97 w 102"/>
                              <a:gd name="T5" fmla="*/ 116 h 118"/>
                              <a:gd name="T6" fmla="*/ 92 w 102"/>
                              <a:gd name="T7" fmla="*/ 116 h 118"/>
                              <a:gd name="T8" fmla="*/ 85 w 102"/>
                              <a:gd name="T9" fmla="*/ 116 h 118"/>
                              <a:gd name="T10" fmla="*/ 80 w 102"/>
                              <a:gd name="T11" fmla="*/ 116 h 118"/>
                              <a:gd name="T12" fmla="*/ 77 w 102"/>
                              <a:gd name="T13" fmla="*/ 114 h 118"/>
                              <a:gd name="T14" fmla="*/ 76 w 102"/>
                              <a:gd name="T15" fmla="*/ 113 h 118"/>
                              <a:gd name="T16" fmla="*/ 76 w 102"/>
                              <a:gd name="T17" fmla="*/ 100 h 118"/>
                              <a:gd name="T18" fmla="*/ 58 w 102"/>
                              <a:gd name="T19" fmla="*/ 113 h 118"/>
                              <a:gd name="T20" fmla="*/ 39 w 102"/>
                              <a:gd name="T21" fmla="*/ 118 h 118"/>
                              <a:gd name="T22" fmla="*/ 20 w 102"/>
                              <a:gd name="T23" fmla="*/ 114 h 118"/>
                              <a:gd name="T24" fmla="*/ 8 w 102"/>
                              <a:gd name="T25" fmla="*/ 105 h 118"/>
                              <a:gd name="T26" fmla="*/ 1 w 102"/>
                              <a:gd name="T27" fmla="*/ 91 h 118"/>
                              <a:gd name="T28" fmla="*/ 0 w 102"/>
                              <a:gd name="T29" fmla="*/ 70 h 118"/>
                              <a:gd name="T30" fmla="*/ 0 w 102"/>
                              <a:gd name="T31" fmla="*/ 4 h 118"/>
                              <a:gd name="T32" fmla="*/ 1 w 102"/>
                              <a:gd name="T33" fmla="*/ 1 h 118"/>
                              <a:gd name="T34" fmla="*/ 5 w 102"/>
                              <a:gd name="T35" fmla="*/ 0 h 118"/>
                              <a:gd name="T36" fmla="*/ 11 w 102"/>
                              <a:gd name="T37" fmla="*/ 0 h 118"/>
                              <a:gd name="T38" fmla="*/ 18 w 102"/>
                              <a:gd name="T39" fmla="*/ 0 h 118"/>
                              <a:gd name="T40" fmla="*/ 24 w 102"/>
                              <a:gd name="T41" fmla="*/ 0 h 118"/>
                              <a:gd name="T42" fmla="*/ 28 w 102"/>
                              <a:gd name="T43" fmla="*/ 1 h 118"/>
                              <a:gd name="T44" fmla="*/ 29 w 102"/>
                              <a:gd name="T45" fmla="*/ 4 h 118"/>
                              <a:gd name="T46" fmla="*/ 29 w 102"/>
                              <a:gd name="T47" fmla="*/ 65 h 118"/>
                              <a:gd name="T48" fmla="*/ 31 w 102"/>
                              <a:gd name="T49" fmla="*/ 77 h 118"/>
                              <a:gd name="T50" fmla="*/ 34 w 102"/>
                              <a:gd name="T51" fmla="*/ 85 h 118"/>
                              <a:gd name="T52" fmla="*/ 39 w 102"/>
                              <a:gd name="T53" fmla="*/ 90 h 118"/>
                              <a:gd name="T54" fmla="*/ 48 w 102"/>
                              <a:gd name="T55" fmla="*/ 92 h 118"/>
                              <a:gd name="T56" fmla="*/ 59 w 102"/>
                              <a:gd name="T57" fmla="*/ 87 h 118"/>
                              <a:gd name="T58" fmla="*/ 71 w 102"/>
                              <a:gd name="T59" fmla="*/ 75 h 118"/>
                              <a:gd name="T60" fmla="*/ 71 w 102"/>
                              <a:gd name="T61" fmla="*/ 4 h 118"/>
                              <a:gd name="T62" fmla="*/ 74 w 102"/>
                              <a:gd name="T63" fmla="*/ 1 h 118"/>
                              <a:gd name="T64" fmla="*/ 76 w 102"/>
                              <a:gd name="T65" fmla="*/ 0 h 118"/>
                              <a:gd name="T66" fmla="*/ 82 w 102"/>
                              <a:gd name="T67" fmla="*/ 0 h 118"/>
                              <a:gd name="T68" fmla="*/ 91 w 102"/>
                              <a:gd name="T69" fmla="*/ 0 h 118"/>
                              <a:gd name="T70" fmla="*/ 97 w 102"/>
                              <a:gd name="T71" fmla="*/ 0 h 118"/>
                              <a:gd name="T72" fmla="*/ 100 w 102"/>
                              <a:gd name="T73" fmla="*/ 1 h 118"/>
                              <a:gd name="T74" fmla="*/ 102 w 102"/>
                              <a:gd name="T75" fmla="*/ 4 h 118"/>
                              <a:gd name="T76" fmla="*/ 102 w 102"/>
                              <a:gd name="T77" fmla="*/ 112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02" h="118">
                                <a:moveTo>
                                  <a:pt x="102" y="112"/>
                                </a:moveTo>
                                <a:lnTo>
                                  <a:pt x="102" y="113"/>
                                </a:lnTo>
                                <a:lnTo>
                                  <a:pt x="101" y="113"/>
                                </a:lnTo>
                                <a:lnTo>
                                  <a:pt x="101" y="114"/>
                                </a:lnTo>
                                <a:lnTo>
                                  <a:pt x="100" y="116"/>
                                </a:lnTo>
                                <a:lnTo>
                                  <a:pt x="97" y="116"/>
                                </a:lnTo>
                                <a:lnTo>
                                  <a:pt x="95" y="116"/>
                                </a:lnTo>
                                <a:lnTo>
                                  <a:pt x="92" y="116"/>
                                </a:lnTo>
                                <a:lnTo>
                                  <a:pt x="89" y="117"/>
                                </a:lnTo>
                                <a:lnTo>
                                  <a:pt x="85" y="116"/>
                                </a:lnTo>
                                <a:lnTo>
                                  <a:pt x="82" y="116"/>
                                </a:lnTo>
                                <a:lnTo>
                                  <a:pt x="80" y="116"/>
                                </a:lnTo>
                                <a:lnTo>
                                  <a:pt x="79" y="116"/>
                                </a:lnTo>
                                <a:lnTo>
                                  <a:pt x="77" y="114"/>
                                </a:lnTo>
                                <a:lnTo>
                                  <a:pt x="76" y="113"/>
                                </a:lnTo>
                                <a:lnTo>
                                  <a:pt x="76" y="113"/>
                                </a:lnTo>
                                <a:lnTo>
                                  <a:pt x="76" y="112"/>
                                </a:lnTo>
                                <a:lnTo>
                                  <a:pt x="76" y="100"/>
                                </a:lnTo>
                                <a:lnTo>
                                  <a:pt x="66" y="108"/>
                                </a:lnTo>
                                <a:lnTo>
                                  <a:pt x="58" y="113"/>
                                </a:lnTo>
                                <a:lnTo>
                                  <a:pt x="48" y="118"/>
                                </a:lnTo>
                                <a:lnTo>
                                  <a:pt x="39" y="118"/>
                                </a:lnTo>
                                <a:lnTo>
                                  <a:pt x="28" y="118"/>
                                </a:lnTo>
                                <a:lnTo>
                                  <a:pt x="20" y="114"/>
                                </a:lnTo>
                                <a:lnTo>
                                  <a:pt x="13" y="111"/>
                                </a:lnTo>
                                <a:lnTo>
                                  <a:pt x="8" y="105"/>
                                </a:lnTo>
                                <a:lnTo>
                                  <a:pt x="4" y="98"/>
                                </a:lnTo>
                                <a:lnTo>
                                  <a:pt x="1" y="91"/>
                                </a:lnTo>
                                <a:lnTo>
                                  <a:pt x="0" y="81"/>
                                </a:lnTo>
                                <a:lnTo>
                                  <a:pt x="0" y="70"/>
                                </a:lnTo>
                                <a:lnTo>
                                  <a:pt x="0" y="5"/>
                                </a:lnTo>
                                <a:lnTo>
                                  <a:pt x="0" y="4"/>
                                </a:lnTo>
                                <a:lnTo>
                                  <a:pt x="0" y="2"/>
                                </a:lnTo>
                                <a:lnTo>
                                  <a:pt x="1" y="1"/>
                                </a:lnTo>
                                <a:lnTo>
                                  <a:pt x="2" y="1"/>
                                </a:lnTo>
                                <a:lnTo>
                                  <a:pt x="5" y="0"/>
                                </a:lnTo>
                                <a:lnTo>
                                  <a:pt x="7" y="0"/>
                                </a:lnTo>
                                <a:lnTo>
                                  <a:pt x="11" y="0"/>
                                </a:lnTo>
                                <a:lnTo>
                                  <a:pt x="15" y="0"/>
                                </a:lnTo>
                                <a:lnTo>
                                  <a:pt x="18" y="0"/>
                                </a:lnTo>
                                <a:lnTo>
                                  <a:pt x="22" y="0"/>
                                </a:lnTo>
                                <a:lnTo>
                                  <a:pt x="24" y="0"/>
                                </a:lnTo>
                                <a:lnTo>
                                  <a:pt x="27" y="1"/>
                                </a:lnTo>
                                <a:lnTo>
                                  <a:pt x="28" y="1"/>
                                </a:lnTo>
                                <a:lnTo>
                                  <a:pt x="29" y="2"/>
                                </a:lnTo>
                                <a:lnTo>
                                  <a:pt x="29" y="4"/>
                                </a:lnTo>
                                <a:lnTo>
                                  <a:pt x="29" y="5"/>
                                </a:lnTo>
                                <a:lnTo>
                                  <a:pt x="29" y="65"/>
                                </a:lnTo>
                                <a:lnTo>
                                  <a:pt x="29" y="73"/>
                                </a:lnTo>
                                <a:lnTo>
                                  <a:pt x="31" y="77"/>
                                </a:lnTo>
                                <a:lnTo>
                                  <a:pt x="32" y="82"/>
                                </a:lnTo>
                                <a:lnTo>
                                  <a:pt x="34" y="85"/>
                                </a:lnTo>
                                <a:lnTo>
                                  <a:pt x="37" y="89"/>
                                </a:lnTo>
                                <a:lnTo>
                                  <a:pt x="39" y="90"/>
                                </a:lnTo>
                                <a:lnTo>
                                  <a:pt x="43" y="92"/>
                                </a:lnTo>
                                <a:lnTo>
                                  <a:pt x="48" y="92"/>
                                </a:lnTo>
                                <a:lnTo>
                                  <a:pt x="53" y="91"/>
                                </a:lnTo>
                                <a:lnTo>
                                  <a:pt x="59" y="87"/>
                                </a:lnTo>
                                <a:lnTo>
                                  <a:pt x="65" y="82"/>
                                </a:lnTo>
                                <a:lnTo>
                                  <a:pt x="71" y="75"/>
                                </a:lnTo>
                                <a:lnTo>
                                  <a:pt x="71" y="5"/>
                                </a:lnTo>
                                <a:lnTo>
                                  <a:pt x="71" y="4"/>
                                </a:lnTo>
                                <a:lnTo>
                                  <a:pt x="73" y="2"/>
                                </a:lnTo>
                                <a:lnTo>
                                  <a:pt x="74" y="1"/>
                                </a:lnTo>
                                <a:lnTo>
                                  <a:pt x="75" y="1"/>
                                </a:lnTo>
                                <a:lnTo>
                                  <a:pt x="76" y="0"/>
                                </a:lnTo>
                                <a:lnTo>
                                  <a:pt x="80" y="0"/>
                                </a:lnTo>
                                <a:lnTo>
                                  <a:pt x="82" y="0"/>
                                </a:lnTo>
                                <a:lnTo>
                                  <a:pt x="87" y="0"/>
                                </a:lnTo>
                                <a:lnTo>
                                  <a:pt x="91" y="0"/>
                                </a:lnTo>
                                <a:lnTo>
                                  <a:pt x="95" y="0"/>
                                </a:lnTo>
                                <a:lnTo>
                                  <a:pt x="97" y="0"/>
                                </a:lnTo>
                                <a:lnTo>
                                  <a:pt x="98" y="1"/>
                                </a:lnTo>
                                <a:lnTo>
                                  <a:pt x="100" y="1"/>
                                </a:lnTo>
                                <a:lnTo>
                                  <a:pt x="101" y="2"/>
                                </a:lnTo>
                                <a:lnTo>
                                  <a:pt x="102" y="4"/>
                                </a:lnTo>
                                <a:lnTo>
                                  <a:pt x="102" y="5"/>
                                </a:lnTo>
                                <a:lnTo>
                                  <a:pt x="102" y="1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15" name="Freeform 77"/>
                        <wps:cNvSpPr>
                          <a:spLocks/>
                        </wps:cNvSpPr>
                        <wps:spPr bwMode="auto">
                          <a:xfrm>
                            <a:off x="836613" y="3378200"/>
                            <a:ext cx="90488" cy="63500"/>
                          </a:xfrm>
                          <a:custGeom>
                            <a:avLst/>
                            <a:gdLst>
                              <a:gd name="T0" fmla="*/ 170 w 170"/>
                              <a:gd name="T1" fmla="*/ 116 h 120"/>
                              <a:gd name="T2" fmla="*/ 169 w 170"/>
                              <a:gd name="T3" fmla="*/ 117 h 120"/>
                              <a:gd name="T4" fmla="*/ 165 w 170"/>
                              <a:gd name="T5" fmla="*/ 119 h 120"/>
                              <a:gd name="T6" fmla="*/ 159 w 170"/>
                              <a:gd name="T7" fmla="*/ 119 h 120"/>
                              <a:gd name="T8" fmla="*/ 150 w 170"/>
                              <a:gd name="T9" fmla="*/ 119 h 120"/>
                              <a:gd name="T10" fmla="*/ 145 w 170"/>
                              <a:gd name="T11" fmla="*/ 119 h 120"/>
                              <a:gd name="T12" fmla="*/ 142 w 170"/>
                              <a:gd name="T13" fmla="*/ 117 h 120"/>
                              <a:gd name="T14" fmla="*/ 140 w 170"/>
                              <a:gd name="T15" fmla="*/ 116 h 120"/>
                              <a:gd name="T16" fmla="*/ 140 w 170"/>
                              <a:gd name="T17" fmla="*/ 51 h 120"/>
                              <a:gd name="T18" fmla="*/ 139 w 170"/>
                              <a:gd name="T19" fmla="*/ 41 h 120"/>
                              <a:gd name="T20" fmla="*/ 135 w 170"/>
                              <a:gd name="T21" fmla="*/ 34 h 120"/>
                              <a:gd name="T22" fmla="*/ 130 w 170"/>
                              <a:gd name="T23" fmla="*/ 29 h 120"/>
                              <a:gd name="T24" fmla="*/ 123 w 170"/>
                              <a:gd name="T25" fmla="*/ 26 h 120"/>
                              <a:gd name="T26" fmla="*/ 112 w 170"/>
                              <a:gd name="T27" fmla="*/ 31 h 120"/>
                              <a:gd name="T28" fmla="*/ 100 w 170"/>
                              <a:gd name="T29" fmla="*/ 43 h 120"/>
                              <a:gd name="T30" fmla="*/ 100 w 170"/>
                              <a:gd name="T31" fmla="*/ 116 h 120"/>
                              <a:gd name="T32" fmla="*/ 98 w 170"/>
                              <a:gd name="T33" fmla="*/ 117 h 120"/>
                              <a:gd name="T34" fmla="*/ 95 w 170"/>
                              <a:gd name="T35" fmla="*/ 119 h 120"/>
                              <a:gd name="T36" fmla="*/ 89 w 170"/>
                              <a:gd name="T37" fmla="*/ 119 h 120"/>
                              <a:gd name="T38" fmla="*/ 80 w 170"/>
                              <a:gd name="T39" fmla="*/ 119 h 120"/>
                              <a:gd name="T40" fmla="*/ 75 w 170"/>
                              <a:gd name="T41" fmla="*/ 119 h 120"/>
                              <a:gd name="T42" fmla="*/ 71 w 170"/>
                              <a:gd name="T43" fmla="*/ 117 h 120"/>
                              <a:gd name="T44" fmla="*/ 70 w 170"/>
                              <a:gd name="T45" fmla="*/ 116 h 120"/>
                              <a:gd name="T46" fmla="*/ 70 w 170"/>
                              <a:gd name="T47" fmla="*/ 51 h 120"/>
                              <a:gd name="T48" fmla="*/ 69 w 170"/>
                              <a:gd name="T49" fmla="*/ 41 h 120"/>
                              <a:gd name="T50" fmla="*/ 65 w 170"/>
                              <a:gd name="T51" fmla="*/ 34 h 120"/>
                              <a:gd name="T52" fmla="*/ 60 w 170"/>
                              <a:gd name="T53" fmla="*/ 29 h 120"/>
                              <a:gd name="T54" fmla="*/ 53 w 170"/>
                              <a:gd name="T55" fmla="*/ 26 h 120"/>
                              <a:gd name="T56" fmla="*/ 42 w 170"/>
                              <a:gd name="T57" fmla="*/ 31 h 120"/>
                              <a:gd name="T58" fmla="*/ 29 w 170"/>
                              <a:gd name="T59" fmla="*/ 43 h 120"/>
                              <a:gd name="T60" fmla="*/ 29 w 170"/>
                              <a:gd name="T61" fmla="*/ 116 h 120"/>
                              <a:gd name="T62" fmla="*/ 28 w 170"/>
                              <a:gd name="T63" fmla="*/ 117 h 120"/>
                              <a:gd name="T64" fmla="*/ 25 w 170"/>
                              <a:gd name="T65" fmla="*/ 119 h 120"/>
                              <a:gd name="T66" fmla="*/ 18 w 170"/>
                              <a:gd name="T67" fmla="*/ 119 h 120"/>
                              <a:gd name="T68" fmla="*/ 10 w 170"/>
                              <a:gd name="T69" fmla="*/ 119 h 120"/>
                              <a:gd name="T70" fmla="*/ 5 w 170"/>
                              <a:gd name="T71" fmla="*/ 119 h 120"/>
                              <a:gd name="T72" fmla="*/ 1 w 170"/>
                              <a:gd name="T73" fmla="*/ 117 h 120"/>
                              <a:gd name="T74" fmla="*/ 0 w 170"/>
                              <a:gd name="T75" fmla="*/ 116 h 120"/>
                              <a:gd name="T76" fmla="*/ 0 w 170"/>
                              <a:gd name="T77" fmla="*/ 8 h 120"/>
                              <a:gd name="T78" fmla="*/ 0 w 170"/>
                              <a:gd name="T79" fmla="*/ 5 h 120"/>
                              <a:gd name="T80" fmla="*/ 2 w 170"/>
                              <a:gd name="T81" fmla="*/ 4 h 120"/>
                              <a:gd name="T82" fmla="*/ 6 w 170"/>
                              <a:gd name="T83" fmla="*/ 3 h 120"/>
                              <a:gd name="T84" fmla="*/ 12 w 170"/>
                              <a:gd name="T85" fmla="*/ 3 h 120"/>
                              <a:gd name="T86" fmla="*/ 18 w 170"/>
                              <a:gd name="T87" fmla="*/ 3 h 120"/>
                              <a:gd name="T88" fmla="*/ 22 w 170"/>
                              <a:gd name="T89" fmla="*/ 4 h 120"/>
                              <a:gd name="T90" fmla="*/ 25 w 170"/>
                              <a:gd name="T91" fmla="*/ 5 h 120"/>
                              <a:gd name="T92" fmla="*/ 26 w 170"/>
                              <a:gd name="T93" fmla="*/ 8 h 120"/>
                              <a:gd name="T94" fmla="*/ 34 w 170"/>
                              <a:gd name="T95" fmla="*/ 10 h 120"/>
                              <a:gd name="T96" fmla="*/ 52 w 170"/>
                              <a:gd name="T97" fmla="*/ 2 h 120"/>
                              <a:gd name="T98" fmla="*/ 68 w 170"/>
                              <a:gd name="T99" fmla="*/ 0 h 120"/>
                              <a:gd name="T100" fmla="*/ 79 w 170"/>
                              <a:gd name="T101" fmla="*/ 3 h 120"/>
                              <a:gd name="T102" fmla="*/ 86 w 170"/>
                              <a:gd name="T103" fmla="*/ 9 h 120"/>
                              <a:gd name="T104" fmla="*/ 92 w 170"/>
                              <a:gd name="T105" fmla="*/ 15 h 120"/>
                              <a:gd name="T106" fmla="*/ 100 w 170"/>
                              <a:gd name="T107" fmla="*/ 15 h 120"/>
                              <a:gd name="T108" fmla="*/ 109 w 170"/>
                              <a:gd name="T109" fmla="*/ 8 h 120"/>
                              <a:gd name="T110" fmla="*/ 118 w 170"/>
                              <a:gd name="T111" fmla="*/ 3 h 120"/>
                              <a:gd name="T112" fmla="*/ 127 w 170"/>
                              <a:gd name="T113" fmla="*/ 0 h 120"/>
                              <a:gd name="T114" fmla="*/ 142 w 170"/>
                              <a:gd name="T115" fmla="*/ 0 h 120"/>
                              <a:gd name="T116" fmla="*/ 156 w 170"/>
                              <a:gd name="T117" fmla="*/ 8 h 120"/>
                              <a:gd name="T118" fmla="*/ 166 w 170"/>
                              <a:gd name="T119" fmla="*/ 20 h 120"/>
                              <a:gd name="T120" fmla="*/ 170 w 170"/>
                              <a:gd name="T121" fmla="*/ 36 h 120"/>
                              <a:gd name="T122" fmla="*/ 170 w 170"/>
                              <a:gd name="T123" fmla="*/ 115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70" h="120">
                                <a:moveTo>
                                  <a:pt x="170" y="115"/>
                                </a:moveTo>
                                <a:lnTo>
                                  <a:pt x="170" y="116"/>
                                </a:lnTo>
                                <a:lnTo>
                                  <a:pt x="170" y="116"/>
                                </a:lnTo>
                                <a:lnTo>
                                  <a:pt x="169" y="117"/>
                                </a:lnTo>
                                <a:lnTo>
                                  <a:pt x="167" y="119"/>
                                </a:lnTo>
                                <a:lnTo>
                                  <a:pt x="165" y="119"/>
                                </a:lnTo>
                                <a:lnTo>
                                  <a:pt x="162" y="119"/>
                                </a:lnTo>
                                <a:lnTo>
                                  <a:pt x="159" y="119"/>
                                </a:lnTo>
                                <a:lnTo>
                                  <a:pt x="155" y="120"/>
                                </a:lnTo>
                                <a:lnTo>
                                  <a:pt x="150" y="119"/>
                                </a:lnTo>
                                <a:lnTo>
                                  <a:pt x="148" y="119"/>
                                </a:lnTo>
                                <a:lnTo>
                                  <a:pt x="145" y="119"/>
                                </a:lnTo>
                                <a:lnTo>
                                  <a:pt x="143" y="119"/>
                                </a:lnTo>
                                <a:lnTo>
                                  <a:pt x="142" y="117"/>
                                </a:lnTo>
                                <a:lnTo>
                                  <a:pt x="140" y="116"/>
                                </a:lnTo>
                                <a:lnTo>
                                  <a:pt x="140" y="116"/>
                                </a:lnTo>
                                <a:lnTo>
                                  <a:pt x="140" y="115"/>
                                </a:lnTo>
                                <a:lnTo>
                                  <a:pt x="140" y="51"/>
                                </a:lnTo>
                                <a:lnTo>
                                  <a:pt x="139" y="46"/>
                                </a:lnTo>
                                <a:lnTo>
                                  <a:pt x="139" y="41"/>
                                </a:lnTo>
                                <a:lnTo>
                                  <a:pt x="138" y="37"/>
                                </a:lnTo>
                                <a:lnTo>
                                  <a:pt x="135" y="34"/>
                                </a:lnTo>
                                <a:lnTo>
                                  <a:pt x="133" y="30"/>
                                </a:lnTo>
                                <a:lnTo>
                                  <a:pt x="130" y="29"/>
                                </a:lnTo>
                                <a:lnTo>
                                  <a:pt x="127" y="27"/>
                                </a:lnTo>
                                <a:lnTo>
                                  <a:pt x="123" y="26"/>
                                </a:lnTo>
                                <a:lnTo>
                                  <a:pt x="117" y="27"/>
                                </a:lnTo>
                                <a:lnTo>
                                  <a:pt x="112" y="31"/>
                                </a:lnTo>
                                <a:lnTo>
                                  <a:pt x="106" y="36"/>
                                </a:lnTo>
                                <a:lnTo>
                                  <a:pt x="100" y="43"/>
                                </a:lnTo>
                                <a:lnTo>
                                  <a:pt x="100" y="115"/>
                                </a:lnTo>
                                <a:lnTo>
                                  <a:pt x="100" y="116"/>
                                </a:lnTo>
                                <a:lnTo>
                                  <a:pt x="100" y="116"/>
                                </a:lnTo>
                                <a:lnTo>
                                  <a:pt x="98" y="117"/>
                                </a:lnTo>
                                <a:lnTo>
                                  <a:pt x="96" y="119"/>
                                </a:lnTo>
                                <a:lnTo>
                                  <a:pt x="95" y="119"/>
                                </a:lnTo>
                                <a:lnTo>
                                  <a:pt x="92" y="119"/>
                                </a:lnTo>
                                <a:lnTo>
                                  <a:pt x="89" y="119"/>
                                </a:lnTo>
                                <a:lnTo>
                                  <a:pt x="85" y="120"/>
                                </a:lnTo>
                                <a:lnTo>
                                  <a:pt x="80" y="119"/>
                                </a:lnTo>
                                <a:lnTo>
                                  <a:pt x="77" y="119"/>
                                </a:lnTo>
                                <a:lnTo>
                                  <a:pt x="75" y="119"/>
                                </a:lnTo>
                                <a:lnTo>
                                  <a:pt x="73" y="119"/>
                                </a:lnTo>
                                <a:lnTo>
                                  <a:pt x="71" y="117"/>
                                </a:lnTo>
                                <a:lnTo>
                                  <a:pt x="70" y="116"/>
                                </a:lnTo>
                                <a:lnTo>
                                  <a:pt x="70" y="116"/>
                                </a:lnTo>
                                <a:lnTo>
                                  <a:pt x="70" y="115"/>
                                </a:lnTo>
                                <a:lnTo>
                                  <a:pt x="70" y="51"/>
                                </a:lnTo>
                                <a:lnTo>
                                  <a:pt x="69" y="46"/>
                                </a:lnTo>
                                <a:lnTo>
                                  <a:pt x="69" y="41"/>
                                </a:lnTo>
                                <a:lnTo>
                                  <a:pt x="68" y="37"/>
                                </a:lnTo>
                                <a:lnTo>
                                  <a:pt x="65" y="34"/>
                                </a:lnTo>
                                <a:lnTo>
                                  <a:pt x="63" y="30"/>
                                </a:lnTo>
                                <a:lnTo>
                                  <a:pt x="60" y="29"/>
                                </a:lnTo>
                                <a:lnTo>
                                  <a:pt x="57" y="27"/>
                                </a:lnTo>
                                <a:lnTo>
                                  <a:pt x="53" y="26"/>
                                </a:lnTo>
                                <a:lnTo>
                                  <a:pt x="47" y="27"/>
                                </a:lnTo>
                                <a:lnTo>
                                  <a:pt x="42" y="31"/>
                                </a:lnTo>
                                <a:lnTo>
                                  <a:pt x="36" y="36"/>
                                </a:lnTo>
                                <a:lnTo>
                                  <a:pt x="29" y="43"/>
                                </a:lnTo>
                                <a:lnTo>
                                  <a:pt x="29" y="115"/>
                                </a:lnTo>
                                <a:lnTo>
                                  <a:pt x="29" y="116"/>
                                </a:lnTo>
                                <a:lnTo>
                                  <a:pt x="29" y="116"/>
                                </a:lnTo>
                                <a:lnTo>
                                  <a:pt x="28" y="117"/>
                                </a:lnTo>
                                <a:lnTo>
                                  <a:pt x="27" y="119"/>
                                </a:lnTo>
                                <a:lnTo>
                                  <a:pt x="25" y="119"/>
                                </a:lnTo>
                                <a:lnTo>
                                  <a:pt x="22" y="119"/>
                                </a:lnTo>
                                <a:lnTo>
                                  <a:pt x="18" y="119"/>
                                </a:lnTo>
                                <a:lnTo>
                                  <a:pt x="15" y="120"/>
                                </a:lnTo>
                                <a:lnTo>
                                  <a:pt x="10" y="119"/>
                                </a:lnTo>
                                <a:lnTo>
                                  <a:pt x="7" y="119"/>
                                </a:lnTo>
                                <a:lnTo>
                                  <a:pt x="5" y="119"/>
                                </a:lnTo>
                                <a:lnTo>
                                  <a:pt x="2" y="119"/>
                                </a:lnTo>
                                <a:lnTo>
                                  <a:pt x="1" y="117"/>
                                </a:lnTo>
                                <a:lnTo>
                                  <a:pt x="0" y="116"/>
                                </a:lnTo>
                                <a:lnTo>
                                  <a:pt x="0" y="116"/>
                                </a:lnTo>
                                <a:lnTo>
                                  <a:pt x="0" y="115"/>
                                </a:lnTo>
                                <a:lnTo>
                                  <a:pt x="0" y="8"/>
                                </a:lnTo>
                                <a:lnTo>
                                  <a:pt x="0" y="7"/>
                                </a:lnTo>
                                <a:lnTo>
                                  <a:pt x="0" y="5"/>
                                </a:lnTo>
                                <a:lnTo>
                                  <a:pt x="1" y="4"/>
                                </a:lnTo>
                                <a:lnTo>
                                  <a:pt x="2" y="4"/>
                                </a:lnTo>
                                <a:lnTo>
                                  <a:pt x="4" y="3"/>
                                </a:lnTo>
                                <a:lnTo>
                                  <a:pt x="6" y="3"/>
                                </a:lnTo>
                                <a:lnTo>
                                  <a:pt x="9" y="3"/>
                                </a:lnTo>
                                <a:lnTo>
                                  <a:pt x="12" y="3"/>
                                </a:lnTo>
                                <a:lnTo>
                                  <a:pt x="16" y="3"/>
                                </a:lnTo>
                                <a:lnTo>
                                  <a:pt x="18" y="3"/>
                                </a:lnTo>
                                <a:lnTo>
                                  <a:pt x="21" y="3"/>
                                </a:lnTo>
                                <a:lnTo>
                                  <a:pt x="22" y="4"/>
                                </a:lnTo>
                                <a:lnTo>
                                  <a:pt x="23" y="4"/>
                                </a:lnTo>
                                <a:lnTo>
                                  <a:pt x="25" y="5"/>
                                </a:lnTo>
                                <a:lnTo>
                                  <a:pt x="25" y="7"/>
                                </a:lnTo>
                                <a:lnTo>
                                  <a:pt x="26" y="8"/>
                                </a:lnTo>
                                <a:lnTo>
                                  <a:pt x="26" y="20"/>
                                </a:lnTo>
                                <a:lnTo>
                                  <a:pt x="34" y="10"/>
                                </a:lnTo>
                                <a:lnTo>
                                  <a:pt x="43" y="5"/>
                                </a:lnTo>
                                <a:lnTo>
                                  <a:pt x="52" y="2"/>
                                </a:lnTo>
                                <a:lnTo>
                                  <a:pt x="61" y="0"/>
                                </a:lnTo>
                                <a:lnTo>
                                  <a:pt x="68" y="0"/>
                                </a:lnTo>
                                <a:lnTo>
                                  <a:pt x="74" y="2"/>
                                </a:lnTo>
                                <a:lnTo>
                                  <a:pt x="79" y="3"/>
                                </a:lnTo>
                                <a:lnTo>
                                  <a:pt x="82" y="5"/>
                                </a:lnTo>
                                <a:lnTo>
                                  <a:pt x="86" y="9"/>
                                </a:lnTo>
                                <a:lnTo>
                                  <a:pt x="90" y="11"/>
                                </a:lnTo>
                                <a:lnTo>
                                  <a:pt x="92" y="15"/>
                                </a:lnTo>
                                <a:lnTo>
                                  <a:pt x="95" y="20"/>
                                </a:lnTo>
                                <a:lnTo>
                                  <a:pt x="100" y="15"/>
                                </a:lnTo>
                                <a:lnTo>
                                  <a:pt x="105" y="11"/>
                                </a:lnTo>
                                <a:lnTo>
                                  <a:pt x="109" y="8"/>
                                </a:lnTo>
                                <a:lnTo>
                                  <a:pt x="113" y="5"/>
                                </a:lnTo>
                                <a:lnTo>
                                  <a:pt x="118" y="3"/>
                                </a:lnTo>
                                <a:lnTo>
                                  <a:pt x="123" y="2"/>
                                </a:lnTo>
                                <a:lnTo>
                                  <a:pt x="127" y="0"/>
                                </a:lnTo>
                                <a:lnTo>
                                  <a:pt x="132" y="0"/>
                                </a:lnTo>
                                <a:lnTo>
                                  <a:pt x="142" y="0"/>
                                </a:lnTo>
                                <a:lnTo>
                                  <a:pt x="150" y="4"/>
                                </a:lnTo>
                                <a:lnTo>
                                  <a:pt x="156" y="8"/>
                                </a:lnTo>
                                <a:lnTo>
                                  <a:pt x="161" y="14"/>
                                </a:lnTo>
                                <a:lnTo>
                                  <a:pt x="166" y="20"/>
                                </a:lnTo>
                                <a:lnTo>
                                  <a:pt x="169" y="29"/>
                                </a:lnTo>
                                <a:lnTo>
                                  <a:pt x="170" y="36"/>
                                </a:lnTo>
                                <a:lnTo>
                                  <a:pt x="170" y="46"/>
                                </a:lnTo>
                                <a:lnTo>
                                  <a:pt x="170" y="11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16" name="Freeform 78"/>
                        <wps:cNvSpPr>
                          <a:spLocks/>
                        </wps:cNvSpPr>
                        <wps:spPr bwMode="auto">
                          <a:xfrm>
                            <a:off x="92075" y="3624263"/>
                            <a:ext cx="15875" cy="84138"/>
                          </a:xfrm>
                          <a:custGeom>
                            <a:avLst/>
                            <a:gdLst>
                              <a:gd name="T0" fmla="*/ 32 w 32"/>
                              <a:gd name="T1" fmla="*/ 152 h 158"/>
                              <a:gd name="T2" fmla="*/ 32 w 32"/>
                              <a:gd name="T3" fmla="*/ 153 h 158"/>
                              <a:gd name="T4" fmla="*/ 31 w 32"/>
                              <a:gd name="T5" fmla="*/ 154 h 158"/>
                              <a:gd name="T6" fmla="*/ 30 w 32"/>
                              <a:gd name="T7" fmla="*/ 155 h 158"/>
                              <a:gd name="T8" fmla="*/ 28 w 32"/>
                              <a:gd name="T9" fmla="*/ 157 h 158"/>
                              <a:gd name="T10" fmla="*/ 26 w 32"/>
                              <a:gd name="T11" fmla="*/ 157 h 158"/>
                              <a:gd name="T12" fmla="*/ 24 w 32"/>
                              <a:gd name="T13" fmla="*/ 157 h 158"/>
                              <a:gd name="T14" fmla="*/ 20 w 32"/>
                              <a:gd name="T15" fmla="*/ 158 h 158"/>
                              <a:gd name="T16" fmla="*/ 16 w 32"/>
                              <a:gd name="T17" fmla="*/ 158 h 158"/>
                              <a:gd name="T18" fmla="*/ 11 w 32"/>
                              <a:gd name="T19" fmla="*/ 158 h 158"/>
                              <a:gd name="T20" fmla="*/ 9 w 32"/>
                              <a:gd name="T21" fmla="*/ 157 h 158"/>
                              <a:gd name="T22" fmla="*/ 5 w 32"/>
                              <a:gd name="T23" fmla="*/ 157 h 158"/>
                              <a:gd name="T24" fmla="*/ 4 w 32"/>
                              <a:gd name="T25" fmla="*/ 157 h 158"/>
                              <a:gd name="T26" fmla="*/ 1 w 32"/>
                              <a:gd name="T27" fmla="*/ 155 h 158"/>
                              <a:gd name="T28" fmla="*/ 1 w 32"/>
                              <a:gd name="T29" fmla="*/ 154 h 158"/>
                              <a:gd name="T30" fmla="*/ 0 w 32"/>
                              <a:gd name="T31" fmla="*/ 153 h 158"/>
                              <a:gd name="T32" fmla="*/ 0 w 32"/>
                              <a:gd name="T33" fmla="*/ 152 h 158"/>
                              <a:gd name="T34" fmla="*/ 0 w 32"/>
                              <a:gd name="T35" fmla="*/ 5 h 158"/>
                              <a:gd name="T36" fmla="*/ 0 w 32"/>
                              <a:gd name="T37" fmla="*/ 4 h 158"/>
                              <a:gd name="T38" fmla="*/ 1 w 32"/>
                              <a:gd name="T39" fmla="*/ 3 h 158"/>
                              <a:gd name="T40" fmla="*/ 1 w 32"/>
                              <a:gd name="T41" fmla="*/ 3 h 158"/>
                              <a:gd name="T42" fmla="*/ 4 w 32"/>
                              <a:gd name="T43" fmla="*/ 1 h 158"/>
                              <a:gd name="T44" fmla="*/ 5 w 32"/>
                              <a:gd name="T45" fmla="*/ 1 h 158"/>
                              <a:gd name="T46" fmla="*/ 9 w 32"/>
                              <a:gd name="T47" fmla="*/ 0 h 158"/>
                              <a:gd name="T48" fmla="*/ 11 w 32"/>
                              <a:gd name="T49" fmla="*/ 0 h 158"/>
                              <a:gd name="T50" fmla="*/ 16 w 32"/>
                              <a:gd name="T51" fmla="*/ 0 h 158"/>
                              <a:gd name="T52" fmla="*/ 20 w 32"/>
                              <a:gd name="T53" fmla="*/ 0 h 158"/>
                              <a:gd name="T54" fmla="*/ 24 w 32"/>
                              <a:gd name="T55" fmla="*/ 0 h 158"/>
                              <a:gd name="T56" fmla="*/ 26 w 32"/>
                              <a:gd name="T57" fmla="*/ 1 h 158"/>
                              <a:gd name="T58" fmla="*/ 28 w 32"/>
                              <a:gd name="T59" fmla="*/ 1 h 158"/>
                              <a:gd name="T60" fmla="*/ 30 w 32"/>
                              <a:gd name="T61" fmla="*/ 3 h 158"/>
                              <a:gd name="T62" fmla="*/ 31 w 32"/>
                              <a:gd name="T63" fmla="*/ 3 h 158"/>
                              <a:gd name="T64" fmla="*/ 32 w 32"/>
                              <a:gd name="T65" fmla="*/ 4 h 158"/>
                              <a:gd name="T66" fmla="*/ 32 w 32"/>
                              <a:gd name="T67" fmla="*/ 5 h 158"/>
                              <a:gd name="T68" fmla="*/ 32 w 32"/>
                              <a:gd name="T69" fmla="*/ 152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8">
                                <a:moveTo>
                                  <a:pt x="32" y="152"/>
                                </a:moveTo>
                                <a:lnTo>
                                  <a:pt x="32" y="153"/>
                                </a:lnTo>
                                <a:lnTo>
                                  <a:pt x="31" y="154"/>
                                </a:lnTo>
                                <a:lnTo>
                                  <a:pt x="30" y="155"/>
                                </a:lnTo>
                                <a:lnTo>
                                  <a:pt x="28" y="157"/>
                                </a:lnTo>
                                <a:lnTo>
                                  <a:pt x="26" y="157"/>
                                </a:lnTo>
                                <a:lnTo>
                                  <a:pt x="24" y="157"/>
                                </a:lnTo>
                                <a:lnTo>
                                  <a:pt x="20" y="158"/>
                                </a:lnTo>
                                <a:lnTo>
                                  <a:pt x="16" y="158"/>
                                </a:lnTo>
                                <a:lnTo>
                                  <a:pt x="11" y="158"/>
                                </a:lnTo>
                                <a:lnTo>
                                  <a:pt x="9" y="157"/>
                                </a:lnTo>
                                <a:lnTo>
                                  <a:pt x="5" y="157"/>
                                </a:lnTo>
                                <a:lnTo>
                                  <a:pt x="4" y="157"/>
                                </a:lnTo>
                                <a:lnTo>
                                  <a:pt x="1" y="155"/>
                                </a:lnTo>
                                <a:lnTo>
                                  <a:pt x="1" y="154"/>
                                </a:lnTo>
                                <a:lnTo>
                                  <a:pt x="0" y="153"/>
                                </a:lnTo>
                                <a:lnTo>
                                  <a:pt x="0" y="152"/>
                                </a:lnTo>
                                <a:lnTo>
                                  <a:pt x="0" y="5"/>
                                </a:lnTo>
                                <a:lnTo>
                                  <a:pt x="0" y="4"/>
                                </a:lnTo>
                                <a:lnTo>
                                  <a:pt x="1" y="3"/>
                                </a:lnTo>
                                <a:lnTo>
                                  <a:pt x="1" y="3"/>
                                </a:lnTo>
                                <a:lnTo>
                                  <a:pt x="4" y="1"/>
                                </a:lnTo>
                                <a:lnTo>
                                  <a:pt x="5" y="1"/>
                                </a:lnTo>
                                <a:lnTo>
                                  <a:pt x="9" y="0"/>
                                </a:lnTo>
                                <a:lnTo>
                                  <a:pt x="11" y="0"/>
                                </a:lnTo>
                                <a:lnTo>
                                  <a:pt x="16" y="0"/>
                                </a:lnTo>
                                <a:lnTo>
                                  <a:pt x="20" y="0"/>
                                </a:lnTo>
                                <a:lnTo>
                                  <a:pt x="24" y="0"/>
                                </a:lnTo>
                                <a:lnTo>
                                  <a:pt x="26" y="1"/>
                                </a:lnTo>
                                <a:lnTo>
                                  <a:pt x="28" y="1"/>
                                </a:lnTo>
                                <a:lnTo>
                                  <a:pt x="30" y="3"/>
                                </a:lnTo>
                                <a:lnTo>
                                  <a:pt x="31" y="3"/>
                                </a:lnTo>
                                <a:lnTo>
                                  <a:pt x="32" y="4"/>
                                </a:lnTo>
                                <a:lnTo>
                                  <a:pt x="32" y="5"/>
                                </a:lnTo>
                                <a:lnTo>
                                  <a:pt x="32"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17" name="Freeform 79"/>
                        <wps:cNvSpPr>
                          <a:spLocks/>
                        </wps:cNvSpPr>
                        <wps:spPr bwMode="auto">
                          <a:xfrm>
                            <a:off x="127000" y="3624263"/>
                            <a:ext cx="15875" cy="84138"/>
                          </a:xfrm>
                          <a:custGeom>
                            <a:avLst/>
                            <a:gdLst>
                              <a:gd name="T0" fmla="*/ 30 w 30"/>
                              <a:gd name="T1" fmla="*/ 152 h 158"/>
                              <a:gd name="T2" fmla="*/ 30 w 30"/>
                              <a:gd name="T3" fmla="*/ 153 h 158"/>
                              <a:gd name="T4" fmla="*/ 30 w 30"/>
                              <a:gd name="T5" fmla="*/ 154 h 158"/>
                              <a:gd name="T6" fmla="*/ 29 w 30"/>
                              <a:gd name="T7" fmla="*/ 155 h 158"/>
                              <a:gd name="T8" fmla="*/ 28 w 30"/>
                              <a:gd name="T9" fmla="*/ 157 h 158"/>
                              <a:gd name="T10" fmla="*/ 25 w 30"/>
                              <a:gd name="T11" fmla="*/ 157 h 158"/>
                              <a:gd name="T12" fmla="*/ 23 w 30"/>
                              <a:gd name="T13" fmla="*/ 157 h 158"/>
                              <a:gd name="T14" fmla="*/ 19 w 30"/>
                              <a:gd name="T15" fmla="*/ 158 h 158"/>
                              <a:gd name="T16" fmla="*/ 14 w 30"/>
                              <a:gd name="T17" fmla="*/ 158 h 158"/>
                              <a:gd name="T18" fmla="*/ 11 w 30"/>
                              <a:gd name="T19" fmla="*/ 158 h 158"/>
                              <a:gd name="T20" fmla="*/ 7 w 30"/>
                              <a:gd name="T21" fmla="*/ 157 h 158"/>
                              <a:gd name="T22" fmla="*/ 5 w 30"/>
                              <a:gd name="T23" fmla="*/ 157 h 158"/>
                              <a:gd name="T24" fmla="*/ 2 w 30"/>
                              <a:gd name="T25" fmla="*/ 157 h 158"/>
                              <a:gd name="T26" fmla="*/ 1 w 30"/>
                              <a:gd name="T27" fmla="*/ 155 h 158"/>
                              <a:gd name="T28" fmla="*/ 0 w 30"/>
                              <a:gd name="T29" fmla="*/ 154 h 158"/>
                              <a:gd name="T30" fmla="*/ 0 w 30"/>
                              <a:gd name="T31" fmla="*/ 153 h 158"/>
                              <a:gd name="T32" fmla="*/ 0 w 30"/>
                              <a:gd name="T33" fmla="*/ 152 h 158"/>
                              <a:gd name="T34" fmla="*/ 0 w 30"/>
                              <a:gd name="T35" fmla="*/ 5 h 158"/>
                              <a:gd name="T36" fmla="*/ 0 w 30"/>
                              <a:gd name="T37" fmla="*/ 4 h 158"/>
                              <a:gd name="T38" fmla="*/ 0 w 30"/>
                              <a:gd name="T39" fmla="*/ 3 h 158"/>
                              <a:gd name="T40" fmla="*/ 1 w 30"/>
                              <a:gd name="T41" fmla="*/ 3 h 158"/>
                              <a:gd name="T42" fmla="*/ 2 w 30"/>
                              <a:gd name="T43" fmla="*/ 1 h 158"/>
                              <a:gd name="T44" fmla="*/ 5 w 30"/>
                              <a:gd name="T45" fmla="*/ 1 h 158"/>
                              <a:gd name="T46" fmla="*/ 7 w 30"/>
                              <a:gd name="T47" fmla="*/ 0 h 158"/>
                              <a:gd name="T48" fmla="*/ 11 w 30"/>
                              <a:gd name="T49" fmla="*/ 0 h 158"/>
                              <a:gd name="T50" fmla="*/ 14 w 30"/>
                              <a:gd name="T51" fmla="*/ 0 h 158"/>
                              <a:gd name="T52" fmla="*/ 19 w 30"/>
                              <a:gd name="T53" fmla="*/ 0 h 158"/>
                              <a:gd name="T54" fmla="*/ 23 w 30"/>
                              <a:gd name="T55" fmla="*/ 0 h 158"/>
                              <a:gd name="T56" fmla="*/ 25 w 30"/>
                              <a:gd name="T57" fmla="*/ 1 h 158"/>
                              <a:gd name="T58" fmla="*/ 28 w 30"/>
                              <a:gd name="T59" fmla="*/ 1 h 158"/>
                              <a:gd name="T60" fmla="*/ 29 w 30"/>
                              <a:gd name="T61" fmla="*/ 3 h 158"/>
                              <a:gd name="T62" fmla="*/ 30 w 30"/>
                              <a:gd name="T63" fmla="*/ 3 h 158"/>
                              <a:gd name="T64" fmla="*/ 30 w 30"/>
                              <a:gd name="T65" fmla="*/ 4 h 158"/>
                              <a:gd name="T66" fmla="*/ 30 w 30"/>
                              <a:gd name="T67" fmla="*/ 5 h 158"/>
                              <a:gd name="T68" fmla="*/ 30 w 30"/>
                              <a:gd name="T69" fmla="*/ 152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0" h="158">
                                <a:moveTo>
                                  <a:pt x="30" y="152"/>
                                </a:moveTo>
                                <a:lnTo>
                                  <a:pt x="30" y="153"/>
                                </a:lnTo>
                                <a:lnTo>
                                  <a:pt x="30" y="154"/>
                                </a:lnTo>
                                <a:lnTo>
                                  <a:pt x="29" y="155"/>
                                </a:lnTo>
                                <a:lnTo>
                                  <a:pt x="28" y="157"/>
                                </a:lnTo>
                                <a:lnTo>
                                  <a:pt x="25" y="157"/>
                                </a:lnTo>
                                <a:lnTo>
                                  <a:pt x="23" y="157"/>
                                </a:lnTo>
                                <a:lnTo>
                                  <a:pt x="19" y="158"/>
                                </a:lnTo>
                                <a:lnTo>
                                  <a:pt x="14" y="158"/>
                                </a:lnTo>
                                <a:lnTo>
                                  <a:pt x="11" y="158"/>
                                </a:lnTo>
                                <a:lnTo>
                                  <a:pt x="7" y="157"/>
                                </a:lnTo>
                                <a:lnTo>
                                  <a:pt x="5" y="157"/>
                                </a:lnTo>
                                <a:lnTo>
                                  <a:pt x="2" y="157"/>
                                </a:lnTo>
                                <a:lnTo>
                                  <a:pt x="1" y="155"/>
                                </a:lnTo>
                                <a:lnTo>
                                  <a:pt x="0" y="154"/>
                                </a:lnTo>
                                <a:lnTo>
                                  <a:pt x="0" y="153"/>
                                </a:lnTo>
                                <a:lnTo>
                                  <a:pt x="0" y="152"/>
                                </a:lnTo>
                                <a:lnTo>
                                  <a:pt x="0" y="5"/>
                                </a:lnTo>
                                <a:lnTo>
                                  <a:pt x="0" y="4"/>
                                </a:lnTo>
                                <a:lnTo>
                                  <a:pt x="0" y="3"/>
                                </a:lnTo>
                                <a:lnTo>
                                  <a:pt x="1" y="3"/>
                                </a:lnTo>
                                <a:lnTo>
                                  <a:pt x="2" y="1"/>
                                </a:lnTo>
                                <a:lnTo>
                                  <a:pt x="5" y="1"/>
                                </a:lnTo>
                                <a:lnTo>
                                  <a:pt x="7" y="0"/>
                                </a:lnTo>
                                <a:lnTo>
                                  <a:pt x="11" y="0"/>
                                </a:lnTo>
                                <a:lnTo>
                                  <a:pt x="14" y="0"/>
                                </a:lnTo>
                                <a:lnTo>
                                  <a:pt x="19" y="0"/>
                                </a:lnTo>
                                <a:lnTo>
                                  <a:pt x="23" y="0"/>
                                </a:lnTo>
                                <a:lnTo>
                                  <a:pt x="25" y="1"/>
                                </a:lnTo>
                                <a:lnTo>
                                  <a:pt x="28" y="1"/>
                                </a:lnTo>
                                <a:lnTo>
                                  <a:pt x="29" y="3"/>
                                </a:lnTo>
                                <a:lnTo>
                                  <a:pt x="30" y="3"/>
                                </a:lnTo>
                                <a:lnTo>
                                  <a:pt x="30" y="4"/>
                                </a:lnTo>
                                <a:lnTo>
                                  <a:pt x="30" y="5"/>
                                </a:lnTo>
                                <a:lnTo>
                                  <a:pt x="30"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18" name="Freeform 80"/>
                        <wps:cNvSpPr>
                          <a:spLocks/>
                        </wps:cNvSpPr>
                        <wps:spPr bwMode="auto">
                          <a:xfrm>
                            <a:off x="161925" y="3624263"/>
                            <a:ext cx="15875" cy="84138"/>
                          </a:xfrm>
                          <a:custGeom>
                            <a:avLst/>
                            <a:gdLst>
                              <a:gd name="T0" fmla="*/ 32 w 32"/>
                              <a:gd name="T1" fmla="*/ 152 h 158"/>
                              <a:gd name="T2" fmla="*/ 32 w 32"/>
                              <a:gd name="T3" fmla="*/ 153 h 158"/>
                              <a:gd name="T4" fmla="*/ 31 w 32"/>
                              <a:gd name="T5" fmla="*/ 154 h 158"/>
                              <a:gd name="T6" fmla="*/ 29 w 32"/>
                              <a:gd name="T7" fmla="*/ 155 h 158"/>
                              <a:gd name="T8" fmla="*/ 28 w 32"/>
                              <a:gd name="T9" fmla="*/ 157 h 158"/>
                              <a:gd name="T10" fmla="*/ 26 w 32"/>
                              <a:gd name="T11" fmla="*/ 157 h 158"/>
                              <a:gd name="T12" fmla="*/ 23 w 32"/>
                              <a:gd name="T13" fmla="*/ 157 h 158"/>
                              <a:gd name="T14" fmla="*/ 21 w 32"/>
                              <a:gd name="T15" fmla="*/ 158 h 158"/>
                              <a:gd name="T16" fmla="*/ 16 w 32"/>
                              <a:gd name="T17" fmla="*/ 158 h 158"/>
                              <a:gd name="T18" fmla="*/ 11 w 32"/>
                              <a:gd name="T19" fmla="*/ 158 h 158"/>
                              <a:gd name="T20" fmla="*/ 9 w 32"/>
                              <a:gd name="T21" fmla="*/ 157 h 158"/>
                              <a:gd name="T22" fmla="*/ 5 w 32"/>
                              <a:gd name="T23" fmla="*/ 157 h 158"/>
                              <a:gd name="T24" fmla="*/ 4 w 32"/>
                              <a:gd name="T25" fmla="*/ 157 h 158"/>
                              <a:gd name="T26" fmla="*/ 1 w 32"/>
                              <a:gd name="T27" fmla="*/ 155 h 158"/>
                              <a:gd name="T28" fmla="*/ 1 w 32"/>
                              <a:gd name="T29" fmla="*/ 154 h 158"/>
                              <a:gd name="T30" fmla="*/ 0 w 32"/>
                              <a:gd name="T31" fmla="*/ 153 h 158"/>
                              <a:gd name="T32" fmla="*/ 0 w 32"/>
                              <a:gd name="T33" fmla="*/ 152 h 158"/>
                              <a:gd name="T34" fmla="*/ 0 w 32"/>
                              <a:gd name="T35" fmla="*/ 5 h 158"/>
                              <a:gd name="T36" fmla="*/ 0 w 32"/>
                              <a:gd name="T37" fmla="*/ 4 h 158"/>
                              <a:gd name="T38" fmla="*/ 1 w 32"/>
                              <a:gd name="T39" fmla="*/ 3 h 158"/>
                              <a:gd name="T40" fmla="*/ 1 w 32"/>
                              <a:gd name="T41" fmla="*/ 3 h 158"/>
                              <a:gd name="T42" fmla="*/ 4 w 32"/>
                              <a:gd name="T43" fmla="*/ 1 h 158"/>
                              <a:gd name="T44" fmla="*/ 5 w 32"/>
                              <a:gd name="T45" fmla="*/ 1 h 158"/>
                              <a:gd name="T46" fmla="*/ 9 w 32"/>
                              <a:gd name="T47" fmla="*/ 0 h 158"/>
                              <a:gd name="T48" fmla="*/ 11 w 32"/>
                              <a:gd name="T49" fmla="*/ 0 h 158"/>
                              <a:gd name="T50" fmla="*/ 16 w 32"/>
                              <a:gd name="T51" fmla="*/ 0 h 158"/>
                              <a:gd name="T52" fmla="*/ 21 w 32"/>
                              <a:gd name="T53" fmla="*/ 0 h 158"/>
                              <a:gd name="T54" fmla="*/ 23 w 32"/>
                              <a:gd name="T55" fmla="*/ 0 h 158"/>
                              <a:gd name="T56" fmla="*/ 26 w 32"/>
                              <a:gd name="T57" fmla="*/ 1 h 158"/>
                              <a:gd name="T58" fmla="*/ 28 w 32"/>
                              <a:gd name="T59" fmla="*/ 1 h 158"/>
                              <a:gd name="T60" fmla="*/ 29 w 32"/>
                              <a:gd name="T61" fmla="*/ 3 h 158"/>
                              <a:gd name="T62" fmla="*/ 31 w 32"/>
                              <a:gd name="T63" fmla="*/ 3 h 158"/>
                              <a:gd name="T64" fmla="*/ 32 w 32"/>
                              <a:gd name="T65" fmla="*/ 4 h 158"/>
                              <a:gd name="T66" fmla="*/ 32 w 32"/>
                              <a:gd name="T67" fmla="*/ 5 h 158"/>
                              <a:gd name="T68" fmla="*/ 32 w 32"/>
                              <a:gd name="T69" fmla="*/ 152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8">
                                <a:moveTo>
                                  <a:pt x="32" y="152"/>
                                </a:moveTo>
                                <a:lnTo>
                                  <a:pt x="32" y="153"/>
                                </a:lnTo>
                                <a:lnTo>
                                  <a:pt x="31" y="154"/>
                                </a:lnTo>
                                <a:lnTo>
                                  <a:pt x="29" y="155"/>
                                </a:lnTo>
                                <a:lnTo>
                                  <a:pt x="28" y="157"/>
                                </a:lnTo>
                                <a:lnTo>
                                  <a:pt x="26" y="157"/>
                                </a:lnTo>
                                <a:lnTo>
                                  <a:pt x="23" y="157"/>
                                </a:lnTo>
                                <a:lnTo>
                                  <a:pt x="21" y="158"/>
                                </a:lnTo>
                                <a:lnTo>
                                  <a:pt x="16" y="158"/>
                                </a:lnTo>
                                <a:lnTo>
                                  <a:pt x="11" y="158"/>
                                </a:lnTo>
                                <a:lnTo>
                                  <a:pt x="9" y="157"/>
                                </a:lnTo>
                                <a:lnTo>
                                  <a:pt x="5" y="157"/>
                                </a:lnTo>
                                <a:lnTo>
                                  <a:pt x="4" y="157"/>
                                </a:lnTo>
                                <a:lnTo>
                                  <a:pt x="1" y="155"/>
                                </a:lnTo>
                                <a:lnTo>
                                  <a:pt x="1" y="154"/>
                                </a:lnTo>
                                <a:lnTo>
                                  <a:pt x="0" y="153"/>
                                </a:lnTo>
                                <a:lnTo>
                                  <a:pt x="0" y="152"/>
                                </a:lnTo>
                                <a:lnTo>
                                  <a:pt x="0" y="5"/>
                                </a:lnTo>
                                <a:lnTo>
                                  <a:pt x="0" y="4"/>
                                </a:lnTo>
                                <a:lnTo>
                                  <a:pt x="1" y="3"/>
                                </a:lnTo>
                                <a:lnTo>
                                  <a:pt x="1" y="3"/>
                                </a:lnTo>
                                <a:lnTo>
                                  <a:pt x="4" y="1"/>
                                </a:lnTo>
                                <a:lnTo>
                                  <a:pt x="5" y="1"/>
                                </a:lnTo>
                                <a:lnTo>
                                  <a:pt x="9" y="0"/>
                                </a:lnTo>
                                <a:lnTo>
                                  <a:pt x="11" y="0"/>
                                </a:lnTo>
                                <a:lnTo>
                                  <a:pt x="16" y="0"/>
                                </a:lnTo>
                                <a:lnTo>
                                  <a:pt x="21" y="0"/>
                                </a:lnTo>
                                <a:lnTo>
                                  <a:pt x="23" y="0"/>
                                </a:lnTo>
                                <a:lnTo>
                                  <a:pt x="26" y="1"/>
                                </a:lnTo>
                                <a:lnTo>
                                  <a:pt x="28" y="1"/>
                                </a:lnTo>
                                <a:lnTo>
                                  <a:pt x="29" y="3"/>
                                </a:lnTo>
                                <a:lnTo>
                                  <a:pt x="31" y="3"/>
                                </a:lnTo>
                                <a:lnTo>
                                  <a:pt x="32" y="4"/>
                                </a:lnTo>
                                <a:lnTo>
                                  <a:pt x="32" y="5"/>
                                </a:lnTo>
                                <a:lnTo>
                                  <a:pt x="32"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19" name="Freeform 81"/>
                        <wps:cNvSpPr>
                          <a:spLocks/>
                        </wps:cNvSpPr>
                        <wps:spPr bwMode="auto">
                          <a:xfrm>
                            <a:off x="195263" y="3689350"/>
                            <a:ext cx="19050" cy="19050"/>
                          </a:xfrm>
                          <a:custGeom>
                            <a:avLst/>
                            <a:gdLst>
                              <a:gd name="T0" fmla="*/ 36 w 36"/>
                              <a:gd name="T1" fmla="*/ 18 h 37"/>
                              <a:gd name="T2" fmla="*/ 34 w 36"/>
                              <a:gd name="T3" fmla="*/ 28 h 37"/>
                              <a:gd name="T4" fmla="*/ 32 w 36"/>
                              <a:gd name="T5" fmla="*/ 33 h 37"/>
                              <a:gd name="T6" fmla="*/ 27 w 36"/>
                              <a:gd name="T7" fmla="*/ 37 h 37"/>
                              <a:gd name="T8" fmla="*/ 17 w 36"/>
                              <a:gd name="T9" fmla="*/ 37 h 37"/>
                              <a:gd name="T10" fmla="*/ 9 w 36"/>
                              <a:gd name="T11" fmla="*/ 37 h 37"/>
                              <a:gd name="T12" fmla="*/ 4 w 36"/>
                              <a:gd name="T13" fmla="*/ 33 h 37"/>
                              <a:gd name="T14" fmla="*/ 1 w 36"/>
                              <a:gd name="T15" fmla="*/ 28 h 37"/>
                              <a:gd name="T16" fmla="*/ 0 w 36"/>
                              <a:gd name="T17" fmla="*/ 19 h 37"/>
                              <a:gd name="T18" fmla="*/ 1 w 36"/>
                              <a:gd name="T19" fmla="*/ 8 h 37"/>
                              <a:gd name="T20" fmla="*/ 4 w 36"/>
                              <a:gd name="T21" fmla="*/ 3 h 37"/>
                              <a:gd name="T22" fmla="*/ 9 w 36"/>
                              <a:gd name="T23" fmla="*/ 1 h 37"/>
                              <a:gd name="T24" fmla="*/ 18 w 36"/>
                              <a:gd name="T25" fmla="*/ 0 h 37"/>
                              <a:gd name="T26" fmla="*/ 27 w 36"/>
                              <a:gd name="T27" fmla="*/ 1 h 37"/>
                              <a:gd name="T28" fmla="*/ 32 w 36"/>
                              <a:gd name="T29" fmla="*/ 3 h 37"/>
                              <a:gd name="T30" fmla="*/ 34 w 36"/>
                              <a:gd name="T31" fmla="*/ 8 h 37"/>
                              <a:gd name="T32" fmla="*/ 36 w 36"/>
                              <a:gd name="T33" fmla="*/ 18 h 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6" h="37">
                                <a:moveTo>
                                  <a:pt x="36" y="18"/>
                                </a:moveTo>
                                <a:lnTo>
                                  <a:pt x="34" y="28"/>
                                </a:lnTo>
                                <a:lnTo>
                                  <a:pt x="32" y="33"/>
                                </a:lnTo>
                                <a:lnTo>
                                  <a:pt x="27" y="37"/>
                                </a:lnTo>
                                <a:lnTo>
                                  <a:pt x="17" y="37"/>
                                </a:lnTo>
                                <a:lnTo>
                                  <a:pt x="9" y="37"/>
                                </a:lnTo>
                                <a:lnTo>
                                  <a:pt x="4" y="33"/>
                                </a:lnTo>
                                <a:lnTo>
                                  <a:pt x="1" y="28"/>
                                </a:lnTo>
                                <a:lnTo>
                                  <a:pt x="0" y="19"/>
                                </a:lnTo>
                                <a:lnTo>
                                  <a:pt x="1" y="8"/>
                                </a:lnTo>
                                <a:lnTo>
                                  <a:pt x="4" y="3"/>
                                </a:lnTo>
                                <a:lnTo>
                                  <a:pt x="9" y="1"/>
                                </a:lnTo>
                                <a:lnTo>
                                  <a:pt x="18" y="0"/>
                                </a:lnTo>
                                <a:lnTo>
                                  <a:pt x="27" y="1"/>
                                </a:lnTo>
                                <a:lnTo>
                                  <a:pt x="32" y="3"/>
                                </a:lnTo>
                                <a:lnTo>
                                  <a:pt x="34" y="8"/>
                                </a:lnTo>
                                <a:lnTo>
                                  <a:pt x="36" y="1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20" name="Freeform 82"/>
                        <wps:cNvSpPr>
                          <a:spLocks noEditPoints="1"/>
                        </wps:cNvSpPr>
                        <wps:spPr bwMode="auto">
                          <a:xfrm>
                            <a:off x="290513" y="3617913"/>
                            <a:ext cx="53975" cy="112713"/>
                          </a:xfrm>
                          <a:custGeom>
                            <a:avLst/>
                            <a:gdLst>
                              <a:gd name="T0" fmla="*/ 100 w 101"/>
                              <a:gd name="T1" fmla="*/ 130 h 213"/>
                              <a:gd name="T2" fmla="*/ 94 w 101"/>
                              <a:gd name="T3" fmla="*/ 149 h 213"/>
                              <a:gd name="T4" fmla="*/ 81 w 101"/>
                              <a:gd name="T5" fmla="*/ 162 h 213"/>
                              <a:gd name="T6" fmla="*/ 62 w 101"/>
                              <a:gd name="T7" fmla="*/ 170 h 213"/>
                              <a:gd name="T8" fmla="*/ 44 w 101"/>
                              <a:gd name="T9" fmla="*/ 171 h 213"/>
                              <a:gd name="T10" fmla="*/ 36 w 101"/>
                              <a:gd name="T11" fmla="*/ 170 h 213"/>
                              <a:gd name="T12" fmla="*/ 28 w 101"/>
                              <a:gd name="T13" fmla="*/ 167 h 213"/>
                              <a:gd name="T14" fmla="*/ 22 w 101"/>
                              <a:gd name="T15" fmla="*/ 164 h 213"/>
                              <a:gd name="T16" fmla="*/ 20 w 101"/>
                              <a:gd name="T17" fmla="*/ 165 h 213"/>
                              <a:gd name="T18" fmla="*/ 20 w 101"/>
                              <a:gd name="T19" fmla="*/ 173 h 213"/>
                              <a:gd name="T20" fmla="*/ 20 w 101"/>
                              <a:gd name="T21" fmla="*/ 208 h 213"/>
                              <a:gd name="T22" fmla="*/ 20 w 101"/>
                              <a:gd name="T23" fmla="*/ 210 h 213"/>
                              <a:gd name="T24" fmla="*/ 17 w 101"/>
                              <a:gd name="T25" fmla="*/ 212 h 213"/>
                              <a:gd name="T26" fmla="*/ 15 w 101"/>
                              <a:gd name="T27" fmla="*/ 212 h 213"/>
                              <a:gd name="T28" fmla="*/ 10 w 101"/>
                              <a:gd name="T29" fmla="*/ 213 h 213"/>
                              <a:gd name="T30" fmla="*/ 5 w 101"/>
                              <a:gd name="T31" fmla="*/ 212 h 213"/>
                              <a:gd name="T32" fmla="*/ 1 w 101"/>
                              <a:gd name="T33" fmla="*/ 212 h 213"/>
                              <a:gd name="T34" fmla="*/ 0 w 101"/>
                              <a:gd name="T35" fmla="*/ 210 h 213"/>
                              <a:gd name="T36" fmla="*/ 0 w 101"/>
                              <a:gd name="T37" fmla="*/ 208 h 213"/>
                              <a:gd name="T38" fmla="*/ 0 w 101"/>
                              <a:gd name="T39" fmla="*/ 39 h 213"/>
                              <a:gd name="T40" fmla="*/ 7 w 101"/>
                              <a:gd name="T41" fmla="*/ 21 h 213"/>
                              <a:gd name="T42" fmla="*/ 20 w 101"/>
                              <a:gd name="T43" fmla="*/ 7 h 213"/>
                              <a:gd name="T44" fmla="*/ 37 w 101"/>
                              <a:gd name="T45" fmla="*/ 1 h 213"/>
                              <a:gd name="T46" fmla="*/ 57 w 101"/>
                              <a:gd name="T47" fmla="*/ 1 h 213"/>
                              <a:gd name="T48" fmla="*/ 74 w 101"/>
                              <a:gd name="T49" fmla="*/ 7 h 213"/>
                              <a:gd name="T50" fmla="*/ 84 w 101"/>
                              <a:gd name="T51" fmla="*/ 18 h 213"/>
                              <a:gd name="T52" fmla="*/ 89 w 101"/>
                              <a:gd name="T53" fmla="*/ 33 h 213"/>
                              <a:gd name="T54" fmla="*/ 89 w 101"/>
                              <a:gd name="T55" fmla="*/ 53 h 213"/>
                              <a:gd name="T56" fmla="*/ 76 w 101"/>
                              <a:gd name="T57" fmla="*/ 71 h 213"/>
                              <a:gd name="T58" fmla="*/ 75 w 101"/>
                              <a:gd name="T59" fmla="*/ 77 h 213"/>
                              <a:gd name="T60" fmla="*/ 87 w 101"/>
                              <a:gd name="T61" fmla="*/ 86 h 213"/>
                              <a:gd name="T62" fmla="*/ 96 w 101"/>
                              <a:gd name="T63" fmla="*/ 97 h 213"/>
                              <a:gd name="T64" fmla="*/ 100 w 101"/>
                              <a:gd name="T65" fmla="*/ 112 h 213"/>
                              <a:gd name="T66" fmla="*/ 79 w 101"/>
                              <a:gd name="T67" fmla="*/ 120 h 213"/>
                              <a:gd name="T68" fmla="*/ 78 w 101"/>
                              <a:gd name="T69" fmla="*/ 108 h 213"/>
                              <a:gd name="T70" fmla="*/ 73 w 101"/>
                              <a:gd name="T71" fmla="*/ 97 h 213"/>
                              <a:gd name="T72" fmla="*/ 63 w 101"/>
                              <a:gd name="T73" fmla="*/ 91 h 213"/>
                              <a:gd name="T74" fmla="*/ 48 w 101"/>
                              <a:gd name="T75" fmla="*/ 88 h 213"/>
                              <a:gd name="T76" fmla="*/ 36 w 101"/>
                              <a:gd name="T77" fmla="*/ 88 h 213"/>
                              <a:gd name="T78" fmla="*/ 33 w 101"/>
                              <a:gd name="T79" fmla="*/ 85 h 213"/>
                              <a:gd name="T80" fmla="*/ 33 w 101"/>
                              <a:gd name="T81" fmla="*/ 79 h 213"/>
                              <a:gd name="T82" fmla="*/ 33 w 101"/>
                              <a:gd name="T83" fmla="*/ 75 h 213"/>
                              <a:gd name="T84" fmla="*/ 34 w 101"/>
                              <a:gd name="T85" fmla="*/ 74 h 213"/>
                              <a:gd name="T86" fmla="*/ 36 w 101"/>
                              <a:gd name="T87" fmla="*/ 72 h 213"/>
                              <a:gd name="T88" fmla="*/ 39 w 101"/>
                              <a:gd name="T89" fmla="*/ 72 h 213"/>
                              <a:gd name="T90" fmla="*/ 53 w 101"/>
                              <a:gd name="T91" fmla="*/ 70 h 213"/>
                              <a:gd name="T92" fmla="*/ 62 w 101"/>
                              <a:gd name="T93" fmla="*/ 63 h 213"/>
                              <a:gd name="T94" fmla="*/ 68 w 101"/>
                              <a:gd name="T95" fmla="*/ 54 h 213"/>
                              <a:gd name="T96" fmla="*/ 69 w 101"/>
                              <a:gd name="T97" fmla="*/ 42 h 213"/>
                              <a:gd name="T98" fmla="*/ 68 w 101"/>
                              <a:gd name="T99" fmla="*/ 32 h 213"/>
                              <a:gd name="T100" fmla="*/ 64 w 101"/>
                              <a:gd name="T101" fmla="*/ 24 h 213"/>
                              <a:gd name="T102" fmla="*/ 57 w 101"/>
                              <a:gd name="T103" fmla="*/ 18 h 213"/>
                              <a:gd name="T104" fmla="*/ 46 w 101"/>
                              <a:gd name="T105" fmla="*/ 17 h 213"/>
                              <a:gd name="T106" fmla="*/ 34 w 101"/>
                              <a:gd name="T107" fmla="*/ 19 h 213"/>
                              <a:gd name="T108" fmla="*/ 26 w 101"/>
                              <a:gd name="T109" fmla="*/ 26 h 213"/>
                              <a:gd name="T110" fmla="*/ 21 w 101"/>
                              <a:gd name="T111" fmla="*/ 37 h 213"/>
                              <a:gd name="T112" fmla="*/ 20 w 101"/>
                              <a:gd name="T113" fmla="*/ 52 h 213"/>
                              <a:gd name="T114" fmla="*/ 26 w 101"/>
                              <a:gd name="T115" fmla="*/ 148 h 213"/>
                              <a:gd name="T116" fmla="*/ 41 w 101"/>
                              <a:gd name="T117" fmla="*/ 154 h 213"/>
                              <a:gd name="T118" fmla="*/ 55 w 101"/>
                              <a:gd name="T119" fmla="*/ 154 h 213"/>
                              <a:gd name="T120" fmla="*/ 68 w 101"/>
                              <a:gd name="T121" fmla="*/ 149 h 213"/>
                              <a:gd name="T122" fmla="*/ 75 w 101"/>
                              <a:gd name="T123" fmla="*/ 140 h 213"/>
                              <a:gd name="T124" fmla="*/ 79 w 101"/>
                              <a:gd name="T125" fmla="*/ 128 h 2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101" h="213">
                                <a:moveTo>
                                  <a:pt x="101" y="119"/>
                                </a:moveTo>
                                <a:lnTo>
                                  <a:pt x="100" y="130"/>
                                </a:lnTo>
                                <a:lnTo>
                                  <a:pt x="97" y="139"/>
                                </a:lnTo>
                                <a:lnTo>
                                  <a:pt x="94" y="149"/>
                                </a:lnTo>
                                <a:lnTo>
                                  <a:pt x="89" y="156"/>
                                </a:lnTo>
                                <a:lnTo>
                                  <a:pt x="81" y="162"/>
                                </a:lnTo>
                                <a:lnTo>
                                  <a:pt x="73" y="167"/>
                                </a:lnTo>
                                <a:lnTo>
                                  <a:pt x="62" y="170"/>
                                </a:lnTo>
                                <a:lnTo>
                                  <a:pt x="49" y="171"/>
                                </a:lnTo>
                                <a:lnTo>
                                  <a:pt x="44" y="171"/>
                                </a:lnTo>
                                <a:lnTo>
                                  <a:pt x="41" y="170"/>
                                </a:lnTo>
                                <a:lnTo>
                                  <a:pt x="36" y="170"/>
                                </a:lnTo>
                                <a:lnTo>
                                  <a:pt x="32" y="169"/>
                                </a:lnTo>
                                <a:lnTo>
                                  <a:pt x="28" y="167"/>
                                </a:lnTo>
                                <a:lnTo>
                                  <a:pt x="25" y="165"/>
                                </a:lnTo>
                                <a:lnTo>
                                  <a:pt x="22" y="164"/>
                                </a:lnTo>
                                <a:lnTo>
                                  <a:pt x="18" y="161"/>
                                </a:lnTo>
                                <a:lnTo>
                                  <a:pt x="20" y="165"/>
                                </a:lnTo>
                                <a:lnTo>
                                  <a:pt x="20" y="169"/>
                                </a:lnTo>
                                <a:lnTo>
                                  <a:pt x="20" y="173"/>
                                </a:lnTo>
                                <a:lnTo>
                                  <a:pt x="20" y="177"/>
                                </a:lnTo>
                                <a:lnTo>
                                  <a:pt x="20" y="208"/>
                                </a:lnTo>
                                <a:lnTo>
                                  <a:pt x="20" y="209"/>
                                </a:lnTo>
                                <a:lnTo>
                                  <a:pt x="20" y="210"/>
                                </a:lnTo>
                                <a:lnTo>
                                  <a:pt x="18" y="210"/>
                                </a:lnTo>
                                <a:lnTo>
                                  <a:pt x="17" y="212"/>
                                </a:lnTo>
                                <a:lnTo>
                                  <a:pt x="16" y="212"/>
                                </a:lnTo>
                                <a:lnTo>
                                  <a:pt x="15" y="212"/>
                                </a:lnTo>
                                <a:lnTo>
                                  <a:pt x="12" y="213"/>
                                </a:lnTo>
                                <a:lnTo>
                                  <a:pt x="10" y="213"/>
                                </a:lnTo>
                                <a:lnTo>
                                  <a:pt x="7" y="213"/>
                                </a:lnTo>
                                <a:lnTo>
                                  <a:pt x="5" y="212"/>
                                </a:lnTo>
                                <a:lnTo>
                                  <a:pt x="4" y="212"/>
                                </a:lnTo>
                                <a:lnTo>
                                  <a:pt x="1" y="212"/>
                                </a:lnTo>
                                <a:lnTo>
                                  <a:pt x="1" y="210"/>
                                </a:lnTo>
                                <a:lnTo>
                                  <a:pt x="0" y="210"/>
                                </a:lnTo>
                                <a:lnTo>
                                  <a:pt x="0" y="209"/>
                                </a:lnTo>
                                <a:lnTo>
                                  <a:pt x="0" y="208"/>
                                </a:lnTo>
                                <a:lnTo>
                                  <a:pt x="0" y="52"/>
                                </a:lnTo>
                                <a:lnTo>
                                  <a:pt x="0" y="39"/>
                                </a:lnTo>
                                <a:lnTo>
                                  <a:pt x="4" y="29"/>
                                </a:lnTo>
                                <a:lnTo>
                                  <a:pt x="7" y="21"/>
                                </a:lnTo>
                                <a:lnTo>
                                  <a:pt x="12" y="13"/>
                                </a:lnTo>
                                <a:lnTo>
                                  <a:pt x="20" y="7"/>
                                </a:lnTo>
                                <a:lnTo>
                                  <a:pt x="27" y="3"/>
                                </a:lnTo>
                                <a:lnTo>
                                  <a:pt x="37" y="1"/>
                                </a:lnTo>
                                <a:lnTo>
                                  <a:pt x="47" y="0"/>
                                </a:lnTo>
                                <a:lnTo>
                                  <a:pt x="57" y="1"/>
                                </a:lnTo>
                                <a:lnTo>
                                  <a:pt x="65" y="3"/>
                                </a:lnTo>
                                <a:lnTo>
                                  <a:pt x="74" y="7"/>
                                </a:lnTo>
                                <a:lnTo>
                                  <a:pt x="79" y="12"/>
                                </a:lnTo>
                                <a:lnTo>
                                  <a:pt x="84" y="18"/>
                                </a:lnTo>
                                <a:lnTo>
                                  <a:pt x="86" y="26"/>
                                </a:lnTo>
                                <a:lnTo>
                                  <a:pt x="89" y="33"/>
                                </a:lnTo>
                                <a:lnTo>
                                  <a:pt x="90" y="40"/>
                                </a:lnTo>
                                <a:lnTo>
                                  <a:pt x="89" y="53"/>
                                </a:lnTo>
                                <a:lnTo>
                                  <a:pt x="84" y="63"/>
                                </a:lnTo>
                                <a:lnTo>
                                  <a:pt x="76" y="71"/>
                                </a:lnTo>
                                <a:lnTo>
                                  <a:pt x="67" y="76"/>
                                </a:lnTo>
                                <a:lnTo>
                                  <a:pt x="75" y="77"/>
                                </a:lnTo>
                                <a:lnTo>
                                  <a:pt x="81" y="81"/>
                                </a:lnTo>
                                <a:lnTo>
                                  <a:pt x="87" y="86"/>
                                </a:lnTo>
                                <a:lnTo>
                                  <a:pt x="92" y="91"/>
                                </a:lnTo>
                                <a:lnTo>
                                  <a:pt x="96" y="97"/>
                                </a:lnTo>
                                <a:lnTo>
                                  <a:pt x="99" y="104"/>
                                </a:lnTo>
                                <a:lnTo>
                                  <a:pt x="100" y="112"/>
                                </a:lnTo>
                                <a:lnTo>
                                  <a:pt x="101" y="119"/>
                                </a:lnTo>
                                <a:close/>
                                <a:moveTo>
                                  <a:pt x="79" y="120"/>
                                </a:moveTo>
                                <a:lnTo>
                                  <a:pt x="79" y="114"/>
                                </a:lnTo>
                                <a:lnTo>
                                  <a:pt x="78" y="108"/>
                                </a:lnTo>
                                <a:lnTo>
                                  <a:pt x="75" y="102"/>
                                </a:lnTo>
                                <a:lnTo>
                                  <a:pt x="73" y="97"/>
                                </a:lnTo>
                                <a:lnTo>
                                  <a:pt x="68" y="93"/>
                                </a:lnTo>
                                <a:lnTo>
                                  <a:pt x="63" y="91"/>
                                </a:lnTo>
                                <a:lnTo>
                                  <a:pt x="55" y="88"/>
                                </a:lnTo>
                                <a:lnTo>
                                  <a:pt x="48" y="88"/>
                                </a:lnTo>
                                <a:lnTo>
                                  <a:pt x="37" y="88"/>
                                </a:lnTo>
                                <a:lnTo>
                                  <a:pt x="36" y="88"/>
                                </a:lnTo>
                                <a:lnTo>
                                  <a:pt x="34" y="87"/>
                                </a:lnTo>
                                <a:lnTo>
                                  <a:pt x="33" y="85"/>
                                </a:lnTo>
                                <a:lnTo>
                                  <a:pt x="33" y="80"/>
                                </a:lnTo>
                                <a:lnTo>
                                  <a:pt x="33" y="79"/>
                                </a:lnTo>
                                <a:lnTo>
                                  <a:pt x="33" y="76"/>
                                </a:lnTo>
                                <a:lnTo>
                                  <a:pt x="33" y="75"/>
                                </a:lnTo>
                                <a:lnTo>
                                  <a:pt x="34" y="74"/>
                                </a:lnTo>
                                <a:lnTo>
                                  <a:pt x="34" y="74"/>
                                </a:lnTo>
                                <a:lnTo>
                                  <a:pt x="36" y="72"/>
                                </a:lnTo>
                                <a:lnTo>
                                  <a:pt x="36" y="72"/>
                                </a:lnTo>
                                <a:lnTo>
                                  <a:pt x="37" y="72"/>
                                </a:lnTo>
                                <a:lnTo>
                                  <a:pt x="39" y="72"/>
                                </a:lnTo>
                                <a:lnTo>
                                  <a:pt x="47" y="71"/>
                                </a:lnTo>
                                <a:lnTo>
                                  <a:pt x="53" y="70"/>
                                </a:lnTo>
                                <a:lnTo>
                                  <a:pt x="58" y="68"/>
                                </a:lnTo>
                                <a:lnTo>
                                  <a:pt x="62" y="63"/>
                                </a:lnTo>
                                <a:lnTo>
                                  <a:pt x="65" y="59"/>
                                </a:lnTo>
                                <a:lnTo>
                                  <a:pt x="68" y="54"/>
                                </a:lnTo>
                                <a:lnTo>
                                  <a:pt x="69" y="48"/>
                                </a:lnTo>
                                <a:lnTo>
                                  <a:pt x="69" y="42"/>
                                </a:lnTo>
                                <a:lnTo>
                                  <a:pt x="69" y="37"/>
                                </a:lnTo>
                                <a:lnTo>
                                  <a:pt x="68" y="32"/>
                                </a:lnTo>
                                <a:lnTo>
                                  <a:pt x="67" y="28"/>
                                </a:lnTo>
                                <a:lnTo>
                                  <a:pt x="64" y="24"/>
                                </a:lnTo>
                                <a:lnTo>
                                  <a:pt x="60" y="21"/>
                                </a:lnTo>
                                <a:lnTo>
                                  <a:pt x="57" y="18"/>
                                </a:lnTo>
                                <a:lnTo>
                                  <a:pt x="52" y="17"/>
                                </a:lnTo>
                                <a:lnTo>
                                  <a:pt x="46" y="17"/>
                                </a:lnTo>
                                <a:lnTo>
                                  <a:pt x="39" y="17"/>
                                </a:lnTo>
                                <a:lnTo>
                                  <a:pt x="34" y="19"/>
                                </a:lnTo>
                                <a:lnTo>
                                  <a:pt x="30" y="22"/>
                                </a:lnTo>
                                <a:lnTo>
                                  <a:pt x="26" y="26"/>
                                </a:lnTo>
                                <a:lnTo>
                                  <a:pt x="23" y="31"/>
                                </a:lnTo>
                                <a:lnTo>
                                  <a:pt x="21" y="37"/>
                                </a:lnTo>
                                <a:lnTo>
                                  <a:pt x="20" y="44"/>
                                </a:lnTo>
                                <a:lnTo>
                                  <a:pt x="20" y="52"/>
                                </a:lnTo>
                                <a:lnTo>
                                  <a:pt x="20" y="143"/>
                                </a:lnTo>
                                <a:lnTo>
                                  <a:pt x="26" y="148"/>
                                </a:lnTo>
                                <a:lnTo>
                                  <a:pt x="33" y="151"/>
                                </a:lnTo>
                                <a:lnTo>
                                  <a:pt x="41" y="154"/>
                                </a:lnTo>
                                <a:lnTo>
                                  <a:pt x="48" y="154"/>
                                </a:lnTo>
                                <a:lnTo>
                                  <a:pt x="55" y="154"/>
                                </a:lnTo>
                                <a:lnTo>
                                  <a:pt x="63" y="151"/>
                                </a:lnTo>
                                <a:lnTo>
                                  <a:pt x="68" y="149"/>
                                </a:lnTo>
                                <a:lnTo>
                                  <a:pt x="71" y="145"/>
                                </a:lnTo>
                                <a:lnTo>
                                  <a:pt x="75" y="140"/>
                                </a:lnTo>
                                <a:lnTo>
                                  <a:pt x="78" y="134"/>
                                </a:lnTo>
                                <a:lnTo>
                                  <a:pt x="79" y="128"/>
                                </a:lnTo>
                                <a:lnTo>
                                  <a:pt x="79" y="12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21" name="Freeform 83"/>
                        <wps:cNvSpPr>
                          <a:spLocks/>
                        </wps:cNvSpPr>
                        <wps:spPr bwMode="auto">
                          <a:xfrm>
                            <a:off x="355600" y="3671888"/>
                            <a:ext cx="30163" cy="7938"/>
                          </a:xfrm>
                          <a:custGeom>
                            <a:avLst/>
                            <a:gdLst>
                              <a:gd name="T0" fmla="*/ 59 w 59"/>
                              <a:gd name="T1" fmla="*/ 8 h 16"/>
                              <a:gd name="T2" fmla="*/ 59 w 59"/>
                              <a:gd name="T3" fmla="*/ 12 h 16"/>
                              <a:gd name="T4" fmla="*/ 58 w 59"/>
                              <a:gd name="T5" fmla="*/ 14 h 16"/>
                              <a:gd name="T6" fmla="*/ 56 w 59"/>
                              <a:gd name="T7" fmla="*/ 16 h 16"/>
                              <a:gd name="T8" fmla="*/ 54 w 59"/>
                              <a:gd name="T9" fmla="*/ 16 h 16"/>
                              <a:gd name="T10" fmla="*/ 3 w 59"/>
                              <a:gd name="T11" fmla="*/ 16 h 16"/>
                              <a:gd name="T12" fmla="*/ 2 w 59"/>
                              <a:gd name="T13" fmla="*/ 16 h 16"/>
                              <a:gd name="T14" fmla="*/ 1 w 59"/>
                              <a:gd name="T15" fmla="*/ 14 h 16"/>
                              <a:gd name="T16" fmla="*/ 0 w 59"/>
                              <a:gd name="T17" fmla="*/ 12 h 16"/>
                              <a:gd name="T18" fmla="*/ 0 w 59"/>
                              <a:gd name="T19" fmla="*/ 8 h 16"/>
                              <a:gd name="T20" fmla="*/ 0 w 59"/>
                              <a:gd name="T21" fmla="*/ 3 h 16"/>
                              <a:gd name="T22" fmla="*/ 1 w 59"/>
                              <a:gd name="T23" fmla="*/ 2 h 16"/>
                              <a:gd name="T24" fmla="*/ 2 w 59"/>
                              <a:gd name="T25" fmla="*/ 0 h 16"/>
                              <a:gd name="T26" fmla="*/ 3 w 59"/>
                              <a:gd name="T27" fmla="*/ 0 h 16"/>
                              <a:gd name="T28" fmla="*/ 54 w 59"/>
                              <a:gd name="T29" fmla="*/ 0 h 16"/>
                              <a:gd name="T30" fmla="*/ 55 w 59"/>
                              <a:gd name="T31" fmla="*/ 0 h 16"/>
                              <a:gd name="T32" fmla="*/ 56 w 59"/>
                              <a:gd name="T33" fmla="*/ 0 h 16"/>
                              <a:gd name="T34" fmla="*/ 56 w 59"/>
                              <a:gd name="T35" fmla="*/ 1 h 16"/>
                              <a:gd name="T36" fmla="*/ 58 w 59"/>
                              <a:gd name="T37" fmla="*/ 2 h 16"/>
                              <a:gd name="T38" fmla="*/ 58 w 59"/>
                              <a:gd name="T39" fmla="*/ 2 h 16"/>
                              <a:gd name="T40" fmla="*/ 58 w 59"/>
                              <a:gd name="T41" fmla="*/ 4 h 16"/>
                              <a:gd name="T42" fmla="*/ 59 w 59"/>
                              <a:gd name="T43" fmla="*/ 6 h 16"/>
                              <a:gd name="T44" fmla="*/ 59 w 59"/>
                              <a:gd name="T45" fmla="*/ 8 h 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9" h="16">
                                <a:moveTo>
                                  <a:pt x="59" y="8"/>
                                </a:moveTo>
                                <a:lnTo>
                                  <a:pt x="59" y="12"/>
                                </a:lnTo>
                                <a:lnTo>
                                  <a:pt x="58" y="14"/>
                                </a:lnTo>
                                <a:lnTo>
                                  <a:pt x="56" y="16"/>
                                </a:lnTo>
                                <a:lnTo>
                                  <a:pt x="54" y="16"/>
                                </a:lnTo>
                                <a:lnTo>
                                  <a:pt x="3" y="16"/>
                                </a:lnTo>
                                <a:lnTo>
                                  <a:pt x="2" y="16"/>
                                </a:lnTo>
                                <a:lnTo>
                                  <a:pt x="1" y="14"/>
                                </a:lnTo>
                                <a:lnTo>
                                  <a:pt x="0" y="12"/>
                                </a:lnTo>
                                <a:lnTo>
                                  <a:pt x="0" y="8"/>
                                </a:lnTo>
                                <a:lnTo>
                                  <a:pt x="0" y="3"/>
                                </a:lnTo>
                                <a:lnTo>
                                  <a:pt x="1" y="2"/>
                                </a:lnTo>
                                <a:lnTo>
                                  <a:pt x="2" y="0"/>
                                </a:lnTo>
                                <a:lnTo>
                                  <a:pt x="3" y="0"/>
                                </a:lnTo>
                                <a:lnTo>
                                  <a:pt x="54" y="0"/>
                                </a:lnTo>
                                <a:lnTo>
                                  <a:pt x="55" y="0"/>
                                </a:lnTo>
                                <a:lnTo>
                                  <a:pt x="56" y="0"/>
                                </a:lnTo>
                                <a:lnTo>
                                  <a:pt x="56" y="1"/>
                                </a:lnTo>
                                <a:lnTo>
                                  <a:pt x="58" y="2"/>
                                </a:lnTo>
                                <a:lnTo>
                                  <a:pt x="58" y="2"/>
                                </a:lnTo>
                                <a:lnTo>
                                  <a:pt x="58" y="4"/>
                                </a:lnTo>
                                <a:lnTo>
                                  <a:pt x="59" y="6"/>
                                </a:lnTo>
                                <a:lnTo>
                                  <a:pt x="59"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22" name="Freeform 84"/>
                        <wps:cNvSpPr>
                          <a:spLocks noEditPoints="1"/>
                        </wps:cNvSpPr>
                        <wps:spPr bwMode="auto">
                          <a:xfrm>
                            <a:off x="396875" y="3624263"/>
                            <a:ext cx="73025" cy="84138"/>
                          </a:xfrm>
                          <a:custGeom>
                            <a:avLst/>
                            <a:gdLst>
                              <a:gd name="T0" fmla="*/ 139 w 139"/>
                              <a:gd name="T1" fmla="*/ 96 h 160"/>
                              <a:gd name="T2" fmla="*/ 129 w 139"/>
                              <a:gd name="T3" fmla="*/ 127 h 160"/>
                              <a:gd name="T4" fmla="*/ 112 w 139"/>
                              <a:gd name="T5" fmla="*/ 148 h 160"/>
                              <a:gd name="T6" fmla="*/ 85 w 139"/>
                              <a:gd name="T7" fmla="*/ 159 h 160"/>
                              <a:gd name="T8" fmla="*/ 51 w 139"/>
                              <a:gd name="T9" fmla="*/ 159 h 160"/>
                              <a:gd name="T10" fmla="*/ 25 w 139"/>
                              <a:gd name="T11" fmla="*/ 149 h 160"/>
                              <a:gd name="T12" fmla="*/ 8 w 139"/>
                              <a:gd name="T13" fmla="*/ 129 h 160"/>
                              <a:gd name="T14" fmla="*/ 1 w 139"/>
                              <a:gd name="T15" fmla="*/ 100 h 160"/>
                              <a:gd name="T16" fmla="*/ 1 w 139"/>
                              <a:gd name="T17" fmla="*/ 63 h 160"/>
                              <a:gd name="T18" fmla="*/ 9 w 139"/>
                              <a:gd name="T19" fmla="*/ 33 h 160"/>
                              <a:gd name="T20" fmla="*/ 27 w 139"/>
                              <a:gd name="T21" fmla="*/ 12 h 160"/>
                              <a:gd name="T22" fmla="*/ 54 w 139"/>
                              <a:gd name="T23" fmla="*/ 1 h 160"/>
                              <a:gd name="T24" fmla="*/ 87 w 139"/>
                              <a:gd name="T25" fmla="*/ 0 h 160"/>
                              <a:gd name="T26" fmla="*/ 113 w 139"/>
                              <a:gd name="T27" fmla="*/ 11 h 160"/>
                              <a:gd name="T28" fmla="*/ 130 w 139"/>
                              <a:gd name="T29" fmla="*/ 31 h 160"/>
                              <a:gd name="T30" fmla="*/ 139 w 139"/>
                              <a:gd name="T31" fmla="*/ 60 h 160"/>
                              <a:gd name="T32" fmla="*/ 117 w 139"/>
                              <a:gd name="T33" fmla="*/ 80 h 160"/>
                              <a:gd name="T34" fmla="*/ 115 w 139"/>
                              <a:gd name="T35" fmla="*/ 55 h 160"/>
                              <a:gd name="T36" fmla="*/ 107 w 139"/>
                              <a:gd name="T37" fmla="*/ 36 h 160"/>
                              <a:gd name="T38" fmla="*/ 92 w 139"/>
                              <a:gd name="T39" fmla="*/ 22 h 160"/>
                              <a:gd name="T40" fmla="*/ 70 w 139"/>
                              <a:gd name="T41" fmla="*/ 17 h 160"/>
                              <a:gd name="T42" fmla="*/ 48 w 139"/>
                              <a:gd name="T43" fmla="*/ 22 h 160"/>
                              <a:gd name="T44" fmla="*/ 33 w 139"/>
                              <a:gd name="T45" fmla="*/ 36 h 160"/>
                              <a:gd name="T46" fmla="*/ 24 w 139"/>
                              <a:gd name="T47" fmla="*/ 55 h 160"/>
                              <a:gd name="T48" fmla="*/ 22 w 139"/>
                              <a:gd name="T49" fmla="*/ 79 h 160"/>
                              <a:gd name="T50" fmla="*/ 24 w 139"/>
                              <a:gd name="T51" fmla="*/ 105 h 160"/>
                              <a:gd name="T52" fmla="*/ 32 w 139"/>
                              <a:gd name="T53" fmla="*/ 124 h 160"/>
                              <a:gd name="T54" fmla="*/ 46 w 139"/>
                              <a:gd name="T55" fmla="*/ 138 h 160"/>
                              <a:gd name="T56" fmla="*/ 68 w 139"/>
                              <a:gd name="T57" fmla="*/ 141 h 160"/>
                              <a:gd name="T58" fmla="*/ 92 w 139"/>
                              <a:gd name="T59" fmla="*/ 137 h 160"/>
                              <a:gd name="T60" fmla="*/ 107 w 139"/>
                              <a:gd name="T61" fmla="*/ 123 h 160"/>
                              <a:gd name="T62" fmla="*/ 115 w 139"/>
                              <a:gd name="T63" fmla="*/ 103 h 160"/>
                              <a:gd name="T64" fmla="*/ 117 w 139"/>
                              <a:gd name="T65" fmla="*/ 80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39" h="160">
                                <a:moveTo>
                                  <a:pt x="139" y="77"/>
                                </a:moveTo>
                                <a:lnTo>
                                  <a:pt x="139" y="96"/>
                                </a:lnTo>
                                <a:lnTo>
                                  <a:pt x="135" y="112"/>
                                </a:lnTo>
                                <a:lnTo>
                                  <a:pt x="129" y="127"/>
                                </a:lnTo>
                                <a:lnTo>
                                  <a:pt x="121" y="138"/>
                                </a:lnTo>
                                <a:lnTo>
                                  <a:pt x="112" y="148"/>
                                </a:lnTo>
                                <a:lnTo>
                                  <a:pt x="99" y="154"/>
                                </a:lnTo>
                                <a:lnTo>
                                  <a:pt x="85" y="159"/>
                                </a:lnTo>
                                <a:lnTo>
                                  <a:pt x="67" y="160"/>
                                </a:lnTo>
                                <a:lnTo>
                                  <a:pt x="51" y="159"/>
                                </a:lnTo>
                                <a:lnTo>
                                  <a:pt x="38" y="155"/>
                                </a:lnTo>
                                <a:lnTo>
                                  <a:pt x="25" y="149"/>
                                </a:lnTo>
                                <a:lnTo>
                                  <a:pt x="17" y="139"/>
                                </a:lnTo>
                                <a:lnTo>
                                  <a:pt x="8" y="129"/>
                                </a:lnTo>
                                <a:lnTo>
                                  <a:pt x="3" y="114"/>
                                </a:lnTo>
                                <a:lnTo>
                                  <a:pt x="1" y="100"/>
                                </a:lnTo>
                                <a:lnTo>
                                  <a:pt x="0" y="81"/>
                                </a:lnTo>
                                <a:lnTo>
                                  <a:pt x="1" y="63"/>
                                </a:lnTo>
                                <a:lnTo>
                                  <a:pt x="4" y="47"/>
                                </a:lnTo>
                                <a:lnTo>
                                  <a:pt x="9" y="33"/>
                                </a:lnTo>
                                <a:lnTo>
                                  <a:pt x="18" y="22"/>
                                </a:lnTo>
                                <a:lnTo>
                                  <a:pt x="27" y="12"/>
                                </a:lnTo>
                                <a:lnTo>
                                  <a:pt x="40" y="5"/>
                                </a:lnTo>
                                <a:lnTo>
                                  <a:pt x="54" y="1"/>
                                </a:lnTo>
                                <a:lnTo>
                                  <a:pt x="71" y="0"/>
                                </a:lnTo>
                                <a:lnTo>
                                  <a:pt x="87" y="0"/>
                                </a:lnTo>
                                <a:lnTo>
                                  <a:pt x="101" y="5"/>
                                </a:lnTo>
                                <a:lnTo>
                                  <a:pt x="113" y="11"/>
                                </a:lnTo>
                                <a:lnTo>
                                  <a:pt x="121" y="20"/>
                                </a:lnTo>
                                <a:lnTo>
                                  <a:pt x="130" y="31"/>
                                </a:lnTo>
                                <a:lnTo>
                                  <a:pt x="135" y="44"/>
                                </a:lnTo>
                                <a:lnTo>
                                  <a:pt x="139" y="60"/>
                                </a:lnTo>
                                <a:lnTo>
                                  <a:pt x="139" y="77"/>
                                </a:lnTo>
                                <a:close/>
                                <a:moveTo>
                                  <a:pt x="117" y="80"/>
                                </a:moveTo>
                                <a:lnTo>
                                  <a:pt x="117" y="66"/>
                                </a:lnTo>
                                <a:lnTo>
                                  <a:pt x="115" y="55"/>
                                </a:lnTo>
                                <a:lnTo>
                                  <a:pt x="112" y="44"/>
                                </a:lnTo>
                                <a:lnTo>
                                  <a:pt x="107" y="36"/>
                                </a:lnTo>
                                <a:lnTo>
                                  <a:pt x="101" y="27"/>
                                </a:lnTo>
                                <a:lnTo>
                                  <a:pt x="92" y="22"/>
                                </a:lnTo>
                                <a:lnTo>
                                  <a:pt x="82" y="18"/>
                                </a:lnTo>
                                <a:lnTo>
                                  <a:pt x="70" y="17"/>
                                </a:lnTo>
                                <a:lnTo>
                                  <a:pt x="57" y="18"/>
                                </a:lnTo>
                                <a:lnTo>
                                  <a:pt x="48" y="22"/>
                                </a:lnTo>
                                <a:lnTo>
                                  <a:pt x="39" y="28"/>
                                </a:lnTo>
                                <a:lnTo>
                                  <a:pt x="33" y="36"/>
                                </a:lnTo>
                                <a:lnTo>
                                  <a:pt x="27" y="44"/>
                                </a:lnTo>
                                <a:lnTo>
                                  <a:pt x="24" y="55"/>
                                </a:lnTo>
                                <a:lnTo>
                                  <a:pt x="22" y="66"/>
                                </a:lnTo>
                                <a:lnTo>
                                  <a:pt x="22" y="79"/>
                                </a:lnTo>
                                <a:lnTo>
                                  <a:pt x="22" y="92"/>
                                </a:lnTo>
                                <a:lnTo>
                                  <a:pt x="24" y="105"/>
                                </a:lnTo>
                                <a:lnTo>
                                  <a:pt x="27" y="116"/>
                                </a:lnTo>
                                <a:lnTo>
                                  <a:pt x="32" y="124"/>
                                </a:lnTo>
                                <a:lnTo>
                                  <a:pt x="38" y="132"/>
                                </a:lnTo>
                                <a:lnTo>
                                  <a:pt x="46" y="138"/>
                                </a:lnTo>
                                <a:lnTo>
                                  <a:pt x="56" y="141"/>
                                </a:lnTo>
                                <a:lnTo>
                                  <a:pt x="68" y="141"/>
                                </a:lnTo>
                                <a:lnTo>
                                  <a:pt x="82" y="141"/>
                                </a:lnTo>
                                <a:lnTo>
                                  <a:pt x="92" y="137"/>
                                </a:lnTo>
                                <a:lnTo>
                                  <a:pt x="101" y="132"/>
                                </a:lnTo>
                                <a:lnTo>
                                  <a:pt x="107" y="123"/>
                                </a:lnTo>
                                <a:lnTo>
                                  <a:pt x="112" y="114"/>
                                </a:lnTo>
                                <a:lnTo>
                                  <a:pt x="115" y="103"/>
                                </a:lnTo>
                                <a:lnTo>
                                  <a:pt x="117" y="92"/>
                                </a:lnTo>
                                <a:lnTo>
                                  <a:pt x="117" y="8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23" name="Freeform 85"/>
                        <wps:cNvSpPr>
                          <a:spLocks/>
                        </wps:cNvSpPr>
                        <wps:spPr bwMode="auto">
                          <a:xfrm>
                            <a:off x="479425" y="3646488"/>
                            <a:ext cx="50800" cy="61913"/>
                          </a:xfrm>
                          <a:custGeom>
                            <a:avLst/>
                            <a:gdLst>
                              <a:gd name="T0" fmla="*/ 96 w 96"/>
                              <a:gd name="T1" fmla="*/ 111 h 116"/>
                              <a:gd name="T2" fmla="*/ 96 w 96"/>
                              <a:gd name="T3" fmla="*/ 113 h 116"/>
                              <a:gd name="T4" fmla="*/ 93 w 96"/>
                              <a:gd name="T5" fmla="*/ 115 h 116"/>
                              <a:gd name="T6" fmla="*/ 88 w 96"/>
                              <a:gd name="T7" fmla="*/ 116 h 116"/>
                              <a:gd name="T8" fmla="*/ 82 w 96"/>
                              <a:gd name="T9" fmla="*/ 116 h 116"/>
                              <a:gd name="T10" fmla="*/ 77 w 96"/>
                              <a:gd name="T11" fmla="*/ 115 h 116"/>
                              <a:gd name="T12" fmla="*/ 75 w 96"/>
                              <a:gd name="T13" fmla="*/ 115 h 116"/>
                              <a:gd name="T14" fmla="*/ 74 w 96"/>
                              <a:gd name="T15" fmla="*/ 113 h 116"/>
                              <a:gd name="T16" fmla="*/ 47 w 96"/>
                              <a:gd name="T17" fmla="*/ 69 h 116"/>
                              <a:gd name="T18" fmla="*/ 21 w 96"/>
                              <a:gd name="T19" fmla="*/ 113 h 116"/>
                              <a:gd name="T20" fmla="*/ 19 w 96"/>
                              <a:gd name="T21" fmla="*/ 115 h 116"/>
                              <a:gd name="T22" fmla="*/ 17 w 96"/>
                              <a:gd name="T23" fmla="*/ 115 h 116"/>
                              <a:gd name="T24" fmla="*/ 12 w 96"/>
                              <a:gd name="T25" fmla="*/ 116 h 116"/>
                              <a:gd name="T26" fmla="*/ 6 w 96"/>
                              <a:gd name="T27" fmla="*/ 116 h 116"/>
                              <a:gd name="T28" fmla="*/ 2 w 96"/>
                              <a:gd name="T29" fmla="*/ 115 h 116"/>
                              <a:gd name="T30" fmla="*/ 0 w 96"/>
                              <a:gd name="T31" fmla="*/ 113 h 116"/>
                              <a:gd name="T32" fmla="*/ 0 w 96"/>
                              <a:gd name="T33" fmla="*/ 111 h 116"/>
                              <a:gd name="T34" fmla="*/ 34 w 96"/>
                              <a:gd name="T35" fmla="*/ 57 h 116"/>
                              <a:gd name="T36" fmla="*/ 2 w 96"/>
                              <a:gd name="T37" fmla="*/ 4 h 116"/>
                              <a:gd name="T38" fmla="*/ 1 w 96"/>
                              <a:gd name="T39" fmla="*/ 1 h 116"/>
                              <a:gd name="T40" fmla="*/ 3 w 96"/>
                              <a:gd name="T41" fmla="*/ 0 h 116"/>
                              <a:gd name="T42" fmla="*/ 8 w 96"/>
                              <a:gd name="T43" fmla="*/ 0 h 116"/>
                              <a:gd name="T44" fmla="*/ 16 w 96"/>
                              <a:gd name="T45" fmla="*/ 0 h 116"/>
                              <a:gd name="T46" fmla="*/ 19 w 96"/>
                              <a:gd name="T47" fmla="*/ 0 h 116"/>
                              <a:gd name="T48" fmla="*/ 22 w 96"/>
                              <a:gd name="T49" fmla="*/ 1 h 116"/>
                              <a:gd name="T50" fmla="*/ 23 w 96"/>
                              <a:gd name="T51" fmla="*/ 2 h 116"/>
                              <a:gd name="T52" fmla="*/ 49 w 96"/>
                              <a:gd name="T53" fmla="*/ 43 h 116"/>
                              <a:gd name="T54" fmla="*/ 74 w 96"/>
                              <a:gd name="T55" fmla="*/ 2 h 116"/>
                              <a:gd name="T56" fmla="*/ 75 w 96"/>
                              <a:gd name="T57" fmla="*/ 1 h 116"/>
                              <a:gd name="T58" fmla="*/ 77 w 96"/>
                              <a:gd name="T59" fmla="*/ 0 h 116"/>
                              <a:gd name="T60" fmla="*/ 81 w 96"/>
                              <a:gd name="T61" fmla="*/ 0 h 116"/>
                              <a:gd name="T62" fmla="*/ 87 w 96"/>
                              <a:gd name="T63" fmla="*/ 0 h 116"/>
                              <a:gd name="T64" fmla="*/ 92 w 96"/>
                              <a:gd name="T65" fmla="*/ 0 h 116"/>
                              <a:gd name="T66" fmla="*/ 95 w 96"/>
                              <a:gd name="T67" fmla="*/ 1 h 116"/>
                              <a:gd name="T68" fmla="*/ 95 w 96"/>
                              <a:gd name="T69" fmla="*/ 4 h 116"/>
                              <a:gd name="T70" fmla="*/ 61 w 96"/>
                              <a:gd name="T71" fmla="*/ 55 h 1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96" h="116">
                                <a:moveTo>
                                  <a:pt x="95" y="110"/>
                                </a:moveTo>
                                <a:lnTo>
                                  <a:pt x="96" y="111"/>
                                </a:lnTo>
                                <a:lnTo>
                                  <a:pt x="96" y="112"/>
                                </a:lnTo>
                                <a:lnTo>
                                  <a:pt x="96" y="113"/>
                                </a:lnTo>
                                <a:lnTo>
                                  <a:pt x="95" y="115"/>
                                </a:lnTo>
                                <a:lnTo>
                                  <a:pt x="93" y="115"/>
                                </a:lnTo>
                                <a:lnTo>
                                  <a:pt x="91" y="115"/>
                                </a:lnTo>
                                <a:lnTo>
                                  <a:pt x="88" y="116"/>
                                </a:lnTo>
                                <a:lnTo>
                                  <a:pt x="85" y="116"/>
                                </a:lnTo>
                                <a:lnTo>
                                  <a:pt x="82" y="116"/>
                                </a:lnTo>
                                <a:lnTo>
                                  <a:pt x="80" y="115"/>
                                </a:lnTo>
                                <a:lnTo>
                                  <a:pt x="77" y="115"/>
                                </a:lnTo>
                                <a:lnTo>
                                  <a:pt x="76" y="115"/>
                                </a:lnTo>
                                <a:lnTo>
                                  <a:pt x="75" y="115"/>
                                </a:lnTo>
                                <a:lnTo>
                                  <a:pt x="74" y="113"/>
                                </a:lnTo>
                                <a:lnTo>
                                  <a:pt x="74" y="113"/>
                                </a:lnTo>
                                <a:lnTo>
                                  <a:pt x="74" y="112"/>
                                </a:lnTo>
                                <a:lnTo>
                                  <a:pt x="47" y="69"/>
                                </a:lnTo>
                                <a:lnTo>
                                  <a:pt x="21" y="112"/>
                                </a:lnTo>
                                <a:lnTo>
                                  <a:pt x="21" y="113"/>
                                </a:lnTo>
                                <a:lnTo>
                                  <a:pt x="19" y="113"/>
                                </a:lnTo>
                                <a:lnTo>
                                  <a:pt x="19" y="115"/>
                                </a:lnTo>
                                <a:lnTo>
                                  <a:pt x="18" y="115"/>
                                </a:lnTo>
                                <a:lnTo>
                                  <a:pt x="17" y="115"/>
                                </a:lnTo>
                                <a:lnTo>
                                  <a:pt x="14" y="115"/>
                                </a:lnTo>
                                <a:lnTo>
                                  <a:pt x="12" y="116"/>
                                </a:lnTo>
                                <a:lnTo>
                                  <a:pt x="10" y="116"/>
                                </a:lnTo>
                                <a:lnTo>
                                  <a:pt x="6" y="116"/>
                                </a:lnTo>
                                <a:lnTo>
                                  <a:pt x="3" y="115"/>
                                </a:lnTo>
                                <a:lnTo>
                                  <a:pt x="2" y="115"/>
                                </a:lnTo>
                                <a:lnTo>
                                  <a:pt x="1" y="115"/>
                                </a:lnTo>
                                <a:lnTo>
                                  <a:pt x="0" y="113"/>
                                </a:lnTo>
                                <a:lnTo>
                                  <a:pt x="0" y="112"/>
                                </a:lnTo>
                                <a:lnTo>
                                  <a:pt x="0" y="111"/>
                                </a:lnTo>
                                <a:lnTo>
                                  <a:pt x="1" y="110"/>
                                </a:lnTo>
                                <a:lnTo>
                                  <a:pt x="34" y="57"/>
                                </a:lnTo>
                                <a:lnTo>
                                  <a:pt x="2" y="6"/>
                                </a:lnTo>
                                <a:lnTo>
                                  <a:pt x="2" y="4"/>
                                </a:lnTo>
                                <a:lnTo>
                                  <a:pt x="1" y="2"/>
                                </a:lnTo>
                                <a:lnTo>
                                  <a:pt x="1" y="1"/>
                                </a:lnTo>
                                <a:lnTo>
                                  <a:pt x="2" y="1"/>
                                </a:lnTo>
                                <a:lnTo>
                                  <a:pt x="3" y="0"/>
                                </a:lnTo>
                                <a:lnTo>
                                  <a:pt x="6" y="0"/>
                                </a:lnTo>
                                <a:lnTo>
                                  <a:pt x="8" y="0"/>
                                </a:lnTo>
                                <a:lnTo>
                                  <a:pt x="12" y="0"/>
                                </a:lnTo>
                                <a:lnTo>
                                  <a:pt x="16" y="0"/>
                                </a:lnTo>
                                <a:lnTo>
                                  <a:pt x="18" y="0"/>
                                </a:lnTo>
                                <a:lnTo>
                                  <a:pt x="19" y="0"/>
                                </a:lnTo>
                                <a:lnTo>
                                  <a:pt x="21" y="0"/>
                                </a:lnTo>
                                <a:lnTo>
                                  <a:pt x="22" y="1"/>
                                </a:lnTo>
                                <a:lnTo>
                                  <a:pt x="23" y="1"/>
                                </a:lnTo>
                                <a:lnTo>
                                  <a:pt x="23" y="2"/>
                                </a:lnTo>
                                <a:lnTo>
                                  <a:pt x="24" y="2"/>
                                </a:lnTo>
                                <a:lnTo>
                                  <a:pt x="49" y="43"/>
                                </a:lnTo>
                                <a:lnTo>
                                  <a:pt x="74" y="2"/>
                                </a:lnTo>
                                <a:lnTo>
                                  <a:pt x="74" y="2"/>
                                </a:lnTo>
                                <a:lnTo>
                                  <a:pt x="75" y="1"/>
                                </a:lnTo>
                                <a:lnTo>
                                  <a:pt x="75" y="1"/>
                                </a:lnTo>
                                <a:lnTo>
                                  <a:pt x="76" y="0"/>
                                </a:lnTo>
                                <a:lnTo>
                                  <a:pt x="77" y="0"/>
                                </a:lnTo>
                                <a:lnTo>
                                  <a:pt x="80" y="0"/>
                                </a:lnTo>
                                <a:lnTo>
                                  <a:pt x="81" y="0"/>
                                </a:lnTo>
                                <a:lnTo>
                                  <a:pt x="85" y="0"/>
                                </a:lnTo>
                                <a:lnTo>
                                  <a:pt x="87" y="0"/>
                                </a:lnTo>
                                <a:lnTo>
                                  <a:pt x="90" y="0"/>
                                </a:lnTo>
                                <a:lnTo>
                                  <a:pt x="92" y="0"/>
                                </a:lnTo>
                                <a:lnTo>
                                  <a:pt x="93" y="1"/>
                                </a:lnTo>
                                <a:lnTo>
                                  <a:pt x="95" y="1"/>
                                </a:lnTo>
                                <a:lnTo>
                                  <a:pt x="95" y="2"/>
                                </a:lnTo>
                                <a:lnTo>
                                  <a:pt x="95" y="4"/>
                                </a:lnTo>
                                <a:lnTo>
                                  <a:pt x="93" y="6"/>
                                </a:lnTo>
                                <a:lnTo>
                                  <a:pt x="61" y="55"/>
                                </a:lnTo>
                                <a:lnTo>
                                  <a:pt x="95"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24" name="Freeform 86"/>
                        <wps:cNvSpPr>
                          <a:spLocks noEditPoints="1"/>
                        </wps:cNvSpPr>
                        <wps:spPr bwMode="auto">
                          <a:xfrm>
                            <a:off x="541338" y="3622675"/>
                            <a:ext cx="12700" cy="85725"/>
                          </a:xfrm>
                          <a:custGeom>
                            <a:avLst/>
                            <a:gdLst>
                              <a:gd name="T0" fmla="*/ 23 w 24"/>
                              <a:gd name="T1" fmla="*/ 158 h 162"/>
                              <a:gd name="T2" fmla="*/ 22 w 24"/>
                              <a:gd name="T3" fmla="*/ 158 h 162"/>
                              <a:gd name="T4" fmla="*/ 22 w 24"/>
                              <a:gd name="T5" fmla="*/ 159 h 162"/>
                              <a:gd name="T6" fmla="*/ 22 w 24"/>
                              <a:gd name="T7" fmla="*/ 159 h 162"/>
                              <a:gd name="T8" fmla="*/ 21 w 24"/>
                              <a:gd name="T9" fmla="*/ 161 h 162"/>
                              <a:gd name="T10" fmla="*/ 19 w 24"/>
                              <a:gd name="T11" fmla="*/ 161 h 162"/>
                              <a:gd name="T12" fmla="*/ 17 w 24"/>
                              <a:gd name="T13" fmla="*/ 161 h 162"/>
                              <a:gd name="T14" fmla="*/ 16 w 24"/>
                              <a:gd name="T15" fmla="*/ 162 h 162"/>
                              <a:gd name="T16" fmla="*/ 12 w 24"/>
                              <a:gd name="T17" fmla="*/ 162 h 162"/>
                              <a:gd name="T18" fmla="*/ 10 w 24"/>
                              <a:gd name="T19" fmla="*/ 162 h 162"/>
                              <a:gd name="T20" fmla="*/ 8 w 24"/>
                              <a:gd name="T21" fmla="*/ 161 h 162"/>
                              <a:gd name="T22" fmla="*/ 6 w 24"/>
                              <a:gd name="T23" fmla="*/ 161 h 162"/>
                              <a:gd name="T24" fmla="*/ 5 w 24"/>
                              <a:gd name="T25" fmla="*/ 161 h 162"/>
                              <a:gd name="T26" fmla="*/ 3 w 24"/>
                              <a:gd name="T27" fmla="*/ 159 h 162"/>
                              <a:gd name="T28" fmla="*/ 3 w 24"/>
                              <a:gd name="T29" fmla="*/ 159 h 162"/>
                              <a:gd name="T30" fmla="*/ 2 w 24"/>
                              <a:gd name="T31" fmla="*/ 158 h 162"/>
                              <a:gd name="T32" fmla="*/ 2 w 24"/>
                              <a:gd name="T33" fmla="*/ 158 h 162"/>
                              <a:gd name="T34" fmla="*/ 2 w 24"/>
                              <a:gd name="T35" fmla="*/ 50 h 162"/>
                              <a:gd name="T36" fmla="*/ 2 w 24"/>
                              <a:gd name="T37" fmla="*/ 48 h 162"/>
                              <a:gd name="T38" fmla="*/ 3 w 24"/>
                              <a:gd name="T39" fmla="*/ 47 h 162"/>
                              <a:gd name="T40" fmla="*/ 3 w 24"/>
                              <a:gd name="T41" fmla="*/ 47 h 162"/>
                              <a:gd name="T42" fmla="*/ 5 w 24"/>
                              <a:gd name="T43" fmla="*/ 46 h 162"/>
                              <a:gd name="T44" fmla="*/ 6 w 24"/>
                              <a:gd name="T45" fmla="*/ 46 h 162"/>
                              <a:gd name="T46" fmla="*/ 8 w 24"/>
                              <a:gd name="T47" fmla="*/ 46 h 162"/>
                              <a:gd name="T48" fmla="*/ 10 w 24"/>
                              <a:gd name="T49" fmla="*/ 46 h 162"/>
                              <a:gd name="T50" fmla="*/ 12 w 24"/>
                              <a:gd name="T51" fmla="*/ 46 h 162"/>
                              <a:gd name="T52" fmla="*/ 16 w 24"/>
                              <a:gd name="T53" fmla="*/ 46 h 162"/>
                              <a:gd name="T54" fmla="*/ 17 w 24"/>
                              <a:gd name="T55" fmla="*/ 46 h 162"/>
                              <a:gd name="T56" fmla="*/ 19 w 24"/>
                              <a:gd name="T57" fmla="*/ 46 h 162"/>
                              <a:gd name="T58" fmla="*/ 21 w 24"/>
                              <a:gd name="T59" fmla="*/ 46 h 162"/>
                              <a:gd name="T60" fmla="*/ 22 w 24"/>
                              <a:gd name="T61" fmla="*/ 47 h 162"/>
                              <a:gd name="T62" fmla="*/ 22 w 24"/>
                              <a:gd name="T63" fmla="*/ 47 h 162"/>
                              <a:gd name="T64" fmla="*/ 22 w 24"/>
                              <a:gd name="T65" fmla="*/ 48 h 162"/>
                              <a:gd name="T66" fmla="*/ 23 w 24"/>
                              <a:gd name="T67" fmla="*/ 50 h 162"/>
                              <a:gd name="T68" fmla="*/ 23 w 24"/>
                              <a:gd name="T69" fmla="*/ 158 h 162"/>
                              <a:gd name="T70" fmla="*/ 24 w 24"/>
                              <a:gd name="T71" fmla="*/ 13 h 162"/>
                              <a:gd name="T72" fmla="*/ 24 w 24"/>
                              <a:gd name="T73" fmla="*/ 19 h 162"/>
                              <a:gd name="T74" fmla="*/ 22 w 24"/>
                              <a:gd name="T75" fmla="*/ 23 h 162"/>
                              <a:gd name="T76" fmla="*/ 18 w 24"/>
                              <a:gd name="T77" fmla="*/ 24 h 162"/>
                              <a:gd name="T78" fmla="*/ 12 w 24"/>
                              <a:gd name="T79" fmla="*/ 25 h 162"/>
                              <a:gd name="T80" fmla="*/ 6 w 24"/>
                              <a:gd name="T81" fmla="*/ 24 h 162"/>
                              <a:gd name="T82" fmla="*/ 3 w 24"/>
                              <a:gd name="T83" fmla="*/ 23 h 162"/>
                              <a:gd name="T84" fmla="*/ 1 w 24"/>
                              <a:gd name="T85" fmla="*/ 19 h 162"/>
                              <a:gd name="T86" fmla="*/ 0 w 24"/>
                              <a:gd name="T87" fmla="*/ 13 h 162"/>
                              <a:gd name="T88" fmla="*/ 1 w 24"/>
                              <a:gd name="T89" fmla="*/ 7 h 162"/>
                              <a:gd name="T90" fmla="*/ 3 w 24"/>
                              <a:gd name="T91" fmla="*/ 3 h 162"/>
                              <a:gd name="T92" fmla="*/ 6 w 24"/>
                              <a:gd name="T93" fmla="*/ 2 h 162"/>
                              <a:gd name="T94" fmla="*/ 13 w 24"/>
                              <a:gd name="T95" fmla="*/ 0 h 162"/>
                              <a:gd name="T96" fmla="*/ 19 w 24"/>
                              <a:gd name="T97" fmla="*/ 2 h 162"/>
                              <a:gd name="T98" fmla="*/ 22 w 24"/>
                              <a:gd name="T99" fmla="*/ 3 h 162"/>
                              <a:gd name="T100" fmla="*/ 24 w 24"/>
                              <a:gd name="T101" fmla="*/ 7 h 162"/>
                              <a:gd name="T102" fmla="*/ 24 w 24"/>
                              <a:gd name="T103" fmla="*/ 13 h 1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24" h="162">
                                <a:moveTo>
                                  <a:pt x="23" y="158"/>
                                </a:moveTo>
                                <a:lnTo>
                                  <a:pt x="22" y="158"/>
                                </a:lnTo>
                                <a:lnTo>
                                  <a:pt x="22" y="159"/>
                                </a:lnTo>
                                <a:lnTo>
                                  <a:pt x="22" y="159"/>
                                </a:lnTo>
                                <a:lnTo>
                                  <a:pt x="21" y="161"/>
                                </a:lnTo>
                                <a:lnTo>
                                  <a:pt x="19" y="161"/>
                                </a:lnTo>
                                <a:lnTo>
                                  <a:pt x="17" y="161"/>
                                </a:lnTo>
                                <a:lnTo>
                                  <a:pt x="16" y="162"/>
                                </a:lnTo>
                                <a:lnTo>
                                  <a:pt x="12" y="162"/>
                                </a:lnTo>
                                <a:lnTo>
                                  <a:pt x="10" y="162"/>
                                </a:lnTo>
                                <a:lnTo>
                                  <a:pt x="8" y="161"/>
                                </a:lnTo>
                                <a:lnTo>
                                  <a:pt x="6" y="161"/>
                                </a:lnTo>
                                <a:lnTo>
                                  <a:pt x="5" y="161"/>
                                </a:lnTo>
                                <a:lnTo>
                                  <a:pt x="3" y="159"/>
                                </a:lnTo>
                                <a:lnTo>
                                  <a:pt x="3" y="159"/>
                                </a:lnTo>
                                <a:lnTo>
                                  <a:pt x="2" y="158"/>
                                </a:lnTo>
                                <a:lnTo>
                                  <a:pt x="2" y="158"/>
                                </a:lnTo>
                                <a:lnTo>
                                  <a:pt x="2" y="50"/>
                                </a:lnTo>
                                <a:lnTo>
                                  <a:pt x="2" y="48"/>
                                </a:lnTo>
                                <a:lnTo>
                                  <a:pt x="3" y="47"/>
                                </a:lnTo>
                                <a:lnTo>
                                  <a:pt x="3" y="47"/>
                                </a:lnTo>
                                <a:lnTo>
                                  <a:pt x="5" y="46"/>
                                </a:lnTo>
                                <a:lnTo>
                                  <a:pt x="6" y="46"/>
                                </a:lnTo>
                                <a:lnTo>
                                  <a:pt x="8" y="46"/>
                                </a:lnTo>
                                <a:lnTo>
                                  <a:pt x="10" y="46"/>
                                </a:lnTo>
                                <a:lnTo>
                                  <a:pt x="12" y="46"/>
                                </a:lnTo>
                                <a:lnTo>
                                  <a:pt x="16" y="46"/>
                                </a:lnTo>
                                <a:lnTo>
                                  <a:pt x="17" y="46"/>
                                </a:lnTo>
                                <a:lnTo>
                                  <a:pt x="19" y="46"/>
                                </a:lnTo>
                                <a:lnTo>
                                  <a:pt x="21" y="46"/>
                                </a:lnTo>
                                <a:lnTo>
                                  <a:pt x="22" y="47"/>
                                </a:lnTo>
                                <a:lnTo>
                                  <a:pt x="22" y="47"/>
                                </a:lnTo>
                                <a:lnTo>
                                  <a:pt x="22" y="48"/>
                                </a:lnTo>
                                <a:lnTo>
                                  <a:pt x="23" y="50"/>
                                </a:lnTo>
                                <a:lnTo>
                                  <a:pt x="23" y="158"/>
                                </a:lnTo>
                                <a:close/>
                                <a:moveTo>
                                  <a:pt x="24" y="13"/>
                                </a:moveTo>
                                <a:lnTo>
                                  <a:pt x="24" y="19"/>
                                </a:lnTo>
                                <a:lnTo>
                                  <a:pt x="22" y="23"/>
                                </a:lnTo>
                                <a:lnTo>
                                  <a:pt x="18" y="24"/>
                                </a:lnTo>
                                <a:lnTo>
                                  <a:pt x="12" y="25"/>
                                </a:lnTo>
                                <a:lnTo>
                                  <a:pt x="6" y="24"/>
                                </a:lnTo>
                                <a:lnTo>
                                  <a:pt x="3" y="23"/>
                                </a:lnTo>
                                <a:lnTo>
                                  <a:pt x="1" y="19"/>
                                </a:lnTo>
                                <a:lnTo>
                                  <a:pt x="0" y="13"/>
                                </a:lnTo>
                                <a:lnTo>
                                  <a:pt x="1" y="7"/>
                                </a:lnTo>
                                <a:lnTo>
                                  <a:pt x="3" y="3"/>
                                </a:lnTo>
                                <a:lnTo>
                                  <a:pt x="6" y="2"/>
                                </a:lnTo>
                                <a:lnTo>
                                  <a:pt x="13" y="0"/>
                                </a:lnTo>
                                <a:lnTo>
                                  <a:pt x="19" y="2"/>
                                </a:lnTo>
                                <a:lnTo>
                                  <a:pt x="22" y="3"/>
                                </a:lnTo>
                                <a:lnTo>
                                  <a:pt x="24" y="7"/>
                                </a:lnTo>
                                <a:lnTo>
                                  <a:pt x="24"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25" name="Freeform 87"/>
                        <wps:cNvSpPr>
                          <a:spLocks noEditPoints="1"/>
                        </wps:cNvSpPr>
                        <wps:spPr bwMode="auto">
                          <a:xfrm>
                            <a:off x="568325" y="3619500"/>
                            <a:ext cx="52388" cy="88900"/>
                          </a:xfrm>
                          <a:custGeom>
                            <a:avLst/>
                            <a:gdLst>
                              <a:gd name="T0" fmla="*/ 99 w 99"/>
                              <a:gd name="T1" fmla="*/ 165 h 170"/>
                              <a:gd name="T2" fmla="*/ 98 w 99"/>
                              <a:gd name="T3" fmla="*/ 166 h 170"/>
                              <a:gd name="T4" fmla="*/ 96 w 99"/>
                              <a:gd name="T5" fmla="*/ 168 h 170"/>
                              <a:gd name="T6" fmla="*/ 93 w 99"/>
                              <a:gd name="T7" fmla="*/ 169 h 170"/>
                              <a:gd name="T8" fmla="*/ 88 w 99"/>
                              <a:gd name="T9" fmla="*/ 169 h 170"/>
                              <a:gd name="T10" fmla="*/ 85 w 99"/>
                              <a:gd name="T11" fmla="*/ 168 h 170"/>
                              <a:gd name="T12" fmla="*/ 82 w 99"/>
                              <a:gd name="T13" fmla="*/ 166 h 170"/>
                              <a:gd name="T14" fmla="*/ 82 w 99"/>
                              <a:gd name="T15" fmla="*/ 165 h 170"/>
                              <a:gd name="T16" fmla="*/ 81 w 99"/>
                              <a:gd name="T17" fmla="*/ 150 h 170"/>
                              <a:gd name="T18" fmla="*/ 64 w 99"/>
                              <a:gd name="T19" fmla="*/ 165 h 170"/>
                              <a:gd name="T20" fmla="*/ 44 w 99"/>
                              <a:gd name="T21" fmla="*/ 170 h 170"/>
                              <a:gd name="T22" fmla="*/ 23 w 99"/>
                              <a:gd name="T23" fmla="*/ 165 h 170"/>
                              <a:gd name="T24" fmla="*/ 10 w 99"/>
                              <a:gd name="T25" fmla="*/ 153 h 170"/>
                              <a:gd name="T26" fmla="*/ 2 w 99"/>
                              <a:gd name="T27" fmla="*/ 134 h 170"/>
                              <a:gd name="T28" fmla="*/ 0 w 99"/>
                              <a:gd name="T29" fmla="*/ 112 h 170"/>
                              <a:gd name="T30" fmla="*/ 2 w 99"/>
                              <a:gd name="T31" fmla="*/ 86 h 170"/>
                              <a:gd name="T32" fmla="*/ 12 w 99"/>
                              <a:gd name="T33" fmla="*/ 68 h 170"/>
                              <a:gd name="T34" fmla="*/ 26 w 99"/>
                              <a:gd name="T35" fmla="*/ 55 h 170"/>
                              <a:gd name="T36" fmla="*/ 46 w 99"/>
                              <a:gd name="T37" fmla="*/ 51 h 170"/>
                              <a:gd name="T38" fmla="*/ 64 w 99"/>
                              <a:gd name="T39" fmla="*/ 55 h 170"/>
                              <a:gd name="T40" fmla="*/ 80 w 99"/>
                              <a:gd name="T41" fmla="*/ 68 h 170"/>
                              <a:gd name="T42" fmla="*/ 80 w 99"/>
                              <a:gd name="T43" fmla="*/ 4 h 170"/>
                              <a:gd name="T44" fmla="*/ 80 w 99"/>
                              <a:gd name="T45" fmla="*/ 2 h 170"/>
                              <a:gd name="T46" fmla="*/ 82 w 99"/>
                              <a:gd name="T47" fmla="*/ 1 h 170"/>
                              <a:gd name="T48" fmla="*/ 86 w 99"/>
                              <a:gd name="T49" fmla="*/ 0 h 170"/>
                              <a:gd name="T50" fmla="*/ 92 w 99"/>
                              <a:gd name="T51" fmla="*/ 0 h 170"/>
                              <a:gd name="T52" fmla="*/ 96 w 99"/>
                              <a:gd name="T53" fmla="*/ 1 h 170"/>
                              <a:gd name="T54" fmla="*/ 98 w 99"/>
                              <a:gd name="T55" fmla="*/ 2 h 170"/>
                              <a:gd name="T56" fmla="*/ 99 w 99"/>
                              <a:gd name="T57" fmla="*/ 4 h 170"/>
                              <a:gd name="T58" fmla="*/ 99 w 99"/>
                              <a:gd name="T59" fmla="*/ 165 h 170"/>
                              <a:gd name="T60" fmla="*/ 71 w 99"/>
                              <a:gd name="T61" fmla="*/ 79 h 170"/>
                              <a:gd name="T62" fmla="*/ 56 w 99"/>
                              <a:gd name="T63" fmla="*/ 69 h 170"/>
                              <a:gd name="T64" fmla="*/ 40 w 99"/>
                              <a:gd name="T65" fmla="*/ 69 h 170"/>
                              <a:gd name="T66" fmla="*/ 30 w 99"/>
                              <a:gd name="T67" fmla="*/ 75 h 170"/>
                              <a:gd name="T68" fmla="*/ 23 w 99"/>
                              <a:gd name="T69" fmla="*/ 87 h 170"/>
                              <a:gd name="T70" fmla="*/ 21 w 99"/>
                              <a:gd name="T71" fmla="*/ 102 h 170"/>
                              <a:gd name="T72" fmla="*/ 21 w 99"/>
                              <a:gd name="T73" fmla="*/ 118 h 170"/>
                              <a:gd name="T74" fmla="*/ 23 w 99"/>
                              <a:gd name="T75" fmla="*/ 133 h 170"/>
                              <a:gd name="T76" fmla="*/ 29 w 99"/>
                              <a:gd name="T77" fmla="*/ 145 h 170"/>
                              <a:gd name="T78" fmla="*/ 40 w 99"/>
                              <a:gd name="T79" fmla="*/ 153 h 170"/>
                              <a:gd name="T80" fmla="*/ 51 w 99"/>
                              <a:gd name="T81" fmla="*/ 153 h 170"/>
                              <a:gd name="T82" fmla="*/ 59 w 99"/>
                              <a:gd name="T83" fmla="*/ 150 h 170"/>
                              <a:gd name="T84" fmla="*/ 66 w 99"/>
                              <a:gd name="T85" fmla="*/ 145 h 170"/>
                              <a:gd name="T86" fmla="*/ 75 w 99"/>
                              <a:gd name="T87" fmla="*/ 137 h 170"/>
                              <a:gd name="T88" fmla="*/ 80 w 99"/>
                              <a:gd name="T89" fmla="*/ 89 h 1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99" h="170">
                                <a:moveTo>
                                  <a:pt x="99" y="165"/>
                                </a:moveTo>
                                <a:lnTo>
                                  <a:pt x="99" y="165"/>
                                </a:lnTo>
                                <a:lnTo>
                                  <a:pt x="98" y="166"/>
                                </a:lnTo>
                                <a:lnTo>
                                  <a:pt x="98" y="166"/>
                                </a:lnTo>
                                <a:lnTo>
                                  <a:pt x="97" y="168"/>
                                </a:lnTo>
                                <a:lnTo>
                                  <a:pt x="96" y="168"/>
                                </a:lnTo>
                                <a:lnTo>
                                  <a:pt x="95" y="168"/>
                                </a:lnTo>
                                <a:lnTo>
                                  <a:pt x="93" y="169"/>
                                </a:lnTo>
                                <a:lnTo>
                                  <a:pt x="91" y="169"/>
                                </a:lnTo>
                                <a:lnTo>
                                  <a:pt x="88" y="169"/>
                                </a:lnTo>
                                <a:lnTo>
                                  <a:pt x="86" y="168"/>
                                </a:lnTo>
                                <a:lnTo>
                                  <a:pt x="85" y="168"/>
                                </a:lnTo>
                                <a:lnTo>
                                  <a:pt x="83" y="168"/>
                                </a:lnTo>
                                <a:lnTo>
                                  <a:pt x="82" y="166"/>
                                </a:lnTo>
                                <a:lnTo>
                                  <a:pt x="82" y="166"/>
                                </a:lnTo>
                                <a:lnTo>
                                  <a:pt x="82" y="165"/>
                                </a:lnTo>
                                <a:lnTo>
                                  <a:pt x="81" y="165"/>
                                </a:lnTo>
                                <a:lnTo>
                                  <a:pt x="81" y="150"/>
                                </a:lnTo>
                                <a:lnTo>
                                  <a:pt x="72" y="159"/>
                                </a:lnTo>
                                <a:lnTo>
                                  <a:pt x="64" y="165"/>
                                </a:lnTo>
                                <a:lnTo>
                                  <a:pt x="54" y="169"/>
                                </a:lnTo>
                                <a:lnTo>
                                  <a:pt x="44" y="170"/>
                                </a:lnTo>
                                <a:lnTo>
                                  <a:pt x="32" y="169"/>
                                </a:lnTo>
                                <a:lnTo>
                                  <a:pt x="23" y="165"/>
                                </a:lnTo>
                                <a:lnTo>
                                  <a:pt x="16" y="160"/>
                                </a:lnTo>
                                <a:lnTo>
                                  <a:pt x="10" y="153"/>
                                </a:lnTo>
                                <a:lnTo>
                                  <a:pt x="5" y="144"/>
                                </a:lnTo>
                                <a:lnTo>
                                  <a:pt x="2" y="134"/>
                                </a:lnTo>
                                <a:lnTo>
                                  <a:pt x="0" y="123"/>
                                </a:lnTo>
                                <a:lnTo>
                                  <a:pt x="0" y="112"/>
                                </a:lnTo>
                                <a:lnTo>
                                  <a:pt x="0" y="99"/>
                                </a:lnTo>
                                <a:lnTo>
                                  <a:pt x="2" y="86"/>
                                </a:lnTo>
                                <a:lnTo>
                                  <a:pt x="6" y="76"/>
                                </a:lnTo>
                                <a:lnTo>
                                  <a:pt x="12" y="68"/>
                                </a:lnTo>
                                <a:lnTo>
                                  <a:pt x="18" y="60"/>
                                </a:lnTo>
                                <a:lnTo>
                                  <a:pt x="26" y="55"/>
                                </a:lnTo>
                                <a:lnTo>
                                  <a:pt x="35" y="52"/>
                                </a:lnTo>
                                <a:lnTo>
                                  <a:pt x="46" y="51"/>
                                </a:lnTo>
                                <a:lnTo>
                                  <a:pt x="55" y="52"/>
                                </a:lnTo>
                                <a:lnTo>
                                  <a:pt x="64" y="55"/>
                                </a:lnTo>
                                <a:lnTo>
                                  <a:pt x="71" y="60"/>
                                </a:lnTo>
                                <a:lnTo>
                                  <a:pt x="80" y="68"/>
                                </a:lnTo>
                                <a:lnTo>
                                  <a:pt x="80" y="4"/>
                                </a:lnTo>
                                <a:lnTo>
                                  <a:pt x="80" y="4"/>
                                </a:lnTo>
                                <a:lnTo>
                                  <a:pt x="80" y="2"/>
                                </a:lnTo>
                                <a:lnTo>
                                  <a:pt x="80" y="2"/>
                                </a:lnTo>
                                <a:lnTo>
                                  <a:pt x="81" y="1"/>
                                </a:lnTo>
                                <a:lnTo>
                                  <a:pt x="82" y="1"/>
                                </a:lnTo>
                                <a:lnTo>
                                  <a:pt x="85" y="1"/>
                                </a:lnTo>
                                <a:lnTo>
                                  <a:pt x="86" y="0"/>
                                </a:lnTo>
                                <a:lnTo>
                                  <a:pt x="90" y="0"/>
                                </a:lnTo>
                                <a:lnTo>
                                  <a:pt x="92" y="0"/>
                                </a:lnTo>
                                <a:lnTo>
                                  <a:pt x="95" y="1"/>
                                </a:lnTo>
                                <a:lnTo>
                                  <a:pt x="96" y="1"/>
                                </a:lnTo>
                                <a:lnTo>
                                  <a:pt x="97" y="1"/>
                                </a:lnTo>
                                <a:lnTo>
                                  <a:pt x="98" y="2"/>
                                </a:lnTo>
                                <a:lnTo>
                                  <a:pt x="98" y="2"/>
                                </a:lnTo>
                                <a:lnTo>
                                  <a:pt x="99" y="4"/>
                                </a:lnTo>
                                <a:lnTo>
                                  <a:pt x="99" y="4"/>
                                </a:lnTo>
                                <a:lnTo>
                                  <a:pt x="99" y="165"/>
                                </a:lnTo>
                                <a:close/>
                                <a:moveTo>
                                  <a:pt x="80" y="89"/>
                                </a:moveTo>
                                <a:lnTo>
                                  <a:pt x="71" y="79"/>
                                </a:lnTo>
                                <a:lnTo>
                                  <a:pt x="64" y="73"/>
                                </a:lnTo>
                                <a:lnTo>
                                  <a:pt x="56" y="69"/>
                                </a:lnTo>
                                <a:lnTo>
                                  <a:pt x="48" y="68"/>
                                </a:lnTo>
                                <a:lnTo>
                                  <a:pt x="40" y="69"/>
                                </a:lnTo>
                                <a:lnTo>
                                  <a:pt x="35" y="71"/>
                                </a:lnTo>
                                <a:lnTo>
                                  <a:pt x="30" y="75"/>
                                </a:lnTo>
                                <a:lnTo>
                                  <a:pt x="27" y="81"/>
                                </a:lnTo>
                                <a:lnTo>
                                  <a:pt x="23" y="87"/>
                                </a:lnTo>
                                <a:lnTo>
                                  <a:pt x="22" y="95"/>
                                </a:lnTo>
                                <a:lnTo>
                                  <a:pt x="21" y="102"/>
                                </a:lnTo>
                                <a:lnTo>
                                  <a:pt x="21" y="110"/>
                                </a:lnTo>
                                <a:lnTo>
                                  <a:pt x="21" y="118"/>
                                </a:lnTo>
                                <a:lnTo>
                                  <a:pt x="22" y="126"/>
                                </a:lnTo>
                                <a:lnTo>
                                  <a:pt x="23" y="133"/>
                                </a:lnTo>
                                <a:lnTo>
                                  <a:pt x="26" y="139"/>
                                </a:lnTo>
                                <a:lnTo>
                                  <a:pt x="29" y="145"/>
                                </a:lnTo>
                                <a:lnTo>
                                  <a:pt x="34" y="149"/>
                                </a:lnTo>
                                <a:lnTo>
                                  <a:pt x="40" y="153"/>
                                </a:lnTo>
                                <a:lnTo>
                                  <a:pt x="48" y="153"/>
                                </a:lnTo>
                                <a:lnTo>
                                  <a:pt x="51" y="153"/>
                                </a:lnTo>
                                <a:lnTo>
                                  <a:pt x="55" y="151"/>
                                </a:lnTo>
                                <a:lnTo>
                                  <a:pt x="59" y="150"/>
                                </a:lnTo>
                                <a:lnTo>
                                  <a:pt x="62" y="148"/>
                                </a:lnTo>
                                <a:lnTo>
                                  <a:pt x="66" y="145"/>
                                </a:lnTo>
                                <a:lnTo>
                                  <a:pt x="70" y="142"/>
                                </a:lnTo>
                                <a:lnTo>
                                  <a:pt x="75" y="137"/>
                                </a:lnTo>
                                <a:lnTo>
                                  <a:pt x="80" y="132"/>
                                </a:lnTo>
                                <a:lnTo>
                                  <a:pt x="80" y="8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26" name="Freeform 88"/>
                        <wps:cNvSpPr>
                          <a:spLocks noEditPoints="1"/>
                        </wps:cNvSpPr>
                        <wps:spPr bwMode="auto">
                          <a:xfrm>
                            <a:off x="636588" y="3646488"/>
                            <a:ext cx="47625" cy="61913"/>
                          </a:xfrm>
                          <a:custGeom>
                            <a:avLst/>
                            <a:gdLst>
                              <a:gd name="T0" fmla="*/ 89 w 89"/>
                              <a:gd name="T1" fmla="*/ 115 h 119"/>
                              <a:gd name="T2" fmla="*/ 86 w 89"/>
                              <a:gd name="T3" fmla="*/ 117 h 119"/>
                              <a:gd name="T4" fmla="*/ 83 w 89"/>
                              <a:gd name="T5" fmla="*/ 118 h 119"/>
                              <a:gd name="T6" fmla="*/ 76 w 89"/>
                              <a:gd name="T7" fmla="*/ 118 h 119"/>
                              <a:gd name="T8" fmla="*/ 73 w 89"/>
                              <a:gd name="T9" fmla="*/ 117 h 119"/>
                              <a:gd name="T10" fmla="*/ 71 w 89"/>
                              <a:gd name="T11" fmla="*/ 115 h 119"/>
                              <a:gd name="T12" fmla="*/ 71 w 89"/>
                              <a:gd name="T13" fmla="*/ 103 h 119"/>
                              <a:gd name="T14" fmla="*/ 55 w 89"/>
                              <a:gd name="T15" fmla="*/ 114 h 119"/>
                              <a:gd name="T16" fmla="*/ 37 w 89"/>
                              <a:gd name="T17" fmla="*/ 119 h 119"/>
                              <a:gd name="T18" fmla="*/ 22 w 89"/>
                              <a:gd name="T19" fmla="*/ 117 h 119"/>
                              <a:gd name="T20" fmla="*/ 10 w 89"/>
                              <a:gd name="T21" fmla="*/ 110 h 119"/>
                              <a:gd name="T22" fmla="*/ 2 w 89"/>
                              <a:gd name="T23" fmla="*/ 99 h 119"/>
                              <a:gd name="T24" fmla="*/ 0 w 89"/>
                              <a:gd name="T25" fmla="*/ 86 h 119"/>
                              <a:gd name="T26" fmla="*/ 4 w 89"/>
                              <a:gd name="T27" fmla="*/ 70 h 119"/>
                              <a:gd name="T28" fmla="*/ 14 w 89"/>
                              <a:gd name="T29" fmla="*/ 59 h 119"/>
                              <a:gd name="T30" fmla="*/ 31 w 89"/>
                              <a:gd name="T31" fmla="*/ 52 h 119"/>
                              <a:gd name="T32" fmla="*/ 54 w 89"/>
                              <a:gd name="T33" fmla="*/ 50 h 119"/>
                              <a:gd name="T34" fmla="*/ 69 w 89"/>
                              <a:gd name="T35" fmla="*/ 41 h 119"/>
                              <a:gd name="T36" fmla="*/ 68 w 89"/>
                              <a:gd name="T37" fmla="*/ 30 h 119"/>
                              <a:gd name="T38" fmla="*/ 63 w 89"/>
                              <a:gd name="T39" fmla="*/ 23 h 119"/>
                              <a:gd name="T40" fmla="*/ 55 w 89"/>
                              <a:gd name="T41" fmla="*/ 18 h 119"/>
                              <a:gd name="T42" fmla="*/ 44 w 89"/>
                              <a:gd name="T43" fmla="*/ 16 h 119"/>
                              <a:gd name="T44" fmla="*/ 31 w 89"/>
                              <a:gd name="T45" fmla="*/ 18 h 119"/>
                              <a:gd name="T46" fmla="*/ 21 w 89"/>
                              <a:gd name="T47" fmla="*/ 22 h 119"/>
                              <a:gd name="T48" fmla="*/ 14 w 89"/>
                              <a:gd name="T49" fmla="*/ 25 h 119"/>
                              <a:gd name="T50" fmla="*/ 9 w 89"/>
                              <a:gd name="T51" fmla="*/ 27 h 119"/>
                              <a:gd name="T52" fmla="*/ 7 w 89"/>
                              <a:gd name="T53" fmla="*/ 27 h 119"/>
                              <a:gd name="T54" fmla="*/ 6 w 89"/>
                              <a:gd name="T55" fmla="*/ 25 h 119"/>
                              <a:gd name="T56" fmla="*/ 5 w 89"/>
                              <a:gd name="T57" fmla="*/ 23 h 119"/>
                              <a:gd name="T58" fmla="*/ 5 w 89"/>
                              <a:gd name="T59" fmla="*/ 19 h 119"/>
                              <a:gd name="T60" fmla="*/ 5 w 89"/>
                              <a:gd name="T61" fmla="*/ 14 h 119"/>
                              <a:gd name="T62" fmla="*/ 7 w 89"/>
                              <a:gd name="T63" fmla="*/ 12 h 119"/>
                              <a:gd name="T64" fmla="*/ 12 w 89"/>
                              <a:gd name="T65" fmla="*/ 8 h 119"/>
                              <a:gd name="T66" fmla="*/ 22 w 89"/>
                              <a:gd name="T67" fmla="*/ 4 h 119"/>
                              <a:gd name="T68" fmla="*/ 33 w 89"/>
                              <a:gd name="T69" fmla="*/ 1 h 119"/>
                              <a:gd name="T70" fmla="*/ 46 w 89"/>
                              <a:gd name="T71" fmla="*/ 0 h 119"/>
                              <a:gd name="T72" fmla="*/ 65 w 89"/>
                              <a:gd name="T73" fmla="*/ 2 h 119"/>
                              <a:gd name="T74" fmla="*/ 79 w 89"/>
                              <a:gd name="T75" fmla="*/ 11 h 119"/>
                              <a:gd name="T76" fmla="*/ 86 w 89"/>
                              <a:gd name="T77" fmla="*/ 23 h 119"/>
                              <a:gd name="T78" fmla="*/ 89 w 89"/>
                              <a:gd name="T79" fmla="*/ 40 h 119"/>
                              <a:gd name="T80" fmla="*/ 69 w 89"/>
                              <a:gd name="T81" fmla="*/ 65 h 119"/>
                              <a:gd name="T82" fmla="*/ 44 w 89"/>
                              <a:gd name="T83" fmla="*/ 65 h 119"/>
                              <a:gd name="T84" fmla="*/ 32 w 89"/>
                              <a:gd name="T85" fmla="*/ 67 h 119"/>
                              <a:gd name="T86" fmla="*/ 23 w 89"/>
                              <a:gd name="T87" fmla="*/ 72 h 119"/>
                              <a:gd name="T88" fmla="*/ 20 w 89"/>
                              <a:gd name="T89" fmla="*/ 80 h 119"/>
                              <a:gd name="T90" fmla="*/ 21 w 89"/>
                              <a:gd name="T91" fmla="*/ 93 h 119"/>
                              <a:gd name="T92" fmla="*/ 31 w 89"/>
                              <a:gd name="T93" fmla="*/ 103 h 119"/>
                              <a:gd name="T94" fmla="*/ 48 w 89"/>
                              <a:gd name="T95" fmla="*/ 103 h 119"/>
                              <a:gd name="T96" fmla="*/ 62 w 89"/>
                              <a:gd name="T97" fmla="*/ 94 h 119"/>
                              <a:gd name="T98" fmla="*/ 69 w 89"/>
                              <a:gd name="T99" fmla="*/ 65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89" h="119">
                                <a:moveTo>
                                  <a:pt x="89" y="114"/>
                                </a:moveTo>
                                <a:lnTo>
                                  <a:pt x="89" y="115"/>
                                </a:lnTo>
                                <a:lnTo>
                                  <a:pt x="87" y="115"/>
                                </a:lnTo>
                                <a:lnTo>
                                  <a:pt x="86" y="117"/>
                                </a:lnTo>
                                <a:lnTo>
                                  <a:pt x="85" y="117"/>
                                </a:lnTo>
                                <a:lnTo>
                                  <a:pt x="83" y="118"/>
                                </a:lnTo>
                                <a:lnTo>
                                  <a:pt x="80" y="118"/>
                                </a:lnTo>
                                <a:lnTo>
                                  <a:pt x="76" y="118"/>
                                </a:lnTo>
                                <a:lnTo>
                                  <a:pt x="75" y="117"/>
                                </a:lnTo>
                                <a:lnTo>
                                  <a:pt x="73" y="117"/>
                                </a:lnTo>
                                <a:lnTo>
                                  <a:pt x="73" y="115"/>
                                </a:lnTo>
                                <a:lnTo>
                                  <a:pt x="71" y="115"/>
                                </a:lnTo>
                                <a:lnTo>
                                  <a:pt x="71" y="114"/>
                                </a:lnTo>
                                <a:lnTo>
                                  <a:pt x="71" y="103"/>
                                </a:lnTo>
                                <a:lnTo>
                                  <a:pt x="64" y="110"/>
                                </a:lnTo>
                                <a:lnTo>
                                  <a:pt x="55" y="114"/>
                                </a:lnTo>
                                <a:lnTo>
                                  <a:pt x="47" y="118"/>
                                </a:lnTo>
                                <a:lnTo>
                                  <a:pt x="37" y="119"/>
                                </a:lnTo>
                                <a:lnTo>
                                  <a:pt x="28" y="119"/>
                                </a:lnTo>
                                <a:lnTo>
                                  <a:pt x="22" y="117"/>
                                </a:lnTo>
                                <a:lnTo>
                                  <a:pt x="15" y="114"/>
                                </a:lnTo>
                                <a:lnTo>
                                  <a:pt x="10" y="110"/>
                                </a:lnTo>
                                <a:lnTo>
                                  <a:pt x="5" y="105"/>
                                </a:lnTo>
                                <a:lnTo>
                                  <a:pt x="2" y="99"/>
                                </a:lnTo>
                                <a:lnTo>
                                  <a:pt x="0" y="93"/>
                                </a:lnTo>
                                <a:lnTo>
                                  <a:pt x="0" y="86"/>
                                </a:lnTo>
                                <a:lnTo>
                                  <a:pt x="0" y="77"/>
                                </a:lnTo>
                                <a:lnTo>
                                  <a:pt x="4" y="70"/>
                                </a:lnTo>
                                <a:lnTo>
                                  <a:pt x="7" y="64"/>
                                </a:lnTo>
                                <a:lnTo>
                                  <a:pt x="14" y="59"/>
                                </a:lnTo>
                                <a:lnTo>
                                  <a:pt x="21" y="55"/>
                                </a:lnTo>
                                <a:lnTo>
                                  <a:pt x="31" y="52"/>
                                </a:lnTo>
                                <a:lnTo>
                                  <a:pt x="42" y="50"/>
                                </a:lnTo>
                                <a:lnTo>
                                  <a:pt x="54" y="50"/>
                                </a:lnTo>
                                <a:lnTo>
                                  <a:pt x="69" y="50"/>
                                </a:lnTo>
                                <a:lnTo>
                                  <a:pt x="69" y="41"/>
                                </a:lnTo>
                                <a:lnTo>
                                  <a:pt x="69" y="35"/>
                                </a:lnTo>
                                <a:lnTo>
                                  <a:pt x="68" y="30"/>
                                </a:lnTo>
                                <a:lnTo>
                                  <a:pt x="65" y="25"/>
                                </a:lnTo>
                                <a:lnTo>
                                  <a:pt x="63" y="23"/>
                                </a:lnTo>
                                <a:lnTo>
                                  <a:pt x="60" y="19"/>
                                </a:lnTo>
                                <a:lnTo>
                                  <a:pt x="55" y="18"/>
                                </a:lnTo>
                                <a:lnTo>
                                  <a:pt x="50" y="17"/>
                                </a:lnTo>
                                <a:lnTo>
                                  <a:pt x="44" y="16"/>
                                </a:lnTo>
                                <a:lnTo>
                                  <a:pt x="37" y="17"/>
                                </a:lnTo>
                                <a:lnTo>
                                  <a:pt x="31" y="18"/>
                                </a:lnTo>
                                <a:lnTo>
                                  <a:pt x="25" y="19"/>
                                </a:lnTo>
                                <a:lnTo>
                                  <a:pt x="21" y="22"/>
                                </a:lnTo>
                                <a:lnTo>
                                  <a:pt x="16" y="24"/>
                                </a:lnTo>
                                <a:lnTo>
                                  <a:pt x="14" y="25"/>
                                </a:lnTo>
                                <a:lnTo>
                                  <a:pt x="11" y="27"/>
                                </a:lnTo>
                                <a:lnTo>
                                  <a:pt x="9" y="27"/>
                                </a:lnTo>
                                <a:lnTo>
                                  <a:pt x="7" y="27"/>
                                </a:lnTo>
                                <a:lnTo>
                                  <a:pt x="7" y="27"/>
                                </a:lnTo>
                                <a:lnTo>
                                  <a:pt x="6" y="27"/>
                                </a:lnTo>
                                <a:lnTo>
                                  <a:pt x="6" y="25"/>
                                </a:lnTo>
                                <a:lnTo>
                                  <a:pt x="5" y="24"/>
                                </a:lnTo>
                                <a:lnTo>
                                  <a:pt x="5" y="23"/>
                                </a:lnTo>
                                <a:lnTo>
                                  <a:pt x="5" y="22"/>
                                </a:lnTo>
                                <a:lnTo>
                                  <a:pt x="5" y="19"/>
                                </a:lnTo>
                                <a:lnTo>
                                  <a:pt x="5" y="17"/>
                                </a:lnTo>
                                <a:lnTo>
                                  <a:pt x="5" y="14"/>
                                </a:lnTo>
                                <a:lnTo>
                                  <a:pt x="6" y="13"/>
                                </a:lnTo>
                                <a:lnTo>
                                  <a:pt x="7" y="12"/>
                                </a:lnTo>
                                <a:lnTo>
                                  <a:pt x="10" y="9"/>
                                </a:lnTo>
                                <a:lnTo>
                                  <a:pt x="12" y="8"/>
                                </a:lnTo>
                                <a:lnTo>
                                  <a:pt x="17" y="6"/>
                                </a:lnTo>
                                <a:lnTo>
                                  <a:pt x="22" y="4"/>
                                </a:lnTo>
                                <a:lnTo>
                                  <a:pt x="27" y="2"/>
                                </a:lnTo>
                                <a:lnTo>
                                  <a:pt x="33" y="1"/>
                                </a:lnTo>
                                <a:lnTo>
                                  <a:pt x="39" y="0"/>
                                </a:lnTo>
                                <a:lnTo>
                                  <a:pt x="46" y="0"/>
                                </a:lnTo>
                                <a:lnTo>
                                  <a:pt x="57" y="1"/>
                                </a:lnTo>
                                <a:lnTo>
                                  <a:pt x="65" y="2"/>
                                </a:lnTo>
                                <a:lnTo>
                                  <a:pt x="73" y="6"/>
                                </a:lnTo>
                                <a:lnTo>
                                  <a:pt x="79" y="11"/>
                                </a:lnTo>
                                <a:lnTo>
                                  <a:pt x="84" y="16"/>
                                </a:lnTo>
                                <a:lnTo>
                                  <a:pt x="86" y="23"/>
                                </a:lnTo>
                                <a:lnTo>
                                  <a:pt x="87" y="32"/>
                                </a:lnTo>
                                <a:lnTo>
                                  <a:pt x="89" y="40"/>
                                </a:lnTo>
                                <a:lnTo>
                                  <a:pt x="89" y="114"/>
                                </a:lnTo>
                                <a:close/>
                                <a:moveTo>
                                  <a:pt x="69" y="65"/>
                                </a:moveTo>
                                <a:lnTo>
                                  <a:pt x="52" y="65"/>
                                </a:lnTo>
                                <a:lnTo>
                                  <a:pt x="44" y="65"/>
                                </a:lnTo>
                                <a:lnTo>
                                  <a:pt x="37" y="66"/>
                                </a:lnTo>
                                <a:lnTo>
                                  <a:pt x="32" y="67"/>
                                </a:lnTo>
                                <a:lnTo>
                                  <a:pt x="27" y="70"/>
                                </a:lnTo>
                                <a:lnTo>
                                  <a:pt x="23" y="72"/>
                                </a:lnTo>
                                <a:lnTo>
                                  <a:pt x="22" y="76"/>
                                </a:lnTo>
                                <a:lnTo>
                                  <a:pt x="20" y="80"/>
                                </a:lnTo>
                                <a:lnTo>
                                  <a:pt x="20" y="84"/>
                                </a:lnTo>
                                <a:lnTo>
                                  <a:pt x="21" y="93"/>
                                </a:lnTo>
                                <a:lnTo>
                                  <a:pt x="25" y="98"/>
                                </a:lnTo>
                                <a:lnTo>
                                  <a:pt x="31" y="103"/>
                                </a:lnTo>
                                <a:lnTo>
                                  <a:pt x="41" y="103"/>
                                </a:lnTo>
                                <a:lnTo>
                                  <a:pt x="48" y="103"/>
                                </a:lnTo>
                                <a:lnTo>
                                  <a:pt x="54" y="99"/>
                                </a:lnTo>
                                <a:lnTo>
                                  <a:pt x="62" y="94"/>
                                </a:lnTo>
                                <a:lnTo>
                                  <a:pt x="69" y="87"/>
                                </a:lnTo>
                                <a:lnTo>
                                  <a:pt x="69" y="6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27" name="Freeform 89"/>
                        <wps:cNvSpPr>
                          <a:spLocks noEditPoints="1"/>
                        </wps:cNvSpPr>
                        <wps:spPr bwMode="auto">
                          <a:xfrm>
                            <a:off x="693738" y="3622675"/>
                            <a:ext cx="61913" cy="85725"/>
                          </a:xfrm>
                          <a:custGeom>
                            <a:avLst/>
                            <a:gdLst>
                              <a:gd name="T0" fmla="*/ 111 w 117"/>
                              <a:gd name="T1" fmla="*/ 46 h 163"/>
                              <a:gd name="T2" fmla="*/ 115 w 117"/>
                              <a:gd name="T3" fmla="*/ 50 h 163"/>
                              <a:gd name="T4" fmla="*/ 115 w 117"/>
                              <a:gd name="T5" fmla="*/ 158 h 163"/>
                              <a:gd name="T6" fmla="*/ 114 w 117"/>
                              <a:gd name="T7" fmla="*/ 159 h 163"/>
                              <a:gd name="T8" fmla="*/ 112 w 117"/>
                              <a:gd name="T9" fmla="*/ 161 h 163"/>
                              <a:gd name="T10" fmla="*/ 110 w 117"/>
                              <a:gd name="T11" fmla="*/ 161 h 163"/>
                              <a:gd name="T12" fmla="*/ 105 w 117"/>
                              <a:gd name="T13" fmla="*/ 162 h 163"/>
                              <a:gd name="T14" fmla="*/ 100 w 117"/>
                              <a:gd name="T15" fmla="*/ 161 h 163"/>
                              <a:gd name="T16" fmla="*/ 96 w 117"/>
                              <a:gd name="T17" fmla="*/ 161 h 163"/>
                              <a:gd name="T18" fmla="*/ 95 w 117"/>
                              <a:gd name="T19" fmla="*/ 159 h 163"/>
                              <a:gd name="T20" fmla="*/ 95 w 117"/>
                              <a:gd name="T21" fmla="*/ 158 h 163"/>
                              <a:gd name="T22" fmla="*/ 39 w 117"/>
                              <a:gd name="T23" fmla="*/ 63 h 163"/>
                              <a:gd name="T24" fmla="*/ 40 w 117"/>
                              <a:gd name="T25" fmla="*/ 133 h 163"/>
                              <a:gd name="T26" fmla="*/ 46 w 117"/>
                              <a:gd name="T27" fmla="*/ 144 h 163"/>
                              <a:gd name="T28" fmla="*/ 57 w 117"/>
                              <a:gd name="T29" fmla="*/ 146 h 163"/>
                              <a:gd name="T30" fmla="*/ 61 w 117"/>
                              <a:gd name="T31" fmla="*/ 144 h 163"/>
                              <a:gd name="T32" fmla="*/ 64 w 117"/>
                              <a:gd name="T33" fmla="*/ 143 h 163"/>
                              <a:gd name="T34" fmla="*/ 67 w 117"/>
                              <a:gd name="T35" fmla="*/ 142 h 163"/>
                              <a:gd name="T36" fmla="*/ 68 w 117"/>
                              <a:gd name="T37" fmla="*/ 142 h 163"/>
                              <a:gd name="T38" fmla="*/ 69 w 117"/>
                              <a:gd name="T39" fmla="*/ 143 h 163"/>
                              <a:gd name="T40" fmla="*/ 71 w 117"/>
                              <a:gd name="T41" fmla="*/ 144 h 163"/>
                              <a:gd name="T42" fmla="*/ 71 w 117"/>
                              <a:gd name="T43" fmla="*/ 147 h 163"/>
                              <a:gd name="T44" fmla="*/ 71 w 117"/>
                              <a:gd name="T45" fmla="*/ 153 h 163"/>
                              <a:gd name="T46" fmla="*/ 69 w 117"/>
                              <a:gd name="T47" fmla="*/ 157 h 163"/>
                              <a:gd name="T48" fmla="*/ 68 w 117"/>
                              <a:gd name="T49" fmla="*/ 159 h 163"/>
                              <a:gd name="T50" fmla="*/ 63 w 117"/>
                              <a:gd name="T51" fmla="*/ 161 h 163"/>
                              <a:gd name="T52" fmla="*/ 60 w 117"/>
                              <a:gd name="T53" fmla="*/ 162 h 163"/>
                              <a:gd name="T54" fmla="*/ 53 w 117"/>
                              <a:gd name="T55" fmla="*/ 163 h 163"/>
                              <a:gd name="T56" fmla="*/ 42 w 117"/>
                              <a:gd name="T57" fmla="*/ 162 h 163"/>
                              <a:gd name="T58" fmla="*/ 31 w 117"/>
                              <a:gd name="T59" fmla="*/ 158 h 163"/>
                              <a:gd name="T60" fmla="*/ 23 w 117"/>
                              <a:gd name="T61" fmla="*/ 148 h 163"/>
                              <a:gd name="T62" fmla="*/ 19 w 117"/>
                              <a:gd name="T63" fmla="*/ 135 h 163"/>
                              <a:gd name="T64" fmla="*/ 19 w 117"/>
                              <a:gd name="T65" fmla="*/ 63 h 163"/>
                              <a:gd name="T66" fmla="*/ 2 w 117"/>
                              <a:gd name="T67" fmla="*/ 62 h 163"/>
                              <a:gd name="T68" fmla="*/ 0 w 117"/>
                              <a:gd name="T69" fmla="*/ 58 h 163"/>
                              <a:gd name="T70" fmla="*/ 0 w 117"/>
                              <a:gd name="T71" fmla="*/ 52 h 163"/>
                              <a:gd name="T72" fmla="*/ 0 w 117"/>
                              <a:gd name="T73" fmla="*/ 50 h 163"/>
                              <a:gd name="T74" fmla="*/ 2 w 117"/>
                              <a:gd name="T75" fmla="*/ 47 h 163"/>
                              <a:gd name="T76" fmla="*/ 3 w 117"/>
                              <a:gd name="T77" fmla="*/ 46 h 163"/>
                              <a:gd name="T78" fmla="*/ 19 w 117"/>
                              <a:gd name="T79" fmla="*/ 46 h 163"/>
                              <a:gd name="T80" fmla="*/ 19 w 117"/>
                              <a:gd name="T81" fmla="*/ 20 h 163"/>
                              <a:gd name="T82" fmla="*/ 20 w 117"/>
                              <a:gd name="T83" fmla="*/ 18 h 163"/>
                              <a:gd name="T84" fmla="*/ 23 w 117"/>
                              <a:gd name="T85" fmla="*/ 18 h 163"/>
                              <a:gd name="T86" fmla="*/ 26 w 117"/>
                              <a:gd name="T87" fmla="*/ 16 h 163"/>
                              <a:gd name="T88" fmla="*/ 31 w 117"/>
                              <a:gd name="T89" fmla="*/ 16 h 163"/>
                              <a:gd name="T90" fmla="*/ 36 w 117"/>
                              <a:gd name="T91" fmla="*/ 18 h 163"/>
                              <a:gd name="T92" fmla="*/ 37 w 117"/>
                              <a:gd name="T93" fmla="*/ 18 h 163"/>
                              <a:gd name="T94" fmla="*/ 39 w 117"/>
                              <a:gd name="T95" fmla="*/ 20 h 163"/>
                              <a:gd name="T96" fmla="*/ 39 w 117"/>
                              <a:gd name="T97" fmla="*/ 46 h 163"/>
                              <a:gd name="T98" fmla="*/ 117 w 117"/>
                              <a:gd name="T99" fmla="*/ 13 h 163"/>
                              <a:gd name="T100" fmla="*/ 115 w 117"/>
                              <a:gd name="T101" fmla="*/ 23 h 163"/>
                              <a:gd name="T102" fmla="*/ 105 w 117"/>
                              <a:gd name="T103" fmla="*/ 25 h 163"/>
                              <a:gd name="T104" fmla="*/ 95 w 117"/>
                              <a:gd name="T105" fmla="*/ 23 h 163"/>
                              <a:gd name="T106" fmla="*/ 93 w 117"/>
                              <a:gd name="T107" fmla="*/ 13 h 163"/>
                              <a:gd name="T108" fmla="*/ 95 w 117"/>
                              <a:gd name="T109" fmla="*/ 3 h 163"/>
                              <a:gd name="T110" fmla="*/ 105 w 117"/>
                              <a:gd name="T111" fmla="*/ 0 h 163"/>
                              <a:gd name="T112" fmla="*/ 115 w 117"/>
                              <a:gd name="T113" fmla="*/ 3 h 163"/>
                              <a:gd name="T114" fmla="*/ 117 w 117"/>
                              <a:gd name="T115" fmla="*/ 13 h 163"/>
                              <a:gd name="T116" fmla="*/ 77 w 117"/>
                              <a:gd name="T117" fmla="*/ 46 h 1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17" h="163">
                                <a:moveTo>
                                  <a:pt x="109" y="46"/>
                                </a:moveTo>
                                <a:lnTo>
                                  <a:pt x="111" y="46"/>
                                </a:lnTo>
                                <a:lnTo>
                                  <a:pt x="114" y="48"/>
                                </a:lnTo>
                                <a:lnTo>
                                  <a:pt x="115" y="50"/>
                                </a:lnTo>
                                <a:lnTo>
                                  <a:pt x="115" y="52"/>
                                </a:lnTo>
                                <a:lnTo>
                                  <a:pt x="115" y="158"/>
                                </a:lnTo>
                                <a:lnTo>
                                  <a:pt x="115" y="158"/>
                                </a:lnTo>
                                <a:lnTo>
                                  <a:pt x="114" y="159"/>
                                </a:lnTo>
                                <a:lnTo>
                                  <a:pt x="114" y="159"/>
                                </a:lnTo>
                                <a:lnTo>
                                  <a:pt x="112" y="161"/>
                                </a:lnTo>
                                <a:lnTo>
                                  <a:pt x="111" y="161"/>
                                </a:lnTo>
                                <a:lnTo>
                                  <a:pt x="110" y="161"/>
                                </a:lnTo>
                                <a:lnTo>
                                  <a:pt x="108" y="162"/>
                                </a:lnTo>
                                <a:lnTo>
                                  <a:pt x="105" y="162"/>
                                </a:lnTo>
                                <a:lnTo>
                                  <a:pt x="103" y="162"/>
                                </a:lnTo>
                                <a:lnTo>
                                  <a:pt x="100" y="161"/>
                                </a:lnTo>
                                <a:lnTo>
                                  <a:pt x="98" y="161"/>
                                </a:lnTo>
                                <a:lnTo>
                                  <a:pt x="96" y="161"/>
                                </a:lnTo>
                                <a:lnTo>
                                  <a:pt x="96" y="159"/>
                                </a:lnTo>
                                <a:lnTo>
                                  <a:pt x="95" y="159"/>
                                </a:lnTo>
                                <a:lnTo>
                                  <a:pt x="95" y="158"/>
                                </a:lnTo>
                                <a:lnTo>
                                  <a:pt x="95" y="158"/>
                                </a:lnTo>
                                <a:lnTo>
                                  <a:pt x="95" y="63"/>
                                </a:lnTo>
                                <a:lnTo>
                                  <a:pt x="39" y="63"/>
                                </a:lnTo>
                                <a:lnTo>
                                  <a:pt x="39" y="124"/>
                                </a:lnTo>
                                <a:lnTo>
                                  <a:pt x="40" y="133"/>
                                </a:lnTo>
                                <a:lnTo>
                                  <a:pt x="42" y="140"/>
                                </a:lnTo>
                                <a:lnTo>
                                  <a:pt x="46" y="144"/>
                                </a:lnTo>
                                <a:lnTo>
                                  <a:pt x="55" y="146"/>
                                </a:lnTo>
                                <a:lnTo>
                                  <a:pt x="57" y="146"/>
                                </a:lnTo>
                                <a:lnTo>
                                  <a:pt x="60" y="146"/>
                                </a:lnTo>
                                <a:lnTo>
                                  <a:pt x="61" y="144"/>
                                </a:lnTo>
                                <a:lnTo>
                                  <a:pt x="63" y="144"/>
                                </a:lnTo>
                                <a:lnTo>
                                  <a:pt x="64" y="143"/>
                                </a:lnTo>
                                <a:lnTo>
                                  <a:pt x="66" y="143"/>
                                </a:lnTo>
                                <a:lnTo>
                                  <a:pt x="67" y="142"/>
                                </a:lnTo>
                                <a:lnTo>
                                  <a:pt x="68" y="142"/>
                                </a:lnTo>
                                <a:lnTo>
                                  <a:pt x="68" y="142"/>
                                </a:lnTo>
                                <a:lnTo>
                                  <a:pt x="69" y="142"/>
                                </a:lnTo>
                                <a:lnTo>
                                  <a:pt x="69" y="143"/>
                                </a:lnTo>
                                <a:lnTo>
                                  <a:pt x="69" y="143"/>
                                </a:lnTo>
                                <a:lnTo>
                                  <a:pt x="71" y="144"/>
                                </a:lnTo>
                                <a:lnTo>
                                  <a:pt x="71" y="146"/>
                                </a:lnTo>
                                <a:lnTo>
                                  <a:pt x="71" y="147"/>
                                </a:lnTo>
                                <a:lnTo>
                                  <a:pt x="71" y="149"/>
                                </a:lnTo>
                                <a:lnTo>
                                  <a:pt x="71" y="153"/>
                                </a:lnTo>
                                <a:lnTo>
                                  <a:pt x="71" y="156"/>
                                </a:lnTo>
                                <a:lnTo>
                                  <a:pt x="69" y="157"/>
                                </a:lnTo>
                                <a:lnTo>
                                  <a:pt x="68" y="158"/>
                                </a:lnTo>
                                <a:lnTo>
                                  <a:pt x="68" y="159"/>
                                </a:lnTo>
                                <a:lnTo>
                                  <a:pt x="66" y="161"/>
                                </a:lnTo>
                                <a:lnTo>
                                  <a:pt x="63" y="161"/>
                                </a:lnTo>
                                <a:lnTo>
                                  <a:pt x="62" y="162"/>
                                </a:lnTo>
                                <a:lnTo>
                                  <a:pt x="60" y="162"/>
                                </a:lnTo>
                                <a:lnTo>
                                  <a:pt x="56" y="162"/>
                                </a:lnTo>
                                <a:lnTo>
                                  <a:pt x="53" y="163"/>
                                </a:lnTo>
                                <a:lnTo>
                                  <a:pt x="51" y="163"/>
                                </a:lnTo>
                                <a:lnTo>
                                  <a:pt x="42" y="162"/>
                                </a:lnTo>
                                <a:lnTo>
                                  <a:pt x="36" y="161"/>
                                </a:lnTo>
                                <a:lnTo>
                                  <a:pt x="31" y="158"/>
                                </a:lnTo>
                                <a:lnTo>
                                  <a:pt x="26" y="153"/>
                                </a:lnTo>
                                <a:lnTo>
                                  <a:pt x="23" y="148"/>
                                </a:lnTo>
                                <a:lnTo>
                                  <a:pt x="21" y="142"/>
                                </a:lnTo>
                                <a:lnTo>
                                  <a:pt x="19" y="135"/>
                                </a:lnTo>
                                <a:lnTo>
                                  <a:pt x="19" y="126"/>
                                </a:lnTo>
                                <a:lnTo>
                                  <a:pt x="19" y="63"/>
                                </a:lnTo>
                                <a:lnTo>
                                  <a:pt x="4" y="63"/>
                                </a:lnTo>
                                <a:lnTo>
                                  <a:pt x="2" y="62"/>
                                </a:lnTo>
                                <a:lnTo>
                                  <a:pt x="0" y="61"/>
                                </a:lnTo>
                                <a:lnTo>
                                  <a:pt x="0" y="58"/>
                                </a:lnTo>
                                <a:lnTo>
                                  <a:pt x="0" y="55"/>
                                </a:lnTo>
                                <a:lnTo>
                                  <a:pt x="0" y="52"/>
                                </a:lnTo>
                                <a:lnTo>
                                  <a:pt x="0" y="51"/>
                                </a:lnTo>
                                <a:lnTo>
                                  <a:pt x="0" y="50"/>
                                </a:lnTo>
                                <a:lnTo>
                                  <a:pt x="0" y="48"/>
                                </a:lnTo>
                                <a:lnTo>
                                  <a:pt x="2" y="47"/>
                                </a:lnTo>
                                <a:lnTo>
                                  <a:pt x="2" y="47"/>
                                </a:lnTo>
                                <a:lnTo>
                                  <a:pt x="3" y="46"/>
                                </a:lnTo>
                                <a:lnTo>
                                  <a:pt x="4" y="46"/>
                                </a:lnTo>
                                <a:lnTo>
                                  <a:pt x="19" y="46"/>
                                </a:lnTo>
                                <a:lnTo>
                                  <a:pt x="19" y="20"/>
                                </a:lnTo>
                                <a:lnTo>
                                  <a:pt x="19" y="20"/>
                                </a:lnTo>
                                <a:lnTo>
                                  <a:pt x="19" y="19"/>
                                </a:lnTo>
                                <a:lnTo>
                                  <a:pt x="20" y="18"/>
                                </a:lnTo>
                                <a:lnTo>
                                  <a:pt x="21" y="18"/>
                                </a:lnTo>
                                <a:lnTo>
                                  <a:pt x="23" y="18"/>
                                </a:lnTo>
                                <a:lnTo>
                                  <a:pt x="24" y="16"/>
                                </a:lnTo>
                                <a:lnTo>
                                  <a:pt x="26" y="16"/>
                                </a:lnTo>
                                <a:lnTo>
                                  <a:pt x="29" y="16"/>
                                </a:lnTo>
                                <a:lnTo>
                                  <a:pt x="31" y="16"/>
                                </a:lnTo>
                                <a:lnTo>
                                  <a:pt x="34" y="16"/>
                                </a:lnTo>
                                <a:lnTo>
                                  <a:pt x="36" y="18"/>
                                </a:lnTo>
                                <a:lnTo>
                                  <a:pt x="37" y="18"/>
                                </a:lnTo>
                                <a:lnTo>
                                  <a:pt x="37" y="18"/>
                                </a:lnTo>
                                <a:lnTo>
                                  <a:pt x="39" y="19"/>
                                </a:lnTo>
                                <a:lnTo>
                                  <a:pt x="39" y="20"/>
                                </a:lnTo>
                                <a:lnTo>
                                  <a:pt x="39" y="20"/>
                                </a:lnTo>
                                <a:lnTo>
                                  <a:pt x="39" y="46"/>
                                </a:lnTo>
                                <a:lnTo>
                                  <a:pt x="109" y="46"/>
                                </a:lnTo>
                                <a:close/>
                                <a:moveTo>
                                  <a:pt x="117" y="13"/>
                                </a:moveTo>
                                <a:lnTo>
                                  <a:pt x="116" y="19"/>
                                </a:lnTo>
                                <a:lnTo>
                                  <a:pt x="115" y="23"/>
                                </a:lnTo>
                                <a:lnTo>
                                  <a:pt x="111" y="24"/>
                                </a:lnTo>
                                <a:lnTo>
                                  <a:pt x="105" y="25"/>
                                </a:lnTo>
                                <a:lnTo>
                                  <a:pt x="99" y="24"/>
                                </a:lnTo>
                                <a:lnTo>
                                  <a:pt x="95" y="23"/>
                                </a:lnTo>
                                <a:lnTo>
                                  <a:pt x="93" y="19"/>
                                </a:lnTo>
                                <a:lnTo>
                                  <a:pt x="93" y="13"/>
                                </a:lnTo>
                                <a:lnTo>
                                  <a:pt x="93" y="7"/>
                                </a:lnTo>
                                <a:lnTo>
                                  <a:pt x="95" y="3"/>
                                </a:lnTo>
                                <a:lnTo>
                                  <a:pt x="99" y="2"/>
                                </a:lnTo>
                                <a:lnTo>
                                  <a:pt x="105" y="0"/>
                                </a:lnTo>
                                <a:lnTo>
                                  <a:pt x="111" y="2"/>
                                </a:lnTo>
                                <a:lnTo>
                                  <a:pt x="115" y="3"/>
                                </a:lnTo>
                                <a:lnTo>
                                  <a:pt x="116" y="7"/>
                                </a:lnTo>
                                <a:lnTo>
                                  <a:pt x="117" y="13"/>
                                </a:lnTo>
                                <a:close/>
                                <a:moveTo>
                                  <a:pt x="77" y="46"/>
                                </a:moveTo>
                                <a:lnTo>
                                  <a:pt x="77" y="4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28" name="Freeform 90"/>
                        <wps:cNvSpPr>
                          <a:spLocks noEditPoints="1"/>
                        </wps:cNvSpPr>
                        <wps:spPr bwMode="auto">
                          <a:xfrm>
                            <a:off x="769938" y="3646488"/>
                            <a:ext cx="57150" cy="61913"/>
                          </a:xfrm>
                          <a:custGeom>
                            <a:avLst/>
                            <a:gdLst>
                              <a:gd name="T0" fmla="*/ 108 w 108"/>
                              <a:gd name="T1" fmla="*/ 71 h 119"/>
                              <a:gd name="T2" fmla="*/ 100 w 108"/>
                              <a:gd name="T3" fmla="*/ 93 h 119"/>
                              <a:gd name="T4" fmla="*/ 87 w 108"/>
                              <a:gd name="T5" fmla="*/ 109 h 119"/>
                              <a:gd name="T6" fmla="*/ 66 w 108"/>
                              <a:gd name="T7" fmla="*/ 118 h 119"/>
                              <a:gd name="T8" fmla="*/ 40 w 108"/>
                              <a:gd name="T9" fmla="*/ 118 h 119"/>
                              <a:gd name="T10" fmla="*/ 20 w 108"/>
                              <a:gd name="T11" fmla="*/ 110 h 119"/>
                              <a:gd name="T12" fmla="*/ 7 w 108"/>
                              <a:gd name="T13" fmla="*/ 96 h 119"/>
                              <a:gd name="T14" fmla="*/ 0 w 108"/>
                              <a:gd name="T15" fmla="*/ 73 h 119"/>
                              <a:gd name="T16" fmla="*/ 0 w 108"/>
                              <a:gd name="T17" fmla="*/ 48 h 119"/>
                              <a:gd name="T18" fmla="*/ 8 w 108"/>
                              <a:gd name="T19" fmla="*/ 25 h 119"/>
                              <a:gd name="T20" fmla="*/ 21 w 108"/>
                              <a:gd name="T21" fmla="*/ 9 h 119"/>
                              <a:gd name="T22" fmla="*/ 42 w 108"/>
                              <a:gd name="T23" fmla="*/ 1 h 119"/>
                              <a:gd name="T24" fmla="*/ 68 w 108"/>
                              <a:gd name="T25" fmla="*/ 1 h 119"/>
                              <a:gd name="T26" fmla="*/ 88 w 108"/>
                              <a:gd name="T27" fmla="*/ 8 h 119"/>
                              <a:gd name="T28" fmla="*/ 101 w 108"/>
                              <a:gd name="T29" fmla="*/ 23 h 119"/>
                              <a:gd name="T30" fmla="*/ 108 w 108"/>
                              <a:gd name="T31" fmla="*/ 45 h 119"/>
                              <a:gd name="T32" fmla="*/ 87 w 108"/>
                              <a:gd name="T33" fmla="*/ 60 h 119"/>
                              <a:gd name="T34" fmla="*/ 85 w 108"/>
                              <a:gd name="T35" fmla="*/ 43 h 119"/>
                              <a:gd name="T36" fmla="*/ 81 w 108"/>
                              <a:gd name="T37" fmla="*/ 29 h 119"/>
                              <a:gd name="T38" fmla="*/ 71 w 108"/>
                              <a:gd name="T39" fmla="*/ 20 h 119"/>
                              <a:gd name="T40" fmla="*/ 55 w 108"/>
                              <a:gd name="T41" fmla="*/ 17 h 119"/>
                              <a:gd name="T42" fmla="*/ 39 w 108"/>
                              <a:gd name="T43" fmla="*/ 19 h 119"/>
                              <a:gd name="T44" fmla="*/ 29 w 108"/>
                              <a:gd name="T45" fmla="*/ 29 h 119"/>
                              <a:gd name="T46" fmla="*/ 23 w 108"/>
                              <a:gd name="T47" fmla="*/ 41 h 119"/>
                              <a:gd name="T48" fmla="*/ 20 w 108"/>
                              <a:gd name="T49" fmla="*/ 59 h 119"/>
                              <a:gd name="T50" fmla="*/ 23 w 108"/>
                              <a:gd name="T51" fmla="*/ 76 h 119"/>
                              <a:gd name="T52" fmla="*/ 28 w 108"/>
                              <a:gd name="T53" fmla="*/ 89 h 119"/>
                              <a:gd name="T54" fmla="*/ 37 w 108"/>
                              <a:gd name="T55" fmla="*/ 99 h 119"/>
                              <a:gd name="T56" fmla="*/ 53 w 108"/>
                              <a:gd name="T57" fmla="*/ 102 h 119"/>
                              <a:gd name="T58" fmla="*/ 68 w 108"/>
                              <a:gd name="T59" fmla="*/ 99 h 119"/>
                              <a:gd name="T60" fmla="*/ 79 w 108"/>
                              <a:gd name="T61" fmla="*/ 91 h 119"/>
                              <a:gd name="T62" fmla="*/ 85 w 108"/>
                              <a:gd name="T63" fmla="*/ 77 h 119"/>
                              <a:gd name="T64" fmla="*/ 87 w 108"/>
                              <a:gd name="T65" fmla="*/ 60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08" h="119">
                                <a:moveTo>
                                  <a:pt x="108" y="59"/>
                                </a:moveTo>
                                <a:lnTo>
                                  <a:pt x="108" y="71"/>
                                </a:lnTo>
                                <a:lnTo>
                                  <a:pt x="105" y="82"/>
                                </a:lnTo>
                                <a:lnTo>
                                  <a:pt x="100" y="93"/>
                                </a:lnTo>
                                <a:lnTo>
                                  <a:pt x="94" y="102"/>
                                </a:lnTo>
                                <a:lnTo>
                                  <a:pt x="87" y="109"/>
                                </a:lnTo>
                                <a:lnTo>
                                  <a:pt x="77" y="114"/>
                                </a:lnTo>
                                <a:lnTo>
                                  <a:pt x="66" y="118"/>
                                </a:lnTo>
                                <a:lnTo>
                                  <a:pt x="52" y="119"/>
                                </a:lnTo>
                                <a:lnTo>
                                  <a:pt x="40" y="118"/>
                                </a:lnTo>
                                <a:lnTo>
                                  <a:pt x="30" y="115"/>
                                </a:lnTo>
                                <a:lnTo>
                                  <a:pt x="20" y="110"/>
                                </a:lnTo>
                                <a:lnTo>
                                  <a:pt x="13" y="103"/>
                                </a:lnTo>
                                <a:lnTo>
                                  <a:pt x="7" y="96"/>
                                </a:lnTo>
                                <a:lnTo>
                                  <a:pt x="3" y="84"/>
                                </a:lnTo>
                                <a:lnTo>
                                  <a:pt x="0" y="73"/>
                                </a:lnTo>
                                <a:lnTo>
                                  <a:pt x="0" y="60"/>
                                </a:lnTo>
                                <a:lnTo>
                                  <a:pt x="0" y="48"/>
                                </a:lnTo>
                                <a:lnTo>
                                  <a:pt x="3" y="36"/>
                                </a:lnTo>
                                <a:lnTo>
                                  <a:pt x="8" y="25"/>
                                </a:lnTo>
                                <a:lnTo>
                                  <a:pt x="14" y="17"/>
                                </a:lnTo>
                                <a:lnTo>
                                  <a:pt x="21" y="9"/>
                                </a:lnTo>
                                <a:lnTo>
                                  <a:pt x="31" y="4"/>
                                </a:lnTo>
                                <a:lnTo>
                                  <a:pt x="42" y="1"/>
                                </a:lnTo>
                                <a:lnTo>
                                  <a:pt x="55" y="0"/>
                                </a:lnTo>
                                <a:lnTo>
                                  <a:pt x="68" y="1"/>
                                </a:lnTo>
                                <a:lnTo>
                                  <a:pt x="78" y="4"/>
                                </a:lnTo>
                                <a:lnTo>
                                  <a:pt x="88" y="8"/>
                                </a:lnTo>
                                <a:lnTo>
                                  <a:pt x="95" y="16"/>
                                </a:lnTo>
                                <a:lnTo>
                                  <a:pt x="101" y="23"/>
                                </a:lnTo>
                                <a:lnTo>
                                  <a:pt x="105" y="34"/>
                                </a:lnTo>
                                <a:lnTo>
                                  <a:pt x="108" y="45"/>
                                </a:lnTo>
                                <a:lnTo>
                                  <a:pt x="108" y="59"/>
                                </a:lnTo>
                                <a:close/>
                                <a:moveTo>
                                  <a:pt x="87" y="60"/>
                                </a:moveTo>
                                <a:lnTo>
                                  <a:pt x="87" y="51"/>
                                </a:lnTo>
                                <a:lnTo>
                                  <a:pt x="85" y="43"/>
                                </a:lnTo>
                                <a:lnTo>
                                  <a:pt x="83" y="35"/>
                                </a:lnTo>
                                <a:lnTo>
                                  <a:pt x="81" y="29"/>
                                </a:lnTo>
                                <a:lnTo>
                                  <a:pt x="76" y="24"/>
                                </a:lnTo>
                                <a:lnTo>
                                  <a:pt x="71" y="20"/>
                                </a:lnTo>
                                <a:lnTo>
                                  <a:pt x="63" y="17"/>
                                </a:lnTo>
                                <a:lnTo>
                                  <a:pt x="55" y="17"/>
                                </a:lnTo>
                                <a:lnTo>
                                  <a:pt x="46" y="17"/>
                                </a:lnTo>
                                <a:lnTo>
                                  <a:pt x="39" y="19"/>
                                </a:lnTo>
                                <a:lnTo>
                                  <a:pt x="34" y="23"/>
                                </a:lnTo>
                                <a:lnTo>
                                  <a:pt x="29" y="29"/>
                                </a:lnTo>
                                <a:lnTo>
                                  <a:pt x="25" y="34"/>
                                </a:lnTo>
                                <a:lnTo>
                                  <a:pt x="23" y="41"/>
                                </a:lnTo>
                                <a:lnTo>
                                  <a:pt x="21" y="50"/>
                                </a:lnTo>
                                <a:lnTo>
                                  <a:pt x="20" y="59"/>
                                </a:lnTo>
                                <a:lnTo>
                                  <a:pt x="21" y="67"/>
                                </a:lnTo>
                                <a:lnTo>
                                  <a:pt x="23" y="76"/>
                                </a:lnTo>
                                <a:lnTo>
                                  <a:pt x="24" y="83"/>
                                </a:lnTo>
                                <a:lnTo>
                                  <a:pt x="28" y="89"/>
                                </a:lnTo>
                                <a:lnTo>
                                  <a:pt x="33" y="94"/>
                                </a:lnTo>
                                <a:lnTo>
                                  <a:pt x="37" y="99"/>
                                </a:lnTo>
                                <a:lnTo>
                                  <a:pt x="45" y="102"/>
                                </a:lnTo>
                                <a:lnTo>
                                  <a:pt x="53" y="102"/>
                                </a:lnTo>
                                <a:lnTo>
                                  <a:pt x="62" y="102"/>
                                </a:lnTo>
                                <a:lnTo>
                                  <a:pt x="68" y="99"/>
                                </a:lnTo>
                                <a:lnTo>
                                  <a:pt x="74" y="96"/>
                                </a:lnTo>
                                <a:lnTo>
                                  <a:pt x="79" y="91"/>
                                </a:lnTo>
                                <a:lnTo>
                                  <a:pt x="83" y="84"/>
                                </a:lnTo>
                                <a:lnTo>
                                  <a:pt x="85" y="77"/>
                                </a:lnTo>
                                <a:lnTo>
                                  <a:pt x="87" y="68"/>
                                </a:lnTo>
                                <a:lnTo>
                                  <a:pt x="87" y="6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29" name="Freeform 91"/>
                        <wps:cNvSpPr>
                          <a:spLocks/>
                        </wps:cNvSpPr>
                        <wps:spPr bwMode="auto">
                          <a:xfrm>
                            <a:off x="842963" y="3646488"/>
                            <a:ext cx="49213" cy="61913"/>
                          </a:xfrm>
                          <a:custGeom>
                            <a:avLst/>
                            <a:gdLst>
                              <a:gd name="T0" fmla="*/ 94 w 94"/>
                              <a:gd name="T1" fmla="*/ 114 h 118"/>
                              <a:gd name="T2" fmla="*/ 93 w 94"/>
                              <a:gd name="T3" fmla="*/ 115 h 118"/>
                              <a:gd name="T4" fmla="*/ 90 w 94"/>
                              <a:gd name="T5" fmla="*/ 117 h 118"/>
                              <a:gd name="T6" fmla="*/ 86 w 94"/>
                              <a:gd name="T7" fmla="*/ 118 h 118"/>
                              <a:gd name="T8" fmla="*/ 81 w 94"/>
                              <a:gd name="T9" fmla="*/ 118 h 118"/>
                              <a:gd name="T10" fmla="*/ 77 w 94"/>
                              <a:gd name="T11" fmla="*/ 117 h 118"/>
                              <a:gd name="T12" fmla="*/ 75 w 94"/>
                              <a:gd name="T13" fmla="*/ 115 h 118"/>
                              <a:gd name="T14" fmla="*/ 74 w 94"/>
                              <a:gd name="T15" fmla="*/ 114 h 118"/>
                              <a:gd name="T16" fmla="*/ 74 w 94"/>
                              <a:gd name="T17" fmla="*/ 50 h 118"/>
                              <a:gd name="T18" fmla="*/ 73 w 94"/>
                              <a:gd name="T19" fmla="*/ 35 h 118"/>
                              <a:gd name="T20" fmla="*/ 68 w 94"/>
                              <a:gd name="T21" fmla="*/ 25 h 118"/>
                              <a:gd name="T22" fmla="*/ 61 w 94"/>
                              <a:gd name="T23" fmla="*/ 19 h 118"/>
                              <a:gd name="T24" fmla="*/ 51 w 94"/>
                              <a:gd name="T25" fmla="*/ 17 h 118"/>
                              <a:gd name="T26" fmla="*/ 36 w 94"/>
                              <a:gd name="T27" fmla="*/ 23 h 118"/>
                              <a:gd name="T28" fmla="*/ 20 w 94"/>
                              <a:gd name="T29" fmla="*/ 38 h 118"/>
                              <a:gd name="T30" fmla="*/ 20 w 94"/>
                              <a:gd name="T31" fmla="*/ 114 h 118"/>
                              <a:gd name="T32" fmla="*/ 19 w 94"/>
                              <a:gd name="T33" fmla="*/ 115 h 118"/>
                              <a:gd name="T34" fmla="*/ 17 w 94"/>
                              <a:gd name="T35" fmla="*/ 117 h 118"/>
                              <a:gd name="T36" fmla="*/ 13 w 94"/>
                              <a:gd name="T37" fmla="*/ 118 h 118"/>
                              <a:gd name="T38" fmla="*/ 8 w 94"/>
                              <a:gd name="T39" fmla="*/ 118 h 118"/>
                              <a:gd name="T40" fmla="*/ 4 w 94"/>
                              <a:gd name="T41" fmla="*/ 117 h 118"/>
                              <a:gd name="T42" fmla="*/ 1 w 94"/>
                              <a:gd name="T43" fmla="*/ 115 h 118"/>
                              <a:gd name="T44" fmla="*/ 0 w 94"/>
                              <a:gd name="T45" fmla="*/ 114 h 118"/>
                              <a:gd name="T46" fmla="*/ 0 w 94"/>
                              <a:gd name="T47" fmla="*/ 6 h 118"/>
                              <a:gd name="T48" fmla="*/ 0 w 94"/>
                              <a:gd name="T49" fmla="*/ 3 h 118"/>
                              <a:gd name="T50" fmla="*/ 3 w 94"/>
                              <a:gd name="T51" fmla="*/ 2 h 118"/>
                              <a:gd name="T52" fmla="*/ 5 w 94"/>
                              <a:gd name="T53" fmla="*/ 2 h 118"/>
                              <a:gd name="T54" fmla="*/ 9 w 94"/>
                              <a:gd name="T55" fmla="*/ 2 h 118"/>
                              <a:gd name="T56" fmla="*/ 14 w 94"/>
                              <a:gd name="T57" fmla="*/ 2 h 118"/>
                              <a:gd name="T58" fmla="*/ 16 w 94"/>
                              <a:gd name="T59" fmla="*/ 2 h 118"/>
                              <a:gd name="T60" fmla="*/ 17 w 94"/>
                              <a:gd name="T61" fmla="*/ 3 h 118"/>
                              <a:gd name="T62" fmla="*/ 19 w 94"/>
                              <a:gd name="T63" fmla="*/ 6 h 118"/>
                              <a:gd name="T64" fmla="*/ 27 w 94"/>
                              <a:gd name="T65" fmla="*/ 11 h 118"/>
                              <a:gd name="T66" fmla="*/ 46 w 94"/>
                              <a:gd name="T67" fmla="*/ 1 h 118"/>
                              <a:gd name="T68" fmla="*/ 65 w 94"/>
                              <a:gd name="T69" fmla="*/ 1 h 118"/>
                              <a:gd name="T70" fmla="*/ 80 w 94"/>
                              <a:gd name="T71" fmla="*/ 8 h 118"/>
                              <a:gd name="T72" fmla="*/ 89 w 94"/>
                              <a:gd name="T73" fmla="*/ 19 h 118"/>
                              <a:gd name="T74" fmla="*/ 94 w 94"/>
                              <a:gd name="T75" fmla="*/ 36 h 118"/>
                              <a:gd name="T76" fmla="*/ 94 w 94"/>
                              <a:gd name="T77" fmla="*/ 114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94" h="118">
                                <a:moveTo>
                                  <a:pt x="94" y="114"/>
                                </a:moveTo>
                                <a:lnTo>
                                  <a:pt x="94" y="114"/>
                                </a:lnTo>
                                <a:lnTo>
                                  <a:pt x="93" y="115"/>
                                </a:lnTo>
                                <a:lnTo>
                                  <a:pt x="93" y="115"/>
                                </a:lnTo>
                                <a:lnTo>
                                  <a:pt x="91" y="117"/>
                                </a:lnTo>
                                <a:lnTo>
                                  <a:pt x="90" y="117"/>
                                </a:lnTo>
                                <a:lnTo>
                                  <a:pt x="89" y="117"/>
                                </a:lnTo>
                                <a:lnTo>
                                  <a:pt x="86" y="118"/>
                                </a:lnTo>
                                <a:lnTo>
                                  <a:pt x="84" y="118"/>
                                </a:lnTo>
                                <a:lnTo>
                                  <a:pt x="81" y="118"/>
                                </a:lnTo>
                                <a:lnTo>
                                  <a:pt x="79" y="117"/>
                                </a:lnTo>
                                <a:lnTo>
                                  <a:pt x="77" y="117"/>
                                </a:lnTo>
                                <a:lnTo>
                                  <a:pt x="75" y="117"/>
                                </a:lnTo>
                                <a:lnTo>
                                  <a:pt x="75" y="115"/>
                                </a:lnTo>
                                <a:lnTo>
                                  <a:pt x="74" y="115"/>
                                </a:lnTo>
                                <a:lnTo>
                                  <a:pt x="74" y="114"/>
                                </a:lnTo>
                                <a:lnTo>
                                  <a:pt x="74" y="114"/>
                                </a:lnTo>
                                <a:lnTo>
                                  <a:pt x="74" y="50"/>
                                </a:lnTo>
                                <a:lnTo>
                                  <a:pt x="74" y="41"/>
                                </a:lnTo>
                                <a:lnTo>
                                  <a:pt x="73" y="35"/>
                                </a:lnTo>
                                <a:lnTo>
                                  <a:pt x="70" y="30"/>
                                </a:lnTo>
                                <a:lnTo>
                                  <a:pt x="68" y="25"/>
                                </a:lnTo>
                                <a:lnTo>
                                  <a:pt x="65" y="22"/>
                                </a:lnTo>
                                <a:lnTo>
                                  <a:pt x="61" y="19"/>
                                </a:lnTo>
                                <a:lnTo>
                                  <a:pt x="57" y="18"/>
                                </a:lnTo>
                                <a:lnTo>
                                  <a:pt x="51" y="17"/>
                                </a:lnTo>
                                <a:lnTo>
                                  <a:pt x="43" y="18"/>
                                </a:lnTo>
                                <a:lnTo>
                                  <a:pt x="36" y="23"/>
                                </a:lnTo>
                                <a:lnTo>
                                  <a:pt x="29" y="29"/>
                                </a:lnTo>
                                <a:lnTo>
                                  <a:pt x="20" y="38"/>
                                </a:lnTo>
                                <a:lnTo>
                                  <a:pt x="20" y="114"/>
                                </a:lnTo>
                                <a:lnTo>
                                  <a:pt x="20" y="114"/>
                                </a:lnTo>
                                <a:lnTo>
                                  <a:pt x="20" y="115"/>
                                </a:lnTo>
                                <a:lnTo>
                                  <a:pt x="19" y="115"/>
                                </a:lnTo>
                                <a:lnTo>
                                  <a:pt x="19" y="117"/>
                                </a:lnTo>
                                <a:lnTo>
                                  <a:pt x="17" y="117"/>
                                </a:lnTo>
                                <a:lnTo>
                                  <a:pt x="15" y="117"/>
                                </a:lnTo>
                                <a:lnTo>
                                  <a:pt x="13" y="118"/>
                                </a:lnTo>
                                <a:lnTo>
                                  <a:pt x="10" y="118"/>
                                </a:lnTo>
                                <a:lnTo>
                                  <a:pt x="8" y="118"/>
                                </a:lnTo>
                                <a:lnTo>
                                  <a:pt x="5" y="117"/>
                                </a:lnTo>
                                <a:lnTo>
                                  <a:pt x="4" y="117"/>
                                </a:lnTo>
                                <a:lnTo>
                                  <a:pt x="3" y="117"/>
                                </a:lnTo>
                                <a:lnTo>
                                  <a:pt x="1" y="115"/>
                                </a:lnTo>
                                <a:lnTo>
                                  <a:pt x="0" y="115"/>
                                </a:lnTo>
                                <a:lnTo>
                                  <a:pt x="0" y="114"/>
                                </a:lnTo>
                                <a:lnTo>
                                  <a:pt x="0" y="114"/>
                                </a:lnTo>
                                <a:lnTo>
                                  <a:pt x="0" y="6"/>
                                </a:lnTo>
                                <a:lnTo>
                                  <a:pt x="0" y="4"/>
                                </a:lnTo>
                                <a:lnTo>
                                  <a:pt x="0" y="3"/>
                                </a:lnTo>
                                <a:lnTo>
                                  <a:pt x="1" y="3"/>
                                </a:lnTo>
                                <a:lnTo>
                                  <a:pt x="3" y="2"/>
                                </a:lnTo>
                                <a:lnTo>
                                  <a:pt x="4" y="2"/>
                                </a:lnTo>
                                <a:lnTo>
                                  <a:pt x="5" y="2"/>
                                </a:lnTo>
                                <a:lnTo>
                                  <a:pt x="6" y="2"/>
                                </a:lnTo>
                                <a:lnTo>
                                  <a:pt x="9" y="2"/>
                                </a:lnTo>
                                <a:lnTo>
                                  <a:pt x="11" y="2"/>
                                </a:lnTo>
                                <a:lnTo>
                                  <a:pt x="14" y="2"/>
                                </a:lnTo>
                                <a:lnTo>
                                  <a:pt x="15" y="2"/>
                                </a:lnTo>
                                <a:lnTo>
                                  <a:pt x="16" y="2"/>
                                </a:lnTo>
                                <a:lnTo>
                                  <a:pt x="17" y="3"/>
                                </a:lnTo>
                                <a:lnTo>
                                  <a:pt x="17" y="3"/>
                                </a:lnTo>
                                <a:lnTo>
                                  <a:pt x="19" y="4"/>
                                </a:lnTo>
                                <a:lnTo>
                                  <a:pt x="19" y="6"/>
                                </a:lnTo>
                                <a:lnTo>
                                  <a:pt x="19" y="19"/>
                                </a:lnTo>
                                <a:lnTo>
                                  <a:pt x="27" y="11"/>
                                </a:lnTo>
                                <a:lnTo>
                                  <a:pt x="36" y="4"/>
                                </a:lnTo>
                                <a:lnTo>
                                  <a:pt x="46" y="1"/>
                                </a:lnTo>
                                <a:lnTo>
                                  <a:pt x="54" y="0"/>
                                </a:lnTo>
                                <a:lnTo>
                                  <a:pt x="65" y="1"/>
                                </a:lnTo>
                                <a:lnTo>
                                  <a:pt x="73" y="3"/>
                                </a:lnTo>
                                <a:lnTo>
                                  <a:pt x="80" y="8"/>
                                </a:lnTo>
                                <a:lnTo>
                                  <a:pt x="85" y="13"/>
                                </a:lnTo>
                                <a:lnTo>
                                  <a:pt x="89" y="19"/>
                                </a:lnTo>
                                <a:lnTo>
                                  <a:pt x="91" y="28"/>
                                </a:lnTo>
                                <a:lnTo>
                                  <a:pt x="94" y="36"/>
                                </a:lnTo>
                                <a:lnTo>
                                  <a:pt x="94" y="48"/>
                                </a:lnTo>
                                <a:lnTo>
                                  <a:pt x="94" y="11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30" name="Freeform 92"/>
                        <wps:cNvSpPr>
                          <a:spLocks/>
                        </wps:cNvSpPr>
                        <wps:spPr bwMode="auto">
                          <a:xfrm>
                            <a:off x="98425" y="3829050"/>
                            <a:ext cx="15875" cy="82550"/>
                          </a:xfrm>
                          <a:custGeom>
                            <a:avLst/>
                            <a:gdLst>
                              <a:gd name="T0" fmla="*/ 30 w 30"/>
                              <a:gd name="T1" fmla="*/ 151 h 156"/>
                              <a:gd name="T2" fmla="*/ 30 w 30"/>
                              <a:gd name="T3" fmla="*/ 152 h 156"/>
                              <a:gd name="T4" fmla="*/ 30 w 30"/>
                              <a:gd name="T5" fmla="*/ 154 h 156"/>
                              <a:gd name="T6" fmla="*/ 29 w 30"/>
                              <a:gd name="T7" fmla="*/ 155 h 156"/>
                              <a:gd name="T8" fmla="*/ 28 w 30"/>
                              <a:gd name="T9" fmla="*/ 155 h 156"/>
                              <a:gd name="T10" fmla="*/ 26 w 30"/>
                              <a:gd name="T11" fmla="*/ 156 h 156"/>
                              <a:gd name="T12" fmla="*/ 23 w 30"/>
                              <a:gd name="T13" fmla="*/ 156 h 156"/>
                              <a:gd name="T14" fmla="*/ 19 w 30"/>
                              <a:gd name="T15" fmla="*/ 156 h 156"/>
                              <a:gd name="T16" fmla="*/ 14 w 30"/>
                              <a:gd name="T17" fmla="*/ 156 h 156"/>
                              <a:gd name="T18" fmla="*/ 11 w 30"/>
                              <a:gd name="T19" fmla="*/ 156 h 156"/>
                              <a:gd name="T20" fmla="*/ 7 w 30"/>
                              <a:gd name="T21" fmla="*/ 156 h 156"/>
                              <a:gd name="T22" fmla="*/ 5 w 30"/>
                              <a:gd name="T23" fmla="*/ 156 h 156"/>
                              <a:gd name="T24" fmla="*/ 2 w 30"/>
                              <a:gd name="T25" fmla="*/ 155 h 156"/>
                              <a:gd name="T26" fmla="*/ 1 w 30"/>
                              <a:gd name="T27" fmla="*/ 155 h 156"/>
                              <a:gd name="T28" fmla="*/ 0 w 30"/>
                              <a:gd name="T29" fmla="*/ 154 h 156"/>
                              <a:gd name="T30" fmla="*/ 0 w 30"/>
                              <a:gd name="T31" fmla="*/ 152 h 156"/>
                              <a:gd name="T32" fmla="*/ 0 w 30"/>
                              <a:gd name="T33" fmla="*/ 151 h 156"/>
                              <a:gd name="T34" fmla="*/ 0 w 30"/>
                              <a:gd name="T35" fmla="*/ 5 h 156"/>
                              <a:gd name="T36" fmla="*/ 0 w 30"/>
                              <a:gd name="T37" fmla="*/ 3 h 156"/>
                              <a:gd name="T38" fmla="*/ 0 w 30"/>
                              <a:gd name="T39" fmla="*/ 2 h 156"/>
                              <a:gd name="T40" fmla="*/ 1 w 30"/>
                              <a:gd name="T41" fmla="*/ 1 h 156"/>
                              <a:gd name="T42" fmla="*/ 2 w 30"/>
                              <a:gd name="T43" fmla="*/ 1 h 156"/>
                              <a:gd name="T44" fmla="*/ 5 w 30"/>
                              <a:gd name="T45" fmla="*/ 0 h 156"/>
                              <a:gd name="T46" fmla="*/ 7 w 30"/>
                              <a:gd name="T47" fmla="*/ 0 h 156"/>
                              <a:gd name="T48" fmla="*/ 11 w 30"/>
                              <a:gd name="T49" fmla="*/ 0 h 156"/>
                              <a:gd name="T50" fmla="*/ 14 w 30"/>
                              <a:gd name="T51" fmla="*/ 0 h 156"/>
                              <a:gd name="T52" fmla="*/ 19 w 30"/>
                              <a:gd name="T53" fmla="*/ 0 h 156"/>
                              <a:gd name="T54" fmla="*/ 23 w 30"/>
                              <a:gd name="T55" fmla="*/ 0 h 156"/>
                              <a:gd name="T56" fmla="*/ 26 w 30"/>
                              <a:gd name="T57" fmla="*/ 0 h 156"/>
                              <a:gd name="T58" fmla="*/ 28 w 30"/>
                              <a:gd name="T59" fmla="*/ 1 h 156"/>
                              <a:gd name="T60" fmla="*/ 29 w 30"/>
                              <a:gd name="T61" fmla="*/ 1 h 156"/>
                              <a:gd name="T62" fmla="*/ 30 w 30"/>
                              <a:gd name="T63" fmla="*/ 2 h 156"/>
                              <a:gd name="T64" fmla="*/ 30 w 30"/>
                              <a:gd name="T65" fmla="*/ 3 h 156"/>
                              <a:gd name="T66" fmla="*/ 30 w 30"/>
                              <a:gd name="T67" fmla="*/ 5 h 156"/>
                              <a:gd name="T68" fmla="*/ 30 w 30"/>
                              <a:gd name="T69" fmla="*/ 15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0" h="156">
                                <a:moveTo>
                                  <a:pt x="30" y="151"/>
                                </a:moveTo>
                                <a:lnTo>
                                  <a:pt x="30" y="152"/>
                                </a:lnTo>
                                <a:lnTo>
                                  <a:pt x="30" y="154"/>
                                </a:lnTo>
                                <a:lnTo>
                                  <a:pt x="29" y="155"/>
                                </a:lnTo>
                                <a:lnTo>
                                  <a:pt x="28" y="155"/>
                                </a:lnTo>
                                <a:lnTo>
                                  <a:pt x="26" y="156"/>
                                </a:lnTo>
                                <a:lnTo>
                                  <a:pt x="23" y="156"/>
                                </a:lnTo>
                                <a:lnTo>
                                  <a:pt x="19" y="156"/>
                                </a:lnTo>
                                <a:lnTo>
                                  <a:pt x="14" y="156"/>
                                </a:lnTo>
                                <a:lnTo>
                                  <a:pt x="11" y="156"/>
                                </a:lnTo>
                                <a:lnTo>
                                  <a:pt x="7" y="156"/>
                                </a:lnTo>
                                <a:lnTo>
                                  <a:pt x="5" y="156"/>
                                </a:lnTo>
                                <a:lnTo>
                                  <a:pt x="2" y="155"/>
                                </a:lnTo>
                                <a:lnTo>
                                  <a:pt x="1" y="155"/>
                                </a:lnTo>
                                <a:lnTo>
                                  <a:pt x="0" y="154"/>
                                </a:lnTo>
                                <a:lnTo>
                                  <a:pt x="0" y="152"/>
                                </a:lnTo>
                                <a:lnTo>
                                  <a:pt x="0" y="151"/>
                                </a:lnTo>
                                <a:lnTo>
                                  <a:pt x="0" y="5"/>
                                </a:lnTo>
                                <a:lnTo>
                                  <a:pt x="0" y="3"/>
                                </a:lnTo>
                                <a:lnTo>
                                  <a:pt x="0" y="2"/>
                                </a:lnTo>
                                <a:lnTo>
                                  <a:pt x="1" y="1"/>
                                </a:lnTo>
                                <a:lnTo>
                                  <a:pt x="2" y="1"/>
                                </a:lnTo>
                                <a:lnTo>
                                  <a:pt x="5" y="0"/>
                                </a:lnTo>
                                <a:lnTo>
                                  <a:pt x="7" y="0"/>
                                </a:lnTo>
                                <a:lnTo>
                                  <a:pt x="11" y="0"/>
                                </a:lnTo>
                                <a:lnTo>
                                  <a:pt x="14" y="0"/>
                                </a:lnTo>
                                <a:lnTo>
                                  <a:pt x="19" y="0"/>
                                </a:lnTo>
                                <a:lnTo>
                                  <a:pt x="23" y="0"/>
                                </a:lnTo>
                                <a:lnTo>
                                  <a:pt x="26" y="0"/>
                                </a:lnTo>
                                <a:lnTo>
                                  <a:pt x="28" y="1"/>
                                </a:lnTo>
                                <a:lnTo>
                                  <a:pt x="29" y="1"/>
                                </a:lnTo>
                                <a:lnTo>
                                  <a:pt x="30" y="2"/>
                                </a:lnTo>
                                <a:lnTo>
                                  <a:pt x="30" y="3"/>
                                </a:lnTo>
                                <a:lnTo>
                                  <a:pt x="30" y="5"/>
                                </a:lnTo>
                                <a:lnTo>
                                  <a:pt x="30"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31" name="Freeform 93"/>
                        <wps:cNvSpPr>
                          <a:spLocks/>
                        </wps:cNvSpPr>
                        <wps:spPr bwMode="auto">
                          <a:xfrm>
                            <a:off x="125413" y="3829050"/>
                            <a:ext cx="74613" cy="82550"/>
                          </a:xfrm>
                          <a:custGeom>
                            <a:avLst/>
                            <a:gdLst>
                              <a:gd name="T0" fmla="*/ 92 w 140"/>
                              <a:gd name="T1" fmla="*/ 150 h 156"/>
                              <a:gd name="T2" fmla="*/ 90 w 140"/>
                              <a:gd name="T3" fmla="*/ 152 h 156"/>
                              <a:gd name="T4" fmla="*/ 90 w 140"/>
                              <a:gd name="T5" fmla="*/ 154 h 156"/>
                              <a:gd name="T6" fmla="*/ 89 w 140"/>
                              <a:gd name="T7" fmla="*/ 155 h 156"/>
                              <a:gd name="T8" fmla="*/ 87 w 140"/>
                              <a:gd name="T9" fmla="*/ 156 h 156"/>
                              <a:gd name="T10" fmla="*/ 84 w 140"/>
                              <a:gd name="T11" fmla="*/ 156 h 156"/>
                              <a:gd name="T12" fmla="*/ 80 w 140"/>
                              <a:gd name="T13" fmla="*/ 156 h 156"/>
                              <a:gd name="T14" fmla="*/ 77 w 140"/>
                              <a:gd name="T15" fmla="*/ 156 h 156"/>
                              <a:gd name="T16" fmla="*/ 71 w 140"/>
                              <a:gd name="T17" fmla="*/ 156 h 156"/>
                              <a:gd name="T18" fmla="*/ 67 w 140"/>
                              <a:gd name="T19" fmla="*/ 156 h 156"/>
                              <a:gd name="T20" fmla="*/ 63 w 140"/>
                              <a:gd name="T21" fmla="*/ 156 h 156"/>
                              <a:gd name="T22" fmla="*/ 60 w 140"/>
                              <a:gd name="T23" fmla="*/ 156 h 156"/>
                              <a:gd name="T24" fmla="*/ 57 w 140"/>
                              <a:gd name="T25" fmla="*/ 156 h 156"/>
                              <a:gd name="T26" fmla="*/ 55 w 140"/>
                              <a:gd name="T27" fmla="*/ 156 h 156"/>
                              <a:gd name="T28" fmla="*/ 53 w 140"/>
                              <a:gd name="T29" fmla="*/ 156 h 156"/>
                              <a:gd name="T30" fmla="*/ 52 w 140"/>
                              <a:gd name="T31" fmla="*/ 155 h 156"/>
                              <a:gd name="T32" fmla="*/ 51 w 140"/>
                              <a:gd name="T33" fmla="*/ 155 h 156"/>
                              <a:gd name="T34" fmla="*/ 50 w 140"/>
                              <a:gd name="T35" fmla="*/ 154 h 156"/>
                              <a:gd name="T36" fmla="*/ 48 w 140"/>
                              <a:gd name="T37" fmla="*/ 152 h 156"/>
                              <a:gd name="T38" fmla="*/ 48 w 140"/>
                              <a:gd name="T39" fmla="*/ 151 h 156"/>
                              <a:gd name="T40" fmla="*/ 48 w 140"/>
                              <a:gd name="T41" fmla="*/ 150 h 156"/>
                              <a:gd name="T42" fmla="*/ 2 w 140"/>
                              <a:gd name="T43" fmla="*/ 12 h 156"/>
                              <a:gd name="T44" fmla="*/ 0 w 140"/>
                              <a:gd name="T45" fmla="*/ 8 h 156"/>
                              <a:gd name="T46" fmla="*/ 0 w 140"/>
                              <a:gd name="T47" fmla="*/ 5 h 156"/>
                              <a:gd name="T48" fmla="*/ 0 w 140"/>
                              <a:gd name="T49" fmla="*/ 3 h 156"/>
                              <a:gd name="T50" fmla="*/ 2 w 140"/>
                              <a:gd name="T51" fmla="*/ 1 h 156"/>
                              <a:gd name="T52" fmla="*/ 3 w 140"/>
                              <a:gd name="T53" fmla="*/ 0 h 156"/>
                              <a:gd name="T54" fmla="*/ 7 w 140"/>
                              <a:gd name="T55" fmla="*/ 0 h 156"/>
                              <a:gd name="T56" fmla="*/ 10 w 140"/>
                              <a:gd name="T57" fmla="*/ 0 h 156"/>
                              <a:gd name="T58" fmla="*/ 16 w 140"/>
                              <a:gd name="T59" fmla="*/ 0 h 156"/>
                              <a:gd name="T60" fmla="*/ 21 w 140"/>
                              <a:gd name="T61" fmla="*/ 0 h 156"/>
                              <a:gd name="T62" fmla="*/ 25 w 140"/>
                              <a:gd name="T63" fmla="*/ 0 h 156"/>
                              <a:gd name="T64" fmla="*/ 27 w 140"/>
                              <a:gd name="T65" fmla="*/ 0 h 156"/>
                              <a:gd name="T66" fmla="*/ 30 w 140"/>
                              <a:gd name="T67" fmla="*/ 1 h 156"/>
                              <a:gd name="T68" fmla="*/ 31 w 140"/>
                              <a:gd name="T69" fmla="*/ 1 h 156"/>
                              <a:gd name="T70" fmla="*/ 32 w 140"/>
                              <a:gd name="T71" fmla="*/ 2 h 156"/>
                              <a:gd name="T72" fmla="*/ 32 w 140"/>
                              <a:gd name="T73" fmla="*/ 3 h 156"/>
                              <a:gd name="T74" fmla="*/ 34 w 140"/>
                              <a:gd name="T75" fmla="*/ 6 h 156"/>
                              <a:gd name="T76" fmla="*/ 72 w 140"/>
                              <a:gd name="T77" fmla="*/ 125 h 156"/>
                              <a:gd name="T78" fmla="*/ 72 w 140"/>
                              <a:gd name="T79" fmla="*/ 125 h 156"/>
                              <a:gd name="T80" fmla="*/ 109 w 140"/>
                              <a:gd name="T81" fmla="*/ 6 h 156"/>
                              <a:gd name="T82" fmla="*/ 109 w 140"/>
                              <a:gd name="T83" fmla="*/ 5 h 156"/>
                              <a:gd name="T84" fmla="*/ 110 w 140"/>
                              <a:gd name="T85" fmla="*/ 2 h 156"/>
                              <a:gd name="T86" fmla="*/ 111 w 140"/>
                              <a:gd name="T87" fmla="*/ 1 h 156"/>
                              <a:gd name="T88" fmla="*/ 112 w 140"/>
                              <a:gd name="T89" fmla="*/ 1 h 156"/>
                              <a:gd name="T90" fmla="*/ 115 w 140"/>
                              <a:gd name="T91" fmla="*/ 0 h 156"/>
                              <a:gd name="T92" fmla="*/ 117 w 140"/>
                              <a:gd name="T93" fmla="*/ 0 h 156"/>
                              <a:gd name="T94" fmla="*/ 121 w 140"/>
                              <a:gd name="T95" fmla="*/ 0 h 156"/>
                              <a:gd name="T96" fmla="*/ 126 w 140"/>
                              <a:gd name="T97" fmla="*/ 0 h 156"/>
                              <a:gd name="T98" fmla="*/ 131 w 140"/>
                              <a:gd name="T99" fmla="*/ 0 h 156"/>
                              <a:gd name="T100" fmla="*/ 135 w 140"/>
                              <a:gd name="T101" fmla="*/ 0 h 156"/>
                              <a:gd name="T102" fmla="*/ 137 w 140"/>
                              <a:gd name="T103" fmla="*/ 1 h 156"/>
                              <a:gd name="T104" fmla="*/ 140 w 140"/>
                              <a:gd name="T105" fmla="*/ 2 h 156"/>
                              <a:gd name="T106" fmla="*/ 140 w 140"/>
                              <a:gd name="T107" fmla="*/ 3 h 156"/>
                              <a:gd name="T108" fmla="*/ 140 w 140"/>
                              <a:gd name="T109" fmla="*/ 6 h 156"/>
                              <a:gd name="T110" fmla="*/ 140 w 140"/>
                              <a:gd name="T111" fmla="*/ 8 h 156"/>
                              <a:gd name="T112" fmla="*/ 138 w 140"/>
                              <a:gd name="T113" fmla="*/ 12 h 156"/>
                              <a:gd name="T114" fmla="*/ 92 w 140"/>
                              <a:gd name="T115" fmla="*/ 150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40" h="156">
                                <a:moveTo>
                                  <a:pt x="92" y="150"/>
                                </a:moveTo>
                                <a:lnTo>
                                  <a:pt x="90" y="152"/>
                                </a:lnTo>
                                <a:lnTo>
                                  <a:pt x="90" y="154"/>
                                </a:lnTo>
                                <a:lnTo>
                                  <a:pt x="89" y="155"/>
                                </a:lnTo>
                                <a:lnTo>
                                  <a:pt x="87" y="156"/>
                                </a:lnTo>
                                <a:lnTo>
                                  <a:pt x="84" y="156"/>
                                </a:lnTo>
                                <a:lnTo>
                                  <a:pt x="80" y="156"/>
                                </a:lnTo>
                                <a:lnTo>
                                  <a:pt x="77" y="156"/>
                                </a:lnTo>
                                <a:lnTo>
                                  <a:pt x="71" y="156"/>
                                </a:lnTo>
                                <a:lnTo>
                                  <a:pt x="67" y="156"/>
                                </a:lnTo>
                                <a:lnTo>
                                  <a:pt x="63" y="156"/>
                                </a:lnTo>
                                <a:lnTo>
                                  <a:pt x="60" y="156"/>
                                </a:lnTo>
                                <a:lnTo>
                                  <a:pt x="57" y="156"/>
                                </a:lnTo>
                                <a:lnTo>
                                  <a:pt x="55" y="156"/>
                                </a:lnTo>
                                <a:lnTo>
                                  <a:pt x="53" y="156"/>
                                </a:lnTo>
                                <a:lnTo>
                                  <a:pt x="52" y="155"/>
                                </a:lnTo>
                                <a:lnTo>
                                  <a:pt x="51" y="155"/>
                                </a:lnTo>
                                <a:lnTo>
                                  <a:pt x="50" y="154"/>
                                </a:lnTo>
                                <a:lnTo>
                                  <a:pt x="48" y="152"/>
                                </a:lnTo>
                                <a:lnTo>
                                  <a:pt x="48" y="151"/>
                                </a:lnTo>
                                <a:lnTo>
                                  <a:pt x="48" y="150"/>
                                </a:lnTo>
                                <a:lnTo>
                                  <a:pt x="2" y="12"/>
                                </a:lnTo>
                                <a:lnTo>
                                  <a:pt x="0" y="8"/>
                                </a:lnTo>
                                <a:lnTo>
                                  <a:pt x="0" y="5"/>
                                </a:lnTo>
                                <a:lnTo>
                                  <a:pt x="0" y="3"/>
                                </a:lnTo>
                                <a:lnTo>
                                  <a:pt x="2" y="1"/>
                                </a:lnTo>
                                <a:lnTo>
                                  <a:pt x="3" y="0"/>
                                </a:lnTo>
                                <a:lnTo>
                                  <a:pt x="7" y="0"/>
                                </a:lnTo>
                                <a:lnTo>
                                  <a:pt x="10" y="0"/>
                                </a:lnTo>
                                <a:lnTo>
                                  <a:pt x="16" y="0"/>
                                </a:lnTo>
                                <a:lnTo>
                                  <a:pt x="21" y="0"/>
                                </a:lnTo>
                                <a:lnTo>
                                  <a:pt x="25" y="0"/>
                                </a:lnTo>
                                <a:lnTo>
                                  <a:pt x="27" y="0"/>
                                </a:lnTo>
                                <a:lnTo>
                                  <a:pt x="30" y="1"/>
                                </a:lnTo>
                                <a:lnTo>
                                  <a:pt x="31" y="1"/>
                                </a:lnTo>
                                <a:lnTo>
                                  <a:pt x="32" y="2"/>
                                </a:lnTo>
                                <a:lnTo>
                                  <a:pt x="32" y="3"/>
                                </a:lnTo>
                                <a:lnTo>
                                  <a:pt x="34" y="6"/>
                                </a:lnTo>
                                <a:lnTo>
                                  <a:pt x="72" y="125"/>
                                </a:lnTo>
                                <a:lnTo>
                                  <a:pt x="72" y="125"/>
                                </a:lnTo>
                                <a:lnTo>
                                  <a:pt x="109" y="6"/>
                                </a:lnTo>
                                <a:lnTo>
                                  <a:pt x="109" y="5"/>
                                </a:lnTo>
                                <a:lnTo>
                                  <a:pt x="110" y="2"/>
                                </a:lnTo>
                                <a:lnTo>
                                  <a:pt x="111" y="1"/>
                                </a:lnTo>
                                <a:lnTo>
                                  <a:pt x="112" y="1"/>
                                </a:lnTo>
                                <a:lnTo>
                                  <a:pt x="115" y="0"/>
                                </a:lnTo>
                                <a:lnTo>
                                  <a:pt x="117" y="0"/>
                                </a:lnTo>
                                <a:lnTo>
                                  <a:pt x="121" y="0"/>
                                </a:lnTo>
                                <a:lnTo>
                                  <a:pt x="126" y="0"/>
                                </a:lnTo>
                                <a:lnTo>
                                  <a:pt x="131" y="0"/>
                                </a:lnTo>
                                <a:lnTo>
                                  <a:pt x="135" y="0"/>
                                </a:lnTo>
                                <a:lnTo>
                                  <a:pt x="137" y="1"/>
                                </a:lnTo>
                                <a:lnTo>
                                  <a:pt x="140" y="2"/>
                                </a:lnTo>
                                <a:lnTo>
                                  <a:pt x="140" y="3"/>
                                </a:lnTo>
                                <a:lnTo>
                                  <a:pt x="140" y="6"/>
                                </a:lnTo>
                                <a:lnTo>
                                  <a:pt x="140" y="8"/>
                                </a:lnTo>
                                <a:lnTo>
                                  <a:pt x="138" y="12"/>
                                </a:lnTo>
                                <a:lnTo>
                                  <a:pt x="92" y="1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32" name="Freeform 94"/>
                        <wps:cNvSpPr>
                          <a:spLocks/>
                        </wps:cNvSpPr>
                        <wps:spPr bwMode="auto">
                          <a:xfrm>
                            <a:off x="196850" y="3892550"/>
                            <a:ext cx="19050" cy="20638"/>
                          </a:xfrm>
                          <a:custGeom>
                            <a:avLst/>
                            <a:gdLst>
                              <a:gd name="T0" fmla="*/ 35 w 35"/>
                              <a:gd name="T1" fmla="*/ 19 h 37"/>
                              <a:gd name="T2" fmla="*/ 34 w 35"/>
                              <a:gd name="T3" fmla="*/ 29 h 37"/>
                              <a:gd name="T4" fmla="*/ 32 w 35"/>
                              <a:gd name="T5" fmla="*/ 34 h 37"/>
                              <a:gd name="T6" fmla="*/ 27 w 35"/>
                              <a:gd name="T7" fmla="*/ 37 h 37"/>
                              <a:gd name="T8" fmla="*/ 17 w 35"/>
                              <a:gd name="T9" fmla="*/ 37 h 37"/>
                              <a:gd name="T10" fmla="*/ 8 w 35"/>
                              <a:gd name="T11" fmla="*/ 37 h 37"/>
                              <a:gd name="T12" fmla="*/ 3 w 35"/>
                              <a:gd name="T13" fmla="*/ 34 h 37"/>
                              <a:gd name="T14" fmla="*/ 0 w 35"/>
                              <a:gd name="T15" fmla="*/ 29 h 37"/>
                              <a:gd name="T16" fmla="*/ 0 w 35"/>
                              <a:gd name="T17" fmla="*/ 19 h 37"/>
                              <a:gd name="T18" fmla="*/ 0 w 35"/>
                              <a:gd name="T19" fmla="*/ 9 h 37"/>
                              <a:gd name="T20" fmla="*/ 3 w 35"/>
                              <a:gd name="T21" fmla="*/ 4 h 37"/>
                              <a:gd name="T22" fmla="*/ 8 w 35"/>
                              <a:gd name="T23" fmla="*/ 0 h 37"/>
                              <a:gd name="T24" fmla="*/ 17 w 35"/>
                              <a:gd name="T25" fmla="*/ 0 h 37"/>
                              <a:gd name="T26" fmla="*/ 27 w 35"/>
                              <a:gd name="T27" fmla="*/ 0 h 37"/>
                              <a:gd name="T28" fmla="*/ 32 w 35"/>
                              <a:gd name="T29" fmla="*/ 4 h 37"/>
                              <a:gd name="T30" fmla="*/ 34 w 35"/>
                              <a:gd name="T31" fmla="*/ 9 h 37"/>
                              <a:gd name="T32" fmla="*/ 35 w 35"/>
                              <a:gd name="T33" fmla="*/ 19 h 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5" h="37">
                                <a:moveTo>
                                  <a:pt x="35" y="19"/>
                                </a:moveTo>
                                <a:lnTo>
                                  <a:pt x="34" y="29"/>
                                </a:lnTo>
                                <a:lnTo>
                                  <a:pt x="32" y="34"/>
                                </a:lnTo>
                                <a:lnTo>
                                  <a:pt x="27" y="37"/>
                                </a:lnTo>
                                <a:lnTo>
                                  <a:pt x="17" y="37"/>
                                </a:lnTo>
                                <a:lnTo>
                                  <a:pt x="8" y="37"/>
                                </a:lnTo>
                                <a:lnTo>
                                  <a:pt x="3" y="34"/>
                                </a:lnTo>
                                <a:lnTo>
                                  <a:pt x="0" y="29"/>
                                </a:lnTo>
                                <a:lnTo>
                                  <a:pt x="0" y="19"/>
                                </a:lnTo>
                                <a:lnTo>
                                  <a:pt x="0" y="9"/>
                                </a:lnTo>
                                <a:lnTo>
                                  <a:pt x="3" y="4"/>
                                </a:lnTo>
                                <a:lnTo>
                                  <a:pt x="8" y="0"/>
                                </a:lnTo>
                                <a:lnTo>
                                  <a:pt x="17" y="0"/>
                                </a:lnTo>
                                <a:lnTo>
                                  <a:pt x="27" y="0"/>
                                </a:lnTo>
                                <a:lnTo>
                                  <a:pt x="32" y="4"/>
                                </a:lnTo>
                                <a:lnTo>
                                  <a:pt x="34" y="9"/>
                                </a:lnTo>
                                <a:lnTo>
                                  <a:pt x="35" y="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33" name="Freeform 95"/>
                        <wps:cNvSpPr>
                          <a:spLocks/>
                        </wps:cNvSpPr>
                        <wps:spPr bwMode="auto">
                          <a:xfrm>
                            <a:off x="287338" y="3829050"/>
                            <a:ext cx="50800" cy="84138"/>
                          </a:xfrm>
                          <a:custGeom>
                            <a:avLst/>
                            <a:gdLst>
                              <a:gd name="T0" fmla="*/ 95 w 95"/>
                              <a:gd name="T1" fmla="*/ 124 h 160"/>
                              <a:gd name="T2" fmla="*/ 86 w 95"/>
                              <a:gd name="T3" fmla="*/ 141 h 160"/>
                              <a:gd name="T4" fmla="*/ 73 w 95"/>
                              <a:gd name="T5" fmla="*/ 152 h 160"/>
                              <a:gd name="T6" fmla="*/ 53 w 95"/>
                              <a:gd name="T7" fmla="*/ 158 h 160"/>
                              <a:gd name="T8" fmla="*/ 34 w 95"/>
                              <a:gd name="T9" fmla="*/ 158 h 160"/>
                              <a:gd name="T10" fmla="*/ 21 w 95"/>
                              <a:gd name="T11" fmla="*/ 156 h 160"/>
                              <a:gd name="T12" fmla="*/ 11 w 95"/>
                              <a:gd name="T13" fmla="*/ 152 h 160"/>
                              <a:gd name="T14" fmla="*/ 4 w 95"/>
                              <a:gd name="T15" fmla="*/ 149 h 160"/>
                              <a:gd name="T16" fmla="*/ 1 w 95"/>
                              <a:gd name="T17" fmla="*/ 146 h 160"/>
                              <a:gd name="T18" fmla="*/ 0 w 95"/>
                              <a:gd name="T19" fmla="*/ 141 h 160"/>
                              <a:gd name="T20" fmla="*/ 0 w 95"/>
                              <a:gd name="T21" fmla="*/ 135 h 160"/>
                              <a:gd name="T22" fmla="*/ 0 w 95"/>
                              <a:gd name="T23" fmla="*/ 131 h 160"/>
                              <a:gd name="T24" fmla="*/ 1 w 95"/>
                              <a:gd name="T25" fmla="*/ 129 h 160"/>
                              <a:gd name="T26" fmla="*/ 2 w 95"/>
                              <a:gd name="T27" fmla="*/ 129 h 160"/>
                              <a:gd name="T28" fmla="*/ 5 w 95"/>
                              <a:gd name="T29" fmla="*/ 129 h 160"/>
                              <a:gd name="T30" fmla="*/ 11 w 95"/>
                              <a:gd name="T31" fmla="*/ 133 h 160"/>
                              <a:gd name="T32" fmla="*/ 21 w 95"/>
                              <a:gd name="T33" fmla="*/ 137 h 160"/>
                              <a:gd name="T34" fmla="*/ 34 w 95"/>
                              <a:gd name="T35" fmla="*/ 141 h 160"/>
                              <a:gd name="T36" fmla="*/ 49 w 95"/>
                              <a:gd name="T37" fmla="*/ 141 h 160"/>
                              <a:gd name="T38" fmla="*/ 60 w 95"/>
                              <a:gd name="T39" fmla="*/ 137 h 160"/>
                              <a:gd name="T40" fmla="*/ 69 w 95"/>
                              <a:gd name="T41" fmla="*/ 131 h 160"/>
                              <a:gd name="T42" fmla="*/ 73 w 95"/>
                              <a:gd name="T43" fmla="*/ 121 h 160"/>
                              <a:gd name="T44" fmla="*/ 73 w 95"/>
                              <a:gd name="T45" fmla="*/ 109 h 160"/>
                              <a:gd name="T46" fmla="*/ 68 w 95"/>
                              <a:gd name="T47" fmla="*/ 99 h 160"/>
                              <a:gd name="T48" fmla="*/ 58 w 95"/>
                              <a:gd name="T49" fmla="*/ 93 h 160"/>
                              <a:gd name="T50" fmla="*/ 45 w 95"/>
                              <a:gd name="T51" fmla="*/ 87 h 160"/>
                              <a:gd name="T52" fmla="*/ 32 w 95"/>
                              <a:gd name="T53" fmla="*/ 81 h 160"/>
                              <a:gd name="T54" fmla="*/ 20 w 95"/>
                              <a:gd name="T55" fmla="*/ 72 h 160"/>
                              <a:gd name="T56" fmla="*/ 10 w 95"/>
                              <a:gd name="T57" fmla="*/ 62 h 160"/>
                              <a:gd name="T58" fmla="*/ 4 w 95"/>
                              <a:gd name="T59" fmla="*/ 49 h 160"/>
                              <a:gd name="T60" fmla="*/ 4 w 95"/>
                              <a:gd name="T61" fmla="*/ 30 h 160"/>
                              <a:gd name="T62" fmla="*/ 11 w 95"/>
                              <a:gd name="T63" fmla="*/ 16 h 160"/>
                              <a:gd name="T64" fmla="*/ 23 w 95"/>
                              <a:gd name="T65" fmla="*/ 4 h 160"/>
                              <a:gd name="T66" fmla="*/ 40 w 95"/>
                              <a:gd name="T67" fmla="*/ 0 h 160"/>
                              <a:gd name="T68" fmla="*/ 55 w 95"/>
                              <a:gd name="T69" fmla="*/ 0 h 160"/>
                              <a:gd name="T70" fmla="*/ 66 w 95"/>
                              <a:gd name="T71" fmla="*/ 1 h 160"/>
                              <a:gd name="T72" fmla="*/ 75 w 95"/>
                              <a:gd name="T73" fmla="*/ 4 h 160"/>
                              <a:gd name="T74" fmla="*/ 82 w 95"/>
                              <a:gd name="T75" fmla="*/ 7 h 160"/>
                              <a:gd name="T76" fmla="*/ 85 w 95"/>
                              <a:gd name="T77" fmla="*/ 9 h 160"/>
                              <a:gd name="T78" fmla="*/ 86 w 95"/>
                              <a:gd name="T79" fmla="*/ 12 h 160"/>
                              <a:gd name="T80" fmla="*/ 86 w 95"/>
                              <a:gd name="T81" fmla="*/ 13 h 160"/>
                              <a:gd name="T82" fmla="*/ 86 w 95"/>
                              <a:gd name="T83" fmla="*/ 17 h 160"/>
                              <a:gd name="T84" fmla="*/ 86 w 95"/>
                              <a:gd name="T85" fmla="*/ 20 h 160"/>
                              <a:gd name="T86" fmla="*/ 86 w 95"/>
                              <a:gd name="T87" fmla="*/ 24 h 160"/>
                              <a:gd name="T88" fmla="*/ 85 w 95"/>
                              <a:gd name="T89" fmla="*/ 27 h 160"/>
                              <a:gd name="T90" fmla="*/ 84 w 95"/>
                              <a:gd name="T91" fmla="*/ 27 h 160"/>
                              <a:gd name="T92" fmla="*/ 81 w 95"/>
                              <a:gd name="T93" fmla="*/ 27 h 160"/>
                              <a:gd name="T94" fmla="*/ 76 w 95"/>
                              <a:gd name="T95" fmla="*/ 24 h 160"/>
                              <a:gd name="T96" fmla="*/ 68 w 95"/>
                              <a:gd name="T97" fmla="*/ 19 h 160"/>
                              <a:gd name="T98" fmla="*/ 56 w 95"/>
                              <a:gd name="T99" fmla="*/ 17 h 160"/>
                              <a:gd name="T100" fmla="*/ 43 w 95"/>
                              <a:gd name="T101" fmla="*/ 17 h 160"/>
                              <a:gd name="T102" fmla="*/ 34 w 95"/>
                              <a:gd name="T103" fmla="*/ 20 h 160"/>
                              <a:gd name="T104" fmla="*/ 28 w 95"/>
                              <a:gd name="T105" fmla="*/ 25 h 160"/>
                              <a:gd name="T106" fmla="*/ 24 w 95"/>
                              <a:gd name="T107" fmla="*/ 34 h 160"/>
                              <a:gd name="T108" fmla="*/ 24 w 95"/>
                              <a:gd name="T109" fmla="*/ 44 h 160"/>
                              <a:gd name="T110" fmla="*/ 31 w 95"/>
                              <a:gd name="T111" fmla="*/ 54 h 160"/>
                              <a:gd name="T112" fmla="*/ 40 w 95"/>
                              <a:gd name="T113" fmla="*/ 61 h 160"/>
                              <a:gd name="T114" fmla="*/ 53 w 95"/>
                              <a:gd name="T115" fmla="*/ 67 h 160"/>
                              <a:gd name="T116" fmla="*/ 66 w 95"/>
                              <a:gd name="T117" fmla="*/ 73 h 160"/>
                              <a:gd name="T118" fmla="*/ 79 w 95"/>
                              <a:gd name="T119" fmla="*/ 81 h 160"/>
                              <a:gd name="T120" fmla="*/ 89 w 95"/>
                              <a:gd name="T121" fmla="*/ 91 h 160"/>
                              <a:gd name="T122" fmla="*/ 95 w 95"/>
                              <a:gd name="T123" fmla="*/ 104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95" h="160">
                                <a:moveTo>
                                  <a:pt x="95" y="113"/>
                                </a:moveTo>
                                <a:lnTo>
                                  <a:pt x="95" y="124"/>
                                </a:lnTo>
                                <a:lnTo>
                                  <a:pt x="91" y="133"/>
                                </a:lnTo>
                                <a:lnTo>
                                  <a:pt x="86" y="141"/>
                                </a:lnTo>
                                <a:lnTo>
                                  <a:pt x="80" y="147"/>
                                </a:lnTo>
                                <a:lnTo>
                                  <a:pt x="73" y="152"/>
                                </a:lnTo>
                                <a:lnTo>
                                  <a:pt x="63" y="156"/>
                                </a:lnTo>
                                <a:lnTo>
                                  <a:pt x="53" y="158"/>
                                </a:lnTo>
                                <a:lnTo>
                                  <a:pt x="42" y="160"/>
                                </a:lnTo>
                                <a:lnTo>
                                  <a:pt x="34" y="158"/>
                                </a:lnTo>
                                <a:lnTo>
                                  <a:pt x="28" y="158"/>
                                </a:lnTo>
                                <a:lnTo>
                                  <a:pt x="21" y="156"/>
                                </a:lnTo>
                                <a:lnTo>
                                  <a:pt x="16" y="155"/>
                                </a:lnTo>
                                <a:lnTo>
                                  <a:pt x="11" y="152"/>
                                </a:lnTo>
                                <a:lnTo>
                                  <a:pt x="7" y="151"/>
                                </a:lnTo>
                                <a:lnTo>
                                  <a:pt x="4" y="149"/>
                                </a:lnTo>
                                <a:lnTo>
                                  <a:pt x="2" y="147"/>
                                </a:lnTo>
                                <a:lnTo>
                                  <a:pt x="1" y="146"/>
                                </a:lnTo>
                                <a:lnTo>
                                  <a:pt x="0" y="144"/>
                                </a:lnTo>
                                <a:lnTo>
                                  <a:pt x="0" y="141"/>
                                </a:lnTo>
                                <a:lnTo>
                                  <a:pt x="0" y="137"/>
                                </a:lnTo>
                                <a:lnTo>
                                  <a:pt x="0" y="135"/>
                                </a:lnTo>
                                <a:lnTo>
                                  <a:pt x="0" y="134"/>
                                </a:lnTo>
                                <a:lnTo>
                                  <a:pt x="0" y="131"/>
                                </a:lnTo>
                                <a:lnTo>
                                  <a:pt x="0" y="130"/>
                                </a:lnTo>
                                <a:lnTo>
                                  <a:pt x="1" y="129"/>
                                </a:lnTo>
                                <a:lnTo>
                                  <a:pt x="1" y="129"/>
                                </a:lnTo>
                                <a:lnTo>
                                  <a:pt x="2" y="129"/>
                                </a:lnTo>
                                <a:lnTo>
                                  <a:pt x="4" y="129"/>
                                </a:lnTo>
                                <a:lnTo>
                                  <a:pt x="5" y="129"/>
                                </a:lnTo>
                                <a:lnTo>
                                  <a:pt x="8" y="130"/>
                                </a:lnTo>
                                <a:lnTo>
                                  <a:pt x="11" y="133"/>
                                </a:lnTo>
                                <a:lnTo>
                                  <a:pt x="16" y="135"/>
                                </a:lnTo>
                                <a:lnTo>
                                  <a:pt x="21" y="137"/>
                                </a:lnTo>
                                <a:lnTo>
                                  <a:pt x="27" y="140"/>
                                </a:lnTo>
                                <a:lnTo>
                                  <a:pt x="34" y="141"/>
                                </a:lnTo>
                                <a:lnTo>
                                  <a:pt x="43" y="141"/>
                                </a:lnTo>
                                <a:lnTo>
                                  <a:pt x="49" y="141"/>
                                </a:lnTo>
                                <a:lnTo>
                                  <a:pt x="55" y="140"/>
                                </a:lnTo>
                                <a:lnTo>
                                  <a:pt x="60" y="137"/>
                                </a:lnTo>
                                <a:lnTo>
                                  <a:pt x="65" y="135"/>
                                </a:lnTo>
                                <a:lnTo>
                                  <a:pt x="69" y="131"/>
                                </a:lnTo>
                                <a:lnTo>
                                  <a:pt x="71" y="126"/>
                                </a:lnTo>
                                <a:lnTo>
                                  <a:pt x="73" y="121"/>
                                </a:lnTo>
                                <a:lnTo>
                                  <a:pt x="74" y="115"/>
                                </a:lnTo>
                                <a:lnTo>
                                  <a:pt x="73" y="109"/>
                                </a:lnTo>
                                <a:lnTo>
                                  <a:pt x="70" y="104"/>
                                </a:lnTo>
                                <a:lnTo>
                                  <a:pt x="68" y="99"/>
                                </a:lnTo>
                                <a:lnTo>
                                  <a:pt x="63" y="96"/>
                                </a:lnTo>
                                <a:lnTo>
                                  <a:pt x="58" y="93"/>
                                </a:lnTo>
                                <a:lnTo>
                                  <a:pt x="52" y="89"/>
                                </a:lnTo>
                                <a:lnTo>
                                  <a:pt x="45" y="87"/>
                                </a:lnTo>
                                <a:lnTo>
                                  <a:pt x="38" y="83"/>
                                </a:lnTo>
                                <a:lnTo>
                                  <a:pt x="32" y="81"/>
                                </a:lnTo>
                                <a:lnTo>
                                  <a:pt x="26" y="77"/>
                                </a:lnTo>
                                <a:lnTo>
                                  <a:pt x="20" y="72"/>
                                </a:lnTo>
                                <a:lnTo>
                                  <a:pt x="15" y="69"/>
                                </a:lnTo>
                                <a:lnTo>
                                  <a:pt x="10" y="62"/>
                                </a:lnTo>
                                <a:lnTo>
                                  <a:pt x="6" y="56"/>
                                </a:lnTo>
                                <a:lnTo>
                                  <a:pt x="4" y="49"/>
                                </a:lnTo>
                                <a:lnTo>
                                  <a:pt x="4" y="40"/>
                                </a:lnTo>
                                <a:lnTo>
                                  <a:pt x="4" y="30"/>
                                </a:lnTo>
                                <a:lnTo>
                                  <a:pt x="7" y="23"/>
                                </a:lnTo>
                                <a:lnTo>
                                  <a:pt x="11" y="16"/>
                                </a:lnTo>
                                <a:lnTo>
                                  <a:pt x="17" y="9"/>
                                </a:lnTo>
                                <a:lnTo>
                                  <a:pt x="23" y="4"/>
                                </a:lnTo>
                                <a:lnTo>
                                  <a:pt x="32" y="2"/>
                                </a:lnTo>
                                <a:lnTo>
                                  <a:pt x="40" y="0"/>
                                </a:lnTo>
                                <a:lnTo>
                                  <a:pt x="50" y="0"/>
                                </a:lnTo>
                                <a:lnTo>
                                  <a:pt x="55" y="0"/>
                                </a:lnTo>
                                <a:lnTo>
                                  <a:pt x="60" y="0"/>
                                </a:lnTo>
                                <a:lnTo>
                                  <a:pt x="66" y="1"/>
                                </a:lnTo>
                                <a:lnTo>
                                  <a:pt x="71" y="2"/>
                                </a:lnTo>
                                <a:lnTo>
                                  <a:pt x="75" y="4"/>
                                </a:lnTo>
                                <a:lnTo>
                                  <a:pt x="79" y="6"/>
                                </a:lnTo>
                                <a:lnTo>
                                  <a:pt x="82" y="7"/>
                                </a:lnTo>
                                <a:lnTo>
                                  <a:pt x="84" y="8"/>
                                </a:lnTo>
                                <a:lnTo>
                                  <a:pt x="85" y="9"/>
                                </a:lnTo>
                                <a:lnTo>
                                  <a:pt x="85" y="11"/>
                                </a:lnTo>
                                <a:lnTo>
                                  <a:pt x="86" y="12"/>
                                </a:lnTo>
                                <a:lnTo>
                                  <a:pt x="86" y="12"/>
                                </a:lnTo>
                                <a:lnTo>
                                  <a:pt x="86" y="13"/>
                                </a:lnTo>
                                <a:lnTo>
                                  <a:pt x="86" y="14"/>
                                </a:lnTo>
                                <a:lnTo>
                                  <a:pt x="86" y="17"/>
                                </a:lnTo>
                                <a:lnTo>
                                  <a:pt x="86" y="18"/>
                                </a:lnTo>
                                <a:lnTo>
                                  <a:pt x="86" y="20"/>
                                </a:lnTo>
                                <a:lnTo>
                                  <a:pt x="86" y="22"/>
                                </a:lnTo>
                                <a:lnTo>
                                  <a:pt x="86" y="24"/>
                                </a:lnTo>
                                <a:lnTo>
                                  <a:pt x="86" y="25"/>
                                </a:lnTo>
                                <a:lnTo>
                                  <a:pt x="85" y="27"/>
                                </a:lnTo>
                                <a:lnTo>
                                  <a:pt x="85" y="27"/>
                                </a:lnTo>
                                <a:lnTo>
                                  <a:pt x="84" y="27"/>
                                </a:lnTo>
                                <a:lnTo>
                                  <a:pt x="84" y="28"/>
                                </a:lnTo>
                                <a:lnTo>
                                  <a:pt x="81" y="27"/>
                                </a:lnTo>
                                <a:lnTo>
                                  <a:pt x="79" y="25"/>
                                </a:lnTo>
                                <a:lnTo>
                                  <a:pt x="76" y="24"/>
                                </a:lnTo>
                                <a:lnTo>
                                  <a:pt x="73" y="22"/>
                                </a:lnTo>
                                <a:lnTo>
                                  <a:pt x="68" y="19"/>
                                </a:lnTo>
                                <a:lnTo>
                                  <a:pt x="63" y="18"/>
                                </a:lnTo>
                                <a:lnTo>
                                  <a:pt x="56" y="17"/>
                                </a:lnTo>
                                <a:lnTo>
                                  <a:pt x="50" y="17"/>
                                </a:lnTo>
                                <a:lnTo>
                                  <a:pt x="43" y="17"/>
                                </a:lnTo>
                                <a:lnTo>
                                  <a:pt x="38" y="18"/>
                                </a:lnTo>
                                <a:lnTo>
                                  <a:pt x="34" y="20"/>
                                </a:lnTo>
                                <a:lnTo>
                                  <a:pt x="31" y="23"/>
                                </a:lnTo>
                                <a:lnTo>
                                  <a:pt x="28" y="25"/>
                                </a:lnTo>
                                <a:lnTo>
                                  <a:pt x="26" y="29"/>
                                </a:lnTo>
                                <a:lnTo>
                                  <a:pt x="24" y="34"/>
                                </a:lnTo>
                                <a:lnTo>
                                  <a:pt x="24" y="38"/>
                                </a:lnTo>
                                <a:lnTo>
                                  <a:pt x="24" y="44"/>
                                </a:lnTo>
                                <a:lnTo>
                                  <a:pt x="27" y="49"/>
                                </a:lnTo>
                                <a:lnTo>
                                  <a:pt x="31" y="54"/>
                                </a:lnTo>
                                <a:lnTo>
                                  <a:pt x="36" y="57"/>
                                </a:lnTo>
                                <a:lnTo>
                                  <a:pt x="40" y="61"/>
                                </a:lnTo>
                                <a:lnTo>
                                  <a:pt x="47" y="64"/>
                                </a:lnTo>
                                <a:lnTo>
                                  <a:pt x="53" y="67"/>
                                </a:lnTo>
                                <a:lnTo>
                                  <a:pt x="60" y="70"/>
                                </a:lnTo>
                                <a:lnTo>
                                  <a:pt x="66" y="73"/>
                                </a:lnTo>
                                <a:lnTo>
                                  <a:pt x="73" y="77"/>
                                </a:lnTo>
                                <a:lnTo>
                                  <a:pt x="79" y="81"/>
                                </a:lnTo>
                                <a:lnTo>
                                  <a:pt x="84" y="86"/>
                                </a:lnTo>
                                <a:lnTo>
                                  <a:pt x="89" y="91"/>
                                </a:lnTo>
                                <a:lnTo>
                                  <a:pt x="92" y="97"/>
                                </a:lnTo>
                                <a:lnTo>
                                  <a:pt x="95" y="104"/>
                                </a:lnTo>
                                <a:lnTo>
                                  <a:pt x="95" y="1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34" name="Freeform 96"/>
                        <wps:cNvSpPr>
                          <a:spLocks noEditPoints="1"/>
                        </wps:cNvSpPr>
                        <wps:spPr bwMode="auto">
                          <a:xfrm>
                            <a:off x="347663" y="3849688"/>
                            <a:ext cx="47625" cy="63500"/>
                          </a:xfrm>
                          <a:custGeom>
                            <a:avLst/>
                            <a:gdLst>
                              <a:gd name="T0" fmla="*/ 89 w 90"/>
                              <a:gd name="T1" fmla="*/ 116 h 120"/>
                              <a:gd name="T2" fmla="*/ 88 w 90"/>
                              <a:gd name="T3" fmla="*/ 117 h 120"/>
                              <a:gd name="T4" fmla="*/ 84 w 90"/>
                              <a:gd name="T5" fmla="*/ 117 h 120"/>
                              <a:gd name="T6" fmla="*/ 78 w 90"/>
                              <a:gd name="T7" fmla="*/ 117 h 120"/>
                              <a:gd name="T8" fmla="*/ 74 w 90"/>
                              <a:gd name="T9" fmla="*/ 117 h 120"/>
                              <a:gd name="T10" fmla="*/ 73 w 90"/>
                              <a:gd name="T11" fmla="*/ 116 h 120"/>
                              <a:gd name="T12" fmla="*/ 73 w 90"/>
                              <a:gd name="T13" fmla="*/ 104 h 120"/>
                              <a:gd name="T14" fmla="*/ 57 w 90"/>
                              <a:gd name="T15" fmla="*/ 115 h 120"/>
                              <a:gd name="T16" fmla="*/ 39 w 90"/>
                              <a:gd name="T17" fmla="*/ 120 h 120"/>
                              <a:gd name="T18" fmla="*/ 23 w 90"/>
                              <a:gd name="T19" fmla="*/ 117 h 120"/>
                              <a:gd name="T20" fmla="*/ 11 w 90"/>
                              <a:gd name="T21" fmla="*/ 111 h 120"/>
                              <a:gd name="T22" fmla="*/ 4 w 90"/>
                              <a:gd name="T23" fmla="*/ 100 h 120"/>
                              <a:gd name="T24" fmla="*/ 0 w 90"/>
                              <a:gd name="T25" fmla="*/ 86 h 120"/>
                              <a:gd name="T26" fmla="*/ 4 w 90"/>
                              <a:gd name="T27" fmla="*/ 70 h 120"/>
                              <a:gd name="T28" fmla="*/ 15 w 90"/>
                              <a:gd name="T29" fmla="*/ 59 h 120"/>
                              <a:gd name="T30" fmla="*/ 32 w 90"/>
                              <a:gd name="T31" fmla="*/ 53 h 120"/>
                              <a:gd name="T32" fmla="*/ 55 w 90"/>
                              <a:gd name="T33" fmla="*/ 51 h 120"/>
                              <a:gd name="T34" fmla="*/ 71 w 90"/>
                              <a:gd name="T35" fmla="*/ 42 h 120"/>
                              <a:gd name="T36" fmla="*/ 69 w 90"/>
                              <a:gd name="T37" fmla="*/ 31 h 120"/>
                              <a:gd name="T38" fmla="*/ 64 w 90"/>
                              <a:gd name="T39" fmla="*/ 22 h 120"/>
                              <a:gd name="T40" fmla="*/ 57 w 90"/>
                              <a:gd name="T41" fmla="*/ 19 h 120"/>
                              <a:gd name="T42" fmla="*/ 45 w 90"/>
                              <a:gd name="T43" fmla="*/ 16 h 120"/>
                              <a:gd name="T44" fmla="*/ 32 w 90"/>
                              <a:gd name="T45" fmla="*/ 19 h 120"/>
                              <a:gd name="T46" fmla="*/ 21 w 90"/>
                              <a:gd name="T47" fmla="*/ 22 h 120"/>
                              <a:gd name="T48" fmla="*/ 14 w 90"/>
                              <a:gd name="T49" fmla="*/ 26 h 120"/>
                              <a:gd name="T50" fmla="*/ 10 w 90"/>
                              <a:gd name="T51" fmla="*/ 27 h 120"/>
                              <a:gd name="T52" fmla="*/ 9 w 90"/>
                              <a:gd name="T53" fmla="*/ 27 h 120"/>
                              <a:gd name="T54" fmla="*/ 8 w 90"/>
                              <a:gd name="T55" fmla="*/ 26 h 120"/>
                              <a:gd name="T56" fmla="*/ 7 w 90"/>
                              <a:gd name="T57" fmla="*/ 24 h 120"/>
                              <a:gd name="T58" fmla="*/ 7 w 90"/>
                              <a:gd name="T59" fmla="*/ 20 h 120"/>
                              <a:gd name="T60" fmla="*/ 7 w 90"/>
                              <a:gd name="T61" fmla="*/ 15 h 120"/>
                              <a:gd name="T62" fmla="*/ 9 w 90"/>
                              <a:gd name="T63" fmla="*/ 11 h 120"/>
                              <a:gd name="T64" fmla="*/ 14 w 90"/>
                              <a:gd name="T65" fmla="*/ 9 h 120"/>
                              <a:gd name="T66" fmla="*/ 24 w 90"/>
                              <a:gd name="T67" fmla="*/ 4 h 120"/>
                              <a:gd name="T68" fmla="*/ 35 w 90"/>
                              <a:gd name="T69" fmla="*/ 1 h 120"/>
                              <a:gd name="T70" fmla="*/ 47 w 90"/>
                              <a:gd name="T71" fmla="*/ 0 h 120"/>
                              <a:gd name="T72" fmla="*/ 67 w 90"/>
                              <a:gd name="T73" fmla="*/ 3 h 120"/>
                              <a:gd name="T74" fmla="*/ 80 w 90"/>
                              <a:gd name="T75" fmla="*/ 11 h 120"/>
                              <a:gd name="T76" fmla="*/ 88 w 90"/>
                              <a:gd name="T77" fmla="*/ 24 h 120"/>
                              <a:gd name="T78" fmla="*/ 90 w 90"/>
                              <a:gd name="T79" fmla="*/ 41 h 120"/>
                              <a:gd name="T80" fmla="*/ 71 w 90"/>
                              <a:gd name="T81" fmla="*/ 64 h 120"/>
                              <a:gd name="T82" fmla="*/ 45 w 90"/>
                              <a:gd name="T83" fmla="*/ 65 h 120"/>
                              <a:gd name="T84" fmla="*/ 34 w 90"/>
                              <a:gd name="T85" fmla="*/ 68 h 120"/>
                              <a:gd name="T86" fmla="*/ 25 w 90"/>
                              <a:gd name="T87" fmla="*/ 73 h 120"/>
                              <a:gd name="T88" fmla="*/ 21 w 90"/>
                              <a:gd name="T89" fmla="*/ 80 h 120"/>
                              <a:gd name="T90" fmla="*/ 23 w 90"/>
                              <a:gd name="T91" fmla="*/ 94 h 120"/>
                              <a:gd name="T92" fmla="*/ 32 w 90"/>
                              <a:gd name="T93" fmla="*/ 102 h 120"/>
                              <a:gd name="T94" fmla="*/ 50 w 90"/>
                              <a:gd name="T95" fmla="*/ 104 h 120"/>
                              <a:gd name="T96" fmla="*/ 63 w 90"/>
                              <a:gd name="T97" fmla="*/ 95 h 120"/>
                              <a:gd name="T98" fmla="*/ 71 w 90"/>
                              <a:gd name="T99" fmla="*/ 64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90" h="120">
                                <a:moveTo>
                                  <a:pt x="90" y="113"/>
                                </a:moveTo>
                                <a:lnTo>
                                  <a:pt x="89" y="116"/>
                                </a:lnTo>
                                <a:lnTo>
                                  <a:pt x="89" y="116"/>
                                </a:lnTo>
                                <a:lnTo>
                                  <a:pt x="88" y="117"/>
                                </a:lnTo>
                                <a:lnTo>
                                  <a:pt x="87" y="117"/>
                                </a:lnTo>
                                <a:lnTo>
                                  <a:pt x="84" y="117"/>
                                </a:lnTo>
                                <a:lnTo>
                                  <a:pt x="82" y="117"/>
                                </a:lnTo>
                                <a:lnTo>
                                  <a:pt x="78" y="117"/>
                                </a:lnTo>
                                <a:lnTo>
                                  <a:pt x="77" y="117"/>
                                </a:lnTo>
                                <a:lnTo>
                                  <a:pt x="74" y="117"/>
                                </a:lnTo>
                                <a:lnTo>
                                  <a:pt x="73" y="116"/>
                                </a:lnTo>
                                <a:lnTo>
                                  <a:pt x="73" y="116"/>
                                </a:lnTo>
                                <a:lnTo>
                                  <a:pt x="73" y="113"/>
                                </a:lnTo>
                                <a:lnTo>
                                  <a:pt x="73" y="104"/>
                                </a:lnTo>
                                <a:lnTo>
                                  <a:pt x="66" y="110"/>
                                </a:lnTo>
                                <a:lnTo>
                                  <a:pt x="57" y="115"/>
                                </a:lnTo>
                                <a:lnTo>
                                  <a:pt x="48" y="118"/>
                                </a:lnTo>
                                <a:lnTo>
                                  <a:pt x="39" y="120"/>
                                </a:lnTo>
                                <a:lnTo>
                                  <a:pt x="30" y="118"/>
                                </a:lnTo>
                                <a:lnTo>
                                  <a:pt x="23" y="117"/>
                                </a:lnTo>
                                <a:lnTo>
                                  <a:pt x="16" y="115"/>
                                </a:lnTo>
                                <a:lnTo>
                                  <a:pt x="11" y="111"/>
                                </a:lnTo>
                                <a:lnTo>
                                  <a:pt x="7" y="106"/>
                                </a:lnTo>
                                <a:lnTo>
                                  <a:pt x="4" y="100"/>
                                </a:lnTo>
                                <a:lnTo>
                                  <a:pt x="2" y="94"/>
                                </a:lnTo>
                                <a:lnTo>
                                  <a:pt x="0" y="86"/>
                                </a:lnTo>
                                <a:lnTo>
                                  <a:pt x="2" y="78"/>
                                </a:lnTo>
                                <a:lnTo>
                                  <a:pt x="4" y="70"/>
                                </a:lnTo>
                                <a:lnTo>
                                  <a:pt x="9" y="64"/>
                                </a:lnTo>
                                <a:lnTo>
                                  <a:pt x="15" y="59"/>
                                </a:lnTo>
                                <a:lnTo>
                                  <a:pt x="23" y="56"/>
                                </a:lnTo>
                                <a:lnTo>
                                  <a:pt x="32" y="53"/>
                                </a:lnTo>
                                <a:lnTo>
                                  <a:pt x="43" y="51"/>
                                </a:lnTo>
                                <a:lnTo>
                                  <a:pt x="55" y="51"/>
                                </a:lnTo>
                                <a:lnTo>
                                  <a:pt x="71" y="51"/>
                                </a:lnTo>
                                <a:lnTo>
                                  <a:pt x="71" y="42"/>
                                </a:lnTo>
                                <a:lnTo>
                                  <a:pt x="69" y="36"/>
                                </a:lnTo>
                                <a:lnTo>
                                  <a:pt x="69" y="31"/>
                                </a:lnTo>
                                <a:lnTo>
                                  <a:pt x="67" y="26"/>
                                </a:lnTo>
                                <a:lnTo>
                                  <a:pt x="64" y="22"/>
                                </a:lnTo>
                                <a:lnTo>
                                  <a:pt x="61" y="20"/>
                                </a:lnTo>
                                <a:lnTo>
                                  <a:pt x="57" y="19"/>
                                </a:lnTo>
                                <a:lnTo>
                                  <a:pt x="52" y="16"/>
                                </a:lnTo>
                                <a:lnTo>
                                  <a:pt x="45" y="16"/>
                                </a:lnTo>
                                <a:lnTo>
                                  <a:pt x="39" y="16"/>
                                </a:lnTo>
                                <a:lnTo>
                                  <a:pt x="32" y="19"/>
                                </a:lnTo>
                                <a:lnTo>
                                  <a:pt x="26" y="20"/>
                                </a:lnTo>
                                <a:lnTo>
                                  <a:pt x="21" y="22"/>
                                </a:lnTo>
                                <a:lnTo>
                                  <a:pt x="18" y="24"/>
                                </a:lnTo>
                                <a:lnTo>
                                  <a:pt x="14" y="26"/>
                                </a:lnTo>
                                <a:lnTo>
                                  <a:pt x="11" y="27"/>
                                </a:lnTo>
                                <a:lnTo>
                                  <a:pt x="10" y="27"/>
                                </a:lnTo>
                                <a:lnTo>
                                  <a:pt x="9" y="27"/>
                                </a:lnTo>
                                <a:lnTo>
                                  <a:pt x="9" y="27"/>
                                </a:lnTo>
                                <a:lnTo>
                                  <a:pt x="8" y="26"/>
                                </a:lnTo>
                                <a:lnTo>
                                  <a:pt x="8" y="26"/>
                                </a:lnTo>
                                <a:lnTo>
                                  <a:pt x="7" y="25"/>
                                </a:lnTo>
                                <a:lnTo>
                                  <a:pt x="7" y="24"/>
                                </a:lnTo>
                                <a:lnTo>
                                  <a:pt x="7" y="21"/>
                                </a:lnTo>
                                <a:lnTo>
                                  <a:pt x="7" y="20"/>
                                </a:lnTo>
                                <a:lnTo>
                                  <a:pt x="7" y="17"/>
                                </a:lnTo>
                                <a:lnTo>
                                  <a:pt x="7" y="15"/>
                                </a:lnTo>
                                <a:lnTo>
                                  <a:pt x="8" y="14"/>
                                </a:lnTo>
                                <a:lnTo>
                                  <a:pt x="9" y="11"/>
                                </a:lnTo>
                                <a:lnTo>
                                  <a:pt x="10" y="10"/>
                                </a:lnTo>
                                <a:lnTo>
                                  <a:pt x="14" y="9"/>
                                </a:lnTo>
                                <a:lnTo>
                                  <a:pt x="19" y="6"/>
                                </a:lnTo>
                                <a:lnTo>
                                  <a:pt x="24" y="4"/>
                                </a:lnTo>
                                <a:lnTo>
                                  <a:pt x="29" y="3"/>
                                </a:lnTo>
                                <a:lnTo>
                                  <a:pt x="35" y="1"/>
                                </a:lnTo>
                                <a:lnTo>
                                  <a:pt x="41" y="0"/>
                                </a:lnTo>
                                <a:lnTo>
                                  <a:pt x="47" y="0"/>
                                </a:lnTo>
                                <a:lnTo>
                                  <a:pt x="58" y="0"/>
                                </a:lnTo>
                                <a:lnTo>
                                  <a:pt x="67" y="3"/>
                                </a:lnTo>
                                <a:lnTo>
                                  <a:pt x="74" y="6"/>
                                </a:lnTo>
                                <a:lnTo>
                                  <a:pt x="80" y="11"/>
                                </a:lnTo>
                                <a:lnTo>
                                  <a:pt x="85" y="16"/>
                                </a:lnTo>
                                <a:lnTo>
                                  <a:pt x="88" y="24"/>
                                </a:lnTo>
                                <a:lnTo>
                                  <a:pt x="89" y="31"/>
                                </a:lnTo>
                                <a:lnTo>
                                  <a:pt x="90" y="41"/>
                                </a:lnTo>
                                <a:lnTo>
                                  <a:pt x="90" y="113"/>
                                </a:lnTo>
                                <a:close/>
                                <a:moveTo>
                                  <a:pt x="71" y="64"/>
                                </a:moveTo>
                                <a:lnTo>
                                  <a:pt x="53" y="64"/>
                                </a:lnTo>
                                <a:lnTo>
                                  <a:pt x="45" y="65"/>
                                </a:lnTo>
                                <a:lnTo>
                                  <a:pt x="39" y="65"/>
                                </a:lnTo>
                                <a:lnTo>
                                  <a:pt x="34" y="68"/>
                                </a:lnTo>
                                <a:lnTo>
                                  <a:pt x="29" y="70"/>
                                </a:lnTo>
                                <a:lnTo>
                                  <a:pt x="25" y="73"/>
                                </a:lnTo>
                                <a:lnTo>
                                  <a:pt x="23" y="77"/>
                                </a:lnTo>
                                <a:lnTo>
                                  <a:pt x="21" y="80"/>
                                </a:lnTo>
                                <a:lnTo>
                                  <a:pt x="21" y="85"/>
                                </a:lnTo>
                                <a:lnTo>
                                  <a:pt x="23" y="94"/>
                                </a:lnTo>
                                <a:lnTo>
                                  <a:pt x="26" y="99"/>
                                </a:lnTo>
                                <a:lnTo>
                                  <a:pt x="32" y="102"/>
                                </a:lnTo>
                                <a:lnTo>
                                  <a:pt x="41" y="104"/>
                                </a:lnTo>
                                <a:lnTo>
                                  <a:pt x="50" y="104"/>
                                </a:lnTo>
                                <a:lnTo>
                                  <a:pt x="56" y="100"/>
                                </a:lnTo>
                                <a:lnTo>
                                  <a:pt x="63" y="95"/>
                                </a:lnTo>
                                <a:lnTo>
                                  <a:pt x="71" y="88"/>
                                </a:lnTo>
                                <a:lnTo>
                                  <a:pt x="71" y="6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35" name="Freeform 97"/>
                        <wps:cNvSpPr>
                          <a:spLocks/>
                        </wps:cNvSpPr>
                        <wps:spPr bwMode="auto">
                          <a:xfrm>
                            <a:off x="406400" y="3835400"/>
                            <a:ext cx="36513" cy="77788"/>
                          </a:xfrm>
                          <a:custGeom>
                            <a:avLst/>
                            <a:gdLst>
                              <a:gd name="T0" fmla="*/ 71 w 71"/>
                              <a:gd name="T1" fmla="*/ 137 h 145"/>
                              <a:gd name="T2" fmla="*/ 70 w 71"/>
                              <a:gd name="T3" fmla="*/ 140 h 145"/>
                              <a:gd name="T4" fmla="*/ 68 w 71"/>
                              <a:gd name="T5" fmla="*/ 143 h 145"/>
                              <a:gd name="T6" fmla="*/ 64 w 71"/>
                              <a:gd name="T7" fmla="*/ 144 h 145"/>
                              <a:gd name="T8" fmla="*/ 59 w 71"/>
                              <a:gd name="T9" fmla="*/ 145 h 145"/>
                              <a:gd name="T10" fmla="*/ 54 w 71"/>
                              <a:gd name="T11" fmla="*/ 145 h 145"/>
                              <a:gd name="T12" fmla="*/ 43 w 71"/>
                              <a:gd name="T13" fmla="*/ 145 h 145"/>
                              <a:gd name="T14" fmla="*/ 31 w 71"/>
                              <a:gd name="T15" fmla="*/ 142 h 145"/>
                              <a:gd name="T16" fmla="*/ 23 w 71"/>
                              <a:gd name="T17" fmla="*/ 132 h 145"/>
                              <a:gd name="T18" fmla="*/ 19 w 71"/>
                              <a:gd name="T19" fmla="*/ 118 h 145"/>
                              <a:gd name="T20" fmla="*/ 19 w 71"/>
                              <a:gd name="T21" fmla="*/ 46 h 145"/>
                              <a:gd name="T22" fmla="*/ 2 w 71"/>
                              <a:gd name="T23" fmla="*/ 46 h 145"/>
                              <a:gd name="T24" fmla="*/ 1 w 71"/>
                              <a:gd name="T25" fmla="*/ 42 h 145"/>
                              <a:gd name="T26" fmla="*/ 0 w 71"/>
                              <a:gd name="T27" fmla="*/ 36 h 145"/>
                              <a:gd name="T28" fmla="*/ 1 w 71"/>
                              <a:gd name="T29" fmla="*/ 32 h 145"/>
                              <a:gd name="T30" fmla="*/ 2 w 71"/>
                              <a:gd name="T31" fmla="*/ 31 h 145"/>
                              <a:gd name="T32" fmla="*/ 3 w 71"/>
                              <a:gd name="T33" fmla="*/ 30 h 145"/>
                              <a:gd name="T34" fmla="*/ 19 w 71"/>
                              <a:gd name="T35" fmla="*/ 30 h 145"/>
                              <a:gd name="T36" fmla="*/ 19 w 71"/>
                              <a:gd name="T37" fmla="*/ 3 h 145"/>
                              <a:gd name="T38" fmla="*/ 21 w 71"/>
                              <a:gd name="T39" fmla="*/ 1 h 145"/>
                              <a:gd name="T40" fmla="*/ 23 w 71"/>
                              <a:gd name="T41" fmla="*/ 0 h 145"/>
                              <a:gd name="T42" fmla="*/ 27 w 71"/>
                              <a:gd name="T43" fmla="*/ 0 h 145"/>
                              <a:gd name="T44" fmla="*/ 32 w 71"/>
                              <a:gd name="T45" fmla="*/ 0 h 145"/>
                              <a:gd name="T46" fmla="*/ 35 w 71"/>
                              <a:gd name="T47" fmla="*/ 0 h 145"/>
                              <a:gd name="T48" fmla="*/ 38 w 71"/>
                              <a:gd name="T49" fmla="*/ 1 h 145"/>
                              <a:gd name="T50" fmla="*/ 39 w 71"/>
                              <a:gd name="T51" fmla="*/ 3 h 145"/>
                              <a:gd name="T52" fmla="*/ 39 w 71"/>
                              <a:gd name="T53" fmla="*/ 30 h 145"/>
                              <a:gd name="T54" fmla="*/ 68 w 71"/>
                              <a:gd name="T55" fmla="*/ 30 h 145"/>
                              <a:gd name="T56" fmla="*/ 70 w 71"/>
                              <a:gd name="T57" fmla="*/ 31 h 145"/>
                              <a:gd name="T58" fmla="*/ 70 w 71"/>
                              <a:gd name="T59" fmla="*/ 32 h 145"/>
                              <a:gd name="T60" fmla="*/ 71 w 71"/>
                              <a:gd name="T61" fmla="*/ 36 h 145"/>
                              <a:gd name="T62" fmla="*/ 71 w 71"/>
                              <a:gd name="T63" fmla="*/ 42 h 145"/>
                              <a:gd name="T64" fmla="*/ 69 w 71"/>
                              <a:gd name="T65" fmla="*/ 46 h 145"/>
                              <a:gd name="T66" fmla="*/ 39 w 71"/>
                              <a:gd name="T67" fmla="*/ 46 h 145"/>
                              <a:gd name="T68" fmla="*/ 40 w 71"/>
                              <a:gd name="T69" fmla="*/ 117 h 145"/>
                              <a:gd name="T70" fmla="*/ 47 w 71"/>
                              <a:gd name="T71" fmla="*/ 128 h 145"/>
                              <a:gd name="T72" fmla="*/ 58 w 71"/>
                              <a:gd name="T73" fmla="*/ 129 h 145"/>
                              <a:gd name="T74" fmla="*/ 61 w 71"/>
                              <a:gd name="T75" fmla="*/ 128 h 145"/>
                              <a:gd name="T76" fmla="*/ 65 w 71"/>
                              <a:gd name="T77" fmla="*/ 127 h 145"/>
                              <a:gd name="T78" fmla="*/ 68 w 71"/>
                              <a:gd name="T79" fmla="*/ 126 h 145"/>
                              <a:gd name="T80" fmla="*/ 69 w 71"/>
                              <a:gd name="T81" fmla="*/ 126 h 145"/>
                              <a:gd name="T82" fmla="*/ 70 w 71"/>
                              <a:gd name="T83" fmla="*/ 127 h 145"/>
                              <a:gd name="T84" fmla="*/ 70 w 71"/>
                              <a:gd name="T85" fmla="*/ 128 h 145"/>
                              <a:gd name="T86" fmla="*/ 71 w 71"/>
                              <a:gd name="T87" fmla="*/ 131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71" h="145">
                                <a:moveTo>
                                  <a:pt x="71" y="133"/>
                                </a:moveTo>
                                <a:lnTo>
                                  <a:pt x="71" y="137"/>
                                </a:lnTo>
                                <a:lnTo>
                                  <a:pt x="70" y="138"/>
                                </a:lnTo>
                                <a:lnTo>
                                  <a:pt x="70" y="140"/>
                                </a:lnTo>
                                <a:lnTo>
                                  <a:pt x="69" y="142"/>
                                </a:lnTo>
                                <a:lnTo>
                                  <a:pt x="68" y="143"/>
                                </a:lnTo>
                                <a:lnTo>
                                  <a:pt x="66" y="143"/>
                                </a:lnTo>
                                <a:lnTo>
                                  <a:pt x="64" y="144"/>
                                </a:lnTo>
                                <a:lnTo>
                                  <a:pt x="61" y="144"/>
                                </a:lnTo>
                                <a:lnTo>
                                  <a:pt x="59" y="145"/>
                                </a:lnTo>
                                <a:lnTo>
                                  <a:pt x="56" y="145"/>
                                </a:lnTo>
                                <a:lnTo>
                                  <a:pt x="54" y="145"/>
                                </a:lnTo>
                                <a:lnTo>
                                  <a:pt x="51" y="145"/>
                                </a:lnTo>
                                <a:lnTo>
                                  <a:pt x="43" y="145"/>
                                </a:lnTo>
                                <a:lnTo>
                                  <a:pt x="37" y="144"/>
                                </a:lnTo>
                                <a:lnTo>
                                  <a:pt x="31" y="142"/>
                                </a:lnTo>
                                <a:lnTo>
                                  <a:pt x="27" y="137"/>
                                </a:lnTo>
                                <a:lnTo>
                                  <a:pt x="23" y="132"/>
                                </a:lnTo>
                                <a:lnTo>
                                  <a:pt x="21" y="126"/>
                                </a:lnTo>
                                <a:lnTo>
                                  <a:pt x="19" y="118"/>
                                </a:lnTo>
                                <a:lnTo>
                                  <a:pt x="19" y="110"/>
                                </a:lnTo>
                                <a:lnTo>
                                  <a:pt x="19" y="46"/>
                                </a:lnTo>
                                <a:lnTo>
                                  <a:pt x="5" y="46"/>
                                </a:lnTo>
                                <a:lnTo>
                                  <a:pt x="2" y="46"/>
                                </a:lnTo>
                                <a:lnTo>
                                  <a:pt x="1" y="44"/>
                                </a:lnTo>
                                <a:lnTo>
                                  <a:pt x="1" y="42"/>
                                </a:lnTo>
                                <a:lnTo>
                                  <a:pt x="0" y="38"/>
                                </a:lnTo>
                                <a:lnTo>
                                  <a:pt x="0" y="36"/>
                                </a:lnTo>
                                <a:lnTo>
                                  <a:pt x="1" y="35"/>
                                </a:lnTo>
                                <a:lnTo>
                                  <a:pt x="1" y="32"/>
                                </a:lnTo>
                                <a:lnTo>
                                  <a:pt x="1" y="31"/>
                                </a:lnTo>
                                <a:lnTo>
                                  <a:pt x="2" y="31"/>
                                </a:lnTo>
                                <a:lnTo>
                                  <a:pt x="2" y="30"/>
                                </a:lnTo>
                                <a:lnTo>
                                  <a:pt x="3" y="30"/>
                                </a:lnTo>
                                <a:lnTo>
                                  <a:pt x="5" y="30"/>
                                </a:lnTo>
                                <a:lnTo>
                                  <a:pt x="19" y="30"/>
                                </a:lnTo>
                                <a:lnTo>
                                  <a:pt x="19" y="4"/>
                                </a:lnTo>
                                <a:lnTo>
                                  <a:pt x="19" y="3"/>
                                </a:lnTo>
                                <a:lnTo>
                                  <a:pt x="19" y="3"/>
                                </a:lnTo>
                                <a:lnTo>
                                  <a:pt x="21" y="1"/>
                                </a:lnTo>
                                <a:lnTo>
                                  <a:pt x="22" y="1"/>
                                </a:lnTo>
                                <a:lnTo>
                                  <a:pt x="23" y="0"/>
                                </a:lnTo>
                                <a:lnTo>
                                  <a:pt x="24" y="0"/>
                                </a:lnTo>
                                <a:lnTo>
                                  <a:pt x="27" y="0"/>
                                </a:lnTo>
                                <a:lnTo>
                                  <a:pt x="29" y="0"/>
                                </a:lnTo>
                                <a:lnTo>
                                  <a:pt x="32" y="0"/>
                                </a:lnTo>
                                <a:lnTo>
                                  <a:pt x="34" y="0"/>
                                </a:lnTo>
                                <a:lnTo>
                                  <a:pt x="35" y="0"/>
                                </a:lnTo>
                                <a:lnTo>
                                  <a:pt x="37" y="1"/>
                                </a:lnTo>
                                <a:lnTo>
                                  <a:pt x="38" y="1"/>
                                </a:lnTo>
                                <a:lnTo>
                                  <a:pt x="39" y="3"/>
                                </a:lnTo>
                                <a:lnTo>
                                  <a:pt x="39" y="3"/>
                                </a:lnTo>
                                <a:lnTo>
                                  <a:pt x="39" y="4"/>
                                </a:lnTo>
                                <a:lnTo>
                                  <a:pt x="39" y="30"/>
                                </a:lnTo>
                                <a:lnTo>
                                  <a:pt x="68" y="30"/>
                                </a:lnTo>
                                <a:lnTo>
                                  <a:pt x="68" y="30"/>
                                </a:lnTo>
                                <a:lnTo>
                                  <a:pt x="69" y="30"/>
                                </a:lnTo>
                                <a:lnTo>
                                  <a:pt x="70" y="31"/>
                                </a:lnTo>
                                <a:lnTo>
                                  <a:pt x="70" y="31"/>
                                </a:lnTo>
                                <a:lnTo>
                                  <a:pt x="70" y="32"/>
                                </a:lnTo>
                                <a:lnTo>
                                  <a:pt x="71" y="35"/>
                                </a:lnTo>
                                <a:lnTo>
                                  <a:pt x="71" y="36"/>
                                </a:lnTo>
                                <a:lnTo>
                                  <a:pt x="71" y="38"/>
                                </a:lnTo>
                                <a:lnTo>
                                  <a:pt x="71" y="42"/>
                                </a:lnTo>
                                <a:lnTo>
                                  <a:pt x="70" y="44"/>
                                </a:lnTo>
                                <a:lnTo>
                                  <a:pt x="69" y="46"/>
                                </a:lnTo>
                                <a:lnTo>
                                  <a:pt x="68" y="46"/>
                                </a:lnTo>
                                <a:lnTo>
                                  <a:pt x="39" y="46"/>
                                </a:lnTo>
                                <a:lnTo>
                                  <a:pt x="39" y="106"/>
                                </a:lnTo>
                                <a:lnTo>
                                  <a:pt x="40" y="117"/>
                                </a:lnTo>
                                <a:lnTo>
                                  <a:pt x="43" y="123"/>
                                </a:lnTo>
                                <a:lnTo>
                                  <a:pt x="47" y="128"/>
                                </a:lnTo>
                                <a:lnTo>
                                  <a:pt x="54" y="129"/>
                                </a:lnTo>
                                <a:lnTo>
                                  <a:pt x="58" y="129"/>
                                </a:lnTo>
                                <a:lnTo>
                                  <a:pt x="59" y="128"/>
                                </a:lnTo>
                                <a:lnTo>
                                  <a:pt x="61" y="128"/>
                                </a:lnTo>
                                <a:lnTo>
                                  <a:pt x="64" y="127"/>
                                </a:lnTo>
                                <a:lnTo>
                                  <a:pt x="65" y="127"/>
                                </a:lnTo>
                                <a:lnTo>
                                  <a:pt x="66" y="126"/>
                                </a:lnTo>
                                <a:lnTo>
                                  <a:pt x="68" y="126"/>
                                </a:lnTo>
                                <a:lnTo>
                                  <a:pt x="69" y="126"/>
                                </a:lnTo>
                                <a:lnTo>
                                  <a:pt x="69" y="126"/>
                                </a:lnTo>
                                <a:lnTo>
                                  <a:pt x="69" y="126"/>
                                </a:lnTo>
                                <a:lnTo>
                                  <a:pt x="70" y="127"/>
                                </a:lnTo>
                                <a:lnTo>
                                  <a:pt x="70" y="127"/>
                                </a:lnTo>
                                <a:lnTo>
                                  <a:pt x="70" y="128"/>
                                </a:lnTo>
                                <a:lnTo>
                                  <a:pt x="71" y="129"/>
                                </a:lnTo>
                                <a:lnTo>
                                  <a:pt x="71" y="131"/>
                                </a:lnTo>
                                <a:lnTo>
                                  <a:pt x="71" y="1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36" name="Freeform 98"/>
                        <wps:cNvSpPr>
                          <a:spLocks/>
                        </wps:cNvSpPr>
                        <wps:spPr bwMode="auto">
                          <a:xfrm>
                            <a:off x="457200" y="3851275"/>
                            <a:ext cx="49213" cy="61913"/>
                          </a:xfrm>
                          <a:custGeom>
                            <a:avLst/>
                            <a:gdLst>
                              <a:gd name="T0" fmla="*/ 94 w 94"/>
                              <a:gd name="T1" fmla="*/ 114 h 119"/>
                              <a:gd name="T2" fmla="*/ 92 w 94"/>
                              <a:gd name="T3" fmla="*/ 115 h 119"/>
                              <a:gd name="T4" fmla="*/ 90 w 94"/>
                              <a:gd name="T5" fmla="*/ 116 h 119"/>
                              <a:gd name="T6" fmla="*/ 86 w 94"/>
                              <a:gd name="T7" fmla="*/ 116 h 119"/>
                              <a:gd name="T8" fmla="*/ 81 w 94"/>
                              <a:gd name="T9" fmla="*/ 116 h 119"/>
                              <a:gd name="T10" fmla="*/ 78 w 94"/>
                              <a:gd name="T11" fmla="*/ 116 h 119"/>
                              <a:gd name="T12" fmla="*/ 76 w 94"/>
                              <a:gd name="T13" fmla="*/ 115 h 119"/>
                              <a:gd name="T14" fmla="*/ 75 w 94"/>
                              <a:gd name="T15" fmla="*/ 114 h 119"/>
                              <a:gd name="T16" fmla="*/ 75 w 94"/>
                              <a:gd name="T17" fmla="*/ 99 h 119"/>
                              <a:gd name="T18" fmla="*/ 57 w 94"/>
                              <a:gd name="T19" fmla="*/ 114 h 119"/>
                              <a:gd name="T20" fmla="*/ 38 w 94"/>
                              <a:gd name="T21" fmla="*/ 119 h 119"/>
                              <a:gd name="T22" fmla="*/ 20 w 94"/>
                              <a:gd name="T23" fmla="*/ 115 h 119"/>
                              <a:gd name="T24" fmla="*/ 9 w 94"/>
                              <a:gd name="T25" fmla="*/ 105 h 119"/>
                              <a:gd name="T26" fmla="*/ 1 w 94"/>
                              <a:gd name="T27" fmla="*/ 90 h 119"/>
                              <a:gd name="T28" fmla="*/ 0 w 94"/>
                              <a:gd name="T29" fmla="*/ 71 h 119"/>
                              <a:gd name="T30" fmla="*/ 0 w 94"/>
                              <a:gd name="T31" fmla="*/ 4 h 119"/>
                              <a:gd name="T32" fmla="*/ 1 w 94"/>
                              <a:gd name="T33" fmla="*/ 3 h 119"/>
                              <a:gd name="T34" fmla="*/ 4 w 94"/>
                              <a:gd name="T35" fmla="*/ 2 h 119"/>
                              <a:gd name="T36" fmla="*/ 7 w 94"/>
                              <a:gd name="T37" fmla="*/ 0 h 119"/>
                              <a:gd name="T38" fmla="*/ 12 w 94"/>
                              <a:gd name="T39" fmla="*/ 0 h 119"/>
                              <a:gd name="T40" fmla="*/ 16 w 94"/>
                              <a:gd name="T41" fmla="*/ 2 h 119"/>
                              <a:gd name="T42" fmla="*/ 19 w 94"/>
                              <a:gd name="T43" fmla="*/ 3 h 119"/>
                              <a:gd name="T44" fmla="*/ 20 w 94"/>
                              <a:gd name="T45" fmla="*/ 4 h 119"/>
                              <a:gd name="T46" fmla="*/ 20 w 94"/>
                              <a:gd name="T47" fmla="*/ 68 h 119"/>
                              <a:gd name="T48" fmla="*/ 21 w 94"/>
                              <a:gd name="T49" fmla="*/ 83 h 119"/>
                              <a:gd name="T50" fmla="*/ 26 w 94"/>
                              <a:gd name="T51" fmla="*/ 93 h 119"/>
                              <a:gd name="T52" fmla="*/ 32 w 94"/>
                              <a:gd name="T53" fmla="*/ 99 h 119"/>
                              <a:gd name="T54" fmla="*/ 43 w 94"/>
                              <a:gd name="T55" fmla="*/ 101 h 119"/>
                              <a:gd name="T56" fmla="*/ 58 w 94"/>
                              <a:gd name="T57" fmla="*/ 95 h 119"/>
                              <a:gd name="T58" fmla="*/ 73 w 94"/>
                              <a:gd name="T59" fmla="*/ 80 h 119"/>
                              <a:gd name="T60" fmla="*/ 73 w 94"/>
                              <a:gd name="T61" fmla="*/ 4 h 119"/>
                              <a:gd name="T62" fmla="*/ 74 w 94"/>
                              <a:gd name="T63" fmla="*/ 3 h 119"/>
                              <a:gd name="T64" fmla="*/ 76 w 94"/>
                              <a:gd name="T65" fmla="*/ 2 h 119"/>
                              <a:gd name="T66" fmla="*/ 80 w 94"/>
                              <a:gd name="T67" fmla="*/ 0 h 119"/>
                              <a:gd name="T68" fmla="*/ 86 w 94"/>
                              <a:gd name="T69" fmla="*/ 0 h 119"/>
                              <a:gd name="T70" fmla="*/ 90 w 94"/>
                              <a:gd name="T71" fmla="*/ 2 h 119"/>
                              <a:gd name="T72" fmla="*/ 92 w 94"/>
                              <a:gd name="T73" fmla="*/ 3 h 119"/>
                              <a:gd name="T74" fmla="*/ 94 w 94"/>
                              <a:gd name="T75" fmla="*/ 4 h 119"/>
                              <a:gd name="T76" fmla="*/ 94 w 94"/>
                              <a:gd name="T77" fmla="*/ 112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94" h="119">
                                <a:moveTo>
                                  <a:pt x="94" y="112"/>
                                </a:moveTo>
                                <a:lnTo>
                                  <a:pt x="94" y="114"/>
                                </a:lnTo>
                                <a:lnTo>
                                  <a:pt x="92" y="115"/>
                                </a:lnTo>
                                <a:lnTo>
                                  <a:pt x="92" y="115"/>
                                </a:lnTo>
                                <a:lnTo>
                                  <a:pt x="91" y="116"/>
                                </a:lnTo>
                                <a:lnTo>
                                  <a:pt x="90" y="116"/>
                                </a:lnTo>
                                <a:lnTo>
                                  <a:pt x="89" y="116"/>
                                </a:lnTo>
                                <a:lnTo>
                                  <a:pt x="86" y="116"/>
                                </a:lnTo>
                                <a:lnTo>
                                  <a:pt x="84" y="116"/>
                                </a:lnTo>
                                <a:lnTo>
                                  <a:pt x="81" y="116"/>
                                </a:lnTo>
                                <a:lnTo>
                                  <a:pt x="80" y="116"/>
                                </a:lnTo>
                                <a:lnTo>
                                  <a:pt x="78" y="116"/>
                                </a:lnTo>
                                <a:lnTo>
                                  <a:pt x="76" y="116"/>
                                </a:lnTo>
                                <a:lnTo>
                                  <a:pt x="76" y="115"/>
                                </a:lnTo>
                                <a:lnTo>
                                  <a:pt x="75" y="115"/>
                                </a:lnTo>
                                <a:lnTo>
                                  <a:pt x="75" y="114"/>
                                </a:lnTo>
                                <a:lnTo>
                                  <a:pt x="75" y="112"/>
                                </a:lnTo>
                                <a:lnTo>
                                  <a:pt x="75" y="99"/>
                                </a:lnTo>
                                <a:lnTo>
                                  <a:pt x="65" y="108"/>
                                </a:lnTo>
                                <a:lnTo>
                                  <a:pt x="57" y="114"/>
                                </a:lnTo>
                                <a:lnTo>
                                  <a:pt x="48" y="117"/>
                                </a:lnTo>
                                <a:lnTo>
                                  <a:pt x="38" y="119"/>
                                </a:lnTo>
                                <a:lnTo>
                                  <a:pt x="28" y="117"/>
                                </a:lnTo>
                                <a:lnTo>
                                  <a:pt x="20" y="115"/>
                                </a:lnTo>
                                <a:lnTo>
                                  <a:pt x="14" y="110"/>
                                </a:lnTo>
                                <a:lnTo>
                                  <a:pt x="9" y="105"/>
                                </a:lnTo>
                                <a:lnTo>
                                  <a:pt x="4" y="98"/>
                                </a:lnTo>
                                <a:lnTo>
                                  <a:pt x="1" y="90"/>
                                </a:lnTo>
                                <a:lnTo>
                                  <a:pt x="0" y="82"/>
                                </a:lnTo>
                                <a:lnTo>
                                  <a:pt x="0" y="71"/>
                                </a:lnTo>
                                <a:lnTo>
                                  <a:pt x="0" y="4"/>
                                </a:lnTo>
                                <a:lnTo>
                                  <a:pt x="0" y="4"/>
                                </a:lnTo>
                                <a:lnTo>
                                  <a:pt x="0" y="3"/>
                                </a:lnTo>
                                <a:lnTo>
                                  <a:pt x="1" y="3"/>
                                </a:lnTo>
                                <a:lnTo>
                                  <a:pt x="3" y="2"/>
                                </a:lnTo>
                                <a:lnTo>
                                  <a:pt x="4" y="2"/>
                                </a:lnTo>
                                <a:lnTo>
                                  <a:pt x="5" y="2"/>
                                </a:lnTo>
                                <a:lnTo>
                                  <a:pt x="7" y="0"/>
                                </a:lnTo>
                                <a:lnTo>
                                  <a:pt x="10" y="0"/>
                                </a:lnTo>
                                <a:lnTo>
                                  <a:pt x="12" y="0"/>
                                </a:lnTo>
                                <a:lnTo>
                                  <a:pt x="15" y="2"/>
                                </a:lnTo>
                                <a:lnTo>
                                  <a:pt x="16" y="2"/>
                                </a:lnTo>
                                <a:lnTo>
                                  <a:pt x="17" y="2"/>
                                </a:lnTo>
                                <a:lnTo>
                                  <a:pt x="19" y="3"/>
                                </a:lnTo>
                                <a:lnTo>
                                  <a:pt x="20" y="3"/>
                                </a:lnTo>
                                <a:lnTo>
                                  <a:pt x="20" y="4"/>
                                </a:lnTo>
                                <a:lnTo>
                                  <a:pt x="20" y="4"/>
                                </a:lnTo>
                                <a:lnTo>
                                  <a:pt x="20" y="68"/>
                                </a:lnTo>
                                <a:lnTo>
                                  <a:pt x="20" y="77"/>
                                </a:lnTo>
                                <a:lnTo>
                                  <a:pt x="21" y="83"/>
                                </a:lnTo>
                                <a:lnTo>
                                  <a:pt x="22" y="88"/>
                                </a:lnTo>
                                <a:lnTo>
                                  <a:pt x="26" y="93"/>
                                </a:lnTo>
                                <a:lnTo>
                                  <a:pt x="28" y="96"/>
                                </a:lnTo>
                                <a:lnTo>
                                  <a:pt x="32" y="99"/>
                                </a:lnTo>
                                <a:lnTo>
                                  <a:pt x="37" y="100"/>
                                </a:lnTo>
                                <a:lnTo>
                                  <a:pt x="43" y="101"/>
                                </a:lnTo>
                                <a:lnTo>
                                  <a:pt x="51" y="100"/>
                                </a:lnTo>
                                <a:lnTo>
                                  <a:pt x="58" y="95"/>
                                </a:lnTo>
                                <a:lnTo>
                                  <a:pt x="65" y="90"/>
                                </a:lnTo>
                                <a:lnTo>
                                  <a:pt x="73" y="80"/>
                                </a:lnTo>
                                <a:lnTo>
                                  <a:pt x="73" y="4"/>
                                </a:lnTo>
                                <a:lnTo>
                                  <a:pt x="73" y="4"/>
                                </a:lnTo>
                                <a:lnTo>
                                  <a:pt x="74" y="3"/>
                                </a:lnTo>
                                <a:lnTo>
                                  <a:pt x="74" y="3"/>
                                </a:lnTo>
                                <a:lnTo>
                                  <a:pt x="75" y="2"/>
                                </a:lnTo>
                                <a:lnTo>
                                  <a:pt x="76" y="2"/>
                                </a:lnTo>
                                <a:lnTo>
                                  <a:pt x="79" y="2"/>
                                </a:lnTo>
                                <a:lnTo>
                                  <a:pt x="80" y="0"/>
                                </a:lnTo>
                                <a:lnTo>
                                  <a:pt x="84" y="0"/>
                                </a:lnTo>
                                <a:lnTo>
                                  <a:pt x="86" y="0"/>
                                </a:lnTo>
                                <a:lnTo>
                                  <a:pt x="88" y="2"/>
                                </a:lnTo>
                                <a:lnTo>
                                  <a:pt x="90" y="2"/>
                                </a:lnTo>
                                <a:lnTo>
                                  <a:pt x="91" y="2"/>
                                </a:lnTo>
                                <a:lnTo>
                                  <a:pt x="92" y="3"/>
                                </a:lnTo>
                                <a:lnTo>
                                  <a:pt x="92" y="3"/>
                                </a:lnTo>
                                <a:lnTo>
                                  <a:pt x="94" y="4"/>
                                </a:lnTo>
                                <a:lnTo>
                                  <a:pt x="94" y="4"/>
                                </a:lnTo>
                                <a:lnTo>
                                  <a:pt x="94" y="1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37" name="Freeform 99"/>
                        <wps:cNvSpPr>
                          <a:spLocks/>
                        </wps:cNvSpPr>
                        <wps:spPr bwMode="auto">
                          <a:xfrm>
                            <a:off x="525463" y="3849688"/>
                            <a:ext cx="33338" cy="61913"/>
                          </a:xfrm>
                          <a:custGeom>
                            <a:avLst/>
                            <a:gdLst>
                              <a:gd name="T0" fmla="*/ 64 w 64"/>
                              <a:gd name="T1" fmla="*/ 15 h 117"/>
                              <a:gd name="T2" fmla="*/ 64 w 64"/>
                              <a:gd name="T3" fmla="*/ 19 h 117"/>
                              <a:gd name="T4" fmla="*/ 63 w 64"/>
                              <a:gd name="T5" fmla="*/ 21 h 117"/>
                              <a:gd name="T6" fmla="*/ 62 w 64"/>
                              <a:gd name="T7" fmla="*/ 22 h 117"/>
                              <a:gd name="T8" fmla="*/ 60 w 64"/>
                              <a:gd name="T9" fmla="*/ 22 h 117"/>
                              <a:gd name="T10" fmla="*/ 57 w 64"/>
                              <a:gd name="T11" fmla="*/ 21 h 117"/>
                              <a:gd name="T12" fmla="*/ 53 w 64"/>
                              <a:gd name="T13" fmla="*/ 20 h 117"/>
                              <a:gd name="T14" fmla="*/ 50 w 64"/>
                              <a:gd name="T15" fmla="*/ 19 h 117"/>
                              <a:gd name="T16" fmla="*/ 43 w 64"/>
                              <a:gd name="T17" fmla="*/ 19 h 117"/>
                              <a:gd name="T18" fmla="*/ 39 w 64"/>
                              <a:gd name="T19" fmla="*/ 21 h 117"/>
                              <a:gd name="T20" fmla="*/ 32 w 64"/>
                              <a:gd name="T21" fmla="*/ 27 h 117"/>
                              <a:gd name="T22" fmla="*/ 25 w 64"/>
                              <a:gd name="T23" fmla="*/ 36 h 117"/>
                              <a:gd name="T24" fmla="*/ 21 w 64"/>
                              <a:gd name="T25" fmla="*/ 113 h 117"/>
                              <a:gd name="T26" fmla="*/ 20 w 64"/>
                              <a:gd name="T27" fmla="*/ 116 h 117"/>
                              <a:gd name="T28" fmla="*/ 19 w 64"/>
                              <a:gd name="T29" fmla="*/ 117 h 117"/>
                              <a:gd name="T30" fmla="*/ 15 w 64"/>
                              <a:gd name="T31" fmla="*/ 117 h 117"/>
                              <a:gd name="T32" fmla="*/ 10 w 64"/>
                              <a:gd name="T33" fmla="*/ 117 h 117"/>
                              <a:gd name="T34" fmla="*/ 7 w 64"/>
                              <a:gd name="T35" fmla="*/ 117 h 117"/>
                              <a:gd name="T36" fmla="*/ 3 w 64"/>
                              <a:gd name="T37" fmla="*/ 117 h 117"/>
                              <a:gd name="T38" fmla="*/ 2 w 64"/>
                              <a:gd name="T39" fmla="*/ 116 h 117"/>
                              <a:gd name="T40" fmla="*/ 0 w 64"/>
                              <a:gd name="T41" fmla="*/ 113 h 117"/>
                              <a:gd name="T42" fmla="*/ 0 w 64"/>
                              <a:gd name="T43" fmla="*/ 5 h 117"/>
                              <a:gd name="T44" fmla="*/ 2 w 64"/>
                              <a:gd name="T45" fmla="*/ 4 h 117"/>
                              <a:gd name="T46" fmla="*/ 4 w 64"/>
                              <a:gd name="T47" fmla="*/ 3 h 117"/>
                              <a:gd name="T48" fmla="*/ 8 w 64"/>
                              <a:gd name="T49" fmla="*/ 1 h 117"/>
                              <a:gd name="T50" fmla="*/ 13 w 64"/>
                              <a:gd name="T51" fmla="*/ 1 h 117"/>
                              <a:gd name="T52" fmla="*/ 16 w 64"/>
                              <a:gd name="T53" fmla="*/ 3 h 117"/>
                              <a:gd name="T54" fmla="*/ 18 w 64"/>
                              <a:gd name="T55" fmla="*/ 4 h 117"/>
                              <a:gd name="T56" fmla="*/ 19 w 64"/>
                              <a:gd name="T57" fmla="*/ 5 h 117"/>
                              <a:gd name="T58" fmla="*/ 19 w 64"/>
                              <a:gd name="T59" fmla="*/ 21 h 117"/>
                              <a:gd name="T60" fmla="*/ 27 w 64"/>
                              <a:gd name="T61" fmla="*/ 11 h 117"/>
                              <a:gd name="T62" fmla="*/ 35 w 64"/>
                              <a:gd name="T63" fmla="*/ 4 h 117"/>
                              <a:gd name="T64" fmla="*/ 41 w 64"/>
                              <a:gd name="T65" fmla="*/ 1 h 117"/>
                              <a:gd name="T66" fmla="*/ 48 w 64"/>
                              <a:gd name="T67" fmla="*/ 0 h 117"/>
                              <a:gd name="T68" fmla="*/ 52 w 64"/>
                              <a:gd name="T69" fmla="*/ 0 h 117"/>
                              <a:gd name="T70" fmla="*/ 56 w 64"/>
                              <a:gd name="T71" fmla="*/ 1 h 117"/>
                              <a:gd name="T72" fmla="*/ 60 w 64"/>
                              <a:gd name="T73" fmla="*/ 3 h 117"/>
                              <a:gd name="T74" fmla="*/ 62 w 64"/>
                              <a:gd name="T75" fmla="*/ 4 h 117"/>
                              <a:gd name="T76" fmla="*/ 63 w 64"/>
                              <a:gd name="T77" fmla="*/ 5 h 117"/>
                              <a:gd name="T78" fmla="*/ 63 w 64"/>
                              <a:gd name="T79" fmla="*/ 6 h 117"/>
                              <a:gd name="T80" fmla="*/ 64 w 64"/>
                              <a:gd name="T81" fmla="*/ 9 h 117"/>
                              <a:gd name="T82" fmla="*/ 64 w 64"/>
                              <a:gd name="T83" fmla="*/ 13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64" h="117">
                                <a:moveTo>
                                  <a:pt x="64" y="13"/>
                                </a:moveTo>
                                <a:lnTo>
                                  <a:pt x="64" y="15"/>
                                </a:lnTo>
                                <a:lnTo>
                                  <a:pt x="64" y="17"/>
                                </a:lnTo>
                                <a:lnTo>
                                  <a:pt x="64" y="19"/>
                                </a:lnTo>
                                <a:lnTo>
                                  <a:pt x="63" y="20"/>
                                </a:lnTo>
                                <a:lnTo>
                                  <a:pt x="63" y="21"/>
                                </a:lnTo>
                                <a:lnTo>
                                  <a:pt x="63" y="21"/>
                                </a:lnTo>
                                <a:lnTo>
                                  <a:pt x="62" y="22"/>
                                </a:lnTo>
                                <a:lnTo>
                                  <a:pt x="61" y="22"/>
                                </a:lnTo>
                                <a:lnTo>
                                  <a:pt x="60" y="22"/>
                                </a:lnTo>
                                <a:lnTo>
                                  <a:pt x="58" y="21"/>
                                </a:lnTo>
                                <a:lnTo>
                                  <a:pt x="57" y="21"/>
                                </a:lnTo>
                                <a:lnTo>
                                  <a:pt x="56" y="21"/>
                                </a:lnTo>
                                <a:lnTo>
                                  <a:pt x="53" y="20"/>
                                </a:lnTo>
                                <a:lnTo>
                                  <a:pt x="52" y="20"/>
                                </a:lnTo>
                                <a:lnTo>
                                  <a:pt x="50" y="19"/>
                                </a:lnTo>
                                <a:lnTo>
                                  <a:pt x="47" y="19"/>
                                </a:lnTo>
                                <a:lnTo>
                                  <a:pt x="43" y="19"/>
                                </a:lnTo>
                                <a:lnTo>
                                  <a:pt x="41" y="20"/>
                                </a:lnTo>
                                <a:lnTo>
                                  <a:pt x="39" y="21"/>
                                </a:lnTo>
                                <a:lnTo>
                                  <a:pt x="35" y="25"/>
                                </a:lnTo>
                                <a:lnTo>
                                  <a:pt x="32" y="27"/>
                                </a:lnTo>
                                <a:lnTo>
                                  <a:pt x="29" y="31"/>
                                </a:lnTo>
                                <a:lnTo>
                                  <a:pt x="25" y="36"/>
                                </a:lnTo>
                                <a:lnTo>
                                  <a:pt x="21" y="43"/>
                                </a:lnTo>
                                <a:lnTo>
                                  <a:pt x="21" y="113"/>
                                </a:lnTo>
                                <a:lnTo>
                                  <a:pt x="20" y="115"/>
                                </a:lnTo>
                                <a:lnTo>
                                  <a:pt x="20" y="116"/>
                                </a:lnTo>
                                <a:lnTo>
                                  <a:pt x="20" y="116"/>
                                </a:lnTo>
                                <a:lnTo>
                                  <a:pt x="19" y="117"/>
                                </a:lnTo>
                                <a:lnTo>
                                  <a:pt x="18" y="117"/>
                                </a:lnTo>
                                <a:lnTo>
                                  <a:pt x="15" y="117"/>
                                </a:lnTo>
                                <a:lnTo>
                                  <a:pt x="14" y="117"/>
                                </a:lnTo>
                                <a:lnTo>
                                  <a:pt x="10" y="117"/>
                                </a:lnTo>
                                <a:lnTo>
                                  <a:pt x="8" y="117"/>
                                </a:lnTo>
                                <a:lnTo>
                                  <a:pt x="7" y="117"/>
                                </a:lnTo>
                                <a:lnTo>
                                  <a:pt x="4" y="117"/>
                                </a:lnTo>
                                <a:lnTo>
                                  <a:pt x="3" y="117"/>
                                </a:lnTo>
                                <a:lnTo>
                                  <a:pt x="2" y="116"/>
                                </a:lnTo>
                                <a:lnTo>
                                  <a:pt x="2" y="116"/>
                                </a:lnTo>
                                <a:lnTo>
                                  <a:pt x="0" y="115"/>
                                </a:lnTo>
                                <a:lnTo>
                                  <a:pt x="0" y="113"/>
                                </a:lnTo>
                                <a:lnTo>
                                  <a:pt x="0" y="5"/>
                                </a:lnTo>
                                <a:lnTo>
                                  <a:pt x="0" y="5"/>
                                </a:lnTo>
                                <a:lnTo>
                                  <a:pt x="2" y="4"/>
                                </a:lnTo>
                                <a:lnTo>
                                  <a:pt x="2" y="4"/>
                                </a:lnTo>
                                <a:lnTo>
                                  <a:pt x="3" y="3"/>
                                </a:lnTo>
                                <a:lnTo>
                                  <a:pt x="4" y="3"/>
                                </a:lnTo>
                                <a:lnTo>
                                  <a:pt x="5" y="3"/>
                                </a:lnTo>
                                <a:lnTo>
                                  <a:pt x="8" y="1"/>
                                </a:lnTo>
                                <a:lnTo>
                                  <a:pt x="10" y="1"/>
                                </a:lnTo>
                                <a:lnTo>
                                  <a:pt x="13" y="1"/>
                                </a:lnTo>
                                <a:lnTo>
                                  <a:pt x="14" y="3"/>
                                </a:lnTo>
                                <a:lnTo>
                                  <a:pt x="16" y="3"/>
                                </a:lnTo>
                                <a:lnTo>
                                  <a:pt x="18" y="3"/>
                                </a:lnTo>
                                <a:lnTo>
                                  <a:pt x="18" y="4"/>
                                </a:lnTo>
                                <a:lnTo>
                                  <a:pt x="19" y="4"/>
                                </a:lnTo>
                                <a:lnTo>
                                  <a:pt x="19" y="5"/>
                                </a:lnTo>
                                <a:lnTo>
                                  <a:pt x="19" y="5"/>
                                </a:lnTo>
                                <a:lnTo>
                                  <a:pt x="19" y="21"/>
                                </a:lnTo>
                                <a:lnTo>
                                  <a:pt x="23" y="15"/>
                                </a:lnTo>
                                <a:lnTo>
                                  <a:pt x="27" y="11"/>
                                </a:lnTo>
                                <a:lnTo>
                                  <a:pt x="31" y="8"/>
                                </a:lnTo>
                                <a:lnTo>
                                  <a:pt x="35" y="4"/>
                                </a:lnTo>
                                <a:lnTo>
                                  <a:pt x="39" y="3"/>
                                </a:lnTo>
                                <a:lnTo>
                                  <a:pt x="41" y="1"/>
                                </a:lnTo>
                                <a:lnTo>
                                  <a:pt x="45" y="0"/>
                                </a:lnTo>
                                <a:lnTo>
                                  <a:pt x="48" y="0"/>
                                </a:lnTo>
                                <a:lnTo>
                                  <a:pt x="50" y="0"/>
                                </a:lnTo>
                                <a:lnTo>
                                  <a:pt x="52" y="0"/>
                                </a:lnTo>
                                <a:lnTo>
                                  <a:pt x="53" y="0"/>
                                </a:lnTo>
                                <a:lnTo>
                                  <a:pt x="56" y="1"/>
                                </a:lnTo>
                                <a:lnTo>
                                  <a:pt x="58" y="1"/>
                                </a:lnTo>
                                <a:lnTo>
                                  <a:pt x="60" y="3"/>
                                </a:lnTo>
                                <a:lnTo>
                                  <a:pt x="62" y="3"/>
                                </a:lnTo>
                                <a:lnTo>
                                  <a:pt x="62" y="4"/>
                                </a:lnTo>
                                <a:lnTo>
                                  <a:pt x="63" y="4"/>
                                </a:lnTo>
                                <a:lnTo>
                                  <a:pt x="63" y="5"/>
                                </a:lnTo>
                                <a:lnTo>
                                  <a:pt x="63" y="5"/>
                                </a:lnTo>
                                <a:lnTo>
                                  <a:pt x="63" y="6"/>
                                </a:lnTo>
                                <a:lnTo>
                                  <a:pt x="64" y="6"/>
                                </a:lnTo>
                                <a:lnTo>
                                  <a:pt x="64" y="9"/>
                                </a:lnTo>
                                <a:lnTo>
                                  <a:pt x="64" y="10"/>
                                </a:lnTo>
                                <a:lnTo>
                                  <a:pt x="64"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38" name="Freeform 100"/>
                        <wps:cNvSpPr>
                          <a:spLocks noEditPoints="1"/>
                        </wps:cNvSpPr>
                        <wps:spPr bwMode="auto">
                          <a:xfrm>
                            <a:off x="565150" y="3849688"/>
                            <a:ext cx="47625" cy="63500"/>
                          </a:xfrm>
                          <a:custGeom>
                            <a:avLst/>
                            <a:gdLst>
                              <a:gd name="T0" fmla="*/ 90 w 90"/>
                              <a:gd name="T1" fmla="*/ 116 h 120"/>
                              <a:gd name="T2" fmla="*/ 88 w 90"/>
                              <a:gd name="T3" fmla="*/ 117 h 120"/>
                              <a:gd name="T4" fmla="*/ 84 w 90"/>
                              <a:gd name="T5" fmla="*/ 117 h 120"/>
                              <a:gd name="T6" fmla="*/ 78 w 90"/>
                              <a:gd name="T7" fmla="*/ 117 h 120"/>
                              <a:gd name="T8" fmla="*/ 74 w 90"/>
                              <a:gd name="T9" fmla="*/ 117 h 120"/>
                              <a:gd name="T10" fmla="*/ 73 w 90"/>
                              <a:gd name="T11" fmla="*/ 116 h 120"/>
                              <a:gd name="T12" fmla="*/ 73 w 90"/>
                              <a:gd name="T13" fmla="*/ 104 h 120"/>
                              <a:gd name="T14" fmla="*/ 57 w 90"/>
                              <a:gd name="T15" fmla="*/ 115 h 120"/>
                              <a:gd name="T16" fmla="*/ 38 w 90"/>
                              <a:gd name="T17" fmla="*/ 120 h 120"/>
                              <a:gd name="T18" fmla="*/ 22 w 90"/>
                              <a:gd name="T19" fmla="*/ 117 h 120"/>
                              <a:gd name="T20" fmla="*/ 11 w 90"/>
                              <a:gd name="T21" fmla="*/ 111 h 120"/>
                              <a:gd name="T22" fmla="*/ 4 w 90"/>
                              <a:gd name="T23" fmla="*/ 100 h 120"/>
                              <a:gd name="T24" fmla="*/ 0 w 90"/>
                              <a:gd name="T25" fmla="*/ 86 h 120"/>
                              <a:gd name="T26" fmla="*/ 5 w 90"/>
                              <a:gd name="T27" fmla="*/ 70 h 120"/>
                              <a:gd name="T28" fmla="*/ 15 w 90"/>
                              <a:gd name="T29" fmla="*/ 59 h 120"/>
                              <a:gd name="T30" fmla="*/ 32 w 90"/>
                              <a:gd name="T31" fmla="*/ 53 h 120"/>
                              <a:gd name="T32" fmla="*/ 56 w 90"/>
                              <a:gd name="T33" fmla="*/ 51 h 120"/>
                              <a:gd name="T34" fmla="*/ 70 w 90"/>
                              <a:gd name="T35" fmla="*/ 42 h 120"/>
                              <a:gd name="T36" fmla="*/ 69 w 90"/>
                              <a:gd name="T37" fmla="*/ 31 h 120"/>
                              <a:gd name="T38" fmla="*/ 64 w 90"/>
                              <a:gd name="T39" fmla="*/ 22 h 120"/>
                              <a:gd name="T40" fmla="*/ 57 w 90"/>
                              <a:gd name="T41" fmla="*/ 19 h 120"/>
                              <a:gd name="T42" fmla="*/ 46 w 90"/>
                              <a:gd name="T43" fmla="*/ 16 h 120"/>
                              <a:gd name="T44" fmla="*/ 32 w 90"/>
                              <a:gd name="T45" fmla="*/ 19 h 120"/>
                              <a:gd name="T46" fmla="*/ 21 w 90"/>
                              <a:gd name="T47" fmla="*/ 22 h 120"/>
                              <a:gd name="T48" fmla="*/ 15 w 90"/>
                              <a:gd name="T49" fmla="*/ 26 h 120"/>
                              <a:gd name="T50" fmla="*/ 10 w 90"/>
                              <a:gd name="T51" fmla="*/ 27 h 120"/>
                              <a:gd name="T52" fmla="*/ 9 w 90"/>
                              <a:gd name="T53" fmla="*/ 27 h 120"/>
                              <a:gd name="T54" fmla="*/ 8 w 90"/>
                              <a:gd name="T55" fmla="*/ 26 h 120"/>
                              <a:gd name="T56" fmla="*/ 6 w 90"/>
                              <a:gd name="T57" fmla="*/ 24 h 120"/>
                              <a:gd name="T58" fmla="*/ 6 w 90"/>
                              <a:gd name="T59" fmla="*/ 20 h 120"/>
                              <a:gd name="T60" fmla="*/ 6 w 90"/>
                              <a:gd name="T61" fmla="*/ 15 h 120"/>
                              <a:gd name="T62" fmla="*/ 9 w 90"/>
                              <a:gd name="T63" fmla="*/ 11 h 120"/>
                              <a:gd name="T64" fmla="*/ 14 w 90"/>
                              <a:gd name="T65" fmla="*/ 9 h 120"/>
                              <a:gd name="T66" fmla="*/ 24 w 90"/>
                              <a:gd name="T67" fmla="*/ 4 h 120"/>
                              <a:gd name="T68" fmla="*/ 35 w 90"/>
                              <a:gd name="T69" fmla="*/ 1 h 120"/>
                              <a:gd name="T70" fmla="*/ 47 w 90"/>
                              <a:gd name="T71" fmla="*/ 0 h 120"/>
                              <a:gd name="T72" fmla="*/ 67 w 90"/>
                              <a:gd name="T73" fmla="*/ 3 h 120"/>
                              <a:gd name="T74" fmla="*/ 80 w 90"/>
                              <a:gd name="T75" fmla="*/ 11 h 120"/>
                              <a:gd name="T76" fmla="*/ 88 w 90"/>
                              <a:gd name="T77" fmla="*/ 24 h 120"/>
                              <a:gd name="T78" fmla="*/ 90 w 90"/>
                              <a:gd name="T79" fmla="*/ 41 h 120"/>
                              <a:gd name="T80" fmla="*/ 70 w 90"/>
                              <a:gd name="T81" fmla="*/ 64 h 120"/>
                              <a:gd name="T82" fmla="*/ 46 w 90"/>
                              <a:gd name="T83" fmla="*/ 65 h 120"/>
                              <a:gd name="T84" fmla="*/ 34 w 90"/>
                              <a:gd name="T85" fmla="*/ 68 h 120"/>
                              <a:gd name="T86" fmla="*/ 25 w 90"/>
                              <a:gd name="T87" fmla="*/ 73 h 120"/>
                              <a:gd name="T88" fmla="*/ 21 w 90"/>
                              <a:gd name="T89" fmla="*/ 80 h 120"/>
                              <a:gd name="T90" fmla="*/ 22 w 90"/>
                              <a:gd name="T91" fmla="*/ 94 h 120"/>
                              <a:gd name="T92" fmla="*/ 32 w 90"/>
                              <a:gd name="T93" fmla="*/ 102 h 120"/>
                              <a:gd name="T94" fmla="*/ 50 w 90"/>
                              <a:gd name="T95" fmla="*/ 104 h 120"/>
                              <a:gd name="T96" fmla="*/ 63 w 90"/>
                              <a:gd name="T97" fmla="*/ 95 h 120"/>
                              <a:gd name="T98" fmla="*/ 70 w 90"/>
                              <a:gd name="T99" fmla="*/ 64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90" h="120">
                                <a:moveTo>
                                  <a:pt x="90" y="113"/>
                                </a:moveTo>
                                <a:lnTo>
                                  <a:pt x="90" y="116"/>
                                </a:lnTo>
                                <a:lnTo>
                                  <a:pt x="89" y="116"/>
                                </a:lnTo>
                                <a:lnTo>
                                  <a:pt x="88" y="117"/>
                                </a:lnTo>
                                <a:lnTo>
                                  <a:pt x="87" y="117"/>
                                </a:lnTo>
                                <a:lnTo>
                                  <a:pt x="84" y="117"/>
                                </a:lnTo>
                                <a:lnTo>
                                  <a:pt x="82" y="117"/>
                                </a:lnTo>
                                <a:lnTo>
                                  <a:pt x="78" y="117"/>
                                </a:lnTo>
                                <a:lnTo>
                                  <a:pt x="77" y="117"/>
                                </a:lnTo>
                                <a:lnTo>
                                  <a:pt x="74" y="117"/>
                                </a:lnTo>
                                <a:lnTo>
                                  <a:pt x="73" y="116"/>
                                </a:lnTo>
                                <a:lnTo>
                                  <a:pt x="73" y="116"/>
                                </a:lnTo>
                                <a:lnTo>
                                  <a:pt x="73" y="113"/>
                                </a:lnTo>
                                <a:lnTo>
                                  <a:pt x="73" y="104"/>
                                </a:lnTo>
                                <a:lnTo>
                                  <a:pt x="66" y="110"/>
                                </a:lnTo>
                                <a:lnTo>
                                  <a:pt x="57" y="115"/>
                                </a:lnTo>
                                <a:lnTo>
                                  <a:pt x="48" y="118"/>
                                </a:lnTo>
                                <a:lnTo>
                                  <a:pt x="38" y="120"/>
                                </a:lnTo>
                                <a:lnTo>
                                  <a:pt x="30" y="118"/>
                                </a:lnTo>
                                <a:lnTo>
                                  <a:pt x="22" y="117"/>
                                </a:lnTo>
                                <a:lnTo>
                                  <a:pt x="16" y="115"/>
                                </a:lnTo>
                                <a:lnTo>
                                  <a:pt x="11" y="111"/>
                                </a:lnTo>
                                <a:lnTo>
                                  <a:pt x="6" y="106"/>
                                </a:lnTo>
                                <a:lnTo>
                                  <a:pt x="4" y="100"/>
                                </a:lnTo>
                                <a:lnTo>
                                  <a:pt x="2" y="94"/>
                                </a:lnTo>
                                <a:lnTo>
                                  <a:pt x="0" y="86"/>
                                </a:lnTo>
                                <a:lnTo>
                                  <a:pt x="2" y="78"/>
                                </a:lnTo>
                                <a:lnTo>
                                  <a:pt x="5" y="70"/>
                                </a:lnTo>
                                <a:lnTo>
                                  <a:pt x="9" y="64"/>
                                </a:lnTo>
                                <a:lnTo>
                                  <a:pt x="15" y="59"/>
                                </a:lnTo>
                                <a:lnTo>
                                  <a:pt x="22" y="56"/>
                                </a:lnTo>
                                <a:lnTo>
                                  <a:pt x="32" y="53"/>
                                </a:lnTo>
                                <a:lnTo>
                                  <a:pt x="43" y="51"/>
                                </a:lnTo>
                                <a:lnTo>
                                  <a:pt x="56" y="51"/>
                                </a:lnTo>
                                <a:lnTo>
                                  <a:pt x="70" y="51"/>
                                </a:lnTo>
                                <a:lnTo>
                                  <a:pt x="70" y="42"/>
                                </a:lnTo>
                                <a:lnTo>
                                  <a:pt x="69" y="36"/>
                                </a:lnTo>
                                <a:lnTo>
                                  <a:pt x="69" y="31"/>
                                </a:lnTo>
                                <a:lnTo>
                                  <a:pt x="67" y="26"/>
                                </a:lnTo>
                                <a:lnTo>
                                  <a:pt x="64" y="22"/>
                                </a:lnTo>
                                <a:lnTo>
                                  <a:pt x="61" y="20"/>
                                </a:lnTo>
                                <a:lnTo>
                                  <a:pt x="57" y="19"/>
                                </a:lnTo>
                                <a:lnTo>
                                  <a:pt x="52" y="16"/>
                                </a:lnTo>
                                <a:lnTo>
                                  <a:pt x="46" y="16"/>
                                </a:lnTo>
                                <a:lnTo>
                                  <a:pt x="38" y="16"/>
                                </a:lnTo>
                                <a:lnTo>
                                  <a:pt x="32" y="19"/>
                                </a:lnTo>
                                <a:lnTo>
                                  <a:pt x="26" y="20"/>
                                </a:lnTo>
                                <a:lnTo>
                                  <a:pt x="21" y="22"/>
                                </a:lnTo>
                                <a:lnTo>
                                  <a:pt x="18" y="24"/>
                                </a:lnTo>
                                <a:lnTo>
                                  <a:pt x="15" y="26"/>
                                </a:lnTo>
                                <a:lnTo>
                                  <a:pt x="11" y="27"/>
                                </a:lnTo>
                                <a:lnTo>
                                  <a:pt x="10" y="27"/>
                                </a:lnTo>
                                <a:lnTo>
                                  <a:pt x="9" y="27"/>
                                </a:lnTo>
                                <a:lnTo>
                                  <a:pt x="9" y="27"/>
                                </a:lnTo>
                                <a:lnTo>
                                  <a:pt x="8" y="26"/>
                                </a:lnTo>
                                <a:lnTo>
                                  <a:pt x="8" y="26"/>
                                </a:lnTo>
                                <a:lnTo>
                                  <a:pt x="6" y="25"/>
                                </a:lnTo>
                                <a:lnTo>
                                  <a:pt x="6" y="24"/>
                                </a:lnTo>
                                <a:lnTo>
                                  <a:pt x="6" y="21"/>
                                </a:lnTo>
                                <a:lnTo>
                                  <a:pt x="6" y="20"/>
                                </a:lnTo>
                                <a:lnTo>
                                  <a:pt x="6" y="17"/>
                                </a:lnTo>
                                <a:lnTo>
                                  <a:pt x="6" y="15"/>
                                </a:lnTo>
                                <a:lnTo>
                                  <a:pt x="8" y="14"/>
                                </a:lnTo>
                                <a:lnTo>
                                  <a:pt x="9" y="11"/>
                                </a:lnTo>
                                <a:lnTo>
                                  <a:pt x="10" y="10"/>
                                </a:lnTo>
                                <a:lnTo>
                                  <a:pt x="14" y="9"/>
                                </a:lnTo>
                                <a:lnTo>
                                  <a:pt x="19" y="6"/>
                                </a:lnTo>
                                <a:lnTo>
                                  <a:pt x="24" y="4"/>
                                </a:lnTo>
                                <a:lnTo>
                                  <a:pt x="29" y="3"/>
                                </a:lnTo>
                                <a:lnTo>
                                  <a:pt x="35" y="1"/>
                                </a:lnTo>
                                <a:lnTo>
                                  <a:pt x="41" y="0"/>
                                </a:lnTo>
                                <a:lnTo>
                                  <a:pt x="47" y="0"/>
                                </a:lnTo>
                                <a:lnTo>
                                  <a:pt x="58" y="0"/>
                                </a:lnTo>
                                <a:lnTo>
                                  <a:pt x="67" y="3"/>
                                </a:lnTo>
                                <a:lnTo>
                                  <a:pt x="74" y="6"/>
                                </a:lnTo>
                                <a:lnTo>
                                  <a:pt x="80" y="11"/>
                                </a:lnTo>
                                <a:lnTo>
                                  <a:pt x="85" y="16"/>
                                </a:lnTo>
                                <a:lnTo>
                                  <a:pt x="88" y="24"/>
                                </a:lnTo>
                                <a:lnTo>
                                  <a:pt x="89" y="31"/>
                                </a:lnTo>
                                <a:lnTo>
                                  <a:pt x="90" y="41"/>
                                </a:lnTo>
                                <a:lnTo>
                                  <a:pt x="90" y="113"/>
                                </a:lnTo>
                                <a:close/>
                                <a:moveTo>
                                  <a:pt x="70" y="64"/>
                                </a:moveTo>
                                <a:lnTo>
                                  <a:pt x="53" y="64"/>
                                </a:lnTo>
                                <a:lnTo>
                                  <a:pt x="46" y="65"/>
                                </a:lnTo>
                                <a:lnTo>
                                  <a:pt x="38" y="65"/>
                                </a:lnTo>
                                <a:lnTo>
                                  <a:pt x="34" y="68"/>
                                </a:lnTo>
                                <a:lnTo>
                                  <a:pt x="29" y="70"/>
                                </a:lnTo>
                                <a:lnTo>
                                  <a:pt x="25" y="73"/>
                                </a:lnTo>
                                <a:lnTo>
                                  <a:pt x="22" y="77"/>
                                </a:lnTo>
                                <a:lnTo>
                                  <a:pt x="21" y="80"/>
                                </a:lnTo>
                                <a:lnTo>
                                  <a:pt x="21" y="85"/>
                                </a:lnTo>
                                <a:lnTo>
                                  <a:pt x="22" y="94"/>
                                </a:lnTo>
                                <a:lnTo>
                                  <a:pt x="26" y="99"/>
                                </a:lnTo>
                                <a:lnTo>
                                  <a:pt x="32" y="102"/>
                                </a:lnTo>
                                <a:lnTo>
                                  <a:pt x="41" y="104"/>
                                </a:lnTo>
                                <a:lnTo>
                                  <a:pt x="50" y="104"/>
                                </a:lnTo>
                                <a:lnTo>
                                  <a:pt x="56" y="100"/>
                                </a:lnTo>
                                <a:lnTo>
                                  <a:pt x="63" y="95"/>
                                </a:lnTo>
                                <a:lnTo>
                                  <a:pt x="70" y="88"/>
                                </a:lnTo>
                                <a:lnTo>
                                  <a:pt x="70" y="6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39" name="Freeform 101"/>
                        <wps:cNvSpPr>
                          <a:spLocks noEditPoints="1"/>
                        </wps:cNvSpPr>
                        <wps:spPr bwMode="auto">
                          <a:xfrm>
                            <a:off x="622300" y="3827463"/>
                            <a:ext cx="61913" cy="85725"/>
                          </a:xfrm>
                          <a:custGeom>
                            <a:avLst/>
                            <a:gdLst>
                              <a:gd name="T0" fmla="*/ 112 w 118"/>
                              <a:gd name="T1" fmla="*/ 46 h 161"/>
                              <a:gd name="T2" fmla="*/ 115 w 118"/>
                              <a:gd name="T3" fmla="*/ 49 h 161"/>
                              <a:gd name="T4" fmla="*/ 115 w 118"/>
                              <a:gd name="T5" fmla="*/ 156 h 161"/>
                              <a:gd name="T6" fmla="*/ 114 w 118"/>
                              <a:gd name="T7" fmla="*/ 159 h 161"/>
                              <a:gd name="T8" fmla="*/ 113 w 118"/>
                              <a:gd name="T9" fmla="*/ 160 h 161"/>
                              <a:gd name="T10" fmla="*/ 111 w 118"/>
                              <a:gd name="T11" fmla="*/ 160 h 161"/>
                              <a:gd name="T12" fmla="*/ 106 w 118"/>
                              <a:gd name="T13" fmla="*/ 160 h 161"/>
                              <a:gd name="T14" fmla="*/ 101 w 118"/>
                              <a:gd name="T15" fmla="*/ 160 h 161"/>
                              <a:gd name="T16" fmla="*/ 97 w 118"/>
                              <a:gd name="T17" fmla="*/ 160 h 161"/>
                              <a:gd name="T18" fmla="*/ 96 w 118"/>
                              <a:gd name="T19" fmla="*/ 159 h 161"/>
                              <a:gd name="T20" fmla="*/ 96 w 118"/>
                              <a:gd name="T21" fmla="*/ 156 h 161"/>
                              <a:gd name="T22" fmla="*/ 39 w 118"/>
                              <a:gd name="T23" fmla="*/ 62 h 161"/>
                              <a:gd name="T24" fmla="*/ 40 w 118"/>
                              <a:gd name="T25" fmla="*/ 133 h 161"/>
                              <a:gd name="T26" fmla="*/ 46 w 118"/>
                              <a:gd name="T27" fmla="*/ 144 h 161"/>
                              <a:gd name="T28" fmla="*/ 58 w 118"/>
                              <a:gd name="T29" fmla="*/ 145 h 161"/>
                              <a:gd name="T30" fmla="*/ 61 w 118"/>
                              <a:gd name="T31" fmla="*/ 144 h 161"/>
                              <a:gd name="T32" fmla="*/ 65 w 118"/>
                              <a:gd name="T33" fmla="*/ 143 h 161"/>
                              <a:gd name="T34" fmla="*/ 67 w 118"/>
                              <a:gd name="T35" fmla="*/ 142 h 161"/>
                              <a:gd name="T36" fmla="*/ 69 w 118"/>
                              <a:gd name="T37" fmla="*/ 142 h 161"/>
                              <a:gd name="T38" fmla="*/ 70 w 118"/>
                              <a:gd name="T39" fmla="*/ 143 h 161"/>
                              <a:gd name="T40" fmla="*/ 70 w 118"/>
                              <a:gd name="T41" fmla="*/ 144 h 161"/>
                              <a:gd name="T42" fmla="*/ 71 w 118"/>
                              <a:gd name="T43" fmla="*/ 147 h 161"/>
                              <a:gd name="T44" fmla="*/ 71 w 118"/>
                              <a:gd name="T45" fmla="*/ 153 h 161"/>
                              <a:gd name="T46" fmla="*/ 70 w 118"/>
                              <a:gd name="T47" fmla="*/ 156 h 161"/>
                              <a:gd name="T48" fmla="*/ 67 w 118"/>
                              <a:gd name="T49" fmla="*/ 159 h 161"/>
                              <a:gd name="T50" fmla="*/ 64 w 118"/>
                              <a:gd name="T51" fmla="*/ 160 h 161"/>
                              <a:gd name="T52" fmla="*/ 59 w 118"/>
                              <a:gd name="T53" fmla="*/ 161 h 161"/>
                              <a:gd name="T54" fmla="*/ 54 w 118"/>
                              <a:gd name="T55" fmla="*/ 161 h 161"/>
                              <a:gd name="T56" fmla="*/ 43 w 118"/>
                              <a:gd name="T57" fmla="*/ 161 h 161"/>
                              <a:gd name="T58" fmla="*/ 30 w 118"/>
                              <a:gd name="T59" fmla="*/ 158 h 161"/>
                              <a:gd name="T60" fmla="*/ 23 w 118"/>
                              <a:gd name="T61" fmla="*/ 148 h 161"/>
                              <a:gd name="T62" fmla="*/ 19 w 118"/>
                              <a:gd name="T63" fmla="*/ 134 h 161"/>
                              <a:gd name="T64" fmla="*/ 19 w 118"/>
                              <a:gd name="T65" fmla="*/ 62 h 161"/>
                              <a:gd name="T66" fmla="*/ 2 w 118"/>
                              <a:gd name="T67" fmla="*/ 62 h 161"/>
                              <a:gd name="T68" fmla="*/ 1 w 118"/>
                              <a:gd name="T69" fmla="*/ 58 h 161"/>
                              <a:gd name="T70" fmla="*/ 0 w 118"/>
                              <a:gd name="T71" fmla="*/ 52 h 161"/>
                              <a:gd name="T72" fmla="*/ 1 w 118"/>
                              <a:gd name="T73" fmla="*/ 48 h 161"/>
                              <a:gd name="T74" fmla="*/ 2 w 118"/>
                              <a:gd name="T75" fmla="*/ 47 h 161"/>
                              <a:gd name="T76" fmla="*/ 3 w 118"/>
                              <a:gd name="T77" fmla="*/ 46 h 161"/>
                              <a:gd name="T78" fmla="*/ 19 w 118"/>
                              <a:gd name="T79" fmla="*/ 46 h 161"/>
                              <a:gd name="T80" fmla="*/ 19 w 118"/>
                              <a:gd name="T81" fmla="*/ 19 h 161"/>
                              <a:gd name="T82" fmla="*/ 21 w 118"/>
                              <a:gd name="T83" fmla="*/ 17 h 161"/>
                              <a:gd name="T84" fmla="*/ 23 w 118"/>
                              <a:gd name="T85" fmla="*/ 16 h 161"/>
                              <a:gd name="T86" fmla="*/ 27 w 118"/>
                              <a:gd name="T87" fmla="*/ 16 h 161"/>
                              <a:gd name="T88" fmla="*/ 32 w 118"/>
                              <a:gd name="T89" fmla="*/ 16 h 161"/>
                              <a:gd name="T90" fmla="*/ 35 w 118"/>
                              <a:gd name="T91" fmla="*/ 16 h 161"/>
                              <a:gd name="T92" fmla="*/ 38 w 118"/>
                              <a:gd name="T93" fmla="*/ 17 h 161"/>
                              <a:gd name="T94" fmla="*/ 39 w 118"/>
                              <a:gd name="T95" fmla="*/ 19 h 161"/>
                              <a:gd name="T96" fmla="*/ 39 w 118"/>
                              <a:gd name="T97" fmla="*/ 46 h 161"/>
                              <a:gd name="T98" fmla="*/ 118 w 118"/>
                              <a:gd name="T99" fmla="*/ 12 h 161"/>
                              <a:gd name="T100" fmla="*/ 114 w 118"/>
                              <a:gd name="T101" fmla="*/ 21 h 161"/>
                              <a:gd name="T102" fmla="*/ 106 w 118"/>
                              <a:gd name="T103" fmla="*/ 25 h 161"/>
                              <a:gd name="T104" fmla="*/ 96 w 118"/>
                              <a:gd name="T105" fmla="*/ 22 h 161"/>
                              <a:gd name="T106" fmla="*/ 93 w 118"/>
                              <a:gd name="T107" fmla="*/ 12 h 161"/>
                              <a:gd name="T108" fmla="*/ 96 w 118"/>
                              <a:gd name="T109" fmla="*/ 3 h 161"/>
                              <a:gd name="T110" fmla="*/ 106 w 118"/>
                              <a:gd name="T111" fmla="*/ 0 h 161"/>
                              <a:gd name="T112" fmla="*/ 114 w 118"/>
                              <a:gd name="T113" fmla="*/ 3 h 161"/>
                              <a:gd name="T114" fmla="*/ 118 w 118"/>
                              <a:gd name="T115" fmla="*/ 12 h 161"/>
                              <a:gd name="T116" fmla="*/ 77 w 118"/>
                              <a:gd name="T117" fmla="*/ 46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18" h="161">
                                <a:moveTo>
                                  <a:pt x="109" y="46"/>
                                </a:moveTo>
                                <a:lnTo>
                                  <a:pt x="112" y="46"/>
                                </a:lnTo>
                                <a:lnTo>
                                  <a:pt x="114" y="47"/>
                                </a:lnTo>
                                <a:lnTo>
                                  <a:pt x="115" y="49"/>
                                </a:lnTo>
                                <a:lnTo>
                                  <a:pt x="115" y="52"/>
                                </a:lnTo>
                                <a:lnTo>
                                  <a:pt x="115" y="156"/>
                                </a:lnTo>
                                <a:lnTo>
                                  <a:pt x="115" y="158"/>
                                </a:lnTo>
                                <a:lnTo>
                                  <a:pt x="114" y="159"/>
                                </a:lnTo>
                                <a:lnTo>
                                  <a:pt x="114" y="159"/>
                                </a:lnTo>
                                <a:lnTo>
                                  <a:pt x="113" y="160"/>
                                </a:lnTo>
                                <a:lnTo>
                                  <a:pt x="112" y="160"/>
                                </a:lnTo>
                                <a:lnTo>
                                  <a:pt x="111" y="160"/>
                                </a:lnTo>
                                <a:lnTo>
                                  <a:pt x="108" y="160"/>
                                </a:lnTo>
                                <a:lnTo>
                                  <a:pt x="106" y="160"/>
                                </a:lnTo>
                                <a:lnTo>
                                  <a:pt x="102" y="160"/>
                                </a:lnTo>
                                <a:lnTo>
                                  <a:pt x="101" y="160"/>
                                </a:lnTo>
                                <a:lnTo>
                                  <a:pt x="98" y="160"/>
                                </a:lnTo>
                                <a:lnTo>
                                  <a:pt x="97" y="160"/>
                                </a:lnTo>
                                <a:lnTo>
                                  <a:pt x="96" y="159"/>
                                </a:lnTo>
                                <a:lnTo>
                                  <a:pt x="96" y="159"/>
                                </a:lnTo>
                                <a:lnTo>
                                  <a:pt x="96" y="158"/>
                                </a:lnTo>
                                <a:lnTo>
                                  <a:pt x="96" y="156"/>
                                </a:lnTo>
                                <a:lnTo>
                                  <a:pt x="96" y="62"/>
                                </a:lnTo>
                                <a:lnTo>
                                  <a:pt x="39" y="62"/>
                                </a:lnTo>
                                <a:lnTo>
                                  <a:pt x="39" y="122"/>
                                </a:lnTo>
                                <a:lnTo>
                                  <a:pt x="40" y="133"/>
                                </a:lnTo>
                                <a:lnTo>
                                  <a:pt x="43" y="139"/>
                                </a:lnTo>
                                <a:lnTo>
                                  <a:pt x="46" y="144"/>
                                </a:lnTo>
                                <a:lnTo>
                                  <a:pt x="54" y="145"/>
                                </a:lnTo>
                                <a:lnTo>
                                  <a:pt x="58" y="145"/>
                                </a:lnTo>
                                <a:lnTo>
                                  <a:pt x="59" y="144"/>
                                </a:lnTo>
                                <a:lnTo>
                                  <a:pt x="61" y="144"/>
                                </a:lnTo>
                                <a:lnTo>
                                  <a:pt x="64" y="143"/>
                                </a:lnTo>
                                <a:lnTo>
                                  <a:pt x="65" y="143"/>
                                </a:lnTo>
                                <a:lnTo>
                                  <a:pt x="66" y="142"/>
                                </a:lnTo>
                                <a:lnTo>
                                  <a:pt x="67" y="142"/>
                                </a:lnTo>
                                <a:lnTo>
                                  <a:pt x="69" y="142"/>
                                </a:lnTo>
                                <a:lnTo>
                                  <a:pt x="69" y="142"/>
                                </a:lnTo>
                                <a:lnTo>
                                  <a:pt x="70" y="142"/>
                                </a:lnTo>
                                <a:lnTo>
                                  <a:pt x="70" y="143"/>
                                </a:lnTo>
                                <a:lnTo>
                                  <a:pt x="70" y="143"/>
                                </a:lnTo>
                                <a:lnTo>
                                  <a:pt x="70" y="144"/>
                                </a:lnTo>
                                <a:lnTo>
                                  <a:pt x="71" y="145"/>
                                </a:lnTo>
                                <a:lnTo>
                                  <a:pt x="71" y="147"/>
                                </a:lnTo>
                                <a:lnTo>
                                  <a:pt x="71" y="149"/>
                                </a:lnTo>
                                <a:lnTo>
                                  <a:pt x="71" y="153"/>
                                </a:lnTo>
                                <a:lnTo>
                                  <a:pt x="70" y="154"/>
                                </a:lnTo>
                                <a:lnTo>
                                  <a:pt x="70" y="156"/>
                                </a:lnTo>
                                <a:lnTo>
                                  <a:pt x="69" y="158"/>
                                </a:lnTo>
                                <a:lnTo>
                                  <a:pt x="67" y="159"/>
                                </a:lnTo>
                                <a:lnTo>
                                  <a:pt x="66" y="159"/>
                                </a:lnTo>
                                <a:lnTo>
                                  <a:pt x="64" y="160"/>
                                </a:lnTo>
                                <a:lnTo>
                                  <a:pt x="61" y="160"/>
                                </a:lnTo>
                                <a:lnTo>
                                  <a:pt x="59" y="161"/>
                                </a:lnTo>
                                <a:lnTo>
                                  <a:pt x="56" y="161"/>
                                </a:lnTo>
                                <a:lnTo>
                                  <a:pt x="54" y="161"/>
                                </a:lnTo>
                                <a:lnTo>
                                  <a:pt x="51" y="161"/>
                                </a:lnTo>
                                <a:lnTo>
                                  <a:pt x="43" y="161"/>
                                </a:lnTo>
                                <a:lnTo>
                                  <a:pt x="37" y="160"/>
                                </a:lnTo>
                                <a:lnTo>
                                  <a:pt x="30" y="158"/>
                                </a:lnTo>
                                <a:lnTo>
                                  <a:pt x="27" y="153"/>
                                </a:lnTo>
                                <a:lnTo>
                                  <a:pt x="23" y="148"/>
                                </a:lnTo>
                                <a:lnTo>
                                  <a:pt x="21" y="142"/>
                                </a:lnTo>
                                <a:lnTo>
                                  <a:pt x="19" y="134"/>
                                </a:lnTo>
                                <a:lnTo>
                                  <a:pt x="19" y="126"/>
                                </a:lnTo>
                                <a:lnTo>
                                  <a:pt x="19" y="62"/>
                                </a:lnTo>
                                <a:lnTo>
                                  <a:pt x="5" y="62"/>
                                </a:lnTo>
                                <a:lnTo>
                                  <a:pt x="2" y="62"/>
                                </a:lnTo>
                                <a:lnTo>
                                  <a:pt x="1" y="60"/>
                                </a:lnTo>
                                <a:lnTo>
                                  <a:pt x="1" y="58"/>
                                </a:lnTo>
                                <a:lnTo>
                                  <a:pt x="0" y="54"/>
                                </a:lnTo>
                                <a:lnTo>
                                  <a:pt x="0" y="52"/>
                                </a:lnTo>
                                <a:lnTo>
                                  <a:pt x="1" y="51"/>
                                </a:lnTo>
                                <a:lnTo>
                                  <a:pt x="1" y="48"/>
                                </a:lnTo>
                                <a:lnTo>
                                  <a:pt x="1" y="47"/>
                                </a:lnTo>
                                <a:lnTo>
                                  <a:pt x="2" y="47"/>
                                </a:lnTo>
                                <a:lnTo>
                                  <a:pt x="2" y="46"/>
                                </a:lnTo>
                                <a:lnTo>
                                  <a:pt x="3" y="46"/>
                                </a:lnTo>
                                <a:lnTo>
                                  <a:pt x="5" y="46"/>
                                </a:lnTo>
                                <a:lnTo>
                                  <a:pt x="19" y="46"/>
                                </a:lnTo>
                                <a:lnTo>
                                  <a:pt x="19" y="20"/>
                                </a:lnTo>
                                <a:lnTo>
                                  <a:pt x="19" y="19"/>
                                </a:lnTo>
                                <a:lnTo>
                                  <a:pt x="19" y="19"/>
                                </a:lnTo>
                                <a:lnTo>
                                  <a:pt x="21" y="17"/>
                                </a:lnTo>
                                <a:lnTo>
                                  <a:pt x="22" y="17"/>
                                </a:lnTo>
                                <a:lnTo>
                                  <a:pt x="23" y="16"/>
                                </a:lnTo>
                                <a:lnTo>
                                  <a:pt x="24" y="16"/>
                                </a:lnTo>
                                <a:lnTo>
                                  <a:pt x="27" y="16"/>
                                </a:lnTo>
                                <a:lnTo>
                                  <a:pt x="29" y="16"/>
                                </a:lnTo>
                                <a:lnTo>
                                  <a:pt x="32" y="16"/>
                                </a:lnTo>
                                <a:lnTo>
                                  <a:pt x="34" y="16"/>
                                </a:lnTo>
                                <a:lnTo>
                                  <a:pt x="35" y="16"/>
                                </a:lnTo>
                                <a:lnTo>
                                  <a:pt x="37" y="17"/>
                                </a:lnTo>
                                <a:lnTo>
                                  <a:pt x="38" y="17"/>
                                </a:lnTo>
                                <a:lnTo>
                                  <a:pt x="39" y="19"/>
                                </a:lnTo>
                                <a:lnTo>
                                  <a:pt x="39" y="19"/>
                                </a:lnTo>
                                <a:lnTo>
                                  <a:pt x="39" y="20"/>
                                </a:lnTo>
                                <a:lnTo>
                                  <a:pt x="39" y="46"/>
                                </a:lnTo>
                                <a:lnTo>
                                  <a:pt x="109" y="46"/>
                                </a:lnTo>
                                <a:close/>
                                <a:moveTo>
                                  <a:pt x="118" y="12"/>
                                </a:moveTo>
                                <a:lnTo>
                                  <a:pt x="117" y="19"/>
                                </a:lnTo>
                                <a:lnTo>
                                  <a:pt x="114" y="21"/>
                                </a:lnTo>
                                <a:lnTo>
                                  <a:pt x="112" y="23"/>
                                </a:lnTo>
                                <a:lnTo>
                                  <a:pt x="106" y="25"/>
                                </a:lnTo>
                                <a:lnTo>
                                  <a:pt x="98" y="23"/>
                                </a:lnTo>
                                <a:lnTo>
                                  <a:pt x="96" y="22"/>
                                </a:lnTo>
                                <a:lnTo>
                                  <a:pt x="93" y="19"/>
                                </a:lnTo>
                                <a:lnTo>
                                  <a:pt x="93" y="12"/>
                                </a:lnTo>
                                <a:lnTo>
                                  <a:pt x="93" y="6"/>
                                </a:lnTo>
                                <a:lnTo>
                                  <a:pt x="96" y="3"/>
                                </a:lnTo>
                                <a:lnTo>
                                  <a:pt x="99" y="1"/>
                                </a:lnTo>
                                <a:lnTo>
                                  <a:pt x="106" y="0"/>
                                </a:lnTo>
                                <a:lnTo>
                                  <a:pt x="112" y="1"/>
                                </a:lnTo>
                                <a:lnTo>
                                  <a:pt x="114" y="3"/>
                                </a:lnTo>
                                <a:lnTo>
                                  <a:pt x="117" y="6"/>
                                </a:lnTo>
                                <a:lnTo>
                                  <a:pt x="118" y="12"/>
                                </a:lnTo>
                                <a:close/>
                                <a:moveTo>
                                  <a:pt x="77" y="46"/>
                                </a:moveTo>
                                <a:lnTo>
                                  <a:pt x="77" y="4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40" name="Freeform 102"/>
                        <wps:cNvSpPr>
                          <a:spLocks noEditPoints="1"/>
                        </wps:cNvSpPr>
                        <wps:spPr bwMode="auto">
                          <a:xfrm>
                            <a:off x="698500" y="3849688"/>
                            <a:ext cx="57150" cy="63500"/>
                          </a:xfrm>
                          <a:custGeom>
                            <a:avLst/>
                            <a:gdLst>
                              <a:gd name="T0" fmla="*/ 108 w 108"/>
                              <a:gd name="T1" fmla="*/ 72 h 120"/>
                              <a:gd name="T2" fmla="*/ 101 w 108"/>
                              <a:gd name="T3" fmla="*/ 94 h 120"/>
                              <a:gd name="T4" fmla="*/ 87 w 108"/>
                              <a:gd name="T5" fmla="*/ 110 h 120"/>
                              <a:gd name="T6" fmla="*/ 66 w 108"/>
                              <a:gd name="T7" fmla="*/ 118 h 120"/>
                              <a:gd name="T8" fmla="*/ 40 w 108"/>
                              <a:gd name="T9" fmla="*/ 118 h 120"/>
                              <a:gd name="T10" fmla="*/ 21 w 108"/>
                              <a:gd name="T11" fmla="*/ 111 h 120"/>
                              <a:gd name="T12" fmla="*/ 7 w 108"/>
                              <a:gd name="T13" fmla="*/ 95 h 120"/>
                              <a:gd name="T14" fmla="*/ 1 w 108"/>
                              <a:gd name="T15" fmla="*/ 74 h 120"/>
                              <a:gd name="T16" fmla="*/ 1 w 108"/>
                              <a:gd name="T17" fmla="*/ 48 h 120"/>
                              <a:gd name="T18" fmla="*/ 7 w 108"/>
                              <a:gd name="T19" fmla="*/ 26 h 120"/>
                              <a:gd name="T20" fmla="*/ 22 w 108"/>
                              <a:gd name="T21" fmla="*/ 10 h 120"/>
                              <a:gd name="T22" fmla="*/ 42 w 108"/>
                              <a:gd name="T23" fmla="*/ 1 h 120"/>
                              <a:gd name="T24" fmla="*/ 69 w 108"/>
                              <a:gd name="T25" fmla="*/ 1 h 120"/>
                              <a:gd name="T26" fmla="*/ 88 w 108"/>
                              <a:gd name="T27" fmla="*/ 9 h 120"/>
                              <a:gd name="T28" fmla="*/ 101 w 108"/>
                              <a:gd name="T29" fmla="*/ 24 h 120"/>
                              <a:gd name="T30" fmla="*/ 108 w 108"/>
                              <a:gd name="T31" fmla="*/ 46 h 120"/>
                              <a:gd name="T32" fmla="*/ 87 w 108"/>
                              <a:gd name="T33" fmla="*/ 61 h 120"/>
                              <a:gd name="T34" fmla="*/ 86 w 108"/>
                              <a:gd name="T35" fmla="*/ 43 h 120"/>
                              <a:gd name="T36" fmla="*/ 81 w 108"/>
                              <a:gd name="T37" fmla="*/ 30 h 120"/>
                              <a:gd name="T38" fmla="*/ 70 w 108"/>
                              <a:gd name="T39" fmla="*/ 20 h 120"/>
                              <a:gd name="T40" fmla="*/ 54 w 108"/>
                              <a:gd name="T41" fmla="*/ 17 h 120"/>
                              <a:gd name="T42" fmla="*/ 39 w 108"/>
                              <a:gd name="T43" fmla="*/ 20 h 120"/>
                              <a:gd name="T44" fmla="*/ 29 w 108"/>
                              <a:gd name="T45" fmla="*/ 29 h 120"/>
                              <a:gd name="T46" fmla="*/ 23 w 108"/>
                              <a:gd name="T47" fmla="*/ 42 h 120"/>
                              <a:gd name="T48" fmla="*/ 21 w 108"/>
                              <a:gd name="T49" fmla="*/ 59 h 120"/>
                              <a:gd name="T50" fmla="*/ 23 w 108"/>
                              <a:gd name="T51" fmla="*/ 77 h 120"/>
                              <a:gd name="T52" fmla="*/ 28 w 108"/>
                              <a:gd name="T53" fmla="*/ 90 h 120"/>
                              <a:gd name="T54" fmla="*/ 38 w 108"/>
                              <a:gd name="T55" fmla="*/ 99 h 120"/>
                              <a:gd name="T56" fmla="*/ 54 w 108"/>
                              <a:gd name="T57" fmla="*/ 102 h 120"/>
                              <a:gd name="T58" fmla="*/ 69 w 108"/>
                              <a:gd name="T59" fmla="*/ 100 h 120"/>
                              <a:gd name="T60" fmla="*/ 80 w 108"/>
                              <a:gd name="T61" fmla="*/ 90 h 120"/>
                              <a:gd name="T62" fmla="*/ 86 w 108"/>
                              <a:gd name="T63" fmla="*/ 77 h 120"/>
                              <a:gd name="T64" fmla="*/ 87 w 108"/>
                              <a:gd name="T65" fmla="*/ 61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08" h="120">
                                <a:moveTo>
                                  <a:pt x="108" y="58"/>
                                </a:moveTo>
                                <a:lnTo>
                                  <a:pt x="108" y="72"/>
                                </a:lnTo>
                                <a:lnTo>
                                  <a:pt x="104" y="83"/>
                                </a:lnTo>
                                <a:lnTo>
                                  <a:pt x="101" y="94"/>
                                </a:lnTo>
                                <a:lnTo>
                                  <a:pt x="95" y="102"/>
                                </a:lnTo>
                                <a:lnTo>
                                  <a:pt x="87" y="110"/>
                                </a:lnTo>
                                <a:lnTo>
                                  <a:pt x="77" y="115"/>
                                </a:lnTo>
                                <a:lnTo>
                                  <a:pt x="66" y="118"/>
                                </a:lnTo>
                                <a:lnTo>
                                  <a:pt x="53" y="120"/>
                                </a:lnTo>
                                <a:lnTo>
                                  <a:pt x="40" y="118"/>
                                </a:lnTo>
                                <a:lnTo>
                                  <a:pt x="29" y="115"/>
                                </a:lnTo>
                                <a:lnTo>
                                  <a:pt x="21" y="111"/>
                                </a:lnTo>
                                <a:lnTo>
                                  <a:pt x="13" y="104"/>
                                </a:lnTo>
                                <a:lnTo>
                                  <a:pt x="7" y="95"/>
                                </a:lnTo>
                                <a:lnTo>
                                  <a:pt x="3" y="85"/>
                                </a:lnTo>
                                <a:lnTo>
                                  <a:pt x="1" y="74"/>
                                </a:lnTo>
                                <a:lnTo>
                                  <a:pt x="0" y="61"/>
                                </a:lnTo>
                                <a:lnTo>
                                  <a:pt x="1" y="48"/>
                                </a:lnTo>
                                <a:lnTo>
                                  <a:pt x="3" y="36"/>
                                </a:lnTo>
                                <a:lnTo>
                                  <a:pt x="7" y="26"/>
                                </a:lnTo>
                                <a:lnTo>
                                  <a:pt x="13" y="17"/>
                                </a:lnTo>
                                <a:lnTo>
                                  <a:pt x="22" y="10"/>
                                </a:lnTo>
                                <a:lnTo>
                                  <a:pt x="32" y="5"/>
                                </a:lnTo>
                                <a:lnTo>
                                  <a:pt x="42" y="1"/>
                                </a:lnTo>
                                <a:lnTo>
                                  <a:pt x="55" y="0"/>
                                </a:lnTo>
                                <a:lnTo>
                                  <a:pt x="69" y="1"/>
                                </a:lnTo>
                                <a:lnTo>
                                  <a:pt x="79" y="4"/>
                                </a:lnTo>
                                <a:lnTo>
                                  <a:pt x="88" y="9"/>
                                </a:lnTo>
                                <a:lnTo>
                                  <a:pt x="96" y="16"/>
                                </a:lnTo>
                                <a:lnTo>
                                  <a:pt x="101" y="24"/>
                                </a:lnTo>
                                <a:lnTo>
                                  <a:pt x="106" y="35"/>
                                </a:lnTo>
                                <a:lnTo>
                                  <a:pt x="108" y="46"/>
                                </a:lnTo>
                                <a:lnTo>
                                  <a:pt x="108" y="58"/>
                                </a:lnTo>
                                <a:close/>
                                <a:moveTo>
                                  <a:pt x="87" y="61"/>
                                </a:moveTo>
                                <a:lnTo>
                                  <a:pt x="87" y="52"/>
                                </a:lnTo>
                                <a:lnTo>
                                  <a:pt x="86" y="43"/>
                                </a:lnTo>
                                <a:lnTo>
                                  <a:pt x="84" y="36"/>
                                </a:lnTo>
                                <a:lnTo>
                                  <a:pt x="81" y="30"/>
                                </a:lnTo>
                                <a:lnTo>
                                  <a:pt x="76" y="24"/>
                                </a:lnTo>
                                <a:lnTo>
                                  <a:pt x="70" y="20"/>
                                </a:lnTo>
                                <a:lnTo>
                                  <a:pt x="64" y="17"/>
                                </a:lnTo>
                                <a:lnTo>
                                  <a:pt x="54" y="17"/>
                                </a:lnTo>
                                <a:lnTo>
                                  <a:pt x="47" y="17"/>
                                </a:lnTo>
                                <a:lnTo>
                                  <a:pt x="39" y="20"/>
                                </a:lnTo>
                                <a:lnTo>
                                  <a:pt x="33" y="24"/>
                                </a:lnTo>
                                <a:lnTo>
                                  <a:pt x="29" y="29"/>
                                </a:lnTo>
                                <a:lnTo>
                                  <a:pt x="26" y="35"/>
                                </a:lnTo>
                                <a:lnTo>
                                  <a:pt x="23" y="42"/>
                                </a:lnTo>
                                <a:lnTo>
                                  <a:pt x="22" y="51"/>
                                </a:lnTo>
                                <a:lnTo>
                                  <a:pt x="21" y="59"/>
                                </a:lnTo>
                                <a:lnTo>
                                  <a:pt x="21" y="68"/>
                                </a:lnTo>
                                <a:lnTo>
                                  <a:pt x="23" y="77"/>
                                </a:lnTo>
                                <a:lnTo>
                                  <a:pt x="24" y="84"/>
                                </a:lnTo>
                                <a:lnTo>
                                  <a:pt x="28" y="90"/>
                                </a:lnTo>
                                <a:lnTo>
                                  <a:pt x="32" y="95"/>
                                </a:lnTo>
                                <a:lnTo>
                                  <a:pt x="38" y="99"/>
                                </a:lnTo>
                                <a:lnTo>
                                  <a:pt x="45" y="102"/>
                                </a:lnTo>
                                <a:lnTo>
                                  <a:pt x="54" y="102"/>
                                </a:lnTo>
                                <a:lnTo>
                                  <a:pt x="63" y="102"/>
                                </a:lnTo>
                                <a:lnTo>
                                  <a:pt x="69" y="100"/>
                                </a:lnTo>
                                <a:lnTo>
                                  <a:pt x="75" y="96"/>
                                </a:lnTo>
                                <a:lnTo>
                                  <a:pt x="80" y="90"/>
                                </a:lnTo>
                                <a:lnTo>
                                  <a:pt x="84" y="85"/>
                                </a:lnTo>
                                <a:lnTo>
                                  <a:pt x="86" y="77"/>
                                </a:lnTo>
                                <a:lnTo>
                                  <a:pt x="87" y="69"/>
                                </a:lnTo>
                                <a:lnTo>
                                  <a:pt x="87" y="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41" name="Freeform 103"/>
                        <wps:cNvSpPr>
                          <a:spLocks/>
                        </wps:cNvSpPr>
                        <wps:spPr bwMode="auto">
                          <a:xfrm>
                            <a:off x="771525" y="3849688"/>
                            <a:ext cx="49213" cy="61913"/>
                          </a:xfrm>
                          <a:custGeom>
                            <a:avLst/>
                            <a:gdLst>
                              <a:gd name="T0" fmla="*/ 93 w 93"/>
                              <a:gd name="T1" fmla="*/ 115 h 117"/>
                              <a:gd name="T2" fmla="*/ 92 w 93"/>
                              <a:gd name="T3" fmla="*/ 116 h 117"/>
                              <a:gd name="T4" fmla="*/ 90 w 93"/>
                              <a:gd name="T5" fmla="*/ 117 h 117"/>
                              <a:gd name="T6" fmla="*/ 86 w 93"/>
                              <a:gd name="T7" fmla="*/ 117 h 117"/>
                              <a:gd name="T8" fmla="*/ 80 w 93"/>
                              <a:gd name="T9" fmla="*/ 117 h 117"/>
                              <a:gd name="T10" fmla="*/ 76 w 93"/>
                              <a:gd name="T11" fmla="*/ 117 h 117"/>
                              <a:gd name="T12" fmla="*/ 74 w 93"/>
                              <a:gd name="T13" fmla="*/ 116 h 117"/>
                              <a:gd name="T14" fmla="*/ 74 w 93"/>
                              <a:gd name="T15" fmla="*/ 115 h 117"/>
                              <a:gd name="T16" fmla="*/ 74 w 93"/>
                              <a:gd name="T17" fmla="*/ 51 h 117"/>
                              <a:gd name="T18" fmla="*/ 71 w 93"/>
                              <a:gd name="T19" fmla="*/ 36 h 117"/>
                              <a:gd name="T20" fmla="*/ 67 w 93"/>
                              <a:gd name="T21" fmla="*/ 26 h 117"/>
                              <a:gd name="T22" fmla="*/ 60 w 93"/>
                              <a:gd name="T23" fmla="*/ 20 h 117"/>
                              <a:gd name="T24" fmla="*/ 50 w 93"/>
                              <a:gd name="T25" fmla="*/ 17 h 117"/>
                              <a:gd name="T26" fmla="*/ 35 w 93"/>
                              <a:gd name="T27" fmla="*/ 22 h 117"/>
                              <a:gd name="T28" fmla="*/ 19 w 93"/>
                              <a:gd name="T29" fmla="*/ 38 h 117"/>
                              <a:gd name="T30" fmla="*/ 19 w 93"/>
                              <a:gd name="T31" fmla="*/ 115 h 117"/>
                              <a:gd name="T32" fmla="*/ 18 w 93"/>
                              <a:gd name="T33" fmla="*/ 116 h 117"/>
                              <a:gd name="T34" fmla="*/ 16 w 93"/>
                              <a:gd name="T35" fmla="*/ 117 h 117"/>
                              <a:gd name="T36" fmla="*/ 12 w 93"/>
                              <a:gd name="T37" fmla="*/ 117 h 117"/>
                              <a:gd name="T38" fmla="*/ 7 w 93"/>
                              <a:gd name="T39" fmla="*/ 117 h 117"/>
                              <a:gd name="T40" fmla="*/ 3 w 93"/>
                              <a:gd name="T41" fmla="*/ 117 h 117"/>
                              <a:gd name="T42" fmla="*/ 1 w 93"/>
                              <a:gd name="T43" fmla="*/ 116 h 117"/>
                              <a:gd name="T44" fmla="*/ 0 w 93"/>
                              <a:gd name="T45" fmla="*/ 115 h 117"/>
                              <a:gd name="T46" fmla="*/ 0 w 93"/>
                              <a:gd name="T47" fmla="*/ 5 h 117"/>
                              <a:gd name="T48" fmla="*/ 0 w 93"/>
                              <a:gd name="T49" fmla="*/ 4 h 117"/>
                              <a:gd name="T50" fmla="*/ 1 w 93"/>
                              <a:gd name="T51" fmla="*/ 3 h 117"/>
                              <a:gd name="T52" fmla="*/ 5 w 93"/>
                              <a:gd name="T53" fmla="*/ 3 h 117"/>
                              <a:gd name="T54" fmla="*/ 8 w 93"/>
                              <a:gd name="T55" fmla="*/ 1 h 117"/>
                              <a:gd name="T56" fmla="*/ 13 w 93"/>
                              <a:gd name="T57" fmla="*/ 3 h 117"/>
                              <a:gd name="T58" fmla="*/ 16 w 93"/>
                              <a:gd name="T59" fmla="*/ 3 h 117"/>
                              <a:gd name="T60" fmla="*/ 17 w 93"/>
                              <a:gd name="T61" fmla="*/ 4 h 117"/>
                              <a:gd name="T62" fmla="*/ 18 w 93"/>
                              <a:gd name="T63" fmla="*/ 5 h 117"/>
                              <a:gd name="T64" fmla="*/ 27 w 93"/>
                              <a:gd name="T65" fmla="*/ 11 h 117"/>
                              <a:gd name="T66" fmla="*/ 45 w 93"/>
                              <a:gd name="T67" fmla="*/ 1 h 117"/>
                              <a:gd name="T68" fmla="*/ 65 w 93"/>
                              <a:gd name="T69" fmla="*/ 1 h 117"/>
                              <a:gd name="T70" fmla="*/ 80 w 93"/>
                              <a:gd name="T71" fmla="*/ 8 h 117"/>
                              <a:gd name="T72" fmla="*/ 88 w 93"/>
                              <a:gd name="T73" fmla="*/ 20 h 117"/>
                              <a:gd name="T74" fmla="*/ 92 w 93"/>
                              <a:gd name="T75" fmla="*/ 37 h 117"/>
                              <a:gd name="T76" fmla="*/ 93 w 93"/>
                              <a:gd name="T77" fmla="*/ 113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93" h="117">
                                <a:moveTo>
                                  <a:pt x="93" y="113"/>
                                </a:moveTo>
                                <a:lnTo>
                                  <a:pt x="93" y="115"/>
                                </a:lnTo>
                                <a:lnTo>
                                  <a:pt x="92" y="116"/>
                                </a:lnTo>
                                <a:lnTo>
                                  <a:pt x="92" y="116"/>
                                </a:lnTo>
                                <a:lnTo>
                                  <a:pt x="91" y="117"/>
                                </a:lnTo>
                                <a:lnTo>
                                  <a:pt x="90" y="117"/>
                                </a:lnTo>
                                <a:lnTo>
                                  <a:pt x="88" y="117"/>
                                </a:lnTo>
                                <a:lnTo>
                                  <a:pt x="86" y="117"/>
                                </a:lnTo>
                                <a:lnTo>
                                  <a:pt x="83" y="117"/>
                                </a:lnTo>
                                <a:lnTo>
                                  <a:pt x="80" y="117"/>
                                </a:lnTo>
                                <a:lnTo>
                                  <a:pt x="79" y="117"/>
                                </a:lnTo>
                                <a:lnTo>
                                  <a:pt x="76" y="117"/>
                                </a:lnTo>
                                <a:lnTo>
                                  <a:pt x="75" y="117"/>
                                </a:lnTo>
                                <a:lnTo>
                                  <a:pt x="74" y="116"/>
                                </a:lnTo>
                                <a:lnTo>
                                  <a:pt x="74" y="116"/>
                                </a:lnTo>
                                <a:lnTo>
                                  <a:pt x="74" y="115"/>
                                </a:lnTo>
                                <a:lnTo>
                                  <a:pt x="74" y="113"/>
                                </a:lnTo>
                                <a:lnTo>
                                  <a:pt x="74" y="51"/>
                                </a:lnTo>
                                <a:lnTo>
                                  <a:pt x="72" y="42"/>
                                </a:lnTo>
                                <a:lnTo>
                                  <a:pt x="71" y="36"/>
                                </a:lnTo>
                                <a:lnTo>
                                  <a:pt x="70" y="30"/>
                                </a:lnTo>
                                <a:lnTo>
                                  <a:pt x="67" y="26"/>
                                </a:lnTo>
                                <a:lnTo>
                                  <a:pt x="64" y="22"/>
                                </a:lnTo>
                                <a:lnTo>
                                  <a:pt x="60" y="20"/>
                                </a:lnTo>
                                <a:lnTo>
                                  <a:pt x="55" y="17"/>
                                </a:lnTo>
                                <a:lnTo>
                                  <a:pt x="50" y="17"/>
                                </a:lnTo>
                                <a:lnTo>
                                  <a:pt x="43" y="19"/>
                                </a:lnTo>
                                <a:lnTo>
                                  <a:pt x="35" y="22"/>
                                </a:lnTo>
                                <a:lnTo>
                                  <a:pt x="28" y="29"/>
                                </a:lnTo>
                                <a:lnTo>
                                  <a:pt x="19" y="38"/>
                                </a:lnTo>
                                <a:lnTo>
                                  <a:pt x="19" y="113"/>
                                </a:lnTo>
                                <a:lnTo>
                                  <a:pt x="19" y="115"/>
                                </a:lnTo>
                                <a:lnTo>
                                  <a:pt x="19" y="116"/>
                                </a:lnTo>
                                <a:lnTo>
                                  <a:pt x="18" y="116"/>
                                </a:lnTo>
                                <a:lnTo>
                                  <a:pt x="17" y="117"/>
                                </a:lnTo>
                                <a:lnTo>
                                  <a:pt x="16" y="117"/>
                                </a:lnTo>
                                <a:lnTo>
                                  <a:pt x="14" y="117"/>
                                </a:lnTo>
                                <a:lnTo>
                                  <a:pt x="12" y="117"/>
                                </a:lnTo>
                                <a:lnTo>
                                  <a:pt x="10" y="117"/>
                                </a:lnTo>
                                <a:lnTo>
                                  <a:pt x="7" y="117"/>
                                </a:lnTo>
                                <a:lnTo>
                                  <a:pt x="5" y="117"/>
                                </a:lnTo>
                                <a:lnTo>
                                  <a:pt x="3" y="117"/>
                                </a:lnTo>
                                <a:lnTo>
                                  <a:pt x="2" y="117"/>
                                </a:lnTo>
                                <a:lnTo>
                                  <a:pt x="1" y="116"/>
                                </a:lnTo>
                                <a:lnTo>
                                  <a:pt x="0" y="116"/>
                                </a:lnTo>
                                <a:lnTo>
                                  <a:pt x="0" y="115"/>
                                </a:lnTo>
                                <a:lnTo>
                                  <a:pt x="0" y="113"/>
                                </a:lnTo>
                                <a:lnTo>
                                  <a:pt x="0" y="5"/>
                                </a:lnTo>
                                <a:lnTo>
                                  <a:pt x="0" y="5"/>
                                </a:lnTo>
                                <a:lnTo>
                                  <a:pt x="0" y="4"/>
                                </a:lnTo>
                                <a:lnTo>
                                  <a:pt x="1" y="4"/>
                                </a:lnTo>
                                <a:lnTo>
                                  <a:pt x="1" y="3"/>
                                </a:lnTo>
                                <a:lnTo>
                                  <a:pt x="2" y="3"/>
                                </a:lnTo>
                                <a:lnTo>
                                  <a:pt x="5" y="3"/>
                                </a:lnTo>
                                <a:lnTo>
                                  <a:pt x="6" y="1"/>
                                </a:lnTo>
                                <a:lnTo>
                                  <a:pt x="8" y="1"/>
                                </a:lnTo>
                                <a:lnTo>
                                  <a:pt x="11" y="1"/>
                                </a:lnTo>
                                <a:lnTo>
                                  <a:pt x="13" y="3"/>
                                </a:lnTo>
                                <a:lnTo>
                                  <a:pt x="14" y="3"/>
                                </a:lnTo>
                                <a:lnTo>
                                  <a:pt x="16" y="3"/>
                                </a:lnTo>
                                <a:lnTo>
                                  <a:pt x="17" y="4"/>
                                </a:lnTo>
                                <a:lnTo>
                                  <a:pt x="17" y="4"/>
                                </a:lnTo>
                                <a:lnTo>
                                  <a:pt x="17" y="5"/>
                                </a:lnTo>
                                <a:lnTo>
                                  <a:pt x="18" y="5"/>
                                </a:lnTo>
                                <a:lnTo>
                                  <a:pt x="18" y="20"/>
                                </a:lnTo>
                                <a:lnTo>
                                  <a:pt x="27" y="11"/>
                                </a:lnTo>
                                <a:lnTo>
                                  <a:pt x="35" y="5"/>
                                </a:lnTo>
                                <a:lnTo>
                                  <a:pt x="45" y="1"/>
                                </a:lnTo>
                                <a:lnTo>
                                  <a:pt x="54" y="0"/>
                                </a:lnTo>
                                <a:lnTo>
                                  <a:pt x="65" y="1"/>
                                </a:lnTo>
                                <a:lnTo>
                                  <a:pt x="72" y="4"/>
                                </a:lnTo>
                                <a:lnTo>
                                  <a:pt x="80" y="8"/>
                                </a:lnTo>
                                <a:lnTo>
                                  <a:pt x="85" y="14"/>
                                </a:lnTo>
                                <a:lnTo>
                                  <a:pt x="88" y="20"/>
                                </a:lnTo>
                                <a:lnTo>
                                  <a:pt x="91" y="29"/>
                                </a:lnTo>
                                <a:lnTo>
                                  <a:pt x="92" y="37"/>
                                </a:lnTo>
                                <a:lnTo>
                                  <a:pt x="93" y="48"/>
                                </a:lnTo>
                                <a:lnTo>
                                  <a:pt x="93" y="1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42" name="Freeform 104"/>
                        <wps:cNvSpPr>
                          <a:spLocks/>
                        </wps:cNvSpPr>
                        <wps:spPr bwMode="auto">
                          <a:xfrm>
                            <a:off x="130175" y="114300"/>
                            <a:ext cx="79375" cy="114300"/>
                          </a:xfrm>
                          <a:custGeom>
                            <a:avLst/>
                            <a:gdLst>
                              <a:gd name="T0" fmla="*/ 152 w 152"/>
                              <a:gd name="T1" fmla="*/ 183 h 215"/>
                              <a:gd name="T2" fmla="*/ 152 w 152"/>
                              <a:gd name="T3" fmla="*/ 189 h 215"/>
                              <a:gd name="T4" fmla="*/ 151 w 152"/>
                              <a:gd name="T5" fmla="*/ 192 h 215"/>
                              <a:gd name="T6" fmla="*/ 150 w 152"/>
                              <a:gd name="T7" fmla="*/ 196 h 215"/>
                              <a:gd name="T8" fmla="*/ 146 w 152"/>
                              <a:gd name="T9" fmla="*/ 200 h 215"/>
                              <a:gd name="T10" fmla="*/ 136 w 152"/>
                              <a:gd name="T11" fmla="*/ 205 h 215"/>
                              <a:gd name="T12" fmla="*/ 121 w 152"/>
                              <a:gd name="T13" fmla="*/ 211 h 215"/>
                              <a:gd name="T14" fmla="*/ 103 w 152"/>
                              <a:gd name="T15" fmla="*/ 213 h 215"/>
                              <a:gd name="T16" fmla="*/ 71 w 152"/>
                              <a:gd name="T17" fmla="*/ 213 h 215"/>
                              <a:gd name="T18" fmla="*/ 38 w 152"/>
                              <a:gd name="T19" fmla="*/ 200 h 215"/>
                              <a:gd name="T20" fmla="*/ 13 w 152"/>
                              <a:gd name="T21" fmla="*/ 174 h 215"/>
                              <a:gd name="T22" fmla="*/ 1 w 152"/>
                              <a:gd name="T23" fmla="*/ 135 h 215"/>
                              <a:gd name="T24" fmla="*/ 1 w 152"/>
                              <a:gd name="T25" fmla="*/ 84 h 215"/>
                              <a:gd name="T26" fmla="*/ 14 w 152"/>
                              <a:gd name="T27" fmla="*/ 43 h 215"/>
                              <a:gd name="T28" fmla="*/ 40 w 152"/>
                              <a:gd name="T29" fmla="*/ 15 h 215"/>
                              <a:gd name="T30" fmla="*/ 75 w 152"/>
                              <a:gd name="T31" fmla="*/ 2 h 215"/>
                              <a:gd name="T32" fmla="*/ 104 w 152"/>
                              <a:gd name="T33" fmla="*/ 0 h 215"/>
                              <a:gd name="T34" fmla="*/ 120 w 152"/>
                              <a:gd name="T35" fmla="*/ 3 h 215"/>
                              <a:gd name="T36" fmla="*/ 134 w 152"/>
                              <a:gd name="T37" fmla="*/ 8 h 215"/>
                              <a:gd name="T38" fmla="*/ 145 w 152"/>
                              <a:gd name="T39" fmla="*/ 14 h 215"/>
                              <a:gd name="T40" fmla="*/ 149 w 152"/>
                              <a:gd name="T41" fmla="*/ 18 h 215"/>
                              <a:gd name="T42" fmla="*/ 151 w 152"/>
                              <a:gd name="T43" fmla="*/ 21 h 215"/>
                              <a:gd name="T44" fmla="*/ 152 w 152"/>
                              <a:gd name="T45" fmla="*/ 25 h 215"/>
                              <a:gd name="T46" fmla="*/ 152 w 152"/>
                              <a:gd name="T47" fmla="*/ 31 h 215"/>
                              <a:gd name="T48" fmla="*/ 152 w 152"/>
                              <a:gd name="T49" fmla="*/ 41 h 215"/>
                              <a:gd name="T50" fmla="*/ 151 w 152"/>
                              <a:gd name="T51" fmla="*/ 47 h 215"/>
                              <a:gd name="T52" fmla="*/ 150 w 152"/>
                              <a:gd name="T53" fmla="*/ 51 h 215"/>
                              <a:gd name="T54" fmla="*/ 147 w 152"/>
                              <a:gd name="T55" fmla="*/ 53 h 215"/>
                              <a:gd name="T56" fmla="*/ 144 w 152"/>
                              <a:gd name="T57" fmla="*/ 53 h 215"/>
                              <a:gd name="T58" fmla="*/ 136 w 152"/>
                              <a:gd name="T59" fmla="*/ 48 h 215"/>
                              <a:gd name="T60" fmla="*/ 124 w 152"/>
                              <a:gd name="T61" fmla="*/ 41 h 215"/>
                              <a:gd name="T62" fmla="*/ 108 w 152"/>
                              <a:gd name="T63" fmla="*/ 36 h 215"/>
                              <a:gd name="T64" fmla="*/ 86 w 152"/>
                              <a:gd name="T65" fmla="*/ 36 h 215"/>
                              <a:gd name="T66" fmla="*/ 66 w 152"/>
                              <a:gd name="T67" fmla="*/ 46 h 215"/>
                              <a:gd name="T68" fmla="*/ 53 w 152"/>
                              <a:gd name="T69" fmla="*/ 64 h 215"/>
                              <a:gd name="T70" fmla="*/ 45 w 152"/>
                              <a:gd name="T71" fmla="*/ 91 h 215"/>
                              <a:gd name="T72" fmla="*/ 45 w 152"/>
                              <a:gd name="T73" fmla="*/ 125 h 215"/>
                              <a:gd name="T74" fmla="*/ 53 w 152"/>
                              <a:gd name="T75" fmla="*/ 152 h 215"/>
                              <a:gd name="T76" fmla="*/ 67 w 152"/>
                              <a:gd name="T77" fmla="*/ 169 h 215"/>
                              <a:gd name="T78" fmla="*/ 87 w 152"/>
                              <a:gd name="T79" fmla="*/ 178 h 215"/>
                              <a:gd name="T80" fmla="*/ 109 w 152"/>
                              <a:gd name="T81" fmla="*/ 178 h 215"/>
                              <a:gd name="T82" fmla="*/ 125 w 152"/>
                              <a:gd name="T83" fmla="*/ 173 h 215"/>
                              <a:gd name="T84" fmla="*/ 137 w 152"/>
                              <a:gd name="T85" fmla="*/ 167 h 215"/>
                              <a:gd name="T86" fmla="*/ 145 w 152"/>
                              <a:gd name="T87" fmla="*/ 162 h 215"/>
                              <a:gd name="T88" fmla="*/ 149 w 152"/>
                              <a:gd name="T89" fmla="*/ 162 h 215"/>
                              <a:gd name="T90" fmla="*/ 151 w 152"/>
                              <a:gd name="T91" fmla="*/ 163 h 215"/>
                              <a:gd name="T92" fmla="*/ 152 w 152"/>
                              <a:gd name="T93" fmla="*/ 167 h 215"/>
                              <a:gd name="T94" fmla="*/ 152 w 152"/>
                              <a:gd name="T95" fmla="*/ 174 h 2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52" h="215">
                                <a:moveTo>
                                  <a:pt x="152" y="179"/>
                                </a:moveTo>
                                <a:lnTo>
                                  <a:pt x="152" y="183"/>
                                </a:lnTo>
                                <a:lnTo>
                                  <a:pt x="152" y="186"/>
                                </a:lnTo>
                                <a:lnTo>
                                  <a:pt x="152" y="189"/>
                                </a:lnTo>
                                <a:lnTo>
                                  <a:pt x="152" y="191"/>
                                </a:lnTo>
                                <a:lnTo>
                                  <a:pt x="151" y="192"/>
                                </a:lnTo>
                                <a:lnTo>
                                  <a:pt x="151" y="195"/>
                                </a:lnTo>
                                <a:lnTo>
                                  <a:pt x="150" y="196"/>
                                </a:lnTo>
                                <a:lnTo>
                                  <a:pt x="149" y="197"/>
                                </a:lnTo>
                                <a:lnTo>
                                  <a:pt x="146" y="200"/>
                                </a:lnTo>
                                <a:lnTo>
                                  <a:pt x="141" y="202"/>
                                </a:lnTo>
                                <a:lnTo>
                                  <a:pt x="136" y="205"/>
                                </a:lnTo>
                                <a:lnTo>
                                  <a:pt x="129" y="208"/>
                                </a:lnTo>
                                <a:lnTo>
                                  <a:pt x="121" y="211"/>
                                </a:lnTo>
                                <a:lnTo>
                                  <a:pt x="112" y="212"/>
                                </a:lnTo>
                                <a:lnTo>
                                  <a:pt x="103" y="213"/>
                                </a:lnTo>
                                <a:lnTo>
                                  <a:pt x="92" y="215"/>
                                </a:lnTo>
                                <a:lnTo>
                                  <a:pt x="71" y="213"/>
                                </a:lnTo>
                                <a:lnTo>
                                  <a:pt x="54" y="207"/>
                                </a:lnTo>
                                <a:lnTo>
                                  <a:pt x="38" y="200"/>
                                </a:lnTo>
                                <a:lnTo>
                                  <a:pt x="24" y="187"/>
                                </a:lnTo>
                                <a:lnTo>
                                  <a:pt x="13" y="174"/>
                                </a:lnTo>
                                <a:lnTo>
                                  <a:pt x="6" y="155"/>
                                </a:lnTo>
                                <a:lnTo>
                                  <a:pt x="1" y="135"/>
                                </a:lnTo>
                                <a:lnTo>
                                  <a:pt x="0" y="110"/>
                                </a:lnTo>
                                <a:lnTo>
                                  <a:pt x="1" y="84"/>
                                </a:lnTo>
                                <a:lnTo>
                                  <a:pt x="7" y="63"/>
                                </a:lnTo>
                                <a:lnTo>
                                  <a:pt x="14" y="43"/>
                                </a:lnTo>
                                <a:lnTo>
                                  <a:pt x="27" y="29"/>
                                </a:lnTo>
                                <a:lnTo>
                                  <a:pt x="40" y="15"/>
                                </a:lnTo>
                                <a:lnTo>
                                  <a:pt x="56" y="8"/>
                                </a:lnTo>
                                <a:lnTo>
                                  <a:pt x="75" y="2"/>
                                </a:lnTo>
                                <a:lnTo>
                                  <a:pt x="96" y="0"/>
                                </a:lnTo>
                                <a:lnTo>
                                  <a:pt x="104" y="0"/>
                                </a:lnTo>
                                <a:lnTo>
                                  <a:pt x="113" y="2"/>
                                </a:lnTo>
                                <a:lnTo>
                                  <a:pt x="120" y="3"/>
                                </a:lnTo>
                                <a:lnTo>
                                  <a:pt x="128" y="5"/>
                                </a:lnTo>
                                <a:lnTo>
                                  <a:pt x="134" y="8"/>
                                </a:lnTo>
                                <a:lnTo>
                                  <a:pt x="140" y="10"/>
                                </a:lnTo>
                                <a:lnTo>
                                  <a:pt x="145" y="14"/>
                                </a:lnTo>
                                <a:lnTo>
                                  <a:pt x="147" y="16"/>
                                </a:lnTo>
                                <a:lnTo>
                                  <a:pt x="149" y="18"/>
                                </a:lnTo>
                                <a:lnTo>
                                  <a:pt x="150" y="19"/>
                                </a:lnTo>
                                <a:lnTo>
                                  <a:pt x="151" y="21"/>
                                </a:lnTo>
                                <a:lnTo>
                                  <a:pt x="151" y="22"/>
                                </a:lnTo>
                                <a:lnTo>
                                  <a:pt x="152" y="25"/>
                                </a:lnTo>
                                <a:lnTo>
                                  <a:pt x="152" y="29"/>
                                </a:lnTo>
                                <a:lnTo>
                                  <a:pt x="152" y="31"/>
                                </a:lnTo>
                                <a:lnTo>
                                  <a:pt x="152" y="36"/>
                                </a:lnTo>
                                <a:lnTo>
                                  <a:pt x="152" y="41"/>
                                </a:lnTo>
                                <a:lnTo>
                                  <a:pt x="152" y="43"/>
                                </a:lnTo>
                                <a:lnTo>
                                  <a:pt x="151" y="47"/>
                                </a:lnTo>
                                <a:lnTo>
                                  <a:pt x="151" y="50"/>
                                </a:lnTo>
                                <a:lnTo>
                                  <a:pt x="150" y="51"/>
                                </a:lnTo>
                                <a:lnTo>
                                  <a:pt x="149" y="52"/>
                                </a:lnTo>
                                <a:lnTo>
                                  <a:pt x="147" y="53"/>
                                </a:lnTo>
                                <a:lnTo>
                                  <a:pt x="146" y="53"/>
                                </a:lnTo>
                                <a:lnTo>
                                  <a:pt x="144" y="53"/>
                                </a:lnTo>
                                <a:lnTo>
                                  <a:pt x="140" y="51"/>
                                </a:lnTo>
                                <a:lnTo>
                                  <a:pt x="136" y="48"/>
                                </a:lnTo>
                                <a:lnTo>
                                  <a:pt x="130" y="45"/>
                                </a:lnTo>
                                <a:lnTo>
                                  <a:pt x="124" y="41"/>
                                </a:lnTo>
                                <a:lnTo>
                                  <a:pt x="117" y="38"/>
                                </a:lnTo>
                                <a:lnTo>
                                  <a:pt x="108" y="36"/>
                                </a:lnTo>
                                <a:lnTo>
                                  <a:pt x="97" y="35"/>
                                </a:lnTo>
                                <a:lnTo>
                                  <a:pt x="86" y="36"/>
                                </a:lnTo>
                                <a:lnTo>
                                  <a:pt x="75" y="41"/>
                                </a:lnTo>
                                <a:lnTo>
                                  <a:pt x="66" y="46"/>
                                </a:lnTo>
                                <a:lnTo>
                                  <a:pt x="59" y="54"/>
                                </a:lnTo>
                                <a:lnTo>
                                  <a:pt x="53" y="64"/>
                                </a:lnTo>
                                <a:lnTo>
                                  <a:pt x="49" y="78"/>
                                </a:lnTo>
                                <a:lnTo>
                                  <a:pt x="45" y="91"/>
                                </a:lnTo>
                                <a:lnTo>
                                  <a:pt x="45" y="107"/>
                                </a:lnTo>
                                <a:lnTo>
                                  <a:pt x="45" y="125"/>
                                </a:lnTo>
                                <a:lnTo>
                                  <a:pt x="49" y="139"/>
                                </a:lnTo>
                                <a:lnTo>
                                  <a:pt x="53" y="152"/>
                                </a:lnTo>
                                <a:lnTo>
                                  <a:pt x="60" y="162"/>
                                </a:lnTo>
                                <a:lnTo>
                                  <a:pt x="67" y="169"/>
                                </a:lnTo>
                                <a:lnTo>
                                  <a:pt x="76" y="174"/>
                                </a:lnTo>
                                <a:lnTo>
                                  <a:pt x="87" y="178"/>
                                </a:lnTo>
                                <a:lnTo>
                                  <a:pt x="98" y="179"/>
                                </a:lnTo>
                                <a:lnTo>
                                  <a:pt x="109" y="178"/>
                                </a:lnTo>
                                <a:lnTo>
                                  <a:pt x="118" y="176"/>
                                </a:lnTo>
                                <a:lnTo>
                                  <a:pt x="125" y="173"/>
                                </a:lnTo>
                                <a:lnTo>
                                  <a:pt x="131" y="170"/>
                                </a:lnTo>
                                <a:lnTo>
                                  <a:pt x="137" y="167"/>
                                </a:lnTo>
                                <a:lnTo>
                                  <a:pt x="141" y="164"/>
                                </a:lnTo>
                                <a:lnTo>
                                  <a:pt x="145" y="162"/>
                                </a:lnTo>
                                <a:lnTo>
                                  <a:pt x="147" y="162"/>
                                </a:lnTo>
                                <a:lnTo>
                                  <a:pt x="149" y="162"/>
                                </a:lnTo>
                                <a:lnTo>
                                  <a:pt x="150" y="162"/>
                                </a:lnTo>
                                <a:lnTo>
                                  <a:pt x="151" y="163"/>
                                </a:lnTo>
                                <a:lnTo>
                                  <a:pt x="151" y="165"/>
                                </a:lnTo>
                                <a:lnTo>
                                  <a:pt x="152" y="167"/>
                                </a:lnTo>
                                <a:lnTo>
                                  <a:pt x="152" y="170"/>
                                </a:lnTo>
                                <a:lnTo>
                                  <a:pt x="152" y="174"/>
                                </a:lnTo>
                                <a:lnTo>
                                  <a:pt x="152" y="17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43" name="Freeform 105"/>
                        <wps:cNvSpPr>
                          <a:spLocks noEditPoints="1"/>
                        </wps:cNvSpPr>
                        <wps:spPr bwMode="auto">
                          <a:xfrm>
                            <a:off x="220663" y="142875"/>
                            <a:ext cx="80963" cy="85725"/>
                          </a:xfrm>
                          <a:custGeom>
                            <a:avLst/>
                            <a:gdLst>
                              <a:gd name="T0" fmla="*/ 153 w 154"/>
                              <a:gd name="T1" fmla="*/ 98 h 162"/>
                              <a:gd name="T2" fmla="*/ 143 w 154"/>
                              <a:gd name="T3" fmla="*/ 127 h 162"/>
                              <a:gd name="T4" fmla="*/ 123 w 154"/>
                              <a:gd name="T5" fmla="*/ 149 h 162"/>
                              <a:gd name="T6" fmla="*/ 94 w 154"/>
                              <a:gd name="T7" fmla="*/ 160 h 162"/>
                              <a:gd name="T8" fmla="*/ 57 w 154"/>
                              <a:gd name="T9" fmla="*/ 160 h 162"/>
                              <a:gd name="T10" fmla="*/ 28 w 154"/>
                              <a:gd name="T11" fmla="*/ 150 h 162"/>
                              <a:gd name="T12" fmla="*/ 10 w 154"/>
                              <a:gd name="T13" fmla="*/ 130 h 162"/>
                              <a:gd name="T14" fmla="*/ 1 w 154"/>
                              <a:gd name="T15" fmla="*/ 100 h 162"/>
                              <a:gd name="T16" fmla="*/ 1 w 154"/>
                              <a:gd name="T17" fmla="*/ 64 h 162"/>
                              <a:gd name="T18" fmla="*/ 11 w 154"/>
                              <a:gd name="T19" fmla="*/ 35 h 162"/>
                              <a:gd name="T20" fmla="*/ 31 w 154"/>
                              <a:gd name="T21" fmla="*/ 13 h 162"/>
                              <a:gd name="T22" fmla="*/ 59 w 154"/>
                              <a:gd name="T23" fmla="*/ 1 h 162"/>
                              <a:gd name="T24" fmla="*/ 97 w 154"/>
                              <a:gd name="T25" fmla="*/ 1 h 162"/>
                              <a:gd name="T26" fmla="*/ 126 w 154"/>
                              <a:gd name="T27" fmla="*/ 11 h 162"/>
                              <a:gd name="T28" fmla="*/ 144 w 154"/>
                              <a:gd name="T29" fmla="*/ 31 h 162"/>
                              <a:gd name="T30" fmla="*/ 153 w 154"/>
                              <a:gd name="T31" fmla="*/ 61 h 162"/>
                              <a:gd name="T32" fmla="*/ 112 w 154"/>
                              <a:gd name="T33" fmla="*/ 82 h 162"/>
                              <a:gd name="T34" fmla="*/ 110 w 154"/>
                              <a:gd name="T35" fmla="*/ 62 h 162"/>
                              <a:gd name="T36" fmla="*/ 105 w 154"/>
                              <a:gd name="T37" fmla="*/ 46 h 162"/>
                              <a:gd name="T38" fmla="*/ 94 w 154"/>
                              <a:gd name="T39" fmla="*/ 36 h 162"/>
                              <a:gd name="T40" fmla="*/ 78 w 154"/>
                              <a:gd name="T41" fmla="*/ 32 h 162"/>
                              <a:gd name="T42" fmla="*/ 62 w 154"/>
                              <a:gd name="T43" fmla="*/ 36 h 162"/>
                              <a:gd name="T44" fmla="*/ 50 w 154"/>
                              <a:gd name="T45" fmla="*/ 45 h 162"/>
                              <a:gd name="T46" fmla="*/ 44 w 154"/>
                              <a:gd name="T47" fmla="*/ 61 h 162"/>
                              <a:gd name="T48" fmla="*/ 42 w 154"/>
                              <a:gd name="T49" fmla="*/ 80 h 162"/>
                              <a:gd name="T50" fmla="*/ 43 w 154"/>
                              <a:gd name="T51" fmla="*/ 100 h 162"/>
                              <a:gd name="T52" fmla="*/ 49 w 154"/>
                              <a:gd name="T53" fmla="*/ 116 h 162"/>
                              <a:gd name="T54" fmla="*/ 60 w 154"/>
                              <a:gd name="T55" fmla="*/ 126 h 162"/>
                              <a:gd name="T56" fmla="*/ 76 w 154"/>
                              <a:gd name="T57" fmla="*/ 130 h 162"/>
                              <a:gd name="T58" fmla="*/ 92 w 154"/>
                              <a:gd name="T59" fmla="*/ 126 h 162"/>
                              <a:gd name="T60" fmla="*/ 103 w 154"/>
                              <a:gd name="T61" fmla="*/ 116 h 162"/>
                              <a:gd name="T62" fmla="*/ 110 w 154"/>
                              <a:gd name="T63" fmla="*/ 101 h 162"/>
                              <a:gd name="T64" fmla="*/ 112 w 154"/>
                              <a:gd name="T65" fmla="*/ 82 h 1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54" h="162">
                                <a:moveTo>
                                  <a:pt x="154" y="79"/>
                                </a:moveTo>
                                <a:lnTo>
                                  <a:pt x="153" y="98"/>
                                </a:lnTo>
                                <a:lnTo>
                                  <a:pt x="149" y="112"/>
                                </a:lnTo>
                                <a:lnTo>
                                  <a:pt x="143" y="127"/>
                                </a:lnTo>
                                <a:lnTo>
                                  <a:pt x="134" y="138"/>
                                </a:lnTo>
                                <a:lnTo>
                                  <a:pt x="123" y="149"/>
                                </a:lnTo>
                                <a:lnTo>
                                  <a:pt x="110" y="155"/>
                                </a:lnTo>
                                <a:lnTo>
                                  <a:pt x="94" y="160"/>
                                </a:lnTo>
                                <a:lnTo>
                                  <a:pt x="75" y="162"/>
                                </a:lnTo>
                                <a:lnTo>
                                  <a:pt x="57" y="160"/>
                                </a:lnTo>
                                <a:lnTo>
                                  <a:pt x="42" y="157"/>
                                </a:lnTo>
                                <a:lnTo>
                                  <a:pt x="28" y="150"/>
                                </a:lnTo>
                                <a:lnTo>
                                  <a:pt x="18" y="141"/>
                                </a:lnTo>
                                <a:lnTo>
                                  <a:pt x="10" y="130"/>
                                </a:lnTo>
                                <a:lnTo>
                                  <a:pt x="5" y="116"/>
                                </a:lnTo>
                                <a:lnTo>
                                  <a:pt x="1" y="100"/>
                                </a:lnTo>
                                <a:lnTo>
                                  <a:pt x="0" y="83"/>
                                </a:lnTo>
                                <a:lnTo>
                                  <a:pt x="1" y="64"/>
                                </a:lnTo>
                                <a:lnTo>
                                  <a:pt x="5" y="48"/>
                                </a:lnTo>
                                <a:lnTo>
                                  <a:pt x="11" y="35"/>
                                </a:lnTo>
                                <a:lnTo>
                                  <a:pt x="20" y="22"/>
                                </a:lnTo>
                                <a:lnTo>
                                  <a:pt x="31" y="13"/>
                                </a:lnTo>
                                <a:lnTo>
                                  <a:pt x="44" y="6"/>
                                </a:lnTo>
                                <a:lnTo>
                                  <a:pt x="59" y="1"/>
                                </a:lnTo>
                                <a:lnTo>
                                  <a:pt x="79" y="0"/>
                                </a:lnTo>
                                <a:lnTo>
                                  <a:pt x="97" y="1"/>
                                </a:lnTo>
                                <a:lnTo>
                                  <a:pt x="112" y="5"/>
                                </a:lnTo>
                                <a:lnTo>
                                  <a:pt x="126" y="11"/>
                                </a:lnTo>
                                <a:lnTo>
                                  <a:pt x="135" y="21"/>
                                </a:lnTo>
                                <a:lnTo>
                                  <a:pt x="144" y="31"/>
                                </a:lnTo>
                                <a:lnTo>
                                  <a:pt x="149" y="46"/>
                                </a:lnTo>
                                <a:lnTo>
                                  <a:pt x="153" y="61"/>
                                </a:lnTo>
                                <a:lnTo>
                                  <a:pt x="154" y="79"/>
                                </a:lnTo>
                                <a:close/>
                                <a:moveTo>
                                  <a:pt x="112" y="82"/>
                                </a:moveTo>
                                <a:lnTo>
                                  <a:pt x="112" y="70"/>
                                </a:lnTo>
                                <a:lnTo>
                                  <a:pt x="110" y="62"/>
                                </a:lnTo>
                                <a:lnTo>
                                  <a:pt x="108" y="53"/>
                                </a:lnTo>
                                <a:lnTo>
                                  <a:pt x="105" y="46"/>
                                </a:lnTo>
                                <a:lnTo>
                                  <a:pt x="100" y="40"/>
                                </a:lnTo>
                                <a:lnTo>
                                  <a:pt x="94" y="36"/>
                                </a:lnTo>
                                <a:lnTo>
                                  <a:pt x="86" y="32"/>
                                </a:lnTo>
                                <a:lnTo>
                                  <a:pt x="78" y="32"/>
                                </a:lnTo>
                                <a:lnTo>
                                  <a:pt x="69" y="32"/>
                                </a:lnTo>
                                <a:lnTo>
                                  <a:pt x="62" y="36"/>
                                </a:lnTo>
                                <a:lnTo>
                                  <a:pt x="55" y="40"/>
                                </a:lnTo>
                                <a:lnTo>
                                  <a:pt x="50" y="45"/>
                                </a:lnTo>
                                <a:lnTo>
                                  <a:pt x="47" y="52"/>
                                </a:lnTo>
                                <a:lnTo>
                                  <a:pt x="44" y="61"/>
                                </a:lnTo>
                                <a:lnTo>
                                  <a:pt x="42" y="69"/>
                                </a:lnTo>
                                <a:lnTo>
                                  <a:pt x="42" y="80"/>
                                </a:lnTo>
                                <a:lnTo>
                                  <a:pt x="42" y="91"/>
                                </a:lnTo>
                                <a:lnTo>
                                  <a:pt x="43" y="100"/>
                                </a:lnTo>
                                <a:lnTo>
                                  <a:pt x="46" y="109"/>
                                </a:lnTo>
                                <a:lnTo>
                                  <a:pt x="49" y="116"/>
                                </a:lnTo>
                                <a:lnTo>
                                  <a:pt x="53" y="121"/>
                                </a:lnTo>
                                <a:lnTo>
                                  <a:pt x="60" y="126"/>
                                </a:lnTo>
                                <a:lnTo>
                                  <a:pt x="66" y="128"/>
                                </a:lnTo>
                                <a:lnTo>
                                  <a:pt x="76" y="130"/>
                                </a:lnTo>
                                <a:lnTo>
                                  <a:pt x="85" y="128"/>
                                </a:lnTo>
                                <a:lnTo>
                                  <a:pt x="92" y="126"/>
                                </a:lnTo>
                                <a:lnTo>
                                  <a:pt x="99" y="122"/>
                                </a:lnTo>
                                <a:lnTo>
                                  <a:pt x="103" y="116"/>
                                </a:lnTo>
                                <a:lnTo>
                                  <a:pt x="107" y="110"/>
                                </a:lnTo>
                                <a:lnTo>
                                  <a:pt x="110" y="101"/>
                                </a:lnTo>
                                <a:lnTo>
                                  <a:pt x="112" y="91"/>
                                </a:lnTo>
                                <a:lnTo>
                                  <a:pt x="112" y="8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44" name="Freeform 106"/>
                        <wps:cNvSpPr>
                          <a:spLocks/>
                        </wps:cNvSpPr>
                        <wps:spPr bwMode="auto">
                          <a:xfrm>
                            <a:off x="319088" y="142875"/>
                            <a:ext cx="120650" cy="84138"/>
                          </a:xfrm>
                          <a:custGeom>
                            <a:avLst/>
                            <a:gdLst>
                              <a:gd name="T0" fmla="*/ 228 w 228"/>
                              <a:gd name="T1" fmla="*/ 154 h 159"/>
                              <a:gd name="T2" fmla="*/ 225 w 228"/>
                              <a:gd name="T3" fmla="*/ 157 h 159"/>
                              <a:gd name="T4" fmla="*/ 221 w 228"/>
                              <a:gd name="T5" fmla="*/ 158 h 159"/>
                              <a:gd name="T6" fmla="*/ 213 w 228"/>
                              <a:gd name="T7" fmla="*/ 159 h 159"/>
                              <a:gd name="T8" fmla="*/ 202 w 228"/>
                              <a:gd name="T9" fmla="*/ 159 h 159"/>
                              <a:gd name="T10" fmla="*/ 194 w 228"/>
                              <a:gd name="T11" fmla="*/ 158 h 159"/>
                              <a:gd name="T12" fmla="*/ 189 w 228"/>
                              <a:gd name="T13" fmla="*/ 157 h 159"/>
                              <a:gd name="T14" fmla="*/ 188 w 228"/>
                              <a:gd name="T15" fmla="*/ 154 h 159"/>
                              <a:gd name="T16" fmla="*/ 187 w 228"/>
                              <a:gd name="T17" fmla="*/ 68 h 159"/>
                              <a:gd name="T18" fmla="*/ 186 w 228"/>
                              <a:gd name="T19" fmla="*/ 54 h 159"/>
                              <a:gd name="T20" fmla="*/ 182 w 228"/>
                              <a:gd name="T21" fmla="*/ 45 h 159"/>
                              <a:gd name="T22" fmla="*/ 175 w 228"/>
                              <a:gd name="T23" fmla="*/ 37 h 159"/>
                              <a:gd name="T24" fmla="*/ 165 w 228"/>
                              <a:gd name="T25" fmla="*/ 35 h 159"/>
                              <a:gd name="T26" fmla="*/ 150 w 228"/>
                              <a:gd name="T27" fmla="*/ 41 h 159"/>
                              <a:gd name="T28" fmla="*/ 134 w 228"/>
                              <a:gd name="T29" fmla="*/ 57 h 159"/>
                              <a:gd name="T30" fmla="*/ 134 w 228"/>
                              <a:gd name="T31" fmla="*/ 154 h 159"/>
                              <a:gd name="T32" fmla="*/ 132 w 228"/>
                              <a:gd name="T33" fmla="*/ 157 h 159"/>
                              <a:gd name="T34" fmla="*/ 128 w 228"/>
                              <a:gd name="T35" fmla="*/ 158 h 159"/>
                              <a:gd name="T36" fmla="*/ 119 w 228"/>
                              <a:gd name="T37" fmla="*/ 159 h 159"/>
                              <a:gd name="T38" fmla="*/ 108 w 228"/>
                              <a:gd name="T39" fmla="*/ 159 h 159"/>
                              <a:gd name="T40" fmla="*/ 101 w 228"/>
                              <a:gd name="T41" fmla="*/ 158 h 159"/>
                              <a:gd name="T42" fmla="*/ 96 w 228"/>
                              <a:gd name="T43" fmla="*/ 157 h 159"/>
                              <a:gd name="T44" fmla="*/ 95 w 228"/>
                              <a:gd name="T45" fmla="*/ 154 h 159"/>
                              <a:gd name="T46" fmla="*/ 93 w 228"/>
                              <a:gd name="T47" fmla="*/ 68 h 159"/>
                              <a:gd name="T48" fmla="*/ 92 w 228"/>
                              <a:gd name="T49" fmla="*/ 54 h 159"/>
                              <a:gd name="T50" fmla="*/ 88 w 228"/>
                              <a:gd name="T51" fmla="*/ 45 h 159"/>
                              <a:gd name="T52" fmla="*/ 81 w 228"/>
                              <a:gd name="T53" fmla="*/ 37 h 159"/>
                              <a:gd name="T54" fmla="*/ 71 w 228"/>
                              <a:gd name="T55" fmla="*/ 35 h 159"/>
                              <a:gd name="T56" fmla="*/ 56 w 228"/>
                              <a:gd name="T57" fmla="*/ 41 h 159"/>
                              <a:gd name="T58" fmla="*/ 40 w 228"/>
                              <a:gd name="T59" fmla="*/ 57 h 159"/>
                              <a:gd name="T60" fmla="*/ 40 w 228"/>
                              <a:gd name="T61" fmla="*/ 154 h 159"/>
                              <a:gd name="T62" fmla="*/ 38 w 228"/>
                              <a:gd name="T63" fmla="*/ 157 h 159"/>
                              <a:gd name="T64" fmla="*/ 34 w 228"/>
                              <a:gd name="T65" fmla="*/ 158 h 159"/>
                              <a:gd name="T66" fmla="*/ 26 w 228"/>
                              <a:gd name="T67" fmla="*/ 159 h 159"/>
                              <a:gd name="T68" fmla="*/ 15 w 228"/>
                              <a:gd name="T69" fmla="*/ 159 h 159"/>
                              <a:gd name="T70" fmla="*/ 7 w 228"/>
                              <a:gd name="T71" fmla="*/ 158 h 159"/>
                              <a:gd name="T72" fmla="*/ 2 w 228"/>
                              <a:gd name="T73" fmla="*/ 157 h 159"/>
                              <a:gd name="T74" fmla="*/ 0 w 228"/>
                              <a:gd name="T75" fmla="*/ 154 h 159"/>
                              <a:gd name="T76" fmla="*/ 0 w 228"/>
                              <a:gd name="T77" fmla="*/ 9 h 159"/>
                              <a:gd name="T78" fmla="*/ 1 w 228"/>
                              <a:gd name="T79" fmla="*/ 6 h 159"/>
                              <a:gd name="T80" fmla="*/ 3 w 228"/>
                              <a:gd name="T81" fmla="*/ 4 h 159"/>
                              <a:gd name="T82" fmla="*/ 10 w 228"/>
                              <a:gd name="T83" fmla="*/ 4 h 159"/>
                              <a:gd name="T84" fmla="*/ 17 w 228"/>
                              <a:gd name="T85" fmla="*/ 3 h 159"/>
                              <a:gd name="T86" fmla="*/ 26 w 228"/>
                              <a:gd name="T87" fmla="*/ 4 h 159"/>
                              <a:gd name="T88" fmla="*/ 31 w 228"/>
                              <a:gd name="T89" fmla="*/ 4 h 159"/>
                              <a:gd name="T90" fmla="*/ 34 w 228"/>
                              <a:gd name="T91" fmla="*/ 6 h 159"/>
                              <a:gd name="T92" fmla="*/ 34 w 228"/>
                              <a:gd name="T93" fmla="*/ 9 h 159"/>
                              <a:gd name="T94" fmla="*/ 47 w 228"/>
                              <a:gd name="T95" fmla="*/ 14 h 159"/>
                              <a:gd name="T96" fmla="*/ 70 w 228"/>
                              <a:gd name="T97" fmla="*/ 1 h 159"/>
                              <a:gd name="T98" fmla="*/ 91 w 228"/>
                              <a:gd name="T99" fmla="*/ 0 h 159"/>
                              <a:gd name="T100" fmla="*/ 106 w 228"/>
                              <a:gd name="T101" fmla="*/ 4 h 159"/>
                              <a:gd name="T102" fmla="*/ 117 w 228"/>
                              <a:gd name="T103" fmla="*/ 11 h 159"/>
                              <a:gd name="T104" fmla="*/ 124 w 228"/>
                              <a:gd name="T105" fmla="*/ 20 h 159"/>
                              <a:gd name="T106" fmla="*/ 134 w 228"/>
                              <a:gd name="T107" fmla="*/ 20 h 159"/>
                              <a:gd name="T108" fmla="*/ 146 w 228"/>
                              <a:gd name="T109" fmla="*/ 10 h 159"/>
                              <a:gd name="T110" fmla="*/ 159 w 228"/>
                              <a:gd name="T111" fmla="*/ 4 h 159"/>
                              <a:gd name="T112" fmla="*/ 171 w 228"/>
                              <a:gd name="T113" fmla="*/ 0 h 159"/>
                              <a:gd name="T114" fmla="*/ 191 w 228"/>
                              <a:gd name="T115" fmla="*/ 1 h 159"/>
                              <a:gd name="T116" fmla="*/ 210 w 228"/>
                              <a:gd name="T117" fmla="*/ 10 h 159"/>
                              <a:gd name="T118" fmla="*/ 221 w 228"/>
                              <a:gd name="T119" fmla="*/ 27 h 159"/>
                              <a:gd name="T120" fmla="*/ 228 w 228"/>
                              <a:gd name="T121" fmla="*/ 48 h 159"/>
                              <a:gd name="T122" fmla="*/ 228 w 228"/>
                              <a:gd name="T123" fmla="*/ 152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28" h="159">
                                <a:moveTo>
                                  <a:pt x="228" y="152"/>
                                </a:moveTo>
                                <a:lnTo>
                                  <a:pt x="228" y="154"/>
                                </a:lnTo>
                                <a:lnTo>
                                  <a:pt x="226" y="155"/>
                                </a:lnTo>
                                <a:lnTo>
                                  <a:pt x="225" y="157"/>
                                </a:lnTo>
                                <a:lnTo>
                                  <a:pt x="224" y="157"/>
                                </a:lnTo>
                                <a:lnTo>
                                  <a:pt x="221" y="158"/>
                                </a:lnTo>
                                <a:lnTo>
                                  <a:pt x="218" y="158"/>
                                </a:lnTo>
                                <a:lnTo>
                                  <a:pt x="213" y="159"/>
                                </a:lnTo>
                                <a:lnTo>
                                  <a:pt x="208" y="159"/>
                                </a:lnTo>
                                <a:lnTo>
                                  <a:pt x="202" y="159"/>
                                </a:lnTo>
                                <a:lnTo>
                                  <a:pt x="198" y="158"/>
                                </a:lnTo>
                                <a:lnTo>
                                  <a:pt x="194" y="158"/>
                                </a:lnTo>
                                <a:lnTo>
                                  <a:pt x="192" y="157"/>
                                </a:lnTo>
                                <a:lnTo>
                                  <a:pt x="189" y="157"/>
                                </a:lnTo>
                                <a:lnTo>
                                  <a:pt x="188" y="155"/>
                                </a:lnTo>
                                <a:lnTo>
                                  <a:pt x="188" y="154"/>
                                </a:lnTo>
                                <a:lnTo>
                                  <a:pt x="187" y="152"/>
                                </a:lnTo>
                                <a:lnTo>
                                  <a:pt x="187" y="68"/>
                                </a:lnTo>
                                <a:lnTo>
                                  <a:pt x="187" y="61"/>
                                </a:lnTo>
                                <a:lnTo>
                                  <a:pt x="186" y="54"/>
                                </a:lnTo>
                                <a:lnTo>
                                  <a:pt x="184" y="48"/>
                                </a:lnTo>
                                <a:lnTo>
                                  <a:pt x="182" y="45"/>
                                </a:lnTo>
                                <a:lnTo>
                                  <a:pt x="178" y="40"/>
                                </a:lnTo>
                                <a:lnTo>
                                  <a:pt x="175" y="37"/>
                                </a:lnTo>
                                <a:lnTo>
                                  <a:pt x="171" y="36"/>
                                </a:lnTo>
                                <a:lnTo>
                                  <a:pt x="165" y="35"/>
                                </a:lnTo>
                                <a:lnTo>
                                  <a:pt x="157" y="36"/>
                                </a:lnTo>
                                <a:lnTo>
                                  <a:pt x="150" y="41"/>
                                </a:lnTo>
                                <a:lnTo>
                                  <a:pt x="143" y="47"/>
                                </a:lnTo>
                                <a:lnTo>
                                  <a:pt x="134" y="57"/>
                                </a:lnTo>
                                <a:lnTo>
                                  <a:pt x="134" y="152"/>
                                </a:lnTo>
                                <a:lnTo>
                                  <a:pt x="134" y="154"/>
                                </a:lnTo>
                                <a:lnTo>
                                  <a:pt x="133" y="155"/>
                                </a:lnTo>
                                <a:lnTo>
                                  <a:pt x="132" y="157"/>
                                </a:lnTo>
                                <a:lnTo>
                                  <a:pt x="130" y="157"/>
                                </a:lnTo>
                                <a:lnTo>
                                  <a:pt x="128" y="158"/>
                                </a:lnTo>
                                <a:lnTo>
                                  <a:pt x="124" y="158"/>
                                </a:lnTo>
                                <a:lnTo>
                                  <a:pt x="119" y="159"/>
                                </a:lnTo>
                                <a:lnTo>
                                  <a:pt x="114" y="159"/>
                                </a:lnTo>
                                <a:lnTo>
                                  <a:pt x="108" y="159"/>
                                </a:lnTo>
                                <a:lnTo>
                                  <a:pt x="104" y="158"/>
                                </a:lnTo>
                                <a:lnTo>
                                  <a:pt x="101" y="158"/>
                                </a:lnTo>
                                <a:lnTo>
                                  <a:pt x="98" y="157"/>
                                </a:lnTo>
                                <a:lnTo>
                                  <a:pt x="96" y="157"/>
                                </a:lnTo>
                                <a:lnTo>
                                  <a:pt x="95" y="155"/>
                                </a:lnTo>
                                <a:lnTo>
                                  <a:pt x="95" y="154"/>
                                </a:lnTo>
                                <a:lnTo>
                                  <a:pt x="93" y="152"/>
                                </a:lnTo>
                                <a:lnTo>
                                  <a:pt x="93" y="68"/>
                                </a:lnTo>
                                <a:lnTo>
                                  <a:pt x="93" y="61"/>
                                </a:lnTo>
                                <a:lnTo>
                                  <a:pt x="92" y="54"/>
                                </a:lnTo>
                                <a:lnTo>
                                  <a:pt x="91" y="48"/>
                                </a:lnTo>
                                <a:lnTo>
                                  <a:pt x="88" y="45"/>
                                </a:lnTo>
                                <a:lnTo>
                                  <a:pt x="86" y="40"/>
                                </a:lnTo>
                                <a:lnTo>
                                  <a:pt x="81" y="37"/>
                                </a:lnTo>
                                <a:lnTo>
                                  <a:pt x="77" y="36"/>
                                </a:lnTo>
                                <a:lnTo>
                                  <a:pt x="71" y="35"/>
                                </a:lnTo>
                                <a:lnTo>
                                  <a:pt x="64" y="36"/>
                                </a:lnTo>
                                <a:lnTo>
                                  <a:pt x="56" y="41"/>
                                </a:lnTo>
                                <a:lnTo>
                                  <a:pt x="49" y="47"/>
                                </a:lnTo>
                                <a:lnTo>
                                  <a:pt x="40" y="57"/>
                                </a:lnTo>
                                <a:lnTo>
                                  <a:pt x="40" y="152"/>
                                </a:lnTo>
                                <a:lnTo>
                                  <a:pt x="40" y="154"/>
                                </a:lnTo>
                                <a:lnTo>
                                  <a:pt x="39" y="155"/>
                                </a:lnTo>
                                <a:lnTo>
                                  <a:pt x="38" y="157"/>
                                </a:lnTo>
                                <a:lnTo>
                                  <a:pt x="37" y="157"/>
                                </a:lnTo>
                                <a:lnTo>
                                  <a:pt x="34" y="158"/>
                                </a:lnTo>
                                <a:lnTo>
                                  <a:pt x="31" y="158"/>
                                </a:lnTo>
                                <a:lnTo>
                                  <a:pt x="26" y="159"/>
                                </a:lnTo>
                                <a:lnTo>
                                  <a:pt x="21" y="159"/>
                                </a:lnTo>
                                <a:lnTo>
                                  <a:pt x="15" y="159"/>
                                </a:lnTo>
                                <a:lnTo>
                                  <a:pt x="11" y="158"/>
                                </a:lnTo>
                                <a:lnTo>
                                  <a:pt x="7" y="158"/>
                                </a:lnTo>
                                <a:lnTo>
                                  <a:pt x="5" y="157"/>
                                </a:lnTo>
                                <a:lnTo>
                                  <a:pt x="2" y="157"/>
                                </a:lnTo>
                                <a:lnTo>
                                  <a:pt x="1" y="155"/>
                                </a:lnTo>
                                <a:lnTo>
                                  <a:pt x="0" y="154"/>
                                </a:lnTo>
                                <a:lnTo>
                                  <a:pt x="0" y="152"/>
                                </a:lnTo>
                                <a:lnTo>
                                  <a:pt x="0" y="9"/>
                                </a:lnTo>
                                <a:lnTo>
                                  <a:pt x="0" y="8"/>
                                </a:lnTo>
                                <a:lnTo>
                                  <a:pt x="1" y="6"/>
                                </a:lnTo>
                                <a:lnTo>
                                  <a:pt x="2" y="5"/>
                                </a:lnTo>
                                <a:lnTo>
                                  <a:pt x="3" y="4"/>
                                </a:lnTo>
                                <a:lnTo>
                                  <a:pt x="6" y="4"/>
                                </a:lnTo>
                                <a:lnTo>
                                  <a:pt x="10" y="4"/>
                                </a:lnTo>
                                <a:lnTo>
                                  <a:pt x="13" y="3"/>
                                </a:lnTo>
                                <a:lnTo>
                                  <a:pt x="17" y="3"/>
                                </a:lnTo>
                                <a:lnTo>
                                  <a:pt x="22" y="3"/>
                                </a:lnTo>
                                <a:lnTo>
                                  <a:pt x="26" y="4"/>
                                </a:lnTo>
                                <a:lnTo>
                                  <a:pt x="29" y="4"/>
                                </a:lnTo>
                                <a:lnTo>
                                  <a:pt x="31" y="4"/>
                                </a:lnTo>
                                <a:lnTo>
                                  <a:pt x="33" y="5"/>
                                </a:lnTo>
                                <a:lnTo>
                                  <a:pt x="34" y="6"/>
                                </a:lnTo>
                                <a:lnTo>
                                  <a:pt x="34" y="8"/>
                                </a:lnTo>
                                <a:lnTo>
                                  <a:pt x="34" y="9"/>
                                </a:lnTo>
                                <a:lnTo>
                                  <a:pt x="34" y="26"/>
                                </a:lnTo>
                                <a:lnTo>
                                  <a:pt x="47" y="14"/>
                                </a:lnTo>
                                <a:lnTo>
                                  <a:pt x="58" y="6"/>
                                </a:lnTo>
                                <a:lnTo>
                                  <a:pt x="70" y="1"/>
                                </a:lnTo>
                                <a:lnTo>
                                  <a:pt x="83" y="0"/>
                                </a:lnTo>
                                <a:lnTo>
                                  <a:pt x="91" y="0"/>
                                </a:lnTo>
                                <a:lnTo>
                                  <a:pt x="98" y="1"/>
                                </a:lnTo>
                                <a:lnTo>
                                  <a:pt x="106" y="4"/>
                                </a:lnTo>
                                <a:lnTo>
                                  <a:pt x="112" y="8"/>
                                </a:lnTo>
                                <a:lnTo>
                                  <a:pt x="117" y="11"/>
                                </a:lnTo>
                                <a:lnTo>
                                  <a:pt x="120" y="15"/>
                                </a:lnTo>
                                <a:lnTo>
                                  <a:pt x="124" y="20"/>
                                </a:lnTo>
                                <a:lnTo>
                                  <a:pt x="128" y="26"/>
                                </a:lnTo>
                                <a:lnTo>
                                  <a:pt x="134" y="20"/>
                                </a:lnTo>
                                <a:lnTo>
                                  <a:pt x="140" y="15"/>
                                </a:lnTo>
                                <a:lnTo>
                                  <a:pt x="146" y="10"/>
                                </a:lnTo>
                                <a:lnTo>
                                  <a:pt x="152" y="6"/>
                                </a:lnTo>
                                <a:lnTo>
                                  <a:pt x="159" y="4"/>
                                </a:lnTo>
                                <a:lnTo>
                                  <a:pt x="165" y="1"/>
                                </a:lnTo>
                                <a:lnTo>
                                  <a:pt x="171" y="0"/>
                                </a:lnTo>
                                <a:lnTo>
                                  <a:pt x="177" y="0"/>
                                </a:lnTo>
                                <a:lnTo>
                                  <a:pt x="191" y="1"/>
                                </a:lnTo>
                                <a:lnTo>
                                  <a:pt x="200" y="5"/>
                                </a:lnTo>
                                <a:lnTo>
                                  <a:pt x="210" y="10"/>
                                </a:lnTo>
                                <a:lnTo>
                                  <a:pt x="216" y="17"/>
                                </a:lnTo>
                                <a:lnTo>
                                  <a:pt x="221" y="27"/>
                                </a:lnTo>
                                <a:lnTo>
                                  <a:pt x="225" y="37"/>
                                </a:lnTo>
                                <a:lnTo>
                                  <a:pt x="228" y="48"/>
                                </a:lnTo>
                                <a:lnTo>
                                  <a:pt x="228" y="61"/>
                                </a:lnTo>
                                <a:lnTo>
                                  <a:pt x="228"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45" name="Freeform 107"/>
                        <wps:cNvSpPr>
                          <a:spLocks noEditPoints="1"/>
                        </wps:cNvSpPr>
                        <wps:spPr bwMode="auto">
                          <a:xfrm>
                            <a:off x="460375" y="142875"/>
                            <a:ext cx="76200" cy="114300"/>
                          </a:xfrm>
                          <a:custGeom>
                            <a:avLst/>
                            <a:gdLst>
                              <a:gd name="T0" fmla="*/ 143 w 143"/>
                              <a:gd name="T1" fmla="*/ 98 h 216"/>
                              <a:gd name="T2" fmla="*/ 134 w 143"/>
                              <a:gd name="T3" fmla="*/ 127 h 216"/>
                              <a:gd name="T4" fmla="*/ 120 w 143"/>
                              <a:gd name="T5" fmla="*/ 149 h 216"/>
                              <a:gd name="T6" fmla="*/ 96 w 143"/>
                              <a:gd name="T7" fmla="*/ 160 h 216"/>
                              <a:gd name="T8" fmla="*/ 75 w 143"/>
                              <a:gd name="T9" fmla="*/ 162 h 216"/>
                              <a:gd name="T10" fmla="*/ 64 w 143"/>
                              <a:gd name="T11" fmla="*/ 159 h 216"/>
                              <a:gd name="T12" fmla="*/ 54 w 143"/>
                              <a:gd name="T13" fmla="*/ 154 h 216"/>
                              <a:gd name="T14" fmla="*/ 45 w 143"/>
                              <a:gd name="T15" fmla="*/ 147 h 216"/>
                              <a:gd name="T16" fmla="*/ 40 w 143"/>
                              <a:gd name="T17" fmla="*/ 210 h 216"/>
                              <a:gd name="T18" fmla="*/ 40 w 143"/>
                              <a:gd name="T19" fmla="*/ 212 h 216"/>
                              <a:gd name="T20" fmla="*/ 36 w 143"/>
                              <a:gd name="T21" fmla="*/ 215 h 216"/>
                              <a:gd name="T22" fmla="*/ 30 w 143"/>
                              <a:gd name="T23" fmla="*/ 216 h 216"/>
                              <a:gd name="T24" fmla="*/ 20 w 143"/>
                              <a:gd name="T25" fmla="*/ 216 h 216"/>
                              <a:gd name="T26" fmla="*/ 10 w 143"/>
                              <a:gd name="T27" fmla="*/ 216 h 216"/>
                              <a:gd name="T28" fmla="*/ 4 w 143"/>
                              <a:gd name="T29" fmla="*/ 215 h 216"/>
                              <a:gd name="T30" fmla="*/ 0 w 143"/>
                              <a:gd name="T31" fmla="*/ 212 h 216"/>
                              <a:gd name="T32" fmla="*/ 0 w 143"/>
                              <a:gd name="T33" fmla="*/ 210 h 216"/>
                              <a:gd name="T34" fmla="*/ 0 w 143"/>
                              <a:gd name="T35" fmla="*/ 8 h 216"/>
                              <a:gd name="T36" fmla="*/ 1 w 143"/>
                              <a:gd name="T37" fmla="*/ 5 h 216"/>
                              <a:gd name="T38" fmla="*/ 5 w 143"/>
                              <a:gd name="T39" fmla="*/ 4 h 216"/>
                              <a:gd name="T40" fmla="*/ 13 w 143"/>
                              <a:gd name="T41" fmla="*/ 3 h 216"/>
                              <a:gd name="T42" fmla="*/ 21 w 143"/>
                              <a:gd name="T43" fmla="*/ 3 h 216"/>
                              <a:gd name="T44" fmla="*/ 29 w 143"/>
                              <a:gd name="T45" fmla="*/ 4 h 216"/>
                              <a:gd name="T46" fmla="*/ 32 w 143"/>
                              <a:gd name="T47" fmla="*/ 5 h 216"/>
                              <a:gd name="T48" fmla="*/ 33 w 143"/>
                              <a:gd name="T49" fmla="*/ 8 h 216"/>
                              <a:gd name="T50" fmla="*/ 33 w 143"/>
                              <a:gd name="T51" fmla="*/ 26 h 216"/>
                              <a:gd name="T52" fmla="*/ 46 w 143"/>
                              <a:gd name="T53" fmla="*/ 15 h 216"/>
                              <a:gd name="T54" fmla="*/ 58 w 143"/>
                              <a:gd name="T55" fmla="*/ 6 h 216"/>
                              <a:gd name="T56" fmla="*/ 72 w 143"/>
                              <a:gd name="T57" fmla="*/ 1 h 216"/>
                              <a:gd name="T58" fmla="*/ 85 w 143"/>
                              <a:gd name="T59" fmla="*/ 0 h 216"/>
                              <a:gd name="T60" fmla="*/ 112 w 143"/>
                              <a:gd name="T61" fmla="*/ 6 h 216"/>
                              <a:gd name="T62" fmla="*/ 131 w 143"/>
                              <a:gd name="T63" fmla="*/ 24 h 216"/>
                              <a:gd name="T64" fmla="*/ 141 w 143"/>
                              <a:gd name="T65" fmla="*/ 48 h 216"/>
                              <a:gd name="T66" fmla="*/ 143 w 143"/>
                              <a:gd name="T67" fmla="*/ 79 h 216"/>
                              <a:gd name="T68" fmla="*/ 101 w 143"/>
                              <a:gd name="T69" fmla="*/ 73 h 216"/>
                              <a:gd name="T70" fmla="*/ 99 w 143"/>
                              <a:gd name="T71" fmla="*/ 56 h 216"/>
                              <a:gd name="T72" fmla="*/ 93 w 143"/>
                              <a:gd name="T73" fmla="*/ 43 h 216"/>
                              <a:gd name="T74" fmla="*/ 82 w 143"/>
                              <a:gd name="T75" fmla="*/ 35 h 216"/>
                              <a:gd name="T76" fmla="*/ 69 w 143"/>
                              <a:gd name="T77" fmla="*/ 35 h 216"/>
                              <a:gd name="T78" fmla="*/ 62 w 143"/>
                              <a:gd name="T79" fmla="*/ 37 h 216"/>
                              <a:gd name="T80" fmla="*/ 53 w 143"/>
                              <a:gd name="T81" fmla="*/ 43 h 216"/>
                              <a:gd name="T82" fmla="*/ 45 w 143"/>
                              <a:gd name="T83" fmla="*/ 52 h 216"/>
                              <a:gd name="T84" fmla="*/ 40 w 143"/>
                              <a:gd name="T85" fmla="*/ 105 h 216"/>
                              <a:gd name="T86" fmla="*/ 57 w 143"/>
                              <a:gd name="T87" fmla="*/ 121 h 216"/>
                              <a:gd name="T88" fmla="*/ 73 w 143"/>
                              <a:gd name="T89" fmla="*/ 127 h 216"/>
                              <a:gd name="T90" fmla="*/ 85 w 143"/>
                              <a:gd name="T91" fmla="*/ 123 h 216"/>
                              <a:gd name="T92" fmla="*/ 95 w 143"/>
                              <a:gd name="T93" fmla="*/ 112 h 216"/>
                              <a:gd name="T94" fmla="*/ 100 w 143"/>
                              <a:gd name="T95" fmla="*/ 98 h 216"/>
                              <a:gd name="T96" fmla="*/ 101 w 143"/>
                              <a:gd name="T97" fmla="*/ 82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43" h="216">
                                <a:moveTo>
                                  <a:pt x="143" y="79"/>
                                </a:moveTo>
                                <a:lnTo>
                                  <a:pt x="143" y="98"/>
                                </a:lnTo>
                                <a:lnTo>
                                  <a:pt x="139" y="114"/>
                                </a:lnTo>
                                <a:lnTo>
                                  <a:pt x="134" y="127"/>
                                </a:lnTo>
                                <a:lnTo>
                                  <a:pt x="127" y="139"/>
                                </a:lnTo>
                                <a:lnTo>
                                  <a:pt x="120" y="149"/>
                                </a:lnTo>
                                <a:lnTo>
                                  <a:pt x="109" y="155"/>
                                </a:lnTo>
                                <a:lnTo>
                                  <a:pt x="96" y="160"/>
                                </a:lnTo>
                                <a:lnTo>
                                  <a:pt x="82" y="162"/>
                                </a:lnTo>
                                <a:lnTo>
                                  <a:pt x="75" y="162"/>
                                </a:lnTo>
                                <a:lnTo>
                                  <a:pt x="69" y="160"/>
                                </a:lnTo>
                                <a:lnTo>
                                  <a:pt x="64" y="159"/>
                                </a:lnTo>
                                <a:lnTo>
                                  <a:pt x="59" y="157"/>
                                </a:lnTo>
                                <a:lnTo>
                                  <a:pt x="54" y="154"/>
                                </a:lnTo>
                                <a:lnTo>
                                  <a:pt x="49" y="150"/>
                                </a:lnTo>
                                <a:lnTo>
                                  <a:pt x="45" y="147"/>
                                </a:lnTo>
                                <a:lnTo>
                                  <a:pt x="40" y="142"/>
                                </a:lnTo>
                                <a:lnTo>
                                  <a:pt x="40" y="210"/>
                                </a:lnTo>
                                <a:lnTo>
                                  <a:pt x="40" y="211"/>
                                </a:lnTo>
                                <a:lnTo>
                                  <a:pt x="40" y="212"/>
                                </a:lnTo>
                                <a:lnTo>
                                  <a:pt x="38" y="213"/>
                                </a:lnTo>
                                <a:lnTo>
                                  <a:pt x="36" y="215"/>
                                </a:lnTo>
                                <a:lnTo>
                                  <a:pt x="33" y="215"/>
                                </a:lnTo>
                                <a:lnTo>
                                  <a:pt x="30" y="216"/>
                                </a:lnTo>
                                <a:lnTo>
                                  <a:pt x="25" y="216"/>
                                </a:lnTo>
                                <a:lnTo>
                                  <a:pt x="20" y="216"/>
                                </a:lnTo>
                                <a:lnTo>
                                  <a:pt x="14" y="216"/>
                                </a:lnTo>
                                <a:lnTo>
                                  <a:pt x="10" y="216"/>
                                </a:lnTo>
                                <a:lnTo>
                                  <a:pt x="6" y="215"/>
                                </a:lnTo>
                                <a:lnTo>
                                  <a:pt x="4" y="215"/>
                                </a:lnTo>
                                <a:lnTo>
                                  <a:pt x="1" y="213"/>
                                </a:lnTo>
                                <a:lnTo>
                                  <a:pt x="0" y="212"/>
                                </a:lnTo>
                                <a:lnTo>
                                  <a:pt x="0" y="211"/>
                                </a:lnTo>
                                <a:lnTo>
                                  <a:pt x="0" y="210"/>
                                </a:lnTo>
                                <a:lnTo>
                                  <a:pt x="0" y="9"/>
                                </a:lnTo>
                                <a:lnTo>
                                  <a:pt x="0" y="8"/>
                                </a:lnTo>
                                <a:lnTo>
                                  <a:pt x="0" y="6"/>
                                </a:lnTo>
                                <a:lnTo>
                                  <a:pt x="1" y="5"/>
                                </a:lnTo>
                                <a:lnTo>
                                  <a:pt x="3" y="4"/>
                                </a:lnTo>
                                <a:lnTo>
                                  <a:pt x="5" y="4"/>
                                </a:lnTo>
                                <a:lnTo>
                                  <a:pt x="9" y="4"/>
                                </a:lnTo>
                                <a:lnTo>
                                  <a:pt x="13" y="3"/>
                                </a:lnTo>
                                <a:lnTo>
                                  <a:pt x="16" y="3"/>
                                </a:lnTo>
                                <a:lnTo>
                                  <a:pt x="21" y="3"/>
                                </a:lnTo>
                                <a:lnTo>
                                  <a:pt x="25" y="4"/>
                                </a:lnTo>
                                <a:lnTo>
                                  <a:pt x="29" y="4"/>
                                </a:lnTo>
                                <a:lnTo>
                                  <a:pt x="30" y="4"/>
                                </a:lnTo>
                                <a:lnTo>
                                  <a:pt x="32" y="5"/>
                                </a:lnTo>
                                <a:lnTo>
                                  <a:pt x="33" y="6"/>
                                </a:lnTo>
                                <a:lnTo>
                                  <a:pt x="33" y="8"/>
                                </a:lnTo>
                                <a:lnTo>
                                  <a:pt x="33" y="9"/>
                                </a:lnTo>
                                <a:lnTo>
                                  <a:pt x="33" y="26"/>
                                </a:lnTo>
                                <a:lnTo>
                                  <a:pt x="40" y="20"/>
                                </a:lnTo>
                                <a:lnTo>
                                  <a:pt x="46" y="15"/>
                                </a:lnTo>
                                <a:lnTo>
                                  <a:pt x="52" y="10"/>
                                </a:lnTo>
                                <a:lnTo>
                                  <a:pt x="58" y="6"/>
                                </a:lnTo>
                                <a:lnTo>
                                  <a:pt x="64" y="4"/>
                                </a:lnTo>
                                <a:lnTo>
                                  <a:pt x="72" y="1"/>
                                </a:lnTo>
                                <a:lnTo>
                                  <a:pt x="78" y="0"/>
                                </a:lnTo>
                                <a:lnTo>
                                  <a:pt x="85" y="0"/>
                                </a:lnTo>
                                <a:lnTo>
                                  <a:pt x="100" y="1"/>
                                </a:lnTo>
                                <a:lnTo>
                                  <a:pt x="112" y="6"/>
                                </a:lnTo>
                                <a:lnTo>
                                  <a:pt x="122" y="14"/>
                                </a:lnTo>
                                <a:lnTo>
                                  <a:pt x="131" y="24"/>
                                </a:lnTo>
                                <a:lnTo>
                                  <a:pt x="137" y="35"/>
                                </a:lnTo>
                                <a:lnTo>
                                  <a:pt x="141" y="48"/>
                                </a:lnTo>
                                <a:lnTo>
                                  <a:pt x="143" y="63"/>
                                </a:lnTo>
                                <a:lnTo>
                                  <a:pt x="143" y="79"/>
                                </a:lnTo>
                                <a:close/>
                                <a:moveTo>
                                  <a:pt x="101" y="82"/>
                                </a:moveTo>
                                <a:lnTo>
                                  <a:pt x="101" y="73"/>
                                </a:lnTo>
                                <a:lnTo>
                                  <a:pt x="100" y="64"/>
                                </a:lnTo>
                                <a:lnTo>
                                  <a:pt x="99" y="56"/>
                                </a:lnTo>
                                <a:lnTo>
                                  <a:pt x="95" y="49"/>
                                </a:lnTo>
                                <a:lnTo>
                                  <a:pt x="93" y="43"/>
                                </a:lnTo>
                                <a:lnTo>
                                  <a:pt x="86" y="38"/>
                                </a:lnTo>
                                <a:lnTo>
                                  <a:pt x="82" y="35"/>
                                </a:lnTo>
                                <a:lnTo>
                                  <a:pt x="74" y="35"/>
                                </a:lnTo>
                                <a:lnTo>
                                  <a:pt x="69" y="35"/>
                                </a:lnTo>
                                <a:lnTo>
                                  <a:pt x="65" y="36"/>
                                </a:lnTo>
                                <a:lnTo>
                                  <a:pt x="62" y="37"/>
                                </a:lnTo>
                                <a:lnTo>
                                  <a:pt x="58" y="40"/>
                                </a:lnTo>
                                <a:lnTo>
                                  <a:pt x="53" y="43"/>
                                </a:lnTo>
                                <a:lnTo>
                                  <a:pt x="49" y="47"/>
                                </a:lnTo>
                                <a:lnTo>
                                  <a:pt x="45" y="52"/>
                                </a:lnTo>
                                <a:lnTo>
                                  <a:pt x="40" y="58"/>
                                </a:lnTo>
                                <a:lnTo>
                                  <a:pt x="40" y="105"/>
                                </a:lnTo>
                                <a:lnTo>
                                  <a:pt x="48" y="115"/>
                                </a:lnTo>
                                <a:lnTo>
                                  <a:pt x="57" y="121"/>
                                </a:lnTo>
                                <a:lnTo>
                                  <a:pt x="64" y="126"/>
                                </a:lnTo>
                                <a:lnTo>
                                  <a:pt x="73" y="127"/>
                                </a:lnTo>
                                <a:lnTo>
                                  <a:pt x="80" y="126"/>
                                </a:lnTo>
                                <a:lnTo>
                                  <a:pt x="85" y="123"/>
                                </a:lnTo>
                                <a:lnTo>
                                  <a:pt x="91" y="118"/>
                                </a:lnTo>
                                <a:lnTo>
                                  <a:pt x="95" y="112"/>
                                </a:lnTo>
                                <a:lnTo>
                                  <a:pt x="98" y="106"/>
                                </a:lnTo>
                                <a:lnTo>
                                  <a:pt x="100" y="98"/>
                                </a:lnTo>
                                <a:lnTo>
                                  <a:pt x="101" y="90"/>
                                </a:lnTo>
                                <a:lnTo>
                                  <a:pt x="101" y="8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46" name="Freeform 108"/>
                        <wps:cNvSpPr>
                          <a:spLocks noEditPoints="1"/>
                        </wps:cNvSpPr>
                        <wps:spPr bwMode="auto">
                          <a:xfrm>
                            <a:off x="549275" y="142875"/>
                            <a:ext cx="68263" cy="85725"/>
                          </a:xfrm>
                          <a:custGeom>
                            <a:avLst/>
                            <a:gdLst>
                              <a:gd name="T0" fmla="*/ 130 w 130"/>
                              <a:gd name="T1" fmla="*/ 155 h 162"/>
                              <a:gd name="T2" fmla="*/ 127 w 130"/>
                              <a:gd name="T3" fmla="*/ 158 h 162"/>
                              <a:gd name="T4" fmla="*/ 119 w 130"/>
                              <a:gd name="T5" fmla="*/ 159 h 162"/>
                              <a:gd name="T6" fmla="*/ 107 w 130"/>
                              <a:gd name="T7" fmla="*/ 159 h 162"/>
                              <a:gd name="T8" fmla="*/ 99 w 130"/>
                              <a:gd name="T9" fmla="*/ 158 h 162"/>
                              <a:gd name="T10" fmla="*/ 97 w 130"/>
                              <a:gd name="T11" fmla="*/ 155 h 162"/>
                              <a:gd name="T12" fmla="*/ 97 w 130"/>
                              <a:gd name="T13" fmla="*/ 142 h 162"/>
                              <a:gd name="T14" fmla="*/ 76 w 130"/>
                              <a:gd name="T15" fmla="*/ 157 h 162"/>
                              <a:gd name="T16" fmla="*/ 51 w 130"/>
                              <a:gd name="T17" fmla="*/ 162 h 162"/>
                              <a:gd name="T18" fmla="*/ 31 w 130"/>
                              <a:gd name="T19" fmla="*/ 158 h 162"/>
                              <a:gd name="T20" fmla="*/ 13 w 130"/>
                              <a:gd name="T21" fmla="*/ 149 h 162"/>
                              <a:gd name="T22" fmla="*/ 3 w 130"/>
                              <a:gd name="T23" fmla="*/ 136 h 162"/>
                              <a:gd name="T24" fmla="*/ 0 w 130"/>
                              <a:gd name="T25" fmla="*/ 115 h 162"/>
                              <a:gd name="T26" fmla="*/ 5 w 130"/>
                              <a:gd name="T27" fmla="*/ 94 h 162"/>
                              <a:gd name="T28" fmla="*/ 18 w 130"/>
                              <a:gd name="T29" fmla="*/ 78 h 162"/>
                              <a:gd name="T30" fmla="*/ 43 w 130"/>
                              <a:gd name="T31" fmla="*/ 69 h 162"/>
                              <a:gd name="T32" fmla="*/ 76 w 130"/>
                              <a:gd name="T33" fmla="*/ 67 h 162"/>
                              <a:gd name="T34" fmla="*/ 91 w 130"/>
                              <a:gd name="T35" fmla="*/ 58 h 162"/>
                              <a:gd name="T36" fmla="*/ 88 w 130"/>
                              <a:gd name="T37" fmla="*/ 46 h 162"/>
                              <a:gd name="T38" fmla="*/ 85 w 130"/>
                              <a:gd name="T39" fmla="*/ 37 h 162"/>
                              <a:gd name="T40" fmla="*/ 76 w 130"/>
                              <a:gd name="T41" fmla="*/ 32 h 162"/>
                              <a:gd name="T42" fmla="*/ 64 w 130"/>
                              <a:gd name="T43" fmla="*/ 31 h 162"/>
                              <a:gd name="T44" fmla="*/ 45 w 130"/>
                              <a:gd name="T45" fmla="*/ 33 h 162"/>
                              <a:gd name="T46" fmla="*/ 32 w 130"/>
                              <a:gd name="T47" fmla="*/ 38 h 162"/>
                              <a:gd name="T48" fmla="*/ 21 w 130"/>
                              <a:gd name="T49" fmla="*/ 43 h 162"/>
                              <a:gd name="T50" fmla="*/ 15 w 130"/>
                              <a:gd name="T51" fmla="*/ 46 h 162"/>
                              <a:gd name="T52" fmla="*/ 11 w 130"/>
                              <a:gd name="T53" fmla="*/ 45 h 162"/>
                              <a:gd name="T54" fmla="*/ 8 w 130"/>
                              <a:gd name="T55" fmla="*/ 41 h 162"/>
                              <a:gd name="T56" fmla="*/ 7 w 130"/>
                              <a:gd name="T57" fmla="*/ 36 h 162"/>
                              <a:gd name="T58" fmla="*/ 7 w 130"/>
                              <a:gd name="T59" fmla="*/ 29 h 162"/>
                              <a:gd name="T60" fmla="*/ 8 w 130"/>
                              <a:gd name="T61" fmla="*/ 21 h 162"/>
                              <a:gd name="T62" fmla="*/ 11 w 130"/>
                              <a:gd name="T63" fmla="*/ 16 h 162"/>
                              <a:gd name="T64" fmla="*/ 19 w 130"/>
                              <a:gd name="T65" fmla="*/ 11 h 162"/>
                              <a:gd name="T66" fmla="*/ 32 w 130"/>
                              <a:gd name="T67" fmla="*/ 5 h 162"/>
                              <a:gd name="T68" fmla="*/ 48 w 130"/>
                              <a:gd name="T69" fmla="*/ 1 h 162"/>
                              <a:gd name="T70" fmla="*/ 66 w 130"/>
                              <a:gd name="T71" fmla="*/ 0 h 162"/>
                              <a:gd name="T72" fmla="*/ 96 w 130"/>
                              <a:gd name="T73" fmla="*/ 4 h 162"/>
                              <a:gd name="T74" fmla="*/ 116 w 130"/>
                              <a:gd name="T75" fmla="*/ 14 h 162"/>
                              <a:gd name="T76" fmla="*/ 127 w 130"/>
                              <a:gd name="T77" fmla="*/ 31 h 162"/>
                              <a:gd name="T78" fmla="*/ 130 w 130"/>
                              <a:gd name="T79" fmla="*/ 57 h 162"/>
                              <a:gd name="T80" fmla="*/ 91 w 130"/>
                              <a:gd name="T81" fmla="*/ 91 h 162"/>
                              <a:gd name="T82" fmla="*/ 66 w 130"/>
                              <a:gd name="T83" fmla="*/ 91 h 162"/>
                              <a:gd name="T84" fmla="*/ 51 w 130"/>
                              <a:gd name="T85" fmla="*/ 95 h 162"/>
                              <a:gd name="T86" fmla="*/ 43 w 130"/>
                              <a:gd name="T87" fmla="*/ 100 h 162"/>
                              <a:gd name="T88" fmla="*/ 39 w 130"/>
                              <a:gd name="T89" fmla="*/ 109 h 162"/>
                              <a:gd name="T90" fmla="*/ 39 w 130"/>
                              <a:gd name="T91" fmla="*/ 122 h 162"/>
                              <a:gd name="T92" fmla="*/ 50 w 130"/>
                              <a:gd name="T93" fmla="*/ 132 h 162"/>
                              <a:gd name="T94" fmla="*/ 69 w 130"/>
                              <a:gd name="T95" fmla="*/ 132 h 162"/>
                              <a:gd name="T96" fmla="*/ 83 w 130"/>
                              <a:gd name="T97" fmla="*/ 123 h 162"/>
                              <a:gd name="T98" fmla="*/ 91 w 130"/>
                              <a:gd name="T99" fmla="*/ 91 h 1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30" h="162">
                                <a:moveTo>
                                  <a:pt x="130" y="153"/>
                                </a:moveTo>
                                <a:lnTo>
                                  <a:pt x="130" y="155"/>
                                </a:lnTo>
                                <a:lnTo>
                                  <a:pt x="128" y="157"/>
                                </a:lnTo>
                                <a:lnTo>
                                  <a:pt x="127" y="158"/>
                                </a:lnTo>
                                <a:lnTo>
                                  <a:pt x="123" y="158"/>
                                </a:lnTo>
                                <a:lnTo>
                                  <a:pt x="119" y="159"/>
                                </a:lnTo>
                                <a:lnTo>
                                  <a:pt x="113" y="159"/>
                                </a:lnTo>
                                <a:lnTo>
                                  <a:pt x="107" y="159"/>
                                </a:lnTo>
                                <a:lnTo>
                                  <a:pt x="102" y="158"/>
                                </a:lnTo>
                                <a:lnTo>
                                  <a:pt x="99" y="158"/>
                                </a:lnTo>
                                <a:lnTo>
                                  <a:pt x="98" y="157"/>
                                </a:lnTo>
                                <a:lnTo>
                                  <a:pt x="97" y="155"/>
                                </a:lnTo>
                                <a:lnTo>
                                  <a:pt x="97" y="153"/>
                                </a:lnTo>
                                <a:lnTo>
                                  <a:pt x="97" y="142"/>
                                </a:lnTo>
                                <a:lnTo>
                                  <a:pt x="87" y="150"/>
                                </a:lnTo>
                                <a:lnTo>
                                  <a:pt x="76" y="157"/>
                                </a:lnTo>
                                <a:lnTo>
                                  <a:pt x="65" y="160"/>
                                </a:lnTo>
                                <a:lnTo>
                                  <a:pt x="51" y="162"/>
                                </a:lnTo>
                                <a:lnTo>
                                  <a:pt x="40" y="160"/>
                                </a:lnTo>
                                <a:lnTo>
                                  <a:pt x="31" y="158"/>
                                </a:lnTo>
                                <a:lnTo>
                                  <a:pt x="22" y="155"/>
                                </a:lnTo>
                                <a:lnTo>
                                  <a:pt x="13" y="149"/>
                                </a:lnTo>
                                <a:lnTo>
                                  <a:pt x="7" y="143"/>
                                </a:lnTo>
                                <a:lnTo>
                                  <a:pt x="3" y="136"/>
                                </a:lnTo>
                                <a:lnTo>
                                  <a:pt x="0" y="126"/>
                                </a:lnTo>
                                <a:lnTo>
                                  <a:pt x="0" y="115"/>
                                </a:lnTo>
                                <a:lnTo>
                                  <a:pt x="0" y="102"/>
                                </a:lnTo>
                                <a:lnTo>
                                  <a:pt x="5" y="94"/>
                                </a:lnTo>
                                <a:lnTo>
                                  <a:pt x="10" y="84"/>
                                </a:lnTo>
                                <a:lnTo>
                                  <a:pt x="18" y="78"/>
                                </a:lnTo>
                                <a:lnTo>
                                  <a:pt x="29" y="73"/>
                                </a:lnTo>
                                <a:lnTo>
                                  <a:pt x="43" y="69"/>
                                </a:lnTo>
                                <a:lnTo>
                                  <a:pt x="58" y="67"/>
                                </a:lnTo>
                                <a:lnTo>
                                  <a:pt x="76" y="67"/>
                                </a:lnTo>
                                <a:lnTo>
                                  <a:pt x="91" y="67"/>
                                </a:lnTo>
                                <a:lnTo>
                                  <a:pt x="91" y="58"/>
                                </a:lnTo>
                                <a:lnTo>
                                  <a:pt x="90" y="51"/>
                                </a:lnTo>
                                <a:lnTo>
                                  <a:pt x="88" y="46"/>
                                </a:lnTo>
                                <a:lnTo>
                                  <a:pt x="87" y="41"/>
                                </a:lnTo>
                                <a:lnTo>
                                  <a:pt x="85" y="37"/>
                                </a:lnTo>
                                <a:lnTo>
                                  <a:pt x="81" y="35"/>
                                </a:lnTo>
                                <a:lnTo>
                                  <a:pt x="76" y="32"/>
                                </a:lnTo>
                                <a:lnTo>
                                  <a:pt x="70" y="31"/>
                                </a:lnTo>
                                <a:lnTo>
                                  <a:pt x="64" y="31"/>
                                </a:lnTo>
                                <a:lnTo>
                                  <a:pt x="54" y="31"/>
                                </a:lnTo>
                                <a:lnTo>
                                  <a:pt x="45" y="33"/>
                                </a:lnTo>
                                <a:lnTo>
                                  <a:pt x="38" y="35"/>
                                </a:lnTo>
                                <a:lnTo>
                                  <a:pt x="32" y="38"/>
                                </a:lnTo>
                                <a:lnTo>
                                  <a:pt x="26" y="41"/>
                                </a:lnTo>
                                <a:lnTo>
                                  <a:pt x="21" y="43"/>
                                </a:lnTo>
                                <a:lnTo>
                                  <a:pt x="17" y="45"/>
                                </a:lnTo>
                                <a:lnTo>
                                  <a:pt x="15" y="46"/>
                                </a:lnTo>
                                <a:lnTo>
                                  <a:pt x="12" y="45"/>
                                </a:lnTo>
                                <a:lnTo>
                                  <a:pt x="11" y="45"/>
                                </a:lnTo>
                                <a:lnTo>
                                  <a:pt x="10" y="43"/>
                                </a:lnTo>
                                <a:lnTo>
                                  <a:pt x="8" y="41"/>
                                </a:lnTo>
                                <a:lnTo>
                                  <a:pt x="8" y="38"/>
                                </a:lnTo>
                                <a:lnTo>
                                  <a:pt x="7" y="36"/>
                                </a:lnTo>
                                <a:lnTo>
                                  <a:pt x="7" y="32"/>
                                </a:lnTo>
                                <a:lnTo>
                                  <a:pt x="7" y="29"/>
                                </a:lnTo>
                                <a:lnTo>
                                  <a:pt x="7" y="25"/>
                                </a:lnTo>
                                <a:lnTo>
                                  <a:pt x="8" y="21"/>
                                </a:lnTo>
                                <a:lnTo>
                                  <a:pt x="8" y="19"/>
                                </a:lnTo>
                                <a:lnTo>
                                  <a:pt x="11" y="16"/>
                                </a:lnTo>
                                <a:lnTo>
                                  <a:pt x="13" y="14"/>
                                </a:lnTo>
                                <a:lnTo>
                                  <a:pt x="19" y="11"/>
                                </a:lnTo>
                                <a:lnTo>
                                  <a:pt x="24" y="8"/>
                                </a:lnTo>
                                <a:lnTo>
                                  <a:pt x="32" y="5"/>
                                </a:lnTo>
                                <a:lnTo>
                                  <a:pt x="39" y="4"/>
                                </a:lnTo>
                                <a:lnTo>
                                  <a:pt x="48" y="1"/>
                                </a:lnTo>
                                <a:lnTo>
                                  <a:pt x="58" y="0"/>
                                </a:lnTo>
                                <a:lnTo>
                                  <a:pt x="66" y="0"/>
                                </a:lnTo>
                                <a:lnTo>
                                  <a:pt x="82" y="0"/>
                                </a:lnTo>
                                <a:lnTo>
                                  <a:pt x="96" y="4"/>
                                </a:lnTo>
                                <a:lnTo>
                                  <a:pt x="107" y="8"/>
                                </a:lnTo>
                                <a:lnTo>
                                  <a:pt x="116" y="14"/>
                                </a:lnTo>
                                <a:lnTo>
                                  <a:pt x="122" y="21"/>
                                </a:lnTo>
                                <a:lnTo>
                                  <a:pt x="127" y="31"/>
                                </a:lnTo>
                                <a:lnTo>
                                  <a:pt x="129" y="42"/>
                                </a:lnTo>
                                <a:lnTo>
                                  <a:pt x="130" y="57"/>
                                </a:lnTo>
                                <a:lnTo>
                                  <a:pt x="130" y="153"/>
                                </a:lnTo>
                                <a:close/>
                                <a:moveTo>
                                  <a:pt x="91" y="91"/>
                                </a:moveTo>
                                <a:lnTo>
                                  <a:pt x="75" y="91"/>
                                </a:lnTo>
                                <a:lnTo>
                                  <a:pt x="66" y="91"/>
                                </a:lnTo>
                                <a:lnTo>
                                  <a:pt x="59" y="93"/>
                                </a:lnTo>
                                <a:lnTo>
                                  <a:pt x="51" y="95"/>
                                </a:lnTo>
                                <a:lnTo>
                                  <a:pt x="47" y="98"/>
                                </a:lnTo>
                                <a:lnTo>
                                  <a:pt x="43" y="100"/>
                                </a:lnTo>
                                <a:lnTo>
                                  <a:pt x="40" y="105"/>
                                </a:lnTo>
                                <a:lnTo>
                                  <a:pt x="39" y="109"/>
                                </a:lnTo>
                                <a:lnTo>
                                  <a:pt x="39" y="114"/>
                                </a:lnTo>
                                <a:lnTo>
                                  <a:pt x="39" y="122"/>
                                </a:lnTo>
                                <a:lnTo>
                                  <a:pt x="44" y="128"/>
                                </a:lnTo>
                                <a:lnTo>
                                  <a:pt x="50" y="132"/>
                                </a:lnTo>
                                <a:lnTo>
                                  <a:pt x="60" y="133"/>
                                </a:lnTo>
                                <a:lnTo>
                                  <a:pt x="69" y="132"/>
                                </a:lnTo>
                                <a:lnTo>
                                  <a:pt x="76" y="128"/>
                                </a:lnTo>
                                <a:lnTo>
                                  <a:pt x="83" y="123"/>
                                </a:lnTo>
                                <a:lnTo>
                                  <a:pt x="91" y="116"/>
                                </a:lnTo>
                                <a:lnTo>
                                  <a:pt x="91" y="9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47" name="Freeform 109"/>
                        <wps:cNvSpPr>
                          <a:spLocks/>
                        </wps:cNvSpPr>
                        <wps:spPr bwMode="auto">
                          <a:xfrm>
                            <a:off x="639763" y="142875"/>
                            <a:ext cx="47625" cy="84138"/>
                          </a:xfrm>
                          <a:custGeom>
                            <a:avLst/>
                            <a:gdLst>
                              <a:gd name="T0" fmla="*/ 91 w 91"/>
                              <a:gd name="T1" fmla="*/ 29 h 159"/>
                              <a:gd name="T2" fmla="*/ 91 w 91"/>
                              <a:gd name="T3" fmla="*/ 36 h 159"/>
                              <a:gd name="T4" fmla="*/ 90 w 91"/>
                              <a:gd name="T5" fmla="*/ 40 h 159"/>
                              <a:gd name="T6" fmla="*/ 87 w 91"/>
                              <a:gd name="T7" fmla="*/ 41 h 159"/>
                              <a:gd name="T8" fmla="*/ 85 w 91"/>
                              <a:gd name="T9" fmla="*/ 41 h 159"/>
                              <a:gd name="T10" fmla="*/ 81 w 91"/>
                              <a:gd name="T11" fmla="*/ 41 h 159"/>
                              <a:gd name="T12" fmla="*/ 78 w 91"/>
                              <a:gd name="T13" fmla="*/ 40 h 159"/>
                              <a:gd name="T14" fmla="*/ 73 w 91"/>
                              <a:gd name="T15" fmla="*/ 38 h 159"/>
                              <a:gd name="T16" fmla="*/ 66 w 91"/>
                              <a:gd name="T17" fmla="*/ 38 h 159"/>
                              <a:gd name="T18" fmla="*/ 59 w 91"/>
                              <a:gd name="T19" fmla="*/ 41 h 159"/>
                              <a:gd name="T20" fmla="*/ 52 w 91"/>
                              <a:gd name="T21" fmla="*/ 47 h 159"/>
                              <a:gd name="T22" fmla="*/ 44 w 91"/>
                              <a:gd name="T23" fmla="*/ 57 h 159"/>
                              <a:gd name="T24" fmla="*/ 39 w 91"/>
                              <a:gd name="T25" fmla="*/ 152 h 159"/>
                              <a:gd name="T26" fmla="*/ 39 w 91"/>
                              <a:gd name="T27" fmla="*/ 155 h 159"/>
                              <a:gd name="T28" fmla="*/ 36 w 91"/>
                              <a:gd name="T29" fmla="*/ 157 h 159"/>
                              <a:gd name="T30" fmla="*/ 29 w 91"/>
                              <a:gd name="T31" fmla="*/ 158 h 159"/>
                              <a:gd name="T32" fmla="*/ 20 w 91"/>
                              <a:gd name="T33" fmla="*/ 159 h 159"/>
                              <a:gd name="T34" fmla="*/ 10 w 91"/>
                              <a:gd name="T35" fmla="*/ 158 h 159"/>
                              <a:gd name="T36" fmla="*/ 4 w 91"/>
                              <a:gd name="T37" fmla="*/ 157 h 159"/>
                              <a:gd name="T38" fmla="*/ 0 w 91"/>
                              <a:gd name="T39" fmla="*/ 155 h 159"/>
                              <a:gd name="T40" fmla="*/ 0 w 91"/>
                              <a:gd name="T41" fmla="*/ 152 h 159"/>
                              <a:gd name="T42" fmla="*/ 0 w 91"/>
                              <a:gd name="T43" fmla="*/ 8 h 159"/>
                              <a:gd name="T44" fmla="*/ 1 w 91"/>
                              <a:gd name="T45" fmla="*/ 5 h 159"/>
                              <a:gd name="T46" fmla="*/ 5 w 91"/>
                              <a:gd name="T47" fmla="*/ 4 h 159"/>
                              <a:gd name="T48" fmla="*/ 12 w 91"/>
                              <a:gd name="T49" fmla="*/ 3 h 159"/>
                              <a:gd name="T50" fmla="*/ 22 w 91"/>
                              <a:gd name="T51" fmla="*/ 3 h 159"/>
                              <a:gd name="T52" fmla="*/ 28 w 91"/>
                              <a:gd name="T53" fmla="*/ 4 h 159"/>
                              <a:gd name="T54" fmla="*/ 32 w 91"/>
                              <a:gd name="T55" fmla="*/ 5 h 159"/>
                              <a:gd name="T56" fmla="*/ 33 w 91"/>
                              <a:gd name="T57" fmla="*/ 8 h 159"/>
                              <a:gd name="T58" fmla="*/ 34 w 91"/>
                              <a:gd name="T59" fmla="*/ 27 h 159"/>
                              <a:gd name="T60" fmla="*/ 44 w 91"/>
                              <a:gd name="T61" fmla="*/ 14 h 159"/>
                              <a:gd name="T62" fmla="*/ 54 w 91"/>
                              <a:gd name="T63" fmla="*/ 5 h 159"/>
                              <a:gd name="T64" fmla="*/ 63 w 91"/>
                              <a:gd name="T65" fmla="*/ 1 h 159"/>
                              <a:gd name="T66" fmla="*/ 71 w 91"/>
                              <a:gd name="T67" fmla="*/ 0 h 159"/>
                              <a:gd name="T68" fmla="*/ 76 w 91"/>
                              <a:gd name="T69" fmla="*/ 0 h 159"/>
                              <a:gd name="T70" fmla="*/ 81 w 91"/>
                              <a:gd name="T71" fmla="*/ 1 h 159"/>
                              <a:gd name="T72" fmla="*/ 86 w 91"/>
                              <a:gd name="T73" fmla="*/ 3 h 159"/>
                              <a:gd name="T74" fmla="*/ 89 w 91"/>
                              <a:gd name="T75" fmla="*/ 4 h 159"/>
                              <a:gd name="T76" fmla="*/ 90 w 91"/>
                              <a:gd name="T77" fmla="*/ 5 h 159"/>
                              <a:gd name="T78" fmla="*/ 91 w 91"/>
                              <a:gd name="T79" fmla="*/ 9 h 159"/>
                              <a:gd name="T80" fmla="*/ 91 w 91"/>
                              <a:gd name="T81" fmla="*/ 14 h 159"/>
                              <a:gd name="T82" fmla="*/ 91 w 91"/>
                              <a:gd name="T83" fmla="*/ 22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91" h="159">
                                <a:moveTo>
                                  <a:pt x="91" y="22"/>
                                </a:moveTo>
                                <a:lnTo>
                                  <a:pt x="91" y="29"/>
                                </a:lnTo>
                                <a:lnTo>
                                  <a:pt x="91" y="32"/>
                                </a:lnTo>
                                <a:lnTo>
                                  <a:pt x="91" y="36"/>
                                </a:lnTo>
                                <a:lnTo>
                                  <a:pt x="90" y="38"/>
                                </a:lnTo>
                                <a:lnTo>
                                  <a:pt x="90" y="40"/>
                                </a:lnTo>
                                <a:lnTo>
                                  <a:pt x="89" y="41"/>
                                </a:lnTo>
                                <a:lnTo>
                                  <a:pt x="87" y="41"/>
                                </a:lnTo>
                                <a:lnTo>
                                  <a:pt x="86" y="42"/>
                                </a:lnTo>
                                <a:lnTo>
                                  <a:pt x="85" y="41"/>
                                </a:lnTo>
                                <a:lnTo>
                                  <a:pt x="82" y="41"/>
                                </a:lnTo>
                                <a:lnTo>
                                  <a:pt x="81" y="41"/>
                                </a:lnTo>
                                <a:lnTo>
                                  <a:pt x="79" y="40"/>
                                </a:lnTo>
                                <a:lnTo>
                                  <a:pt x="78" y="40"/>
                                </a:lnTo>
                                <a:lnTo>
                                  <a:pt x="75" y="38"/>
                                </a:lnTo>
                                <a:lnTo>
                                  <a:pt x="73" y="38"/>
                                </a:lnTo>
                                <a:lnTo>
                                  <a:pt x="69" y="38"/>
                                </a:lnTo>
                                <a:lnTo>
                                  <a:pt x="66" y="38"/>
                                </a:lnTo>
                                <a:lnTo>
                                  <a:pt x="63" y="40"/>
                                </a:lnTo>
                                <a:lnTo>
                                  <a:pt x="59" y="41"/>
                                </a:lnTo>
                                <a:lnTo>
                                  <a:pt x="55" y="43"/>
                                </a:lnTo>
                                <a:lnTo>
                                  <a:pt x="52" y="47"/>
                                </a:lnTo>
                                <a:lnTo>
                                  <a:pt x="48" y="51"/>
                                </a:lnTo>
                                <a:lnTo>
                                  <a:pt x="44" y="57"/>
                                </a:lnTo>
                                <a:lnTo>
                                  <a:pt x="39" y="63"/>
                                </a:lnTo>
                                <a:lnTo>
                                  <a:pt x="39" y="152"/>
                                </a:lnTo>
                                <a:lnTo>
                                  <a:pt x="39" y="154"/>
                                </a:lnTo>
                                <a:lnTo>
                                  <a:pt x="39" y="155"/>
                                </a:lnTo>
                                <a:lnTo>
                                  <a:pt x="38" y="157"/>
                                </a:lnTo>
                                <a:lnTo>
                                  <a:pt x="36" y="157"/>
                                </a:lnTo>
                                <a:lnTo>
                                  <a:pt x="33" y="158"/>
                                </a:lnTo>
                                <a:lnTo>
                                  <a:pt x="29" y="158"/>
                                </a:lnTo>
                                <a:lnTo>
                                  <a:pt x="25" y="159"/>
                                </a:lnTo>
                                <a:lnTo>
                                  <a:pt x="20" y="159"/>
                                </a:lnTo>
                                <a:lnTo>
                                  <a:pt x="13" y="159"/>
                                </a:lnTo>
                                <a:lnTo>
                                  <a:pt x="10" y="158"/>
                                </a:lnTo>
                                <a:lnTo>
                                  <a:pt x="6" y="158"/>
                                </a:lnTo>
                                <a:lnTo>
                                  <a:pt x="4" y="157"/>
                                </a:lnTo>
                                <a:lnTo>
                                  <a:pt x="1" y="157"/>
                                </a:lnTo>
                                <a:lnTo>
                                  <a:pt x="0" y="155"/>
                                </a:lnTo>
                                <a:lnTo>
                                  <a:pt x="0" y="154"/>
                                </a:lnTo>
                                <a:lnTo>
                                  <a:pt x="0" y="152"/>
                                </a:lnTo>
                                <a:lnTo>
                                  <a:pt x="0" y="9"/>
                                </a:lnTo>
                                <a:lnTo>
                                  <a:pt x="0" y="8"/>
                                </a:lnTo>
                                <a:lnTo>
                                  <a:pt x="0" y="6"/>
                                </a:lnTo>
                                <a:lnTo>
                                  <a:pt x="1" y="5"/>
                                </a:lnTo>
                                <a:lnTo>
                                  <a:pt x="4" y="4"/>
                                </a:lnTo>
                                <a:lnTo>
                                  <a:pt x="5" y="4"/>
                                </a:lnTo>
                                <a:lnTo>
                                  <a:pt x="9" y="4"/>
                                </a:lnTo>
                                <a:lnTo>
                                  <a:pt x="12" y="3"/>
                                </a:lnTo>
                                <a:lnTo>
                                  <a:pt x="17" y="3"/>
                                </a:lnTo>
                                <a:lnTo>
                                  <a:pt x="22" y="3"/>
                                </a:lnTo>
                                <a:lnTo>
                                  <a:pt x="26" y="4"/>
                                </a:lnTo>
                                <a:lnTo>
                                  <a:pt x="28" y="4"/>
                                </a:lnTo>
                                <a:lnTo>
                                  <a:pt x="31" y="4"/>
                                </a:lnTo>
                                <a:lnTo>
                                  <a:pt x="32" y="5"/>
                                </a:lnTo>
                                <a:lnTo>
                                  <a:pt x="33" y="6"/>
                                </a:lnTo>
                                <a:lnTo>
                                  <a:pt x="33" y="8"/>
                                </a:lnTo>
                                <a:lnTo>
                                  <a:pt x="34" y="9"/>
                                </a:lnTo>
                                <a:lnTo>
                                  <a:pt x="34" y="27"/>
                                </a:lnTo>
                                <a:lnTo>
                                  <a:pt x="39" y="20"/>
                                </a:lnTo>
                                <a:lnTo>
                                  <a:pt x="44" y="14"/>
                                </a:lnTo>
                                <a:lnTo>
                                  <a:pt x="49" y="9"/>
                                </a:lnTo>
                                <a:lnTo>
                                  <a:pt x="54" y="5"/>
                                </a:lnTo>
                                <a:lnTo>
                                  <a:pt x="58" y="3"/>
                                </a:lnTo>
                                <a:lnTo>
                                  <a:pt x="63" y="1"/>
                                </a:lnTo>
                                <a:lnTo>
                                  <a:pt x="68" y="0"/>
                                </a:lnTo>
                                <a:lnTo>
                                  <a:pt x="71" y="0"/>
                                </a:lnTo>
                                <a:lnTo>
                                  <a:pt x="74" y="0"/>
                                </a:lnTo>
                                <a:lnTo>
                                  <a:pt x="76" y="0"/>
                                </a:lnTo>
                                <a:lnTo>
                                  <a:pt x="79" y="0"/>
                                </a:lnTo>
                                <a:lnTo>
                                  <a:pt x="81" y="1"/>
                                </a:lnTo>
                                <a:lnTo>
                                  <a:pt x="84" y="1"/>
                                </a:lnTo>
                                <a:lnTo>
                                  <a:pt x="86" y="3"/>
                                </a:lnTo>
                                <a:lnTo>
                                  <a:pt x="87" y="3"/>
                                </a:lnTo>
                                <a:lnTo>
                                  <a:pt x="89" y="4"/>
                                </a:lnTo>
                                <a:lnTo>
                                  <a:pt x="90" y="5"/>
                                </a:lnTo>
                                <a:lnTo>
                                  <a:pt x="90" y="5"/>
                                </a:lnTo>
                                <a:lnTo>
                                  <a:pt x="90" y="6"/>
                                </a:lnTo>
                                <a:lnTo>
                                  <a:pt x="91" y="9"/>
                                </a:lnTo>
                                <a:lnTo>
                                  <a:pt x="91" y="10"/>
                                </a:lnTo>
                                <a:lnTo>
                                  <a:pt x="91" y="14"/>
                                </a:lnTo>
                                <a:lnTo>
                                  <a:pt x="91" y="17"/>
                                </a:lnTo>
                                <a:lnTo>
                                  <a:pt x="91" y="2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48" name="Freeform 110"/>
                        <wps:cNvSpPr>
                          <a:spLocks/>
                        </wps:cNvSpPr>
                        <wps:spPr bwMode="auto">
                          <a:xfrm>
                            <a:off x="692150" y="123825"/>
                            <a:ext cx="53975" cy="104775"/>
                          </a:xfrm>
                          <a:custGeom>
                            <a:avLst/>
                            <a:gdLst>
                              <a:gd name="T0" fmla="*/ 101 w 101"/>
                              <a:gd name="T1" fmla="*/ 178 h 196"/>
                              <a:gd name="T2" fmla="*/ 99 w 101"/>
                              <a:gd name="T3" fmla="*/ 187 h 196"/>
                              <a:gd name="T4" fmla="*/ 96 w 101"/>
                              <a:gd name="T5" fmla="*/ 189 h 196"/>
                              <a:gd name="T6" fmla="*/ 91 w 101"/>
                              <a:gd name="T7" fmla="*/ 192 h 196"/>
                              <a:gd name="T8" fmla="*/ 83 w 101"/>
                              <a:gd name="T9" fmla="*/ 194 h 196"/>
                              <a:gd name="T10" fmla="*/ 74 w 101"/>
                              <a:gd name="T11" fmla="*/ 194 h 196"/>
                              <a:gd name="T12" fmla="*/ 59 w 101"/>
                              <a:gd name="T13" fmla="*/ 194 h 196"/>
                              <a:gd name="T14" fmla="*/ 40 w 101"/>
                              <a:gd name="T15" fmla="*/ 188 h 196"/>
                              <a:gd name="T16" fmla="*/ 29 w 101"/>
                              <a:gd name="T17" fmla="*/ 176 h 196"/>
                              <a:gd name="T18" fmla="*/ 23 w 101"/>
                              <a:gd name="T19" fmla="*/ 156 h 196"/>
                              <a:gd name="T20" fmla="*/ 23 w 101"/>
                              <a:gd name="T21" fmla="*/ 70 h 196"/>
                              <a:gd name="T22" fmla="*/ 3 w 101"/>
                              <a:gd name="T23" fmla="*/ 70 h 196"/>
                              <a:gd name="T24" fmla="*/ 0 w 101"/>
                              <a:gd name="T25" fmla="*/ 63 h 196"/>
                              <a:gd name="T26" fmla="*/ 0 w 101"/>
                              <a:gd name="T27" fmla="*/ 50 h 196"/>
                              <a:gd name="T28" fmla="*/ 1 w 101"/>
                              <a:gd name="T29" fmla="*/ 43 h 196"/>
                              <a:gd name="T30" fmla="*/ 2 w 101"/>
                              <a:gd name="T31" fmla="*/ 39 h 196"/>
                              <a:gd name="T32" fmla="*/ 5 w 101"/>
                              <a:gd name="T33" fmla="*/ 38 h 196"/>
                              <a:gd name="T34" fmla="*/ 23 w 101"/>
                              <a:gd name="T35" fmla="*/ 38 h 196"/>
                              <a:gd name="T36" fmla="*/ 23 w 101"/>
                              <a:gd name="T37" fmla="*/ 5 h 196"/>
                              <a:gd name="T38" fmla="*/ 26 w 101"/>
                              <a:gd name="T39" fmla="*/ 2 h 196"/>
                              <a:gd name="T40" fmla="*/ 29 w 101"/>
                              <a:gd name="T41" fmla="*/ 0 h 196"/>
                              <a:gd name="T42" fmla="*/ 38 w 101"/>
                              <a:gd name="T43" fmla="*/ 0 h 196"/>
                              <a:gd name="T44" fmla="*/ 49 w 101"/>
                              <a:gd name="T45" fmla="*/ 0 h 196"/>
                              <a:gd name="T46" fmla="*/ 56 w 101"/>
                              <a:gd name="T47" fmla="*/ 0 h 196"/>
                              <a:gd name="T48" fmla="*/ 61 w 101"/>
                              <a:gd name="T49" fmla="*/ 2 h 196"/>
                              <a:gd name="T50" fmla="*/ 63 w 101"/>
                              <a:gd name="T51" fmla="*/ 5 h 196"/>
                              <a:gd name="T52" fmla="*/ 64 w 101"/>
                              <a:gd name="T53" fmla="*/ 38 h 196"/>
                              <a:gd name="T54" fmla="*/ 96 w 101"/>
                              <a:gd name="T55" fmla="*/ 38 h 196"/>
                              <a:gd name="T56" fmla="*/ 98 w 101"/>
                              <a:gd name="T57" fmla="*/ 39 h 196"/>
                              <a:gd name="T58" fmla="*/ 99 w 101"/>
                              <a:gd name="T59" fmla="*/ 43 h 196"/>
                              <a:gd name="T60" fmla="*/ 101 w 101"/>
                              <a:gd name="T61" fmla="*/ 50 h 196"/>
                              <a:gd name="T62" fmla="*/ 101 w 101"/>
                              <a:gd name="T63" fmla="*/ 63 h 196"/>
                              <a:gd name="T64" fmla="*/ 97 w 101"/>
                              <a:gd name="T65" fmla="*/ 70 h 196"/>
                              <a:gd name="T66" fmla="*/ 64 w 101"/>
                              <a:gd name="T67" fmla="*/ 70 h 196"/>
                              <a:gd name="T68" fmla="*/ 64 w 101"/>
                              <a:gd name="T69" fmla="*/ 149 h 196"/>
                              <a:gd name="T70" fmla="*/ 71 w 101"/>
                              <a:gd name="T71" fmla="*/ 160 h 196"/>
                              <a:gd name="T72" fmla="*/ 83 w 101"/>
                              <a:gd name="T73" fmla="*/ 161 h 196"/>
                              <a:gd name="T74" fmla="*/ 88 w 101"/>
                              <a:gd name="T75" fmla="*/ 160 h 196"/>
                              <a:gd name="T76" fmla="*/ 92 w 101"/>
                              <a:gd name="T77" fmla="*/ 159 h 196"/>
                              <a:gd name="T78" fmla="*/ 95 w 101"/>
                              <a:gd name="T79" fmla="*/ 157 h 196"/>
                              <a:gd name="T80" fmla="*/ 97 w 101"/>
                              <a:gd name="T81" fmla="*/ 157 h 196"/>
                              <a:gd name="T82" fmla="*/ 99 w 101"/>
                              <a:gd name="T83" fmla="*/ 159 h 196"/>
                              <a:gd name="T84" fmla="*/ 99 w 101"/>
                              <a:gd name="T85" fmla="*/ 162 h 196"/>
                              <a:gd name="T86" fmla="*/ 101 w 101"/>
                              <a:gd name="T87" fmla="*/ 168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101" h="196">
                                <a:moveTo>
                                  <a:pt x="101" y="172"/>
                                </a:moveTo>
                                <a:lnTo>
                                  <a:pt x="101" y="178"/>
                                </a:lnTo>
                                <a:lnTo>
                                  <a:pt x="99" y="183"/>
                                </a:lnTo>
                                <a:lnTo>
                                  <a:pt x="99" y="187"/>
                                </a:lnTo>
                                <a:lnTo>
                                  <a:pt x="97" y="188"/>
                                </a:lnTo>
                                <a:lnTo>
                                  <a:pt x="96" y="189"/>
                                </a:lnTo>
                                <a:lnTo>
                                  <a:pt x="93" y="191"/>
                                </a:lnTo>
                                <a:lnTo>
                                  <a:pt x="91" y="192"/>
                                </a:lnTo>
                                <a:lnTo>
                                  <a:pt x="87" y="193"/>
                                </a:lnTo>
                                <a:lnTo>
                                  <a:pt x="83" y="194"/>
                                </a:lnTo>
                                <a:lnTo>
                                  <a:pt x="79" y="194"/>
                                </a:lnTo>
                                <a:lnTo>
                                  <a:pt x="74" y="194"/>
                                </a:lnTo>
                                <a:lnTo>
                                  <a:pt x="70" y="196"/>
                                </a:lnTo>
                                <a:lnTo>
                                  <a:pt x="59" y="194"/>
                                </a:lnTo>
                                <a:lnTo>
                                  <a:pt x="49" y="192"/>
                                </a:lnTo>
                                <a:lnTo>
                                  <a:pt x="40" y="188"/>
                                </a:lnTo>
                                <a:lnTo>
                                  <a:pt x="34" y="182"/>
                                </a:lnTo>
                                <a:lnTo>
                                  <a:pt x="29" y="176"/>
                                </a:lnTo>
                                <a:lnTo>
                                  <a:pt x="26" y="166"/>
                                </a:lnTo>
                                <a:lnTo>
                                  <a:pt x="23" y="156"/>
                                </a:lnTo>
                                <a:lnTo>
                                  <a:pt x="23" y="144"/>
                                </a:lnTo>
                                <a:lnTo>
                                  <a:pt x="23" y="70"/>
                                </a:lnTo>
                                <a:lnTo>
                                  <a:pt x="6" y="70"/>
                                </a:lnTo>
                                <a:lnTo>
                                  <a:pt x="3" y="70"/>
                                </a:lnTo>
                                <a:lnTo>
                                  <a:pt x="1" y="66"/>
                                </a:lnTo>
                                <a:lnTo>
                                  <a:pt x="0" y="63"/>
                                </a:lnTo>
                                <a:lnTo>
                                  <a:pt x="0" y="54"/>
                                </a:lnTo>
                                <a:lnTo>
                                  <a:pt x="0" y="50"/>
                                </a:lnTo>
                                <a:lnTo>
                                  <a:pt x="0" y="47"/>
                                </a:lnTo>
                                <a:lnTo>
                                  <a:pt x="1" y="43"/>
                                </a:lnTo>
                                <a:lnTo>
                                  <a:pt x="1" y="42"/>
                                </a:lnTo>
                                <a:lnTo>
                                  <a:pt x="2" y="39"/>
                                </a:lnTo>
                                <a:lnTo>
                                  <a:pt x="3" y="39"/>
                                </a:lnTo>
                                <a:lnTo>
                                  <a:pt x="5" y="38"/>
                                </a:lnTo>
                                <a:lnTo>
                                  <a:pt x="6" y="38"/>
                                </a:lnTo>
                                <a:lnTo>
                                  <a:pt x="23" y="38"/>
                                </a:lnTo>
                                <a:lnTo>
                                  <a:pt x="23" y="6"/>
                                </a:lnTo>
                                <a:lnTo>
                                  <a:pt x="23" y="5"/>
                                </a:lnTo>
                                <a:lnTo>
                                  <a:pt x="24" y="3"/>
                                </a:lnTo>
                                <a:lnTo>
                                  <a:pt x="26" y="2"/>
                                </a:lnTo>
                                <a:lnTo>
                                  <a:pt x="27" y="1"/>
                                </a:lnTo>
                                <a:lnTo>
                                  <a:pt x="29" y="0"/>
                                </a:lnTo>
                                <a:lnTo>
                                  <a:pt x="33" y="0"/>
                                </a:lnTo>
                                <a:lnTo>
                                  <a:pt x="38" y="0"/>
                                </a:lnTo>
                                <a:lnTo>
                                  <a:pt x="43" y="0"/>
                                </a:lnTo>
                                <a:lnTo>
                                  <a:pt x="49" y="0"/>
                                </a:lnTo>
                                <a:lnTo>
                                  <a:pt x="53" y="0"/>
                                </a:lnTo>
                                <a:lnTo>
                                  <a:pt x="56" y="0"/>
                                </a:lnTo>
                                <a:lnTo>
                                  <a:pt x="59" y="1"/>
                                </a:lnTo>
                                <a:lnTo>
                                  <a:pt x="61" y="2"/>
                                </a:lnTo>
                                <a:lnTo>
                                  <a:pt x="63" y="3"/>
                                </a:lnTo>
                                <a:lnTo>
                                  <a:pt x="63" y="5"/>
                                </a:lnTo>
                                <a:lnTo>
                                  <a:pt x="64" y="6"/>
                                </a:lnTo>
                                <a:lnTo>
                                  <a:pt x="64" y="38"/>
                                </a:lnTo>
                                <a:lnTo>
                                  <a:pt x="95" y="38"/>
                                </a:lnTo>
                                <a:lnTo>
                                  <a:pt x="96" y="38"/>
                                </a:lnTo>
                                <a:lnTo>
                                  <a:pt x="97" y="39"/>
                                </a:lnTo>
                                <a:lnTo>
                                  <a:pt x="98" y="39"/>
                                </a:lnTo>
                                <a:lnTo>
                                  <a:pt x="99" y="42"/>
                                </a:lnTo>
                                <a:lnTo>
                                  <a:pt x="99" y="43"/>
                                </a:lnTo>
                                <a:lnTo>
                                  <a:pt x="101" y="47"/>
                                </a:lnTo>
                                <a:lnTo>
                                  <a:pt x="101" y="50"/>
                                </a:lnTo>
                                <a:lnTo>
                                  <a:pt x="101" y="54"/>
                                </a:lnTo>
                                <a:lnTo>
                                  <a:pt x="101" y="63"/>
                                </a:lnTo>
                                <a:lnTo>
                                  <a:pt x="99" y="66"/>
                                </a:lnTo>
                                <a:lnTo>
                                  <a:pt x="97" y="70"/>
                                </a:lnTo>
                                <a:lnTo>
                                  <a:pt x="95" y="70"/>
                                </a:lnTo>
                                <a:lnTo>
                                  <a:pt x="64" y="70"/>
                                </a:lnTo>
                                <a:lnTo>
                                  <a:pt x="64" y="138"/>
                                </a:lnTo>
                                <a:lnTo>
                                  <a:pt x="64" y="149"/>
                                </a:lnTo>
                                <a:lnTo>
                                  <a:pt x="67" y="155"/>
                                </a:lnTo>
                                <a:lnTo>
                                  <a:pt x="71" y="160"/>
                                </a:lnTo>
                                <a:lnTo>
                                  <a:pt x="80" y="161"/>
                                </a:lnTo>
                                <a:lnTo>
                                  <a:pt x="83" y="161"/>
                                </a:lnTo>
                                <a:lnTo>
                                  <a:pt x="86" y="161"/>
                                </a:lnTo>
                                <a:lnTo>
                                  <a:pt x="88" y="160"/>
                                </a:lnTo>
                                <a:lnTo>
                                  <a:pt x="91" y="160"/>
                                </a:lnTo>
                                <a:lnTo>
                                  <a:pt x="92" y="159"/>
                                </a:lnTo>
                                <a:lnTo>
                                  <a:pt x="93" y="159"/>
                                </a:lnTo>
                                <a:lnTo>
                                  <a:pt x="95" y="157"/>
                                </a:lnTo>
                                <a:lnTo>
                                  <a:pt x="96" y="157"/>
                                </a:lnTo>
                                <a:lnTo>
                                  <a:pt x="97" y="157"/>
                                </a:lnTo>
                                <a:lnTo>
                                  <a:pt x="98" y="159"/>
                                </a:lnTo>
                                <a:lnTo>
                                  <a:pt x="99" y="159"/>
                                </a:lnTo>
                                <a:lnTo>
                                  <a:pt x="99" y="160"/>
                                </a:lnTo>
                                <a:lnTo>
                                  <a:pt x="99" y="162"/>
                                </a:lnTo>
                                <a:lnTo>
                                  <a:pt x="101" y="165"/>
                                </a:lnTo>
                                <a:lnTo>
                                  <a:pt x="101" y="168"/>
                                </a:lnTo>
                                <a:lnTo>
                                  <a:pt x="101" y="17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49" name="Freeform 111"/>
                        <wps:cNvSpPr>
                          <a:spLocks/>
                        </wps:cNvSpPr>
                        <wps:spPr bwMode="auto">
                          <a:xfrm>
                            <a:off x="762000" y="142875"/>
                            <a:ext cx="120650" cy="84138"/>
                          </a:xfrm>
                          <a:custGeom>
                            <a:avLst/>
                            <a:gdLst>
                              <a:gd name="T0" fmla="*/ 228 w 228"/>
                              <a:gd name="T1" fmla="*/ 154 h 159"/>
                              <a:gd name="T2" fmla="*/ 226 w 228"/>
                              <a:gd name="T3" fmla="*/ 157 h 159"/>
                              <a:gd name="T4" fmla="*/ 221 w 228"/>
                              <a:gd name="T5" fmla="*/ 158 h 159"/>
                              <a:gd name="T6" fmla="*/ 213 w 228"/>
                              <a:gd name="T7" fmla="*/ 159 h 159"/>
                              <a:gd name="T8" fmla="*/ 202 w 228"/>
                              <a:gd name="T9" fmla="*/ 159 h 159"/>
                              <a:gd name="T10" fmla="*/ 195 w 228"/>
                              <a:gd name="T11" fmla="*/ 158 h 159"/>
                              <a:gd name="T12" fmla="*/ 190 w 228"/>
                              <a:gd name="T13" fmla="*/ 157 h 159"/>
                              <a:gd name="T14" fmla="*/ 187 w 228"/>
                              <a:gd name="T15" fmla="*/ 154 h 159"/>
                              <a:gd name="T16" fmla="*/ 187 w 228"/>
                              <a:gd name="T17" fmla="*/ 68 h 159"/>
                              <a:gd name="T18" fmla="*/ 186 w 228"/>
                              <a:gd name="T19" fmla="*/ 54 h 159"/>
                              <a:gd name="T20" fmla="*/ 183 w 228"/>
                              <a:gd name="T21" fmla="*/ 45 h 159"/>
                              <a:gd name="T22" fmla="*/ 175 w 228"/>
                              <a:gd name="T23" fmla="*/ 37 h 159"/>
                              <a:gd name="T24" fmla="*/ 165 w 228"/>
                              <a:gd name="T25" fmla="*/ 35 h 159"/>
                              <a:gd name="T26" fmla="*/ 151 w 228"/>
                              <a:gd name="T27" fmla="*/ 41 h 159"/>
                              <a:gd name="T28" fmla="*/ 134 w 228"/>
                              <a:gd name="T29" fmla="*/ 57 h 159"/>
                              <a:gd name="T30" fmla="*/ 134 w 228"/>
                              <a:gd name="T31" fmla="*/ 154 h 159"/>
                              <a:gd name="T32" fmla="*/ 132 w 228"/>
                              <a:gd name="T33" fmla="*/ 157 h 159"/>
                              <a:gd name="T34" fmla="*/ 127 w 228"/>
                              <a:gd name="T35" fmla="*/ 158 h 159"/>
                              <a:gd name="T36" fmla="*/ 120 w 228"/>
                              <a:gd name="T37" fmla="*/ 159 h 159"/>
                              <a:gd name="T38" fmla="*/ 109 w 228"/>
                              <a:gd name="T39" fmla="*/ 159 h 159"/>
                              <a:gd name="T40" fmla="*/ 101 w 228"/>
                              <a:gd name="T41" fmla="*/ 158 h 159"/>
                              <a:gd name="T42" fmla="*/ 96 w 228"/>
                              <a:gd name="T43" fmla="*/ 157 h 159"/>
                              <a:gd name="T44" fmla="*/ 94 w 228"/>
                              <a:gd name="T45" fmla="*/ 154 h 159"/>
                              <a:gd name="T46" fmla="*/ 94 w 228"/>
                              <a:gd name="T47" fmla="*/ 68 h 159"/>
                              <a:gd name="T48" fmla="*/ 93 w 228"/>
                              <a:gd name="T49" fmla="*/ 54 h 159"/>
                              <a:gd name="T50" fmla="*/ 89 w 228"/>
                              <a:gd name="T51" fmla="*/ 45 h 159"/>
                              <a:gd name="T52" fmla="*/ 82 w 228"/>
                              <a:gd name="T53" fmla="*/ 37 h 159"/>
                              <a:gd name="T54" fmla="*/ 72 w 228"/>
                              <a:gd name="T55" fmla="*/ 35 h 159"/>
                              <a:gd name="T56" fmla="*/ 57 w 228"/>
                              <a:gd name="T57" fmla="*/ 41 h 159"/>
                              <a:gd name="T58" fmla="*/ 41 w 228"/>
                              <a:gd name="T59" fmla="*/ 57 h 159"/>
                              <a:gd name="T60" fmla="*/ 41 w 228"/>
                              <a:gd name="T61" fmla="*/ 154 h 159"/>
                              <a:gd name="T62" fmla="*/ 38 w 228"/>
                              <a:gd name="T63" fmla="*/ 157 h 159"/>
                              <a:gd name="T64" fmla="*/ 33 w 228"/>
                              <a:gd name="T65" fmla="*/ 158 h 159"/>
                              <a:gd name="T66" fmla="*/ 26 w 228"/>
                              <a:gd name="T67" fmla="*/ 159 h 159"/>
                              <a:gd name="T68" fmla="*/ 15 w 228"/>
                              <a:gd name="T69" fmla="*/ 159 h 159"/>
                              <a:gd name="T70" fmla="*/ 8 w 228"/>
                              <a:gd name="T71" fmla="*/ 158 h 159"/>
                              <a:gd name="T72" fmla="*/ 3 w 228"/>
                              <a:gd name="T73" fmla="*/ 157 h 159"/>
                              <a:gd name="T74" fmla="*/ 0 w 228"/>
                              <a:gd name="T75" fmla="*/ 154 h 159"/>
                              <a:gd name="T76" fmla="*/ 0 w 228"/>
                              <a:gd name="T77" fmla="*/ 9 h 159"/>
                              <a:gd name="T78" fmla="*/ 1 w 228"/>
                              <a:gd name="T79" fmla="*/ 6 h 159"/>
                              <a:gd name="T80" fmla="*/ 4 w 228"/>
                              <a:gd name="T81" fmla="*/ 4 h 159"/>
                              <a:gd name="T82" fmla="*/ 9 w 228"/>
                              <a:gd name="T83" fmla="*/ 4 h 159"/>
                              <a:gd name="T84" fmla="*/ 17 w 228"/>
                              <a:gd name="T85" fmla="*/ 3 h 159"/>
                              <a:gd name="T86" fmla="*/ 26 w 228"/>
                              <a:gd name="T87" fmla="*/ 4 h 159"/>
                              <a:gd name="T88" fmla="*/ 31 w 228"/>
                              <a:gd name="T89" fmla="*/ 4 h 159"/>
                              <a:gd name="T90" fmla="*/ 33 w 228"/>
                              <a:gd name="T91" fmla="*/ 6 h 159"/>
                              <a:gd name="T92" fmla="*/ 35 w 228"/>
                              <a:gd name="T93" fmla="*/ 9 h 159"/>
                              <a:gd name="T94" fmla="*/ 47 w 228"/>
                              <a:gd name="T95" fmla="*/ 14 h 159"/>
                              <a:gd name="T96" fmla="*/ 70 w 228"/>
                              <a:gd name="T97" fmla="*/ 1 h 159"/>
                              <a:gd name="T98" fmla="*/ 91 w 228"/>
                              <a:gd name="T99" fmla="*/ 0 h 159"/>
                              <a:gd name="T100" fmla="*/ 106 w 228"/>
                              <a:gd name="T101" fmla="*/ 4 h 159"/>
                              <a:gd name="T102" fmla="*/ 117 w 228"/>
                              <a:gd name="T103" fmla="*/ 11 h 159"/>
                              <a:gd name="T104" fmla="*/ 125 w 228"/>
                              <a:gd name="T105" fmla="*/ 20 h 159"/>
                              <a:gd name="T106" fmla="*/ 134 w 228"/>
                              <a:gd name="T107" fmla="*/ 20 h 159"/>
                              <a:gd name="T108" fmla="*/ 147 w 228"/>
                              <a:gd name="T109" fmla="*/ 10 h 159"/>
                              <a:gd name="T110" fmla="*/ 159 w 228"/>
                              <a:gd name="T111" fmla="*/ 4 h 159"/>
                              <a:gd name="T112" fmla="*/ 170 w 228"/>
                              <a:gd name="T113" fmla="*/ 0 h 159"/>
                              <a:gd name="T114" fmla="*/ 190 w 228"/>
                              <a:gd name="T115" fmla="*/ 1 h 159"/>
                              <a:gd name="T116" fmla="*/ 210 w 228"/>
                              <a:gd name="T117" fmla="*/ 10 h 159"/>
                              <a:gd name="T118" fmla="*/ 222 w 228"/>
                              <a:gd name="T119" fmla="*/ 27 h 159"/>
                              <a:gd name="T120" fmla="*/ 227 w 228"/>
                              <a:gd name="T121" fmla="*/ 48 h 159"/>
                              <a:gd name="T122" fmla="*/ 228 w 228"/>
                              <a:gd name="T123" fmla="*/ 152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28" h="159">
                                <a:moveTo>
                                  <a:pt x="228" y="152"/>
                                </a:moveTo>
                                <a:lnTo>
                                  <a:pt x="228" y="154"/>
                                </a:lnTo>
                                <a:lnTo>
                                  <a:pt x="227" y="155"/>
                                </a:lnTo>
                                <a:lnTo>
                                  <a:pt x="226" y="157"/>
                                </a:lnTo>
                                <a:lnTo>
                                  <a:pt x="223" y="157"/>
                                </a:lnTo>
                                <a:lnTo>
                                  <a:pt x="221" y="158"/>
                                </a:lnTo>
                                <a:lnTo>
                                  <a:pt x="217" y="158"/>
                                </a:lnTo>
                                <a:lnTo>
                                  <a:pt x="213" y="159"/>
                                </a:lnTo>
                                <a:lnTo>
                                  <a:pt x="208" y="159"/>
                                </a:lnTo>
                                <a:lnTo>
                                  <a:pt x="202" y="159"/>
                                </a:lnTo>
                                <a:lnTo>
                                  <a:pt x="197" y="158"/>
                                </a:lnTo>
                                <a:lnTo>
                                  <a:pt x="195" y="158"/>
                                </a:lnTo>
                                <a:lnTo>
                                  <a:pt x="191" y="157"/>
                                </a:lnTo>
                                <a:lnTo>
                                  <a:pt x="190" y="157"/>
                                </a:lnTo>
                                <a:lnTo>
                                  <a:pt x="189" y="155"/>
                                </a:lnTo>
                                <a:lnTo>
                                  <a:pt x="187" y="154"/>
                                </a:lnTo>
                                <a:lnTo>
                                  <a:pt x="187" y="152"/>
                                </a:lnTo>
                                <a:lnTo>
                                  <a:pt x="187" y="68"/>
                                </a:lnTo>
                                <a:lnTo>
                                  <a:pt x="187" y="61"/>
                                </a:lnTo>
                                <a:lnTo>
                                  <a:pt x="186" y="54"/>
                                </a:lnTo>
                                <a:lnTo>
                                  <a:pt x="185" y="48"/>
                                </a:lnTo>
                                <a:lnTo>
                                  <a:pt x="183" y="45"/>
                                </a:lnTo>
                                <a:lnTo>
                                  <a:pt x="179" y="40"/>
                                </a:lnTo>
                                <a:lnTo>
                                  <a:pt x="175" y="37"/>
                                </a:lnTo>
                                <a:lnTo>
                                  <a:pt x="170" y="36"/>
                                </a:lnTo>
                                <a:lnTo>
                                  <a:pt x="165" y="35"/>
                                </a:lnTo>
                                <a:lnTo>
                                  <a:pt x="158" y="36"/>
                                </a:lnTo>
                                <a:lnTo>
                                  <a:pt x="151" y="41"/>
                                </a:lnTo>
                                <a:lnTo>
                                  <a:pt x="143" y="47"/>
                                </a:lnTo>
                                <a:lnTo>
                                  <a:pt x="134" y="57"/>
                                </a:lnTo>
                                <a:lnTo>
                                  <a:pt x="134" y="152"/>
                                </a:lnTo>
                                <a:lnTo>
                                  <a:pt x="134" y="154"/>
                                </a:lnTo>
                                <a:lnTo>
                                  <a:pt x="133" y="155"/>
                                </a:lnTo>
                                <a:lnTo>
                                  <a:pt x="132" y="157"/>
                                </a:lnTo>
                                <a:lnTo>
                                  <a:pt x="130" y="157"/>
                                </a:lnTo>
                                <a:lnTo>
                                  <a:pt x="127" y="158"/>
                                </a:lnTo>
                                <a:lnTo>
                                  <a:pt x="123" y="158"/>
                                </a:lnTo>
                                <a:lnTo>
                                  <a:pt x="120" y="159"/>
                                </a:lnTo>
                                <a:lnTo>
                                  <a:pt x="114" y="159"/>
                                </a:lnTo>
                                <a:lnTo>
                                  <a:pt x="109" y="159"/>
                                </a:lnTo>
                                <a:lnTo>
                                  <a:pt x="105" y="158"/>
                                </a:lnTo>
                                <a:lnTo>
                                  <a:pt x="101" y="158"/>
                                </a:lnTo>
                                <a:lnTo>
                                  <a:pt x="98" y="157"/>
                                </a:lnTo>
                                <a:lnTo>
                                  <a:pt x="96" y="157"/>
                                </a:lnTo>
                                <a:lnTo>
                                  <a:pt x="95" y="155"/>
                                </a:lnTo>
                                <a:lnTo>
                                  <a:pt x="94" y="154"/>
                                </a:lnTo>
                                <a:lnTo>
                                  <a:pt x="94" y="152"/>
                                </a:lnTo>
                                <a:lnTo>
                                  <a:pt x="94" y="68"/>
                                </a:lnTo>
                                <a:lnTo>
                                  <a:pt x="94" y="61"/>
                                </a:lnTo>
                                <a:lnTo>
                                  <a:pt x="93" y="54"/>
                                </a:lnTo>
                                <a:lnTo>
                                  <a:pt x="91" y="48"/>
                                </a:lnTo>
                                <a:lnTo>
                                  <a:pt x="89" y="45"/>
                                </a:lnTo>
                                <a:lnTo>
                                  <a:pt x="85" y="40"/>
                                </a:lnTo>
                                <a:lnTo>
                                  <a:pt x="82" y="37"/>
                                </a:lnTo>
                                <a:lnTo>
                                  <a:pt x="77" y="36"/>
                                </a:lnTo>
                                <a:lnTo>
                                  <a:pt x="72" y="35"/>
                                </a:lnTo>
                                <a:lnTo>
                                  <a:pt x="64" y="36"/>
                                </a:lnTo>
                                <a:lnTo>
                                  <a:pt x="57" y="41"/>
                                </a:lnTo>
                                <a:lnTo>
                                  <a:pt x="50" y="47"/>
                                </a:lnTo>
                                <a:lnTo>
                                  <a:pt x="41" y="57"/>
                                </a:lnTo>
                                <a:lnTo>
                                  <a:pt x="41" y="152"/>
                                </a:lnTo>
                                <a:lnTo>
                                  <a:pt x="41" y="154"/>
                                </a:lnTo>
                                <a:lnTo>
                                  <a:pt x="40" y="155"/>
                                </a:lnTo>
                                <a:lnTo>
                                  <a:pt x="38" y="157"/>
                                </a:lnTo>
                                <a:lnTo>
                                  <a:pt x="36" y="157"/>
                                </a:lnTo>
                                <a:lnTo>
                                  <a:pt x="33" y="158"/>
                                </a:lnTo>
                                <a:lnTo>
                                  <a:pt x="30" y="158"/>
                                </a:lnTo>
                                <a:lnTo>
                                  <a:pt x="26" y="159"/>
                                </a:lnTo>
                                <a:lnTo>
                                  <a:pt x="20" y="159"/>
                                </a:lnTo>
                                <a:lnTo>
                                  <a:pt x="15" y="159"/>
                                </a:lnTo>
                                <a:lnTo>
                                  <a:pt x="11" y="158"/>
                                </a:lnTo>
                                <a:lnTo>
                                  <a:pt x="8" y="158"/>
                                </a:lnTo>
                                <a:lnTo>
                                  <a:pt x="4" y="157"/>
                                </a:lnTo>
                                <a:lnTo>
                                  <a:pt x="3" y="157"/>
                                </a:lnTo>
                                <a:lnTo>
                                  <a:pt x="1" y="155"/>
                                </a:lnTo>
                                <a:lnTo>
                                  <a:pt x="0" y="154"/>
                                </a:lnTo>
                                <a:lnTo>
                                  <a:pt x="0" y="152"/>
                                </a:lnTo>
                                <a:lnTo>
                                  <a:pt x="0" y="9"/>
                                </a:lnTo>
                                <a:lnTo>
                                  <a:pt x="0" y="8"/>
                                </a:lnTo>
                                <a:lnTo>
                                  <a:pt x="1" y="6"/>
                                </a:lnTo>
                                <a:lnTo>
                                  <a:pt x="3" y="5"/>
                                </a:lnTo>
                                <a:lnTo>
                                  <a:pt x="4" y="4"/>
                                </a:lnTo>
                                <a:lnTo>
                                  <a:pt x="6" y="4"/>
                                </a:lnTo>
                                <a:lnTo>
                                  <a:pt x="9" y="4"/>
                                </a:lnTo>
                                <a:lnTo>
                                  <a:pt x="13" y="3"/>
                                </a:lnTo>
                                <a:lnTo>
                                  <a:pt x="17" y="3"/>
                                </a:lnTo>
                                <a:lnTo>
                                  <a:pt x="22" y="3"/>
                                </a:lnTo>
                                <a:lnTo>
                                  <a:pt x="26" y="4"/>
                                </a:lnTo>
                                <a:lnTo>
                                  <a:pt x="30" y="4"/>
                                </a:lnTo>
                                <a:lnTo>
                                  <a:pt x="31" y="4"/>
                                </a:lnTo>
                                <a:lnTo>
                                  <a:pt x="33" y="5"/>
                                </a:lnTo>
                                <a:lnTo>
                                  <a:pt x="33" y="6"/>
                                </a:lnTo>
                                <a:lnTo>
                                  <a:pt x="35" y="8"/>
                                </a:lnTo>
                                <a:lnTo>
                                  <a:pt x="35" y="9"/>
                                </a:lnTo>
                                <a:lnTo>
                                  <a:pt x="35" y="26"/>
                                </a:lnTo>
                                <a:lnTo>
                                  <a:pt x="47" y="14"/>
                                </a:lnTo>
                                <a:lnTo>
                                  <a:pt x="58" y="6"/>
                                </a:lnTo>
                                <a:lnTo>
                                  <a:pt x="70" y="1"/>
                                </a:lnTo>
                                <a:lnTo>
                                  <a:pt x="83" y="0"/>
                                </a:lnTo>
                                <a:lnTo>
                                  <a:pt x="91" y="0"/>
                                </a:lnTo>
                                <a:lnTo>
                                  <a:pt x="99" y="1"/>
                                </a:lnTo>
                                <a:lnTo>
                                  <a:pt x="106" y="4"/>
                                </a:lnTo>
                                <a:lnTo>
                                  <a:pt x="111" y="8"/>
                                </a:lnTo>
                                <a:lnTo>
                                  <a:pt x="117" y="11"/>
                                </a:lnTo>
                                <a:lnTo>
                                  <a:pt x="121" y="15"/>
                                </a:lnTo>
                                <a:lnTo>
                                  <a:pt x="125" y="20"/>
                                </a:lnTo>
                                <a:lnTo>
                                  <a:pt x="128" y="26"/>
                                </a:lnTo>
                                <a:lnTo>
                                  <a:pt x="134" y="20"/>
                                </a:lnTo>
                                <a:lnTo>
                                  <a:pt x="141" y="15"/>
                                </a:lnTo>
                                <a:lnTo>
                                  <a:pt x="147" y="10"/>
                                </a:lnTo>
                                <a:lnTo>
                                  <a:pt x="153" y="6"/>
                                </a:lnTo>
                                <a:lnTo>
                                  <a:pt x="159" y="4"/>
                                </a:lnTo>
                                <a:lnTo>
                                  <a:pt x="164" y="1"/>
                                </a:lnTo>
                                <a:lnTo>
                                  <a:pt x="170" y="0"/>
                                </a:lnTo>
                                <a:lnTo>
                                  <a:pt x="176" y="0"/>
                                </a:lnTo>
                                <a:lnTo>
                                  <a:pt x="190" y="1"/>
                                </a:lnTo>
                                <a:lnTo>
                                  <a:pt x="201" y="5"/>
                                </a:lnTo>
                                <a:lnTo>
                                  <a:pt x="210" y="10"/>
                                </a:lnTo>
                                <a:lnTo>
                                  <a:pt x="217" y="17"/>
                                </a:lnTo>
                                <a:lnTo>
                                  <a:pt x="222" y="27"/>
                                </a:lnTo>
                                <a:lnTo>
                                  <a:pt x="226" y="37"/>
                                </a:lnTo>
                                <a:lnTo>
                                  <a:pt x="227" y="48"/>
                                </a:lnTo>
                                <a:lnTo>
                                  <a:pt x="228" y="61"/>
                                </a:lnTo>
                                <a:lnTo>
                                  <a:pt x="228"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50" name="Freeform 112"/>
                        <wps:cNvSpPr>
                          <a:spLocks noEditPoints="1"/>
                        </wps:cNvSpPr>
                        <wps:spPr bwMode="auto">
                          <a:xfrm>
                            <a:off x="898525" y="142875"/>
                            <a:ext cx="74613" cy="85725"/>
                          </a:xfrm>
                          <a:custGeom>
                            <a:avLst/>
                            <a:gdLst>
                              <a:gd name="T0" fmla="*/ 140 w 142"/>
                              <a:gd name="T1" fmla="*/ 83 h 162"/>
                              <a:gd name="T2" fmla="*/ 134 w 142"/>
                              <a:gd name="T3" fmla="*/ 90 h 162"/>
                              <a:gd name="T4" fmla="*/ 42 w 142"/>
                              <a:gd name="T5" fmla="*/ 91 h 162"/>
                              <a:gd name="T6" fmla="*/ 43 w 142"/>
                              <a:gd name="T7" fmla="*/ 107 h 162"/>
                              <a:gd name="T8" fmla="*/ 50 w 142"/>
                              <a:gd name="T9" fmla="*/ 121 h 162"/>
                              <a:gd name="T10" fmla="*/ 63 w 142"/>
                              <a:gd name="T11" fmla="*/ 128 h 162"/>
                              <a:gd name="T12" fmla="*/ 81 w 142"/>
                              <a:gd name="T13" fmla="*/ 131 h 162"/>
                              <a:gd name="T14" fmla="*/ 100 w 142"/>
                              <a:gd name="T15" fmla="*/ 130 h 162"/>
                              <a:gd name="T16" fmla="*/ 113 w 142"/>
                              <a:gd name="T17" fmla="*/ 126 h 162"/>
                              <a:gd name="T18" fmla="*/ 123 w 142"/>
                              <a:gd name="T19" fmla="*/ 123 h 162"/>
                              <a:gd name="T20" fmla="*/ 129 w 142"/>
                              <a:gd name="T21" fmla="*/ 121 h 162"/>
                              <a:gd name="T22" fmla="*/ 132 w 142"/>
                              <a:gd name="T23" fmla="*/ 122 h 162"/>
                              <a:gd name="T24" fmla="*/ 133 w 142"/>
                              <a:gd name="T25" fmla="*/ 123 h 162"/>
                              <a:gd name="T26" fmla="*/ 134 w 142"/>
                              <a:gd name="T27" fmla="*/ 128 h 162"/>
                              <a:gd name="T28" fmla="*/ 134 w 142"/>
                              <a:gd name="T29" fmla="*/ 134 h 162"/>
                              <a:gd name="T30" fmla="*/ 134 w 142"/>
                              <a:gd name="T31" fmla="*/ 141 h 162"/>
                              <a:gd name="T32" fmla="*/ 134 w 142"/>
                              <a:gd name="T33" fmla="*/ 144 h 162"/>
                              <a:gd name="T34" fmla="*/ 133 w 142"/>
                              <a:gd name="T35" fmla="*/ 148 h 162"/>
                              <a:gd name="T36" fmla="*/ 130 w 142"/>
                              <a:gd name="T37" fmla="*/ 150 h 162"/>
                              <a:gd name="T38" fmla="*/ 126 w 142"/>
                              <a:gd name="T39" fmla="*/ 153 h 162"/>
                              <a:gd name="T40" fmla="*/ 113 w 142"/>
                              <a:gd name="T41" fmla="*/ 157 h 162"/>
                              <a:gd name="T42" fmla="*/ 97 w 142"/>
                              <a:gd name="T43" fmla="*/ 160 h 162"/>
                              <a:gd name="T44" fmla="*/ 77 w 142"/>
                              <a:gd name="T45" fmla="*/ 162 h 162"/>
                              <a:gd name="T46" fmla="*/ 43 w 142"/>
                              <a:gd name="T47" fmla="*/ 157 h 162"/>
                              <a:gd name="T48" fmla="*/ 20 w 142"/>
                              <a:gd name="T49" fmla="*/ 142 h 162"/>
                              <a:gd name="T50" fmla="*/ 5 w 142"/>
                              <a:gd name="T51" fmla="*/ 117 h 162"/>
                              <a:gd name="T52" fmla="*/ 0 w 142"/>
                              <a:gd name="T53" fmla="*/ 83 h 162"/>
                              <a:gd name="T54" fmla="*/ 6 w 142"/>
                              <a:gd name="T55" fmla="*/ 48 h 162"/>
                              <a:gd name="T56" fmla="*/ 20 w 142"/>
                              <a:gd name="T57" fmla="*/ 22 h 162"/>
                              <a:gd name="T58" fmla="*/ 43 w 142"/>
                              <a:gd name="T59" fmla="*/ 5 h 162"/>
                              <a:gd name="T60" fmla="*/ 74 w 142"/>
                              <a:gd name="T61" fmla="*/ 0 h 162"/>
                              <a:gd name="T62" fmla="*/ 105 w 142"/>
                              <a:gd name="T63" fmla="*/ 5 h 162"/>
                              <a:gd name="T64" fmla="*/ 126 w 142"/>
                              <a:gd name="T65" fmla="*/ 20 h 162"/>
                              <a:gd name="T66" fmla="*/ 137 w 142"/>
                              <a:gd name="T67" fmla="*/ 42 h 162"/>
                              <a:gd name="T68" fmla="*/ 142 w 142"/>
                              <a:gd name="T69" fmla="*/ 70 h 162"/>
                              <a:gd name="T70" fmla="*/ 102 w 142"/>
                              <a:gd name="T71" fmla="*/ 66 h 162"/>
                              <a:gd name="T72" fmla="*/ 95 w 142"/>
                              <a:gd name="T73" fmla="*/ 38 h 162"/>
                              <a:gd name="T74" fmla="*/ 73 w 142"/>
                              <a:gd name="T75" fmla="*/ 29 h 162"/>
                              <a:gd name="T76" fmla="*/ 59 w 142"/>
                              <a:gd name="T77" fmla="*/ 31 h 162"/>
                              <a:gd name="T78" fmla="*/ 49 w 142"/>
                              <a:gd name="T79" fmla="*/ 40 h 162"/>
                              <a:gd name="T80" fmla="*/ 44 w 142"/>
                              <a:gd name="T81" fmla="*/ 51 h 162"/>
                              <a:gd name="T82" fmla="*/ 42 w 142"/>
                              <a:gd name="T83" fmla="*/ 66 h 1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142" h="162">
                                <a:moveTo>
                                  <a:pt x="142" y="77"/>
                                </a:moveTo>
                                <a:lnTo>
                                  <a:pt x="140" y="83"/>
                                </a:lnTo>
                                <a:lnTo>
                                  <a:pt x="138" y="88"/>
                                </a:lnTo>
                                <a:lnTo>
                                  <a:pt x="134" y="90"/>
                                </a:lnTo>
                                <a:lnTo>
                                  <a:pt x="129" y="91"/>
                                </a:lnTo>
                                <a:lnTo>
                                  <a:pt x="42" y="91"/>
                                </a:lnTo>
                                <a:lnTo>
                                  <a:pt x="42" y="100"/>
                                </a:lnTo>
                                <a:lnTo>
                                  <a:pt x="43" y="107"/>
                                </a:lnTo>
                                <a:lnTo>
                                  <a:pt x="47" y="115"/>
                                </a:lnTo>
                                <a:lnTo>
                                  <a:pt x="50" y="121"/>
                                </a:lnTo>
                                <a:lnTo>
                                  <a:pt x="55" y="125"/>
                                </a:lnTo>
                                <a:lnTo>
                                  <a:pt x="63" y="128"/>
                                </a:lnTo>
                                <a:lnTo>
                                  <a:pt x="70" y="131"/>
                                </a:lnTo>
                                <a:lnTo>
                                  <a:pt x="81" y="131"/>
                                </a:lnTo>
                                <a:lnTo>
                                  <a:pt x="91" y="131"/>
                                </a:lnTo>
                                <a:lnTo>
                                  <a:pt x="100" y="130"/>
                                </a:lnTo>
                                <a:lnTo>
                                  <a:pt x="107" y="128"/>
                                </a:lnTo>
                                <a:lnTo>
                                  <a:pt x="113" y="126"/>
                                </a:lnTo>
                                <a:lnTo>
                                  <a:pt x="118" y="125"/>
                                </a:lnTo>
                                <a:lnTo>
                                  <a:pt x="123" y="123"/>
                                </a:lnTo>
                                <a:lnTo>
                                  <a:pt x="127" y="121"/>
                                </a:lnTo>
                                <a:lnTo>
                                  <a:pt x="129" y="121"/>
                                </a:lnTo>
                                <a:lnTo>
                                  <a:pt x="130" y="121"/>
                                </a:lnTo>
                                <a:lnTo>
                                  <a:pt x="132" y="122"/>
                                </a:lnTo>
                                <a:lnTo>
                                  <a:pt x="133" y="122"/>
                                </a:lnTo>
                                <a:lnTo>
                                  <a:pt x="133" y="123"/>
                                </a:lnTo>
                                <a:lnTo>
                                  <a:pt x="134" y="126"/>
                                </a:lnTo>
                                <a:lnTo>
                                  <a:pt x="134" y="128"/>
                                </a:lnTo>
                                <a:lnTo>
                                  <a:pt x="134" y="131"/>
                                </a:lnTo>
                                <a:lnTo>
                                  <a:pt x="134" y="134"/>
                                </a:lnTo>
                                <a:lnTo>
                                  <a:pt x="134" y="138"/>
                                </a:lnTo>
                                <a:lnTo>
                                  <a:pt x="134" y="141"/>
                                </a:lnTo>
                                <a:lnTo>
                                  <a:pt x="134" y="143"/>
                                </a:lnTo>
                                <a:lnTo>
                                  <a:pt x="134" y="144"/>
                                </a:lnTo>
                                <a:lnTo>
                                  <a:pt x="133" y="147"/>
                                </a:lnTo>
                                <a:lnTo>
                                  <a:pt x="133" y="148"/>
                                </a:lnTo>
                                <a:lnTo>
                                  <a:pt x="132" y="149"/>
                                </a:lnTo>
                                <a:lnTo>
                                  <a:pt x="130" y="150"/>
                                </a:lnTo>
                                <a:lnTo>
                                  <a:pt x="129" y="152"/>
                                </a:lnTo>
                                <a:lnTo>
                                  <a:pt x="126" y="153"/>
                                </a:lnTo>
                                <a:lnTo>
                                  <a:pt x="121" y="155"/>
                                </a:lnTo>
                                <a:lnTo>
                                  <a:pt x="113" y="157"/>
                                </a:lnTo>
                                <a:lnTo>
                                  <a:pt x="106" y="159"/>
                                </a:lnTo>
                                <a:lnTo>
                                  <a:pt x="97" y="160"/>
                                </a:lnTo>
                                <a:lnTo>
                                  <a:pt x="87" y="162"/>
                                </a:lnTo>
                                <a:lnTo>
                                  <a:pt x="77" y="162"/>
                                </a:lnTo>
                                <a:lnTo>
                                  <a:pt x="59" y="160"/>
                                </a:lnTo>
                                <a:lnTo>
                                  <a:pt x="43" y="157"/>
                                </a:lnTo>
                                <a:lnTo>
                                  <a:pt x="29" y="150"/>
                                </a:lnTo>
                                <a:lnTo>
                                  <a:pt x="20" y="142"/>
                                </a:lnTo>
                                <a:lnTo>
                                  <a:pt x="11" y="132"/>
                                </a:lnTo>
                                <a:lnTo>
                                  <a:pt x="5" y="117"/>
                                </a:lnTo>
                                <a:lnTo>
                                  <a:pt x="1" y="101"/>
                                </a:lnTo>
                                <a:lnTo>
                                  <a:pt x="0" y="83"/>
                                </a:lnTo>
                                <a:lnTo>
                                  <a:pt x="1" y="64"/>
                                </a:lnTo>
                                <a:lnTo>
                                  <a:pt x="6" y="48"/>
                                </a:lnTo>
                                <a:lnTo>
                                  <a:pt x="11" y="33"/>
                                </a:lnTo>
                                <a:lnTo>
                                  <a:pt x="20" y="22"/>
                                </a:lnTo>
                                <a:lnTo>
                                  <a:pt x="29" y="13"/>
                                </a:lnTo>
                                <a:lnTo>
                                  <a:pt x="43" y="5"/>
                                </a:lnTo>
                                <a:lnTo>
                                  <a:pt x="57" y="1"/>
                                </a:lnTo>
                                <a:lnTo>
                                  <a:pt x="74" y="0"/>
                                </a:lnTo>
                                <a:lnTo>
                                  <a:pt x="91" y="1"/>
                                </a:lnTo>
                                <a:lnTo>
                                  <a:pt x="105" y="5"/>
                                </a:lnTo>
                                <a:lnTo>
                                  <a:pt x="116" y="11"/>
                                </a:lnTo>
                                <a:lnTo>
                                  <a:pt x="126" y="20"/>
                                </a:lnTo>
                                <a:lnTo>
                                  <a:pt x="133" y="30"/>
                                </a:lnTo>
                                <a:lnTo>
                                  <a:pt x="137" y="42"/>
                                </a:lnTo>
                                <a:lnTo>
                                  <a:pt x="140" y="56"/>
                                </a:lnTo>
                                <a:lnTo>
                                  <a:pt x="142" y="70"/>
                                </a:lnTo>
                                <a:lnTo>
                                  <a:pt x="142" y="77"/>
                                </a:lnTo>
                                <a:close/>
                                <a:moveTo>
                                  <a:pt x="102" y="66"/>
                                </a:moveTo>
                                <a:lnTo>
                                  <a:pt x="101" y="49"/>
                                </a:lnTo>
                                <a:lnTo>
                                  <a:pt x="95" y="38"/>
                                </a:lnTo>
                                <a:lnTo>
                                  <a:pt x="86" y="30"/>
                                </a:lnTo>
                                <a:lnTo>
                                  <a:pt x="73" y="29"/>
                                </a:lnTo>
                                <a:lnTo>
                                  <a:pt x="65" y="29"/>
                                </a:lnTo>
                                <a:lnTo>
                                  <a:pt x="59" y="31"/>
                                </a:lnTo>
                                <a:lnTo>
                                  <a:pt x="54" y="35"/>
                                </a:lnTo>
                                <a:lnTo>
                                  <a:pt x="49" y="40"/>
                                </a:lnTo>
                                <a:lnTo>
                                  <a:pt x="47" y="45"/>
                                </a:lnTo>
                                <a:lnTo>
                                  <a:pt x="44" y="51"/>
                                </a:lnTo>
                                <a:lnTo>
                                  <a:pt x="42" y="58"/>
                                </a:lnTo>
                                <a:lnTo>
                                  <a:pt x="42" y="66"/>
                                </a:lnTo>
                                <a:lnTo>
                                  <a:pt x="102" y="6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51" name="Freeform 113"/>
                        <wps:cNvSpPr>
                          <a:spLocks/>
                        </wps:cNvSpPr>
                        <wps:spPr bwMode="auto">
                          <a:xfrm>
                            <a:off x="990600" y="142875"/>
                            <a:ext cx="73025" cy="84138"/>
                          </a:xfrm>
                          <a:custGeom>
                            <a:avLst/>
                            <a:gdLst>
                              <a:gd name="T0" fmla="*/ 135 w 136"/>
                              <a:gd name="T1" fmla="*/ 154 h 159"/>
                              <a:gd name="T2" fmla="*/ 134 w 136"/>
                              <a:gd name="T3" fmla="*/ 157 h 159"/>
                              <a:gd name="T4" fmla="*/ 129 w 136"/>
                              <a:gd name="T5" fmla="*/ 158 h 159"/>
                              <a:gd name="T6" fmla="*/ 122 w 136"/>
                              <a:gd name="T7" fmla="*/ 159 h 159"/>
                              <a:gd name="T8" fmla="*/ 111 w 136"/>
                              <a:gd name="T9" fmla="*/ 159 h 159"/>
                              <a:gd name="T10" fmla="*/ 102 w 136"/>
                              <a:gd name="T11" fmla="*/ 158 h 159"/>
                              <a:gd name="T12" fmla="*/ 98 w 136"/>
                              <a:gd name="T13" fmla="*/ 157 h 159"/>
                              <a:gd name="T14" fmla="*/ 96 w 136"/>
                              <a:gd name="T15" fmla="*/ 154 h 159"/>
                              <a:gd name="T16" fmla="*/ 96 w 136"/>
                              <a:gd name="T17" fmla="*/ 70 h 159"/>
                              <a:gd name="T18" fmla="*/ 95 w 136"/>
                              <a:gd name="T19" fmla="*/ 54 h 159"/>
                              <a:gd name="T20" fmla="*/ 90 w 136"/>
                              <a:gd name="T21" fmla="*/ 45 h 159"/>
                              <a:gd name="T22" fmla="*/ 82 w 136"/>
                              <a:gd name="T23" fmla="*/ 37 h 159"/>
                              <a:gd name="T24" fmla="*/ 71 w 136"/>
                              <a:gd name="T25" fmla="*/ 35 h 159"/>
                              <a:gd name="T26" fmla="*/ 56 w 136"/>
                              <a:gd name="T27" fmla="*/ 41 h 159"/>
                              <a:gd name="T28" fmla="*/ 39 w 136"/>
                              <a:gd name="T29" fmla="*/ 57 h 159"/>
                              <a:gd name="T30" fmla="*/ 39 w 136"/>
                              <a:gd name="T31" fmla="*/ 154 h 159"/>
                              <a:gd name="T32" fmla="*/ 38 w 136"/>
                              <a:gd name="T33" fmla="*/ 157 h 159"/>
                              <a:gd name="T34" fmla="*/ 33 w 136"/>
                              <a:gd name="T35" fmla="*/ 158 h 159"/>
                              <a:gd name="T36" fmla="*/ 26 w 136"/>
                              <a:gd name="T37" fmla="*/ 159 h 159"/>
                              <a:gd name="T38" fmla="*/ 13 w 136"/>
                              <a:gd name="T39" fmla="*/ 159 h 159"/>
                              <a:gd name="T40" fmla="*/ 6 w 136"/>
                              <a:gd name="T41" fmla="*/ 158 h 159"/>
                              <a:gd name="T42" fmla="*/ 1 w 136"/>
                              <a:gd name="T43" fmla="*/ 157 h 159"/>
                              <a:gd name="T44" fmla="*/ 0 w 136"/>
                              <a:gd name="T45" fmla="*/ 154 h 159"/>
                              <a:gd name="T46" fmla="*/ 0 w 136"/>
                              <a:gd name="T47" fmla="*/ 9 h 159"/>
                              <a:gd name="T48" fmla="*/ 0 w 136"/>
                              <a:gd name="T49" fmla="*/ 6 h 159"/>
                              <a:gd name="T50" fmla="*/ 3 w 136"/>
                              <a:gd name="T51" fmla="*/ 4 h 159"/>
                              <a:gd name="T52" fmla="*/ 8 w 136"/>
                              <a:gd name="T53" fmla="*/ 4 h 159"/>
                              <a:gd name="T54" fmla="*/ 17 w 136"/>
                              <a:gd name="T55" fmla="*/ 3 h 159"/>
                              <a:gd name="T56" fmla="*/ 26 w 136"/>
                              <a:gd name="T57" fmla="*/ 4 h 159"/>
                              <a:gd name="T58" fmla="*/ 31 w 136"/>
                              <a:gd name="T59" fmla="*/ 4 h 159"/>
                              <a:gd name="T60" fmla="*/ 33 w 136"/>
                              <a:gd name="T61" fmla="*/ 6 h 159"/>
                              <a:gd name="T62" fmla="*/ 34 w 136"/>
                              <a:gd name="T63" fmla="*/ 9 h 159"/>
                              <a:gd name="T64" fmla="*/ 45 w 136"/>
                              <a:gd name="T65" fmla="*/ 14 h 159"/>
                              <a:gd name="T66" fmla="*/ 70 w 136"/>
                              <a:gd name="T67" fmla="*/ 1 h 159"/>
                              <a:gd name="T68" fmla="*/ 97 w 136"/>
                              <a:gd name="T69" fmla="*/ 1 h 159"/>
                              <a:gd name="T70" fmla="*/ 118 w 136"/>
                              <a:gd name="T71" fmla="*/ 10 h 159"/>
                              <a:gd name="T72" fmla="*/ 130 w 136"/>
                              <a:gd name="T73" fmla="*/ 27 h 159"/>
                              <a:gd name="T74" fmla="*/ 135 w 136"/>
                              <a:gd name="T75" fmla="*/ 49 h 159"/>
                              <a:gd name="T76" fmla="*/ 136 w 136"/>
                              <a:gd name="T77" fmla="*/ 152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36" h="159">
                                <a:moveTo>
                                  <a:pt x="136" y="152"/>
                                </a:moveTo>
                                <a:lnTo>
                                  <a:pt x="135" y="154"/>
                                </a:lnTo>
                                <a:lnTo>
                                  <a:pt x="135" y="155"/>
                                </a:lnTo>
                                <a:lnTo>
                                  <a:pt x="134" y="157"/>
                                </a:lnTo>
                                <a:lnTo>
                                  <a:pt x="132" y="157"/>
                                </a:lnTo>
                                <a:lnTo>
                                  <a:pt x="129" y="158"/>
                                </a:lnTo>
                                <a:lnTo>
                                  <a:pt x="125" y="158"/>
                                </a:lnTo>
                                <a:lnTo>
                                  <a:pt x="122" y="159"/>
                                </a:lnTo>
                                <a:lnTo>
                                  <a:pt x="116" y="159"/>
                                </a:lnTo>
                                <a:lnTo>
                                  <a:pt x="111" y="159"/>
                                </a:lnTo>
                                <a:lnTo>
                                  <a:pt x="106" y="158"/>
                                </a:lnTo>
                                <a:lnTo>
                                  <a:pt x="102" y="158"/>
                                </a:lnTo>
                                <a:lnTo>
                                  <a:pt x="100" y="157"/>
                                </a:lnTo>
                                <a:lnTo>
                                  <a:pt x="98" y="157"/>
                                </a:lnTo>
                                <a:lnTo>
                                  <a:pt x="97" y="155"/>
                                </a:lnTo>
                                <a:lnTo>
                                  <a:pt x="96" y="154"/>
                                </a:lnTo>
                                <a:lnTo>
                                  <a:pt x="96" y="152"/>
                                </a:lnTo>
                                <a:lnTo>
                                  <a:pt x="96" y="70"/>
                                </a:lnTo>
                                <a:lnTo>
                                  <a:pt x="96" y="61"/>
                                </a:lnTo>
                                <a:lnTo>
                                  <a:pt x="95" y="54"/>
                                </a:lnTo>
                                <a:lnTo>
                                  <a:pt x="92" y="48"/>
                                </a:lnTo>
                                <a:lnTo>
                                  <a:pt x="90" y="45"/>
                                </a:lnTo>
                                <a:lnTo>
                                  <a:pt x="86" y="40"/>
                                </a:lnTo>
                                <a:lnTo>
                                  <a:pt x="82" y="37"/>
                                </a:lnTo>
                                <a:lnTo>
                                  <a:pt x="77" y="36"/>
                                </a:lnTo>
                                <a:lnTo>
                                  <a:pt x="71" y="35"/>
                                </a:lnTo>
                                <a:lnTo>
                                  <a:pt x="64" y="36"/>
                                </a:lnTo>
                                <a:lnTo>
                                  <a:pt x="56" y="41"/>
                                </a:lnTo>
                                <a:lnTo>
                                  <a:pt x="48" y="47"/>
                                </a:lnTo>
                                <a:lnTo>
                                  <a:pt x="39" y="57"/>
                                </a:lnTo>
                                <a:lnTo>
                                  <a:pt x="39" y="152"/>
                                </a:lnTo>
                                <a:lnTo>
                                  <a:pt x="39" y="154"/>
                                </a:lnTo>
                                <a:lnTo>
                                  <a:pt x="39" y="155"/>
                                </a:lnTo>
                                <a:lnTo>
                                  <a:pt x="38" y="157"/>
                                </a:lnTo>
                                <a:lnTo>
                                  <a:pt x="36" y="157"/>
                                </a:lnTo>
                                <a:lnTo>
                                  <a:pt x="33" y="158"/>
                                </a:lnTo>
                                <a:lnTo>
                                  <a:pt x="29" y="158"/>
                                </a:lnTo>
                                <a:lnTo>
                                  <a:pt x="26" y="159"/>
                                </a:lnTo>
                                <a:lnTo>
                                  <a:pt x="19" y="159"/>
                                </a:lnTo>
                                <a:lnTo>
                                  <a:pt x="13" y="159"/>
                                </a:lnTo>
                                <a:lnTo>
                                  <a:pt x="10" y="158"/>
                                </a:lnTo>
                                <a:lnTo>
                                  <a:pt x="6" y="158"/>
                                </a:lnTo>
                                <a:lnTo>
                                  <a:pt x="3" y="157"/>
                                </a:lnTo>
                                <a:lnTo>
                                  <a:pt x="1" y="157"/>
                                </a:lnTo>
                                <a:lnTo>
                                  <a:pt x="0" y="155"/>
                                </a:lnTo>
                                <a:lnTo>
                                  <a:pt x="0" y="154"/>
                                </a:lnTo>
                                <a:lnTo>
                                  <a:pt x="0" y="152"/>
                                </a:lnTo>
                                <a:lnTo>
                                  <a:pt x="0" y="9"/>
                                </a:lnTo>
                                <a:lnTo>
                                  <a:pt x="0" y="8"/>
                                </a:lnTo>
                                <a:lnTo>
                                  <a:pt x="0" y="6"/>
                                </a:lnTo>
                                <a:lnTo>
                                  <a:pt x="1" y="5"/>
                                </a:lnTo>
                                <a:lnTo>
                                  <a:pt x="3" y="4"/>
                                </a:lnTo>
                                <a:lnTo>
                                  <a:pt x="5" y="4"/>
                                </a:lnTo>
                                <a:lnTo>
                                  <a:pt x="8" y="4"/>
                                </a:lnTo>
                                <a:lnTo>
                                  <a:pt x="12" y="3"/>
                                </a:lnTo>
                                <a:lnTo>
                                  <a:pt x="17" y="3"/>
                                </a:lnTo>
                                <a:lnTo>
                                  <a:pt x="22" y="3"/>
                                </a:lnTo>
                                <a:lnTo>
                                  <a:pt x="26" y="4"/>
                                </a:lnTo>
                                <a:lnTo>
                                  <a:pt x="28" y="4"/>
                                </a:lnTo>
                                <a:lnTo>
                                  <a:pt x="31" y="4"/>
                                </a:lnTo>
                                <a:lnTo>
                                  <a:pt x="32" y="5"/>
                                </a:lnTo>
                                <a:lnTo>
                                  <a:pt x="33" y="6"/>
                                </a:lnTo>
                                <a:lnTo>
                                  <a:pt x="34" y="8"/>
                                </a:lnTo>
                                <a:lnTo>
                                  <a:pt x="34" y="9"/>
                                </a:lnTo>
                                <a:lnTo>
                                  <a:pt x="34" y="26"/>
                                </a:lnTo>
                                <a:lnTo>
                                  <a:pt x="45" y="14"/>
                                </a:lnTo>
                                <a:lnTo>
                                  <a:pt x="58" y="6"/>
                                </a:lnTo>
                                <a:lnTo>
                                  <a:pt x="70" y="1"/>
                                </a:lnTo>
                                <a:lnTo>
                                  <a:pt x="84" y="0"/>
                                </a:lnTo>
                                <a:lnTo>
                                  <a:pt x="97" y="1"/>
                                </a:lnTo>
                                <a:lnTo>
                                  <a:pt x="108" y="5"/>
                                </a:lnTo>
                                <a:lnTo>
                                  <a:pt x="118" y="10"/>
                                </a:lnTo>
                                <a:lnTo>
                                  <a:pt x="124" y="17"/>
                                </a:lnTo>
                                <a:lnTo>
                                  <a:pt x="130" y="27"/>
                                </a:lnTo>
                                <a:lnTo>
                                  <a:pt x="133" y="37"/>
                                </a:lnTo>
                                <a:lnTo>
                                  <a:pt x="135" y="49"/>
                                </a:lnTo>
                                <a:lnTo>
                                  <a:pt x="136" y="64"/>
                                </a:lnTo>
                                <a:lnTo>
                                  <a:pt x="136"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52" name="Freeform 114"/>
                        <wps:cNvSpPr>
                          <a:spLocks/>
                        </wps:cNvSpPr>
                        <wps:spPr bwMode="auto">
                          <a:xfrm>
                            <a:off x="1073150" y="123825"/>
                            <a:ext cx="53975" cy="104775"/>
                          </a:xfrm>
                          <a:custGeom>
                            <a:avLst/>
                            <a:gdLst>
                              <a:gd name="T0" fmla="*/ 101 w 101"/>
                              <a:gd name="T1" fmla="*/ 178 h 196"/>
                              <a:gd name="T2" fmla="*/ 99 w 101"/>
                              <a:gd name="T3" fmla="*/ 187 h 196"/>
                              <a:gd name="T4" fmla="*/ 96 w 101"/>
                              <a:gd name="T5" fmla="*/ 189 h 196"/>
                              <a:gd name="T6" fmla="*/ 91 w 101"/>
                              <a:gd name="T7" fmla="*/ 192 h 196"/>
                              <a:gd name="T8" fmla="*/ 83 w 101"/>
                              <a:gd name="T9" fmla="*/ 194 h 196"/>
                              <a:gd name="T10" fmla="*/ 74 w 101"/>
                              <a:gd name="T11" fmla="*/ 194 h 196"/>
                              <a:gd name="T12" fmla="*/ 58 w 101"/>
                              <a:gd name="T13" fmla="*/ 194 h 196"/>
                              <a:gd name="T14" fmla="*/ 41 w 101"/>
                              <a:gd name="T15" fmla="*/ 188 h 196"/>
                              <a:gd name="T16" fmla="*/ 30 w 101"/>
                              <a:gd name="T17" fmla="*/ 176 h 196"/>
                              <a:gd name="T18" fmla="*/ 24 w 101"/>
                              <a:gd name="T19" fmla="*/ 156 h 196"/>
                              <a:gd name="T20" fmla="*/ 24 w 101"/>
                              <a:gd name="T21" fmla="*/ 70 h 196"/>
                              <a:gd name="T22" fmla="*/ 4 w 101"/>
                              <a:gd name="T23" fmla="*/ 70 h 196"/>
                              <a:gd name="T24" fmla="*/ 0 w 101"/>
                              <a:gd name="T25" fmla="*/ 63 h 196"/>
                              <a:gd name="T26" fmla="*/ 0 w 101"/>
                              <a:gd name="T27" fmla="*/ 50 h 196"/>
                              <a:gd name="T28" fmla="*/ 1 w 101"/>
                              <a:gd name="T29" fmla="*/ 43 h 196"/>
                              <a:gd name="T30" fmla="*/ 3 w 101"/>
                              <a:gd name="T31" fmla="*/ 39 h 196"/>
                              <a:gd name="T32" fmla="*/ 5 w 101"/>
                              <a:gd name="T33" fmla="*/ 38 h 196"/>
                              <a:gd name="T34" fmla="*/ 24 w 101"/>
                              <a:gd name="T35" fmla="*/ 38 h 196"/>
                              <a:gd name="T36" fmla="*/ 24 w 101"/>
                              <a:gd name="T37" fmla="*/ 5 h 196"/>
                              <a:gd name="T38" fmla="*/ 25 w 101"/>
                              <a:gd name="T39" fmla="*/ 2 h 196"/>
                              <a:gd name="T40" fmla="*/ 30 w 101"/>
                              <a:gd name="T41" fmla="*/ 0 h 196"/>
                              <a:gd name="T42" fmla="*/ 38 w 101"/>
                              <a:gd name="T43" fmla="*/ 0 h 196"/>
                              <a:gd name="T44" fmla="*/ 49 w 101"/>
                              <a:gd name="T45" fmla="*/ 0 h 196"/>
                              <a:gd name="T46" fmla="*/ 57 w 101"/>
                              <a:gd name="T47" fmla="*/ 0 h 196"/>
                              <a:gd name="T48" fmla="*/ 62 w 101"/>
                              <a:gd name="T49" fmla="*/ 2 h 196"/>
                              <a:gd name="T50" fmla="*/ 63 w 101"/>
                              <a:gd name="T51" fmla="*/ 5 h 196"/>
                              <a:gd name="T52" fmla="*/ 64 w 101"/>
                              <a:gd name="T53" fmla="*/ 38 h 196"/>
                              <a:gd name="T54" fmla="*/ 96 w 101"/>
                              <a:gd name="T55" fmla="*/ 38 h 196"/>
                              <a:gd name="T56" fmla="*/ 99 w 101"/>
                              <a:gd name="T57" fmla="*/ 39 h 196"/>
                              <a:gd name="T58" fmla="*/ 100 w 101"/>
                              <a:gd name="T59" fmla="*/ 43 h 196"/>
                              <a:gd name="T60" fmla="*/ 101 w 101"/>
                              <a:gd name="T61" fmla="*/ 50 h 196"/>
                              <a:gd name="T62" fmla="*/ 101 w 101"/>
                              <a:gd name="T63" fmla="*/ 63 h 196"/>
                              <a:gd name="T64" fmla="*/ 98 w 101"/>
                              <a:gd name="T65" fmla="*/ 70 h 196"/>
                              <a:gd name="T66" fmla="*/ 64 w 101"/>
                              <a:gd name="T67" fmla="*/ 70 h 196"/>
                              <a:gd name="T68" fmla="*/ 64 w 101"/>
                              <a:gd name="T69" fmla="*/ 149 h 196"/>
                              <a:gd name="T70" fmla="*/ 72 w 101"/>
                              <a:gd name="T71" fmla="*/ 160 h 196"/>
                              <a:gd name="T72" fmla="*/ 84 w 101"/>
                              <a:gd name="T73" fmla="*/ 161 h 196"/>
                              <a:gd name="T74" fmla="*/ 89 w 101"/>
                              <a:gd name="T75" fmla="*/ 160 h 196"/>
                              <a:gd name="T76" fmla="*/ 93 w 101"/>
                              <a:gd name="T77" fmla="*/ 159 h 196"/>
                              <a:gd name="T78" fmla="*/ 95 w 101"/>
                              <a:gd name="T79" fmla="*/ 157 h 196"/>
                              <a:gd name="T80" fmla="*/ 98 w 101"/>
                              <a:gd name="T81" fmla="*/ 157 h 196"/>
                              <a:gd name="T82" fmla="*/ 99 w 101"/>
                              <a:gd name="T83" fmla="*/ 159 h 196"/>
                              <a:gd name="T84" fmla="*/ 100 w 101"/>
                              <a:gd name="T85" fmla="*/ 162 h 196"/>
                              <a:gd name="T86" fmla="*/ 101 w 101"/>
                              <a:gd name="T87" fmla="*/ 168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101" h="196">
                                <a:moveTo>
                                  <a:pt x="101" y="172"/>
                                </a:moveTo>
                                <a:lnTo>
                                  <a:pt x="101" y="178"/>
                                </a:lnTo>
                                <a:lnTo>
                                  <a:pt x="100" y="183"/>
                                </a:lnTo>
                                <a:lnTo>
                                  <a:pt x="99" y="187"/>
                                </a:lnTo>
                                <a:lnTo>
                                  <a:pt x="98" y="188"/>
                                </a:lnTo>
                                <a:lnTo>
                                  <a:pt x="96" y="189"/>
                                </a:lnTo>
                                <a:lnTo>
                                  <a:pt x="94" y="191"/>
                                </a:lnTo>
                                <a:lnTo>
                                  <a:pt x="91" y="192"/>
                                </a:lnTo>
                                <a:lnTo>
                                  <a:pt x="88" y="193"/>
                                </a:lnTo>
                                <a:lnTo>
                                  <a:pt x="83" y="194"/>
                                </a:lnTo>
                                <a:lnTo>
                                  <a:pt x="79" y="194"/>
                                </a:lnTo>
                                <a:lnTo>
                                  <a:pt x="74" y="194"/>
                                </a:lnTo>
                                <a:lnTo>
                                  <a:pt x="70" y="196"/>
                                </a:lnTo>
                                <a:lnTo>
                                  <a:pt x="58" y="194"/>
                                </a:lnTo>
                                <a:lnTo>
                                  <a:pt x="49" y="192"/>
                                </a:lnTo>
                                <a:lnTo>
                                  <a:pt x="41" y="188"/>
                                </a:lnTo>
                                <a:lnTo>
                                  <a:pt x="35" y="182"/>
                                </a:lnTo>
                                <a:lnTo>
                                  <a:pt x="30" y="176"/>
                                </a:lnTo>
                                <a:lnTo>
                                  <a:pt x="26" y="166"/>
                                </a:lnTo>
                                <a:lnTo>
                                  <a:pt x="24" y="156"/>
                                </a:lnTo>
                                <a:lnTo>
                                  <a:pt x="24" y="144"/>
                                </a:lnTo>
                                <a:lnTo>
                                  <a:pt x="24" y="70"/>
                                </a:lnTo>
                                <a:lnTo>
                                  <a:pt x="6" y="70"/>
                                </a:lnTo>
                                <a:lnTo>
                                  <a:pt x="4" y="70"/>
                                </a:lnTo>
                                <a:lnTo>
                                  <a:pt x="1" y="66"/>
                                </a:lnTo>
                                <a:lnTo>
                                  <a:pt x="0" y="63"/>
                                </a:lnTo>
                                <a:lnTo>
                                  <a:pt x="0" y="54"/>
                                </a:lnTo>
                                <a:lnTo>
                                  <a:pt x="0" y="50"/>
                                </a:lnTo>
                                <a:lnTo>
                                  <a:pt x="0" y="47"/>
                                </a:lnTo>
                                <a:lnTo>
                                  <a:pt x="1" y="43"/>
                                </a:lnTo>
                                <a:lnTo>
                                  <a:pt x="1" y="42"/>
                                </a:lnTo>
                                <a:lnTo>
                                  <a:pt x="3" y="39"/>
                                </a:lnTo>
                                <a:lnTo>
                                  <a:pt x="4" y="39"/>
                                </a:lnTo>
                                <a:lnTo>
                                  <a:pt x="5" y="38"/>
                                </a:lnTo>
                                <a:lnTo>
                                  <a:pt x="6" y="38"/>
                                </a:lnTo>
                                <a:lnTo>
                                  <a:pt x="24" y="38"/>
                                </a:lnTo>
                                <a:lnTo>
                                  <a:pt x="24" y="6"/>
                                </a:lnTo>
                                <a:lnTo>
                                  <a:pt x="24" y="5"/>
                                </a:lnTo>
                                <a:lnTo>
                                  <a:pt x="24" y="3"/>
                                </a:lnTo>
                                <a:lnTo>
                                  <a:pt x="25" y="2"/>
                                </a:lnTo>
                                <a:lnTo>
                                  <a:pt x="27" y="1"/>
                                </a:lnTo>
                                <a:lnTo>
                                  <a:pt x="30" y="0"/>
                                </a:lnTo>
                                <a:lnTo>
                                  <a:pt x="33" y="0"/>
                                </a:lnTo>
                                <a:lnTo>
                                  <a:pt x="38" y="0"/>
                                </a:lnTo>
                                <a:lnTo>
                                  <a:pt x="43" y="0"/>
                                </a:lnTo>
                                <a:lnTo>
                                  <a:pt x="49" y="0"/>
                                </a:lnTo>
                                <a:lnTo>
                                  <a:pt x="53" y="0"/>
                                </a:lnTo>
                                <a:lnTo>
                                  <a:pt x="57" y="0"/>
                                </a:lnTo>
                                <a:lnTo>
                                  <a:pt x="59" y="1"/>
                                </a:lnTo>
                                <a:lnTo>
                                  <a:pt x="62" y="2"/>
                                </a:lnTo>
                                <a:lnTo>
                                  <a:pt x="63" y="3"/>
                                </a:lnTo>
                                <a:lnTo>
                                  <a:pt x="63" y="5"/>
                                </a:lnTo>
                                <a:lnTo>
                                  <a:pt x="64" y="6"/>
                                </a:lnTo>
                                <a:lnTo>
                                  <a:pt x="64" y="38"/>
                                </a:lnTo>
                                <a:lnTo>
                                  <a:pt x="95" y="38"/>
                                </a:lnTo>
                                <a:lnTo>
                                  <a:pt x="96" y="38"/>
                                </a:lnTo>
                                <a:lnTo>
                                  <a:pt x="98" y="39"/>
                                </a:lnTo>
                                <a:lnTo>
                                  <a:pt x="99" y="39"/>
                                </a:lnTo>
                                <a:lnTo>
                                  <a:pt x="100" y="42"/>
                                </a:lnTo>
                                <a:lnTo>
                                  <a:pt x="100" y="43"/>
                                </a:lnTo>
                                <a:lnTo>
                                  <a:pt x="101" y="47"/>
                                </a:lnTo>
                                <a:lnTo>
                                  <a:pt x="101" y="50"/>
                                </a:lnTo>
                                <a:lnTo>
                                  <a:pt x="101" y="54"/>
                                </a:lnTo>
                                <a:lnTo>
                                  <a:pt x="101" y="63"/>
                                </a:lnTo>
                                <a:lnTo>
                                  <a:pt x="100" y="66"/>
                                </a:lnTo>
                                <a:lnTo>
                                  <a:pt x="98" y="70"/>
                                </a:lnTo>
                                <a:lnTo>
                                  <a:pt x="95" y="70"/>
                                </a:lnTo>
                                <a:lnTo>
                                  <a:pt x="64" y="70"/>
                                </a:lnTo>
                                <a:lnTo>
                                  <a:pt x="64" y="138"/>
                                </a:lnTo>
                                <a:lnTo>
                                  <a:pt x="64" y="149"/>
                                </a:lnTo>
                                <a:lnTo>
                                  <a:pt x="68" y="155"/>
                                </a:lnTo>
                                <a:lnTo>
                                  <a:pt x="72" y="160"/>
                                </a:lnTo>
                                <a:lnTo>
                                  <a:pt x="80" y="161"/>
                                </a:lnTo>
                                <a:lnTo>
                                  <a:pt x="84" y="161"/>
                                </a:lnTo>
                                <a:lnTo>
                                  <a:pt x="86" y="161"/>
                                </a:lnTo>
                                <a:lnTo>
                                  <a:pt x="89" y="160"/>
                                </a:lnTo>
                                <a:lnTo>
                                  <a:pt x="91" y="160"/>
                                </a:lnTo>
                                <a:lnTo>
                                  <a:pt x="93" y="159"/>
                                </a:lnTo>
                                <a:lnTo>
                                  <a:pt x="94" y="159"/>
                                </a:lnTo>
                                <a:lnTo>
                                  <a:pt x="95" y="157"/>
                                </a:lnTo>
                                <a:lnTo>
                                  <a:pt x="96" y="157"/>
                                </a:lnTo>
                                <a:lnTo>
                                  <a:pt x="98" y="157"/>
                                </a:lnTo>
                                <a:lnTo>
                                  <a:pt x="99" y="159"/>
                                </a:lnTo>
                                <a:lnTo>
                                  <a:pt x="99" y="159"/>
                                </a:lnTo>
                                <a:lnTo>
                                  <a:pt x="100" y="160"/>
                                </a:lnTo>
                                <a:lnTo>
                                  <a:pt x="100" y="162"/>
                                </a:lnTo>
                                <a:lnTo>
                                  <a:pt x="101" y="165"/>
                                </a:lnTo>
                                <a:lnTo>
                                  <a:pt x="101" y="168"/>
                                </a:lnTo>
                                <a:lnTo>
                                  <a:pt x="101" y="17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53" name="Freeform 115"/>
                        <wps:cNvSpPr>
                          <a:spLocks/>
                        </wps:cNvSpPr>
                        <wps:spPr bwMode="auto">
                          <a:xfrm>
                            <a:off x="2100263" y="119063"/>
                            <a:ext cx="84138" cy="111125"/>
                          </a:xfrm>
                          <a:custGeom>
                            <a:avLst/>
                            <a:gdLst>
                              <a:gd name="T0" fmla="*/ 158 w 158"/>
                              <a:gd name="T1" fmla="*/ 17 h 209"/>
                              <a:gd name="T2" fmla="*/ 158 w 158"/>
                              <a:gd name="T3" fmla="*/ 22 h 209"/>
                              <a:gd name="T4" fmla="*/ 158 w 158"/>
                              <a:gd name="T5" fmla="*/ 26 h 209"/>
                              <a:gd name="T6" fmla="*/ 158 w 158"/>
                              <a:gd name="T7" fmla="*/ 28 h 209"/>
                              <a:gd name="T8" fmla="*/ 157 w 158"/>
                              <a:gd name="T9" fmla="*/ 31 h 209"/>
                              <a:gd name="T10" fmla="*/ 155 w 158"/>
                              <a:gd name="T11" fmla="*/ 33 h 209"/>
                              <a:gd name="T12" fmla="*/ 154 w 158"/>
                              <a:gd name="T13" fmla="*/ 34 h 209"/>
                              <a:gd name="T14" fmla="*/ 154 w 158"/>
                              <a:gd name="T15" fmla="*/ 34 h 209"/>
                              <a:gd name="T16" fmla="*/ 152 w 158"/>
                              <a:gd name="T17" fmla="*/ 34 h 209"/>
                              <a:gd name="T18" fmla="*/ 100 w 158"/>
                              <a:gd name="T19" fmla="*/ 34 h 209"/>
                              <a:gd name="T20" fmla="*/ 100 w 158"/>
                              <a:gd name="T21" fmla="*/ 202 h 209"/>
                              <a:gd name="T22" fmla="*/ 100 w 158"/>
                              <a:gd name="T23" fmla="*/ 203 h 209"/>
                              <a:gd name="T24" fmla="*/ 99 w 158"/>
                              <a:gd name="T25" fmla="*/ 206 h 209"/>
                              <a:gd name="T26" fmla="*/ 98 w 158"/>
                              <a:gd name="T27" fmla="*/ 207 h 209"/>
                              <a:gd name="T28" fmla="*/ 96 w 158"/>
                              <a:gd name="T29" fmla="*/ 207 h 209"/>
                              <a:gd name="T30" fmla="*/ 93 w 158"/>
                              <a:gd name="T31" fmla="*/ 208 h 209"/>
                              <a:gd name="T32" fmla="*/ 89 w 158"/>
                              <a:gd name="T33" fmla="*/ 208 h 209"/>
                              <a:gd name="T34" fmla="*/ 85 w 158"/>
                              <a:gd name="T35" fmla="*/ 209 h 209"/>
                              <a:gd name="T36" fmla="*/ 79 w 158"/>
                              <a:gd name="T37" fmla="*/ 209 h 209"/>
                              <a:gd name="T38" fmla="*/ 73 w 158"/>
                              <a:gd name="T39" fmla="*/ 209 h 209"/>
                              <a:gd name="T40" fmla="*/ 69 w 158"/>
                              <a:gd name="T41" fmla="*/ 208 h 209"/>
                              <a:gd name="T42" fmla="*/ 66 w 158"/>
                              <a:gd name="T43" fmla="*/ 208 h 209"/>
                              <a:gd name="T44" fmla="*/ 62 w 158"/>
                              <a:gd name="T45" fmla="*/ 207 h 209"/>
                              <a:gd name="T46" fmla="*/ 61 w 158"/>
                              <a:gd name="T47" fmla="*/ 207 h 209"/>
                              <a:gd name="T48" fmla="*/ 59 w 158"/>
                              <a:gd name="T49" fmla="*/ 206 h 209"/>
                              <a:gd name="T50" fmla="*/ 58 w 158"/>
                              <a:gd name="T51" fmla="*/ 203 h 209"/>
                              <a:gd name="T52" fmla="*/ 58 w 158"/>
                              <a:gd name="T53" fmla="*/ 202 h 209"/>
                              <a:gd name="T54" fmla="*/ 58 w 158"/>
                              <a:gd name="T55" fmla="*/ 34 h 209"/>
                              <a:gd name="T56" fmla="*/ 6 w 158"/>
                              <a:gd name="T57" fmla="*/ 34 h 209"/>
                              <a:gd name="T58" fmla="*/ 4 w 158"/>
                              <a:gd name="T59" fmla="*/ 34 h 209"/>
                              <a:gd name="T60" fmla="*/ 3 w 158"/>
                              <a:gd name="T61" fmla="*/ 34 h 209"/>
                              <a:gd name="T62" fmla="*/ 3 w 158"/>
                              <a:gd name="T63" fmla="*/ 33 h 209"/>
                              <a:gd name="T64" fmla="*/ 2 w 158"/>
                              <a:gd name="T65" fmla="*/ 31 h 209"/>
                              <a:gd name="T66" fmla="*/ 0 w 158"/>
                              <a:gd name="T67" fmla="*/ 28 h 209"/>
                              <a:gd name="T68" fmla="*/ 0 w 158"/>
                              <a:gd name="T69" fmla="*/ 26 h 209"/>
                              <a:gd name="T70" fmla="*/ 0 w 158"/>
                              <a:gd name="T71" fmla="*/ 22 h 209"/>
                              <a:gd name="T72" fmla="*/ 0 w 158"/>
                              <a:gd name="T73" fmla="*/ 17 h 209"/>
                              <a:gd name="T74" fmla="*/ 0 w 158"/>
                              <a:gd name="T75" fmla="*/ 13 h 209"/>
                              <a:gd name="T76" fmla="*/ 0 w 158"/>
                              <a:gd name="T77" fmla="*/ 10 h 209"/>
                              <a:gd name="T78" fmla="*/ 0 w 158"/>
                              <a:gd name="T79" fmla="*/ 6 h 209"/>
                              <a:gd name="T80" fmla="*/ 2 w 158"/>
                              <a:gd name="T81" fmla="*/ 5 h 209"/>
                              <a:gd name="T82" fmla="*/ 3 w 158"/>
                              <a:gd name="T83" fmla="*/ 2 h 209"/>
                              <a:gd name="T84" fmla="*/ 3 w 158"/>
                              <a:gd name="T85" fmla="*/ 1 h 209"/>
                              <a:gd name="T86" fmla="*/ 4 w 158"/>
                              <a:gd name="T87" fmla="*/ 1 h 209"/>
                              <a:gd name="T88" fmla="*/ 6 w 158"/>
                              <a:gd name="T89" fmla="*/ 0 h 209"/>
                              <a:gd name="T90" fmla="*/ 152 w 158"/>
                              <a:gd name="T91" fmla="*/ 0 h 209"/>
                              <a:gd name="T92" fmla="*/ 154 w 158"/>
                              <a:gd name="T93" fmla="*/ 1 h 209"/>
                              <a:gd name="T94" fmla="*/ 154 w 158"/>
                              <a:gd name="T95" fmla="*/ 1 h 209"/>
                              <a:gd name="T96" fmla="*/ 155 w 158"/>
                              <a:gd name="T97" fmla="*/ 2 h 209"/>
                              <a:gd name="T98" fmla="*/ 157 w 158"/>
                              <a:gd name="T99" fmla="*/ 5 h 209"/>
                              <a:gd name="T100" fmla="*/ 158 w 158"/>
                              <a:gd name="T101" fmla="*/ 6 h 209"/>
                              <a:gd name="T102" fmla="*/ 158 w 158"/>
                              <a:gd name="T103" fmla="*/ 10 h 209"/>
                              <a:gd name="T104" fmla="*/ 158 w 158"/>
                              <a:gd name="T105" fmla="*/ 13 h 209"/>
                              <a:gd name="T106" fmla="*/ 158 w 158"/>
                              <a:gd name="T107" fmla="*/ 17 h 2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58" h="209">
                                <a:moveTo>
                                  <a:pt x="158" y="17"/>
                                </a:moveTo>
                                <a:lnTo>
                                  <a:pt x="158" y="22"/>
                                </a:lnTo>
                                <a:lnTo>
                                  <a:pt x="158" y="26"/>
                                </a:lnTo>
                                <a:lnTo>
                                  <a:pt x="158" y="28"/>
                                </a:lnTo>
                                <a:lnTo>
                                  <a:pt x="157" y="31"/>
                                </a:lnTo>
                                <a:lnTo>
                                  <a:pt x="155" y="33"/>
                                </a:lnTo>
                                <a:lnTo>
                                  <a:pt x="154" y="34"/>
                                </a:lnTo>
                                <a:lnTo>
                                  <a:pt x="154" y="34"/>
                                </a:lnTo>
                                <a:lnTo>
                                  <a:pt x="152" y="34"/>
                                </a:lnTo>
                                <a:lnTo>
                                  <a:pt x="100" y="34"/>
                                </a:lnTo>
                                <a:lnTo>
                                  <a:pt x="100" y="202"/>
                                </a:lnTo>
                                <a:lnTo>
                                  <a:pt x="100" y="203"/>
                                </a:lnTo>
                                <a:lnTo>
                                  <a:pt x="99" y="206"/>
                                </a:lnTo>
                                <a:lnTo>
                                  <a:pt x="98" y="207"/>
                                </a:lnTo>
                                <a:lnTo>
                                  <a:pt x="96" y="207"/>
                                </a:lnTo>
                                <a:lnTo>
                                  <a:pt x="93" y="208"/>
                                </a:lnTo>
                                <a:lnTo>
                                  <a:pt x="89" y="208"/>
                                </a:lnTo>
                                <a:lnTo>
                                  <a:pt x="85" y="209"/>
                                </a:lnTo>
                                <a:lnTo>
                                  <a:pt x="79" y="209"/>
                                </a:lnTo>
                                <a:lnTo>
                                  <a:pt x="73" y="209"/>
                                </a:lnTo>
                                <a:lnTo>
                                  <a:pt x="69" y="208"/>
                                </a:lnTo>
                                <a:lnTo>
                                  <a:pt x="66" y="208"/>
                                </a:lnTo>
                                <a:lnTo>
                                  <a:pt x="62" y="207"/>
                                </a:lnTo>
                                <a:lnTo>
                                  <a:pt x="61" y="207"/>
                                </a:lnTo>
                                <a:lnTo>
                                  <a:pt x="59" y="206"/>
                                </a:lnTo>
                                <a:lnTo>
                                  <a:pt x="58" y="203"/>
                                </a:lnTo>
                                <a:lnTo>
                                  <a:pt x="58" y="202"/>
                                </a:lnTo>
                                <a:lnTo>
                                  <a:pt x="58" y="34"/>
                                </a:lnTo>
                                <a:lnTo>
                                  <a:pt x="6" y="34"/>
                                </a:lnTo>
                                <a:lnTo>
                                  <a:pt x="4" y="34"/>
                                </a:lnTo>
                                <a:lnTo>
                                  <a:pt x="3" y="34"/>
                                </a:lnTo>
                                <a:lnTo>
                                  <a:pt x="3" y="33"/>
                                </a:lnTo>
                                <a:lnTo>
                                  <a:pt x="2" y="31"/>
                                </a:lnTo>
                                <a:lnTo>
                                  <a:pt x="0" y="28"/>
                                </a:lnTo>
                                <a:lnTo>
                                  <a:pt x="0" y="26"/>
                                </a:lnTo>
                                <a:lnTo>
                                  <a:pt x="0" y="22"/>
                                </a:lnTo>
                                <a:lnTo>
                                  <a:pt x="0" y="17"/>
                                </a:lnTo>
                                <a:lnTo>
                                  <a:pt x="0" y="13"/>
                                </a:lnTo>
                                <a:lnTo>
                                  <a:pt x="0" y="10"/>
                                </a:lnTo>
                                <a:lnTo>
                                  <a:pt x="0" y="6"/>
                                </a:lnTo>
                                <a:lnTo>
                                  <a:pt x="2" y="5"/>
                                </a:lnTo>
                                <a:lnTo>
                                  <a:pt x="3" y="2"/>
                                </a:lnTo>
                                <a:lnTo>
                                  <a:pt x="3" y="1"/>
                                </a:lnTo>
                                <a:lnTo>
                                  <a:pt x="4" y="1"/>
                                </a:lnTo>
                                <a:lnTo>
                                  <a:pt x="6" y="0"/>
                                </a:lnTo>
                                <a:lnTo>
                                  <a:pt x="152" y="0"/>
                                </a:lnTo>
                                <a:lnTo>
                                  <a:pt x="154" y="1"/>
                                </a:lnTo>
                                <a:lnTo>
                                  <a:pt x="154" y="1"/>
                                </a:lnTo>
                                <a:lnTo>
                                  <a:pt x="155" y="2"/>
                                </a:lnTo>
                                <a:lnTo>
                                  <a:pt x="157" y="5"/>
                                </a:lnTo>
                                <a:lnTo>
                                  <a:pt x="158" y="6"/>
                                </a:lnTo>
                                <a:lnTo>
                                  <a:pt x="158" y="10"/>
                                </a:lnTo>
                                <a:lnTo>
                                  <a:pt x="158" y="13"/>
                                </a:lnTo>
                                <a:lnTo>
                                  <a:pt x="158" y="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54" name="Freeform 116"/>
                        <wps:cNvSpPr>
                          <a:spLocks noEditPoints="1"/>
                        </wps:cNvSpPr>
                        <wps:spPr bwMode="auto">
                          <a:xfrm>
                            <a:off x="2176463" y="146050"/>
                            <a:ext cx="80963" cy="85725"/>
                          </a:xfrm>
                          <a:custGeom>
                            <a:avLst/>
                            <a:gdLst>
                              <a:gd name="T0" fmla="*/ 153 w 153"/>
                              <a:gd name="T1" fmla="*/ 98 h 162"/>
                              <a:gd name="T2" fmla="*/ 143 w 153"/>
                              <a:gd name="T3" fmla="*/ 127 h 162"/>
                              <a:gd name="T4" fmla="*/ 124 w 153"/>
                              <a:gd name="T5" fmla="*/ 149 h 162"/>
                              <a:gd name="T6" fmla="*/ 94 w 153"/>
                              <a:gd name="T7" fmla="*/ 160 h 162"/>
                              <a:gd name="T8" fmla="*/ 57 w 153"/>
                              <a:gd name="T9" fmla="*/ 160 h 162"/>
                              <a:gd name="T10" fmla="*/ 29 w 153"/>
                              <a:gd name="T11" fmla="*/ 151 h 162"/>
                              <a:gd name="T12" fmla="*/ 10 w 153"/>
                              <a:gd name="T13" fmla="*/ 130 h 162"/>
                              <a:gd name="T14" fmla="*/ 0 w 153"/>
                              <a:gd name="T15" fmla="*/ 100 h 162"/>
                              <a:gd name="T16" fmla="*/ 0 w 153"/>
                              <a:gd name="T17" fmla="*/ 64 h 162"/>
                              <a:gd name="T18" fmla="*/ 10 w 153"/>
                              <a:gd name="T19" fmla="*/ 35 h 162"/>
                              <a:gd name="T20" fmla="*/ 30 w 153"/>
                              <a:gd name="T21" fmla="*/ 13 h 162"/>
                              <a:gd name="T22" fmla="*/ 59 w 153"/>
                              <a:gd name="T23" fmla="*/ 2 h 162"/>
                              <a:gd name="T24" fmla="*/ 96 w 153"/>
                              <a:gd name="T25" fmla="*/ 2 h 162"/>
                              <a:gd name="T26" fmla="*/ 125 w 153"/>
                              <a:gd name="T27" fmla="*/ 11 h 162"/>
                              <a:gd name="T28" fmla="*/ 143 w 153"/>
                              <a:gd name="T29" fmla="*/ 31 h 162"/>
                              <a:gd name="T30" fmla="*/ 153 w 153"/>
                              <a:gd name="T31" fmla="*/ 61 h 162"/>
                              <a:gd name="T32" fmla="*/ 111 w 153"/>
                              <a:gd name="T33" fmla="*/ 82 h 162"/>
                              <a:gd name="T34" fmla="*/ 110 w 153"/>
                              <a:gd name="T35" fmla="*/ 62 h 162"/>
                              <a:gd name="T36" fmla="*/ 105 w 153"/>
                              <a:gd name="T37" fmla="*/ 46 h 162"/>
                              <a:gd name="T38" fmla="*/ 94 w 153"/>
                              <a:gd name="T39" fmla="*/ 36 h 162"/>
                              <a:gd name="T40" fmla="*/ 77 w 153"/>
                              <a:gd name="T41" fmla="*/ 32 h 162"/>
                              <a:gd name="T42" fmla="*/ 61 w 153"/>
                              <a:gd name="T43" fmla="*/ 36 h 162"/>
                              <a:gd name="T44" fmla="*/ 50 w 153"/>
                              <a:gd name="T45" fmla="*/ 45 h 162"/>
                              <a:gd name="T46" fmla="*/ 43 w 153"/>
                              <a:gd name="T47" fmla="*/ 61 h 162"/>
                              <a:gd name="T48" fmla="*/ 41 w 153"/>
                              <a:gd name="T49" fmla="*/ 80 h 162"/>
                              <a:gd name="T50" fmla="*/ 43 w 153"/>
                              <a:gd name="T51" fmla="*/ 100 h 162"/>
                              <a:gd name="T52" fmla="*/ 48 w 153"/>
                              <a:gd name="T53" fmla="*/ 116 h 162"/>
                              <a:gd name="T54" fmla="*/ 59 w 153"/>
                              <a:gd name="T55" fmla="*/ 126 h 162"/>
                              <a:gd name="T56" fmla="*/ 77 w 153"/>
                              <a:gd name="T57" fmla="*/ 130 h 162"/>
                              <a:gd name="T58" fmla="*/ 93 w 153"/>
                              <a:gd name="T59" fmla="*/ 126 h 162"/>
                              <a:gd name="T60" fmla="*/ 104 w 153"/>
                              <a:gd name="T61" fmla="*/ 116 h 162"/>
                              <a:gd name="T62" fmla="*/ 110 w 153"/>
                              <a:gd name="T63" fmla="*/ 101 h 162"/>
                              <a:gd name="T64" fmla="*/ 111 w 153"/>
                              <a:gd name="T65" fmla="*/ 82 h 1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53" h="162">
                                <a:moveTo>
                                  <a:pt x="153" y="79"/>
                                </a:moveTo>
                                <a:lnTo>
                                  <a:pt x="153" y="98"/>
                                </a:lnTo>
                                <a:lnTo>
                                  <a:pt x="148" y="112"/>
                                </a:lnTo>
                                <a:lnTo>
                                  <a:pt x="143" y="127"/>
                                </a:lnTo>
                                <a:lnTo>
                                  <a:pt x="133" y="138"/>
                                </a:lnTo>
                                <a:lnTo>
                                  <a:pt x="124" y="149"/>
                                </a:lnTo>
                                <a:lnTo>
                                  <a:pt x="110" y="156"/>
                                </a:lnTo>
                                <a:lnTo>
                                  <a:pt x="94" y="160"/>
                                </a:lnTo>
                                <a:lnTo>
                                  <a:pt x="76" y="162"/>
                                </a:lnTo>
                                <a:lnTo>
                                  <a:pt x="57" y="160"/>
                                </a:lnTo>
                                <a:lnTo>
                                  <a:pt x="42" y="157"/>
                                </a:lnTo>
                                <a:lnTo>
                                  <a:pt x="29" y="151"/>
                                </a:lnTo>
                                <a:lnTo>
                                  <a:pt x="19" y="141"/>
                                </a:lnTo>
                                <a:lnTo>
                                  <a:pt x="10" y="130"/>
                                </a:lnTo>
                                <a:lnTo>
                                  <a:pt x="4" y="116"/>
                                </a:lnTo>
                                <a:lnTo>
                                  <a:pt x="0" y="100"/>
                                </a:lnTo>
                                <a:lnTo>
                                  <a:pt x="0" y="83"/>
                                </a:lnTo>
                                <a:lnTo>
                                  <a:pt x="0" y="64"/>
                                </a:lnTo>
                                <a:lnTo>
                                  <a:pt x="5" y="50"/>
                                </a:lnTo>
                                <a:lnTo>
                                  <a:pt x="10" y="35"/>
                                </a:lnTo>
                                <a:lnTo>
                                  <a:pt x="20" y="23"/>
                                </a:lnTo>
                                <a:lnTo>
                                  <a:pt x="30" y="13"/>
                                </a:lnTo>
                                <a:lnTo>
                                  <a:pt x="43" y="7"/>
                                </a:lnTo>
                                <a:lnTo>
                                  <a:pt x="59" y="2"/>
                                </a:lnTo>
                                <a:lnTo>
                                  <a:pt x="78" y="0"/>
                                </a:lnTo>
                                <a:lnTo>
                                  <a:pt x="96" y="2"/>
                                </a:lnTo>
                                <a:lnTo>
                                  <a:pt x="111" y="5"/>
                                </a:lnTo>
                                <a:lnTo>
                                  <a:pt x="125" y="11"/>
                                </a:lnTo>
                                <a:lnTo>
                                  <a:pt x="135" y="21"/>
                                </a:lnTo>
                                <a:lnTo>
                                  <a:pt x="143" y="31"/>
                                </a:lnTo>
                                <a:lnTo>
                                  <a:pt x="149" y="46"/>
                                </a:lnTo>
                                <a:lnTo>
                                  <a:pt x="153" y="61"/>
                                </a:lnTo>
                                <a:lnTo>
                                  <a:pt x="153" y="79"/>
                                </a:lnTo>
                                <a:close/>
                                <a:moveTo>
                                  <a:pt x="111" y="82"/>
                                </a:moveTo>
                                <a:lnTo>
                                  <a:pt x="111" y="71"/>
                                </a:lnTo>
                                <a:lnTo>
                                  <a:pt x="110" y="62"/>
                                </a:lnTo>
                                <a:lnTo>
                                  <a:pt x="108" y="53"/>
                                </a:lnTo>
                                <a:lnTo>
                                  <a:pt x="105" y="46"/>
                                </a:lnTo>
                                <a:lnTo>
                                  <a:pt x="100" y="40"/>
                                </a:lnTo>
                                <a:lnTo>
                                  <a:pt x="94" y="36"/>
                                </a:lnTo>
                                <a:lnTo>
                                  <a:pt x="87" y="32"/>
                                </a:lnTo>
                                <a:lnTo>
                                  <a:pt x="77" y="32"/>
                                </a:lnTo>
                                <a:lnTo>
                                  <a:pt x="68" y="32"/>
                                </a:lnTo>
                                <a:lnTo>
                                  <a:pt x="61" y="36"/>
                                </a:lnTo>
                                <a:lnTo>
                                  <a:pt x="55" y="40"/>
                                </a:lnTo>
                                <a:lnTo>
                                  <a:pt x="50" y="45"/>
                                </a:lnTo>
                                <a:lnTo>
                                  <a:pt x="46" y="52"/>
                                </a:lnTo>
                                <a:lnTo>
                                  <a:pt x="43" y="61"/>
                                </a:lnTo>
                                <a:lnTo>
                                  <a:pt x="42" y="69"/>
                                </a:lnTo>
                                <a:lnTo>
                                  <a:pt x="41" y="80"/>
                                </a:lnTo>
                                <a:lnTo>
                                  <a:pt x="42" y="92"/>
                                </a:lnTo>
                                <a:lnTo>
                                  <a:pt x="43" y="100"/>
                                </a:lnTo>
                                <a:lnTo>
                                  <a:pt x="46" y="109"/>
                                </a:lnTo>
                                <a:lnTo>
                                  <a:pt x="48" y="116"/>
                                </a:lnTo>
                                <a:lnTo>
                                  <a:pt x="53" y="121"/>
                                </a:lnTo>
                                <a:lnTo>
                                  <a:pt x="59" y="126"/>
                                </a:lnTo>
                                <a:lnTo>
                                  <a:pt x="67" y="128"/>
                                </a:lnTo>
                                <a:lnTo>
                                  <a:pt x="77" y="130"/>
                                </a:lnTo>
                                <a:lnTo>
                                  <a:pt x="85" y="128"/>
                                </a:lnTo>
                                <a:lnTo>
                                  <a:pt x="93" y="126"/>
                                </a:lnTo>
                                <a:lnTo>
                                  <a:pt x="99" y="122"/>
                                </a:lnTo>
                                <a:lnTo>
                                  <a:pt x="104" y="116"/>
                                </a:lnTo>
                                <a:lnTo>
                                  <a:pt x="108" y="110"/>
                                </a:lnTo>
                                <a:lnTo>
                                  <a:pt x="110" y="101"/>
                                </a:lnTo>
                                <a:lnTo>
                                  <a:pt x="111" y="92"/>
                                </a:lnTo>
                                <a:lnTo>
                                  <a:pt x="111" y="8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55" name="Freeform 117"/>
                        <wps:cNvSpPr>
                          <a:spLocks/>
                        </wps:cNvSpPr>
                        <wps:spPr bwMode="auto">
                          <a:xfrm>
                            <a:off x="2270125" y="146050"/>
                            <a:ext cx="61913" cy="85725"/>
                          </a:xfrm>
                          <a:custGeom>
                            <a:avLst/>
                            <a:gdLst>
                              <a:gd name="T0" fmla="*/ 117 w 117"/>
                              <a:gd name="T1" fmla="*/ 133 h 162"/>
                              <a:gd name="T2" fmla="*/ 115 w 117"/>
                              <a:gd name="T3" fmla="*/ 140 h 162"/>
                              <a:gd name="T4" fmla="*/ 115 w 117"/>
                              <a:gd name="T5" fmla="*/ 143 h 162"/>
                              <a:gd name="T6" fmla="*/ 114 w 117"/>
                              <a:gd name="T7" fmla="*/ 146 h 162"/>
                              <a:gd name="T8" fmla="*/ 109 w 117"/>
                              <a:gd name="T9" fmla="*/ 149 h 162"/>
                              <a:gd name="T10" fmla="*/ 100 w 117"/>
                              <a:gd name="T11" fmla="*/ 154 h 162"/>
                              <a:gd name="T12" fmla="*/ 88 w 117"/>
                              <a:gd name="T13" fmla="*/ 159 h 162"/>
                              <a:gd name="T14" fmla="*/ 75 w 117"/>
                              <a:gd name="T15" fmla="*/ 162 h 162"/>
                              <a:gd name="T16" fmla="*/ 51 w 117"/>
                              <a:gd name="T17" fmla="*/ 160 h 162"/>
                              <a:gd name="T18" fmla="*/ 27 w 117"/>
                              <a:gd name="T19" fmla="*/ 151 h 162"/>
                              <a:gd name="T20" fmla="*/ 9 w 117"/>
                              <a:gd name="T21" fmla="*/ 131 h 162"/>
                              <a:gd name="T22" fmla="*/ 1 w 117"/>
                              <a:gd name="T23" fmla="*/ 101 h 162"/>
                              <a:gd name="T24" fmla="*/ 1 w 117"/>
                              <a:gd name="T25" fmla="*/ 63 h 162"/>
                              <a:gd name="T26" fmla="*/ 11 w 117"/>
                              <a:gd name="T27" fmla="*/ 32 h 162"/>
                              <a:gd name="T28" fmla="*/ 30 w 117"/>
                              <a:gd name="T29" fmla="*/ 11 h 162"/>
                              <a:gd name="T30" fmla="*/ 56 w 117"/>
                              <a:gd name="T31" fmla="*/ 2 h 162"/>
                              <a:gd name="T32" fmla="*/ 78 w 117"/>
                              <a:gd name="T33" fmla="*/ 0 h 162"/>
                              <a:gd name="T34" fmla="*/ 91 w 117"/>
                              <a:gd name="T35" fmla="*/ 3 h 162"/>
                              <a:gd name="T36" fmla="*/ 100 w 117"/>
                              <a:gd name="T37" fmla="*/ 7 h 162"/>
                              <a:gd name="T38" fmla="*/ 109 w 117"/>
                              <a:gd name="T39" fmla="*/ 11 h 162"/>
                              <a:gd name="T40" fmla="*/ 113 w 117"/>
                              <a:gd name="T41" fmla="*/ 15 h 162"/>
                              <a:gd name="T42" fmla="*/ 114 w 117"/>
                              <a:gd name="T43" fmla="*/ 18 h 162"/>
                              <a:gd name="T44" fmla="*/ 115 w 117"/>
                              <a:gd name="T45" fmla="*/ 21 h 162"/>
                              <a:gd name="T46" fmla="*/ 115 w 117"/>
                              <a:gd name="T47" fmla="*/ 27 h 162"/>
                              <a:gd name="T48" fmla="*/ 115 w 117"/>
                              <a:gd name="T49" fmla="*/ 39 h 162"/>
                              <a:gd name="T50" fmla="*/ 113 w 117"/>
                              <a:gd name="T51" fmla="*/ 47 h 162"/>
                              <a:gd name="T52" fmla="*/ 107 w 117"/>
                              <a:gd name="T53" fmla="*/ 47 h 162"/>
                              <a:gd name="T54" fmla="*/ 100 w 117"/>
                              <a:gd name="T55" fmla="*/ 43 h 162"/>
                              <a:gd name="T56" fmla="*/ 93 w 117"/>
                              <a:gd name="T57" fmla="*/ 37 h 162"/>
                              <a:gd name="T58" fmla="*/ 81 w 117"/>
                              <a:gd name="T59" fmla="*/ 34 h 162"/>
                              <a:gd name="T60" fmla="*/ 66 w 117"/>
                              <a:gd name="T61" fmla="*/ 34 h 162"/>
                              <a:gd name="T62" fmla="*/ 49 w 117"/>
                              <a:gd name="T63" fmla="*/ 46 h 162"/>
                              <a:gd name="T64" fmla="*/ 41 w 117"/>
                              <a:gd name="T65" fmla="*/ 80 h 162"/>
                              <a:gd name="T66" fmla="*/ 43 w 117"/>
                              <a:gd name="T67" fmla="*/ 101 h 162"/>
                              <a:gd name="T68" fmla="*/ 49 w 117"/>
                              <a:gd name="T69" fmla="*/ 116 h 162"/>
                              <a:gd name="T70" fmla="*/ 60 w 117"/>
                              <a:gd name="T71" fmla="*/ 125 h 162"/>
                              <a:gd name="T72" fmla="*/ 73 w 117"/>
                              <a:gd name="T73" fmla="*/ 127 h 162"/>
                              <a:gd name="T74" fmla="*/ 88 w 117"/>
                              <a:gd name="T75" fmla="*/ 125 h 162"/>
                              <a:gd name="T76" fmla="*/ 98 w 117"/>
                              <a:gd name="T77" fmla="*/ 120 h 162"/>
                              <a:gd name="T78" fmla="*/ 107 w 117"/>
                              <a:gd name="T79" fmla="*/ 115 h 162"/>
                              <a:gd name="T80" fmla="*/ 112 w 117"/>
                              <a:gd name="T81" fmla="*/ 111 h 162"/>
                              <a:gd name="T82" fmla="*/ 114 w 117"/>
                              <a:gd name="T83" fmla="*/ 112 h 162"/>
                              <a:gd name="T84" fmla="*/ 115 w 117"/>
                              <a:gd name="T85" fmla="*/ 116 h 162"/>
                              <a:gd name="T86" fmla="*/ 117 w 117"/>
                              <a:gd name="T87" fmla="*/ 121 h 162"/>
                              <a:gd name="T88" fmla="*/ 117 w 117"/>
                              <a:gd name="T89" fmla="*/ 130 h 1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17" h="162">
                                <a:moveTo>
                                  <a:pt x="117" y="130"/>
                                </a:moveTo>
                                <a:lnTo>
                                  <a:pt x="117" y="133"/>
                                </a:lnTo>
                                <a:lnTo>
                                  <a:pt x="117" y="137"/>
                                </a:lnTo>
                                <a:lnTo>
                                  <a:pt x="115" y="140"/>
                                </a:lnTo>
                                <a:lnTo>
                                  <a:pt x="115" y="142"/>
                                </a:lnTo>
                                <a:lnTo>
                                  <a:pt x="115" y="143"/>
                                </a:lnTo>
                                <a:lnTo>
                                  <a:pt x="114" y="144"/>
                                </a:lnTo>
                                <a:lnTo>
                                  <a:pt x="114" y="146"/>
                                </a:lnTo>
                                <a:lnTo>
                                  <a:pt x="112" y="148"/>
                                </a:lnTo>
                                <a:lnTo>
                                  <a:pt x="109" y="149"/>
                                </a:lnTo>
                                <a:lnTo>
                                  <a:pt x="105" y="152"/>
                                </a:lnTo>
                                <a:lnTo>
                                  <a:pt x="100" y="154"/>
                                </a:lnTo>
                                <a:lnTo>
                                  <a:pt x="94" y="157"/>
                                </a:lnTo>
                                <a:lnTo>
                                  <a:pt x="88" y="159"/>
                                </a:lnTo>
                                <a:lnTo>
                                  <a:pt x="82" y="160"/>
                                </a:lnTo>
                                <a:lnTo>
                                  <a:pt x="75" y="162"/>
                                </a:lnTo>
                                <a:lnTo>
                                  <a:pt x="67" y="162"/>
                                </a:lnTo>
                                <a:lnTo>
                                  <a:pt x="51" y="160"/>
                                </a:lnTo>
                                <a:lnTo>
                                  <a:pt x="38" y="157"/>
                                </a:lnTo>
                                <a:lnTo>
                                  <a:pt x="27" y="151"/>
                                </a:lnTo>
                                <a:lnTo>
                                  <a:pt x="17" y="141"/>
                                </a:lnTo>
                                <a:lnTo>
                                  <a:pt x="9" y="131"/>
                                </a:lnTo>
                                <a:lnTo>
                                  <a:pt x="3" y="116"/>
                                </a:lnTo>
                                <a:lnTo>
                                  <a:pt x="1" y="101"/>
                                </a:lnTo>
                                <a:lnTo>
                                  <a:pt x="0" y="84"/>
                                </a:lnTo>
                                <a:lnTo>
                                  <a:pt x="1" y="63"/>
                                </a:lnTo>
                                <a:lnTo>
                                  <a:pt x="4" y="47"/>
                                </a:lnTo>
                                <a:lnTo>
                                  <a:pt x="11" y="32"/>
                                </a:lnTo>
                                <a:lnTo>
                                  <a:pt x="20" y="20"/>
                                </a:lnTo>
                                <a:lnTo>
                                  <a:pt x="30" y="11"/>
                                </a:lnTo>
                                <a:lnTo>
                                  <a:pt x="43" y="5"/>
                                </a:lnTo>
                                <a:lnTo>
                                  <a:pt x="56" y="2"/>
                                </a:lnTo>
                                <a:lnTo>
                                  <a:pt x="71" y="0"/>
                                </a:lnTo>
                                <a:lnTo>
                                  <a:pt x="78" y="0"/>
                                </a:lnTo>
                                <a:lnTo>
                                  <a:pt x="84" y="2"/>
                                </a:lnTo>
                                <a:lnTo>
                                  <a:pt x="91" y="3"/>
                                </a:lnTo>
                                <a:lnTo>
                                  <a:pt x="96" y="4"/>
                                </a:lnTo>
                                <a:lnTo>
                                  <a:pt x="100" y="7"/>
                                </a:lnTo>
                                <a:lnTo>
                                  <a:pt x="105" y="9"/>
                                </a:lnTo>
                                <a:lnTo>
                                  <a:pt x="109" y="11"/>
                                </a:lnTo>
                                <a:lnTo>
                                  <a:pt x="112" y="13"/>
                                </a:lnTo>
                                <a:lnTo>
                                  <a:pt x="113" y="15"/>
                                </a:lnTo>
                                <a:lnTo>
                                  <a:pt x="114" y="16"/>
                                </a:lnTo>
                                <a:lnTo>
                                  <a:pt x="114" y="18"/>
                                </a:lnTo>
                                <a:lnTo>
                                  <a:pt x="115" y="19"/>
                                </a:lnTo>
                                <a:lnTo>
                                  <a:pt x="115" y="21"/>
                                </a:lnTo>
                                <a:lnTo>
                                  <a:pt x="115" y="24"/>
                                </a:lnTo>
                                <a:lnTo>
                                  <a:pt x="115" y="27"/>
                                </a:lnTo>
                                <a:lnTo>
                                  <a:pt x="115" y="31"/>
                                </a:lnTo>
                                <a:lnTo>
                                  <a:pt x="115" y="39"/>
                                </a:lnTo>
                                <a:lnTo>
                                  <a:pt x="114" y="43"/>
                                </a:lnTo>
                                <a:lnTo>
                                  <a:pt x="113" y="47"/>
                                </a:lnTo>
                                <a:lnTo>
                                  <a:pt x="110" y="47"/>
                                </a:lnTo>
                                <a:lnTo>
                                  <a:pt x="107" y="47"/>
                                </a:lnTo>
                                <a:lnTo>
                                  <a:pt x="104" y="46"/>
                                </a:lnTo>
                                <a:lnTo>
                                  <a:pt x="100" y="43"/>
                                </a:lnTo>
                                <a:lnTo>
                                  <a:pt x="97" y="40"/>
                                </a:lnTo>
                                <a:lnTo>
                                  <a:pt x="93" y="37"/>
                                </a:lnTo>
                                <a:lnTo>
                                  <a:pt x="87" y="35"/>
                                </a:lnTo>
                                <a:lnTo>
                                  <a:pt x="81" y="34"/>
                                </a:lnTo>
                                <a:lnTo>
                                  <a:pt x="73" y="34"/>
                                </a:lnTo>
                                <a:lnTo>
                                  <a:pt x="66" y="34"/>
                                </a:lnTo>
                                <a:lnTo>
                                  <a:pt x="54" y="40"/>
                                </a:lnTo>
                                <a:lnTo>
                                  <a:pt x="49" y="46"/>
                                </a:lnTo>
                                <a:lnTo>
                                  <a:pt x="43" y="60"/>
                                </a:lnTo>
                                <a:lnTo>
                                  <a:pt x="41" y="80"/>
                                </a:lnTo>
                                <a:lnTo>
                                  <a:pt x="41" y="92"/>
                                </a:lnTo>
                                <a:lnTo>
                                  <a:pt x="43" y="101"/>
                                </a:lnTo>
                                <a:lnTo>
                                  <a:pt x="45" y="110"/>
                                </a:lnTo>
                                <a:lnTo>
                                  <a:pt x="49" y="116"/>
                                </a:lnTo>
                                <a:lnTo>
                                  <a:pt x="54" y="121"/>
                                </a:lnTo>
                                <a:lnTo>
                                  <a:pt x="60" y="125"/>
                                </a:lnTo>
                                <a:lnTo>
                                  <a:pt x="66" y="127"/>
                                </a:lnTo>
                                <a:lnTo>
                                  <a:pt x="73" y="127"/>
                                </a:lnTo>
                                <a:lnTo>
                                  <a:pt x="82" y="127"/>
                                </a:lnTo>
                                <a:lnTo>
                                  <a:pt x="88" y="125"/>
                                </a:lnTo>
                                <a:lnTo>
                                  <a:pt x="94" y="122"/>
                                </a:lnTo>
                                <a:lnTo>
                                  <a:pt x="98" y="120"/>
                                </a:lnTo>
                                <a:lnTo>
                                  <a:pt x="103" y="117"/>
                                </a:lnTo>
                                <a:lnTo>
                                  <a:pt x="107" y="115"/>
                                </a:lnTo>
                                <a:lnTo>
                                  <a:pt x="109" y="112"/>
                                </a:lnTo>
                                <a:lnTo>
                                  <a:pt x="112" y="111"/>
                                </a:lnTo>
                                <a:lnTo>
                                  <a:pt x="113" y="112"/>
                                </a:lnTo>
                                <a:lnTo>
                                  <a:pt x="114" y="112"/>
                                </a:lnTo>
                                <a:lnTo>
                                  <a:pt x="114" y="114"/>
                                </a:lnTo>
                                <a:lnTo>
                                  <a:pt x="115" y="116"/>
                                </a:lnTo>
                                <a:lnTo>
                                  <a:pt x="115" y="117"/>
                                </a:lnTo>
                                <a:lnTo>
                                  <a:pt x="117" y="121"/>
                                </a:lnTo>
                                <a:lnTo>
                                  <a:pt x="117" y="125"/>
                                </a:lnTo>
                                <a:lnTo>
                                  <a:pt x="117" y="13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56" name="Freeform 118"/>
                        <wps:cNvSpPr>
                          <a:spLocks noEditPoints="1"/>
                        </wps:cNvSpPr>
                        <wps:spPr bwMode="auto">
                          <a:xfrm>
                            <a:off x="2341563" y="146050"/>
                            <a:ext cx="82550" cy="85725"/>
                          </a:xfrm>
                          <a:custGeom>
                            <a:avLst/>
                            <a:gdLst>
                              <a:gd name="T0" fmla="*/ 153 w 154"/>
                              <a:gd name="T1" fmla="*/ 98 h 162"/>
                              <a:gd name="T2" fmla="*/ 143 w 154"/>
                              <a:gd name="T3" fmla="*/ 127 h 162"/>
                              <a:gd name="T4" fmla="*/ 123 w 154"/>
                              <a:gd name="T5" fmla="*/ 149 h 162"/>
                              <a:gd name="T6" fmla="*/ 95 w 154"/>
                              <a:gd name="T7" fmla="*/ 160 h 162"/>
                              <a:gd name="T8" fmla="*/ 57 w 154"/>
                              <a:gd name="T9" fmla="*/ 160 h 162"/>
                              <a:gd name="T10" fmla="*/ 28 w 154"/>
                              <a:gd name="T11" fmla="*/ 151 h 162"/>
                              <a:gd name="T12" fmla="*/ 10 w 154"/>
                              <a:gd name="T13" fmla="*/ 130 h 162"/>
                              <a:gd name="T14" fmla="*/ 1 w 154"/>
                              <a:gd name="T15" fmla="*/ 100 h 162"/>
                              <a:gd name="T16" fmla="*/ 1 w 154"/>
                              <a:gd name="T17" fmla="*/ 64 h 162"/>
                              <a:gd name="T18" fmla="*/ 11 w 154"/>
                              <a:gd name="T19" fmla="*/ 35 h 162"/>
                              <a:gd name="T20" fmla="*/ 31 w 154"/>
                              <a:gd name="T21" fmla="*/ 13 h 162"/>
                              <a:gd name="T22" fmla="*/ 60 w 154"/>
                              <a:gd name="T23" fmla="*/ 2 h 162"/>
                              <a:gd name="T24" fmla="*/ 97 w 154"/>
                              <a:gd name="T25" fmla="*/ 2 h 162"/>
                              <a:gd name="T26" fmla="*/ 126 w 154"/>
                              <a:gd name="T27" fmla="*/ 11 h 162"/>
                              <a:gd name="T28" fmla="*/ 144 w 154"/>
                              <a:gd name="T29" fmla="*/ 31 h 162"/>
                              <a:gd name="T30" fmla="*/ 153 w 154"/>
                              <a:gd name="T31" fmla="*/ 61 h 162"/>
                              <a:gd name="T32" fmla="*/ 112 w 154"/>
                              <a:gd name="T33" fmla="*/ 82 h 162"/>
                              <a:gd name="T34" fmla="*/ 111 w 154"/>
                              <a:gd name="T35" fmla="*/ 62 h 162"/>
                              <a:gd name="T36" fmla="*/ 105 w 154"/>
                              <a:gd name="T37" fmla="*/ 46 h 162"/>
                              <a:gd name="T38" fmla="*/ 94 w 154"/>
                              <a:gd name="T39" fmla="*/ 36 h 162"/>
                              <a:gd name="T40" fmla="*/ 78 w 154"/>
                              <a:gd name="T41" fmla="*/ 32 h 162"/>
                              <a:gd name="T42" fmla="*/ 62 w 154"/>
                              <a:gd name="T43" fmla="*/ 36 h 162"/>
                              <a:gd name="T44" fmla="*/ 50 w 154"/>
                              <a:gd name="T45" fmla="*/ 45 h 162"/>
                              <a:gd name="T46" fmla="*/ 44 w 154"/>
                              <a:gd name="T47" fmla="*/ 61 h 162"/>
                              <a:gd name="T48" fmla="*/ 42 w 154"/>
                              <a:gd name="T49" fmla="*/ 80 h 162"/>
                              <a:gd name="T50" fmla="*/ 44 w 154"/>
                              <a:gd name="T51" fmla="*/ 100 h 162"/>
                              <a:gd name="T52" fmla="*/ 49 w 154"/>
                              <a:gd name="T53" fmla="*/ 116 h 162"/>
                              <a:gd name="T54" fmla="*/ 60 w 154"/>
                              <a:gd name="T55" fmla="*/ 126 h 162"/>
                              <a:gd name="T56" fmla="*/ 76 w 154"/>
                              <a:gd name="T57" fmla="*/ 130 h 162"/>
                              <a:gd name="T58" fmla="*/ 92 w 154"/>
                              <a:gd name="T59" fmla="*/ 126 h 162"/>
                              <a:gd name="T60" fmla="*/ 103 w 154"/>
                              <a:gd name="T61" fmla="*/ 116 h 162"/>
                              <a:gd name="T62" fmla="*/ 110 w 154"/>
                              <a:gd name="T63" fmla="*/ 101 h 162"/>
                              <a:gd name="T64" fmla="*/ 112 w 154"/>
                              <a:gd name="T65" fmla="*/ 82 h 1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54" h="162">
                                <a:moveTo>
                                  <a:pt x="154" y="79"/>
                                </a:moveTo>
                                <a:lnTo>
                                  <a:pt x="153" y="98"/>
                                </a:lnTo>
                                <a:lnTo>
                                  <a:pt x="149" y="112"/>
                                </a:lnTo>
                                <a:lnTo>
                                  <a:pt x="143" y="127"/>
                                </a:lnTo>
                                <a:lnTo>
                                  <a:pt x="134" y="138"/>
                                </a:lnTo>
                                <a:lnTo>
                                  <a:pt x="123" y="149"/>
                                </a:lnTo>
                                <a:lnTo>
                                  <a:pt x="110" y="156"/>
                                </a:lnTo>
                                <a:lnTo>
                                  <a:pt x="95" y="160"/>
                                </a:lnTo>
                                <a:lnTo>
                                  <a:pt x="75" y="162"/>
                                </a:lnTo>
                                <a:lnTo>
                                  <a:pt x="57" y="160"/>
                                </a:lnTo>
                                <a:lnTo>
                                  <a:pt x="42" y="157"/>
                                </a:lnTo>
                                <a:lnTo>
                                  <a:pt x="28" y="151"/>
                                </a:lnTo>
                                <a:lnTo>
                                  <a:pt x="18" y="141"/>
                                </a:lnTo>
                                <a:lnTo>
                                  <a:pt x="10" y="130"/>
                                </a:lnTo>
                                <a:lnTo>
                                  <a:pt x="5" y="116"/>
                                </a:lnTo>
                                <a:lnTo>
                                  <a:pt x="1" y="100"/>
                                </a:lnTo>
                                <a:lnTo>
                                  <a:pt x="0" y="83"/>
                                </a:lnTo>
                                <a:lnTo>
                                  <a:pt x="1" y="64"/>
                                </a:lnTo>
                                <a:lnTo>
                                  <a:pt x="5" y="50"/>
                                </a:lnTo>
                                <a:lnTo>
                                  <a:pt x="11" y="35"/>
                                </a:lnTo>
                                <a:lnTo>
                                  <a:pt x="20" y="23"/>
                                </a:lnTo>
                                <a:lnTo>
                                  <a:pt x="31" y="13"/>
                                </a:lnTo>
                                <a:lnTo>
                                  <a:pt x="44" y="7"/>
                                </a:lnTo>
                                <a:lnTo>
                                  <a:pt x="60" y="2"/>
                                </a:lnTo>
                                <a:lnTo>
                                  <a:pt x="79" y="0"/>
                                </a:lnTo>
                                <a:lnTo>
                                  <a:pt x="97" y="2"/>
                                </a:lnTo>
                                <a:lnTo>
                                  <a:pt x="112" y="5"/>
                                </a:lnTo>
                                <a:lnTo>
                                  <a:pt x="126" y="11"/>
                                </a:lnTo>
                                <a:lnTo>
                                  <a:pt x="135" y="21"/>
                                </a:lnTo>
                                <a:lnTo>
                                  <a:pt x="144" y="31"/>
                                </a:lnTo>
                                <a:lnTo>
                                  <a:pt x="149" y="46"/>
                                </a:lnTo>
                                <a:lnTo>
                                  <a:pt x="153" y="61"/>
                                </a:lnTo>
                                <a:lnTo>
                                  <a:pt x="154" y="79"/>
                                </a:lnTo>
                                <a:close/>
                                <a:moveTo>
                                  <a:pt x="112" y="82"/>
                                </a:moveTo>
                                <a:lnTo>
                                  <a:pt x="112" y="71"/>
                                </a:lnTo>
                                <a:lnTo>
                                  <a:pt x="111" y="62"/>
                                </a:lnTo>
                                <a:lnTo>
                                  <a:pt x="108" y="53"/>
                                </a:lnTo>
                                <a:lnTo>
                                  <a:pt x="105" y="46"/>
                                </a:lnTo>
                                <a:lnTo>
                                  <a:pt x="101" y="40"/>
                                </a:lnTo>
                                <a:lnTo>
                                  <a:pt x="94" y="36"/>
                                </a:lnTo>
                                <a:lnTo>
                                  <a:pt x="87" y="32"/>
                                </a:lnTo>
                                <a:lnTo>
                                  <a:pt x="78" y="32"/>
                                </a:lnTo>
                                <a:lnTo>
                                  <a:pt x="69" y="32"/>
                                </a:lnTo>
                                <a:lnTo>
                                  <a:pt x="62" y="36"/>
                                </a:lnTo>
                                <a:lnTo>
                                  <a:pt x="55" y="40"/>
                                </a:lnTo>
                                <a:lnTo>
                                  <a:pt x="50" y="45"/>
                                </a:lnTo>
                                <a:lnTo>
                                  <a:pt x="47" y="52"/>
                                </a:lnTo>
                                <a:lnTo>
                                  <a:pt x="44" y="61"/>
                                </a:lnTo>
                                <a:lnTo>
                                  <a:pt x="42" y="69"/>
                                </a:lnTo>
                                <a:lnTo>
                                  <a:pt x="42" y="80"/>
                                </a:lnTo>
                                <a:lnTo>
                                  <a:pt x="42" y="92"/>
                                </a:lnTo>
                                <a:lnTo>
                                  <a:pt x="44" y="100"/>
                                </a:lnTo>
                                <a:lnTo>
                                  <a:pt x="46" y="109"/>
                                </a:lnTo>
                                <a:lnTo>
                                  <a:pt x="49" y="116"/>
                                </a:lnTo>
                                <a:lnTo>
                                  <a:pt x="54" y="121"/>
                                </a:lnTo>
                                <a:lnTo>
                                  <a:pt x="60" y="126"/>
                                </a:lnTo>
                                <a:lnTo>
                                  <a:pt x="68" y="128"/>
                                </a:lnTo>
                                <a:lnTo>
                                  <a:pt x="76" y="130"/>
                                </a:lnTo>
                                <a:lnTo>
                                  <a:pt x="85" y="128"/>
                                </a:lnTo>
                                <a:lnTo>
                                  <a:pt x="92" y="126"/>
                                </a:lnTo>
                                <a:lnTo>
                                  <a:pt x="99" y="122"/>
                                </a:lnTo>
                                <a:lnTo>
                                  <a:pt x="103" y="116"/>
                                </a:lnTo>
                                <a:lnTo>
                                  <a:pt x="107" y="110"/>
                                </a:lnTo>
                                <a:lnTo>
                                  <a:pt x="110" y="101"/>
                                </a:lnTo>
                                <a:lnTo>
                                  <a:pt x="112" y="92"/>
                                </a:lnTo>
                                <a:lnTo>
                                  <a:pt x="112" y="8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57" name="Freeform 119"/>
                        <wps:cNvSpPr>
                          <a:spLocks noEditPoints="1"/>
                        </wps:cNvSpPr>
                        <wps:spPr bwMode="auto">
                          <a:xfrm>
                            <a:off x="2439988" y="146050"/>
                            <a:ext cx="76200" cy="114300"/>
                          </a:xfrm>
                          <a:custGeom>
                            <a:avLst/>
                            <a:gdLst>
                              <a:gd name="T0" fmla="*/ 143 w 144"/>
                              <a:gd name="T1" fmla="*/ 98 h 216"/>
                              <a:gd name="T2" fmla="*/ 134 w 144"/>
                              <a:gd name="T3" fmla="*/ 127 h 216"/>
                              <a:gd name="T4" fmla="*/ 119 w 144"/>
                              <a:gd name="T5" fmla="*/ 149 h 216"/>
                              <a:gd name="T6" fmla="*/ 96 w 144"/>
                              <a:gd name="T7" fmla="*/ 160 h 216"/>
                              <a:gd name="T8" fmla="*/ 75 w 144"/>
                              <a:gd name="T9" fmla="*/ 162 h 216"/>
                              <a:gd name="T10" fmla="*/ 64 w 144"/>
                              <a:gd name="T11" fmla="*/ 159 h 216"/>
                              <a:gd name="T12" fmla="*/ 54 w 144"/>
                              <a:gd name="T13" fmla="*/ 154 h 216"/>
                              <a:gd name="T14" fmla="*/ 46 w 144"/>
                              <a:gd name="T15" fmla="*/ 147 h 216"/>
                              <a:gd name="T16" fmla="*/ 39 w 144"/>
                              <a:gd name="T17" fmla="*/ 210 h 216"/>
                              <a:gd name="T18" fmla="*/ 39 w 144"/>
                              <a:gd name="T19" fmla="*/ 212 h 216"/>
                              <a:gd name="T20" fmla="*/ 36 w 144"/>
                              <a:gd name="T21" fmla="*/ 215 h 216"/>
                              <a:gd name="T22" fmla="*/ 30 w 144"/>
                              <a:gd name="T23" fmla="*/ 216 h 216"/>
                              <a:gd name="T24" fmla="*/ 20 w 144"/>
                              <a:gd name="T25" fmla="*/ 216 h 216"/>
                              <a:gd name="T26" fmla="*/ 10 w 144"/>
                              <a:gd name="T27" fmla="*/ 216 h 216"/>
                              <a:gd name="T28" fmla="*/ 4 w 144"/>
                              <a:gd name="T29" fmla="*/ 215 h 216"/>
                              <a:gd name="T30" fmla="*/ 0 w 144"/>
                              <a:gd name="T31" fmla="*/ 212 h 216"/>
                              <a:gd name="T32" fmla="*/ 0 w 144"/>
                              <a:gd name="T33" fmla="*/ 210 h 216"/>
                              <a:gd name="T34" fmla="*/ 0 w 144"/>
                              <a:gd name="T35" fmla="*/ 8 h 216"/>
                              <a:gd name="T36" fmla="*/ 1 w 144"/>
                              <a:gd name="T37" fmla="*/ 5 h 216"/>
                              <a:gd name="T38" fmla="*/ 5 w 144"/>
                              <a:gd name="T39" fmla="*/ 4 h 216"/>
                              <a:gd name="T40" fmla="*/ 12 w 144"/>
                              <a:gd name="T41" fmla="*/ 3 h 216"/>
                              <a:gd name="T42" fmla="*/ 21 w 144"/>
                              <a:gd name="T43" fmla="*/ 3 h 216"/>
                              <a:gd name="T44" fmla="*/ 28 w 144"/>
                              <a:gd name="T45" fmla="*/ 4 h 216"/>
                              <a:gd name="T46" fmla="*/ 32 w 144"/>
                              <a:gd name="T47" fmla="*/ 5 h 216"/>
                              <a:gd name="T48" fmla="*/ 33 w 144"/>
                              <a:gd name="T49" fmla="*/ 8 h 216"/>
                              <a:gd name="T50" fmla="*/ 33 w 144"/>
                              <a:gd name="T51" fmla="*/ 26 h 216"/>
                              <a:gd name="T52" fmla="*/ 46 w 144"/>
                              <a:gd name="T53" fmla="*/ 15 h 216"/>
                              <a:gd name="T54" fmla="*/ 58 w 144"/>
                              <a:gd name="T55" fmla="*/ 7 h 216"/>
                              <a:gd name="T56" fmla="*/ 71 w 144"/>
                              <a:gd name="T57" fmla="*/ 2 h 216"/>
                              <a:gd name="T58" fmla="*/ 85 w 144"/>
                              <a:gd name="T59" fmla="*/ 0 h 216"/>
                              <a:gd name="T60" fmla="*/ 112 w 144"/>
                              <a:gd name="T61" fmla="*/ 7 h 216"/>
                              <a:gd name="T62" fmla="*/ 131 w 144"/>
                              <a:gd name="T63" fmla="*/ 24 h 216"/>
                              <a:gd name="T64" fmla="*/ 140 w 144"/>
                              <a:gd name="T65" fmla="*/ 48 h 216"/>
                              <a:gd name="T66" fmla="*/ 144 w 144"/>
                              <a:gd name="T67" fmla="*/ 79 h 216"/>
                              <a:gd name="T68" fmla="*/ 101 w 144"/>
                              <a:gd name="T69" fmla="*/ 73 h 216"/>
                              <a:gd name="T70" fmla="*/ 98 w 144"/>
                              <a:gd name="T71" fmla="*/ 56 h 216"/>
                              <a:gd name="T72" fmla="*/ 92 w 144"/>
                              <a:gd name="T73" fmla="*/ 43 h 216"/>
                              <a:gd name="T74" fmla="*/ 81 w 144"/>
                              <a:gd name="T75" fmla="*/ 35 h 216"/>
                              <a:gd name="T76" fmla="*/ 69 w 144"/>
                              <a:gd name="T77" fmla="*/ 35 h 216"/>
                              <a:gd name="T78" fmla="*/ 62 w 144"/>
                              <a:gd name="T79" fmla="*/ 37 h 216"/>
                              <a:gd name="T80" fmla="*/ 53 w 144"/>
                              <a:gd name="T81" fmla="*/ 43 h 216"/>
                              <a:gd name="T82" fmla="*/ 44 w 144"/>
                              <a:gd name="T83" fmla="*/ 52 h 216"/>
                              <a:gd name="T84" fmla="*/ 39 w 144"/>
                              <a:gd name="T85" fmla="*/ 105 h 216"/>
                              <a:gd name="T86" fmla="*/ 57 w 144"/>
                              <a:gd name="T87" fmla="*/ 121 h 216"/>
                              <a:gd name="T88" fmla="*/ 73 w 144"/>
                              <a:gd name="T89" fmla="*/ 127 h 216"/>
                              <a:gd name="T90" fmla="*/ 85 w 144"/>
                              <a:gd name="T91" fmla="*/ 124 h 216"/>
                              <a:gd name="T92" fmla="*/ 95 w 144"/>
                              <a:gd name="T93" fmla="*/ 112 h 216"/>
                              <a:gd name="T94" fmla="*/ 100 w 144"/>
                              <a:gd name="T95" fmla="*/ 98 h 216"/>
                              <a:gd name="T96" fmla="*/ 101 w 144"/>
                              <a:gd name="T97" fmla="*/ 82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44" h="216">
                                <a:moveTo>
                                  <a:pt x="144" y="79"/>
                                </a:moveTo>
                                <a:lnTo>
                                  <a:pt x="143" y="98"/>
                                </a:lnTo>
                                <a:lnTo>
                                  <a:pt x="139" y="114"/>
                                </a:lnTo>
                                <a:lnTo>
                                  <a:pt x="134" y="127"/>
                                </a:lnTo>
                                <a:lnTo>
                                  <a:pt x="128" y="140"/>
                                </a:lnTo>
                                <a:lnTo>
                                  <a:pt x="119" y="149"/>
                                </a:lnTo>
                                <a:lnTo>
                                  <a:pt x="108" y="156"/>
                                </a:lnTo>
                                <a:lnTo>
                                  <a:pt x="96" y="160"/>
                                </a:lnTo>
                                <a:lnTo>
                                  <a:pt x="81" y="162"/>
                                </a:lnTo>
                                <a:lnTo>
                                  <a:pt x="75" y="162"/>
                                </a:lnTo>
                                <a:lnTo>
                                  <a:pt x="70" y="160"/>
                                </a:lnTo>
                                <a:lnTo>
                                  <a:pt x="64" y="159"/>
                                </a:lnTo>
                                <a:lnTo>
                                  <a:pt x="59" y="157"/>
                                </a:lnTo>
                                <a:lnTo>
                                  <a:pt x="54" y="154"/>
                                </a:lnTo>
                                <a:lnTo>
                                  <a:pt x="50" y="151"/>
                                </a:lnTo>
                                <a:lnTo>
                                  <a:pt x="46" y="147"/>
                                </a:lnTo>
                                <a:lnTo>
                                  <a:pt x="39" y="142"/>
                                </a:lnTo>
                                <a:lnTo>
                                  <a:pt x="39" y="210"/>
                                </a:lnTo>
                                <a:lnTo>
                                  <a:pt x="39" y="211"/>
                                </a:lnTo>
                                <a:lnTo>
                                  <a:pt x="39" y="212"/>
                                </a:lnTo>
                                <a:lnTo>
                                  <a:pt x="38" y="213"/>
                                </a:lnTo>
                                <a:lnTo>
                                  <a:pt x="36" y="215"/>
                                </a:lnTo>
                                <a:lnTo>
                                  <a:pt x="33" y="215"/>
                                </a:lnTo>
                                <a:lnTo>
                                  <a:pt x="30" y="216"/>
                                </a:lnTo>
                                <a:lnTo>
                                  <a:pt x="26" y="216"/>
                                </a:lnTo>
                                <a:lnTo>
                                  <a:pt x="20" y="216"/>
                                </a:lnTo>
                                <a:lnTo>
                                  <a:pt x="15" y="216"/>
                                </a:lnTo>
                                <a:lnTo>
                                  <a:pt x="10" y="216"/>
                                </a:lnTo>
                                <a:lnTo>
                                  <a:pt x="6" y="215"/>
                                </a:lnTo>
                                <a:lnTo>
                                  <a:pt x="4" y="215"/>
                                </a:lnTo>
                                <a:lnTo>
                                  <a:pt x="1" y="213"/>
                                </a:lnTo>
                                <a:lnTo>
                                  <a:pt x="0" y="212"/>
                                </a:lnTo>
                                <a:lnTo>
                                  <a:pt x="0" y="211"/>
                                </a:lnTo>
                                <a:lnTo>
                                  <a:pt x="0" y="210"/>
                                </a:lnTo>
                                <a:lnTo>
                                  <a:pt x="0" y="9"/>
                                </a:lnTo>
                                <a:lnTo>
                                  <a:pt x="0" y="8"/>
                                </a:lnTo>
                                <a:lnTo>
                                  <a:pt x="0" y="7"/>
                                </a:lnTo>
                                <a:lnTo>
                                  <a:pt x="1" y="5"/>
                                </a:lnTo>
                                <a:lnTo>
                                  <a:pt x="4" y="4"/>
                                </a:lnTo>
                                <a:lnTo>
                                  <a:pt x="5" y="4"/>
                                </a:lnTo>
                                <a:lnTo>
                                  <a:pt x="9" y="4"/>
                                </a:lnTo>
                                <a:lnTo>
                                  <a:pt x="12" y="3"/>
                                </a:lnTo>
                                <a:lnTo>
                                  <a:pt x="17" y="3"/>
                                </a:lnTo>
                                <a:lnTo>
                                  <a:pt x="21" y="3"/>
                                </a:lnTo>
                                <a:lnTo>
                                  <a:pt x="25" y="4"/>
                                </a:lnTo>
                                <a:lnTo>
                                  <a:pt x="28" y="4"/>
                                </a:lnTo>
                                <a:lnTo>
                                  <a:pt x="30" y="4"/>
                                </a:lnTo>
                                <a:lnTo>
                                  <a:pt x="32" y="5"/>
                                </a:lnTo>
                                <a:lnTo>
                                  <a:pt x="33" y="7"/>
                                </a:lnTo>
                                <a:lnTo>
                                  <a:pt x="33" y="8"/>
                                </a:lnTo>
                                <a:lnTo>
                                  <a:pt x="33" y="9"/>
                                </a:lnTo>
                                <a:lnTo>
                                  <a:pt x="33" y="26"/>
                                </a:lnTo>
                                <a:lnTo>
                                  <a:pt x="39" y="20"/>
                                </a:lnTo>
                                <a:lnTo>
                                  <a:pt x="46" y="15"/>
                                </a:lnTo>
                                <a:lnTo>
                                  <a:pt x="52" y="10"/>
                                </a:lnTo>
                                <a:lnTo>
                                  <a:pt x="58" y="7"/>
                                </a:lnTo>
                                <a:lnTo>
                                  <a:pt x="64" y="4"/>
                                </a:lnTo>
                                <a:lnTo>
                                  <a:pt x="71" y="2"/>
                                </a:lnTo>
                                <a:lnTo>
                                  <a:pt x="78" y="0"/>
                                </a:lnTo>
                                <a:lnTo>
                                  <a:pt x="85" y="0"/>
                                </a:lnTo>
                                <a:lnTo>
                                  <a:pt x="100" y="2"/>
                                </a:lnTo>
                                <a:lnTo>
                                  <a:pt x="112" y="7"/>
                                </a:lnTo>
                                <a:lnTo>
                                  <a:pt x="122" y="14"/>
                                </a:lnTo>
                                <a:lnTo>
                                  <a:pt x="131" y="24"/>
                                </a:lnTo>
                                <a:lnTo>
                                  <a:pt x="137" y="35"/>
                                </a:lnTo>
                                <a:lnTo>
                                  <a:pt x="140" y="48"/>
                                </a:lnTo>
                                <a:lnTo>
                                  <a:pt x="143" y="63"/>
                                </a:lnTo>
                                <a:lnTo>
                                  <a:pt x="144" y="79"/>
                                </a:lnTo>
                                <a:close/>
                                <a:moveTo>
                                  <a:pt x="101" y="82"/>
                                </a:moveTo>
                                <a:lnTo>
                                  <a:pt x="101" y="73"/>
                                </a:lnTo>
                                <a:lnTo>
                                  <a:pt x="100" y="64"/>
                                </a:lnTo>
                                <a:lnTo>
                                  <a:pt x="98" y="56"/>
                                </a:lnTo>
                                <a:lnTo>
                                  <a:pt x="96" y="50"/>
                                </a:lnTo>
                                <a:lnTo>
                                  <a:pt x="92" y="43"/>
                                </a:lnTo>
                                <a:lnTo>
                                  <a:pt x="86" y="39"/>
                                </a:lnTo>
                                <a:lnTo>
                                  <a:pt x="81" y="35"/>
                                </a:lnTo>
                                <a:lnTo>
                                  <a:pt x="74" y="35"/>
                                </a:lnTo>
                                <a:lnTo>
                                  <a:pt x="69" y="35"/>
                                </a:lnTo>
                                <a:lnTo>
                                  <a:pt x="65" y="36"/>
                                </a:lnTo>
                                <a:lnTo>
                                  <a:pt x="62" y="37"/>
                                </a:lnTo>
                                <a:lnTo>
                                  <a:pt x="58" y="40"/>
                                </a:lnTo>
                                <a:lnTo>
                                  <a:pt x="53" y="43"/>
                                </a:lnTo>
                                <a:lnTo>
                                  <a:pt x="49" y="47"/>
                                </a:lnTo>
                                <a:lnTo>
                                  <a:pt x="44" y="52"/>
                                </a:lnTo>
                                <a:lnTo>
                                  <a:pt x="39" y="58"/>
                                </a:lnTo>
                                <a:lnTo>
                                  <a:pt x="39" y="105"/>
                                </a:lnTo>
                                <a:lnTo>
                                  <a:pt x="48" y="115"/>
                                </a:lnTo>
                                <a:lnTo>
                                  <a:pt x="57" y="121"/>
                                </a:lnTo>
                                <a:lnTo>
                                  <a:pt x="64" y="126"/>
                                </a:lnTo>
                                <a:lnTo>
                                  <a:pt x="73" y="127"/>
                                </a:lnTo>
                                <a:lnTo>
                                  <a:pt x="80" y="127"/>
                                </a:lnTo>
                                <a:lnTo>
                                  <a:pt x="85" y="124"/>
                                </a:lnTo>
                                <a:lnTo>
                                  <a:pt x="91" y="119"/>
                                </a:lnTo>
                                <a:lnTo>
                                  <a:pt x="95" y="112"/>
                                </a:lnTo>
                                <a:lnTo>
                                  <a:pt x="97" y="106"/>
                                </a:lnTo>
                                <a:lnTo>
                                  <a:pt x="100" y="98"/>
                                </a:lnTo>
                                <a:lnTo>
                                  <a:pt x="101" y="90"/>
                                </a:lnTo>
                                <a:lnTo>
                                  <a:pt x="101" y="8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58" name="Freeform 120"/>
                        <wps:cNvSpPr>
                          <a:spLocks/>
                        </wps:cNvSpPr>
                        <wps:spPr bwMode="auto">
                          <a:xfrm>
                            <a:off x="2533650" y="111125"/>
                            <a:ext cx="73025" cy="119063"/>
                          </a:xfrm>
                          <a:custGeom>
                            <a:avLst/>
                            <a:gdLst>
                              <a:gd name="T0" fmla="*/ 137 w 137"/>
                              <a:gd name="T1" fmla="*/ 219 h 224"/>
                              <a:gd name="T2" fmla="*/ 134 w 137"/>
                              <a:gd name="T3" fmla="*/ 222 h 224"/>
                              <a:gd name="T4" fmla="*/ 129 w 137"/>
                              <a:gd name="T5" fmla="*/ 223 h 224"/>
                              <a:gd name="T6" fmla="*/ 122 w 137"/>
                              <a:gd name="T7" fmla="*/ 224 h 224"/>
                              <a:gd name="T8" fmla="*/ 111 w 137"/>
                              <a:gd name="T9" fmla="*/ 224 h 224"/>
                              <a:gd name="T10" fmla="*/ 104 w 137"/>
                              <a:gd name="T11" fmla="*/ 223 h 224"/>
                              <a:gd name="T12" fmla="*/ 99 w 137"/>
                              <a:gd name="T13" fmla="*/ 222 h 224"/>
                              <a:gd name="T14" fmla="*/ 96 w 137"/>
                              <a:gd name="T15" fmla="*/ 219 h 224"/>
                              <a:gd name="T16" fmla="*/ 96 w 137"/>
                              <a:gd name="T17" fmla="*/ 136 h 224"/>
                              <a:gd name="T18" fmla="*/ 95 w 137"/>
                              <a:gd name="T19" fmla="*/ 120 h 224"/>
                              <a:gd name="T20" fmla="*/ 90 w 137"/>
                              <a:gd name="T21" fmla="*/ 110 h 224"/>
                              <a:gd name="T22" fmla="*/ 83 w 137"/>
                              <a:gd name="T23" fmla="*/ 102 h 224"/>
                              <a:gd name="T24" fmla="*/ 73 w 137"/>
                              <a:gd name="T25" fmla="*/ 100 h 224"/>
                              <a:gd name="T26" fmla="*/ 57 w 137"/>
                              <a:gd name="T27" fmla="*/ 106 h 224"/>
                              <a:gd name="T28" fmla="*/ 41 w 137"/>
                              <a:gd name="T29" fmla="*/ 122 h 224"/>
                              <a:gd name="T30" fmla="*/ 41 w 137"/>
                              <a:gd name="T31" fmla="*/ 219 h 224"/>
                              <a:gd name="T32" fmla="*/ 38 w 137"/>
                              <a:gd name="T33" fmla="*/ 222 h 224"/>
                              <a:gd name="T34" fmla="*/ 33 w 137"/>
                              <a:gd name="T35" fmla="*/ 223 h 224"/>
                              <a:gd name="T36" fmla="*/ 26 w 137"/>
                              <a:gd name="T37" fmla="*/ 224 h 224"/>
                              <a:gd name="T38" fmla="*/ 15 w 137"/>
                              <a:gd name="T39" fmla="*/ 224 h 224"/>
                              <a:gd name="T40" fmla="*/ 6 w 137"/>
                              <a:gd name="T41" fmla="*/ 223 h 224"/>
                              <a:gd name="T42" fmla="*/ 3 w 137"/>
                              <a:gd name="T43" fmla="*/ 222 h 224"/>
                              <a:gd name="T44" fmla="*/ 0 w 137"/>
                              <a:gd name="T45" fmla="*/ 219 h 224"/>
                              <a:gd name="T46" fmla="*/ 0 w 137"/>
                              <a:gd name="T47" fmla="*/ 6 h 224"/>
                              <a:gd name="T48" fmla="*/ 1 w 137"/>
                              <a:gd name="T49" fmla="*/ 4 h 224"/>
                              <a:gd name="T50" fmla="*/ 4 w 137"/>
                              <a:gd name="T51" fmla="*/ 1 h 224"/>
                              <a:gd name="T52" fmla="*/ 10 w 137"/>
                              <a:gd name="T53" fmla="*/ 0 h 224"/>
                              <a:gd name="T54" fmla="*/ 20 w 137"/>
                              <a:gd name="T55" fmla="*/ 0 h 224"/>
                              <a:gd name="T56" fmla="*/ 30 w 137"/>
                              <a:gd name="T57" fmla="*/ 0 h 224"/>
                              <a:gd name="T58" fmla="*/ 36 w 137"/>
                              <a:gd name="T59" fmla="*/ 1 h 224"/>
                              <a:gd name="T60" fmla="*/ 40 w 137"/>
                              <a:gd name="T61" fmla="*/ 4 h 224"/>
                              <a:gd name="T62" fmla="*/ 41 w 137"/>
                              <a:gd name="T63" fmla="*/ 6 h 224"/>
                              <a:gd name="T64" fmla="*/ 51 w 137"/>
                              <a:gd name="T65" fmla="*/ 76 h 224"/>
                              <a:gd name="T66" fmla="*/ 73 w 137"/>
                              <a:gd name="T67" fmla="*/ 67 h 224"/>
                              <a:gd name="T68" fmla="*/ 97 w 137"/>
                              <a:gd name="T69" fmla="*/ 67 h 224"/>
                              <a:gd name="T70" fmla="*/ 118 w 137"/>
                              <a:gd name="T71" fmla="*/ 75 h 224"/>
                              <a:gd name="T72" fmla="*/ 131 w 137"/>
                              <a:gd name="T73" fmla="*/ 92 h 224"/>
                              <a:gd name="T74" fmla="*/ 136 w 137"/>
                              <a:gd name="T75" fmla="*/ 115 h 224"/>
                              <a:gd name="T76" fmla="*/ 137 w 137"/>
                              <a:gd name="T77" fmla="*/ 217 h 2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37" h="224">
                                <a:moveTo>
                                  <a:pt x="137" y="217"/>
                                </a:moveTo>
                                <a:lnTo>
                                  <a:pt x="137" y="219"/>
                                </a:lnTo>
                                <a:lnTo>
                                  <a:pt x="136" y="221"/>
                                </a:lnTo>
                                <a:lnTo>
                                  <a:pt x="134" y="222"/>
                                </a:lnTo>
                                <a:lnTo>
                                  <a:pt x="132" y="222"/>
                                </a:lnTo>
                                <a:lnTo>
                                  <a:pt x="129" y="223"/>
                                </a:lnTo>
                                <a:lnTo>
                                  <a:pt x="126" y="223"/>
                                </a:lnTo>
                                <a:lnTo>
                                  <a:pt x="122" y="224"/>
                                </a:lnTo>
                                <a:lnTo>
                                  <a:pt x="117" y="224"/>
                                </a:lnTo>
                                <a:lnTo>
                                  <a:pt x="111" y="224"/>
                                </a:lnTo>
                                <a:lnTo>
                                  <a:pt x="106" y="223"/>
                                </a:lnTo>
                                <a:lnTo>
                                  <a:pt x="104" y="223"/>
                                </a:lnTo>
                                <a:lnTo>
                                  <a:pt x="101" y="222"/>
                                </a:lnTo>
                                <a:lnTo>
                                  <a:pt x="99" y="222"/>
                                </a:lnTo>
                                <a:lnTo>
                                  <a:pt x="97" y="221"/>
                                </a:lnTo>
                                <a:lnTo>
                                  <a:pt x="96" y="219"/>
                                </a:lnTo>
                                <a:lnTo>
                                  <a:pt x="96" y="217"/>
                                </a:lnTo>
                                <a:lnTo>
                                  <a:pt x="96" y="136"/>
                                </a:lnTo>
                                <a:lnTo>
                                  <a:pt x="96" y="126"/>
                                </a:lnTo>
                                <a:lnTo>
                                  <a:pt x="95" y="120"/>
                                </a:lnTo>
                                <a:lnTo>
                                  <a:pt x="92" y="113"/>
                                </a:lnTo>
                                <a:lnTo>
                                  <a:pt x="90" y="110"/>
                                </a:lnTo>
                                <a:lnTo>
                                  <a:pt x="88" y="106"/>
                                </a:lnTo>
                                <a:lnTo>
                                  <a:pt x="83" y="102"/>
                                </a:lnTo>
                                <a:lnTo>
                                  <a:pt x="78" y="101"/>
                                </a:lnTo>
                                <a:lnTo>
                                  <a:pt x="73" y="100"/>
                                </a:lnTo>
                                <a:lnTo>
                                  <a:pt x="64" y="101"/>
                                </a:lnTo>
                                <a:lnTo>
                                  <a:pt x="57" y="106"/>
                                </a:lnTo>
                                <a:lnTo>
                                  <a:pt x="49" y="112"/>
                                </a:lnTo>
                                <a:lnTo>
                                  <a:pt x="41" y="122"/>
                                </a:lnTo>
                                <a:lnTo>
                                  <a:pt x="41" y="217"/>
                                </a:lnTo>
                                <a:lnTo>
                                  <a:pt x="41" y="219"/>
                                </a:lnTo>
                                <a:lnTo>
                                  <a:pt x="40" y="221"/>
                                </a:lnTo>
                                <a:lnTo>
                                  <a:pt x="38" y="222"/>
                                </a:lnTo>
                                <a:lnTo>
                                  <a:pt x="36" y="222"/>
                                </a:lnTo>
                                <a:lnTo>
                                  <a:pt x="33" y="223"/>
                                </a:lnTo>
                                <a:lnTo>
                                  <a:pt x="30" y="223"/>
                                </a:lnTo>
                                <a:lnTo>
                                  <a:pt x="26" y="224"/>
                                </a:lnTo>
                                <a:lnTo>
                                  <a:pt x="20" y="224"/>
                                </a:lnTo>
                                <a:lnTo>
                                  <a:pt x="15" y="224"/>
                                </a:lnTo>
                                <a:lnTo>
                                  <a:pt x="10" y="223"/>
                                </a:lnTo>
                                <a:lnTo>
                                  <a:pt x="6" y="223"/>
                                </a:lnTo>
                                <a:lnTo>
                                  <a:pt x="4" y="222"/>
                                </a:lnTo>
                                <a:lnTo>
                                  <a:pt x="3" y="222"/>
                                </a:lnTo>
                                <a:lnTo>
                                  <a:pt x="1" y="221"/>
                                </a:lnTo>
                                <a:lnTo>
                                  <a:pt x="0" y="219"/>
                                </a:lnTo>
                                <a:lnTo>
                                  <a:pt x="0" y="217"/>
                                </a:lnTo>
                                <a:lnTo>
                                  <a:pt x="0" y="6"/>
                                </a:lnTo>
                                <a:lnTo>
                                  <a:pt x="0" y="5"/>
                                </a:lnTo>
                                <a:lnTo>
                                  <a:pt x="1" y="4"/>
                                </a:lnTo>
                                <a:lnTo>
                                  <a:pt x="3" y="3"/>
                                </a:lnTo>
                                <a:lnTo>
                                  <a:pt x="4" y="1"/>
                                </a:lnTo>
                                <a:lnTo>
                                  <a:pt x="6" y="1"/>
                                </a:lnTo>
                                <a:lnTo>
                                  <a:pt x="10" y="0"/>
                                </a:lnTo>
                                <a:lnTo>
                                  <a:pt x="15" y="0"/>
                                </a:lnTo>
                                <a:lnTo>
                                  <a:pt x="20" y="0"/>
                                </a:lnTo>
                                <a:lnTo>
                                  <a:pt x="26" y="0"/>
                                </a:lnTo>
                                <a:lnTo>
                                  <a:pt x="30" y="0"/>
                                </a:lnTo>
                                <a:lnTo>
                                  <a:pt x="33" y="1"/>
                                </a:lnTo>
                                <a:lnTo>
                                  <a:pt x="36" y="1"/>
                                </a:lnTo>
                                <a:lnTo>
                                  <a:pt x="38" y="3"/>
                                </a:lnTo>
                                <a:lnTo>
                                  <a:pt x="40" y="4"/>
                                </a:lnTo>
                                <a:lnTo>
                                  <a:pt x="41" y="5"/>
                                </a:lnTo>
                                <a:lnTo>
                                  <a:pt x="41" y="6"/>
                                </a:lnTo>
                                <a:lnTo>
                                  <a:pt x="41" y="85"/>
                                </a:lnTo>
                                <a:lnTo>
                                  <a:pt x="51" y="76"/>
                                </a:lnTo>
                                <a:lnTo>
                                  <a:pt x="62" y="70"/>
                                </a:lnTo>
                                <a:lnTo>
                                  <a:pt x="73" y="67"/>
                                </a:lnTo>
                                <a:lnTo>
                                  <a:pt x="84" y="65"/>
                                </a:lnTo>
                                <a:lnTo>
                                  <a:pt x="97" y="67"/>
                                </a:lnTo>
                                <a:lnTo>
                                  <a:pt x="108" y="70"/>
                                </a:lnTo>
                                <a:lnTo>
                                  <a:pt x="118" y="75"/>
                                </a:lnTo>
                                <a:lnTo>
                                  <a:pt x="124" y="84"/>
                                </a:lnTo>
                                <a:lnTo>
                                  <a:pt x="131" y="92"/>
                                </a:lnTo>
                                <a:lnTo>
                                  <a:pt x="134" y="102"/>
                                </a:lnTo>
                                <a:lnTo>
                                  <a:pt x="136" y="115"/>
                                </a:lnTo>
                                <a:lnTo>
                                  <a:pt x="137" y="129"/>
                                </a:lnTo>
                                <a:lnTo>
                                  <a:pt x="137" y="2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59" name="Freeform 121"/>
                        <wps:cNvSpPr>
                          <a:spLocks noEditPoints="1"/>
                        </wps:cNvSpPr>
                        <wps:spPr bwMode="auto">
                          <a:xfrm>
                            <a:off x="2622550" y="146050"/>
                            <a:ext cx="74613" cy="85725"/>
                          </a:xfrm>
                          <a:custGeom>
                            <a:avLst/>
                            <a:gdLst>
                              <a:gd name="T0" fmla="*/ 140 w 140"/>
                              <a:gd name="T1" fmla="*/ 84 h 162"/>
                              <a:gd name="T2" fmla="*/ 134 w 140"/>
                              <a:gd name="T3" fmla="*/ 90 h 162"/>
                              <a:gd name="T4" fmla="*/ 41 w 140"/>
                              <a:gd name="T5" fmla="*/ 92 h 162"/>
                              <a:gd name="T6" fmla="*/ 43 w 140"/>
                              <a:gd name="T7" fmla="*/ 108 h 162"/>
                              <a:gd name="T8" fmla="*/ 50 w 140"/>
                              <a:gd name="T9" fmla="*/ 121 h 162"/>
                              <a:gd name="T10" fmla="*/ 62 w 140"/>
                              <a:gd name="T11" fmla="*/ 128 h 162"/>
                              <a:gd name="T12" fmla="*/ 80 w 140"/>
                              <a:gd name="T13" fmla="*/ 131 h 162"/>
                              <a:gd name="T14" fmla="*/ 99 w 140"/>
                              <a:gd name="T15" fmla="*/ 130 h 162"/>
                              <a:gd name="T16" fmla="*/ 113 w 140"/>
                              <a:gd name="T17" fmla="*/ 126 h 162"/>
                              <a:gd name="T18" fmla="*/ 123 w 140"/>
                              <a:gd name="T19" fmla="*/ 124 h 162"/>
                              <a:gd name="T20" fmla="*/ 129 w 140"/>
                              <a:gd name="T21" fmla="*/ 121 h 162"/>
                              <a:gd name="T22" fmla="*/ 131 w 140"/>
                              <a:gd name="T23" fmla="*/ 122 h 162"/>
                              <a:gd name="T24" fmla="*/ 133 w 140"/>
                              <a:gd name="T25" fmla="*/ 124 h 162"/>
                              <a:gd name="T26" fmla="*/ 134 w 140"/>
                              <a:gd name="T27" fmla="*/ 128 h 162"/>
                              <a:gd name="T28" fmla="*/ 134 w 140"/>
                              <a:gd name="T29" fmla="*/ 135 h 162"/>
                              <a:gd name="T30" fmla="*/ 134 w 140"/>
                              <a:gd name="T31" fmla="*/ 141 h 162"/>
                              <a:gd name="T32" fmla="*/ 133 w 140"/>
                              <a:gd name="T33" fmla="*/ 144 h 162"/>
                              <a:gd name="T34" fmla="*/ 133 w 140"/>
                              <a:gd name="T35" fmla="*/ 148 h 162"/>
                              <a:gd name="T36" fmla="*/ 130 w 140"/>
                              <a:gd name="T37" fmla="*/ 151 h 162"/>
                              <a:gd name="T38" fmla="*/ 125 w 140"/>
                              <a:gd name="T39" fmla="*/ 153 h 162"/>
                              <a:gd name="T40" fmla="*/ 113 w 140"/>
                              <a:gd name="T41" fmla="*/ 157 h 162"/>
                              <a:gd name="T42" fmla="*/ 97 w 140"/>
                              <a:gd name="T43" fmla="*/ 160 h 162"/>
                              <a:gd name="T44" fmla="*/ 76 w 140"/>
                              <a:gd name="T45" fmla="*/ 162 h 162"/>
                              <a:gd name="T46" fmla="*/ 43 w 140"/>
                              <a:gd name="T47" fmla="*/ 157 h 162"/>
                              <a:gd name="T48" fmla="*/ 19 w 140"/>
                              <a:gd name="T49" fmla="*/ 142 h 162"/>
                              <a:gd name="T50" fmla="*/ 5 w 140"/>
                              <a:gd name="T51" fmla="*/ 117 h 162"/>
                              <a:gd name="T52" fmla="*/ 0 w 140"/>
                              <a:gd name="T53" fmla="*/ 83 h 162"/>
                              <a:gd name="T54" fmla="*/ 5 w 140"/>
                              <a:gd name="T55" fmla="*/ 48 h 162"/>
                              <a:gd name="T56" fmla="*/ 19 w 140"/>
                              <a:gd name="T57" fmla="*/ 23 h 162"/>
                              <a:gd name="T58" fmla="*/ 43 w 140"/>
                              <a:gd name="T59" fmla="*/ 5 h 162"/>
                              <a:gd name="T60" fmla="*/ 73 w 140"/>
                              <a:gd name="T61" fmla="*/ 0 h 162"/>
                              <a:gd name="T62" fmla="*/ 103 w 140"/>
                              <a:gd name="T63" fmla="*/ 5 h 162"/>
                              <a:gd name="T64" fmla="*/ 125 w 140"/>
                              <a:gd name="T65" fmla="*/ 20 h 162"/>
                              <a:gd name="T66" fmla="*/ 136 w 140"/>
                              <a:gd name="T67" fmla="*/ 42 h 162"/>
                              <a:gd name="T68" fmla="*/ 140 w 140"/>
                              <a:gd name="T69" fmla="*/ 71 h 162"/>
                              <a:gd name="T70" fmla="*/ 102 w 140"/>
                              <a:gd name="T71" fmla="*/ 66 h 162"/>
                              <a:gd name="T72" fmla="*/ 94 w 140"/>
                              <a:gd name="T73" fmla="*/ 39 h 162"/>
                              <a:gd name="T74" fmla="*/ 72 w 140"/>
                              <a:gd name="T75" fmla="*/ 29 h 162"/>
                              <a:gd name="T76" fmla="*/ 59 w 140"/>
                              <a:gd name="T77" fmla="*/ 31 h 162"/>
                              <a:gd name="T78" fmla="*/ 49 w 140"/>
                              <a:gd name="T79" fmla="*/ 40 h 162"/>
                              <a:gd name="T80" fmla="*/ 43 w 140"/>
                              <a:gd name="T81" fmla="*/ 51 h 162"/>
                              <a:gd name="T82" fmla="*/ 41 w 140"/>
                              <a:gd name="T83" fmla="*/ 66 h 1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140" h="162">
                                <a:moveTo>
                                  <a:pt x="140" y="77"/>
                                </a:moveTo>
                                <a:lnTo>
                                  <a:pt x="140" y="84"/>
                                </a:lnTo>
                                <a:lnTo>
                                  <a:pt x="138" y="88"/>
                                </a:lnTo>
                                <a:lnTo>
                                  <a:pt x="134" y="90"/>
                                </a:lnTo>
                                <a:lnTo>
                                  <a:pt x="128" y="92"/>
                                </a:lnTo>
                                <a:lnTo>
                                  <a:pt x="41" y="92"/>
                                </a:lnTo>
                                <a:lnTo>
                                  <a:pt x="41" y="100"/>
                                </a:lnTo>
                                <a:lnTo>
                                  <a:pt x="43" y="108"/>
                                </a:lnTo>
                                <a:lnTo>
                                  <a:pt x="46" y="115"/>
                                </a:lnTo>
                                <a:lnTo>
                                  <a:pt x="50" y="121"/>
                                </a:lnTo>
                                <a:lnTo>
                                  <a:pt x="55" y="125"/>
                                </a:lnTo>
                                <a:lnTo>
                                  <a:pt x="62" y="128"/>
                                </a:lnTo>
                                <a:lnTo>
                                  <a:pt x="70" y="131"/>
                                </a:lnTo>
                                <a:lnTo>
                                  <a:pt x="80" y="131"/>
                                </a:lnTo>
                                <a:lnTo>
                                  <a:pt x="91" y="131"/>
                                </a:lnTo>
                                <a:lnTo>
                                  <a:pt x="99" y="130"/>
                                </a:lnTo>
                                <a:lnTo>
                                  <a:pt x="107" y="128"/>
                                </a:lnTo>
                                <a:lnTo>
                                  <a:pt x="113" y="126"/>
                                </a:lnTo>
                                <a:lnTo>
                                  <a:pt x="118" y="125"/>
                                </a:lnTo>
                                <a:lnTo>
                                  <a:pt x="123" y="124"/>
                                </a:lnTo>
                                <a:lnTo>
                                  <a:pt x="126" y="121"/>
                                </a:lnTo>
                                <a:lnTo>
                                  <a:pt x="129" y="121"/>
                                </a:lnTo>
                                <a:lnTo>
                                  <a:pt x="130" y="121"/>
                                </a:lnTo>
                                <a:lnTo>
                                  <a:pt x="131" y="122"/>
                                </a:lnTo>
                                <a:lnTo>
                                  <a:pt x="131" y="122"/>
                                </a:lnTo>
                                <a:lnTo>
                                  <a:pt x="133" y="124"/>
                                </a:lnTo>
                                <a:lnTo>
                                  <a:pt x="133" y="126"/>
                                </a:lnTo>
                                <a:lnTo>
                                  <a:pt x="134" y="128"/>
                                </a:lnTo>
                                <a:lnTo>
                                  <a:pt x="134" y="131"/>
                                </a:lnTo>
                                <a:lnTo>
                                  <a:pt x="134" y="135"/>
                                </a:lnTo>
                                <a:lnTo>
                                  <a:pt x="134" y="138"/>
                                </a:lnTo>
                                <a:lnTo>
                                  <a:pt x="134" y="141"/>
                                </a:lnTo>
                                <a:lnTo>
                                  <a:pt x="134" y="143"/>
                                </a:lnTo>
                                <a:lnTo>
                                  <a:pt x="133" y="144"/>
                                </a:lnTo>
                                <a:lnTo>
                                  <a:pt x="133" y="147"/>
                                </a:lnTo>
                                <a:lnTo>
                                  <a:pt x="133" y="148"/>
                                </a:lnTo>
                                <a:lnTo>
                                  <a:pt x="131" y="149"/>
                                </a:lnTo>
                                <a:lnTo>
                                  <a:pt x="130" y="151"/>
                                </a:lnTo>
                                <a:lnTo>
                                  <a:pt x="129" y="152"/>
                                </a:lnTo>
                                <a:lnTo>
                                  <a:pt x="125" y="153"/>
                                </a:lnTo>
                                <a:lnTo>
                                  <a:pt x="120" y="156"/>
                                </a:lnTo>
                                <a:lnTo>
                                  <a:pt x="113" y="157"/>
                                </a:lnTo>
                                <a:lnTo>
                                  <a:pt x="106" y="159"/>
                                </a:lnTo>
                                <a:lnTo>
                                  <a:pt x="97" y="160"/>
                                </a:lnTo>
                                <a:lnTo>
                                  <a:pt x="87" y="162"/>
                                </a:lnTo>
                                <a:lnTo>
                                  <a:pt x="76" y="162"/>
                                </a:lnTo>
                                <a:lnTo>
                                  <a:pt x="59" y="160"/>
                                </a:lnTo>
                                <a:lnTo>
                                  <a:pt x="43" y="157"/>
                                </a:lnTo>
                                <a:lnTo>
                                  <a:pt x="29" y="151"/>
                                </a:lnTo>
                                <a:lnTo>
                                  <a:pt x="19" y="142"/>
                                </a:lnTo>
                                <a:lnTo>
                                  <a:pt x="11" y="132"/>
                                </a:lnTo>
                                <a:lnTo>
                                  <a:pt x="5" y="117"/>
                                </a:lnTo>
                                <a:lnTo>
                                  <a:pt x="1" y="101"/>
                                </a:lnTo>
                                <a:lnTo>
                                  <a:pt x="0" y="83"/>
                                </a:lnTo>
                                <a:lnTo>
                                  <a:pt x="1" y="64"/>
                                </a:lnTo>
                                <a:lnTo>
                                  <a:pt x="5" y="48"/>
                                </a:lnTo>
                                <a:lnTo>
                                  <a:pt x="11" y="34"/>
                                </a:lnTo>
                                <a:lnTo>
                                  <a:pt x="19" y="23"/>
                                </a:lnTo>
                                <a:lnTo>
                                  <a:pt x="29" y="13"/>
                                </a:lnTo>
                                <a:lnTo>
                                  <a:pt x="43" y="5"/>
                                </a:lnTo>
                                <a:lnTo>
                                  <a:pt x="56" y="2"/>
                                </a:lnTo>
                                <a:lnTo>
                                  <a:pt x="73" y="0"/>
                                </a:lnTo>
                                <a:lnTo>
                                  <a:pt x="90" y="2"/>
                                </a:lnTo>
                                <a:lnTo>
                                  <a:pt x="103" y="5"/>
                                </a:lnTo>
                                <a:lnTo>
                                  <a:pt x="115" y="11"/>
                                </a:lnTo>
                                <a:lnTo>
                                  <a:pt x="125" y="20"/>
                                </a:lnTo>
                                <a:lnTo>
                                  <a:pt x="133" y="30"/>
                                </a:lnTo>
                                <a:lnTo>
                                  <a:pt x="136" y="42"/>
                                </a:lnTo>
                                <a:lnTo>
                                  <a:pt x="140" y="56"/>
                                </a:lnTo>
                                <a:lnTo>
                                  <a:pt x="140" y="71"/>
                                </a:lnTo>
                                <a:lnTo>
                                  <a:pt x="140" y="77"/>
                                </a:lnTo>
                                <a:close/>
                                <a:moveTo>
                                  <a:pt x="102" y="66"/>
                                </a:moveTo>
                                <a:lnTo>
                                  <a:pt x="101" y="50"/>
                                </a:lnTo>
                                <a:lnTo>
                                  <a:pt x="94" y="39"/>
                                </a:lnTo>
                                <a:lnTo>
                                  <a:pt x="86" y="30"/>
                                </a:lnTo>
                                <a:lnTo>
                                  <a:pt x="72" y="29"/>
                                </a:lnTo>
                                <a:lnTo>
                                  <a:pt x="65" y="29"/>
                                </a:lnTo>
                                <a:lnTo>
                                  <a:pt x="59" y="31"/>
                                </a:lnTo>
                                <a:lnTo>
                                  <a:pt x="54" y="35"/>
                                </a:lnTo>
                                <a:lnTo>
                                  <a:pt x="49" y="40"/>
                                </a:lnTo>
                                <a:lnTo>
                                  <a:pt x="45" y="45"/>
                                </a:lnTo>
                                <a:lnTo>
                                  <a:pt x="43" y="51"/>
                                </a:lnTo>
                                <a:lnTo>
                                  <a:pt x="41" y="58"/>
                                </a:lnTo>
                                <a:lnTo>
                                  <a:pt x="41" y="66"/>
                                </a:lnTo>
                                <a:lnTo>
                                  <a:pt x="102" y="6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60" name="Freeform 122"/>
                        <wps:cNvSpPr>
                          <a:spLocks/>
                        </wps:cNvSpPr>
                        <wps:spPr bwMode="auto">
                          <a:xfrm>
                            <a:off x="2714625" y="146050"/>
                            <a:ext cx="49213" cy="84138"/>
                          </a:xfrm>
                          <a:custGeom>
                            <a:avLst/>
                            <a:gdLst>
                              <a:gd name="T0" fmla="*/ 93 w 93"/>
                              <a:gd name="T1" fmla="*/ 29 h 159"/>
                              <a:gd name="T2" fmla="*/ 93 w 93"/>
                              <a:gd name="T3" fmla="*/ 36 h 159"/>
                              <a:gd name="T4" fmla="*/ 90 w 93"/>
                              <a:gd name="T5" fmla="*/ 40 h 159"/>
                              <a:gd name="T6" fmla="*/ 89 w 93"/>
                              <a:gd name="T7" fmla="*/ 41 h 159"/>
                              <a:gd name="T8" fmla="*/ 85 w 93"/>
                              <a:gd name="T9" fmla="*/ 41 h 159"/>
                              <a:gd name="T10" fmla="*/ 83 w 93"/>
                              <a:gd name="T11" fmla="*/ 41 h 159"/>
                              <a:gd name="T12" fmla="*/ 79 w 93"/>
                              <a:gd name="T13" fmla="*/ 40 h 159"/>
                              <a:gd name="T14" fmla="*/ 74 w 93"/>
                              <a:gd name="T15" fmla="*/ 39 h 159"/>
                              <a:gd name="T16" fmla="*/ 68 w 93"/>
                              <a:gd name="T17" fmla="*/ 39 h 159"/>
                              <a:gd name="T18" fmla="*/ 61 w 93"/>
                              <a:gd name="T19" fmla="*/ 41 h 159"/>
                              <a:gd name="T20" fmla="*/ 53 w 93"/>
                              <a:gd name="T21" fmla="*/ 47 h 159"/>
                              <a:gd name="T22" fmla="*/ 46 w 93"/>
                              <a:gd name="T23" fmla="*/ 57 h 159"/>
                              <a:gd name="T24" fmla="*/ 41 w 93"/>
                              <a:gd name="T25" fmla="*/ 152 h 159"/>
                              <a:gd name="T26" fmla="*/ 41 w 93"/>
                              <a:gd name="T27" fmla="*/ 156 h 159"/>
                              <a:gd name="T28" fmla="*/ 37 w 93"/>
                              <a:gd name="T29" fmla="*/ 157 h 159"/>
                              <a:gd name="T30" fmla="*/ 31 w 93"/>
                              <a:gd name="T31" fmla="*/ 158 h 159"/>
                              <a:gd name="T32" fmla="*/ 21 w 93"/>
                              <a:gd name="T33" fmla="*/ 159 h 159"/>
                              <a:gd name="T34" fmla="*/ 11 w 93"/>
                              <a:gd name="T35" fmla="*/ 158 h 159"/>
                              <a:gd name="T36" fmla="*/ 5 w 93"/>
                              <a:gd name="T37" fmla="*/ 157 h 159"/>
                              <a:gd name="T38" fmla="*/ 1 w 93"/>
                              <a:gd name="T39" fmla="*/ 156 h 159"/>
                              <a:gd name="T40" fmla="*/ 0 w 93"/>
                              <a:gd name="T41" fmla="*/ 152 h 159"/>
                              <a:gd name="T42" fmla="*/ 1 w 93"/>
                              <a:gd name="T43" fmla="*/ 8 h 159"/>
                              <a:gd name="T44" fmla="*/ 3 w 93"/>
                              <a:gd name="T45" fmla="*/ 5 h 159"/>
                              <a:gd name="T46" fmla="*/ 6 w 93"/>
                              <a:gd name="T47" fmla="*/ 4 h 159"/>
                              <a:gd name="T48" fmla="*/ 14 w 93"/>
                              <a:gd name="T49" fmla="*/ 3 h 159"/>
                              <a:gd name="T50" fmla="*/ 22 w 93"/>
                              <a:gd name="T51" fmla="*/ 3 h 159"/>
                              <a:gd name="T52" fmla="*/ 30 w 93"/>
                              <a:gd name="T53" fmla="*/ 4 h 159"/>
                              <a:gd name="T54" fmla="*/ 34 w 93"/>
                              <a:gd name="T55" fmla="*/ 5 h 159"/>
                              <a:gd name="T56" fmla="*/ 35 w 93"/>
                              <a:gd name="T57" fmla="*/ 8 h 159"/>
                              <a:gd name="T58" fmla="*/ 35 w 93"/>
                              <a:gd name="T59" fmla="*/ 27 h 159"/>
                              <a:gd name="T60" fmla="*/ 46 w 93"/>
                              <a:gd name="T61" fmla="*/ 14 h 159"/>
                              <a:gd name="T62" fmla="*/ 56 w 93"/>
                              <a:gd name="T63" fmla="*/ 5 h 159"/>
                              <a:gd name="T64" fmla="*/ 64 w 93"/>
                              <a:gd name="T65" fmla="*/ 2 h 159"/>
                              <a:gd name="T66" fmla="*/ 73 w 93"/>
                              <a:gd name="T67" fmla="*/ 0 h 159"/>
                              <a:gd name="T68" fmla="*/ 78 w 93"/>
                              <a:gd name="T69" fmla="*/ 0 h 159"/>
                              <a:gd name="T70" fmla="*/ 83 w 93"/>
                              <a:gd name="T71" fmla="*/ 2 h 159"/>
                              <a:gd name="T72" fmla="*/ 88 w 93"/>
                              <a:gd name="T73" fmla="*/ 3 h 159"/>
                              <a:gd name="T74" fmla="*/ 90 w 93"/>
                              <a:gd name="T75" fmla="*/ 4 h 159"/>
                              <a:gd name="T76" fmla="*/ 91 w 93"/>
                              <a:gd name="T77" fmla="*/ 5 h 159"/>
                              <a:gd name="T78" fmla="*/ 93 w 93"/>
                              <a:gd name="T79" fmla="*/ 9 h 159"/>
                              <a:gd name="T80" fmla="*/ 93 w 93"/>
                              <a:gd name="T81" fmla="*/ 14 h 159"/>
                              <a:gd name="T82" fmla="*/ 93 w 93"/>
                              <a:gd name="T83" fmla="*/ 23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93" h="159">
                                <a:moveTo>
                                  <a:pt x="93" y="23"/>
                                </a:moveTo>
                                <a:lnTo>
                                  <a:pt x="93" y="29"/>
                                </a:lnTo>
                                <a:lnTo>
                                  <a:pt x="93" y="32"/>
                                </a:lnTo>
                                <a:lnTo>
                                  <a:pt x="93" y="36"/>
                                </a:lnTo>
                                <a:lnTo>
                                  <a:pt x="91" y="39"/>
                                </a:lnTo>
                                <a:lnTo>
                                  <a:pt x="90" y="40"/>
                                </a:lnTo>
                                <a:lnTo>
                                  <a:pt x="90" y="41"/>
                                </a:lnTo>
                                <a:lnTo>
                                  <a:pt x="89" y="41"/>
                                </a:lnTo>
                                <a:lnTo>
                                  <a:pt x="88" y="42"/>
                                </a:lnTo>
                                <a:lnTo>
                                  <a:pt x="85" y="41"/>
                                </a:lnTo>
                                <a:lnTo>
                                  <a:pt x="84" y="41"/>
                                </a:lnTo>
                                <a:lnTo>
                                  <a:pt x="83" y="41"/>
                                </a:lnTo>
                                <a:lnTo>
                                  <a:pt x="80" y="40"/>
                                </a:lnTo>
                                <a:lnTo>
                                  <a:pt x="79" y="40"/>
                                </a:lnTo>
                                <a:lnTo>
                                  <a:pt x="77" y="39"/>
                                </a:lnTo>
                                <a:lnTo>
                                  <a:pt x="74" y="39"/>
                                </a:lnTo>
                                <a:lnTo>
                                  <a:pt x="70" y="39"/>
                                </a:lnTo>
                                <a:lnTo>
                                  <a:pt x="68" y="39"/>
                                </a:lnTo>
                                <a:lnTo>
                                  <a:pt x="64" y="40"/>
                                </a:lnTo>
                                <a:lnTo>
                                  <a:pt x="61" y="41"/>
                                </a:lnTo>
                                <a:lnTo>
                                  <a:pt x="57" y="43"/>
                                </a:lnTo>
                                <a:lnTo>
                                  <a:pt x="53" y="47"/>
                                </a:lnTo>
                                <a:lnTo>
                                  <a:pt x="50" y="51"/>
                                </a:lnTo>
                                <a:lnTo>
                                  <a:pt x="46" y="57"/>
                                </a:lnTo>
                                <a:lnTo>
                                  <a:pt x="41" y="63"/>
                                </a:lnTo>
                                <a:lnTo>
                                  <a:pt x="41" y="152"/>
                                </a:lnTo>
                                <a:lnTo>
                                  <a:pt x="41" y="154"/>
                                </a:lnTo>
                                <a:lnTo>
                                  <a:pt x="41" y="156"/>
                                </a:lnTo>
                                <a:lnTo>
                                  <a:pt x="40" y="157"/>
                                </a:lnTo>
                                <a:lnTo>
                                  <a:pt x="37" y="157"/>
                                </a:lnTo>
                                <a:lnTo>
                                  <a:pt x="35" y="158"/>
                                </a:lnTo>
                                <a:lnTo>
                                  <a:pt x="31" y="158"/>
                                </a:lnTo>
                                <a:lnTo>
                                  <a:pt x="26" y="159"/>
                                </a:lnTo>
                                <a:lnTo>
                                  <a:pt x="21" y="159"/>
                                </a:lnTo>
                                <a:lnTo>
                                  <a:pt x="15" y="159"/>
                                </a:lnTo>
                                <a:lnTo>
                                  <a:pt x="11" y="158"/>
                                </a:lnTo>
                                <a:lnTo>
                                  <a:pt x="8" y="158"/>
                                </a:lnTo>
                                <a:lnTo>
                                  <a:pt x="5" y="157"/>
                                </a:lnTo>
                                <a:lnTo>
                                  <a:pt x="3" y="157"/>
                                </a:lnTo>
                                <a:lnTo>
                                  <a:pt x="1" y="156"/>
                                </a:lnTo>
                                <a:lnTo>
                                  <a:pt x="1" y="154"/>
                                </a:lnTo>
                                <a:lnTo>
                                  <a:pt x="0" y="152"/>
                                </a:lnTo>
                                <a:lnTo>
                                  <a:pt x="0" y="9"/>
                                </a:lnTo>
                                <a:lnTo>
                                  <a:pt x="1" y="8"/>
                                </a:lnTo>
                                <a:lnTo>
                                  <a:pt x="1" y="7"/>
                                </a:lnTo>
                                <a:lnTo>
                                  <a:pt x="3" y="5"/>
                                </a:lnTo>
                                <a:lnTo>
                                  <a:pt x="4" y="4"/>
                                </a:lnTo>
                                <a:lnTo>
                                  <a:pt x="6" y="4"/>
                                </a:lnTo>
                                <a:lnTo>
                                  <a:pt x="10" y="4"/>
                                </a:lnTo>
                                <a:lnTo>
                                  <a:pt x="14" y="3"/>
                                </a:lnTo>
                                <a:lnTo>
                                  <a:pt x="19" y="3"/>
                                </a:lnTo>
                                <a:lnTo>
                                  <a:pt x="22" y="3"/>
                                </a:lnTo>
                                <a:lnTo>
                                  <a:pt x="26" y="4"/>
                                </a:lnTo>
                                <a:lnTo>
                                  <a:pt x="30" y="4"/>
                                </a:lnTo>
                                <a:lnTo>
                                  <a:pt x="32" y="4"/>
                                </a:lnTo>
                                <a:lnTo>
                                  <a:pt x="34" y="5"/>
                                </a:lnTo>
                                <a:lnTo>
                                  <a:pt x="35" y="7"/>
                                </a:lnTo>
                                <a:lnTo>
                                  <a:pt x="35" y="8"/>
                                </a:lnTo>
                                <a:lnTo>
                                  <a:pt x="35" y="9"/>
                                </a:lnTo>
                                <a:lnTo>
                                  <a:pt x="35" y="27"/>
                                </a:lnTo>
                                <a:lnTo>
                                  <a:pt x="41" y="20"/>
                                </a:lnTo>
                                <a:lnTo>
                                  <a:pt x="46" y="14"/>
                                </a:lnTo>
                                <a:lnTo>
                                  <a:pt x="51" y="9"/>
                                </a:lnTo>
                                <a:lnTo>
                                  <a:pt x="56" y="5"/>
                                </a:lnTo>
                                <a:lnTo>
                                  <a:pt x="59" y="3"/>
                                </a:lnTo>
                                <a:lnTo>
                                  <a:pt x="64" y="2"/>
                                </a:lnTo>
                                <a:lnTo>
                                  <a:pt x="69" y="0"/>
                                </a:lnTo>
                                <a:lnTo>
                                  <a:pt x="73" y="0"/>
                                </a:lnTo>
                                <a:lnTo>
                                  <a:pt x="75" y="0"/>
                                </a:lnTo>
                                <a:lnTo>
                                  <a:pt x="78" y="0"/>
                                </a:lnTo>
                                <a:lnTo>
                                  <a:pt x="80" y="0"/>
                                </a:lnTo>
                                <a:lnTo>
                                  <a:pt x="83" y="2"/>
                                </a:lnTo>
                                <a:lnTo>
                                  <a:pt x="85" y="2"/>
                                </a:lnTo>
                                <a:lnTo>
                                  <a:pt x="88" y="3"/>
                                </a:lnTo>
                                <a:lnTo>
                                  <a:pt x="89" y="3"/>
                                </a:lnTo>
                                <a:lnTo>
                                  <a:pt x="90" y="4"/>
                                </a:lnTo>
                                <a:lnTo>
                                  <a:pt x="91" y="5"/>
                                </a:lnTo>
                                <a:lnTo>
                                  <a:pt x="91" y="5"/>
                                </a:lnTo>
                                <a:lnTo>
                                  <a:pt x="91" y="7"/>
                                </a:lnTo>
                                <a:lnTo>
                                  <a:pt x="93" y="9"/>
                                </a:lnTo>
                                <a:lnTo>
                                  <a:pt x="93" y="10"/>
                                </a:lnTo>
                                <a:lnTo>
                                  <a:pt x="93" y="14"/>
                                </a:lnTo>
                                <a:lnTo>
                                  <a:pt x="93" y="18"/>
                                </a:lnTo>
                                <a:lnTo>
                                  <a:pt x="93" y="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61" name="Freeform 123"/>
                        <wps:cNvSpPr>
                          <a:spLocks noEditPoints="1"/>
                        </wps:cNvSpPr>
                        <wps:spPr bwMode="auto">
                          <a:xfrm>
                            <a:off x="2770188" y="146050"/>
                            <a:ext cx="80963" cy="85725"/>
                          </a:xfrm>
                          <a:custGeom>
                            <a:avLst/>
                            <a:gdLst>
                              <a:gd name="T0" fmla="*/ 153 w 154"/>
                              <a:gd name="T1" fmla="*/ 98 h 162"/>
                              <a:gd name="T2" fmla="*/ 143 w 154"/>
                              <a:gd name="T3" fmla="*/ 127 h 162"/>
                              <a:gd name="T4" fmla="*/ 123 w 154"/>
                              <a:gd name="T5" fmla="*/ 149 h 162"/>
                              <a:gd name="T6" fmla="*/ 94 w 154"/>
                              <a:gd name="T7" fmla="*/ 160 h 162"/>
                              <a:gd name="T8" fmla="*/ 57 w 154"/>
                              <a:gd name="T9" fmla="*/ 160 h 162"/>
                              <a:gd name="T10" fmla="*/ 28 w 154"/>
                              <a:gd name="T11" fmla="*/ 151 h 162"/>
                              <a:gd name="T12" fmla="*/ 10 w 154"/>
                              <a:gd name="T13" fmla="*/ 130 h 162"/>
                              <a:gd name="T14" fmla="*/ 1 w 154"/>
                              <a:gd name="T15" fmla="*/ 100 h 162"/>
                              <a:gd name="T16" fmla="*/ 1 w 154"/>
                              <a:gd name="T17" fmla="*/ 64 h 162"/>
                              <a:gd name="T18" fmla="*/ 11 w 154"/>
                              <a:gd name="T19" fmla="*/ 35 h 162"/>
                              <a:gd name="T20" fmla="*/ 31 w 154"/>
                              <a:gd name="T21" fmla="*/ 13 h 162"/>
                              <a:gd name="T22" fmla="*/ 59 w 154"/>
                              <a:gd name="T23" fmla="*/ 2 h 162"/>
                              <a:gd name="T24" fmla="*/ 97 w 154"/>
                              <a:gd name="T25" fmla="*/ 2 h 162"/>
                              <a:gd name="T26" fmla="*/ 126 w 154"/>
                              <a:gd name="T27" fmla="*/ 11 h 162"/>
                              <a:gd name="T28" fmla="*/ 144 w 154"/>
                              <a:gd name="T29" fmla="*/ 31 h 162"/>
                              <a:gd name="T30" fmla="*/ 153 w 154"/>
                              <a:gd name="T31" fmla="*/ 61 h 162"/>
                              <a:gd name="T32" fmla="*/ 112 w 154"/>
                              <a:gd name="T33" fmla="*/ 82 h 162"/>
                              <a:gd name="T34" fmla="*/ 110 w 154"/>
                              <a:gd name="T35" fmla="*/ 62 h 162"/>
                              <a:gd name="T36" fmla="*/ 105 w 154"/>
                              <a:gd name="T37" fmla="*/ 46 h 162"/>
                              <a:gd name="T38" fmla="*/ 94 w 154"/>
                              <a:gd name="T39" fmla="*/ 36 h 162"/>
                              <a:gd name="T40" fmla="*/ 78 w 154"/>
                              <a:gd name="T41" fmla="*/ 32 h 162"/>
                              <a:gd name="T42" fmla="*/ 62 w 154"/>
                              <a:gd name="T43" fmla="*/ 36 h 162"/>
                              <a:gd name="T44" fmla="*/ 50 w 154"/>
                              <a:gd name="T45" fmla="*/ 45 h 162"/>
                              <a:gd name="T46" fmla="*/ 44 w 154"/>
                              <a:gd name="T47" fmla="*/ 61 h 162"/>
                              <a:gd name="T48" fmla="*/ 42 w 154"/>
                              <a:gd name="T49" fmla="*/ 80 h 162"/>
                              <a:gd name="T50" fmla="*/ 43 w 154"/>
                              <a:gd name="T51" fmla="*/ 100 h 162"/>
                              <a:gd name="T52" fmla="*/ 49 w 154"/>
                              <a:gd name="T53" fmla="*/ 116 h 162"/>
                              <a:gd name="T54" fmla="*/ 60 w 154"/>
                              <a:gd name="T55" fmla="*/ 126 h 162"/>
                              <a:gd name="T56" fmla="*/ 76 w 154"/>
                              <a:gd name="T57" fmla="*/ 130 h 162"/>
                              <a:gd name="T58" fmla="*/ 92 w 154"/>
                              <a:gd name="T59" fmla="*/ 126 h 162"/>
                              <a:gd name="T60" fmla="*/ 103 w 154"/>
                              <a:gd name="T61" fmla="*/ 116 h 162"/>
                              <a:gd name="T62" fmla="*/ 110 w 154"/>
                              <a:gd name="T63" fmla="*/ 101 h 162"/>
                              <a:gd name="T64" fmla="*/ 112 w 154"/>
                              <a:gd name="T65" fmla="*/ 82 h 1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54" h="162">
                                <a:moveTo>
                                  <a:pt x="154" y="79"/>
                                </a:moveTo>
                                <a:lnTo>
                                  <a:pt x="153" y="98"/>
                                </a:lnTo>
                                <a:lnTo>
                                  <a:pt x="149" y="112"/>
                                </a:lnTo>
                                <a:lnTo>
                                  <a:pt x="143" y="127"/>
                                </a:lnTo>
                                <a:lnTo>
                                  <a:pt x="134" y="138"/>
                                </a:lnTo>
                                <a:lnTo>
                                  <a:pt x="123" y="149"/>
                                </a:lnTo>
                                <a:lnTo>
                                  <a:pt x="110" y="156"/>
                                </a:lnTo>
                                <a:lnTo>
                                  <a:pt x="94" y="160"/>
                                </a:lnTo>
                                <a:lnTo>
                                  <a:pt x="75" y="162"/>
                                </a:lnTo>
                                <a:lnTo>
                                  <a:pt x="57" y="160"/>
                                </a:lnTo>
                                <a:lnTo>
                                  <a:pt x="42" y="157"/>
                                </a:lnTo>
                                <a:lnTo>
                                  <a:pt x="28" y="151"/>
                                </a:lnTo>
                                <a:lnTo>
                                  <a:pt x="18" y="141"/>
                                </a:lnTo>
                                <a:lnTo>
                                  <a:pt x="10" y="130"/>
                                </a:lnTo>
                                <a:lnTo>
                                  <a:pt x="5" y="116"/>
                                </a:lnTo>
                                <a:lnTo>
                                  <a:pt x="1" y="100"/>
                                </a:lnTo>
                                <a:lnTo>
                                  <a:pt x="0" y="83"/>
                                </a:lnTo>
                                <a:lnTo>
                                  <a:pt x="1" y="64"/>
                                </a:lnTo>
                                <a:lnTo>
                                  <a:pt x="5" y="50"/>
                                </a:lnTo>
                                <a:lnTo>
                                  <a:pt x="11" y="35"/>
                                </a:lnTo>
                                <a:lnTo>
                                  <a:pt x="20" y="23"/>
                                </a:lnTo>
                                <a:lnTo>
                                  <a:pt x="31" y="13"/>
                                </a:lnTo>
                                <a:lnTo>
                                  <a:pt x="44" y="7"/>
                                </a:lnTo>
                                <a:lnTo>
                                  <a:pt x="59" y="2"/>
                                </a:lnTo>
                                <a:lnTo>
                                  <a:pt x="79" y="0"/>
                                </a:lnTo>
                                <a:lnTo>
                                  <a:pt x="97" y="2"/>
                                </a:lnTo>
                                <a:lnTo>
                                  <a:pt x="112" y="5"/>
                                </a:lnTo>
                                <a:lnTo>
                                  <a:pt x="126" y="11"/>
                                </a:lnTo>
                                <a:lnTo>
                                  <a:pt x="135" y="21"/>
                                </a:lnTo>
                                <a:lnTo>
                                  <a:pt x="144" y="31"/>
                                </a:lnTo>
                                <a:lnTo>
                                  <a:pt x="149" y="46"/>
                                </a:lnTo>
                                <a:lnTo>
                                  <a:pt x="153" y="61"/>
                                </a:lnTo>
                                <a:lnTo>
                                  <a:pt x="154" y="79"/>
                                </a:lnTo>
                                <a:close/>
                                <a:moveTo>
                                  <a:pt x="112" y="82"/>
                                </a:moveTo>
                                <a:lnTo>
                                  <a:pt x="112" y="71"/>
                                </a:lnTo>
                                <a:lnTo>
                                  <a:pt x="110" y="62"/>
                                </a:lnTo>
                                <a:lnTo>
                                  <a:pt x="108" y="53"/>
                                </a:lnTo>
                                <a:lnTo>
                                  <a:pt x="105" y="46"/>
                                </a:lnTo>
                                <a:lnTo>
                                  <a:pt x="100" y="40"/>
                                </a:lnTo>
                                <a:lnTo>
                                  <a:pt x="94" y="36"/>
                                </a:lnTo>
                                <a:lnTo>
                                  <a:pt x="86" y="32"/>
                                </a:lnTo>
                                <a:lnTo>
                                  <a:pt x="78" y="32"/>
                                </a:lnTo>
                                <a:lnTo>
                                  <a:pt x="69" y="32"/>
                                </a:lnTo>
                                <a:lnTo>
                                  <a:pt x="62" y="36"/>
                                </a:lnTo>
                                <a:lnTo>
                                  <a:pt x="55" y="40"/>
                                </a:lnTo>
                                <a:lnTo>
                                  <a:pt x="50" y="45"/>
                                </a:lnTo>
                                <a:lnTo>
                                  <a:pt x="47" y="52"/>
                                </a:lnTo>
                                <a:lnTo>
                                  <a:pt x="44" y="61"/>
                                </a:lnTo>
                                <a:lnTo>
                                  <a:pt x="42" y="69"/>
                                </a:lnTo>
                                <a:lnTo>
                                  <a:pt x="42" y="80"/>
                                </a:lnTo>
                                <a:lnTo>
                                  <a:pt x="42" y="92"/>
                                </a:lnTo>
                                <a:lnTo>
                                  <a:pt x="43" y="100"/>
                                </a:lnTo>
                                <a:lnTo>
                                  <a:pt x="46" y="109"/>
                                </a:lnTo>
                                <a:lnTo>
                                  <a:pt x="49" y="116"/>
                                </a:lnTo>
                                <a:lnTo>
                                  <a:pt x="53" y="121"/>
                                </a:lnTo>
                                <a:lnTo>
                                  <a:pt x="60" y="126"/>
                                </a:lnTo>
                                <a:lnTo>
                                  <a:pt x="66" y="128"/>
                                </a:lnTo>
                                <a:lnTo>
                                  <a:pt x="76" y="130"/>
                                </a:lnTo>
                                <a:lnTo>
                                  <a:pt x="85" y="128"/>
                                </a:lnTo>
                                <a:lnTo>
                                  <a:pt x="92" y="126"/>
                                </a:lnTo>
                                <a:lnTo>
                                  <a:pt x="98" y="122"/>
                                </a:lnTo>
                                <a:lnTo>
                                  <a:pt x="103" y="116"/>
                                </a:lnTo>
                                <a:lnTo>
                                  <a:pt x="107" y="110"/>
                                </a:lnTo>
                                <a:lnTo>
                                  <a:pt x="110" y="101"/>
                                </a:lnTo>
                                <a:lnTo>
                                  <a:pt x="112" y="92"/>
                                </a:lnTo>
                                <a:lnTo>
                                  <a:pt x="112" y="8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62" name="Freeform 124"/>
                        <wps:cNvSpPr>
                          <a:spLocks/>
                        </wps:cNvSpPr>
                        <wps:spPr bwMode="auto">
                          <a:xfrm>
                            <a:off x="2867025" y="111125"/>
                            <a:ext cx="22225" cy="119063"/>
                          </a:xfrm>
                          <a:custGeom>
                            <a:avLst/>
                            <a:gdLst>
                              <a:gd name="T0" fmla="*/ 40 w 40"/>
                              <a:gd name="T1" fmla="*/ 217 h 224"/>
                              <a:gd name="T2" fmla="*/ 40 w 40"/>
                              <a:gd name="T3" fmla="*/ 219 h 224"/>
                              <a:gd name="T4" fmla="*/ 39 w 40"/>
                              <a:gd name="T5" fmla="*/ 221 h 224"/>
                              <a:gd name="T6" fmla="*/ 38 w 40"/>
                              <a:gd name="T7" fmla="*/ 222 h 224"/>
                              <a:gd name="T8" fmla="*/ 37 w 40"/>
                              <a:gd name="T9" fmla="*/ 222 h 224"/>
                              <a:gd name="T10" fmla="*/ 34 w 40"/>
                              <a:gd name="T11" fmla="*/ 223 h 224"/>
                              <a:gd name="T12" fmla="*/ 30 w 40"/>
                              <a:gd name="T13" fmla="*/ 223 h 224"/>
                              <a:gd name="T14" fmla="*/ 26 w 40"/>
                              <a:gd name="T15" fmla="*/ 224 h 224"/>
                              <a:gd name="T16" fmla="*/ 21 w 40"/>
                              <a:gd name="T17" fmla="*/ 224 h 224"/>
                              <a:gd name="T18" fmla="*/ 14 w 40"/>
                              <a:gd name="T19" fmla="*/ 224 h 224"/>
                              <a:gd name="T20" fmla="*/ 11 w 40"/>
                              <a:gd name="T21" fmla="*/ 223 h 224"/>
                              <a:gd name="T22" fmla="*/ 7 w 40"/>
                              <a:gd name="T23" fmla="*/ 223 h 224"/>
                              <a:gd name="T24" fmla="*/ 5 w 40"/>
                              <a:gd name="T25" fmla="*/ 222 h 224"/>
                              <a:gd name="T26" fmla="*/ 2 w 40"/>
                              <a:gd name="T27" fmla="*/ 222 h 224"/>
                              <a:gd name="T28" fmla="*/ 1 w 40"/>
                              <a:gd name="T29" fmla="*/ 221 h 224"/>
                              <a:gd name="T30" fmla="*/ 1 w 40"/>
                              <a:gd name="T31" fmla="*/ 219 h 224"/>
                              <a:gd name="T32" fmla="*/ 0 w 40"/>
                              <a:gd name="T33" fmla="*/ 217 h 224"/>
                              <a:gd name="T34" fmla="*/ 0 w 40"/>
                              <a:gd name="T35" fmla="*/ 6 h 224"/>
                              <a:gd name="T36" fmla="*/ 1 w 40"/>
                              <a:gd name="T37" fmla="*/ 5 h 224"/>
                              <a:gd name="T38" fmla="*/ 1 w 40"/>
                              <a:gd name="T39" fmla="*/ 4 h 224"/>
                              <a:gd name="T40" fmla="*/ 2 w 40"/>
                              <a:gd name="T41" fmla="*/ 3 h 224"/>
                              <a:gd name="T42" fmla="*/ 5 w 40"/>
                              <a:gd name="T43" fmla="*/ 1 h 224"/>
                              <a:gd name="T44" fmla="*/ 7 w 40"/>
                              <a:gd name="T45" fmla="*/ 1 h 224"/>
                              <a:gd name="T46" fmla="*/ 11 w 40"/>
                              <a:gd name="T47" fmla="*/ 0 h 224"/>
                              <a:gd name="T48" fmla="*/ 14 w 40"/>
                              <a:gd name="T49" fmla="*/ 0 h 224"/>
                              <a:gd name="T50" fmla="*/ 21 w 40"/>
                              <a:gd name="T51" fmla="*/ 0 h 224"/>
                              <a:gd name="T52" fmla="*/ 26 w 40"/>
                              <a:gd name="T53" fmla="*/ 0 h 224"/>
                              <a:gd name="T54" fmla="*/ 30 w 40"/>
                              <a:gd name="T55" fmla="*/ 0 h 224"/>
                              <a:gd name="T56" fmla="*/ 34 w 40"/>
                              <a:gd name="T57" fmla="*/ 1 h 224"/>
                              <a:gd name="T58" fmla="*/ 37 w 40"/>
                              <a:gd name="T59" fmla="*/ 1 h 224"/>
                              <a:gd name="T60" fmla="*/ 38 w 40"/>
                              <a:gd name="T61" fmla="*/ 3 h 224"/>
                              <a:gd name="T62" fmla="*/ 39 w 40"/>
                              <a:gd name="T63" fmla="*/ 4 h 224"/>
                              <a:gd name="T64" fmla="*/ 40 w 40"/>
                              <a:gd name="T65" fmla="*/ 5 h 224"/>
                              <a:gd name="T66" fmla="*/ 40 w 40"/>
                              <a:gd name="T67" fmla="*/ 6 h 224"/>
                              <a:gd name="T68" fmla="*/ 40 w 40"/>
                              <a:gd name="T69" fmla="*/ 217 h 2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40" h="224">
                                <a:moveTo>
                                  <a:pt x="40" y="217"/>
                                </a:moveTo>
                                <a:lnTo>
                                  <a:pt x="40" y="219"/>
                                </a:lnTo>
                                <a:lnTo>
                                  <a:pt x="39" y="221"/>
                                </a:lnTo>
                                <a:lnTo>
                                  <a:pt x="38" y="222"/>
                                </a:lnTo>
                                <a:lnTo>
                                  <a:pt x="37" y="222"/>
                                </a:lnTo>
                                <a:lnTo>
                                  <a:pt x="34" y="223"/>
                                </a:lnTo>
                                <a:lnTo>
                                  <a:pt x="30" y="223"/>
                                </a:lnTo>
                                <a:lnTo>
                                  <a:pt x="26" y="224"/>
                                </a:lnTo>
                                <a:lnTo>
                                  <a:pt x="21" y="224"/>
                                </a:lnTo>
                                <a:lnTo>
                                  <a:pt x="14" y="224"/>
                                </a:lnTo>
                                <a:lnTo>
                                  <a:pt x="11" y="223"/>
                                </a:lnTo>
                                <a:lnTo>
                                  <a:pt x="7" y="223"/>
                                </a:lnTo>
                                <a:lnTo>
                                  <a:pt x="5" y="222"/>
                                </a:lnTo>
                                <a:lnTo>
                                  <a:pt x="2" y="222"/>
                                </a:lnTo>
                                <a:lnTo>
                                  <a:pt x="1" y="221"/>
                                </a:lnTo>
                                <a:lnTo>
                                  <a:pt x="1" y="219"/>
                                </a:lnTo>
                                <a:lnTo>
                                  <a:pt x="0" y="217"/>
                                </a:lnTo>
                                <a:lnTo>
                                  <a:pt x="0" y="6"/>
                                </a:lnTo>
                                <a:lnTo>
                                  <a:pt x="1" y="5"/>
                                </a:lnTo>
                                <a:lnTo>
                                  <a:pt x="1" y="4"/>
                                </a:lnTo>
                                <a:lnTo>
                                  <a:pt x="2" y="3"/>
                                </a:lnTo>
                                <a:lnTo>
                                  <a:pt x="5" y="1"/>
                                </a:lnTo>
                                <a:lnTo>
                                  <a:pt x="7" y="1"/>
                                </a:lnTo>
                                <a:lnTo>
                                  <a:pt x="11" y="0"/>
                                </a:lnTo>
                                <a:lnTo>
                                  <a:pt x="14" y="0"/>
                                </a:lnTo>
                                <a:lnTo>
                                  <a:pt x="21" y="0"/>
                                </a:lnTo>
                                <a:lnTo>
                                  <a:pt x="26" y="0"/>
                                </a:lnTo>
                                <a:lnTo>
                                  <a:pt x="30" y="0"/>
                                </a:lnTo>
                                <a:lnTo>
                                  <a:pt x="34" y="1"/>
                                </a:lnTo>
                                <a:lnTo>
                                  <a:pt x="37" y="1"/>
                                </a:lnTo>
                                <a:lnTo>
                                  <a:pt x="38" y="3"/>
                                </a:lnTo>
                                <a:lnTo>
                                  <a:pt x="39" y="4"/>
                                </a:lnTo>
                                <a:lnTo>
                                  <a:pt x="40" y="5"/>
                                </a:lnTo>
                                <a:lnTo>
                                  <a:pt x="40" y="6"/>
                                </a:lnTo>
                                <a:lnTo>
                                  <a:pt x="40" y="2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63" name="Freeform 125"/>
                        <wps:cNvSpPr>
                          <a:spLocks/>
                        </wps:cNvSpPr>
                        <wps:spPr bwMode="auto">
                          <a:xfrm>
                            <a:off x="2905125" y="146050"/>
                            <a:ext cx="58738" cy="85725"/>
                          </a:xfrm>
                          <a:custGeom>
                            <a:avLst/>
                            <a:gdLst>
                              <a:gd name="T0" fmla="*/ 109 w 110"/>
                              <a:gd name="T1" fmla="*/ 124 h 162"/>
                              <a:gd name="T2" fmla="*/ 100 w 110"/>
                              <a:gd name="T3" fmla="*/ 142 h 162"/>
                              <a:gd name="T4" fmla="*/ 83 w 110"/>
                              <a:gd name="T5" fmla="*/ 154 h 162"/>
                              <a:gd name="T6" fmla="*/ 61 w 110"/>
                              <a:gd name="T7" fmla="*/ 160 h 162"/>
                              <a:gd name="T8" fmla="*/ 40 w 110"/>
                              <a:gd name="T9" fmla="*/ 162 h 162"/>
                              <a:gd name="T10" fmla="*/ 25 w 110"/>
                              <a:gd name="T11" fmla="*/ 159 h 162"/>
                              <a:gd name="T12" fmla="*/ 14 w 110"/>
                              <a:gd name="T13" fmla="*/ 156 h 162"/>
                              <a:gd name="T14" fmla="*/ 7 w 110"/>
                              <a:gd name="T15" fmla="*/ 152 h 162"/>
                              <a:gd name="T16" fmla="*/ 3 w 110"/>
                              <a:gd name="T17" fmla="*/ 148 h 162"/>
                              <a:gd name="T18" fmla="*/ 0 w 110"/>
                              <a:gd name="T19" fmla="*/ 141 h 162"/>
                              <a:gd name="T20" fmla="*/ 0 w 110"/>
                              <a:gd name="T21" fmla="*/ 130 h 162"/>
                              <a:gd name="T22" fmla="*/ 2 w 110"/>
                              <a:gd name="T23" fmla="*/ 124 h 162"/>
                              <a:gd name="T24" fmla="*/ 3 w 110"/>
                              <a:gd name="T25" fmla="*/ 121 h 162"/>
                              <a:gd name="T26" fmla="*/ 4 w 110"/>
                              <a:gd name="T27" fmla="*/ 120 h 162"/>
                              <a:gd name="T28" fmla="*/ 8 w 110"/>
                              <a:gd name="T29" fmla="*/ 120 h 162"/>
                              <a:gd name="T30" fmla="*/ 15 w 110"/>
                              <a:gd name="T31" fmla="*/ 124 h 162"/>
                              <a:gd name="T32" fmla="*/ 25 w 110"/>
                              <a:gd name="T33" fmla="*/ 128 h 162"/>
                              <a:gd name="T34" fmla="*/ 39 w 110"/>
                              <a:gd name="T35" fmla="*/ 132 h 162"/>
                              <a:gd name="T36" fmla="*/ 52 w 110"/>
                              <a:gd name="T37" fmla="*/ 132 h 162"/>
                              <a:gd name="T38" fmla="*/ 61 w 110"/>
                              <a:gd name="T39" fmla="*/ 130 h 162"/>
                              <a:gd name="T40" fmla="*/ 67 w 110"/>
                              <a:gd name="T41" fmla="*/ 126 h 162"/>
                              <a:gd name="T42" fmla="*/ 71 w 110"/>
                              <a:gd name="T43" fmla="*/ 120 h 162"/>
                              <a:gd name="T44" fmla="*/ 69 w 110"/>
                              <a:gd name="T45" fmla="*/ 111 h 162"/>
                              <a:gd name="T46" fmla="*/ 64 w 110"/>
                              <a:gd name="T47" fmla="*/ 104 h 162"/>
                              <a:gd name="T48" fmla="*/ 55 w 110"/>
                              <a:gd name="T49" fmla="*/ 99 h 162"/>
                              <a:gd name="T50" fmla="*/ 42 w 110"/>
                              <a:gd name="T51" fmla="*/ 94 h 162"/>
                              <a:gd name="T52" fmla="*/ 30 w 110"/>
                              <a:gd name="T53" fmla="*/ 88 h 162"/>
                              <a:gd name="T54" fmla="*/ 18 w 110"/>
                              <a:gd name="T55" fmla="*/ 82 h 162"/>
                              <a:gd name="T56" fmla="*/ 8 w 110"/>
                              <a:gd name="T57" fmla="*/ 71 h 162"/>
                              <a:gd name="T58" fmla="*/ 2 w 110"/>
                              <a:gd name="T59" fmla="*/ 56 h 162"/>
                              <a:gd name="T60" fmla="*/ 2 w 110"/>
                              <a:gd name="T61" fmla="*/ 36 h 162"/>
                              <a:gd name="T62" fmla="*/ 10 w 110"/>
                              <a:gd name="T63" fmla="*/ 20 h 162"/>
                              <a:gd name="T64" fmla="*/ 25 w 110"/>
                              <a:gd name="T65" fmla="*/ 8 h 162"/>
                              <a:gd name="T66" fmla="*/ 46 w 110"/>
                              <a:gd name="T67" fmla="*/ 0 h 162"/>
                              <a:gd name="T68" fmla="*/ 66 w 110"/>
                              <a:gd name="T69" fmla="*/ 0 h 162"/>
                              <a:gd name="T70" fmla="*/ 79 w 110"/>
                              <a:gd name="T71" fmla="*/ 3 h 162"/>
                              <a:gd name="T72" fmla="*/ 89 w 110"/>
                              <a:gd name="T73" fmla="*/ 5 h 162"/>
                              <a:gd name="T74" fmla="*/ 96 w 110"/>
                              <a:gd name="T75" fmla="*/ 9 h 162"/>
                              <a:gd name="T76" fmla="*/ 99 w 110"/>
                              <a:gd name="T77" fmla="*/ 11 h 162"/>
                              <a:gd name="T78" fmla="*/ 100 w 110"/>
                              <a:gd name="T79" fmla="*/ 14 h 162"/>
                              <a:gd name="T80" fmla="*/ 101 w 110"/>
                              <a:gd name="T81" fmla="*/ 16 h 162"/>
                              <a:gd name="T82" fmla="*/ 101 w 110"/>
                              <a:gd name="T83" fmla="*/ 21 h 162"/>
                              <a:gd name="T84" fmla="*/ 101 w 110"/>
                              <a:gd name="T85" fmla="*/ 30 h 162"/>
                              <a:gd name="T86" fmla="*/ 101 w 110"/>
                              <a:gd name="T87" fmla="*/ 35 h 162"/>
                              <a:gd name="T88" fmla="*/ 100 w 110"/>
                              <a:gd name="T89" fmla="*/ 39 h 162"/>
                              <a:gd name="T90" fmla="*/ 98 w 110"/>
                              <a:gd name="T91" fmla="*/ 40 h 162"/>
                              <a:gd name="T92" fmla="*/ 95 w 110"/>
                              <a:gd name="T93" fmla="*/ 39 h 162"/>
                              <a:gd name="T94" fmla="*/ 89 w 110"/>
                              <a:gd name="T95" fmla="*/ 36 h 162"/>
                              <a:gd name="T96" fmla="*/ 80 w 110"/>
                              <a:gd name="T97" fmla="*/ 32 h 162"/>
                              <a:gd name="T98" fmla="*/ 68 w 110"/>
                              <a:gd name="T99" fmla="*/ 29 h 162"/>
                              <a:gd name="T100" fmla="*/ 56 w 110"/>
                              <a:gd name="T101" fmla="*/ 29 h 162"/>
                              <a:gd name="T102" fmla="*/ 47 w 110"/>
                              <a:gd name="T103" fmla="*/ 31 h 162"/>
                              <a:gd name="T104" fmla="*/ 42 w 110"/>
                              <a:gd name="T105" fmla="*/ 35 h 162"/>
                              <a:gd name="T106" fmla="*/ 40 w 110"/>
                              <a:gd name="T107" fmla="*/ 41 h 162"/>
                              <a:gd name="T108" fmla="*/ 40 w 110"/>
                              <a:gd name="T109" fmla="*/ 48 h 162"/>
                              <a:gd name="T110" fmla="*/ 46 w 110"/>
                              <a:gd name="T111" fmla="*/ 56 h 162"/>
                              <a:gd name="T112" fmla="*/ 56 w 110"/>
                              <a:gd name="T113" fmla="*/ 61 h 162"/>
                              <a:gd name="T114" fmla="*/ 68 w 110"/>
                              <a:gd name="T115" fmla="*/ 66 h 162"/>
                              <a:gd name="T116" fmla="*/ 80 w 110"/>
                              <a:gd name="T117" fmla="*/ 71 h 162"/>
                              <a:gd name="T118" fmla="*/ 94 w 110"/>
                              <a:gd name="T119" fmla="*/ 78 h 162"/>
                              <a:gd name="T120" fmla="*/ 104 w 110"/>
                              <a:gd name="T121" fmla="*/ 88 h 162"/>
                              <a:gd name="T122" fmla="*/ 109 w 110"/>
                              <a:gd name="T123" fmla="*/ 103 h 1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10" h="162">
                                <a:moveTo>
                                  <a:pt x="110" y="112"/>
                                </a:moveTo>
                                <a:lnTo>
                                  <a:pt x="109" y="124"/>
                                </a:lnTo>
                                <a:lnTo>
                                  <a:pt x="105" y="133"/>
                                </a:lnTo>
                                <a:lnTo>
                                  <a:pt x="100" y="142"/>
                                </a:lnTo>
                                <a:lnTo>
                                  <a:pt x="93" y="149"/>
                                </a:lnTo>
                                <a:lnTo>
                                  <a:pt x="83" y="154"/>
                                </a:lnTo>
                                <a:lnTo>
                                  <a:pt x="73" y="158"/>
                                </a:lnTo>
                                <a:lnTo>
                                  <a:pt x="61" y="160"/>
                                </a:lnTo>
                                <a:lnTo>
                                  <a:pt x="48" y="162"/>
                                </a:lnTo>
                                <a:lnTo>
                                  <a:pt x="40" y="162"/>
                                </a:lnTo>
                                <a:lnTo>
                                  <a:pt x="32" y="160"/>
                                </a:lnTo>
                                <a:lnTo>
                                  <a:pt x="25" y="159"/>
                                </a:lnTo>
                                <a:lnTo>
                                  <a:pt x="19" y="158"/>
                                </a:lnTo>
                                <a:lnTo>
                                  <a:pt x="14" y="156"/>
                                </a:lnTo>
                                <a:lnTo>
                                  <a:pt x="10" y="153"/>
                                </a:lnTo>
                                <a:lnTo>
                                  <a:pt x="7" y="152"/>
                                </a:lnTo>
                                <a:lnTo>
                                  <a:pt x="4" y="151"/>
                                </a:lnTo>
                                <a:lnTo>
                                  <a:pt x="3" y="148"/>
                                </a:lnTo>
                                <a:lnTo>
                                  <a:pt x="2" y="144"/>
                                </a:lnTo>
                                <a:lnTo>
                                  <a:pt x="0" y="141"/>
                                </a:lnTo>
                                <a:lnTo>
                                  <a:pt x="0" y="135"/>
                                </a:lnTo>
                                <a:lnTo>
                                  <a:pt x="0" y="130"/>
                                </a:lnTo>
                                <a:lnTo>
                                  <a:pt x="0" y="127"/>
                                </a:lnTo>
                                <a:lnTo>
                                  <a:pt x="2" y="124"/>
                                </a:lnTo>
                                <a:lnTo>
                                  <a:pt x="2" y="122"/>
                                </a:lnTo>
                                <a:lnTo>
                                  <a:pt x="3" y="121"/>
                                </a:lnTo>
                                <a:lnTo>
                                  <a:pt x="3" y="120"/>
                                </a:lnTo>
                                <a:lnTo>
                                  <a:pt x="4" y="120"/>
                                </a:lnTo>
                                <a:lnTo>
                                  <a:pt x="5" y="120"/>
                                </a:lnTo>
                                <a:lnTo>
                                  <a:pt x="8" y="120"/>
                                </a:lnTo>
                                <a:lnTo>
                                  <a:pt x="11" y="121"/>
                                </a:lnTo>
                                <a:lnTo>
                                  <a:pt x="15" y="124"/>
                                </a:lnTo>
                                <a:lnTo>
                                  <a:pt x="20" y="126"/>
                                </a:lnTo>
                                <a:lnTo>
                                  <a:pt x="25" y="128"/>
                                </a:lnTo>
                                <a:lnTo>
                                  <a:pt x="31" y="130"/>
                                </a:lnTo>
                                <a:lnTo>
                                  <a:pt x="39" y="132"/>
                                </a:lnTo>
                                <a:lnTo>
                                  <a:pt x="47" y="132"/>
                                </a:lnTo>
                                <a:lnTo>
                                  <a:pt x="52" y="132"/>
                                </a:lnTo>
                                <a:lnTo>
                                  <a:pt x="57" y="131"/>
                                </a:lnTo>
                                <a:lnTo>
                                  <a:pt x="61" y="130"/>
                                </a:lnTo>
                                <a:lnTo>
                                  <a:pt x="64" y="128"/>
                                </a:lnTo>
                                <a:lnTo>
                                  <a:pt x="67" y="126"/>
                                </a:lnTo>
                                <a:lnTo>
                                  <a:pt x="69" y="122"/>
                                </a:lnTo>
                                <a:lnTo>
                                  <a:pt x="71" y="120"/>
                                </a:lnTo>
                                <a:lnTo>
                                  <a:pt x="71" y="115"/>
                                </a:lnTo>
                                <a:lnTo>
                                  <a:pt x="69" y="111"/>
                                </a:lnTo>
                                <a:lnTo>
                                  <a:pt x="67" y="108"/>
                                </a:lnTo>
                                <a:lnTo>
                                  <a:pt x="64" y="104"/>
                                </a:lnTo>
                                <a:lnTo>
                                  <a:pt x="59" y="101"/>
                                </a:lnTo>
                                <a:lnTo>
                                  <a:pt x="55" y="99"/>
                                </a:lnTo>
                                <a:lnTo>
                                  <a:pt x="48" y="96"/>
                                </a:lnTo>
                                <a:lnTo>
                                  <a:pt x="42" y="94"/>
                                </a:lnTo>
                                <a:lnTo>
                                  <a:pt x="36" y="92"/>
                                </a:lnTo>
                                <a:lnTo>
                                  <a:pt x="30" y="88"/>
                                </a:lnTo>
                                <a:lnTo>
                                  <a:pt x="23" y="85"/>
                                </a:lnTo>
                                <a:lnTo>
                                  <a:pt x="18" y="82"/>
                                </a:lnTo>
                                <a:lnTo>
                                  <a:pt x="11" y="77"/>
                                </a:lnTo>
                                <a:lnTo>
                                  <a:pt x="8" y="71"/>
                                </a:lnTo>
                                <a:lnTo>
                                  <a:pt x="4" y="64"/>
                                </a:lnTo>
                                <a:lnTo>
                                  <a:pt x="2" y="56"/>
                                </a:lnTo>
                                <a:lnTo>
                                  <a:pt x="2" y="47"/>
                                </a:lnTo>
                                <a:lnTo>
                                  <a:pt x="2" y="36"/>
                                </a:lnTo>
                                <a:lnTo>
                                  <a:pt x="5" y="27"/>
                                </a:lnTo>
                                <a:lnTo>
                                  <a:pt x="10" y="20"/>
                                </a:lnTo>
                                <a:lnTo>
                                  <a:pt x="16" y="13"/>
                                </a:lnTo>
                                <a:lnTo>
                                  <a:pt x="25" y="8"/>
                                </a:lnTo>
                                <a:lnTo>
                                  <a:pt x="35" y="4"/>
                                </a:lnTo>
                                <a:lnTo>
                                  <a:pt x="46" y="0"/>
                                </a:lnTo>
                                <a:lnTo>
                                  <a:pt x="59" y="0"/>
                                </a:lnTo>
                                <a:lnTo>
                                  <a:pt x="66" y="0"/>
                                </a:lnTo>
                                <a:lnTo>
                                  <a:pt x="73" y="2"/>
                                </a:lnTo>
                                <a:lnTo>
                                  <a:pt x="79" y="3"/>
                                </a:lnTo>
                                <a:lnTo>
                                  <a:pt x="84" y="4"/>
                                </a:lnTo>
                                <a:lnTo>
                                  <a:pt x="89" y="5"/>
                                </a:lnTo>
                                <a:lnTo>
                                  <a:pt x="93" y="7"/>
                                </a:lnTo>
                                <a:lnTo>
                                  <a:pt x="96" y="9"/>
                                </a:lnTo>
                                <a:lnTo>
                                  <a:pt x="98" y="10"/>
                                </a:lnTo>
                                <a:lnTo>
                                  <a:pt x="99" y="11"/>
                                </a:lnTo>
                                <a:lnTo>
                                  <a:pt x="100" y="13"/>
                                </a:lnTo>
                                <a:lnTo>
                                  <a:pt x="100" y="14"/>
                                </a:lnTo>
                                <a:lnTo>
                                  <a:pt x="101" y="15"/>
                                </a:lnTo>
                                <a:lnTo>
                                  <a:pt x="101" y="16"/>
                                </a:lnTo>
                                <a:lnTo>
                                  <a:pt x="101" y="19"/>
                                </a:lnTo>
                                <a:lnTo>
                                  <a:pt x="101" y="21"/>
                                </a:lnTo>
                                <a:lnTo>
                                  <a:pt x="101" y="25"/>
                                </a:lnTo>
                                <a:lnTo>
                                  <a:pt x="101" y="30"/>
                                </a:lnTo>
                                <a:lnTo>
                                  <a:pt x="101" y="32"/>
                                </a:lnTo>
                                <a:lnTo>
                                  <a:pt x="101" y="35"/>
                                </a:lnTo>
                                <a:lnTo>
                                  <a:pt x="100" y="36"/>
                                </a:lnTo>
                                <a:lnTo>
                                  <a:pt x="100" y="39"/>
                                </a:lnTo>
                                <a:lnTo>
                                  <a:pt x="99" y="39"/>
                                </a:lnTo>
                                <a:lnTo>
                                  <a:pt x="98" y="40"/>
                                </a:lnTo>
                                <a:lnTo>
                                  <a:pt x="96" y="40"/>
                                </a:lnTo>
                                <a:lnTo>
                                  <a:pt x="95" y="39"/>
                                </a:lnTo>
                                <a:lnTo>
                                  <a:pt x="93" y="37"/>
                                </a:lnTo>
                                <a:lnTo>
                                  <a:pt x="89" y="36"/>
                                </a:lnTo>
                                <a:lnTo>
                                  <a:pt x="84" y="34"/>
                                </a:lnTo>
                                <a:lnTo>
                                  <a:pt x="80" y="32"/>
                                </a:lnTo>
                                <a:lnTo>
                                  <a:pt x="74" y="31"/>
                                </a:lnTo>
                                <a:lnTo>
                                  <a:pt x="68" y="29"/>
                                </a:lnTo>
                                <a:lnTo>
                                  <a:pt x="61" y="29"/>
                                </a:lnTo>
                                <a:lnTo>
                                  <a:pt x="56" y="29"/>
                                </a:lnTo>
                                <a:lnTo>
                                  <a:pt x="51" y="30"/>
                                </a:lnTo>
                                <a:lnTo>
                                  <a:pt x="47" y="31"/>
                                </a:lnTo>
                                <a:lnTo>
                                  <a:pt x="45" y="34"/>
                                </a:lnTo>
                                <a:lnTo>
                                  <a:pt x="42" y="35"/>
                                </a:lnTo>
                                <a:lnTo>
                                  <a:pt x="41" y="39"/>
                                </a:lnTo>
                                <a:lnTo>
                                  <a:pt x="40" y="41"/>
                                </a:lnTo>
                                <a:lnTo>
                                  <a:pt x="40" y="43"/>
                                </a:lnTo>
                                <a:lnTo>
                                  <a:pt x="40" y="48"/>
                                </a:lnTo>
                                <a:lnTo>
                                  <a:pt x="42" y="52"/>
                                </a:lnTo>
                                <a:lnTo>
                                  <a:pt x="46" y="56"/>
                                </a:lnTo>
                                <a:lnTo>
                                  <a:pt x="51" y="58"/>
                                </a:lnTo>
                                <a:lnTo>
                                  <a:pt x="56" y="61"/>
                                </a:lnTo>
                                <a:lnTo>
                                  <a:pt x="62" y="63"/>
                                </a:lnTo>
                                <a:lnTo>
                                  <a:pt x="68" y="66"/>
                                </a:lnTo>
                                <a:lnTo>
                                  <a:pt x="74" y="68"/>
                                </a:lnTo>
                                <a:lnTo>
                                  <a:pt x="80" y="71"/>
                                </a:lnTo>
                                <a:lnTo>
                                  <a:pt x="88" y="74"/>
                                </a:lnTo>
                                <a:lnTo>
                                  <a:pt x="94" y="78"/>
                                </a:lnTo>
                                <a:lnTo>
                                  <a:pt x="99" y="83"/>
                                </a:lnTo>
                                <a:lnTo>
                                  <a:pt x="104" y="88"/>
                                </a:lnTo>
                                <a:lnTo>
                                  <a:pt x="106" y="95"/>
                                </a:lnTo>
                                <a:lnTo>
                                  <a:pt x="109" y="103"/>
                                </a:lnTo>
                                <a:lnTo>
                                  <a:pt x="110" y="1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64" name="Freeform 126"/>
                        <wps:cNvSpPr>
                          <a:spLocks/>
                        </wps:cNvSpPr>
                        <wps:spPr bwMode="auto">
                          <a:xfrm>
                            <a:off x="5629275" y="133350"/>
                            <a:ext cx="84138" cy="111125"/>
                          </a:xfrm>
                          <a:custGeom>
                            <a:avLst/>
                            <a:gdLst>
                              <a:gd name="T0" fmla="*/ 159 w 159"/>
                              <a:gd name="T1" fmla="*/ 17 h 208"/>
                              <a:gd name="T2" fmla="*/ 159 w 159"/>
                              <a:gd name="T3" fmla="*/ 21 h 208"/>
                              <a:gd name="T4" fmla="*/ 159 w 159"/>
                              <a:gd name="T5" fmla="*/ 25 h 208"/>
                              <a:gd name="T6" fmla="*/ 158 w 159"/>
                              <a:gd name="T7" fmla="*/ 29 h 208"/>
                              <a:gd name="T8" fmla="*/ 158 w 159"/>
                              <a:gd name="T9" fmla="*/ 30 h 208"/>
                              <a:gd name="T10" fmla="*/ 157 w 159"/>
                              <a:gd name="T11" fmla="*/ 32 h 208"/>
                              <a:gd name="T12" fmla="*/ 156 w 159"/>
                              <a:gd name="T13" fmla="*/ 33 h 208"/>
                              <a:gd name="T14" fmla="*/ 154 w 159"/>
                              <a:gd name="T15" fmla="*/ 33 h 208"/>
                              <a:gd name="T16" fmla="*/ 153 w 159"/>
                              <a:gd name="T17" fmla="*/ 35 h 208"/>
                              <a:gd name="T18" fmla="*/ 101 w 159"/>
                              <a:gd name="T19" fmla="*/ 35 h 208"/>
                              <a:gd name="T20" fmla="*/ 101 w 159"/>
                              <a:gd name="T21" fmla="*/ 201 h 208"/>
                              <a:gd name="T22" fmla="*/ 101 w 159"/>
                              <a:gd name="T23" fmla="*/ 203 h 208"/>
                              <a:gd name="T24" fmla="*/ 100 w 159"/>
                              <a:gd name="T25" fmla="*/ 205 h 208"/>
                              <a:gd name="T26" fmla="*/ 99 w 159"/>
                              <a:gd name="T27" fmla="*/ 206 h 208"/>
                              <a:gd name="T28" fmla="*/ 96 w 159"/>
                              <a:gd name="T29" fmla="*/ 206 h 208"/>
                              <a:gd name="T30" fmla="*/ 94 w 159"/>
                              <a:gd name="T31" fmla="*/ 207 h 208"/>
                              <a:gd name="T32" fmla="*/ 90 w 159"/>
                              <a:gd name="T33" fmla="*/ 207 h 208"/>
                              <a:gd name="T34" fmla="*/ 85 w 159"/>
                              <a:gd name="T35" fmla="*/ 208 h 208"/>
                              <a:gd name="T36" fmla="*/ 80 w 159"/>
                              <a:gd name="T37" fmla="*/ 208 h 208"/>
                              <a:gd name="T38" fmla="*/ 74 w 159"/>
                              <a:gd name="T39" fmla="*/ 208 h 208"/>
                              <a:gd name="T40" fmla="*/ 69 w 159"/>
                              <a:gd name="T41" fmla="*/ 207 h 208"/>
                              <a:gd name="T42" fmla="*/ 66 w 159"/>
                              <a:gd name="T43" fmla="*/ 207 h 208"/>
                              <a:gd name="T44" fmla="*/ 63 w 159"/>
                              <a:gd name="T45" fmla="*/ 206 h 208"/>
                              <a:gd name="T46" fmla="*/ 61 w 159"/>
                              <a:gd name="T47" fmla="*/ 206 h 208"/>
                              <a:gd name="T48" fmla="*/ 60 w 159"/>
                              <a:gd name="T49" fmla="*/ 205 h 208"/>
                              <a:gd name="T50" fmla="*/ 60 w 159"/>
                              <a:gd name="T51" fmla="*/ 203 h 208"/>
                              <a:gd name="T52" fmla="*/ 58 w 159"/>
                              <a:gd name="T53" fmla="*/ 201 h 208"/>
                              <a:gd name="T54" fmla="*/ 58 w 159"/>
                              <a:gd name="T55" fmla="*/ 35 h 208"/>
                              <a:gd name="T56" fmla="*/ 7 w 159"/>
                              <a:gd name="T57" fmla="*/ 35 h 208"/>
                              <a:gd name="T58" fmla="*/ 5 w 159"/>
                              <a:gd name="T59" fmla="*/ 33 h 208"/>
                              <a:gd name="T60" fmla="*/ 4 w 159"/>
                              <a:gd name="T61" fmla="*/ 33 h 208"/>
                              <a:gd name="T62" fmla="*/ 3 w 159"/>
                              <a:gd name="T63" fmla="*/ 32 h 208"/>
                              <a:gd name="T64" fmla="*/ 2 w 159"/>
                              <a:gd name="T65" fmla="*/ 30 h 208"/>
                              <a:gd name="T66" fmla="*/ 2 w 159"/>
                              <a:gd name="T67" fmla="*/ 29 h 208"/>
                              <a:gd name="T68" fmla="*/ 0 w 159"/>
                              <a:gd name="T69" fmla="*/ 25 h 208"/>
                              <a:gd name="T70" fmla="*/ 0 w 159"/>
                              <a:gd name="T71" fmla="*/ 21 h 208"/>
                              <a:gd name="T72" fmla="*/ 0 w 159"/>
                              <a:gd name="T73" fmla="*/ 17 h 208"/>
                              <a:gd name="T74" fmla="*/ 0 w 159"/>
                              <a:gd name="T75" fmla="*/ 13 h 208"/>
                              <a:gd name="T76" fmla="*/ 0 w 159"/>
                              <a:gd name="T77" fmla="*/ 9 h 208"/>
                              <a:gd name="T78" fmla="*/ 2 w 159"/>
                              <a:gd name="T79" fmla="*/ 5 h 208"/>
                              <a:gd name="T80" fmla="*/ 2 w 159"/>
                              <a:gd name="T81" fmla="*/ 4 h 208"/>
                              <a:gd name="T82" fmla="*/ 3 w 159"/>
                              <a:gd name="T83" fmla="*/ 1 h 208"/>
                              <a:gd name="T84" fmla="*/ 4 w 159"/>
                              <a:gd name="T85" fmla="*/ 0 h 208"/>
                              <a:gd name="T86" fmla="*/ 5 w 159"/>
                              <a:gd name="T87" fmla="*/ 0 h 208"/>
                              <a:gd name="T88" fmla="*/ 7 w 159"/>
                              <a:gd name="T89" fmla="*/ 0 h 208"/>
                              <a:gd name="T90" fmla="*/ 153 w 159"/>
                              <a:gd name="T91" fmla="*/ 0 h 208"/>
                              <a:gd name="T92" fmla="*/ 154 w 159"/>
                              <a:gd name="T93" fmla="*/ 0 h 208"/>
                              <a:gd name="T94" fmla="*/ 156 w 159"/>
                              <a:gd name="T95" fmla="*/ 0 h 208"/>
                              <a:gd name="T96" fmla="*/ 157 w 159"/>
                              <a:gd name="T97" fmla="*/ 1 h 208"/>
                              <a:gd name="T98" fmla="*/ 158 w 159"/>
                              <a:gd name="T99" fmla="*/ 4 h 208"/>
                              <a:gd name="T100" fmla="*/ 158 w 159"/>
                              <a:gd name="T101" fmla="*/ 5 h 208"/>
                              <a:gd name="T102" fmla="*/ 159 w 159"/>
                              <a:gd name="T103" fmla="*/ 9 h 208"/>
                              <a:gd name="T104" fmla="*/ 159 w 159"/>
                              <a:gd name="T105" fmla="*/ 13 h 208"/>
                              <a:gd name="T106" fmla="*/ 159 w 159"/>
                              <a:gd name="T107" fmla="*/ 17 h 2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59" h="208">
                                <a:moveTo>
                                  <a:pt x="159" y="17"/>
                                </a:moveTo>
                                <a:lnTo>
                                  <a:pt x="159" y="21"/>
                                </a:lnTo>
                                <a:lnTo>
                                  <a:pt x="159" y="25"/>
                                </a:lnTo>
                                <a:lnTo>
                                  <a:pt x="158" y="29"/>
                                </a:lnTo>
                                <a:lnTo>
                                  <a:pt x="158" y="30"/>
                                </a:lnTo>
                                <a:lnTo>
                                  <a:pt x="157" y="32"/>
                                </a:lnTo>
                                <a:lnTo>
                                  <a:pt x="156" y="33"/>
                                </a:lnTo>
                                <a:lnTo>
                                  <a:pt x="154" y="33"/>
                                </a:lnTo>
                                <a:lnTo>
                                  <a:pt x="153" y="35"/>
                                </a:lnTo>
                                <a:lnTo>
                                  <a:pt x="101" y="35"/>
                                </a:lnTo>
                                <a:lnTo>
                                  <a:pt x="101" y="201"/>
                                </a:lnTo>
                                <a:lnTo>
                                  <a:pt x="101" y="203"/>
                                </a:lnTo>
                                <a:lnTo>
                                  <a:pt x="100" y="205"/>
                                </a:lnTo>
                                <a:lnTo>
                                  <a:pt x="99" y="206"/>
                                </a:lnTo>
                                <a:lnTo>
                                  <a:pt x="96" y="206"/>
                                </a:lnTo>
                                <a:lnTo>
                                  <a:pt x="94" y="207"/>
                                </a:lnTo>
                                <a:lnTo>
                                  <a:pt x="90" y="207"/>
                                </a:lnTo>
                                <a:lnTo>
                                  <a:pt x="85" y="208"/>
                                </a:lnTo>
                                <a:lnTo>
                                  <a:pt x="80" y="208"/>
                                </a:lnTo>
                                <a:lnTo>
                                  <a:pt x="74" y="208"/>
                                </a:lnTo>
                                <a:lnTo>
                                  <a:pt x="69" y="207"/>
                                </a:lnTo>
                                <a:lnTo>
                                  <a:pt x="66" y="207"/>
                                </a:lnTo>
                                <a:lnTo>
                                  <a:pt x="63" y="206"/>
                                </a:lnTo>
                                <a:lnTo>
                                  <a:pt x="61" y="206"/>
                                </a:lnTo>
                                <a:lnTo>
                                  <a:pt x="60" y="205"/>
                                </a:lnTo>
                                <a:lnTo>
                                  <a:pt x="60" y="203"/>
                                </a:lnTo>
                                <a:lnTo>
                                  <a:pt x="58" y="201"/>
                                </a:lnTo>
                                <a:lnTo>
                                  <a:pt x="58" y="35"/>
                                </a:lnTo>
                                <a:lnTo>
                                  <a:pt x="7" y="35"/>
                                </a:lnTo>
                                <a:lnTo>
                                  <a:pt x="5" y="33"/>
                                </a:lnTo>
                                <a:lnTo>
                                  <a:pt x="4" y="33"/>
                                </a:lnTo>
                                <a:lnTo>
                                  <a:pt x="3" y="32"/>
                                </a:lnTo>
                                <a:lnTo>
                                  <a:pt x="2" y="30"/>
                                </a:lnTo>
                                <a:lnTo>
                                  <a:pt x="2" y="29"/>
                                </a:lnTo>
                                <a:lnTo>
                                  <a:pt x="0" y="25"/>
                                </a:lnTo>
                                <a:lnTo>
                                  <a:pt x="0" y="21"/>
                                </a:lnTo>
                                <a:lnTo>
                                  <a:pt x="0" y="17"/>
                                </a:lnTo>
                                <a:lnTo>
                                  <a:pt x="0" y="13"/>
                                </a:lnTo>
                                <a:lnTo>
                                  <a:pt x="0" y="9"/>
                                </a:lnTo>
                                <a:lnTo>
                                  <a:pt x="2" y="5"/>
                                </a:lnTo>
                                <a:lnTo>
                                  <a:pt x="2" y="4"/>
                                </a:lnTo>
                                <a:lnTo>
                                  <a:pt x="3" y="1"/>
                                </a:lnTo>
                                <a:lnTo>
                                  <a:pt x="4" y="0"/>
                                </a:lnTo>
                                <a:lnTo>
                                  <a:pt x="5" y="0"/>
                                </a:lnTo>
                                <a:lnTo>
                                  <a:pt x="7" y="0"/>
                                </a:lnTo>
                                <a:lnTo>
                                  <a:pt x="153" y="0"/>
                                </a:lnTo>
                                <a:lnTo>
                                  <a:pt x="154" y="0"/>
                                </a:lnTo>
                                <a:lnTo>
                                  <a:pt x="156" y="0"/>
                                </a:lnTo>
                                <a:lnTo>
                                  <a:pt x="157" y="1"/>
                                </a:lnTo>
                                <a:lnTo>
                                  <a:pt x="158" y="4"/>
                                </a:lnTo>
                                <a:lnTo>
                                  <a:pt x="158" y="5"/>
                                </a:lnTo>
                                <a:lnTo>
                                  <a:pt x="159" y="9"/>
                                </a:lnTo>
                                <a:lnTo>
                                  <a:pt x="159" y="13"/>
                                </a:lnTo>
                                <a:lnTo>
                                  <a:pt x="159" y="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65" name="Freeform 127"/>
                        <wps:cNvSpPr>
                          <a:spLocks noEditPoints="1"/>
                        </wps:cNvSpPr>
                        <wps:spPr bwMode="auto">
                          <a:xfrm>
                            <a:off x="5705475" y="160338"/>
                            <a:ext cx="80963" cy="85725"/>
                          </a:xfrm>
                          <a:custGeom>
                            <a:avLst/>
                            <a:gdLst>
                              <a:gd name="T0" fmla="*/ 152 w 153"/>
                              <a:gd name="T1" fmla="*/ 98 h 162"/>
                              <a:gd name="T2" fmla="*/ 142 w 153"/>
                              <a:gd name="T3" fmla="*/ 127 h 162"/>
                              <a:gd name="T4" fmla="*/ 123 w 153"/>
                              <a:gd name="T5" fmla="*/ 149 h 162"/>
                              <a:gd name="T6" fmla="*/ 94 w 153"/>
                              <a:gd name="T7" fmla="*/ 161 h 162"/>
                              <a:gd name="T8" fmla="*/ 56 w 153"/>
                              <a:gd name="T9" fmla="*/ 161 h 162"/>
                              <a:gd name="T10" fmla="*/ 28 w 153"/>
                              <a:gd name="T11" fmla="*/ 151 h 162"/>
                              <a:gd name="T12" fmla="*/ 9 w 153"/>
                              <a:gd name="T13" fmla="*/ 130 h 162"/>
                              <a:gd name="T14" fmla="*/ 1 w 153"/>
                              <a:gd name="T15" fmla="*/ 101 h 162"/>
                              <a:gd name="T16" fmla="*/ 1 w 153"/>
                              <a:gd name="T17" fmla="*/ 65 h 162"/>
                              <a:gd name="T18" fmla="*/ 11 w 153"/>
                              <a:gd name="T19" fmla="*/ 35 h 162"/>
                              <a:gd name="T20" fmla="*/ 30 w 153"/>
                              <a:gd name="T21" fmla="*/ 13 h 162"/>
                              <a:gd name="T22" fmla="*/ 60 w 153"/>
                              <a:gd name="T23" fmla="*/ 2 h 162"/>
                              <a:gd name="T24" fmla="*/ 97 w 153"/>
                              <a:gd name="T25" fmla="*/ 2 h 162"/>
                              <a:gd name="T26" fmla="*/ 125 w 153"/>
                              <a:gd name="T27" fmla="*/ 12 h 162"/>
                              <a:gd name="T28" fmla="*/ 144 w 153"/>
                              <a:gd name="T29" fmla="*/ 33 h 162"/>
                              <a:gd name="T30" fmla="*/ 152 w 153"/>
                              <a:gd name="T31" fmla="*/ 61 h 162"/>
                              <a:gd name="T32" fmla="*/ 112 w 153"/>
                              <a:gd name="T33" fmla="*/ 82 h 162"/>
                              <a:gd name="T34" fmla="*/ 110 w 153"/>
                              <a:gd name="T35" fmla="*/ 62 h 162"/>
                              <a:gd name="T36" fmla="*/ 104 w 153"/>
                              <a:gd name="T37" fmla="*/ 46 h 162"/>
                              <a:gd name="T38" fmla="*/ 93 w 153"/>
                              <a:gd name="T39" fmla="*/ 36 h 162"/>
                              <a:gd name="T40" fmla="*/ 77 w 153"/>
                              <a:gd name="T41" fmla="*/ 33 h 162"/>
                              <a:gd name="T42" fmla="*/ 61 w 153"/>
                              <a:gd name="T43" fmla="*/ 36 h 162"/>
                              <a:gd name="T44" fmla="*/ 50 w 153"/>
                              <a:gd name="T45" fmla="*/ 46 h 162"/>
                              <a:gd name="T46" fmla="*/ 44 w 153"/>
                              <a:gd name="T47" fmla="*/ 61 h 162"/>
                              <a:gd name="T48" fmla="*/ 41 w 153"/>
                              <a:gd name="T49" fmla="*/ 81 h 162"/>
                              <a:gd name="T50" fmla="*/ 44 w 153"/>
                              <a:gd name="T51" fmla="*/ 100 h 162"/>
                              <a:gd name="T52" fmla="*/ 49 w 153"/>
                              <a:gd name="T53" fmla="*/ 116 h 162"/>
                              <a:gd name="T54" fmla="*/ 60 w 153"/>
                              <a:gd name="T55" fmla="*/ 126 h 162"/>
                              <a:gd name="T56" fmla="*/ 76 w 153"/>
                              <a:gd name="T57" fmla="*/ 130 h 162"/>
                              <a:gd name="T58" fmla="*/ 92 w 153"/>
                              <a:gd name="T59" fmla="*/ 126 h 162"/>
                              <a:gd name="T60" fmla="*/ 103 w 153"/>
                              <a:gd name="T61" fmla="*/ 116 h 162"/>
                              <a:gd name="T62" fmla="*/ 109 w 153"/>
                              <a:gd name="T63" fmla="*/ 101 h 162"/>
                              <a:gd name="T64" fmla="*/ 112 w 153"/>
                              <a:gd name="T65" fmla="*/ 82 h 1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53" h="162">
                                <a:moveTo>
                                  <a:pt x="153" y="79"/>
                                </a:moveTo>
                                <a:lnTo>
                                  <a:pt x="152" y="98"/>
                                </a:lnTo>
                                <a:lnTo>
                                  <a:pt x="149" y="113"/>
                                </a:lnTo>
                                <a:lnTo>
                                  <a:pt x="142" y="127"/>
                                </a:lnTo>
                                <a:lnTo>
                                  <a:pt x="134" y="140"/>
                                </a:lnTo>
                                <a:lnTo>
                                  <a:pt x="123" y="149"/>
                                </a:lnTo>
                                <a:lnTo>
                                  <a:pt x="109" y="156"/>
                                </a:lnTo>
                                <a:lnTo>
                                  <a:pt x="94" y="161"/>
                                </a:lnTo>
                                <a:lnTo>
                                  <a:pt x="75" y="162"/>
                                </a:lnTo>
                                <a:lnTo>
                                  <a:pt x="56" y="161"/>
                                </a:lnTo>
                                <a:lnTo>
                                  <a:pt x="41" y="157"/>
                                </a:lnTo>
                                <a:lnTo>
                                  <a:pt x="28" y="151"/>
                                </a:lnTo>
                                <a:lnTo>
                                  <a:pt x="18" y="141"/>
                                </a:lnTo>
                                <a:lnTo>
                                  <a:pt x="9" y="130"/>
                                </a:lnTo>
                                <a:lnTo>
                                  <a:pt x="4" y="116"/>
                                </a:lnTo>
                                <a:lnTo>
                                  <a:pt x="1" y="101"/>
                                </a:lnTo>
                                <a:lnTo>
                                  <a:pt x="0" y="83"/>
                                </a:lnTo>
                                <a:lnTo>
                                  <a:pt x="1" y="65"/>
                                </a:lnTo>
                                <a:lnTo>
                                  <a:pt x="4" y="50"/>
                                </a:lnTo>
                                <a:lnTo>
                                  <a:pt x="11" y="35"/>
                                </a:lnTo>
                                <a:lnTo>
                                  <a:pt x="19" y="24"/>
                                </a:lnTo>
                                <a:lnTo>
                                  <a:pt x="30" y="13"/>
                                </a:lnTo>
                                <a:lnTo>
                                  <a:pt x="44" y="7"/>
                                </a:lnTo>
                                <a:lnTo>
                                  <a:pt x="60" y="2"/>
                                </a:lnTo>
                                <a:lnTo>
                                  <a:pt x="78" y="0"/>
                                </a:lnTo>
                                <a:lnTo>
                                  <a:pt x="97" y="2"/>
                                </a:lnTo>
                                <a:lnTo>
                                  <a:pt x="112" y="5"/>
                                </a:lnTo>
                                <a:lnTo>
                                  <a:pt x="125" y="12"/>
                                </a:lnTo>
                                <a:lnTo>
                                  <a:pt x="135" y="21"/>
                                </a:lnTo>
                                <a:lnTo>
                                  <a:pt x="144" y="33"/>
                                </a:lnTo>
                                <a:lnTo>
                                  <a:pt x="149" y="46"/>
                                </a:lnTo>
                                <a:lnTo>
                                  <a:pt x="152" y="61"/>
                                </a:lnTo>
                                <a:lnTo>
                                  <a:pt x="153" y="79"/>
                                </a:lnTo>
                                <a:close/>
                                <a:moveTo>
                                  <a:pt x="112" y="82"/>
                                </a:moveTo>
                                <a:lnTo>
                                  <a:pt x="112" y="71"/>
                                </a:lnTo>
                                <a:lnTo>
                                  <a:pt x="110" y="62"/>
                                </a:lnTo>
                                <a:lnTo>
                                  <a:pt x="108" y="53"/>
                                </a:lnTo>
                                <a:lnTo>
                                  <a:pt x="104" y="46"/>
                                </a:lnTo>
                                <a:lnTo>
                                  <a:pt x="101" y="40"/>
                                </a:lnTo>
                                <a:lnTo>
                                  <a:pt x="93" y="36"/>
                                </a:lnTo>
                                <a:lnTo>
                                  <a:pt x="87" y="33"/>
                                </a:lnTo>
                                <a:lnTo>
                                  <a:pt x="77" y="33"/>
                                </a:lnTo>
                                <a:lnTo>
                                  <a:pt x="68" y="33"/>
                                </a:lnTo>
                                <a:lnTo>
                                  <a:pt x="61" y="36"/>
                                </a:lnTo>
                                <a:lnTo>
                                  <a:pt x="55" y="40"/>
                                </a:lnTo>
                                <a:lnTo>
                                  <a:pt x="50" y="46"/>
                                </a:lnTo>
                                <a:lnTo>
                                  <a:pt x="46" y="52"/>
                                </a:lnTo>
                                <a:lnTo>
                                  <a:pt x="44" y="61"/>
                                </a:lnTo>
                                <a:lnTo>
                                  <a:pt x="41" y="69"/>
                                </a:lnTo>
                                <a:lnTo>
                                  <a:pt x="41" y="81"/>
                                </a:lnTo>
                                <a:lnTo>
                                  <a:pt x="41" y="92"/>
                                </a:lnTo>
                                <a:lnTo>
                                  <a:pt x="44" y="100"/>
                                </a:lnTo>
                                <a:lnTo>
                                  <a:pt x="45" y="109"/>
                                </a:lnTo>
                                <a:lnTo>
                                  <a:pt x="49" y="116"/>
                                </a:lnTo>
                                <a:lnTo>
                                  <a:pt x="54" y="122"/>
                                </a:lnTo>
                                <a:lnTo>
                                  <a:pt x="60" y="126"/>
                                </a:lnTo>
                                <a:lnTo>
                                  <a:pt x="67" y="129"/>
                                </a:lnTo>
                                <a:lnTo>
                                  <a:pt x="76" y="130"/>
                                </a:lnTo>
                                <a:lnTo>
                                  <a:pt x="84" y="129"/>
                                </a:lnTo>
                                <a:lnTo>
                                  <a:pt x="92" y="126"/>
                                </a:lnTo>
                                <a:lnTo>
                                  <a:pt x="98" y="122"/>
                                </a:lnTo>
                                <a:lnTo>
                                  <a:pt x="103" y="116"/>
                                </a:lnTo>
                                <a:lnTo>
                                  <a:pt x="107" y="110"/>
                                </a:lnTo>
                                <a:lnTo>
                                  <a:pt x="109" y="101"/>
                                </a:lnTo>
                                <a:lnTo>
                                  <a:pt x="112" y="93"/>
                                </a:lnTo>
                                <a:lnTo>
                                  <a:pt x="112" y="8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66" name="Freeform 128"/>
                        <wps:cNvSpPr>
                          <a:spLocks/>
                        </wps:cNvSpPr>
                        <wps:spPr bwMode="auto">
                          <a:xfrm>
                            <a:off x="5799138" y="160338"/>
                            <a:ext cx="61913" cy="85725"/>
                          </a:xfrm>
                          <a:custGeom>
                            <a:avLst/>
                            <a:gdLst>
                              <a:gd name="T0" fmla="*/ 116 w 117"/>
                              <a:gd name="T1" fmla="*/ 133 h 162"/>
                              <a:gd name="T2" fmla="*/ 116 w 117"/>
                              <a:gd name="T3" fmla="*/ 140 h 162"/>
                              <a:gd name="T4" fmla="*/ 114 w 117"/>
                              <a:gd name="T5" fmla="*/ 143 h 162"/>
                              <a:gd name="T6" fmla="*/ 113 w 117"/>
                              <a:gd name="T7" fmla="*/ 146 h 162"/>
                              <a:gd name="T8" fmla="*/ 109 w 117"/>
                              <a:gd name="T9" fmla="*/ 149 h 162"/>
                              <a:gd name="T10" fmla="*/ 101 w 117"/>
                              <a:gd name="T11" fmla="*/ 154 h 162"/>
                              <a:gd name="T12" fmla="*/ 89 w 117"/>
                              <a:gd name="T13" fmla="*/ 159 h 162"/>
                              <a:gd name="T14" fmla="*/ 75 w 117"/>
                              <a:gd name="T15" fmla="*/ 162 h 162"/>
                              <a:gd name="T16" fmla="*/ 52 w 117"/>
                              <a:gd name="T17" fmla="*/ 161 h 162"/>
                              <a:gd name="T18" fmla="*/ 26 w 117"/>
                              <a:gd name="T19" fmla="*/ 151 h 162"/>
                              <a:gd name="T20" fmla="*/ 8 w 117"/>
                              <a:gd name="T21" fmla="*/ 131 h 162"/>
                              <a:gd name="T22" fmla="*/ 0 w 117"/>
                              <a:gd name="T23" fmla="*/ 101 h 162"/>
                              <a:gd name="T24" fmla="*/ 0 w 117"/>
                              <a:gd name="T25" fmla="*/ 63 h 162"/>
                              <a:gd name="T26" fmla="*/ 11 w 117"/>
                              <a:gd name="T27" fmla="*/ 33 h 162"/>
                              <a:gd name="T28" fmla="*/ 29 w 117"/>
                              <a:gd name="T29" fmla="*/ 12 h 162"/>
                              <a:gd name="T30" fmla="*/ 57 w 117"/>
                              <a:gd name="T31" fmla="*/ 2 h 162"/>
                              <a:gd name="T32" fmla="*/ 77 w 117"/>
                              <a:gd name="T33" fmla="*/ 0 h 162"/>
                              <a:gd name="T34" fmla="*/ 90 w 117"/>
                              <a:gd name="T35" fmla="*/ 3 h 162"/>
                              <a:gd name="T36" fmla="*/ 101 w 117"/>
                              <a:gd name="T37" fmla="*/ 7 h 162"/>
                              <a:gd name="T38" fmla="*/ 109 w 117"/>
                              <a:gd name="T39" fmla="*/ 12 h 162"/>
                              <a:gd name="T40" fmla="*/ 113 w 117"/>
                              <a:gd name="T41" fmla="*/ 15 h 162"/>
                              <a:gd name="T42" fmla="*/ 114 w 117"/>
                              <a:gd name="T43" fmla="*/ 18 h 162"/>
                              <a:gd name="T44" fmla="*/ 116 w 117"/>
                              <a:gd name="T45" fmla="*/ 21 h 162"/>
                              <a:gd name="T46" fmla="*/ 116 w 117"/>
                              <a:gd name="T47" fmla="*/ 28 h 162"/>
                              <a:gd name="T48" fmla="*/ 116 w 117"/>
                              <a:gd name="T49" fmla="*/ 40 h 162"/>
                              <a:gd name="T50" fmla="*/ 112 w 117"/>
                              <a:gd name="T51" fmla="*/ 47 h 162"/>
                              <a:gd name="T52" fmla="*/ 107 w 117"/>
                              <a:gd name="T53" fmla="*/ 47 h 162"/>
                              <a:gd name="T54" fmla="*/ 101 w 117"/>
                              <a:gd name="T55" fmla="*/ 44 h 162"/>
                              <a:gd name="T56" fmla="*/ 92 w 117"/>
                              <a:gd name="T57" fmla="*/ 37 h 162"/>
                              <a:gd name="T58" fmla="*/ 81 w 117"/>
                              <a:gd name="T59" fmla="*/ 34 h 162"/>
                              <a:gd name="T60" fmla="*/ 65 w 117"/>
                              <a:gd name="T61" fmla="*/ 34 h 162"/>
                              <a:gd name="T62" fmla="*/ 49 w 117"/>
                              <a:gd name="T63" fmla="*/ 46 h 162"/>
                              <a:gd name="T64" fmla="*/ 41 w 117"/>
                              <a:gd name="T65" fmla="*/ 81 h 162"/>
                              <a:gd name="T66" fmla="*/ 43 w 117"/>
                              <a:gd name="T67" fmla="*/ 101 h 162"/>
                              <a:gd name="T68" fmla="*/ 49 w 117"/>
                              <a:gd name="T69" fmla="*/ 116 h 162"/>
                              <a:gd name="T70" fmla="*/ 59 w 117"/>
                              <a:gd name="T71" fmla="*/ 125 h 162"/>
                              <a:gd name="T72" fmla="*/ 74 w 117"/>
                              <a:gd name="T73" fmla="*/ 129 h 162"/>
                              <a:gd name="T74" fmla="*/ 87 w 117"/>
                              <a:gd name="T75" fmla="*/ 126 h 162"/>
                              <a:gd name="T76" fmla="*/ 98 w 117"/>
                              <a:gd name="T77" fmla="*/ 120 h 162"/>
                              <a:gd name="T78" fmla="*/ 106 w 117"/>
                              <a:gd name="T79" fmla="*/ 115 h 162"/>
                              <a:gd name="T80" fmla="*/ 111 w 117"/>
                              <a:gd name="T81" fmla="*/ 113 h 162"/>
                              <a:gd name="T82" fmla="*/ 113 w 117"/>
                              <a:gd name="T83" fmla="*/ 113 h 162"/>
                              <a:gd name="T84" fmla="*/ 114 w 117"/>
                              <a:gd name="T85" fmla="*/ 116 h 162"/>
                              <a:gd name="T86" fmla="*/ 116 w 117"/>
                              <a:gd name="T87" fmla="*/ 121 h 162"/>
                              <a:gd name="T88" fmla="*/ 117 w 117"/>
                              <a:gd name="T89" fmla="*/ 130 h 1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17" h="162">
                                <a:moveTo>
                                  <a:pt x="117" y="130"/>
                                </a:moveTo>
                                <a:lnTo>
                                  <a:pt x="116" y="133"/>
                                </a:lnTo>
                                <a:lnTo>
                                  <a:pt x="116" y="137"/>
                                </a:lnTo>
                                <a:lnTo>
                                  <a:pt x="116" y="140"/>
                                </a:lnTo>
                                <a:lnTo>
                                  <a:pt x="116" y="142"/>
                                </a:lnTo>
                                <a:lnTo>
                                  <a:pt x="114" y="143"/>
                                </a:lnTo>
                                <a:lnTo>
                                  <a:pt x="114" y="145"/>
                                </a:lnTo>
                                <a:lnTo>
                                  <a:pt x="113" y="146"/>
                                </a:lnTo>
                                <a:lnTo>
                                  <a:pt x="112" y="148"/>
                                </a:lnTo>
                                <a:lnTo>
                                  <a:pt x="109" y="149"/>
                                </a:lnTo>
                                <a:lnTo>
                                  <a:pt x="106" y="152"/>
                                </a:lnTo>
                                <a:lnTo>
                                  <a:pt x="101" y="154"/>
                                </a:lnTo>
                                <a:lnTo>
                                  <a:pt x="95" y="157"/>
                                </a:lnTo>
                                <a:lnTo>
                                  <a:pt x="89" y="159"/>
                                </a:lnTo>
                                <a:lnTo>
                                  <a:pt x="82" y="161"/>
                                </a:lnTo>
                                <a:lnTo>
                                  <a:pt x="75" y="162"/>
                                </a:lnTo>
                                <a:lnTo>
                                  <a:pt x="68" y="162"/>
                                </a:lnTo>
                                <a:lnTo>
                                  <a:pt x="52" y="161"/>
                                </a:lnTo>
                                <a:lnTo>
                                  <a:pt x="38" y="157"/>
                                </a:lnTo>
                                <a:lnTo>
                                  <a:pt x="26" y="151"/>
                                </a:lnTo>
                                <a:lnTo>
                                  <a:pt x="17" y="142"/>
                                </a:lnTo>
                                <a:lnTo>
                                  <a:pt x="8" y="131"/>
                                </a:lnTo>
                                <a:lnTo>
                                  <a:pt x="4" y="117"/>
                                </a:lnTo>
                                <a:lnTo>
                                  <a:pt x="0" y="101"/>
                                </a:lnTo>
                                <a:lnTo>
                                  <a:pt x="0" y="84"/>
                                </a:lnTo>
                                <a:lnTo>
                                  <a:pt x="0" y="63"/>
                                </a:lnTo>
                                <a:lnTo>
                                  <a:pt x="5" y="47"/>
                                </a:lnTo>
                                <a:lnTo>
                                  <a:pt x="11" y="33"/>
                                </a:lnTo>
                                <a:lnTo>
                                  <a:pt x="20" y="21"/>
                                </a:lnTo>
                                <a:lnTo>
                                  <a:pt x="29" y="12"/>
                                </a:lnTo>
                                <a:lnTo>
                                  <a:pt x="43" y="5"/>
                                </a:lnTo>
                                <a:lnTo>
                                  <a:pt x="57" y="2"/>
                                </a:lnTo>
                                <a:lnTo>
                                  <a:pt x="71" y="0"/>
                                </a:lnTo>
                                <a:lnTo>
                                  <a:pt x="77" y="0"/>
                                </a:lnTo>
                                <a:lnTo>
                                  <a:pt x="84" y="2"/>
                                </a:lnTo>
                                <a:lnTo>
                                  <a:pt x="90" y="3"/>
                                </a:lnTo>
                                <a:lnTo>
                                  <a:pt x="96" y="5"/>
                                </a:lnTo>
                                <a:lnTo>
                                  <a:pt x="101" y="7"/>
                                </a:lnTo>
                                <a:lnTo>
                                  <a:pt x="105" y="9"/>
                                </a:lnTo>
                                <a:lnTo>
                                  <a:pt x="109" y="12"/>
                                </a:lnTo>
                                <a:lnTo>
                                  <a:pt x="111" y="13"/>
                                </a:lnTo>
                                <a:lnTo>
                                  <a:pt x="113" y="15"/>
                                </a:lnTo>
                                <a:lnTo>
                                  <a:pt x="113" y="16"/>
                                </a:lnTo>
                                <a:lnTo>
                                  <a:pt x="114" y="18"/>
                                </a:lnTo>
                                <a:lnTo>
                                  <a:pt x="114" y="19"/>
                                </a:lnTo>
                                <a:lnTo>
                                  <a:pt x="116" y="21"/>
                                </a:lnTo>
                                <a:lnTo>
                                  <a:pt x="116" y="24"/>
                                </a:lnTo>
                                <a:lnTo>
                                  <a:pt x="116" y="28"/>
                                </a:lnTo>
                                <a:lnTo>
                                  <a:pt x="116" y="31"/>
                                </a:lnTo>
                                <a:lnTo>
                                  <a:pt x="116" y="40"/>
                                </a:lnTo>
                                <a:lnTo>
                                  <a:pt x="114" y="44"/>
                                </a:lnTo>
                                <a:lnTo>
                                  <a:pt x="112" y="47"/>
                                </a:lnTo>
                                <a:lnTo>
                                  <a:pt x="109" y="47"/>
                                </a:lnTo>
                                <a:lnTo>
                                  <a:pt x="107" y="47"/>
                                </a:lnTo>
                                <a:lnTo>
                                  <a:pt x="105" y="46"/>
                                </a:lnTo>
                                <a:lnTo>
                                  <a:pt x="101" y="44"/>
                                </a:lnTo>
                                <a:lnTo>
                                  <a:pt x="97" y="41"/>
                                </a:lnTo>
                                <a:lnTo>
                                  <a:pt x="92" y="37"/>
                                </a:lnTo>
                                <a:lnTo>
                                  <a:pt x="87" y="36"/>
                                </a:lnTo>
                                <a:lnTo>
                                  <a:pt x="81" y="34"/>
                                </a:lnTo>
                                <a:lnTo>
                                  <a:pt x="73" y="34"/>
                                </a:lnTo>
                                <a:lnTo>
                                  <a:pt x="65" y="34"/>
                                </a:lnTo>
                                <a:lnTo>
                                  <a:pt x="54" y="40"/>
                                </a:lnTo>
                                <a:lnTo>
                                  <a:pt x="49" y="46"/>
                                </a:lnTo>
                                <a:lnTo>
                                  <a:pt x="42" y="60"/>
                                </a:lnTo>
                                <a:lnTo>
                                  <a:pt x="41" y="81"/>
                                </a:lnTo>
                                <a:lnTo>
                                  <a:pt x="41" y="92"/>
                                </a:lnTo>
                                <a:lnTo>
                                  <a:pt x="43" y="101"/>
                                </a:lnTo>
                                <a:lnTo>
                                  <a:pt x="45" y="110"/>
                                </a:lnTo>
                                <a:lnTo>
                                  <a:pt x="49" y="116"/>
                                </a:lnTo>
                                <a:lnTo>
                                  <a:pt x="53" y="121"/>
                                </a:lnTo>
                                <a:lnTo>
                                  <a:pt x="59" y="125"/>
                                </a:lnTo>
                                <a:lnTo>
                                  <a:pt x="65" y="127"/>
                                </a:lnTo>
                                <a:lnTo>
                                  <a:pt x="74" y="129"/>
                                </a:lnTo>
                                <a:lnTo>
                                  <a:pt x="81" y="127"/>
                                </a:lnTo>
                                <a:lnTo>
                                  <a:pt x="87" y="126"/>
                                </a:lnTo>
                                <a:lnTo>
                                  <a:pt x="93" y="122"/>
                                </a:lnTo>
                                <a:lnTo>
                                  <a:pt x="98" y="120"/>
                                </a:lnTo>
                                <a:lnTo>
                                  <a:pt x="103" y="117"/>
                                </a:lnTo>
                                <a:lnTo>
                                  <a:pt x="106" y="115"/>
                                </a:lnTo>
                                <a:lnTo>
                                  <a:pt x="109" y="113"/>
                                </a:lnTo>
                                <a:lnTo>
                                  <a:pt x="111" y="113"/>
                                </a:lnTo>
                                <a:lnTo>
                                  <a:pt x="112" y="113"/>
                                </a:lnTo>
                                <a:lnTo>
                                  <a:pt x="113" y="113"/>
                                </a:lnTo>
                                <a:lnTo>
                                  <a:pt x="114" y="114"/>
                                </a:lnTo>
                                <a:lnTo>
                                  <a:pt x="114" y="116"/>
                                </a:lnTo>
                                <a:lnTo>
                                  <a:pt x="116" y="119"/>
                                </a:lnTo>
                                <a:lnTo>
                                  <a:pt x="116" y="121"/>
                                </a:lnTo>
                                <a:lnTo>
                                  <a:pt x="116" y="125"/>
                                </a:lnTo>
                                <a:lnTo>
                                  <a:pt x="117" y="13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67" name="Freeform 129"/>
                        <wps:cNvSpPr>
                          <a:spLocks noEditPoints="1"/>
                        </wps:cNvSpPr>
                        <wps:spPr bwMode="auto">
                          <a:xfrm>
                            <a:off x="5870575" y="160338"/>
                            <a:ext cx="80963" cy="85725"/>
                          </a:xfrm>
                          <a:custGeom>
                            <a:avLst/>
                            <a:gdLst>
                              <a:gd name="T0" fmla="*/ 153 w 153"/>
                              <a:gd name="T1" fmla="*/ 98 h 162"/>
                              <a:gd name="T2" fmla="*/ 143 w 153"/>
                              <a:gd name="T3" fmla="*/ 127 h 162"/>
                              <a:gd name="T4" fmla="*/ 124 w 153"/>
                              <a:gd name="T5" fmla="*/ 149 h 162"/>
                              <a:gd name="T6" fmla="*/ 94 w 153"/>
                              <a:gd name="T7" fmla="*/ 161 h 162"/>
                              <a:gd name="T8" fmla="*/ 57 w 153"/>
                              <a:gd name="T9" fmla="*/ 161 h 162"/>
                              <a:gd name="T10" fmla="*/ 29 w 153"/>
                              <a:gd name="T11" fmla="*/ 151 h 162"/>
                              <a:gd name="T12" fmla="*/ 10 w 153"/>
                              <a:gd name="T13" fmla="*/ 130 h 162"/>
                              <a:gd name="T14" fmla="*/ 2 w 153"/>
                              <a:gd name="T15" fmla="*/ 101 h 162"/>
                              <a:gd name="T16" fmla="*/ 2 w 153"/>
                              <a:gd name="T17" fmla="*/ 65 h 162"/>
                              <a:gd name="T18" fmla="*/ 11 w 153"/>
                              <a:gd name="T19" fmla="*/ 35 h 162"/>
                              <a:gd name="T20" fmla="*/ 30 w 153"/>
                              <a:gd name="T21" fmla="*/ 13 h 162"/>
                              <a:gd name="T22" fmla="*/ 59 w 153"/>
                              <a:gd name="T23" fmla="*/ 2 h 162"/>
                              <a:gd name="T24" fmla="*/ 98 w 153"/>
                              <a:gd name="T25" fmla="*/ 2 h 162"/>
                              <a:gd name="T26" fmla="*/ 126 w 153"/>
                              <a:gd name="T27" fmla="*/ 12 h 162"/>
                              <a:gd name="T28" fmla="*/ 144 w 153"/>
                              <a:gd name="T29" fmla="*/ 33 h 162"/>
                              <a:gd name="T30" fmla="*/ 153 w 153"/>
                              <a:gd name="T31" fmla="*/ 61 h 162"/>
                              <a:gd name="T32" fmla="*/ 112 w 153"/>
                              <a:gd name="T33" fmla="*/ 82 h 162"/>
                              <a:gd name="T34" fmla="*/ 110 w 153"/>
                              <a:gd name="T35" fmla="*/ 62 h 162"/>
                              <a:gd name="T36" fmla="*/ 105 w 153"/>
                              <a:gd name="T37" fmla="*/ 46 h 162"/>
                              <a:gd name="T38" fmla="*/ 94 w 153"/>
                              <a:gd name="T39" fmla="*/ 36 h 162"/>
                              <a:gd name="T40" fmla="*/ 78 w 153"/>
                              <a:gd name="T41" fmla="*/ 33 h 162"/>
                              <a:gd name="T42" fmla="*/ 62 w 153"/>
                              <a:gd name="T43" fmla="*/ 36 h 162"/>
                              <a:gd name="T44" fmla="*/ 51 w 153"/>
                              <a:gd name="T45" fmla="*/ 46 h 162"/>
                              <a:gd name="T46" fmla="*/ 43 w 153"/>
                              <a:gd name="T47" fmla="*/ 61 h 162"/>
                              <a:gd name="T48" fmla="*/ 42 w 153"/>
                              <a:gd name="T49" fmla="*/ 81 h 162"/>
                              <a:gd name="T50" fmla="*/ 43 w 153"/>
                              <a:gd name="T51" fmla="*/ 100 h 162"/>
                              <a:gd name="T52" fmla="*/ 50 w 153"/>
                              <a:gd name="T53" fmla="*/ 116 h 162"/>
                              <a:gd name="T54" fmla="*/ 59 w 153"/>
                              <a:gd name="T55" fmla="*/ 126 h 162"/>
                              <a:gd name="T56" fmla="*/ 77 w 153"/>
                              <a:gd name="T57" fmla="*/ 130 h 162"/>
                              <a:gd name="T58" fmla="*/ 93 w 153"/>
                              <a:gd name="T59" fmla="*/ 126 h 162"/>
                              <a:gd name="T60" fmla="*/ 104 w 153"/>
                              <a:gd name="T61" fmla="*/ 116 h 162"/>
                              <a:gd name="T62" fmla="*/ 110 w 153"/>
                              <a:gd name="T63" fmla="*/ 101 h 162"/>
                              <a:gd name="T64" fmla="*/ 112 w 153"/>
                              <a:gd name="T65" fmla="*/ 82 h 1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53" h="162">
                                <a:moveTo>
                                  <a:pt x="153" y="79"/>
                                </a:moveTo>
                                <a:lnTo>
                                  <a:pt x="153" y="98"/>
                                </a:lnTo>
                                <a:lnTo>
                                  <a:pt x="149" y="113"/>
                                </a:lnTo>
                                <a:lnTo>
                                  <a:pt x="143" y="127"/>
                                </a:lnTo>
                                <a:lnTo>
                                  <a:pt x="135" y="140"/>
                                </a:lnTo>
                                <a:lnTo>
                                  <a:pt x="124" y="149"/>
                                </a:lnTo>
                                <a:lnTo>
                                  <a:pt x="110" y="156"/>
                                </a:lnTo>
                                <a:lnTo>
                                  <a:pt x="94" y="161"/>
                                </a:lnTo>
                                <a:lnTo>
                                  <a:pt x="75" y="162"/>
                                </a:lnTo>
                                <a:lnTo>
                                  <a:pt x="57" y="161"/>
                                </a:lnTo>
                                <a:lnTo>
                                  <a:pt x="42" y="157"/>
                                </a:lnTo>
                                <a:lnTo>
                                  <a:pt x="29" y="151"/>
                                </a:lnTo>
                                <a:lnTo>
                                  <a:pt x="19" y="141"/>
                                </a:lnTo>
                                <a:lnTo>
                                  <a:pt x="10" y="130"/>
                                </a:lnTo>
                                <a:lnTo>
                                  <a:pt x="5" y="116"/>
                                </a:lnTo>
                                <a:lnTo>
                                  <a:pt x="2" y="101"/>
                                </a:lnTo>
                                <a:lnTo>
                                  <a:pt x="0" y="83"/>
                                </a:lnTo>
                                <a:lnTo>
                                  <a:pt x="2" y="65"/>
                                </a:lnTo>
                                <a:lnTo>
                                  <a:pt x="5" y="50"/>
                                </a:lnTo>
                                <a:lnTo>
                                  <a:pt x="11" y="35"/>
                                </a:lnTo>
                                <a:lnTo>
                                  <a:pt x="20" y="24"/>
                                </a:lnTo>
                                <a:lnTo>
                                  <a:pt x="30" y="13"/>
                                </a:lnTo>
                                <a:lnTo>
                                  <a:pt x="45" y="7"/>
                                </a:lnTo>
                                <a:lnTo>
                                  <a:pt x="59" y="2"/>
                                </a:lnTo>
                                <a:lnTo>
                                  <a:pt x="79" y="0"/>
                                </a:lnTo>
                                <a:lnTo>
                                  <a:pt x="98" y="2"/>
                                </a:lnTo>
                                <a:lnTo>
                                  <a:pt x="112" y="5"/>
                                </a:lnTo>
                                <a:lnTo>
                                  <a:pt x="126" y="12"/>
                                </a:lnTo>
                                <a:lnTo>
                                  <a:pt x="136" y="21"/>
                                </a:lnTo>
                                <a:lnTo>
                                  <a:pt x="144" y="33"/>
                                </a:lnTo>
                                <a:lnTo>
                                  <a:pt x="149" y="46"/>
                                </a:lnTo>
                                <a:lnTo>
                                  <a:pt x="153" y="61"/>
                                </a:lnTo>
                                <a:lnTo>
                                  <a:pt x="153" y="79"/>
                                </a:lnTo>
                                <a:close/>
                                <a:moveTo>
                                  <a:pt x="112" y="82"/>
                                </a:moveTo>
                                <a:lnTo>
                                  <a:pt x="112" y="71"/>
                                </a:lnTo>
                                <a:lnTo>
                                  <a:pt x="110" y="62"/>
                                </a:lnTo>
                                <a:lnTo>
                                  <a:pt x="109" y="53"/>
                                </a:lnTo>
                                <a:lnTo>
                                  <a:pt x="105" y="46"/>
                                </a:lnTo>
                                <a:lnTo>
                                  <a:pt x="100" y="40"/>
                                </a:lnTo>
                                <a:lnTo>
                                  <a:pt x="94" y="36"/>
                                </a:lnTo>
                                <a:lnTo>
                                  <a:pt x="87" y="33"/>
                                </a:lnTo>
                                <a:lnTo>
                                  <a:pt x="78" y="33"/>
                                </a:lnTo>
                                <a:lnTo>
                                  <a:pt x="69" y="33"/>
                                </a:lnTo>
                                <a:lnTo>
                                  <a:pt x="62" y="36"/>
                                </a:lnTo>
                                <a:lnTo>
                                  <a:pt x="56" y="40"/>
                                </a:lnTo>
                                <a:lnTo>
                                  <a:pt x="51" y="46"/>
                                </a:lnTo>
                                <a:lnTo>
                                  <a:pt x="47" y="52"/>
                                </a:lnTo>
                                <a:lnTo>
                                  <a:pt x="43" y="61"/>
                                </a:lnTo>
                                <a:lnTo>
                                  <a:pt x="42" y="69"/>
                                </a:lnTo>
                                <a:lnTo>
                                  <a:pt x="42" y="81"/>
                                </a:lnTo>
                                <a:lnTo>
                                  <a:pt x="42" y="92"/>
                                </a:lnTo>
                                <a:lnTo>
                                  <a:pt x="43" y="100"/>
                                </a:lnTo>
                                <a:lnTo>
                                  <a:pt x="46" y="109"/>
                                </a:lnTo>
                                <a:lnTo>
                                  <a:pt x="50" y="116"/>
                                </a:lnTo>
                                <a:lnTo>
                                  <a:pt x="53" y="122"/>
                                </a:lnTo>
                                <a:lnTo>
                                  <a:pt x="59" y="126"/>
                                </a:lnTo>
                                <a:lnTo>
                                  <a:pt x="67" y="129"/>
                                </a:lnTo>
                                <a:lnTo>
                                  <a:pt x="77" y="130"/>
                                </a:lnTo>
                                <a:lnTo>
                                  <a:pt x="85" y="129"/>
                                </a:lnTo>
                                <a:lnTo>
                                  <a:pt x="93" y="126"/>
                                </a:lnTo>
                                <a:lnTo>
                                  <a:pt x="99" y="122"/>
                                </a:lnTo>
                                <a:lnTo>
                                  <a:pt x="104" y="116"/>
                                </a:lnTo>
                                <a:lnTo>
                                  <a:pt x="108" y="110"/>
                                </a:lnTo>
                                <a:lnTo>
                                  <a:pt x="110" y="101"/>
                                </a:lnTo>
                                <a:lnTo>
                                  <a:pt x="111" y="93"/>
                                </a:lnTo>
                                <a:lnTo>
                                  <a:pt x="112" y="8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68" name="Freeform 130"/>
                        <wps:cNvSpPr>
                          <a:spLocks/>
                        </wps:cNvSpPr>
                        <wps:spPr bwMode="auto">
                          <a:xfrm>
                            <a:off x="5961063" y="141288"/>
                            <a:ext cx="52388" cy="104775"/>
                          </a:xfrm>
                          <a:custGeom>
                            <a:avLst/>
                            <a:gdLst>
                              <a:gd name="T0" fmla="*/ 101 w 101"/>
                              <a:gd name="T1" fmla="*/ 179 h 196"/>
                              <a:gd name="T2" fmla="*/ 99 w 101"/>
                              <a:gd name="T3" fmla="*/ 187 h 196"/>
                              <a:gd name="T4" fmla="*/ 96 w 101"/>
                              <a:gd name="T5" fmla="*/ 190 h 196"/>
                              <a:gd name="T6" fmla="*/ 91 w 101"/>
                              <a:gd name="T7" fmla="*/ 192 h 196"/>
                              <a:gd name="T8" fmla="*/ 83 w 101"/>
                              <a:gd name="T9" fmla="*/ 195 h 196"/>
                              <a:gd name="T10" fmla="*/ 74 w 101"/>
                              <a:gd name="T11" fmla="*/ 196 h 196"/>
                              <a:gd name="T12" fmla="*/ 58 w 101"/>
                              <a:gd name="T13" fmla="*/ 195 h 196"/>
                              <a:gd name="T14" fmla="*/ 41 w 101"/>
                              <a:gd name="T15" fmla="*/ 188 h 196"/>
                              <a:gd name="T16" fmla="*/ 30 w 101"/>
                              <a:gd name="T17" fmla="*/ 176 h 196"/>
                              <a:gd name="T18" fmla="*/ 23 w 101"/>
                              <a:gd name="T19" fmla="*/ 156 h 196"/>
                              <a:gd name="T20" fmla="*/ 23 w 101"/>
                              <a:gd name="T21" fmla="*/ 71 h 196"/>
                              <a:gd name="T22" fmla="*/ 4 w 101"/>
                              <a:gd name="T23" fmla="*/ 70 h 196"/>
                              <a:gd name="T24" fmla="*/ 0 w 101"/>
                              <a:gd name="T25" fmla="*/ 63 h 196"/>
                              <a:gd name="T26" fmla="*/ 0 w 101"/>
                              <a:gd name="T27" fmla="*/ 50 h 196"/>
                              <a:gd name="T28" fmla="*/ 1 w 101"/>
                              <a:gd name="T29" fmla="*/ 44 h 196"/>
                              <a:gd name="T30" fmla="*/ 3 w 101"/>
                              <a:gd name="T31" fmla="*/ 41 h 196"/>
                              <a:gd name="T32" fmla="*/ 5 w 101"/>
                              <a:gd name="T33" fmla="*/ 38 h 196"/>
                              <a:gd name="T34" fmla="*/ 23 w 101"/>
                              <a:gd name="T35" fmla="*/ 38 h 196"/>
                              <a:gd name="T36" fmla="*/ 23 w 101"/>
                              <a:gd name="T37" fmla="*/ 5 h 196"/>
                              <a:gd name="T38" fmla="*/ 25 w 101"/>
                              <a:gd name="T39" fmla="*/ 2 h 196"/>
                              <a:gd name="T40" fmla="*/ 30 w 101"/>
                              <a:gd name="T41" fmla="*/ 0 h 196"/>
                              <a:gd name="T42" fmla="*/ 38 w 101"/>
                              <a:gd name="T43" fmla="*/ 0 h 196"/>
                              <a:gd name="T44" fmla="*/ 49 w 101"/>
                              <a:gd name="T45" fmla="*/ 0 h 196"/>
                              <a:gd name="T46" fmla="*/ 57 w 101"/>
                              <a:gd name="T47" fmla="*/ 0 h 196"/>
                              <a:gd name="T48" fmla="*/ 62 w 101"/>
                              <a:gd name="T49" fmla="*/ 2 h 196"/>
                              <a:gd name="T50" fmla="*/ 63 w 101"/>
                              <a:gd name="T51" fmla="*/ 5 h 196"/>
                              <a:gd name="T52" fmla="*/ 64 w 101"/>
                              <a:gd name="T53" fmla="*/ 38 h 196"/>
                              <a:gd name="T54" fmla="*/ 96 w 101"/>
                              <a:gd name="T55" fmla="*/ 38 h 196"/>
                              <a:gd name="T56" fmla="*/ 99 w 101"/>
                              <a:gd name="T57" fmla="*/ 41 h 196"/>
                              <a:gd name="T58" fmla="*/ 100 w 101"/>
                              <a:gd name="T59" fmla="*/ 44 h 196"/>
                              <a:gd name="T60" fmla="*/ 101 w 101"/>
                              <a:gd name="T61" fmla="*/ 50 h 196"/>
                              <a:gd name="T62" fmla="*/ 101 w 101"/>
                              <a:gd name="T63" fmla="*/ 63 h 196"/>
                              <a:gd name="T64" fmla="*/ 97 w 101"/>
                              <a:gd name="T65" fmla="*/ 70 h 196"/>
                              <a:gd name="T66" fmla="*/ 64 w 101"/>
                              <a:gd name="T67" fmla="*/ 71 h 196"/>
                              <a:gd name="T68" fmla="*/ 64 w 101"/>
                              <a:gd name="T69" fmla="*/ 149 h 196"/>
                              <a:gd name="T70" fmla="*/ 72 w 101"/>
                              <a:gd name="T71" fmla="*/ 160 h 196"/>
                              <a:gd name="T72" fmla="*/ 84 w 101"/>
                              <a:gd name="T73" fmla="*/ 161 h 196"/>
                              <a:gd name="T74" fmla="*/ 89 w 101"/>
                              <a:gd name="T75" fmla="*/ 160 h 196"/>
                              <a:gd name="T76" fmla="*/ 92 w 101"/>
                              <a:gd name="T77" fmla="*/ 159 h 196"/>
                              <a:gd name="T78" fmla="*/ 95 w 101"/>
                              <a:gd name="T79" fmla="*/ 158 h 196"/>
                              <a:gd name="T80" fmla="*/ 97 w 101"/>
                              <a:gd name="T81" fmla="*/ 158 h 196"/>
                              <a:gd name="T82" fmla="*/ 100 w 101"/>
                              <a:gd name="T83" fmla="*/ 159 h 196"/>
                              <a:gd name="T84" fmla="*/ 100 w 101"/>
                              <a:gd name="T85" fmla="*/ 163 h 196"/>
                              <a:gd name="T86" fmla="*/ 101 w 101"/>
                              <a:gd name="T87" fmla="*/ 169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101" h="196">
                                <a:moveTo>
                                  <a:pt x="101" y="172"/>
                                </a:moveTo>
                                <a:lnTo>
                                  <a:pt x="101" y="179"/>
                                </a:lnTo>
                                <a:lnTo>
                                  <a:pt x="100" y="183"/>
                                </a:lnTo>
                                <a:lnTo>
                                  <a:pt x="99" y="187"/>
                                </a:lnTo>
                                <a:lnTo>
                                  <a:pt x="97" y="188"/>
                                </a:lnTo>
                                <a:lnTo>
                                  <a:pt x="96" y="190"/>
                                </a:lnTo>
                                <a:lnTo>
                                  <a:pt x="94" y="192"/>
                                </a:lnTo>
                                <a:lnTo>
                                  <a:pt x="91" y="192"/>
                                </a:lnTo>
                                <a:lnTo>
                                  <a:pt x="88" y="193"/>
                                </a:lnTo>
                                <a:lnTo>
                                  <a:pt x="83" y="195"/>
                                </a:lnTo>
                                <a:lnTo>
                                  <a:pt x="79" y="195"/>
                                </a:lnTo>
                                <a:lnTo>
                                  <a:pt x="74" y="196"/>
                                </a:lnTo>
                                <a:lnTo>
                                  <a:pt x="70" y="196"/>
                                </a:lnTo>
                                <a:lnTo>
                                  <a:pt x="58" y="195"/>
                                </a:lnTo>
                                <a:lnTo>
                                  <a:pt x="49" y="192"/>
                                </a:lnTo>
                                <a:lnTo>
                                  <a:pt x="41" y="188"/>
                                </a:lnTo>
                                <a:lnTo>
                                  <a:pt x="35" y="183"/>
                                </a:lnTo>
                                <a:lnTo>
                                  <a:pt x="30" y="176"/>
                                </a:lnTo>
                                <a:lnTo>
                                  <a:pt x="26" y="167"/>
                                </a:lnTo>
                                <a:lnTo>
                                  <a:pt x="23" y="156"/>
                                </a:lnTo>
                                <a:lnTo>
                                  <a:pt x="23" y="144"/>
                                </a:lnTo>
                                <a:lnTo>
                                  <a:pt x="23" y="71"/>
                                </a:lnTo>
                                <a:lnTo>
                                  <a:pt x="6" y="71"/>
                                </a:lnTo>
                                <a:lnTo>
                                  <a:pt x="4" y="70"/>
                                </a:lnTo>
                                <a:lnTo>
                                  <a:pt x="1" y="68"/>
                                </a:lnTo>
                                <a:lnTo>
                                  <a:pt x="0" y="63"/>
                                </a:lnTo>
                                <a:lnTo>
                                  <a:pt x="0" y="54"/>
                                </a:lnTo>
                                <a:lnTo>
                                  <a:pt x="0" y="50"/>
                                </a:lnTo>
                                <a:lnTo>
                                  <a:pt x="0" y="47"/>
                                </a:lnTo>
                                <a:lnTo>
                                  <a:pt x="1" y="44"/>
                                </a:lnTo>
                                <a:lnTo>
                                  <a:pt x="1" y="42"/>
                                </a:lnTo>
                                <a:lnTo>
                                  <a:pt x="3" y="41"/>
                                </a:lnTo>
                                <a:lnTo>
                                  <a:pt x="4" y="39"/>
                                </a:lnTo>
                                <a:lnTo>
                                  <a:pt x="5" y="38"/>
                                </a:lnTo>
                                <a:lnTo>
                                  <a:pt x="6" y="38"/>
                                </a:lnTo>
                                <a:lnTo>
                                  <a:pt x="23" y="38"/>
                                </a:lnTo>
                                <a:lnTo>
                                  <a:pt x="23" y="6"/>
                                </a:lnTo>
                                <a:lnTo>
                                  <a:pt x="23" y="5"/>
                                </a:lnTo>
                                <a:lnTo>
                                  <a:pt x="25" y="4"/>
                                </a:lnTo>
                                <a:lnTo>
                                  <a:pt x="25" y="2"/>
                                </a:lnTo>
                                <a:lnTo>
                                  <a:pt x="27" y="1"/>
                                </a:lnTo>
                                <a:lnTo>
                                  <a:pt x="30" y="0"/>
                                </a:lnTo>
                                <a:lnTo>
                                  <a:pt x="33" y="0"/>
                                </a:lnTo>
                                <a:lnTo>
                                  <a:pt x="38" y="0"/>
                                </a:lnTo>
                                <a:lnTo>
                                  <a:pt x="43" y="0"/>
                                </a:lnTo>
                                <a:lnTo>
                                  <a:pt x="49" y="0"/>
                                </a:lnTo>
                                <a:lnTo>
                                  <a:pt x="53" y="0"/>
                                </a:lnTo>
                                <a:lnTo>
                                  <a:pt x="57" y="0"/>
                                </a:lnTo>
                                <a:lnTo>
                                  <a:pt x="59" y="1"/>
                                </a:lnTo>
                                <a:lnTo>
                                  <a:pt x="62" y="2"/>
                                </a:lnTo>
                                <a:lnTo>
                                  <a:pt x="63" y="4"/>
                                </a:lnTo>
                                <a:lnTo>
                                  <a:pt x="63" y="5"/>
                                </a:lnTo>
                                <a:lnTo>
                                  <a:pt x="64" y="6"/>
                                </a:lnTo>
                                <a:lnTo>
                                  <a:pt x="64" y="38"/>
                                </a:lnTo>
                                <a:lnTo>
                                  <a:pt x="95" y="38"/>
                                </a:lnTo>
                                <a:lnTo>
                                  <a:pt x="96" y="38"/>
                                </a:lnTo>
                                <a:lnTo>
                                  <a:pt x="97" y="39"/>
                                </a:lnTo>
                                <a:lnTo>
                                  <a:pt x="99" y="41"/>
                                </a:lnTo>
                                <a:lnTo>
                                  <a:pt x="100" y="42"/>
                                </a:lnTo>
                                <a:lnTo>
                                  <a:pt x="100" y="44"/>
                                </a:lnTo>
                                <a:lnTo>
                                  <a:pt x="101" y="47"/>
                                </a:lnTo>
                                <a:lnTo>
                                  <a:pt x="101" y="50"/>
                                </a:lnTo>
                                <a:lnTo>
                                  <a:pt x="101" y="54"/>
                                </a:lnTo>
                                <a:lnTo>
                                  <a:pt x="101" y="63"/>
                                </a:lnTo>
                                <a:lnTo>
                                  <a:pt x="100" y="68"/>
                                </a:lnTo>
                                <a:lnTo>
                                  <a:pt x="97" y="70"/>
                                </a:lnTo>
                                <a:lnTo>
                                  <a:pt x="95" y="71"/>
                                </a:lnTo>
                                <a:lnTo>
                                  <a:pt x="64" y="71"/>
                                </a:lnTo>
                                <a:lnTo>
                                  <a:pt x="64" y="138"/>
                                </a:lnTo>
                                <a:lnTo>
                                  <a:pt x="64" y="149"/>
                                </a:lnTo>
                                <a:lnTo>
                                  <a:pt x="68" y="156"/>
                                </a:lnTo>
                                <a:lnTo>
                                  <a:pt x="72" y="160"/>
                                </a:lnTo>
                                <a:lnTo>
                                  <a:pt x="80" y="161"/>
                                </a:lnTo>
                                <a:lnTo>
                                  <a:pt x="84" y="161"/>
                                </a:lnTo>
                                <a:lnTo>
                                  <a:pt x="86" y="161"/>
                                </a:lnTo>
                                <a:lnTo>
                                  <a:pt x="89" y="160"/>
                                </a:lnTo>
                                <a:lnTo>
                                  <a:pt x="91" y="160"/>
                                </a:lnTo>
                                <a:lnTo>
                                  <a:pt x="92" y="159"/>
                                </a:lnTo>
                                <a:lnTo>
                                  <a:pt x="94" y="159"/>
                                </a:lnTo>
                                <a:lnTo>
                                  <a:pt x="95" y="158"/>
                                </a:lnTo>
                                <a:lnTo>
                                  <a:pt x="96" y="158"/>
                                </a:lnTo>
                                <a:lnTo>
                                  <a:pt x="97" y="158"/>
                                </a:lnTo>
                                <a:lnTo>
                                  <a:pt x="99" y="159"/>
                                </a:lnTo>
                                <a:lnTo>
                                  <a:pt x="100" y="159"/>
                                </a:lnTo>
                                <a:lnTo>
                                  <a:pt x="100" y="161"/>
                                </a:lnTo>
                                <a:lnTo>
                                  <a:pt x="100" y="163"/>
                                </a:lnTo>
                                <a:lnTo>
                                  <a:pt x="101" y="165"/>
                                </a:lnTo>
                                <a:lnTo>
                                  <a:pt x="101" y="169"/>
                                </a:lnTo>
                                <a:lnTo>
                                  <a:pt x="101" y="17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69" name="Freeform 131"/>
                        <wps:cNvSpPr>
                          <a:spLocks/>
                        </wps:cNvSpPr>
                        <wps:spPr bwMode="auto">
                          <a:xfrm>
                            <a:off x="6029325" y="160338"/>
                            <a:ext cx="49213" cy="84138"/>
                          </a:xfrm>
                          <a:custGeom>
                            <a:avLst/>
                            <a:gdLst>
                              <a:gd name="T0" fmla="*/ 92 w 92"/>
                              <a:gd name="T1" fmla="*/ 29 h 159"/>
                              <a:gd name="T2" fmla="*/ 91 w 92"/>
                              <a:gd name="T3" fmla="*/ 36 h 159"/>
                              <a:gd name="T4" fmla="*/ 90 w 92"/>
                              <a:gd name="T5" fmla="*/ 40 h 159"/>
                              <a:gd name="T6" fmla="*/ 87 w 92"/>
                              <a:gd name="T7" fmla="*/ 42 h 159"/>
                              <a:gd name="T8" fmla="*/ 85 w 92"/>
                              <a:gd name="T9" fmla="*/ 42 h 159"/>
                              <a:gd name="T10" fmla="*/ 81 w 92"/>
                              <a:gd name="T11" fmla="*/ 41 h 159"/>
                              <a:gd name="T12" fmla="*/ 77 w 92"/>
                              <a:gd name="T13" fmla="*/ 40 h 159"/>
                              <a:gd name="T14" fmla="*/ 72 w 92"/>
                              <a:gd name="T15" fmla="*/ 39 h 159"/>
                              <a:gd name="T16" fmla="*/ 66 w 92"/>
                              <a:gd name="T17" fmla="*/ 39 h 159"/>
                              <a:gd name="T18" fmla="*/ 60 w 92"/>
                              <a:gd name="T19" fmla="*/ 41 h 159"/>
                              <a:gd name="T20" fmla="*/ 53 w 92"/>
                              <a:gd name="T21" fmla="*/ 47 h 159"/>
                              <a:gd name="T22" fmla="*/ 44 w 92"/>
                              <a:gd name="T23" fmla="*/ 57 h 159"/>
                              <a:gd name="T24" fmla="*/ 40 w 92"/>
                              <a:gd name="T25" fmla="*/ 153 h 159"/>
                              <a:gd name="T26" fmla="*/ 39 w 92"/>
                              <a:gd name="T27" fmla="*/ 156 h 159"/>
                              <a:gd name="T28" fmla="*/ 35 w 92"/>
                              <a:gd name="T29" fmla="*/ 158 h 159"/>
                              <a:gd name="T30" fmla="*/ 29 w 92"/>
                              <a:gd name="T31" fmla="*/ 158 h 159"/>
                              <a:gd name="T32" fmla="*/ 19 w 92"/>
                              <a:gd name="T33" fmla="*/ 159 h 159"/>
                              <a:gd name="T34" fmla="*/ 9 w 92"/>
                              <a:gd name="T35" fmla="*/ 158 h 159"/>
                              <a:gd name="T36" fmla="*/ 3 w 92"/>
                              <a:gd name="T37" fmla="*/ 158 h 159"/>
                              <a:gd name="T38" fmla="*/ 1 w 92"/>
                              <a:gd name="T39" fmla="*/ 156 h 159"/>
                              <a:gd name="T40" fmla="*/ 0 w 92"/>
                              <a:gd name="T41" fmla="*/ 153 h 159"/>
                              <a:gd name="T42" fmla="*/ 0 w 92"/>
                              <a:gd name="T43" fmla="*/ 8 h 159"/>
                              <a:gd name="T44" fmla="*/ 1 w 92"/>
                              <a:gd name="T45" fmla="*/ 5 h 159"/>
                              <a:gd name="T46" fmla="*/ 6 w 92"/>
                              <a:gd name="T47" fmla="*/ 4 h 159"/>
                              <a:gd name="T48" fmla="*/ 12 w 92"/>
                              <a:gd name="T49" fmla="*/ 3 h 159"/>
                              <a:gd name="T50" fmla="*/ 22 w 92"/>
                              <a:gd name="T51" fmla="*/ 3 h 159"/>
                              <a:gd name="T52" fmla="*/ 28 w 92"/>
                              <a:gd name="T53" fmla="*/ 4 h 159"/>
                              <a:gd name="T54" fmla="*/ 33 w 92"/>
                              <a:gd name="T55" fmla="*/ 5 h 159"/>
                              <a:gd name="T56" fmla="*/ 34 w 92"/>
                              <a:gd name="T57" fmla="*/ 8 h 159"/>
                              <a:gd name="T58" fmla="*/ 34 w 92"/>
                              <a:gd name="T59" fmla="*/ 28 h 159"/>
                              <a:gd name="T60" fmla="*/ 45 w 92"/>
                              <a:gd name="T61" fmla="*/ 14 h 159"/>
                              <a:gd name="T62" fmla="*/ 54 w 92"/>
                              <a:gd name="T63" fmla="*/ 5 h 159"/>
                              <a:gd name="T64" fmla="*/ 64 w 92"/>
                              <a:gd name="T65" fmla="*/ 2 h 159"/>
                              <a:gd name="T66" fmla="*/ 72 w 92"/>
                              <a:gd name="T67" fmla="*/ 0 h 159"/>
                              <a:gd name="T68" fmla="*/ 76 w 92"/>
                              <a:gd name="T69" fmla="*/ 0 h 159"/>
                              <a:gd name="T70" fmla="*/ 82 w 92"/>
                              <a:gd name="T71" fmla="*/ 2 h 159"/>
                              <a:gd name="T72" fmla="*/ 86 w 92"/>
                              <a:gd name="T73" fmla="*/ 3 h 159"/>
                              <a:gd name="T74" fmla="*/ 88 w 92"/>
                              <a:gd name="T75" fmla="*/ 4 h 159"/>
                              <a:gd name="T76" fmla="*/ 90 w 92"/>
                              <a:gd name="T77" fmla="*/ 7 h 159"/>
                              <a:gd name="T78" fmla="*/ 91 w 92"/>
                              <a:gd name="T79" fmla="*/ 9 h 159"/>
                              <a:gd name="T80" fmla="*/ 91 w 92"/>
                              <a:gd name="T81" fmla="*/ 14 h 159"/>
                              <a:gd name="T82" fmla="*/ 92 w 92"/>
                              <a:gd name="T83" fmla="*/ 23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92" h="159">
                                <a:moveTo>
                                  <a:pt x="92" y="23"/>
                                </a:moveTo>
                                <a:lnTo>
                                  <a:pt x="92" y="29"/>
                                </a:lnTo>
                                <a:lnTo>
                                  <a:pt x="91" y="33"/>
                                </a:lnTo>
                                <a:lnTo>
                                  <a:pt x="91" y="36"/>
                                </a:lnTo>
                                <a:lnTo>
                                  <a:pt x="91" y="39"/>
                                </a:lnTo>
                                <a:lnTo>
                                  <a:pt x="90" y="40"/>
                                </a:lnTo>
                                <a:lnTo>
                                  <a:pt x="88" y="41"/>
                                </a:lnTo>
                                <a:lnTo>
                                  <a:pt x="87" y="42"/>
                                </a:lnTo>
                                <a:lnTo>
                                  <a:pt x="86" y="42"/>
                                </a:lnTo>
                                <a:lnTo>
                                  <a:pt x="85" y="42"/>
                                </a:lnTo>
                                <a:lnTo>
                                  <a:pt x="83" y="41"/>
                                </a:lnTo>
                                <a:lnTo>
                                  <a:pt x="81" y="41"/>
                                </a:lnTo>
                                <a:lnTo>
                                  <a:pt x="80" y="40"/>
                                </a:lnTo>
                                <a:lnTo>
                                  <a:pt x="77" y="40"/>
                                </a:lnTo>
                                <a:lnTo>
                                  <a:pt x="75" y="39"/>
                                </a:lnTo>
                                <a:lnTo>
                                  <a:pt x="72" y="39"/>
                                </a:lnTo>
                                <a:lnTo>
                                  <a:pt x="70" y="39"/>
                                </a:lnTo>
                                <a:lnTo>
                                  <a:pt x="66" y="39"/>
                                </a:lnTo>
                                <a:lnTo>
                                  <a:pt x="62" y="40"/>
                                </a:lnTo>
                                <a:lnTo>
                                  <a:pt x="60" y="41"/>
                                </a:lnTo>
                                <a:lnTo>
                                  <a:pt x="56" y="44"/>
                                </a:lnTo>
                                <a:lnTo>
                                  <a:pt x="53" y="47"/>
                                </a:lnTo>
                                <a:lnTo>
                                  <a:pt x="49" y="52"/>
                                </a:lnTo>
                                <a:lnTo>
                                  <a:pt x="44" y="57"/>
                                </a:lnTo>
                                <a:lnTo>
                                  <a:pt x="40" y="63"/>
                                </a:lnTo>
                                <a:lnTo>
                                  <a:pt x="40" y="153"/>
                                </a:lnTo>
                                <a:lnTo>
                                  <a:pt x="40" y="154"/>
                                </a:lnTo>
                                <a:lnTo>
                                  <a:pt x="39" y="156"/>
                                </a:lnTo>
                                <a:lnTo>
                                  <a:pt x="38" y="157"/>
                                </a:lnTo>
                                <a:lnTo>
                                  <a:pt x="35" y="158"/>
                                </a:lnTo>
                                <a:lnTo>
                                  <a:pt x="33" y="158"/>
                                </a:lnTo>
                                <a:lnTo>
                                  <a:pt x="29" y="158"/>
                                </a:lnTo>
                                <a:lnTo>
                                  <a:pt x="26" y="159"/>
                                </a:lnTo>
                                <a:lnTo>
                                  <a:pt x="19" y="159"/>
                                </a:lnTo>
                                <a:lnTo>
                                  <a:pt x="14" y="159"/>
                                </a:lnTo>
                                <a:lnTo>
                                  <a:pt x="9" y="158"/>
                                </a:lnTo>
                                <a:lnTo>
                                  <a:pt x="7" y="158"/>
                                </a:lnTo>
                                <a:lnTo>
                                  <a:pt x="3" y="158"/>
                                </a:lnTo>
                                <a:lnTo>
                                  <a:pt x="2" y="157"/>
                                </a:lnTo>
                                <a:lnTo>
                                  <a:pt x="1" y="156"/>
                                </a:lnTo>
                                <a:lnTo>
                                  <a:pt x="0" y="154"/>
                                </a:lnTo>
                                <a:lnTo>
                                  <a:pt x="0" y="153"/>
                                </a:lnTo>
                                <a:lnTo>
                                  <a:pt x="0" y="9"/>
                                </a:lnTo>
                                <a:lnTo>
                                  <a:pt x="0" y="8"/>
                                </a:lnTo>
                                <a:lnTo>
                                  <a:pt x="1" y="7"/>
                                </a:lnTo>
                                <a:lnTo>
                                  <a:pt x="1" y="5"/>
                                </a:lnTo>
                                <a:lnTo>
                                  <a:pt x="3" y="5"/>
                                </a:lnTo>
                                <a:lnTo>
                                  <a:pt x="6" y="4"/>
                                </a:lnTo>
                                <a:lnTo>
                                  <a:pt x="8" y="4"/>
                                </a:lnTo>
                                <a:lnTo>
                                  <a:pt x="12" y="3"/>
                                </a:lnTo>
                                <a:lnTo>
                                  <a:pt x="17" y="3"/>
                                </a:lnTo>
                                <a:lnTo>
                                  <a:pt x="22" y="3"/>
                                </a:lnTo>
                                <a:lnTo>
                                  <a:pt x="26" y="4"/>
                                </a:lnTo>
                                <a:lnTo>
                                  <a:pt x="28" y="4"/>
                                </a:lnTo>
                                <a:lnTo>
                                  <a:pt x="30" y="5"/>
                                </a:lnTo>
                                <a:lnTo>
                                  <a:pt x="33" y="5"/>
                                </a:lnTo>
                                <a:lnTo>
                                  <a:pt x="33" y="7"/>
                                </a:lnTo>
                                <a:lnTo>
                                  <a:pt x="34" y="8"/>
                                </a:lnTo>
                                <a:lnTo>
                                  <a:pt x="34" y="9"/>
                                </a:lnTo>
                                <a:lnTo>
                                  <a:pt x="34" y="28"/>
                                </a:lnTo>
                                <a:lnTo>
                                  <a:pt x="39" y="20"/>
                                </a:lnTo>
                                <a:lnTo>
                                  <a:pt x="45" y="14"/>
                                </a:lnTo>
                                <a:lnTo>
                                  <a:pt x="50" y="9"/>
                                </a:lnTo>
                                <a:lnTo>
                                  <a:pt x="54" y="5"/>
                                </a:lnTo>
                                <a:lnTo>
                                  <a:pt x="59" y="3"/>
                                </a:lnTo>
                                <a:lnTo>
                                  <a:pt x="64" y="2"/>
                                </a:lnTo>
                                <a:lnTo>
                                  <a:pt x="67" y="0"/>
                                </a:lnTo>
                                <a:lnTo>
                                  <a:pt x="72" y="0"/>
                                </a:lnTo>
                                <a:lnTo>
                                  <a:pt x="75" y="0"/>
                                </a:lnTo>
                                <a:lnTo>
                                  <a:pt x="76" y="0"/>
                                </a:lnTo>
                                <a:lnTo>
                                  <a:pt x="78" y="2"/>
                                </a:lnTo>
                                <a:lnTo>
                                  <a:pt x="82" y="2"/>
                                </a:lnTo>
                                <a:lnTo>
                                  <a:pt x="85" y="2"/>
                                </a:lnTo>
                                <a:lnTo>
                                  <a:pt x="86" y="3"/>
                                </a:lnTo>
                                <a:lnTo>
                                  <a:pt x="88" y="4"/>
                                </a:lnTo>
                                <a:lnTo>
                                  <a:pt x="88" y="4"/>
                                </a:lnTo>
                                <a:lnTo>
                                  <a:pt x="90" y="5"/>
                                </a:lnTo>
                                <a:lnTo>
                                  <a:pt x="90" y="7"/>
                                </a:lnTo>
                                <a:lnTo>
                                  <a:pt x="91" y="8"/>
                                </a:lnTo>
                                <a:lnTo>
                                  <a:pt x="91" y="9"/>
                                </a:lnTo>
                                <a:lnTo>
                                  <a:pt x="91" y="10"/>
                                </a:lnTo>
                                <a:lnTo>
                                  <a:pt x="91" y="14"/>
                                </a:lnTo>
                                <a:lnTo>
                                  <a:pt x="92" y="18"/>
                                </a:lnTo>
                                <a:lnTo>
                                  <a:pt x="92" y="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70" name="Freeform 132"/>
                        <wps:cNvSpPr>
                          <a:spLocks noEditPoints="1"/>
                        </wps:cNvSpPr>
                        <wps:spPr bwMode="auto">
                          <a:xfrm>
                            <a:off x="6089650" y="128588"/>
                            <a:ext cx="25400" cy="115888"/>
                          </a:xfrm>
                          <a:custGeom>
                            <a:avLst/>
                            <a:gdLst>
                              <a:gd name="T0" fmla="*/ 44 w 47"/>
                              <a:gd name="T1" fmla="*/ 213 h 219"/>
                              <a:gd name="T2" fmla="*/ 43 w 47"/>
                              <a:gd name="T3" fmla="*/ 214 h 219"/>
                              <a:gd name="T4" fmla="*/ 43 w 47"/>
                              <a:gd name="T5" fmla="*/ 216 h 219"/>
                              <a:gd name="T6" fmla="*/ 42 w 47"/>
                              <a:gd name="T7" fmla="*/ 217 h 219"/>
                              <a:gd name="T8" fmla="*/ 39 w 47"/>
                              <a:gd name="T9" fmla="*/ 218 h 219"/>
                              <a:gd name="T10" fmla="*/ 37 w 47"/>
                              <a:gd name="T11" fmla="*/ 218 h 219"/>
                              <a:gd name="T12" fmla="*/ 33 w 47"/>
                              <a:gd name="T13" fmla="*/ 218 h 219"/>
                              <a:gd name="T14" fmla="*/ 30 w 47"/>
                              <a:gd name="T15" fmla="*/ 219 h 219"/>
                              <a:gd name="T16" fmla="*/ 23 w 47"/>
                              <a:gd name="T17" fmla="*/ 219 h 219"/>
                              <a:gd name="T18" fmla="*/ 18 w 47"/>
                              <a:gd name="T19" fmla="*/ 219 h 219"/>
                              <a:gd name="T20" fmla="*/ 14 w 47"/>
                              <a:gd name="T21" fmla="*/ 218 h 219"/>
                              <a:gd name="T22" fmla="*/ 10 w 47"/>
                              <a:gd name="T23" fmla="*/ 218 h 219"/>
                              <a:gd name="T24" fmla="*/ 7 w 47"/>
                              <a:gd name="T25" fmla="*/ 218 h 219"/>
                              <a:gd name="T26" fmla="*/ 6 w 47"/>
                              <a:gd name="T27" fmla="*/ 217 h 219"/>
                              <a:gd name="T28" fmla="*/ 5 w 47"/>
                              <a:gd name="T29" fmla="*/ 216 h 219"/>
                              <a:gd name="T30" fmla="*/ 4 w 47"/>
                              <a:gd name="T31" fmla="*/ 214 h 219"/>
                              <a:gd name="T32" fmla="*/ 4 w 47"/>
                              <a:gd name="T33" fmla="*/ 213 h 219"/>
                              <a:gd name="T34" fmla="*/ 4 w 47"/>
                              <a:gd name="T35" fmla="*/ 70 h 219"/>
                              <a:gd name="T36" fmla="*/ 4 w 47"/>
                              <a:gd name="T37" fmla="*/ 69 h 219"/>
                              <a:gd name="T38" fmla="*/ 5 w 47"/>
                              <a:gd name="T39" fmla="*/ 68 h 219"/>
                              <a:gd name="T40" fmla="*/ 6 w 47"/>
                              <a:gd name="T41" fmla="*/ 67 h 219"/>
                              <a:gd name="T42" fmla="*/ 7 w 47"/>
                              <a:gd name="T43" fmla="*/ 65 h 219"/>
                              <a:gd name="T44" fmla="*/ 10 w 47"/>
                              <a:gd name="T45" fmla="*/ 64 h 219"/>
                              <a:gd name="T46" fmla="*/ 14 w 47"/>
                              <a:gd name="T47" fmla="*/ 64 h 219"/>
                              <a:gd name="T48" fmla="*/ 18 w 47"/>
                              <a:gd name="T49" fmla="*/ 63 h 219"/>
                              <a:gd name="T50" fmla="*/ 23 w 47"/>
                              <a:gd name="T51" fmla="*/ 63 h 219"/>
                              <a:gd name="T52" fmla="*/ 30 w 47"/>
                              <a:gd name="T53" fmla="*/ 63 h 219"/>
                              <a:gd name="T54" fmla="*/ 33 w 47"/>
                              <a:gd name="T55" fmla="*/ 64 h 219"/>
                              <a:gd name="T56" fmla="*/ 37 w 47"/>
                              <a:gd name="T57" fmla="*/ 64 h 219"/>
                              <a:gd name="T58" fmla="*/ 39 w 47"/>
                              <a:gd name="T59" fmla="*/ 65 h 219"/>
                              <a:gd name="T60" fmla="*/ 42 w 47"/>
                              <a:gd name="T61" fmla="*/ 67 h 219"/>
                              <a:gd name="T62" fmla="*/ 43 w 47"/>
                              <a:gd name="T63" fmla="*/ 68 h 219"/>
                              <a:gd name="T64" fmla="*/ 43 w 47"/>
                              <a:gd name="T65" fmla="*/ 69 h 219"/>
                              <a:gd name="T66" fmla="*/ 44 w 47"/>
                              <a:gd name="T67" fmla="*/ 70 h 219"/>
                              <a:gd name="T68" fmla="*/ 44 w 47"/>
                              <a:gd name="T69" fmla="*/ 213 h 219"/>
                              <a:gd name="T70" fmla="*/ 47 w 47"/>
                              <a:gd name="T71" fmla="*/ 21 h 219"/>
                              <a:gd name="T72" fmla="*/ 46 w 47"/>
                              <a:gd name="T73" fmla="*/ 32 h 219"/>
                              <a:gd name="T74" fmla="*/ 42 w 47"/>
                              <a:gd name="T75" fmla="*/ 38 h 219"/>
                              <a:gd name="T76" fmla="*/ 36 w 47"/>
                              <a:gd name="T77" fmla="*/ 42 h 219"/>
                              <a:gd name="T78" fmla="*/ 23 w 47"/>
                              <a:gd name="T79" fmla="*/ 43 h 219"/>
                              <a:gd name="T80" fmla="*/ 11 w 47"/>
                              <a:gd name="T81" fmla="*/ 42 h 219"/>
                              <a:gd name="T82" fmla="*/ 5 w 47"/>
                              <a:gd name="T83" fmla="*/ 38 h 219"/>
                              <a:gd name="T84" fmla="*/ 1 w 47"/>
                              <a:gd name="T85" fmla="*/ 32 h 219"/>
                              <a:gd name="T86" fmla="*/ 0 w 47"/>
                              <a:gd name="T87" fmla="*/ 22 h 219"/>
                              <a:gd name="T88" fmla="*/ 1 w 47"/>
                              <a:gd name="T89" fmla="*/ 11 h 219"/>
                              <a:gd name="T90" fmla="*/ 5 w 47"/>
                              <a:gd name="T91" fmla="*/ 5 h 219"/>
                              <a:gd name="T92" fmla="*/ 11 w 47"/>
                              <a:gd name="T93" fmla="*/ 1 h 219"/>
                              <a:gd name="T94" fmla="*/ 23 w 47"/>
                              <a:gd name="T95" fmla="*/ 0 h 219"/>
                              <a:gd name="T96" fmla="*/ 36 w 47"/>
                              <a:gd name="T97" fmla="*/ 1 h 219"/>
                              <a:gd name="T98" fmla="*/ 42 w 47"/>
                              <a:gd name="T99" fmla="*/ 5 h 219"/>
                              <a:gd name="T100" fmla="*/ 46 w 47"/>
                              <a:gd name="T101" fmla="*/ 11 h 219"/>
                              <a:gd name="T102" fmla="*/ 47 w 47"/>
                              <a:gd name="T103" fmla="*/ 21 h 2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47" h="219">
                                <a:moveTo>
                                  <a:pt x="44" y="213"/>
                                </a:moveTo>
                                <a:lnTo>
                                  <a:pt x="43" y="214"/>
                                </a:lnTo>
                                <a:lnTo>
                                  <a:pt x="43" y="216"/>
                                </a:lnTo>
                                <a:lnTo>
                                  <a:pt x="42" y="217"/>
                                </a:lnTo>
                                <a:lnTo>
                                  <a:pt x="39" y="218"/>
                                </a:lnTo>
                                <a:lnTo>
                                  <a:pt x="37" y="218"/>
                                </a:lnTo>
                                <a:lnTo>
                                  <a:pt x="33" y="218"/>
                                </a:lnTo>
                                <a:lnTo>
                                  <a:pt x="30" y="219"/>
                                </a:lnTo>
                                <a:lnTo>
                                  <a:pt x="23" y="219"/>
                                </a:lnTo>
                                <a:lnTo>
                                  <a:pt x="18" y="219"/>
                                </a:lnTo>
                                <a:lnTo>
                                  <a:pt x="14" y="218"/>
                                </a:lnTo>
                                <a:lnTo>
                                  <a:pt x="10" y="218"/>
                                </a:lnTo>
                                <a:lnTo>
                                  <a:pt x="7" y="218"/>
                                </a:lnTo>
                                <a:lnTo>
                                  <a:pt x="6" y="217"/>
                                </a:lnTo>
                                <a:lnTo>
                                  <a:pt x="5" y="216"/>
                                </a:lnTo>
                                <a:lnTo>
                                  <a:pt x="4" y="214"/>
                                </a:lnTo>
                                <a:lnTo>
                                  <a:pt x="4" y="213"/>
                                </a:lnTo>
                                <a:lnTo>
                                  <a:pt x="4" y="70"/>
                                </a:lnTo>
                                <a:lnTo>
                                  <a:pt x="4" y="69"/>
                                </a:lnTo>
                                <a:lnTo>
                                  <a:pt x="5" y="68"/>
                                </a:lnTo>
                                <a:lnTo>
                                  <a:pt x="6" y="67"/>
                                </a:lnTo>
                                <a:lnTo>
                                  <a:pt x="7" y="65"/>
                                </a:lnTo>
                                <a:lnTo>
                                  <a:pt x="10" y="64"/>
                                </a:lnTo>
                                <a:lnTo>
                                  <a:pt x="14" y="64"/>
                                </a:lnTo>
                                <a:lnTo>
                                  <a:pt x="18" y="63"/>
                                </a:lnTo>
                                <a:lnTo>
                                  <a:pt x="23" y="63"/>
                                </a:lnTo>
                                <a:lnTo>
                                  <a:pt x="30" y="63"/>
                                </a:lnTo>
                                <a:lnTo>
                                  <a:pt x="33" y="64"/>
                                </a:lnTo>
                                <a:lnTo>
                                  <a:pt x="37" y="64"/>
                                </a:lnTo>
                                <a:lnTo>
                                  <a:pt x="39" y="65"/>
                                </a:lnTo>
                                <a:lnTo>
                                  <a:pt x="42" y="67"/>
                                </a:lnTo>
                                <a:lnTo>
                                  <a:pt x="43" y="68"/>
                                </a:lnTo>
                                <a:lnTo>
                                  <a:pt x="43" y="69"/>
                                </a:lnTo>
                                <a:lnTo>
                                  <a:pt x="44" y="70"/>
                                </a:lnTo>
                                <a:lnTo>
                                  <a:pt x="44" y="213"/>
                                </a:lnTo>
                                <a:close/>
                                <a:moveTo>
                                  <a:pt x="47" y="21"/>
                                </a:moveTo>
                                <a:lnTo>
                                  <a:pt x="46" y="32"/>
                                </a:lnTo>
                                <a:lnTo>
                                  <a:pt x="42" y="38"/>
                                </a:lnTo>
                                <a:lnTo>
                                  <a:pt x="36" y="42"/>
                                </a:lnTo>
                                <a:lnTo>
                                  <a:pt x="23" y="43"/>
                                </a:lnTo>
                                <a:lnTo>
                                  <a:pt x="11" y="42"/>
                                </a:lnTo>
                                <a:lnTo>
                                  <a:pt x="5" y="38"/>
                                </a:lnTo>
                                <a:lnTo>
                                  <a:pt x="1" y="32"/>
                                </a:lnTo>
                                <a:lnTo>
                                  <a:pt x="0" y="22"/>
                                </a:lnTo>
                                <a:lnTo>
                                  <a:pt x="1" y="11"/>
                                </a:lnTo>
                                <a:lnTo>
                                  <a:pt x="5" y="5"/>
                                </a:lnTo>
                                <a:lnTo>
                                  <a:pt x="11" y="1"/>
                                </a:lnTo>
                                <a:lnTo>
                                  <a:pt x="23" y="0"/>
                                </a:lnTo>
                                <a:lnTo>
                                  <a:pt x="36" y="1"/>
                                </a:lnTo>
                                <a:lnTo>
                                  <a:pt x="42" y="5"/>
                                </a:lnTo>
                                <a:lnTo>
                                  <a:pt x="46" y="11"/>
                                </a:lnTo>
                                <a:lnTo>
                                  <a:pt x="47" y="2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71" name="Freeform 133"/>
                        <wps:cNvSpPr>
                          <a:spLocks noEditPoints="1"/>
                        </wps:cNvSpPr>
                        <wps:spPr bwMode="auto">
                          <a:xfrm>
                            <a:off x="6129338" y="160338"/>
                            <a:ext cx="74613" cy="85725"/>
                          </a:xfrm>
                          <a:custGeom>
                            <a:avLst/>
                            <a:gdLst>
                              <a:gd name="T0" fmla="*/ 139 w 141"/>
                              <a:gd name="T1" fmla="*/ 84 h 162"/>
                              <a:gd name="T2" fmla="*/ 133 w 141"/>
                              <a:gd name="T3" fmla="*/ 90 h 162"/>
                              <a:gd name="T4" fmla="*/ 41 w 141"/>
                              <a:gd name="T5" fmla="*/ 92 h 162"/>
                              <a:gd name="T6" fmla="*/ 43 w 141"/>
                              <a:gd name="T7" fmla="*/ 108 h 162"/>
                              <a:gd name="T8" fmla="*/ 50 w 141"/>
                              <a:gd name="T9" fmla="*/ 121 h 162"/>
                              <a:gd name="T10" fmla="*/ 62 w 141"/>
                              <a:gd name="T11" fmla="*/ 129 h 162"/>
                              <a:gd name="T12" fmla="*/ 80 w 141"/>
                              <a:gd name="T13" fmla="*/ 131 h 162"/>
                              <a:gd name="T14" fmla="*/ 99 w 141"/>
                              <a:gd name="T15" fmla="*/ 130 h 162"/>
                              <a:gd name="T16" fmla="*/ 112 w 141"/>
                              <a:gd name="T17" fmla="*/ 126 h 162"/>
                              <a:gd name="T18" fmla="*/ 122 w 141"/>
                              <a:gd name="T19" fmla="*/ 124 h 162"/>
                              <a:gd name="T20" fmla="*/ 128 w 141"/>
                              <a:gd name="T21" fmla="*/ 121 h 162"/>
                              <a:gd name="T22" fmla="*/ 131 w 141"/>
                              <a:gd name="T23" fmla="*/ 122 h 162"/>
                              <a:gd name="T24" fmla="*/ 132 w 141"/>
                              <a:gd name="T25" fmla="*/ 124 h 162"/>
                              <a:gd name="T26" fmla="*/ 133 w 141"/>
                              <a:gd name="T27" fmla="*/ 129 h 162"/>
                              <a:gd name="T28" fmla="*/ 133 w 141"/>
                              <a:gd name="T29" fmla="*/ 135 h 162"/>
                              <a:gd name="T30" fmla="*/ 133 w 141"/>
                              <a:gd name="T31" fmla="*/ 141 h 162"/>
                              <a:gd name="T32" fmla="*/ 133 w 141"/>
                              <a:gd name="T33" fmla="*/ 146 h 162"/>
                              <a:gd name="T34" fmla="*/ 132 w 141"/>
                              <a:gd name="T35" fmla="*/ 148 h 162"/>
                              <a:gd name="T36" fmla="*/ 130 w 141"/>
                              <a:gd name="T37" fmla="*/ 151 h 162"/>
                              <a:gd name="T38" fmla="*/ 125 w 141"/>
                              <a:gd name="T39" fmla="*/ 153 h 162"/>
                              <a:gd name="T40" fmla="*/ 112 w 141"/>
                              <a:gd name="T41" fmla="*/ 157 h 162"/>
                              <a:gd name="T42" fmla="*/ 96 w 141"/>
                              <a:gd name="T43" fmla="*/ 161 h 162"/>
                              <a:gd name="T44" fmla="*/ 77 w 141"/>
                              <a:gd name="T45" fmla="*/ 162 h 162"/>
                              <a:gd name="T46" fmla="*/ 43 w 141"/>
                              <a:gd name="T47" fmla="*/ 157 h 162"/>
                              <a:gd name="T48" fmla="*/ 19 w 141"/>
                              <a:gd name="T49" fmla="*/ 142 h 162"/>
                              <a:gd name="T50" fmla="*/ 4 w 141"/>
                              <a:gd name="T51" fmla="*/ 117 h 162"/>
                              <a:gd name="T52" fmla="*/ 0 w 141"/>
                              <a:gd name="T53" fmla="*/ 83 h 162"/>
                              <a:gd name="T54" fmla="*/ 5 w 141"/>
                              <a:gd name="T55" fmla="*/ 49 h 162"/>
                              <a:gd name="T56" fmla="*/ 19 w 141"/>
                              <a:gd name="T57" fmla="*/ 23 h 162"/>
                              <a:gd name="T58" fmla="*/ 42 w 141"/>
                              <a:gd name="T59" fmla="*/ 7 h 162"/>
                              <a:gd name="T60" fmla="*/ 73 w 141"/>
                              <a:gd name="T61" fmla="*/ 0 h 162"/>
                              <a:gd name="T62" fmla="*/ 104 w 141"/>
                              <a:gd name="T63" fmla="*/ 5 h 162"/>
                              <a:gd name="T64" fmla="*/ 125 w 141"/>
                              <a:gd name="T65" fmla="*/ 20 h 162"/>
                              <a:gd name="T66" fmla="*/ 137 w 141"/>
                              <a:gd name="T67" fmla="*/ 42 h 162"/>
                              <a:gd name="T68" fmla="*/ 141 w 141"/>
                              <a:gd name="T69" fmla="*/ 71 h 162"/>
                              <a:gd name="T70" fmla="*/ 101 w 141"/>
                              <a:gd name="T71" fmla="*/ 66 h 162"/>
                              <a:gd name="T72" fmla="*/ 94 w 141"/>
                              <a:gd name="T73" fmla="*/ 39 h 162"/>
                              <a:gd name="T74" fmla="*/ 72 w 141"/>
                              <a:gd name="T75" fmla="*/ 29 h 162"/>
                              <a:gd name="T76" fmla="*/ 58 w 141"/>
                              <a:gd name="T77" fmla="*/ 33 h 162"/>
                              <a:gd name="T78" fmla="*/ 48 w 141"/>
                              <a:gd name="T79" fmla="*/ 40 h 162"/>
                              <a:gd name="T80" fmla="*/ 43 w 141"/>
                              <a:gd name="T81" fmla="*/ 51 h 162"/>
                              <a:gd name="T82" fmla="*/ 41 w 141"/>
                              <a:gd name="T83" fmla="*/ 66 h 1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141" h="162">
                                <a:moveTo>
                                  <a:pt x="141" y="77"/>
                                </a:moveTo>
                                <a:lnTo>
                                  <a:pt x="139" y="84"/>
                                </a:lnTo>
                                <a:lnTo>
                                  <a:pt x="137" y="88"/>
                                </a:lnTo>
                                <a:lnTo>
                                  <a:pt x="133" y="90"/>
                                </a:lnTo>
                                <a:lnTo>
                                  <a:pt x="128" y="92"/>
                                </a:lnTo>
                                <a:lnTo>
                                  <a:pt x="41" y="92"/>
                                </a:lnTo>
                                <a:lnTo>
                                  <a:pt x="41" y="100"/>
                                </a:lnTo>
                                <a:lnTo>
                                  <a:pt x="43" y="108"/>
                                </a:lnTo>
                                <a:lnTo>
                                  <a:pt x="46" y="115"/>
                                </a:lnTo>
                                <a:lnTo>
                                  <a:pt x="50" y="121"/>
                                </a:lnTo>
                                <a:lnTo>
                                  <a:pt x="56" y="126"/>
                                </a:lnTo>
                                <a:lnTo>
                                  <a:pt x="62" y="129"/>
                                </a:lnTo>
                                <a:lnTo>
                                  <a:pt x="71" y="131"/>
                                </a:lnTo>
                                <a:lnTo>
                                  <a:pt x="80" y="131"/>
                                </a:lnTo>
                                <a:lnTo>
                                  <a:pt x="90" y="131"/>
                                </a:lnTo>
                                <a:lnTo>
                                  <a:pt x="99" y="130"/>
                                </a:lnTo>
                                <a:lnTo>
                                  <a:pt x="106" y="129"/>
                                </a:lnTo>
                                <a:lnTo>
                                  <a:pt x="112" y="126"/>
                                </a:lnTo>
                                <a:lnTo>
                                  <a:pt x="119" y="125"/>
                                </a:lnTo>
                                <a:lnTo>
                                  <a:pt x="122" y="124"/>
                                </a:lnTo>
                                <a:lnTo>
                                  <a:pt x="126" y="122"/>
                                </a:lnTo>
                                <a:lnTo>
                                  <a:pt x="128" y="121"/>
                                </a:lnTo>
                                <a:lnTo>
                                  <a:pt x="130" y="121"/>
                                </a:lnTo>
                                <a:lnTo>
                                  <a:pt x="131" y="122"/>
                                </a:lnTo>
                                <a:lnTo>
                                  <a:pt x="132" y="122"/>
                                </a:lnTo>
                                <a:lnTo>
                                  <a:pt x="132" y="124"/>
                                </a:lnTo>
                                <a:lnTo>
                                  <a:pt x="133" y="126"/>
                                </a:lnTo>
                                <a:lnTo>
                                  <a:pt x="133" y="129"/>
                                </a:lnTo>
                                <a:lnTo>
                                  <a:pt x="133" y="131"/>
                                </a:lnTo>
                                <a:lnTo>
                                  <a:pt x="133" y="135"/>
                                </a:lnTo>
                                <a:lnTo>
                                  <a:pt x="133" y="138"/>
                                </a:lnTo>
                                <a:lnTo>
                                  <a:pt x="133" y="141"/>
                                </a:lnTo>
                                <a:lnTo>
                                  <a:pt x="133" y="143"/>
                                </a:lnTo>
                                <a:lnTo>
                                  <a:pt x="133" y="146"/>
                                </a:lnTo>
                                <a:lnTo>
                                  <a:pt x="132" y="147"/>
                                </a:lnTo>
                                <a:lnTo>
                                  <a:pt x="132" y="148"/>
                                </a:lnTo>
                                <a:lnTo>
                                  <a:pt x="131" y="149"/>
                                </a:lnTo>
                                <a:lnTo>
                                  <a:pt x="130" y="151"/>
                                </a:lnTo>
                                <a:lnTo>
                                  <a:pt x="128" y="152"/>
                                </a:lnTo>
                                <a:lnTo>
                                  <a:pt x="125" y="153"/>
                                </a:lnTo>
                                <a:lnTo>
                                  <a:pt x="120" y="156"/>
                                </a:lnTo>
                                <a:lnTo>
                                  <a:pt x="112" y="157"/>
                                </a:lnTo>
                                <a:lnTo>
                                  <a:pt x="105" y="159"/>
                                </a:lnTo>
                                <a:lnTo>
                                  <a:pt x="96" y="161"/>
                                </a:lnTo>
                                <a:lnTo>
                                  <a:pt x="87" y="162"/>
                                </a:lnTo>
                                <a:lnTo>
                                  <a:pt x="77" y="162"/>
                                </a:lnTo>
                                <a:lnTo>
                                  <a:pt x="58" y="161"/>
                                </a:lnTo>
                                <a:lnTo>
                                  <a:pt x="43" y="157"/>
                                </a:lnTo>
                                <a:lnTo>
                                  <a:pt x="30" y="152"/>
                                </a:lnTo>
                                <a:lnTo>
                                  <a:pt x="19" y="142"/>
                                </a:lnTo>
                                <a:lnTo>
                                  <a:pt x="10" y="132"/>
                                </a:lnTo>
                                <a:lnTo>
                                  <a:pt x="4" y="117"/>
                                </a:lnTo>
                                <a:lnTo>
                                  <a:pt x="0" y="101"/>
                                </a:lnTo>
                                <a:lnTo>
                                  <a:pt x="0" y="83"/>
                                </a:lnTo>
                                <a:lnTo>
                                  <a:pt x="0" y="65"/>
                                </a:lnTo>
                                <a:lnTo>
                                  <a:pt x="5" y="49"/>
                                </a:lnTo>
                                <a:lnTo>
                                  <a:pt x="10" y="34"/>
                                </a:lnTo>
                                <a:lnTo>
                                  <a:pt x="19" y="23"/>
                                </a:lnTo>
                                <a:lnTo>
                                  <a:pt x="30" y="13"/>
                                </a:lnTo>
                                <a:lnTo>
                                  <a:pt x="42" y="7"/>
                                </a:lnTo>
                                <a:lnTo>
                                  <a:pt x="57" y="2"/>
                                </a:lnTo>
                                <a:lnTo>
                                  <a:pt x="73" y="0"/>
                                </a:lnTo>
                                <a:lnTo>
                                  <a:pt x="90" y="2"/>
                                </a:lnTo>
                                <a:lnTo>
                                  <a:pt x="104" y="5"/>
                                </a:lnTo>
                                <a:lnTo>
                                  <a:pt x="116" y="12"/>
                                </a:lnTo>
                                <a:lnTo>
                                  <a:pt x="125" y="20"/>
                                </a:lnTo>
                                <a:lnTo>
                                  <a:pt x="132" y="30"/>
                                </a:lnTo>
                                <a:lnTo>
                                  <a:pt x="137" y="42"/>
                                </a:lnTo>
                                <a:lnTo>
                                  <a:pt x="139" y="56"/>
                                </a:lnTo>
                                <a:lnTo>
                                  <a:pt x="141" y="71"/>
                                </a:lnTo>
                                <a:lnTo>
                                  <a:pt x="141" y="77"/>
                                </a:lnTo>
                                <a:close/>
                                <a:moveTo>
                                  <a:pt x="101" y="66"/>
                                </a:moveTo>
                                <a:lnTo>
                                  <a:pt x="100" y="50"/>
                                </a:lnTo>
                                <a:lnTo>
                                  <a:pt x="94" y="39"/>
                                </a:lnTo>
                                <a:lnTo>
                                  <a:pt x="85" y="31"/>
                                </a:lnTo>
                                <a:lnTo>
                                  <a:pt x="72" y="29"/>
                                </a:lnTo>
                                <a:lnTo>
                                  <a:pt x="64" y="30"/>
                                </a:lnTo>
                                <a:lnTo>
                                  <a:pt x="58" y="33"/>
                                </a:lnTo>
                                <a:lnTo>
                                  <a:pt x="53" y="35"/>
                                </a:lnTo>
                                <a:lnTo>
                                  <a:pt x="48" y="40"/>
                                </a:lnTo>
                                <a:lnTo>
                                  <a:pt x="46" y="45"/>
                                </a:lnTo>
                                <a:lnTo>
                                  <a:pt x="43" y="51"/>
                                </a:lnTo>
                                <a:lnTo>
                                  <a:pt x="41" y="58"/>
                                </a:lnTo>
                                <a:lnTo>
                                  <a:pt x="41" y="66"/>
                                </a:lnTo>
                                <a:lnTo>
                                  <a:pt x="101" y="6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72" name="Freeform 134"/>
                        <wps:cNvSpPr>
                          <a:spLocks/>
                        </wps:cNvSpPr>
                        <wps:spPr bwMode="auto">
                          <a:xfrm>
                            <a:off x="6221413" y="160338"/>
                            <a:ext cx="73025" cy="84138"/>
                          </a:xfrm>
                          <a:custGeom>
                            <a:avLst/>
                            <a:gdLst>
                              <a:gd name="T0" fmla="*/ 137 w 137"/>
                              <a:gd name="T1" fmla="*/ 154 h 159"/>
                              <a:gd name="T2" fmla="*/ 134 w 137"/>
                              <a:gd name="T3" fmla="*/ 157 h 159"/>
                              <a:gd name="T4" fmla="*/ 129 w 137"/>
                              <a:gd name="T5" fmla="*/ 158 h 159"/>
                              <a:gd name="T6" fmla="*/ 122 w 137"/>
                              <a:gd name="T7" fmla="*/ 159 h 159"/>
                              <a:gd name="T8" fmla="*/ 111 w 137"/>
                              <a:gd name="T9" fmla="*/ 159 h 159"/>
                              <a:gd name="T10" fmla="*/ 102 w 137"/>
                              <a:gd name="T11" fmla="*/ 158 h 159"/>
                              <a:gd name="T12" fmla="*/ 99 w 137"/>
                              <a:gd name="T13" fmla="*/ 157 h 159"/>
                              <a:gd name="T14" fmla="*/ 96 w 137"/>
                              <a:gd name="T15" fmla="*/ 154 h 159"/>
                              <a:gd name="T16" fmla="*/ 96 w 137"/>
                              <a:gd name="T17" fmla="*/ 71 h 159"/>
                              <a:gd name="T18" fmla="*/ 95 w 137"/>
                              <a:gd name="T19" fmla="*/ 55 h 159"/>
                              <a:gd name="T20" fmla="*/ 90 w 137"/>
                              <a:gd name="T21" fmla="*/ 45 h 159"/>
                              <a:gd name="T22" fmla="*/ 82 w 137"/>
                              <a:gd name="T23" fmla="*/ 39 h 159"/>
                              <a:gd name="T24" fmla="*/ 71 w 137"/>
                              <a:gd name="T25" fmla="*/ 36 h 159"/>
                              <a:gd name="T26" fmla="*/ 57 w 137"/>
                              <a:gd name="T27" fmla="*/ 41 h 159"/>
                              <a:gd name="T28" fmla="*/ 41 w 137"/>
                              <a:gd name="T29" fmla="*/ 57 h 159"/>
                              <a:gd name="T30" fmla="*/ 39 w 137"/>
                              <a:gd name="T31" fmla="*/ 154 h 159"/>
                              <a:gd name="T32" fmla="*/ 38 w 137"/>
                              <a:gd name="T33" fmla="*/ 157 h 159"/>
                              <a:gd name="T34" fmla="*/ 33 w 137"/>
                              <a:gd name="T35" fmla="*/ 158 h 159"/>
                              <a:gd name="T36" fmla="*/ 26 w 137"/>
                              <a:gd name="T37" fmla="*/ 159 h 159"/>
                              <a:gd name="T38" fmla="*/ 15 w 137"/>
                              <a:gd name="T39" fmla="*/ 159 h 159"/>
                              <a:gd name="T40" fmla="*/ 6 w 137"/>
                              <a:gd name="T41" fmla="*/ 158 h 159"/>
                              <a:gd name="T42" fmla="*/ 2 w 137"/>
                              <a:gd name="T43" fmla="*/ 157 h 159"/>
                              <a:gd name="T44" fmla="*/ 0 w 137"/>
                              <a:gd name="T45" fmla="*/ 154 h 159"/>
                              <a:gd name="T46" fmla="*/ 0 w 137"/>
                              <a:gd name="T47" fmla="*/ 9 h 159"/>
                              <a:gd name="T48" fmla="*/ 0 w 137"/>
                              <a:gd name="T49" fmla="*/ 7 h 159"/>
                              <a:gd name="T50" fmla="*/ 4 w 137"/>
                              <a:gd name="T51" fmla="*/ 5 h 159"/>
                              <a:gd name="T52" fmla="*/ 9 w 137"/>
                              <a:gd name="T53" fmla="*/ 4 h 159"/>
                              <a:gd name="T54" fmla="*/ 17 w 137"/>
                              <a:gd name="T55" fmla="*/ 3 h 159"/>
                              <a:gd name="T56" fmla="*/ 26 w 137"/>
                              <a:gd name="T57" fmla="*/ 4 h 159"/>
                              <a:gd name="T58" fmla="*/ 31 w 137"/>
                              <a:gd name="T59" fmla="*/ 5 h 159"/>
                              <a:gd name="T60" fmla="*/ 33 w 137"/>
                              <a:gd name="T61" fmla="*/ 7 h 159"/>
                              <a:gd name="T62" fmla="*/ 34 w 137"/>
                              <a:gd name="T63" fmla="*/ 9 h 159"/>
                              <a:gd name="T64" fmla="*/ 46 w 137"/>
                              <a:gd name="T65" fmla="*/ 14 h 159"/>
                              <a:gd name="T66" fmla="*/ 70 w 137"/>
                              <a:gd name="T67" fmla="*/ 2 h 159"/>
                              <a:gd name="T68" fmla="*/ 97 w 137"/>
                              <a:gd name="T69" fmla="*/ 2 h 159"/>
                              <a:gd name="T70" fmla="*/ 118 w 137"/>
                              <a:gd name="T71" fmla="*/ 10 h 159"/>
                              <a:gd name="T72" fmla="*/ 131 w 137"/>
                              <a:gd name="T73" fmla="*/ 28 h 159"/>
                              <a:gd name="T74" fmla="*/ 135 w 137"/>
                              <a:gd name="T75" fmla="*/ 50 h 159"/>
                              <a:gd name="T76" fmla="*/ 137 w 137"/>
                              <a:gd name="T77" fmla="*/ 153 h 1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37" h="159">
                                <a:moveTo>
                                  <a:pt x="137" y="153"/>
                                </a:moveTo>
                                <a:lnTo>
                                  <a:pt x="137" y="154"/>
                                </a:lnTo>
                                <a:lnTo>
                                  <a:pt x="135" y="156"/>
                                </a:lnTo>
                                <a:lnTo>
                                  <a:pt x="134" y="157"/>
                                </a:lnTo>
                                <a:lnTo>
                                  <a:pt x="132" y="158"/>
                                </a:lnTo>
                                <a:lnTo>
                                  <a:pt x="129" y="158"/>
                                </a:lnTo>
                                <a:lnTo>
                                  <a:pt x="126" y="158"/>
                                </a:lnTo>
                                <a:lnTo>
                                  <a:pt x="122" y="159"/>
                                </a:lnTo>
                                <a:lnTo>
                                  <a:pt x="116" y="159"/>
                                </a:lnTo>
                                <a:lnTo>
                                  <a:pt x="111" y="159"/>
                                </a:lnTo>
                                <a:lnTo>
                                  <a:pt x="106" y="158"/>
                                </a:lnTo>
                                <a:lnTo>
                                  <a:pt x="102" y="158"/>
                                </a:lnTo>
                                <a:lnTo>
                                  <a:pt x="100" y="158"/>
                                </a:lnTo>
                                <a:lnTo>
                                  <a:pt x="99" y="157"/>
                                </a:lnTo>
                                <a:lnTo>
                                  <a:pt x="97" y="156"/>
                                </a:lnTo>
                                <a:lnTo>
                                  <a:pt x="96" y="154"/>
                                </a:lnTo>
                                <a:lnTo>
                                  <a:pt x="96" y="153"/>
                                </a:lnTo>
                                <a:lnTo>
                                  <a:pt x="96" y="71"/>
                                </a:lnTo>
                                <a:lnTo>
                                  <a:pt x="96" y="62"/>
                                </a:lnTo>
                                <a:lnTo>
                                  <a:pt x="95" y="55"/>
                                </a:lnTo>
                                <a:lnTo>
                                  <a:pt x="92" y="49"/>
                                </a:lnTo>
                                <a:lnTo>
                                  <a:pt x="90" y="45"/>
                                </a:lnTo>
                                <a:lnTo>
                                  <a:pt x="87" y="41"/>
                                </a:lnTo>
                                <a:lnTo>
                                  <a:pt x="82" y="39"/>
                                </a:lnTo>
                                <a:lnTo>
                                  <a:pt x="78" y="36"/>
                                </a:lnTo>
                                <a:lnTo>
                                  <a:pt x="71" y="36"/>
                                </a:lnTo>
                                <a:lnTo>
                                  <a:pt x="64" y="36"/>
                                </a:lnTo>
                                <a:lnTo>
                                  <a:pt x="57" y="41"/>
                                </a:lnTo>
                                <a:lnTo>
                                  <a:pt x="48" y="47"/>
                                </a:lnTo>
                                <a:lnTo>
                                  <a:pt x="41" y="57"/>
                                </a:lnTo>
                                <a:lnTo>
                                  <a:pt x="41" y="153"/>
                                </a:lnTo>
                                <a:lnTo>
                                  <a:pt x="39" y="154"/>
                                </a:lnTo>
                                <a:lnTo>
                                  <a:pt x="39" y="156"/>
                                </a:lnTo>
                                <a:lnTo>
                                  <a:pt x="38" y="157"/>
                                </a:lnTo>
                                <a:lnTo>
                                  <a:pt x="36" y="158"/>
                                </a:lnTo>
                                <a:lnTo>
                                  <a:pt x="33" y="158"/>
                                </a:lnTo>
                                <a:lnTo>
                                  <a:pt x="30" y="158"/>
                                </a:lnTo>
                                <a:lnTo>
                                  <a:pt x="26" y="159"/>
                                </a:lnTo>
                                <a:lnTo>
                                  <a:pt x="20" y="159"/>
                                </a:lnTo>
                                <a:lnTo>
                                  <a:pt x="15" y="159"/>
                                </a:lnTo>
                                <a:lnTo>
                                  <a:pt x="10" y="158"/>
                                </a:lnTo>
                                <a:lnTo>
                                  <a:pt x="6" y="158"/>
                                </a:lnTo>
                                <a:lnTo>
                                  <a:pt x="4" y="158"/>
                                </a:lnTo>
                                <a:lnTo>
                                  <a:pt x="2" y="157"/>
                                </a:lnTo>
                                <a:lnTo>
                                  <a:pt x="1" y="156"/>
                                </a:lnTo>
                                <a:lnTo>
                                  <a:pt x="0" y="154"/>
                                </a:lnTo>
                                <a:lnTo>
                                  <a:pt x="0" y="153"/>
                                </a:lnTo>
                                <a:lnTo>
                                  <a:pt x="0" y="9"/>
                                </a:lnTo>
                                <a:lnTo>
                                  <a:pt x="0" y="8"/>
                                </a:lnTo>
                                <a:lnTo>
                                  <a:pt x="0" y="7"/>
                                </a:lnTo>
                                <a:lnTo>
                                  <a:pt x="1" y="5"/>
                                </a:lnTo>
                                <a:lnTo>
                                  <a:pt x="4" y="5"/>
                                </a:lnTo>
                                <a:lnTo>
                                  <a:pt x="6" y="4"/>
                                </a:lnTo>
                                <a:lnTo>
                                  <a:pt x="9" y="4"/>
                                </a:lnTo>
                                <a:lnTo>
                                  <a:pt x="12" y="3"/>
                                </a:lnTo>
                                <a:lnTo>
                                  <a:pt x="17" y="3"/>
                                </a:lnTo>
                                <a:lnTo>
                                  <a:pt x="22" y="3"/>
                                </a:lnTo>
                                <a:lnTo>
                                  <a:pt x="26" y="4"/>
                                </a:lnTo>
                                <a:lnTo>
                                  <a:pt x="28" y="4"/>
                                </a:lnTo>
                                <a:lnTo>
                                  <a:pt x="31" y="5"/>
                                </a:lnTo>
                                <a:lnTo>
                                  <a:pt x="32" y="5"/>
                                </a:lnTo>
                                <a:lnTo>
                                  <a:pt x="33" y="7"/>
                                </a:lnTo>
                                <a:lnTo>
                                  <a:pt x="34" y="8"/>
                                </a:lnTo>
                                <a:lnTo>
                                  <a:pt x="34" y="9"/>
                                </a:lnTo>
                                <a:lnTo>
                                  <a:pt x="34" y="26"/>
                                </a:lnTo>
                                <a:lnTo>
                                  <a:pt x="46" y="14"/>
                                </a:lnTo>
                                <a:lnTo>
                                  <a:pt x="58" y="7"/>
                                </a:lnTo>
                                <a:lnTo>
                                  <a:pt x="70" y="2"/>
                                </a:lnTo>
                                <a:lnTo>
                                  <a:pt x="84" y="0"/>
                                </a:lnTo>
                                <a:lnTo>
                                  <a:pt x="97" y="2"/>
                                </a:lnTo>
                                <a:lnTo>
                                  <a:pt x="108" y="5"/>
                                </a:lnTo>
                                <a:lnTo>
                                  <a:pt x="118" y="10"/>
                                </a:lnTo>
                                <a:lnTo>
                                  <a:pt x="124" y="19"/>
                                </a:lnTo>
                                <a:lnTo>
                                  <a:pt x="131" y="28"/>
                                </a:lnTo>
                                <a:lnTo>
                                  <a:pt x="133" y="37"/>
                                </a:lnTo>
                                <a:lnTo>
                                  <a:pt x="135" y="50"/>
                                </a:lnTo>
                                <a:lnTo>
                                  <a:pt x="137" y="65"/>
                                </a:lnTo>
                                <a:lnTo>
                                  <a:pt x="137" y="1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73" name="Freeform 135"/>
                        <wps:cNvSpPr>
                          <a:spLocks noEditPoints="1"/>
                        </wps:cNvSpPr>
                        <wps:spPr bwMode="auto">
                          <a:xfrm>
                            <a:off x="6310313" y="160338"/>
                            <a:ext cx="80963" cy="85725"/>
                          </a:xfrm>
                          <a:custGeom>
                            <a:avLst/>
                            <a:gdLst>
                              <a:gd name="T0" fmla="*/ 153 w 153"/>
                              <a:gd name="T1" fmla="*/ 98 h 162"/>
                              <a:gd name="T2" fmla="*/ 143 w 153"/>
                              <a:gd name="T3" fmla="*/ 127 h 162"/>
                              <a:gd name="T4" fmla="*/ 124 w 153"/>
                              <a:gd name="T5" fmla="*/ 149 h 162"/>
                              <a:gd name="T6" fmla="*/ 94 w 153"/>
                              <a:gd name="T7" fmla="*/ 161 h 162"/>
                              <a:gd name="T8" fmla="*/ 57 w 153"/>
                              <a:gd name="T9" fmla="*/ 161 h 162"/>
                              <a:gd name="T10" fmla="*/ 29 w 153"/>
                              <a:gd name="T11" fmla="*/ 151 h 162"/>
                              <a:gd name="T12" fmla="*/ 10 w 153"/>
                              <a:gd name="T13" fmla="*/ 130 h 162"/>
                              <a:gd name="T14" fmla="*/ 2 w 153"/>
                              <a:gd name="T15" fmla="*/ 101 h 162"/>
                              <a:gd name="T16" fmla="*/ 2 w 153"/>
                              <a:gd name="T17" fmla="*/ 65 h 162"/>
                              <a:gd name="T18" fmla="*/ 12 w 153"/>
                              <a:gd name="T19" fmla="*/ 35 h 162"/>
                              <a:gd name="T20" fmla="*/ 30 w 153"/>
                              <a:gd name="T21" fmla="*/ 13 h 162"/>
                              <a:gd name="T22" fmla="*/ 60 w 153"/>
                              <a:gd name="T23" fmla="*/ 2 h 162"/>
                              <a:gd name="T24" fmla="*/ 98 w 153"/>
                              <a:gd name="T25" fmla="*/ 2 h 162"/>
                              <a:gd name="T26" fmla="*/ 126 w 153"/>
                              <a:gd name="T27" fmla="*/ 12 h 162"/>
                              <a:gd name="T28" fmla="*/ 145 w 153"/>
                              <a:gd name="T29" fmla="*/ 33 h 162"/>
                              <a:gd name="T30" fmla="*/ 153 w 153"/>
                              <a:gd name="T31" fmla="*/ 61 h 162"/>
                              <a:gd name="T32" fmla="*/ 113 w 153"/>
                              <a:gd name="T33" fmla="*/ 82 h 162"/>
                              <a:gd name="T34" fmla="*/ 110 w 153"/>
                              <a:gd name="T35" fmla="*/ 62 h 162"/>
                              <a:gd name="T36" fmla="*/ 105 w 153"/>
                              <a:gd name="T37" fmla="*/ 46 h 162"/>
                              <a:gd name="T38" fmla="*/ 94 w 153"/>
                              <a:gd name="T39" fmla="*/ 36 h 162"/>
                              <a:gd name="T40" fmla="*/ 77 w 153"/>
                              <a:gd name="T41" fmla="*/ 33 h 162"/>
                              <a:gd name="T42" fmla="*/ 62 w 153"/>
                              <a:gd name="T43" fmla="*/ 36 h 162"/>
                              <a:gd name="T44" fmla="*/ 51 w 153"/>
                              <a:gd name="T45" fmla="*/ 46 h 162"/>
                              <a:gd name="T46" fmla="*/ 44 w 153"/>
                              <a:gd name="T47" fmla="*/ 61 h 162"/>
                              <a:gd name="T48" fmla="*/ 42 w 153"/>
                              <a:gd name="T49" fmla="*/ 81 h 162"/>
                              <a:gd name="T50" fmla="*/ 44 w 153"/>
                              <a:gd name="T51" fmla="*/ 100 h 162"/>
                              <a:gd name="T52" fmla="*/ 50 w 153"/>
                              <a:gd name="T53" fmla="*/ 116 h 162"/>
                              <a:gd name="T54" fmla="*/ 60 w 153"/>
                              <a:gd name="T55" fmla="*/ 126 h 162"/>
                              <a:gd name="T56" fmla="*/ 77 w 153"/>
                              <a:gd name="T57" fmla="*/ 130 h 162"/>
                              <a:gd name="T58" fmla="*/ 93 w 153"/>
                              <a:gd name="T59" fmla="*/ 126 h 162"/>
                              <a:gd name="T60" fmla="*/ 104 w 153"/>
                              <a:gd name="T61" fmla="*/ 116 h 162"/>
                              <a:gd name="T62" fmla="*/ 110 w 153"/>
                              <a:gd name="T63" fmla="*/ 101 h 162"/>
                              <a:gd name="T64" fmla="*/ 113 w 153"/>
                              <a:gd name="T65" fmla="*/ 82 h 1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53" h="162">
                                <a:moveTo>
                                  <a:pt x="153" y="79"/>
                                </a:moveTo>
                                <a:lnTo>
                                  <a:pt x="153" y="98"/>
                                </a:lnTo>
                                <a:lnTo>
                                  <a:pt x="150" y="113"/>
                                </a:lnTo>
                                <a:lnTo>
                                  <a:pt x="143" y="127"/>
                                </a:lnTo>
                                <a:lnTo>
                                  <a:pt x="135" y="140"/>
                                </a:lnTo>
                                <a:lnTo>
                                  <a:pt x="124" y="149"/>
                                </a:lnTo>
                                <a:lnTo>
                                  <a:pt x="110" y="156"/>
                                </a:lnTo>
                                <a:lnTo>
                                  <a:pt x="94" y="161"/>
                                </a:lnTo>
                                <a:lnTo>
                                  <a:pt x="76" y="162"/>
                                </a:lnTo>
                                <a:lnTo>
                                  <a:pt x="57" y="161"/>
                                </a:lnTo>
                                <a:lnTo>
                                  <a:pt x="42" y="157"/>
                                </a:lnTo>
                                <a:lnTo>
                                  <a:pt x="29" y="151"/>
                                </a:lnTo>
                                <a:lnTo>
                                  <a:pt x="19" y="141"/>
                                </a:lnTo>
                                <a:lnTo>
                                  <a:pt x="10" y="130"/>
                                </a:lnTo>
                                <a:lnTo>
                                  <a:pt x="5" y="116"/>
                                </a:lnTo>
                                <a:lnTo>
                                  <a:pt x="2" y="101"/>
                                </a:lnTo>
                                <a:lnTo>
                                  <a:pt x="0" y="83"/>
                                </a:lnTo>
                                <a:lnTo>
                                  <a:pt x="2" y="65"/>
                                </a:lnTo>
                                <a:lnTo>
                                  <a:pt x="5" y="50"/>
                                </a:lnTo>
                                <a:lnTo>
                                  <a:pt x="12" y="35"/>
                                </a:lnTo>
                                <a:lnTo>
                                  <a:pt x="20" y="24"/>
                                </a:lnTo>
                                <a:lnTo>
                                  <a:pt x="30" y="13"/>
                                </a:lnTo>
                                <a:lnTo>
                                  <a:pt x="45" y="7"/>
                                </a:lnTo>
                                <a:lnTo>
                                  <a:pt x="60" y="2"/>
                                </a:lnTo>
                                <a:lnTo>
                                  <a:pt x="79" y="0"/>
                                </a:lnTo>
                                <a:lnTo>
                                  <a:pt x="98" y="2"/>
                                </a:lnTo>
                                <a:lnTo>
                                  <a:pt x="113" y="5"/>
                                </a:lnTo>
                                <a:lnTo>
                                  <a:pt x="126" y="12"/>
                                </a:lnTo>
                                <a:lnTo>
                                  <a:pt x="136" y="21"/>
                                </a:lnTo>
                                <a:lnTo>
                                  <a:pt x="145" y="33"/>
                                </a:lnTo>
                                <a:lnTo>
                                  <a:pt x="150" y="46"/>
                                </a:lnTo>
                                <a:lnTo>
                                  <a:pt x="153" y="61"/>
                                </a:lnTo>
                                <a:lnTo>
                                  <a:pt x="153" y="79"/>
                                </a:lnTo>
                                <a:close/>
                                <a:moveTo>
                                  <a:pt x="113" y="82"/>
                                </a:moveTo>
                                <a:lnTo>
                                  <a:pt x="111" y="71"/>
                                </a:lnTo>
                                <a:lnTo>
                                  <a:pt x="110" y="62"/>
                                </a:lnTo>
                                <a:lnTo>
                                  <a:pt x="109" y="53"/>
                                </a:lnTo>
                                <a:lnTo>
                                  <a:pt x="105" y="46"/>
                                </a:lnTo>
                                <a:lnTo>
                                  <a:pt x="100" y="40"/>
                                </a:lnTo>
                                <a:lnTo>
                                  <a:pt x="94" y="36"/>
                                </a:lnTo>
                                <a:lnTo>
                                  <a:pt x="87" y="33"/>
                                </a:lnTo>
                                <a:lnTo>
                                  <a:pt x="77" y="33"/>
                                </a:lnTo>
                                <a:lnTo>
                                  <a:pt x="68" y="33"/>
                                </a:lnTo>
                                <a:lnTo>
                                  <a:pt x="62" y="36"/>
                                </a:lnTo>
                                <a:lnTo>
                                  <a:pt x="56" y="40"/>
                                </a:lnTo>
                                <a:lnTo>
                                  <a:pt x="51" y="46"/>
                                </a:lnTo>
                                <a:lnTo>
                                  <a:pt x="46" y="52"/>
                                </a:lnTo>
                                <a:lnTo>
                                  <a:pt x="44" y="61"/>
                                </a:lnTo>
                                <a:lnTo>
                                  <a:pt x="42" y="69"/>
                                </a:lnTo>
                                <a:lnTo>
                                  <a:pt x="42" y="81"/>
                                </a:lnTo>
                                <a:lnTo>
                                  <a:pt x="42" y="92"/>
                                </a:lnTo>
                                <a:lnTo>
                                  <a:pt x="44" y="100"/>
                                </a:lnTo>
                                <a:lnTo>
                                  <a:pt x="46" y="109"/>
                                </a:lnTo>
                                <a:lnTo>
                                  <a:pt x="50" y="116"/>
                                </a:lnTo>
                                <a:lnTo>
                                  <a:pt x="53" y="122"/>
                                </a:lnTo>
                                <a:lnTo>
                                  <a:pt x="60" y="126"/>
                                </a:lnTo>
                                <a:lnTo>
                                  <a:pt x="67" y="129"/>
                                </a:lnTo>
                                <a:lnTo>
                                  <a:pt x="77" y="130"/>
                                </a:lnTo>
                                <a:lnTo>
                                  <a:pt x="85" y="129"/>
                                </a:lnTo>
                                <a:lnTo>
                                  <a:pt x="93" y="126"/>
                                </a:lnTo>
                                <a:lnTo>
                                  <a:pt x="99" y="122"/>
                                </a:lnTo>
                                <a:lnTo>
                                  <a:pt x="104" y="116"/>
                                </a:lnTo>
                                <a:lnTo>
                                  <a:pt x="108" y="110"/>
                                </a:lnTo>
                                <a:lnTo>
                                  <a:pt x="110" y="101"/>
                                </a:lnTo>
                                <a:lnTo>
                                  <a:pt x="111" y="93"/>
                                </a:lnTo>
                                <a:lnTo>
                                  <a:pt x="113" y="8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74" name="Freeform 136"/>
                        <wps:cNvSpPr>
                          <a:spLocks/>
                        </wps:cNvSpPr>
                        <wps:spPr bwMode="auto">
                          <a:xfrm>
                            <a:off x="6408738" y="125413"/>
                            <a:ext cx="20638" cy="119063"/>
                          </a:xfrm>
                          <a:custGeom>
                            <a:avLst/>
                            <a:gdLst>
                              <a:gd name="T0" fmla="*/ 41 w 41"/>
                              <a:gd name="T1" fmla="*/ 218 h 224"/>
                              <a:gd name="T2" fmla="*/ 41 w 41"/>
                              <a:gd name="T3" fmla="*/ 219 h 224"/>
                              <a:gd name="T4" fmla="*/ 40 w 41"/>
                              <a:gd name="T5" fmla="*/ 221 h 224"/>
                              <a:gd name="T6" fmla="*/ 38 w 41"/>
                              <a:gd name="T7" fmla="*/ 222 h 224"/>
                              <a:gd name="T8" fmla="*/ 37 w 41"/>
                              <a:gd name="T9" fmla="*/ 223 h 224"/>
                              <a:gd name="T10" fmla="*/ 33 w 41"/>
                              <a:gd name="T11" fmla="*/ 223 h 224"/>
                              <a:gd name="T12" fmla="*/ 31 w 41"/>
                              <a:gd name="T13" fmla="*/ 223 h 224"/>
                              <a:gd name="T14" fmla="*/ 26 w 41"/>
                              <a:gd name="T15" fmla="*/ 224 h 224"/>
                              <a:gd name="T16" fmla="*/ 21 w 41"/>
                              <a:gd name="T17" fmla="*/ 224 h 224"/>
                              <a:gd name="T18" fmla="*/ 15 w 41"/>
                              <a:gd name="T19" fmla="*/ 224 h 224"/>
                              <a:gd name="T20" fmla="*/ 11 w 41"/>
                              <a:gd name="T21" fmla="*/ 223 h 224"/>
                              <a:gd name="T22" fmla="*/ 8 w 41"/>
                              <a:gd name="T23" fmla="*/ 223 h 224"/>
                              <a:gd name="T24" fmla="*/ 5 w 41"/>
                              <a:gd name="T25" fmla="*/ 223 h 224"/>
                              <a:gd name="T26" fmla="*/ 3 w 41"/>
                              <a:gd name="T27" fmla="*/ 222 h 224"/>
                              <a:gd name="T28" fmla="*/ 1 w 41"/>
                              <a:gd name="T29" fmla="*/ 221 h 224"/>
                              <a:gd name="T30" fmla="*/ 0 w 41"/>
                              <a:gd name="T31" fmla="*/ 219 h 224"/>
                              <a:gd name="T32" fmla="*/ 0 w 41"/>
                              <a:gd name="T33" fmla="*/ 218 h 224"/>
                              <a:gd name="T34" fmla="*/ 0 w 41"/>
                              <a:gd name="T35" fmla="*/ 6 h 224"/>
                              <a:gd name="T36" fmla="*/ 0 w 41"/>
                              <a:gd name="T37" fmla="*/ 5 h 224"/>
                              <a:gd name="T38" fmla="*/ 1 w 41"/>
                              <a:gd name="T39" fmla="*/ 4 h 224"/>
                              <a:gd name="T40" fmla="*/ 3 w 41"/>
                              <a:gd name="T41" fmla="*/ 3 h 224"/>
                              <a:gd name="T42" fmla="*/ 5 w 41"/>
                              <a:gd name="T43" fmla="*/ 1 h 224"/>
                              <a:gd name="T44" fmla="*/ 8 w 41"/>
                              <a:gd name="T45" fmla="*/ 1 h 224"/>
                              <a:gd name="T46" fmla="*/ 11 w 41"/>
                              <a:gd name="T47" fmla="*/ 0 h 224"/>
                              <a:gd name="T48" fmla="*/ 15 w 41"/>
                              <a:gd name="T49" fmla="*/ 0 h 224"/>
                              <a:gd name="T50" fmla="*/ 21 w 41"/>
                              <a:gd name="T51" fmla="*/ 0 h 224"/>
                              <a:gd name="T52" fmla="*/ 26 w 41"/>
                              <a:gd name="T53" fmla="*/ 0 h 224"/>
                              <a:gd name="T54" fmla="*/ 31 w 41"/>
                              <a:gd name="T55" fmla="*/ 0 h 224"/>
                              <a:gd name="T56" fmla="*/ 33 w 41"/>
                              <a:gd name="T57" fmla="*/ 1 h 224"/>
                              <a:gd name="T58" fmla="*/ 37 w 41"/>
                              <a:gd name="T59" fmla="*/ 1 h 224"/>
                              <a:gd name="T60" fmla="*/ 38 w 41"/>
                              <a:gd name="T61" fmla="*/ 3 h 224"/>
                              <a:gd name="T62" fmla="*/ 40 w 41"/>
                              <a:gd name="T63" fmla="*/ 4 h 224"/>
                              <a:gd name="T64" fmla="*/ 41 w 41"/>
                              <a:gd name="T65" fmla="*/ 5 h 224"/>
                              <a:gd name="T66" fmla="*/ 41 w 41"/>
                              <a:gd name="T67" fmla="*/ 6 h 224"/>
                              <a:gd name="T68" fmla="*/ 41 w 41"/>
                              <a:gd name="T69" fmla="*/ 218 h 2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41" h="224">
                                <a:moveTo>
                                  <a:pt x="41" y="218"/>
                                </a:moveTo>
                                <a:lnTo>
                                  <a:pt x="41" y="219"/>
                                </a:lnTo>
                                <a:lnTo>
                                  <a:pt x="40" y="221"/>
                                </a:lnTo>
                                <a:lnTo>
                                  <a:pt x="38" y="222"/>
                                </a:lnTo>
                                <a:lnTo>
                                  <a:pt x="37" y="223"/>
                                </a:lnTo>
                                <a:lnTo>
                                  <a:pt x="33" y="223"/>
                                </a:lnTo>
                                <a:lnTo>
                                  <a:pt x="31" y="223"/>
                                </a:lnTo>
                                <a:lnTo>
                                  <a:pt x="26" y="224"/>
                                </a:lnTo>
                                <a:lnTo>
                                  <a:pt x="21" y="224"/>
                                </a:lnTo>
                                <a:lnTo>
                                  <a:pt x="15" y="224"/>
                                </a:lnTo>
                                <a:lnTo>
                                  <a:pt x="11" y="223"/>
                                </a:lnTo>
                                <a:lnTo>
                                  <a:pt x="8" y="223"/>
                                </a:lnTo>
                                <a:lnTo>
                                  <a:pt x="5" y="223"/>
                                </a:lnTo>
                                <a:lnTo>
                                  <a:pt x="3" y="222"/>
                                </a:lnTo>
                                <a:lnTo>
                                  <a:pt x="1" y="221"/>
                                </a:lnTo>
                                <a:lnTo>
                                  <a:pt x="0" y="219"/>
                                </a:lnTo>
                                <a:lnTo>
                                  <a:pt x="0" y="218"/>
                                </a:lnTo>
                                <a:lnTo>
                                  <a:pt x="0" y="6"/>
                                </a:lnTo>
                                <a:lnTo>
                                  <a:pt x="0" y="5"/>
                                </a:lnTo>
                                <a:lnTo>
                                  <a:pt x="1" y="4"/>
                                </a:lnTo>
                                <a:lnTo>
                                  <a:pt x="3" y="3"/>
                                </a:lnTo>
                                <a:lnTo>
                                  <a:pt x="5" y="1"/>
                                </a:lnTo>
                                <a:lnTo>
                                  <a:pt x="8" y="1"/>
                                </a:lnTo>
                                <a:lnTo>
                                  <a:pt x="11" y="0"/>
                                </a:lnTo>
                                <a:lnTo>
                                  <a:pt x="15" y="0"/>
                                </a:lnTo>
                                <a:lnTo>
                                  <a:pt x="21" y="0"/>
                                </a:lnTo>
                                <a:lnTo>
                                  <a:pt x="26" y="0"/>
                                </a:lnTo>
                                <a:lnTo>
                                  <a:pt x="31" y="0"/>
                                </a:lnTo>
                                <a:lnTo>
                                  <a:pt x="33" y="1"/>
                                </a:lnTo>
                                <a:lnTo>
                                  <a:pt x="37" y="1"/>
                                </a:lnTo>
                                <a:lnTo>
                                  <a:pt x="38" y="3"/>
                                </a:lnTo>
                                <a:lnTo>
                                  <a:pt x="40" y="4"/>
                                </a:lnTo>
                                <a:lnTo>
                                  <a:pt x="41" y="5"/>
                                </a:lnTo>
                                <a:lnTo>
                                  <a:pt x="41" y="6"/>
                                </a:lnTo>
                                <a:lnTo>
                                  <a:pt x="41" y="21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75" name="Freeform 137"/>
                        <wps:cNvSpPr>
                          <a:spLocks/>
                        </wps:cNvSpPr>
                        <wps:spPr bwMode="auto">
                          <a:xfrm>
                            <a:off x="6446838" y="160338"/>
                            <a:ext cx="58738" cy="85725"/>
                          </a:xfrm>
                          <a:custGeom>
                            <a:avLst/>
                            <a:gdLst>
                              <a:gd name="T0" fmla="*/ 108 w 110"/>
                              <a:gd name="T1" fmla="*/ 124 h 162"/>
                              <a:gd name="T2" fmla="*/ 100 w 110"/>
                              <a:gd name="T3" fmla="*/ 142 h 162"/>
                              <a:gd name="T4" fmla="*/ 82 w 110"/>
                              <a:gd name="T5" fmla="*/ 156 h 162"/>
                              <a:gd name="T6" fmla="*/ 60 w 110"/>
                              <a:gd name="T7" fmla="*/ 162 h 162"/>
                              <a:gd name="T8" fmla="*/ 39 w 110"/>
                              <a:gd name="T9" fmla="*/ 162 h 162"/>
                              <a:gd name="T10" fmla="*/ 25 w 110"/>
                              <a:gd name="T11" fmla="*/ 159 h 162"/>
                              <a:gd name="T12" fmla="*/ 13 w 110"/>
                              <a:gd name="T13" fmla="*/ 156 h 162"/>
                              <a:gd name="T14" fmla="*/ 6 w 110"/>
                              <a:gd name="T15" fmla="*/ 152 h 162"/>
                              <a:gd name="T16" fmla="*/ 2 w 110"/>
                              <a:gd name="T17" fmla="*/ 148 h 162"/>
                              <a:gd name="T18" fmla="*/ 0 w 110"/>
                              <a:gd name="T19" fmla="*/ 141 h 162"/>
                              <a:gd name="T20" fmla="*/ 0 w 110"/>
                              <a:gd name="T21" fmla="*/ 130 h 162"/>
                              <a:gd name="T22" fmla="*/ 1 w 110"/>
                              <a:gd name="T23" fmla="*/ 124 h 162"/>
                              <a:gd name="T24" fmla="*/ 2 w 110"/>
                              <a:gd name="T25" fmla="*/ 121 h 162"/>
                              <a:gd name="T26" fmla="*/ 4 w 110"/>
                              <a:gd name="T27" fmla="*/ 120 h 162"/>
                              <a:gd name="T28" fmla="*/ 7 w 110"/>
                              <a:gd name="T29" fmla="*/ 120 h 162"/>
                              <a:gd name="T30" fmla="*/ 13 w 110"/>
                              <a:gd name="T31" fmla="*/ 124 h 162"/>
                              <a:gd name="T32" fmla="*/ 25 w 110"/>
                              <a:gd name="T33" fmla="*/ 129 h 162"/>
                              <a:gd name="T34" fmla="*/ 38 w 110"/>
                              <a:gd name="T35" fmla="*/ 132 h 162"/>
                              <a:gd name="T36" fmla="*/ 52 w 110"/>
                              <a:gd name="T37" fmla="*/ 132 h 162"/>
                              <a:gd name="T38" fmla="*/ 60 w 110"/>
                              <a:gd name="T39" fmla="*/ 130 h 162"/>
                              <a:gd name="T40" fmla="*/ 66 w 110"/>
                              <a:gd name="T41" fmla="*/ 126 h 162"/>
                              <a:gd name="T42" fmla="*/ 70 w 110"/>
                              <a:gd name="T43" fmla="*/ 120 h 162"/>
                              <a:gd name="T44" fmla="*/ 69 w 110"/>
                              <a:gd name="T45" fmla="*/ 111 h 162"/>
                              <a:gd name="T46" fmla="*/ 64 w 110"/>
                              <a:gd name="T47" fmla="*/ 104 h 162"/>
                              <a:gd name="T48" fmla="*/ 54 w 110"/>
                              <a:gd name="T49" fmla="*/ 99 h 162"/>
                              <a:gd name="T50" fmla="*/ 42 w 110"/>
                              <a:gd name="T51" fmla="*/ 94 h 162"/>
                              <a:gd name="T52" fmla="*/ 28 w 110"/>
                              <a:gd name="T53" fmla="*/ 89 h 162"/>
                              <a:gd name="T54" fmla="*/ 17 w 110"/>
                              <a:gd name="T55" fmla="*/ 82 h 162"/>
                              <a:gd name="T56" fmla="*/ 7 w 110"/>
                              <a:gd name="T57" fmla="*/ 71 h 162"/>
                              <a:gd name="T58" fmla="*/ 1 w 110"/>
                              <a:gd name="T59" fmla="*/ 57 h 162"/>
                              <a:gd name="T60" fmla="*/ 1 w 110"/>
                              <a:gd name="T61" fmla="*/ 37 h 162"/>
                              <a:gd name="T62" fmla="*/ 10 w 110"/>
                              <a:gd name="T63" fmla="*/ 20 h 162"/>
                              <a:gd name="T64" fmla="*/ 25 w 110"/>
                              <a:gd name="T65" fmla="*/ 8 h 162"/>
                              <a:gd name="T66" fmla="*/ 45 w 110"/>
                              <a:gd name="T67" fmla="*/ 2 h 162"/>
                              <a:gd name="T68" fmla="*/ 65 w 110"/>
                              <a:gd name="T69" fmla="*/ 0 h 162"/>
                              <a:gd name="T70" fmla="*/ 77 w 110"/>
                              <a:gd name="T71" fmla="*/ 3 h 162"/>
                              <a:gd name="T72" fmla="*/ 89 w 110"/>
                              <a:gd name="T73" fmla="*/ 5 h 162"/>
                              <a:gd name="T74" fmla="*/ 95 w 110"/>
                              <a:gd name="T75" fmla="*/ 9 h 162"/>
                              <a:gd name="T76" fmla="*/ 98 w 110"/>
                              <a:gd name="T77" fmla="*/ 12 h 162"/>
                              <a:gd name="T78" fmla="*/ 100 w 110"/>
                              <a:gd name="T79" fmla="*/ 14 h 162"/>
                              <a:gd name="T80" fmla="*/ 101 w 110"/>
                              <a:gd name="T81" fmla="*/ 16 h 162"/>
                              <a:gd name="T82" fmla="*/ 101 w 110"/>
                              <a:gd name="T83" fmla="*/ 23 h 162"/>
                              <a:gd name="T84" fmla="*/ 101 w 110"/>
                              <a:gd name="T85" fmla="*/ 30 h 162"/>
                              <a:gd name="T86" fmla="*/ 101 w 110"/>
                              <a:gd name="T87" fmla="*/ 35 h 162"/>
                              <a:gd name="T88" fmla="*/ 100 w 110"/>
                              <a:gd name="T89" fmla="*/ 39 h 162"/>
                              <a:gd name="T90" fmla="*/ 97 w 110"/>
                              <a:gd name="T91" fmla="*/ 40 h 162"/>
                              <a:gd name="T92" fmla="*/ 95 w 110"/>
                              <a:gd name="T93" fmla="*/ 40 h 162"/>
                              <a:gd name="T94" fmla="*/ 89 w 110"/>
                              <a:gd name="T95" fmla="*/ 36 h 162"/>
                              <a:gd name="T96" fmla="*/ 79 w 110"/>
                              <a:gd name="T97" fmla="*/ 33 h 162"/>
                              <a:gd name="T98" fmla="*/ 68 w 110"/>
                              <a:gd name="T99" fmla="*/ 29 h 162"/>
                              <a:gd name="T100" fmla="*/ 54 w 110"/>
                              <a:gd name="T101" fmla="*/ 29 h 162"/>
                              <a:gd name="T102" fmla="*/ 47 w 110"/>
                              <a:gd name="T103" fmla="*/ 31 h 162"/>
                              <a:gd name="T104" fmla="*/ 42 w 110"/>
                              <a:gd name="T105" fmla="*/ 36 h 162"/>
                              <a:gd name="T106" fmla="*/ 39 w 110"/>
                              <a:gd name="T107" fmla="*/ 41 h 162"/>
                              <a:gd name="T108" fmla="*/ 39 w 110"/>
                              <a:gd name="T109" fmla="*/ 49 h 162"/>
                              <a:gd name="T110" fmla="*/ 45 w 110"/>
                              <a:gd name="T111" fmla="*/ 56 h 162"/>
                              <a:gd name="T112" fmla="*/ 55 w 110"/>
                              <a:gd name="T113" fmla="*/ 61 h 162"/>
                              <a:gd name="T114" fmla="*/ 68 w 110"/>
                              <a:gd name="T115" fmla="*/ 66 h 162"/>
                              <a:gd name="T116" fmla="*/ 80 w 110"/>
                              <a:gd name="T117" fmla="*/ 71 h 162"/>
                              <a:gd name="T118" fmla="*/ 92 w 110"/>
                              <a:gd name="T119" fmla="*/ 78 h 162"/>
                              <a:gd name="T120" fmla="*/ 102 w 110"/>
                              <a:gd name="T121" fmla="*/ 89 h 162"/>
                              <a:gd name="T122" fmla="*/ 108 w 110"/>
                              <a:gd name="T123" fmla="*/ 103 h 1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10" h="162">
                                <a:moveTo>
                                  <a:pt x="110" y="113"/>
                                </a:moveTo>
                                <a:lnTo>
                                  <a:pt x="108" y="124"/>
                                </a:lnTo>
                                <a:lnTo>
                                  <a:pt x="105" y="133"/>
                                </a:lnTo>
                                <a:lnTo>
                                  <a:pt x="100" y="142"/>
                                </a:lnTo>
                                <a:lnTo>
                                  <a:pt x="91" y="149"/>
                                </a:lnTo>
                                <a:lnTo>
                                  <a:pt x="82" y="156"/>
                                </a:lnTo>
                                <a:lnTo>
                                  <a:pt x="71" y="158"/>
                                </a:lnTo>
                                <a:lnTo>
                                  <a:pt x="60" y="162"/>
                                </a:lnTo>
                                <a:lnTo>
                                  <a:pt x="47" y="162"/>
                                </a:lnTo>
                                <a:lnTo>
                                  <a:pt x="39" y="162"/>
                                </a:lnTo>
                                <a:lnTo>
                                  <a:pt x="32" y="161"/>
                                </a:lnTo>
                                <a:lnTo>
                                  <a:pt x="25" y="159"/>
                                </a:lnTo>
                                <a:lnTo>
                                  <a:pt x="18" y="158"/>
                                </a:lnTo>
                                <a:lnTo>
                                  <a:pt x="13" y="156"/>
                                </a:lnTo>
                                <a:lnTo>
                                  <a:pt x="10" y="154"/>
                                </a:lnTo>
                                <a:lnTo>
                                  <a:pt x="6" y="152"/>
                                </a:lnTo>
                                <a:lnTo>
                                  <a:pt x="4" y="151"/>
                                </a:lnTo>
                                <a:lnTo>
                                  <a:pt x="2" y="148"/>
                                </a:lnTo>
                                <a:lnTo>
                                  <a:pt x="1" y="145"/>
                                </a:lnTo>
                                <a:lnTo>
                                  <a:pt x="0" y="141"/>
                                </a:lnTo>
                                <a:lnTo>
                                  <a:pt x="0" y="135"/>
                                </a:lnTo>
                                <a:lnTo>
                                  <a:pt x="0" y="130"/>
                                </a:lnTo>
                                <a:lnTo>
                                  <a:pt x="0" y="127"/>
                                </a:lnTo>
                                <a:lnTo>
                                  <a:pt x="1" y="124"/>
                                </a:lnTo>
                                <a:lnTo>
                                  <a:pt x="1" y="122"/>
                                </a:lnTo>
                                <a:lnTo>
                                  <a:pt x="2" y="121"/>
                                </a:lnTo>
                                <a:lnTo>
                                  <a:pt x="2" y="120"/>
                                </a:lnTo>
                                <a:lnTo>
                                  <a:pt x="4" y="120"/>
                                </a:lnTo>
                                <a:lnTo>
                                  <a:pt x="5" y="120"/>
                                </a:lnTo>
                                <a:lnTo>
                                  <a:pt x="7" y="120"/>
                                </a:lnTo>
                                <a:lnTo>
                                  <a:pt x="10" y="121"/>
                                </a:lnTo>
                                <a:lnTo>
                                  <a:pt x="13" y="124"/>
                                </a:lnTo>
                                <a:lnTo>
                                  <a:pt x="18" y="126"/>
                                </a:lnTo>
                                <a:lnTo>
                                  <a:pt x="25" y="129"/>
                                </a:lnTo>
                                <a:lnTo>
                                  <a:pt x="31" y="131"/>
                                </a:lnTo>
                                <a:lnTo>
                                  <a:pt x="38" y="132"/>
                                </a:lnTo>
                                <a:lnTo>
                                  <a:pt x="47" y="132"/>
                                </a:lnTo>
                                <a:lnTo>
                                  <a:pt x="52" y="132"/>
                                </a:lnTo>
                                <a:lnTo>
                                  <a:pt x="57" y="131"/>
                                </a:lnTo>
                                <a:lnTo>
                                  <a:pt x="60" y="130"/>
                                </a:lnTo>
                                <a:lnTo>
                                  <a:pt x="64" y="129"/>
                                </a:lnTo>
                                <a:lnTo>
                                  <a:pt x="66" y="126"/>
                                </a:lnTo>
                                <a:lnTo>
                                  <a:pt x="68" y="122"/>
                                </a:lnTo>
                                <a:lnTo>
                                  <a:pt x="70" y="120"/>
                                </a:lnTo>
                                <a:lnTo>
                                  <a:pt x="70" y="115"/>
                                </a:lnTo>
                                <a:lnTo>
                                  <a:pt x="69" y="111"/>
                                </a:lnTo>
                                <a:lnTo>
                                  <a:pt x="66" y="108"/>
                                </a:lnTo>
                                <a:lnTo>
                                  <a:pt x="64" y="104"/>
                                </a:lnTo>
                                <a:lnTo>
                                  <a:pt x="59" y="101"/>
                                </a:lnTo>
                                <a:lnTo>
                                  <a:pt x="54" y="99"/>
                                </a:lnTo>
                                <a:lnTo>
                                  <a:pt x="48" y="97"/>
                                </a:lnTo>
                                <a:lnTo>
                                  <a:pt x="42" y="94"/>
                                </a:lnTo>
                                <a:lnTo>
                                  <a:pt x="36" y="92"/>
                                </a:lnTo>
                                <a:lnTo>
                                  <a:pt x="28" y="89"/>
                                </a:lnTo>
                                <a:lnTo>
                                  <a:pt x="22" y="85"/>
                                </a:lnTo>
                                <a:lnTo>
                                  <a:pt x="17" y="82"/>
                                </a:lnTo>
                                <a:lnTo>
                                  <a:pt x="11" y="77"/>
                                </a:lnTo>
                                <a:lnTo>
                                  <a:pt x="7" y="71"/>
                                </a:lnTo>
                                <a:lnTo>
                                  <a:pt x="4" y="65"/>
                                </a:lnTo>
                                <a:lnTo>
                                  <a:pt x="1" y="57"/>
                                </a:lnTo>
                                <a:lnTo>
                                  <a:pt x="1" y="47"/>
                                </a:lnTo>
                                <a:lnTo>
                                  <a:pt x="1" y="37"/>
                                </a:lnTo>
                                <a:lnTo>
                                  <a:pt x="5" y="28"/>
                                </a:lnTo>
                                <a:lnTo>
                                  <a:pt x="10" y="20"/>
                                </a:lnTo>
                                <a:lnTo>
                                  <a:pt x="16" y="13"/>
                                </a:lnTo>
                                <a:lnTo>
                                  <a:pt x="25" y="8"/>
                                </a:lnTo>
                                <a:lnTo>
                                  <a:pt x="34" y="4"/>
                                </a:lnTo>
                                <a:lnTo>
                                  <a:pt x="45" y="2"/>
                                </a:lnTo>
                                <a:lnTo>
                                  <a:pt x="59" y="0"/>
                                </a:lnTo>
                                <a:lnTo>
                                  <a:pt x="65" y="0"/>
                                </a:lnTo>
                                <a:lnTo>
                                  <a:pt x="71" y="2"/>
                                </a:lnTo>
                                <a:lnTo>
                                  <a:pt x="77" y="3"/>
                                </a:lnTo>
                                <a:lnTo>
                                  <a:pt x="84" y="4"/>
                                </a:lnTo>
                                <a:lnTo>
                                  <a:pt x="89" y="5"/>
                                </a:lnTo>
                                <a:lnTo>
                                  <a:pt x="92" y="7"/>
                                </a:lnTo>
                                <a:lnTo>
                                  <a:pt x="95" y="9"/>
                                </a:lnTo>
                                <a:lnTo>
                                  <a:pt x="97" y="10"/>
                                </a:lnTo>
                                <a:lnTo>
                                  <a:pt x="98" y="12"/>
                                </a:lnTo>
                                <a:lnTo>
                                  <a:pt x="100" y="13"/>
                                </a:lnTo>
                                <a:lnTo>
                                  <a:pt x="100" y="14"/>
                                </a:lnTo>
                                <a:lnTo>
                                  <a:pt x="100" y="15"/>
                                </a:lnTo>
                                <a:lnTo>
                                  <a:pt x="101" y="16"/>
                                </a:lnTo>
                                <a:lnTo>
                                  <a:pt x="101" y="19"/>
                                </a:lnTo>
                                <a:lnTo>
                                  <a:pt x="101" y="23"/>
                                </a:lnTo>
                                <a:lnTo>
                                  <a:pt x="101" y="25"/>
                                </a:lnTo>
                                <a:lnTo>
                                  <a:pt x="101" y="30"/>
                                </a:lnTo>
                                <a:lnTo>
                                  <a:pt x="101" y="33"/>
                                </a:lnTo>
                                <a:lnTo>
                                  <a:pt x="101" y="35"/>
                                </a:lnTo>
                                <a:lnTo>
                                  <a:pt x="100" y="37"/>
                                </a:lnTo>
                                <a:lnTo>
                                  <a:pt x="100" y="39"/>
                                </a:lnTo>
                                <a:lnTo>
                                  <a:pt x="98" y="39"/>
                                </a:lnTo>
                                <a:lnTo>
                                  <a:pt x="97" y="40"/>
                                </a:lnTo>
                                <a:lnTo>
                                  <a:pt x="96" y="40"/>
                                </a:lnTo>
                                <a:lnTo>
                                  <a:pt x="95" y="40"/>
                                </a:lnTo>
                                <a:lnTo>
                                  <a:pt x="92" y="39"/>
                                </a:lnTo>
                                <a:lnTo>
                                  <a:pt x="89" y="36"/>
                                </a:lnTo>
                                <a:lnTo>
                                  <a:pt x="84" y="35"/>
                                </a:lnTo>
                                <a:lnTo>
                                  <a:pt x="79" y="33"/>
                                </a:lnTo>
                                <a:lnTo>
                                  <a:pt x="74" y="31"/>
                                </a:lnTo>
                                <a:lnTo>
                                  <a:pt x="68" y="29"/>
                                </a:lnTo>
                                <a:lnTo>
                                  <a:pt x="60" y="29"/>
                                </a:lnTo>
                                <a:lnTo>
                                  <a:pt x="54" y="29"/>
                                </a:lnTo>
                                <a:lnTo>
                                  <a:pt x="50" y="30"/>
                                </a:lnTo>
                                <a:lnTo>
                                  <a:pt x="47" y="31"/>
                                </a:lnTo>
                                <a:lnTo>
                                  <a:pt x="44" y="34"/>
                                </a:lnTo>
                                <a:lnTo>
                                  <a:pt x="42" y="36"/>
                                </a:lnTo>
                                <a:lnTo>
                                  <a:pt x="41" y="39"/>
                                </a:lnTo>
                                <a:lnTo>
                                  <a:pt x="39" y="41"/>
                                </a:lnTo>
                                <a:lnTo>
                                  <a:pt x="38" y="45"/>
                                </a:lnTo>
                                <a:lnTo>
                                  <a:pt x="39" y="49"/>
                                </a:lnTo>
                                <a:lnTo>
                                  <a:pt x="42" y="52"/>
                                </a:lnTo>
                                <a:lnTo>
                                  <a:pt x="45" y="56"/>
                                </a:lnTo>
                                <a:lnTo>
                                  <a:pt x="49" y="58"/>
                                </a:lnTo>
                                <a:lnTo>
                                  <a:pt x="55" y="61"/>
                                </a:lnTo>
                                <a:lnTo>
                                  <a:pt x="61" y="63"/>
                                </a:lnTo>
                                <a:lnTo>
                                  <a:pt x="68" y="66"/>
                                </a:lnTo>
                                <a:lnTo>
                                  <a:pt x="74" y="68"/>
                                </a:lnTo>
                                <a:lnTo>
                                  <a:pt x="80" y="71"/>
                                </a:lnTo>
                                <a:lnTo>
                                  <a:pt x="86" y="74"/>
                                </a:lnTo>
                                <a:lnTo>
                                  <a:pt x="92" y="78"/>
                                </a:lnTo>
                                <a:lnTo>
                                  <a:pt x="98" y="83"/>
                                </a:lnTo>
                                <a:lnTo>
                                  <a:pt x="102" y="89"/>
                                </a:lnTo>
                                <a:lnTo>
                                  <a:pt x="106" y="95"/>
                                </a:lnTo>
                                <a:lnTo>
                                  <a:pt x="108" y="103"/>
                                </a:lnTo>
                                <a:lnTo>
                                  <a:pt x="110" y="1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76" name="Freeform 138"/>
                        <wps:cNvSpPr>
                          <a:spLocks noEditPoints="1"/>
                        </wps:cNvSpPr>
                        <wps:spPr bwMode="auto">
                          <a:xfrm>
                            <a:off x="8537575" y="188913"/>
                            <a:ext cx="109538" cy="76200"/>
                          </a:xfrm>
                          <a:custGeom>
                            <a:avLst/>
                            <a:gdLst>
                              <a:gd name="T0" fmla="*/ 128 w 208"/>
                              <a:gd name="T1" fmla="*/ 142 h 142"/>
                              <a:gd name="T2" fmla="*/ 101 w 208"/>
                              <a:gd name="T3" fmla="*/ 130 h 142"/>
                              <a:gd name="T4" fmla="*/ 82 w 208"/>
                              <a:gd name="T5" fmla="*/ 109 h 142"/>
                              <a:gd name="T6" fmla="*/ 74 w 208"/>
                              <a:gd name="T7" fmla="*/ 79 h 142"/>
                              <a:gd name="T8" fmla="*/ 72 w 208"/>
                              <a:gd name="T9" fmla="*/ 42 h 142"/>
                              <a:gd name="T10" fmla="*/ 5 w 208"/>
                              <a:gd name="T11" fmla="*/ 42 h 142"/>
                              <a:gd name="T12" fmla="*/ 2 w 208"/>
                              <a:gd name="T13" fmla="*/ 39 h 142"/>
                              <a:gd name="T14" fmla="*/ 0 w 208"/>
                              <a:gd name="T15" fmla="*/ 34 h 142"/>
                              <a:gd name="T16" fmla="*/ 0 w 208"/>
                              <a:gd name="T17" fmla="*/ 27 h 142"/>
                              <a:gd name="T18" fmla="*/ 0 w 208"/>
                              <a:gd name="T19" fmla="*/ 15 h 142"/>
                              <a:gd name="T20" fmla="*/ 0 w 208"/>
                              <a:gd name="T21" fmla="*/ 7 h 142"/>
                              <a:gd name="T22" fmla="*/ 2 w 208"/>
                              <a:gd name="T23" fmla="*/ 2 h 142"/>
                              <a:gd name="T24" fmla="*/ 5 w 208"/>
                              <a:gd name="T25" fmla="*/ 0 h 142"/>
                              <a:gd name="T26" fmla="*/ 193 w 208"/>
                              <a:gd name="T27" fmla="*/ 0 h 142"/>
                              <a:gd name="T28" fmla="*/ 204 w 208"/>
                              <a:gd name="T29" fmla="*/ 4 h 142"/>
                              <a:gd name="T30" fmla="*/ 208 w 208"/>
                              <a:gd name="T31" fmla="*/ 15 h 142"/>
                              <a:gd name="T32" fmla="*/ 208 w 208"/>
                              <a:gd name="T33" fmla="*/ 70 h 142"/>
                              <a:gd name="T34" fmla="*/ 207 w 208"/>
                              <a:gd name="T35" fmla="*/ 84 h 142"/>
                              <a:gd name="T36" fmla="*/ 203 w 208"/>
                              <a:gd name="T37" fmla="*/ 102 h 142"/>
                              <a:gd name="T38" fmla="*/ 193 w 208"/>
                              <a:gd name="T39" fmla="*/ 121 h 142"/>
                              <a:gd name="T40" fmla="*/ 177 w 208"/>
                              <a:gd name="T41" fmla="*/ 134 h 142"/>
                              <a:gd name="T42" fmla="*/ 157 w 208"/>
                              <a:gd name="T43" fmla="*/ 142 h 142"/>
                              <a:gd name="T44" fmla="*/ 141 w 208"/>
                              <a:gd name="T45" fmla="*/ 98 h 142"/>
                              <a:gd name="T46" fmla="*/ 160 w 208"/>
                              <a:gd name="T47" fmla="*/ 93 h 142"/>
                              <a:gd name="T48" fmla="*/ 170 w 208"/>
                              <a:gd name="T49" fmla="*/ 85 h 142"/>
                              <a:gd name="T50" fmla="*/ 175 w 208"/>
                              <a:gd name="T51" fmla="*/ 73 h 142"/>
                              <a:gd name="T52" fmla="*/ 175 w 208"/>
                              <a:gd name="T53" fmla="*/ 60 h 142"/>
                              <a:gd name="T54" fmla="*/ 104 w 208"/>
                              <a:gd name="T55" fmla="*/ 42 h 142"/>
                              <a:gd name="T56" fmla="*/ 106 w 208"/>
                              <a:gd name="T57" fmla="*/ 70 h 142"/>
                              <a:gd name="T58" fmla="*/ 111 w 208"/>
                              <a:gd name="T59" fmla="*/ 84 h 142"/>
                              <a:gd name="T60" fmla="*/ 120 w 208"/>
                              <a:gd name="T61" fmla="*/ 93 h 142"/>
                              <a:gd name="T62" fmla="*/ 134 w 208"/>
                              <a:gd name="T63" fmla="*/ 97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208" h="142">
                                <a:moveTo>
                                  <a:pt x="145" y="142"/>
                                </a:moveTo>
                                <a:lnTo>
                                  <a:pt x="128" y="142"/>
                                </a:lnTo>
                                <a:lnTo>
                                  <a:pt x="114" y="137"/>
                                </a:lnTo>
                                <a:lnTo>
                                  <a:pt x="101" y="130"/>
                                </a:lnTo>
                                <a:lnTo>
                                  <a:pt x="91" y="121"/>
                                </a:lnTo>
                                <a:lnTo>
                                  <a:pt x="82" y="109"/>
                                </a:lnTo>
                                <a:lnTo>
                                  <a:pt x="77" y="95"/>
                                </a:lnTo>
                                <a:lnTo>
                                  <a:pt x="74" y="79"/>
                                </a:lnTo>
                                <a:lnTo>
                                  <a:pt x="72" y="59"/>
                                </a:lnTo>
                                <a:lnTo>
                                  <a:pt x="72" y="42"/>
                                </a:lnTo>
                                <a:lnTo>
                                  <a:pt x="6" y="42"/>
                                </a:lnTo>
                                <a:lnTo>
                                  <a:pt x="5" y="42"/>
                                </a:lnTo>
                                <a:lnTo>
                                  <a:pt x="3" y="41"/>
                                </a:lnTo>
                                <a:lnTo>
                                  <a:pt x="2" y="39"/>
                                </a:lnTo>
                                <a:lnTo>
                                  <a:pt x="1" y="38"/>
                                </a:lnTo>
                                <a:lnTo>
                                  <a:pt x="0" y="34"/>
                                </a:lnTo>
                                <a:lnTo>
                                  <a:pt x="0" y="31"/>
                                </a:lnTo>
                                <a:lnTo>
                                  <a:pt x="0" y="27"/>
                                </a:lnTo>
                                <a:lnTo>
                                  <a:pt x="0" y="21"/>
                                </a:lnTo>
                                <a:lnTo>
                                  <a:pt x="0" y="15"/>
                                </a:lnTo>
                                <a:lnTo>
                                  <a:pt x="0" y="11"/>
                                </a:lnTo>
                                <a:lnTo>
                                  <a:pt x="0" y="7"/>
                                </a:lnTo>
                                <a:lnTo>
                                  <a:pt x="1" y="4"/>
                                </a:lnTo>
                                <a:lnTo>
                                  <a:pt x="2" y="2"/>
                                </a:lnTo>
                                <a:lnTo>
                                  <a:pt x="3" y="1"/>
                                </a:lnTo>
                                <a:lnTo>
                                  <a:pt x="5" y="0"/>
                                </a:lnTo>
                                <a:lnTo>
                                  <a:pt x="6" y="0"/>
                                </a:lnTo>
                                <a:lnTo>
                                  <a:pt x="193" y="0"/>
                                </a:lnTo>
                                <a:lnTo>
                                  <a:pt x="199" y="0"/>
                                </a:lnTo>
                                <a:lnTo>
                                  <a:pt x="204" y="4"/>
                                </a:lnTo>
                                <a:lnTo>
                                  <a:pt x="207" y="9"/>
                                </a:lnTo>
                                <a:lnTo>
                                  <a:pt x="208" y="15"/>
                                </a:lnTo>
                                <a:lnTo>
                                  <a:pt x="208" y="63"/>
                                </a:lnTo>
                                <a:lnTo>
                                  <a:pt x="208" y="70"/>
                                </a:lnTo>
                                <a:lnTo>
                                  <a:pt x="207" y="77"/>
                                </a:lnTo>
                                <a:lnTo>
                                  <a:pt x="207" y="84"/>
                                </a:lnTo>
                                <a:lnTo>
                                  <a:pt x="204" y="93"/>
                                </a:lnTo>
                                <a:lnTo>
                                  <a:pt x="203" y="102"/>
                                </a:lnTo>
                                <a:lnTo>
                                  <a:pt x="198" y="112"/>
                                </a:lnTo>
                                <a:lnTo>
                                  <a:pt x="193" y="121"/>
                                </a:lnTo>
                                <a:lnTo>
                                  <a:pt x="186" y="128"/>
                                </a:lnTo>
                                <a:lnTo>
                                  <a:pt x="177" y="134"/>
                                </a:lnTo>
                                <a:lnTo>
                                  <a:pt x="167" y="138"/>
                                </a:lnTo>
                                <a:lnTo>
                                  <a:pt x="157" y="142"/>
                                </a:lnTo>
                                <a:lnTo>
                                  <a:pt x="145" y="142"/>
                                </a:lnTo>
                                <a:close/>
                                <a:moveTo>
                                  <a:pt x="141" y="98"/>
                                </a:moveTo>
                                <a:lnTo>
                                  <a:pt x="153" y="97"/>
                                </a:lnTo>
                                <a:lnTo>
                                  <a:pt x="160" y="93"/>
                                </a:lnTo>
                                <a:lnTo>
                                  <a:pt x="166" y="90"/>
                                </a:lnTo>
                                <a:lnTo>
                                  <a:pt x="170" y="85"/>
                                </a:lnTo>
                                <a:lnTo>
                                  <a:pt x="173" y="79"/>
                                </a:lnTo>
                                <a:lnTo>
                                  <a:pt x="175" y="73"/>
                                </a:lnTo>
                                <a:lnTo>
                                  <a:pt x="175" y="66"/>
                                </a:lnTo>
                                <a:lnTo>
                                  <a:pt x="175" y="60"/>
                                </a:lnTo>
                                <a:lnTo>
                                  <a:pt x="175" y="42"/>
                                </a:lnTo>
                                <a:lnTo>
                                  <a:pt x="104" y="42"/>
                                </a:lnTo>
                                <a:lnTo>
                                  <a:pt x="104" y="61"/>
                                </a:lnTo>
                                <a:lnTo>
                                  <a:pt x="106" y="70"/>
                                </a:lnTo>
                                <a:lnTo>
                                  <a:pt x="108" y="77"/>
                                </a:lnTo>
                                <a:lnTo>
                                  <a:pt x="111" y="84"/>
                                </a:lnTo>
                                <a:lnTo>
                                  <a:pt x="116" y="89"/>
                                </a:lnTo>
                                <a:lnTo>
                                  <a:pt x="120" y="93"/>
                                </a:lnTo>
                                <a:lnTo>
                                  <a:pt x="127" y="96"/>
                                </a:lnTo>
                                <a:lnTo>
                                  <a:pt x="134" y="97"/>
                                </a:lnTo>
                                <a:lnTo>
                                  <a:pt x="141" y="9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77" name="Freeform 139"/>
                        <wps:cNvSpPr>
                          <a:spLocks/>
                        </wps:cNvSpPr>
                        <wps:spPr bwMode="auto">
                          <a:xfrm>
                            <a:off x="8537575" y="280988"/>
                            <a:ext cx="82550" cy="49213"/>
                          </a:xfrm>
                          <a:custGeom>
                            <a:avLst/>
                            <a:gdLst>
                              <a:gd name="T0" fmla="*/ 130 w 157"/>
                              <a:gd name="T1" fmla="*/ 93 h 93"/>
                              <a:gd name="T2" fmla="*/ 123 w 157"/>
                              <a:gd name="T3" fmla="*/ 91 h 93"/>
                              <a:gd name="T4" fmla="*/ 118 w 157"/>
                              <a:gd name="T5" fmla="*/ 90 h 93"/>
                              <a:gd name="T6" fmla="*/ 117 w 157"/>
                              <a:gd name="T7" fmla="*/ 88 h 93"/>
                              <a:gd name="T8" fmla="*/ 117 w 157"/>
                              <a:gd name="T9" fmla="*/ 85 h 93"/>
                              <a:gd name="T10" fmla="*/ 118 w 157"/>
                              <a:gd name="T11" fmla="*/ 83 h 93"/>
                              <a:gd name="T12" fmla="*/ 119 w 157"/>
                              <a:gd name="T13" fmla="*/ 78 h 93"/>
                              <a:gd name="T14" fmla="*/ 120 w 157"/>
                              <a:gd name="T15" fmla="*/ 73 h 93"/>
                              <a:gd name="T16" fmla="*/ 119 w 157"/>
                              <a:gd name="T17" fmla="*/ 67 h 93"/>
                              <a:gd name="T18" fmla="*/ 117 w 157"/>
                              <a:gd name="T19" fmla="*/ 61 h 93"/>
                              <a:gd name="T20" fmla="*/ 112 w 157"/>
                              <a:gd name="T21" fmla="*/ 53 h 93"/>
                              <a:gd name="T22" fmla="*/ 102 w 157"/>
                              <a:gd name="T23" fmla="*/ 46 h 93"/>
                              <a:gd name="T24" fmla="*/ 6 w 157"/>
                              <a:gd name="T25" fmla="*/ 41 h 93"/>
                              <a:gd name="T26" fmla="*/ 2 w 157"/>
                              <a:gd name="T27" fmla="*/ 40 h 93"/>
                              <a:gd name="T28" fmla="*/ 1 w 157"/>
                              <a:gd name="T29" fmla="*/ 36 h 93"/>
                              <a:gd name="T30" fmla="*/ 0 w 157"/>
                              <a:gd name="T31" fmla="*/ 31 h 93"/>
                              <a:gd name="T32" fmla="*/ 0 w 157"/>
                              <a:gd name="T33" fmla="*/ 21 h 93"/>
                              <a:gd name="T34" fmla="*/ 0 w 157"/>
                              <a:gd name="T35" fmla="*/ 11 h 93"/>
                              <a:gd name="T36" fmla="*/ 1 w 157"/>
                              <a:gd name="T37" fmla="*/ 5 h 93"/>
                              <a:gd name="T38" fmla="*/ 2 w 157"/>
                              <a:gd name="T39" fmla="*/ 2 h 93"/>
                              <a:gd name="T40" fmla="*/ 6 w 157"/>
                              <a:gd name="T41" fmla="*/ 0 h 93"/>
                              <a:gd name="T42" fmla="*/ 150 w 157"/>
                              <a:gd name="T43" fmla="*/ 0 h 93"/>
                              <a:gd name="T44" fmla="*/ 153 w 157"/>
                              <a:gd name="T45" fmla="*/ 3 h 93"/>
                              <a:gd name="T46" fmla="*/ 154 w 157"/>
                              <a:gd name="T47" fmla="*/ 6 h 93"/>
                              <a:gd name="T48" fmla="*/ 155 w 157"/>
                              <a:gd name="T49" fmla="*/ 13 h 93"/>
                              <a:gd name="T50" fmla="*/ 155 w 157"/>
                              <a:gd name="T51" fmla="*/ 22 h 93"/>
                              <a:gd name="T52" fmla="*/ 154 w 157"/>
                              <a:gd name="T53" fmla="*/ 30 h 93"/>
                              <a:gd name="T54" fmla="*/ 153 w 157"/>
                              <a:gd name="T55" fmla="*/ 34 h 93"/>
                              <a:gd name="T56" fmla="*/ 150 w 157"/>
                              <a:gd name="T57" fmla="*/ 35 h 93"/>
                              <a:gd name="T58" fmla="*/ 132 w 157"/>
                              <a:gd name="T59" fmla="*/ 35 h 93"/>
                              <a:gd name="T60" fmla="*/ 144 w 157"/>
                              <a:gd name="T61" fmla="*/ 46 h 93"/>
                              <a:gd name="T62" fmla="*/ 153 w 157"/>
                              <a:gd name="T63" fmla="*/ 54 h 93"/>
                              <a:gd name="T64" fmla="*/ 156 w 157"/>
                              <a:gd name="T65" fmla="*/ 64 h 93"/>
                              <a:gd name="T66" fmla="*/ 157 w 157"/>
                              <a:gd name="T67" fmla="*/ 73 h 93"/>
                              <a:gd name="T68" fmla="*/ 157 w 157"/>
                              <a:gd name="T69" fmla="*/ 78 h 93"/>
                              <a:gd name="T70" fmla="*/ 156 w 157"/>
                              <a:gd name="T71" fmla="*/ 83 h 93"/>
                              <a:gd name="T72" fmla="*/ 155 w 157"/>
                              <a:gd name="T73" fmla="*/ 87 h 93"/>
                              <a:gd name="T74" fmla="*/ 154 w 157"/>
                              <a:gd name="T75" fmla="*/ 90 h 93"/>
                              <a:gd name="T76" fmla="*/ 153 w 157"/>
                              <a:gd name="T77" fmla="*/ 91 h 93"/>
                              <a:gd name="T78" fmla="*/ 150 w 157"/>
                              <a:gd name="T79" fmla="*/ 91 h 93"/>
                              <a:gd name="T80" fmla="*/ 145 w 157"/>
                              <a:gd name="T81" fmla="*/ 93 h 93"/>
                              <a:gd name="T82" fmla="*/ 135 w 157"/>
                              <a:gd name="T83" fmla="*/ 93 h 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157" h="93">
                                <a:moveTo>
                                  <a:pt x="135" y="93"/>
                                </a:moveTo>
                                <a:lnTo>
                                  <a:pt x="130" y="93"/>
                                </a:lnTo>
                                <a:lnTo>
                                  <a:pt x="125" y="93"/>
                                </a:lnTo>
                                <a:lnTo>
                                  <a:pt x="123" y="91"/>
                                </a:lnTo>
                                <a:lnTo>
                                  <a:pt x="120" y="91"/>
                                </a:lnTo>
                                <a:lnTo>
                                  <a:pt x="118" y="90"/>
                                </a:lnTo>
                                <a:lnTo>
                                  <a:pt x="117" y="89"/>
                                </a:lnTo>
                                <a:lnTo>
                                  <a:pt x="117" y="88"/>
                                </a:lnTo>
                                <a:lnTo>
                                  <a:pt x="117" y="87"/>
                                </a:lnTo>
                                <a:lnTo>
                                  <a:pt x="117" y="85"/>
                                </a:lnTo>
                                <a:lnTo>
                                  <a:pt x="117" y="84"/>
                                </a:lnTo>
                                <a:lnTo>
                                  <a:pt x="118" y="83"/>
                                </a:lnTo>
                                <a:lnTo>
                                  <a:pt x="118" y="80"/>
                                </a:lnTo>
                                <a:lnTo>
                                  <a:pt x="119" y="78"/>
                                </a:lnTo>
                                <a:lnTo>
                                  <a:pt x="119" y="75"/>
                                </a:lnTo>
                                <a:lnTo>
                                  <a:pt x="120" y="73"/>
                                </a:lnTo>
                                <a:lnTo>
                                  <a:pt x="120" y="70"/>
                                </a:lnTo>
                                <a:lnTo>
                                  <a:pt x="119" y="67"/>
                                </a:lnTo>
                                <a:lnTo>
                                  <a:pt x="118" y="64"/>
                                </a:lnTo>
                                <a:lnTo>
                                  <a:pt x="117" y="61"/>
                                </a:lnTo>
                                <a:lnTo>
                                  <a:pt x="114" y="57"/>
                                </a:lnTo>
                                <a:lnTo>
                                  <a:pt x="112" y="53"/>
                                </a:lnTo>
                                <a:lnTo>
                                  <a:pt x="107" y="50"/>
                                </a:lnTo>
                                <a:lnTo>
                                  <a:pt x="102" y="46"/>
                                </a:lnTo>
                                <a:lnTo>
                                  <a:pt x="95" y="41"/>
                                </a:lnTo>
                                <a:lnTo>
                                  <a:pt x="6" y="41"/>
                                </a:lnTo>
                                <a:lnTo>
                                  <a:pt x="5" y="41"/>
                                </a:lnTo>
                                <a:lnTo>
                                  <a:pt x="2" y="40"/>
                                </a:lnTo>
                                <a:lnTo>
                                  <a:pt x="2" y="38"/>
                                </a:lnTo>
                                <a:lnTo>
                                  <a:pt x="1" y="36"/>
                                </a:lnTo>
                                <a:lnTo>
                                  <a:pt x="0" y="34"/>
                                </a:lnTo>
                                <a:lnTo>
                                  <a:pt x="0" y="31"/>
                                </a:lnTo>
                                <a:lnTo>
                                  <a:pt x="0" y="26"/>
                                </a:lnTo>
                                <a:lnTo>
                                  <a:pt x="0" y="21"/>
                                </a:lnTo>
                                <a:lnTo>
                                  <a:pt x="0" y="15"/>
                                </a:lnTo>
                                <a:lnTo>
                                  <a:pt x="0" y="11"/>
                                </a:lnTo>
                                <a:lnTo>
                                  <a:pt x="0" y="8"/>
                                </a:lnTo>
                                <a:lnTo>
                                  <a:pt x="1" y="5"/>
                                </a:lnTo>
                                <a:lnTo>
                                  <a:pt x="2" y="3"/>
                                </a:lnTo>
                                <a:lnTo>
                                  <a:pt x="2" y="2"/>
                                </a:lnTo>
                                <a:lnTo>
                                  <a:pt x="5" y="0"/>
                                </a:lnTo>
                                <a:lnTo>
                                  <a:pt x="6" y="0"/>
                                </a:lnTo>
                                <a:lnTo>
                                  <a:pt x="149" y="0"/>
                                </a:lnTo>
                                <a:lnTo>
                                  <a:pt x="150" y="0"/>
                                </a:lnTo>
                                <a:lnTo>
                                  <a:pt x="151" y="2"/>
                                </a:lnTo>
                                <a:lnTo>
                                  <a:pt x="153" y="3"/>
                                </a:lnTo>
                                <a:lnTo>
                                  <a:pt x="154" y="4"/>
                                </a:lnTo>
                                <a:lnTo>
                                  <a:pt x="154" y="6"/>
                                </a:lnTo>
                                <a:lnTo>
                                  <a:pt x="155" y="9"/>
                                </a:lnTo>
                                <a:lnTo>
                                  <a:pt x="155" y="13"/>
                                </a:lnTo>
                                <a:lnTo>
                                  <a:pt x="155" y="18"/>
                                </a:lnTo>
                                <a:lnTo>
                                  <a:pt x="155" y="22"/>
                                </a:lnTo>
                                <a:lnTo>
                                  <a:pt x="155" y="26"/>
                                </a:lnTo>
                                <a:lnTo>
                                  <a:pt x="154" y="30"/>
                                </a:lnTo>
                                <a:lnTo>
                                  <a:pt x="154" y="31"/>
                                </a:lnTo>
                                <a:lnTo>
                                  <a:pt x="153" y="34"/>
                                </a:lnTo>
                                <a:lnTo>
                                  <a:pt x="151" y="35"/>
                                </a:lnTo>
                                <a:lnTo>
                                  <a:pt x="150" y="35"/>
                                </a:lnTo>
                                <a:lnTo>
                                  <a:pt x="149" y="35"/>
                                </a:lnTo>
                                <a:lnTo>
                                  <a:pt x="132" y="35"/>
                                </a:lnTo>
                                <a:lnTo>
                                  <a:pt x="139" y="41"/>
                                </a:lnTo>
                                <a:lnTo>
                                  <a:pt x="144" y="46"/>
                                </a:lnTo>
                                <a:lnTo>
                                  <a:pt x="149" y="51"/>
                                </a:lnTo>
                                <a:lnTo>
                                  <a:pt x="153" y="54"/>
                                </a:lnTo>
                                <a:lnTo>
                                  <a:pt x="155" y="59"/>
                                </a:lnTo>
                                <a:lnTo>
                                  <a:pt x="156" y="64"/>
                                </a:lnTo>
                                <a:lnTo>
                                  <a:pt x="157" y="68"/>
                                </a:lnTo>
                                <a:lnTo>
                                  <a:pt x="157" y="73"/>
                                </a:lnTo>
                                <a:lnTo>
                                  <a:pt x="157" y="75"/>
                                </a:lnTo>
                                <a:lnTo>
                                  <a:pt x="157" y="78"/>
                                </a:lnTo>
                                <a:lnTo>
                                  <a:pt x="157" y="80"/>
                                </a:lnTo>
                                <a:lnTo>
                                  <a:pt x="156" y="83"/>
                                </a:lnTo>
                                <a:lnTo>
                                  <a:pt x="156" y="85"/>
                                </a:lnTo>
                                <a:lnTo>
                                  <a:pt x="155" y="87"/>
                                </a:lnTo>
                                <a:lnTo>
                                  <a:pt x="155" y="89"/>
                                </a:lnTo>
                                <a:lnTo>
                                  <a:pt x="154" y="90"/>
                                </a:lnTo>
                                <a:lnTo>
                                  <a:pt x="154" y="90"/>
                                </a:lnTo>
                                <a:lnTo>
                                  <a:pt x="153" y="91"/>
                                </a:lnTo>
                                <a:lnTo>
                                  <a:pt x="151" y="91"/>
                                </a:lnTo>
                                <a:lnTo>
                                  <a:pt x="150" y="91"/>
                                </a:lnTo>
                                <a:lnTo>
                                  <a:pt x="148" y="93"/>
                                </a:lnTo>
                                <a:lnTo>
                                  <a:pt x="145" y="93"/>
                                </a:lnTo>
                                <a:lnTo>
                                  <a:pt x="141" y="93"/>
                                </a:lnTo>
                                <a:lnTo>
                                  <a:pt x="135" y="9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78" name="Freeform 140"/>
                        <wps:cNvSpPr>
                          <a:spLocks noEditPoints="1"/>
                        </wps:cNvSpPr>
                        <wps:spPr bwMode="auto">
                          <a:xfrm>
                            <a:off x="8534400" y="336550"/>
                            <a:ext cx="85725" cy="73025"/>
                          </a:xfrm>
                          <a:custGeom>
                            <a:avLst/>
                            <a:gdLst>
                              <a:gd name="T0" fmla="*/ 79 w 161"/>
                              <a:gd name="T1" fmla="*/ 140 h 140"/>
                              <a:gd name="T2" fmla="*/ 72 w 161"/>
                              <a:gd name="T3" fmla="*/ 133 h 140"/>
                              <a:gd name="T4" fmla="*/ 72 w 161"/>
                              <a:gd name="T5" fmla="*/ 41 h 140"/>
                              <a:gd name="T6" fmla="*/ 54 w 161"/>
                              <a:gd name="T7" fmla="*/ 43 h 140"/>
                              <a:gd name="T8" fmla="*/ 42 w 161"/>
                              <a:gd name="T9" fmla="*/ 50 h 140"/>
                              <a:gd name="T10" fmla="*/ 33 w 161"/>
                              <a:gd name="T11" fmla="*/ 63 h 140"/>
                              <a:gd name="T12" fmla="*/ 31 w 161"/>
                              <a:gd name="T13" fmla="*/ 80 h 140"/>
                              <a:gd name="T14" fmla="*/ 32 w 161"/>
                              <a:gd name="T15" fmla="*/ 98 h 140"/>
                              <a:gd name="T16" fmla="*/ 36 w 161"/>
                              <a:gd name="T17" fmla="*/ 113 h 140"/>
                              <a:gd name="T18" fmla="*/ 40 w 161"/>
                              <a:gd name="T19" fmla="*/ 122 h 140"/>
                              <a:gd name="T20" fmla="*/ 41 w 161"/>
                              <a:gd name="T21" fmla="*/ 129 h 140"/>
                              <a:gd name="T22" fmla="*/ 41 w 161"/>
                              <a:gd name="T23" fmla="*/ 131 h 140"/>
                              <a:gd name="T24" fmla="*/ 38 w 161"/>
                              <a:gd name="T25" fmla="*/ 133 h 140"/>
                              <a:gd name="T26" fmla="*/ 35 w 161"/>
                              <a:gd name="T27" fmla="*/ 133 h 140"/>
                              <a:gd name="T28" fmla="*/ 27 w 161"/>
                              <a:gd name="T29" fmla="*/ 134 h 140"/>
                              <a:gd name="T30" fmla="*/ 21 w 161"/>
                              <a:gd name="T31" fmla="*/ 134 h 140"/>
                              <a:gd name="T32" fmla="*/ 17 w 161"/>
                              <a:gd name="T33" fmla="*/ 133 h 140"/>
                              <a:gd name="T34" fmla="*/ 14 w 161"/>
                              <a:gd name="T35" fmla="*/ 132 h 140"/>
                              <a:gd name="T36" fmla="*/ 12 w 161"/>
                              <a:gd name="T37" fmla="*/ 131 h 140"/>
                              <a:gd name="T38" fmla="*/ 9 w 161"/>
                              <a:gd name="T39" fmla="*/ 124 h 140"/>
                              <a:gd name="T40" fmla="*/ 5 w 161"/>
                              <a:gd name="T41" fmla="*/ 113 h 140"/>
                              <a:gd name="T42" fmla="*/ 3 w 161"/>
                              <a:gd name="T43" fmla="*/ 96 h 140"/>
                              <a:gd name="T44" fmla="*/ 0 w 161"/>
                              <a:gd name="T45" fmla="*/ 76 h 140"/>
                              <a:gd name="T46" fmla="*/ 5 w 161"/>
                              <a:gd name="T47" fmla="*/ 43 h 140"/>
                              <a:gd name="T48" fmla="*/ 20 w 161"/>
                              <a:gd name="T49" fmla="*/ 20 h 140"/>
                              <a:gd name="T50" fmla="*/ 44 w 161"/>
                              <a:gd name="T51" fmla="*/ 5 h 140"/>
                              <a:gd name="T52" fmla="*/ 80 w 161"/>
                              <a:gd name="T53" fmla="*/ 0 h 140"/>
                              <a:gd name="T54" fmla="*/ 113 w 161"/>
                              <a:gd name="T55" fmla="*/ 5 h 140"/>
                              <a:gd name="T56" fmla="*/ 140 w 161"/>
                              <a:gd name="T57" fmla="*/ 20 h 140"/>
                              <a:gd name="T58" fmla="*/ 157 w 161"/>
                              <a:gd name="T59" fmla="*/ 42 h 140"/>
                              <a:gd name="T60" fmla="*/ 161 w 161"/>
                              <a:gd name="T61" fmla="*/ 73 h 140"/>
                              <a:gd name="T62" fmla="*/ 157 w 161"/>
                              <a:gd name="T63" fmla="*/ 103 h 140"/>
                              <a:gd name="T64" fmla="*/ 142 w 161"/>
                              <a:gd name="T65" fmla="*/ 124 h 140"/>
                              <a:gd name="T66" fmla="*/ 120 w 161"/>
                              <a:gd name="T67" fmla="*/ 137 h 140"/>
                              <a:gd name="T68" fmla="*/ 91 w 161"/>
                              <a:gd name="T69" fmla="*/ 140 h 140"/>
                              <a:gd name="T70" fmla="*/ 97 w 161"/>
                              <a:gd name="T71" fmla="*/ 101 h 140"/>
                              <a:gd name="T72" fmla="*/ 123 w 161"/>
                              <a:gd name="T73" fmla="*/ 95 h 140"/>
                              <a:gd name="T74" fmla="*/ 133 w 161"/>
                              <a:gd name="T75" fmla="*/ 73 h 140"/>
                              <a:gd name="T76" fmla="*/ 131 w 161"/>
                              <a:gd name="T77" fmla="*/ 59 h 140"/>
                              <a:gd name="T78" fmla="*/ 122 w 161"/>
                              <a:gd name="T79" fmla="*/ 49 h 140"/>
                              <a:gd name="T80" fmla="*/ 111 w 161"/>
                              <a:gd name="T81" fmla="*/ 43 h 140"/>
                              <a:gd name="T82" fmla="*/ 97 w 161"/>
                              <a:gd name="T83" fmla="*/ 41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161" h="140">
                                <a:moveTo>
                                  <a:pt x="85" y="140"/>
                                </a:moveTo>
                                <a:lnTo>
                                  <a:pt x="79" y="140"/>
                                </a:lnTo>
                                <a:lnTo>
                                  <a:pt x="74" y="137"/>
                                </a:lnTo>
                                <a:lnTo>
                                  <a:pt x="72" y="133"/>
                                </a:lnTo>
                                <a:lnTo>
                                  <a:pt x="72" y="128"/>
                                </a:lnTo>
                                <a:lnTo>
                                  <a:pt x="72" y="41"/>
                                </a:lnTo>
                                <a:lnTo>
                                  <a:pt x="62" y="42"/>
                                </a:lnTo>
                                <a:lnTo>
                                  <a:pt x="54" y="43"/>
                                </a:lnTo>
                                <a:lnTo>
                                  <a:pt x="47" y="46"/>
                                </a:lnTo>
                                <a:lnTo>
                                  <a:pt x="42" y="50"/>
                                </a:lnTo>
                                <a:lnTo>
                                  <a:pt x="37" y="55"/>
                                </a:lnTo>
                                <a:lnTo>
                                  <a:pt x="33" y="63"/>
                                </a:lnTo>
                                <a:lnTo>
                                  <a:pt x="32" y="70"/>
                                </a:lnTo>
                                <a:lnTo>
                                  <a:pt x="31" y="80"/>
                                </a:lnTo>
                                <a:lnTo>
                                  <a:pt x="31" y="90"/>
                                </a:lnTo>
                                <a:lnTo>
                                  <a:pt x="32" y="98"/>
                                </a:lnTo>
                                <a:lnTo>
                                  <a:pt x="35" y="107"/>
                                </a:lnTo>
                                <a:lnTo>
                                  <a:pt x="36" y="113"/>
                                </a:lnTo>
                                <a:lnTo>
                                  <a:pt x="38" y="118"/>
                                </a:lnTo>
                                <a:lnTo>
                                  <a:pt x="40" y="122"/>
                                </a:lnTo>
                                <a:lnTo>
                                  <a:pt x="41" y="126"/>
                                </a:lnTo>
                                <a:lnTo>
                                  <a:pt x="41" y="129"/>
                                </a:lnTo>
                                <a:lnTo>
                                  <a:pt x="41" y="131"/>
                                </a:lnTo>
                                <a:lnTo>
                                  <a:pt x="41" y="131"/>
                                </a:lnTo>
                                <a:lnTo>
                                  <a:pt x="40" y="132"/>
                                </a:lnTo>
                                <a:lnTo>
                                  <a:pt x="38" y="133"/>
                                </a:lnTo>
                                <a:lnTo>
                                  <a:pt x="37" y="133"/>
                                </a:lnTo>
                                <a:lnTo>
                                  <a:pt x="35" y="133"/>
                                </a:lnTo>
                                <a:lnTo>
                                  <a:pt x="31" y="134"/>
                                </a:lnTo>
                                <a:lnTo>
                                  <a:pt x="27" y="134"/>
                                </a:lnTo>
                                <a:lnTo>
                                  <a:pt x="25" y="134"/>
                                </a:lnTo>
                                <a:lnTo>
                                  <a:pt x="21" y="134"/>
                                </a:lnTo>
                                <a:lnTo>
                                  <a:pt x="19" y="133"/>
                                </a:lnTo>
                                <a:lnTo>
                                  <a:pt x="17" y="133"/>
                                </a:lnTo>
                                <a:lnTo>
                                  <a:pt x="16" y="133"/>
                                </a:lnTo>
                                <a:lnTo>
                                  <a:pt x="14" y="132"/>
                                </a:lnTo>
                                <a:lnTo>
                                  <a:pt x="14" y="132"/>
                                </a:lnTo>
                                <a:lnTo>
                                  <a:pt x="12" y="131"/>
                                </a:lnTo>
                                <a:lnTo>
                                  <a:pt x="11" y="129"/>
                                </a:lnTo>
                                <a:lnTo>
                                  <a:pt x="9" y="124"/>
                                </a:lnTo>
                                <a:lnTo>
                                  <a:pt x="7" y="119"/>
                                </a:lnTo>
                                <a:lnTo>
                                  <a:pt x="5" y="113"/>
                                </a:lnTo>
                                <a:lnTo>
                                  <a:pt x="4" y="106"/>
                                </a:lnTo>
                                <a:lnTo>
                                  <a:pt x="3" y="96"/>
                                </a:lnTo>
                                <a:lnTo>
                                  <a:pt x="1" y="87"/>
                                </a:lnTo>
                                <a:lnTo>
                                  <a:pt x="0" y="76"/>
                                </a:lnTo>
                                <a:lnTo>
                                  <a:pt x="1" y="58"/>
                                </a:lnTo>
                                <a:lnTo>
                                  <a:pt x="5" y="43"/>
                                </a:lnTo>
                                <a:lnTo>
                                  <a:pt x="11" y="30"/>
                                </a:lnTo>
                                <a:lnTo>
                                  <a:pt x="20" y="20"/>
                                </a:lnTo>
                                <a:lnTo>
                                  <a:pt x="31" y="10"/>
                                </a:lnTo>
                                <a:lnTo>
                                  <a:pt x="44" y="5"/>
                                </a:lnTo>
                                <a:lnTo>
                                  <a:pt x="60" y="1"/>
                                </a:lnTo>
                                <a:lnTo>
                                  <a:pt x="80" y="0"/>
                                </a:lnTo>
                                <a:lnTo>
                                  <a:pt x="99" y="1"/>
                                </a:lnTo>
                                <a:lnTo>
                                  <a:pt x="113" y="5"/>
                                </a:lnTo>
                                <a:lnTo>
                                  <a:pt x="128" y="11"/>
                                </a:lnTo>
                                <a:lnTo>
                                  <a:pt x="140" y="20"/>
                                </a:lnTo>
                                <a:lnTo>
                                  <a:pt x="150" y="30"/>
                                </a:lnTo>
                                <a:lnTo>
                                  <a:pt x="157" y="42"/>
                                </a:lnTo>
                                <a:lnTo>
                                  <a:pt x="161" y="57"/>
                                </a:lnTo>
                                <a:lnTo>
                                  <a:pt x="161" y="73"/>
                                </a:lnTo>
                                <a:lnTo>
                                  <a:pt x="161" y="90"/>
                                </a:lnTo>
                                <a:lnTo>
                                  <a:pt x="157" y="103"/>
                                </a:lnTo>
                                <a:lnTo>
                                  <a:pt x="150" y="116"/>
                                </a:lnTo>
                                <a:lnTo>
                                  <a:pt x="142" y="124"/>
                                </a:lnTo>
                                <a:lnTo>
                                  <a:pt x="132" y="132"/>
                                </a:lnTo>
                                <a:lnTo>
                                  <a:pt x="120" y="137"/>
                                </a:lnTo>
                                <a:lnTo>
                                  <a:pt x="106" y="140"/>
                                </a:lnTo>
                                <a:lnTo>
                                  <a:pt x="91" y="140"/>
                                </a:lnTo>
                                <a:lnTo>
                                  <a:pt x="85" y="140"/>
                                </a:lnTo>
                                <a:close/>
                                <a:moveTo>
                                  <a:pt x="97" y="101"/>
                                </a:moveTo>
                                <a:lnTo>
                                  <a:pt x="112" y="101"/>
                                </a:lnTo>
                                <a:lnTo>
                                  <a:pt x="123" y="95"/>
                                </a:lnTo>
                                <a:lnTo>
                                  <a:pt x="132" y="86"/>
                                </a:lnTo>
                                <a:lnTo>
                                  <a:pt x="133" y="73"/>
                                </a:lnTo>
                                <a:lnTo>
                                  <a:pt x="133" y="65"/>
                                </a:lnTo>
                                <a:lnTo>
                                  <a:pt x="131" y="59"/>
                                </a:lnTo>
                                <a:lnTo>
                                  <a:pt x="127" y="53"/>
                                </a:lnTo>
                                <a:lnTo>
                                  <a:pt x="122" y="49"/>
                                </a:lnTo>
                                <a:lnTo>
                                  <a:pt x="117" y="46"/>
                                </a:lnTo>
                                <a:lnTo>
                                  <a:pt x="111" y="43"/>
                                </a:lnTo>
                                <a:lnTo>
                                  <a:pt x="105" y="42"/>
                                </a:lnTo>
                                <a:lnTo>
                                  <a:pt x="97" y="41"/>
                                </a:lnTo>
                                <a:lnTo>
                                  <a:pt x="97" y="10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79" name="Freeform 141"/>
                        <wps:cNvSpPr>
                          <a:spLocks/>
                        </wps:cNvSpPr>
                        <wps:spPr bwMode="auto">
                          <a:xfrm>
                            <a:off x="8535988" y="423863"/>
                            <a:ext cx="84138" cy="61913"/>
                          </a:xfrm>
                          <a:custGeom>
                            <a:avLst/>
                            <a:gdLst>
                              <a:gd name="T0" fmla="*/ 27 w 160"/>
                              <a:gd name="T1" fmla="*/ 117 h 117"/>
                              <a:gd name="T2" fmla="*/ 21 w 160"/>
                              <a:gd name="T3" fmla="*/ 117 h 117"/>
                              <a:gd name="T4" fmla="*/ 18 w 160"/>
                              <a:gd name="T5" fmla="*/ 116 h 117"/>
                              <a:gd name="T6" fmla="*/ 15 w 160"/>
                              <a:gd name="T7" fmla="*/ 115 h 117"/>
                              <a:gd name="T8" fmla="*/ 11 w 160"/>
                              <a:gd name="T9" fmla="*/ 111 h 117"/>
                              <a:gd name="T10" fmla="*/ 6 w 160"/>
                              <a:gd name="T11" fmla="*/ 101 h 117"/>
                              <a:gd name="T12" fmla="*/ 3 w 160"/>
                              <a:gd name="T13" fmla="*/ 90 h 117"/>
                              <a:gd name="T14" fmla="*/ 0 w 160"/>
                              <a:gd name="T15" fmla="*/ 75 h 117"/>
                              <a:gd name="T16" fmla="*/ 0 w 160"/>
                              <a:gd name="T17" fmla="*/ 53 h 117"/>
                              <a:gd name="T18" fmla="*/ 11 w 160"/>
                              <a:gd name="T19" fmla="*/ 27 h 117"/>
                              <a:gd name="T20" fmla="*/ 31 w 160"/>
                              <a:gd name="T21" fmla="*/ 10 h 117"/>
                              <a:gd name="T22" fmla="*/ 59 w 160"/>
                              <a:gd name="T23" fmla="*/ 1 h 117"/>
                              <a:gd name="T24" fmla="*/ 98 w 160"/>
                              <a:gd name="T25" fmla="*/ 1 h 117"/>
                              <a:gd name="T26" fmla="*/ 130 w 160"/>
                              <a:gd name="T27" fmla="*/ 11 h 117"/>
                              <a:gd name="T28" fmla="*/ 149 w 160"/>
                              <a:gd name="T29" fmla="*/ 31 h 117"/>
                              <a:gd name="T30" fmla="*/ 160 w 160"/>
                              <a:gd name="T31" fmla="*/ 57 h 117"/>
                              <a:gd name="T32" fmla="*/ 160 w 160"/>
                              <a:gd name="T33" fmla="*/ 79 h 117"/>
                              <a:gd name="T34" fmla="*/ 158 w 160"/>
                              <a:gd name="T35" fmla="*/ 91 h 117"/>
                              <a:gd name="T36" fmla="*/ 154 w 160"/>
                              <a:gd name="T37" fmla="*/ 101 h 117"/>
                              <a:gd name="T38" fmla="*/ 149 w 160"/>
                              <a:gd name="T39" fmla="*/ 110 h 117"/>
                              <a:gd name="T40" fmla="*/ 147 w 160"/>
                              <a:gd name="T41" fmla="*/ 113 h 117"/>
                              <a:gd name="T42" fmla="*/ 143 w 160"/>
                              <a:gd name="T43" fmla="*/ 116 h 117"/>
                              <a:gd name="T44" fmla="*/ 139 w 160"/>
                              <a:gd name="T45" fmla="*/ 116 h 117"/>
                              <a:gd name="T46" fmla="*/ 135 w 160"/>
                              <a:gd name="T47" fmla="*/ 117 h 117"/>
                              <a:gd name="T48" fmla="*/ 122 w 160"/>
                              <a:gd name="T49" fmla="*/ 116 h 117"/>
                              <a:gd name="T50" fmla="*/ 114 w 160"/>
                              <a:gd name="T51" fmla="*/ 113 h 117"/>
                              <a:gd name="T52" fmla="*/ 114 w 160"/>
                              <a:gd name="T53" fmla="*/ 108 h 117"/>
                              <a:gd name="T54" fmla="*/ 119 w 160"/>
                              <a:gd name="T55" fmla="*/ 102 h 117"/>
                              <a:gd name="T56" fmla="*/ 123 w 160"/>
                              <a:gd name="T57" fmla="*/ 94 h 117"/>
                              <a:gd name="T58" fmla="*/ 127 w 160"/>
                              <a:gd name="T59" fmla="*/ 81 h 117"/>
                              <a:gd name="T60" fmla="*/ 127 w 160"/>
                              <a:gd name="T61" fmla="*/ 66 h 117"/>
                              <a:gd name="T62" fmla="*/ 116 w 160"/>
                              <a:gd name="T63" fmla="*/ 50 h 117"/>
                              <a:gd name="T64" fmla="*/ 80 w 160"/>
                              <a:gd name="T65" fmla="*/ 42 h 117"/>
                              <a:gd name="T66" fmla="*/ 59 w 160"/>
                              <a:gd name="T67" fmla="*/ 43 h 117"/>
                              <a:gd name="T68" fmla="*/ 46 w 160"/>
                              <a:gd name="T69" fmla="*/ 49 h 117"/>
                              <a:gd name="T70" fmla="*/ 36 w 160"/>
                              <a:gd name="T71" fmla="*/ 60 h 117"/>
                              <a:gd name="T72" fmla="*/ 34 w 160"/>
                              <a:gd name="T73" fmla="*/ 74 h 117"/>
                              <a:gd name="T74" fmla="*/ 36 w 160"/>
                              <a:gd name="T75" fmla="*/ 89 h 117"/>
                              <a:gd name="T76" fmla="*/ 41 w 160"/>
                              <a:gd name="T77" fmla="*/ 100 h 117"/>
                              <a:gd name="T78" fmla="*/ 47 w 160"/>
                              <a:gd name="T79" fmla="*/ 107 h 117"/>
                              <a:gd name="T80" fmla="*/ 50 w 160"/>
                              <a:gd name="T81" fmla="*/ 112 h 117"/>
                              <a:gd name="T82" fmla="*/ 48 w 160"/>
                              <a:gd name="T83" fmla="*/ 115 h 117"/>
                              <a:gd name="T84" fmla="*/ 46 w 160"/>
                              <a:gd name="T85" fmla="*/ 116 h 117"/>
                              <a:gd name="T86" fmla="*/ 40 w 160"/>
                              <a:gd name="T87" fmla="*/ 117 h 117"/>
                              <a:gd name="T88" fmla="*/ 31 w 160"/>
                              <a:gd name="T89" fmla="*/ 117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60" h="117">
                                <a:moveTo>
                                  <a:pt x="31" y="117"/>
                                </a:moveTo>
                                <a:lnTo>
                                  <a:pt x="27" y="117"/>
                                </a:lnTo>
                                <a:lnTo>
                                  <a:pt x="25" y="117"/>
                                </a:lnTo>
                                <a:lnTo>
                                  <a:pt x="21" y="117"/>
                                </a:lnTo>
                                <a:lnTo>
                                  <a:pt x="20" y="116"/>
                                </a:lnTo>
                                <a:lnTo>
                                  <a:pt x="18" y="116"/>
                                </a:lnTo>
                                <a:lnTo>
                                  <a:pt x="16" y="116"/>
                                </a:lnTo>
                                <a:lnTo>
                                  <a:pt x="15" y="115"/>
                                </a:lnTo>
                                <a:lnTo>
                                  <a:pt x="14" y="113"/>
                                </a:lnTo>
                                <a:lnTo>
                                  <a:pt x="11" y="111"/>
                                </a:lnTo>
                                <a:lnTo>
                                  <a:pt x="9" y="106"/>
                                </a:lnTo>
                                <a:lnTo>
                                  <a:pt x="6" y="101"/>
                                </a:lnTo>
                                <a:lnTo>
                                  <a:pt x="4" y="96"/>
                                </a:lnTo>
                                <a:lnTo>
                                  <a:pt x="3" y="90"/>
                                </a:lnTo>
                                <a:lnTo>
                                  <a:pt x="2" y="82"/>
                                </a:lnTo>
                                <a:lnTo>
                                  <a:pt x="0" y="75"/>
                                </a:lnTo>
                                <a:lnTo>
                                  <a:pt x="0" y="69"/>
                                </a:lnTo>
                                <a:lnTo>
                                  <a:pt x="0" y="53"/>
                                </a:lnTo>
                                <a:lnTo>
                                  <a:pt x="5" y="39"/>
                                </a:lnTo>
                                <a:lnTo>
                                  <a:pt x="11" y="27"/>
                                </a:lnTo>
                                <a:lnTo>
                                  <a:pt x="20" y="17"/>
                                </a:lnTo>
                                <a:lnTo>
                                  <a:pt x="31" y="10"/>
                                </a:lnTo>
                                <a:lnTo>
                                  <a:pt x="45" y="5"/>
                                </a:lnTo>
                                <a:lnTo>
                                  <a:pt x="59" y="1"/>
                                </a:lnTo>
                                <a:lnTo>
                                  <a:pt x="78" y="0"/>
                                </a:lnTo>
                                <a:lnTo>
                                  <a:pt x="98" y="1"/>
                                </a:lnTo>
                                <a:lnTo>
                                  <a:pt x="115" y="6"/>
                                </a:lnTo>
                                <a:lnTo>
                                  <a:pt x="130" y="11"/>
                                </a:lnTo>
                                <a:lnTo>
                                  <a:pt x="141" y="21"/>
                                </a:lnTo>
                                <a:lnTo>
                                  <a:pt x="149" y="31"/>
                                </a:lnTo>
                                <a:lnTo>
                                  <a:pt x="156" y="43"/>
                                </a:lnTo>
                                <a:lnTo>
                                  <a:pt x="160" y="57"/>
                                </a:lnTo>
                                <a:lnTo>
                                  <a:pt x="160" y="73"/>
                                </a:lnTo>
                                <a:lnTo>
                                  <a:pt x="160" y="79"/>
                                </a:lnTo>
                                <a:lnTo>
                                  <a:pt x="159" y="85"/>
                                </a:lnTo>
                                <a:lnTo>
                                  <a:pt x="158" y="91"/>
                                </a:lnTo>
                                <a:lnTo>
                                  <a:pt x="157" y="96"/>
                                </a:lnTo>
                                <a:lnTo>
                                  <a:pt x="154" y="101"/>
                                </a:lnTo>
                                <a:lnTo>
                                  <a:pt x="152" y="106"/>
                                </a:lnTo>
                                <a:lnTo>
                                  <a:pt x="149" y="110"/>
                                </a:lnTo>
                                <a:lnTo>
                                  <a:pt x="148" y="112"/>
                                </a:lnTo>
                                <a:lnTo>
                                  <a:pt x="147" y="113"/>
                                </a:lnTo>
                                <a:lnTo>
                                  <a:pt x="146" y="115"/>
                                </a:lnTo>
                                <a:lnTo>
                                  <a:pt x="143" y="116"/>
                                </a:lnTo>
                                <a:lnTo>
                                  <a:pt x="142" y="116"/>
                                </a:lnTo>
                                <a:lnTo>
                                  <a:pt x="139" y="116"/>
                                </a:lnTo>
                                <a:lnTo>
                                  <a:pt x="137" y="116"/>
                                </a:lnTo>
                                <a:lnTo>
                                  <a:pt x="135" y="117"/>
                                </a:lnTo>
                                <a:lnTo>
                                  <a:pt x="131" y="117"/>
                                </a:lnTo>
                                <a:lnTo>
                                  <a:pt x="122" y="116"/>
                                </a:lnTo>
                                <a:lnTo>
                                  <a:pt x="117" y="115"/>
                                </a:lnTo>
                                <a:lnTo>
                                  <a:pt x="114" y="113"/>
                                </a:lnTo>
                                <a:lnTo>
                                  <a:pt x="114" y="111"/>
                                </a:lnTo>
                                <a:lnTo>
                                  <a:pt x="114" y="108"/>
                                </a:lnTo>
                                <a:lnTo>
                                  <a:pt x="116" y="105"/>
                                </a:lnTo>
                                <a:lnTo>
                                  <a:pt x="119" y="102"/>
                                </a:lnTo>
                                <a:lnTo>
                                  <a:pt x="121" y="97"/>
                                </a:lnTo>
                                <a:lnTo>
                                  <a:pt x="123" y="94"/>
                                </a:lnTo>
                                <a:lnTo>
                                  <a:pt x="126" y="87"/>
                                </a:lnTo>
                                <a:lnTo>
                                  <a:pt x="127" y="81"/>
                                </a:lnTo>
                                <a:lnTo>
                                  <a:pt x="128" y="74"/>
                                </a:lnTo>
                                <a:lnTo>
                                  <a:pt x="127" y="66"/>
                                </a:lnTo>
                                <a:lnTo>
                                  <a:pt x="121" y="54"/>
                                </a:lnTo>
                                <a:lnTo>
                                  <a:pt x="116" y="50"/>
                                </a:lnTo>
                                <a:lnTo>
                                  <a:pt x="101" y="43"/>
                                </a:lnTo>
                                <a:lnTo>
                                  <a:pt x="80" y="42"/>
                                </a:lnTo>
                                <a:lnTo>
                                  <a:pt x="69" y="42"/>
                                </a:lnTo>
                                <a:lnTo>
                                  <a:pt x="59" y="43"/>
                                </a:lnTo>
                                <a:lnTo>
                                  <a:pt x="52" y="46"/>
                                </a:lnTo>
                                <a:lnTo>
                                  <a:pt x="46" y="49"/>
                                </a:lnTo>
                                <a:lnTo>
                                  <a:pt x="40" y="54"/>
                                </a:lnTo>
                                <a:lnTo>
                                  <a:pt x="36" y="60"/>
                                </a:lnTo>
                                <a:lnTo>
                                  <a:pt x="34" y="66"/>
                                </a:lnTo>
                                <a:lnTo>
                                  <a:pt x="34" y="74"/>
                                </a:lnTo>
                                <a:lnTo>
                                  <a:pt x="34" y="82"/>
                                </a:lnTo>
                                <a:lnTo>
                                  <a:pt x="36" y="89"/>
                                </a:lnTo>
                                <a:lnTo>
                                  <a:pt x="39" y="95"/>
                                </a:lnTo>
                                <a:lnTo>
                                  <a:pt x="41" y="100"/>
                                </a:lnTo>
                                <a:lnTo>
                                  <a:pt x="45" y="103"/>
                                </a:lnTo>
                                <a:lnTo>
                                  <a:pt x="47" y="107"/>
                                </a:lnTo>
                                <a:lnTo>
                                  <a:pt x="50" y="110"/>
                                </a:lnTo>
                                <a:lnTo>
                                  <a:pt x="50" y="112"/>
                                </a:lnTo>
                                <a:lnTo>
                                  <a:pt x="50" y="113"/>
                                </a:lnTo>
                                <a:lnTo>
                                  <a:pt x="48" y="115"/>
                                </a:lnTo>
                                <a:lnTo>
                                  <a:pt x="47" y="116"/>
                                </a:lnTo>
                                <a:lnTo>
                                  <a:pt x="46" y="116"/>
                                </a:lnTo>
                                <a:lnTo>
                                  <a:pt x="43" y="117"/>
                                </a:lnTo>
                                <a:lnTo>
                                  <a:pt x="40" y="117"/>
                                </a:lnTo>
                                <a:lnTo>
                                  <a:pt x="36" y="117"/>
                                </a:lnTo>
                                <a:lnTo>
                                  <a:pt x="31" y="1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80" name="Freeform 142"/>
                        <wps:cNvSpPr>
                          <a:spLocks/>
                        </wps:cNvSpPr>
                        <wps:spPr bwMode="auto">
                          <a:xfrm>
                            <a:off x="8534400" y="500063"/>
                            <a:ext cx="84138" cy="73025"/>
                          </a:xfrm>
                          <a:custGeom>
                            <a:avLst/>
                            <a:gdLst>
                              <a:gd name="T0" fmla="*/ 9 w 159"/>
                              <a:gd name="T1" fmla="*/ 137 h 137"/>
                              <a:gd name="T2" fmla="*/ 6 w 159"/>
                              <a:gd name="T3" fmla="*/ 135 h 137"/>
                              <a:gd name="T4" fmla="*/ 4 w 159"/>
                              <a:gd name="T5" fmla="*/ 131 h 137"/>
                              <a:gd name="T6" fmla="*/ 4 w 159"/>
                              <a:gd name="T7" fmla="*/ 125 h 137"/>
                              <a:gd name="T8" fmla="*/ 4 w 159"/>
                              <a:gd name="T9" fmla="*/ 115 h 137"/>
                              <a:gd name="T10" fmla="*/ 4 w 159"/>
                              <a:gd name="T11" fmla="*/ 107 h 137"/>
                              <a:gd name="T12" fmla="*/ 6 w 159"/>
                              <a:gd name="T13" fmla="*/ 104 h 137"/>
                              <a:gd name="T14" fmla="*/ 9 w 159"/>
                              <a:gd name="T15" fmla="*/ 103 h 137"/>
                              <a:gd name="T16" fmla="*/ 26 w 159"/>
                              <a:gd name="T17" fmla="*/ 103 h 137"/>
                              <a:gd name="T18" fmla="*/ 7 w 159"/>
                              <a:gd name="T19" fmla="*/ 78 h 137"/>
                              <a:gd name="T20" fmla="*/ 0 w 159"/>
                              <a:gd name="T21" fmla="*/ 53 h 137"/>
                              <a:gd name="T22" fmla="*/ 5 w 159"/>
                              <a:gd name="T23" fmla="*/ 27 h 137"/>
                              <a:gd name="T24" fmla="*/ 19 w 159"/>
                              <a:gd name="T25" fmla="*/ 11 h 137"/>
                              <a:gd name="T26" fmla="*/ 38 w 159"/>
                              <a:gd name="T27" fmla="*/ 3 h 137"/>
                              <a:gd name="T28" fmla="*/ 65 w 159"/>
                              <a:gd name="T29" fmla="*/ 0 h 137"/>
                              <a:gd name="T30" fmla="*/ 154 w 159"/>
                              <a:gd name="T31" fmla="*/ 0 h 137"/>
                              <a:gd name="T32" fmla="*/ 157 w 159"/>
                              <a:gd name="T33" fmla="*/ 3 h 137"/>
                              <a:gd name="T34" fmla="*/ 158 w 159"/>
                              <a:gd name="T35" fmla="*/ 6 h 137"/>
                              <a:gd name="T36" fmla="*/ 159 w 159"/>
                              <a:gd name="T37" fmla="*/ 15 h 137"/>
                              <a:gd name="T38" fmla="*/ 159 w 159"/>
                              <a:gd name="T39" fmla="*/ 26 h 137"/>
                              <a:gd name="T40" fmla="*/ 158 w 159"/>
                              <a:gd name="T41" fmla="*/ 34 h 137"/>
                              <a:gd name="T42" fmla="*/ 157 w 159"/>
                              <a:gd name="T43" fmla="*/ 38 h 137"/>
                              <a:gd name="T44" fmla="*/ 154 w 159"/>
                              <a:gd name="T45" fmla="*/ 41 h 137"/>
                              <a:gd name="T46" fmla="*/ 72 w 159"/>
                              <a:gd name="T47" fmla="*/ 41 h 137"/>
                              <a:gd name="T48" fmla="*/ 54 w 159"/>
                              <a:gd name="T49" fmla="*/ 42 h 137"/>
                              <a:gd name="T50" fmla="*/ 44 w 159"/>
                              <a:gd name="T51" fmla="*/ 46 h 137"/>
                              <a:gd name="T52" fmla="*/ 38 w 159"/>
                              <a:gd name="T53" fmla="*/ 54 h 137"/>
                              <a:gd name="T54" fmla="*/ 36 w 159"/>
                              <a:gd name="T55" fmla="*/ 64 h 137"/>
                              <a:gd name="T56" fmla="*/ 41 w 159"/>
                              <a:gd name="T57" fmla="*/ 80 h 137"/>
                              <a:gd name="T58" fmla="*/ 58 w 159"/>
                              <a:gd name="T59" fmla="*/ 96 h 137"/>
                              <a:gd name="T60" fmla="*/ 154 w 159"/>
                              <a:gd name="T61" fmla="*/ 96 h 137"/>
                              <a:gd name="T62" fmla="*/ 157 w 159"/>
                              <a:gd name="T63" fmla="*/ 99 h 137"/>
                              <a:gd name="T64" fmla="*/ 158 w 159"/>
                              <a:gd name="T65" fmla="*/ 104 h 137"/>
                              <a:gd name="T66" fmla="*/ 159 w 159"/>
                              <a:gd name="T67" fmla="*/ 111 h 137"/>
                              <a:gd name="T68" fmla="*/ 159 w 159"/>
                              <a:gd name="T69" fmla="*/ 122 h 137"/>
                              <a:gd name="T70" fmla="*/ 158 w 159"/>
                              <a:gd name="T71" fmla="*/ 130 h 137"/>
                              <a:gd name="T72" fmla="*/ 157 w 159"/>
                              <a:gd name="T73" fmla="*/ 135 h 137"/>
                              <a:gd name="T74" fmla="*/ 154 w 159"/>
                              <a:gd name="T75" fmla="*/ 137 h 137"/>
                              <a:gd name="T76" fmla="*/ 10 w 159"/>
                              <a:gd name="T77" fmla="*/ 137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159" h="137">
                                <a:moveTo>
                                  <a:pt x="10" y="137"/>
                                </a:moveTo>
                                <a:lnTo>
                                  <a:pt x="9" y="137"/>
                                </a:lnTo>
                                <a:lnTo>
                                  <a:pt x="6" y="136"/>
                                </a:lnTo>
                                <a:lnTo>
                                  <a:pt x="6" y="135"/>
                                </a:lnTo>
                                <a:lnTo>
                                  <a:pt x="5" y="133"/>
                                </a:lnTo>
                                <a:lnTo>
                                  <a:pt x="4" y="131"/>
                                </a:lnTo>
                                <a:lnTo>
                                  <a:pt x="4" y="128"/>
                                </a:lnTo>
                                <a:lnTo>
                                  <a:pt x="4" y="125"/>
                                </a:lnTo>
                                <a:lnTo>
                                  <a:pt x="4" y="120"/>
                                </a:lnTo>
                                <a:lnTo>
                                  <a:pt x="4" y="115"/>
                                </a:lnTo>
                                <a:lnTo>
                                  <a:pt x="4" y="111"/>
                                </a:lnTo>
                                <a:lnTo>
                                  <a:pt x="4" y="107"/>
                                </a:lnTo>
                                <a:lnTo>
                                  <a:pt x="5" y="106"/>
                                </a:lnTo>
                                <a:lnTo>
                                  <a:pt x="6" y="104"/>
                                </a:lnTo>
                                <a:lnTo>
                                  <a:pt x="6" y="104"/>
                                </a:lnTo>
                                <a:lnTo>
                                  <a:pt x="9" y="103"/>
                                </a:lnTo>
                                <a:lnTo>
                                  <a:pt x="10" y="103"/>
                                </a:lnTo>
                                <a:lnTo>
                                  <a:pt x="26" y="103"/>
                                </a:lnTo>
                                <a:lnTo>
                                  <a:pt x="15" y="90"/>
                                </a:lnTo>
                                <a:lnTo>
                                  <a:pt x="7" y="78"/>
                                </a:lnTo>
                                <a:lnTo>
                                  <a:pt x="1" y="66"/>
                                </a:lnTo>
                                <a:lnTo>
                                  <a:pt x="0" y="53"/>
                                </a:lnTo>
                                <a:lnTo>
                                  <a:pt x="1" y="38"/>
                                </a:lnTo>
                                <a:lnTo>
                                  <a:pt x="5" y="27"/>
                                </a:lnTo>
                                <a:lnTo>
                                  <a:pt x="11" y="19"/>
                                </a:lnTo>
                                <a:lnTo>
                                  <a:pt x="19" y="11"/>
                                </a:lnTo>
                                <a:lnTo>
                                  <a:pt x="27" y="6"/>
                                </a:lnTo>
                                <a:lnTo>
                                  <a:pt x="38" y="3"/>
                                </a:lnTo>
                                <a:lnTo>
                                  <a:pt x="49" y="0"/>
                                </a:lnTo>
                                <a:lnTo>
                                  <a:pt x="65" y="0"/>
                                </a:lnTo>
                                <a:lnTo>
                                  <a:pt x="153" y="0"/>
                                </a:lnTo>
                                <a:lnTo>
                                  <a:pt x="154" y="0"/>
                                </a:lnTo>
                                <a:lnTo>
                                  <a:pt x="155" y="2"/>
                                </a:lnTo>
                                <a:lnTo>
                                  <a:pt x="157" y="3"/>
                                </a:lnTo>
                                <a:lnTo>
                                  <a:pt x="158" y="4"/>
                                </a:lnTo>
                                <a:lnTo>
                                  <a:pt x="158" y="6"/>
                                </a:lnTo>
                                <a:lnTo>
                                  <a:pt x="159" y="10"/>
                                </a:lnTo>
                                <a:lnTo>
                                  <a:pt x="159" y="15"/>
                                </a:lnTo>
                                <a:lnTo>
                                  <a:pt x="159" y="20"/>
                                </a:lnTo>
                                <a:lnTo>
                                  <a:pt x="159" y="26"/>
                                </a:lnTo>
                                <a:lnTo>
                                  <a:pt x="159" y="30"/>
                                </a:lnTo>
                                <a:lnTo>
                                  <a:pt x="158" y="34"/>
                                </a:lnTo>
                                <a:lnTo>
                                  <a:pt x="158" y="36"/>
                                </a:lnTo>
                                <a:lnTo>
                                  <a:pt x="157" y="38"/>
                                </a:lnTo>
                                <a:lnTo>
                                  <a:pt x="155" y="40"/>
                                </a:lnTo>
                                <a:lnTo>
                                  <a:pt x="154" y="41"/>
                                </a:lnTo>
                                <a:lnTo>
                                  <a:pt x="153" y="41"/>
                                </a:lnTo>
                                <a:lnTo>
                                  <a:pt x="72" y="41"/>
                                </a:lnTo>
                                <a:lnTo>
                                  <a:pt x="62" y="41"/>
                                </a:lnTo>
                                <a:lnTo>
                                  <a:pt x="54" y="42"/>
                                </a:lnTo>
                                <a:lnTo>
                                  <a:pt x="49" y="43"/>
                                </a:lnTo>
                                <a:lnTo>
                                  <a:pt x="44" y="46"/>
                                </a:lnTo>
                                <a:lnTo>
                                  <a:pt x="41" y="50"/>
                                </a:lnTo>
                                <a:lnTo>
                                  <a:pt x="38" y="54"/>
                                </a:lnTo>
                                <a:lnTo>
                                  <a:pt x="36" y="59"/>
                                </a:lnTo>
                                <a:lnTo>
                                  <a:pt x="36" y="64"/>
                                </a:lnTo>
                                <a:lnTo>
                                  <a:pt x="37" y="73"/>
                                </a:lnTo>
                                <a:lnTo>
                                  <a:pt x="41" y="80"/>
                                </a:lnTo>
                                <a:lnTo>
                                  <a:pt x="48" y="88"/>
                                </a:lnTo>
                                <a:lnTo>
                                  <a:pt x="58" y="96"/>
                                </a:lnTo>
                                <a:lnTo>
                                  <a:pt x="153" y="96"/>
                                </a:lnTo>
                                <a:lnTo>
                                  <a:pt x="154" y="96"/>
                                </a:lnTo>
                                <a:lnTo>
                                  <a:pt x="155" y="98"/>
                                </a:lnTo>
                                <a:lnTo>
                                  <a:pt x="157" y="99"/>
                                </a:lnTo>
                                <a:lnTo>
                                  <a:pt x="158" y="101"/>
                                </a:lnTo>
                                <a:lnTo>
                                  <a:pt x="158" y="104"/>
                                </a:lnTo>
                                <a:lnTo>
                                  <a:pt x="159" y="107"/>
                                </a:lnTo>
                                <a:lnTo>
                                  <a:pt x="159" y="111"/>
                                </a:lnTo>
                                <a:lnTo>
                                  <a:pt x="159" y="117"/>
                                </a:lnTo>
                                <a:lnTo>
                                  <a:pt x="159" y="122"/>
                                </a:lnTo>
                                <a:lnTo>
                                  <a:pt x="159" y="127"/>
                                </a:lnTo>
                                <a:lnTo>
                                  <a:pt x="158" y="130"/>
                                </a:lnTo>
                                <a:lnTo>
                                  <a:pt x="158" y="132"/>
                                </a:lnTo>
                                <a:lnTo>
                                  <a:pt x="157" y="135"/>
                                </a:lnTo>
                                <a:lnTo>
                                  <a:pt x="155" y="136"/>
                                </a:lnTo>
                                <a:lnTo>
                                  <a:pt x="154" y="137"/>
                                </a:lnTo>
                                <a:lnTo>
                                  <a:pt x="153" y="137"/>
                                </a:lnTo>
                                <a:lnTo>
                                  <a:pt x="10" y="13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81" name="Freeform 143"/>
                        <wps:cNvSpPr>
                          <a:spLocks/>
                        </wps:cNvSpPr>
                        <wps:spPr bwMode="auto">
                          <a:xfrm>
                            <a:off x="8537575" y="593725"/>
                            <a:ext cx="82550" cy="49213"/>
                          </a:xfrm>
                          <a:custGeom>
                            <a:avLst/>
                            <a:gdLst>
                              <a:gd name="T0" fmla="*/ 130 w 157"/>
                              <a:gd name="T1" fmla="*/ 91 h 92"/>
                              <a:gd name="T2" fmla="*/ 123 w 157"/>
                              <a:gd name="T3" fmla="*/ 91 h 92"/>
                              <a:gd name="T4" fmla="*/ 118 w 157"/>
                              <a:gd name="T5" fmla="*/ 90 h 92"/>
                              <a:gd name="T6" fmla="*/ 117 w 157"/>
                              <a:gd name="T7" fmla="*/ 87 h 92"/>
                              <a:gd name="T8" fmla="*/ 117 w 157"/>
                              <a:gd name="T9" fmla="*/ 85 h 92"/>
                              <a:gd name="T10" fmla="*/ 118 w 157"/>
                              <a:gd name="T11" fmla="*/ 81 h 92"/>
                              <a:gd name="T12" fmla="*/ 119 w 157"/>
                              <a:gd name="T13" fmla="*/ 77 h 92"/>
                              <a:gd name="T14" fmla="*/ 120 w 157"/>
                              <a:gd name="T15" fmla="*/ 72 h 92"/>
                              <a:gd name="T16" fmla="*/ 119 w 157"/>
                              <a:gd name="T17" fmla="*/ 66 h 92"/>
                              <a:gd name="T18" fmla="*/ 117 w 157"/>
                              <a:gd name="T19" fmla="*/ 60 h 92"/>
                              <a:gd name="T20" fmla="*/ 112 w 157"/>
                              <a:gd name="T21" fmla="*/ 53 h 92"/>
                              <a:gd name="T22" fmla="*/ 102 w 157"/>
                              <a:gd name="T23" fmla="*/ 44 h 92"/>
                              <a:gd name="T24" fmla="*/ 6 w 157"/>
                              <a:gd name="T25" fmla="*/ 40 h 92"/>
                              <a:gd name="T26" fmla="*/ 2 w 157"/>
                              <a:gd name="T27" fmla="*/ 39 h 92"/>
                              <a:gd name="T28" fmla="*/ 1 w 157"/>
                              <a:gd name="T29" fmla="*/ 35 h 92"/>
                              <a:gd name="T30" fmla="*/ 0 w 157"/>
                              <a:gd name="T31" fmla="*/ 29 h 92"/>
                              <a:gd name="T32" fmla="*/ 0 w 157"/>
                              <a:gd name="T33" fmla="*/ 19 h 92"/>
                              <a:gd name="T34" fmla="*/ 0 w 157"/>
                              <a:gd name="T35" fmla="*/ 9 h 92"/>
                              <a:gd name="T36" fmla="*/ 1 w 157"/>
                              <a:gd name="T37" fmla="*/ 3 h 92"/>
                              <a:gd name="T38" fmla="*/ 2 w 157"/>
                              <a:gd name="T39" fmla="*/ 1 h 92"/>
                              <a:gd name="T40" fmla="*/ 6 w 157"/>
                              <a:gd name="T41" fmla="*/ 0 h 92"/>
                              <a:gd name="T42" fmla="*/ 150 w 157"/>
                              <a:gd name="T43" fmla="*/ 0 h 92"/>
                              <a:gd name="T44" fmla="*/ 153 w 157"/>
                              <a:gd name="T45" fmla="*/ 1 h 92"/>
                              <a:gd name="T46" fmla="*/ 154 w 157"/>
                              <a:gd name="T47" fmla="*/ 6 h 92"/>
                              <a:gd name="T48" fmla="*/ 155 w 157"/>
                              <a:gd name="T49" fmla="*/ 12 h 92"/>
                              <a:gd name="T50" fmla="*/ 155 w 157"/>
                              <a:gd name="T51" fmla="*/ 22 h 92"/>
                              <a:gd name="T52" fmla="*/ 154 w 157"/>
                              <a:gd name="T53" fmla="*/ 28 h 92"/>
                              <a:gd name="T54" fmla="*/ 153 w 157"/>
                              <a:gd name="T55" fmla="*/ 32 h 92"/>
                              <a:gd name="T56" fmla="*/ 150 w 157"/>
                              <a:gd name="T57" fmla="*/ 34 h 92"/>
                              <a:gd name="T58" fmla="*/ 132 w 157"/>
                              <a:gd name="T59" fmla="*/ 34 h 92"/>
                              <a:gd name="T60" fmla="*/ 144 w 157"/>
                              <a:gd name="T61" fmla="*/ 45 h 92"/>
                              <a:gd name="T62" fmla="*/ 153 w 157"/>
                              <a:gd name="T63" fmla="*/ 54 h 92"/>
                              <a:gd name="T64" fmla="*/ 156 w 157"/>
                              <a:gd name="T65" fmla="*/ 62 h 92"/>
                              <a:gd name="T66" fmla="*/ 157 w 157"/>
                              <a:gd name="T67" fmla="*/ 72 h 92"/>
                              <a:gd name="T68" fmla="*/ 157 w 157"/>
                              <a:gd name="T69" fmla="*/ 76 h 92"/>
                              <a:gd name="T70" fmla="*/ 156 w 157"/>
                              <a:gd name="T71" fmla="*/ 81 h 92"/>
                              <a:gd name="T72" fmla="*/ 155 w 157"/>
                              <a:gd name="T73" fmla="*/ 86 h 92"/>
                              <a:gd name="T74" fmla="*/ 154 w 157"/>
                              <a:gd name="T75" fmla="*/ 88 h 92"/>
                              <a:gd name="T76" fmla="*/ 153 w 157"/>
                              <a:gd name="T77" fmla="*/ 90 h 92"/>
                              <a:gd name="T78" fmla="*/ 150 w 157"/>
                              <a:gd name="T79" fmla="*/ 91 h 92"/>
                              <a:gd name="T80" fmla="*/ 145 w 157"/>
                              <a:gd name="T81" fmla="*/ 91 h 92"/>
                              <a:gd name="T82" fmla="*/ 135 w 157"/>
                              <a:gd name="T83" fmla="*/ 92 h 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157" h="92">
                                <a:moveTo>
                                  <a:pt x="135" y="92"/>
                                </a:moveTo>
                                <a:lnTo>
                                  <a:pt x="130" y="91"/>
                                </a:lnTo>
                                <a:lnTo>
                                  <a:pt x="125" y="91"/>
                                </a:lnTo>
                                <a:lnTo>
                                  <a:pt x="123" y="91"/>
                                </a:lnTo>
                                <a:lnTo>
                                  <a:pt x="120" y="90"/>
                                </a:lnTo>
                                <a:lnTo>
                                  <a:pt x="118" y="90"/>
                                </a:lnTo>
                                <a:lnTo>
                                  <a:pt x="117" y="88"/>
                                </a:lnTo>
                                <a:lnTo>
                                  <a:pt x="117" y="87"/>
                                </a:lnTo>
                                <a:lnTo>
                                  <a:pt x="117" y="86"/>
                                </a:lnTo>
                                <a:lnTo>
                                  <a:pt x="117" y="85"/>
                                </a:lnTo>
                                <a:lnTo>
                                  <a:pt x="117" y="83"/>
                                </a:lnTo>
                                <a:lnTo>
                                  <a:pt x="118" y="81"/>
                                </a:lnTo>
                                <a:lnTo>
                                  <a:pt x="118" y="80"/>
                                </a:lnTo>
                                <a:lnTo>
                                  <a:pt x="119" y="77"/>
                                </a:lnTo>
                                <a:lnTo>
                                  <a:pt x="119" y="75"/>
                                </a:lnTo>
                                <a:lnTo>
                                  <a:pt x="120" y="72"/>
                                </a:lnTo>
                                <a:lnTo>
                                  <a:pt x="120" y="70"/>
                                </a:lnTo>
                                <a:lnTo>
                                  <a:pt x="119" y="66"/>
                                </a:lnTo>
                                <a:lnTo>
                                  <a:pt x="118" y="62"/>
                                </a:lnTo>
                                <a:lnTo>
                                  <a:pt x="117" y="60"/>
                                </a:lnTo>
                                <a:lnTo>
                                  <a:pt x="114" y="56"/>
                                </a:lnTo>
                                <a:lnTo>
                                  <a:pt x="112" y="53"/>
                                </a:lnTo>
                                <a:lnTo>
                                  <a:pt x="107" y="49"/>
                                </a:lnTo>
                                <a:lnTo>
                                  <a:pt x="102" y="44"/>
                                </a:lnTo>
                                <a:lnTo>
                                  <a:pt x="95" y="40"/>
                                </a:lnTo>
                                <a:lnTo>
                                  <a:pt x="6" y="40"/>
                                </a:lnTo>
                                <a:lnTo>
                                  <a:pt x="5" y="40"/>
                                </a:lnTo>
                                <a:lnTo>
                                  <a:pt x="2" y="39"/>
                                </a:lnTo>
                                <a:lnTo>
                                  <a:pt x="2" y="38"/>
                                </a:lnTo>
                                <a:lnTo>
                                  <a:pt x="1" y="35"/>
                                </a:lnTo>
                                <a:lnTo>
                                  <a:pt x="0" y="33"/>
                                </a:lnTo>
                                <a:lnTo>
                                  <a:pt x="0" y="29"/>
                                </a:lnTo>
                                <a:lnTo>
                                  <a:pt x="0" y="25"/>
                                </a:lnTo>
                                <a:lnTo>
                                  <a:pt x="0" y="19"/>
                                </a:lnTo>
                                <a:lnTo>
                                  <a:pt x="0" y="14"/>
                                </a:lnTo>
                                <a:lnTo>
                                  <a:pt x="0" y="9"/>
                                </a:lnTo>
                                <a:lnTo>
                                  <a:pt x="0" y="6"/>
                                </a:lnTo>
                                <a:lnTo>
                                  <a:pt x="1" y="3"/>
                                </a:lnTo>
                                <a:lnTo>
                                  <a:pt x="2" y="2"/>
                                </a:lnTo>
                                <a:lnTo>
                                  <a:pt x="2" y="1"/>
                                </a:lnTo>
                                <a:lnTo>
                                  <a:pt x="5" y="0"/>
                                </a:lnTo>
                                <a:lnTo>
                                  <a:pt x="6" y="0"/>
                                </a:lnTo>
                                <a:lnTo>
                                  <a:pt x="149" y="0"/>
                                </a:lnTo>
                                <a:lnTo>
                                  <a:pt x="150" y="0"/>
                                </a:lnTo>
                                <a:lnTo>
                                  <a:pt x="151" y="1"/>
                                </a:lnTo>
                                <a:lnTo>
                                  <a:pt x="153" y="1"/>
                                </a:lnTo>
                                <a:lnTo>
                                  <a:pt x="154" y="3"/>
                                </a:lnTo>
                                <a:lnTo>
                                  <a:pt x="154" y="6"/>
                                </a:lnTo>
                                <a:lnTo>
                                  <a:pt x="155" y="8"/>
                                </a:lnTo>
                                <a:lnTo>
                                  <a:pt x="155" y="12"/>
                                </a:lnTo>
                                <a:lnTo>
                                  <a:pt x="155" y="17"/>
                                </a:lnTo>
                                <a:lnTo>
                                  <a:pt x="155" y="22"/>
                                </a:lnTo>
                                <a:lnTo>
                                  <a:pt x="155" y="25"/>
                                </a:lnTo>
                                <a:lnTo>
                                  <a:pt x="154" y="28"/>
                                </a:lnTo>
                                <a:lnTo>
                                  <a:pt x="154" y="30"/>
                                </a:lnTo>
                                <a:lnTo>
                                  <a:pt x="153" y="32"/>
                                </a:lnTo>
                                <a:lnTo>
                                  <a:pt x="151" y="33"/>
                                </a:lnTo>
                                <a:lnTo>
                                  <a:pt x="150" y="34"/>
                                </a:lnTo>
                                <a:lnTo>
                                  <a:pt x="149" y="34"/>
                                </a:lnTo>
                                <a:lnTo>
                                  <a:pt x="132" y="34"/>
                                </a:lnTo>
                                <a:lnTo>
                                  <a:pt x="139" y="39"/>
                                </a:lnTo>
                                <a:lnTo>
                                  <a:pt x="144" y="45"/>
                                </a:lnTo>
                                <a:lnTo>
                                  <a:pt x="149" y="49"/>
                                </a:lnTo>
                                <a:lnTo>
                                  <a:pt x="153" y="54"/>
                                </a:lnTo>
                                <a:lnTo>
                                  <a:pt x="155" y="59"/>
                                </a:lnTo>
                                <a:lnTo>
                                  <a:pt x="156" y="62"/>
                                </a:lnTo>
                                <a:lnTo>
                                  <a:pt x="157" y="67"/>
                                </a:lnTo>
                                <a:lnTo>
                                  <a:pt x="157" y="72"/>
                                </a:lnTo>
                                <a:lnTo>
                                  <a:pt x="157" y="75"/>
                                </a:lnTo>
                                <a:lnTo>
                                  <a:pt x="157" y="76"/>
                                </a:lnTo>
                                <a:lnTo>
                                  <a:pt x="157" y="78"/>
                                </a:lnTo>
                                <a:lnTo>
                                  <a:pt x="156" y="81"/>
                                </a:lnTo>
                                <a:lnTo>
                                  <a:pt x="156" y="83"/>
                                </a:lnTo>
                                <a:lnTo>
                                  <a:pt x="155" y="86"/>
                                </a:lnTo>
                                <a:lnTo>
                                  <a:pt x="155" y="88"/>
                                </a:lnTo>
                                <a:lnTo>
                                  <a:pt x="154" y="88"/>
                                </a:lnTo>
                                <a:lnTo>
                                  <a:pt x="154" y="90"/>
                                </a:lnTo>
                                <a:lnTo>
                                  <a:pt x="153" y="90"/>
                                </a:lnTo>
                                <a:lnTo>
                                  <a:pt x="151" y="91"/>
                                </a:lnTo>
                                <a:lnTo>
                                  <a:pt x="150" y="91"/>
                                </a:lnTo>
                                <a:lnTo>
                                  <a:pt x="148" y="91"/>
                                </a:lnTo>
                                <a:lnTo>
                                  <a:pt x="145" y="91"/>
                                </a:lnTo>
                                <a:lnTo>
                                  <a:pt x="141" y="92"/>
                                </a:lnTo>
                                <a:lnTo>
                                  <a:pt x="135" y="9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82" name="Freeform 144"/>
                        <wps:cNvSpPr>
                          <a:spLocks/>
                        </wps:cNvSpPr>
                        <wps:spPr bwMode="auto">
                          <a:xfrm>
                            <a:off x="8534400" y="649288"/>
                            <a:ext cx="85725" cy="57150"/>
                          </a:xfrm>
                          <a:custGeom>
                            <a:avLst/>
                            <a:gdLst>
                              <a:gd name="T0" fmla="*/ 38 w 161"/>
                              <a:gd name="T1" fmla="*/ 109 h 109"/>
                              <a:gd name="T2" fmla="*/ 20 w 161"/>
                              <a:gd name="T3" fmla="*/ 99 h 109"/>
                              <a:gd name="T4" fmla="*/ 7 w 161"/>
                              <a:gd name="T5" fmla="*/ 83 h 109"/>
                              <a:gd name="T6" fmla="*/ 1 w 161"/>
                              <a:gd name="T7" fmla="*/ 61 h 109"/>
                              <a:gd name="T8" fmla="*/ 1 w 161"/>
                              <a:gd name="T9" fmla="*/ 40 h 109"/>
                              <a:gd name="T10" fmla="*/ 3 w 161"/>
                              <a:gd name="T11" fmla="*/ 25 h 109"/>
                              <a:gd name="T12" fmla="*/ 6 w 161"/>
                              <a:gd name="T13" fmla="*/ 14 h 109"/>
                              <a:gd name="T14" fmla="*/ 10 w 161"/>
                              <a:gd name="T15" fmla="*/ 5 h 109"/>
                              <a:gd name="T16" fmla="*/ 14 w 161"/>
                              <a:gd name="T17" fmla="*/ 2 h 109"/>
                              <a:gd name="T18" fmla="*/ 22 w 161"/>
                              <a:gd name="T19" fmla="*/ 0 h 109"/>
                              <a:gd name="T20" fmla="*/ 32 w 161"/>
                              <a:gd name="T21" fmla="*/ 0 h 109"/>
                              <a:gd name="T22" fmla="*/ 38 w 161"/>
                              <a:gd name="T23" fmla="*/ 0 h 109"/>
                              <a:gd name="T24" fmla="*/ 42 w 161"/>
                              <a:gd name="T25" fmla="*/ 2 h 109"/>
                              <a:gd name="T26" fmla="*/ 43 w 161"/>
                              <a:gd name="T27" fmla="*/ 4 h 109"/>
                              <a:gd name="T28" fmla="*/ 42 w 161"/>
                              <a:gd name="T29" fmla="*/ 8 h 109"/>
                              <a:gd name="T30" fmla="*/ 38 w 161"/>
                              <a:gd name="T31" fmla="*/ 14 h 109"/>
                              <a:gd name="T32" fmla="*/ 35 w 161"/>
                              <a:gd name="T33" fmla="*/ 25 h 109"/>
                              <a:gd name="T34" fmla="*/ 31 w 161"/>
                              <a:gd name="T35" fmla="*/ 38 h 109"/>
                              <a:gd name="T36" fmla="*/ 30 w 161"/>
                              <a:gd name="T37" fmla="*/ 52 h 109"/>
                              <a:gd name="T38" fmla="*/ 32 w 161"/>
                              <a:gd name="T39" fmla="*/ 61 h 109"/>
                              <a:gd name="T40" fmla="*/ 37 w 161"/>
                              <a:gd name="T41" fmla="*/ 67 h 109"/>
                              <a:gd name="T42" fmla="*/ 43 w 161"/>
                              <a:gd name="T43" fmla="*/ 69 h 109"/>
                              <a:gd name="T44" fmla="*/ 52 w 161"/>
                              <a:gd name="T45" fmla="*/ 69 h 109"/>
                              <a:gd name="T46" fmla="*/ 58 w 161"/>
                              <a:gd name="T47" fmla="*/ 63 h 109"/>
                              <a:gd name="T48" fmla="*/ 64 w 161"/>
                              <a:gd name="T49" fmla="*/ 54 h 109"/>
                              <a:gd name="T50" fmla="*/ 68 w 161"/>
                              <a:gd name="T51" fmla="*/ 42 h 109"/>
                              <a:gd name="T52" fmla="*/ 74 w 161"/>
                              <a:gd name="T53" fmla="*/ 29 h 109"/>
                              <a:gd name="T54" fmla="*/ 81 w 161"/>
                              <a:gd name="T55" fmla="*/ 16 h 109"/>
                              <a:gd name="T56" fmla="*/ 91 w 161"/>
                              <a:gd name="T57" fmla="*/ 6 h 109"/>
                              <a:gd name="T58" fmla="*/ 106 w 161"/>
                              <a:gd name="T59" fmla="*/ 2 h 109"/>
                              <a:gd name="T60" fmla="*/ 126 w 161"/>
                              <a:gd name="T61" fmla="*/ 2 h 109"/>
                              <a:gd name="T62" fmla="*/ 143 w 161"/>
                              <a:gd name="T63" fmla="*/ 9 h 109"/>
                              <a:gd name="T64" fmla="*/ 155 w 161"/>
                              <a:gd name="T65" fmla="*/ 25 h 109"/>
                              <a:gd name="T66" fmla="*/ 161 w 161"/>
                              <a:gd name="T67" fmla="*/ 46 h 109"/>
                              <a:gd name="T68" fmla="*/ 161 w 161"/>
                              <a:gd name="T69" fmla="*/ 66 h 109"/>
                              <a:gd name="T70" fmla="*/ 160 w 161"/>
                              <a:gd name="T71" fmla="*/ 78 h 109"/>
                              <a:gd name="T72" fmla="*/ 157 w 161"/>
                              <a:gd name="T73" fmla="*/ 88 h 109"/>
                              <a:gd name="T74" fmla="*/ 154 w 161"/>
                              <a:gd name="T75" fmla="*/ 95 h 109"/>
                              <a:gd name="T76" fmla="*/ 152 w 161"/>
                              <a:gd name="T77" fmla="*/ 99 h 109"/>
                              <a:gd name="T78" fmla="*/ 149 w 161"/>
                              <a:gd name="T79" fmla="*/ 100 h 109"/>
                              <a:gd name="T80" fmla="*/ 145 w 161"/>
                              <a:gd name="T81" fmla="*/ 100 h 109"/>
                              <a:gd name="T82" fmla="*/ 140 w 161"/>
                              <a:gd name="T83" fmla="*/ 101 h 109"/>
                              <a:gd name="T84" fmla="*/ 133 w 161"/>
                              <a:gd name="T85" fmla="*/ 101 h 109"/>
                              <a:gd name="T86" fmla="*/ 127 w 161"/>
                              <a:gd name="T87" fmla="*/ 100 h 109"/>
                              <a:gd name="T88" fmla="*/ 124 w 161"/>
                              <a:gd name="T89" fmla="*/ 99 h 109"/>
                              <a:gd name="T90" fmla="*/ 123 w 161"/>
                              <a:gd name="T91" fmla="*/ 98 h 109"/>
                              <a:gd name="T92" fmla="*/ 123 w 161"/>
                              <a:gd name="T93" fmla="*/ 95 h 109"/>
                              <a:gd name="T94" fmla="*/ 126 w 161"/>
                              <a:gd name="T95" fmla="*/ 89 h 109"/>
                              <a:gd name="T96" fmla="*/ 129 w 161"/>
                              <a:gd name="T97" fmla="*/ 79 h 109"/>
                              <a:gd name="T98" fmla="*/ 133 w 161"/>
                              <a:gd name="T99" fmla="*/ 67 h 109"/>
                              <a:gd name="T100" fmla="*/ 133 w 161"/>
                              <a:gd name="T101" fmla="*/ 54 h 109"/>
                              <a:gd name="T102" fmla="*/ 131 w 161"/>
                              <a:gd name="T103" fmla="*/ 47 h 109"/>
                              <a:gd name="T104" fmla="*/ 127 w 161"/>
                              <a:gd name="T105" fmla="*/ 41 h 109"/>
                              <a:gd name="T106" fmla="*/ 121 w 161"/>
                              <a:gd name="T107" fmla="*/ 38 h 109"/>
                              <a:gd name="T108" fmla="*/ 113 w 161"/>
                              <a:gd name="T109" fmla="*/ 40 h 109"/>
                              <a:gd name="T110" fmla="*/ 106 w 161"/>
                              <a:gd name="T111" fmla="*/ 45 h 109"/>
                              <a:gd name="T112" fmla="*/ 101 w 161"/>
                              <a:gd name="T113" fmla="*/ 54 h 109"/>
                              <a:gd name="T114" fmla="*/ 96 w 161"/>
                              <a:gd name="T115" fmla="*/ 68 h 109"/>
                              <a:gd name="T116" fmla="*/ 91 w 161"/>
                              <a:gd name="T117" fmla="*/ 80 h 109"/>
                              <a:gd name="T118" fmla="*/ 84 w 161"/>
                              <a:gd name="T119" fmla="*/ 93 h 109"/>
                              <a:gd name="T120" fmla="*/ 74 w 161"/>
                              <a:gd name="T121" fmla="*/ 103 h 109"/>
                              <a:gd name="T122" fmla="*/ 59 w 161"/>
                              <a:gd name="T123" fmla="*/ 109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61" h="109">
                                <a:moveTo>
                                  <a:pt x="51" y="109"/>
                                </a:moveTo>
                                <a:lnTo>
                                  <a:pt x="38" y="109"/>
                                </a:lnTo>
                                <a:lnTo>
                                  <a:pt x="28" y="105"/>
                                </a:lnTo>
                                <a:lnTo>
                                  <a:pt x="20" y="99"/>
                                </a:lnTo>
                                <a:lnTo>
                                  <a:pt x="14" y="91"/>
                                </a:lnTo>
                                <a:lnTo>
                                  <a:pt x="7" y="83"/>
                                </a:lnTo>
                                <a:lnTo>
                                  <a:pt x="4" y="72"/>
                                </a:lnTo>
                                <a:lnTo>
                                  <a:pt x="1" y="61"/>
                                </a:lnTo>
                                <a:lnTo>
                                  <a:pt x="0" y="47"/>
                                </a:lnTo>
                                <a:lnTo>
                                  <a:pt x="1" y="40"/>
                                </a:lnTo>
                                <a:lnTo>
                                  <a:pt x="1" y="32"/>
                                </a:lnTo>
                                <a:lnTo>
                                  <a:pt x="3" y="25"/>
                                </a:lnTo>
                                <a:lnTo>
                                  <a:pt x="5" y="19"/>
                                </a:lnTo>
                                <a:lnTo>
                                  <a:pt x="6" y="14"/>
                                </a:lnTo>
                                <a:lnTo>
                                  <a:pt x="9" y="9"/>
                                </a:lnTo>
                                <a:lnTo>
                                  <a:pt x="10" y="5"/>
                                </a:lnTo>
                                <a:lnTo>
                                  <a:pt x="12" y="4"/>
                                </a:lnTo>
                                <a:lnTo>
                                  <a:pt x="14" y="2"/>
                                </a:lnTo>
                                <a:lnTo>
                                  <a:pt x="17" y="0"/>
                                </a:lnTo>
                                <a:lnTo>
                                  <a:pt x="22" y="0"/>
                                </a:lnTo>
                                <a:lnTo>
                                  <a:pt x="28" y="0"/>
                                </a:lnTo>
                                <a:lnTo>
                                  <a:pt x="32" y="0"/>
                                </a:lnTo>
                                <a:lnTo>
                                  <a:pt x="36" y="0"/>
                                </a:lnTo>
                                <a:lnTo>
                                  <a:pt x="38" y="0"/>
                                </a:lnTo>
                                <a:lnTo>
                                  <a:pt x="40" y="2"/>
                                </a:lnTo>
                                <a:lnTo>
                                  <a:pt x="42" y="2"/>
                                </a:lnTo>
                                <a:lnTo>
                                  <a:pt x="42" y="3"/>
                                </a:lnTo>
                                <a:lnTo>
                                  <a:pt x="43" y="4"/>
                                </a:lnTo>
                                <a:lnTo>
                                  <a:pt x="43" y="5"/>
                                </a:lnTo>
                                <a:lnTo>
                                  <a:pt x="42" y="8"/>
                                </a:lnTo>
                                <a:lnTo>
                                  <a:pt x="41" y="10"/>
                                </a:lnTo>
                                <a:lnTo>
                                  <a:pt x="38" y="14"/>
                                </a:lnTo>
                                <a:lnTo>
                                  <a:pt x="37" y="19"/>
                                </a:lnTo>
                                <a:lnTo>
                                  <a:pt x="35" y="25"/>
                                </a:lnTo>
                                <a:lnTo>
                                  <a:pt x="32" y="31"/>
                                </a:lnTo>
                                <a:lnTo>
                                  <a:pt x="31" y="38"/>
                                </a:lnTo>
                                <a:lnTo>
                                  <a:pt x="30" y="46"/>
                                </a:lnTo>
                                <a:lnTo>
                                  <a:pt x="30" y="52"/>
                                </a:lnTo>
                                <a:lnTo>
                                  <a:pt x="31" y="56"/>
                                </a:lnTo>
                                <a:lnTo>
                                  <a:pt x="32" y="61"/>
                                </a:lnTo>
                                <a:lnTo>
                                  <a:pt x="35" y="63"/>
                                </a:lnTo>
                                <a:lnTo>
                                  <a:pt x="37" y="67"/>
                                </a:lnTo>
                                <a:lnTo>
                                  <a:pt x="40" y="68"/>
                                </a:lnTo>
                                <a:lnTo>
                                  <a:pt x="43" y="69"/>
                                </a:lnTo>
                                <a:lnTo>
                                  <a:pt x="47" y="69"/>
                                </a:lnTo>
                                <a:lnTo>
                                  <a:pt x="52" y="69"/>
                                </a:lnTo>
                                <a:lnTo>
                                  <a:pt x="56" y="67"/>
                                </a:lnTo>
                                <a:lnTo>
                                  <a:pt x="58" y="63"/>
                                </a:lnTo>
                                <a:lnTo>
                                  <a:pt x="62" y="59"/>
                                </a:lnTo>
                                <a:lnTo>
                                  <a:pt x="64" y="54"/>
                                </a:lnTo>
                                <a:lnTo>
                                  <a:pt x="67" y="48"/>
                                </a:lnTo>
                                <a:lnTo>
                                  <a:pt x="68" y="42"/>
                                </a:lnTo>
                                <a:lnTo>
                                  <a:pt x="72" y="35"/>
                                </a:lnTo>
                                <a:lnTo>
                                  <a:pt x="74" y="29"/>
                                </a:lnTo>
                                <a:lnTo>
                                  <a:pt x="78" y="22"/>
                                </a:lnTo>
                                <a:lnTo>
                                  <a:pt x="81" y="16"/>
                                </a:lnTo>
                                <a:lnTo>
                                  <a:pt x="86" y="11"/>
                                </a:lnTo>
                                <a:lnTo>
                                  <a:pt x="91" y="6"/>
                                </a:lnTo>
                                <a:lnTo>
                                  <a:pt x="99" y="4"/>
                                </a:lnTo>
                                <a:lnTo>
                                  <a:pt x="106" y="2"/>
                                </a:lnTo>
                                <a:lnTo>
                                  <a:pt x="116" y="0"/>
                                </a:lnTo>
                                <a:lnTo>
                                  <a:pt x="126" y="2"/>
                                </a:lnTo>
                                <a:lnTo>
                                  <a:pt x="134" y="5"/>
                                </a:lnTo>
                                <a:lnTo>
                                  <a:pt x="143" y="9"/>
                                </a:lnTo>
                                <a:lnTo>
                                  <a:pt x="149" y="16"/>
                                </a:lnTo>
                                <a:lnTo>
                                  <a:pt x="155" y="25"/>
                                </a:lnTo>
                                <a:lnTo>
                                  <a:pt x="159" y="35"/>
                                </a:lnTo>
                                <a:lnTo>
                                  <a:pt x="161" y="46"/>
                                </a:lnTo>
                                <a:lnTo>
                                  <a:pt x="161" y="59"/>
                                </a:lnTo>
                                <a:lnTo>
                                  <a:pt x="161" y="66"/>
                                </a:lnTo>
                                <a:lnTo>
                                  <a:pt x="161" y="72"/>
                                </a:lnTo>
                                <a:lnTo>
                                  <a:pt x="160" y="78"/>
                                </a:lnTo>
                                <a:lnTo>
                                  <a:pt x="159" y="84"/>
                                </a:lnTo>
                                <a:lnTo>
                                  <a:pt x="157" y="88"/>
                                </a:lnTo>
                                <a:lnTo>
                                  <a:pt x="155" y="93"/>
                                </a:lnTo>
                                <a:lnTo>
                                  <a:pt x="154" y="95"/>
                                </a:lnTo>
                                <a:lnTo>
                                  <a:pt x="153" y="98"/>
                                </a:lnTo>
                                <a:lnTo>
                                  <a:pt x="152" y="99"/>
                                </a:lnTo>
                                <a:lnTo>
                                  <a:pt x="150" y="99"/>
                                </a:lnTo>
                                <a:lnTo>
                                  <a:pt x="149" y="100"/>
                                </a:lnTo>
                                <a:lnTo>
                                  <a:pt x="147" y="100"/>
                                </a:lnTo>
                                <a:lnTo>
                                  <a:pt x="145" y="100"/>
                                </a:lnTo>
                                <a:lnTo>
                                  <a:pt x="143" y="101"/>
                                </a:lnTo>
                                <a:lnTo>
                                  <a:pt x="140" y="101"/>
                                </a:lnTo>
                                <a:lnTo>
                                  <a:pt x="137" y="101"/>
                                </a:lnTo>
                                <a:lnTo>
                                  <a:pt x="133" y="101"/>
                                </a:lnTo>
                                <a:lnTo>
                                  <a:pt x="129" y="101"/>
                                </a:lnTo>
                                <a:lnTo>
                                  <a:pt x="127" y="100"/>
                                </a:lnTo>
                                <a:lnTo>
                                  <a:pt x="126" y="100"/>
                                </a:lnTo>
                                <a:lnTo>
                                  <a:pt x="124" y="99"/>
                                </a:lnTo>
                                <a:lnTo>
                                  <a:pt x="123" y="99"/>
                                </a:lnTo>
                                <a:lnTo>
                                  <a:pt x="123" y="98"/>
                                </a:lnTo>
                                <a:lnTo>
                                  <a:pt x="123" y="96"/>
                                </a:lnTo>
                                <a:lnTo>
                                  <a:pt x="123" y="95"/>
                                </a:lnTo>
                                <a:lnTo>
                                  <a:pt x="124" y="91"/>
                                </a:lnTo>
                                <a:lnTo>
                                  <a:pt x="126" y="89"/>
                                </a:lnTo>
                                <a:lnTo>
                                  <a:pt x="128" y="84"/>
                                </a:lnTo>
                                <a:lnTo>
                                  <a:pt x="129" y="79"/>
                                </a:lnTo>
                                <a:lnTo>
                                  <a:pt x="132" y="73"/>
                                </a:lnTo>
                                <a:lnTo>
                                  <a:pt x="133" y="67"/>
                                </a:lnTo>
                                <a:lnTo>
                                  <a:pt x="133" y="59"/>
                                </a:lnTo>
                                <a:lnTo>
                                  <a:pt x="133" y="54"/>
                                </a:lnTo>
                                <a:lnTo>
                                  <a:pt x="132" y="51"/>
                                </a:lnTo>
                                <a:lnTo>
                                  <a:pt x="131" y="47"/>
                                </a:lnTo>
                                <a:lnTo>
                                  <a:pt x="129" y="43"/>
                                </a:lnTo>
                                <a:lnTo>
                                  <a:pt x="127" y="41"/>
                                </a:lnTo>
                                <a:lnTo>
                                  <a:pt x="124" y="40"/>
                                </a:lnTo>
                                <a:lnTo>
                                  <a:pt x="121" y="38"/>
                                </a:lnTo>
                                <a:lnTo>
                                  <a:pt x="118" y="38"/>
                                </a:lnTo>
                                <a:lnTo>
                                  <a:pt x="113" y="40"/>
                                </a:lnTo>
                                <a:lnTo>
                                  <a:pt x="110" y="42"/>
                                </a:lnTo>
                                <a:lnTo>
                                  <a:pt x="106" y="45"/>
                                </a:lnTo>
                                <a:lnTo>
                                  <a:pt x="104" y="50"/>
                                </a:lnTo>
                                <a:lnTo>
                                  <a:pt x="101" y="54"/>
                                </a:lnTo>
                                <a:lnTo>
                                  <a:pt x="99" y="61"/>
                                </a:lnTo>
                                <a:lnTo>
                                  <a:pt x="96" y="68"/>
                                </a:lnTo>
                                <a:lnTo>
                                  <a:pt x="94" y="74"/>
                                </a:lnTo>
                                <a:lnTo>
                                  <a:pt x="91" y="80"/>
                                </a:lnTo>
                                <a:lnTo>
                                  <a:pt x="88" y="87"/>
                                </a:lnTo>
                                <a:lnTo>
                                  <a:pt x="84" y="93"/>
                                </a:lnTo>
                                <a:lnTo>
                                  <a:pt x="79" y="98"/>
                                </a:lnTo>
                                <a:lnTo>
                                  <a:pt x="74" y="103"/>
                                </a:lnTo>
                                <a:lnTo>
                                  <a:pt x="67" y="106"/>
                                </a:lnTo>
                                <a:lnTo>
                                  <a:pt x="59" y="109"/>
                                </a:lnTo>
                                <a:lnTo>
                                  <a:pt x="51" y="10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83" name="Freeform 145"/>
                        <wps:cNvSpPr>
                          <a:spLocks noEditPoints="1"/>
                        </wps:cNvSpPr>
                        <wps:spPr bwMode="auto">
                          <a:xfrm>
                            <a:off x="8534400" y="719138"/>
                            <a:ext cx="85725" cy="80963"/>
                          </a:xfrm>
                          <a:custGeom>
                            <a:avLst/>
                            <a:gdLst>
                              <a:gd name="T0" fmla="*/ 65 w 161"/>
                              <a:gd name="T1" fmla="*/ 153 h 153"/>
                              <a:gd name="T2" fmla="*/ 35 w 161"/>
                              <a:gd name="T3" fmla="*/ 143 h 153"/>
                              <a:gd name="T4" fmla="*/ 14 w 161"/>
                              <a:gd name="T5" fmla="*/ 123 h 153"/>
                              <a:gd name="T6" fmla="*/ 1 w 161"/>
                              <a:gd name="T7" fmla="*/ 93 h 153"/>
                              <a:gd name="T8" fmla="*/ 1 w 161"/>
                              <a:gd name="T9" fmla="*/ 56 h 153"/>
                              <a:gd name="T10" fmla="*/ 12 w 161"/>
                              <a:gd name="T11" fmla="*/ 28 h 153"/>
                              <a:gd name="T12" fmla="*/ 32 w 161"/>
                              <a:gd name="T13" fmla="*/ 10 h 153"/>
                              <a:gd name="T14" fmla="*/ 62 w 161"/>
                              <a:gd name="T15" fmla="*/ 0 h 153"/>
                              <a:gd name="T16" fmla="*/ 97 w 161"/>
                              <a:gd name="T17" fmla="*/ 0 h 153"/>
                              <a:gd name="T18" fmla="*/ 128 w 161"/>
                              <a:gd name="T19" fmla="*/ 10 h 153"/>
                              <a:gd name="T20" fmla="*/ 149 w 161"/>
                              <a:gd name="T21" fmla="*/ 29 h 153"/>
                              <a:gd name="T22" fmla="*/ 161 w 161"/>
                              <a:gd name="T23" fmla="*/ 59 h 153"/>
                              <a:gd name="T24" fmla="*/ 161 w 161"/>
                              <a:gd name="T25" fmla="*/ 96 h 153"/>
                              <a:gd name="T26" fmla="*/ 150 w 161"/>
                              <a:gd name="T27" fmla="*/ 124 h 153"/>
                              <a:gd name="T28" fmla="*/ 131 w 161"/>
                              <a:gd name="T29" fmla="*/ 143 h 153"/>
                              <a:gd name="T30" fmla="*/ 101 w 161"/>
                              <a:gd name="T31" fmla="*/ 153 h 153"/>
                              <a:gd name="T32" fmla="*/ 81 w 161"/>
                              <a:gd name="T33" fmla="*/ 112 h 153"/>
                              <a:gd name="T34" fmla="*/ 101 w 161"/>
                              <a:gd name="T35" fmla="*/ 109 h 153"/>
                              <a:gd name="T36" fmla="*/ 116 w 161"/>
                              <a:gd name="T37" fmla="*/ 105 h 153"/>
                              <a:gd name="T38" fmla="*/ 126 w 161"/>
                              <a:gd name="T39" fmla="*/ 93 h 153"/>
                              <a:gd name="T40" fmla="*/ 129 w 161"/>
                              <a:gd name="T41" fmla="*/ 76 h 153"/>
                              <a:gd name="T42" fmla="*/ 127 w 161"/>
                              <a:gd name="T43" fmla="*/ 61 h 153"/>
                              <a:gd name="T44" fmla="*/ 117 w 161"/>
                              <a:gd name="T45" fmla="*/ 50 h 153"/>
                              <a:gd name="T46" fmla="*/ 102 w 161"/>
                              <a:gd name="T47" fmla="*/ 43 h 153"/>
                              <a:gd name="T48" fmla="*/ 81 w 161"/>
                              <a:gd name="T49" fmla="*/ 42 h 153"/>
                              <a:gd name="T50" fmla="*/ 62 w 161"/>
                              <a:gd name="T51" fmla="*/ 43 h 153"/>
                              <a:gd name="T52" fmla="*/ 47 w 161"/>
                              <a:gd name="T53" fmla="*/ 49 h 153"/>
                              <a:gd name="T54" fmla="*/ 36 w 161"/>
                              <a:gd name="T55" fmla="*/ 59 h 153"/>
                              <a:gd name="T56" fmla="*/ 33 w 161"/>
                              <a:gd name="T57" fmla="*/ 76 h 153"/>
                              <a:gd name="T58" fmla="*/ 36 w 161"/>
                              <a:gd name="T59" fmla="*/ 92 h 153"/>
                              <a:gd name="T60" fmla="*/ 46 w 161"/>
                              <a:gd name="T61" fmla="*/ 103 h 153"/>
                              <a:gd name="T62" fmla="*/ 60 w 161"/>
                              <a:gd name="T63" fmla="*/ 109 h 153"/>
                              <a:gd name="T64" fmla="*/ 81 w 161"/>
                              <a:gd name="T65" fmla="*/ 112 h 1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61" h="153">
                                <a:moveTo>
                                  <a:pt x="83" y="153"/>
                                </a:moveTo>
                                <a:lnTo>
                                  <a:pt x="65" y="153"/>
                                </a:lnTo>
                                <a:lnTo>
                                  <a:pt x="49" y="148"/>
                                </a:lnTo>
                                <a:lnTo>
                                  <a:pt x="35" y="143"/>
                                </a:lnTo>
                                <a:lnTo>
                                  <a:pt x="23" y="134"/>
                                </a:lnTo>
                                <a:lnTo>
                                  <a:pt x="14" y="123"/>
                                </a:lnTo>
                                <a:lnTo>
                                  <a:pt x="6" y="109"/>
                                </a:lnTo>
                                <a:lnTo>
                                  <a:pt x="1" y="93"/>
                                </a:lnTo>
                                <a:lnTo>
                                  <a:pt x="0" y="75"/>
                                </a:lnTo>
                                <a:lnTo>
                                  <a:pt x="1" y="56"/>
                                </a:lnTo>
                                <a:lnTo>
                                  <a:pt x="6" y="42"/>
                                </a:lnTo>
                                <a:lnTo>
                                  <a:pt x="12" y="28"/>
                                </a:lnTo>
                                <a:lnTo>
                                  <a:pt x="21" y="18"/>
                                </a:lnTo>
                                <a:lnTo>
                                  <a:pt x="32" y="10"/>
                                </a:lnTo>
                                <a:lnTo>
                                  <a:pt x="46" y="4"/>
                                </a:lnTo>
                                <a:lnTo>
                                  <a:pt x="62" y="0"/>
                                </a:lnTo>
                                <a:lnTo>
                                  <a:pt x="80" y="0"/>
                                </a:lnTo>
                                <a:lnTo>
                                  <a:pt x="97" y="0"/>
                                </a:lnTo>
                                <a:lnTo>
                                  <a:pt x="113" y="5"/>
                                </a:lnTo>
                                <a:lnTo>
                                  <a:pt x="128" y="10"/>
                                </a:lnTo>
                                <a:lnTo>
                                  <a:pt x="139" y="20"/>
                                </a:lnTo>
                                <a:lnTo>
                                  <a:pt x="149" y="29"/>
                                </a:lnTo>
                                <a:lnTo>
                                  <a:pt x="157" y="43"/>
                                </a:lnTo>
                                <a:lnTo>
                                  <a:pt x="161" y="59"/>
                                </a:lnTo>
                                <a:lnTo>
                                  <a:pt x="161" y="77"/>
                                </a:lnTo>
                                <a:lnTo>
                                  <a:pt x="161" y="96"/>
                                </a:lnTo>
                                <a:lnTo>
                                  <a:pt x="157" y="112"/>
                                </a:lnTo>
                                <a:lnTo>
                                  <a:pt x="150" y="124"/>
                                </a:lnTo>
                                <a:lnTo>
                                  <a:pt x="142" y="134"/>
                                </a:lnTo>
                                <a:lnTo>
                                  <a:pt x="131" y="143"/>
                                </a:lnTo>
                                <a:lnTo>
                                  <a:pt x="117" y="149"/>
                                </a:lnTo>
                                <a:lnTo>
                                  <a:pt x="101" y="153"/>
                                </a:lnTo>
                                <a:lnTo>
                                  <a:pt x="83" y="153"/>
                                </a:lnTo>
                                <a:close/>
                                <a:moveTo>
                                  <a:pt x="81" y="112"/>
                                </a:moveTo>
                                <a:lnTo>
                                  <a:pt x="91" y="111"/>
                                </a:lnTo>
                                <a:lnTo>
                                  <a:pt x="101" y="109"/>
                                </a:lnTo>
                                <a:lnTo>
                                  <a:pt x="108" y="108"/>
                                </a:lnTo>
                                <a:lnTo>
                                  <a:pt x="116" y="105"/>
                                </a:lnTo>
                                <a:lnTo>
                                  <a:pt x="122" y="100"/>
                                </a:lnTo>
                                <a:lnTo>
                                  <a:pt x="126" y="93"/>
                                </a:lnTo>
                                <a:lnTo>
                                  <a:pt x="129" y="86"/>
                                </a:lnTo>
                                <a:lnTo>
                                  <a:pt x="129" y="76"/>
                                </a:lnTo>
                                <a:lnTo>
                                  <a:pt x="129" y="68"/>
                                </a:lnTo>
                                <a:lnTo>
                                  <a:pt x="127" y="61"/>
                                </a:lnTo>
                                <a:lnTo>
                                  <a:pt x="123" y="54"/>
                                </a:lnTo>
                                <a:lnTo>
                                  <a:pt x="117" y="50"/>
                                </a:lnTo>
                                <a:lnTo>
                                  <a:pt x="110" y="45"/>
                                </a:lnTo>
                                <a:lnTo>
                                  <a:pt x="102" y="43"/>
                                </a:lnTo>
                                <a:lnTo>
                                  <a:pt x="92" y="42"/>
                                </a:lnTo>
                                <a:lnTo>
                                  <a:pt x="81" y="42"/>
                                </a:lnTo>
                                <a:lnTo>
                                  <a:pt x="72" y="42"/>
                                </a:lnTo>
                                <a:lnTo>
                                  <a:pt x="62" y="43"/>
                                </a:lnTo>
                                <a:lnTo>
                                  <a:pt x="53" y="45"/>
                                </a:lnTo>
                                <a:lnTo>
                                  <a:pt x="47" y="49"/>
                                </a:lnTo>
                                <a:lnTo>
                                  <a:pt x="41" y="53"/>
                                </a:lnTo>
                                <a:lnTo>
                                  <a:pt x="36" y="59"/>
                                </a:lnTo>
                                <a:lnTo>
                                  <a:pt x="33" y="66"/>
                                </a:lnTo>
                                <a:lnTo>
                                  <a:pt x="33" y="76"/>
                                </a:lnTo>
                                <a:lnTo>
                                  <a:pt x="33" y="85"/>
                                </a:lnTo>
                                <a:lnTo>
                                  <a:pt x="36" y="92"/>
                                </a:lnTo>
                                <a:lnTo>
                                  <a:pt x="40" y="98"/>
                                </a:lnTo>
                                <a:lnTo>
                                  <a:pt x="46" y="103"/>
                                </a:lnTo>
                                <a:lnTo>
                                  <a:pt x="52" y="107"/>
                                </a:lnTo>
                                <a:lnTo>
                                  <a:pt x="60" y="109"/>
                                </a:lnTo>
                                <a:lnTo>
                                  <a:pt x="70" y="111"/>
                                </a:lnTo>
                                <a:lnTo>
                                  <a:pt x="81" y="1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84" name="Freeform 146"/>
                        <wps:cNvSpPr>
                          <a:spLocks/>
                        </wps:cNvSpPr>
                        <wps:spPr bwMode="auto">
                          <a:xfrm>
                            <a:off x="8537575" y="815975"/>
                            <a:ext cx="82550" cy="49213"/>
                          </a:xfrm>
                          <a:custGeom>
                            <a:avLst/>
                            <a:gdLst>
                              <a:gd name="T0" fmla="*/ 130 w 157"/>
                              <a:gd name="T1" fmla="*/ 92 h 92"/>
                              <a:gd name="T2" fmla="*/ 123 w 157"/>
                              <a:gd name="T3" fmla="*/ 91 h 92"/>
                              <a:gd name="T4" fmla="*/ 118 w 157"/>
                              <a:gd name="T5" fmla="*/ 89 h 92"/>
                              <a:gd name="T6" fmla="*/ 117 w 157"/>
                              <a:gd name="T7" fmla="*/ 87 h 92"/>
                              <a:gd name="T8" fmla="*/ 117 w 157"/>
                              <a:gd name="T9" fmla="*/ 85 h 92"/>
                              <a:gd name="T10" fmla="*/ 118 w 157"/>
                              <a:gd name="T11" fmla="*/ 81 h 92"/>
                              <a:gd name="T12" fmla="*/ 119 w 157"/>
                              <a:gd name="T13" fmla="*/ 77 h 92"/>
                              <a:gd name="T14" fmla="*/ 120 w 157"/>
                              <a:gd name="T15" fmla="*/ 72 h 92"/>
                              <a:gd name="T16" fmla="*/ 119 w 157"/>
                              <a:gd name="T17" fmla="*/ 66 h 92"/>
                              <a:gd name="T18" fmla="*/ 117 w 157"/>
                              <a:gd name="T19" fmla="*/ 60 h 92"/>
                              <a:gd name="T20" fmla="*/ 112 w 157"/>
                              <a:gd name="T21" fmla="*/ 53 h 92"/>
                              <a:gd name="T22" fmla="*/ 102 w 157"/>
                              <a:gd name="T23" fmla="*/ 44 h 92"/>
                              <a:gd name="T24" fmla="*/ 6 w 157"/>
                              <a:gd name="T25" fmla="*/ 40 h 92"/>
                              <a:gd name="T26" fmla="*/ 2 w 157"/>
                              <a:gd name="T27" fmla="*/ 39 h 92"/>
                              <a:gd name="T28" fmla="*/ 1 w 157"/>
                              <a:gd name="T29" fmla="*/ 35 h 92"/>
                              <a:gd name="T30" fmla="*/ 0 w 157"/>
                              <a:gd name="T31" fmla="*/ 29 h 92"/>
                              <a:gd name="T32" fmla="*/ 0 w 157"/>
                              <a:gd name="T33" fmla="*/ 19 h 92"/>
                              <a:gd name="T34" fmla="*/ 0 w 157"/>
                              <a:gd name="T35" fmla="*/ 11 h 92"/>
                              <a:gd name="T36" fmla="*/ 1 w 157"/>
                              <a:gd name="T37" fmla="*/ 3 h 92"/>
                              <a:gd name="T38" fmla="*/ 2 w 157"/>
                              <a:gd name="T39" fmla="*/ 1 h 92"/>
                              <a:gd name="T40" fmla="*/ 6 w 157"/>
                              <a:gd name="T41" fmla="*/ 0 h 92"/>
                              <a:gd name="T42" fmla="*/ 150 w 157"/>
                              <a:gd name="T43" fmla="*/ 0 h 92"/>
                              <a:gd name="T44" fmla="*/ 153 w 157"/>
                              <a:gd name="T45" fmla="*/ 2 h 92"/>
                              <a:gd name="T46" fmla="*/ 154 w 157"/>
                              <a:gd name="T47" fmla="*/ 6 h 92"/>
                              <a:gd name="T48" fmla="*/ 155 w 157"/>
                              <a:gd name="T49" fmla="*/ 12 h 92"/>
                              <a:gd name="T50" fmla="*/ 155 w 157"/>
                              <a:gd name="T51" fmla="*/ 22 h 92"/>
                              <a:gd name="T52" fmla="*/ 154 w 157"/>
                              <a:gd name="T53" fmla="*/ 29 h 92"/>
                              <a:gd name="T54" fmla="*/ 153 w 157"/>
                              <a:gd name="T55" fmla="*/ 33 h 92"/>
                              <a:gd name="T56" fmla="*/ 150 w 157"/>
                              <a:gd name="T57" fmla="*/ 34 h 92"/>
                              <a:gd name="T58" fmla="*/ 132 w 157"/>
                              <a:gd name="T59" fmla="*/ 34 h 92"/>
                              <a:gd name="T60" fmla="*/ 144 w 157"/>
                              <a:gd name="T61" fmla="*/ 45 h 92"/>
                              <a:gd name="T62" fmla="*/ 153 w 157"/>
                              <a:gd name="T63" fmla="*/ 54 h 92"/>
                              <a:gd name="T64" fmla="*/ 156 w 157"/>
                              <a:gd name="T65" fmla="*/ 64 h 92"/>
                              <a:gd name="T66" fmla="*/ 157 w 157"/>
                              <a:gd name="T67" fmla="*/ 72 h 92"/>
                              <a:gd name="T68" fmla="*/ 157 w 157"/>
                              <a:gd name="T69" fmla="*/ 77 h 92"/>
                              <a:gd name="T70" fmla="*/ 156 w 157"/>
                              <a:gd name="T71" fmla="*/ 82 h 92"/>
                              <a:gd name="T72" fmla="*/ 155 w 157"/>
                              <a:gd name="T73" fmla="*/ 86 h 92"/>
                              <a:gd name="T74" fmla="*/ 154 w 157"/>
                              <a:gd name="T75" fmla="*/ 88 h 92"/>
                              <a:gd name="T76" fmla="*/ 153 w 157"/>
                              <a:gd name="T77" fmla="*/ 91 h 92"/>
                              <a:gd name="T78" fmla="*/ 150 w 157"/>
                              <a:gd name="T79" fmla="*/ 91 h 92"/>
                              <a:gd name="T80" fmla="*/ 145 w 157"/>
                              <a:gd name="T81" fmla="*/ 92 h 92"/>
                              <a:gd name="T82" fmla="*/ 135 w 157"/>
                              <a:gd name="T83" fmla="*/ 92 h 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157" h="92">
                                <a:moveTo>
                                  <a:pt x="135" y="92"/>
                                </a:moveTo>
                                <a:lnTo>
                                  <a:pt x="130" y="92"/>
                                </a:lnTo>
                                <a:lnTo>
                                  <a:pt x="125" y="91"/>
                                </a:lnTo>
                                <a:lnTo>
                                  <a:pt x="123" y="91"/>
                                </a:lnTo>
                                <a:lnTo>
                                  <a:pt x="120" y="91"/>
                                </a:lnTo>
                                <a:lnTo>
                                  <a:pt x="118" y="89"/>
                                </a:lnTo>
                                <a:lnTo>
                                  <a:pt x="117" y="88"/>
                                </a:lnTo>
                                <a:lnTo>
                                  <a:pt x="117" y="87"/>
                                </a:lnTo>
                                <a:lnTo>
                                  <a:pt x="117" y="86"/>
                                </a:lnTo>
                                <a:lnTo>
                                  <a:pt x="117" y="85"/>
                                </a:lnTo>
                                <a:lnTo>
                                  <a:pt x="117" y="83"/>
                                </a:lnTo>
                                <a:lnTo>
                                  <a:pt x="118" y="81"/>
                                </a:lnTo>
                                <a:lnTo>
                                  <a:pt x="118" y="80"/>
                                </a:lnTo>
                                <a:lnTo>
                                  <a:pt x="119" y="77"/>
                                </a:lnTo>
                                <a:lnTo>
                                  <a:pt x="119" y="75"/>
                                </a:lnTo>
                                <a:lnTo>
                                  <a:pt x="120" y="72"/>
                                </a:lnTo>
                                <a:lnTo>
                                  <a:pt x="120" y="70"/>
                                </a:lnTo>
                                <a:lnTo>
                                  <a:pt x="119" y="66"/>
                                </a:lnTo>
                                <a:lnTo>
                                  <a:pt x="118" y="64"/>
                                </a:lnTo>
                                <a:lnTo>
                                  <a:pt x="117" y="60"/>
                                </a:lnTo>
                                <a:lnTo>
                                  <a:pt x="114" y="56"/>
                                </a:lnTo>
                                <a:lnTo>
                                  <a:pt x="112" y="53"/>
                                </a:lnTo>
                                <a:lnTo>
                                  <a:pt x="107" y="49"/>
                                </a:lnTo>
                                <a:lnTo>
                                  <a:pt x="102" y="44"/>
                                </a:lnTo>
                                <a:lnTo>
                                  <a:pt x="95" y="40"/>
                                </a:lnTo>
                                <a:lnTo>
                                  <a:pt x="6" y="40"/>
                                </a:lnTo>
                                <a:lnTo>
                                  <a:pt x="5" y="40"/>
                                </a:lnTo>
                                <a:lnTo>
                                  <a:pt x="2" y="39"/>
                                </a:lnTo>
                                <a:lnTo>
                                  <a:pt x="2" y="38"/>
                                </a:lnTo>
                                <a:lnTo>
                                  <a:pt x="1" y="35"/>
                                </a:lnTo>
                                <a:lnTo>
                                  <a:pt x="0" y="33"/>
                                </a:lnTo>
                                <a:lnTo>
                                  <a:pt x="0" y="29"/>
                                </a:lnTo>
                                <a:lnTo>
                                  <a:pt x="0" y="25"/>
                                </a:lnTo>
                                <a:lnTo>
                                  <a:pt x="0" y="19"/>
                                </a:lnTo>
                                <a:lnTo>
                                  <a:pt x="0" y="14"/>
                                </a:lnTo>
                                <a:lnTo>
                                  <a:pt x="0" y="11"/>
                                </a:lnTo>
                                <a:lnTo>
                                  <a:pt x="0" y="7"/>
                                </a:lnTo>
                                <a:lnTo>
                                  <a:pt x="1" y="3"/>
                                </a:lnTo>
                                <a:lnTo>
                                  <a:pt x="2" y="2"/>
                                </a:lnTo>
                                <a:lnTo>
                                  <a:pt x="2" y="1"/>
                                </a:lnTo>
                                <a:lnTo>
                                  <a:pt x="5" y="0"/>
                                </a:lnTo>
                                <a:lnTo>
                                  <a:pt x="6" y="0"/>
                                </a:lnTo>
                                <a:lnTo>
                                  <a:pt x="149" y="0"/>
                                </a:lnTo>
                                <a:lnTo>
                                  <a:pt x="150" y="0"/>
                                </a:lnTo>
                                <a:lnTo>
                                  <a:pt x="151" y="1"/>
                                </a:lnTo>
                                <a:lnTo>
                                  <a:pt x="153" y="2"/>
                                </a:lnTo>
                                <a:lnTo>
                                  <a:pt x="154" y="3"/>
                                </a:lnTo>
                                <a:lnTo>
                                  <a:pt x="154" y="6"/>
                                </a:lnTo>
                                <a:lnTo>
                                  <a:pt x="155" y="8"/>
                                </a:lnTo>
                                <a:lnTo>
                                  <a:pt x="155" y="12"/>
                                </a:lnTo>
                                <a:lnTo>
                                  <a:pt x="155" y="17"/>
                                </a:lnTo>
                                <a:lnTo>
                                  <a:pt x="155" y="22"/>
                                </a:lnTo>
                                <a:lnTo>
                                  <a:pt x="155" y="25"/>
                                </a:lnTo>
                                <a:lnTo>
                                  <a:pt x="154" y="29"/>
                                </a:lnTo>
                                <a:lnTo>
                                  <a:pt x="154" y="30"/>
                                </a:lnTo>
                                <a:lnTo>
                                  <a:pt x="153" y="33"/>
                                </a:lnTo>
                                <a:lnTo>
                                  <a:pt x="151" y="33"/>
                                </a:lnTo>
                                <a:lnTo>
                                  <a:pt x="150" y="34"/>
                                </a:lnTo>
                                <a:lnTo>
                                  <a:pt x="149" y="34"/>
                                </a:lnTo>
                                <a:lnTo>
                                  <a:pt x="132" y="34"/>
                                </a:lnTo>
                                <a:lnTo>
                                  <a:pt x="139" y="40"/>
                                </a:lnTo>
                                <a:lnTo>
                                  <a:pt x="144" y="45"/>
                                </a:lnTo>
                                <a:lnTo>
                                  <a:pt x="149" y="50"/>
                                </a:lnTo>
                                <a:lnTo>
                                  <a:pt x="153" y="54"/>
                                </a:lnTo>
                                <a:lnTo>
                                  <a:pt x="155" y="59"/>
                                </a:lnTo>
                                <a:lnTo>
                                  <a:pt x="156" y="64"/>
                                </a:lnTo>
                                <a:lnTo>
                                  <a:pt x="157" y="67"/>
                                </a:lnTo>
                                <a:lnTo>
                                  <a:pt x="157" y="72"/>
                                </a:lnTo>
                                <a:lnTo>
                                  <a:pt x="157" y="75"/>
                                </a:lnTo>
                                <a:lnTo>
                                  <a:pt x="157" y="77"/>
                                </a:lnTo>
                                <a:lnTo>
                                  <a:pt x="157" y="80"/>
                                </a:lnTo>
                                <a:lnTo>
                                  <a:pt x="156" y="82"/>
                                </a:lnTo>
                                <a:lnTo>
                                  <a:pt x="156" y="85"/>
                                </a:lnTo>
                                <a:lnTo>
                                  <a:pt x="155" y="86"/>
                                </a:lnTo>
                                <a:lnTo>
                                  <a:pt x="155" y="88"/>
                                </a:lnTo>
                                <a:lnTo>
                                  <a:pt x="154" y="88"/>
                                </a:lnTo>
                                <a:lnTo>
                                  <a:pt x="154" y="89"/>
                                </a:lnTo>
                                <a:lnTo>
                                  <a:pt x="153" y="91"/>
                                </a:lnTo>
                                <a:lnTo>
                                  <a:pt x="151" y="91"/>
                                </a:lnTo>
                                <a:lnTo>
                                  <a:pt x="150" y="91"/>
                                </a:lnTo>
                                <a:lnTo>
                                  <a:pt x="148" y="91"/>
                                </a:lnTo>
                                <a:lnTo>
                                  <a:pt x="145" y="92"/>
                                </a:lnTo>
                                <a:lnTo>
                                  <a:pt x="141" y="92"/>
                                </a:lnTo>
                                <a:lnTo>
                                  <a:pt x="135" y="9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85" name="Freeform 147"/>
                        <wps:cNvSpPr>
                          <a:spLocks/>
                        </wps:cNvSpPr>
                        <wps:spPr bwMode="auto">
                          <a:xfrm>
                            <a:off x="8534400" y="2438400"/>
                            <a:ext cx="111125" cy="60325"/>
                          </a:xfrm>
                          <a:custGeom>
                            <a:avLst/>
                            <a:gdLst>
                              <a:gd name="T0" fmla="*/ 17 w 208"/>
                              <a:gd name="T1" fmla="*/ 114 h 114"/>
                              <a:gd name="T2" fmla="*/ 12 w 208"/>
                              <a:gd name="T3" fmla="*/ 114 h 114"/>
                              <a:gd name="T4" fmla="*/ 10 w 208"/>
                              <a:gd name="T5" fmla="*/ 113 h 114"/>
                              <a:gd name="T6" fmla="*/ 6 w 208"/>
                              <a:gd name="T7" fmla="*/ 113 h 114"/>
                              <a:gd name="T8" fmla="*/ 4 w 208"/>
                              <a:gd name="T9" fmla="*/ 113 h 114"/>
                              <a:gd name="T10" fmla="*/ 3 w 208"/>
                              <a:gd name="T11" fmla="*/ 112 h 114"/>
                              <a:gd name="T12" fmla="*/ 1 w 208"/>
                              <a:gd name="T13" fmla="*/ 111 h 114"/>
                              <a:gd name="T14" fmla="*/ 0 w 208"/>
                              <a:gd name="T15" fmla="*/ 109 h 114"/>
                              <a:gd name="T16" fmla="*/ 0 w 208"/>
                              <a:gd name="T17" fmla="*/ 108 h 114"/>
                              <a:gd name="T18" fmla="*/ 0 w 208"/>
                              <a:gd name="T19" fmla="*/ 12 h 114"/>
                              <a:gd name="T20" fmla="*/ 0 w 208"/>
                              <a:gd name="T21" fmla="*/ 7 h 114"/>
                              <a:gd name="T22" fmla="*/ 3 w 208"/>
                              <a:gd name="T23" fmla="*/ 4 h 114"/>
                              <a:gd name="T24" fmla="*/ 6 w 208"/>
                              <a:gd name="T25" fmla="*/ 1 h 114"/>
                              <a:gd name="T26" fmla="*/ 14 w 208"/>
                              <a:gd name="T27" fmla="*/ 0 h 114"/>
                              <a:gd name="T28" fmla="*/ 202 w 208"/>
                              <a:gd name="T29" fmla="*/ 0 h 114"/>
                              <a:gd name="T30" fmla="*/ 203 w 208"/>
                              <a:gd name="T31" fmla="*/ 0 h 114"/>
                              <a:gd name="T32" fmla="*/ 205 w 208"/>
                              <a:gd name="T33" fmla="*/ 1 h 114"/>
                              <a:gd name="T34" fmla="*/ 206 w 208"/>
                              <a:gd name="T35" fmla="*/ 2 h 114"/>
                              <a:gd name="T36" fmla="*/ 207 w 208"/>
                              <a:gd name="T37" fmla="*/ 5 h 114"/>
                              <a:gd name="T38" fmla="*/ 207 w 208"/>
                              <a:gd name="T39" fmla="*/ 7 h 114"/>
                              <a:gd name="T40" fmla="*/ 208 w 208"/>
                              <a:gd name="T41" fmla="*/ 11 h 114"/>
                              <a:gd name="T42" fmla="*/ 208 w 208"/>
                              <a:gd name="T43" fmla="*/ 16 h 114"/>
                              <a:gd name="T44" fmla="*/ 208 w 208"/>
                              <a:gd name="T45" fmla="*/ 21 h 114"/>
                              <a:gd name="T46" fmla="*/ 208 w 208"/>
                              <a:gd name="T47" fmla="*/ 27 h 114"/>
                              <a:gd name="T48" fmla="*/ 208 w 208"/>
                              <a:gd name="T49" fmla="*/ 32 h 114"/>
                              <a:gd name="T50" fmla="*/ 207 w 208"/>
                              <a:gd name="T51" fmla="*/ 36 h 114"/>
                              <a:gd name="T52" fmla="*/ 207 w 208"/>
                              <a:gd name="T53" fmla="*/ 38 h 114"/>
                              <a:gd name="T54" fmla="*/ 206 w 208"/>
                              <a:gd name="T55" fmla="*/ 41 h 114"/>
                              <a:gd name="T56" fmla="*/ 205 w 208"/>
                              <a:gd name="T57" fmla="*/ 42 h 114"/>
                              <a:gd name="T58" fmla="*/ 203 w 208"/>
                              <a:gd name="T59" fmla="*/ 42 h 114"/>
                              <a:gd name="T60" fmla="*/ 202 w 208"/>
                              <a:gd name="T61" fmla="*/ 43 h 114"/>
                              <a:gd name="T62" fmla="*/ 35 w 208"/>
                              <a:gd name="T63" fmla="*/ 43 h 114"/>
                              <a:gd name="T64" fmla="*/ 35 w 208"/>
                              <a:gd name="T65" fmla="*/ 108 h 114"/>
                              <a:gd name="T66" fmla="*/ 35 w 208"/>
                              <a:gd name="T67" fmla="*/ 109 h 114"/>
                              <a:gd name="T68" fmla="*/ 33 w 208"/>
                              <a:gd name="T69" fmla="*/ 111 h 114"/>
                              <a:gd name="T70" fmla="*/ 33 w 208"/>
                              <a:gd name="T71" fmla="*/ 112 h 114"/>
                              <a:gd name="T72" fmla="*/ 31 w 208"/>
                              <a:gd name="T73" fmla="*/ 113 h 114"/>
                              <a:gd name="T74" fmla="*/ 28 w 208"/>
                              <a:gd name="T75" fmla="*/ 113 h 114"/>
                              <a:gd name="T76" fmla="*/ 26 w 208"/>
                              <a:gd name="T77" fmla="*/ 113 h 114"/>
                              <a:gd name="T78" fmla="*/ 22 w 208"/>
                              <a:gd name="T79" fmla="*/ 114 h 114"/>
                              <a:gd name="T80" fmla="*/ 17 w 208"/>
                              <a:gd name="T81" fmla="*/ 114 h 1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208" h="114">
                                <a:moveTo>
                                  <a:pt x="17" y="114"/>
                                </a:moveTo>
                                <a:lnTo>
                                  <a:pt x="12" y="114"/>
                                </a:lnTo>
                                <a:lnTo>
                                  <a:pt x="10" y="113"/>
                                </a:lnTo>
                                <a:lnTo>
                                  <a:pt x="6" y="113"/>
                                </a:lnTo>
                                <a:lnTo>
                                  <a:pt x="4" y="113"/>
                                </a:lnTo>
                                <a:lnTo>
                                  <a:pt x="3" y="112"/>
                                </a:lnTo>
                                <a:lnTo>
                                  <a:pt x="1" y="111"/>
                                </a:lnTo>
                                <a:lnTo>
                                  <a:pt x="0" y="109"/>
                                </a:lnTo>
                                <a:lnTo>
                                  <a:pt x="0" y="108"/>
                                </a:lnTo>
                                <a:lnTo>
                                  <a:pt x="0" y="12"/>
                                </a:lnTo>
                                <a:lnTo>
                                  <a:pt x="0" y="7"/>
                                </a:lnTo>
                                <a:lnTo>
                                  <a:pt x="3" y="4"/>
                                </a:lnTo>
                                <a:lnTo>
                                  <a:pt x="6" y="1"/>
                                </a:lnTo>
                                <a:lnTo>
                                  <a:pt x="14" y="0"/>
                                </a:lnTo>
                                <a:lnTo>
                                  <a:pt x="202" y="0"/>
                                </a:lnTo>
                                <a:lnTo>
                                  <a:pt x="203" y="0"/>
                                </a:lnTo>
                                <a:lnTo>
                                  <a:pt x="205" y="1"/>
                                </a:lnTo>
                                <a:lnTo>
                                  <a:pt x="206" y="2"/>
                                </a:lnTo>
                                <a:lnTo>
                                  <a:pt x="207" y="5"/>
                                </a:lnTo>
                                <a:lnTo>
                                  <a:pt x="207" y="7"/>
                                </a:lnTo>
                                <a:lnTo>
                                  <a:pt x="208" y="11"/>
                                </a:lnTo>
                                <a:lnTo>
                                  <a:pt x="208" y="16"/>
                                </a:lnTo>
                                <a:lnTo>
                                  <a:pt x="208" y="21"/>
                                </a:lnTo>
                                <a:lnTo>
                                  <a:pt x="208" y="27"/>
                                </a:lnTo>
                                <a:lnTo>
                                  <a:pt x="208" y="32"/>
                                </a:lnTo>
                                <a:lnTo>
                                  <a:pt x="207" y="36"/>
                                </a:lnTo>
                                <a:lnTo>
                                  <a:pt x="207" y="38"/>
                                </a:lnTo>
                                <a:lnTo>
                                  <a:pt x="206" y="41"/>
                                </a:lnTo>
                                <a:lnTo>
                                  <a:pt x="205" y="42"/>
                                </a:lnTo>
                                <a:lnTo>
                                  <a:pt x="203" y="42"/>
                                </a:lnTo>
                                <a:lnTo>
                                  <a:pt x="202" y="43"/>
                                </a:lnTo>
                                <a:lnTo>
                                  <a:pt x="35" y="43"/>
                                </a:lnTo>
                                <a:lnTo>
                                  <a:pt x="35" y="108"/>
                                </a:lnTo>
                                <a:lnTo>
                                  <a:pt x="35" y="109"/>
                                </a:lnTo>
                                <a:lnTo>
                                  <a:pt x="33" y="111"/>
                                </a:lnTo>
                                <a:lnTo>
                                  <a:pt x="33" y="112"/>
                                </a:lnTo>
                                <a:lnTo>
                                  <a:pt x="31" y="113"/>
                                </a:lnTo>
                                <a:lnTo>
                                  <a:pt x="28" y="113"/>
                                </a:lnTo>
                                <a:lnTo>
                                  <a:pt x="26" y="113"/>
                                </a:lnTo>
                                <a:lnTo>
                                  <a:pt x="22" y="114"/>
                                </a:lnTo>
                                <a:lnTo>
                                  <a:pt x="17" y="11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86" name="Freeform 148"/>
                        <wps:cNvSpPr>
                          <a:spLocks/>
                        </wps:cNvSpPr>
                        <wps:spPr bwMode="auto">
                          <a:xfrm>
                            <a:off x="8532813" y="2505075"/>
                            <a:ext cx="114300" cy="80963"/>
                          </a:xfrm>
                          <a:custGeom>
                            <a:avLst/>
                            <a:gdLst>
                              <a:gd name="T0" fmla="*/ 31 w 215"/>
                              <a:gd name="T1" fmla="*/ 154 h 154"/>
                              <a:gd name="T2" fmla="*/ 26 w 215"/>
                              <a:gd name="T3" fmla="*/ 153 h 154"/>
                              <a:gd name="T4" fmla="*/ 21 w 215"/>
                              <a:gd name="T5" fmla="*/ 152 h 154"/>
                              <a:gd name="T6" fmla="*/ 19 w 215"/>
                              <a:gd name="T7" fmla="*/ 151 h 154"/>
                              <a:gd name="T8" fmla="*/ 15 w 215"/>
                              <a:gd name="T9" fmla="*/ 147 h 154"/>
                              <a:gd name="T10" fmla="*/ 9 w 215"/>
                              <a:gd name="T11" fmla="*/ 137 h 154"/>
                              <a:gd name="T12" fmla="*/ 4 w 215"/>
                              <a:gd name="T13" fmla="*/ 122 h 154"/>
                              <a:gd name="T14" fmla="*/ 0 w 215"/>
                              <a:gd name="T15" fmla="*/ 104 h 154"/>
                              <a:gd name="T16" fmla="*/ 2 w 215"/>
                              <a:gd name="T17" fmla="*/ 72 h 154"/>
                              <a:gd name="T18" fmla="*/ 15 w 215"/>
                              <a:gd name="T19" fmla="*/ 39 h 154"/>
                              <a:gd name="T20" fmla="*/ 41 w 215"/>
                              <a:gd name="T21" fmla="*/ 14 h 154"/>
                              <a:gd name="T22" fmla="*/ 80 w 215"/>
                              <a:gd name="T23" fmla="*/ 2 h 154"/>
                              <a:gd name="T24" fmla="*/ 131 w 215"/>
                              <a:gd name="T25" fmla="*/ 2 h 154"/>
                              <a:gd name="T26" fmla="*/ 172 w 215"/>
                              <a:gd name="T27" fmla="*/ 15 h 154"/>
                              <a:gd name="T28" fmla="*/ 199 w 215"/>
                              <a:gd name="T29" fmla="*/ 41 h 154"/>
                              <a:gd name="T30" fmla="*/ 213 w 215"/>
                              <a:gd name="T31" fmla="*/ 76 h 154"/>
                              <a:gd name="T32" fmla="*/ 215 w 215"/>
                              <a:gd name="T33" fmla="*/ 105 h 154"/>
                              <a:gd name="T34" fmla="*/ 212 w 215"/>
                              <a:gd name="T35" fmla="*/ 121 h 154"/>
                              <a:gd name="T36" fmla="*/ 207 w 215"/>
                              <a:gd name="T37" fmla="*/ 135 h 154"/>
                              <a:gd name="T38" fmla="*/ 201 w 215"/>
                              <a:gd name="T39" fmla="*/ 146 h 154"/>
                              <a:gd name="T40" fmla="*/ 197 w 215"/>
                              <a:gd name="T41" fmla="*/ 149 h 154"/>
                              <a:gd name="T42" fmla="*/ 194 w 215"/>
                              <a:gd name="T43" fmla="*/ 152 h 154"/>
                              <a:gd name="T44" fmla="*/ 189 w 215"/>
                              <a:gd name="T45" fmla="*/ 153 h 154"/>
                              <a:gd name="T46" fmla="*/ 183 w 215"/>
                              <a:gd name="T47" fmla="*/ 153 h 154"/>
                              <a:gd name="T48" fmla="*/ 174 w 215"/>
                              <a:gd name="T49" fmla="*/ 153 h 154"/>
                              <a:gd name="T50" fmla="*/ 168 w 215"/>
                              <a:gd name="T51" fmla="*/ 153 h 154"/>
                              <a:gd name="T52" fmla="*/ 163 w 215"/>
                              <a:gd name="T53" fmla="*/ 151 h 154"/>
                              <a:gd name="T54" fmla="*/ 162 w 215"/>
                              <a:gd name="T55" fmla="*/ 148 h 154"/>
                              <a:gd name="T56" fmla="*/ 162 w 215"/>
                              <a:gd name="T57" fmla="*/ 145 h 154"/>
                              <a:gd name="T58" fmla="*/ 167 w 215"/>
                              <a:gd name="T59" fmla="*/ 137 h 154"/>
                              <a:gd name="T60" fmla="*/ 174 w 215"/>
                              <a:gd name="T61" fmla="*/ 126 h 154"/>
                              <a:gd name="T62" fmla="*/ 179 w 215"/>
                              <a:gd name="T63" fmla="*/ 109 h 154"/>
                              <a:gd name="T64" fmla="*/ 179 w 215"/>
                              <a:gd name="T65" fmla="*/ 87 h 154"/>
                              <a:gd name="T66" fmla="*/ 169 w 215"/>
                              <a:gd name="T67" fmla="*/ 67 h 154"/>
                              <a:gd name="T68" fmla="*/ 149 w 215"/>
                              <a:gd name="T69" fmla="*/ 53 h 154"/>
                              <a:gd name="T70" fmla="*/ 124 w 215"/>
                              <a:gd name="T71" fmla="*/ 47 h 154"/>
                              <a:gd name="T72" fmla="*/ 90 w 215"/>
                              <a:gd name="T73" fmla="*/ 47 h 154"/>
                              <a:gd name="T74" fmla="*/ 63 w 215"/>
                              <a:gd name="T75" fmla="*/ 55 h 154"/>
                              <a:gd name="T76" fmla="*/ 46 w 215"/>
                              <a:gd name="T77" fmla="*/ 68 h 154"/>
                              <a:gd name="T78" fmla="*/ 37 w 215"/>
                              <a:gd name="T79" fmla="*/ 88 h 154"/>
                              <a:gd name="T80" fmla="*/ 37 w 215"/>
                              <a:gd name="T81" fmla="*/ 110 h 154"/>
                              <a:gd name="T82" fmla="*/ 42 w 215"/>
                              <a:gd name="T83" fmla="*/ 127 h 154"/>
                              <a:gd name="T84" fmla="*/ 48 w 215"/>
                              <a:gd name="T85" fmla="*/ 138 h 154"/>
                              <a:gd name="T86" fmla="*/ 52 w 215"/>
                              <a:gd name="T87" fmla="*/ 146 h 154"/>
                              <a:gd name="T88" fmla="*/ 53 w 215"/>
                              <a:gd name="T89" fmla="*/ 149 h 154"/>
                              <a:gd name="T90" fmla="*/ 52 w 215"/>
                              <a:gd name="T91" fmla="*/ 152 h 154"/>
                              <a:gd name="T92" fmla="*/ 47 w 215"/>
                              <a:gd name="T93" fmla="*/ 153 h 154"/>
                              <a:gd name="T94" fmla="*/ 41 w 215"/>
                              <a:gd name="T95" fmla="*/ 154 h 1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215" h="154">
                                <a:moveTo>
                                  <a:pt x="35" y="154"/>
                                </a:moveTo>
                                <a:lnTo>
                                  <a:pt x="31" y="154"/>
                                </a:lnTo>
                                <a:lnTo>
                                  <a:pt x="29" y="153"/>
                                </a:lnTo>
                                <a:lnTo>
                                  <a:pt x="26" y="153"/>
                                </a:lnTo>
                                <a:lnTo>
                                  <a:pt x="24" y="153"/>
                                </a:lnTo>
                                <a:lnTo>
                                  <a:pt x="21" y="152"/>
                                </a:lnTo>
                                <a:lnTo>
                                  <a:pt x="20" y="152"/>
                                </a:lnTo>
                                <a:lnTo>
                                  <a:pt x="19" y="151"/>
                                </a:lnTo>
                                <a:lnTo>
                                  <a:pt x="16" y="149"/>
                                </a:lnTo>
                                <a:lnTo>
                                  <a:pt x="15" y="147"/>
                                </a:lnTo>
                                <a:lnTo>
                                  <a:pt x="13" y="142"/>
                                </a:lnTo>
                                <a:lnTo>
                                  <a:pt x="9" y="137"/>
                                </a:lnTo>
                                <a:lnTo>
                                  <a:pt x="7" y="130"/>
                                </a:lnTo>
                                <a:lnTo>
                                  <a:pt x="4" y="122"/>
                                </a:lnTo>
                                <a:lnTo>
                                  <a:pt x="3" y="114"/>
                                </a:lnTo>
                                <a:lnTo>
                                  <a:pt x="0" y="104"/>
                                </a:lnTo>
                                <a:lnTo>
                                  <a:pt x="0" y="93"/>
                                </a:lnTo>
                                <a:lnTo>
                                  <a:pt x="2" y="72"/>
                                </a:lnTo>
                                <a:lnTo>
                                  <a:pt x="7" y="55"/>
                                </a:lnTo>
                                <a:lnTo>
                                  <a:pt x="15" y="39"/>
                                </a:lnTo>
                                <a:lnTo>
                                  <a:pt x="26" y="25"/>
                                </a:lnTo>
                                <a:lnTo>
                                  <a:pt x="41" y="14"/>
                                </a:lnTo>
                                <a:lnTo>
                                  <a:pt x="60" y="7"/>
                                </a:lnTo>
                                <a:lnTo>
                                  <a:pt x="80" y="2"/>
                                </a:lnTo>
                                <a:lnTo>
                                  <a:pt x="105" y="0"/>
                                </a:lnTo>
                                <a:lnTo>
                                  <a:pt x="131" y="2"/>
                                </a:lnTo>
                                <a:lnTo>
                                  <a:pt x="152" y="8"/>
                                </a:lnTo>
                                <a:lnTo>
                                  <a:pt x="172" y="15"/>
                                </a:lnTo>
                                <a:lnTo>
                                  <a:pt x="186" y="28"/>
                                </a:lnTo>
                                <a:lnTo>
                                  <a:pt x="199" y="41"/>
                                </a:lnTo>
                                <a:lnTo>
                                  <a:pt x="207" y="57"/>
                                </a:lnTo>
                                <a:lnTo>
                                  <a:pt x="213" y="76"/>
                                </a:lnTo>
                                <a:lnTo>
                                  <a:pt x="215" y="97"/>
                                </a:lnTo>
                                <a:lnTo>
                                  <a:pt x="215" y="105"/>
                                </a:lnTo>
                                <a:lnTo>
                                  <a:pt x="213" y="114"/>
                                </a:lnTo>
                                <a:lnTo>
                                  <a:pt x="212" y="121"/>
                                </a:lnTo>
                                <a:lnTo>
                                  <a:pt x="210" y="129"/>
                                </a:lnTo>
                                <a:lnTo>
                                  <a:pt x="207" y="135"/>
                                </a:lnTo>
                                <a:lnTo>
                                  <a:pt x="204" y="141"/>
                                </a:lnTo>
                                <a:lnTo>
                                  <a:pt x="201" y="146"/>
                                </a:lnTo>
                                <a:lnTo>
                                  <a:pt x="199" y="148"/>
                                </a:lnTo>
                                <a:lnTo>
                                  <a:pt x="197" y="149"/>
                                </a:lnTo>
                                <a:lnTo>
                                  <a:pt x="195" y="151"/>
                                </a:lnTo>
                                <a:lnTo>
                                  <a:pt x="194" y="152"/>
                                </a:lnTo>
                                <a:lnTo>
                                  <a:pt x="191" y="152"/>
                                </a:lnTo>
                                <a:lnTo>
                                  <a:pt x="189" y="153"/>
                                </a:lnTo>
                                <a:lnTo>
                                  <a:pt x="186" y="153"/>
                                </a:lnTo>
                                <a:lnTo>
                                  <a:pt x="183" y="153"/>
                                </a:lnTo>
                                <a:lnTo>
                                  <a:pt x="179" y="153"/>
                                </a:lnTo>
                                <a:lnTo>
                                  <a:pt x="174" y="153"/>
                                </a:lnTo>
                                <a:lnTo>
                                  <a:pt x="170" y="153"/>
                                </a:lnTo>
                                <a:lnTo>
                                  <a:pt x="168" y="153"/>
                                </a:lnTo>
                                <a:lnTo>
                                  <a:pt x="165" y="152"/>
                                </a:lnTo>
                                <a:lnTo>
                                  <a:pt x="163" y="151"/>
                                </a:lnTo>
                                <a:lnTo>
                                  <a:pt x="162" y="149"/>
                                </a:lnTo>
                                <a:lnTo>
                                  <a:pt x="162" y="148"/>
                                </a:lnTo>
                                <a:lnTo>
                                  <a:pt x="162" y="147"/>
                                </a:lnTo>
                                <a:lnTo>
                                  <a:pt x="162" y="145"/>
                                </a:lnTo>
                                <a:lnTo>
                                  <a:pt x="164" y="141"/>
                                </a:lnTo>
                                <a:lnTo>
                                  <a:pt x="167" y="137"/>
                                </a:lnTo>
                                <a:lnTo>
                                  <a:pt x="170" y="132"/>
                                </a:lnTo>
                                <a:lnTo>
                                  <a:pt x="174" y="126"/>
                                </a:lnTo>
                                <a:lnTo>
                                  <a:pt x="177" y="117"/>
                                </a:lnTo>
                                <a:lnTo>
                                  <a:pt x="179" y="109"/>
                                </a:lnTo>
                                <a:lnTo>
                                  <a:pt x="179" y="99"/>
                                </a:lnTo>
                                <a:lnTo>
                                  <a:pt x="179" y="87"/>
                                </a:lnTo>
                                <a:lnTo>
                                  <a:pt x="174" y="77"/>
                                </a:lnTo>
                                <a:lnTo>
                                  <a:pt x="169" y="67"/>
                                </a:lnTo>
                                <a:lnTo>
                                  <a:pt x="159" y="60"/>
                                </a:lnTo>
                                <a:lnTo>
                                  <a:pt x="149" y="53"/>
                                </a:lnTo>
                                <a:lnTo>
                                  <a:pt x="137" y="50"/>
                                </a:lnTo>
                                <a:lnTo>
                                  <a:pt x="124" y="47"/>
                                </a:lnTo>
                                <a:lnTo>
                                  <a:pt x="108" y="46"/>
                                </a:lnTo>
                                <a:lnTo>
                                  <a:pt x="90" y="47"/>
                                </a:lnTo>
                                <a:lnTo>
                                  <a:pt x="76" y="50"/>
                                </a:lnTo>
                                <a:lnTo>
                                  <a:pt x="63" y="55"/>
                                </a:lnTo>
                                <a:lnTo>
                                  <a:pt x="53" y="61"/>
                                </a:lnTo>
                                <a:lnTo>
                                  <a:pt x="46" y="68"/>
                                </a:lnTo>
                                <a:lnTo>
                                  <a:pt x="41" y="77"/>
                                </a:lnTo>
                                <a:lnTo>
                                  <a:pt x="37" y="88"/>
                                </a:lnTo>
                                <a:lnTo>
                                  <a:pt x="36" y="100"/>
                                </a:lnTo>
                                <a:lnTo>
                                  <a:pt x="37" y="110"/>
                                </a:lnTo>
                                <a:lnTo>
                                  <a:pt x="39" y="119"/>
                                </a:lnTo>
                                <a:lnTo>
                                  <a:pt x="42" y="127"/>
                                </a:lnTo>
                                <a:lnTo>
                                  <a:pt x="45" y="133"/>
                                </a:lnTo>
                                <a:lnTo>
                                  <a:pt x="48" y="138"/>
                                </a:lnTo>
                                <a:lnTo>
                                  <a:pt x="51" y="142"/>
                                </a:lnTo>
                                <a:lnTo>
                                  <a:pt x="52" y="146"/>
                                </a:lnTo>
                                <a:lnTo>
                                  <a:pt x="53" y="148"/>
                                </a:lnTo>
                                <a:lnTo>
                                  <a:pt x="53" y="149"/>
                                </a:lnTo>
                                <a:lnTo>
                                  <a:pt x="52" y="151"/>
                                </a:lnTo>
                                <a:lnTo>
                                  <a:pt x="52" y="152"/>
                                </a:lnTo>
                                <a:lnTo>
                                  <a:pt x="50" y="153"/>
                                </a:lnTo>
                                <a:lnTo>
                                  <a:pt x="47" y="153"/>
                                </a:lnTo>
                                <a:lnTo>
                                  <a:pt x="45" y="153"/>
                                </a:lnTo>
                                <a:lnTo>
                                  <a:pt x="41" y="154"/>
                                </a:lnTo>
                                <a:lnTo>
                                  <a:pt x="35" y="1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87" name="Freeform 149"/>
                        <wps:cNvSpPr>
                          <a:spLocks/>
                        </wps:cNvSpPr>
                        <wps:spPr bwMode="auto">
                          <a:xfrm>
                            <a:off x="8534400" y="2601913"/>
                            <a:ext cx="109538" cy="128588"/>
                          </a:xfrm>
                          <a:custGeom>
                            <a:avLst/>
                            <a:gdLst>
                              <a:gd name="T0" fmla="*/ 5 w 208"/>
                              <a:gd name="T1" fmla="*/ 243 h 243"/>
                              <a:gd name="T2" fmla="*/ 2 w 208"/>
                              <a:gd name="T3" fmla="*/ 240 h 243"/>
                              <a:gd name="T4" fmla="*/ 1 w 208"/>
                              <a:gd name="T5" fmla="*/ 235 h 243"/>
                              <a:gd name="T6" fmla="*/ 0 w 208"/>
                              <a:gd name="T7" fmla="*/ 228 h 243"/>
                              <a:gd name="T8" fmla="*/ 0 w 208"/>
                              <a:gd name="T9" fmla="*/ 217 h 243"/>
                              <a:gd name="T10" fmla="*/ 1 w 208"/>
                              <a:gd name="T11" fmla="*/ 209 h 243"/>
                              <a:gd name="T12" fmla="*/ 2 w 208"/>
                              <a:gd name="T13" fmla="*/ 204 h 243"/>
                              <a:gd name="T14" fmla="*/ 5 w 208"/>
                              <a:gd name="T15" fmla="*/ 202 h 243"/>
                              <a:gd name="T16" fmla="*/ 176 w 208"/>
                              <a:gd name="T17" fmla="*/ 202 h 243"/>
                              <a:gd name="T18" fmla="*/ 7 w 208"/>
                              <a:gd name="T19" fmla="*/ 142 h 243"/>
                              <a:gd name="T20" fmla="*/ 4 w 208"/>
                              <a:gd name="T21" fmla="*/ 139 h 243"/>
                              <a:gd name="T22" fmla="*/ 1 w 208"/>
                              <a:gd name="T23" fmla="*/ 135 h 243"/>
                              <a:gd name="T24" fmla="*/ 0 w 208"/>
                              <a:gd name="T25" fmla="*/ 129 h 243"/>
                              <a:gd name="T26" fmla="*/ 0 w 208"/>
                              <a:gd name="T27" fmla="*/ 121 h 243"/>
                              <a:gd name="T28" fmla="*/ 0 w 208"/>
                              <a:gd name="T29" fmla="*/ 111 h 243"/>
                              <a:gd name="T30" fmla="*/ 1 w 208"/>
                              <a:gd name="T31" fmla="*/ 105 h 243"/>
                              <a:gd name="T32" fmla="*/ 4 w 208"/>
                              <a:gd name="T33" fmla="*/ 101 h 243"/>
                              <a:gd name="T34" fmla="*/ 7 w 208"/>
                              <a:gd name="T35" fmla="*/ 98 h 243"/>
                              <a:gd name="T36" fmla="*/ 176 w 208"/>
                              <a:gd name="T37" fmla="*/ 41 h 243"/>
                              <a:gd name="T38" fmla="*/ 5 w 208"/>
                              <a:gd name="T39" fmla="*/ 41 h 243"/>
                              <a:gd name="T40" fmla="*/ 2 w 208"/>
                              <a:gd name="T41" fmla="*/ 38 h 243"/>
                              <a:gd name="T42" fmla="*/ 1 w 208"/>
                              <a:gd name="T43" fmla="*/ 33 h 243"/>
                              <a:gd name="T44" fmla="*/ 0 w 208"/>
                              <a:gd name="T45" fmla="*/ 26 h 243"/>
                              <a:gd name="T46" fmla="*/ 0 w 208"/>
                              <a:gd name="T47" fmla="*/ 15 h 243"/>
                              <a:gd name="T48" fmla="*/ 1 w 208"/>
                              <a:gd name="T49" fmla="*/ 7 h 243"/>
                              <a:gd name="T50" fmla="*/ 2 w 208"/>
                              <a:gd name="T51" fmla="*/ 2 h 243"/>
                              <a:gd name="T52" fmla="*/ 5 w 208"/>
                              <a:gd name="T53" fmla="*/ 0 h 243"/>
                              <a:gd name="T54" fmla="*/ 192 w 208"/>
                              <a:gd name="T55" fmla="*/ 0 h 243"/>
                              <a:gd name="T56" fmla="*/ 204 w 208"/>
                              <a:gd name="T57" fmla="*/ 5 h 243"/>
                              <a:gd name="T58" fmla="*/ 208 w 208"/>
                              <a:gd name="T59" fmla="*/ 16 h 243"/>
                              <a:gd name="T60" fmla="*/ 208 w 208"/>
                              <a:gd name="T61" fmla="*/ 50 h 243"/>
                              <a:gd name="T62" fmla="*/ 206 w 208"/>
                              <a:gd name="T63" fmla="*/ 62 h 243"/>
                              <a:gd name="T64" fmla="*/ 201 w 208"/>
                              <a:gd name="T65" fmla="*/ 69 h 243"/>
                              <a:gd name="T66" fmla="*/ 191 w 208"/>
                              <a:gd name="T67" fmla="*/ 74 h 243"/>
                              <a:gd name="T68" fmla="*/ 61 w 208"/>
                              <a:gd name="T69" fmla="*/ 122 h 243"/>
                              <a:gd name="T70" fmla="*/ 185 w 208"/>
                              <a:gd name="T71" fmla="*/ 169 h 243"/>
                              <a:gd name="T72" fmla="*/ 196 w 208"/>
                              <a:gd name="T73" fmla="*/ 174 h 243"/>
                              <a:gd name="T74" fmla="*/ 203 w 208"/>
                              <a:gd name="T75" fmla="*/ 179 h 243"/>
                              <a:gd name="T76" fmla="*/ 207 w 208"/>
                              <a:gd name="T77" fmla="*/ 187 h 243"/>
                              <a:gd name="T78" fmla="*/ 208 w 208"/>
                              <a:gd name="T79" fmla="*/ 197 h 243"/>
                              <a:gd name="T80" fmla="*/ 208 w 208"/>
                              <a:gd name="T81" fmla="*/ 229 h 243"/>
                              <a:gd name="T82" fmla="*/ 206 w 208"/>
                              <a:gd name="T83" fmla="*/ 236 h 243"/>
                              <a:gd name="T84" fmla="*/ 202 w 208"/>
                              <a:gd name="T85" fmla="*/ 240 h 243"/>
                              <a:gd name="T86" fmla="*/ 196 w 208"/>
                              <a:gd name="T87" fmla="*/ 241 h 243"/>
                              <a:gd name="T88" fmla="*/ 7 w 208"/>
                              <a:gd name="T89" fmla="*/ 243 h 2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208" h="243">
                                <a:moveTo>
                                  <a:pt x="7" y="243"/>
                                </a:moveTo>
                                <a:lnTo>
                                  <a:pt x="5" y="243"/>
                                </a:lnTo>
                                <a:lnTo>
                                  <a:pt x="4" y="241"/>
                                </a:lnTo>
                                <a:lnTo>
                                  <a:pt x="2" y="240"/>
                                </a:lnTo>
                                <a:lnTo>
                                  <a:pt x="2" y="238"/>
                                </a:lnTo>
                                <a:lnTo>
                                  <a:pt x="1" y="235"/>
                                </a:lnTo>
                                <a:lnTo>
                                  <a:pt x="0" y="231"/>
                                </a:lnTo>
                                <a:lnTo>
                                  <a:pt x="0" y="228"/>
                                </a:lnTo>
                                <a:lnTo>
                                  <a:pt x="0" y="222"/>
                                </a:lnTo>
                                <a:lnTo>
                                  <a:pt x="0" y="217"/>
                                </a:lnTo>
                                <a:lnTo>
                                  <a:pt x="0" y="213"/>
                                </a:lnTo>
                                <a:lnTo>
                                  <a:pt x="1" y="209"/>
                                </a:lnTo>
                                <a:lnTo>
                                  <a:pt x="2" y="207"/>
                                </a:lnTo>
                                <a:lnTo>
                                  <a:pt x="2" y="204"/>
                                </a:lnTo>
                                <a:lnTo>
                                  <a:pt x="4" y="203"/>
                                </a:lnTo>
                                <a:lnTo>
                                  <a:pt x="5" y="202"/>
                                </a:lnTo>
                                <a:lnTo>
                                  <a:pt x="7" y="202"/>
                                </a:lnTo>
                                <a:lnTo>
                                  <a:pt x="176" y="202"/>
                                </a:lnTo>
                                <a:lnTo>
                                  <a:pt x="176" y="202"/>
                                </a:lnTo>
                                <a:lnTo>
                                  <a:pt x="7" y="142"/>
                                </a:lnTo>
                                <a:lnTo>
                                  <a:pt x="5" y="142"/>
                                </a:lnTo>
                                <a:lnTo>
                                  <a:pt x="4" y="139"/>
                                </a:lnTo>
                                <a:lnTo>
                                  <a:pt x="2" y="138"/>
                                </a:lnTo>
                                <a:lnTo>
                                  <a:pt x="1" y="135"/>
                                </a:lnTo>
                                <a:lnTo>
                                  <a:pt x="1" y="133"/>
                                </a:lnTo>
                                <a:lnTo>
                                  <a:pt x="0" y="129"/>
                                </a:lnTo>
                                <a:lnTo>
                                  <a:pt x="0" y="126"/>
                                </a:lnTo>
                                <a:lnTo>
                                  <a:pt x="0" y="121"/>
                                </a:lnTo>
                                <a:lnTo>
                                  <a:pt x="0" y="114"/>
                                </a:lnTo>
                                <a:lnTo>
                                  <a:pt x="0" y="111"/>
                                </a:lnTo>
                                <a:lnTo>
                                  <a:pt x="1" y="107"/>
                                </a:lnTo>
                                <a:lnTo>
                                  <a:pt x="1" y="105"/>
                                </a:lnTo>
                                <a:lnTo>
                                  <a:pt x="2" y="102"/>
                                </a:lnTo>
                                <a:lnTo>
                                  <a:pt x="4" y="101"/>
                                </a:lnTo>
                                <a:lnTo>
                                  <a:pt x="5" y="100"/>
                                </a:lnTo>
                                <a:lnTo>
                                  <a:pt x="7" y="98"/>
                                </a:lnTo>
                                <a:lnTo>
                                  <a:pt x="176" y="41"/>
                                </a:lnTo>
                                <a:lnTo>
                                  <a:pt x="176" y="41"/>
                                </a:lnTo>
                                <a:lnTo>
                                  <a:pt x="7" y="41"/>
                                </a:lnTo>
                                <a:lnTo>
                                  <a:pt x="5" y="41"/>
                                </a:lnTo>
                                <a:lnTo>
                                  <a:pt x="4" y="39"/>
                                </a:lnTo>
                                <a:lnTo>
                                  <a:pt x="2" y="38"/>
                                </a:lnTo>
                                <a:lnTo>
                                  <a:pt x="2" y="36"/>
                                </a:lnTo>
                                <a:lnTo>
                                  <a:pt x="1" y="33"/>
                                </a:lnTo>
                                <a:lnTo>
                                  <a:pt x="0" y="30"/>
                                </a:lnTo>
                                <a:lnTo>
                                  <a:pt x="0" y="26"/>
                                </a:lnTo>
                                <a:lnTo>
                                  <a:pt x="0" y="20"/>
                                </a:lnTo>
                                <a:lnTo>
                                  <a:pt x="0" y="15"/>
                                </a:lnTo>
                                <a:lnTo>
                                  <a:pt x="0" y="11"/>
                                </a:lnTo>
                                <a:lnTo>
                                  <a:pt x="1" y="7"/>
                                </a:lnTo>
                                <a:lnTo>
                                  <a:pt x="2" y="5"/>
                                </a:lnTo>
                                <a:lnTo>
                                  <a:pt x="2" y="2"/>
                                </a:lnTo>
                                <a:lnTo>
                                  <a:pt x="4" y="1"/>
                                </a:lnTo>
                                <a:lnTo>
                                  <a:pt x="5" y="0"/>
                                </a:lnTo>
                                <a:lnTo>
                                  <a:pt x="7" y="0"/>
                                </a:lnTo>
                                <a:lnTo>
                                  <a:pt x="192" y="0"/>
                                </a:lnTo>
                                <a:lnTo>
                                  <a:pt x="199" y="1"/>
                                </a:lnTo>
                                <a:lnTo>
                                  <a:pt x="204" y="5"/>
                                </a:lnTo>
                                <a:lnTo>
                                  <a:pt x="208" y="10"/>
                                </a:lnTo>
                                <a:lnTo>
                                  <a:pt x="208" y="16"/>
                                </a:lnTo>
                                <a:lnTo>
                                  <a:pt x="208" y="44"/>
                                </a:lnTo>
                                <a:lnTo>
                                  <a:pt x="208" y="50"/>
                                </a:lnTo>
                                <a:lnTo>
                                  <a:pt x="207" y="57"/>
                                </a:lnTo>
                                <a:lnTo>
                                  <a:pt x="206" y="62"/>
                                </a:lnTo>
                                <a:lnTo>
                                  <a:pt x="203" y="65"/>
                                </a:lnTo>
                                <a:lnTo>
                                  <a:pt x="201" y="69"/>
                                </a:lnTo>
                                <a:lnTo>
                                  <a:pt x="196" y="71"/>
                                </a:lnTo>
                                <a:lnTo>
                                  <a:pt x="191" y="74"/>
                                </a:lnTo>
                                <a:lnTo>
                                  <a:pt x="185" y="76"/>
                                </a:lnTo>
                                <a:lnTo>
                                  <a:pt x="61" y="122"/>
                                </a:lnTo>
                                <a:lnTo>
                                  <a:pt x="61" y="122"/>
                                </a:lnTo>
                                <a:lnTo>
                                  <a:pt x="185" y="169"/>
                                </a:lnTo>
                                <a:lnTo>
                                  <a:pt x="191" y="171"/>
                                </a:lnTo>
                                <a:lnTo>
                                  <a:pt x="196" y="174"/>
                                </a:lnTo>
                                <a:lnTo>
                                  <a:pt x="199" y="176"/>
                                </a:lnTo>
                                <a:lnTo>
                                  <a:pt x="203" y="179"/>
                                </a:lnTo>
                                <a:lnTo>
                                  <a:pt x="206" y="182"/>
                                </a:lnTo>
                                <a:lnTo>
                                  <a:pt x="207" y="187"/>
                                </a:lnTo>
                                <a:lnTo>
                                  <a:pt x="208" y="191"/>
                                </a:lnTo>
                                <a:lnTo>
                                  <a:pt x="208" y="197"/>
                                </a:lnTo>
                                <a:lnTo>
                                  <a:pt x="208" y="225"/>
                                </a:lnTo>
                                <a:lnTo>
                                  <a:pt x="208" y="229"/>
                                </a:lnTo>
                                <a:lnTo>
                                  <a:pt x="207" y="233"/>
                                </a:lnTo>
                                <a:lnTo>
                                  <a:pt x="206" y="236"/>
                                </a:lnTo>
                                <a:lnTo>
                                  <a:pt x="204" y="238"/>
                                </a:lnTo>
                                <a:lnTo>
                                  <a:pt x="202" y="240"/>
                                </a:lnTo>
                                <a:lnTo>
                                  <a:pt x="198" y="241"/>
                                </a:lnTo>
                                <a:lnTo>
                                  <a:pt x="196" y="241"/>
                                </a:lnTo>
                                <a:lnTo>
                                  <a:pt x="192" y="243"/>
                                </a:lnTo>
                                <a:lnTo>
                                  <a:pt x="7" y="24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88" name="Freeform 150"/>
                        <wps:cNvSpPr>
                          <a:spLocks/>
                        </wps:cNvSpPr>
                        <wps:spPr bwMode="auto">
                          <a:xfrm>
                            <a:off x="8534400" y="4581525"/>
                            <a:ext cx="109538" cy="22225"/>
                          </a:xfrm>
                          <a:custGeom>
                            <a:avLst/>
                            <a:gdLst>
                              <a:gd name="T0" fmla="*/ 7 w 209"/>
                              <a:gd name="T1" fmla="*/ 42 h 42"/>
                              <a:gd name="T2" fmla="*/ 5 w 209"/>
                              <a:gd name="T3" fmla="*/ 42 h 42"/>
                              <a:gd name="T4" fmla="*/ 3 w 209"/>
                              <a:gd name="T5" fmla="*/ 41 h 42"/>
                              <a:gd name="T6" fmla="*/ 2 w 209"/>
                              <a:gd name="T7" fmla="*/ 40 h 42"/>
                              <a:gd name="T8" fmla="*/ 2 w 209"/>
                              <a:gd name="T9" fmla="*/ 37 h 42"/>
                              <a:gd name="T10" fmla="*/ 1 w 209"/>
                              <a:gd name="T11" fmla="*/ 35 h 42"/>
                              <a:gd name="T12" fmla="*/ 0 w 209"/>
                              <a:gd name="T13" fmla="*/ 31 h 42"/>
                              <a:gd name="T14" fmla="*/ 0 w 209"/>
                              <a:gd name="T15" fmla="*/ 26 h 42"/>
                              <a:gd name="T16" fmla="*/ 0 w 209"/>
                              <a:gd name="T17" fmla="*/ 21 h 42"/>
                              <a:gd name="T18" fmla="*/ 0 w 209"/>
                              <a:gd name="T19" fmla="*/ 15 h 42"/>
                              <a:gd name="T20" fmla="*/ 0 w 209"/>
                              <a:gd name="T21" fmla="*/ 10 h 42"/>
                              <a:gd name="T22" fmla="*/ 1 w 209"/>
                              <a:gd name="T23" fmla="*/ 6 h 42"/>
                              <a:gd name="T24" fmla="*/ 2 w 209"/>
                              <a:gd name="T25" fmla="*/ 4 h 42"/>
                              <a:gd name="T26" fmla="*/ 2 w 209"/>
                              <a:gd name="T27" fmla="*/ 1 h 42"/>
                              <a:gd name="T28" fmla="*/ 3 w 209"/>
                              <a:gd name="T29" fmla="*/ 0 h 42"/>
                              <a:gd name="T30" fmla="*/ 5 w 209"/>
                              <a:gd name="T31" fmla="*/ 0 h 42"/>
                              <a:gd name="T32" fmla="*/ 7 w 209"/>
                              <a:gd name="T33" fmla="*/ 0 h 42"/>
                              <a:gd name="T34" fmla="*/ 203 w 209"/>
                              <a:gd name="T35" fmla="*/ 0 h 42"/>
                              <a:gd name="T36" fmla="*/ 204 w 209"/>
                              <a:gd name="T37" fmla="*/ 0 h 42"/>
                              <a:gd name="T38" fmla="*/ 205 w 209"/>
                              <a:gd name="T39" fmla="*/ 0 h 42"/>
                              <a:gd name="T40" fmla="*/ 207 w 209"/>
                              <a:gd name="T41" fmla="*/ 1 h 42"/>
                              <a:gd name="T42" fmla="*/ 208 w 209"/>
                              <a:gd name="T43" fmla="*/ 4 h 42"/>
                              <a:gd name="T44" fmla="*/ 208 w 209"/>
                              <a:gd name="T45" fmla="*/ 6 h 42"/>
                              <a:gd name="T46" fmla="*/ 209 w 209"/>
                              <a:gd name="T47" fmla="*/ 11 h 42"/>
                              <a:gd name="T48" fmla="*/ 209 w 209"/>
                              <a:gd name="T49" fmla="*/ 15 h 42"/>
                              <a:gd name="T50" fmla="*/ 209 w 209"/>
                              <a:gd name="T51" fmla="*/ 21 h 42"/>
                              <a:gd name="T52" fmla="*/ 209 w 209"/>
                              <a:gd name="T53" fmla="*/ 26 h 42"/>
                              <a:gd name="T54" fmla="*/ 209 w 209"/>
                              <a:gd name="T55" fmla="*/ 31 h 42"/>
                              <a:gd name="T56" fmla="*/ 208 w 209"/>
                              <a:gd name="T57" fmla="*/ 35 h 42"/>
                              <a:gd name="T58" fmla="*/ 208 w 209"/>
                              <a:gd name="T59" fmla="*/ 37 h 42"/>
                              <a:gd name="T60" fmla="*/ 207 w 209"/>
                              <a:gd name="T61" fmla="*/ 40 h 42"/>
                              <a:gd name="T62" fmla="*/ 205 w 209"/>
                              <a:gd name="T63" fmla="*/ 41 h 42"/>
                              <a:gd name="T64" fmla="*/ 204 w 209"/>
                              <a:gd name="T65" fmla="*/ 42 h 42"/>
                              <a:gd name="T66" fmla="*/ 203 w 209"/>
                              <a:gd name="T67" fmla="*/ 42 h 42"/>
                              <a:gd name="T68" fmla="*/ 7 w 209"/>
                              <a:gd name="T69" fmla="*/ 42 h 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209" h="42">
                                <a:moveTo>
                                  <a:pt x="7" y="42"/>
                                </a:moveTo>
                                <a:lnTo>
                                  <a:pt x="5" y="42"/>
                                </a:lnTo>
                                <a:lnTo>
                                  <a:pt x="3" y="41"/>
                                </a:lnTo>
                                <a:lnTo>
                                  <a:pt x="2" y="40"/>
                                </a:lnTo>
                                <a:lnTo>
                                  <a:pt x="2" y="37"/>
                                </a:lnTo>
                                <a:lnTo>
                                  <a:pt x="1" y="35"/>
                                </a:lnTo>
                                <a:lnTo>
                                  <a:pt x="0" y="31"/>
                                </a:lnTo>
                                <a:lnTo>
                                  <a:pt x="0" y="26"/>
                                </a:lnTo>
                                <a:lnTo>
                                  <a:pt x="0" y="21"/>
                                </a:lnTo>
                                <a:lnTo>
                                  <a:pt x="0" y="15"/>
                                </a:lnTo>
                                <a:lnTo>
                                  <a:pt x="0" y="10"/>
                                </a:lnTo>
                                <a:lnTo>
                                  <a:pt x="1" y="6"/>
                                </a:lnTo>
                                <a:lnTo>
                                  <a:pt x="2" y="4"/>
                                </a:lnTo>
                                <a:lnTo>
                                  <a:pt x="2" y="1"/>
                                </a:lnTo>
                                <a:lnTo>
                                  <a:pt x="3" y="0"/>
                                </a:lnTo>
                                <a:lnTo>
                                  <a:pt x="5" y="0"/>
                                </a:lnTo>
                                <a:lnTo>
                                  <a:pt x="7" y="0"/>
                                </a:lnTo>
                                <a:lnTo>
                                  <a:pt x="203" y="0"/>
                                </a:lnTo>
                                <a:lnTo>
                                  <a:pt x="204" y="0"/>
                                </a:lnTo>
                                <a:lnTo>
                                  <a:pt x="205" y="0"/>
                                </a:lnTo>
                                <a:lnTo>
                                  <a:pt x="207" y="1"/>
                                </a:lnTo>
                                <a:lnTo>
                                  <a:pt x="208" y="4"/>
                                </a:lnTo>
                                <a:lnTo>
                                  <a:pt x="208" y="6"/>
                                </a:lnTo>
                                <a:lnTo>
                                  <a:pt x="209" y="11"/>
                                </a:lnTo>
                                <a:lnTo>
                                  <a:pt x="209" y="15"/>
                                </a:lnTo>
                                <a:lnTo>
                                  <a:pt x="209" y="21"/>
                                </a:lnTo>
                                <a:lnTo>
                                  <a:pt x="209" y="26"/>
                                </a:lnTo>
                                <a:lnTo>
                                  <a:pt x="209" y="31"/>
                                </a:lnTo>
                                <a:lnTo>
                                  <a:pt x="208" y="35"/>
                                </a:lnTo>
                                <a:lnTo>
                                  <a:pt x="208" y="37"/>
                                </a:lnTo>
                                <a:lnTo>
                                  <a:pt x="207" y="40"/>
                                </a:lnTo>
                                <a:lnTo>
                                  <a:pt x="205" y="41"/>
                                </a:lnTo>
                                <a:lnTo>
                                  <a:pt x="204" y="42"/>
                                </a:lnTo>
                                <a:lnTo>
                                  <a:pt x="203" y="42"/>
                                </a:lnTo>
                                <a:lnTo>
                                  <a:pt x="7" y="4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89" name="Freeform 151"/>
                        <wps:cNvSpPr>
                          <a:spLocks/>
                        </wps:cNvSpPr>
                        <wps:spPr bwMode="auto">
                          <a:xfrm>
                            <a:off x="8532813" y="4622800"/>
                            <a:ext cx="112713" cy="80963"/>
                          </a:xfrm>
                          <a:custGeom>
                            <a:avLst/>
                            <a:gdLst>
                              <a:gd name="T0" fmla="*/ 31 w 214"/>
                              <a:gd name="T1" fmla="*/ 152 h 152"/>
                              <a:gd name="T2" fmla="*/ 26 w 214"/>
                              <a:gd name="T3" fmla="*/ 152 h 152"/>
                              <a:gd name="T4" fmla="*/ 21 w 214"/>
                              <a:gd name="T5" fmla="*/ 151 h 152"/>
                              <a:gd name="T6" fmla="*/ 19 w 214"/>
                              <a:gd name="T7" fmla="*/ 150 h 152"/>
                              <a:gd name="T8" fmla="*/ 15 w 214"/>
                              <a:gd name="T9" fmla="*/ 146 h 152"/>
                              <a:gd name="T10" fmla="*/ 9 w 214"/>
                              <a:gd name="T11" fmla="*/ 136 h 152"/>
                              <a:gd name="T12" fmla="*/ 4 w 214"/>
                              <a:gd name="T13" fmla="*/ 122 h 152"/>
                              <a:gd name="T14" fmla="*/ 0 w 214"/>
                              <a:gd name="T15" fmla="*/ 103 h 152"/>
                              <a:gd name="T16" fmla="*/ 1 w 214"/>
                              <a:gd name="T17" fmla="*/ 71 h 152"/>
                              <a:gd name="T18" fmla="*/ 15 w 214"/>
                              <a:gd name="T19" fmla="*/ 37 h 152"/>
                              <a:gd name="T20" fmla="*/ 41 w 214"/>
                              <a:gd name="T21" fmla="*/ 13 h 152"/>
                              <a:gd name="T22" fmla="*/ 80 w 214"/>
                              <a:gd name="T23" fmla="*/ 1 h 152"/>
                              <a:gd name="T24" fmla="*/ 131 w 214"/>
                              <a:gd name="T25" fmla="*/ 1 h 152"/>
                              <a:gd name="T26" fmla="*/ 171 w 214"/>
                              <a:gd name="T27" fmla="*/ 14 h 152"/>
                              <a:gd name="T28" fmla="*/ 198 w 214"/>
                              <a:gd name="T29" fmla="*/ 40 h 152"/>
                              <a:gd name="T30" fmla="*/ 213 w 214"/>
                              <a:gd name="T31" fmla="*/ 75 h 152"/>
                              <a:gd name="T32" fmla="*/ 214 w 214"/>
                              <a:gd name="T33" fmla="*/ 104 h 152"/>
                              <a:gd name="T34" fmla="*/ 212 w 214"/>
                              <a:gd name="T35" fmla="*/ 120 h 152"/>
                              <a:gd name="T36" fmla="*/ 207 w 214"/>
                              <a:gd name="T37" fmla="*/ 134 h 152"/>
                              <a:gd name="T38" fmla="*/ 201 w 214"/>
                              <a:gd name="T39" fmla="*/ 144 h 152"/>
                              <a:gd name="T40" fmla="*/ 197 w 214"/>
                              <a:gd name="T41" fmla="*/ 149 h 152"/>
                              <a:gd name="T42" fmla="*/ 194 w 214"/>
                              <a:gd name="T43" fmla="*/ 151 h 152"/>
                              <a:gd name="T44" fmla="*/ 189 w 214"/>
                              <a:gd name="T45" fmla="*/ 151 h 152"/>
                              <a:gd name="T46" fmla="*/ 182 w 214"/>
                              <a:gd name="T47" fmla="*/ 152 h 152"/>
                              <a:gd name="T48" fmla="*/ 174 w 214"/>
                              <a:gd name="T49" fmla="*/ 152 h 152"/>
                              <a:gd name="T50" fmla="*/ 168 w 214"/>
                              <a:gd name="T51" fmla="*/ 151 h 152"/>
                              <a:gd name="T52" fmla="*/ 163 w 214"/>
                              <a:gd name="T53" fmla="*/ 150 h 152"/>
                              <a:gd name="T54" fmla="*/ 162 w 214"/>
                              <a:gd name="T55" fmla="*/ 147 h 152"/>
                              <a:gd name="T56" fmla="*/ 162 w 214"/>
                              <a:gd name="T57" fmla="*/ 144 h 152"/>
                              <a:gd name="T58" fmla="*/ 166 w 214"/>
                              <a:gd name="T59" fmla="*/ 136 h 152"/>
                              <a:gd name="T60" fmla="*/ 174 w 214"/>
                              <a:gd name="T61" fmla="*/ 124 h 152"/>
                              <a:gd name="T62" fmla="*/ 179 w 214"/>
                              <a:gd name="T63" fmla="*/ 108 h 152"/>
                              <a:gd name="T64" fmla="*/ 179 w 214"/>
                              <a:gd name="T65" fmla="*/ 86 h 152"/>
                              <a:gd name="T66" fmla="*/ 169 w 214"/>
                              <a:gd name="T67" fmla="*/ 66 h 152"/>
                              <a:gd name="T68" fmla="*/ 149 w 214"/>
                              <a:gd name="T69" fmla="*/ 53 h 152"/>
                              <a:gd name="T70" fmla="*/ 123 w 214"/>
                              <a:gd name="T71" fmla="*/ 45 h 152"/>
                              <a:gd name="T72" fmla="*/ 90 w 214"/>
                              <a:gd name="T73" fmla="*/ 45 h 152"/>
                              <a:gd name="T74" fmla="*/ 63 w 214"/>
                              <a:gd name="T75" fmla="*/ 53 h 152"/>
                              <a:gd name="T76" fmla="*/ 46 w 214"/>
                              <a:gd name="T77" fmla="*/ 67 h 152"/>
                              <a:gd name="T78" fmla="*/ 37 w 214"/>
                              <a:gd name="T79" fmla="*/ 87 h 152"/>
                              <a:gd name="T80" fmla="*/ 37 w 214"/>
                              <a:gd name="T81" fmla="*/ 109 h 152"/>
                              <a:gd name="T82" fmla="*/ 42 w 214"/>
                              <a:gd name="T83" fmla="*/ 125 h 152"/>
                              <a:gd name="T84" fmla="*/ 48 w 214"/>
                              <a:gd name="T85" fmla="*/ 138 h 152"/>
                              <a:gd name="T86" fmla="*/ 53 w 214"/>
                              <a:gd name="T87" fmla="*/ 145 h 152"/>
                              <a:gd name="T88" fmla="*/ 53 w 214"/>
                              <a:gd name="T89" fmla="*/ 149 h 152"/>
                              <a:gd name="T90" fmla="*/ 52 w 214"/>
                              <a:gd name="T91" fmla="*/ 151 h 152"/>
                              <a:gd name="T92" fmla="*/ 47 w 214"/>
                              <a:gd name="T93" fmla="*/ 152 h 152"/>
                              <a:gd name="T94" fmla="*/ 41 w 214"/>
                              <a:gd name="T95" fmla="*/ 152 h 1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214" h="152">
                                <a:moveTo>
                                  <a:pt x="35" y="152"/>
                                </a:moveTo>
                                <a:lnTo>
                                  <a:pt x="31" y="152"/>
                                </a:lnTo>
                                <a:lnTo>
                                  <a:pt x="28" y="152"/>
                                </a:lnTo>
                                <a:lnTo>
                                  <a:pt x="26" y="152"/>
                                </a:lnTo>
                                <a:lnTo>
                                  <a:pt x="24" y="152"/>
                                </a:lnTo>
                                <a:lnTo>
                                  <a:pt x="21" y="151"/>
                                </a:lnTo>
                                <a:lnTo>
                                  <a:pt x="20" y="151"/>
                                </a:lnTo>
                                <a:lnTo>
                                  <a:pt x="19" y="150"/>
                                </a:lnTo>
                                <a:lnTo>
                                  <a:pt x="16" y="149"/>
                                </a:lnTo>
                                <a:lnTo>
                                  <a:pt x="15" y="146"/>
                                </a:lnTo>
                                <a:lnTo>
                                  <a:pt x="12" y="141"/>
                                </a:lnTo>
                                <a:lnTo>
                                  <a:pt x="9" y="136"/>
                                </a:lnTo>
                                <a:lnTo>
                                  <a:pt x="6" y="129"/>
                                </a:lnTo>
                                <a:lnTo>
                                  <a:pt x="4" y="122"/>
                                </a:lnTo>
                                <a:lnTo>
                                  <a:pt x="3" y="112"/>
                                </a:lnTo>
                                <a:lnTo>
                                  <a:pt x="0" y="103"/>
                                </a:lnTo>
                                <a:lnTo>
                                  <a:pt x="0" y="92"/>
                                </a:lnTo>
                                <a:lnTo>
                                  <a:pt x="1" y="71"/>
                                </a:lnTo>
                                <a:lnTo>
                                  <a:pt x="6" y="54"/>
                                </a:lnTo>
                                <a:lnTo>
                                  <a:pt x="15" y="37"/>
                                </a:lnTo>
                                <a:lnTo>
                                  <a:pt x="26" y="24"/>
                                </a:lnTo>
                                <a:lnTo>
                                  <a:pt x="41" y="13"/>
                                </a:lnTo>
                                <a:lnTo>
                                  <a:pt x="59" y="6"/>
                                </a:lnTo>
                                <a:lnTo>
                                  <a:pt x="80" y="1"/>
                                </a:lnTo>
                                <a:lnTo>
                                  <a:pt x="105" y="0"/>
                                </a:lnTo>
                                <a:lnTo>
                                  <a:pt x="131" y="1"/>
                                </a:lnTo>
                                <a:lnTo>
                                  <a:pt x="152" y="7"/>
                                </a:lnTo>
                                <a:lnTo>
                                  <a:pt x="171" y="14"/>
                                </a:lnTo>
                                <a:lnTo>
                                  <a:pt x="186" y="27"/>
                                </a:lnTo>
                                <a:lnTo>
                                  <a:pt x="198" y="40"/>
                                </a:lnTo>
                                <a:lnTo>
                                  <a:pt x="207" y="56"/>
                                </a:lnTo>
                                <a:lnTo>
                                  <a:pt x="213" y="75"/>
                                </a:lnTo>
                                <a:lnTo>
                                  <a:pt x="214" y="96"/>
                                </a:lnTo>
                                <a:lnTo>
                                  <a:pt x="214" y="104"/>
                                </a:lnTo>
                                <a:lnTo>
                                  <a:pt x="213" y="112"/>
                                </a:lnTo>
                                <a:lnTo>
                                  <a:pt x="212" y="120"/>
                                </a:lnTo>
                                <a:lnTo>
                                  <a:pt x="210" y="127"/>
                                </a:lnTo>
                                <a:lnTo>
                                  <a:pt x="207" y="134"/>
                                </a:lnTo>
                                <a:lnTo>
                                  <a:pt x="205" y="139"/>
                                </a:lnTo>
                                <a:lnTo>
                                  <a:pt x="201" y="144"/>
                                </a:lnTo>
                                <a:lnTo>
                                  <a:pt x="198" y="147"/>
                                </a:lnTo>
                                <a:lnTo>
                                  <a:pt x="197" y="149"/>
                                </a:lnTo>
                                <a:lnTo>
                                  <a:pt x="195" y="150"/>
                                </a:lnTo>
                                <a:lnTo>
                                  <a:pt x="194" y="151"/>
                                </a:lnTo>
                                <a:lnTo>
                                  <a:pt x="191" y="151"/>
                                </a:lnTo>
                                <a:lnTo>
                                  <a:pt x="189" y="151"/>
                                </a:lnTo>
                                <a:lnTo>
                                  <a:pt x="186" y="152"/>
                                </a:lnTo>
                                <a:lnTo>
                                  <a:pt x="182" y="152"/>
                                </a:lnTo>
                                <a:lnTo>
                                  <a:pt x="179" y="152"/>
                                </a:lnTo>
                                <a:lnTo>
                                  <a:pt x="174" y="152"/>
                                </a:lnTo>
                                <a:lnTo>
                                  <a:pt x="170" y="152"/>
                                </a:lnTo>
                                <a:lnTo>
                                  <a:pt x="168" y="151"/>
                                </a:lnTo>
                                <a:lnTo>
                                  <a:pt x="165" y="151"/>
                                </a:lnTo>
                                <a:lnTo>
                                  <a:pt x="163" y="150"/>
                                </a:lnTo>
                                <a:lnTo>
                                  <a:pt x="162" y="149"/>
                                </a:lnTo>
                                <a:lnTo>
                                  <a:pt x="162" y="147"/>
                                </a:lnTo>
                                <a:lnTo>
                                  <a:pt x="162" y="146"/>
                                </a:lnTo>
                                <a:lnTo>
                                  <a:pt x="162" y="144"/>
                                </a:lnTo>
                                <a:lnTo>
                                  <a:pt x="164" y="140"/>
                                </a:lnTo>
                                <a:lnTo>
                                  <a:pt x="166" y="136"/>
                                </a:lnTo>
                                <a:lnTo>
                                  <a:pt x="170" y="130"/>
                                </a:lnTo>
                                <a:lnTo>
                                  <a:pt x="174" y="124"/>
                                </a:lnTo>
                                <a:lnTo>
                                  <a:pt x="176" y="117"/>
                                </a:lnTo>
                                <a:lnTo>
                                  <a:pt x="179" y="108"/>
                                </a:lnTo>
                                <a:lnTo>
                                  <a:pt x="179" y="97"/>
                                </a:lnTo>
                                <a:lnTo>
                                  <a:pt x="179" y="86"/>
                                </a:lnTo>
                                <a:lnTo>
                                  <a:pt x="174" y="75"/>
                                </a:lnTo>
                                <a:lnTo>
                                  <a:pt x="169" y="66"/>
                                </a:lnTo>
                                <a:lnTo>
                                  <a:pt x="159" y="59"/>
                                </a:lnTo>
                                <a:lnTo>
                                  <a:pt x="149" y="53"/>
                                </a:lnTo>
                                <a:lnTo>
                                  <a:pt x="137" y="49"/>
                                </a:lnTo>
                                <a:lnTo>
                                  <a:pt x="123" y="45"/>
                                </a:lnTo>
                                <a:lnTo>
                                  <a:pt x="107" y="45"/>
                                </a:lnTo>
                                <a:lnTo>
                                  <a:pt x="90" y="45"/>
                                </a:lnTo>
                                <a:lnTo>
                                  <a:pt x="75" y="49"/>
                                </a:lnTo>
                                <a:lnTo>
                                  <a:pt x="63" y="53"/>
                                </a:lnTo>
                                <a:lnTo>
                                  <a:pt x="53" y="60"/>
                                </a:lnTo>
                                <a:lnTo>
                                  <a:pt x="46" y="67"/>
                                </a:lnTo>
                                <a:lnTo>
                                  <a:pt x="41" y="76"/>
                                </a:lnTo>
                                <a:lnTo>
                                  <a:pt x="37" y="87"/>
                                </a:lnTo>
                                <a:lnTo>
                                  <a:pt x="36" y="98"/>
                                </a:lnTo>
                                <a:lnTo>
                                  <a:pt x="37" y="109"/>
                                </a:lnTo>
                                <a:lnTo>
                                  <a:pt x="38" y="118"/>
                                </a:lnTo>
                                <a:lnTo>
                                  <a:pt x="42" y="125"/>
                                </a:lnTo>
                                <a:lnTo>
                                  <a:pt x="45" y="131"/>
                                </a:lnTo>
                                <a:lnTo>
                                  <a:pt x="48" y="138"/>
                                </a:lnTo>
                                <a:lnTo>
                                  <a:pt x="51" y="141"/>
                                </a:lnTo>
                                <a:lnTo>
                                  <a:pt x="53" y="145"/>
                                </a:lnTo>
                                <a:lnTo>
                                  <a:pt x="53" y="147"/>
                                </a:lnTo>
                                <a:lnTo>
                                  <a:pt x="53" y="149"/>
                                </a:lnTo>
                                <a:lnTo>
                                  <a:pt x="52" y="150"/>
                                </a:lnTo>
                                <a:lnTo>
                                  <a:pt x="52" y="151"/>
                                </a:lnTo>
                                <a:lnTo>
                                  <a:pt x="49" y="151"/>
                                </a:lnTo>
                                <a:lnTo>
                                  <a:pt x="47" y="152"/>
                                </a:lnTo>
                                <a:lnTo>
                                  <a:pt x="45" y="152"/>
                                </a:lnTo>
                                <a:lnTo>
                                  <a:pt x="41" y="152"/>
                                </a:lnTo>
                                <a:lnTo>
                                  <a:pt x="35"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90" name="Freeform 152"/>
                        <wps:cNvSpPr>
                          <a:spLocks/>
                        </wps:cNvSpPr>
                        <wps:spPr bwMode="auto">
                          <a:xfrm>
                            <a:off x="8534400" y="4719638"/>
                            <a:ext cx="109538" cy="128588"/>
                          </a:xfrm>
                          <a:custGeom>
                            <a:avLst/>
                            <a:gdLst>
                              <a:gd name="T0" fmla="*/ 5 w 208"/>
                              <a:gd name="T1" fmla="*/ 242 h 242"/>
                              <a:gd name="T2" fmla="*/ 2 w 208"/>
                              <a:gd name="T3" fmla="*/ 240 h 242"/>
                              <a:gd name="T4" fmla="*/ 1 w 208"/>
                              <a:gd name="T5" fmla="*/ 235 h 242"/>
                              <a:gd name="T6" fmla="*/ 0 w 208"/>
                              <a:gd name="T7" fmla="*/ 228 h 242"/>
                              <a:gd name="T8" fmla="*/ 0 w 208"/>
                              <a:gd name="T9" fmla="*/ 217 h 242"/>
                              <a:gd name="T10" fmla="*/ 1 w 208"/>
                              <a:gd name="T11" fmla="*/ 208 h 242"/>
                              <a:gd name="T12" fmla="*/ 2 w 208"/>
                              <a:gd name="T13" fmla="*/ 205 h 242"/>
                              <a:gd name="T14" fmla="*/ 5 w 208"/>
                              <a:gd name="T15" fmla="*/ 202 h 242"/>
                              <a:gd name="T16" fmla="*/ 176 w 208"/>
                              <a:gd name="T17" fmla="*/ 202 h 242"/>
                              <a:gd name="T18" fmla="*/ 7 w 208"/>
                              <a:gd name="T19" fmla="*/ 142 h 242"/>
                              <a:gd name="T20" fmla="*/ 3 w 208"/>
                              <a:gd name="T21" fmla="*/ 139 h 242"/>
                              <a:gd name="T22" fmla="*/ 1 w 208"/>
                              <a:gd name="T23" fmla="*/ 136 h 242"/>
                              <a:gd name="T24" fmla="*/ 0 w 208"/>
                              <a:gd name="T25" fmla="*/ 129 h 242"/>
                              <a:gd name="T26" fmla="*/ 0 w 208"/>
                              <a:gd name="T27" fmla="*/ 120 h 242"/>
                              <a:gd name="T28" fmla="*/ 0 w 208"/>
                              <a:gd name="T29" fmla="*/ 111 h 242"/>
                              <a:gd name="T30" fmla="*/ 1 w 208"/>
                              <a:gd name="T31" fmla="*/ 105 h 242"/>
                              <a:gd name="T32" fmla="*/ 3 w 208"/>
                              <a:gd name="T33" fmla="*/ 100 h 242"/>
                              <a:gd name="T34" fmla="*/ 7 w 208"/>
                              <a:gd name="T35" fmla="*/ 99 h 242"/>
                              <a:gd name="T36" fmla="*/ 176 w 208"/>
                              <a:gd name="T37" fmla="*/ 40 h 242"/>
                              <a:gd name="T38" fmla="*/ 5 w 208"/>
                              <a:gd name="T39" fmla="*/ 40 h 242"/>
                              <a:gd name="T40" fmla="*/ 2 w 208"/>
                              <a:gd name="T41" fmla="*/ 38 h 242"/>
                              <a:gd name="T42" fmla="*/ 1 w 208"/>
                              <a:gd name="T43" fmla="*/ 33 h 242"/>
                              <a:gd name="T44" fmla="*/ 0 w 208"/>
                              <a:gd name="T45" fmla="*/ 26 h 242"/>
                              <a:gd name="T46" fmla="*/ 0 w 208"/>
                              <a:gd name="T47" fmla="*/ 15 h 242"/>
                              <a:gd name="T48" fmla="*/ 1 w 208"/>
                              <a:gd name="T49" fmla="*/ 6 h 242"/>
                              <a:gd name="T50" fmla="*/ 2 w 208"/>
                              <a:gd name="T51" fmla="*/ 3 h 242"/>
                              <a:gd name="T52" fmla="*/ 5 w 208"/>
                              <a:gd name="T53" fmla="*/ 0 h 242"/>
                              <a:gd name="T54" fmla="*/ 192 w 208"/>
                              <a:gd name="T55" fmla="*/ 0 h 242"/>
                              <a:gd name="T56" fmla="*/ 204 w 208"/>
                              <a:gd name="T57" fmla="*/ 5 h 242"/>
                              <a:gd name="T58" fmla="*/ 208 w 208"/>
                              <a:gd name="T59" fmla="*/ 16 h 242"/>
                              <a:gd name="T60" fmla="*/ 208 w 208"/>
                              <a:gd name="T61" fmla="*/ 51 h 242"/>
                              <a:gd name="T62" fmla="*/ 205 w 208"/>
                              <a:gd name="T63" fmla="*/ 62 h 242"/>
                              <a:gd name="T64" fmla="*/ 200 w 208"/>
                              <a:gd name="T65" fmla="*/ 69 h 242"/>
                              <a:gd name="T66" fmla="*/ 191 w 208"/>
                              <a:gd name="T67" fmla="*/ 74 h 242"/>
                              <a:gd name="T68" fmla="*/ 61 w 208"/>
                              <a:gd name="T69" fmla="*/ 121 h 242"/>
                              <a:gd name="T70" fmla="*/ 184 w 208"/>
                              <a:gd name="T71" fmla="*/ 169 h 242"/>
                              <a:gd name="T72" fmla="*/ 195 w 208"/>
                              <a:gd name="T73" fmla="*/ 173 h 242"/>
                              <a:gd name="T74" fmla="*/ 203 w 208"/>
                              <a:gd name="T75" fmla="*/ 179 h 242"/>
                              <a:gd name="T76" fmla="*/ 207 w 208"/>
                              <a:gd name="T77" fmla="*/ 186 h 242"/>
                              <a:gd name="T78" fmla="*/ 208 w 208"/>
                              <a:gd name="T79" fmla="*/ 197 h 242"/>
                              <a:gd name="T80" fmla="*/ 208 w 208"/>
                              <a:gd name="T81" fmla="*/ 229 h 242"/>
                              <a:gd name="T82" fmla="*/ 205 w 208"/>
                              <a:gd name="T83" fmla="*/ 235 h 242"/>
                              <a:gd name="T84" fmla="*/ 202 w 208"/>
                              <a:gd name="T85" fmla="*/ 240 h 242"/>
                              <a:gd name="T86" fmla="*/ 195 w 208"/>
                              <a:gd name="T87" fmla="*/ 242 h 242"/>
                              <a:gd name="T88" fmla="*/ 7 w 208"/>
                              <a:gd name="T89" fmla="*/ 242 h 2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208" h="242">
                                <a:moveTo>
                                  <a:pt x="7" y="242"/>
                                </a:moveTo>
                                <a:lnTo>
                                  <a:pt x="5" y="242"/>
                                </a:lnTo>
                                <a:lnTo>
                                  <a:pt x="3" y="242"/>
                                </a:lnTo>
                                <a:lnTo>
                                  <a:pt x="2" y="240"/>
                                </a:lnTo>
                                <a:lnTo>
                                  <a:pt x="2" y="238"/>
                                </a:lnTo>
                                <a:lnTo>
                                  <a:pt x="1" y="235"/>
                                </a:lnTo>
                                <a:lnTo>
                                  <a:pt x="0" y="232"/>
                                </a:lnTo>
                                <a:lnTo>
                                  <a:pt x="0" y="228"/>
                                </a:lnTo>
                                <a:lnTo>
                                  <a:pt x="0" y="222"/>
                                </a:lnTo>
                                <a:lnTo>
                                  <a:pt x="0" y="217"/>
                                </a:lnTo>
                                <a:lnTo>
                                  <a:pt x="0" y="212"/>
                                </a:lnTo>
                                <a:lnTo>
                                  <a:pt x="1" y="208"/>
                                </a:lnTo>
                                <a:lnTo>
                                  <a:pt x="2" y="206"/>
                                </a:lnTo>
                                <a:lnTo>
                                  <a:pt x="2" y="205"/>
                                </a:lnTo>
                                <a:lnTo>
                                  <a:pt x="3" y="203"/>
                                </a:lnTo>
                                <a:lnTo>
                                  <a:pt x="5" y="202"/>
                                </a:lnTo>
                                <a:lnTo>
                                  <a:pt x="7" y="202"/>
                                </a:lnTo>
                                <a:lnTo>
                                  <a:pt x="176" y="202"/>
                                </a:lnTo>
                                <a:lnTo>
                                  <a:pt x="176" y="202"/>
                                </a:lnTo>
                                <a:lnTo>
                                  <a:pt x="7" y="142"/>
                                </a:lnTo>
                                <a:lnTo>
                                  <a:pt x="5" y="141"/>
                                </a:lnTo>
                                <a:lnTo>
                                  <a:pt x="3" y="139"/>
                                </a:lnTo>
                                <a:lnTo>
                                  <a:pt x="2" y="138"/>
                                </a:lnTo>
                                <a:lnTo>
                                  <a:pt x="1" y="136"/>
                                </a:lnTo>
                                <a:lnTo>
                                  <a:pt x="1" y="133"/>
                                </a:lnTo>
                                <a:lnTo>
                                  <a:pt x="0" y="129"/>
                                </a:lnTo>
                                <a:lnTo>
                                  <a:pt x="0" y="126"/>
                                </a:lnTo>
                                <a:lnTo>
                                  <a:pt x="0" y="120"/>
                                </a:lnTo>
                                <a:lnTo>
                                  <a:pt x="0" y="115"/>
                                </a:lnTo>
                                <a:lnTo>
                                  <a:pt x="0" y="111"/>
                                </a:lnTo>
                                <a:lnTo>
                                  <a:pt x="1" y="107"/>
                                </a:lnTo>
                                <a:lnTo>
                                  <a:pt x="1" y="105"/>
                                </a:lnTo>
                                <a:lnTo>
                                  <a:pt x="2" y="102"/>
                                </a:lnTo>
                                <a:lnTo>
                                  <a:pt x="3" y="100"/>
                                </a:lnTo>
                                <a:lnTo>
                                  <a:pt x="5" y="99"/>
                                </a:lnTo>
                                <a:lnTo>
                                  <a:pt x="7" y="99"/>
                                </a:lnTo>
                                <a:lnTo>
                                  <a:pt x="176" y="41"/>
                                </a:lnTo>
                                <a:lnTo>
                                  <a:pt x="176" y="40"/>
                                </a:lnTo>
                                <a:lnTo>
                                  <a:pt x="7" y="40"/>
                                </a:lnTo>
                                <a:lnTo>
                                  <a:pt x="5" y="40"/>
                                </a:lnTo>
                                <a:lnTo>
                                  <a:pt x="3" y="40"/>
                                </a:lnTo>
                                <a:lnTo>
                                  <a:pt x="2" y="38"/>
                                </a:lnTo>
                                <a:lnTo>
                                  <a:pt x="2" y="36"/>
                                </a:lnTo>
                                <a:lnTo>
                                  <a:pt x="1" y="33"/>
                                </a:lnTo>
                                <a:lnTo>
                                  <a:pt x="0" y="30"/>
                                </a:lnTo>
                                <a:lnTo>
                                  <a:pt x="0" y="26"/>
                                </a:lnTo>
                                <a:lnTo>
                                  <a:pt x="0" y="20"/>
                                </a:lnTo>
                                <a:lnTo>
                                  <a:pt x="0" y="15"/>
                                </a:lnTo>
                                <a:lnTo>
                                  <a:pt x="0" y="10"/>
                                </a:lnTo>
                                <a:lnTo>
                                  <a:pt x="1" y="6"/>
                                </a:lnTo>
                                <a:lnTo>
                                  <a:pt x="2" y="4"/>
                                </a:lnTo>
                                <a:lnTo>
                                  <a:pt x="2" y="3"/>
                                </a:lnTo>
                                <a:lnTo>
                                  <a:pt x="3" y="1"/>
                                </a:lnTo>
                                <a:lnTo>
                                  <a:pt x="5" y="0"/>
                                </a:lnTo>
                                <a:lnTo>
                                  <a:pt x="7" y="0"/>
                                </a:lnTo>
                                <a:lnTo>
                                  <a:pt x="192" y="0"/>
                                </a:lnTo>
                                <a:lnTo>
                                  <a:pt x="199" y="1"/>
                                </a:lnTo>
                                <a:lnTo>
                                  <a:pt x="204" y="5"/>
                                </a:lnTo>
                                <a:lnTo>
                                  <a:pt x="208" y="9"/>
                                </a:lnTo>
                                <a:lnTo>
                                  <a:pt x="208" y="16"/>
                                </a:lnTo>
                                <a:lnTo>
                                  <a:pt x="208" y="43"/>
                                </a:lnTo>
                                <a:lnTo>
                                  <a:pt x="208" y="51"/>
                                </a:lnTo>
                                <a:lnTo>
                                  <a:pt x="207" y="57"/>
                                </a:lnTo>
                                <a:lnTo>
                                  <a:pt x="205" y="62"/>
                                </a:lnTo>
                                <a:lnTo>
                                  <a:pt x="203" y="65"/>
                                </a:lnTo>
                                <a:lnTo>
                                  <a:pt x="200" y="69"/>
                                </a:lnTo>
                                <a:lnTo>
                                  <a:pt x="195" y="72"/>
                                </a:lnTo>
                                <a:lnTo>
                                  <a:pt x="191" y="74"/>
                                </a:lnTo>
                                <a:lnTo>
                                  <a:pt x="184" y="77"/>
                                </a:lnTo>
                                <a:lnTo>
                                  <a:pt x="61" y="121"/>
                                </a:lnTo>
                                <a:lnTo>
                                  <a:pt x="61" y="122"/>
                                </a:lnTo>
                                <a:lnTo>
                                  <a:pt x="184" y="169"/>
                                </a:lnTo>
                                <a:lnTo>
                                  <a:pt x="191" y="170"/>
                                </a:lnTo>
                                <a:lnTo>
                                  <a:pt x="195" y="173"/>
                                </a:lnTo>
                                <a:lnTo>
                                  <a:pt x="199" y="175"/>
                                </a:lnTo>
                                <a:lnTo>
                                  <a:pt x="203" y="179"/>
                                </a:lnTo>
                                <a:lnTo>
                                  <a:pt x="205" y="182"/>
                                </a:lnTo>
                                <a:lnTo>
                                  <a:pt x="207" y="186"/>
                                </a:lnTo>
                                <a:lnTo>
                                  <a:pt x="208" y="191"/>
                                </a:lnTo>
                                <a:lnTo>
                                  <a:pt x="208" y="197"/>
                                </a:lnTo>
                                <a:lnTo>
                                  <a:pt x="208" y="226"/>
                                </a:lnTo>
                                <a:lnTo>
                                  <a:pt x="208" y="229"/>
                                </a:lnTo>
                                <a:lnTo>
                                  <a:pt x="207" y="233"/>
                                </a:lnTo>
                                <a:lnTo>
                                  <a:pt x="205" y="235"/>
                                </a:lnTo>
                                <a:lnTo>
                                  <a:pt x="204" y="238"/>
                                </a:lnTo>
                                <a:lnTo>
                                  <a:pt x="202" y="240"/>
                                </a:lnTo>
                                <a:lnTo>
                                  <a:pt x="198" y="240"/>
                                </a:lnTo>
                                <a:lnTo>
                                  <a:pt x="195" y="242"/>
                                </a:lnTo>
                                <a:lnTo>
                                  <a:pt x="192" y="242"/>
                                </a:lnTo>
                                <a:lnTo>
                                  <a:pt x="7" y="24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91" name="Freeform 153"/>
                        <wps:cNvSpPr>
                          <a:spLocks/>
                        </wps:cNvSpPr>
                        <wps:spPr bwMode="auto">
                          <a:xfrm>
                            <a:off x="8535988" y="5584825"/>
                            <a:ext cx="114300" cy="71438"/>
                          </a:xfrm>
                          <a:custGeom>
                            <a:avLst/>
                            <a:gdLst>
                              <a:gd name="T0" fmla="*/ 49 w 214"/>
                              <a:gd name="T1" fmla="*/ 134 h 136"/>
                              <a:gd name="T2" fmla="*/ 24 w 214"/>
                              <a:gd name="T3" fmla="*/ 122 h 136"/>
                              <a:gd name="T4" fmla="*/ 8 w 214"/>
                              <a:gd name="T5" fmla="*/ 101 h 136"/>
                              <a:gd name="T6" fmla="*/ 0 w 214"/>
                              <a:gd name="T7" fmla="*/ 74 h 136"/>
                              <a:gd name="T8" fmla="*/ 0 w 214"/>
                              <a:gd name="T9" fmla="*/ 48 h 136"/>
                              <a:gd name="T10" fmla="*/ 3 w 214"/>
                              <a:gd name="T11" fmla="*/ 30 h 136"/>
                              <a:gd name="T12" fmla="*/ 8 w 214"/>
                              <a:gd name="T13" fmla="*/ 15 h 136"/>
                              <a:gd name="T14" fmla="*/ 13 w 214"/>
                              <a:gd name="T15" fmla="*/ 6 h 136"/>
                              <a:gd name="T16" fmla="*/ 18 w 214"/>
                              <a:gd name="T17" fmla="*/ 1 h 136"/>
                              <a:gd name="T18" fmla="*/ 25 w 214"/>
                              <a:gd name="T19" fmla="*/ 0 h 136"/>
                              <a:gd name="T20" fmla="*/ 38 w 214"/>
                              <a:gd name="T21" fmla="*/ 0 h 136"/>
                              <a:gd name="T22" fmla="*/ 44 w 214"/>
                              <a:gd name="T23" fmla="*/ 0 h 136"/>
                              <a:gd name="T24" fmla="*/ 48 w 214"/>
                              <a:gd name="T25" fmla="*/ 1 h 136"/>
                              <a:gd name="T26" fmla="*/ 50 w 214"/>
                              <a:gd name="T27" fmla="*/ 4 h 136"/>
                              <a:gd name="T28" fmla="*/ 50 w 214"/>
                              <a:gd name="T29" fmla="*/ 9 h 136"/>
                              <a:gd name="T30" fmla="*/ 45 w 214"/>
                              <a:gd name="T31" fmla="*/ 16 h 136"/>
                              <a:gd name="T32" fmla="*/ 39 w 214"/>
                              <a:gd name="T33" fmla="*/ 30 h 136"/>
                              <a:gd name="T34" fmla="*/ 34 w 214"/>
                              <a:gd name="T35" fmla="*/ 47 h 136"/>
                              <a:gd name="T36" fmla="*/ 33 w 214"/>
                              <a:gd name="T37" fmla="*/ 67 h 136"/>
                              <a:gd name="T38" fmla="*/ 37 w 214"/>
                              <a:gd name="T39" fmla="*/ 78 h 136"/>
                              <a:gd name="T40" fmla="*/ 44 w 214"/>
                              <a:gd name="T41" fmla="*/ 86 h 136"/>
                              <a:gd name="T42" fmla="*/ 54 w 214"/>
                              <a:gd name="T43" fmla="*/ 91 h 136"/>
                              <a:gd name="T44" fmla="*/ 66 w 214"/>
                              <a:gd name="T45" fmla="*/ 91 h 136"/>
                              <a:gd name="T46" fmla="*/ 77 w 214"/>
                              <a:gd name="T47" fmla="*/ 84 h 136"/>
                              <a:gd name="T48" fmla="*/ 85 w 214"/>
                              <a:gd name="T49" fmla="*/ 72 h 136"/>
                              <a:gd name="T50" fmla="*/ 92 w 214"/>
                              <a:gd name="T51" fmla="*/ 56 h 136"/>
                              <a:gd name="T52" fmla="*/ 99 w 214"/>
                              <a:gd name="T53" fmla="*/ 39 h 136"/>
                              <a:gd name="T54" fmla="*/ 109 w 214"/>
                              <a:gd name="T55" fmla="*/ 23 h 136"/>
                              <a:gd name="T56" fmla="*/ 123 w 214"/>
                              <a:gd name="T57" fmla="*/ 11 h 136"/>
                              <a:gd name="T58" fmla="*/ 142 w 214"/>
                              <a:gd name="T59" fmla="*/ 4 h 136"/>
                              <a:gd name="T60" fmla="*/ 168 w 214"/>
                              <a:gd name="T61" fmla="*/ 4 h 136"/>
                              <a:gd name="T62" fmla="*/ 190 w 214"/>
                              <a:gd name="T63" fmla="*/ 15 h 136"/>
                              <a:gd name="T64" fmla="*/ 206 w 214"/>
                              <a:gd name="T65" fmla="*/ 33 h 136"/>
                              <a:gd name="T66" fmla="*/ 214 w 214"/>
                              <a:gd name="T67" fmla="*/ 59 h 136"/>
                              <a:gd name="T68" fmla="*/ 214 w 214"/>
                              <a:gd name="T69" fmla="*/ 80 h 136"/>
                              <a:gd name="T70" fmla="*/ 211 w 214"/>
                              <a:gd name="T71" fmla="*/ 95 h 136"/>
                              <a:gd name="T72" fmla="*/ 208 w 214"/>
                              <a:gd name="T73" fmla="*/ 107 h 136"/>
                              <a:gd name="T74" fmla="*/ 203 w 214"/>
                              <a:gd name="T75" fmla="*/ 117 h 136"/>
                              <a:gd name="T76" fmla="*/ 200 w 214"/>
                              <a:gd name="T77" fmla="*/ 121 h 136"/>
                              <a:gd name="T78" fmla="*/ 198 w 214"/>
                              <a:gd name="T79" fmla="*/ 122 h 136"/>
                              <a:gd name="T80" fmla="*/ 194 w 214"/>
                              <a:gd name="T81" fmla="*/ 123 h 136"/>
                              <a:gd name="T82" fmla="*/ 188 w 214"/>
                              <a:gd name="T83" fmla="*/ 123 h 136"/>
                              <a:gd name="T84" fmla="*/ 179 w 214"/>
                              <a:gd name="T85" fmla="*/ 123 h 136"/>
                              <a:gd name="T86" fmla="*/ 173 w 214"/>
                              <a:gd name="T87" fmla="*/ 122 h 136"/>
                              <a:gd name="T88" fmla="*/ 170 w 214"/>
                              <a:gd name="T89" fmla="*/ 122 h 136"/>
                              <a:gd name="T90" fmla="*/ 167 w 214"/>
                              <a:gd name="T91" fmla="*/ 120 h 136"/>
                              <a:gd name="T92" fmla="*/ 167 w 214"/>
                              <a:gd name="T93" fmla="*/ 116 h 136"/>
                              <a:gd name="T94" fmla="*/ 172 w 214"/>
                              <a:gd name="T95" fmla="*/ 108 h 136"/>
                              <a:gd name="T96" fmla="*/ 177 w 214"/>
                              <a:gd name="T97" fmla="*/ 96 h 136"/>
                              <a:gd name="T98" fmla="*/ 181 w 214"/>
                              <a:gd name="T99" fmla="*/ 83 h 136"/>
                              <a:gd name="T100" fmla="*/ 181 w 214"/>
                              <a:gd name="T101" fmla="*/ 67 h 136"/>
                              <a:gd name="T102" fmla="*/ 178 w 214"/>
                              <a:gd name="T103" fmla="*/ 57 h 136"/>
                              <a:gd name="T104" fmla="*/ 172 w 214"/>
                              <a:gd name="T105" fmla="*/ 49 h 136"/>
                              <a:gd name="T106" fmla="*/ 163 w 214"/>
                              <a:gd name="T107" fmla="*/ 47 h 136"/>
                              <a:gd name="T108" fmla="*/ 152 w 214"/>
                              <a:gd name="T109" fmla="*/ 47 h 136"/>
                              <a:gd name="T110" fmla="*/ 142 w 214"/>
                              <a:gd name="T111" fmla="*/ 54 h 136"/>
                              <a:gd name="T112" fmla="*/ 134 w 214"/>
                              <a:gd name="T113" fmla="*/ 67 h 136"/>
                              <a:gd name="T114" fmla="*/ 126 w 214"/>
                              <a:gd name="T115" fmla="*/ 83 h 136"/>
                              <a:gd name="T116" fmla="*/ 119 w 214"/>
                              <a:gd name="T117" fmla="*/ 99 h 136"/>
                              <a:gd name="T118" fmla="*/ 109 w 214"/>
                              <a:gd name="T119" fmla="*/ 115 h 136"/>
                              <a:gd name="T120" fmla="*/ 96 w 214"/>
                              <a:gd name="T121" fmla="*/ 127 h 136"/>
                              <a:gd name="T122" fmla="*/ 77 w 214"/>
                              <a:gd name="T123" fmla="*/ 134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14" h="136">
                                <a:moveTo>
                                  <a:pt x="65" y="136"/>
                                </a:moveTo>
                                <a:lnTo>
                                  <a:pt x="49" y="134"/>
                                </a:lnTo>
                                <a:lnTo>
                                  <a:pt x="37" y="129"/>
                                </a:lnTo>
                                <a:lnTo>
                                  <a:pt x="24" y="122"/>
                                </a:lnTo>
                                <a:lnTo>
                                  <a:pt x="16" y="112"/>
                                </a:lnTo>
                                <a:lnTo>
                                  <a:pt x="8" y="101"/>
                                </a:lnTo>
                                <a:lnTo>
                                  <a:pt x="3" y="89"/>
                                </a:lnTo>
                                <a:lnTo>
                                  <a:pt x="0" y="74"/>
                                </a:lnTo>
                                <a:lnTo>
                                  <a:pt x="0" y="58"/>
                                </a:lnTo>
                                <a:lnTo>
                                  <a:pt x="0" y="48"/>
                                </a:lnTo>
                                <a:lnTo>
                                  <a:pt x="1" y="38"/>
                                </a:lnTo>
                                <a:lnTo>
                                  <a:pt x="3" y="30"/>
                                </a:lnTo>
                                <a:lnTo>
                                  <a:pt x="4" y="22"/>
                                </a:lnTo>
                                <a:lnTo>
                                  <a:pt x="8" y="15"/>
                                </a:lnTo>
                                <a:lnTo>
                                  <a:pt x="11" y="10"/>
                                </a:lnTo>
                                <a:lnTo>
                                  <a:pt x="13" y="6"/>
                                </a:lnTo>
                                <a:lnTo>
                                  <a:pt x="16" y="4"/>
                                </a:lnTo>
                                <a:lnTo>
                                  <a:pt x="18" y="1"/>
                                </a:lnTo>
                                <a:lnTo>
                                  <a:pt x="20" y="0"/>
                                </a:lnTo>
                                <a:lnTo>
                                  <a:pt x="25" y="0"/>
                                </a:lnTo>
                                <a:lnTo>
                                  <a:pt x="33" y="0"/>
                                </a:lnTo>
                                <a:lnTo>
                                  <a:pt x="38" y="0"/>
                                </a:lnTo>
                                <a:lnTo>
                                  <a:pt x="41" y="0"/>
                                </a:lnTo>
                                <a:lnTo>
                                  <a:pt x="44" y="0"/>
                                </a:lnTo>
                                <a:lnTo>
                                  <a:pt x="46" y="1"/>
                                </a:lnTo>
                                <a:lnTo>
                                  <a:pt x="48" y="1"/>
                                </a:lnTo>
                                <a:lnTo>
                                  <a:pt x="49" y="3"/>
                                </a:lnTo>
                                <a:lnTo>
                                  <a:pt x="50" y="4"/>
                                </a:lnTo>
                                <a:lnTo>
                                  <a:pt x="50" y="6"/>
                                </a:lnTo>
                                <a:lnTo>
                                  <a:pt x="50" y="9"/>
                                </a:lnTo>
                                <a:lnTo>
                                  <a:pt x="48" y="12"/>
                                </a:lnTo>
                                <a:lnTo>
                                  <a:pt x="45" y="16"/>
                                </a:lnTo>
                                <a:lnTo>
                                  <a:pt x="41" y="22"/>
                                </a:lnTo>
                                <a:lnTo>
                                  <a:pt x="39" y="30"/>
                                </a:lnTo>
                                <a:lnTo>
                                  <a:pt x="35" y="38"/>
                                </a:lnTo>
                                <a:lnTo>
                                  <a:pt x="34" y="47"/>
                                </a:lnTo>
                                <a:lnTo>
                                  <a:pt x="33" y="58"/>
                                </a:lnTo>
                                <a:lnTo>
                                  <a:pt x="33" y="67"/>
                                </a:lnTo>
                                <a:lnTo>
                                  <a:pt x="35" y="73"/>
                                </a:lnTo>
                                <a:lnTo>
                                  <a:pt x="37" y="78"/>
                                </a:lnTo>
                                <a:lnTo>
                                  <a:pt x="40" y="83"/>
                                </a:lnTo>
                                <a:lnTo>
                                  <a:pt x="44" y="86"/>
                                </a:lnTo>
                                <a:lnTo>
                                  <a:pt x="49" y="89"/>
                                </a:lnTo>
                                <a:lnTo>
                                  <a:pt x="54" y="91"/>
                                </a:lnTo>
                                <a:lnTo>
                                  <a:pt x="60" y="91"/>
                                </a:lnTo>
                                <a:lnTo>
                                  <a:pt x="66" y="91"/>
                                </a:lnTo>
                                <a:lnTo>
                                  <a:pt x="72" y="88"/>
                                </a:lnTo>
                                <a:lnTo>
                                  <a:pt x="77" y="84"/>
                                </a:lnTo>
                                <a:lnTo>
                                  <a:pt x="81" y="78"/>
                                </a:lnTo>
                                <a:lnTo>
                                  <a:pt x="85" y="72"/>
                                </a:lnTo>
                                <a:lnTo>
                                  <a:pt x="88" y="64"/>
                                </a:lnTo>
                                <a:lnTo>
                                  <a:pt x="92" y="56"/>
                                </a:lnTo>
                                <a:lnTo>
                                  <a:pt x="96" y="47"/>
                                </a:lnTo>
                                <a:lnTo>
                                  <a:pt x="99" y="39"/>
                                </a:lnTo>
                                <a:lnTo>
                                  <a:pt x="104" y="31"/>
                                </a:lnTo>
                                <a:lnTo>
                                  <a:pt x="109" y="23"/>
                                </a:lnTo>
                                <a:lnTo>
                                  <a:pt x="115" y="17"/>
                                </a:lnTo>
                                <a:lnTo>
                                  <a:pt x="123" y="11"/>
                                </a:lnTo>
                                <a:lnTo>
                                  <a:pt x="131" y="7"/>
                                </a:lnTo>
                                <a:lnTo>
                                  <a:pt x="142" y="4"/>
                                </a:lnTo>
                                <a:lnTo>
                                  <a:pt x="155" y="4"/>
                                </a:lnTo>
                                <a:lnTo>
                                  <a:pt x="168" y="4"/>
                                </a:lnTo>
                                <a:lnTo>
                                  <a:pt x="181" y="9"/>
                                </a:lnTo>
                                <a:lnTo>
                                  <a:pt x="190" y="15"/>
                                </a:lnTo>
                                <a:lnTo>
                                  <a:pt x="199" y="23"/>
                                </a:lnTo>
                                <a:lnTo>
                                  <a:pt x="206" y="33"/>
                                </a:lnTo>
                                <a:lnTo>
                                  <a:pt x="210" y="46"/>
                                </a:lnTo>
                                <a:lnTo>
                                  <a:pt x="214" y="59"/>
                                </a:lnTo>
                                <a:lnTo>
                                  <a:pt x="214" y="73"/>
                                </a:lnTo>
                                <a:lnTo>
                                  <a:pt x="214" y="80"/>
                                </a:lnTo>
                                <a:lnTo>
                                  <a:pt x="213" y="88"/>
                                </a:lnTo>
                                <a:lnTo>
                                  <a:pt x="211" y="95"/>
                                </a:lnTo>
                                <a:lnTo>
                                  <a:pt x="210" y="101"/>
                                </a:lnTo>
                                <a:lnTo>
                                  <a:pt x="208" y="107"/>
                                </a:lnTo>
                                <a:lnTo>
                                  <a:pt x="205" y="112"/>
                                </a:lnTo>
                                <a:lnTo>
                                  <a:pt x="203" y="117"/>
                                </a:lnTo>
                                <a:lnTo>
                                  <a:pt x="202" y="120"/>
                                </a:lnTo>
                                <a:lnTo>
                                  <a:pt x="200" y="121"/>
                                </a:lnTo>
                                <a:lnTo>
                                  <a:pt x="199" y="122"/>
                                </a:lnTo>
                                <a:lnTo>
                                  <a:pt x="198" y="122"/>
                                </a:lnTo>
                                <a:lnTo>
                                  <a:pt x="195" y="122"/>
                                </a:lnTo>
                                <a:lnTo>
                                  <a:pt x="194" y="123"/>
                                </a:lnTo>
                                <a:lnTo>
                                  <a:pt x="192" y="123"/>
                                </a:lnTo>
                                <a:lnTo>
                                  <a:pt x="188" y="123"/>
                                </a:lnTo>
                                <a:lnTo>
                                  <a:pt x="184" y="123"/>
                                </a:lnTo>
                                <a:lnTo>
                                  <a:pt x="179" y="123"/>
                                </a:lnTo>
                                <a:lnTo>
                                  <a:pt x="177" y="123"/>
                                </a:lnTo>
                                <a:lnTo>
                                  <a:pt x="173" y="122"/>
                                </a:lnTo>
                                <a:lnTo>
                                  <a:pt x="171" y="122"/>
                                </a:lnTo>
                                <a:lnTo>
                                  <a:pt x="170" y="122"/>
                                </a:lnTo>
                                <a:lnTo>
                                  <a:pt x="168" y="121"/>
                                </a:lnTo>
                                <a:lnTo>
                                  <a:pt x="167" y="120"/>
                                </a:lnTo>
                                <a:lnTo>
                                  <a:pt x="167" y="118"/>
                                </a:lnTo>
                                <a:lnTo>
                                  <a:pt x="167" y="116"/>
                                </a:lnTo>
                                <a:lnTo>
                                  <a:pt x="170" y="112"/>
                                </a:lnTo>
                                <a:lnTo>
                                  <a:pt x="172" y="108"/>
                                </a:lnTo>
                                <a:lnTo>
                                  <a:pt x="174" y="102"/>
                                </a:lnTo>
                                <a:lnTo>
                                  <a:pt x="177" y="96"/>
                                </a:lnTo>
                                <a:lnTo>
                                  <a:pt x="179" y="90"/>
                                </a:lnTo>
                                <a:lnTo>
                                  <a:pt x="181" y="83"/>
                                </a:lnTo>
                                <a:lnTo>
                                  <a:pt x="181" y="74"/>
                                </a:lnTo>
                                <a:lnTo>
                                  <a:pt x="181" y="67"/>
                                </a:lnTo>
                                <a:lnTo>
                                  <a:pt x="179" y="62"/>
                                </a:lnTo>
                                <a:lnTo>
                                  <a:pt x="178" y="57"/>
                                </a:lnTo>
                                <a:lnTo>
                                  <a:pt x="174" y="53"/>
                                </a:lnTo>
                                <a:lnTo>
                                  <a:pt x="172" y="49"/>
                                </a:lnTo>
                                <a:lnTo>
                                  <a:pt x="168" y="48"/>
                                </a:lnTo>
                                <a:lnTo>
                                  <a:pt x="163" y="47"/>
                                </a:lnTo>
                                <a:lnTo>
                                  <a:pt x="158" y="46"/>
                                </a:lnTo>
                                <a:lnTo>
                                  <a:pt x="152" y="47"/>
                                </a:lnTo>
                                <a:lnTo>
                                  <a:pt x="147" y="49"/>
                                </a:lnTo>
                                <a:lnTo>
                                  <a:pt x="142" y="54"/>
                                </a:lnTo>
                                <a:lnTo>
                                  <a:pt x="137" y="60"/>
                                </a:lnTo>
                                <a:lnTo>
                                  <a:pt x="134" y="67"/>
                                </a:lnTo>
                                <a:lnTo>
                                  <a:pt x="130" y="74"/>
                                </a:lnTo>
                                <a:lnTo>
                                  <a:pt x="126" y="83"/>
                                </a:lnTo>
                                <a:lnTo>
                                  <a:pt x="123" y="91"/>
                                </a:lnTo>
                                <a:lnTo>
                                  <a:pt x="119" y="99"/>
                                </a:lnTo>
                                <a:lnTo>
                                  <a:pt x="114" y="107"/>
                                </a:lnTo>
                                <a:lnTo>
                                  <a:pt x="109" y="115"/>
                                </a:lnTo>
                                <a:lnTo>
                                  <a:pt x="103" y="121"/>
                                </a:lnTo>
                                <a:lnTo>
                                  <a:pt x="96" y="127"/>
                                </a:lnTo>
                                <a:lnTo>
                                  <a:pt x="87" y="132"/>
                                </a:lnTo>
                                <a:lnTo>
                                  <a:pt x="77" y="134"/>
                                </a:lnTo>
                                <a:lnTo>
                                  <a:pt x="65" y="13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92" name="Freeform 154"/>
                        <wps:cNvSpPr>
                          <a:spLocks/>
                        </wps:cNvSpPr>
                        <wps:spPr bwMode="auto">
                          <a:xfrm>
                            <a:off x="8535988" y="5667375"/>
                            <a:ext cx="114300" cy="80963"/>
                          </a:xfrm>
                          <a:custGeom>
                            <a:avLst/>
                            <a:gdLst>
                              <a:gd name="T0" fmla="*/ 30 w 214"/>
                              <a:gd name="T1" fmla="*/ 152 h 152"/>
                              <a:gd name="T2" fmla="*/ 24 w 214"/>
                              <a:gd name="T3" fmla="*/ 152 h 152"/>
                              <a:gd name="T4" fmla="*/ 20 w 214"/>
                              <a:gd name="T5" fmla="*/ 151 h 152"/>
                              <a:gd name="T6" fmla="*/ 18 w 214"/>
                              <a:gd name="T7" fmla="*/ 150 h 152"/>
                              <a:gd name="T8" fmla="*/ 14 w 214"/>
                              <a:gd name="T9" fmla="*/ 146 h 152"/>
                              <a:gd name="T10" fmla="*/ 8 w 214"/>
                              <a:gd name="T11" fmla="*/ 136 h 152"/>
                              <a:gd name="T12" fmla="*/ 3 w 214"/>
                              <a:gd name="T13" fmla="*/ 122 h 152"/>
                              <a:gd name="T14" fmla="*/ 0 w 214"/>
                              <a:gd name="T15" fmla="*/ 103 h 152"/>
                              <a:gd name="T16" fmla="*/ 1 w 214"/>
                              <a:gd name="T17" fmla="*/ 71 h 152"/>
                              <a:gd name="T18" fmla="*/ 13 w 214"/>
                              <a:gd name="T19" fmla="*/ 37 h 152"/>
                              <a:gd name="T20" fmla="*/ 40 w 214"/>
                              <a:gd name="T21" fmla="*/ 13 h 152"/>
                              <a:gd name="T22" fmla="*/ 78 w 214"/>
                              <a:gd name="T23" fmla="*/ 1 h 152"/>
                              <a:gd name="T24" fmla="*/ 129 w 214"/>
                              <a:gd name="T25" fmla="*/ 1 h 152"/>
                              <a:gd name="T26" fmla="*/ 171 w 214"/>
                              <a:gd name="T27" fmla="*/ 14 h 152"/>
                              <a:gd name="T28" fmla="*/ 198 w 214"/>
                              <a:gd name="T29" fmla="*/ 40 h 152"/>
                              <a:gd name="T30" fmla="*/ 213 w 214"/>
                              <a:gd name="T31" fmla="*/ 75 h 152"/>
                              <a:gd name="T32" fmla="*/ 214 w 214"/>
                              <a:gd name="T33" fmla="*/ 104 h 152"/>
                              <a:gd name="T34" fmla="*/ 210 w 214"/>
                              <a:gd name="T35" fmla="*/ 120 h 152"/>
                              <a:gd name="T36" fmla="*/ 206 w 214"/>
                              <a:gd name="T37" fmla="*/ 134 h 152"/>
                              <a:gd name="T38" fmla="*/ 200 w 214"/>
                              <a:gd name="T39" fmla="*/ 144 h 152"/>
                              <a:gd name="T40" fmla="*/ 195 w 214"/>
                              <a:gd name="T41" fmla="*/ 149 h 152"/>
                              <a:gd name="T42" fmla="*/ 193 w 214"/>
                              <a:gd name="T43" fmla="*/ 151 h 152"/>
                              <a:gd name="T44" fmla="*/ 188 w 214"/>
                              <a:gd name="T45" fmla="*/ 151 h 152"/>
                              <a:gd name="T46" fmla="*/ 182 w 214"/>
                              <a:gd name="T47" fmla="*/ 152 h 152"/>
                              <a:gd name="T48" fmla="*/ 173 w 214"/>
                              <a:gd name="T49" fmla="*/ 152 h 152"/>
                              <a:gd name="T50" fmla="*/ 167 w 214"/>
                              <a:gd name="T51" fmla="*/ 151 h 152"/>
                              <a:gd name="T52" fmla="*/ 162 w 214"/>
                              <a:gd name="T53" fmla="*/ 150 h 152"/>
                              <a:gd name="T54" fmla="*/ 161 w 214"/>
                              <a:gd name="T55" fmla="*/ 147 h 152"/>
                              <a:gd name="T56" fmla="*/ 161 w 214"/>
                              <a:gd name="T57" fmla="*/ 144 h 152"/>
                              <a:gd name="T58" fmla="*/ 166 w 214"/>
                              <a:gd name="T59" fmla="*/ 136 h 152"/>
                              <a:gd name="T60" fmla="*/ 172 w 214"/>
                              <a:gd name="T61" fmla="*/ 124 h 152"/>
                              <a:gd name="T62" fmla="*/ 178 w 214"/>
                              <a:gd name="T63" fmla="*/ 108 h 152"/>
                              <a:gd name="T64" fmla="*/ 177 w 214"/>
                              <a:gd name="T65" fmla="*/ 86 h 152"/>
                              <a:gd name="T66" fmla="*/ 167 w 214"/>
                              <a:gd name="T67" fmla="*/ 66 h 152"/>
                              <a:gd name="T68" fmla="*/ 149 w 214"/>
                              <a:gd name="T69" fmla="*/ 53 h 152"/>
                              <a:gd name="T70" fmla="*/ 123 w 214"/>
                              <a:gd name="T71" fmla="*/ 45 h 152"/>
                              <a:gd name="T72" fmla="*/ 88 w 214"/>
                              <a:gd name="T73" fmla="*/ 45 h 152"/>
                              <a:gd name="T74" fmla="*/ 62 w 214"/>
                              <a:gd name="T75" fmla="*/ 53 h 152"/>
                              <a:gd name="T76" fmla="*/ 44 w 214"/>
                              <a:gd name="T77" fmla="*/ 67 h 152"/>
                              <a:gd name="T78" fmla="*/ 37 w 214"/>
                              <a:gd name="T79" fmla="*/ 87 h 152"/>
                              <a:gd name="T80" fmla="*/ 35 w 214"/>
                              <a:gd name="T81" fmla="*/ 109 h 152"/>
                              <a:gd name="T82" fmla="*/ 40 w 214"/>
                              <a:gd name="T83" fmla="*/ 125 h 152"/>
                              <a:gd name="T84" fmla="*/ 46 w 214"/>
                              <a:gd name="T85" fmla="*/ 138 h 152"/>
                              <a:gd name="T86" fmla="*/ 51 w 214"/>
                              <a:gd name="T87" fmla="*/ 145 h 152"/>
                              <a:gd name="T88" fmla="*/ 53 w 214"/>
                              <a:gd name="T89" fmla="*/ 149 h 152"/>
                              <a:gd name="T90" fmla="*/ 50 w 214"/>
                              <a:gd name="T91" fmla="*/ 151 h 152"/>
                              <a:gd name="T92" fmla="*/ 46 w 214"/>
                              <a:gd name="T93" fmla="*/ 152 h 152"/>
                              <a:gd name="T94" fmla="*/ 40 w 214"/>
                              <a:gd name="T95" fmla="*/ 152 h 1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214" h="152">
                                <a:moveTo>
                                  <a:pt x="34" y="152"/>
                                </a:moveTo>
                                <a:lnTo>
                                  <a:pt x="30" y="152"/>
                                </a:lnTo>
                                <a:lnTo>
                                  <a:pt x="28" y="152"/>
                                </a:lnTo>
                                <a:lnTo>
                                  <a:pt x="24" y="152"/>
                                </a:lnTo>
                                <a:lnTo>
                                  <a:pt x="23" y="152"/>
                                </a:lnTo>
                                <a:lnTo>
                                  <a:pt x="20" y="151"/>
                                </a:lnTo>
                                <a:lnTo>
                                  <a:pt x="19" y="151"/>
                                </a:lnTo>
                                <a:lnTo>
                                  <a:pt x="18" y="150"/>
                                </a:lnTo>
                                <a:lnTo>
                                  <a:pt x="16" y="149"/>
                                </a:lnTo>
                                <a:lnTo>
                                  <a:pt x="14" y="146"/>
                                </a:lnTo>
                                <a:lnTo>
                                  <a:pt x="11" y="141"/>
                                </a:lnTo>
                                <a:lnTo>
                                  <a:pt x="8" y="136"/>
                                </a:lnTo>
                                <a:lnTo>
                                  <a:pt x="6" y="129"/>
                                </a:lnTo>
                                <a:lnTo>
                                  <a:pt x="3" y="122"/>
                                </a:lnTo>
                                <a:lnTo>
                                  <a:pt x="1" y="112"/>
                                </a:lnTo>
                                <a:lnTo>
                                  <a:pt x="0" y="103"/>
                                </a:lnTo>
                                <a:lnTo>
                                  <a:pt x="0" y="92"/>
                                </a:lnTo>
                                <a:lnTo>
                                  <a:pt x="1" y="71"/>
                                </a:lnTo>
                                <a:lnTo>
                                  <a:pt x="6" y="54"/>
                                </a:lnTo>
                                <a:lnTo>
                                  <a:pt x="13" y="37"/>
                                </a:lnTo>
                                <a:lnTo>
                                  <a:pt x="25" y="24"/>
                                </a:lnTo>
                                <a:lnTo>
                                  <a:pt x="40" y="13"/>
                                </a:lnTo>
                                <a:lnTo>
                                  <a:pt x="59" y="6"/>
                                </a:lnTo>
                                <a:lnTo>
                                  <a:pt x="78" y="1"/>
                                </a:lnTo>
                                <a:lnTo>
                                  <a:pt x="104" y="0"/>
                                </a:lnTo>
                                <a:lnTo>
                                  <a:pt x="129" y="1"/>
                                </a:lnTo>
                                <a:lnTo>
                                  <a:pt x="151" y="7"/>
                                </a:lnTo>
                                <a:lnTo>
                                  <a:pt x="171" y="14"/>
                                </a:lnTo>
                                <a:lnTo>
                                  <a:pt x="186" y="27"/>
                                </a:lnTo>
                                <a:lnTo>
                                  <a:pt x="198" y="40"/>
                                </a:lnTo>
                                <a:lnTo>
                                  <a:pt x="206" y="56"/>
                                </a:lnTo>
                                <a:lnTo>
                                  <a:pt x="213" y="75"/>
                                </a:lnTo>
                                <a:lnTo>
                                  <a:pt x="214" y="96"/>
                                </a:lnTo>
                                <a:lnTo>
                                  <a:pt x="214" y="104"/>
                                </a:lnTo>
                                <a:lnTo>
                                  <a:pt x="213" y="112"/>
                                </a:lnTo>
                                <a:lnTo>
                                  <a:pt x="210" y="120"/>
                                </a:lnTo>
                                <a:lnTo>
                                  <a:pt x="209" y="127"/>
                                </a:lnTo>
                                <a:lnTo>
                                  <a:pt x="206" y="134"/>
                                </a:lnTo>
                                <a:lnTo>
                                  <a:pt x="203" y="139"/>
                                </a:lnTo>
                                <a:lnTo>
                                  <a:pt x="200" y="144"/>
                                </a:lnTo>
                                <a:lnTo>
                                  <a:pt x="198" y="147"/>
                                </a:lnTo>
                                <a:lnTo>
                                  <a:pt x="195" y="149"/>
                                </a:lnTo>
                                <a:lnTo>
                                  <a:pt x="194" y="150"/>
                                </a:lnTo>
                                <a:lnTo>
                                  <a:pt x="193" y="151"/>
                                </a:lnTo>
                                <a:lnTo>
                                  <a:pt x="190" y="151"/>
                                </a:lnTo>
                                <a:lnTo>
                                  <a:pt x="188" y="151"/>
                                </a:lnTo>
                                <a:lnTo>
                                  <a:pt x="186" y="152"/>
                                </a:lnTo>
                                <a:lnTo>
                                  <a:pt x="182" y="152"/>
                                </a:lnTo>
                                <a:lnTo>
                                  <a:pt x="178" y="152"/>
                                </a:lnTo>
                                <a:lnTo>
                                  <a:pt x="173" y="152"/>
                                </a:lnTo>
                                <a:lnTo>
                                  <a:pt x="170" y="152"/>
                                </a:lnTo>
                                <a:lnTo>
                                  <a:pt x="167" y="151"/>
                                </a:lnTo>
                                <a:lnTo>
                                  <a:pt x="165" y="151"/>
                                </a:lnTo>
                                <a:lnTo>
                                  <a:pt x="162" y="150"/>
                                </a:lnTo>
                                <a:lnTo>
                                  <a:pt x="161" y="149"/>
                                </a:lnTo>
                                <a:lnTo>
                                  <a:pt x="161" y="147"/>
                                </a:lnTo>
                                <a:lnTo>
                                  <a:pt x="160" y="146"/>
                                </a:lnTo>
                                <a:lnTo>
                                  <a:pt x="161" y="144"/>
                                </a:lnTo>
                                <a:lnTo>
                                  <a:pt x="163" y="140"/>
                                </a:lnTo>
                                <a:lnTo>
                                  <a:pt x="166" y="136"/>
                                </a:lnTo>
                                <a:lnTo>
                                  <a:pt x="170" y="130"/>
                                </a:lnTo>
                                <a:lnTo>
                                  <a:pt x="172" y="124"/>
                                </a:lnTo>
                                <a:lnTo>
                                  <a:pt x="176" y="117"/>
                                </a:lnTo>
                                <a:lnTo>
                                  <a:pt x="178" y="108"/>
                                </a:lnTo>
                                <a:lnTo>
                                  <a:pt x="178" y="97"/>
                                </a:lnTo>
                                <a:lnTo>
                                  <a:pt x="177" y="86"/>
                                </a:lnTo>
                                <a:lnTo>
                                  <a:pt x="173" y="75"/>
                                </a:lnTo>
                                <a:lnTo>
                                  <a:pt x="167" y="66"/>
                                </a:lnTo>
                                <a:lnTo>
                                  <a:pt x="158" y="59"/>
                                </a:lnTo>
                                <a:lnTo>
                                  <a:pt x="149" y="53"/>
                                </a:lnTo>
                                <a:lnTo>
                                  <a:pt x="136" y="49"/>
                                </a:lnTo>
                                <a:lnTo>
                                  <a:pt x="123" y="45"/>
                                </a:lnTo>
                                <a:lnTo>
                                  <a:pt x="107" y="45"/>
                                </a:lnTo>
                                <a:lnTo>
                                  <a:pt x="88" y="45"/>
                                </a:lnTo>
                                <a:lnTo>
                                  <a:pt x="75" y="49"/>
                                </a:lnTo>
                                <a:lnTo>
                                  <a:pt x="62" y="53"/>
                                </a:lnTo>
                                <a:lnTo>
                                  <a:pt x="53" y="60"/>
                                </a:lnTo>
                                <a:lnTo>
                                  <a:pt x="44" y="67"/>
                                </a:lnTo>
                                <a:lnTo>
                                  <a:pt x="39" y="76"/>
                                </a:lnTo>
                                <a:lnTo>
                                  <a:pt x="37" y="87"/>
                                </a:lnTo>
                                <a:lnTo>
                                  <a:pt x="35" y="98"/>
                                </a:lnTo>
                                <a:lnTo>
                                  <a:pt x="35" y="109"/>
                                </a:lnTo>
                                <a:lnTo>
                                  <a:pt x="38" y="118"/>
                                </a:lnTo>
                                <a:lnTo>
                                  <a:pt x="40" y="125"/>
                                </a:lnTo>
                                <a:lnTo>
                                  <a:pt x="44" y="131"/>
                                </a:lnTo>
                                <a:lnTo>
                                  <a:pt x="46" y="138"/>
                                </a:lnTo>
                                <a:lnTo>
                                  <a:pt x="50" y="141"/>
                                </a:lnTo>
                                <a:lnTo>
                                  <a:pt x="51" y="145"/>
                                </a:lnTo>
                                <a:lnTo>
                                  <a:pt x="53" y="147"/>
                                </a:lnTo>
                                <a:lnTo>
                                  <a:pt x="53" y="149"/>
                                </a:lnTo>
                                <a:lnTo>
                                  <a:pt x="51" y="150"/>
                                </a:lnTo>
                                <a:lnTo>
                                  <a:pt x="50" y="151"/>
                                </a:lnTo>
                                <a:lnTo>
                                  <a:pt x="49" y="151"/>
                                </a:lnTo>
                                <a:lnTo>
                                  <a:pt x="46" y="152"/>
                                </a:lnTo>
                                <a:lnTo>
                                  <a:pt x="44" y="152"/>
                                </a:lnTo>
                                <a:lnTo>
                                  <a:pt x="40" y="152"/>
                                </a:lnTo>
                                <a:lnTo>
                                  <a:pt x="34"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93" name="Freeform 155"/>
                        <wps:cNvSpPr>
                          <a:spLocks/>
                        </wps:cNvSpPr>
                        <wps:spPr bwMode="auto">
                          <a:xfrm>
                            <a:off x="8537575" y="5764213"/>
                            <a:ext cx="109538" cy="128588"/>
                          </a:xfrm>
                          <a:custGeom>
                            <a:avLst/>
                            <a:gdLst>
                              <a:gd name="T0" fmla="*/ 5 w 208"/>
                              <a:gd name="T1" fmla="*/ 242 h 242"/>
                              <a:gd name="T2" fmla="*/ 2 w 208"/>
                              <a:gd name="T3" fmla="*/ 240 h 242"/>
                              <a:gd name="T4" fmla="*/ 1 w 208"/>
                              <a:gd name="T5" fmla="*/ 235 h 242"/>
                              <a:gd name="T6" fmla="*/ 0 w 208"/>
                              <a:gd name="T7" fmla="*/ 228 h 242"/>
                              <a:gd name="T8" fmla="*/ 0 w 208"/>
                              <a:gd name="T9" fmla="*/ 217 h 242"/>
                              <a:gd name="T10" fmla="*/ 1 w 208"/>
                              <a:gd name="T11" fmla="*/ 208 h 242"/>
                              <a:gd name="T12" fmla="*/ 2 w 208"/>
                              <a:gd name="T13" fmla="*/ 205 h 242"/>
                              <a:gd name="T14" fmla="*/ 5 w 208"/>
                              <a:gd name="T15" fmla="*/ 202 h 242"/>
                              <a:gd name="T16" fmla="*/ 175 w 208"/>
                              <a:gd name="T17" fmla="*/ 202 h 242"/>
                              <a:gd name="T18" fmla="*/ 6 w 208"/>
                              <a:gd name="T19" fmla="*/ 142 h 242"/>
                              <a:gd name="T20" fmla="*/ 4 w 208"/>
                              <a:gd name="T21" fmla="*/ 139 h 242"/>
                              <a:gd name="T22" fmla="*/ 1 w 208"/>
                              <a:gd name="T23" fmla="*/ 136 h 242"/>
                              <a:gd name="T24" fmla="*/ 0 w 208"/>
                              <a:gd name="T25" fmla="*/ 130 h 242"/>
                              <a:gd name="T26" fmla="*/ 0 w 208"/>
                              <a:gd name="T27" fmla="*/ 120 h 242"/>
                              <a:gd name="T28" fmla="*/ 0 w 208"/>
                              <a:gd name="T29" fmla="*/ 111 h 242"/>
                              <a:gd name="T30" fmla="*/ 1 w 208"/>
                              <a:gd name="T31" fmla="*/ 105 h 242"/>
                              <a:gd name="T32" fmla="*/ 4 w 208"/>
                              <a:gd name="T33" fmla="*/ 100 h 242"/>
                              <a:gd name="T34" fmla="*/ 6 w 208"/>
                              <a:gd name="T35" fmla="*/ 99 h 242"/>
                              <a:gd name="T36" fmla="*/ 175 w 208"/>
                              <a:gd name="T37" fmla="*/ 40 h 242"/>
                              <a:gd name="T38" fmla="*/ 5 w 208"/>
                              <a:gd name="T39" fmla="*/ 40 h 242"/>
                              <a:gd name="T40" fmla="*/ 2 w 208"/>
                              <a:gd name="T41" fmla="*/ 38 h 242"/>
                              <a:gd name="T42" fmla="*/ 1 w 208"/>
                              <a:gd name="T43" fmla="*/ 33 h 242"/>
                              <a:gd name="T44" fmla="*/ 0 w 208"/>
                              <a:gd name="T45" fmla="*/ 26 h 242"/>
                              <a:gd name="T46" fmla="*/ 0 w 208"/>
                              <a:gd name="T47" fmla="*/ 15 h 242"/>
                              <a:gd name="T48" fmla="*/ 1 w 208"/>
                              <a:gd name="T49" fmla="*/ 6 h 242"/>
                              <a:gd name="T50" fmla="*/ 2 w 208"/>
                              <a:gd name="T51" fmla="*/ 3 h 242"/>
                              <a:gd name="T52" fmla="*/ 5 w 208"/>
                              <a:gd name="T53" fmla="*/ 0 h 242"/>
                              <a:gd name="T54" fmla="*/ 191 w 208"/>
                              <a:gd name="T55" fmla="*/ 0 h 242"/>
                              <a:gd name="T56" fmla="*/ 204 w 208"/>
                              <a:gd name="T57" fmla="*/ 5 h 242"/>
                              <a:gd name="T58" fmla="*/ 208 w 208"/>
                              <a:gd name="T59" fmla="*/ 16 h 242"/>
                              <a:gd name="T60" fmla="*/ 208 w 208"/>
                              <a:gd name="T61" fmla="*/ 51 h 242"/>
                              <a:gd name="T62" fmla="*/ 206 w 208"/>
                              <a:gd name="T63" fmla="*/ 62 h 242"/>
                              <a:gd name="T64" fmla="*/ 200 w 208"/>
                              <a:gd name="T65" fmla="*/ 69 h 242"/>
                              <a:gd name="T66" fmla="*/ 191 w 208"/>
                              <a:gd name="T67" fmla="*/ 74 h 242"/>
                              <a:gd name="T68" fmla="*/ 60 w 208"/>
                              <a:gd name="T69" fmla="*/ 121 h 242"/>
                              <a:gd name="T70" fmla="*/ 184 w 208"/>
                              <a:gd name="T71" fmla="*/ 169 h 242"/>
                              <a:gd name="T72" fmla="*/ 196 w 208"/>
                              <a:gd name="T73" fmla="*/ 173 h 242"/>
                              <a:gd name="T74" fmla="*/ 203 w 208"/>
                              <a:gd name="T75" fmla="*/ 179 h 242"/>
                              <a:gd name="T76" fmla="*/ 207 w 208"/>
                              <a:gd name="T77" fmla="*/ 186 h 242"/>
                              <a:gd name="T78" fmla="*/ 208 w 208"/>
                              <a:gd name="T79" fmla="*/ 197 h 242"/>
                              <a:gd name="T80" fmla="*/ 208 w 208"/>
                              <a:gd name="T81" fmla="*/ 229 h 242"/>
                              <a:gd name="T82" fmla="*/ 206 w 208"/>
                              <a:gd name="T83" fmla="*/ 235 h 242"/>
                              <a:gd name="T84" fmla="*/ 202 w 208"/>
                              <a:gd name="T85" fmla="*/ 240 h 242"/>
                              <a:gd name="T86" fmla="*/ 196 w 208"/>
                              <a:gd name="T87" fmla="*/ 242 h 242"/>
                              <a:gd name="T88" fmla="*/ 6 w 208"/>
                              <a:gd name="T89" fmla="*/ 242 h 2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208" h="242">
                                <a:moveTo>
                                  <a:pt x="6" y="242"/>
                                </a:moveTo>
                                <a:lnTo>
                                  <a:pt x="5" y="242"/>
                                </a:lnTo>
                                <a:lnTo>
                                  <a:pt x="4" y="242"/>
                                </a:lnTo>
                                <a:lnTo>
                                  <a:pt x="2" y="240"/>
                                </a:lnTo>
                                <a:lnTo>
                                  <a:pt x="1" y="238"/>
                                </a:lnTo>
                                <a:lnTo>
                                  <a:pt x="1" y="235"/>
                                </a:lnTo>
                                <a:lnTo>
                                  <a:pt x="0" y="232"/>
                                </a:lnTo>
                                <a:lnTo>
                                  <a:pt x="0" y="228"/>
                                </a:lnTo>
                                <a:lnTo>
                                  <a:pt x="0" y="222"/>
                                </a:lnTo>
                                <a:lnTo>
                                  <a:pt x="0" y="217"/>
                                </a:lnTo>
                                <a:lnTo>
                                  <a:pt x="0" y="212"/>
                                </a:lnTo>
                                <a:lnTo>
                                  <a:pt x="1" y="208"/>
                                </a:lnTo>
                                <a:lnTo>
                                  <a:pt x="1" y="206"/>
                                </a:lnTo>
                                <a:lnTo>
                                  <a:pt x="2" y="205"/>
                                </a:lnTo>
                                <a:lnTo>
                                  <a:pt x="4" y="203"/>
                                </a:lnTo>
                                <a:lnTo>
                                  <a:pt x="5" y="202"/>
                                </a:lnTo>
                                <a:lnTo>
                                  <a:pt x="6" y="202"/>
                                </a:lnTo>
                                <a:lnTo>
                                  <a:pt x="175" y="202"/>
                                </a:lnTo>
                                <a:lnTo>
                                  <a:pt x="175" y="202"/>
                                </a:lnTo>
                                <a:lnTo>
                                  <a:pt x="6" y="142"/>
                                </a:lnTo>
                                <a:lnTo>
                                  <a:pt x="5" y="141"/>
                                </a:lnTo>
                                <a:lnTo>
                                  <a:pt x="4" y="139"/>
                                </a:lnTo>
                                <a:lnTo>
                                  <a:pt x="2" y="138"/>
                                </a:lnTo>
                                <a:lnTo>
                                  <a:pt x="1" y="136"/>
                                </a:lnTo>
                                <a:lnTo>
                                  <a:pt x="0" y="133"/>
                                </a:lnTo>
                                <a:lnTo>
                                  <a:pt x="0" y="130"/>
                                </a:lnTo>
                                <a:lnTo>
                                  <a:pt x="0" y="126"/>
                                </a:lnTo>
                                <a:lnTo>
                                  <a:pt x="0" y="120"/>
                                </a:lnTo>
                                <a:lnTo>
                                  <a:pt x="0" y="115"/>
                                </a:lnTo>
                                <a:lnTo>
                                  <a:pt x="0" y="111"/>
                                </a:lnTo>
                                <a:lnTo>
                                  <a:pt x="1" y="107"/>
                                </a:lnTo>
                                <a:lnTo>
                                  <a:pt x="1" y="105"/>
                                </a:lnTo>
                                <a:lnTo>
                                  <a:pt x="2" y="102"/>
                                </a:lnTo>
                                <a:lnTo>
                                  <a:pt x="4" y="100"/>
                                </a:lnTo>
                                <a:lnTo>
                                  <a:pt x="5" y="99"/>
                                </a:lnTo>
                                <a:lnTo>
                                  <a:pt x="6" y="99"/>
                                </a:lnTo>
                                <a:lnTo>
                                  <a:pt x="175" y="41"/>
                                </a:lnTo>
                                <a:lnTo>
                                  <a:pt x="175" y="40"/>
                                </a:lnTo>
                                <a:lnTo>
                                  <a:pt x="6" y="40"/>
                                </a:lnTo>
                                <a:lnTo>
                                  <a:pt x="5" y="40"/>
                                </a:lnTo>
                                <a:lnTo>
                                  <a:pt x="4" y="40"/>
                                </a:lnTo>
                                <a:lnTo>
                                  <a:pt x="2" y="38"/>
                                </a:lnTo>
                                <a:lnTo>
                                  <a:pt x="1" y="36"/>
                                </a:lnTo>
                                <a:lnTo>
                                  <a:pt x="1" y="33"/>
                                </a:lnTo>
                                <a:lnTo>
                                  <a:pt x="0" y="30"/>
                                </a:lnTo>
                                <a:lnTo>
                                  <a:pt x="0" y="26"/>
                                </a:lnTo>
                                <a:lnTo>
                                  <a:pt x="0" y="20"/>
                                </a:lnTo>
                                <a:lnTo>
                                  <a:pt x="0" y="15"/>
                                </a:lnTo>
                                <a:lnTo>
                                  <a:pt x="0" y="10"/>
                                </a:lnTo>
                                <a:lnTo>
                                  <a:pt x="1" y="6"/>
                                </a:lnTo>
                                <a:lnTo>
                                  <a:pt x="1" y="4"/>
                                </a:lnTo>
                                <a:lnTo>
                                  <a:pt x="2" y="3"/>
                                </a:lnTo>
                                <a:lnTo>
                                  <a:pt x="4" y="1"/>
                                </a:lnTo>
                                <a:lnTo>
                                  <a:pt x="5" y="0"/>
                                </a:lnTo>
                                <a:lnTo>
                                  <a:pt x="6" y="0"/>
                                </a:lnTo>
                                <a:lnTo>
                                  <a:pt x="191" y="0"/>
                                </a:lnTo>
                                <a:lnTo>
                                  <a:pt x="200" y="1"/>
                                </a:lnTo>
                                <a:lnTo>
                                  <a:pt x="204" y="5"/>
                                </a:lnTo>
                                <a:lnTo>
                                  <a:pt x="208" y="9"/>
                                </a:lnTo>
                                <a:lnTo>
                                  <a:pt x="208" y="16"/>
                                </a:lnTo>
                                <a:lnTo>
                                  <a:pt x="208" y="43"/>
                                </a:lnTo>
                                <a:lnTo>
                                  <a:pt x="208" y="51"/>
                                </a:lnTo>
                                <a:lnTo>
                                  <a:pt x="207" y="57"/>
                                </a:lnTo>
                                <a:lnTo>
                                  <a:pt x="206" y="62"/>
                                </a:lnTo>
                                <a:lnTo>
                                  <a:pt x="203" y="65"/>
                                </a:lnTo>
                                <a:lnTo>
                                  <a:pt x="200" y="69"/>
                                </a:lnTo>
                                <a:lnTo>
                                  <a:pt x="196" y="72"/>
                                </a:lnTo>
                                <a:lnTo>
                                  <a:pt x="191" y="74"/>
                                </a:lnTo>
                                <a:lnTo>
                                  <a:pt x="185" y="77"/>
                                </a:lnTo>
                                <a:lnTo>
                                  <a:pt x="60" y="121"/>
                                </a:lnTo>
                                <a:lnTo>
                                  <a:pt x="60" y="122"/>
                                </a:lnTo>
                                <a:lnTo>
                                  <a:pt x="184" y="169"/>
                                </a:lnTo>
                                <a:lnTo>
                                  <a:pt x="191" y="170"/>
                                </a:lnTo>
                                <a:lnTo>
                                  <a:pt x="196" y="173"/>
                                </a:lnTo>
                                <a:lnTo>
                                  <a:pt x="200" y="175"/>
                                </a:lnTo>
                                <a:lnTo>
                                  <a:pt x="203" y="179"/>
                                </a:lnTo>
                                <a:lnTo>
                                  <a:pt x="206" y="182"/>
                                </a:lnTo>
                                <a:lnTo>
                                  <a:pt x="207" y="186"/>
                                </a:lnTo>
                                <a:lnTo>
                                  <a:pt x="208" y="191"/>
                                </a:lnTo>
                                <a:lnTo>
                                  <a:pt x="208" y="197"/>
                                </a:lnTo>
                                <a:lnTo>
                                  <a:pt x="208" y="226"/>
                                </a:lnTo>
                                <a:lnTo>
                                  <a:pt x="208" y="229"/>
                                </a:lnTo>
                                <a:lnTo>
                                  <a:pt x="207" y="233"/>
                                </a:lnTo>
                                <a:lnTo>
                                  <a:pt x="206" y="235"/>
                                </a:lnTo>
                                <a:lnTo>
                                  <a:pt x="203" y="238"/>
                                </a:lnTo>
                                <a:lnTo>
                                  <a:pt x="202" y="240"/>
                                </a:lnTo>
                                <a:lnTo>
                                  <a:pt x="198" y="240"/>
                                </a:lnTo>
                                <a:lnTo>
                                  <a:pt x="196" y="242"/>
                                </a:lnTo>
                                <a:lnTo>
                                  <a:pt x="191" y="242"/>
                                </a:lnTo>
                                <a:lnTo>
                                  <a:pt x="6" y="24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694" name="Rectangle 156"/>
                        <wps:cNvSpPr>
                          <a:spLocks noChangeArrowheads="1"/>
                        </wps:cNvSpPr>
                        <wps:spPr bwMode="auto">
                          <a:xfrm>
                            <a:off x="0" y="1890713"/>
                            <a:ext cx="1254125" cy="1300163"/>
                          </a:xfrm>
                          <a:prstGeom prst="rect">
                            <a:avLst/>
                          </a:prstGeom>
                          <a:solidFill>
                            <a:srgbClr val="CBF1E9"/>
                          </a:solidFill>
                          <a:ln w="7938">
                            <a:solidFill>
                              <a:srgbClr val="9CE3D7"/>
                            </a:solidFill>
                            <a:prstDash val="solid"/>
                            <a:miter lim="800000"/>
                            <a:headEnd/>
                            <a:tailEnd/>
                          </a:ln>
                        </wps:spPr>
                        <wps:bodyPr vert="horz" wrap="square" lIns="91440" tIns="45720" rIns="91440" bIns="45720" numCol="1" anchor="t" anchorCtr="0" compatLnSpc="1">
                          <a:prstTxWarp prst="textNoShape">
                            <a:avLst/>
                          </a:prstTxWarp>
                        </wps:bodyPr>
                      </wps:wsp>
                      <wps:wsp>
                        <wps:cNvPr id="1695" name="Line 157"/>
                        <wps:cNvCnPr/>
                        <wps:spPr bwMode="auto">
                          <a:xfrm>
                            <a:off x="4573588" y="1327150"/>
                            <a:ext cx="77788" cy="44450"/>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696" name="Line 158"/>
                        <wps:cNvCnPr/>
                        <wps:spPr bwMode="auto">
                          <a:xfrm>
                            <a:off x="4570413" y="1350963"/>
                            <a:ext cx="61913" cy="34925"/>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697" name="Line 159"/>
                        <wps:cNvCnPr/>
                        <wps:spPr bwMode="auto">
                          <a:xfrm flipV="1">
                            <a:off x="4573588" y="1462088"/>
                            <a:ext cx="77788" cy="4286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698" name="Line 160"/>
                        <wps:cNvCnPr/>
                        <wps:spPr bwMode="auto">
                          <a:xfrm flipV="1">
                            <a:off x="4570413" y="1447800"/>
                            <a:ext cx="61913" cy="34925"/>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699" name="Line 161"/>
                        <wps:cNvCnPr/>
                        <wps:spPr bwMode="auto">
                          <a:xfrm flipV="1">
                            <a:off x="4495800" y="1327150"/>
                            <a:ext cx="77788" cy="44450"/>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00" name="Line 162"/>
                        <wps:cNvCnPr/>
                        <wps:spPr bwMode="auto">
                          <a:xfrm>
                            <a:off x="4495800" y="1462088"/>
                            <a:ext cx="77788" cy="4286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01" name="Line 163"/>
                        <wps:cNvCnPr/>
                        <wps:spPr bwMode="auto">
                          <a:xfrm flipV="1">
                            <a:off x="4495800" y="1371600"/>
                            <a:ext cx="0" cy="90488"/>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02" name="Line 164"/>
                        <wps:cNvCnPr/>
                        <wps:spPr bwMode="auto">
                          <a:xfrm flipV="1">
                            <a:off x="4516438" y="1381125"/>
                            <a:ext cx="0" cy="71438"/>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03" name="Line 165"/>
                        <wps:cNvCnPr/>
                        <wps:spPr bwMode="auto">
                          <a:xfrm flipV="1">
                            <a:off x="4806950" y="1371600"/>
                            <a:ext cx="0" cy="90488"/>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04" name="Line 166"/>
                        <wps:cNvCnPr/>
                        <wps:spPr bwMode="auto">
                          <a:xfrm>
                            <a:off x="4729163" y="1327150"/>
                            <a:ext cx="77788" cy="44450"/>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05" name="Line 167"/>
                        <wps:cNvCnPr/>
                        <wps:spPr bwMode="auto">
                          <a:xfrm flipV="1">
                            <a:off x="4759325" y="1462088"/>
                            <a:ext cx="47625" cy="26988"/>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06" name="Line 168"/>
                        <wps:cNvCnPr/>
                        <wps:spPr bwMode="auto">
                          <a:xfrm flipV="1">
                            <a:off x="4651375" y="1327150"/>
                            <a:ext cx="77788" cy="44450"/>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07" name="Line 169"/>
                        <wps:cNvCnPr/>
                        <wps:spPr bwMode="auto">
                          <a:xfrm>
                            <a:off x="4651375" y="1462088"/>
                            <a:ext cx="46038" cy="25400"/>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08" name="Line 170"/>
                        <wps:cNvCnPr/>
                        <wps:spPr bwMode="auto">
                          <a:xfrm flipV="1">
                            <a:off x="4651375" y="1371600"/>
                            <a:ext cx="0" cy="90488"/>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09" name="Line 171"/>
                        <wps:cNvCnPr/>
                        <wps:spPr bwMode="auto">
                          <a:xfrm flipV="1">
                            <a:off x="4573588" y="1238250"/>
                            <a:ext cx="0" cy="88900"/>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10" name="Line 172"/>
                        <wps:cNvCnPr/>
                        <wps:spPr bwMode="auto">
                          <a:xfrm>
                            <a:off x="4573588" y="1504950"/>
                            <a:ext cx="0" cy="90488"/>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11" name="Line 173"/>
                        <wps:cNvCnPr/>
                        <wps:spPr bwMode="auto">
                          <a:xfrm flipH="1">
                            <a:off x="4418013" y="1462088"/>
                            <a:ext cx="77788" cy="4286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12" name="Line 174"/>
                        <wps:cNvCnPr/>
                        <wps:spPr bwMode="auto">
                          <a:xfrm>
                            <a:off x="4806950" y="1462088"/>
                            <a:ext cx="77788" cy="4286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13" name="Line 175"/>
                        <wps:cNvCnPr/>
                        <wps:spPr bwMode="auto">
                          <a:xfrm flipV="1">
                            <a:off x="4884738" y="1462088"/>
                            <a:ext cx="76200" cy="4286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14" name="Line 176"/>
                        <wps:cNvCnPr/>
                        <wps:spPr bwMode="auto">
                          <a:xfrm>
                            <a:off x="4960938" y="1462088"/>
                            <a:ext cx="77788" cy="4286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15" name="Line 177"/>
                        <wps:cNvCnPr/>
                        <wps:spPr bwMode="auto">
                          <a:xfrm flipV="1">
                            <a:off x="5038725" y="1462088"/>
                            <a:ext cx="77788" cy="4286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16" name="Line 178"/>
                        <wps:cNvCnPr/>
                        <wps:spPr bwMode="auto">
                          <a:xfrm>
                            <a:off x="5116513" y="1462088"/>
                            <a:ext cx="77788" cy="4286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17" name="Line 179"/>
                        <wps:cNvCnPr/>
                        <wps:spPr bwMode="auto">
                          <a:xfrm flipV="1">
                            <a:off x="5194300" y="1462088"/>
                            <a:ext cx="77788" cy="4286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18" name="Line 180"/>
                        <wps:cNvCnPr/>
                        <wps:spPr bwMode="auto">
                          <a:xfrm>
                            <a:off x="5272088" y="1462088"/>
                            <a:ext cx="77788" cy="4286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19" name="Line 181"/>
                        <wps:cNvCnPr/>
                        <wps:spPr bwMode="auto">
                          <a:xfrm flipV="1">
                            <a:off x="5349875" y="1462088"/>
                            <a:ext cx="77788" cy="4286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20" name="Line 182"/>
                        <wps:cNvCnPr/>
                        <wps:spPr bwMode="auto">
                          <a:xfrm>
                            <a:off x="5427663" y="1462088"/>
                            <a:ext cx="77788" cy="4286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21" name="Line 183"/>
                        <wps:cNvCnPr/>
                        <wps:spPr bwMode="auto">
                          <a:xfrm flipV="1">
                            <a:off x="5505450" y="1462088"/>
                            <a:ext cx="77788" cy="4286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22" name="Line 184"/>
                        <wps:cNvCnPr/>
                        <wps:spPr bwMode="auto">
                          <a:xfrm>
                            <a:off x="5583238" y="1462088"/>
                            <a:ext cx="76200" cy="4286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23" name="Line 185"/>
                        <wps:cNvCnPr/>
                        <wps:spPr bwMode="auto">
                          <a:xfrm flipV="1">
                            <a:off x="5659438" y="1462088"/>
                            <a:ext cx="77788" cy="4286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24" name="Line 186"/>
                        <wps:cNvCnPr/>
                        <wps:spPr bwMode="auto">
                          <a:xfrm>
                            <a:off x="5737225" y="1462088"/>
                            <a:ext cx="79375" cy="4286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25" name="Line 187"/>
                        <wps:cNvCnPr/>
                        <wps:spPr bwMode="auto">
                          <a:xfrm flipV="1">
                            <a:off x="5116513" y="1371600"/>
                            <a:ext cx="0" cy="90488"/>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26" name="Line 188"/>
                        <wps:cNvCnPr/>
                        <wps:spPr bwMode="auto">
                          <a:xfrm flipV="1">
                            <a:off x="5427663" y="1371600"/>
                            <a:ext cx="0" cy="90488"/>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27" name="Line 189"/>
                        <wps:cNvCnPr/>
                        <wps:spPr bwMode="auto">
                          <a:xfrm flipV="1">
                            <a:off x="5737225" y="1371600"/>
                            <a:ext cx="0" cy="90488"/>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28" name="Line 190"/>
                        <wps:cNvCnPr/>
                        <wps:spPr bwMode="auto">
                          <a:xfrm flipH="1" flipV="1">
                            <a:off x="4449763" y="1344613"/>
                            <a:ext cx="46038" cy="26988"/>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29" name="Line 191"/>
                        <wps:cNvCnPr/>
                        <wps:spPr bwMode="auto">
                          <a:xfrm flipV="1">
                            <a:off x="4806950" y="1416050"/>
                            <a:ext cx="77788" cy="46038"/>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30" name="Line 192"/>
                        <wps:cNvCnPr/>
                        <wps:spPr bwMode="auto">
                          <a:xfrm flipV="1">
                            <a:off x="5659438" y="1450975"/>
                            <a:ext cx="60325" cy="34925"/>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31" name="Line 193"/>
                        <wps:cNvCnPr/>
                        <wps:spPr bwMode="auto">
                          <a:xfrm flipV="1">
                            <a:off x="5037138" y="1454150"/>
                            <a:ext cx="60325" cy="33338"/>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32" name="Line 194"/>
                        <wps:cNvCnPr/>
                        <wps:spPr bwMode="auto">
                          <a:xfrm flipV="1">
                            <a:off x="5348288" y="1450975"/>
                            <a:ext cx="60325" cy="34925"/>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1733" name="Freeform 195"/>
                        <wps:cNvSpPr>
                          <a:spLocks/>
                        </wps:cNvSpPr>
                        <wps:spPr bwMode="auto">
                          <a:xfrm>
                            <a:off x="5837238" y="1493838"/>
                            <a:ext cx="46038" cy="57150"/>
                          </a:xfrm>
                          <a:custGeom>
                            <a:avLst/>
                            <a:gdLst>
                              <a:gd name="T0" fmla="*/ 87 w 87"/>
                              <a:gd name="T1" fmla="*/ 99 h 109"/>
                              <a:gd name="T2" fmla="*/ 83 w 87"/>
                              <a:gd name="T3" fmla="*/ 100 h 109"/>
                              <a:gd name="T4" fmla="*/ 79 w 87"/>
                              <a:gd name="T5" fmla="*/ 101 h 109"/>
                              <a:gd name="T6" fmla="*/ 77 w 87"/>
                              <a:gd name="T7" fmla="*/ 104 h 109"/>
                              <a:gd name="T8" fmla="*/ 72 w 87"/>
                              <a:gd name="T9" fmla="*/ 105 h 109"/>
                              <a:gd name="T10" fmla="*/ 67 w 87"/>
                              <a:gd name="T11" fmla="*/ 106 h 109"/>
                              <a:gd name="T12" fmla="*/ 62 w 87"/>
                              <a:gd name="T13" fmla="*/ 107 h 109"/>
                              <a:gd name="T14" fmla="*/ 57 w 87"/>
                              <a:gd name="T15" fmla="*/ 107 h 109"/>
                              <a:gd name="T16" fmla="*/ 51 w 87"/>
                              <a:gd name="T17" fmla="*/ 109 h 109"/>
                              <a:gd name="T18" fmla="*/ 40 w 87"/>
                              <a:gd name="T19" fmla="*/ 107 h 109"/>
                              <a:gd name="T20" fmla="*/ 31 w 87"/>
                              <a:gd name="T21" fmla="*/ 105 h 109"/>
                              <a:gd name="T22" fmla="*/ 21 w 87"/>
                              <a:gd name="T23" fmla="*/ 101 h 109"/>
                              <a:gd name="T24" fmla="*/ 14 w 87"/>
                              <a:gd name="T25" fmla="*/ 95 h 109"/>
                              <a:gd name="T26" fmla="*/ 8 w 87"/>
                              <a:gd name="T27" fmla="*/ 88 h 109"/>
                              <a:gd name="T28" fmla="*/ 4 w 87"/>
                              <a:gd name="T29" fmla="*/ 78 h 109"/>
                              <a:gd name="T30" fmla="*/ 0 w 87"/>
                              <a:gd name="T31" fmla="*/ 67 h 109"/>
                              <a:gd name="T32" fmla="*/ 0 w 87"/>
                              <a:gd name="T33" fmla="*/ 54 h 109"/>
                              <a:gd name="T34" fmla="*/ 0 w 87"/>
                              <a:gd name="T35" fmla="*/ 42 h 109"/>
                              <a:gd name="T36" fmla="*/ 4 w 87"/>
                              <a:gd name="T37" fmla="*/ 31 h 109"/>
                              <a:gd name="T38" fmla="*/ 8 w 87"/>
                              <a:gd name="T39" fmla="*/ 21 h 109"/>
                              <a:gd name="T40" fmla="*/ 14 w 87"/>
                              <a:gd name="T41" fmla="*/ 14 h 109"/>
                              <a:gd name="T42" fmla="*/ 21 w 87"/>
                              <a:gd name="T43" fmla="*/ 8 h 109"/>
                              <a:gd name="T44" fmla="*/ 30 w 87"/>
                              <a:gd name="T45" fmla="*/ 4 h 109"/>
                              <a:gd name="T46" fmla="*/ 40 w 87"/>
                              <a:gd name="T47" fmla="*/ 0 h 109"/>
                              <a:gd name="T48" fmla="*/ 51 w 87"/>
                              <a:gd name="T49" fmla="*/ 0 h 109"/>
                              <a:gd name="T50" fmla="*/ 59 w 87"/>
                              <a:gd name="T51" fmla="*/ 0 h 109"/>
                              <a:gd name="T52" fmla="*/ 68 w 87"/>
                              <a:gd name="T53" fmla="*/ 1 h 109"/>
                              <a:gd name="T54" fmla="*/ 77 w 87"/>
                              <a:gd name="T55" fmla="*/ 4 h 109"/>
                              <a:gd name="T56" fmla="*/ 87 w 87"/>
                              <a:gd name="T57" fmla="*/ 9 h 109"/>
                              <a:gd name="T58" fmla="*/ 87 w 87"/>
                              <a:gd name="T59" fmla="*/ 26 h 109"/>
                              <a:gd name="T60" fmla="*/ 85 w 87"/>
                              <a:gd name="T61" fmla="*/ 26 h 109"/>
                              <a:gd name="T62" fmla="*/ 77 w 87"/>
                              <a:gd name="T63" fmla="*/ 19 h 109"/>
                              <a:gd name="T64" fmla="*/ 68 w 87"/>
                              <a:gd name="T65" fmla="*/ 15 h 109"/>
                              <a:gd name="T66" fmla="*/ 59 w 87"/>
                              <a:gd name="T67" fmla="*/ 13 h 109"/>
                              <a:gd name="T68" fmla="*/ 51 w 87"/>
                              <a:gd name="T69" fmla="*/ 11 h 109"/>
                              <a:gd name="T70" fmla="*/ 42 w 87"/>
                              <a:gd name="T71" fmla="*/ 13 h 109"/>
                              <a:gd name="T72" fmla="*/ 36 w 87"/>
                              <a:gd name="T73" fmla="*/ 14 h 109"/>
                              <a:gd name="T74" fmla="*/ 30 w 87"/>
                              <a:gd name="T75" fmla="*/ 18 h 109"/>
                              <a:gd name="T76" fmla="*/ 25 w 87"/>
                              <a:gd name="T77" fmla="*/ 22 h 109"/>
                              <a:gd name="T78" fmla="*/ 20 w 87"/>
                              <a:gd name="T79" fmla="*/ 27 h 109"/>
                              <a:gd name="T80" fmla="*/ 18 w 87"/>
                              <a:gd name="T81" fmla="*/ 36 h 109"/>
                              <a:gd name="T82" fmla="*/ 15 w 87"/>
                              <a:gd name="T83" fmla="*/ 45 h 109"/>
                              <a:gd name="T84" fmla="*/ 15 w 87"/>
                              <a:gd name="T85" fmla="*/ 54 h 109"/>
                              <a:gd name="T86" fmla="*/ 15 w 87"/>
                              <a:gd name="T87" fmla="*/ 64 h 109"/>
                              <a:gd name="T88" fmla="*/ 18 w 87"/>
                              <a:gd name="T89" fmla="*/ 73 h 109"/>
                              <a:gd name="T90" fmla="*/ 21 w 87"/>
                              <a:gd name="T91" fmla="*/ 80 h 109"/>
                              <a:gd name="T92" fmla="*/ 25 w 87"/>
                              <a:gd name="T93" fmla="*/ 86 h 109"/>
                              <a:gd name="T94" fmla="*/ 30 w 87"/>
                              <a:gd name="T95" fmla="*/ 90 h 109"/>
                              <a:gd name="T96" fmla="*/ 36 w 87"/>
                              <a:gd name="T97" fmla="*/ 94 h 109"/>
                              <a:gd name="T98" fmla="*/ 43 w 87"/>
                              <a:gd name="T99" fmla="*/ 96 h 109"/>
                              <a:gd name="T100" fmla="*/ 51 w 87"/>
                              <a:gd name="T101" fmla="*/ 96 h 109"/>
                              <a:gd name="T102" fmla="*/ 61 w 87"/>
                              <a:gd name="T103" fmla="*/ 95 h 109"/>
                              <a:gd name="T104" fmla="*/ 69 w 87"/>
                              <a:gd name="T105" fmla="*/ 93 h 109"/>
                              <a:gd name="T106" fmla="*/ 78 w 87"/>
                              <a:gd name="T107" fmla="*/ 89 h 109"/>
                              <a:gd name="T108" fmla="*/ 85 w 87"/>
                              <a:gd name="T109" fmla="*/ 83 h 109"/>
                              <a:gd name="T110" fmla="*/ 87 w 87"/>
                              <a:gd name="T111" fmla="*/ 83 h 109"/>
                              <a:gd name="T112" fmla="*/ 87 w 87"/>
                              <a:gd name="T113" fmla="*/ 99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87" h="109">
                                <a:moveTo>
                                  <a:pt x="87" y="99"/>
                                </a:moveTo>
                                <a:lnTo>
                                  <a:pt x="83" y="100"/>
                                </a:lnTo>
                                <a:lnTo>
                                  <a:pt x="79" y="101"/>
                                </a:lnTo>
                                <a:lnTo>
                                  <a:pt x="77" y="104"/>
                                </a:lnTo>
                                <a:lnTo>
                                  <a:pt x="72" y="105"/>
                                </a:lnTo>
                                <a:lnTo>
                                  <a:pt x="67" y="106"/>
                                </a:lnTo>
                                <a:lnTo>
                                  <a:pt x="62" y="107"/>
                                </a:lnTo>
                                <a:lnTo>
                                  <a:pt x="57" y="107"/>
                                </a:lnTo>
                                <a:lnTo>
                                  <a:pt x="51" y="109"/>
                                </a:lnTo>
                                <a:lnTo>
                                  <a:pt x="40" y="107"/>
                                </a:lnTo>
                                <a:lnTo>
                                  <a:pt x="31" y="105"/>
                                </a:lnTo>
                                <a:lnTo>
                                  <a:pt x="21" y="101"/>
                                </a:lnTo>
                                <a:lnTo>
                                  <a:pt x="14" y="95"/>
                                </a:lnTo>
                                <a:lnTo>
                                  <a:pt x="8" y="88"/>
                                </a:lnTo>
                                <a:lnTo>
                                  <a:pt x="4" y="78"/>
                                </a:lnTo>
                                <a:lnTo>
                                  <a:pt x="0" y="67"/>
                                </a:lnTo>
                                <a:lnTo>
                                  <a:pt x="0" y="54"/>
                                </a:lnTo>
                                <a:lnTo>
                                  <a:pt x="0" y="42"/>
                                </a:lnTo>
                                <a:lnTo>
                                  <a:pt x="4" y="31"/>
                                </a:lnTo>
                                <a:lnTo>
                                  <a:pt x="8" y="21"/>
                                </a:lnTo>
                                <a:lnTo>
                                  <a:pt x="14" y="14"/>
                                </a:lnTo>
                                <a:lnTo>
                                  <a:pt x="21" y="8"/>
                                </a:lnTo>
                                <a:lnTo>
                                  <a:pt x="30" y="4"/>
                                </a:lnTo>
                                <a:lnTo>
                                  <a:pt x="40" y="0"/>
                                </a:lnTo>
                                <a:lnTo>
                                  <a:pt x="51" y="0"/>
                                </a:lnTo>
                                <a:lnTo>
                                  <a:pt x="59" y="0"/>
                                </a:lnTo>
                                <a:lnTo>
                                  <a:pt x="68" y="1"/>
                                </a:lnTo>
                                <a:lnTo>
                                  <a:pt x="77" y="4"/>
                                </a:lnTo>
                                <a:lnTo>
                                  <a:pt x="87" y="9"/>
                                </a:lnTo>
                                <a:lnTo>
                                  <a:pt x="87" y="26"/>
                                </a:lnTo>
                                <a:lnTo>
                                  <a:pt x="85" y="26"/>
                                </a:lnTo>
                                <a:lnTo>
                                  <a:pt x="77" y="19"/>
                                </a:lnTo>
                                <a:lnTo>
                                  <a:pt x="68" y="15"/>
                                </a:lnTo>
                                <a:lnTo>
                                  <a:pt x="59" y="13"/>
                                </a:lnTo>
                                <a:lnTo>
                                  <a:pt x="51" y="11"/>
                                </a:lnTo>
                                <a:lnTo>
                                  <a:pt x="42" y="13"/>
                                </a:lnTo>
                                <a:lnTo>
                                  <a:pt x="36" y="14"/>
                                </a:lnTo>
                                <a:lnTo>
                                  <a:pt x="30" y="18"/>
                                </a:lnTo>
                                <a:lnTo>
                                  <a:pt x="25" y="22"/>
                                </a:lnTo>
                                <a:lnTo>
                                  <a:pt x="20" y="27"/>
                                </a:lnTo>
                                <a:lnTo>
                                  <a:pt x="18" y="36"/>
                                </a:lnTo>
                                <a:lnTo>
                                  <a:pt x="15" y="45"/>
                                </a:lnTo>
                                <a:lnTo>
                                  <a:pt x="15" y="54"/>
                                </a:lnTo>
                                <a:lnTo>
                                  <a:pt x="15" y="64"/>
                                </a:lnTo>
                                <a:lnTo>
                                  <a:pt x="18" y="73"/>
                                </a:lnTo>
                                <a:lnTo>
                                  <a:pt x="21" y="80"/>
                                </a:lnTo>
                                <a:lnTo>
                                  <a:pt x="25" y="86"/>
                                </a:lnTo>
                                <a:lnTo>
                                  <a:pt x="30" y="90"/>
                                </a:lnTo>
                                <a:lnTo>
                                  <a:pt x="36" y="94"/>
                                </a:lnTo>
                                <a:lnTo>
                                  <a:pt x="43" y="96"/>
                                </a:lnTo>
                                <a:lnTo>
                                  <a:pt x="51" y="96"/>
                                </a:lnTo>
                                <a:lnTo>
                                  <a:pt x="61" y="95"/>
                                </a:lnTo>
                                <a:lnTo>
                                  <a:pt x="69" y="93"/>
                                </a:lnTo>
                                <a:lnTo>
                                  <a:pt x="78" y="89"/>
                                </a:lnTo>
                                <a:lnTo>
                                  <a:pt x="85" y="83"/>
                                </a:lnTo>
                                <a:lnTo>
                                  <a:pt x="87" y="83"/>
                                </a:lnTo>
                                <a:lnTo>
                                  <a:pt x="87" y="99"/>
                                </a:lnTo>
                                <a:close/>
                              </a:path>
                            </a:pathLst>
                          </a:custGeom>
                          <a:solidFill>
                            <a:srgbClr val="7C7C7C"/>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734" name="Freeform 196"/>
                        <wps:cNvSpPr>
                          <a:spLocks/>
                        </wps:cNvSpPr>
                        <wps:spPr bwMode="auto">
                          <a:xfrm>
                            <a:off x="5892800" y="1493838"/>
                            <a:ext cx="42863" cy="55563"/>
                          </a:xfrm>
                          <a:custGeom>
                            <a:avLst/>
                            <a:gdLst>
                              <a:gd name="T0" fmla="*/ 80 w 80"/>
                              <a:gd name="T1" fmla="*/ 105 h 105"/>
                              <a:gd name="T2" fmla="*/ 67 w 80"/>
                              <a:gd name="T3" fmla="*/ 105 h 105"/>
                              <a:gd name="T4" fmla="*/ 67 w 80"/>
                              <a:gd name="T5" fmla="*/ 55 h 105"/>
                              <a:gd name="T6" fmla="*/ 14 w 80"/>
                              <a:gd name="T7" fmla="*/ 55 h 105"/>
                              <a:gd name="T8" fmla="*/ 14 w 80"/>
                              <a:gd name="T9" fmla="*/ 105 h 105"/>
                              <a:gd name="T10" fmla="*/ 0 w 80"/>
                              <a:gd name="T11" fmla="*/ 105 h 105"/>
                              <a:gd name="T12" fmla="*/ 0 w 80"/>
                              <a:gd name="T13" fmla="*/ 0 h 105"/>
                              <a:gd name="T14" fmla="*/ 14 w 80"/>
                              <a:gd name="T15" fmla="*/ 0 h 105"/>
                              <a:gd name="T16" fmla="*/ 14 w 80"/>
                              <a:gd name="T17" fmla="*/ 41 h 105"/>
                              <a:gd name="T18" fmla="*/ 67 w 80"/>
                              <a:gd name="T19" fmla="*/ 41 h 105"/>
                              <a:gd name="T20" fmla="*/ 67 w 80"/>
                              <a:gd name="T21" fmla="*/ 0 h 105"/>
                              <a:gd name="T22" fmla="*/ 80 w 80"/>
                              <a:gd name="T23" fmla="*/ 0 h 105"/>
                              <a:gd name="T24" fmla="*/ 80 w 80"/>
                              <a:gd name="T25" fmla="*/ 105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80" h="105">
                                <a:moveTo>
                                  <a:pt x="80" y="105"/>
                                </a:moveTo>
                                <a:lnTo>
                                  <a:pt x="67" y="105"/>
                                </a:lnTo>
                                <a:lnTo>
                                  <a:pt x="67" y="55"/>
                                </a:lnTo>
                                <a:lnTo>
                                  <a:pt x="14" y="55"/>
                                </a:lnTo>
                                <a:lnTo>
                                  <a:pt x="14" y="105"/>
                                </a:lnTo>
                                <a:lnTo>
                                  <a:pt x="0" y="105"/>
                                </a:lnTo>
                                <a:lnTo>
                                  <a:pt x="0" y="0"/>
                                </a:lnTo>
                                <a:lnTo>
                                  <a:pt x="14" y="0"/>
                                </a:lnTo>
                                <a:lnTo>
                                  <a:pt x="14" y="41"/>
                                </a:lnTo>
                                <a:lnTo>
                                  <a:pt x="67" y="41"/>
                                </a:lnTo>
                                <a:lnTo>
                                  <a:pt x="67" y="0"/>
                                </a:lnTo>
                                <a:lnTo>
                                  <a:pt x="80" y="0"/>
                                </a:lnTo>
                                <a:lnTo>
                                  <a:pt x="80" y="105"/>
                                </a:lnTo>
                                <a:close/>
                              </a:path>
                            </a:pathLst>
                          </a:custGeom>
                          <a:solidFill>
                            <a:srgbClr val="7C7C7C"/>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735" name="Freeform 197"/>
                        <wps:cNvSpPr>
                          <a:spLocks/>
                        </wps:cNvSpPr>
                        <wps:spPr bwMode="auto">
                          <a:xfrm>
                            <a:off x="5946775" y="1527175"/>
                            <a:ext cx="22225" cy="33338"/>
                          </a:xfrm>
                          <a:custGeom>
                            <a:avLst/>
                            <a:gdLst>
                              <a:gd name="T0" fmla="*/ 41 w 41"/>
                              <a:gd name="T1" fmla="*/ 62 h 62"/>
                              <a:gd name="T2" fmla="*/ 0 w 41"/>
                              <a:gd name="T3" fmla="*/ 62 h 62"/>
                              <a:gd name="T4" fmla="*/ 0 w 41"/>
                              <a:gd name="T5" fmla="*/ 53 h 62"/>
                              <a:gd name="T6" fmla="*/ 9 w 41"/>
                              <a:gd name="T7" fmla="*/ 46 h 62"/>
                              <a:gd name="T8" fmla="*/ 13 w 41"/>
                              <a:gd name="T9" fmla="*/ 42 h 62"/>
                              <a:gd name="T10" fmla="*/ 16 w 41"/>
                              <a:gd name="T11" fmla="*/ 38 h 62"/>
                              <a:gd name="T12" fmla="*/ 24 w 41"/>
                              <a:gd name="T13" fmla="*/ 32 h 62"/>
                              <a:gd name="T14" fmla="*/ 27 w 41"/>
                              <a:gd name="T15" fmla="*/ 27 h 62"/>
                              <a:gd name="T16" fmla="*/ 30 w 41"/>
                              <a:gd name="T17" fmla="*/ 22 h 62"/>
                              <a:gd name="T18" fmla="*/ 30 w 41"/>
                              <a:gd name="T19" fmla="*/ 18 h 62"/>
                              <a:gd name="T20" fmla="*/ 29 w 41"/>
                              <a:gd name="T21" fmla="*/ 13 h 62"/>
                              <a:gd name="T22" fmla="*/ 26 w 41"/>
                              <a:gd name="T23" fmla="*/ 10 h 62"/>
                              <a:gd name="T24" fmla="*/ 24 w 41"/>
                              <a:gd name="T25" fmla="*/ 8 h 62"/>
                              <a:gd name="T26" fmla="*/ 17 w 41"/>
                              <a:gd name="T27" fmla="*/ 8 h 62"/>
                              <a:gd name="T28" fmla="*/ 14 w 41"/>
                              <a:gd name="T29" fmla="*/ 8 h 62"/>
                              <a:gd name="T30" fmla="*/ 10 w 41"/>
                              <a:gd name="T31" fmla="*/ 9 h 62"/>
                              <a:gd name="T32" fmla="*/ 6 w 41"/>
                              <a:gd name="T33" fmla="*/ 10 h 62"/>
                              <a:gd name="T34" fmla="*/ 1 w 41"/>
                              <a:gd name="T35" fmla="*/ 13 h 62"/>
                              <a:gd name="T36" fmla="*/ 1 w 41"/>
                              <a:gd name="T37" fmla="*/ 13 h 62"/>
                              <a:gd name="T38" fmla="*/ 1 w 41"/>
                              <a:gd name="T39" fmla="*/ 4 h 62"/>
                              <a:gd name="T40" fmla="*/ 5 w 41"/>
                              <a:gd name="T41" fmla="*/ 3 h 62"/>
                              <a:gd name="T42" fmla="*/ 9 w 41"/>
                              <a:gd name="T43" fmla="*/ 2 h 62"/>
                              <a:gd name="T44" fmla="*/ 14 w 41"/>
                              <a:gd name="T45" fmla="*/ 0 h 62"/>
                              <a:gd name="T46" fmla="*/ 19 w 41"/>
                              <a:gd name="T47" fmla="*/ 0 h 62"/>
                              <a:gd name="T48" fmla="*/ 27 w 41"/>
                              <a:gd name="T49" fmla="*/ 2 h 62"/>
                              <a:gd name="T50" fmla="*/ 32 w 41"/>
                              <a:gd name="T51" fmla="*/ 5 h 62"/>
                              <a:gd name="T52" fmla="*/ 37 w 41"/>
                              <a:gd name="T53" fmla="*/ 10 h 62"/>
                              <a:gd name="T54" fmla="*/ 38 w 41"/>
                              <a:gd name="T55" fmla="*/ 18 h 62"/>
                              <a:gd name="T56" fmla="*/ 37 w 41"/>
                              <a:gd name="T57" fmla="*/ 20 h 62"/>
                              <a:gd name="T58" fmla="*/ 37 w 41"/>
                              <a:gd name="T59" fmla="*/ 24 h 62"/>
                              <a:gd name="T60" fmla="*/ 36 w 41"/>
                              <a:gd name="T61" fmla="*/ 26 h 62"/>
                              <a:gd name="T62" fmla="*/ 35 w 41"/>
                              <a:gd name="T63" fmla="*/ 29 h 62"/>
                              <a:gd name="T64" fmla="*/ 32 w 41"/>
                              <a:gd name="T65" fmla="*/ 31 h 62"/>
                              <a:gd name="T66" fmla="*/ 31 w 41"/>
                              <a:gd name="T67" fmla="*/ 34 h 62"/>
                              <a:gd name="T68" fmla="*/ 29 w 41"/>
                              <a:gd name="T69" fmla="*/ 36 h 62"/>
                              <a:gd name="T70" fmla="*/ 26 w 41"/>
                              <a:gd name="T71" fmla="*/ 40 h 62"/>
                              <a:gd name="T72" fmla="*/ 21 w 41"/>
                              <a:gd name="T73" fmla="*/ 43 h 62"/>
                              <a:gd name="T74" fmla="*/ 16 w 41"/>
                              <a:gd name="T75" fmla="*/ 47 h 62"/>
                              <a:gd name="T76" fmla="*/ 13 w 41"/>
                              <a:gd name="T77" fmla="*/ 51 h 62"/>
                              <a:gd name="T78" fmla="*/ 9 w 41"/>
                              <a:gd name="T79" fmla="*/ 54 h 62"/>
                              <a:gd name="T80" fmla="*/ 41 w 41"/>
                              <a:gd name="T81" fmla="*/ 54 h 62"/>
                              <a:gd name="T82" fmla="*/ 41 w 41"/>
                              <a:gd name="T83" fmla="*/ 62 h 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41" h="62">
                                <a:moveTo>
                                  <a:pt x="41" y="62"/>
                                </a:moveTo>
                                <a:lnTo>
                                  <a:pt x="0" y="62"/>
                                </a:lnTo>
                                <a:lnTo>
                                  <a:pt x="0" y="53"/>
                                </a:lnTo>
                                <a:lnTo>
                                  <a:pt x="9" y="46"/>
                                </a:lnTo>
                                <a:lnTo>
                                  <a:pt x="13" y="42"/>
                                </a:lnTo>
                                <a:lnTo>
                                  <a:pt x="16" y="38"/>
                                </a:lnTo>
                                <a:lnTo>
                                  <a:pt x="24" y="32"/>
                                </a:lnTo>
                                <a:lnTo>
                                  <a:pt x="27" y="27"/>
                                </a:lnTo>
                                <a:lnTo>
                                  <a:pt x="30" y="22"/>
                                </a:lnTo>
                                <a:lnTo>
                                  <a:pt x="30" y="18"/>
                                </a:lnTo>
                                <a:lnTo>
                                  <a:pt x="29" y="13"/>
                                </a:lnTo>
                                <a:lnTo>
                                  <a:pt x="26" y="10"/>
                                </a:lnTo>
                                <a:lnTo>
                                  <a:pt x="24" y="8"/>
                                </a:lnTo>
                                <a:lnTo>
                                  <a:pt x="17" y="8"/>
                                </a:lnTo>
                                <a:lnTo>
                                  <a:pt x="14" y="8"/>
                                </a:lnTo>
                                <a:lnTo>
                                  <a:pt x="10" y="9"/>
                                </a:lnTo>
                                <a:lnTo>
                                  <a:pt x="6" y="10"/>
                                </a:lnTo>
                                <a:lnTo>
                                  <a:pt x="1" y="13"/>
                                </a:lnTo>
                                <a:lnTo>
                                  <a:pt x="1" y="13"/>
                                </a:lnTo>
                                <a:lnTo>
                                  <a:pt x="1" y="4"/>
                                </a:lnTo>
                                <a:lnTo>
                                  <a:pt x="5" y="3"/>
                                </a:lnTo>
                                <a:lnTo>
                                  <a:pt x="9" y="2"/>
                                </a:lnTo>
                                <a:lnTo>
                                  <a:pt x="14" y="0"/>
                                </a:lnTo>
                                <a:lnTo>
                                  <a:pt x="19" y="0"/>
                                </a:lnTo>
                                <a:lnTo>
                                  <a:pt x="27" y="2"/>
                                </a:lnTo>
                                <a:lnTo>
                                  <a:pt x="32" y="5"/>
                                </a:lnTo>
                                <a:lnTo>
                                  <a:pt x="37" y="10"/>
                                </a:lnTo>
                                <a:lnTo>
                                  <a:pt x="38" y="18"/>
                                </a:lnTo>
                                <a:lnTo>
                                  <a:pt x="37" y="20"/>
                                </a:lnTo>
                                <a:lnTo>
                                  <a:pt x="37" y="24"/>
                                </a:lnTo>
                                <a:lnTo>
                                  <a:pt x="36" y="26"/>
                                </a:lnTo>
                                <a:lnTo>
                                  <a:pt x="35" y="29"/>
                                </a:lnTo>
                                <a:lnTo>
                                  <a:pt x="32" y="31"/>
                                </a:lnTo>
                                <a:lnTo>
                                  <a:pt x="31" y="34"/>
                                </a:lnTo>
                                <a:lnTo>
                                  <a:pt x="29" y="36"/>
                                </a:lnTo>
                                <a:lnTo>
                                  <a:pt x="26" y="40"/>
                                </a:lnTo>
                                <a:lnTo>
                                  <a:pt x="21" y="43"/>
                                </a:lnTo>
                                <a:lnTo>
                                  <a:pt x="16" y="47"/>
                                </a:lnTo>
                                <a:lnTo>
                                  <a:pt x="13" y="51"/>
                                </a:lnTo>
                                <a:lnTo>
                                  <a:pt x="9" y="54"/>
                                </a:lnTo>
                                <a:lnTo>
                                  <a:pt x="41" y="54"/>
                                </a:lnTo>
                                <a:lnTo>
                                  <a:pt x="41" y="62"/>
                                </a:lnTo>
                                <a:close/>
                              </a:path>
                            </a:pathLst>
                          </a:custGeom>
                          <a:solidFill>
                            <a:srgbClr val="7C7C7C"/>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736" name="Freeform 198"/>
                        <wps:cNvSpPr>
                          <a:spLocks noEditPoints="1"/>
                        </wps:cNvSpPr>
                        <wps:spPr bwMode="auto">
                          <a:xfrm>
                            <a:off x="5975350" y="1493838"/>
                            <a:ext cx="50800" cy="57150"/>
                          </a:xfrm>
                          <a:custGeom>
                            <a:avLst/>
                            <a:gdLst>
                              <a:gd name="T0" fmla="*/ 84 w 96"/>
                              <a:gd name="T1" fmla="*/ 15 h 110"/>
                              <a:gd name="T2" fmla="*/ 89 w 96"/>
                              <a:gd name="T3" fmla="*/ 22 h 110"/>
                              <a:gd name="T4" fmla="*/ 94 w 96"/>
                              <a:gd name="T5" fmla="*/ 32 h 110"/>
                              <a:gd name="T6" fmla="*/ 96 w 96"/>
                              <a:gd name="T7" fmla="*/ 43 h 110"/>
                              <a:gd name="T8" fmla="*/ 96 w 96"/>
                              <a:gd name="T9" fmla="*/ 55 h 110"/>
                              <a:gd name="T10" fmla="*/ 96 w 96"/>
                              <a:gd name="T11" fmla="*/ 68 h 110"/>
                              <a:gd name="T12" fmla="*/ 93 w 96"/>
                              <a:gd name="T13" fmla="*/ 78 h 110"/>
                              <a:gd name="T14" fmla="*/ 89 w 96"/>
                              <a:gd name="T15" fmla="*/ 87 h 110"/>
                              <a:gd name="T16" fmla="*/ 84 w 96"/>
                              <a:gd name="T17" fmla="*/ 95 h 110"/>
                              <a:gd name="T18" fmla="*/ 77 w 96"/>
                              <a:gd name="T19" fmla="*/ 102 h 110"/>
                              <a:gd name="T20" fmla="*/ 68 w 96"/>
                              <a:gd name="T21" fmla="*/ 106 h 110"/>
                              <a:gd name="T22" fmla="*/ 60 w 96"/>
                              <a:gd name="T23" fmla="*/ 108 h 110"/>
                              <a:gd name="T24" fmla="*/ 48 w 96"/>
                              <a:gd name="T25" fmla="*/ 110 h 110"/>
                              <a:gd name="T26" fmla="*/ 37 w 96"/>
                              <a:gd name="T27" fmla="*/ 108 h 110"/>
                              <a:gd name="T28" fmla="*/ 29 w 96"/>
                              <a:gd name="T29" fmla="*/ 106 h 110"/>
                              <a:gd name="T30" fmla="*/ 20 w 96"/>
                              <a:gd name="T31" fmla="*/ 101 h 110"/>
                              <a:gd name="T32" fmla="*/ 13 w 96"/>
                              <a:gd name="T33" fmla="*/ 95 h 110"/>
                              <a:gd name="T34" fmla="*/ 7 w 96"/>
                              <a:gd name="T35" fmla="*/ 87 h 110"/>
                              <a:gd name="T36" fmla="*/ 3 w 96"/>
                              <a:gd name="T37" fmla="*/ 78 h 110"/>
                              <a:gd name="T38" fmla="*/ 0 w 96"/>
                              <a:gd name="T39" fmla="*/ 68 h 110"/>
                              <a:gd name="T40" fmla="*/ 0 w 96"/>
                              <a:gd name="T41" fmla="*/ 55 h 110"/>
                              <a:gd name="T42" fmla="*/ 0 w 96"/>
                              <a:gd name="T43" fmla="*/ 43 h 110"/>
                              <a:gd name="T44" fmla="*/ 3 w 96"/>
                              <a:gd name="T45" fmla="*/ 32 h 110"/>
                              <a:gd name="T46" fmla="*/ 7 w 96"/>
                              <a:gd name="T47" fmla="*/ 22 h 110"/>
                              <a:gd name="T48" fmla="*/ 13 w 96"/>
                              <a:gd name="T49" fmla="*/ 15 h 110"/>
                              <a:gd name="T50" fmla="*/ 20 w 96"/>
                              <a:gd name="T51" fmla="*/ 9 h 110"/>
                              <a:gd name="T52" fmla="*/ 29 w 96"/>
                              <a:gd name="T53" fmla="*/ 4 h 110"/>
                              <a:gd name="T54" fmla="*/ 37 w 96"/>
                              <a:gd name="T55" fmla="*/ 1 h 110"/>
                              <a:gd name="T56" fmla="*/ 48 w 96"/>
                              <a:gd name="T57" fmla="*/ 0 h 110"/>
                              <a:gd name="T58" fmla="*/ 60 w 96"/>
                              <a:gd name="T59" fmla="*/ 1 h 110"/>
                              <a:gd name="T60" fmla="*/ 68 w 96"/>
                              <a:gd name="T61" fmla="*/ 4 h 110"/>
                              <a:gd name="T62" fmla="*/ 77 w 96"/>
                              <a:gd name="T63" fmla="*/ 9 h 110"/>
                              <a:gd name="T64" fmla="*/ 84 w 96"/>
                              <a:gd name="T65" fmla="*/ 15 h 110"/>
                              <a:gd name="T66" fmla="*/ 83 w 96"/>
                              <a:gd name="T67" fmla="*/ 55 h 110"/>
                              <a:gd name="T68" fmla="*/ 80 w 96"/>
                              <a:gd name="T69" fmla="*/ 36 h 110"/>
                              <a:gd name="T70" fmla="*/ 73 w 96"/>
                              <a:gd name="T71" fmla="*/ 23 h 110"/>
                              <a:gd name="T72" fmla="*/ 68 w 96"/>
                              <a:gd name="T73" fmla="*/ 19 h 110"/>
                              <a:gd name="T74" fmla="*/ 56 w 96"/>
                              <a:gd name="T75" fmla="*/ 14 h 110"/>
                              <a:gd name="T76" fmla="*/ 48 w 96"/>
                              <a:gd name="T77" fmla="*/ 12 h 110"/>
                              <a:gd name="T78" fmla="*/ 41 w 96"/>
                              <a:gd name="T79" fmla="*/ 14 h 110"/>
                              <a:gd name="T80" fmla="*/ 29 w 96"/>
                              <a:gd name="T81" fmla="*/ 19 h 110"/>
                              <a:gd name="T82" fmla="*/ 24 w 96"/>
                              <a:gd name="T83" fmla="*/ 23 h 110"/>
                              <a:gd name="T84" fmla="*/ 16 w 96"/>
                              <a:gd name="T85" fmla="*/ 36 h 110"/>
                              <a:gd name="T86" fmla="*/ 14 w 96"/>
                              <a:gd name="T87" fmla="*/ 55 h 110"/>
                              <a:gd name="T88" fmla="*/ 16 w 96"/>
                              <a:gd name="T89" fmla="*/ 74 h 110"/>
                              <a:gd name="T90" fmla="*/ 24 w 96"/>
                              <a:gd name="T91" fmla="*/ 86 h 110"/>
                              <a:gd name="T92" fmla="*/ 29 w 96"/>
                              <a:gd name="T93" fmla="*/ 91 h 110"/>
                              <a:gd name="T94" fmla="*/ 41 w 96"/>
                              <a:gd name="T95" fmla="*/ 97 h 110"/>
                              <a:gd name="T96" fmla="*/ 48 w 96"/>
                              <a:gd name="T97" fmla="*/ 97 h 110"/>
                              <a:gd name="T98" fmla="*/ 56 w 96"/>
                              <a:gd name="T99" fmla="*/ 97 h 110"/>
                              <a:gd name="T100" fmla="*/ 68 w 96"/>
                              <a:gd name="T101" fmla="*/ 91 h 110"/>
                              <a:gd name="T102" fmla="*/ 73 w 96"/>
                              <a:gd name="T103" fmla="*/ 86 h 110"/>
                              <a:gd name="T104" fmla="*/ 80 w 96"/>
                              <a:gd name="T105" fmla="*/ 74 h 110"/>
                              <a:gd name="T106" fmla="*/ 83 w 96"/>
                              <a:gd name="T107" fmla="*/ 55 h 1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6" h="110">
                                <a:moveTo>
                                  <a:pt x="84" y="15"/>
                                </a:moveTo>
                                <a:lnTo>
                                  <a:pt x="89" y="22"/>
                                </a:lnTo>
                                <a:lnTo>
                                  <a:pt x="94" y="32"/>
                                </a:lnTo>
                                <a:lnTo>
                                  <a:pt x="96" y="43"/>
                                </a:lnTo>
                                <a:lnTo>
                                  <a:pt x="96" y="55"/>
                                </a:lnTo>
                                <a:lnTo>
                                  <a:pt x="96" y="68"/>
                                </a:lnTo>
                                <a:lnTo>
                                  <a:pt x="93" y="78"/>
                                </a:lnTo>
                                <a:lnTo>
                                  <a:pt x="89" y="87"/>
                                </a:lnTo>
                                <a:lnTo>
                                  <a:pt x="84" y="95"/>
                                </a:lnTo>
                                <a:lnTo>
                                  <a:pt x="77" y="102"/>
                                </a:lnTo>
                                <a:lnTo>
                                  <a:pt x="68" y="106"/>
                                </a:lnTo>
                                <a:lnTo>
                                  <a:pt x="60" y="108"/>
                                </a:lnTo>
                                <a:lnTo>
                                  <a:pt x="48" y="110"/>
                                </a:lnTo>
                                <a:lnTo>
                                  <a:pt x="37" y="108"/>
                                </a:lnTo>
                                <a:lnTo>
                                  <a:pt x="29" y="106"/>
                                </a:lnTo>
                                <a:lnTo>
                                  <a:pt x="20" y="101"/>
                                </a:lnTo>
                                <a:lnTo>
                                  <a:pt x="13" y="95"/>
                                </a:lnTo>
                                <a:lnTo>
                                  <a:pt x="7" y="87"/>
                                </a:lnTo>
                                <a:lnTo>
                                  <a:pt x="3" y="78"/>
                                </a:lnTo>
                                <a:lnTo>
                                  <a:pt x="0" y="68"/>
                                </a:lnTo>
                                <a:lnTo>
                                  <a:pt x="0" y="55"/>
                                </a:lnTo>
                                <a:lnTo>
                                  <a:pt x="0" y="43"/>
                                </a:lnTo>
                                <a:lnTo>
                                  <a:pt x="3" y="32"/>
                                </a:lnTo>
                                <a:lnTo>
                                  <a:pt x="7" y="22"/>
                                </a:lnTo>
                                <a:lnTo>
                                  <a:pt x="13" y="15"/>
                                </a:lnTo>
                                <a:lnTo>
                                  <a:pt x="20" y="9"/>
                                </a:lnTo>
                                <a:lnTo>
                                  <a:pt x="29" y="4"/>
                                </a:lnTo>
                                <a:lnTo>
                                  <a:pt x="37" y="1"/>
                                </a:lnTo>
                                <a:lnTo>
                                  <a:pt x="48" y="0"/>
                                </a:lnTo>
                                <a:lnTo>
                                  <a:pt x="60" y="1"/>
                                </a:lnTo>
                                <a:lnTo>
                                  <a:pt x="68" y="4"/>
                                </a:lnTo>
                                <a:lnTo>
                                  <a:pt x="77" y="9"/>
                                </a:lnTo>
                                <a:lnTo>
                                  <a:pt x="84" y="15"/>
                                </a:lnTo>
                                <a:close/>
                                <a:moveTo>
                                  <a:pt x="83" y="55"/>
                                </a:moveTo>
                                <a:lnTo>
                                  <a:pt x="80" y="36"/>
                                </a:lnTo>
                                <a:lnTo>
                                  <a:pt x="73" y="23"/>
                                </a:lnTo>
                                <a:lnTo>
                                  <a:pt x="68" y="19"/>
                                </a:lnTo>
                                <a:lnTo>
                                  <a:pt x="56" y="14"/>
                                </a:lnTo>
                                <a:lnTo>
                                  <a:pt x="48" y="12"/>
                                </a:lnTo>
                                <a:lnTo>
                                  <a:pt x="41" y="14"/>
                                </a:lnTo>
                                <a:lnTo>
                                  <a:pt x="29" y="19"/>
                                </a:lnTo>
                                <a:lnTo>
                                  <a:pt x="24" y="23"/>
                                </a:lnTo>
                                <a:lnTo>
                                  <a:pt x="16" y="36"/>
                                </a:lnTo>
                                <a:lnTo>
                                  <a:pt x="14" y="55"/>
                                </a:lnTo>
                                <a:lnTo>
                                  <a:pt x="16" y="74"/>
                                </a:lnTo>
                                <a:lnTo>
                                  <a:pt x="24" y="86"/>
                                </a:lnTo>
                                <a:lnTo>
                                  <a:pt x="29" y="91"/>
                                </a:lnTo>
                                <a:lnTo>
                                  <a:pt x="41" y="97"/>
                                </a:lnTo>
                                <a:lnTo>
                                  <a:pt x="48" y="97"/>
                                </a:lnTo>
                                <a:lnTo>
                                  <a:pt x="56" y="97"/>
                                </a:lnTo>
                                <a:lnTo>
                                  <a:pt x="68" y="91"/>
                                </a:lnTo>
                                <a:lnTo>
                                  <a:pt x="73" y="86"/>
                                </a:lnTo>
                                <a:lnTo>
                                  <a:pt x="80" y="74"/>
                                </a:lnTo>
                                <a:lnTo>
                                  <a:pt x="83" y="55"/>
                                </a:lnTo>
                                <a:close/>
                              </a:path>
                            </a:pathLst>
                          </a:custGeom>
                          <a:solidFill>
                            <a:srgbClr val="7C7C7C"/>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737" name="Freeform 199"/>
                        <wps:cNvSpPr>
                          <a:spLocks/>
                        </wps:cNvSpPr>
                        <wps:spPr bwMode="auto">
                          <a:xfrm>
                            <a:off x="6038850" y="1493838"/>
                            <a:ext cx="41275" cy="55563"/>
                          </a:xfrm>
                          <a:custGeom>
                            <a:avLst/>
                            <a:gdLst>
                              <a:gd name="T0" fmla="*/ 80 w 80"/>
                              <a:gd name="T1" fmla="*/ 105 h 105"/>
                              <a:gd name="T2" fmla="*/ 66 w 80"/>
                              <a:gd name="T3" fmla="*/ 105 h 105"/>
                              <a:gd name="T4" fmla="*/ 66 w 80"/>
                              <a:gd name="T5" fmla="*/ 55 h 105"/>
                              <a:gd name="T6" fmla="*/ 13 w 80"/>
                              <a:gd name="T7" fmla="*/ 55 h 105"/>
                              <a:gd name="T8" fmla="*/ 13 w 80"/>
                              <a:gd name="T9" fmla="*/ 105 h 105"/>
                              <a:gd name="T10" fmla="*/ 0 w 80"/>
                              <a:gd name="T11" fmla="*/ 105 h 105"/>
                              <a:gd name="T12" fmla="*/ 0 w 80"/>
                              <a:gd name="T13" fmla="*/ 0 h 105"/>
                              <a:gd name="T14" fmla="*/ 13 w 80"/>
                              <a:gd name="T15" fmla="*/ 0 h 105"/>
                              <a:gd name="T16" fmla="*/ 13 w 80"/>
                              <a:gd name="T17" fmla="*/ 41 h 105"/>
                              <a:gd name="T18" fmla="*/ 66 w 80"/>
                              <a:gd name="T19" fmla="*/ 41 h 105"/>
                              <a:gd name="T20" fmla="*/ 66 w 80"/>
                              <a:gd name="T21" fmla="*/ 0 h 105"/>
                              <a:gd name="T22" fmla="*/ 80 w 80"/>
                              <a:gd name="T23" fmla="*/ 0 h 105"/>
                              <a:gd name="T24" fmla="*/ 80 w 80"/>
                              <a:gd name="T25" fmla="*/ 105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80" h="105">
                                <a:moveTo>
                                  <a:pt x="80" y="105"/>
                                </a:moveTo>
                                <a:lnTo>
                                  <a:pt x="66" y="105"/>
                                </a:lnTo>
                                <a:lnTo>
                                  <a:pt x="66" y="55"/>
                                </a:lnTo>
                                <a:lnTo>
                                  <a:pt x="13" y="55"/>
                                </a:lnTo>
                                <a:lnTo>
                                  <a:pt x="13" y="105"/>
                                </a:lnTo>
                                <a:lnTo>
                                  <a:pt x="0" y="105"/>
                                </a:lnTo>
                                <a:lnTo>
                                  <a:pt x="0" y="0"/>
                                </a:lnTo>
                                <a:lnTo>
                                  <a:pt x="13" y="0"/>
                                </a:lnTo>
                                <a:lnTo>
                                  <a:pt x="13" y="41"/>
                                </a:lnTo>
                                <a:lnTo>
                                  <a:pt x="66" y="41"/>
                                </a:lnTo>
                                <a:lnTo>
                                  <a:pt x="66" y="0"/>
                                </a:lnTo>
                                <a:lnTo>
                                  <a:pt x="80" y="0"/>
                                </a:lnTo>
                                <a:lnTo>
                                  <a:pt x="80" y="105"/>
                                </a:lnTo>
                                <a:close/>
                              </a:path>
                            </a:pathLst>
                          </a:custGeom>
                          <a:solidFill>
                            <a:srgbClr val="7C7C7C"/>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738" name="Freeform 200"/>
                        <wps:cNvSpPr>
                          <a:spLocks noEditPoints="1"/>
                        </wps:cNvSpPr>
                        <wps:spPr bwMode="auto">
                          <a:xfrm>
                            <a:off x="4705350" y="1498600"/>
                            <a:ext cx="50800" cy="58738"/>
                          </a:xfrm>
                          <a:custGeom>
                            <a:avLst/>
                            <a:gdLst>
                              <a:gd name="T0" fmla="*/ 84 w 97"/>
                              <a:gd name="T1" fmla="*/ 15 h 110"/>
                              <a:gd name="T2" fmla="*/ 90 w 97"/>
                              <a:gd name="T3" fmla="*/ 22 h 110"/>
                              <a:gd name="T4" fmla="*/ 94 w 97"/>
                              <a:gd name="T5" fmla="*/ 32 h 110"/>
                              <a:gd name="T6" fmla="*/ 96 w 97"/>
                              <a:gd name="T7" fmla="*/ 43 h 110"/>
                              <a:gd name="T8" fmla="*/ 97 w 97"/>
                              <a:gd name="T9" fmla="*/ 56 h 110"/>
                              <a:gd name="T10" fmla="*/ 96 w 97"/>
                              <a:gd name="T11" fmla="*/ 68 h 110"/>
                              <a:gd name="T12" fmla="*/ 94 w 97"/>
                              <a:gd name="T13" fmla="*/ 78 h 110"/>
                              <a:gd name="T14" fmla="*/ 90 w 97"/>
                              <a:gd name="T15" fmla="*/ 88 h 110"/>
                              <a:gd name="T16" fmla="*/ 84 w 97"/>
                              <a:gd name="T17" fmla="*/ 95 h 110"/>
                              <a:gd name="T18" fmla="*/ 76 w 97"/>
                              <a:gd name="T19" fmla="*/ 102 h 110"/>
                              <a:gd name="T20" fmla="*/ 69 w 97"/>
                              <a:gd name="T21" fmla="*/ 106 h 110"/>
                              <a:gd name="T22" fmla="*/ 59 w 97"/>
                              <a:gd name="T23" fmla="*/ 108 h 110"/>
                              <a:gd name="T24" fmla="*/ 48 w 97"/>
                              <a:gd name="T25" fmla="*/ 110 h 110"/>
                              <a:gd name="T26" fmla="*/ 38 w 97"/>
                              <a:gd name="T27" fmla="*/ 108 h 110"/>
                              <a:gd name="T28" fmla="*/ 28 w 97"/>
                              <a:gd name="T29" fmla="*/ 106 h 110"/>
                              <a:gd name="T30" fmla="*/ 20 w 97"/>
                              <a:gd name="T31" fmla="*/ 101 h 110"/>
                              <a:gd name="T32" fmla="*/ 13 w 97"/>
                              <a:gd name="T33" fmla="*/ 95 h 110"/>
                              <a:gd name="T34" fmla="*/ 7 w 97"/>
                              <a:gd name="T35" fmla="*/ 88 h 110"/>
                              <a:gd name="T36" fmla="*/ 4 w 97"/>
                              <a:gd name="T37" fmla="*/ 78 h 110"/>
                              <a:gd name="T38" fmla="*/ 0 w 97"/>
                              <a:gd name="T39" fmla="*/ 68 h 110"/>
                              <a:gd name="T40" fmla="*/ 0 w 97"/>
                              <a:gd name="T41" fmla="*/ 56 h 110"/>
                              <a:gd name="T42" fmla="*/ 0 w 97"/>
                              <a:gd name="T43" fmla="*/ 43 h 110"/>
                              <a:gd name="T44" fmla="*/ 4 w 97"/>
                              <a:gd name="T45" fmla="*/ 32 h 110"/>
                              <a:gd name="T46" fmla="*/ 7 w 97"/>
                              <a:gd name="T47" fmla="*/ 22 h 110"/>
                              <a:gd name="T48" fmla="*/ 13 w 97"/>
                              <a:gd name="T49" fmla="*/ 15 h 110"/>
                              <a:gd name="T50" fmla="*/ 20 w 97"/>
                              <a:gd name="T51" fmla="*/ 9 h 110"/>
                              <a:gd name="T52" fmla="*/ 28 w 97"/>
                              <a:gd name="T53" fmla="*/ 4 h 110"/>
                              <a:gd name="T54" fmla="*/ 38 w 97"/>
                              <a:gd name="T55" fmla="*/ 1 h 110"/>
                              <a:gd name="T56" fmla="*/ 48 w 97"/>
                              <a:gd name="T57" fmla="*/ 0 h 110"/>
                              <a:gd name="T58" fmla="*/ 59 w 97"/>
                              <a:gd name="T59" fmla="*/ 1 h 110"/>
                              <a:gd name="T60" fmla="*/ 69 w 97"/>
                              <a:gd name="T61" fmla="*/ 4 h 110"/>
                              <a:gd name="T62" fmla="*/ 78 w 97"/>
                              <a:gd name="T63" fmla="*/ 9 h 110"/>
                              <a:gd name="T64" fmla="*/ 84 w 97"/>
                              <a:gd name="T65" fmla="*/ 15 h 110"/>
                              <a:gd name="T66" fmla="*/ 82 w 97"/>
                              <a:gd name="T67" fmla="*/ 56 h 110"/>
                              <a:gd name="T68" fmla="*/ 81 w 97"/>
                              <a:gd name="T69" fmla="*/ 36 h 110"/>
                              <a:gd name="T70" fmla="*/ 74 w 97"/>
                              <a:gd name="T71" fmla="*/ 24 h 110"/>
                              <a:gd name="T72" fmla="*/ 69 w 97"/>
                              <a:gd name="T73" fmla="*/ 19 h 110"/>
                              <a:gd name="T74" fmla="*/ 57 w 97"/>
                              <a:gd name="T75" fmla="*/ 14 h 110"/>
                              <a:gd name="T76" fmla="*/ 48 w 97"/>
                              <a:gd name="T77" fmla="*/ 12 h 110"/>
                              <a:gd name="T78" fmla="*/ 41 w 97"/>
                              <a:gd name="T79" fmla="*/ 14 h 110"/>
                              <a:gd name="T80" fmla="*/ 28 w 97"/>
                              <a:gd name="T81" fmla="*/ 19 h 110"/>
                              <a:gd name="T82" fmla="*/ 23 w 97"/>
                              <a:gd name="T83" fmla="*/ 24 h 110"/>
                              <a:gd name="T84" fmla="*/ 16 w 97"/>
                              <a:gd name="T85" fmla="*/ 36 h 110"/>
                              <a:gd name="T86" fmla="*/ 15 w 97"/>
                              <a:gd name="T87" fmla="*/ 56 h 110"/>
                              <a:gd name="T88" fmla="*/ 16 w 97"/>
                              <a:gd name="T89" fmla="*/ 74 h 110"/>
                              <a:gd name="T90" fmla="*/ 23 w 97"/>
                              <a:gd name="T91" fmla="*/ 86 h 110"/>
                              <a:gd name="T92" fmla="*/ 28 w 97"/>
                              <a:gd name="T93" fmla="*/ 91 h 110"/>
                              <a:gd name="T94" fmla="*/ 41 w 97"/>
                              <a:gd name="T95" fmla="*/ 97 h 110"/>
                              <a:gd name="T96" fmla="*/ 48 w 97"/>
                              <a:gd name="T97" fmla="*/ 97 h 110"/>
                              <a:gd name="T98" fmla="*/ 55 w 97"/>
                              <a:gd name="T99" fmla="*/ 97 h 110"/>
                              <a:gd name="T100" fmla="*/ 69 w 97"/>
                              <a:gd name="T101" fmla="*/ 91 h 110"/>
                              <a:gd name="T102" fmla="*/ 73 w 97"/>
                              <a:gd name="T103" fmla="*/ 86 h 110"/>
                              <a:gd name="T104" fmla="*/ 81 w 97"/>
                              <a:gd name="T105" fmla="*/ 74 h 110"/>
                              <a:gd name="T106" fmla="*/ 82 w 97"/>
                              <a:gd name="T107" fmla="*/ 56 h 1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10">
                                <a:moveTo>
                                  <a:pt x="84" y="15"/>
                                </a:moveTo>
                                <a:lnTo>
                                  <a:pt x="90" y="22"/>
                                </a:lnTo>
                                <a:lnTo>
                                  <a:pt x="94" y="32"/>
                                </a:lnTo>
                                <a:lnTo>
                                  <a:pt x="96" y="43"/>
                                </a:lnTo>
                                <a:lnTo>
                                  <a:pt x="97" y="56"/>
                                </a:lnTo>
                                <a:lnTo>
                                  <a:pt x="96" y="68"/>
                                </a:lnTo>
                                <a:lnTo>
                                  <a:pt x="94" y="78"/>
                                </a:lnTo>
                                <a:lnTo>
                                  <a:pt x="90" y="88"/>
                                </a:lnTo>
                                <a:lnTo>
                                  <a:pt x="84" y="95"/>
                                </a:lnTo>
                                <a:lnTo>
                                  <a:pt x="76" y="102"/>
                                </a:lnTo>
                                <a:lnTo>
                                  <a:pt x="69" y="106"/>
                                </a:lnTo>
                                <a:lnTo>
                                  <a:pt x="59" y="108"/>
                                </a:lnTo>
                                <a:lnTo>
                                  <a:pt x="48" y="110"/>
                                </a:lnTo>
                                <a:lnTo>
                                  <a:pt x="38" y="108"/>
                                </a:lnTo>
                                <a:lnTo>
                                  <a:pt x="28" y="106"/>
                                </a:lnTo>
                                <a:lnTo>
                                  <a:pt x="20" y="101"/>
                                </a:lnTo>
                                <a:lnTo>
                                  <a:pt x="13" y="95"/>
                                </a:lnTo>
                                <a:lnTo>
                                  <a:pt x="7" y="88"/>
                                </a:lnTo>
                                <a:lnTo>
                                  <a:pt x="4" y="78"/>
                                </a:lnTo>
                                <a:lnTo>
                                  <a:pt x="0" y="68"/>
                                </a:lnTo>
                                <a:lnTo>
                                  <a:pt x="0" y="56"/>
                                </a:lnTo>
                                <a:lnTo>
                                  <a:pt x="0" y="43"/>
                                </a:lnTo>
                                <a:lnTo>
                                  <a:pt x="4" y="32"/>
                                </a:lnTo>
                                <a:lnTo>
                                  <a:pt x="7" y="22"/>
                                </a:lnTo>
                                <a:lnTo>
                                  <a:pt x="13" y="15"/>
                                </a:lnTo>
                                <a:lnTo>
                                  <a:pt x="20" y="9"/>
                                </a:lnTo>
                                <a:lnTo>
                                  <a:pt x="28" y="4"/>
                                </a:lnTo>
                                <a:lnTo>
                                  <a:pt x="38" y="1"/>
                                </a:lnTo>
                                <a:lnTo>
                                  <a:pt x="48" y="0"/>
                                </a:lnTo>
                                <a:lnTo>
                                  <a:pt x="59" y="1"/>
                                </a:lnTo>
                                <a:lnTo>
                                  <a:pt x="69" y="4"/>
                                </a:lnTo>
                                <a:lnTo>
                                  <a:pt x="78" y="9"/>
                                </a:lnTo>
                                <a:lnTo>
                                  <a:pt x="84" y="15"/>
                                </a:lnTo>
                                <a:close/>
                                <a:moveTo>
                                  <a:pt x="82" y="56"/>
                                </a:moveTo>
                                <a:lnTo>
                                  <a:pt x="81" y="36"/>
                                </a:lnTo>
                                <a:lnTo>
                                  <a:pt x="74" y="24"/>
                                </a:lnTo>
                                <a:lnTo>
                                  <a:pt x="69" y="19"/>
                                </a:lnTo>
                                <a:lnTo>
                                  <a:pt x="57" y="14"/>
                                </a:lnTo>
                                <a:lnTo>
                                  <a:pt x="48" y="12"/>
                                </a:lnTo>
                                <a:lnTo>
                                  <a:pt x="41" y="14"/>
                                </a:lnTo>
                                <a:lnTo>
                                  <a:pt x="28" y="19"/>
                                </a:lnTo>
                                <a:lnTo>
                                  <a:pt x="23" y="24"/>
                                </a:lnTo>
                                <a:lnTo>
                                  <a:pt x="16" y="36"/>
                                </a:lnTo>
                                <a:lnTo>
                                  <a:pt x="15" y="56"/>
                                </a:lnTo>
                                <a:lnTo>
                                  <a:pt x="16" y="74"/>
                                </a:lnTo>
                                <a:lnTo>
                                  <a:pt x="23" y="86"/>
                                </a:lnTo>
                                <a:lnTo>
                                  <a:pt x="28" y="91"/>
                                </a:lnTo>
                                <a:lnTo>
                                  <a:pt x="41" y="97"/>
                                </a:lnTo>
                                <a:lnTo>
                                  <a:pt x="48" y="97"/>
                                </a:lnTo>
                                <a:lnTo>
                                  <a:pt x="55" y="97"/>
                                </a:lnTo>
                                <a:lnTo>
                                  <a:pt x="69" y="91"/>
                                </a:lnTo>
                                <a:lnTo>
                                  <a:pt x="73" y="86"/>
                                </a:lnTo>
                                <a:lnTo>
                                  <a:pt x="81" y="74"/>
                                </a:lnTo>
                                <a:lnTo>
                                  <a:pt x="82" y="56"/>
                                </a:lnTo>
                                <a:close/>
                              </a:path>
                            </a:pathLst>
                          </a:custGeom>
                          <a:solidFill>
                            <a:srgbClr val="7C7C7C"/>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739" name="Freeform 201"/>
                        <wps:cNvSpPr>
                          <a:spLocks/>
                        </wps:cNvSpPr>
                        <wps:spPr bwMode="auto">
                          <a:xfrm>
                            <a:off x="4318000" y="1279525"/>
                            <a:ext cx="41275" cy="55563"/>
                          </a:xfrm>
                          <a:custGeom>
                            <a:avLst/>
                            <a:gdLst>
                              <a:gd name="T0" fmla="*/ 80 w 80"/>
                              <a:gd name="T1" fmla="*/ 105 h 105"/>
                              <a:gd name="T2" fmla="*/ 65 w 80"/>
                              <a:gd name="T3" fmla="*/ 105 h 105"/>
                              <a:gd name="T4" fmla="*/ 65 w 80"/>
                              <a:gd name="T5" fmla="*/ 54 h 105"/>
                              <a:gd name="T6" fmla="*/ 14 w 80"/>
                              <a:gd name="T7" fmla="*/ 54 h 105"/>
                              <a:gd name="T8" fmla="*/ 14 w 80"/>
                              <a:gd name="T9" fmla="*/ 105 h 105"/>
                              <a:gd name="T10" fmla="*/ 0 w 80"/>
                              <a:gd name="T11" fmla="*/ 105 h 105"/>
                              <a:gd name="T12" fmla="*/ 0 w 80"/>
                              <a:gd name="T13" fmla="*/ 0 h 105"/>
                              <a:gd name="T14" fmla="*/ 14 w 80"/>
                              <a:gd name="T15" fmla="*/ 0 h 105"/>
                              <a:gd name="T16" fmla="*/ 14 w 80"/>
                              <a:gd name="T17" fmla="*/ 41 h 105"/>
                              <a:gd name="T18" fmla="*/ 65 w 80"/>
                              <a:gd name="T19" fmla="*/ 41 h 105"/>
                              <a:gd name="T20" fmla="*/ 65 w 80"/>
                              <a:gd name="T21" fmla="*/ 0 h 105"/>
                              <a:gd name="T22" fmla="*/ 80 w 80"/>
                              <a:gd name="T23" fmla="*/ 0 h 105"/>
                              <a:gd name="T24" fmla="*/ 80 w 80"/>
                              <a:gd name="T25" fmla="*/ 105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80" h="105">
                                <a:moveTo>
                                  <a:pt x="80" y="105"/>
                                </a:moveTo>
                                <a:lnTo>
                                  <a:pt x="65" y="105"/>
                                </a:lnTo>
                                <a:lnTo>
                                  <a:pt x="65" y="54"/>
                                </a:lnTo>
                                <a:lnTo>
                                  <a:pt x="14" y="54"/>
                                </a:lnTo>
                                <a:lnTo>
                                  <a:pt x="14" y="105"/>
                                </a:lnTo>
                                <a:lnTo>
                                  <a:pt x="0" y="105"/>
                                </a:lnTo>
                                <a:lnTo>
                                  <a:pt x="0" y="0"/>
                                </a:lnTo>
                                <a:lnTo>
                                  <a:pt x="14" y="0"/>
                                </a:lnTo>
                                <a:lnTo>
                                  <a:pt x="14" y="41"/>
                                </a:lnTo>
                                <a:lnTo>
                                  <a:pt x="65" y="41"/>
                                </a:lnTo>
                                <a:lnTo>
                                  <a:pt x="65" y="0"/>
                                </a:lnTo>
                                <a:lnTo>
                                  <a:pt x="80" y="0"/>
                                </a:lnTo>
                                <a:lnTo>
                                  <a:pt x="80" y="105"/>
                                </a:lnTo>
                                <a:close/>
                              </a:path>
                            </a:pathLst>
                          </a:custGeom>
                          <a:solidFill>
                            <a:srgbClr val="7C7C7C"/>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740" name="Freeform 202"/>
                        <wps:cNvSpPr>
                          <a:spLocks noEditPoints="1"/>
                        </wps:cNvSpPr>
                        <wps:spPr bwMode="auto">
                          <a:xfrm>
                            <a:off x="4371975" y="1277938"/>
                            <a:ext cx="50800" cy="57150"/>
                          </a:xfrm>
                          <a:custGeom>
                            <a:avLst/>
                            <a:gdLst>
                              <a:gd name="T0" fmla="*/ 84 w 96"/>
                              <a:gd name="T1" fmla="*/ 15 h 110"/>
                              <a:gd name="T2" fmla="*/ 89 w 96"/>
                              <a:gd name="T3" fmla="*/ 23 h 110"/>
                              <a:gd name="T4" fmla="*/ 94 w 96"/>
                              <a:gd name="T5" fmla="*/ 32 h 110"/>
                              <a:gd name="T6" fmla="*/ 96 w 96"/>
                              <a:gd name="T7" fmla="*/ 44 h 110"/>
                              <a:gd name="T8" fmla="*/ 96 w 96"/>
                              <a:gd name="T9" fmla="*/ 56 h 110"/>
                              <a:gd name="T10" fmla="*/ 96 w 96"/>
                              <a:gd name="T11" fmla="*/ 68 h 110"/>
                              <a:gd name="T12" fmla="*/ 94 w 96"/>
                              <a:gd name="T13" fmla="*/ 78 h 110"/>
                              <a:gd name="T14" fmla="*/ 89 w 96"/>
                              <a:gd name="T15" fmla="*/ 88 h 110"/>
                              <a:gd name="T16" fmla="*/ 84 w 96"/>
                              <a:gd name="T17" fmla="*/ 95 h 110"/>
                              <a:gd name="T18" fmla="*/ 77 w 96"/>
                              <a:gd name="T19" fmla="*/ 103 h 110"/>
                              <a:gd name="T20" fmla="*/ 68 w 96"/>
                              <a:gd name="T21" fmla="*/ 106 h 110"/>
                              <a:gd name="T22" fmla="*/ 59 w 96"/>
                              <a:gd name="T23" fmla="*/ 109 h 110"/>
                              <a:gd name="T24" fmla="*/ 48 w 96"/>
                              <a:gd name="T25" fmla="*/ 110 h 110"/>
                              <a:gd name="T26" fmla="*/ 37 w 96"/>
                              <a:gd name="T27" fmla="*/ 109 h 110"/>
                              <a:gd name="T28" fmla="*/ 29 w 96"/>
                              <a:gd name="T29" fmla="*/ 106 h 110"/>
                              <a:gd name="T30" fmla="*/ 20 w 96"/>
                              <a:gd name="T31" fmla="*/ 101 h 110"/>
                              <a:gd name="T32" fmla="*/ 13 w 96"/>
                              <a:gd name="T33" fmla="*/ 95 h 110"/>
                              <a:gd name="T34" fmla="*/ 6 w 96"/>
                              <a:gd name="T35" fmla="*/ 88 h 110"/>
                              <a:gd name="T36" fmla="*/ 3 w 96"/>
                              <a:gd name="T37" fmla="*/ 78 h 110"/>
                              <a:gd name="T38" fmla="*/ 0 w 96"/>
                              <a:gd name="T39" fmla="*/ 68 h 110"/>
                              <a:gd name="T40" fmla="*/ 0 w 96"/>
                              <a:gd name="T41" fmla="*/ 56 h 110"/>
                              <a:gd name="T42" fmla="*/ 0 w 96"/>
                              <a:gd name="T43" fmla="*/ 44 h 110"/>
                              <a:gd name="T44" fmla="*/ 3 w 96"/>
                              <a:gd name="T45" fmla="*/ 32 h 110"/>
                              <a:gd name="T46" fmla="*/ 6 w 96"/>
                              <a:gd name="T47" fmla="*/ 23 h 110"/>
                              <a:gd name="T48" fmla="*/ 13 w 96"/>
                              <a:gd name="T49" fmla="*/ 15 h 110"/>
                              <a:gd name="T50" fmla="*/ 20 w 96"/>
                              <a:gd name="T51" fmla="*/ 9 h 110"/>
                              <a:gd name="T52" fmla="*/ 29 w 96"/>
                              <a:gd name="T53" fmla="*/ 4 h 110"/>
                              <a:gd name="T54" fmla="*/ 37 w 96"/>
                              <a:gd name="T55" fmla="*/ 2 h 110"/>
                              <a:gd name="T56" fmla="*/ 48 w 96"/>
                              <a:gd name="T57" fmla="*/ 0 h 110"/>
                              <a:gd name="T58" fmla="*/ 59 w 96"/>
                              <a:gd name="T59" fmla="*/ 2 h 110"/>
                              <a:gd name="T60" fmla="*/ 68 w 96"/>
                              <a:gd name="T61" fmla="*/ 4 h 110"/>
                              <a:gd name="T62" fmla="*/ 77 w 96"/>
                              <a:gd name="T63" fmla="*/ 9 h 110"/>
                              <a:gd name="T64" fmla="*/ 84 w 96"/>
                              <a:gd name="T65" fmla="*/ 15 h 110"/>
                              <a:gd name="T66" fmla="*/ 83 w 96"/>
                              <a:gd name="T67" fmla="*/ 56 h 110"/>
                              <a:gd name="T68" fmla="*/ 80 w 96"/>
                              <a:gd name="T69" fmla="*/ 36 h 110"/>
                              <a:gd name="T70" fmla="*/ 73 w 96"/>
                              <a:gd name="T71" fmla="*/ 24 h 110"/>
                              <a:gd name="T72" fmla="*/ 68 w 96"/>
                              <a:gd name="T73" fmla="*/ 19 h 110"/>
                              <a:gd name="T74" fmla="*/ 56 w 96"/>
                              <a:gd name="T75" fmla="*/ 14 h 110"/>
                              <a:gd name="T76" fmla="*/ 48 w 96"/>
                              <a:gd name="T77" fmla="*/ 13 h 110"/>
                              <a:gd name="T78" fmla="*/ 41 w 96"/>
                              <a:gd name="T79" fmla="*/ 14 h 110"/>
                              <a:gd name="T80" fmla="*/ 29 w 96"/>
                              <a:gd name="T81" fmla="*/ 19 h 110"/>
                              <a:gd name="T82" fmla="*/ 24 w 96"/>
                              <a:gd name="T83" fmla="*/ 24 h 110"/>
                              <a:gd name="T84" fmla="*/ 16 w 96"/>
                              <a:gd name="T85" fmla="*/ 36 h 110"/>
                              <a:gd name="T86" fmla="*/ 14 w 96"/>
                              <a:gd name="T87" fmla="*/ 56 h 110"/>
                              <a:gd name="T88" fmla="*/ 16 w 96"/>
                              <a:gd name="T89" fmla="*/ 74 h 110"/>
                              <a:gd name="T90" fmla="*/ 24 w 96"/>
                              <a:gd name="T91" fmla="*/ 87 h 110"/>
                              <a:gd name="T92" fmla="*/ 29 w 96"/>
                              <a:gd name="T93" fmla="*/ 92 h 110"/>
                              <a:gd name="T94" fmla="*/ 41 w 96"/>
                              <a:gd name="T95" fmla="*/ 98 h 110"/>
                              <a:gd name="T96" fmla="*/ 48 w 96"/>
                              <a:gd name="T97" fmla="*/ 98 h 110"/>
                              <a:gd name="T98" fmla="*/ 56 w 96"/>
                              <a:gd name="T99" fmla="*/ 98 h 110"/>
                              <a:gd name="T100" fmla="*/ 68 w 96"/>
                              <a:gd name="T101" fmla="*/ 92 h 110"/>
                              <a:gd name="T102" fmla="*/ 73 w 96"/>
                              <a:gd name="T103" fmla="*/ 87 h 110"/>
                              <a:gd name="T104" fmla="*/ 80 w 96"/>
                              <a:gd name="T105" fmla="*/ 74 h 110"/>
                              <a:gd name="T106" fmla="*/ 83 w 96"/>
                              <a:gd name="T107" fmla="*/ 56 h 1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6" h="110">
                                <a:moveTo>
                                  <a:pt x="84" y="15"/>
                                </a:moveTo>
                                <a:lnTo>
                                  <a:pt x="89" y="23"/>
                                </a:lnTo>
                                <a:lnTo>
                                  <a:pt x="94" y="32"/>
                                </a:lnTo>
                                <a:lnTo>
                                  <a:pt x="96" y="44"/>
                                </a:lnTo>
                                <a:lnTo>
                                  <a:pt x="96" y="56"/>
                                </a:lnTo>
                                <a:lnTo>
                                  <a:pt x="96" y="68"/>
                                </a:lnTo>
                                <a:lnTo>
                                  <a:pt x="94" y="78"/>
                                </a:lnTo>
                                <a:lnTo>
                                  <a:pt x="89" y="88"/>
                                </a:lnTo>
                                <a:lnTo>
                                  <a:pt x="84" y="95"/>
                                </a:lnTo>
                                <a:lnTo>
                                  <a:pt x="77" y="103"/>
                                </a:lnTo>
                                <a:lnTo>
                                  <a:pt x="68" y="106"/>
                                </a:lnTo>
                                <a:lnTo>
                                  <a:pt x="59" y="109"/>
                                </a:lnTo>
                                <a:lnTo>
                                  <a:pt x="48" y="110"/>
                                </a:lnTo>
                                <a:lnTo>
                                  <a:pt x="37" y="109"/>
                                </a:lnTo>
                                <a:lnTo>
                                  <a:pt x="29" y="106"/>
                                </a:lnTo>
                                <a:lnTo>
                                  <a:pt x="20" y="101"/>
                                </a:lnTo>
                                <a:lnTo>
                                  <a:pt x="13" y="95"/>
                                </a:lnTo>
                                <a:lnTo>
                                  <a:pt x="6" y="88"/>
                                </a:lnTo>
                                <a:lnTo>
                                  <a:pt x="3" y="78"/>
                                </a:lnTo>
                                <a:lnTo>
                                  <a:pt x="0" y="68"/>
                                </a:lnTo>
                                <a:lnTo>
                                  <a:pt x="0" y="56"/>
                                </a:lnTo>
                                <a:lnTo>
                                  <a:pt x="0" y="44"/>
                                </a:lnTo>
                                <a:lnTo>
                                  <a:pt x="3" y="32"/>
                                </a:lnTo>
                                <a:lnTo>
                                  <a:pt x="6" y="23"/>
                                </a:lnTo>
                                <a:lnTo>
                                  <a:pt x="13" y="15"/>
                                </a:lnTo>
                                <a:lnTo>
                                  <a:pt x="20" y="9"/>
                                </a:lnTo>
                                <a:lnTo>
                                  <a:pt x="29" y="4"/>
                                </a:lnTo>
                                <a:lnTo>
                                  <a:pt x="37" y="2"/>
                                </a:lnTo>
                                <a:lnTo>
                                  <a:pt x="48" y="0"/>
                                </a:lnTo>
                                <a:lnTo>
                                  <a:pt x="59" y="2"/>
                                </a:lnTo>
                                <a:lnTo>
                                  <a:pt x="68" y="4"/>
                                </a:lnTo>
                                <a:lnTo>
                                  <a:pt x="77" y="9"/>
                                </a:lnTo>
                                <a:lnTo>
                                  <a:pt x="84" y="15"/>
                                </a:lnTo>
                                <a:close/>
                                <a:moveTo>
                                  <a:pt x="83" y="56"/>
                                </a:moveTo>
                                <a:lnTo>
                                  <a:pt x="80" y="36"/>
                                </a:lnTo>
                                <a:lnTo>
                                  <a:pt x="73" y="24"/>
                                </a:lnTo>
                                <a:lnTo>
                                  <a:pt x="68" y="19"/>
                                </a:lnTo>
                                <a:lnTo>
                                  <a:pt x="56" y="14"/>
                                </a:lnTo>
                                <a:lnTo>
                                  <a:pt x="48" y="13"/>
                                </a:lnTo>
                                <a:lnTo>
                                  <a:pt x="41" y="14"/>
                                </a:lnTo>
                                <a:lnTo>
                                  <a:pt x="29" y="19"/>
                                </a:lnTo>
                                <a:lnTo>
                                  <a:pt x="24" y="24"/>
                                </a:lnTo>
                                <a:lnTo>
                                  <a:pt x="16" y="36"/>
                                </a:lnTo>
                                <a:lnTo>
                                  <a:pt x="14" y="56"/>
                                </a:lnTo>
                                <a:lnTo>
                                  <a:pt x="16" y="74"/>
                                </a:lnTo>
                                <a:lnTo>
                                  <a:pt x="24" y="87"/>
                                </a:lnTo>
                                <a:lnTo>
                                  <a:pt x="29" y="92"/>
                                </a:lnTo>
                                <a:lnTo>
                                  <a:pt x="41" y="98"/>
                                </a:lnTo>
                                <a:lnTo>
                                  <a:pt x="48" y="98"/>
                                </a:lnTo>
                                <a:lnTo>
                                  <a:pt x="56" y="98"/>
                                </a:lnTo>
                                <a:lnTo>
                                  <a:pt x="68" y="92"/>
                                </a:lnTo>
                                <a:lnTo>
                                  <a:pt x="73" y="87"/>
                                </a:lnTo>
                                <a:lnTo>
                                  <a:pt x="80" y="74"/>
                                </a:lnTo>
                                <a:lnTo>
                                  <a:pt x="83" y="56"/>
                                </a:lnTo>
                                <a:close/>
                              </a:path>
                            </a:pathLst>
                          </a:custGeom>
                          <a:solidFill>
                            <a:srgbClr val="7C7C7C"/>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741" name="Line 203"/>
                        <wps:cNvCnPr/>
                        <wps:spPr bwMode="auto">
                          <a:xfrm>
                            <a:off x="4573588" y="642938"/>
                            <a:ext cx="77788"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42" name="Line 204"/>
                        <wps:cNvCnPr/>
                        <wps:spPr bwMode="auto">
                          <a:xfrm>
                            <a:off x="4572000" y="668338"/>
                            <a:ext cx="60325" cy="333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43" name="Line 206"/>
                        <wps:cNvCnPr/>
                        <wps:spPr bwMode="auto">
                          <a:xfrm flipV="1">
                            <a:off x="4573588" y="77787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44" name="Line 207"/>
                        <wps:cNvCnPr/>
                        <wps:spPr bwMode="auto">
                          <a:xfrm flipV="1">
                            <a:off x="4572001" y="765175"/>
                            <a:ext cx="60325" cy="333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45" name="Line 208"/>
                        <wps:cNvCnPr/>
                        <wps:spPr bwMode="auto">
                          <a:xfrm flipV="1">
                            <a:off x="4497388" y="642937"/>
                            <a:ext cx="76200"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46" name="Line 209"/>
                        <wps:cNvCnPr/>
                        <wps:spPr bwMode="auto">
                          <a:xfrm>
                            <a:off x="4497388" y="777875"/>
                            <a:ext cx="76200"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47" name="Line 210"/>
                        <wps:cNvCnPr/>
                        <wps:spPr bwMode="auto">
                          <a:xfrm flipV="1">
                            <a:off x="4497388" y="688975"/>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48" name="Line 211"/>
                        <wps:cNvCnPr/>
                        <wps:spPr bwMode="auto">
                          <a:xfrm flipV="1">
                            <a:off x="4518026" y="698500"/>
                            <a:ext cx="0" cy="698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49" name="Line 212"/>
                        <wps:cNvCnPr/>
                        <wps:spPr bwMode="auto">
                          <a:xfrm flipV="1">
                            <a:off x="4806951" y="688975"/>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50" name="Line 213"/>
                        <wps:cNvCnPr/>
                        <wps:spPr bwMode="auto">
                          <a:xfrm>
                            <a:off x="4730751" y="642937"/>
                            <a:ext cx="76200"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51" name="Line 214"/>
                        <wps:cNvCnPr/>
                        <wps:spPr bwMode="auto">
                          <a:xfrm flipV="1">
                            <a:off x="4759326" y="777875"/>
                            <a:ext cx="47625" cy="269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52" name="Line 215"/>
                        <wps:cNvCnPr/>
                        <wps:spPr bwMode="auto">
                          <a:xfrm flipV="1">
                            <a:off x="4651376" y="642937"/>
                            <a:ext cx="79375"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53" name="Line 216"/>
                        <wps:cNvCnPr/>
                        <wps:spPr bwMode="auto">
                          <a:xfrm>
                            <a:off x="4651376" y="777875"/>
                            <a:ext cx="46038" cy="269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54" name="Line 217"/>
                        <wps:cNvCnPr/>
                        <wps:spPr bwMode="auto">
                          <a:xfrm flipV="1">
                            <a:off x="4651376" y="688975"/>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55" name="Line 218"/>
                        <wps:cNvCnPr/>
                        <wps:spPr bwMode="auto">
                          <a:xfrm flipV="1">
                            <a:off x="4573588" y="554037"/>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56" name="Line 219"/>
                        <wps:cNvCnPr/>
                        <wps:spPr bwMode="auto">
                          <a:xfrm>
                            <a:off x="4573588" y="822325"/>
                            <a:ext cx="0" cy="904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57" name="Line 220"/>
                        <wps:cNvCnPr/>
                        <wps:spPr bwMode="auto">
                          <a:xfrm flipH="1">
                            <a:off x="4418013" y="777875"/>
                            <a:ext cx="79375"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58" name="Line 221"/>
                        <wps:cNvCnPr/>
                        <wps:spPr bwMode="auto">
                          <a:xfrm>
                            <a:off x="4806951" y="77787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59" name="Line 222"/>
                        <wps:cNvCnPr/>
                        <wps:spPr bwMode="auto">
                          <a:xfrm flipV="1">
                            <a:off x="4884738" y="77787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60" name="Line 223"/>
                        <wps:cNvCnPr/>
                        <wps:spPr bwMode="auto">
                          <a:xfrm>
                            <a:off x="4962526" y="77787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61" name="Line 224"/>
                        <wps:cNvCnPr/>
                        <wps:spPr bwMode="auto">
                          <a:xfrm flipV="1">
                            <a:off x="5040313" y="77787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62" name="Line 225"/>
                        <wps:cNvCnPr/>
                        <wps:spPr bwMode="auto">
                          <a:xfrm>
                            <a:off x="5118101" y="77787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63" name="Line 226"/>
                        <wps:cNvCnPr/>
                        <wps:spPr bwMode="auto">
                          <a:xfrm flipV="1">
                            <a:off x="5195888" y="77787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64" name="Line 227"/>
                        <wps:cNvCnPr/>
                        <wps:spPr bwMode="auto">
                          <a:xfrm>
                            <a:off x="5273676" y="77787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65" name="Line 228"/>
                        <wps:cNvCnPr/>
                        <wps:spPr bwMode="auto">
                          <a:xfrm flipV="1">
                            <a:off x="5351463" y="77787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66" name="Line 229"/>
                        <wps:cNvCnPr/>
                        <wps:spPr bwMode="auto">
                          <a:xfrm>
                            <a:off x="5429251" y="77787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67" name="Line 230"/>
                        <wps:cNvCnPr/>
                        <wps:spPr bwMode="auto">
                          <a:xfrm flipV="1">
                            <a:off x="5507038" y="777875"/>
                            <a:ext cx="76200"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68" name="Line 231"/>
                        <wps:cNvCnPr/>
                        <wps:spPr bwMode="auto">
                          <a:xfrm>
                            <a:off x="5583238" y="77787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69" name="Line 232"/>
                        <wps:cNvCnPr/>
                        <wps:spPr bwMode="auto">
                          <a:xfrm flipV="1">
                            <a:off x="5661026" y="77787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70" name="Line 233"/>
                        <wps:cNvCnPr/>
                        <wps:spPr bwMode="auto">
                          <a:xfrm>
                            <a:off x="5738813" y="77787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71" name="Line 234"/>
                        <wps:cNvCnPr/>
                        <wps:spPr bwMode="auto">
                          <a:xfrm flipV="1">
                            <a:off x="5118101" y="688975"/>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72" name="Line 235"/>
                        <wps:cNvCnPr/>
                        <wps:spPr bwMode="auto">
                          <a:xfrm flipV="1">
                            <a:off x="5429251" y="688975"/>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73" name="Line 236"/>
                        <wps:cNvCnPr/>
                        <wps:spPr bwMode="auto">
                          <a:xfrm flipV="1">
                            <a:off x="5738813" y="688975"/>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74" name="Line 237"/>
                        <wps:cNvCnPr/>
                        <wps:spPr bwMode="auto">
                          <a:xfrm flipH="1" flipV="1">
                            <a:off x="4449763" y="661987"/>
                            <a:ext cx="47625" cy="269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75" name="Line 238"/>
                        <wps:cNvCnPr/>
                        <wps:spPr bwMode="auto">
                          <a:xfrm flipV="1">
                            <a:off x="4806951" y="73342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76" name="Line 239"/>
                        <wps:cNvCnPr/>
                        <wps:spPr bwMode="auto">
                          <a:xfrm flipV="1">
                            <a:off x="5661026" y="766762"/>
                            <a:ext cx="60325" cy="34925"/>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77" name="Line 240"/>
                        <wps:cNvCnPr/>
                        <wps:spPr bwMode="auto">
                          <a:xfrm flipV="1">
                            <a:off x="5037138" y="769937"/>
                            <a:ext cx="61913" cy="34925"/>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78" name="Line 241"/>
                        <wps:cNvCnPr/>
                        <wps:spPr bwMode="auto">
                          <a:xfrm flipV="1">
                            <a:off x="5349876" y="768350"/>
                            <a:ext cx="60325" cy="34925"/>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79" name="Freeform 242"/>
                        <wps:cNvSpPr>
                          <a:spLocks noEditPoints="1"/>
                        </wps:cNvSpPr>
                        <wps:spPr bwMode="auto">
                          <a:xfrm>
                            <a:off x="4705351" y="812800"/>
                            <a:ext cx="52388" cy="57150"/>
                          </a:xfrm>
                          <a:custGeom>
                            <a:avLst/>
                            <a:gdLst>
                              <a:gd name="T0" fmla="*/ 85 w 97"/>
                              <a:gd name="T1" fmla="*/ 15 h 109"/>
                              <a:gd name="T2" fmla="*/ 90 w 97"/>
                              <a:gd name="T3" fmla="*/ 22 h 109"/>
                              <a:gd name="T4" fmla="*/ 94 w 97"/>
                              <a:gd name="T5" fmla="*/ 31 h 109"/>
                              <a:gd name="T6" fmla="*/ 97 w 97"/>
                              <a:gd name="T7" fmla="*/ 42 h 109"/>
                              <a:gd name="T8" fmla="*/ 97 w 97"/>
                              <a:gd name="T9" fmla="*/ 54 h 109"/>
                              <a:gd name="T10" fmla="*/ 97 w 97"/>
                              <a:gd name="T11" fmla="*/ 67 h 109"/>
                              <a:gd name="T12" fmla="*/ 94 w 97"/>
                              <a:gd name="T13" fmla="*/ 78 h 109"/>
                              <a:gd name="T14" fmla="*/ 90 w 97"/>
                              <a:gd name="T15" fmla="*/ 88 h 109"/>
                              <a:gd name="T16" fmla="*/ 85 w 97"/>
                              <a:gd name="T17" fmla="*/ 95 h 109"/>
                              <a:gd name="T18" fmla="*/ 78 w 97"/>
                              <a:gd name="T19" fmla="*/ 101 h 109"/>
                              <a:gd name="T20" fmla="*/ 69 w 97"/>
                              <a:gd name="T21" fmla="*/ 105 h 109"/>
                              <a:gd name="T22" fmla="*/ 61 w 97"/>
                              <a:gd name="T23" fmla="*/ 109 h 109"/>
                              <a:gd name="T24" fmla="*/ 49 w 97"/>
                              <a:gd name="T25" fmla="*/ 109 h 109"/>
                              <a:gd name="T26" fmla="*/ 38 w 97"/>
                              <a:gd name="T27" fmla="*/ 109 h 109"/>
                              <a:gd name="T28" fmla="*/ 30 w 97"/>
                              <a:gd name="T29" fmla="*/ 105 h 109"/>
                              <a:gd name="T30" fmla="*/ 21 w 97"/>
                              <a:gd name="T31" fmla="*/ 101 h 109"/>
                              <a:gd name="T32" fmla="*/ 14 w 97"/>
                              <a:gd name="T33" fmla="*/ 95 h 109"/>
                              <a:gd name="T34" fmla="*/ 8 w 97"/>
                              <a:gd name="T35" fmla="*/ 88 h 109"/>
                              <a:gd name="T36" fmla="*/ 4 w 97"/>
                              <a:gd name="T37" fmla="*/ 78 h 109"/>
                              <a:gd name="T38" fmla="*/ 1 w 97"/>
                              <a:gd name="T39" fmla="*/ 67 h 109"/>
                              <a:gd name="T40" fmla="*/ 0 w 97"/>
                              <a:gd name="T41" fmla="*/ 54 h 109"/>
                              <a:gd name="T42" fmla="*/ 1 w 97"/>
                              <a:gd name="T43" fmla="*/ 42 h 109"/>
                              <a:gd name="T44" fmla="*/ 4 w 97"/>
                              <a:gd name="T45" fmla="*/ 32 h 109"/>
                              <a:gd name="T46" fmla="*/ 8 w 97"/>
                              <a:gd name="T47" fmla="*/ 22 h 109"/>
                              <a:gd name="T48" fmla="*/ 14 w 97"/>
                              <a:gd name="T49" fmla="*/ 15 h 109"/>
                              <a:gd name="T50" fmla="*/ 21 w 97"/>
                              <a:gd name="T51" fmla="*/ 8 h 109"/>
                              <a:gd name="T52" fmla="*/ 30 w 97"/>
                              <a:gd name="T53" fmla="*/ 4 h 109"/>
                              <a:gd name="T54" fmla="*/ 38 w 97"/>
                              <a:gd name="T55" fmla="*/ 0 h 109"/>
                              <a:gd name="T56" fmla="*/ 49 w 97"/>
                              <a:gd name="T57" fmla="*/ 0 h 109"/>
                              <a:gd name="T58" fmla="*/ 61 w 97"/>
                              <a:gd name="T59" fmla="*/ 1 h 109"/>
                              <a:gd name="T60" fmla="*/ 69 w 97"/>
                              <a:gd name="T61" fmla="*/ 4 h 109"/>
                              <a:gd name="T62" fmla="*/ 78 w 97"/>
                              <a:gd name="T63" fmla="*/ 8 h 109"/>
                              <a:gd name="T64" fmla="*/ 85 w 97"/>
                              <a:gd name="T65" fmla="*/ 15 h 109"/>
                              <a:gd name="T66" fmla="*/ 84 w 97"/>
                              <a:gd name="T67" fmla="*/ 54 h 109"/>
                              <a:gd name="T68" fmla="*/ 81 w 97"/>
                              <a:gd name="T69" fmla="*/ 36 h 109"/>
                              <a:gd name="T70" fmla="*/ 74 w 97"/>
                              <a:gd name="T71" fmla="*/ 24 h 109"/>
                              <a:gd name="T72" fmla="*/ 69 w 97"/>
                              <a:gd name="T73" fmla="*/ 19 h 109"/>
                              <a:gd name="T74" fmla="*/ 57 w 97"/>
                              <a:gd name="T75" fmla="*/ 12 h 109"/>
                              <a:gd name="T76" fmla="*/ 49 w 97"/>
                              <a:gd name="T77" fmla="*/ 12 h 109"/>
                              <a:gd name="T78" fmla="*/ 42 w 97"/>
                              <a:gd name="T79" fmla="*/ 12 h 109"/>
                              <a:gd name="T80" fmla="*/ 30 w 97"/>
                              <a:gd name="T81" fmla="*/ 19 h 109"/>
                              <a:gd name="T82" fmla="*/ 25 w 97"/>
                              <a:gd name="T83" fmla="*/ 24 h 109"/>
                              <a:gd name="T84" fmla="*/ 16 w 97"/>
                              <a:gd name="T85" fmla="*/ 36 h 109"/>
                              <a:gd name="T86" fmla="*/ 15 w 97"/>
                              <a:gd name="T87" fmla="*/ 54 h 109"/>
                              <a:gd name="T88" fmla="*/ 16 w 97"/>
                              <a:gd name="T89" fmla="*/ 74 h 109"/>
                              <a:gd name="T90" fmla="*/ 25 w 97"/>
                              <a:gd name="T91" fmla="*/ 86 h 109"/>
                              <a:gd name="T92" fmla="*/ 30 w 97"/>
                              <a:gd name="T93" fmla="*/ 91 h 109"/>
                              <a:gd name="T94" fmla="*/ 42 w 97"/>
                              <a:gd name="T95" fmla="*/ 96 h 109"/>
                              <a:gd name="T96" fmla="*/ 49 w 97"/>
                              <a:gd name="T97" fmla="*/ 97 h 109"/>
                              <a:gd name="T98" fmla="*/ 57 w 97"/>
                              <a:gd name="T99" fmla="*/ 96 h 109"/>
                              <a:gd name="T100" fmla="*/ 69 w 97"/>
                              <a:gd name="T101" fmla="*/ 91 h 109"/>
                              <a:gd name="T102" fmla="*/ 74 w 97"/>
                              <a:gd name="T103" fmla="*/ 86 h 109"/>
                              <a:gd name="T104" fmla="*/ 81 w 97"/>
                              <a:gd name="T105" fmla="*/ 74 h 109"/>
                              <a:gd name="T106" fmla="*/ 84 w 97"/>
                              <a:gd name="T107" fmla="*/ 54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09">
                                <a:moveTo>
                                  <a:pt x="85" y="15"/>
                                </a:moveTo>
                                <a:lnTo>
                                  <a:pt x="90" y="22"/>
                                </a:lnTo>
                                <a:lnTo>
                                  <a:pt x="94" y="31"/>
                                </a:lnTo>
                                <a:lnTo>
                                  <a:pt x="97" y="42"/>
                                </a:lnTo>
                                <a:lnTo>
                                  <a:pt x="97" y="54"/>
                                </a:lnTo>
                                <a:lnTo>
                                  <a:pt x="97" y="67"/>
                                </a:lnTo>
                                <a:lnTo>
                                  <a:pt x="94" y="78"/>
                                </a:lnTo>
                                <a:lnTo>
                                  <a:pt x="90" y="88"/>
                                </a:lnTo>
                                <a:lnTo>
                                  <a:pt x="85" y="95"/>
                                </a:lnTo>
                                <a:lnTo>
                                  <a:pt x="78" y="101"/>
                                </a:lnTo>
                                <a:lnTo>
                                  <a:pt x="69" y="105"/>
                                </a:lnTo>
                                <a:lnTo>
                                  <a:pt x="61" y="109"/>
                                </a:lnTo>
                                <a:lnTo>
                                  <a:pt x="49" y="109"/>
                                </a:lnTo>
                                <a:lnTo>
                                  <a:pt x="38" y="109"/>
                                </a:lnTo>
                                <a:lnTo>
                                  <a:pt x="30" y="105"/>
                                </a:lnTo>
                                <a:lnTo>
                                  <a:pt x="21" y="101"/>
                                </a:lnTo>
                                <a:lnTo>
                                  <a:pt x="14" y="95"/>
                                </a:lnTo>
                                <a:lnTo>
                                  <a:pt x="8" y="88"/>
                                </a:lnTo>
                                <a:lnTo>
                                  <a:pt x="4" y="78"/>
                                </a:lnTo>
                                <a:lnTo>
                                  <a:pt x="1" y="67"/>
                                </a:lnTo>
                                <a:lnTo>
                                  <a:pt x="0" y="54"/>
                                </a:lnTo>
                                <a:lnTo>
                                  <a:pt x="1" y="42"/>
                                </a:lnTo>
                                <a:lnTo>
                                  <a:pt x="4" y="32"/>
                                </a:lnTo>
                                <a:lnTo>
                                  <a:pt x="8" y="22"/>
                                </a:lnTo>
                                <a:lnTo>
                                  <a:pt x="14" y="15"/>
                                </a:lnTo>
                                <a:lnTo>
                                  <a:pt x="21" y="8"/>
                                </a:lnTo>
                                <a:lnTo>
                                  <a:pt x="30" y="4"/>
                                </a:lnTo>
                                <a:lnTo>
                                  <a:pt x="38" y="0"/>
                                </a:lnTo>
                                <a:lnTo>
                                  <a:pt x="49" y="0"/>
                                </a:lnTo>
                                <a:lnTo>
                                  <a:pt x="61" y="1"/>
                                </a:lnTo>
                                <a:lnTo>
                                  <a:pt x="69" y="4"/>
                                </a:lnTo>
                                <a:lnTo>
                                  <a:pt x="78" y="8"/>
                                </a:lnTo>
                                <a:lnTo>
                                  <a:pt x="85" y="15"/>
                                </a:lnTo>
                                <a:close/>
                                <a:moveTo>
                                  <a:pt x="84" y="54"/>
                                </a:moveTo>
                                <a:lnTo>
                                  <a:pt x="81" y="36"/>
                                </a:lnTo>
                                <a:lnTo>
                                  <a:pt x="74" y="24"/>
                                </a:lnTo>
                                <a:lnTo>
                                  <a:pt x="69" y="19"/>
                                </a:lnTo>
                                <a:lnTo>
                                  <a:pt x="57" y="12"/>
                                </a:lnTo>
                                <a:lnTo>
                                  <a:pt x="49" y="12"/>
                                </a:lnTo>
                                <a:lnTo>
                                  <a:pt x="42" y="12"/>
                                </a:lnTo>
                                <a:lnTo>
                                  <a:pt x="30" y="19"/>
                                </a:lnTo>
                                <a:lnTo>
                                  <a:pt x="25" y="24"/>
                                </a:lnTo>
                                <a:lnTo>
                                  <a:pt x="16" y="36"/>
                                </a:lnTo>
                                <a:lnTo>
                                  <a:pt x="15" y="54"/>
                                </a:lnTo>
                                <a:lnTo>
                                  <a:pt x="16" y="74"/>
                                </a:lnTo>
                                <a:lnTo>
                                  <a:pt x="25" y="86"/>
                                </a:lnTo>
                                <a:lnTo>
                                  <a:pt x="30" y="91"/>
                                </a:lnTo>
                                <a:lnTo>
                                  <a:pt x="42" y="96"/>
                                </a:lnTo>
                                <a:lnTo>
                                  <a:pt x="49" y="97"/>
                                </a:lnTo>
                                <a:lnTo>
                                  <a:pt x="57" y="96"/>
                                </a:lnTo>
                                <a:lnTo>
                                  <a:pt x="69" y="91"/>
                                </a:lnTo>
                                <a:lnTo>
                                  <a:pt x="74" y="86"/>
                                </a:lnTo>
                                <a:lnTo>
                                  <a:pt x="81" y="74"/>
                                </a:lnTo>
                                <a:lnTo>
                                  <a:pt x="84"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780" name="Freeform 243"/>
                        <wps:cNvSpPr>
                          <a:spLocks/>
                        </wps:cNvSpPr>
                        <wps:spPr bwMode="auto">
                          <a:xfrm>
                            <a:off x="4318001" y="590550"/>
                            <a:ext cx="42863" cy="55563"/>
                          </a:xfrm>
                          <a:custGeom>
                            <a:avLst/>
                            <a:gdLst>
                              <a:gd name="T0" fmla="*/ 80 w 80"/>
                              <a:gd name="T1" fmla="*/ 105 h 105"/>
                              <a:gd name="T2" fmla="*/ 67 w 80"/>
                              <a:gd name="T3" fmla="*/ 105 h 105"/>
                              <a:gd name="T4" fmla="*/ 67 w 80"/>
                              <a:gd name="T5" fmla="*/ 53 h 105"/>
                              <a:gd name="T6" fmla="*/ 15 w 80"/>
                              <a:gd name="T7" fmla="*/ 53 h 105"/>
                              <a:gd name="T8" fmla="*/ 15 w 80"/>
                              <a:gd name="T9" fmla="*/ 105 h 105"/>
                              <a:gd name="T10" fmla="*/ 0 w 80"/>
                              <a:gd name="T11" fmla="*/ 105 h 105"/>
                              <a:gd name="T12" fmla="*/ 0 w 80"/>
                              <a:gd name="T13" fmla="*/ 0 h 105"/>
                              <a:gd name="T14" fmla="*/ 15 w 80"/>
                              <a:gd name="T15" fmla="*/ 0 h 105"/>
                              <a:gd name="T16" fmla="*/ 15 w 80"/>
                              <a:gd name="T17" fmla="*/ 41 h 105"/>
                              <a:gd name="T18" fmla="*/ 67 w 80"/>
                              <a:gd name="T19" fmla="*/ 41 h 105"/>
                              <a:gd name="T20" fmla="*/ 67 w 80"/>
                              <a:gd name="T21" fmla="*/ 0 h 105"/>
                              <a:gd name="T22" fmla="*/ 80 w 80"/>
                              <a:gd name="T23" fmla="*/ 0 h 105"/>
                              <a:gd name="T24" fmla="*/ 80 w 80"/>
                              <a:gd name="T25" fmla="*/ 105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80" h="105">
                                <a:moveTo>
                                  <a:pt x="80" y="105"/>
                                </a:moveTo>
                                <a:lnTo>
                                  <a:pt x="67" y="105"/>
                                </a:lnTo>
                                <a:lnTo>
                                  <a:pt x="67" y="53"/>
                                </a:lnTo>
                                <a:lnTo>
                                  <a:pt x="15" y="53"/>
                                </a:lnTo>
                                <a:lnTo>
                                  <a:pt x="15" y="105"/>
                                </a:lnTo>
                                <a:lnTo>
                                  <a:pt x="0" y="105"/>
                                </a:lnTo>
                                <a:lnTo>
                                  <a:pt x="0" y="0"/>
                                </a:lnTo>
                                <a:lnTo>
                                  <a:pt x="15" y="0"/>
                                </a:lnTo>
                                <a:lnTo>
                                  <a:pt x="15" y="41"/>
                                </a:lnTo>
                                <a:lnTo>
                                  <a:pt x="67" y="41"/>
                                </a:lnTo>
                                <a:lnTo>
                                  <a:pt x="67" y="0"/>
                                </a:lnTo>
                                <a:lnTo>
                                  <a:pt x="80" y="0"/>
                                </a:lnTo>
                                <a:lnTo>
                                  <a:pt x="80"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781" name="Freeform 244"/>
                        <wps:cNvSpPr>
                          <a:spLocks noEditPoints="1"/>
                        </wps:cNvSpPr>
                        <wps:spPr bwMode="auto">
                          <a:xfrm>
                            <a:off x="4371976" y="588962"/>
                            <a:ext cx="52388" cy="57150"/>
                          </a:xfrm>
                          <a:custGeom>
                            <a:avLst/>
                            <a:gdLst>
                              <a:gd name="T0" fmla="*/ 83 w 97"/>
                              <a:gd name="T1" fmla="*/ 15 h 108"/>
                              <a:gd name="T2" fmla="*/ 89 w 97"/>
                              <a:gd name="T3" fmla="*/ 22 h 108"/>
                              <a:gd name="T4" fmla="*/ 93 w 97"/>
                              <a:gd name="T5" fmla="*/ 32 h 108"/>
                              <a:gd name="T6" fmla="*/ 96 w 97"/>
                              <a:gd name="T7" fmla="*/ 42 h 108"/>
                              <a:gd name="T8" fmla="*/ 97 w 97"/>
                              <a:gd name="T9" fmla="*/ 54 h 108"/>
                              <a:gd name="T10" fmla="*/ 96 w 97"/>
                              <a:gd name="T11" fmla="*/ 66 h 108"/>
                              <a:gd name="T12" fmla="*/ 93 w 97"/>
                              <a:gd name="T13" fmla="*/ 77 h 108"/>
                              <a:gd name="T14" fmla="*/ 89 w 97"/>
                              <a:gd name="T15" fmla="*/ 87 h 108"/>
                              <a:gd name="T16" fmla="*/ 83 w 97"/>
                              <a:gd name="T17" fmla="*/ 95 h 108"/>
                              <a:gd name="T18" fmla="*/ 77 w 97"/>
                              <a:gd name="T19" fmla="*/ 101 h 108"/>
                              <a:gd name="T20" fmla="*/ 69 w 97"/>
                              <a:gd name="T21" fmla="*/ 106 h 108"/>
                              <a:gd name="T22" fmla="*/ 59 w 97"/>
                              <a:gd name="T23" fmla="*/ 108 h 108"/>
                              <a:gd name="T24" fmla="*/ 48 w 97"/>
                              <a:gd name="T25" fmla="*/ 108 h 108"/>
                              <a:gd name="T26" fmla="*/ 38 w 97"/>
                              <a:gd name="T27" fmla="*/ 108 h 108"/>
                              <a:gd name="T28" fmla="*/ 28 w 97"/>
                              <a:gd name="T29" fmla="*/ 104 h 108"/>
                              <a:gd name="T30" fmla="*/ 19 w 97"/>
                              <a:gd name="T31" fmla="*/ 101 h 108"/>
                              <a:gd name="T32" fmla="*/ 13 w 97"/>
                              <a:gd name="T33" fmla="*/ 95 h 108"/>
                              <a:gd name="T34" fmla="*/ 7 w 97"/>
                              <a:gd name="T35" fmla="*/ 87 h 108"/>
                              <a:gd name="T36" fmla="*/ 3 w 97"/>
                              <a:gd name="T37" fmla="*/ 77 h 108"/>
                              <a:gd name="T38" fmla="*/ 1 w 97"/>
                              <a:gd name="T39" fmla="*/ 66 h 108"/>
                              <a:gd name="T40" fmla="*/ 0 w 97"/>
                              <a:gd name="T41" fmla="*/ 54 h 108"/>
                              <a:gd name="T42" fmla="*/ 1 w 97"/>
                              <a:gd name="T43" fmla="*/ 42 h 108"/>
                              <a:gd name="T44" fmla="*/ 3 w 97"/>
                              <a:gd name="T45" fmla="*/ 32 h 108"/>
                              <a:gd name="T46" fmla="*/ 7 w 97"/>
                              <a:gd name="T47" fmla="*/ 22 h 108"/>
                              <a:gd name="T48" fmla="*/ 13 w 97"/>
                              <a:gd name="T49" fmla="*/ 15 h 108"/>
                              <a:gd name="T50" fmla="*/ 19 w 97"/>
                              <a:gd name="T51" fmla="*/ 7 h 108"/>
                              <a:gd name="T52" fmla="*/ 28 w 97"/>
                              <a:gd name="T53" fmla="*/ 3 h 108"/>
                              <a:gd name="T54" fmla="*/ 38 w 97"/>
                              <a:gd name="T55" fmla="*/ 1 h 108"/>
                              <a:gd name="T56" fmla="*/ 48 w 97"/>
                              <a:gd name="T57" fmla="*/ 0 h 108"/>
                              <a:gd name="T58" fmla="*/ 59 w 97"/>
                              <a:gd name="T59" fmla="*/ 1 h 108"/>
                              <a:gd name="T60" fmla="*/ 69 w 97"/>
                              <a:gd name="T61" fmla="*/ 3 h 108"/>
                              <a:gd name="T62" fmla="*/ 77 w 97"/>
                              <a:gd name="T63" fmla="*/ 8 h 108"/>
                              <a:gd name="T64" fmla="*/ 83 w 97"/>
                              <a:gd name="T65" fmla="*/ 15 h 108"/>
                              <a:gd name="T66" fmla="*/ 82 w 97"/>
                              <a:gd name="T67" fmla="*/ 54 h 108"/>
                              <a:gd name="T68" fmla="*/ 81 w 97"/>
                              <a:gd name="T69" fmla="*/ 35 h 108"/>
                              <a:gd name="T70" fmla="*/ 73 w 97"/>
                              <a:gd name="T71" fmla="*/ 23 h 108"/>
                              <a:gd name="T72" fmla="*/ 69 w 97"/>
                              <a:gd name="T73" fmla="*/ 18 h 108"/>
                              <a:gd name="T74" fmla="*/ 56 w 97"/>
                              <a:gd name="T75" fmla="*/ 12 h 108"/>
                              <a:gd name="T76" fmla="*/ 49 w 97"/>
                              <a:gd name="T77" fmla="*/ 12 h 108"/>
                              <a:gd name="T78" fmla="*/ 40 w 97"/>
                              <a:gd name="T79" fmla="*/ 12 h 108"/>
                              <a:gd name="T80" fmla="*/ 28 w 97"/>
                              <a:gd name="T81" fmla="*/ 18 h 108"/>
                              <a:gd name="T82" fmla="*/ 23 w 97"/>
                              <a:gd name="T83" fmla="*/ 23 h 108"/>
                              <a:gd name="T84" fmla="*/ 16 w 97"/>
                              <a:gd name="T85" fmla="*/ 35 h 108"/>
                              <a:gd name="T86" fmla="*/ 14 w 97"/>
                              <a:gd name="T87" fmla="*/ 54 h 108"/>
                              <a:gd name="T88" fmla="*/ 16 w 97"/>
                              <a:gd name="T89" fmla="*/ 74 h 108"/>
                              <a:gd name="T90" fmla="*/ 23 w 97"/>
                              <a:gd name="T91" fmla="*/ 86 h 108"/>
                              <a:gd name="T92" fmla="*/ 28 w 97"/>
                              <a:gd name="T93" fmla="*/ 91 h 108"/>
                              <a:gd name="T94" fmla="*/ 40 w 97"/>
                              <a:gd name="T95" fmla="*/ 96 h 108"/>
                              <a:gd name="T96" fmla="*/ 49 w 97"/>
                              <a:gd name="T97" fmla="*/ 97 h 108"/>
                              <a:gd name="T98" fmla="*/ 56 w 97"/>
                              <a:gd name="T99" fmla="*/ 96 h 108"/>
                              <a:gd name="T100" fmla="*/ 69 w 97"/>
                              <a:gd name="T101" fmla="*/ 91 h 108"/>
                              <a:gd name="T102" fmla="*/ 73 w 97"/>
                              <a:gd name="T103" fmla="*/ 86 h 108"/>
                              <a:gd name="T104" fmla="*/ 81 w 97"/>
                              <a:gd name="T105" fmla="*/ 74 h 108"/>
                              <a:gd name="T106" fmla="*/ 82 w 97"/>
                              <a:gd name="T107" fmla="*/ 54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08">
                                <a:moveTo>
                                  <a:pt x="83" y="15"/>
                                </a:moveTo>
                                <a:lnTo>
                                  <a:pt x="89" y="22"/>
                                </a:lnTo>
                                <a:lnTo>
                                  <a:pt x="93" y="32"/>
                                </a:lnTo>
                                <a:lnTo>
                                  <a:pt x="96" y="42"/>
                                </a:lnTo>
                                <a:lnTo>
                                  <a:pt x="97" y="54"/>
                                </a:lnTo>
                                <a:lnTo>
                                  <a:pt x="96" y="66"/>
                                </a:lnTo>
                                <a:lnTo>
                                  <a:pt x="93" y="77"/>
                                </a:lnTo>
                                <a:lnTo>
                                  <a:pt x="89" y="87"/>
                                </a:lnTo>
                                <a:lnTo>
                                  <a:pt x="83" y="95"/>
                                </a:lnTo>
                                <a:lnTo>
                                  <a:pt x="77" y="101"/>
                                </a:lnTo>
                                <a:lnTo>
                                  <a:pt x="69" y="106"/>
                                </a:lnTo>
                                <a:lnTo>
                                  <a:pt x="59" y="108"/>
                                </a:lnTo>
                                <a:lnTo>
                                  <a:pt x="48" y="108"/>
                                </a:lnTo>
                                <a:lnTo>
                                  <a:pt x="38" y="108"/>
                                </a:lnTo>
                                <a:lnTo>
                                  <a:pt x="28" y="104"/>
                                </a:lnTo>
                                <a:lnTo>
                                  <a:pt x="19" y="101"/>
                                </a:lnTo>
                                <a:lnTo>
                                  <a:pt x="13" y="95"/>
                                </a:lnTo>
                                <a:lnTo>
                                  <a:pt x="7" y="87"/>
                                </a:lnTo>
                                <a:lnTo>
                                  <a:pt x="3" y="77"/>
                                </a:lnTo>
                                <a:lnTo>
                                  <a:pt x="1" y="66"/>
                                </a:lnTo>
                                <a:lnTo>
                                  <a:pt x="0" y="54"/>
                                </a:lnTo>
                                <a:lnTo>
                                  <a:pt x="1" y="42"/>
                                </a:lnTo>
                                <a:lnTo>
                                  <a:pt x="3" y="32"/>
                                </a:lnTo>
                                <a:lnTo>
                                  <a:pt x="7" y="22"/>
                                </a:lnTo>
                                <a:lnTo>
                                  <a:pt x="13" y="15"/>
                                </a:lnTo>
                                <a:lnTo>
                                  <a:pt x="19" y="7"/>
                                </a:lnTo>
                                <a:lnTo>
                                  <a:pt x="28" y="3"/>
                                </a:lnTo>
                                <a:lnTo>
                                  <a:pt x="38" y="1"/>
                                </a:lnTo>
                                <a:lnTo>
                                  <a:pt x="48" y="0"/>
                                </a:lnTo>
                                <a:lnTo>
                                  <a:pt x="59" y="1"/>
                                </a:lnTo>
                                <a:lnTo>
                                  <a:pt x="69" y="3"/>
                                </a:lnTo>
                                <a:lnTo>
                                  <a:pt x="77" y="8"/>
                                </a:lnTo>
                                <a:lnTo>
                                  <a:pt x="83" y="15"/>
                                </a:lnTo>
                                <a:close/>
                                <a:moveTo>
                                  <a:pt x="82" y="54"/>
                                </a:moveTo>
                                <a:lnTo>
                                  <a:pt x="81" y="35"/>
                                </a:lnTo>
                                <a:lnTo>
                                  <a:pt x="73" y="23"/>
                                </a:lnTo>
                                <a:lnTo>
                                  <a:pt x="69" y="18"/>
                                </a:lnTo>
                                <a:lnTo>
                                  <a:pt x="56" y="12"/>
                                </a:lnTo>
                                <a:lnTo>
                                  <a:pt x="49" y="12"/>
                                </a:lnTo>
                                <a:lnTo>
                                  <a:pt x="40" y="12"/>
                                </a:lnTo>
                                <a:lnTo>
                                  <a:pt x="28" y="18"/>
                                </a:lnTo>
                                <a:lnTo>
                                  <a:pt x="23" y="23"/>
                                </a:lnTo>
                                <a:lnTo>
                                  <a:pt x="16" y="35"/>
                                </a:lnTo>
                                <a:lnTo>
                                  <a:pt x="14" y="54"/>
                                </a:lnTo>
                                <a:lnTo>
                                  <a:pt x="16" y="74"/>
                                </a:lnTo>
                                <a:lnTo>
                                  <a:pt x="23" y="86"/>
                                </a:lnTo>
                                <a:lnTo>
                                  <a:pt x="28" y="91"/>
                                </a:lnTo>
                                <a:lnTo>
                                  <a:pt x="40" y="96"/>
                                </a:lnTo>
                                <a:lnTo>
                                  <a:pt x="49" y="97"/>
                                </a:lnTo>
                                <a:lnTo>
                                  <a:pt x="56" y="96"/>
                                </a:lnTo>
                                <a:lnTo>
                                  <a:pt x="69" y="91"/>
                                </a:lnTo>
                                <a:lnTo>
                                  <a:pt x="73" y="86"/>
                                </a:lnTo>
                                <a:lnTo>
                                  <a:pt x="81" y="74"/>
                                </a:lnTo>
                                <a:lnTo>
                                  <a:pt x="82"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782" name="Line 245"/>
                        <wps:cNvCnPr/>
                        <wps:spPr bwMode="auto">
                          <a:xfrm>
                            <a:off x="4572001" y="204787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83" name="Line 246"/>
                        <wps:cNvCnPr/>
                        <wps:spPr bwMode="auto">
                          <a:xfrm>
                            <a:off x="4570413" y="2071687"/>
                            <a:ext cx="60325" cy="34925"/>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84" name="Line 247"/>
                        <wps:cNvCnPr/>
                        <wps:spPr bwMode="auto">
                          <a:xfrm flipV="1">
                            <a:off x="4572001" y="2182812"/>
                            <a:ext cx="77788" cy="42863"/>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85" name="Line 248"/>
                        <wps:cNvCnPr/>
                        <wps:spPr bwMode="auto">
                          <a:xfrm flipV="1">
                            <a:off x="4570413" y="2168525"/>
                            <a:ext cx="60325" cy="333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86" name="Line 249"/>
                        <wps:cNvCnPr/>
                        <wps:spPr bwMode="auto">
                          <a:xfrm flipV="1">
                            <a:off x="4494213" y="204787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87" name="Line 250"/>
                        <wps:cNvCnPr/>
                        <wps:spPr bwMode="auto">
                          <a:xfrm>
                            <a:off x="4494213" y="2182812"/>
                            <a:ext cx="77788" cy="42863"/>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88" name="Line 251"/>
                        <wps:cNvCnPr/>
                        <wps:spPr bwMode="auto">
                          <a:xfrm flipV="1">
                            <a:off x="4494213" y="2092325"/>
                            <a:ext cx="0" cy="904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89" name="Line 252"/>
                        <wps:cNvCnPr/>
                        <wps:spPr bwMode="auto">
                          <a:xfrm flipV="1">
                            <a:off x="4516438" y="2101850"/>
                            <a:ext cx="0" cy="698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90" name="Line 253"/>
                        <wps:cNvCnPr/>
                        <wps:spPr bwMode="auto">
                          <a:xfrm flipV="1">
                            <a:off x="4805363" y="2092325"/>
                            <a:ext cx="0" cy="904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91" name="Line 254"/>
                        <wps:cNvCnPr/>
                        <wps:spPr bwMode="auto">
                          <a:xfrm>
                            <a:off x="4727576" y="204787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92" name="Line 255"/>
                        <wps:cNvCnPr/>
                        <wps:spPr bwMode="auto">
                          <a:xfrm flipV="1">
                            <a:off x="4757738" y="2182812"/>
                            <a:ext cx="47625" cy="254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93" name="Line 256"/>
                        <wps:cNvCnPr/>
                        <wps:spPr bwMode="auto">
                          <a:xfrm flipV="1">
                            <a:off x="4649788" y="204787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94" name="Line 257"/>
                        <wps:cNvCnPr/>
                        <wps:spPr bwMode="auto">
                          <a:xfrm>
                            <a:off x="4649788" y="2182812"/>
                            <a:ext cx="46038" cy="254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95" name="Line 258"/>
                        <wps:cNvCnPr/>
                        <wps:spPr bwMode="auto">
                          <a:xfrm flipV="1">
                            <a:off x="4649788" y="2092325"/>
                            <a:ext cx="0" cy="904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96" name="Line 259"/>
                        <wps:cNvCnPr/>
                        <wps:spPr bwMode="auto">
                          <a:xfrm flipV="1">
                            <a:off x="4572001" y="1957387"/>
                            <a:ext cx="0" cy="904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97" name="Line 260"/>
                        <wps:cNvCnPr/>
                        <wps:spPr bwMode="auto">
                          <a:xfrm>
                            <a:off x="4572001" y="2225675"/>
                            <a:ext cx="0" cy="904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98" name="Line 261"/>
                        <wps:cNvCnPr/>
                        <wps:spPr bwMode="auto">
                          <a:xfrm flipH="1">
                            <a:off x="4416426" y="2182812"/>
                            <a:ext cx="77788" cy="42863"/>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99" name="Line 262"/>
                        <wps:cNvCnPr/>
                        <wps:spPr bwMode="auto">
                          <a:xfrm>
                            <a:off x="4805363" y="2182812"/>
                            <a:ext cx="77788" cy="42863"/>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00" name="Line 263"/>
                        <wps:cNvCnPr/>
                        <wps:spPr bwMode="auto">
                          <a:xfrm flipV="1">
                            <a:off x="4883151" y="2182812"/>
                            <a:ext cx="77788" cy="42863"/>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01" name="Line 264"/>
                        <wps:cNvCnPr/>
                        <wps:spPr bwMode="auto">
                          <a:xfrm>
                            <a:off x="4960938" y="2182812"/>
                            <a:ext cx="76200" cy="42863"/>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02" name="Line 265"/>
                        <wps:cNvCnPr/>
                        <wps:spPr bwMode="auto">
                          <a:xfrm flipV="1">
                            <a:off x="5037138" y="2182812"/>
                            <a:ext cx="79375" cy="42863"/>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03" name="Line 266"/>
                        <wps:cNvCnPr/>
                        <wps:spPr bwMode="auto">
                          <a:xfrm>
                            <a:off x="5116513" y="2182812"/>
                            <a:ext cx="76200" cy="42863"/>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04" name="Line 267"/>
                        <wps:cNvCnPr/>
                        <wps:spPr bwMode="auto">
                          <a:xfrm flipV="1">
                            <a:off x="5192713" y="2182812"/>
                            <a:ext cx="77788" cy="42863"/>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05" name="Line 268"/>
                        <wps:cNvCnPr/>
                        <wps:spPr bwMode="auto">
                          <a:xfrm>
                            <a:off x="5270501" y="2182812"/>
                            <a:ext cx="79375" cy="42863"/>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06" name="Line 269"/>
                        <wps:cNvCnPr/>
                        <wps:spPr bwMode="auto">
                          <a:xfrm flipV="1">
                            <a:off x="5349876" y="2182812"/>
                            <a:ext cx="76200" cy="42863"/>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07" name="Line 270"/>
                        <wps:cNvCnPr/>
                        <wps:spPr bwMode="auto">
                          <a:xfrm>
                            <a:off x="5426076" y="2182812"/>
                            <a:ext cx="77788" cy="42863"/>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08" name="Line 271"/>
                        <wps:cNvCnPr/>
                        <wps:spPr bwMode="auto">
                          <a:xfrm flipV="1">
                            <a:off x="5503863" y="2182812"/>
                            <a:ext cx="77788" cy="42863"/>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09" name="Line 272"/>
                        <wps:cNvCnPr/>
                        <wps:spPr bwMode="auto">
                          <a:xfrm>
                            <a:off x="5581651" y="2182812"/>
                            <a:ext cx="77788" cy="42863"/>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10" name="Line 273"/>
                        <wps:cNvCnPr/>
                        <wps:spPr bwMode="auto">
                          <a:xfrm flipV="1">
                            <a:off x="5659438" y="2182812"/>
                            <a:ext cx="77788" cy="42863"/>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11" name="Line 274"/>
                        <wps:cNvCnPr/>
                        <wps:spPr bwMode="auto">
                          <a:xfrm>
                            <a:off x="5737226" y="2182812"/>
                            <a:ext cx="77788" cy="42863"/>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12" name="Line 275"/>
                        <wps:cNvCnPr/>
                        <wps:spPr bwMode="auto">
                          <a:xfrm flipV="1">
                            <a:off x="5116513" y="2092325"/>
                            <a:ext cx="0" cy="904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13" name="Line 276"/>
                        <wps:cNvCnPr/>
                        <wps:spPr bwMode="auto">
                          <a:xfrm flipV="1">
                            <a:off x="5426076" y="2092325"/>
                            <a:ext cx="0" cy="904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14" name="Line 277"/>
                        <wps:cNvCnPr/>
                        <wps:spPr bwMode="auto">
                          <a:xfrm flipV="1">
                            <a:off x="5737226" y="2092325"/>
                            <a:ext cx="0" cy="904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15" name="Line 278"/>
                        <wps:cNvCnPr/>
                        <wps:spPr bwMode="auto">
                          <a:xfrm flipH="1" flipV="1">
                            <a:off x="4448176" y="2065337"/>
                            <a:ext cx="46038" cy="269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16" name="Line 279"/>
                        <wps:cNvCnPr/>
                        <wps:spPr bwMode="auto">
                          <a:xfrm flipV="1">
                            <a:off x="4805363" y="2136775"/>
                            <a:ext cx="77788"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17" name="Line 280"/>
                        <wps:cNvCnPr/>
                        <wps:spPr bwMode="auto">
                          <a:xfrm flipV="1">
                            <a:off x="5659438" y="2171700"/>
                            <a:ext cx="60325" cy="333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18" name="Line 281"/>
                        <wps:cNvCnPr/>
                        <wps:spPr bwMode="auto">
                          <a:xfrm flipV="1">
                            <a:off x="5035551" y="2173287"/>
                            <a:ext cx="60325" cy="34925"/>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19" name="Line 282"/>
                        <wps:cNvCnPr/>
                        <wps:spPr bwMode="auto">
                          <a:xfrm flipV="1">
                            <a:off x="5346701" y="2171700"/>
                            <a:ext cx="61913" cy="34925"/>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20" name="Freeform 283"/>
                        <wps:cNvSpPr>
                          <a:spLocks/>
                        </wps:cNvSpPr>
                        <wps:spPr bwMode="auto">
                          <a:xfrm>
                            <a:off x="5835651" y="2214562"/>
                            <a:ext cx="46038" cy="57150"/>
                          </a:xfrm>
                          <a:custGeom>
                            <a:avLst/>
                            <a:gdLst>
                              <a:gd name="T0" fmla="*/ 87 w 87"/>
                              <a:gd name="T1" fmla="*/ 99 h 108"/>
                              <a:gd name="T2" fmla="*/ 84 w 87"/>
                              <a:gd name="T3" fmla="*/ 101 h 108"/>
                              <a:gd name="T4" fmla="*/ 80 w 87"/>
                              <a:gd name="T5" fmla="*/ 102 h 108"/>
                              <a:gd name="T6" fmla="*/ 76 w 87"/>
                              <a:gd name="T7" fmla="*/ 103 h 108"/>
                              <a:gd name="T8" fmla="*/ 71 w 87"/>
                              <a:gd name="T9" fmla="*/ 105 h 108"/>
                              <a:gd name="T10" fmla="*/ 68 w 87"/>
                              <a:gd name="T11" fmla="*/ 106 h 108"/>
                              <a:gd name="T12" fmla="*/ 63 w 87"/>
                              <a:gd name="T13" fmla="*/ 107 h 108"/>
                              <a:gd name="T14" fmla="*/ 58 w 87"/>
                              <a:gd name="T15" fmla="*/ 108 h 108"/>
                              <a:gd name="T16" fmla="*/ 52 w 87"/>
                              <a:gd name="T17" fmla="*/ 108 h 108"/>
                              <a:gd name="T18" fmla="*/ 40 w 87"/>
                              <a:gd name="T19" fmla="*/ 108 h 108"/>
                              <a:gd name="T20" fmla="*/ 31 w 87"/>
                              <a:gd name="T21" fmla="*/ 105 h 108"/>
                              <a:gd name="T22" fmla="*/ 22 w 87"/>
                              <a:gd name="T23" fmla="*/ 101 h 108"/>
                              <a:gd name="T24" fmla="*/ 15 w 87"/>
                              <a:gd name="T25" fmla="*/ 95 h 108"/>
                              <a:gd name="T26" fmla="*/ 8 w 87"/>
                              <a:gd name="T27" fmla="*/ 87 h 108"/>
                              <a:gd name="T28" fmla="*/ 4 w 87"/>
                              <a:gd name="T29" fmla="*/ 78 h 108"/>
                              <a:gd name="T30" fmla="*/ 1 w 87"/>
                              <a:gd name="T31" fmla="*/ 68 h 108"/>
                              <a:gd name="T32" fmla="*/ 0 w 87"/>
                              <a:gd name="T33" fmla="*/ 54 h 108"/>
                              <a:gd name="T34" fmla="*/ 1 w 87"/>
                              <a:gd name="T35" fmla="*/ 42 h 108"/>
                              <a:gd name="T36" fmla="*/ 4 w 87"/>
                              <a:gd name="T37" fmla="*/ 31 h 108"/>
                              <a:gd name="T38" fmla="*/ 8 w 87"/>
                              <a:gd name="T39" fmla="*/ 21 h 108"/>
                              <a:gd name="T40" fmla="*/ 15 w 87"/>
                              <a:gd name="T41" fmla="*/ 14 h 108"/>
                              <a:gd name="T42" fmla="*/ 22 w 87"/>
                              <a:gd name="T43" fmla="*/ 7 h 108"/>
                              <a:gd name="T44" fmla="*/ 31 w 87"/>
                              <a:gd name="T45" fmla="*/ 4 h 108"/>
                              <a:gd name="T46" fmla="*/ 40 w 87"/>
                              <a:gd name="T47" fmla="*/ 1 h 108"/>
                              <a:gd name="T48" fmla="*/ 52 w 87"/>
                              <a:gd name="T49" fmla="*/ 0 h 108"/>
                              <a:gd name="T50" fmla="*/ 60 w 87"/>
                              <a:gd name="T51" fmla="*/ 0 h 108"/>
                              <a:gd name="T52" fmla="*/ 68 w 87"/>
                              <a:gd name="T53" fmla="*/ 2 h 108"/>
                              <a:gd name="T54" fmla="*/ 77 w 87"/>
                              <a:gd name="T55" fmla="*/ 5 h 108"/>
                              <a:gd name="T56" fmla="*/ 87 w 87"/>
                              <a:gd name="T57" fmla="*/ 9 h 108"/>
                              <a:gd name="T58" fmla="*/ 87 w 87"/>
                              <a:gd name="T59" fmla="*/ 26 h 108"/>
                              <a:gd name="T60" fmla="*/ 86 w 87"/>
                              <a:gd name="T61" fmla="*/ 26 h 108"/>
                              <a:gd name="T62" fmla="*/ 77 w 87"/>
                              <a:gd name="T63" fmla="*/ 20 h 108"/>
                              <a:gd name="T64" fmla="*/ 69 w 87"/>
                              <a:gd name="T65" fmla="*/ 15 h 108"/>
                              <a:gd name="T66" fmla="*/ 60 w 87"/>
                              <a:gd name="T67" fmla="*/ 12 h 108"/>
                              <a:gd name="T68" fmla="*/ 50 w 87"/>
                              <a:gd name="T69" fmla="*/ 12 h 108"/>
                              <a:gd name="T70" fmla="*/ 43 w 87"/>
                              <a:gd name="T71" fmla="*/ 12 h 108"/>
                              <a:gd name="T72" fmla="*/ 37 w 87"/>
                              <a:gd name="T73" fmla="*/ 15 h 108"/>
                              <a:gd name="T74" fmla="*/ 31 w 87"/>
                              <a:gd name="T75" fmla="*/ 17 h 108"/>
                              <a:gd name="T76" fmla="*/ 24 w 87"/>
                              <a:gd name="T77" fmla="*/ 22 h 108"/>
                              <a:gd name="T78" fmla="*/ 21 w 87"/>
                              <a:gd name="T79" fmla="*/ 28 h 108"/>
                              <a:gd name="T80" fmla="*/ 17 w 87"/>
                              <a:gd name="T81" fmla="*/ 36 h 108"/>
                              <a:gd name="T82" fmla="*/ 15 w 87"/>
                              <a:gd name="T83" fmla="*/ 44 h 108"/>
                              <a:gd name="T84" fmla="*/ 15 w 87"/>
                              <a:gd name="T85" fmla="*/ 54 h 108"/>
                              <a:gd name="T86" fmla="*/ 15 w 87"/>
                              <a:gd name="T87" fmla="*/ 65 h 108"/>
                              <a:gd name="T88" fmla="*/ 17 w 87"/>
                              <a:gd name="T89" fmla="*/ 73 h 108"/>
                              <a:gd name="T90" fmla="*/ 21 w 87"/>
                              <a:gd name="T91" fmla="*/ 80 h 108"/>
                              <a:gd name="T92" fmla="*/ 26 w 87"/>
                              <a:gd name="T93" fmla="*/ 86 h 108"/>
                              <a:gd name="T94" fmla="*/ 31 w 87"/>
                              <a:gd name="T95" fmla="*/ 91 h 108"/>
                              <a:gd name="T96" fmla="*/ 37 w 87"/>
                              <a:gd name="T97" fmla="*/ 94 h 108"/>
                              <a:gd name="T98" fmla="*/ 43 w 87"/>
                              <a:gd name="T99" fmla="*/ 96 h 108"/>
                              <a:gd name="T100" fmla="*/ 50 w 87"/>
                              <a:gd name="T101" fmla="*/ 96 h 108"/>
                              <a:gd name="T102" fmla="*/ 60 w 87"/>
                              <a:gd name="T103" fmla="*/ 96 h 108"/>
                              <a:gd name="T104" fmla="*/ 70 w 87"/>
                              <a:gd name="T105" fmla="*/ 92 h 108"/>
                              <a:gd name="T106" fmla="*/ 77 w 87"/>
                              <a:gd name="T107" fmla="*/ 89 h 108"/>
                              <a:gd name="T108" fmla="*/ 86 w 87"/>
                              <a:gd name="T109" fmla="*/ 83 h 108"/>
                              <a:gd name="T110" fmla="*/ 87 w 87"/>
                              <a:gd name="T111" fmla="*/ 83 h 108"/>
                              <a:gd name="T112" fmla="*/ 87 w 87"/>
                              <a:gd name="T113" fmla="*/ 99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87" h="108">
                                <a:moveTo>
                                  <a:pt x="87" y="99"/>
                                </a:moveTo>
                                <a:lnTo>
                                  <a:pt x="84" y="101"/>
                                </a:lnTo>
                                <a:lnTo>
                                  <a:pt x="80" y="102"/>
                                </a:lnTo>
                                <a:lnTo>
                                  <a:pt x="76" y="103"/>
                                </a:lnTo>
                                <a:lnTo>
                                  <a:pt x="71" y="105"/>
                                </a:lnTo>
                                <a:lnTo>
                                  <a:pt x="68" y="106"/>
                                </a:lnTo>
                                <a:lnTo>
                                  <a:pt x="63" y="107"/>
                                </a:lnTo>
                                <a:lnTo>
                                  <a:pt x="58" y="108"/>
                                </a:lnTo>
                                <a:lnTo>
                                  <a:pt x="52" y="108"/>
                                </a:lnTo>
                                <a:lnTo>
                                  <a:pt x="40" y="108"/>
                                </a:lnTo>
                                <a:lnTo>
                                  <a:pt x="31" y="105"/>
                                </a:lnTo>
                                <a:lnTo>
                                  <a:pt x="22" y="101"/>
                                </a:lnTo>
                                <a:lnTo>
                                  <a:pt x="15" y="95"/>
                                </a:lnTo>
                                <a:lnTo>
                                  <a:pt x="8" y="87"/>
                                </a:lnTo>
                                <a:lnTo>
                                  <a:pt x="4" y="78"/>
                                </a:lnTo>
                                <a:lnTo>
                                  <a:pt x="1" y="68"/>
                                </a:lnTo>
                                <a:lnTo>
                                  <a:pt x="0" y="54"/>
                                </a:lnTo>
                                <a:lnTo>
                                  <a:pt x="1" y="42"/>
                                </a:lnTo>
                                <a:lnTo>
                                  <a:pt x="4" y="31"/>
                                </a:lnTo>
                                <a:lnTo>
                                  <a:pt x="8" y="21"/>
                                </a:lnTo>
                                <a:lnTo>
                                  <a:pt x="15" y="14"/>
                                </a:lnTo>
                                <a:lnTo>
                                  <a:pt x="22" y="7"/>
                                </a:lnTo>
                                <a:lnTo>
                                  <a:pt x="31" y="4"/>
                                </a:lnTo>
                                <a:lnTo>
                                  <a:pt x="40" y="1"/>
                                </a:lnTo>
                                <a:lnTo>
                                  <a:pt x="52" y="0"/>
                                </a:lnTo>
                                <a:lnTo>
                                  <a:pt x="60" y="0"/>
                                </a:lnTo>
                                <a:lnTo>
                                  <a:pt x="68" y="2"/>
                                </a:lnTo>
                                <a:lnTo>
                                  <a:pt x="77" y="5"/>
                                </a:lnTo>
                                <a:lnTo>
                                  <a:pt x="87" y="9"/>
                                </a:lnTo>
                                <a:lnTo>
                                  <a:pt x="87" y="26"/>
                                </a:lnTo>
                                <a:lnTo>
                                  <a:pt x="86" y="26"/>
                                </a:lnTo>
                                <a:lnTo>
                                  <a:pt x="77" y="20"/>
                                </a:lnTo>
                                <a:lnTo>
                                  <a:pt x="69" y="15"/>
                                </a:lnTo>
                                <a:lnTo>
                                  <a:pt x="60" y="12"/>
                                </a:lnTo>
                                <a:lnTo>
                                  <a:pt x="50" y="12"/>
                                </a:lnTo>
                                <a:lnTo>
                                  <a:pt x="43" y="12"/>
                                </a:lnTo>
                                <a:lnTo>
                                  <a:pt x="37" y="15"/>
                                </a:lnTo>
                                <a:lnTo>
                                  <a:pt x="31" y="17"/>
                                </a:lnTo>
                                <a:lnTo>
                                  <a:pt x="24" y="22"/>
                                </a:lnTo>
                                <a:lnTo>
                                  <a:pt x="21" y="28"/>
                                </a:lnTo>
                                <a:lnTo>
                                  <a:pt x="17" y="36"/>
                                </a:lnTo>
                                <a:lnTo>
                                  <a:pt x="15" y="44"/>
                                </a:lnTo>
                                <a:lnTo>
                                  <a:pt x="15" y="54"/>
                                </a:lnTo>
                                <a:lnTo>
                                  <a:pt x="15" y="65"/>
                                </a:lnTo>
                                <a:lnTo>
                                  <a:pt x="17" y="73"/>
                                </a:lnTo>
                                <a:lnTo>
                                  <a:pt x="21" y="80"/>
                                </a:lnTo>
                                <a:lnTo>
                                  <a:pt x="26" y="86"/>
                                </a:lnTo>
                                <a:lnTo>
                                  <a:pt x="31" y="91"/>
                                </a:lnTo>
                                <a:lnTo>
                                  <a:pt x="37" y="94"/>
                                </a:lnTo>
                                <a:lnTo>
                                  <a:pt x="43" y="96"/>
                                </a:lnTo>
                                <a:lnTo>
                                  <a:pt x="50" y="96"/>
                                </a:lnTo>
                                <a:lnTo>
                                  <a:pt x="60" y="96"/>
                                </a:lnTo>
                                <a:lnTo>
                                  <a:pt x="70" y="92"/>
                                </a:lnTo>
                                <a:lnTo>
                                  <a:pt x="77" y="89"/>
                                </a:lnTo>
                                <a:lnTo>
                                  <a:pt x="86" y="83"/>
                                </a:lnTo>
                                <a:lnTo>
                                  <a:pt x="87" y="83"/>
                                </a:lnTo>
                                <a:lnTo>
                                  <a:pt x="87" y="9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821" name="Freeform 284"/>
                        <wps:cNvSpPr>
                          <a:spLocks noEditPoints="1"/>
                        </wps:cNvSpPr>
                        <wps:spPr bwMode="auto">
                          <a:xfrm>
                            <a:off x="5889626" y="2214562"/>
                            <a:ext cx="50800" cy="57150"/>
                          </a:xfrm>
                          <a:custGeom>
                            <a:avLst/>
                            <a:gdLst>
                              <a:gd name="T0" fmla="*/ 84 w 97"/>
                              <a:gd name="T1" fmla="*/ 14 h 108"/>
                              <a:gd name="T2" fmla="*/ 90 w 97"/>
                              <a:gd name="T3" fmla="*/ 21 h 108"/>
                              <a:gd name="T4" fmla="*/ 93 w 97"/>
                              <a:gd name="T5" fmla="*/ 31 h 108"/>
                              <a:gd name="T6" fmla="*/ 96 w 97"/>
                              <a:gd name="T7" fmla="*/ 42 h 108"/>
                              <a:gd name="T8" fmla="*/ 97 w 97"/>
                              <a:gd name="T9" fmla="*/ 54 h 108"/>
                              <a:gd name="T10" fmla="*/ 96 w 97"/>
                              <a:gd name="T11" fmla="*/ 67 h 108"/>
                              <a:gd name="T12" fmla="*/ 93 w 97"/>
                              <a:gd name="T13" fmla="*/ 78 h 108"/>
                              <a:gd name="T14" fmla="*/ 90 w 97"/>
                              <a:gd name="T15" fmla="*/ 87 h 108"/>
                              <a:gd name="T16" fmla="*/ 84 w 97"/>
                              <a:gd name="T17" fmla="*/ 95 h 108"/>
                              <a:gd name="T18" fmla="*/ 76 w 97"/>
                              <a:gd name="T19" fmla="*/ 101 h 108"/>
                              <a:gd name="T20" fmla="*/ 69 w 97"/>
                              <a:gd name="T21" fmla="*/ 105 h 108"/>
                              <a:gd name="T22" fmla="*/ 59 w 97"/>
                              <a:gd name="T23" fmla="*/ 108 h 108"/>
                              <a:gd name="T24" fmla="*/ 48 w 97"/>
                              <a:gd name="T25" fmla="*/ 108 h 108"/>
                              <a:gd name="T26" fmla="*/ 38 w 97"/>
                              <a:gd name="T27" fmla="*/ 108 h 108"/>
                              <a:gd name="T28" fmla="*/ 28 w 97"/>
                              <a:gd name="T29" fmla="*/ 105 h 108"/>
                              <a:gd name="T30" fmla="*/ 20 w 97"/>
                              <a:gd name="T31" fmla="*/ 101 h 108"/>
                              <a:gd name="T32" fmla="*/ 13 w 97"/>
                              <a:gd name="T33" fmla="*/ 95 h 108"/>
                              <a:gd name="T34" fmla="*/ 7 w 97"/>
                              <a:gd name="T35" fmla="*/ 87 h 108"/>
                              <a:gd name="T36" fmla="*/ 4 w 97"/>
                              <a:gd name="T37" fmla="*/ 78 h 108"/>
                              <a:gd name="T38" fmla="*/ 0 w 97"/>
                              <a:gd name="T39" fmla="*/ 67 h 108"/>
                              <a:gd name="T40" fmla="*/ 0 w 97"/>
                              <a:gd name="T41" fmla="*/ 54 h 108"/>
                              <a:gd name="T42" fmla="*/ 0 w 97"/>
                              <a:gd name="T43" fmla="*/ 42 h 108"/>
                              <a:gd name="T44" fmla="*/ 4 w 97"/>
                              <a:gd name="T45" fmla="*/ 31 h 108"/>
                              <a:gd name="T46" fmla="*/ 7 w 97"/>
                              <a:gd name="T47" fmla="*/ 22 h 108"/>
                              <a:gd name="T48" fmla="*/ 13 w 97"/>
                              <a:gd name="T49" fmla="*/ 14 h 108"/>
                              <a:gd name="T50" fmla="*/ 20 w 97"/>
                              <a:gd name="T51" fmla="*/ 7 h 108"/>
                              <a:gd name="T52" fmla="*/ 28 w 97"/>
                              <a:gd name="T53" fmla="*/ 4 h 108"/>
                              <a:gd name="T54" fmla="*/ 38 w 97"/>
                              <a:gd name="T55" fmla="*/ 0 h 108"/>
                              <a:gd name="T56" fmla="*/ 48 w 97"/>
                              <a:gd name="T57" fmla="*/ 0 h 108"/>
                              <a:gd name="T58" fmla="*/ 59 w 97"/>
                              <a:gd name="T59" fmla="*/ 0 h 108"/>
                              <a:gd name="T60" fmla="*/ 69 w 97"/>
                              <a:gd name="T61" fmla="*/ 4 h 108"/>
                              <a:gd name="T62" fmla="*/ 76 w 97"/>
                              <a:gd name="T63" fmla="*/ 7 h 108"/>
                              <a:gd name="T64" fmla="*/ 84 w 97"/>
                              <a:gd name="T65" fmla="*/ 14 h 108"/>
                              <a:gd name="T66" fmla="*/ 82 w 97"/>
                              <a:gd name="T67" fmla="*/ 54 h 108"/>
                              <a:gd name="T68" fmla="*/ 81 w 97"/>
                              <a:gd name="T69" fmla="*/ 36 h 108"/>
                              <a:gd name="T70" fmla="*/ 74 w 97"/>
                              <a:gd name="T71" fmla="*/ 23 h 108"/>
                              <a:gd name="T72" fmla="*/ 69 w 97"/>
                              <a:gd name="T73" fmla="*/ 17 h 108"/>
                              <a:gd name="T74" fmla="*/ 55 w 97"/>
                              <a:gd name="T75" fmla="*/ 12 h 108"/>
                              <a:gd name="T76" fmla="*/ 48 w 97"/>
                              <a:gd name="T77" fmla="*/ 12 h 108"/>
                              <a:gd name="T78" fmla="*/ 40 w 97"/>
                              <a:gd name="T79" fmla="*/ 12 h 108"/>
                              <a:gd name="T80" fmla="*/ 28 w 97"/>
                              <a:gd name="T81" fmla="*/ 17 h 108"/>
                              <a:gd name="T82" fmla="*/ 23 w 97"/>
                              <a:gd name="T83" fmla="*/ 23 h 108"/>
                              <a:gd name="T84" fmla="*/ 16 w 97"/>
                              <a:gd name="T85" fmla="*/ 36 h 108"/>
                              <a:gd name="T86" fmla="*/ 15 w 97"/>
                              <a:gd name="T87" fmla="*/ 54 h 108"/>
                              <a:gd name="T88" fmla="*/ 16 w 97"/>
                              <a:gd name="T89" fmla="*/ 73 h 108"/>
                              <a:gd name="T90" fmla="*/ 23 w 97"/>
                              <a:gd name="T91" fmla="*/ 86 h 108"/>
                              <a:gd name="T92" fmla="*/ 28 w 97"/>
                              <a:gd name="T93" fmla="*/ 91 h 108"/>
                              <a:gd name="T94" fmla="*/ 40 w 97"/>
                              <a:gd name="T95" fmla="*/ 96 h 108"/>
                              <a:gd name="T96" fmla="*/ 48 w 97"/>
                              <a:gd name="T97" fmla="*/ 96 h 108"/>
                              <a:gd name="T98" fmla="*/ 55 w 97"/>
                              <a:gd name="T99" fmla="*/ 96 h 108"/>
                              <a:gd name="T100" fmla="*/ 68 w 97"/>
                              <a:gd name="T101" fmla="*/ 91 h 108"/>
                              <a:gd name="T102" fmla="*/ 73 w 97"/>
                              <a:gd name="T103" fmla="*/ 86 h 108"/>
                              <a:gd name="T104" fmla="*/ 81 w 97"/>
                              <a:gd name="T105" fmla="*/ 73 h 108"/>
                              <a:gd name="T106" fmla="*/ 82 w 97"/>
                              <a:gd name="T107" fmla="*/ 54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08">
                                <a:moveTo>
                                  <a:pt x="84" y="14"/>
                                </a:moveTo>
                                <a:lnTo>
                                  <a:pt x="90" y="21"/>
                                </a:lnTo>
                                <a:lnTo>
                                  <a:pt x="93" y="31"/>
                                </a:lnTo>
                                <a:lnTo>
                                  <a:pt x="96" y="42"/>
                                </a:lnTo>
                                <a:lnTo>
                                  <a:pt x="97" y="54"/>
                                </a:lnTo>
                                <a:lnTo>
                                  <a:pt x="96" y="67"/>
                                </a:lnTo>
                                <a:lnTo>
                                  <a:pt x="93" y="78"/>
                                </a:lnTo>
                                <a:lnTo>
                                  <a:pt x="90" y="87"/>
                                </a:lnTo>
                                <a:lnTo>
                                  <a:pt x="84" y="95"/>
                                </a:lnTo>
                                <a:lnTo>
                                  <a:pt x="76" y="101"/>
                                </a:lnTo>
                                <a:lnTo>
                                  <a:pt x="69" y="105"/>
                                </a:lnTo>
                                <a:lnTo>
                                  <a:pt x="59" y="108"/>
                                </a:lnTo>
                                <a:lnTo>
                                  <a:pt x="48" y="108"/>
                                </a:lnTo>
                                <a:lnTo>
                                  <a:pt x="38" y="108"/>
                                </a:lnTo>
                                <a:lnTo>
                                  <a:pt x="28" y="105"/>
                                </a:lnTo>
                                <a:lnTo>
                                  <a:pt x="20" y="101"/>
                                </a:lnTo>
                                <a:lnTo>
                                  <a:pt x="13" y="95"/>
                                </a:lnTo>
                                <a:lnTo>
                                  <a:pt x="7" y="87"/>
                                </a:lnTo>
                                <a:lnTo>
                                  <a:pt x="4" y="78"/>
                                </a:lnTo>
                                <a:lnTo>
                                  <a:pt x="0" y="67"/>
                                </a:lnTo>
                                <a:lnTo>
                                  <a:pt x="0" y="54"/>
                                </a:lnTo>
                                <a:lnTo>
                                  <a:pt x="0" y="42"/>
                                </a:lnTo>
                                <a:lnTo>
                                  <a:pt x="4" y="31"/>
                                </a:lnTo>
                                <a:lnTo>
                                  <a:pt x="7" y="22"/>
                                </a:lnTo>
                                <a:lnTo>
                                  <a:pt x="13" y="14"/>
                                </a:lnTo>
                                <a:lnTo>
                                  <a:pt x="20" y="7"/>
                                </a:lnTo>
                                <a:lnTo>
                                  <a:pt x="28" y="4"/>
                                </a:lnTo>
                                <a:lnTo>
                                  <a:pt x="38" y="0"/>
                                </a:lnTo>
                                <a:lnTo>
                                  <a:pt x="48" y="0"/>
                                </a:lnTo>
                                <a:lnTo>
                                  <a:pt x="59" y="0"/>
                                </a:lnTo>
                                <a:lnTo>
                                  <a:pt x="69" y="4"/>
                                </a:lnTo>
                                <a:lnTo>
                                  <a:pt x="76" y="7"/>
                                </a:lnTo>
                                <a:lnTo>
                                  <a:pt x="84" y="14"/>
                                </a:lnTo>
                                <a:close/>
                                <a:moveTo>
                                  <a:pt x="82" y="54"/>
                                </a:moveTo>
                                <a:lnTo>
                                  <a:pt x="81" y="36"/>
                                </a:lnTo>
                                <a:lnTo>
                                  <a:pt x="74" y="23"/>
                                </a:lnTo>
                                <a:lnTo>
                                  <a:pt x="69" y="17"/>
                                </a:lnTo>
                                <a:lnTo>
                                  <a:pt x="55" y="12"/>
                                </a:lnTo>
                                <a:lnTo>
                                  <a:pt x="48" y="12"/>
                                </a:lnTo>
                                <a:lnTo>
                                  <a:pt x="40" y="12"/>
                                </a:lnTo>
                                <a:lnTo>
                                  <a:pt x="28" y="17"/>
                                </a:lnTo>
                                <a:lnTo>
                                  <a:pt x="23" y="23"/>
                                </a:lnTo>
                                <a:lnTo>
                                  <a:pt x="16" y="36"/>
                                </a:lnTo>
                                <a:lnTo>
                                  <a:pt x="15" y="54"/>
                                </a:lnTo>
                                <a:lnTo>
                                  <a:pt x="16" y="73"/>
                                </a:lnTo>
                                <a:lnTo>
                                  <a:pt x="23" y="86"/>
                                </a:lnTo>
                                <a:lnTo>
                                  <a:pt x="28" y="91"/>
                                </a:lnTo>
                                <a:lnTo>
                                  <a:pt x="40" y="96"/>
                                </a:lnTo>
                                <a:lnTo>
                                  <a:pt x="48" y="96"/>
                                </a:lnTo>
                                <a:lnTo>
                                  <a:pt x="55" y="96"/>
                                </a:lnTo>
                                <a:lnTo>
                                  <a:pt x="68" y="91"/>
                                </a:lnTo>
                                <a:lnTo>
                                  <a:pt x="73" y="86"/>
                                </a:lnTo>
                                <a:lnTo>
                                  <a:pt x="81" y="73"/>
                                </a:lnTo>
                                <a:lnTo>
                                  <a:pt x="82"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822" name="Freeform 285"/>
                        <wps:cNvSpPr>
                          <a:spLocks noEditPoints="1"/>
                        </wps:cNvSpPr>
                        <wps:spPr bwMode="auto">
                          <a:xfrm>
                            <a:off x="5949951" y="2214562"/>
                            <a:ext cx="50800" cy="57150"/>
                          </a:xfrm>
                          <a:custGeom>
                            <a:avLst/>
                            <a:gdLst>
                              <a:gd name="T0" fmla="*/ 84 w 96"/>
                              <a:gd name="T1" fmla="*/ 14 h 108"/>
                              <a:gd name="T2" fmla="*/ 90 w 96"/>
                              <a:gd name="T3" fmla="*/ 21 h 108"/>
                              <a:gd name="T4" fmla="*/ 94 w 96"/>
                              <a:gd name="T5" fmla="*/ 31 h 108"/>
                              <a:gd name="T6" fmla="*/ 96 w 96"/>
                              <a:gd name="T7" fmla="*/ 42 h 108"/>
                              <a:gd name="T8" fmla="*/ 96 w 96"/>
                              <a:gd name="T9" fmla="*/ 54 h 108"/>
                              <a:gd name="T10" fmla="*/ 96 w 96"/>
                              <a:gd name="T11" fmla="*/ 67 h 108"/>
                              <a:gd name="T12" fmla="*/ 94 w 96"/>
                              <a:gd name="T13" fmla="*/ 78 h 108"/>
                              <a:gd name="T14" fmla="*/ 89 w 96"/>
                              <a:gd name="T15" fmla="*/ 87 h 108"/>
                              <a:gd name="T16" fmla="*/ 84 w 96"/>
                              <a:gd name="T17" fmla="*/ 95 h 108"/>
                              <a:gd name="T18" fmla="*/ 77 w 96"/>
                              <a:gd name="T19" fmla="*/ 101 h 108"/>
                              <a:gd name="T20" fmla="*/ 68 w 96"/>
                              <a:gd name="T21" fmla="*/ 105 h 108"/>
                              <a:gd name="T22" fmla="*/ 59 w 96"/>
                              <a:gd name="T23" fmla="*/ 108 h 108"/>
                              <a:gd name="T24" fmla="*/ 48 w 96"/>
                              <a:gd name="T25" fmla="*/ 108 h 108"/>
                              <a:gd name="T26" fmla="*/ 37 w 96"/>
                              <a:gd name="T27" fmla="*/ 108 h 108"/>
                              <a:gd name="T28" fmla="*/ 28 w 96"/>
                              <a:gd name="T29" fmla="*/ 105 h 108"/>
                              <a:gd name="T30" fmla="*/ 20 w 96"/>
                              <a:gd name="T31" fmla="*/ 101 h 108"/>
                              <a:gd name="T32" fmla="*/ 12 w 96"/>
                              <a:gd name="T33" fmla="*/ 95 h 108"/>
                              <a:gd name="T34" fmla="*/ 8 w 96"/>
                              <a:gd name="T35" fmla="*/ 87 h 108"/>
                              <a:gd name="T36" fmla="*/ 3 w 96"/>
                              <a:gd name="T37" fmla="*/ 78 h 108"/>
                              <a:gd name="T38" fmla="*/ 0 w 96"/>
                              <a:gd name="T39" fmla="*/ 67 h 108"/>
                              <a:gd name="T40" fmla="*/ 0 w 96"/>
                              <a:gd name="T41" fmla="*/ 54 h 108"/>
                              <a:gd name="T42" fmla="*/ 0 w 96"/>
                              <a:gd name="T43" fmla="*/ 42 h 108"/>
                              <a:gd name="T44" fmla="*/ 3 w 96"/>
                              <a:gd name="T45" fmla="*/ 31 h 108"/>
                              <a:gd name="T46" fmla="*/ 8 w 96"/>
                              <a:gd name="T47" fmla="*/ 22 h 108"/>
                              <a:gd name="T48" fmla="*/ 12 w 96"/>
                              <a:gd name="T49" fmla="*/ 14 h 108"/>
                              <a:gd name="T50" fmla="*/ 20 w 96"/>
                              <a:gd name="T51" fmla="*/ 7 h 108"/>
                              <a:gd name="T52" fmla="*/ 28 w 96"/>
                              <a:gd name="T53" fmla="*/ 4 h 108"/>
                              <a:gd name="T54" fmla="*/ 38 w 96"/>
                              <a:gd name="T55" fmla="*/ 0 h 108"/>
                              <a:gd name="T56" fmla="*/ 48 w 96"/>
                              <a:gd name="T57" fmla="*/ 0 h 108"/>
                              <a:gd name="T58" fmla="*/ 59 w 96"/>
                              <a:gd name="T59" fmla="*/ 0 h 108"/>
                              <a:gd name="T60" fmla="*/ 68 w 96"/>
                              <a:gd name="T61" fmla="*/ 4 h 108"/>
                              <a:gd name="T62" fmla="*/ 77 w 96"/>
                              <a:gd name="T63" fmla="*/ 7 h 108"/>
                              <a:gd name="T64" fmla="*/ 84 w 96"/>
                              <a:gd name="T65" fmla="*/ 14 h 108"/>
                              <a:gd name="T66" fmla="*/ 83 w 96"/>
                              <a:gd name="T67" fmla="*/ 54 h 108"/>
                              <a:gd name="T68" fmla="*/ 81 w 96"/>
                              <a:gd name="T69" fmla="*/ 36 h 108"/>
                              <a:gd name="T70" fmla="*/ 73 w 96"/>
                              <a:gd name="T71" fmla="*/ 23 h 108"/>
                              <a:gd name="T72" fmla="*/ 68 w 96"/>
                              <a:gd name="T73" fmla="*/ 17 h 108"/>
                              <a:gd name="T74" fmla="*/ 56 w 96"/>
                              <a:gd name="T75" fmla="*/ 12 h 108"/>
                              <a:gd name="T76" fmla="*/ 48 w 96"/>
                              <a:gd name="T77" fmla="*/ 12 h 108"/>
                              <a:gd name="T78" fmla="*/ 41 w 96"/>
                              <a:gd name="T79" fmla="*/ 12 h 108"/>
                              <a:gd name="T80" fmla="*/ 28 w 96"/>
                              <a:gd name="T81" fmla="*/ 17 h 108"/>
                              <a:gd name="T82" fmla="*/ 24 w 96"/>
                              <a:gd name="T83" fmla="*/ 23 h 108"/>
                              <a:gd name="T84" fmla="*/ 16 w 96"/>
                              <a:gd name="T85" fmla="*/ 36 h 108"/>
                              <a:gd name="T86" fmla="*/ 14 w 96"/>
                              <a:gd name="T87" fmla="*/ 54 h 108"/>
                              <a:gd name="T88" fmla="*/ 16 w 96"/>
                              <a:gd name="T89" fmla="*/ 73 h 108"/>
                              <a:gd name="T90" fmla="*/ 24 w 96"/>
                              <a:gd name="T91" fmla="*/ 86 h 108"/>
                              <a:gd name="T92" fmla="*/ 28 w 96"/>
                              <a:gd name="T93" fmla="*/ 91 h 108"/>
                              <a:gd name="T94" fmla="*/ 41 w 96"/>
                              <a:gd name="T95" fmla="*/ 96 h 108"/>
                              <a:gd name="T96" fmla="*/ 48 w 96"/>
                              <a:gd name="T97" fmla="*/ 96 h 108"/>
                              <a:gd name="T98" fmla="*/ 56 w 96"/>
                              <a:gd name="T99" fmla="*/ 96 h 108"/>
                              <a:gd name="T100" fmla="*/ 68 w 96"/>
                              <a:gd name="T101" fmla="*/ 91 h 108"/>
                              <a:gd name="T102" fmla="*/ 73 w 96"/>
                              <a:gd name="T103" fmla="*/ 86 h 108"/>
                              <a:gd name="T104" fmla="*/ 80 w 96"/>
                              <a:gd name="T105" fmla="*/ 73 h 108"/>
                              <a:gd name="T106" fmla="*/ 83 w 96"/>
                              <a:gd name="T107" fmla="*/ 54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6" h="108">
                                <a:moveTo>
                                  <a:pt x="84" y="14"/>
                                </a:moveTo>
                                <a:lnTo>
                                  <a:pt x="90" y="21"/>
                                </a:lnTo>
                                <a:lnTo>
                                  <a:pt x="94" y="31"/>
                                </a:lnTo>
                                <a:lnTo>
                                  <a:pt x="96" y="42"/>
                                </a:lnTo>
                                <a:lnTo>
                                  <a:pt x="96" y="54"/>
                                </a:lnTo>
                                <a:lnTo>
                                  <a:pt x="96" y="67"/>
                                </a:lnTo>
                                <a:lnTo>
                                  <a:pt x="94" y="78"/>
                                </a:lnTo>
                                <a:lnTo>
                                  <a:pt x="89" y="87"/>
                                </a:lnTo>
                                <a:lnTo>
                                  <a:pt x="84" y="95"/>
                                </a:lnTo>
                                <a:lnTo>
                                  <a:pt x="77" y="101"/>
                                </a:lnTo>
                                <a:lnTo>
                                  <a:pt x="68" y="105"/>
                                </a:lnTo>
                                <a:lnTo>
                                  <a:pt x="59" y="108"/>
                                </a:lnTo>
                                <a:lnTo>
                                  <a:pt x="48" y="108"/>
                                </a:lnTo>
                                <a:lnTo>
                                  <a:pt x="37" y="108"/>
                                </a:lnTo>
                                <a:lnTo>
                                  <a:pt x="28" y="105"/>
                                </a:lnTo>
                                <a:lnTo>
                                  <a:pt x="20" y="101"/>
                                </a:lnTo>
                                <a:lnTo>
                                  <a:pt x="12" y="95"/>
                                </a:lnTo>
                                <a:lnTo>
                                  <a:pt x="8" y="87"/>
                                </a:lnTo>
                                <a:lnTo>
                                  <a:pt x="3" y="78"/>
                                </a:lnTo>
                                <a:lnTo>
                                  <a:pt x="0" y="67"/>
                                </a:lnTo>
                                <a:lnTo>
                                  <a:pt x="0" y="54"/>
                                </a:lnTo>
                                <a:lnTo>
                                  <a:pt x="0" y="42"/>
                                </a:lnTo>
                                <a:lnTo>
                                  <a:pt x="3" y="31"/>
                                </a:lnTo>
                                <a:lnTo>
                                  <a:pt x="8" y="22"/>
                                </a:lnTo>
                                <a:lnTo>
                                  <a:pt x="12" y="14"/>
                                </a:lnTo>
                                <a:lnTo>
                                  <a:pt x="20" y="7"/>
                                </a:lnTo>
                                <a:lnTo>
                                  <a:pt x="28" y="4"/>
                                </a:lnTo>
                                <a:lnTo>
                                  <a:pt x="38" y="0"/>
                                </a:lnTo>
                                <a:lnTo>
                                  <a:pt x="48" y="0"/>
                                </a:lnTo>
                                <a:lnTo>
                                  <a:pt x="59" y="0"/>
                                </a:lnTo>
                                <a:lnTo>
                                  <a:pt x="68" y="4"/>
                                </a:lnTo>
                                <a:lnTo>
                                  <a:pt x="77" y="7"/>
                                </a:lnTo>
                                <a:lnTo>
                                  <a:pt x="84" y="14"/>
                                </a:lnTo>
                                <a:close/>
                                <a:moveTo>
                                  <a:pt x="83" y="54"/>
                                </a:moveTo>
                                <a:lnTo>
                                  <a:pt x="81" y="36"/>
                                </a:lnTo>
                                <a:lnTo>
                                  <a:pt x="73" y="23"/>
                                </a:lnTo>
                                <a:lnTo>
                                  <a:pt x="68" y="17"/>
                                </a:lnTo>
                                <a:lnTo>
                                  <a:pt x="56" y="12"/>
                                </a:lnTo>
                                <a:lnTo>
                                  <a:pt x="48" y="12"/>
                                </a:lnTo>
                                <a:lnTo>
                                  <a:pt x="41" y="12"/>
                                </a:lnTo>
                                <a:lnTo>
                                  <a:pt x="28" y="17"/>
                                </a:lnTo>
                                <a:lnTo>
                                  <a:pt x="24" y="23"/>
                                </a:lnTo>
                                <a:lnTo>
                                  <a:pt x="16" y="36"/>
                                </a:lnTo>
                                <a:lnTo>
                                  <a:pt x="14" y="54"/>
                                </a:lnTo>
                                <a:lnTo>
                                  <a:pt x="16" y="73"/>
                                </a:lnTo>
                                <a:lnTo>
                                  <a:pt x="24" y="86"/>
                                </a:lnTo>
                                <a:lnTo>
                                  <a:pt x="28" y="91"/>
                                </a:lnTo>
                                <a:lnTo>
                                  <a:pt x="41" y="96"/>
                                </a:lnTo>
                                <a:lnTo>
                                  <a:pt x="48" y="96"/>
                                </a:lnTo>
                                <a:lnTo>
                                  <a:pt x="56" y="96"/>
                                </a:lnTo>
                                <a:lnTo>
                                  <a:pt x="68" y="91"/>
                                </a:lnTo>
                                <a:lnTo>
                                  <a:pt x="73" y="86"/>
                                </a:lnTo>
                                <a:lnTo>
                                  <a:pt x="80" y="73"/>
                                </a:lnTo>
                                <a:lnTo>
                                  <a:pt x="83"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823" name="Freeform 286"/>
                        <wps:cNvSpPr>
                          <a:spLocks/>
                        </wps:cNvSpPr>
                        <wps:spPr bwMode="auto">
                          <a:xfrm>
                            <a:off x="6011863" y="2214562"/>
                            <a:ext cx="42863" cy="55563"/>
                          </a:xfrm>
                          <a:custGeom>
                            <a:avLst/>
                            <a:gdLst>
                              <a:gd name="T0" fmla="*/ 80 w 80"/>
                              <a:gd name="T1" fmla="*/ 104 h 104"/>
                              <a:gd name="T2" fmla="*/ 67 w 80"/>
                              <a:gd name="T3" fmla="*/ 104 h 104"/>
                              <a:gd name="T4" fmla="*/ 67 w 80"/>
                              <a:gd name="T5" fmla="*/ 53 h 104"/>
                              <a:gd name="T6" fmla="*/ 15 w 80"/>
                              <a:gd name="T7" fmla="*/ 53 h 104"/>
                              <a:gd name="T8" fmla="*/ 15 w 80"/>
                              <a:gd name="T9" fmla="*/ 104 h 104"/>
                              <a:gd name="T10" fmla="*/ 0 w 80"/>
                              <a:gd name="T11" fmla="*/ 104 h 104"/>
                              <a:gd name="T12" fmla="*/ 0 w 80"/>
                              <a:gd name="T13" fmla="*/ 0 h 104"/>
                              <a:gd name="T14" fmla="*/ 15 w 80"/>
                              <a:gd name="T15" fmla="*/ 0 h 104"/>
                              <a:gd name="T16" fmla="*/ 15 w 80"/>
                              <a:gd name="T17" fmla="*/ 41 h 104"/>
                              <a:gd name="T18" fmla="*/ 67 w 80"/>
                              <a:gd name="T19" fmla="*/ 41 h 104"/>
                              <a:gd name="T20" fmla="*/ 67 w 80"/>
                              <a:gd name="T21" fmla="*/ 0 h 104"/>
                              <a:gd name="T22" fmla="*/ 80 w 80"/>
                              <a:gd name="T23" fmla="*/ 0 h 104"/>
                              <a:gd name="T24" fmla="*/ 80 w 80"/>
                              <a:gd name="T25" fmla="*/ 104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80" h="104">
                                <a:moveTo>
                                  <a:pt x="80" y="104"/>
                                </a:moveTo>
                                <a:lnTo>
                                  <a:pt x="67" y="104"/>
                                </a:lnTo>
                                <a:lnTo>
                                  <a:pt x="67" y="53"/>
                                </a:lnTo>
                                <a:lnTo>
                                  <a:pt x="15" y="53"/>
                                </a:lnTo>
                                <a:lnTo>
                                  <a:pt x="15" y="104"/>
                                </a:lnTo>
                                <a:lnTo>
                                  <a:pt x="0" y="104"/>
                                </a:lnTo>
                                <a:lnTo>
                                  <a:pt x="0" y="0"/>
                                </a:lnTo>
                                <a:lnTo>
                                  <a:pt x="15" y="0"/>
                                </a:lnTo>
                                <a:lnTo>
                                  <a:pt x="15" y="41"/>
                                </a:lnTo>
                                <a:lnTo>
                                  <a:pt x="67" y="41"/>
                                </a:lnTo>
                                <a:lnTo>
                                  <a:pt x="67" y="0"/>
                                </a:lnTo>
                                <a:lnTo>
                                  <a:pt x="80" y="0"/>
                                </a:lnTo>
                                <a:lnTo>
                                  <a:pt x="80" y="10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824" name="Freeform 287"/>
                        <wps:cNvSpPr>
                          <a:spLocks noEditPoints="1"/>
                        </wps:cNvSpPr>
                        <wps:spPr bwMode="auto">
                          <a:xfrm>
                            <a:off x="4705351" y="2217737"/>
                            <a:ext cx="52388" cy="57150"/>
                          </a:xfrm>
                          <a:custGeom>
                            <a:avLst/>
                            <a:gdLst>
                              <a:gd name="T0" fmla="*/ 84 w 97"/>
                              <a:gd name="T1" fmla="*/ 14 h 109"/>
                              <a:gd name="T2" fmla="*/ 90 w 97"/>
                              <a:gd name="T3" fmla="*/ 23 h 109"/>
                              <a:gd name="T4" fmla="*/ 94 w 97"/>
                              <a:gd name="T5" fmla="*/ 31 h 109"/>
                              <a:gd name="T6" fmla="*/ 97 w 97"/>
                              <a:gd name="T7" fmla="*/ 42 h 109"/>
                              <a:gd name="T8" fmla="*/ 97 w 97"/>
                              <a:gd name="T9" fmla="*/ 55 h 109"/>
                              <a:gd name="T10" fmla="*/ 97 w 97"/>
                              <a:gd name="T11" fmla="*/ 67 h 109"/>
                              <a:gd name="T12" fmla="*/ 94 w 97"/>
                              <a:gd name="T13" fmla="*/ 78 h 109"/>
                              <a:gd name="T14" fmla="*/ 90 w 97"/>
                              <a:gd name="T15" fmla="*/ 88 h 109"/>
                              <a:gd name="T16" fmla="*/ 84 w 97"/>
                              <a:gd name="T17" fmla="*/ 95 h 109"/>
                              <a:gd name="T18" fmla="*/ 78 w 97"/>
                              <a:gd name="T19" fmla="*/ 101 h 109"/>
                              <a:gd name="T20" fmla="*/ 69 w 97"/>
                              <a:gd name="T21" fmla="*/ 105 h 109"/>
                              <a:gd name="T22" fmla="*/ 61 w 97"/>
                              <a:gd name="T23" fmla="*/ 109 h 109"/>
                              <a:gd name="T24" fmla="*/ 49 w 97"/>
                              <a:gd name="T25" fmla="*/ 109 h 109"/>
                              <a:gd name="T26" fmla="*/ 38 w 97"/>
                              <a:gd name="T27" fmla="*/ 109 h 109"/>
                              <a:gd name="T28" fmla="*/ 28 w 97"/>
                              <a:gd name="T29" fmla="*/ 105 h 109"/>
                              <a:gd name="T30" fmla="*/ 20 w 97"/>
                              <a:gd name="T31" fmla="*/ 101 h 109"/>
                              <a:gd name="T32" fmla="*/ 14 w 97"/>
                              <a:gd name="T33" fmla="*/ 95 h 109"/>
                              <a:gd name="T34" fmla="*/ 8 w 97"/>
                              <a:gd name="T35" fmla="*/ 88 h 109"/>
                              <a:gd name="T36" fmla="*/ 4 w 97"/>
                              <a:gd name="T37" fmla="*/ 78 h 109"/>
                              <a:gd name="T38" fmla="*/ 1 w 97"/>
                              <a:gd name="T39" fmla="*/ 67 h 109"/>
                              <a:gd name="T40" fmla="*/ 0 w 97"/>
                              <a:gd name="T41" fmla="*/ 55 h 109"/>
                              <a:gd name="T42" fmla="*/ 1 w 97"/>
                              <a:gd name="T43" fmla="*/ 42 h 109"/>
                              <a:gd name="T44" fmla="*/ 4 w 97"/>
                              <a:gd name="T45" fmla="*/ 32 h 109"/>
                              <a:gd name="T46" fmla="*/ 8 w 97"/>
                              <a:gd name="T47" fmla="*/ 23 h 109"/>
                              <a:gd name="T48" fmla="*/ 14 w 97"/>
                              <a:gd name="T49" fmla="*/ 14 h 109"/>
                              <a:gd name="T50" fmla="*/ 20 w 97"/>
                              <a:gd name="T51" fmla="*/ 8 h 109"/>
                              <a:gd name="T52" fmla="*/ 28 w 97"/>
                              <a:gd name="T53" fmla="*/ 4 h 109"/>
                              <a:gd name="T54" fmla="*/ 38 w 97"/>
                              <a:gd name="T55" fmla="*/ 0 h 109"/>
                              <a:gd name="T56" fmla="*/ 49 w 97"/>
                              <a:gd name="T57" fmla="*/ 0 h 109"/>
                              <a:gd name="T58" fmla="*/ 59 w 97"/>
                              <a:gd name="T59" fmla="*/ 0 h 109"/>
                              <a:gd name="T60" fmla="*/ 69 w 97"/>
                              <a:gd name="T61" fmla="*/ 4 h 109"/>
                              <a:gd name="T62" fmla="*/ 78 w 97"/>
                              <a:gd name="T63" fmla="*/ 8 h 109"/>
                              <a:gd name="T64" fmla="*/ 84 w 97"/>
                              <a:gd name="T65" fmla="*/ 14 h 109"/>
                              <a:gd name="T66" fmla="*/ 83 w 97"/>
                              <a:gd name="T67" fmla="*/ 55 h 109"/>
                              <a:gd name="T68" fmla="*/ 81 w 97"/>
                              <a:gd name="T69" fmla="*/ 36 h 109"/>
                              <a:gd name="T70" fmla="*/ 74 w 97"/>
                              <a:gd name="T71" fmla="*/ 24 h 109"/>
                              <a:gd name="T72" fmla="*/ 69 w 97"/>
                              <a:gd name="T73" fmla="*/ 19 h 109"/>
                              <a:gd name="T74" fmla="*/ 57 w 97"/>
                              <a:gd name="T75" fmla="*/ 13 h 109"/>
                              <a:gd name="T76" fmla="*/ 49 w 97"/>
                              <a:gd name="T77" fmla="*/ 13 h 109"/>
                              <a:gd name="T78" fmla="*/ 42 w 97"/>
                              <a:gd name="T79" fmla="*/ 13 h 109"/>
                              <a:gd name="T80" fmla="*/ 28 w 97"/>
                              <a:gd name="T81" fmla="*/ 19 h 109"/>
                              <a:gd name="T82" fmla="*/ 24 w 97"/>
                              <a:gd name="T83" fmla="*/ 24 h 109"/>
                              <a:gd name="T84" fmla="*/ 16 w 97"/>
                              <a:gd name="T85" fmla="*/ 36 h 109"/>
                              <a:gd name="T86" fmla="*/ 15 w 97"/>
                              <a:gd name="T87" fmla="*/ 55 h 109"/>
                              <a:gd name="T88" fmla="*/ 16 w 97"/>
                              <a:gd name="T89" fmla="*/ 74 h 109"/>
                              <a:gd name="T90" fmla="*/ 25 w 97"/>
                              <a:gd name="T91" fmla="*/ 87 h 109"/>
                              <a:gd name="T92" fmla="*/ 30 w 97"/>
                              <a:gd name="T93" fmla="*/ 92 h 109"/>
                              <a:gd name="T94" fmla="*/ 42 w 97"/>
                              <a:gd name="T95" fmla="*/ 96 h 109"/>
                              <a:gd name="T96" fmla="*/ 49 w 97"/>
                              <a:gd name="T97" fmla="*/ 98 h 109"/>
                              <a:gd name="T98" fmla="*/ 57 w 97"/>
                              <a:gd name="T99" fmla="*/ 96 h 109"/>
                              <a:gd name="T100" fmla="*/ 69 w 97"/>
                              <a:gd name="T101" fmla="*/ 92 h 109"/>
                              <a:gd name="T102" fmla="*/ 74 w 97"/>
                              <a:gd name="T103" fmla="*/ 87 h 109"/>
                              <a:gd name="T104" fmla="*/ 81 w 97"/>
                              <a:gd name="T105" fmla="*/ 74 h 109"/>
                              <a:gd name="T106" fmla="*/ 83 w 97"/>
                              <a:gd name="T107" fmla="*/ 55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09">
                                <a:moveTo>
                                  <a:pt x="84" y="14"/>
                                </a:moveTo>
                                <a:lnTo>
                                  <a:pt x="90" y="23"/>
                                </a:lnTo>
                                <a:lnTo>
                                  <a:pt x="94" y="31"/>
                                </a:lnTo>
                                <a:lnTo>
                                  <a:pt x="97" y="42"/>
                                </a:lnTo>
                                <a:lnTo>
                                  <a:pt x="97" y="55"/>
                                </a:lnTo>
                                <a:lnTo>
                                  <a:pt x="97" y="67"/>
                                </a:lnTo>
                                <a:lnTo>
                                  <a:pt x="94" y="78"/>
                                </a:lnTo>
                                <a:lnTo>
                                  <a:pt x="90" y="88"/>
                                </a:lnTo>
                                <a:lnTo>
                                  <a:pt x="84" y="95"/>
                                </a:lnTo>
                                <a:lnTo>
                                  <a:pt x="78" y="101"/>
                                </a:lnTo>
                                <a:lnTo>
                                  <a:pt x="69" y="105"/>
                                </a:lnTo>
                                <a:lnTo>
                                  <a:pt x="61" y="109"/>
                                </a:lnTo>
                                <a:lnTo>
                                  <a:pt x="49" y="109"/>
                                </a:lnTo>
                                <a:lnTo>
                                  <a:pt x="38" y="109"/>
                                </a:lnTo>
                                <a:lnTo>
                                  <a:pt x="28" y="105"/>
                                </a:lnTo>
                                <a:lnTo>
                                  <a:pt x="20" y="101"/>
                                </a:lnTo>
                                <a:lnTo>
                                  <a:pt x="14" y="95"/>
                                </a:lnTo>
                                <a:lnTo>
                                  <a:pt x="8" y="88"/>
                                </a:lnTo>
                                <a:lnTo>
                                  <a:pt x="4" y="78"/>
                                </a:lnTo>
                                <a:lnTo>
                                  <a:pt x="1" y="67"/>
                                </a:lnTo>
                                <a:lnTo>
                                  <a:pt x="0" y="55"/>
                                </a:lnTo>
                                <a:lnTo>
                                  <a:pt x="1" y="42"/>
                                </a:lnTo>
                                <a:lnTo>
                                  <a:pt x="4" y="32"/>
                                </a:lnTo>
                                <a:lnTo>
                                  <a:pt x="8" y="23"/>
                                </a:lnTo>
                                <a:lnTo>
                                  <a:pt x="14" y="14"/>
                                </a:lnTo>
                                <a:lnTo>
                                  <a:pt x="20" y="8"/>
                                </a:lnTo>
                                <a:lnTo>
                                  <a:pt x="28" y="4"/>
                                </a:lnTo>
                                <a:lnTo>
                                  <a:pt x="38" y="0"/>
                                </a:lnTo>
                                <a:lnTo>
                                  <a:pt x="49" y="0"/>
                                </a:lnTo>
                                <a:lnTo>
                                  <a:pt x="59" y="0"/>
                                </a:lnTo>
                                <a:lnTo>
                                  <a:pt x="69" y="4"/>
                                </a:lnTo>
                                <a:lnTo>
                                  <a:pt x="78" y="8"/>
                                </a:lnTo>
                                <a:lnTo>
                                  <a:pt x="84" y="14"/>
                                </a:lnTo>
                                <a:close/>
                                <a:moveTo>
                                  <a:pt x="83" y="55"/>
                                </a:moveTo>
                                <a:lnTo>
                                  <a:pt x="81" y="36"/>
                                </a:lnTo>
                                <a:lnTo>
                                  <a:pt x="74" y="24"/>
                                </a:lnTo>
                                <a:lnTo>
                                  <a:pt x="69" y="19"/>
                                </a:lnTo>
                                <a:lnTo>
                                  <a:pt x="57" y="13"/>
                                </a:lnTo>
                                <a:lnTo>
                                  <a:pt x="49" y="13"/>
                                </a:lnTo>
                                <a:lnTo>
                                  <a:pt x="42" y="13"/>
                                </a:lnTo>
                                <a:lnTo>
                                  <a:pt x="28" y="19"/>
                                </a:lnTo>
                                <a:lnTo>
                                  <a:pt x="24" y="24"/>
                                </a:lnTo>
                                <a:lnTo>
                                  <a:pt x="16" y="36"/>
                                </a:lnTo>
                                <a:lnTo>
                                  <a:pt x="15" y="55"/>
                                </a:lnTo>
                                <a:lnTo>
                                  <a:pt x="16" y="74"/>
                                </a:lnTo>
                                <a:lnTo>
                                  <a:pt x="25" y="87"/>
                                </a:lnTo>
                                <a:lnTo>
                                  <a:pt x="30" y="92"/>
                                </a:lnTo>
                                <a:lnTo>
                                  <a:pt x="42" y="96"/>
                                </a:lnTo>
                                <a:lnTo>
                                  <a:pt x="49" y="98"/>
                                </a:lnTo>
                                <a:lnTo>
                                  <a:pt x="57" y="96"/>
                                </a:lnTo>
                                <a:lnTo>
                                  <a:pt x="69" y="92"/>
                                </a:lnTo>
                                <a:lnTo>
                                  <a:pt x="74" y="87"/>
                                </a:lnTo>
                                <a:lnTo>
                                  <a:pt x="81" y="74"/>
                                </a:lnTo>
                                <a:lnTo>
                                  <a:pt x="83" y="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825" name="Freeform 288"/>
                        <wps:cNvSpPr>
                          <a:spLocks/>
                        </wps:cNvSpPr>
                        <wps:spPr bwMode="auto">
                          <a:xfrm>
                            <a:off x="4316413" y="2000250"/>
                            <a:ext cx="42863" cy="55563"/>
                          </a:xfrm>
                          <a:custGeom>
                            <a:avLst/>
                            <a:gdLst>
                              <a:gd name="T0" fmla="*/ 80 w 80"/>
                              <a:gd name="T1" fmla="*/ 105 h 105"/>
                              <a:gd name="T2" fmla="*/ 66 w 80"/>
                              <a:gd name="T3" fmla="*/ 105 h 105"/>
                              <a:gd name="T4" fmla="*/ 66 w 80"/>
                              <a:gd name="T5" fmla="*/ 55 h 105"/>
                              <a:gd name="T6" fmla="*/ 13 w 80"/>
                              <a:gd name="T7" fmla="*/ 55 h 105"/>
                              <a:gd name="T8" fmla="*/ 13 w 80"/>
                              <a:gd name="T9" fmla="*/ 105 h 105"/>
                              <a:gd name="T10" fmla="*/ 0 w 80"/>
                              <a:gd name="T11" fmla="*/ 105 h 105"/>
                              <a:gd name="T12" fmla="*/ 0 w 80"/>
                              <a:gd name="T13" fmla="*/ 0 h 105"/>
                              <a:gd name="T14" fmla="*/ 13 w 80"/>
                              <a:gd name="T15" fmla="*/ 0 h 105"/>
                              <a:gd name="T16" fmla="*/ 13 w 80"/>
                              <a:gd name="T17" fmla="*/ 42 h 105"/>
                              <a:gd name="T18" fmla="*/ 66 w 80"/>
                              <a:gd name="T19" fmla="*/ 42 h 105"/>
                              <a:gd name="T20" fmla="*/ 66 w 80"/>
                              <a:gd name="T21" fmla="*/ 0 h 105"/>
                              <a:gd name="T22" fmla="*/ 80 w 80"/>
                              <a:gd name="T23" fmla="*/ 0 h 105"/>
                              <a:gd name="T24" fmla="*/ 80 w 80"/>
                              <a:gd name="T25" fmla="*/ 105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80" h="105">
                                <a:moveTo>
                                  <a:pt x="80" y="105"/>
                                </a:moveTo>
                                <a:lnTo>
                                  <a:pt x="66" y="105"/>
                                </a:lnTo>
                                <a:lnTo>
                                  <a:pt x="66" y="55"/>
                                </a:lnTo>
                                <a:lnTo>
                                  <a:pt x="13" y="55"/>
                                </a:lnTo>
                                <a:lnTo>
                                  <a:pt x="13" y="105"/>
                                </a:lnTo>
                                <a:lnTo>
                                  <a:pt x="0" y="105"/>
                                </a:lnTo>
                                <a:lnTo>
                                  <a:pt x="0" y="0"/>
                                </a:lnTo>
                                <a:lnTo>
                                  <a:pt x="13" y="0"/>
                                </a:lnTo>
                                <a:lnTo>
                                  <a:pt x="13" y="42"/>
                                </a:lnTo>
                                <a:lnTo>
                                  <a:pt x="66" y="42"/>
                                </a:lnTo>
                                <a:lnTo>
                                  <a:pt x="66" y="0"/>
                                </a:lnTo>
                                <a:lnTo>
                                  <a:pt x="80" y="0"/>
                                </a:lnTo>
                                <a:lnTo>
                                  <a:pt x="80"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826" name="Freeform 289"/>
                        <wps:cNvSpPr>
                          <a:spLocks noEditPoints="1"/>
                        </wps:cNvSpPr>
                        <wps:spPr bwMode="auto">
                          <a:xfrm>
                            <a:off x="4370388" y="2000250"/>
                            <a:ext cx="50800" cy="57150"/>
                          </a:xfrm>
                          <a:custGeom>
                            <a:avLst/>
                            <a:gdLst>
                              <a:gd name="T0" fmla="*/ 84 w 97"/>
                              <a:gd name="T1" fmla="*/ 14 h 108"/>
                              <a:gd name="T2" fmla="*/ 90 w 97"/>
                              <a:gd name="T3" fmla="*/ 21 h 108"/>
                              <a:gd name="T4" fmla="*/ 93 w 97"/>
                              <a:gd name="T5" fmla="*/ 31 h 108"/>
                              <a:gd name="T6" fmla="*/ 96 w 97"/>
                              <a:gd name="T7" fmla="*/ 42 h 108"/>
                              <a:gd name="T8" fmla="*/ 97 w 97"/>
                              <a:gd name="T9" fmla="*/ 54 h 108"/>
                              <a:gd name="T10" fmla="*/ 96 w 97"/>
                              <a:gd name="T11" fmla="*/ 67 h 108"/>
                              <a:gd name="T12" fmla="*/ 93 w 97"/>
                              <a:gd name="T13" fmla="*/ 78 h 108"/>
                              <a:gd name="T14" fmla="*/ 90 w 97"/>
                              <a:gd name="T15" fmla="*/ 88 h 108"/>
                              <a:gd name="T16" fmla="*/ 84 w 97"/>
                              <a:gd name="T17" fmla="*/ 94 h 108"/>
                              <a:gd name="T18" fmla="*/ 77 w 97"/>
                              <a:gd name="T19" fmla="*/ 101 h 108"/>
                              <a:gd name="T20" fmla="*/ 69 w 97"/>
                              <a:gd name="T21" fmla="*/ 105 h 108"/>
                              <a:gd name="T22" fmla="*/ 59 w 97"/>
                              <a:gd name="T23" fmla="*/ 108 h 108"/>
                              <a:gd name="T24" fmla="*/ 48 w 97"/>
                              <a:gd name="T25" fmla="*/ 108 h 108"/>
                              <a:gd name="T26" fmla="*/ 38 w 97"/>
                              <a:gd name="T27" fmla="*/ 108 h 108"/>
                              <a:gd name="T28" fmla="*/ 28 w 97"/>
                              <a:gd name="T29" fmla="*/ 105 h 108"/>
                              <a:gd name="T30" fmla="*/ 20 w 97"/>
                              <a:gd name="T31" fmla="*/ 101 h 108"/>
                              <a:gd name="T32" fmla="*/ 13 w 97"/>
                              <a:gd name="T33" fmla="*/ 94 h 108"/>
                              <a:gd name="T34" fmla="*/ 7 w 97"/>
                              <a:gd name="T35" fmla="*/ 86 h 108"/>
                              <a:gd name="T36" fmla="*/ 4 w 97"/>
                              <a:gd name="T37" fmla="*/ 78 h 108"/>
                              <a:gd name="T38" fmla="*/ 1 w 97"/>
                              <a:gd name="T39" fmla="*/ 67 h 108"/>
                              <a:gd name="T40" fmla="*/ 0 w 97"/>
                              <a:gd name="T41" fmla="*/ 54 h 108"/>
                              <a:gd name="T42" fmla="*/ 1 w 97"/>
                              <a:gd name="T43" fmla="*/ 42 h 108"/>
                              <a:gd name="T44" fmla="*/ 4 w 97"/>
                              <a:gd name="T45" fmla="*/ 31 h 108"/>
                              <a:gd name="T46" fmla="*/ 7 w 97"/>
                              <a:gd name="T47" fmla="*/ 21 h 108"/>
                              <a:gd name="T48" fmla="*/ 13 w 97"/>
                              <a:gd name="T49" fmla="*/ 14 h 108"/>
                              <a:gd name="T50" fmla="*/ 20 w 97"/>
                              <a:gd name="T51" fmla="*/ 7 h 108"/>
                              <a:gd name="T52" fmla="*/ 28 w 97"/>
                              <a:gd name="T53" fmla="*/ 4 h 108"/>
                              <a:gd name="T54" fmla="*/ 38 w 97"/>
                              <a:gd name="T55" fmla="*/ 0 h 108"/>
                              <a:gd name="T56" fmla="*/ 48 w 97"/>
                              <a:gd name="T57" fmla="*/ 0 h 108"/>
                              <a:gd name="T58" fmla="*/ 59 w 97"/>
                              <a:gd name="T59" fmla="*/ 0 h 108"/>
                              <a:gd name="T60" fmla="*/ 69 w 97"/>
                              <a:gd name="T61" fmla="*/ 4 h 108"/>
                              <a:gd name="T62" fmla="*/ 77 w 97"/>
                              <a:gd name="T63" fmla="*/ 7 h 108"/>
                              <a:gd name="T64" fmla="*/ 84 w 97"/>
                              <a:gd name="T65" fmla="*/ 14 h 108"/>
                              <a:gd name="T66" fmla="*/ 82 w 97"/>
                              <a:gd name="T67" fmla="*/ 54 h 108"/>
                              <a:gd name="T68" fmla="*/ 81 w 97"/>
                              <a:gd name="T69" fmla="*/ 36 h 108"/>
                              <a:gd name="T70" fmla="*/ 74 w 97"/>
                              <a:gd name="T71" fmla="*/ 22 h 108"/>
                              <a:gd name="T72" fmla="*/ 69 w 97"/>
                              <a:gd name="T73" fmla="*/ 17 h 108"/>
                              <a:gd name="T74" fmla="*/ 57 w 97"/>
                              <a:gd name="T75" fmla="*/ 12 h 108"/>
                              <a:gd name="T76" fmla="*/ 48 w 97"/>
                              <a:gd name="T77" fmla="*/ 11 h 108"/>
                              <a:gd name="T78" fmla="*/ 41 w 97"/>
                              <a:gd name="T79" fmla="*/ 12 h 108"/>
                              <a:gd name="T80" fmla="*/ 28 w 97"/>
                              <a:gd name="T81" fmla="*/ 17 h 108"/>
                              <a:gd name="T82" fmla="*/ 23 w 97"/>
                              <a:gd name="T83" fmla="*/ 22 h 108"/>
                              <a:gd name="T84" fmla="*/ 16 w 97"/>
                              <a:gd name="T85" fmla="*/ 36 h 108"/>
                              <a:gd name="T86" fmla="*/ 15 w 97"/>
                              <a:gd name="T87" fmla="*/ 54 h 108"/>
                              <a:gd name="T88" fmla="*/ 16 w 97"/>
                              <a:gd name="T89" fmla="*/ 73 h 108"/>
                              <a:gd name="T90" fmla="*/ 23 w 97"/>
                              <a:gd name="T91" fmla="*/ 85 h 108"/>
                              <a:gd name="T92" fmla="*/ 28 w 97"/>
                              <a:gd name="T93" fmla="*/ 91 h 108"/>
                              <a:gd name="T94" fmla="*/ 41 w 97"/>
                              <a:gd name="T95" fmla="*/ 96 h 108"/>
                              <a:gd name="T96" fmla="*/ 48 w 97"/>
                              <a:gd name="T97" fmla="*/ 96 h 108"/>
                              <a:gd name="T98" fmla="*/ 57 w 97"/>
                              <a:gd name="T99" fmla="*/ 96 h 108"/>
                              <a:gd name="T100" fmla="*/ 69 w 97"/>
                              <a:gd name="T101" fmla="*/ 91 h 108"/>
                              <a:gd name="T102" fmla="*/ 74 w 97"/>
                              <a:gd name="T103" fmla="*/ 85 h 108"/>
                              <a:gd name="T104" fmla="*/ 81 w 97"/>
                              <a:gd name="T105" fmla="*/ 73 h 108"/>
                              <a:gd name="T106" fmla="*/ 82 w 97"/>
                              <a:gd name="T107" fmla="*/ 54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08">
                                <a:moveTo>
                                  <a:pt x="84" y="14"/>
                                </a:moveTo>
                                <a:lnTo>
                                  <a:pt x="90" y="21"/>
                                </a:lnTo>
                                <a:lnTo>
                                  <a:pt x="93" y="31"/>
                                </a:lnTo>
                                <a:lnTo>
                                  <a:pt x="96" y="42"/>
                                </a:lnTo>
                                <a:lnTo>
                                  <a:pt x="97" y="54"/>
                                </a:lnTo>
                                <a:lnTo>
                                  <a:pt x="96" y="67"/>
                                </a:lnTo>
                                <a:lnTo>
                                  <a:pt x="93" y="78"/>
                                </a:lnTo>
                                <a:lnTo>
                                  <a:pt x="90" y="88"/>
                                </a:lnTo>
                                <a:lnTo>
                                  <a:pt x="84" y="94"/>
                                </a:lnTo>
                                <a:lnTo>
                                  <a:pt x="77" y="101"/>
                                </a:lnTo>
                                <a:lnTo>
                                  <a:pt x="69" y="105"/>
                                </a:lnTo>
                                <a:lnTo>
                                  <a:pt x="59" y="108"/>
                                </a:lnTo>
                                <a:lnTo>
                                  <a:pt x="48" y="108"/>
                                </a:lnTo>
                                <a:lnTo>
                                  <a:pt x="38" y="108"/>
                                </a:lnTo>
                                <a:lnTo>
                                  <a:pt x="28" y="105"/>
                                </a:lnTo>
                                <a:lnTo>
                                  <a:pt x="20" y="101"/>
                                </a:lnTo>
                                <a:lnTo>
                                  <a:pt x="13" y="94"/>
                                </a:lnTo>
                                <a:lnTo>
                                  <a:pt x="7" y="86"/>
                                </a:lnTo>
                                <a:lnTo>
                                  <a:pt x="4" y="78"/>
                                </a:lnTo>
                                <a:lnTo>
                                  <a:pt x="1" y="67"/>
                                </a:lnTo>
                                <a:lnTo>
                                  <a:pt x="0" y="54"/>
                                </a:lnTo>
                                <a:lnTo>
                                  <a:pt x="1" y="42"/>
                                </a:lnTo>
                                <a:lnTo>
                                  <a:pt x="4" y="31"/>
                                </a:lnTo>
                                <a:lnTo>
                                  <a:pt x="7" y="21"/>
                                </a:lnTo>
                                <a:lnTo>
                                  <a:pt x="13" y="14"/>
                                </a:lnTo>
                                <a:lnTo>
                                  <a:pt x="20" y="7"/>
                                </a:lnTo>
                                <a:lnTo>
                                  <a:pt x="28" y="4"/>
                                </a:lnTo>
                                <a:lnTo>
                                  <a:pt x="38" y="0"/>
                                </a:lnTo>
                                <a:lnTo>
                                  <a:pt x="48" y="0"/>
                                </a:lnTo>
                                <a:lnTo>
                                  <a:pt x="59" y="0"/>
                                </a:lnTo>
                                <a:lnTo>
                                  <a:pt x="69" y="4"/>
                                </a:lnTo>
                                <a:lnTo>
                                  <a:pt x="77" y="7"/>
                                </a:lnTo>
                                <a:lnTo>
                                  <a:pt x="84" y="14"/>
                                </a:lnTo>
                                <a:close/>
                                <a:moveTo>
                                  <a:pt x="82" y="54"/>
                                </a:moveTo>
                                <a:lnTo>
                                  <a:pt x="81" y="36"/>
                                </a:lnTo>
                                <a:lnTo>
                                  <a:pt x="74" y="22"/>
                                </a:lnTo>
                                <a:lnTo>
                                  <a:pt x="69" y="17"/>
                                </a:lnTo>
                                <a:lnTo>
                                  <a:pt x="57" y="12"/>
                                </a:lnTo>
                                <a:lnTo>
                                  <a:pt x="48" y="11"/>
                                </a:lnTo>
                                <a:lnTo>
                                  <a:pt x="41" y="12"/>
                                </a:lnTo>
                                <a:lnTo>
                                  <a:pt x="28" y="17"/>
                                </a:lnTo>
                                <a:lnTo>
                                  <a:pt x="23" y="22"/>
                                </a:lnTo>
                                <a:lnTo>
                                  <a:pt x="16" y="36"/>
                                </a:lnTo>
                                <a:lnTo>
                                  <a:pt x="15" y="54"/>
                                </a:lnTo>
                                <a:lnTo>
                                  <a:pt x="16" y="73"/>
                                </a:lnTo>
                                <a:lnTo>
                                  <a:pt x="23" y="85"/>
                                </a:lnTo>
                                <a:lnTo>
                                  <a:pt x="28" y="91"/>
                                </a:lnTo>
                                <a:lnTo>
                                  <a:pt x="41" y="96"/>
                                </a:lnTo>
                                <a:lnTo>
                                  <a:pt x="48" y="96"/>
                                </a:lnTo>
                                <a:lnTo>
                                  <a:pt x="57" y="96"/>
                                </a:lnTo>
                                <a:lnTo>
                                  <a:pt x="69" y="91"/>
                                </a:lnTo>
                                <a:lnTo>
                                  <a:pt x="74" y="85"/>
                                </a:lnTo>
                                <a:lnTo>
                                  <a:pt x="81" y="73"/>
                                </a:lnTo>
                                <a:lnTo>
                                  <a:pt x="82"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827" name="Line 290"/>
                        <wps:cNvCnPr/>
                        <wps:spPr bwMode="auto">
                          <a:xfrm>
                            <a:off x="4573588" y="2684462"/>
                            <a:ext cx="77788"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28" name="Line 291"/>
                        <wps:cNvCnPr/>
                        <wps:spPr bwMode="auto">
                          <a:xfrm>
                            <a:off x="4570413" y="2708275"/>
                            <a:ext cx="61913" cy="34925"/>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29" name="Line 292"/>
                        <wps:cNvCnPr/>
                        <wps:spPr bwMode="auto">
                          <a:xfrm flipV="1">
                            <a:off x="4573588" y="281940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30" name="Line 293"/>
                        <wps:cNvCnPr/>
                        <wps:spPr bwMode="auto">
                          <a:xfrm flipV="1">
                            <a:off x="4570413" y="2805112"/>
                            <a:ext cx="61913" cy="34925"/>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31" name="Line 294"/>
                        <wps:cNvCnPr/>
                        <wps:spPr bwMode="auto">
                          <a:xfrm flipV="1">
                            <a:off x="4495801" y="2684462"/>
                            <a:ext cx="77788"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32" name="Line 295"/>
                        <wps:cNvCnPr/>
                        <wps:spPr bwMode="auto">
                          <a:xfrm>
                            <a:off x="4495801" y="281940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33" name="Line 296"/>
                        <wps:cNvCnPr/>
                        <wps:spPr bwMode="auto">
                          <a:xfrm flipV="1">
                            <a:off x="4495801" y="2730500"/>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34" name="Line 297"/>
                        <wps:cNvCnPr/>
                        <wps:spPr bwMode="auto">
                          <a:xfrm flipV="1">
                            <a:off x="4516438" y="2740025"/>
                            <a:ext cx="0" cy="698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35" name="Line 298"/>
                        <wps:cNvCnPr/>
                        <wps:spPr bwMode="auto">
                          <a:xfrm flipV="1">
                            <a:off x="4806951" y="2730500"/>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36" name="Line 299"/>
                        <wps:cNvCnPr/>
                        <wps:spPr bwMode="auto">
                          <a:xfrm>
                            <a:off x="4729163" y="2684462"/>
                            <a:ext cx="77788"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37" name="Line 300"/>
                        <wps:cNvCnPr/>
                        <wps:spPr bwMode="auto">
                          <a:xfrm flipV="1">
                            <a:off x="4759326" y="2819400"/>
                            <a:ext cx="47625" cy="269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38" name="Line 301"/>
                        <wps:cNvCnPr/>
                        <wps:spPr bwMode="auto">
                          <a:xfrm flipV="1">
                            <a:off x="4651376" y="2684462"/>
                            <a:ext cx="77788"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39" name="Line 302"/>
                        <wps:cNvCnPr/>
                        <wps:spPr bwMode="auto">
                          <a:xfrm>
                            <a:off x="4651376" y="2819400"/>
                            <a:ext cx="46038" cy="254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40" name="Line 303"/>
                        <wps:cNvCnPr/>
                        <wps:spPr bwMode="auto">
                          <a:xfrm flipV="1">
                            <a:off x="4651376" y="2730500"/>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41" name="Line 304"/>
                        <wps:cNvCnPr/>
                        <wps:spPr bwMode="auto">
                          <a:xfrm flipV="1">
                            <a:off x="4573588" y="2595562"/>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42" name="Line 305"/>
                        <wps:cNvCnPr/>
                        <wps:spPr bwMode="auto">
                          <a:xfrm>
                            <a:off x="4573588" y="2863850"/>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43" name="Line 306"/>
                        <wps:cNvCnPr/>
                        <wps:spPr bwMode="auto">
                          <a:xfrm flipH="1">
                            <a:off x="4418013" y="281940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44" name="Line 307"/>
                        <wps:cNvCnPr/>
                        <wps:spPr bwMode="auto">
                          <a:xfrm>
                            <a:off x="4806951" y="281940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45" name="Line 308"/>
                        <wps:cNvCnPr/>
                        <wps:spPr bwMode="auto">
                          <a:xfrm flipV="1">
                            <a:off x="4884738" y="2819400"/>
                            <a:ext cx="76200"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46" name="Line 309"/>
                        <wps:cNvCnPr/>
                        <wps:spPr bwMode="auto">
                          <a:xfrm>
                            <a:off x="4960938" y="281940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47" name="Line 310"/>
                        <wps:cNvCnPr/>
                        <wps:spPr bwMode="auto">
                          <a:xfrm flipV="1">
                            <a:off x="5038726" y="281940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48" name="Line 311"/>
                        <wps:cNvCnPr/>
                        <wps:spPr bwMode="auto">
                          <a:xfrm>
                            <a:off x="5116513" y="281940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49" name="Line 312"/>
                        <wps:cNvCnPr/>
                        <wps:spPr bwMode="auto">
                          <a:xfrm flipV="1">
                            <a:off x="5194301" y="281940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50" name="Line 313"/>
                        <wps:cNvCnPr/>
                        <wps:spPr bwMode="auto">
                          <a:xfrm>
                            <a:off x="5272088" y="281940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51" name="Line 314"/>
                        <wps:cNvCnPr/>
                        <wps:spPr bwMode="auto">
                          <a:xfrm flipV="1">
                            <a:off x="5349876" y="281940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52" name="Line 315"/>
                        <wps:cNvCnPr/>
                        <wps:spPr bwMode="auto">
                          <a:xfrm>
                            <a:off x="5427663" y="281940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53" name="Line 316"/>
                        <wps:cNvCnPr/>
                        <wps:spPr bwMode="auto">
                          <a:xfrm flipV="1">
                            <a:off x="5505451" y="281940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54" name="Line 317"/>
                        <wps:cNvCnPr/>
                        <wps:spPr bwMode="auto">
                          <a:xfrm>
                            <a:off x="5583238" y="2819400"/>
                            <a:ext cx="76200"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55" name="Line 318"/>
                        <wps:cNvCnPr/>
                        <wps:spPr bwMode="auto">
                          <a:xfrm flipV="1">
                            <a:off x="5116513" y="2730500"/>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56" name="Line 319"/>
                        <wps:cNvCnPr/>
                        <wps:spPr bwMode="auto">
                          <a:xfrm flipV="1">
                            <a:off x="5427663" y="2730500"/>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57" name="Line 320"/>
                        <wps:cNvCnPr/>
                        <wps:spPr bwMode="auto">
                          <a:xfrm flipH="1" flipV="1">
                            <a:off x="4449763" y="2703512"/>
                            <a:ext cx="46038" cy="269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58" name="Line 321"/>
                        <wps:cNvCnPr/>
                        <wps:spPr bwMode="auto">
                          <a:xfrm flipV="1">
                            <a:off x="4806951" y="277495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59" name="Line 322"/>
                        <wps:cNvCnPr/>
                        <wps:spPr bwMode="auto">
                          <a:xfrm flipV="1">
                            <a:off x="5037138" y="2811462"/>
                            <a:ext cx="60325" cy="333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60" name="Line 323"/>
                        <wps:cNvCnPr/>
                        <wps:spPr bwMode="auto">
                          <a:xfrm flipV="1">
                            <a:off x="5348288" y="2809875"/>
                            <a:ext cx="60325" cy="333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61" name="Freeform 324"/>
                        <wps:cNvSpPr>
                          <a:spLocks/>
                        </wps:cNvSpPr>
                        <wps:spPr bwMode="auto">
                          <a:xfrm>
                            <a:off x="5680076" y="2859087"/>
                            <a:ext cx="46038" cy="57150"/>
                          </a:xfrm>
                          <a:custGeom>
                            <a:avLst/>
                            <a:gdLst>
                              <a:gd name="T0" fmla="*/ 88 w 88"/>
                              <a:gd name="T1" fmla="*/ 99 h 109"/>
                              <a:gd name="T2" fmla="*/ 83 w 88"/>
                              <a:gd name="T3" fmla="*/ 100 h 109"/>
                              <a:gd name="T4" fmla="*/ 81 w 88"/>
                              <a:gd name="T5" fmla="*/ 102 h 109"/>
                              <a:gd name="T6" fmla="*/ 77 w 88"/>
                              <a:gd name="T7" fmla="*/ 104 h 109"/>
                              <a:gd name="T8" fmla="*/ 72 w 88"/>
                              <a:gd name="T9" fmla="*/ 105 h 109"/>
                              <a:gd name="T10" fmla="*/ 68 w 88"/>
                              <a:gd name="T11" fmla="*/ 106 h 109"/>
                              <a:gd name="T12" fmla="*/ 63 w 88"/>
                              <a:gd name="T13" fmla="*/ 107 h 109"/>
                              <a:gd name="T14" fmla="*/ 57 w 88"/>
                              <a:gd name="T15" fmla="*/ 109 h 109"/>
                              <a:gd name="T16" fmla="*/ 52 w 88"/>
                              <a:gd name="T17" fmla="*/ 109 h 109"/>
                              <a:gd name="T18" fmla="*/ 41 w 88"/>
                              <a:gd name="T19" fmla="*/ 107 h 109"/>
                              <a:gd name="T20" fmla="*/ 31 w 88"/>
                              <a:gd name="T21" fmla="*/ 105 h 109"/>
                              <a:gd name="T22" fmla="*/ 23 w 88"/>
                              <a:gd name="T23" fmla="*/ 101 h 109"/>
                              <a:gd name="T24" fmla="*/ 15 w 88"/>
                              <a:gd name="T25" fmla="*/ 95 h 109"/>
                              <a:gd name="T26" fmla="*/ 9 w 88"/>
                              <a:gd name="T27" fmla="*/ 88 h 109"/>
                              <a:gd name="T28" fmla="*/ 4 w 88"/>
                              <a:gd name="T29" fmla="*/ 78 h 109"/>
                              <a:gd name="T30" fmla="*/ 2 w 88"/>
                              <a:gd name="T31" fmla="*/ 67 h 109"/>
                              <a:gd name="T32" fmla="*/ 0 w 88"/>
                              <a:gd name="T33" fmla="*/ 54 h 109"/>
                              <a:gd name="T34" fmla="*/ 2 w 88"/>
                              <a:gd name="T35" fmla="*/ 42 h 109"/>
                              <a:gd name="T36" fmla="*/ 4 w 88"/>
                              <a:gd name="T37" fmla="*/ 31 h 109"/>
                              <a:gd name="T38" fmla="*/ 9 w 88"/>
                              <a:gd name="T39" fmla="*/ 21 h 109"/>
                              <a:gd name="T40" fmla="*/ 15 w 88"/>
                              <a:gd name="T41" fmla="*/ 14 h 109"/>
                              <a:gd name="T42" fmla="*/ 21 w 88"/>
                              <a:gd name="T43" fmla="*/ 8 h 109"/>
                              <a:gd name="T44" fmla="*/ 31 w 88"/>
                              <a:gd name="T45" fmla="*/ 4 h 109"/>
                              <a:gd name="T46" fmla="*/ 41 w 88"/>
                              <a:gd name="T47" fmla="*/ 0 h 109"/>
                              <a:gd name="T48" fmla="*/ 52 w 88"/>
                              <a:gd name="T49" fmla="*/ 0 h 109"/>
                              <a:gd name="T50" fmla="*/ 61 w 88"/>
                              <a:gd name="T51" fmla="*/ 0 h 109"/>
                              <a:gd name="T52" fmla="*/ 68 w 88"/>
                              <a:gd name="T53" fmla="*/ 1 h 109"/>
                              <a:gd name="T54" fmla="*/ 77 w 88"/>
                              <a:gd name="T55" fmla="*/ 4 h 109"/>
                              <a:gd name="T56" fmla="*/ 88 w 88"/>
                              <a:gd name="T57" fmla="*/ 9 h 109"/>
                              <a:gd name="T58" fmla="*/ 88 w 88"/>
                              <a:gd name="T59" fmla="*/ 26 h 109"/>
                              <a:gd name="T60" fmla="*/ 87 w 88"/>
                              <a:gd name="T61" fmla="*/ 26 h 109"/>
                              <a:gd name="T62" fmla="*/ 78 w 88"/>
                              <a:gd name="T63" fmla="*/ 19 h 109"/>
                              <a:gd name="T64" fmla="*/ 69 w 88"/>
                              <a:gd name="T65" fmla="*/ 15 h 109"/>
                              <a:gd name="T66" fmla="*/ 61 w 88"/>
                              <a:gd name="T67" fmla="*/ 12 h 109"/>
                              <a:gd name="T68" fmla="*/ 51 w 88"/>
                              <a:gd name="T69" fmla="*/ 11 h 109"/>
                              <a:gd name="T70" fmla="*/ 44 w 88"/>
                              <a:gd name="T71" fmla="*/ 12 h 109"/>
                              <a:gd name="T72" fmla="*/ 36 w 88"/>
                              <a:gd name="T73" fmla="*/ 15 h 109"/>
                              <a:gd name="T74" fmla="*/ 30 w 88"/>
                              <a:gd name="T75" fmla="*/ 17 h 109"/>
                              <a:gd name="T76" fmla="*/ 25 w 88"/>
                              <a:gd name="T77" fmla="*/ 22 h 109"/>
                              <a:gd name="T78" fmla="*/ 21 w 88"/>
                              <a:gd name="T79" fmla="*/ 28 h 109"/>
                              <a:gd name="T80" fmla="*/ 18 w 88"/>
                              <a:gd name="T81" fmla="*/ 36 h 109"/>
                              <a:gd name="T82" fmla="*/ 15 w 88"/>
                              <a:gd name="T83" fmla="*/ 44 h 109"/>
                              <a:gd name="T84" fmla="*/ 15 w 88"/>
                              <a:gd name="T85" fmla="*/ 54 h 109"/>
                              <a:gd name="T86" fmla="*/ 15 w 88"/>
                              <a:gd name="T87" fmla="*/ 64 h 109"/>
                              <a:gd name="T88" fmla="*/ 18 w 88"/>
                              <a:gd name="T89" fmla="*/ 73 h 109"/>
                              <a:gd name="T90" fmla="*/ 21 w 88"/>
                              <a:gd name="T91" fmla="*/ 80 h 109"/>
                              <a:gd name="T92" fmla="*/ 26 w 88"/>
                              <a:gd name="T93" fmla="*/ 86 h 109"/>
                              <a:gd name="T94" fmla="*/ 31 w 88"/>
                              <a:gd name="T95" fmla="*/ 91 h 109"/>
                              <a:gd name="T96" fmla="*/ 37 w 88"/>
                              <a:gd name="T97" fmla="*/ 94 h 109"/>
                              <a:gd name="T98" fmla="*/ 44 w 88"/>
                              <a:gd name="T99" fmla="*/ 96 h 109"/>
                              <a:gd name="T100" fmla="*/ 51 w 88"/>
                              <a:gd name="T101" fmla="*/ 96 h 109"/>
                              <a:gd name="T102" fmla="*/ 61 w 88"/>
                              <a:gd name="T103" fmla="*/ 95 h 109"/>
                              <a:gd name="T104" fmla="*/ 69 w 88"/>
                              <a:gd name="T105" fmla="*/ 93 h 109"/>
                              <a:gd name="T106" fmla="*/ 78 w 88"/>
                              <a:gd name="T107" fmla="*/ 89 h 109"/>
                              <a:gd name="T108" fmla="*/ 87 w 88"/>
                              <a:gd name="T109" fmla="*/ 83 h 109"/>
                              <a:gd name="T110" fmla="*/ 88 w 88"/>
                              <a:gd name="T111" fmla="*/ 83 h 109"/>
                              <a:gd name="T112" fmla="*/ 88 w 88"/>
                              <a:gd name="T113" fmla="*/ 99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88" h="109">
                                <a:moveTo>
                                  <a:pt x="88" y="99"/>
                                </a:moveTo>
                                <a:lnTo>
                                  <a:pt x="83" y="100"/>
                                </a:lnTo>
                                <a:lnTo>
                                  <a:pt x="81" y="102"/>
                                </a:lnTo>
                                <a:lnTo>
                                  <a:pt x="77" y="104"/>
                                </a:lnTo>
                                <a:lnTo>
                                  <a:pt x="72" y="105"/>
                                </a:lnTo>
                                <a:lnTo>
                                  <a:pt x="68" y="106"/>
                                </a:lnTo>
                                <a:lnTo>
                                  <a:pt x="63" y="107"/>
                                </a:lnTo>
                                <a:lnTo>
                                  <a:pt x="57" y="109"/>
                                </a:lnTo>
                                <a:lnTo>
                                  <a:pt x="52" y="109"/>
                                </a:lnTo>
                                <a:lnTo>
                                  <a:pt x="41" y="107"/>
                                </a:lnTo>
                                <a:lnTo>
                                  <a:pt x="31" y="105"/>
                                </a:lnTo>
                                <a:lnTo>
                                  <a:pt x="23" y="101"/>
                                </a:lnTo>
                                <a:lnTo>
                                  <a:pt x="15" y="95"/>
                                </a:lnTo>
                                <a:lnTo>
                                  <a:pt x="9" y="88"/>
                                </a:lnTo>
                                <a:lnTo>
                                  <a:pt x="4" y="78"/>
                                </a:lnTo>
                                <a:lnTo>
                                  <a:pt x="2" y="67"/>
                                </a:lnTo>
                                <a:lnTo>
                                  <a:pt x="0" y="54"/>
                                </a:lnTo>
                                <a:lnTo>
                                  <a:pt x="2" y="42"/>
                                </a:lnTo>
                                <a:lnTo>
                                  <a:pt x="4" y="31"/>
                                </a:lnTo>
                                <a:lnTo>
                                  <a:pt x="9" y="21"/>
                                </a:lnTo>
                                <a:lnTo>
                                  <a:pt x="15" y="14"/>
                                </a:lnTo>
                                <a:lnTo>
                                  <a:pt x="21" y="8"/>
                                </a:lnTo>
                                <a:lnTo>
                                  <a:pt x="31" y="4"/>
                                </a:lnTo>
                                <a:lnTo>
                                  <a:pt x="41" y="0"/>
                                </a:lnTo>
                                <a:lnTo>
                                  <a:pt x="52" y="0"/>
                                </a:lnTo>
                                <a:lnTo>
                                  <a:pt x="61" y="0"/>
                                </a:lnTo>
                                <a:lnTo>
                                  <a:pt x="68" y="1"/>
                                </a:lnTo>
                                <a:lnTo>
                                  <a:pt x="77" y="4"/>
                                </a:lnTo>
                                <a:lnTo>
                                  <a:pt x="88" y="9"/>
                                </a:lnTo>
                                <a:lnTo>
                                  <a:pt x="88" y="26"/>
                                </a:lnTo>
                                <a:lnTo>
                                  <a:pt x="87" y="26"/>
                                </a:lnTo>
                                <a:lnTo>
                                  <a:pt x="78" y="19"/>
                                </a:lnTo>
                                <a:lnTo>
                                  <a:pt x="69" y="15"/>
                                </a:lnTo>
                                <a:lnTo>
                                  <a:pt x="61" y="12"/>
                                </a:lnTo>
                                <a:lnTo>
                                  <a:pt x="51" y="11"/>
                                </a:lnTo>
                                <a:lnTo>
                                  <a:pt x="44" y="12"/>
                                </a:lnTo>
                                <a:lnTo>
                                  <a:pt x="36" y="15"/>
                                </a:lnTo>
                                <a:lnTo>
                                  <a:pt x="30" y="17"/>
                                </a:lnTo>
                                <a:lnTo>
                                  <a:pt x="25" y="22"/>
                                </a:lnTo>
                                <a:lnTo>
                                  <a:pt x="21" y="28"/>
                                </a:lnTo>
                                <a:lnTo>
                                  <a:pt x="18" y="36"/>
                                </a:lnTo>
                                <a:lnTo>
                                  <a:pt x="15" y="44"/>
                                </a:lnTo>
                                <a:lnTo>
                                  <a:pt x="15" y="54"/>
                                </a:lnTo>
                                <a:lnTo>
                                  <a:pt x="15" y="64"/>
                                </a:lnTo>
                                <a:lnTo>
                                  <a:pt x="18" y="73"/>
                                </a:lnTo>
                                <a:lnTo>
                                  <a:pt x="21" y="80"/>
                                </a:lnTo>
                                <a:lnTo>
                                  <a:pt x="26" y="86"/>
                                </a:lnTo>
                                <a:lnTo>
                                  <a:pt x="31" y="91"/>
                                </a:lnTo>
                                <a:lnTo>
                                  <a:pt x="37" y="94"/>
                                </a:lnTo>
                                <a:lnTo>
                                  <a:pt x="44" y="96"/>
                                </a:lnTo>
                                <a:lnTo>
                                  <a:pt x="51" y="96"/>
                                </a:lnTo>
                                <a:lnTo>
                                  <a:pt x="61" y="95"/>
                                </a:lnTo>
                                <a:lnTo>
                                  <a:pt x="69" y="93"/>
                                </a:lnTo>
                                <a:lnTo>
                                  <a:pt x="78" y="89"/>
                                </a:lnTo>
                                <a:lnTo>
                                  <a:pt x="87" y="83"/>
                                </a:lnTo>
                                <a:lnTo>
                                  <a:pt x="88" y="83"/>
                                </a:lnTo>
                                <a:lnTo>
                                  <a:pt x="88" y="9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862" name="Freeform 325"/>
                        <wps:cNvSpPr>
                          <a:spLocks noEditPoints="1"/>
                        </wps:cNvSpPr>
                        <wps:spPr bwMode="auto">
                          <a:xfrm>
                            <a:off x="5734051" y="2859087"/>
                            <a:ext cx="50800" cy="57150"/>
                          </a:xfrm>
                          <a:custGeom>
                            <a:avLst/>
                            <a:gdLst>
                              <a:gd name="T0" fmla="*/ 84 w 98"/>
                              <a:gd name="T1" fmla="*/ 14 h 109"/>
                              <a:gd name="T2" fmla="*/ 90 w 98"/>
                              <a:gd name="T3" fmla="*/ 21 h 109"/>
                              <a:gd name="T4" fmla="*/ 94 w 98"/>
                              <a:gd name="T5" fmla="*/ 31 h 109"/>
                              <a:gd name="T6" fmla="*/ 97 w 98"/>
                              <a:gd name="T7" fmla="*/ 42 h 109"/>
                              <a:gd name="T8" fmla="*/ 98 w 98"/>
                              <a:gd name="T9" fmla="*/ 54 h 109"/>
                              <a:gd name="T10" fmla="*/ 97 w 98"/>
                              <a:gd name="T11" fmla="*/ 67 h 109"/>
                              <a:gd name="T12" fmla="*/ 94 w 98"/>
                              <a:gd name="T13" fmla="*/ 78 h 109"/>
                              <a:gd name="T14" fmla="*/ 90 w 98"/>
                              <a:gd name="T15" fmla="*/ 86 h 109"/>
                              <a:gd name="T16" fmla="*/ 84 w 98"/>
                              <a:gd name="T17" fmla="*/ 94 h 109"/>
                              <a:gd name="T18" fmla="*/ 77 w 98"/>
                              <a:gd name="T19" fmla="*/ 101 h 109"/>
                              <a:gd name="T20" fmla="*/ 68 w 98"/>
                              <a:gd name="T21" fmla="*/ 105 h 109"/>
                              <a:gd name="T22" fmla="*/ 60 w 98"/>
                              <a:gd name="T23" fmla="*/ 107 h 109"/>
                              <a:gd name="T24" fmla="*/ 49 w 98"/>
                              <a:gd name="T25" fmla="*/ 109 h 109"/>
                              <a:gd name="T26" fmla="*/ 37 w 98"/>
                              <a:gd name="T27" fmla="*/ 107 h 109"/>
                              <a:gd name="T28" fmla="*/ 29 w 98"/>
                              <a:gd name="T29" fmla="*/ 105 h 109"/>
                              <a:gd name="T30" fmla="*/ 20 w 98"/>
                              <a:gd name="T31" fmla="*/ 101 h 109"/>
                              <a:gd name="T32" fmla="*/ 13 w 98"/>
                              <a:gd name="T33" fmla="*/ 94 h 109"/>
                              <a:gd name="T34" fmla="*/ 8 w 98"/>
                              <a:gd name="T35" fmla="*/ 86 h 109"/>
                              <a:gd name="T36" fmla="*/ 3 w 98"/>
                              <a:gd name="T37" fmla="*/ 77 h 109"/>
                              <a:gd name="T38" fmla="*/ 0 w 98"/>
                              <a:gd name="T39" fmla="*/ 67 h 109"/>
                              <a:gd name="T40" fmla="*/ 0 w 98"/>
                              <a:gd name="T41" fmla="*/ 54 h 109"/>
                              <a:gd name="T42" fmla="*/ 0 w 98"/>
                              <a:gd name="T43" fmla="*/ 42 h 109"/>
                              <a:gd name="T44" fmla="*/ 3 w 98"/>
                              <a:gd name="T45" fmla="*/ 31 h 109"/>
                              <a:gd name="T46" fmla="*/ 8 w 98"/>
                              <a:gd name="T47" fmla="*/ 21 h 109"/>
                              <a:gd name="T48" fmla="*/ 13 w 98"/>
                              <a:gd name="T49" fmla="*/ 14 h 109"/>
                              <a:gd name="T50" fmla="*/ 20 w 98"/>
                              <a:gd name="T51" fmla="*/ 8 h 109"/>
                              <a:gd name="T52" fmla="*/ 29 w 98"/>
                              <a:gd name="T53" fmla="*/ 3 h 109"/>
                              <a:gd name="T54" fmla="*/ 39 w 98"/>
                              <a:gd name="T55" fmla="*/ 0 h 109"/>
                              <a:gd name="T56" fmla="*/ 49 w 98"/>
                              <a:gd name="T57" fmla="*/ 0 h 109"/>
                              <a:gd name="T58" fmla="*/ 60 w 98"/>
                              <a:gd name="T59" fmla="*/ 0 h 109"/>
                              <a:gd name="T60" fmla="*/ 68 w 98"/>
                              <a:gd name="T61" fmla="*/ 4 h 109"/>
                              <a:gd name="T62" fmla="*/ 77 w 98"/>
                              <a:gd name="T63" fmla="*/ 8 h 109"/>
                              <a:gd name="T64" fmla="*/ 84 w 98"/>
                              <a:gd name="T65" fmla="*/ 14 h 109"/>
                              <a:gd name="T66" fmla="*/ 83 w 98"/>
                              <a:gd name="T67" fmla="*/ 54 h 109"/>
                              <a:gd name="T68" fmla="*/ 82 w 98"/>
                              <a:gd name="T69" fmla="*/ 35 h 109"/>
                              <a:gd name="T70" fmla="*/ 73 w 98"/>
                              <a:gd name="T71" fmla="*/ 22 h 109"/>
                              <a:gd name="T72" fmla="*/ 68 w 98"/>
                              <a:gd name="T73" fmla="*/ 17 h 109"/>
                              <a:gd name="T74" fmla="*/ 56 w 98"/>
                              <a:gd name="T75" fmla="*/ 12 h 109"/>
                              <a:gd name="T76" fmla="*/ 49 w 98"/>
                              <a:gd name="T77" fmla="*/ 11 h 109"/>
                              <a:gd name="T78" fmla="*/ 41 w 98"/>
                              <a:gd name="T79" fmla="*/ 12 h 109"/>
                              <a:gd name="T80" fmla="*/ 29 w 98"/>
                              <a:gd name="T81" fmla="*/ 17 h 109"/>
                              <a:gd name="T82" fmla="*/ 24 w 98"/>
                              <a:gd name="T83" fmla="*/ 22 h 109"/>
                              <a:gd name="T84" fmla="*/ 16 w 98"/>
                              <a:gd name="T85" fmla="*/ 35 h 109"/>
                              <a:gd name="T86" fmla="*/ 14 w 98"/>
                              <a:gd name="T87" fmla="*/ 54 h 109"/>
                              <a:gd name="T88" fmla="*/ 16 w 98"/>
                              <a:gd name="T89" fmla="*/ 73 h 109"/>
                              <a:gd name="T90" fmla="*/ 24 w 98"/>
                              <a:gd name="T91" fmla="*/ 85 h 109"/>
                              <a:gd name="T92" fmla="*/ 29 w 98"/>
                              <a:gd name="T93" fmla="*/ 90 h 109"/>
                              <a:gd name="T94" fmla="*/ 41 w 98"/>
                              <a:gd name="T95" fmla="*/ 96 h 109"/>
                              <a:gd name="T96" fmla="*/ 49 w 98"/>
                              <a:gd name="T97" fmla="*/ 96 h 109"/>
                              <a:gd name="T98" fmla="*/ 56 w 98"/>
                              <a:gd name="T99" fmla="*/ 96 h 109"/>
                              <a:gd name="T100" fmla="*/ 68 w 98"/>
                              <a:gd name="T101" fmla="*/ 90 h 109"/>
                              <a:gd name="T102" fmla="*/ 73 w 98"/>
                              <a:gd name="T103" fmla="*/ 85 h 109"/>
                              <a:gd name="T104" fmla="*/ 82 w 98"/>
                              <a:gd name="T105" fmla="*/ 73 h 109"/>
                              <a:gd name="T106" fmla="*/ 83 w 98"/>
                              <a:gd name="T107" fmla="*/ 54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8" h="109">
                                <a:moveTo>
                                  <a:pt x="84" y="14"/>
                                </a:moveTo>
                                <a:lnTo>
                                  <a:pt x="90" y="21"/>
                                </a:lnTo>
                                <a:lnTo>
                                  <a:pt x="94" y="31"/>
                                </a:lnTo>
                                <a:lnTo>
                                  <a:pt x="97" y="42"/>
                                </a:lnTo>
                                <a:lnTo>
                                  <a:pt x="98" y="54"/>
                                </a:lnTo>
                                <a:lnTo>
                                  <a:pt x="97" y="67"/>
                                </a:lnTo>
                                <a:lnTo>
                                  <a:pt x="94" y="78"/>
                                </a:lnTo>
                                <a:lnTo>
                                  <a:pt x="90" y="86"/>
                                </a:lnTo>
                                <a:lnTo>
                                  <a:pt x="84" y="94"/>
                                </a:lnTo>
                                <a:lnTo>
                                  <a:pt x="77" y="101"/>
                                </a:lnTo>
                                <a:lnTo>
                                  <a:pt x="68" y="105"/>
                                </a:lnTo>
                                <a:lnTo>
                                  <a:pt x="60" y="107"/>
                                </a:lnTo>
                                <a:lnTo>
                                  <a:pt x="49" y="109"/>
                                </a:lnTo>
                                <a:lnTo>
                                  <a:pt x="37" y="107"/>
                                </a:lnTo>
                                <a:lnTo>
                                  <a:pt x="29" y="105"/>
                                </a:lnTo>
                                <a:lnTo>
                                  <a:pt x="20" y="101"/>
                                </a:lnTo>
                                <a:lnTo>
                                  <a:pt x="13" y="94"/>
                                </a:lnTo>
                                <a:lnTo>
                                  <a:pt x="8" y="86"/>
                                </a:lnTo>
                                <a:lnTo>
                                  <a:pt x="3" y="77"/>
                                </a:lnTo>
                                <a:lnTo>
                                  <a:pt x="0" y="67"/>
                                </a:lnTo>
                                <a:lnTo>
                                  <a:pt x="0" y="54"/>
                                </a:lnTo>
                                <a:lnTo>
                                  <a:pt x="0" y="42"/>
                                </a:lnTo>
                                <a:lnTo>
                                  <a:pt x="3" y="31"/>
                                </a:lnTo>
                                <a:lnTo>
                                  <a:pt x="8" y="21"/>
                                </a:lnTo>
                                <a:lnTo>
                                  <a:pt x="13" y="14"/>
                                </a:lnTo>
                                <a:lnTo>
                                  <a:pt x="20" y="8"/>
                                </a:lnTo>
                                <a:lnTo>
                                  <a:pt x="29" y="3"/>
                                </a:lnTo>
                                <a:lnTo>
                                  <a:pt x="39" y="0"/>
                                </a:lnTo>
                                <a:lnTo>
                                  <a:pt x="49" y="0"/>
                                </a:lnTo>
                                <a:lnTo>
                                  <a:pt x="60" y="0"/>
                                </a:lnTo>
                                <a:lnTo>
                                  <a:pt x="68" y="4"/>
                                </a:lnTo>
                                <a:lnTo>
                                  <a:pt x="77" y="8"/>
                                </a:lnTo>
                                <a:lnTo>
                                  <a:pt x="84" y="14"/>
                                </a:lnTo>
                                <a:close/>
                                <a:moveTo>
                                  <a:pt x="83" y="54"/>
                                </a:moveTo>
                                <a:lnTo>
                                  <a:pt x="82" y="35"/>
                                </a:lnTo>
                                <a:lnTo>
                                  <a:pt x="73" y="22"/>
                                </a:lnTo>
                                <a:lnTo>
                                  <a:pt x="68" y="17"/>
                                </a:lnTo>
                                <a:lnTo>
                                  <a:pt x="56" y="12"/>
                                </a:lnTo>
                                <a:lnTo>
                                  <a:pt x="49" y="11"/>
                                </a:lnTo>
                                <a:lnTo>
                                  <a:pt x="41" y="12"/>
                                </a:lnTo>
                                <a:lnTo>
                                  <a:pt x="29" y="17"/>
                                </a:lnTo>
                                <a:lnTo>
                                  <a:pt x="24" y="22"/>
                                </a:lnTo>
                                <a:lnTo>
                                  <a:pt x="16" y="35"/>
                                </a:lnTo>
                                <a:lnTo>
                                  <a:pt x="14" y="54"/>
                                </a:lnTo>
                                <a:lnTo>
                                  <a:pt x="16" y="73"/>
                                </a:lnTo>
                                <a:lnTo>
                                  <a:pt x="24" y="85"/>
                                </a:lnTo>
                                <a:lnTo>
                                  <a:pt x="29" y="90"/>
                                </a:lnTo>
                                <a:lnTo>
                                  <a:pt x="41" y="96"/>
                                </a:lnTo>
                                <a:lnTo>
                                  <a:pt x="49" y="96"/>
                                </a:lnTo>
                                <a:lnTo>
                                  <a:pt x="56" y="96"/>
                                </a:lnTo>
                                <a:lnTo>
                                  <a:pt x="68" y="90"/>
                                </a:lnTo>
                                <a:lnTo>
                                  <a:pt x="73" y="85"/>
                                </a:lnTo>
                                <a:lnTo>
                                  <a:pt x="82" y="73"/>
                                </a:lnTo>
                                <a:lnTo>
                                  <a:pt x="83"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863" name="Freeform 326"/>
                        <wps:cNvSpPr>
                          <a:spLocks noEditPoints="1"/>
                        </wps:cNvSpPr>
                        <wps:spPr bwMode="auto">
                          <a:xfrm>
                            <a:off x="5794376" y="2859087"/>
                            <a:ext cx="50800" cy="57150"/>
                          </a:xfrm>
                          <a:custGeom>
                            <a:avLst/>
                            <a:gdLst>
                              <a:gd name="T0" fmla="*/ 84 w 96"/>
                              <a:gd name="T1" fmla="*/ 14 h 109"/>
                              <a:gd name="T2" fmla="*/ 88 w 96"/>
                              <a:gd name="T3" fmla="*/ 21 h 109"/>
                              <a:gd name="T4" fmla="*/ 93 w 96"/>
                              <a:gd name="T5" fmla="*/ 31 h 109"/>
                              <a:gd name="T6" fmla="*/ 96 w 96"/>
                              <a:gd name="T7" fmla="*/ 42 h 109"/>
                              <a:gd name="T8" fmla="*/ 96 w 96"/>
                              <a:gd name="T9" fmla="*/ 54 h 109"/>
                              <a:gd name="T10" fmla="*/ 96 w 96"/>
                              <a:gd name="T11" fmla="*/ 67 h 109"/>
                              <a:gd name="T12" fmla="*/ 93 w 96"/>
                              <a:gd name="T13" fmla="*/ 78 h 109"/>
                              <a:gd name="T14" fmla="*/ 88 w 96"/>
                              <a:gd name="T15" fmla="*/ 86 h 109"/>
                              <a:gd name="T16" fmla="*/ 84 w 96"/>
                              <a:gd name="T17" fmla="*/ 94 h 109"/>
                              <a:gd name="T18" fmla="*/ 76 w 96"/>
                              <a:gd name="T19" fmla="*/ 101 h 109"/>
                              <a:gd name="T20" fmla="*/ 68 w 96"/>
                              <a:gd name="T21" fmla="*/ 105 h 109"/>
                              <a:gd name="T22" fmla="*/ 59 w 96"/>
                              <a:gd name="T23" fmla="*/ 107 h 109"/>
                              <a:gd name="T24" fmla="*/ 48 w 96"/>
                              <a:gd name="T25" fmla="*/ 109 h 109"/>
                              <a:gd name="T26" fmla="*/ 37 w 96"/>
                              <a:gd name="T27" fmla="*/ 107 h 109"/>
                              <a:gd name="T28" fmla="*/ 28 w 96"/>
                              <a:gd name="T29" fmla="*/ 105 h 109"/>
                              <a:gd name="T30" fmla="*/ 19 w 96"/>
                              <a:gd name="T31" fmla="*/ 101 h 109"/>
                              <a:gd name="T32" fmla="*/ 12 w 96"/>
                              <a:gd name="T33" fmla="*/ 94 h 109"/>
                              <a:gd name="T34" fmla="*/ 7 w 96"/>
                              <a:gd name="T35" fmla="*/ 86 h 109"/>
                              <a:gd name="T36" fmla="*/ 2 w 96"/>
                              <a:gd name="T37" fmla="*/ 77 h 109"/>
                              <a:gd name="T38" fmla="*/ 0 w 96"/>
                              <a:gd name="T39" fmla="*/ 67 h 109"/>
                              <a:gd name="T40" fmla="*/ 0 w 96"/>
                              <a:gd name="T41" fmla="*/ 54 h 109"/>
                              <a:gd name="T42" fmla="*/ 0 w 96"/>
                              <a:gd name="T43" fmla="*/ 42 h 109"/>
                              <a:gd name="T44" fmla="*/ 2 w 96"/>
                              <a:gd name="T45" fmla="*/ 31 h 109"/>
                              <a:gd name="T46" fmla="*/ 6 w 96"/>
                              <a:gd name="T47" fmla="*/ 21 h 109"/>
                              <a:gd name="T48" fmla="*/ 12 w 96"/>
                              <a:gd name="T49" fmla="*/ 14 h 109"/>
                              <a:gd name="T50" fmla="*/ 19 w 96"/>
                              <a:gd name="T51" fmla="*/ 8 h 109"/>
                              <a:gd name="T52" fmla="*/ 28 w 96"/>
                              <a:gd name="T53" fmla="*/ 3 h 109"/>
                              <a:gd name="T54" fmla="*/ 37 w 96"/>
                              <a:gd name="T55" fmla="*/ 0 h 109"/>
                              <a:gd name="T56" fmla="*/ 48 w 96"/>
                              <a:gd name="T57" fmla="*/ 0 h 109"/>
                              <a:gd name="T58" fmla="*/ 59 w 96"/>
                              <a:gd name="T59" fmla="*/ 0 h 109"/>
                              <a:gd name="T60" fmla="*/ 68 w 96"/>
                              <a:gd name="T61" fmla="*/ 4 h 109"/>
                              <a:gd name="T62" fmla="*/ 76 w 96"/>
                              <a:gd name="T63" fmla="*/ 8 h 109"/>
                              <a:gd name="T64" fmla="*/ 84 w 96"/>
                              <a:gd name="T65" fmla="*/ 14 h 109"/>
                              <a:gd name="T66" fmla="*/ 82 w 96"/>
                              <a:gd name="T67" fmla="*/ 54 h 109"/>
                              <a:gd name="T68" fmla="*/ 80 w 96"/>
                              <a:gd name="T69" fmla="*/ 35 h 109"/>
                              <a:gd name="T70" fmla="*/ 72 w 96"/>
                              <a:gd name="T71" fmla="*/ 22 h 109"/>
                              <a:gd name="T72" fmla="*/ 68 w 96"/>
                              <a:gd name="T73" fmla="*/ 17 h 109"/>
                              <a:gd name="T74" fmla="*/ 55 w 96"/>
                              <a:gd name="T75" fmla="*/ 12 h 109"/>
                              <a:gd name="T76" fmla="*/ 48 w 96"/>
                              <a:gd name="T77" fmla="*/ 11 h 109"/>
                              <a:gd name="T78" fmla="*/ 40 w 96"/>
                              <a:gd name="T79" fmla="*/ 12 h 109"/>
                              <a:gd name="T80" fmla="*/ 28 w 96"/>
                              <a:gd name="T81" fmla="*/ 17 h 109"/>
                              <a:gd name="T82" fmla="*/ 23 w 96"/>
                              <a:gd name="T83" fmla="*/ 22 h 109"/>
                              <a:gd name="T84" fmla="*/ 16 w 96"/>
                              <a:gd name="T85" fmla="*/ 35 h 109"/>
                              <a:gd name="T86" fmla="*/ 13 w 96"/>
                              <a:gd name="T87" fmla="*/ 54 h 109"/>
                              <a:gd name="T88" fmla="*/ 16 w 96"/>
                              <a:gd name="T89" fmla="*/ 73 h 109"/>
                              <a:gd name="T90" fmla="*/ 23 w 96"/>
                              <a:gd name="T91" fmla="*/ 85 h 109"/>
                              <a:gd name="T92" fmla="*/ 28 w 96"/>
                              <a:gd name="T93" fmla="*/ 90 h 109"/>
                              <a:gd name="T94" fmla="*/ 40 w 96"/>
                              <a:gd name="T95" fmla="*/ 96 h 109"/>
                              <a:gd name="T96" fmla="*/ 48 w 96"/>
                              <a:gd name="T97" fmla="*/ 96 h 109"/>
                              <a:gd name="T98" fmla="*/ 55 w 96"/>
                              <a:gd name="T99" fmla="*/ 96 h 109"/>
                              <a:gd name="T100" fmla="*/ 68 w 96"/>
                              <a:gd name="T101" fmla="*/ 90 h 109"/>
                              <a:gd name="T102" fmla="*/ 72 w 96"/>
                              <a:gd name="T103" fmla="*/ 85 h 109"/>
                              <a:gd name="T104" fmla="*/ 80 w 96"/>
                              <a:gd name="T105" fmla="*/ 73 h 109"/>
                              <a:gd name="T106" fmla="*/ 82 w 96"/>
                              <a:gd name="T107" fmla="*/ 54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6" h="109">
                                <a:moveTo>
                                  <a:pt x="84" y="14"/>
                                </a:moveTo>
                                <a:lnTo>
                                  <a:pt x="88" y="21"/>
                                </a:lnTo>
                                <a:lnTo>
                                  <a:pt x="93" y="31"/>
                                </a:lnTo>
                                <a:lnTo>
                                  <a:pt x="96" y="42"/>
                                </a:lnTo>
                                <a:lnTo>
                                  <a:pt x="96" y="54"/>
                                </a:lnTo>
                                <a:lnTo>
                                  <a:pt x="96" y="67"/>
                                </a:lnTo>
                                <a:lnTo>
                                  <a:pt x="93" y="78"/>
                                </a:lnTo>
                                <a:lnTo>
                                  <a:pt x="88" y="86"/>
                                </a:lnTo>
                                <a:lnTo>
                                  <a:pt x="84" y="94"/>
                                </a:lnTo>
                                <a:lnTo>
                                  <a:pt x="76" y="101"/>
                                </a:lnTo>
                                <a:lnTo>
                                  <a:pt x="68" y="105"/>
                                </a:lnTo>
                                <a:lnTo>
                                  <a:pt x="59" y="107"/>
                                </a:lnTo>
                                <a:lnTo>
                                  <a:pt x="48" y="109"/>
                                </a:lnTo>
                                <a:lnTo>
                                  <a:pt x="37" y="107"/>
                                </a:lnTo>
                                <a:lnTo>
                                  <a:pt x="28" y="105"/>
                                </a:lnTo>
                                <a:lnTo>
                                  <a:pt x="19" y="101"/>
                                </a:lnTo>
                                <a:lnTo>
                                  <a:pt x="12" y="94"/>
                                </a:lnTo>
                                <a:lnTo>
                                  <a:pt x="7" y="86"/>
                                </a:lnTo>
                                <a:lnTo>
                                  <a:pt x="2" y="77"/>
                                </a:lnTo>
                                <a:lnTo>
                                  <a:pt x="0" y="67"/>
                                </a:lnTo>
                                <a:lnTo>
                                  <a:pt x="0" y="54"/>
                                </a:lnTo>
                                <a:lnTo>
                                  <a:pt x="0" y="42"/>
                                </a:lnTo>
                                <a:lnTo>
                                  <a:pt x="2" y="31"/>
                                </a:lnTo>
                                <a:lnTo>
                                  <a:pt x="6" y="21"/>
                                </a:lnTo>
                                <a:lnTo>
                                  <a:pt x="12" y="14"/>
                                </a:lnTo>
                                <a:lnTo>
                                  <a:pt x="19" y="8"/>
                                </a:lnTo>
                                <a:lnTo>
                                  <a:pt x="28" y="3"/>
                                </a:lnTo>
                                <a:lnTo>
                                  <a:pt x="37" y="0"/>
                                </a:lnTo>
                                <a:lnTo>
                                  <a:pt x="48" y="0"/>
                                </a:lnTo>
                                <a:lnTo>
                                  <a:pt x="59" y="0"/>
                                </a:lnTo>
                                <a:lnTo>
                                  <a:pt x="68" y="4"/>
                                </a:lnTo>
                                <a:lnTo>
                                  <a:pt x="76" y="8"/>
                                </a:lnTo>
                                <a:lnTo>
                                  <a:pt x="84" y="14"/>
                                </a:lnTo>
                                <a:close/>
                                <a:moveTo>
                                  <a:pt x="82" y="54"/>
                                </a:moveTo>
                                <a:lnTo>
                                  <a:pt x="80" y="35"/>
                                </a:lnTo>
                                <a:lnTo>
                                  <a:pt x="72" y="22"/>
                                </a:lnTo>
                                <a:lnTo>
                                  <a:pt x="68" y="17"/>
                                </a:lnTo>
                                <a:lnTo>
                                  <a:pt x="55" y="12"/>
                                </a:lnTo>
                                <a:lnTo>
                                  <a:pt x="48" y="11"/>
                                </a:lnTo>
                                <a:lnTo>
                                  <a:pt x="40" y="12"/>
                                </a:lnTo>
                                <a:lnTo>
                                  <a:pt x="28" y="17"/>
                                </a:lnTo>
                                <a:lnTo>
                                  <a:pt x="23" y="22"/>
                                </a:lnTo>
                                <a:lnTo>
                                  <a:pt x="16" y="35"/>
                                </a:lnTo>
                                <a:lnTo>
                                  <a:pt x="13" y="54"/>
                                </a:lnTo>
                                <a:lnTo>
                                  <a:pt x="16" y="73"/>
                                </a:lnTo>
                                <a:lnTo>
                                  <a:pt x="23" y="85"/>
                                </a:lnTo>
                                <a:lnTo>
                                  <a:pt x="28" y="90"/>
                                </a:lnTo>
                                <a:lnTo>
                                  <a:pt x="40" y="96"/>
                                </a:lnTo>
                                <a:lnTo>
                                  <a:pt x="48" y="96"/>
                                </a:lnTo>
                                <a:lnTo>
                                  <a:pt x="55" y="96"/>
                                </a:lnTo>
                                <a:lnTo>
                                  <a:pt x="68" y="90"/>
                                </a:lnTo>
                                <a:lnTo>
                                  <a:pt x="72" y="85"/>
                                </a:lnTo>
                                <a:lnTo>
                                  <a:pt x="80" y="73"/>
                                </a:lnTo>
                                <a:lnTo>
                                  <a:pt x="82"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864" name="Freeform 327"/>
                        <wps:cNvSpPr>
                          <a:spLocks/>
                        </wps:cNvSpPr>
                        <wps:spPr bwMode="auto">
                          <a:xfrm>
                            <a:off x="5856288" y="2859087"/>
                            <a:ext cx="42863" cy="55563"/>
                          </a:xfrm>
                          <a:custGeom>
                            <a:avLst/>
                            <a:gdLst>
                              <a:gd name="T0" fmla="*/ 80 w 80"/>
                              <a:gd name="T1" fmla="*/ 105 h 105"/>
                              <a:gd name="T2" fmla="*/ 67 w 80"/>
                              <a:gd name="T3" fmla="*/ 105 h 105"/>
                              <a:gd name="T4" fmla="*/ 67 w 80"/>
                              <a:gd name="T5" fmla="*/ 55 h 105"/>
                              <a:gd name="T6" fmla="*/ 15 w 80"/>
                              <a:gd name="T7" fmla="*/ 55 h 105"/>
                              <a:gd name="T8" fmla="*/ 15 w 80"/>
                              <a:gd name="T9" fmla="*/ 105 h 105"/>
                              <a:gd name="T10" fmla="*/ 0 w 80"/>
                              <a:gd name="T11" fmla="*/ 105 h 105"/>
                              <a:gd name="T12" fmla="*/ 0 w 80"/>
                              <a:gd name="T13" fmla="*/ 0 h 105"/>
                              <a:gd name="T14" fmla="*/ 15 w 80"/>
                              <a:gd name="T15" fmla="*/ 0 h 105"/>
                              <a:gd name="T16" fmla="*/ 15 w 80"/>
                              <a:gd name="T17" fmla="*/ 42 h 105"/>
                              <a:gd name="T18" fmla="*/ 67 w 80"/>
                              <a:gd name="T19" fmla="*/ 42 h 105"/>
                              <a:gd name="T20" fmla="*/ 67 w 80"/>
                              <a:gd name="T21" fmla="*/ 0 h 105"/>
                              <a:gd name="T22" fmla="*/ 80 w 80"/>
                              <a:gd name="T23" fmla="*/ 0 h 105"/>
                              <a:gd name="T24" fmla="*/ 80 w 80"/>
                              <a:gd name="T25" fmla="*/ 105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80" h="105">
                                <a:moveTo>
                                  <a:pt x="80" y="105"/>
                                </a:moveTo>
                                <a:lnTo>
                                  <a:pt x="67" y="105"/>
                                </a:lnTo>
                                <a:lnTo>
                                  <a:pt x="67" y="55"/>
                                </a:lnTo>
                                <a:lnTo>
                                  <a:pt x="15" y="55"/>
                                </a:lnTo>
                                <a:lnTo>
                                  <a:pt x="15" y="105"/>
                                </a:lnTo>
                                <a:lnTo>
                                  <a:pt x="0" y="105"/>
                                </a:lnTo>
                                <a:lnTo>
                                  <a:pt x="0" y="0"/>
                                </a:lnTo>
                                <a:lnTo>
                                  <a:pt x="15" y="0"/>
                                </a:lnTo>
                                <a:lnTo>
                                  <a:pt x="15" y="42"/>
                                </a:lnTo>
                                <a:lnTo>
                                  <a:pt x="67" y="42"/>
                                </a:lnTo>
                                <a:lnTo>
                                  <a:pt x="67" y="0"/>
                                </a:lnTo>
                                <a:lnTo>
                                  <a:pt x="80" y="0"/>
                                </a:lnTo>
                                <a:lnTo>
                                  <a:pt x="80"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865" name="Freeform 328"/>
                        <wps:cNvSpPr>
                          <a:spLocks noEditPoints="1"/>
                        </wps:cNvSpPr>
                        <wps:spPr bwMode="auto">
                          <a:xfrm>
                            <a:off x="4703763" y="2852737"/>
                            <a:ext cx="50800" cy="58738"/>
                          </a:xfrm>
                          <a:custGeom>
                            <a:avLst/>
                            <a:gdLst>
                              <a:gd name="T0" fmla="*/ 84 w 98"/>
                              <a:gd name="T1" fmla="*/ 15 h 110"/>
                              <a:gd name="T2" fmla="*/ 90 w 98"/>
                              <a:gd name="T3" fmla="*/ 22 h 110"/>
                              <a:gd name="T4" fmla="*/ 94 w 98"/>
                              <a:gd name="T5" fmla="*/ 32 h 110"/>
                              <a:gd name="T6" fmla="*/ 96 w 98"/>
                              <a:gd name="T7" fmla="*/ 42 h 110"/>
                              <a:gd name="T8" fmla="*/ 98 w 98"/>
                              <a:gd name="T9" fmla="*/ 54 h 110"/>
                              <a:gd name="T10" fmla="*/ 96 w 98"/>
                              <a:gd name="T11" fmla="*/ 68 h 110"/>
                              <a:gd name="T12" fmla="*/ 94 w 98"/>
                              <a:gd name="T13" fmla="*/ 78 h 110"/>
                              <a:gd name="T14" fmla="*/ 90 w 98"/>
                              <a:gd name="T15" fmla="*/ 88 h 110"/>
                              <a:gd name="T16" fmla="*/ 84 w 98"/>
                              <a:gd name="T17" fmla="*/ 95 h 110"/>
                              <a:gd name="T18" fmla="*/ 78 w 98"/>
                              <a:gd name="T19" fmla="*/ 101 h 110"/>
                              <a:gd name="T20" fmla="*/ 69 w 98"/>
                              <a:gd name="T21" fmla="*/ 106 h 110"/>
                              <a:gd name="T22" fmla="*/ 59 w 98"/>
                              <a:gd name="T23" fmla="*/ 108 h 110"/>
                              <a:gd name="T24" fmla="*/ 48 w 98"/>
                              <a:gd name="T25" fmla="*/ 110 h 110"/>
                              <a:gd name="T26" fmla="*/ 38 w 98"/>
                              <a:gd name="T27" fmla="*/ 108 h 110"/>
                              <a:gd name="T28" fmla="*/ 29 w 98"/>
                              <a:gd name="T29" fmla="*/ 106 h 110"/>
                              <a:gd name="T30" fmla="*/ 20 w 98"/>
                              <a:gd name="T31" fmla="*/ 101 h 110"/>
                              <a:gd name="T32" fmla="*/ 14 w 98"/>
                              <a:gd name="T33" fmla="*/ 95 h 110"/>
                              <a:gd name="T34" fmla="*/ 8 w 98"/>
                              <a:gd name="T35" fmla="*/ 88 h 110"/>
                              <a:gd name="T36" fmla="*/ 4 w 98"/>
                              <a:gd name="T37" fmla="*/ 78 h 110"/>
                              <a:gd name="T38" fmla="*/ 1 w 98"/>
                              <a:gd name="T39" fmla="*/ 68 h 110"/>
                              <a:gd name="T40" fmla="*/ 0 w 98"/>
                              <a:gd name="T41" fmla="*/ 54 h 110"/>
                              <a:gd name="T42" fmla="*/ 1 w 98"/>
                              <a:gd name="T43" fmla="*/ 42 h 110"/>
                              <a:gd name="T44" fmla="*/ 4 w 98"/>
                              <a:gd name="T45" fmla="*/ 32 h 110"/>
                              <a:gd name="T46" fmla="*/ 8 w 98"/>
                              <a:gd name="T47" fmla="*/ 22 h 110"/>
                              <a:gd name="T48" fmla="*/ 14 w 98"/>
                              <a:gd name="T49" fmla="*/ 15 h 110"/>
                              <a:gd name="T50" fmla="*/ 20 w 98"/>
                              <a:gd name="T51" fmla="*/ 9 h 110"/>
                              <a:gd name="T52" fmla="*/ 29 w 98"/>
                              <a:gd name="T53" fmla="*/ 4 h 110"/>
                              <a:gd name="T54" fmla="*/ 38 w 98"/>
                              <a:gd name="T55" fmla="*/ 1 h 110"/>
                              <a:gd name="T56" fmla="*/ 48 w 98"/>
                              <a:gd name="T57" fmla="*/ 0 h 110"/>
                              <a:gd name="T58" fmla="*/ 59 w 98"/>
                              <a:gd name="T59" fmla="*/ 1 h 110"/>
                              <a:gd name="T60" fmla="*/ 69 w 98"/>
                              <a:gd name="T61" fmla="*/ 4 h 110"/>
                              <a:gd name="T62" fmla="*/ 78 w 98"/>
                              <a:gd name="T63" fmla="*/ 9 h 110"/>
                              <a:gd name="T64" fmla="*/ 84 w 98"/>
                              <a:gd name="T65" fmla="*/ 15 h 110"/>
                              <a:gd name="T66" fmla="*/ 83 w 98"/>
                              <a:gd name="T67" fmla="*/ 54 h 110"/>
                              <a:gd name="T68" fmla="*/ 82 w 98"/>
                              <a:gd name="T69" fmla="*/ 36 h 110"/>
                              <a:gd name="T70" fmla="*/ 74 w 98"/>
                              <a:gd name="T71" fmla="*/ 23 h 110"/>
                              <a:gd name="T72" fmla="*/ 69 w 98"/>
                              <a:gd name="T73" fmla="*/ 19 h 110"/>
                              <a:gd name="T74" fmla="*/ 57 w 98"/>
                              <a:gd name="T75" fmla="*/ 12 h 110"/>
                              <a:gd name="T76" fmla="*/ 50 w 98"/>
                              <a:gd name="T77" fmla="*/ 12 h 110"/>
                              <a:gd name="T78" fmla="*/ 41 w 98"/>
                              <a:gd name="T79" fmla="*/ 12 h 110"/>
                              <a:gd name="T80" fmla="*/ 29 w 98"/>
                              <a:gd name="T81" fmla="*/ 19 h 110"/>
                              <a:gd name="T82" fmla="*/ 24 w 98"/>
                              <a:gd name="T83" fmla="*/ 23 h 110"/>
                              <a:gd name="T84" fmla="*/ 16 w 98"/>
                              <a:gd name="T85" fmla="*/ 36 h 110"/>
                              <a:gd name="T86" fmla="*/ 15 w 98"/>
                              <a:gd name="T87" fmla="*/ 54 h 110"/>
                              <a:gd name="T88" fmla="*/ 16 w 98"/>
                              <a:gd name="T89" fmla="*/ 74 h 110"/>
                              <a:gd name="T90" fmla="*/ 24 w 98"/>
                              <a:gd name="T91" fmla="*/ 86 h 110"/>
                              <a:gd name="T92" fmla="*/ 29 w 98"/>
                              <a:gd name="T93" fmla="*/ 91 h 110"/>
                              <a:gd name="T94" fmla="*/ 41 w 98"/>
                              <a:gd name="T95" fmla="*/ 96 h 110"/>
                              <a:gd name="T96" fmla="*/ 50 w 98"/>
                              <a:gd name="T97" fmla="*/ 97 h 110"/>
                              <a:gd name="T98" fmla="*/ 57 w 98"/>
                              <a:gd name="T99" fmla="*/ 96 h 110"/>
                              <a:gd name="T100" fmla="*/ 69 w 98"/>
                              <a:gd name="T101" fmla="*/ 91 h 110"/>
                              <a:gd name="T102" fmla="*/ 74 w 98"/>
                              <a:gd name="T103" fmla="*/ 86 h 110"/>
                              <a:gd name="T104" fmla="*/ 82 w 98"/>
                              <a:gd name="T105" fmla="*/ 74 h 110"/>
                              <a:gd name="T106" fmla="*/ 83 w 98"/>
                              <a:gd name="T107" fmla="*/ 54 h 1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8" h="110">
                                <a:moveTo>
                                  <a:pt x="84" y="15"/>
                                </a:moveTo>
                                <a:lnTo>
                                  <a:pt x="90" y="22"/>
                                </a:lnTo>
                                <a:lnTo>
                                  <a:pt x="94" y="32"/>
                                </a:lnTo>
                                <a:lnTo>
                                  <a:pt x="96" y="42"/>
                                </a:lnTo>
                                <a:lnTo>
                                  <a:pt x="98" y="54"/>
                                </a:lnTo>
                                <a:lnTo>
                                  <a:pt x="96" y="68"/>
                                </a:lnTo>
                                <a:lnTo>
                                  <a:pt x="94" y="78"/>
                                </a:lnTo>
                                <a:lnTo>
                                  <a:pt x="90" y="88"/>
                                </a:lnTo>
                                <a:lnTo>
                                  <a:pt x="84" y="95"/>
                                </a:lnTo>
                                <a:lnTo>
                                  <a:pt x="78" y="101"/>
                                </a:lnTo>
                                <a:lnTo>
                                  <a:pt x="69" y="106"/>
                                </a:lnTo>
                                <a:lnTo>
                                  <a:pt x="59" y="108"/>
                                </a:lnTo>
                                <a:lnTo>
                                  <a:pt x="48" y="110"/>
                                </a:lnTo>
                                <a:lnTo>
                                  <a:pt x="38" y="108"/>
                                </a:lnTo>
                                <a:lnTo>
                                  <a:pt x="29" y="106"/>
                                </a:lnTo>
                                <a:lnTo>
                                  <a:pt x="20" y="101"/>
                                </a:lnTo>
                                <a:lnTo>
                                  <a:pt x="14" y="95"/>
                                </a:lnTo>
                                <a:lnTo>
                                  <a:pt x="8" y="88"/>
                                </a:lnTo>
                                <a:lnTo>
                                  <a:pt x="4" y="78"/>
                                </a:lnTo>
                                <a:lnTo>
                                  <a:pt x="1" y="68"/>
                                </a:lnTo>
                                <a:lnTo>
                                  <a:pt x="0" y="54"/>
                                </a:lnTo>
                                <a:lnTo>
                                  <a:pt x="1" y="42"/>
                                </a:lnTo>
                                <a:lnTo>
                                  <a:pt x="4" y="32"/>
                                </a:lnTo>
                                <a:lnTo>
                                  <a:pt x="8" y="22"/>
                                </a:lnTo>
                                <a:lnTo>
                                  <a:pt x="14" y="15"/>
                                </a:lnTo>
                                <a:lnTo>
                                  <a:pt x="20" y="9"/>
                                </a:lnTo>
                                <a:lnTo>
                                  <a:pt x="29" y="4"/>
                                </a:lnTo>
                                <a:lnTo>
                                  <a:pt x="38" y="1"/>
                                </a:lnTo>
                                <a:lnTo>
                                  <a:pt x="48" y="0"/>
                                </a:lnTo>
                                <a:lnTo>
                                  <a:pt x="59" y="1"/>
                                </a:lnTo>
                                <a:lnTo>
                                  <a:pt x="69" y="4"/>
                                </a:lnTo>
                                <a:lnTo>
                                  <a:pt x="78" y="9"/>
                                </a:lnTo>
                                <a:lnTo>
                                  <a:pt x="84" y="15"/>
                                </a:lnTo>
                                <a:close/>
                                <a:moveTo>
                                  <a:pt x="83" y="54"/>
                                </a:moveTo>
                                <a:lnTo>
                                  <a:pt x="82" y="36"/>
                                </a:lnTo>
                                <a:lnTo>
                                  <a:pt x="74" y="23"/>
                                </a:lnTo>
                                <a:lnTo>
                                  <a:pt x="69" y="19"/>
                                </a:lnTo>
                                <a:lnTo>
                                  <a:pt x="57" y="12"/>
                                </a:lnTo>
                                <a:lnTo>
                                  <a:pt x="50" y="12"/>
                                </a:lnTo>
                                <a:lnTo>
                                  <a:pt x="41" y="12"/>
                                </a:lnTo>
                                <a:lnTo>
                                  <a:pt x="29" y="19"/>
                                </a:lnTo>
                                <a:lnTo>
                                  <a:pt x="24" y="23"/>
                                </a:lnTo>
                                <a:lnTo>
                                  <a:pt x="16" y="36"/>
                                </a:lnTo>
                                <a:lnTo>
                                  <a:pt x="15" y="54"/>
                                </a:lnTo>
                                <a:lnTo>
                                  <a:pt x="16" y="74"/>
                                </a:lnTo>
                                <a:lnTo>
                                  <a:pt x="24" y="86"/>
                                </a:lnTo>
                                <a:lnTo>
                                  <a:pt x="29" y="91"/>
                                </a:lnTo>
                                <a:lnTo>
                                  <a:pt x="41" y="96"/>
                                </a:lnTo>
                                <a:lnTo>
                                  <a:pt x="50" y="97"/>
                                </a:lnTo>
                                <a:lnTo>
                                  <a:pt x="57" y="96"/>
                                </a:lnTo>
                                <a:lnTo>
                                  <a:pt x="69" y="91"/>
                                </a:lnTo>
                                <a:lnTo>
                                  <a:pt x="74" y="86"/>
                                </a:lnTo>
                                <a:lnTo>
                                  <a:pt x="82" y="74"/>
                                </a:lnTo>
                                <a:lnTo>
                                  <a:pt x="83"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866" name="Freeform 329"/>
                        <wps:cNvSpPr>
                          <a:spLocks/>
                        </wps:cNvSpPr>
                        <wps:spPr bwMode="auto">
                          <a:xfrm>
                            <a:off x="4313238" y="2641600"/>
                            <a:ext cx="42863" cy="53975"/>
                          </a:xfrm>
                          <a:custGeom>
                            <a:avLst/>
                            <a:gdLst>
                              <a:gd name="T0" fmla="*/ 80 w 80"/>
                              <a:gd name="T1" fmla="*/ 103 h 103"/>
                              <a:gd name="T2" fmla="*/ 66 w 80"/>
                              <a:gd name="T3" fmla="*/ 103 h 103"/>
                              <a:gd name="T4" fmla="*/ 66 w 80"/>
                              <a:gd name="T5" fmla="*/ 53 h 103"/>
                              <a:gd name="T6" fmla="*/ 13 w 80"/>
                              <a:gd name="T7" fmla="*/ 53 h 103"/>
                              <a:gd name="T8" fmla="*/ 13 w 80"/>
                              <a:gd name="T9" fmla="*/ 103 h 103"/>
                              <a:gd name="T10" fmla="*/ 0 w 80"/>
                              <a:gd name="T11" fmla="*/ 103 h 103"/>
                              <a:gd name="T12" fmla="*/ 0 w 80"/>
                              <a:gd name="T13" fmla="*/ 0 h 103"/>
                              <a:gd name="T14" fmla="*/ 13 w 80"/>
                              <a:gd name="T15" fmla="*/ 0 h 103"/>
                              <a:gd name="T16" fmla="*/ 13 w 80"/>
                              <a:gd name="T17" fmla="*/ 40 h 103"/>
                              <a:gd name="T18" fmla="*/ 66 w 80"/>
                              <a:gd name="T19" fmla="*/ 40 h 103"/>
                              <a:gd name="T20" fmla="*/ 66 w 80"/>
                              <a:gd name="T21" fmla="*/ 0 h 103"/>
                              <a:gd name="T22" fmla="*/ 80 w 80"/>
                              <a:gd name="T23" fmla="*/ 0 h 103"/>
                              <a:gd name="T24" fmla="*/ 80 w 80"/>
                              <a:gd name="T25" fmla="*/ 103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80" h="103">
                                <a:moveTo>
                                  <a:pt x="80" y="103"/>
                                </a:moveTo>
                                <a:lnTo>
                                  <a:pt x="66" y="103"/>
                                </a:lnTo>
                                <a:lnTo>
                                  <a:pt x="66" y="53"/>
                                </a:lnTo>
                                <a:lnTo>
                                  <a:pt x="13" y="53"/>
                                </a:lnTo>
                                <a:lnTo>
                                  <a:pt x="13" y="103"/>
                                </a:lnTo>
                                <a:lnTo>
                                  <a:pt x="0" y="103"/>
                                </a:lnTo>
                                <a:lnTo>
                                  <a:pt x="0" y="0"/>
                                </a:lnTo>
                                <a:lnTo>
                                  <a:pt x="13" y="0"/>
                                </a:lnTo>
                                <a:lnTo>
                                  <a:pt x="13" y="40"/>
                                </a:lnTo>
                                <a:lnTo>
                                  <a:pt x="66" y="40"/>
                                </a:lnTo>
                                <a:lnTo>
                                  <a:pt x="66" y="0"/>
                                </a:lnTo>
                                <a:lnTo>
                                  <a:pt x="80" y="0"/>
                                </a:lnTo>
                                <a:lnTo>
                                  <a:pt x="80" y="10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867" name="Freeform 330"/>
                        <wps:cNvSpPr>
                          <a:spLocks noEditPoints="1"/>
                        </wps:cNvSpPr>
                        <wps:spPr bwMode="auto">
                          <a:xfrm>
                            <a:off x="4367213" y="2640012"/>
                            <a:ext cx="52388" cy="57150"/>
                          </a:xfrm>
                          <a:custGeom>
                            <a:avLst/>
                            <a:gdLst>
                              <a:gd name="T0" fmla="*/ 84 w 97"/>
                              <a:gd name="T1" fmla="*/ 14 h 109"/>
                              <a:gd name="T2" fmla="*/ 90 w 97"/>
                              <a:gd name="T3" fmla="*/ 21 h 109"/>
                              <a:gd name="T4" fmla="*/ 94 w 97"/>
                              <a:gd name="T5" fmla="*/ 31 h 109"/>
                              <a:gd name="T6" fmla="*/ 96 w 97"/>
                              <a:gd name="T7" fmla="*/ 42 h 109"/>
                              <a:gd name="T8" fmla="*/ 97 w 97"/>
                              <a:gd name="T9" fmla="*/ 54 h 109"/>
                              <a:gd name="T10" fmla="*/ 96 w 97"/>
                              <a:gd name="T11" fmla="*/ 67 h 109"/>
                              <a:gd name="T12" fmla="*/ 94 w 97"/>
                              <a:gd name="T13" fmla="*/ 78 h 109"/>
                              <a:gd name="T14" fmla="*/ 90 w 97"/>
                              <a:gd name="T15" fmla="*/ 88 h 109"/>
                              <a:gd name="T16" fmla="*/ 84 w 97"/>
                              <a:gd name="T17" fmla="*/ 95 h 109"/>
                              <a:gd name="T18" fmla="*/ 76 w 97"/>
                              <a:gd name="T19" fmla="*/ 101 h 109"/>
                              <a:gd name="T20" fmla="*/ 69 w 97"/>
                              <a:gd name="T21" fmla="*/ 105 h 109"/>
                              <a:gd name="T22" fmla="*/ 59 w 97"/>
                              <a:gd name="T23" fmla="*/ 109 h 109"/>
                              <a:gd name="T24" fmla="*/ 48 w 97"/>
                              <a:gd name="T25" fmla="*/ 109 h 109"/>
                              <a:gd name="T26" fmla="*/ 38 w 97"/>
                              <a:gd name="T27" fmla="*/ 109 h 109"/>
                              <a:gd name="T28" fmla="*/ 28 w 97"/>
                              <a:gd name="T29" fmla="*/ 105 h 109"/>
                              <a:gd name="T30" fmla="*/ 20 w 97"/>
                              <a:gd name="T31" fmla="*/ 101 h 109"/>
                              <a:gd name="T32" fmla="*/ 12 w 97"/>
                              <a:gd name="T33" fmla="*/ 95 h 109"/>
                              <a:gd name="T34" fmla="*/ 7 w 97"/>
                              <a:gd name="T35" fmla="*/ 86 h 109"/>
                              <a:gd name="T36" fmla="*/ 4 w 97"/>
                              <a:gd name="T37" fmla="*/ 78 h 109"/>
                              <a:gd name="T38" fmla="*/ 0 w 97"/>
                              <a:gd name="T39" fmla="*/ 67 h 109"/>
                              <a:gd name="T40" fmla="*/ 0 w 97"/>
                              <a:gd name="T41" fmla="*/ 54 h 109"/>
                              <a:gd name="T42" fmla="*/ 0 w 97"/>
                              <a:gd name="T43" fmla="*/ 42 h 109"/>
                              <a:gd name="T44" fmla="*/ 4 w 97"/>
                              <a:gd name="T45" fmla="*/ 31 h 109"/>
                              <a:gd name="T46" fmla="*/ 7 w 97"/>
                              <a:gd name="T47" fmla="*/ 22 h 109"/>
                              <a:gd name="T48" fmla="*/ 13 w 97"/>
                              <a:gd name="T49" fmla="*/ 14 h 109"/>
                              <a:gd name="T50" fmla="*/ 20 w 97"/>
                              <a:gd name="T51" fmla="*/ 8 h 109"/>
                              <a:gd name="T52" fmla="*/ 28 w 97"/>
                              <a:gd name="T53" fmla="*/ 4 h 109"/>
                              <a:gd name="T54" fmla="*/ 38 w 97"/>
                              <a:gd name="T55" fmla="*/ 0 h 109"/>
                              <a:gd name="T56" fmla="*/ 48 w 97"/>
                              <a:gd name="T57" fmla="*/ 0 h 109"/>
                              <a:gd name="T58" fmla="*/ 59 w 97"/>
                              <a:gd name="T59" fmla="*/ 0 h 109"/>
                              <a:gd name="T60" fmla="*/ 69 w 97"/>
                              <a:gd name="T61" fmla="*/ 4 h 109"/>
                              <a:gd name="T62" fmla="*/ 76 w 97"/>
                              <a:gd name="T63" fmla="*/ 8 h 109"/>
                              <a:gd name="T64" fmla="*/ 84 w 97"/>
                              <a:gd name="T65" fmla="*/ 14 h 109"/>
                              <a:gd name="T66" fmla="*/ 82 w 97"/>
                              <a:gd name="T67" fmla="*/ 54 h 109"/>
                              <a:gd name="T68" fmla="*/ 81 w 97"/>
                              <a:gd name="T69" fmla="*/ 36 h 109"/>
                              <a:gd name="T70" fmla="*/ 73 w 97"/>
                              <a:gd name="T71" fmla="*/ 24 h 109"/>
                              <a:gd name="T72" fmla="*/ 69 w 97"/>
                              <a:gd name="T73" fmla="*/ 17 h 109"/>
                              <a:gd name="T74" fmla="*/ 55 w 97"/>
                              <a:gd name="T75" fmla="*/ 12 h 109"/>
                              <a:gd name="T76" fmla="*/ 48 w 97"/>
                              <a:gd name="T77" fmla="*/ 12 h 109"/>
                              <a:gd name="T78" fmla="*/ 41 w 97"/>
                              <a:gd name="T79" fmla="*/ 12 h 109"/>
                              <a:gd name="T80" fmla="*/ 28 w 97"/>
                              <a:gd name="T81" fmla="*/ 17 h 109"/>
                              <a:gd name="T82" fmla="*/ 23 w 97"/>
                              <a:gd name="T83" fmla="*/ 24 h 109"/>
                              <a:gd name="T84" fmla="*/ 16 w 97"/>
                              <a:gd name="T85" fmla="*/ 36 h 109"/>
                              <a:gd name="T86" fmla="*/ 15 w 97"/>
                              <a:gd name="T87" fmla="*/ 54 h 109"/>
                              <a:gd name="T88" fmla="*/ 16 w 97"/>
                              <a:gd name="T89" fmla="*/ 73 h 109"/>
                              <a:gd name="T90" fmla="*/ 23 w 97"/>
                              <a:gd name="T91" fmla="*/ 86 h 109"/>
                              <a:gd name="T92" fmla="*/ 28 w 97"/>
                              <a:gd name="T93" fmla="*/ 91 h 109"/>
                              <a:gd name="T94" fmla="*/ 41 w 97"/>
                              <a:gd name="T95" fmla="*/ 96 h 109"/>
                              <a:gd name="T96" fmla="*/ 48 w 97"/>
                              <a:gd name="T97" fmla="*/ 96 h 109"/>
                              <a:gd name="T98" fmla="*/ 55 w 97"/>
                              <a:gd name="T99" fmla="*/ 96 h 109"/>
                              <a:gd name="T100" fmla="*/ 68 w 97"/>
                              <a:gd name="T101" fmla="*/ 91 h 109"/>
                              <a:gd name="T102" fmla="*/ 73 w 97"/>
                              <a:gd name="T103" fmla="*/ 86 h 109"/>
                              <a:gd name="T104" fmla="*/ 81 w 97"/>
                              <a:gd name="T105" fmla="*/ 73 h 109"/>
                              <a:gd name="T106" fmla="*/ 82 w 97"/>
                              <a:gd name="T107" fmla="*/ 54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09">
                                <a:moveTo>
                                  <a:pt x="84" y="14"/>
                                </a:moveTo>
                                <a:lnTo>
                                  <a:pt x="90" y="21"/>
                                </a:lnTo>
                                <a:lnTo>
                                  <a:pt x="94" y="31"/>
                                </a:lnTo>
                                <a:lnTo>
                                  <a:pt x="96" y="42"/>
                                </a:lnTo>
                                <a:lnTo>
                                  <a:pt x="97" y="54"/>
                                </a:lnTo>
                                <a:lnTo>
                                  <a:pt x="96" y="67"/>
                                </a:lnTo>
                                <a:lnTo>
                                  <a:pt x="94" y="78"/>
                                </a:lnTo>
                                <a:lnTo>
                                  <a:pt x="90" y="88"/>
                                </a:lnTo>
                                <a:lnTo>
                                  <a:pt x="84" y="95"/>
                                </a:lnTo>
                                <a:lnTo>
                                  <a:pt x="76" y="101"/>
                                </a:lnTo>
                                <a:lnTo>
                                  <a:pt x="69" y="105"/>
                                </a:lnTo>
                                <a:lnTo>
                                  <a:pt x="59" y="109"/>
                                </a:lnTo>
                                <a:lnTo>
                                  <a:pt x="48" y="109"/>
                                </a:lnTo>
                                <a:lnTo>
                                  <a:pt x="38" y="109"/>
                                </a:lnTo>
                                <a:lnTo>
                                  <a:pt x="28" y="105"/>
                                </a:lnTo>
                                <a:lnTo>
                                  <a:pt x="20" y="101"/>
                                </a:lnTo>
                                <a:lnTo>
                                  <a:pt x="12" y="95"/>
                                </a:lnTo>
                                <a:lnTo>
                                  <a:pt x="7" y="86"/>
                                </a:lnTo>
                                <a:lnTo>
                                  <a:pt x="4" y="78"/>
                                </a:lnTo>
                                <a:lnTo>
                                  <a:pt x="0" y="67"/>
                                </a:lnTo>
                                <a:lnTo>
                                  <a:pt x="0" y="54"/>
                                </a:lnTo>
                                <a:lnTo>
                                  <a:pt x="0" y="42"/>
                                </a:lnTo>
                                <a:lnTo>
                                  <a:pt x="4" y="31"/>
                                </a:lnTo>
                                <a:lnTo>
                                  <a:pt x="7" y="22"/>
                                </a:lnTo>
                                <a:lnTo>
                                  <a:pt x="13" y="14"/>
                                </a:lnTo>
                                <a:lnTo>
                                  <a:pt x="20" y="8"/>
                                </a:lnTo>
                                <a:lnTo>
                                  <a:pt x="28" y="4"/>
                                </a:lnTo>
                                <a:lnTo>
                                  <a:pt x="38" y="0"/>
                                </a:lnTo>
                                <a:lnTo>
                                  <a:pt x="48" y="0"/>
                                </a:lnTo>
                                <a:lnTo>
                                  <a:pt x="59" y="0"/>
                                </a:lnTo>
                                <a:lnTo>
                                  <a:pt x="69" y="4"/>
                                </a:lnTo>
                                <a:lnTo>
                                  <a:pt x="76" y="8"/>
                                </a:lnTo>
                                <a:lnTo>
                                  <a:pt x="84" y="14"/>
                                </a:lnTo>
                                <a:close/>
                                <a:moveTo>
                                  <a:pt x="82" y="54"/>
                                </a:moveTo>
                                <a:lnTo>
                                  <a:pt x="81" y="36"/>
                                </a:lnTo>
                                <a:lnTo>
                                  <a:pt x="73" y="24"/>
                                </a:lnTo>
                                <a:lnTo>
                                  <a:pt x="69" y="17"/>
                                </a:lnTo>
                                <a:lnTo>
                                  <a:pt x="55" y="12"/>
                                </a:lnTo>
                                <a:lnTo>
                                  <a:pt x="48" y="12"/>
                                </a:lnTo>
                                <a:lnTo>
                                  <a:pt x="41" y="12"/>
                                </a:lnTo>
                                <a:lnTo>
                                  <a:pt x="28" y="17"/>
                                </a:lnTo>
                                <a:lnTo>
                                  <a:pt x="23" y="24"/>
                                </a:lnTo>
                                <a:lnTo>
                                  <a:pt x="16" y="36"/>
                                </a:lnTo>
                                <a:lnTo>
                                  <a:pt x="15" y="54"/>
                                </a:lnTo>
                                <a:lnTo>
                                  <a:pt x="16" y="73"/>
                                </a:lnTo>
                                <a:lnTo>
                                  <a:pt x="23" y="86"/>
                                </a:lnTo>
                                <a:lnTo>
                                  <a:pt x="28" y="91"/>
                                </a:lnTo>
                                <a:lnTo>
                                  <a:pt x="41" y="96"/>
                                </a:lnTo>
                                <a:lnTo>
                                  <a:pt x="48" y="96"/>
                                </a:lnTo>
                                <a:lnTo>
                                  <a:pt x="55" y="96"/>
                                </a:lnTo>
                                <a:lnTo>
                                  <a:pt x="68" y="91"/>
                                </a:lnTo>
                                <a:lnTo>
                                  <a:pt x="73" y="86"/>
                                </a:lnTo>
                                <a:lnTo>
                                  <a:pt x="81" y="73"/>
                                </a:lnTo>
                                <a:lnTo>
                                  <a:pt x="82"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868" name="Line 331"/>
                        <wps:cNvCnPr/>
                        <wps:spPr bwMode="auto">
                          <a:xfrm>
                            <a:off x="4570413" y="3416300"/>
                            <a:ext cx="79375"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69" name="Line 332"/>
                        <wps:cNvCnPr/>
                        <wps:spPr bwMode="auto">
                          <a:xfrm>
                            <a:off x="4568826" y="3440112"/>
                            <a:ext cx="60325" cy="34925"/>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70" name="Line 333"/>
                        <wps:cNvCnPr/>
                        <wps:spPr bwMode="auto">
                          <a:xfrm flipV="1">
                            <a:off x="4570413" y="3551237"/>
                            <a:ext cx="79375"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71" name="Line 334"/>
                        <wps:cNvCnPr/>
                        <wps:spPr bwMode="auto">
                          <a:xfrm flipV="1">
                            <a:off x="4568826" y="3536950"/>
                            <a:ext cx="60325" cy="34925"/>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72" name="Line 335"/>
                        <wps:cNvCnPr/>
                        <wps:spPr bwMode="auto">
                          <a:xfrm flipV="1">
                            <a:off x="4494213" y="3416300"/>
                            <a:ext cx="76200"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73" name="Line 336"/>
                        <wps:cNvCnPr/>
                        <wps:spPr bwMode="auto">
                          <a:xfrm>
                            <a:off x="4494213" y="3551237"/>
                            <a:ext cx="76200"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74" name="Line 337"/>
                        <wps:cNvCnPr/>
                        <wps:spPr bwMode="auto">
                          <a:xfrm flipV="1">
                            <a:off x="4494213" y="3462337"/>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75" name="Line 338"/>
                        <wps:cNvCnPr/>
                        <wps:spPr bwMode="auto">
                          <a:xfrm flipV="1">
                            <a:off x="4514851" y="3471862"/>
                            <a:ext cx="0" cy="698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76" name="Line 339"/>
                        <wps:cNvCnPr/>
                        <wps:spPr bwMode="auto">
                          <a:xfrm flipV="1">
                            <a:off x="4805363" y="3462337"/>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77" name="Line 340"/>
                        <wps:cNvCnPr/>
                        <wps:spPr bwMode="auto">
                          <a:xfrm>
                            <a:off x="4727576" y="3416300"/>
                            <a:ext cx="77788"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78" name="Line 341"/>
                        <wps:cNvCnPr/>
                        <wps:spPr bwMode="auto">
                          <a:xfrm flipV="1">
                            <a:off x="4757738" y="3551237"/>
                            <a:ext cx="47625" cy="269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79" name="Line 342"/>
                        <wps:cNvCnPr/>
                        <wps:spPr bwMode="auto">
                          <a:xfrm flipV="1">
                            <a:off x="4649788" y="3416300"/>
                            <a:ext cx="77788"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80" name="Line 343"/>
                        <wps:cNvCnPr/>
                        <wps:spPr bwMode="auto">
                          <a:xfrm>
                            <a:off x="4649788" y="3551237"/>
                            <a:ext cx="46038" cy="254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81" name="Line 344"/>
                        <wps:cNvCnPr/>
                        <wps:spPr bwMode="auto">
                          <a:xfrm flipV="1">
                            <a:off x="4649788" y="3462337"/>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82" name="Line 345"/>
                        <wps:cNvCnPr/>
                        <wps:spPr bwMode="auto">
                          <a:xfrm flipV="1">
                            <a:off x="4570413" y="3327400"/>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83" name="Line 346"/>
                        <wps:cNvCnPr/>
                        <wps:spPr bwMode="auto">
                          <a:xfrm>
                            <a:off x="4570413" y="3595687"/>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84" name="Line 347"/>
                        <wps:cNvCnPr/>
                        <wps:spPr bwMode="auto">
                          <a:xfrm flipH="1">
                            <a:off x="4416426" y="3551237"/>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85" name="Line 348"/>
                        <wps:cNvCnPr/>
                        <wps:spPr bwMode="auto">
                          <a:xfrm>
                            <a:off x="4805363" y="3551237"/>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86" name="Line 349"/>
                        <wps:cNvCnPr/>
                        <wps:spPr bwMode="auto">
                          <a:xfrm flipV="1">
                            <a:off x="4883151" y="3551237"/>
                            <a:ext cx="76200"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87" name="Line 350"/>
                        <wps:cNvCnPr/>
                        <wps:spPr bwMode="auto">
                          <a:xfrm>
                            <a:off x="4959351" y="3551237"/>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88" name="Line 351"/>
                        <wps:cNvCnPr/>
                        <wps:spPr bwMode="auto">
                          <a:xfrm flipV="1">
                            <a:off x="5037138" y="3551237"/>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89" name="Line 352"/>
                        <wps:cNvCnPr/>
                        <wps:spPr bwMode="auto">
                          <a:xfrm>
                            <a:off x="5114926" y="3551237"/>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90" name="Line 353"/>
                        <wps:cNvCnPr/>
                        <wps:spPr bwMode="auto">
                          <a:xfrm flipV="1">
                            <a:off x="5192713" y="3551237"/>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91" name="Line 354"/>
                        <wps:cNvCnPr/>
                        <wps:spPr bwMode="auto">
                          <a:xfrm>
                            <a:off x="5270501" y="3551237"/>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92" name="Line 355"/>
                        <wps:cNvCnPr/>
                        <wps:spPr bwMode="auto">
                          <a:xfrm flipV="1">
                            <a:off x="5348288" y="3551237"/>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93" name="Line 356"/>
                        <wps:cNvCnPr/>
                        <wps:spPr bwMode="auto">
                          <a:xfrm>
                            <a:off x="5426076" y="3551237"/>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94" name="Line 357"/>
                        <wps:cNvCnPr/>
                        <wps:spPr bwMode="auto">
                          <a:xfrm flipV="1">
                            <a:off x="5114926" y="3462337"/>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95" name="Line 358"/>
                        <wps:cNvCnPr/>
                        <wps:spPr bwMode="auto">
                          <a:xfrm flipV="1">
                            <a:off x="5426076" y="3462337"/>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96" name="Line 359"/>
                        <wps:cNvCnPr/>
                        <wps:spPr bwMode="auto">
                          <a:xfrm flipH="1" flipV="1">
                            <a:off x="4446588" y="3435350"/>
                            <a:ext cx="47625" cy="269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97" name="Line 360"/>
                        <wps:cNvCnPr/>
                        <wps:spPr bwMode="auto">
                          <a:xfrm flipV="1">
                            <a:off x="4805363" y="3506787"/>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98" name="Line 361"/>
                        <wps:cNvCnPr/>
                        <wps:spPr bwMode="auto">
                          <a:xfrm flipV="1">
                            <a:off x="5033963" y="3543300"/>
                            <a:ext cx="60325" cy="333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99" name="Line 362"/>
                        <wps:cNvCnPr/>
                        <wps:spPr bwMode="auto">
                          <a:xfrm flipV="1">
                            <a:off x="5346701" y="3540125"/>
                            <a:ext cx="60325" cy="34925"/>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00" name="Freeform 363"/>
                        <wps:cNvSpPr>
                          <a:spLocks/>
                        </wps:cNvSpPr>
                        <wps:spPr bwMode="auto">
                          <a:xfrm>
                            <a:off x="5524501" y="3592512"/>
                            <a:ext cx="44450" cy="57150"/>
                          </a:xfrm>
                          <a:custGeom>
                            <a:avLst/>
                            <a:gdLst>
                              <a:gd name="T0" fmla="*/ 86 w 86"/>
                              <a:gd name="T1" fmla="*/ 98 h 107"/>
                              <a:gd name="T2" fmla="*/ 82 w 86"/>
                              <a:gd name="T3" fmla="*/ 100 h 107"/>
                              <a:gd name="T4" fmla="*/ 79 w 86"/>
                              <a:gd name="T5" fmla="*/ 101 h 107"/>
                              <a:gd name="T6" fmla="*/ 75 w 86"/>
                              <a:gd name="T7" fmla="*/ 103 h 107"/>
                              <a:gd name="T8" fmla="*/ 71 w 86"/>
                              <a:gd name="T9" fmla="*/ 104 h 107"/>
                              <a:gd name="T10" fmla="*/ 66 w 86"/>
                              <a:gd name="T11" fmla="*/ 106 h 107"/>
                              <a:gd name="T12" fmla="*/ 61 w 86"/>
                              <a:gd name="T13" fmla="*/ 107 h 107"/>
                              <a:gd name="T14" fmla="*/ 57 w 86"/>
                              <a:gd name="T15" fmla="*/ 107 h 107"/>
                              <a:gd name="T16" fmla="*/ 50 w 86"/>
                              <a:gd name="T17" fmla="*/ 107 h 107"/>
                              <a:gd name="T18" fmla="*/ 39 w 86"/>
                              <a:gd name="T19" fmla="*/ 107 h 107"/>
                              <a:gd name="T20" fmla="*/ 29 w 86"/>
                              <a:gd name="T21" fmla="*/ 104 h 107"/>
                              <a:gd name="T22" fmla="*/ 21 w 86"/>
                              <a:gd name="T23" fmla="*/ 101 h 107"/>
                              <a:gd name="T24" fmla="*/ 13 w 86"/>
                              <a:gd name="T25" fmla="*/ 95 h 107"/>
                              <a:gd name="T26" fmla="*/ 7 w 86"/>
                              <a:gd name="T27" fmla="*/ 87 h 107"/>
                              <a:gd name="T28" fmla="*/ 4 w 86"/>
                              <a:gd name="T29" fmla="*/ 77 h 107"/>
                              <a:gd name="T30" fmla="*/ 0 w 86"/>
                              <a:gd name="T31" fmla="*/ 66 h 107"/>
                              <a:gd name="T32" fmla="*/ 0 w 86"/>
                              <a:gd name="T33" fmla="*/ 54 h 107"/>
                              <a:gd name="T34" fmla="*/ 0 w 86"/>
                              <a:gd name="T35" fmla="*/ 42 h 107"/>
                              <a:gd name="T36" fmla="*/ 2 w 86"/>
                              <a:gd name="T37" fmla="*/ 31 h 107"/>
                              <a:gd name="T38" fmla="*/ 7 w 86"/>
                              <a:gd name="T39" fmla="*/ 21 h 107"/>
                              <a:gd name="T40" fmla="*/ 13 w 86"/>
                              <a:gd name="T41" fmla="*/ 13 h 107"/>
                              <a:gd name="T42" fmla="*/ 21 w 86"/>
                              <a:gd name="T43" fmla="*/ 7 h 107"/>
                              <a:gd name="T44" fmla="*/ 29 w 86"/>
                              <a:gd name="T45" fmla="*/ 3 h 107"/>
                              <a:gd name="T46" fmla="*/ 39 w 86"/>
                              <a:gd name="T47" fmla="*/ 0 h 107"/>
                              <a:gd name="T48" fmla="*/ 50 w 86"/>
                              <a:gd name="T49" fmla="*/ 0 h 107"/>
                              <a:gd name="T50" fmla="*/ 59 w 86"/>
                              <a:gd name="T51" fmla="*/ 0 h 107"/>
                              <a:gd name="T52" fmla="*/ 68 w 86"/>
                              <a:gd name="T53" fmla="*/ 1 h 107"/>
                              <a:gd name="T54" fmla="*/ 76 w 86"/>
                              <a:gd name="T55" fmla="*/ 3 h 107"/>
                              <a:gd name="T56" fmla="*/ 86 w 86"/>
                              <a:gd name="T57" fmla="*/ 8 h 107"/>
                              <a:gd name="T58" fmla="*/ 86 w 86"/>
                              <a:gd name="T59" fmla="*/ 24 h 107"/>
                              <a:gd name="T60" fmla="*/ 85 w 86"/>
                              <a:gd name="T61" fmla="*/ 24 h 107"/>
                              <a:gd name="T62" fmla="*/ 76 w 86"/>
                              <a:gd name="T63" fmla="*/ 18 h 107"/>
                              <a:gd name="T64" fmla="*/ 68 w 86"/>
                              <a:gd name="T65" fmla="*/ 15 h 107"/>
                              <a:gd name="T66" fmla="*/ 59 w 86"/>
                              <a:gd name="T67" fmla="*/ 12 h 107"/>
                              <a:gd name="T68" fmla="*/ 49 w 86"/>
                              <a:gd name="T69" fmla="*/ 11 h 107"/>
                              <a:gd name="T70" fmla="*/ 42 w 86"/>
                              <a:gd name="T71" fmla="*/ 12 h 107"/>
                              <a:gd name="T72" fmla="*/ 36 w 86"/>
                              <a:gd name="T73" fmla="*/ 13 h 107"/>
                              <a:gd name="T74" fmla="*/ 29 w 86"/>
                              <a:gd name="T75" fmla="*/ 17 h 107"/>
                              <a:gd name="T76" fmla="*/ 25 w 86"/>
                              <a:gd name="T77" fmla="*/ 22 h 107"/>
                              <a:gd name="T78" fmla="*/ 20 w 86"/>
                              <a:gd name="T79" fmla="*/ 27 h 107"/>
                              <a:gd name="T80" fmla="*/ 16 w 86"/>
                              <a:gd name="T81" fmla="*/ 35 h 107"/>
                              <a:gd name="T82" fmla="*/ 15 w 86"/>
                              <a:gd name="T83" fmla="*/ 43 h 107"/>
                              <a:gd name="T84" fmla="*/ 13 w 86"/>
                              <a:gd name="T85" fmla="*/ 54 h 107"/>
                              <a:gd name="T86" fmla="*/ 15 w 86"/>
                              <a:gd name="T87" fmla="*/ 64 h 107"/>
                              <a:gd name="T88" fmla="*/ 17 w 86"/>
                              <a:gd name="T89" fmla="*/ 72 h 107"/>
                              <a:gd name="T90" fmla="*/ 20 w 86"/>
                              <a:gd name="T91" fmla="*/ 80 h 107"/>
                              <a:gd name="T92" fmla="*/ 25 w 86"/>
                              <a:gd name="T93" fmla="*/ 85 h 107"/>
                              <a:gd name="T94" fmla="*/ 29 w 86"/>
                              <a:gd name="T95" fmla="*/ 90 h 107"/>
                              <a:gd name="T96" fmla="*/ 36 w 86"/>
                              <a:gd name="T97" fmla="*/ 93 h 107"/>
                              <a:gd name="T98" fmla="*/ 43 w 86"/>
                              <a:gd name="T99" fmla="*/ 95 h 107"/>
                              <a:gd name="T100" fmla="*/ 49 w 86"/>
                              <a:gd name="T101" fmla="*/ 96 h 107"/>
                              <a:gd name="T102" fmla="*/ 59 w 86"/>
                              <a:gd name="T103" fmla="*/ 95 h 107"/>
                              <a:gd name="T104" fmla="*/ 69 w 86"/>
                              <a:gd name="T105" fmla="*/ 92 h 107"/>
                              <a:gd name="T106" fmla="*/ 77 w 86"/>
                              <a:gd name="T107" fmla="*/ 88 h 107"/>
                              <a:gd name="T108" fmla="*/ 85 w 86"/>
                              <a:gd name="T109" fmla="*/ 82 h 107"/>
                              <a:gd name="T110" fmla="*/ 86 w 86"/>
                              <a:gd name="T111" fmla="*/ 82 h 107"/>
                              <a:gd name="T112" fmla="*/ 86 w 86"/>
                              <a:gd name="T113" fmla="*/ 98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86" h="107">
                                <a:moveTo>
                                  <a:pt x="86" y="98"/>
                                </a:moveTo>
                                <a:lnTo>
                                  <a:pt x="82" y="100"/>
                                </a:lnTo>
                                <a:lnTo>
                                  <a:pt x="79" y="101"/>
                                </a:lnTo>
                                <a:lnTo>
                                  <a:pt x="75" y="103"/>
                                </a:lnTo>
                                <a:lnTo>
                                  <a:pt x="71" y="104"/>
                                </a:lnTo>
                                <a:lnTo>
                                  <a:pt x="66" y="106"/>
                                </a:lnTo>
                                <a:lnTo>
                                  <a:pt x="61" y="107"/>
                                </a:lnTo>
                                <a:lnTo>
                                  <a:pt x="57" y="107"/>
                                </a:lnTo>
                                <a:lnTo>
                                  <a:pt x="50" y="107"/>
                                </a:lnTo>
                                <a:lnTo>
                                  <a:pt x="39" y="107"/>
                                </a:lnTo>
                                <a:lnTo>
                                  <a:pt x="29" y="104"/>
                                </a:lnTo>
                                <a:lnTo>
                                  <a:pt x="21" y="101"/>
                                </a:lnTo>
                                <a:lnTo>
                                  <a:pt x="13" y="95"/>
                                </a:lnTo>
                                <a:lnTo>
                                  <a:pt x="7" y="87"/>
                                </a:lnTo>
                                <a:lnTo>
                                  <a:pt x="4" y="77"/>
                                </a:lnTo>
                                <a:lnTo>
                                  <a:pt x="0" y="66"/>
                                </a:lnTo>
                                <a:lnTo>
                                  <a:pt x="0" y="54"/>
                                </a:lnTo>
                                <a:lnTo>
                                  <a:pt x="0" y="42"/>
                                </a:lnTo>
                                <a:lnTo>
                                  <a:pt x="2" y="31"/>
                                </a:lnTo>
                                <a:lnTo>
                                  <a:pt x="7" y="21"/>
                                </a:lnTo>
                                <a:lnTo>
                                  <a:pt x="13" y="13"/>
                                </a:lnTo>
                                <a:lnTo>
                                  <a:pt x="21" y="7"/>
                                </a:lnTo>
                                <a:lnTo>
                                  <a:pt x="29" y="3"/>
                                </a:lnTo>
                                <a:lnTo>
                                  <a:pt x="39" y="0"/>
                                </a:lnTo>
                                <a:lnTo>
                                  <a:pt x="50" y="0"/>
                                </a:lnTo>
                                <a:lnTo>
                                  <a:pt x="59" y="0"/>
                                </a:lnTo>
                                <a:lnTo>
                                  <a:pt x="68" y="1"/>
                                </a:lnTo>
                                <a:lnTo>
                                  <a:pt x="76" y="3"/>
                                </a:lnTo>
                                <a:lnTo>
                                  <a:pt x="86" y="8"/>
                                </a:lnTo>
                                <a:lnTo>
                                  <a:pt x="86" y="24"/>
                                </a:lnTo>
                                <a:lnTo>
                                  <a:pt x="85" y="24"/>
                                </a:lnTo>
                                <a:lnTo>
                                  <a:pt x="76" y="18"/>
                                </a:lnTo>
                                <a:lnTo>
                                  <a:pt x="68" y="15"/>
                                </a:lnTo>
                                <a:lnTo>
                                  <a:pt x="59" y="12"/>
                                </a:lnTo>
                                <a:lnTo>
                                  <a:pt x="49" y="11"/>
                                </a:lnTo>
                                <a:lnTo>
                                  <a:pt x="42" y="12"/>
                                </a:lnTo>
                                <a:lnTo>
                                  <a:pt x="36" y="13"/>
                                </a:lnTo>
                                <a:lnTo>
                                  <a:pt x="29" y="17"/>
                                </a:lnTo>
                                <a:lnTo>
                                  <a:pt x="25" y="22"/>
                                </a:lnTo>
                                <a:lnTo>
                                  <a:pt x="20" y="27"/>
                                </a:lnTo>
                                <a:lnTo>
                                  <a:pt x="16" y="35"/>
                                </a:lnTo>
                                <a:lnTo>
                                  <a:pt x="15" y="43"/>
                                </a:lnTo>
                                <a:lnTo>
                                  <a:pt x="13" y="54"/>
                                </a:lnTo>
                                <a:lnTo>
                                  <a:pt x="15" y="64"/>
                                </a:lnTo>
                                <a:lnTo>
                                  <a:pt x="17" y="72"/>
                                </a:lnTo>
                                <a:lnTo>
                                  <a:pt x="20" y="80"/>
                                </a:lnTo>
                                <a:lnTo>
                                  <a:pt x="25" y="85"/>
                                </a:lnTo>
                                <a:lnTo>
                                  <a:pt x="29" y="90"/>
                                </a:lnTo>
                                <a:lnTo>
                                  <a:pt x="36" y="93"/>
                                </a:lnTo>
                                <a:lnTo>
                                  <a:pt x="43" y="95"/>
                                </a:lnTo>
                                <a:lnTo>
                                  <a:pt x="49" y="96"/>
                                </a:lnTo>
                                <a:lnTo>
                                  <a:pt x="59" y="95"/>
                                </a:lnTo>
                                <a:lnTo>
                                  <a:pt x="69" y="92"/>
                                </a:lnTo>
                                <a:lnTo>
                                  <a:pt x="77" y="88"/>
                                </a:lnTo>
                                <a:lnTo>
                                  <a:pt x="85" y="82"/>
                                </a:lnTo>
                                <a:lnTo>
                                  <a:pt x="86" y="82"/>
                                </a:lnTo>
                                <a:lnTo>
                                  <a:pt x="86" y="9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901" name="Freeform 364"/>
                        <wps:cNvSpPr>
                          <a:spLocks noEditPoints="1"/>
                        </wps:cNvSpPr>
                        <wps:spPr bwMode="auto">
                          <a:xfrm>
                            <a:off x="5576888" y="3592512"/>
                            <a:ext cx="50800" cy="57150"/>
                          </a:xfrm>
                          <a:custGeom>
                            <a:avLst/>
                            <a:gdLst>
                              <a:gd name="T0" fmla="*/ 83 w 97"/>
                              <a:gd name="T1" fmla="*/ 14 h 109"/>
                              <a:gd name="T2" fmla="*/ 90 w 97"/>
                              <a:gd name="T3" fmla="*/ 22 h 109"/>
                              <a:gd name="T4" fmla="*/ 93 w 97"/>
                              <a:gd name="T5" fmla="*/ 32 h 109"/>
                              <a:gd name="T6" fmla="*/ 96 w 97"/>
                              <a:gd name="T7" fmla="*/ 41 h 109"/>
                              <a:gd name="T8" fmla="*/ 97 w 97"/>
                              <a:gd name="T9" fmla="*/ 55 h 109"/>
                              <a:gd name="T10" fmla="*/ 96 w 97"/>
                              <a:gd name="T11" fmla="*/ 67 h 109"/>
                              <a:gd name="T12" fmla="*/ 93 w 97"/>
                              <a:gd name="T13" fmla="*/ 77 h 109"/>
                              <a:gd name="T14" fmla="*/ 90 w 97"/>
                              <a:gd name="T15" fmla="*/ 87 h 109"/>
                              <a:gd name="T16" fmla="*/ 83 w 97"/>
                              <a:gd name="T17" fmla="*/ 94 h 109"/>
                              <a:gd name="T18" fmla="*/ 77 w 97"/>
                              <a:gd name="T19" fmla="*/ 101 h 109"/>
                              <a:gd name="T20" fmla="*/ 69 w 97"/>
                              <a:gd name="T21" fmla="*/ 105 h 109"/>
                              <a:gd name="T22" fmla="*/ 59 w 97"/>
                              <a:gd name="T23" fmla="*/ 108 h 109"/>
                              <a:gd name="T24" fmla="*/ 48 w 97"/>
                              <a:gd name="T25" fmla="*/ 109 h 109"/>
                              <a:gd name="T26" fmla="*/ 38 w 97"/>
                              <a:gd name="T27" fmla="*/ 108 h 109"/>
                              <a:gd name="T28" fmla="*/ 28 w 97"/>
                              <a:gd name="T29" fmla="*/ 105 h 109"/>
                              <a:gd name="T30" fmla="*/ 19 w 97"/>
                              <a:gd name="T31" fmla="*/ 101 h 109"/>
                              <a:gd name="T32" fmla="*/ 13 w 97"/>
                              <a:gd name="T33" fmla="*/ 94 h 109"/>
                              <a:gd name="T34" fmla="*/ 7 w 97"/>
                              <a:gd name="T35" fmla="*/ 87 h 109"/>
                              <a:gd name="T36" fmla="*/ 3 w 97"/>
                              <a:gd name="T37" fmla="*/ 77 h 109"/>
                              <a:gd name="T38" fmla="*/ 1 w 97"/>
                              <a:gd name="T39" fmla="*/ 67 h 109"/>
                              <a:gd name="T40" fmla="*/ 0 w 97"/>
                              <a:gd name="T41" fmla="*/ 55 h 109"/>
                              <a:gd name="T42" fmla="*/ 1 w 97"/>
                              <a:gd name="T43" fmla="*/ 43 h 109"/>
                              <a:gd name="T44" fmla="*/ 3 w 97"/>
                              <a:gd name="T45" fmla="*/ 32 h 109"/>
                              <a:gd name="T46" fmla="*/ 7 w 97"/>
                              <a:gd name="T47" fmla="*/ 22 h 109"/>
                              <a:gd name="T48" fmla="*/ 13 w 97"/>
                              <a:gd name="T49" fmla="*/ 14 h 109"/>
                              <a:gd name="T50" fmla="*/ 19 w 97"/>
                              <a:gd name="T51" fmla="*/ 8 h 109"/>
                              <a:gd name="T52" fmla="*/ 28 w 97"/>
                              <a:gd name="T53" fmla="*/ 3 h 109"/>
                              <a:gd name="T54" fmla="*/ 38 w 97"/>
                              <a:gd name="T55" fmla="*/ 1 h 109"/>
                              <a:gd name="T56" fmla="*/ 48 w 97"/>
                              <a:gd name="T57" fmla="*/ 0 h 109"/>
                              <a:gd name="T58" fmla="*/ 59 w 97"/>
                              <a:gd name="T59" fmla="*/ 1 h 109"/>
                              <a:gd name="T60" fmla="*/ 69 w 97"/>
                              <a:gd name="T61" fmla="*/ 3 h 109"/>
                              <a:gd name="T62" fmla="*/ 77 w 97"/>
                              <a:gd name="T63" fmla="*/ 8 h 109"/>
                              <a:gd name="T64" fmla="*/ 83 w 97"/>
                              <a:gd name="T65" fmla="*/ 14 h 109"/>
                              <a:gd name="T66" fmla="*/ 82 w 97"/>
                              <a:gd name="T67" fmla="*/ 55 h 109"/>
                              <a:gd name="T68" fmla="*/ 81 w 97"/>
                              <a:gd name="T69" fmla="*/ 35 h 109"/>
                              <a:gd name="T70" fmla="*/ 74 w 97"/>
                              <a:gd name="T71" fmla="*/ 23 h 109"/>
                              <a:gd name="T72" fmla="*/ 69 w 97"/>
                              <a:gd name="T73" fmla="*/ 18 h 109"/>
                              <a:gd name="T74" fmla="*/ 56 w 97"/>
                              <a:gd name="T75" fmla="*/ 12 h 109"/>
                              <a:gd name="T76" fmla="*/ 49 w 97"/>
                              <a:gd name="T77" fmla="*/ 12 h 109"/>
                              <a:gd name="T78" fmla="*/ 40 w 97"/>
                              <a:gd name="T79" fmla="*/ 12 h 109"/>
                              <a:gd name="T80" fmla="*/ 28 w 97"/>
                              <a:gd name="T81" fmla="*/ 18 h 109"/>
                              <a:gd name="T82" fmla="*/ 23 w 97"/>
                              <a:gd name="T83" fmla="*/ 23 h 109"/>
                              <a:gd name="T84" fmla="*/ 16 w 97"/>
                              <a:gd name="T85" fmla="*/ 35 h 109"/>
                              <a:gd name="T86" fmla="*/ 14 w 97"/>
                              <a:gd name="T87" fmla="*/ 55 h 109"/>
                              <a:gd name="T88" fmla="*/ 16 w 97"/>
                              <a:gd name="T89" fmla="*/ 73 h 109"/>
                              <a:gd name="T90" fmla="*/ 23 w 97"/>
                              <a:gd name="T91" fmla="*/ 86 h 109"/>
                              <a:gd name="T92" fmla="*/ 28 w 97"/>
                              <a:gd name="T93" fmla="*/ 91 h 109"/>
                              <a:gd name="T94" fmla="*/ 40 w 97"/>
                              <a:gd name="T95" fmla="*/ 97 h 109"/>
                              <a:gd name="T96" fmla="*/ 49 w 97"/>
                              <a:gd name="T97" fmla="*/ 97 h 109"/>
                              <a:gd name="T98" fmla="*/ 56 w 97"/>
                              <a:gd name="T99" fmla="*/ 97 h 109"/>
                              <a:gd name="T100" fmla="*/ 69 w 97"/>
                              <a:gd name="T101" fmla="*/ 91 h 109"/>
                              <a:gd name="T102" fmla="*/ 74 w 97"/>
                              <a:gd name="T103" fmla="*/ 86 h 109"/>
                              <a:gd name="T104" fmla="*/ 81 w 97"/>
                              <a:gd name="T105" fmla="*/ 73 h 109"/>
                              <a:gd name="T106" fmla="*/ 82 w 97"/>
                              <a:gd name="T107" fmla="*/ 55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09">
                                <a:moveTo>
                                  <a:pt x="83" y="14"/>
                                </a:moveTo>
                                <a:lnTo>
                                  <a:pt x="90" y="22"/>
                                </a:lnTo>
                                <a:lnTo>
                                  <a:pt x="93" y="32"/>
                                </a:lnTo>
                                <a:lnTo>
                                  <a:pt x="96" y="41"/>
                                </a:lnTo>
                                <a:lnTo>
                                  <a:pt x="97" y="55"/>
                                </a:lnTo>
                                <a:lnTo>
                                  <a:pt x="96" y="67"/>
                                </a:lnTo>
                                <a:lnTo>
                                  <a:pt x="93" y="77"/>
                                </a:lnTo>
                                <a:lnTo>
                                  <a:pt x="90" y="87"/>
                                </a:lnTo>
                                <a:lnTo>
                                  <a:pt x="83" y="94"/>
                                </a:lnTo>
                                <a:lnTo>
                                  <a:pt x="77" y="101"/>
                                </a:lnTo>
                                <a:lnTo>
                                  <a:pt x="69" y="105"/>
                                </a:lnTo>
                                <a:lnTo>
                                  <a:pt x="59" y="108"/>
                                </a:lnTo>
                                <a:lnTo>
                                  <a:pt x="48" y="109"/>
                                </a:lnTo>
                                <a:lnTo>
                                  <a:pt x="38" y="108"/>
                                </a:lnTo>
                                <a:lnTo>
                                  <a:pt x="28" y="105"/>
                                </a:lnTo>
                                <a:lnTo>
                                  <a:pt x="19" y="101"/>
                                </a:lnTo>
                                <a:lnTo>
                                  <a:pt x="13" y="94"/>
                                </a:lnTo>
                                <a:lnTo>
                                  <a:pt x="7" y="87"/>
                                </a:lnTo>
                                <a:lnTo>
                                  <a:pt x="3" y="77"/>
                                </a:lnTo>
                                <a:lnTo>
                                  <a:pt x="1" y="67"/>
                                </a:lnTo>
                                <a:lnTo>
                                  <a:pt x="0" y="55"/>
                                </a:lnTo>
                                <a:lnTo>
                                  <a:pt x="1" y="43"/>
                                </a:lnTo>
                                <a:lnTo>
                                  <a:pt x="3" y="32"/>
                                </a:lnTo>
                                <a:lnTo>
                                  <a:pt x="7" y="22"/>
                                </a:lnTo>
                                <a:lnTo>
                                  <a:pt x="13" y="14"/>
                                </a:lnTo>
                                <a:lnTo>
                                  <a:pt x="19" y="8"/>
                                </a:lnTo>
                                <a:lnTo>
                                  <a:pt x="28" y="3"/>
                                </a:lnTo>
                                <a:lnTo>
                                  <a:pt x="38" y="1"/>
                                </a:lnTo>
                                <a:lnTo>
                                  <a:pt x="48" y="0"/>
                                </a:lnTo>
                                <a:lnTo>
                                  <a:pt x="59" y="1"/>
                                </a:lnTo>
                                <a:lnTo>
                                  <a:pt x="69" y="3"/>
                                </a:lnTo>
                                <a:lnTo>
                                  <a:pt x="77" y="8"/>
                                </a:lnTo>
                                <a:lnTo>
                                  <a:pt x="83" y="14"/>
                                </a:lnTo>
                                <a:close/>
                                <a:moveTo>
                                  <a:pt x="82" y="55"/>
                                </a:moveTo>
                                <a:lnTo>
                                  <a:pt x="81" y="35"/>
                                </a:lnTo>
                                <a:lnTo>
                                  <a:pt x="74" y="23"/>
                                </a:lnTo>
                                <a:lnTo>
                                  <a:pt x="69" y="18"/>
                                </a:lnTo>
                                <a:lnTo>
                                  <a:pt x="56" y="12"/>
                                </a:lnTo>
                                <a:lnTo>
                                  <a:pt x="49" y="12"/>
                                </a:lnTo>
                                <a:lnTo>
                                  <a:pt x="40" y="12"/>
                                </a:lnTo>
                                <a:lnTo>
                                  <a:pt x="28" y="18"/>
                                </a:lnTo>
                                <a:lnTo>
                                  <a:pt x="23" y="23"/>
                                </a:lnTo>
                                <a:lnTo>
                                  <a:pt x="16" y="35"/>
                                </a:lnTo>
                                <a:lnTo>
                                  <a:pt x="14" y="55"/>
                                </a:lnTo>
                                <a:lnTo>
                                  <a:pt x="16" y="73"/>
                                </a:lnTo>
                                <a:lnTo>
                                  <a:pt x="23" y="86"/>
                                </a:lnTo>
                                <a:lnTo>
                                  <a:pt x="28" y="91"/>
                                </a:lnTo>
                                <a:lnTo>
                                  <a:pt x="40" y="97"/>
                                </a:lnTo>
                                <a:lnTo>
                                  <a:pt x="49" y="97"/>
                                </a:lnTo>
                                <a:lnTo>
                                  <a:pt x="56" y="97"/>
                                </a:lnTo>
                                <a:lnTo>
                                  <a:pt x="69" y="91"/>
                                </a:lnTo>
                                <a:lnTo>
                                  <a:pt x="74" y="86"/>
                                </a:lnTo>
                                <a:lnTo>
                                  <a:pt x="81" y="73"/>
                                </a:lnTo>
                                <a:lnTo>
                                  <a:pt x="82" y="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902" name="Freeform 365"/>
                        <wps:cNvSpPr>
                          <a:spLocks noEditPoints="1"/>
                        </wps:cNvSpPr>
                        <wps:spPr bwMode="auto">
                          <a:xfrm>
                            <a:off x="5637213" y="3592512"/>
                            <a:ext cx="50800" cy="57150"/>
                          </a:xfrm>
                          <a:custGeom>
                            <a:avLst/>
                            <a:gdLst>
                              <a:gd name="T0" fmla="*/ 84 w 97"/>
                              <a:gd name="T1" fmla="*/ 14 h 109"/>
                              <a:gd name="T2" fmla="*/ 90 w 97"/>
                              <a:gd name="T3" fmla="*/ 22 h 109"/>
                              <a:gd name="T4" fmla="*/ 94 w 97"/>
                              <a:gd name="T5" fmla="*/ 32 h 109"/>
                              <a:gd name="T6" fmla="*/ 96 w 97"/>
                              <a:gd name="T7" fmla="*/ 41 h 109"/>
                              <a:gd name="T8" fmla="*/ 97 w 97"/>
                              <a:gd name="T9" fmla="*/ 55 h 109"/>
                              <a:gd name="T10" fmla="*/ 96 w 97"/>
                              <a:gd name="T11" fmla="*/ 67 h 109"/>
                              <a:gd name="T12" fmla="*/ 94 w 97"/>
                              <a:gd name="T13" fmla="*/ 77 h 109"/>
                              <a:gd name="T14" fmla="*/ 90 w 97"/>
                              <a:gd name="T15" fmla="*/ 87 h 109"/>
                              <a:gd name="T16" fmla="*/ 84 w 97"/>
                              <a:gd name="T17" fmla="*/ 94 h 109"/>
                              <a:gd name="T18" fmla="*/ 76 w 97"/>
                              <a:gd name="T19" fmla="*/ 101 h 109"/>
                              <a:gd name="T20" fmla="*/ 69 w 97"/>
                              <a:gd name="T21" fmla="*/ 105 h 109"/>
                              <a:gd name="T22" fmla="*/ 59 w 97"/>
                              <a:gd name="T23" fmla="*/ 108 h 109"/>
                              <a:gd name="T24" fmla="*/ 48 w 97"/>
                              <a:gd name="T25" fmla="*/ 109 h 109"/>
                              <a:gd name="T26" fmla="*/ 38 w 97"/>
                              <a:gd name="T27" fmla="*/ 108 h 109"/>
                              <a:gd name="T28" fmla="*/ 28 w 97"/>
                              <a:gd name="T29" fmla="*/ 105 h 109"/>
                              <a:gd name="T30" fmla="*/ 20 w 97"/>
                              <a:gd name="T31" fmla="*/ 101 h 109"/>
                              <a:gd name="T32" fmla="*/ 14 w 97"/>
                              <a:gd name="T33" fmla="*/ 94 h 109"/>
                              <a:gd name="T34" fmla="*/ 7 w 97"/>
                              <a:gd name="T35" fmla="*/ 87 h 109"/>
                              <a:gd name="T36" fmla="*/ 4 w 97"/>
                              <a:gd name="T37" fmla="*/ 77 h 109"/>
                              <a:gd name="T38" fmla="*/ 0 w 97"/>
                              <a:gd name="T39" fmla="*/ 67 h 109"/>
                              <a:gd name="T40" fmla="*/ 0 w 97"/>
                              <a:gd name="T41" fmla="*/ 55 h 109"/>
                              <a:gd name="T42" fmla="*/ 0 w 97"/>
                              <a:gd name="T43" fmla="*/ 43 h 109"/>
                              <a:gd name="T44" fmla="*/ 4 w 97"/>
                              <a:gd name="T45" fmla="*/ 32 h 109"/>
                              <a:gd name="T46" fmla="*/ 7 w 97"/>
                              <a:gd name="T47" fmla="*/ 22 h 109"/>
                              <a:gd name="T48" fmla="*/ 14 w 97"/>
                              <a:gd name="T49" fmla="*/ 14 h 109"/>
                              <a:gd name="T50" fmla="*/ 20 w 97"/>
                              <a:gd name="T51" fmla="*/ 8 h 109"/>
                              <a:gd name="T52" fmla="*/ 28 w 97"/>
                              <a:gd name="T53" fmla="*/ 3 h 109"/>
                              <a:gd name="T54" fmla="*/ 38 w 97"/>
                              <a:gd name="T55" fmla="*/ 1 h 109"/>
                              <a:gd name="T56" fmla="*/ 48 w 97"/>
                              <a:gd name="T57" fmla="*/ 0 h 109"/>
                              <a:gd name="T58" fmla="*/ 59 w 97"/>
                              <a:gd name="T59" fmla="*/ 1 h 109"/>
                              <a:gd name="T60" fmla="*/ 69 w 97"/>
                              <a:gd name="T61" fmla="*/ 3 h 109"/>
                              <a:gd name="T62" fmla="*/ 78 w 97"/>
                              <a:gd name="T63" fmla="*/ 8 h 109"/>
                              <a:gd name="T64" fmla="*/ 84 w 97"/>
                              <a:gd name="T65" fmla="*/ 14 h 109"/>
                              <a:gd name="T66" fmla="*/ 82 w 97"/>
                              <a:gd name="T67" fmla="*/ 55 h 109"/>
                              <a:gd name="T68" fmla="*/ 81 w 97"/>
                              <a:gd name="T69" fmla="*/ 35 h 109"/>
                              <a:gd name="T70" fmla="*/ 74 w 97"/>
                              <a:gd name="T71" fmla="*/ 23 h 109"/>
                              <a:gd name="T72" fmla="*/ 69 w 97"/>
                              <a:gd name="T73" fmla="*/ 18 h 109"/>
                              <a:gd name="T74" fmla="*/ 57 w 97"/>
                              <a:gd name="T75" fmla="*/ 12 h 109"/>
                              <a:gd name="T76" fmla="*/ 48 w 97"/>
                              <a:gd name="T77" fmla="*/ 12 h 109"/>
                              <a:gd name="T78" fmla="*/ 41 w 97"/>
                              <a:gd name="T79" fmla="*/ 12 h 109"/>
                              <a:gd name="T80" fmla="*/ 28 w 97"/>
                              <a:gd name="T81" fmla="*/ 18 h 109"/>
                              <a:gd name="T82" fmla="*/ 23 w 97"/>
                              <a:gd name="T83" fmla="*/ 23 h 109"/>
                              <a:gd name="T84" fmla="*/ 16 w 97"/>
                              <a:gd name="T85" fmla="*/ 35 h 109"/>
                              <a:gd name="T86" fmla="*/ 15 w 97"/>
                              <a:gd name="T87" fmla="*/ 55 h 109"/>
                              <a:gd name="T88" fmla="*/ 16 w 97"/>
                              <a:gd name="T89" fmla="*/ 73 h 109"/>
                              <a:gd name="T90" fmla="*/ 23 w 97"/>
                              <a:gd name="T91" fmla="*/ 86 h 109"/>
                              <a:gd name="T92" fmla="*/ 28 w 97"/>
                              <a:gd name="T93" fmla="*/ 91 h 109"/>
                              <a:gd name="T94" fmla="*/ 41 w 97"/>
                              <a:gd name="T95" fmla="*/ 97 h 109"/>
                              <a:gd name="T96" fmla="*/ 48 w 97"/>
                              <a:gd name="T97" fmla="*/ 97 h 109"/>
                              <a:gd name="T98" fmla="*/ 55 w 97"/>
                              <a:gd name="T99" fmla="*/ 97 h 109"/>
                              <a:gd name="T100" fmla="*/ 69 w 97"/>
                              <a:gd name="T101" fmla="*/ 91 h 109"/>
                              <a:gd name="T102" fmla="*/ 73 w 97"/>
                              <a:gd name="T103" fmla="*/ 86 h 109"/>
                              <a:gd name="T104" fmla="*/ 81 w 97"/>
                              <a:gd name="T105" fmla="*/ 73 h 109"/>
                              <a:gd name="T106" fmla="*/ 82 w 97"/>
                              <a:gd name="T107" fmla="*/ 55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09">
                                <a:moveTo>
                                  <a:pt x="84" y="14"/>
                                </a:moveTo>
                                <a:lnTo>
                                  <a:pt x="90" y="22"/>
                                </a:lnTo>
                                <a:lnTo>
                                  <a:pt x="94" y="32"/>
                                </a:lnTo>
                                <a:lnTo>
                                  <a:pt x="96" y="41"/>
                                </a:lnTo>
                                <a:lnTo>
                                  <a:pt x="97" y="55"/>
                                </a:lnTo>
                                <a:lnTo>
                                  <a:pt x="96" y="67"/>
                                </a:lnTo>
                                <a:lnTo>
                                  <a:pt x="94" y="77"/>
                                </a:lnTo>
                                <a:lnTo>
                                  <a:pt x="90" y="87"/>
                                </a:lnTo>
                                <a:lnTo>
                                  <a:pt x="84" y="94"/>
                                </a:lnTo>
                                <a:lnTo>
                                  <a:pt x="76" y="101"/>
                                </a:lnTo>
                                <a:lnTo>
                                  <a:pt x="69" y="105"/>
                                </a:lnTo>
                                <a:lnTo>
                                  <a:pt x="59" y="108"/>
                                </a:lnTo>
                                <a:lnTo>
                                  <a:pt x="48" y="109"/>
                                </a:lnTo>
                                <a:lnTo>
                                  <a:pt x="38" y="108"/>
                                </a:lnTo>
                                <a:lnTo>
                                  <a:pt x="28" y="105"/>
                                </a:lnTo>
                                <a:lnTo>
                                  <a:pt x="20" y="101"/>
                                </a:lnTo>
                                <a:lnTo>
                                  <a:pt x="14" y="94"/>
                                </a:lnTo>
                                <a:lnTo>
                                  <a:pt x="7" y="87"/>
                                </a:lnTo>
                                <a:lnTo>
                                  <a:pt x="4" y="77"/>
                                </a:lnTo>
                                <a:lnTo>
                                  <a:pt x="0" y="67"/>
                                </a:lnTo>
                                <a:lnTo>
                                  <a:pt x="0" y="55"/>
                                </a:lnTo>
                                <a:lnTo>
                                  <a:pt x="0" y="43"/>
                                </a:lnTo>
                                <a:lnTo>
                                  <a:pt x="4" y="32"/>
                                </a:lnTo>
                                <a:lnTo>
                                  <a:pt x="7" y="22"/>
                                </a:lnTo>
                                <a:lnTo>
                                  <a:pt x="14" y="14"/>
                                </a:lnTo>
                                <a:lnTo>
                                  <a:pt x="20" y="8"/>
                                </a:lnTo>
                                <a:lnTo>
                                  <a:pt x="28" y="3"/>
                                </a:lnTo>
                                <a:lnTo>
                                  <a:pt x="38" y="1"/>
                                </a:lnTo>
                                <a:lnTo>
                                  <a:pt x="48" y="0"/>
                                </a:lnTo>
                                <a:lnTo>
                                  <a:pt x="59" y="1"/>
                                </a:lnTo>
                                <a:lnTo>
                                  <a:pt x="69" y="3"/>
                                </a:lnTo>
                                <a:lnTo>
                                  <a:pt x="78" y="8"/>
                                </a:lnTo>
                                <a:lnTo>
                                  <a:pt x="84" y="14"/>
                                </a:lnTo>
                                <a:close/>
                                <a:moveTo>
                                  <a:pt x="82" y="55"/>
                                </a:moveTo>
                                <a:lnTo>
                                  <a:pt x="81" y="35"/>
                                </a:lnTo>
                                <a:lnTo>
                                  <a:pt x="74" y="23"/>
                                </a:lnTo>
                                <a:lnTo>
                                  <a:pt x="69" y="18"/>
                                </a:lnTo>
                                <a:lnTo>
                                  <a:pt x="57" y="12"/>
                                </a:lnTo>
                                <a:lnTo>
                                  <a:pt x="48" y="12"/>
                                </a:lnTo>
                                <a:lnTo>
                                  <a:pt x="41" y="12"/>
                                </a:lnTo>
                                <a:lnTo>
                                  <a:pt x="28" y="18"/>
                                </a:lnTo>
                                <a:lnTo>
                                  <a:pt x="23" y="23"/>
                                </a:lnTo>
                                <a:lnTo>
                                  <a:pt x="16" y="35"/>
                                </a:lnTo>
                                <a:lnTo>
                                  <a:pt x="15" y="55"/>
                                </a:lnTo>
                                <a:lnTo>
                                  <a:pt x="16" y="73"/>
                                </a:lnTo>
                                <a:lnTo>
                                  <a:pt x="23" y="86"/>
                                </a:lnTo>
                                <a:lnTo>
                                  <a:pt x="28" y="91"/>
                                </a:lnTo>
                                <a:lnTo>
                                  <a:pt x="41" y="97"/>
                                </a:lnTo>
                                <a:lnTo>
                                  <a:pt x="48" y="97"/>
                                </a:lnTo>
                                <a:lnTo>
                                  <a:pt x="55" y="97"/>
                                </a:lnTo>
                                <a:lnTo>
                                  <a:pt x="69" y="91"/>
                                </a:lnTo>
                                <a:lnTo>
                                  <a:pt x="73" y="86"/>
                                </a:lnTo>
                                <a:lnTo>
                                  <a:pt x="81" y="73"/>
                                </a:lnTo>
                                <a:lnTo>
                                  <a:pt x="82" y="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903" name="Freeform 366"/>
                        <wps:cNvSpPr>
                          <a:spLocks/>
                        </wps:cNvSpPr>
                        <wps:spPr bwMode="auto">
                          <a:xfrm>
                            <a:off x="5699126" y="3594100"/>
                            <a:ext cx="42863" cy="55563"/>
                          </a:xfrm>
                          <a:custGeom>
                            <a:avLst/>
                            <a:gdLst>
                              <a:gd name="T0" fmla="*/ 79 w 79"/>
                              <a:gd name="T1" fmla="*/ 105 h 105"/>
                              <a:gd name="T2" fmla="*/ 66 w 79"/>
                              <a:gd name="T3" fmla="*/ 105 h 105"/>
                              <a:gd name="T4" fmla="*/ 66 w 79"/>
                              <a:gd name="T5" fmla="*/ 53 h 105"/>
                              <a:gd name="T6" fmla="*/ 14 w 79"/>
                              <a:gd name="T7" fmla="*/ 53 h 105"/>
                              <a:gd name="T8" fmla="*/ 14 w 79"/>
                              <a:gd name="T9" fmla="*/ 105 h 105"/>
                              <a:gd name="T10" fmla="*/ 0 w 79"/>
                              <a:gd name="T11" fmla="*/ 105 h 105"/>
                              <a:gd name="T12" fmla="*/ 0 w 79"/>
                              <a:gd name="T13" fmla="*/ 0 h 105"/>
                              <a:gd name="T14" fmla="*/ 14 w 79"/>
                              <a:gd name="T15" fmla="*/ 0 h 105"/>
                              <a:gd name="T16" fmla="*/ 14 w 79"/>
                              <a:gd name="T17" fmla="*/ 41 h 105"/>
                              <a:gd name="T18" fmla="*/ 66 w 79"/>
                              <a:gd name="T19" fmla="*/ 41 h 105"/>
                              <a:gd name="T20" fmla="*/ 66 w 79"/>
                              <a:gd name="T21" fmla="*/ 0 h 105"/>
                              <a:gd name="T22" fmla="*/ 79 w 79"/>
                              <a:gd name="T23" fmla="*/ 0 h 105"/>
                              <a:gd name="T24" fmla="*/ 79 w 79"/>
                              <a:gd name="T25" fmla="*/ 105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79" h="105">
                                <a:moveTo>
                                  <a:pt x="79" y="105"/>
                                </a:moveTo>
                                <a:lnTo>
                                  <a:pt x="66" y="105"/>
                                </a:lnTo>
                                <a:lnTo>
                                  <a:pt x="66" y="53"/>
                                </a:lnTo>
                                <a:lnTo>
                                  <a:pt x="14" y="53"/>
                                </a:lnTo>
                                <a:lnTo>
                                  <a:pt x="14" y="105"/>
                                </a:lnTo>
                                <a:lnTo>
                                  <a:pt x="0" y="105"/>
                                </a:lnTo>
                                <a:lnTo>
                                  <a:pt x="0" y="0"/>
                                </a:lnTo>
                                <a:lnTo>
                                  <a:pt x="14" y="0"/>
                                </a:lnTo>
                                <a:lnTo>
                                  <a:pt x="14" y="41"/>
                                </a:lnTo>
                                <a:lnTo>
                                  <a:pt x="66" y="41"/>
                                </a:lnTo>
                                <a:lnTo>
                                  <a:pt x="66" y="0"/>
                                </a:lnTo>
                                <a:lnTo>
                                  <a:pt x="79" y="0"/>
                                </a:lnTo>
                                <a:lnTo>
                                  <a:pt x="79"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904" name="Freeform 367"/>
                        <wps:cNvSpPr>
                          <a:spLocks noEditPoints="1"/>
                        </wps:cNvSpPr>
                        <wps:spPr bwMode="auto">
                          <a:xfrm>
                            <a:off x="4702176" y="3581400"/>
                            <a:ext cx="50800" cy="57150"/>
                          </a:xfrm>
                          <a:custGeom>
                            <a:avLst/>
                            <a:gdLst>
                              <a:gd name="T0" fmla="*/ 83 w 97"/>
                              <a:gd name="T1" fmla="*/ 14 h 109"/>
                              <a:gd name="T2" fmla="*/ 89 w 97"/>
                              <a:gd name="T3" fmla="*/ 22 h 109"/>
                              <a:gd name="T4" fmla="*/ 93 w 97"/>
                              <a:gd name="T5" fmla="*/ 32 h 109"/>
                              <a:gd name="T6" fmla="*/ 97 w 97"/>
                              <a:gd name="T7" fmla="*/ 41 h 109"/>
                              <a:gd name="T8" fmla="*/ 97 w 97"/>
                              <a:gd name="T9" fmla="*/ 55 h 109"/>
                              <a:gd name="T10" fmla="*/ 96 w 97"/>
                              <a:gd name="T11" fmla="*/ 67 h 109"/>
                              <a:gd name="T12" fmla="*/ 93 w 97"/>
                              <a:gd name="T13" fmla="*/ 77 h 109"/>
                              <a:gd name="T14" fmla="*/ 89 w 97"/>
                              <a:gd name="T15" fmla="*/ 87 h 109"/>
                              <a:gd name="T16" fmla="*/ 83 w 97"/>
                              <a:gd name="T17" fmla="*/ 94 h 109"/>
                              <a:gd name="T18" fmla="*/ 77 w 97"/>
                              <a:gd name="T19" fmla="*/ 101 h 109"/>
                              <a:gd name="T20" fmla="*/ 69 w 97"/>
                              <a:gd name="T21" fmla="*/ 106 h 109"/>
                              <a:gd name="T22" fmla="*/ 59 w 97"/>
                              <a:gd name="T23" fmla="*/ 108 h 109"/>
                              <a:gd name="T24" fmla="*/ 49 w 97"/>
                              <a:gd name="T25" fmla="*/ 109 h 109"/>
                              <a:gd name="T26" fmla="*/ 38 w 97"/>
                              <a:gd name="T27" fmla="*/ 108 h 109"/>
                              <a:gd name="T28" fmla="*/ 28 w 97"/>
                              <a:gd name="T29" fmla="*/ 106 h 109"/>
                              <a:gd name="T30" fmla="*/ 19 w 97"/>
                              <a:gd name="T31" fmla="*/ 101 h 109"/>
                              <a:gd name="T32" fmla="*/ 13 w 97"/>
                              <a:gd name="T33" fmla="*/ 94 h 109"/>
                              <a:gd name="T34" fmla="*/ 7 w 97"/>
                              <a:gd name="T35" fmla="*/ 87 h 109"/>
                              <a:gd name="T36" fmla="*/ 3 w 97"/>
                              <a:gd name="T37" fmla="*/ 77 h 109"/>
                              <a:gd name="T38" fmla="*/ 1 w 97"/>
                              <a:gd name="T39" fmla="*/ 67 h 109"/>
                              <a:gd name="T40" fmla="*/ 0 w 97"/>
                              <a:gd name="T41" fmla="*/ 55 h 109"/>
                              <a:gd name="T42" fmla="*/ 1 w 97"/>
                              <a:gd name="T43" fmla="*/ 43 h 109"/>
                              <a:gd name="T44" fmla="*/ 3 w 97"/>
                              <a:gd name="T45" fmla="*/ 32 h 109"/>
                              <a:gd name="T46" fmla="*/ 7 w 97"/>
                              <a:gd name="T47" fmla="*/ 22 h 109"/>
                              <a:gd name="T48" fmla="*/ 13 w 97"/>
                              <a:gd name="T49" fmla="*/ 14 h 109"/>
                              <a:gd name="T50" fmla="*/ 19 w 97"/>
                              <a:gd name="T51" fmla="*/ 8 h 109"/>
                              <a:gd name="T52" fmla="*/ 28 w 97"/>
                              <a:gd name="T53" fmla="*/ 3 h 109"/>
                              <a:gd name="T54" fmla="*/ 38 w 97"/>
                              <a:gd name="T55" fmla="*/ 1 h 109"/>
                              <a:gd name="T56" fmla="*/ 49 w 97"/>
                              <a:gd name="T57" fmla="*/ 0 h 109"/>
                              <a:gd name="T58" fmla="*/ 59 w 97"/>
                              <a:gd name="T59" fmla="*/ 1 h 109"/>
                              <a:gd name="T60" fmla="*/ 69 w 97"/>
                              <a:gd name="T61" fmla="*/ 3 h 109"/>
                              <a:gd name="T62" fmla="*/ 77 w 97"/>
                              <a:gd name="T63" fmla="*/ 8 h 109"/>
                              <a:gd name="T64" fmla="*/ 83 w 97"/>
                              <a:gd name="T65" fmla="*/ 14 h 109"/>
                              <a:gd name="T66" fmla="*/ 82 w 97"/>
                              <a:gd name="T67" fmla="*/ 55 h 109"/>
                              <a:gd name="T68" fmla="*/ 81 w 97"/>
                              <a:gd name="T69" fmla="*/ 35 h 109"/>
                              <a:gd name="T70" fmla="*/ 73 w 97"/>
                              <a:gd name="T71" fmla="*/ 23 h 109"/>
                              <a:gd name="T72" fmla="*/ 69 w 97"/>
                              <a:gd name="T73" fmla="*/ 18 h 109"/>
                              <a:gd name="T74" fmla="*/ 56 w 97"/>
                              <a:gd name="T75" fmla="*/ 13 h 109"/>
                              <a:gd name="T76" fmla="*/ 49 w 97"/>
                              <a:gd name="T77" fmla="*/ 12 h 109"/>
                              <a:gd name="T78" fmla="*/ 40 w 97"/>
                              <a:gd name="T79" fmla="*/ 13 h 109"/>
                              <a:gd name="T80" fmla="*/ 28 w 97"/>
                              <a:gd name="T81" fmla="*/ 18 h 109"/>
                              <a:gd name="T82" fmla="*/ 23 w 97"/>
                              <a:gd name="T83" fmla="*/ 23 h 109"/>
                              <a:gd name="T84" fmla="*/ 16 w 97"/>
                              <a:gd name="T85" fmla="*/ 35 h 109"/>
                              <a:gd name="T86" fmla="*/ 14 w 97"/>
                              <a:gd name="T87" fmla="*/ 55 h 109"/>
                              <a:gd name="T88" fmla="*/ 16 w 97"/>
                              <a:gd name="T89" fmla="*/ 73 h 109"/>
                              <a:gd name="T90" fmla="*/ 23 w 97"/>
                              <a:gd name="T91" fmla="*/ 86 h 109"/>
                              <a:gd name="T92" fmla="*/ 28 w 97"/>
                              <a:gd name="T93" fmla="*/ 91 h 109"/>
                              <a:gd name="T94" fmla="*/ 41 w 97"/>
                              <a:gd name="T95" fmla="*/ 97 h 109"/>
                              <a:gd name="T96" fmla="*/ 49 w 97"/>
                              <a:gd name="T97" fmla="*/ 97 h 109"/>
                              <a:gd name="T98" fmla="*/ 56 w 97"/>
                              <a:gd name="T99" fmla="*/ 97 h 109"/>
                              <a:gd name="T100" fmla="*/ 69 w 97"/>
                              <a:gd name="T101" fmla="*/ 91 h 109"/>
                              <a:gd name="T102" fmla="*/ 73 w 97"/>
                              <a:gd name="T103" fmla="*/ 86 h 109"/>
                              <a:gd name="T104" fmla="*/ 81 w 97"/>
                              <a:gd name="T105" fmla="*/ 73 h 109"/>
                              <a:gd name="T106" fmla="*/ 82 w 97"/>
                              <a:gd name="T107" fmla="*/ 55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09">
                                <a:moveTo>
                                  <a:pt x="83" y="14"/>
                                </a:moveTo>
                                <a:lnTo>
                                  <a:pt x="89" y="22"/>
                                </a:lnTo>
                                <a:lnTo>
                                  <a:pt x="93" y="32"/>
                                </a:lnTo>
                                <a:lnTo>
                                  <a:pt x="97" y="41"/>
                                </a:lnTo>
                                <a:lnTo>
                                  <a:pt x="97" y="55"/>
                                </a:lnTo>
                                <a:lnTo>
                                  <a:pt x="96" y="67"/>
                                </a:lnTo>
                                <a:lnTo>
                                  <a:pt x="93" y="77"/>
                                </a:lnTo>
                                <a:lnTo>
                                  <a:pt x="89" y="87"/>
                                </a:lnTo>
                                <a:lnTo>
                                  <a:pt x="83" y="94"/>
                                </a:lnTo>
                                <a:lnTo>
                                  <a:pt x="77" y="101"/>
                                </a:lnTo>
                                <a:lnTo>
                                  <a:pt x="69" y="106"/>
                                </a:lnTo>
                                <a:lnTo>
                                  <a:pt x="59" y="108"/>
                                </a:lnTo>
                                <a:lnTo>
                                  <a:pt x="49" y="109"/>
                                </a:lnTo>
                                <a:lnTo>
                                  <a:pt x="38" y="108"/>
                                </a:lnTo>
                                <a:lnTo>
                                  <a:pt x="28" y="106"/>
                                </a:lnTo>
                                <a:lnTo>
                                  <a:pt x="19" y="101"/>
                                </a:lnTo>
                                <a:lnTo>
                                  <a:pt x="13" y="94"/>
                                </a:lnTo>
                                <a:lnTo>
                                  <a:pt x="7" y="87"/>
                                </a:lnTo>
                                <a:lnTo>
                                  <a:pt x="3" y="77"/>
                                </a:lnTo>
                                <a:lnTo>
                                  <a:pt x="1" y="67"/>
                                </a:lnTo>
                                <a:lnTo>
                                  <a:pt x="0" y="55"/>
                                </a:lnTo>
                                <a:lnTo>
                                  <a:pt x="1" y="43"/>
                                </a:lnTo>
                                <a:lnTo>
                                  <a:pt x="3" y="32"/>
                                </a:lnTo>
                                <a:lnTo>
                                  <a:pt x="7" y="22"/>
                                </a:lnTo>
                                <a:lnTo>
                                  <a:pt x="13" y="14"/>
                                </a:lnTo>
                                <a:lnTo>
                                  <a:pt x="19" y="8"/>
                                </a:lnTo>
                                <a:lnTo>
                                  <a:pt x="28" y="3"/>
                                </a:lnTo>
                                <a:lnTo>
                                  <a:pt x="38" y="1"/>
                                </a:lnTo>
                                <a:lnTo>
                                  <a:pt x="49" y="0"/>
                                </a:lnTo>
                                <a:lnTo>
                                  <a:pt x="59" y="1"/>
                                </a:lnTo>
                                <a:lnTo>
                                  <a:pt x="69" y="3"/>
                                </a:lnTo>
                                <a:lnTo>
                                  <a:pt x="77" y="8"/>
                                </a:lnTo>
                                <a:lnTo>
                                  <a:pt x="83" y="14"/>
                                </a:lnTo>
                                <a:close/>
                                <a:moveTo>
                                  <a:pt x="82" y="55"/>
                                </a:moveTo>
                                <a:lnTo>
                                  <a:pt x="81" y="35"/>
                                </a:lnTo>
                                <a:lnTo>
                                  <a:pt x="73" y="23"/>
                                </a:lnTo>
                                <a:lnTo>
                                  <a:pt x="69" y="18"/>
                                </a:lnTo>
                                <a:lnTo>
                                  <a:pt x="56" y="13"/>
                                </a:lnTo>
                                <a:lnTo>
                                  <a:pt x="49" y="12"/>
                                </a:lnTo>
                                <a:lnTo>
                                  <a:pt x="40" y="13"/>
                                </a:lnTo>
                                <a:lnTo>
                                  <a:pt x="28" y="18"/>
                                </a:lnTo>
                                <a:lnTo>
                                  <a:pt x="23" y="23"/>
                                </a:lnTo>
                                <a:lnTo>
                                  <a:pt x="16" y="35"/>
                                </a:lnTo>
                                <a:lnTo>
                                  <a:pt x="14" y="55"/>
                                </a:lnTo>
                                <a:lnTo>
                                  <a:pt x="16" y="73"/>
                                </a:lnTo>
                                <a:lnTo>
                                  <a:pt x="23" y="86"/>
                                </a:lnTo>
                                <a:lnTo>
                                  <a:pt x="28" y="91"/>
                                </a:lnTo>
                                <a:lnTo>
                                  <a:pt x="41" y="97"/>
                                </a:lnTo>
                                <a:lnTo>
                                  <a:pt x="49" y="97"/>
                                </a:lnTo>
                                <a:lnTo>
                                  <a:pt x="56" y="97"/>
                                </a:lnTo>
                                <a:lnTo>
                                  <a:pt x="69" y="91"/>
                                </a:lnTo>
                                <a:lnTo>
                                  <a:pt x="73" y="86"/>
                                </a:lnTo>
                                <a:lnTo>
                                  <a:pt x="81" y="73"/>
                                </a:lnTo>
                                <a:lnTo>
                                  <a:pt x="82" y="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905" name="Freeform 368"/>
                        <wps:cNvSpPr>
                          <a:spLocks/>
                        </wps:cNvSpPr>
                        <wps:spPr bwMode="auto">
                          <a:xfrm>
                            <a:off x="4318001" y="3371850"/>
                            <a:ext cx="41275" cy="55563"/>
                          </a:xfrm>
                          <a:custGeom>
                            <a:avLst/>
                            <a:gdLst>
                              <a:gd name="T0" fmla="*/ 80 w 80"/>
                              <a:gd name="T1" fmla="*/ 105 h 105"/>
                              <a:gd name="T2" fmla="*/ 65 w 80"/>
                              <a:gd name="T3" fmla="*/ 105 h 105"/>
                              <a:gd name="T4" fmla="*/ 65 w 80"/>
                              <a:gd name="T5" fmla="*/ 54 h 105"/>
                              <a:gd name="T6" fmla="*/ 14 w 80"/>
                              <a:gd name="T7" fmla="*/ 54 h 105"/>
                              <a:gd name="T8" fmla="*/ 14 w 80"/>
                              <a:gd name="T9" fmla="*/ 105 h 105"/>
                              <a:gd name="T10" fmla="*/ 0 w 80"/>
                              <a:gd name="T11" fmla="*/ 105 h 105"/>
                              <a:gd name="T12" fmla="*/ 0 w 80"/>
                              <a:gd name="T13" fmla="*/ 0 h 105"/>
                              <a:gd name="T14" fmla="*/ 14 w 80"/>
                              <a:gd name="T15" fmla="*/ 0 h 105"/>
                              <a:gd name="T16" fmla="*/ 14 w 80"/>
                              <a:gd name="T17" fmla="*/ 42 h 105"/>
                              <a:gd name="T18" fmla="*/ 65 w 80"/>
                              <a:gd name="T19" fmla="*/ 42 h 105"/>
                              <a:gd name="T20" fmla="*/ 65 w 80"/>
                              <a:gd name="T21" fmla="*/ 0 h 105"/>
                              <a:gd name="T22" fmla="*/ 80 w 80"/>
                              <a:gd name="T23" fmla="*/ 0 h 105"/>
                              <a:gd name="T24" fmla="*/ 80 w 80"/>
                              <a:gd name="T25" fmla="*/ 105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80" h="105">
                                <a:moveTo>
                                  <a:pt x="80" y="105"/>
                                </a:moveTo>
                                <a:lnTo>
                                  <a:pt x="65" y="105"/>
                                </a:lnTo>
                                <a:lnTo>
                                  <a:pt x="65" y="54"/>
                                </a:lnTo>
                                <a:lnTo>
                                  <a:pt x="14" y="54"/>
                                </a:lnTo>
                                <a:lnTo>
                                  <a:pt x="14" y="105"/>
                                </a:lnTo>
                                <a:lnTo>
                                  <a:pt x="0" y="105"/>
                                </a:lnTo>
                                <a:lnTo>
                                  <a:pt x="0" y="0"/>
                                </a:lnTo>
                                <a:lnTo>
                                  <a:pt x="14" y="0"/>
                                </a:lnTo>
                                <a:lnTo>
                                  <a:pt x="14" y="42"/>
                                </a:lnTo>
                                <a:lnTo>
                                  <a:pt x="65" y="42"/>
                                </a:lnTo>
                                <a:lnTo>
                                  <a:pt x="65" y="0"/>
                                </a:lnTo>
                                <a:lnTo>
                                  <a:pt x="80" y="0"/>
                                </a:lnTo>
                                <a:lnTo>
                                  <a:pt x="80"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906" name="Freeform 369"/>
                        <wps:cNvSpPr>
                          <a:spLocks noEditPoints="1"/>
                        </wps:cNvSpPr>
                        <wps:spPr bwMode="auto">
                          <a:xfrm>
                            <a:off x="4371976" y="3371850"/>
                            <a:ext cx="50800" cy="57150"/>
                          </a:xfrm>
                          <a:custGeom>
                            <a:avLst/>
                            <a:gdLst>
                              <a:gd name="T0" fmla="*/ 84 w 96"/>
                              <a:gd name="T1" fmla="*/ 14 h 108"/>
                              <a:gd name="T2" fmla="*/ 89 w 96"/>
                              <a:gd name="T3" fmla="*/ 21 h 108"/>
                              <a:gd name="T4" fmla="*/ 94 w 96"/>
                              <a:gd name="T5" fmla="*/ 31 h 108"/>
                              <a:gd name="T6" fmla="*/ 96 w 96"/>
                              <a:gd name="T7" fmla="*/ 42 h 108"/>
                              <a:gd name="T8" fmla="*/ 96 w 96"/>
                              <a:gd name="T9" fmla="*/ 54 h 108"/>
                              <a:gd name="T10" fmla="*/ 96 w 96"/>
                              <a:gd name="T11" fmla="*/ 67 h 108"/>
                              <a:gd name="T12" fmla="*/ 94 w 96"/>
                              <a:gd name="T13" fmla="*/ 78 h 108"/>
                              <a:gd name="T14" fmla="*/ 89 w 96"/>
                              <a:gd name="T15" fmla="*/ 88 h 108"/>
                              <a:gd name="T16" fmla="*/ 84 w 96"/>
                              <a:gd name="T17" fmla="*/ 94 h 108"/>
                              <a:gd name="T18" fmla="*/ 77 w 96"/>
                              <a:gd name="T19" fmla="*/ 101 h 108"/>
                              <a:gd name="T20" fmla="*/ 68 w 96"/>
                              <a:gd name="T21" fmla="*/ 105 h 108"/>
                              <a:gd name="T22" fmla="*/ 59 w 96"/>
                              <a:gd name="T23" fmla="*/ 108 h 108"/>
                              <a:gd name="T24" fmla="*/ 48 w 96"/>
                              <a:gd name="T25" fmla="*/ 108 h 108"/>
                              <a:gd name="T26" fmla="*/ 37 w 96"/>
                              <a:gd name="T27" fmla="*/ 108 h 108"/>
                              <a:gd name="T28" fmla="*/ 29 w 96"/>
                              <a:gd name="T29" fmla="*/ 105 h 108"/>
                              <a:gd name="T30" fmla="*/ 20 w 96"/>
                              <a:gd name="T31" fmla="*/ 101 h 108"/>
                              <a:gd name="T32" fmla="*/ 13 w 96"/>
                              <a:gd name="T33" fmla="*/ 94 h 108"/>
                              <a:gd name="T34" fmla="*/ 8 w 96"/>
                              <a:gd name="T35" fmla="*/ 86 h 108"/>
                              <a:gd name="T36" fmla="*/ 3 w 96"/>
                              <a:gd name="T37" fmla="*/ 78 h 108"/>
                              <a:gd name="T38" fmla="*/ 0 w 96"/>
                              <a:gd name="T39" fmla="*/ 67 h 108"/>
                              <a:gd name="T40" fmla="*/ 0 w 96"/>
                              <a:gd name="T41" fmla="*/ 54 h 108"/>
                              <a:gd name="T42" fmla="*/ 0 w 96"/>
                              <a:gd name="T43" fmla="*/ 42 h 108"/>
                              <a:gd name="T44" fmla="*/ 3 w 96"/>
                              <a:gd name="T45" fmla="*/ 31 h 108"/>
                              <a:gd name="T46" fmla="*/ 6 w 96"/>
                              <a:gd name="T47" fmla="*/ 21 h 108"/>
                              <a:gd name="T48" fmla="*/ 13 w 96"/>
                              <a:gd name="T49" fmla="*/ 14 h 108"/>
                              <a:gd name="T50" fmla="*/ 20 w 96"/>
                              <a:gd name="T51" fmla="*/ 7 h 108"/>
                              <a:gd name="T52" fmla="*/ 29 w 96"/>
                              <a:gd name="T53" fmla="*/ 4 h 108"/>
                              <a:gd name="T54" fmla="*/ 37 w 96"/>
                              <a:gd name="T55" fmla="*/ 0 h 108"/>
                              <a:gd name="T56" fmla="*/ 48 w 96"/>
                              <a:gd name="T57" fmla="*/ 0 h 108"/>
                              <a:gd name="T58" fmla="*/ 59 w 96"/>
                              <a:gd name="T59" fmla="*/ 0 h 108"/>
                              <a:gd name="T60" fmla="*/ 68 w 96"/>
                              <a:gd name="T61" fmla="*/ 4 h 108"/>
                              <a:gd name="T62" fmla="*/ 77 w 96"/>
                              <a:gd name="T63" fmla="*/ 7 h 108"/>
                              <a:gd name="T64" fmla="*/ 84 w 96"/>
                              <a:gd name="T65" fmla="*/ 14 h 108"/>
                              <a:gd name="T66" fmla="*/ 83 w 96"/>
                              <a:gd name="T67" fmla="*/ 54 h 108"/>
                              <a:gd name="T68" fmla="*/ 80 w 96"/>
                              <a:gd name="T69" fmla="*/ 36 h 108"/>
                              <a:gd name="T70" fmla="*/ 73 w 96"/>
                              <a:gd name="T71" fmla="*/ 22 h 108"/>
                              <a:gd name="T72" fmla="*/ 68 w 96"/>
                              <a:gd name="T73" fmla="*/ 17 h 108"/>
                              <a:gd name="T74" fmla="*/ 56 w 96"/>
                              <a:gd name="T75" fmla="*/ 12 h 108"/>
                              <a:gd name="T76" fmla="*/ 48 w 96"/>
                              <a:gd name="T77" fmla="*/ 11 h 108"/>
                              <a:gd name="T78" fmla="*/ 41 w 96"/>
                              <a:gd name="T79" fmla="*/ 12 h 108"/>
                              <a:gd name="T80" fmla="*/ 29 w 96"/>
                              <a:gd name="T81" fmla="*/ 17 h 108"/>
                              <a:gd name="T82" fmla="*/ 24 w 96"/>
                              <a:gd name="T83" fmla="*/ 22 h 108"/>
                              <a:gd name="T84" fmla="*/ 16 w 96"/>
                              <a:gd name="T85" fmla="*/ 36 h 108"/>
                              <a:gd name="T86" fmla="*/ 14 w 96"/>
                              <a:gd name="T87" fmla="*/ 54 h 108"/>
                              <a:gd name="T88" fmla="*/ 16 w 96"/>
                              <a:gd name="T89" fmla="*/ 73 h 108"/>
                              <a:gd name="T90" fmla="*/ 24 w 96"/>
                              <a:gd name="T91" fmla="*/ 85 h 108"/>
                              <a:gd name="T92" fmla="*/ 29 w 96"/>
                              <a:gd name="T93" fmla="*/ 91 h 108"/>
                              <a:gd name="T94" fmla="*/ 41 w 96"/>
                              <a:gd name="T95" fmla="*/ 96 h 108"/>
                              <a:gd name="T96" fmla="*/ 48 w 96"/>
                              <a:gd name="T97" fmla="*/ 96 h 108"/>
                              <a:gd name="T98" fmla="*/ 56 w 96"/>
                              <a:gd name="T99" fmla="*/ 96 h 108"/>
                              <a:gd name="T100" fmla="*/ 68 w 96"/>
                              <a:gd name="T101" fmla="*/ 91 h 108"/>
                              <a:gd name="T102" fmla="*/ 73 w 96"/>
                              <a:gd name="T103" fmla="*/ 85 h 108"/>
                              <a:gd name="T104" fmla="*/ 80 w 96"/>
                              <a:gd name="T105" fmla="*/ 73 h 108"/>
                              <a:gd name="T106" fmla="*/ 83 w 96"/>
                              <a:gd name="T107" fmla="*/ 54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6" h="108">
                                <a:moveTo>
                                  <a:pt x="84" y="14"/>
                                </a:moveTo>
                                <a:lnTo>
                                  <a:pt x="89" y="21"/>
                                </a:lnTo>
                                <a:lnTo>
                                  <a:pt x="94" y="31"/>
                                </a:lnTo>
                                <a:lnTo>
                                  <a:pt x="96" y="42"/>
                                </a:lnTo>
                                <a:lnTo>
                                  <a:pt x="96" y="54"/>
                                </a:lnTo>
                                <a:lnTo>
                                  <a:pt x="96" y="67"/>
                                </a:lnTo>
                                <a:lnTo>
                                  <a:pt x="94" y="78"/>
                                </a:lnTo>
                                <a:lnTo>
                                  <a:pt x="89" y="88"/>
                                </a:lnTo>
                                <a:lnTo>
                                  <a:pt x="84" y="94"/>
                                </a:lnTo>
                                <a:lnTo>
                                  <a:pt x="77" y="101"/>
                                </a:lnTo>
                                <a:lnTo>
                                  <a:pt x="68" y="105"/>
                                </a:lnTo>
                                <a:lnTo>
                                  <a:pt x="59" y="108"/>
                                </a:lnTo>
                                <a:lnTo>
                                  <a:pt x="48" y="108"/>
                                </a:lnTo>
                                <a:lnTo>
                                  <a:pt x="37" y="108"/>
                                </a:lnTo>
                                <a:lnTo>
                                  <a:pt x="29" y="105"/>
                                </a:lnTo>
                                <a:lnTo>
                                  <a:pt x="20" y="101"/>
                                </a:lnTo>
                                <a:lnTo>
                                  <a:pt x="13" y="94"/>
                                </a:lnTo>
                                <a:lnTo>
                                  <a:pt x="8" y="86"/>
                                </a:lnTo>
                                <a:lnTo>
                                  <a:pt x="3" y="78"/>
                                </a:lnTo>
                                <a:lnTo>
                                  <a:pt x="0" y="67"/>
                                </a:lnTo>
                                <a:lnTo>
                                  <a:pt x="0" y="54"/>
                                </a:lnTo>
                                <a:lnTo>
                                  <a:pt x="0" y="42"/>
                                </a:lnTo>
                                <a:lnTo>
                                  <a:pt x="3" y="31"/>
                                </a:lnTo>
                                <a:lnTo>
                                  <a:pt x="6" y="21"/>
                                </a:lnTo>
                                <a:lnTo>
                                  <a:pt x="13" y="14"/>
                                </a:lnTo>
                                <a:lnTo>
                                  <a:pt x="20" y="7"/>
                                </a:lnTo>
                                <a:lnTo>
                                  <a:pt x="29" y="4"/>
                                </a:lnTo>
                                <a:lnTo>
                                  <a:pt x="37" y="0"/>
                                </a:lnTo>
                                <a:lnTo>
                                  <a:pt x="48" y="0"/>
                                </a:lnTo>
                                <a:lnTo>
                                  <a:pt x="59" y="0"/>
                                </a:lnTo>
                                <a:lnTo>
                                  <a:pt x="68" y="4"/>
                                </a:lnTo>
                                <a:lnTo>
                                  <a:pt x="77" y="7"/>
                                </a:lnTo>
                                <a:lnTo>
                                  <a:pt x="84" y="14"/>
                                </a:lnTo>
                                <a:close/>
                                <a:moveTo>
                                  <a:pt x="83" y="54"/>
                                </a:moveTo>
                                <a:lnTo>
                                  <a:pt x="80" y="36"/>
                                </a:lnTo>
                                <a:lnTo>
                                  <a:pt x="73" y="22"/>
                                </a:lnTo>
                                <a:lnTo>
                                  <a:pt x="68" y="17"/>
                                </a:lnTo>
                                <a:lnTo>
                                  <a:pt x="56" y="12"/>
                                </a:lnTo>
                                <a:lnTo>
                                  <a:pt x="48" y="11"/>
                                </a:lnTo>
                                <a:lnTo>
                                  <a:pt x="41" y="12"/>
                                </a:lnTo>
                                <a:lnTo>
                                  <a:pt x="29" y="17"/>
                                </a:lnTo>
                                <a:lnTo>
                                  <a:pt x="24" y="22"/>
                                </a:lnTo>
                                <a:lnTo>
                                  <a:pt x="16" y="36"/>
                                </a:lnTo>
                                <a:lnTo>
                                  <a:pt x="14" y="54"/>
                                </a:lnTo>
                                <a:lnTo>
                                  <a:pt x="16" y="73"/>
                                </a:lnTo>
                                <a:lnTo>
                                  <a:pt x="24" y="85"/>
                                </a:lnTo>
                                <a:lnTo>
                                  <a:pt x="29" y="91"/>
                                </a:lnTo>
                                <a:lnTo>
                                  <a:pt x="41" y="96"/>
                                </a:lnTo>
                                <a:lnTo>
                                  <a:pt x="48" y="96"/>
                                </a:lnTo>
                                <a:lnTo>
                                  <a:pt x="56" y="96"/>
                                </a:lnTo>
                                <a:lnTo>
                                  <a:pt x="68" y="91"/>
                                </a:lnTo>
                                <a:lnTo>
                                  <a:pt x="73" y="85"/>
                                </a:lnTo>
                                <a:lnTo>
                                  <a:pt x="80" y="73"/>
                                </a:lnTo>
                                <a:lnTo>
                                  <a:pt x="83"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907" name="Line 370"/>
                        <wps:cNvCnPr/>
                        <wps:spPr bwMode="auto">
                          <a:xfrm>
                            <a:off x="4572001" y="412750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08" name="Line 371"/>
                        <wps:cNvCnPr/>
                        <wps:spPr bwMode="auto">
                          <a:xfrm>
                            <a:off x="4570413" y="4151312"/>
                            <a:ext cx="60325" cy="333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09" name="Line 372"/>
                        <wps:cNvCnPr/>
                        <wps:spPr bwMode="auto">
                          <a:xfrm flipV="1">
                            <a:off x="4572001" y="426085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10" name="Line 373"/>
                        <wps:cNvCnPr/>
                        <wps:spPr bwMode="auto">
                          <a:xfrm flipV="1">
                            <a:off x="4570413" y="4248150"/>
                            <a:ext cx="60325" cy="34925"/>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11" name="Line 374"/>
                        <wps:cNvCnPr/>
                        <wps:spPr bwMode="auto">
                          <a:xfrm flipV="1">
                            <a:off x="4494213" y="412750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12" name="Line 375"/>
                        <wps:cNvCnPr/>
                        <wps:spPr bwMode="auto">
                          <a:xfrm>
                            <a:off x="4494213" y="426085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13" name="Line 376"/>
                        <wps:cNvCnPr/>
                        <wps:spPr bwMode="auto">
                          <a:xfrm flipV="1">
                            <a:off x="4494213" y="4171950"/>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14" name="Line 377"/>
                        <wps:cNvCnPr/>
                        <wps:spPr bwMode="auto">
                          <a:xfrm flipV="1">
                            <a:off x="4516438" y="4181475"/>
                            <a:ext cx="0" cy="698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15" name="Line 378"/>
                        <wps:cNvCnPr/>
                        <wps:spPr bwMode="auto">
                          <a:xfrm flipV="1">
                            <a:off x="4805363" y="4171950"/>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16" name="Line 379"/>
                        <wps:cNvCnPr/>
                        <wps:spPr bwMode="auto">
                          <a:xfrm>
                            <a:off x="4727576" y="412750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17" name="Line 380"/>
                        <wps:cNvCnPr/>
                        <wps:spPr bwMode="auto">
                          <a:xfrm flipV="1">
                            <a:off x="4757738" y="4260850"/>
                            <a:ext cx="47625" cy="28575"/>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18" name="Line 381"/>
                        <wps:cNvCnPr/>
                        <wps:spPr bwMode="auto">
                          <a:xfrm flipV="1">
                            <a:off x="4649788" y="412750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19" name="Line 382"/>
                        <wps:cNvCnPr/>
                        <wps:spPr bwMode="auto">
                          <a:xfrm>
                            <a:off x="4649788" y="4260850"/>
                            <a:ext cx="47625" cy="269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20" name="Line 383"/>
                        <wps:cNvCnPr/>
                        <wps:spPr bwMode="auto">
                          <a:xfrm flipV="1">
                            <a:off x="4649788" y="4171950"/>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21" name="Line 384"/>
                        <wps:cNvCnPr/>
                        <wps:spPr bwMode="auto">
                          <a:xfrm flipV="1">
                            <a:off x="4572001" y="4037012"/>
                            <a:ext cx="0" cy="904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22" name="Line 385"/>
                        <wps:cNvCnPr/>
                        <wps:spPr bwMode="auto">
                          <a:xfrm>
                            <a:off x="4572001" y="4305300"/>
                            <a:ext cx="0" cy="904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23" name="Line 386"/>
                        <wps:cNvCnPr/>
                        <wps:spPr bwMode="auto">
                          <a:xfrm flipH="1">
                            <a:off x="4418013" y="4260850"/>
                            <a:ext cx="76200"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24" name="Line 387"/>
                        <wps:cNvCnPr/>
                        <wps:spPr bwMode="auto">
                          <a:xfrm>
                            <a:off x="4805363" y="426085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25" name="Line 388"/>
                        <wps:cNvCnPr/>
                        <wps:spPr bwMode="auto">
                          <a:xfrm flipV="1">
                            <a:off x="4883151" y="426085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26" name="Line 389"/>
                        <wps:cNvCnPr/>
                        <wps:spPr bwMode="auto">
                          <a:xfrm>
                            <a:off x="4960938" y="426085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27" name="Line 390"/>
                        <wps:cNvCnPr/>
                        <wps:spPr bwMode="auto">
                          <a:xfrm flipV="1">
                            <a:off x="5038726" y="426085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28" name="Line 391"/>
                        <wps:cNvCnPr/>
                        <wps:spPr bwMode="auto">
                          <a:xfrm>
                            <a:off x="5116513" y="4260850"/>
                            <a:ext cx="76200"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29" name="Line 392"/>
                        <wps:cNvCnPr/>
                        <wps:spPr bwMode="auto">
                          <a:xfrm flipV="1">
                            <a:off x="5192713" y="4260850"/>
                            <a:ext cx="79375"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30" name="Line 393"/>
                        <wps:cNvCnPr/>
                        <wps:spPr bwMode="auto">
                          <a:xfrm>
                            <a:off x="5272088" y="426085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31" name="Line 394"/>
                        <wps:cNvCnPr/>
                        <wps:spPr bwMode="auto">
                          <a:xfrm flipV="1">
                            <a:off x="5116513" y="4171950"/>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32" name="Line 395"/>
                        <wps:cNvCnPr/>
                        <wps:spPr bwMode="auto">
                          <a:xfrm flipH="1" flipV="1">
                            <a:off x="4448176" y="4144962"/>
                            <a:ext cx="46038" cy="269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33" name="Line 396"/>
                        <wps:cNvCnPr/>
                        <wps:spPr bwMode="auto">
                          <a:xfrm flipV="1">
                            <a:off x="4805363" y="421640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34" name="Line 397"/>
                        <wps:cNvCnPr/>
                        <wps:spPr bwMode="auto">
                          <a:xfrm flipV="1">
                            <a:off x="5035551" y="4252912"/>
                            <a:ext cx="60325" cy="34925"/>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35" name="Freeform 398"/>
                        <wps:cNvSpPr>
                          <a:spLocks/>
                        </wps:cNvSpPr>
                        <wps:spPr bwMode="auto">
                          <a:xfrm>
                            <a:off x="5373688" y="4297362"/>
                            <a:ext cx="46038" cy="57150"/>
                          </a:xfrm>
                          <a:custGeom>
                            <a:avLst/>
                            <a:gdLst>
                              <a:gd name="T0" fmla="*/ 88 w 88"/>
                              <a:gd name="T1" fmla="*/ 98 h 108"/>
                              <a:gd name="T2" fmla="*/ 84 w 88"/>
                              <a:gd name="T3" fmla="*/ 101 h 108"/>
                              <a:gd name="T4" fmla="*/ 80 w 88"/>
                              <a:gd name="T5" fmla="*/ 102 h 108"/>
                              <a:gd name="T6" fmla="*/ 77 w 88"/>
                              <a:gd name="T7" fmla="*/ 103 h 108"/>
                              <a:gd name="T8" fmla="*/ 72 w 88"/>
                              <a:gd name="T9" fmla="*/ 105 h 108"/>
                              <a:gd name="T10" fmla="*/ 68 w 88"/>
                              <a:gd name="T11" fmla="*/ 106 h 108"/>
                              <a:gd name="T12" fmla="*/ 63 w 88"/>
                              <a:gd name="T13" fmla="*/ 107 h 108"/>
                              <a:gd name="T14" fmla="*/ 58 w 88"/>
                              <a:gd name="T15" fmla="*/ 108 h 108"/>
                              <a:gd name="T16" fmla="*/ 52 w 88"/>
                              <a:gd name="T17" fmla="*/ 108 h 108"/>
                              <a:gd name="T18" fmla="*/ 41 w 88"/>
                              <a:gd name="T19" fmla="*/ 108 h 108"/>
                              <a:gd name="T20" fmla="*/ 31 w 88"/>
                              <a:gd name="T21" fmla="*/ 105 h 108"/>
                              <a:gd name="T22" fmla="*/ 23 w 88"/>
                              <a:gd name="T23" fmla="*/ 101 h 108"/>
                              <a:gd name="T24" fmla="*/ 15 w 88"/>
                              <a:gd name="T25" fmla="*/ 95 h 108"/>
                              <a:gd name="T26" fmla="*/ 9 w 88"/>
                              <a:gd name="T27" fmla="*/ 87 h 108"/>
                              <a:gd name="T28" fmla="*/ 5 w 88"/>
                              <a:gd name="T29" fmla="*/ 79 h 108"/>
                              <a:gd name="T30" fmla="*/ 2 w 88"/>
                              <a:gd name="T31" fmla="*/ 68 h 108"/>
                              <a:gd name="T32" fmla="*/ 0 w 88"/>
                              <a:gd name="T33" fmla="*/ 54 h 108"/>
                              <a:gd name="T34" fmla="*/ 2 w 88"/>
                              <a:gd name="T35" fmla="*/ 42 h 108"/>
                              <a:gd name="T36" fmla="*/ 4 w 88"/>
                              <a:gd name="T37" fmla="*/ 31 h 108"/>
                              <a:gd name="T38" fmla="*/ 9 w 88"/>
                              <a:gd name="T39" fmla="*/ 22 h 108"/>
                              <a:gd name="T40" fmla="*/ 15 w 88"/>
                              <a:gd name="T41" fmla="*/ 14 h 108"/>
                              <a:gd name="T42" fmla="*/ 23 w 88"/>
                              <a:gd name="T43" fmla="*/ 7 h 108"/>
                              <a:gd name="T44" fmla="*/ 31 w 88"/>
                              <a:gd name="T45" fmla="*/ 4 h 108"/>
                              <a:gd name="T46" fmla="*/ 41 w 88"/>
                              <a:gd name="T47" fmla="*/ 1 h 108"/>
                              <a:gd name="T48" fmla="*/ 52 w 88"/>
                              <a:gd name="T49" fmla="*/ 0 h 108"/>
                              <a:gd name="T50" fmla="*/ 61 w 88"/>
                              <a:gd name="T51" fmla="*/ 0 h 108"/>
                              <a:gd name="T52" fmla="*/ 69 w 88"/>
                              <a:gd name="T53" fmla="*/ 2 h 108"/>
                              <a:gd name="T54" fmla="*/ 78 w 88"/>
                              <a:gd name="T55" fmla="*/ 5 h 108"/>
                              <a:gd name="T56" fmla="*/ 88 w 88"/>
                              <a:gd name="T57" fmla="*/ 10 h 108"/>
                              <a:gd name="T58" fmla="*/ 88 w 88"/>
                              <a:gd name="T59" fmla="*/ 26 h 108"/>
                              <a:gd name="T60" fmla="*/ 87 w 88"/>
                              <a:gd name="T61" fmla="*/ 26 h 108"/>
                              <a:gd name="T62" fmla="*/ 78 w 88"/>
                              <a:gd name="T63" fmla="*/ 20 h 108"/>
                              <a:gd name="T64" fmla="*/ 69 w 88"/>
                              <a:gd name="T65" fmla="*/ 15 h 108"/>
                              <a:gd name="T66" fmla="*/ 61 w 88"/>
                              <a:gd name="T67" fmla="*/ 12 h 108"/>
                              <a:gd name="T68" fmla="*/ 51 w 88"/>
                              <a:gd name="T69" fmla="*/ 12 h 108"/>
                              <a:gd name="T70" fmla="*/ 43 w 88"/>
                              <a:gd name="T71" fmla="*/ 12 h 108"/>
                              <a:gd name="T72" fmla="*/ 37 w 88"/>
                              <a:gd name="T73" fmla="*/ 15 h 108"/>
                              <a:gd name="T74" fmla="*/ 31 w 88"/>
                              <a:gd name="T75" fmla="*/ 17 h 108"/>
                              <a:gd name="T76" fmla="*/ 25 w 88"/>
                              <a:gd name="T77" fmla="*/ 22 h 108"/>
                              <a:gd name="T78" fmla="*/ 21 w 88"/>
                              <a:gd name="T79" fmla="*/ 28 h 108"/>
                              <a:gd name="T80" fmla="*/ 18 w 88"/>
                              <a:gd name="T81" fmla="*/ 36 h 108"/>
                              <a:gd name="T82" fmla="*/ 16 w 88"/>
                              <a:gd name="T83" fmla="*/ 44 h 108"/>
                              <a:gd name="T84" fmla="*/ 15 w 88"/>
                              <a:gd name="T85" fmla="*/ 54 h 108"/>
                              <a:gd name="T86" fmla="*/ 16 w 88"/>
                              <a:gd name="T87" fmla="*/ 65 h 108"/>
                              <a:gd name="T88" fmla="*/ 19 w 88"/>
                              <a:gd name="T89" fmla="*/ 74 h 108"/>
                              <a:gd name="T90" fmla="*/ 21 w 88"/>
                              <a:gd name="T91" fmla="*/ 81 h 108"/>
                              <a:gd name="T92" fmla="*/ 26 w 88"/>
                              <a:gd name="T93" fmla="*/ 86 h 108"/>
                              <a:gd name="T94" fmla="*/ 31 w 88"/>
                              <a:gd name="T95" fmla="*/ 91 h 108"/>
                              <a:gd name="T96" fmla="*/ 37 w 88"/>
                              <a:gd name="T97" fmla="*/ 94 h 108"/>
                              <a:gd name="T98" fmla="*/ 45 w 88"/>
                              <a:gd name="T99" fmla="*/ 96 h 108"/>
                              <a:gd name="T100" fmla="*/ 51 w 88"/>
                              <a:gd name="T101" fmla="*/ 96 h 108"/>
                              <a:gd name="T102" fmla="*/ 61 w 88"/>
                              <a:gd name="T103" fmla="*/ 96 h 108"/>
                              <a:gd name="T104" fmla="*/ 71 w 88"/>
                              <a:gd name="T105" fmla="*/ 94 h 108"/>
                              <a:gd name="T106" fmla="*/ 79 w 88"/>
                              <a:gd name="T107" fmla="*/ 89 h 108"/>
                              <a:gd name="T108" fmla="*/ 87 w 88"/>
                              <a:gd name="T109" fmla="*/ 82 h 108"/>
                              <a:gd name="T110" fmla="*/ 88 w 88"/>
                              <a:gd name="T111" fmla="*/ 82 h 108"/>
                              <a:gd name="T112" fmla="*/ 88 w 88"/>
                              <a:gd name="T113" fmla="*/ 98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88" h="108">
                                <a:moveTo>
                                  <a:pt x="88" y="98"/>
                                </a:moveTo>
                                <a:lnTo>
                                  <a:pt x="84" y="101"/>
                                </a:lnTo>
                                <a:lnTo>
                                  <a:pt x="80" y="102"/>
                                </a:lnTo>
                                <a:lnTo>
                                  <a:pt x="77" y="103"/>
                                </a:lnTo>
                                <a:lnTo>
                                  <a:pt x="72" y="105"/>
                                </a:lnTo>
                                <a:lnTo>
                                  <a:pt x="68" y="106"/>
                                </a:lnTo>
                                <a:lnTo>
                                  <a:pt x="63" y="107"/>
                                </a:lnTo>
                                <a:lnTo>
                                  <a:pt x="58" y="108"/>
                                </a:lnTo>
                                <a:lnTo>
                                  <a:pt x="52" y="108"/>
                                </a:lnTo>
                                <a:lnTo>
                                  <a:pt x="41" y="108"/>
                                </a:lnTo>
                                <a:lnTo>
                                  <a:pt x="31" y="105"/>
                                </a:lnTo>
                                <a:lnTo>
                                  <a:pt x="23" y="101"/>
                                </a:lnTo>
                                <a:lnTo>
                                  <a:pt x="15" y="95"/>
                                </a:lnTo>
                                <a:lnTo>
                                  <a:pt x="9" y="87"/>
                                </a:lnTo>
                                <a:lnTo>
                                  <a:pt x="5" y="79"/>
                                </a:lnTo>
                                <a:lnTo>
                                  <a:pt x="2" y="68"/>
                                </a:lnTo>
                                <a:lnTo>
                                  <a:pt x="0" y="54"/>
                                </a:lnTo>
                                <a:lnTo>
                                  <a:pt x="2" y="42"/>
                                </a:lnTo>
                                <a:lnTo>
                                  <a:pt x="4" y="31"/>
                                </a:lnTo>
                                <a:lnTo>
                                  <a:pt x="9" y="22"/>
                                </a:lnTo>
                                <a:lnTo>
                                  <a:pt x="15" y="14"/>
                                </a:lnTo>
                                <a:lnTo>
                                  <a:pt x="23" y="7"/>
                                </a:lnTo>
                                <a:lnTo>
                                  <a:pt x="31" y="4"/>
                                </a:lnTo>
                                <a:lnTo>
                                  <a:pt x="41" y="1"/>
                                </a:lnTo>
                                <a:lnTo>
                                  <a:pt x="52" y="0"/>
                                </a:lnTo>
                                <a:lnTo>
                                  <a:pt x="61" y="0"/>
                                </a:lnTo>
                                <a:lnTo>
                                  <a:pt x="69" y="2"/>
                                </a:lnTo>
                                <a:lnTo>
                                  <a:pt x="78" y="5"/>
                                </a:lnTo>
                                <a:lnTo>
                                  <a:pt x="88" y="10"/>
                                </a:lnTo>
                                <a:lnTo>
                                  <a:pt x="88" y="26"/>
                                </a:lnTo>
                                <a:lnTo>
                                  <a:pt x="87" y="26"/>
                                </a:lnTo>
                                <a:lnTo>
                                  <a:pt x="78" y="20"/>
                                </a:lnTo>
                                <a:lnTo>
                                  <a:pt x="69" y="15"/>
                                </a:lnTo>
                                <a:lnTo>
                                  <a:pt x="61" y="12"/>
                                </a:lnTo>
                                <a:lnTo>
                                  <a:pt x="51" y="12"/>
                                </a:lnTo>
                                <a:lnTo>
                                  <a:pt x="43" y="12"/>
                                </a:lnTo>
                                <a:lnTo>
                                  <a:pt x="37" y="15"/>
                                </a:lnTo>
                                <a:lnTo>
                                  <a:pt x="31" y="17"/>
                                </a:lnTo>
                                <a:lnTo>
                                  <a:pt x="25" y="22"/>
                                </a:lnTo>
                                <a:lnTo>
                                  <a:pt x="21" y="28"/>
                                </a:lnTo>
                                <a:lnTo>
                                  <a:pt x="18" y="36"/>
                                </a:lnTo>
                                <a:lnTo>
                                  <a:pt x="16" y="44"/>
                                </a:lnTo>
                                <a:lnTo>
                                  <a:pt x="15" y="54"/>
                                </a:lnTo>
                                <a:lnTo>
                                  <a:pt x="16" y="65"/>
                                </a:lnTo>
                                <a:lnTo>
                                  <a:pt x="19" y="74"/>
                                </a:lnTo>
                                <a:lnTo>
                                  <a:pt x="21" y="81"/>
                                </a:lnTo>
                                <a:lnTo>
                                  <a:pt x="26" y="86"/>
                                </a:lnTo>
                                <a:lnTo>
                                  <a:pt x="31" y="91"/>
                                </a:lnTo>
                                <a:lnTo>
                                  <a:pt x="37" y="94"/>
                                </a:lnTo>
                                <a:lnTo>
                                  <a:pt x="45" y="96"/>
                                </a:lnTo>
                                <a:lnTo>
                                  <a:pt x="51" y="96"/>
                                </a:lnTo>
                                <a:lnTo>
                                  <a:pt x="61" y="96"/>
                                </a:lnTo>
                                <a:lnTo>
                                  <a:pt x="71" y="94"/>
                                </a:lnTo>
                                <a:lnTo>
                                  <a:pt x="79" y="89"/>
                                </a:lnTo>
                                <a:lnTo>
                                  <a:pt x="87" y="82"/>
                                </a:lnTo>
                                <a:lnTo>
                                  <a:pt x="88" y="82"/>
                                </a:lnTo>
                                <a:lnTo>
                                  <a:pt x="88" y="9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936" name="Freeform 399"/>
                        <wps:cNvSpPr>
                          <a:spLocks noEditPoints="1"/>
                        </wps:cNvSpPr>
                        <wps:spPr bwMode="auto">
                          <a:xfrm>
                            <a:off x="5426076" y="4297362"/>
                            <a:ext cx="52388" cy="57150"/>
                          </a:xfrm>
                          <a:custGeom>
                            <a:avLst/>
                            <a:gdLst>
                              <a:gd name="T0" fmla="*/ 84 w 98"/>
                              <a:gd name="T1" fmla="*/ 14 h 108"/>
                              <a:gd name="T2" fmla="*/ 90 w 98"/>
                              <a:gd name="T3" fmla="*/ 22 h 108"/>
                              <a:gd name="T4" fmla="*/ 94 w 98"/>
                              <a:gd name="T5" fmla="*/ 31 h 108"/>
                              <a:gd name="T6" fmla="*/ 96 w 98"/>
                              <a:gd name="T7" fmla="*/ 42 h 108"/>
                              <a:gd name="T8" fmla="*/ 98 w 98"/>
                              <a:gd name="T9" fmla="*/ 54 h 108"/>
                              <a:gd name="T10" fmla="*/ 96 w 98"/>
                              <a:gd name="T11" fmla="*/ 66 h 108"/>
                              <a:gd name="T12" fmla="*/ 94 w 98"/>
                              <a:gd name="T13" fmla="*/ 78 h 108"/>
                              <a:gd name="T14" fmla="*/ 90 w 98"/>
                              <a:gd name="T15" fmla="*/ 87 h 108"/>
                              <a:gd name="T16" fmla="*/ 84 w 98"/>
                              <a:gd name="T17" fmla="*/ 95 h 108"/>
                              <a:gd name="T18" fmla="*/ 78 w 98"/>
                              <a:gd name="T19" fmla="*/ 101 h 108"/>
                              <a:gd name="T20" fmla="*/ 69 w 98"/>
                              <a:gd name="T21" fmla="*/ 105 h 108"/>
                              <a:gd name="T22" fmla="*/ 59 w 98"/>
                              <a:gd name="T23" fmla="*/ 108 h 108"/>
                              <a:gd name="T24" fmla="*/ 48 w 98"/>
                              <a:gd name="T25" fmla="*/ 108 h 108"/>
                              <a:gd name="T26" fmla="*/ 39 w 98"/>
                              <a:gd name="T27" fmla="*/ 108 h 108"/>
                              <a:gd name="T28" fmla="*/ 29 w 98"/>
                              <a:gd name="T29" fmla="*/ 105 h 108"/>
                              <a:gd name="T30" fmla="*/ 20 w 98"/>
                              <a:gd name="T31" fmla="*/ 101 h 108"/>
                              <a:gd name="T32" fmla="*/ 14 w 98"/>
                              <a:gd name="T33" fmla="*/ 95 h 108"/>
                              <a:gd name="T34" fmla="*/ 8 w 98"/>
                              <a:gd name="T35" fmla="*/ 87 h 108"/>
                              <a:gd name="T36" fmla="*/ 4 w 98"/>
                              <a:gd name="T37" fmla="*/ 78 h 108"/>
                              <a:gd name="T38" fmla="*/ 0 w 98"/>
                              <a:gd name="T39" fmla="*/ 66 h 108"/>
                              <a:gd name="T40" fmla="*/ 0 w 98"/>
                              <a:gd name="T41" fmla="*/ 54 h 108"/>
                              <a:gd name="T42" fmla="*/ 0 w 98"/>
                              <a:gd name="T43" fmla="*/ 42 h 108"/>
                              <a:gd name="T44" fmla="*/ 4 w 98"/>
                              <a:gd name="T45" fmla="*/ 32 h 108"/>
                              <a:gd name="T46" fmla="*/ 8 w 98"/>
                              <a:gd name="T47" fmla="*/ 22 h 108"/>
                              <a:gd name="T48" fmla="*/ 14 w 98"/>
                              <a:gd name="T49" fmla="*/ 14 h 108"/>
                              <a:gd name="T50" fmla="*/ 20 w 98"/>
                              <a:gd name="T51" fmla="*/ 7 h 108"/>
                              <a:gd name="T52" fmla="*/ 29 w 98"/>
                              <a:gd name="T53" fmla="*/ 4 h 108"/>
                              <a:gd name="T54" fmla="*/ 39 w 98"/>
                              <a:gd name="T55" fmla="*/ 0 h 108"/>
                              <a:gd name="T56" fmla="*/ 48 w 98"/>
                              <a:gd name="T57" fmla="*/ 0 h 108"/>
                              <a:gd name="T58" fmla="*/ 59 w 98"/>
                              <a:gd name="T59" fmla="*/ 0 h 108"/>
                              <a:gd name="T60" fmla="*/ 69 w 98"/>
                              <a:gd name="T61" fmla="*/ 4 h 108"/>
                              <a:gd name="T62" fmla="*/ 78 w 98"/>
                              <a:gd name="T63" fmla="*/ 7 h 108"/>
                              <a:gd name="T64" fmla="*/ 84 w 98"/>
                              <a:gd name="T65" fmla="*/ 14 h 108"/>
                              <a:gd name="T66" fmla="*/ 83 w 98"/>
                              <a:gd name="T67" fmla="*/ 54 h 108"/>
                              <a:gd name="T68" fmla="*/ 82 w 98"/>
                              <a:gd name="T69" fmla="*/ 36 h 108"/>
                              <a:gd name="T70" fmla="*/ 74 w 98"/>
                              <a:gd name="T71" fmla="*/ 23 h 108"/>
                              <a:gd name="T72" fmla="*/ 69 w 98"/>
                              <a:gd name="T73" fmla="*/ 18 h 108"/>
                              <a:gd name="T74" fmla="*/ 57 w 98"/>
                              <a:gd name="T75" fmla="*/ 12 h 108"/>
                              <a:gd name="T76" fmla="*/ 48 w 98"/>
                              <a:gd name="T77" fmla="*/ 12 h 108"/>
                              <a:gd name="T78" fmla="*/ 41 w 98"/>
                              <a:gd name="T79" fmla="*/ 12 h 108"/>
                              <a:gd name="T80" fmla="*/ 29 w 98"/>
                              <a:gd name="T81" fmla="*/ 18 h 108"/>
                              <a:gd name="T82" fmla="*/ 24 w 98"/>
                              <a:gd name="T83" fmla="*/ 23 h 108"/>
                              <a:gd name="T84" fmla="*/ 16 w 98"/>
                              <a:gd name="T85" fmla="*/ 36 h 108"/>
                              <a:gd name="T86" fmla="*/ 15 w 98"/>
                              <a:gd name="T87" fmla="*/ 54 h 108"/>
                              <a:gd name="T88" fmla="*/ 16 w 98"/>
                              <a:gd name="T89" fmla="*/ 74 h 108"/>
                              <a:gd name="T90" fmla="*/ 24 w 98"/>
                              <a:gd name="T91" fmla="*/ 86 h 108"/>
                              <a:gd name="T92" fmla="*/ 29 w 98"/>
                              <a:gd name="T93" fmla="*/ 91 h 108"/>
                              <a:gd name="T94" fmla="*/ 41 w 98"/>
                              <a:gd name="T95" fmla="*/ 96 h 108"/>
                              <a:gd name="T96" fmla="*/ 48 w 98"/>
                              <a:gd name="T97" fmla="*/ 97 h 108"/>
                              <a:gd name="T98" fmla="*/ 57 w 98"/>
                              <a:gd name="T99" fmla="*/ 96 h 108"/>
                              <a:gd name="T100" fmla="*/ 69 w 98"/>
                              <a:gd name="T101" fmla="*/ 91 h 108"/>
                              <a:gd name="T102" fmla="*/ 74 w 98"/>
                              <a:gd name="T103" fmla="*/ 86 h 108"/>
                              <a:gd name="T104" fmla="*/ 82 w 98"/>
                              <a:gd name="T105" fmla="*/ 74 h 108"/>
                              <a:gd name="T106" fmla="*/ 83 w 98"/>
                              <a:gd name="T107" fmla="*/ 54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8" h="108">
                                <a:moveTo>
                                  <a:pt x="84" y="14"/>
                                </a:moveTo>
                                <a:lnTo>
                                  <a:pt x="90" y="22"/>
                                </a:lnTo>
                                <a:lnTo>
                                  <a:pt x="94" y="31"/>
                                </a:lnTo>
                                <a:lnTo>
                                  <a:pt x="96" y="42"/>
                                </a:lnTo>
                                <a:lnTo>
                                  <a:pt x="98" y="54"/>
                                </a:lnTo>
                                <a:lnTo>
                                  <a:pt x="96" y="66"/>
                                </a:lnTo>
                                <a:lnTo>
                                  <a:pt x="94" y="78"/>
                                </a:lnTo>
                                <a:lnTo>
                                  <a:pt x="90" y="87"/>
                                </a:lnTo>
                                <a:lnTo>
                                  <a:pt x="84" y="95"/>
                                </a:lnTo>
                                <a:lnTo>
                                  <a:pt x="78" y="101"/>
                                </a:lnTo>
                                <a:lnTo>
                                  <a:pt x="69" y="105"/>
                                </a:lnTo>
                                <a:lnTo>
                                  <a:pt x="59" y="108"/>
                                </a:lnTo>
                                <a:lnTo>
                                  <a:pt x="48" y="108"/>
                                </a:lnTo>
                                <a:lnTo>
                                  <a:pt x="39" y="108"/>
                                </a:lnTo>
                                <a:lnTo>
                                  <a:pt x="29" y="105"/>
                                </a:lnTo>
                                <a:lnTo>
                                  <a:pt x="20" y="101"/>
                                </a:lnTo>
                                <a:lnTo>
                                  <a:pt x="14" y="95"/>
                                </a:lnTo>
                                <a:lnTo>
                                  <a:pt x="8" y="87"/>
                                </a:lnTo>
                                <a:lnTo>
                                  <a:pt x="4" y="78"/>
                                </a:lnTo>
                                <a:lnTo>
                                  <a:pt x="0" y="66"/>
                                </a:lnTo>
                                <a:lnTo>
                                  <a:pt x="0" y="54"/>
                                </a:lnTo>
                                <a:lnTo>
                                  <a:pt x="0" y="42"/>
                                </a:lnTo>
                                <a:lnTo>
                                  <a:pt x="4" y="32"/>
                                </a:lnTo>
                                <a:lnTo>
                                  <a:pt x="8" y="22"/>
                                </a:lnTo>
                                <a:lnTo>
                                  <a:pt x="14" y="14"/>
                                </a:lnTo>
                                <a:lnTo>
                                  <a:pt x="20" y="7"/>
                                </a:lnTo>
                                <a:lnTo>
                                  <a:pt x="29" y="4"/>
                                </a:lnTo>
                                <a:lnTo>
                                  <a:pt x="39" y="0"/>
                                </a:lnTo>
                                <a:lnTo>
                                  <a:pt x="48" y="0"/>
                                </a:lnTo>
                                <a:lnTo>
                                  <a:pt x="59" y="0"/>
                                </a:lnTo>
                                <a:lnTo>
                                  <a:pt x="69" y="4"/>
                                </a:lnTo>
                                <a:lnTo>
                                  <a:pt x="78" y="7"/>
                                </a:lnTo>
                                <a:lnTo>
                                  <a:pt x="84" y="14"/>
                                </a:lnTo>
                                <a:close/>
                                <a:moveTo>
                                  <a:pt x="83" y="54"/>
                                </a:moveTo>
                                <a:lnTo>
                                  <a:pt x="82" y="36"/>
                                </a:lnTo>
                                <a:lnTo>
                                  <a:pt x="74" y="23"/>
                                </a:lnTo>
                                <a:lnTo>
                                  <a:pt x="69" y="18"/>
                                </a:lnTo>
                                <a:lnTo>
                                  <a:pt x="57" y="12"/>
                                </a:lnTo>
                                <a:lnTo>
                                  <a:pt x="48" y="12"/>
                                </a:lnTo>
                                <a:lnTo>
                                  <a:pt x="41" y="12"/>
                                </a:lnTo>
                                <a:lnTo>
                                  <a:pt x="29" y="18"/>
                                </a:lnTo>
                                <a:lnTo>
                                  <a:pt x="24" y="23"/>
                                </a:lnTo>
                                <a:lnTo>
                                  <a:pt x="16" y="36"/>
                                </a:lnTo>
                                <a:lnTo>
                                  <a:pt x="15" y="54"/>
                                </a:lnTo>
                                <a:lnTo>
                                  <a:pt x="16" y="74"/>
                                </a:lnTo>
                                <a:lnTo>
                                  <a:pt x="24" y="86"/>
                                </a:lnTo>
                                <a:lnTo>
                                  <a:pt x="29" y="91"/>
                                </a:lnTo>
                                <a:lnTo>
                                  <a:pt x="41" y="96"/>
                                </a:lnTo>
                                <a:lnTo>
                                  <a:pt x="48" y="97"/>
                                </a:lnTo>
                                <a:lnTo>
                                  <a:pt x="57" y="96"/>
                                </a:lnTo>
                                <a:lnTo>
                                  <a:pt x="69" y="91"/>
                                </a:lnTo>
                                <a:lnTo>
                                  <a:pt x="74" y="86"/>
                                </a:lnTo>
                                <a:lnTo>
                                  <a:pt x="82" y="74"/>
                                </a:lnTo>
                                <a:lnTo>
                                  <a:pt x="83"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937" name="Freeform 400"/>
                        <wps:cNvSpPr>
                          <a:spLocks noEditPoints="1"/>
                        </wps:cNvSpPr>
                        <wps:spPr bwMode="auto">
                          <a:xfrm>
                            <a:off x="5486401" y="4297362"/>
                            <a:ext cx="52388" cy="57150"/>
                          </a:xfrm>
                          <a:custGeom>
                            <a:avLst/>
                            <a:gdLst>
                              <a:gd name="T0" fmla="*/ 83 w 97"/>
                              <a:gd name="T1" fmla="*/ 14 h 108"/>
                              <a:gd name="T2" fmla="*/ 90 w 97"/>
                              <a:gd name="T3" fmla="*/ 22 h 108"/>
                              <a:gd name="T4" fmla="*/ 93 w 97"/>
                              <a:gd name="T5" fmla="*/ 31 h 108"/>
                              <a:gd name="T6" fmla="*/ 96 w 97"/>
                              <a:gd name="T7" fmla="*/ 42 h 108"/>
                              <a:gd name="T8" fmla="*/ 97 w 97"/>
                              <a:gd name="T9" fmla="*/ 54 h 108"/>
                              <a:gd name="T10" fmla="*/ 96 w 97"/>
                              <a:gd name="T11" fmla="*/ 66 h 108"/>
                              <a:gd name="T12" fmla="*/ 93 w 97"/>
                              <a:gd name="T13" fmla="*/ 78 h 108"/>
                              <a:gd name="T14" fmla="*/ 90 w 97"/>
                              <a:gd name="T15" fmla="*/ 87 h 108"/>
                              <a:gd name="T16" fmla="*/ 83 w 97"/>
                              <a:gd name="T17" fmla="*/ 95 h 108"/>
                              <a:gd name="T18" fmla="*/ 76 w 97"/>
                              <a:gd name="T19" fmla="*/ 101 h 108"/>
                              <a:gd name="T20" fmla="*/ 67 w 97"/>
                              <a:gd name="T21" fmla="*/ 105 h 108"/>
                              <a:gd name="T22" fmla="*/ 59 w 97"/>
                              <a:gd name="T23" fmla="*/ 108 h 108"/>
                              <a:gd name="T24" fmla="*/ 48 w 97"/>
                              <a:gd name="T25" fmla="*/ 108 h 108"/>
                              <a:gd name="T26" fmla="*/ 38 w 97"/>
                              <a:gd name="T27" fmla="*/ 108 h 108"/>
                              <a:gd name="T28" fmla="*/ 28 w 97"/>
                              <a:gd name="T29" fmla="*/ 105 h 108"/>
                              <a:gd name="T30" fmla="*/ 19 w 97"/>
                              <a:gd name="T31" fmla="*/ 101 h 108"/>
                              <a:gd name="T32" fmla="*/ 12 w 97"/>
                              <a:gd name="T33" fmla="*/ 95 h 108"/>
                              <a:gd name="T34" fmla="*/ 7 w 97"/>
                              <a:gd name="T35" fmla="*/ 87 h 108"/>
                              <a:gd name="T36" fmla="*/ 3 w 97"/>
                              <a:gd name="T37" fmla="*/ 78 h 108"/>
                              <a:gd name="T38" fmla="*/ 0 w 97"/>
                              <a:gd name="T39" fmla="*/ 66 h 108"/>
                              <a:gd name="T40" fmla="*/ 0 w 97"/>
                              <a:gd name="T41" fmla="*/ 54 h 108"/>
                              <a:gd name="T42" fmla="*/ 0 w 97"/>
                              <a:gd name="T43" fmla="*/ 42 h 108"/>
                              <a:gd name="T44" fmla="*/ 3 w 97"/>
                              <a:gd name="T45" fmla="*/ 32 h 108"/>
                              <a:gd name="T46" fmla="*/ 7 w 97"/>
                              <a:gd name="T47" fmla="*/ 22 h 108"/>
                              <a:gd name="T48" fmla="*/ 13 w 97"/>
                              <a:gd name="T49" fmla="*/ 14 h 108"/>
                              <a:gd name="T50" fmla="*/ 19 w 97"/>
                              <a:gd name="T51" fmla="*/ 7 h 108"/>
                              <a:gd name="T52" fmla="*/ 28 w 97"/>
                              <a:gd name="T53" fmla="*/ 4 h 108"/>
                              <a:gd name="T54" fmla="*/ 38 w 97"/>
                              <a:gd name="T55" fmla="*/ 0 h 108"/>
                              <a:gd name="T56" fmla="*/ 48 w 97"/>
                              <a:gd name="T57" fmla="*/ 0 h 108"/>
                              <a:gd name="T58" fmla="*/ 59 w 97"/>
                              <a:gd name="T59" fmla="*/ 0 h 108"/>
                              <a:gd name="T60" fmla="*/ 69 w 97"/>
                              <a:gd name="T61" fmla="*/ 4 h 108"/>
                              <a:gd name="T62" fmla="*/ 76 w 97"/>
                              <a:gd name="T63" fmla="*/ 7 h 108"/>
                              <a:gd name="T64" fmla="*/ 83 w 97"/>
                              <a:gd name="T65" fmla="*/ 14 h 108"/>
                              <a:gd name="T66" fmla="*/ 82 w 97"/>
                              <a:gd name="T67" fmla="*/ 54 h 108"/>
                              <a:gd name="T68" fmla="*/ 81 w 97"/>
                              <a:gd name="T69" fmla="*/ 36 h 108"/>
                              <a:gd name="T70" fmla="*/ 72 w 97"/>
                              <a:gd name="T71" fmla="*/ 23 h 108"/>
                              <a:gd name="T72" fmla="*/ 69 w 97"/>
                              <a:gd name="T73" fmla="*/ 18 h 108"/>
                              <a:gd name="T74" fmla="*/ 55 w 97"/>
                              <a:gd name="T75" fmla="*/ 12 h 108"/>
                              <a:gd name="T76" fmla="*/ 48 w 97"/>
                              <a:gd name="T77" fmla="*/ 12 h 108"/>
                              <a:gd name="T78" fmla="*/ 40 w 97"/>
                              <a:gd name="T79" fmla="*/ 12 h 108"/>
                              <a:gd name="T80" fmla="*/ 28 w 97"/>
                              <a:gd name="T81" fmla="*/ 18 h 108"/>
                              <a:gd name="T82" fmla="*/ 23 w 97"/>
                              <a:gd name="T83" fmla="*/ 23 h 108"/>
                              <a:gd name="T84" fmla="*/ 16 w 97"/>
                              <a:gd name="T85" fmla="*/ 36 h 108"/>
                              <a:gd name="T86" fmla="*/ 14 w 97"/>
                              <a:gd name="T87" fmla="*/ 54 h 108"/>
                              <a:gd name="T88" fmla="*/ 16 w 97"/>
                              <a:gd name="T89" fmla="*/ 74 h 108"/>
                              <a:gd name="T90" fmla="*/ 23 w 97"/>
                              <a:gd name="T91" fmla="*/ 86 h 108"/>
                              <a:gd name="T92" fmla="*/ 28 w 97"/>
                              <a:gd name="T93" fmla="*/ 91 h 108"/>
                              <a:gd name="T94" fmla="*/ 40 w 97"/>
                              <a:gd name="T95" fmla="*/ 96 h 108"/>
                              <a:gd name="T96" fmla="*/ 48 w 97"/>
                              <a:gd name="T97" fmla="*/ 97 h 108"/>
                              <a:gd name="T98" fmla="*/ 55 w 97"/>
                              <a:gd name="T99" fmla="*/ 96 h 108"/>
                              <a:gd name="T100" fmla="*/ 67 w 97"/>
                              <a:gd name="T101" fmla="*/ 91 h 108"/>
                              <a:gd name="T102" fmla="*/ 72 w 97"/>
                              <a:gd name="T103" fmla="*/ 86 h 108"/>
                              <a:gd name="T104" fmla="*/ 81 w 97"/>
                              <a:gd name="T105" fmla="*/ 74 h 108"/>
                              <a:gd name="T106" fmla="*/ 82 w 97"/>
                              <a:gd name="T107" fmla="*/ 54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08">
                                <a:moveTo>
                                  <a:pt x="83" y="14"/>
                                </a:moveTo>
                                <a:lnTo>
                                  <a:pt x="90" y="22"/>
                                </a:lnTo>
                                <a:lnTo>
                                  <a:pt x="93" y="31"/>
                                </a:lnTo>
                                <a:lnTo>
                                  <a:pt x="96" y="42"/>
                                </a:lnTo>
                                <a:lnTo>
                                  <a:pt x="97" y="54"/>
                                </a:lnTo>
                                <a:lnTo>
                                  <a:pt x="96" y="66"/>
                                </a:lnTo>
                                <a:lnTo>
                                  <a:pt x="93" y="78"/>
                                </a:lnTo>
                                <a:lnTo>
                                  <a:pt x="90" y="87"/>
                                </a:lnTo>
                                <a:lnTo>
                                  <a:pt x="83" y="95"/>
                                </a:lnTo>
                                <a:lnTo>
                                  <a:pt x="76" y="101"/>
                                </a:lnTo>
                                <a:lnTo>
                                  <a:pt x="67" y="105"/>
                                </a:lnTo>
                                <a:lnTo>
                                  <a:pt x="59" y="108"/>
                                </a:lnTo>
                                <a:lnTo>
                                  <a:pt x="48" y="108"/>
                                </a:lnTo>
                                <a:lnTo>
                                  <a:pt x="38" y="108"/>
                                </a:lnTo>
                                <a:lnTo>
                                  <a:pt x="28" y="105"/>
                                </a:lnTo>
                                <a:lnTo>
                                  <a:pt x="19" y="101"/>
                                </a:lnTo>
                                <a:lnTo>
                                  <a:pt x="12" y="95"/>
                                </a:lnTo>
                                <a:lnTo>
                                  <a:pt x="7" y="87"/>
                                </a:lnTo>
                                <a:lnTo>
                                  <a:pt x="3" y="78"/>
                                </a:lnTo>
                                <a:lnTo>
                                  <a:pt x="0" y="66"/>
                                </a:lnTo>
                                <a:lnTo>
                                  <a:pt x="0" y="54"/>
                                </a:lnTo>
                                <a:lnTo>
                                  <a:pt x="0" y="42"/>
                                </a:lnTo>
                                <a:lnTo>
                                  <a:pt x="3" y="32"/>
                                </a:lnTo>
                                <a:lnTo>
                                  <a:pt x="7" y="22"/>
                                </a:lnTo>
                                <a:lnTo>
                                  <a:pt x="13" y="14"/>
                                </a:lnTo>
                                <a:lnTo>
                                  <a:pt x="19" y="7"/>
                                </a:lnTo>
                                <a:lnTo>
                                  <a:pt x="28" y="4"/>
                                </a:lnTo>
                                <a:lnTo>
                                  <a:pt x="38" y="0"/>
                                </a:lnTo>
                                <a:lnTo>
                                  <a:pt x="48" y="0"/>
                                </a:lnTo>
                                <a:lnTo>
                                  <a:pt x="59" y="0"/>
                                </a:lnTo>
                                <a:lnTo>
                                  <a:pt x="69" y="4"/>
                                </a:lnTo>
                                <a:lnTo>
                                  <a:pt x="76" y="7"/>
                                </a:lnTo>
                                <a:lnTo>
                                  <a:pt x="83" y="14"/>
                                </a:lnTo>
                                <a:close/>
                                <a:moveTo>
                                  <a:pt x="82" y="54"/>
                                </a:moveTo>
                                <a:lnTo>
                                  <a:pt x="81" y="36"/>
                                </a:lnTo>
                                <a:lnTo>
                                  <a:pt x="72" y="23"/>
                                </a:lnTo>
                                <a:lnTo>
                                  <a:pt x="69" y="18"/>
                                </a:lnTo>
                                <a:lnTo>
                                  <a:pt x="55" y="12"/>
                                </a:lnTo>
                                <a:lnTo>
                                  <a:pt x="48" y="12"/>
                                </a:lnTo>
                                <a:lnTo>
                                  <a:pt x="40" y="12"/>
                                </a:lnTo>
                                <a:lnTo>
                                  <a:pt x="28" y="18"/>
                                </a:lnTo>
                                <a:lnTo>
                                  <a:pt x="23" y="23"/>
                                </a:lnTo>
                                <a:lnTo>
                                  <a:pt x="16" y="36"/>
                                </a:lnTo>
                                <a:lnTo>
                                  <a:pt x="14" y="54"/>
                                </a:lnTo>
                                <a:lnTo>
                                  <a:pt x="16" y="74"/>
                                </a:lnTo>
                                <a:lnTo>
                                  <a:pt x="23" y="86"/>
                                </a:lnTo>
                                <a:lnTo>
                                  <a:pt x="28" y="91"/>
                                </a:lnTo>
                                <a:lnTo>
                                  <a:pt x="40" y="96"/>
                                </a:lnTo>
                                <a:lnTo>
                                  <a:pt x="48" y="97"/>
                                </a:lnTo>
                                <a:lnTo>
                                  <a:pt x="55" y="96"/>
                                </a:lnTo>
                                <a:lnTo>
                                  <a:pt x="67" y="91"/>
                                </a:lnTo>
                                <a:lnTo>
                                  <a:pt x="72" y="86"/>
                                </a:lnTo>
                                <a:lnTo>
                                  <a:pt x="81" y="74"/>
                                </a:lnTo>
                                <a:lnTo>
                                  <a:pt x="82"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938" name="Freeform 401"/>
                        <wps:cNvSpPr>
                          <a:spLocks/>
                        </wps:cNvSpPr>
                        <wps:spPr bwMode="auto">
                          <a:xfrm>
                            <a:off x="5549901" y="4298950"/>
                            <a:ext cx="41275" cy="55563"/>
                          </a:xfrm>
                          <a:custGeom>
                            <a:avLst/>
                            <a:gdLst>
                              <a:gd name="T0" fmla="*/ 79 w 79"/>
                              <a:gd name="T1" fmla="*/ 105 h 105"/>
                              <a:gd name="T2" fmla="*/ 65 w 79"/>
                              <a:gd name="T3" fmla="*/ 105 h 105"/>
                              <a:gd name="T4" fmla="*/ 65 w 79"/>
                              <a:gd name="T5" fmla="*/ 53 h 105"/>
                              <a:gd name="T6" fmla="*/ 14 w 79"/>
                              <a:gd name="T7" fmla="*/ 53 h 105"/>
                              <a:gd name="T8" fmla="*/ 14 w 79"/>
                              <a:gd name="T9" fmla="*/ 105 h 105"/>
                              <a:gd name="T10" fmla="*/ 0 w 79"/>
                              <a:gd name="T11" fmla="*/ 105 h 105"/>
                              <a:gd name="T12" fmla="*/ 0 w 79"/>
                              <a:gd name="T13" fmla="*/ 0 h 105"/>
                              <a:gd name="T14" fmla="*/ 14 w 79"/>
                              <a:gd name="T15" fmla="*/ 0 h 105"/>
                              <a:gd name="T16" fmla="*/ 14 w 79"/>
                              <a:gd name="T17" fmla="*/ 41 h 105"/>
                              <a:gd name="T18" fmla="*/ 65 w 79"/>
                              <a:gd name="T19" fmla="*/ 41 h 105"/>
                              <a:gd name="T20" fmla="*/ 65 w 79"/>
                              <a:gd name="T21" fmla="*/ 0 h 105"/>
                              <a:gd name="T22" fmla="*/ 79 w 79"/>
                              <a:gd name="T23" fmla="*/ 0 h 105"/>
                              <a:gd name="T24" fmla="*/ 79 w 79"/>
                              <a:gd name="T25" fmla="*/ 105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79" h="105">
                                <a:moveTo>
                                  <a:pt x="79" y="105"/>
                                </a:moveTo>
                                <a:lnTo>
                                  <a:pt x="65" y="105"/>
                                </a:lnTo>
                                <a:lnTo>
                                  <a:pt x="65" y="53"/>
                                </a:lnTo>
                                <a:lnTo>
                                  <a:pt x="14" y="53"/>
                                </a:lnTo>
                                <a:lnTo>
                                  <a:pt x="14" y="105"/>
                                </a:lnTo>
                                <a:lnTo>
                                  <a:pt x="0" y="105"/>
                                </a:lnTo>
                                <a:lnTo>
                                  <a:pt x="0" y="0"/>
                                </a:lnTo>
                                <a:lnTo>
                                  <a:pt x="14" y="0"/>
                                </a:lnTo>
                                <a:lnTo>
                                  <a:pt x="14" y="41"/>
                                </a:lnTo>
                                <a:lnTo>
                                  <a:pt x="65" y="41"/>
                                </a:lnTo>
                                <a:lnTo>
                                  <a:pt x="65" y="0"/>
                                </a:lnTo>
                                <a:lnTo>
                                  <a:pt x="79" y="0"/>
                                </a:lnTo>
                                <a:lnTo>
                                  <a:pt x="79"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939" name="Freeform 402"/>
                        <wps:cNvSpPr>
                          <a:spLocks noEditPoints="1"/>
                        </wps:cNvSpPr>
                        <wps:spPr bwMode="auto">
                          <a:xfrm>
                            <a:off x="4702176" y="4297362"/>
                            <a:ext cx="52388" cy="58738"/>
                          </a:xfrm>
                          <a:custGeom>
                            <a:avLst/>
                            <a:gdLst>
                              <a:gd name="T0" fmla="*/ 84 w 97"/>
                              <a:gd name="T1" fmla="*/ 15 h 110"/>
                              <a:gd name="T2" fmla="*/ 90 w 97"/>
                              <a:gd name="T3" fmla="*/ 22 h 110"/>
                              <a:gd name="T4" fmla="*/ 94 w 97"/>
                              <a:gd name="T5" fmla="*/ 32 h 110"/>
                              <a:gd name="T6" fmla="*/ 96 w 97"/>
                              <a:gd name="T7" fmla="*/ 42 h 110"/>
                              <a:gd name="T8" fmla="*/ 97 w 97"/>
                              <a:gd name="T9" fmla="*/ 54 h 110"/>
                              <a:gd name="T10" fmla="*/ 96 w 97"/>
                              <a:gd name="T11" fmla="*/ 68 h 110"/>
                              <a:gd name="T12" fmla="*/ 94 w 97"/>
                              <a:gd name="T13" fmla="*/ 78 h 110"/>
                              <a:gd name="T14" fmla="*/ 90 w 97"/>
                              <a:gd name="T15" fmla="*/ 87 h 110"/>
                              <a:gd name="T16" fmla="*/ 84 w 97"/>
                              <a:gd name="T17" fmla="*/ 95 h 110"/>
                              <a:gd name="T18" fmla="*/ 78 w 97"/>
                              <a:gd name="T19" fmla="*/ 101 h 110"/>
                              <a:gd name="T20" fmla="*/ 69 w 97"/>
                              <a:gd name="T21" fmla="*/ 106 h 110"/>
                              <a:gd name="T22" fmla="*/ 59 w 97"/>
                              <a:gd name="T23" fmla="*/ 108 h 110"/>
                              <a:gd name="T24" fmla="*/ 48 w 97"/>
                              <a:gd name="T25" fmla="*/ 110 h 110"/>
                              <a:gd name="T26" fmla="*/ 38 w 97"/>
                              <a:gd name="T27" fmla="*/ 108 h 110"/>
                              <a:gd name="T28" fmla="*/ 28 w 97"/>
                              <a:gd name="T29" fmla="*/ 106 h 110"/>
                              <a:gd name="T30" fmla="*/ 20 w 97"/>
                              <a:gd name="T31" fmla="*/ 101 h 110"/>
                              <a:gd name="T32" fmla="*/ 14 w 97"/>
                              <a:gd name="T33" fmla="*/ 95 h 110"/>
                              <a:gd name="T34" fmla="*/ 7 w 97"/>
                              <a:gd name="T35" fmla="*/ 87 h 110"/>
                              <a:gd name="T36" fmla="*/ 4 w 97"/>
                              <a:gd name="T37" fmla="*/ 78 h 110"/>
                              <a:gd name="T38" fmla="*/ 0 w 97"/>
                              <a:gd name="T39" fmla="*/ 68 h 110"/>
                              <a:gd name="T40" fmla="*/ 0 w 97"/>
                              <a:gd name="T41" fmla="*/ 54 h 110"/>
                              <a:gd name="T42" fmla="*/ 0 w 97"/>
                              <a:gd name="T43" fmla="*/ 42 h 110"/>
                              <a:gd name="T44" fmla="*/ 4 w 97"/>
                              <a:gd name="T45" fmla="*/ 32 h 110"/>
                              <a:gd name="T46" fmla="*/ 7 w 97"/>
                              <a:gd name="T47" fmla="*/ 22 h 110"/>
                              <a:gd name="T48" fmla="*/ 14 w 97"/>
                              <a:gd name="T49" fmla="*/ 15 h 110"/>
                              <a:gd name="T50" fmla="*/ 20 w 97"/>
                              <a:gd name="T51" fmla="*/ 9 h 110"/>
                              <a:gd name="T52" fmla="*/ 28 w 97"/>
                              <a:gd name="T53" fmla="*/ 4 h 110"/>
                              <a:gd name="T54" fmla="*/ 38 w 97"/>
                              <a:gd name="T55" fmla="*/ 1 h 110"/>
                              <a:gd name="T56" fmla="*/ 48 w 97"/>
                              <a:gd name="T57" fmla="*/ 0 h 110"/>
                              <a:gd name="T58" fmla="*/ 59 w 97"/>
                              <a:gd name="T59" fmla="*/ 1 h 110"/>
                              <a:gd name="T60" fmla="*/ 69 w 97"/>
                              <a:gd name="T61" fmla="*/ 4 h 110"/>
                              <a:gd name="T62" fmla="*/ 78 w 97"/>
                              <a:gd name="T63" fmla="*/ 9 h 110"/>
                              <a:gd name="T64" fmla="*/ 84 w 97"/>
                              <a:gd name="T65" fmla="*/ 15 h 110"/>
                              <a:gd name="T66" fmla="*/ 83 w 97"/>
                              <a:gd name="T67" fmla="*/ 54 h 110"/>
                              <a:gd name="T68" fmla="*/ 81 w 97"/>
                              <a:gd name="T69" fmla="*/ 36 h 110"/>
                              <a:gd name="T70" fmla="*/ 74 w 97"/>
                              <a:gd name="T71" fmla="*/ 23 h 110"/>
                              <a:gd name="T72" fmla="*/ 69 w 97"/>
                              <a:gd name="T73" fmla="*/ 18 h 110"/>
                              <a:gd name="T74" fmla="*/ 57 w 97"/>
                              <a:gd name="T75" fmla="*/ 12 h 110"/>
                              <a:gd name="T76" fmla="*/ 48 w 97"/>
                              <a:gd name="T77" fmla="*/ 12 h 110"/>
                              <a:gd name="T78" fmla="*/ 41 w 97"/>
                              <a:gd name="T79" fmla="*/ 12 h 110"/>
                              <a:gd name="T80" fmla="*/ 28 w 97"/>
                              <a:gd name="T81" fmla="*/ 18 h 110"/>
                              <a:gd name="T82" fmla="*/ 23 w 97"/>
                              <a:gd name="T83" fmla="*/ 23 h 110"/>
                              <a:gd name="T84" fmla="*/ 16 w 97"/>
                              <a:gd name="T85" fmla="*/ 36 h 110"/>
                              <a:gd name="T86" fmla="*/ 15 w 97"/>
                              <a:gd name="T87" fmla="*/ 54 h 110"/>
                              <a:gd name="T88" fmla="*/ 16 w 97"/>
                              <a:gd name="T89" fmla="*/ 74 h 110"/>
                              <a:gd name="T90" fmla="*/ 23 w 97"/>
                              <a:gd name="T91" fmla="*/ 86 h 110"/>
                              <a:gd name="T92" fmla="*/ 28 w 97"/>
                              <a:gd name="T93" fmla="*/ 91 h 110"/>
                              <a:gd name="T94" fmla="*/ 41 w 97"/>
                              <a:gd name="T95" fmla="*/ 97 h 110"/>
                              <a:gd name="T96" fmla="*/ 48 w 97"/>
                              <a:gd name="T97" fmla="*/ 97 h 110"/>
                              <a:gd name="T98" fmla="*/ 57 w 97"/>
                              <a:gd name="T99" fmla="*/ 97 h 110"/>
                              <a:gd name="T100" fmla="*/ 69 w 97"/>
                              <a:gd name="T101" fmla="*/ 91 h 110"/>
                              <a:gd name="T102" fmla="*/ 74 w 97"/>
                              <a:gd name="T103" fmla="*/ 86 h 110"/>
                              <a:gd name="T104" fmla="*/ 81 w 97"/>
                              <a:gd name="T105" fmla="*/ 74 h 110"/>
                              <a:gd name="T106" fmla="*/ 83 w 97"/>
                              <a:gd name="T107" fmla="*/ 54 h 1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10">
                                <a:moveTo>
                                  <a:pt x="84" y="15"/>
                                </a:moveTo>
                                <a:lnTo>
                                  <a:pt x="90" y="22"/>
                                </a:lnTo>
                                <a:lnTo>
                                  <a:pt x="94" y="32"/>
                                </a:lnTo>
                                <a:lnTo>
                                  <a:pt x="96" y="42"/>
                                </a:lnTo>
                                <a:lnTo>
                                  <a:pt x="97" y="54"/>
                                </a:lnTo>
                                <a:lnTo>
                                  <a:pt x="96" y="68"/>
                                </a:lnTo>
                                <a:lnTo>
                                  <a:pt x="94" y="78"/>
                                </a:lnTo>
                                <a:lnTo>
                                  <a:pt x="90" y="87"/>
                                </a:lnTo>
                                <a:lnTo>
                                  <a:pt x="84" y="95"/>
                                </a:lnTo>
                                <a:lnTo>
                                  <a:pt x="78" y="101"/>
                                </a:lnTo>
                                <a:lnTo>
                                  <a:pt x="69" y="106"/>
                                </a:lnTo>
                                <a:lnTo>
                                  <a:pt x="59" y="108"/>
                                </a:lnTo>
                                <a:lnTo>
                                  <a:pt x="48" y="110"/>
                                </a:lnTo>
                                <a:lnTo>
                                  <a:pt x="38" y="108"/>
                                </a:lnTo>
                                <a:lnTo>
                                  <a:pt x="28" y="106"/>
                                </a:lnTo>
                                <a:lnTo>
                                  <a:pt x="20" y="101"/>
                                </a:lnTo>
                                <a:lnTo>
                                  <a:pt x="14" y="95"/>
                                </a:lnTo>
                                <a:lnTo>
                                  <a:pt x="7" y="87"/>
                                </a:lnTo>
                                <a:lnTo>
                                  <a:pt x="4" y="78"/>
                                </a:lnTo>
                                <a:lnTo>
                                  <a:pt x="0" y="68"/>
                                </a:lnTo>
                                <a:lnTo>
                                  <a:pt x="0" y="54"/>
                                </a:lnTo>
                                <a:lnTo>
                                  <a:pt x="0" y="42"/>
                                </a:lnTo>
                                <a:lnTo>
                                  <a:pt x="4" y="32"/>
                                </a:lnTo>
                                <a:lnTo>
                                  <a:pt x="7" y="22"/>
                                </a:lnTo>
                                <a:lnTo>
                                  <a:pt x="14" y="15"/>
                                </a:lnTo>
                                <a:lnTo>
                                  <a:pt x="20" y="9"/>
                                </a:lnTo>
                                <a:lnTo>
                                  <a:pt x="28" y="4"/>
                                </a:lnTo>
                                <a:lnTo>
                                  <a:pt x="38" y="1"/>
                                </a:lnTo>
                                <a:lnTo>
                                  <a:pt x="48" y="0"/>
                                </a:lnTo>
                                <a:lnTo>
                                  <a:pt x="59" y="1"/>
                                </a:lnTo>
                                <a:lnTo>
                                  <a:pt x="69" y="4"/>
                                </a:lnTo>
                                <a:lnTo>
                                  <a:pt x="78" y="9"/>
                                </a:lnTo>
                                <a:lnTo>
                                  <a:pt x="84" y="15"/>
                                </a:lnTo>
                                <a:close/>
                                <a:moveTo>
                                  <a:pt x="83" y="54"/>
                                </a:moveTo>
                                <a:lnTo>
                                  <a:pt x="81" y="36"/>
                                </a:lnTo>
                                <a:lnTo>
                                  <a:pt x="74" y="23"/>
                                </a:lnTo>
                                <a:lnTo>
                                  <a:pt x="69" y="18"/>
                                </a:lnTo>
                                <a:lnTo>
                                  <a:pt x="57" y="12"/>
                                </a:lnTo>
                                <a:lnTo>
                                  <a:pt x="48" y="12"/>
                                </a:lnTo>
                                <a:lnTo>
                                  <a:pt x="41" y="12"/>
                                </a:lnTo>
                                <a:lnTo>
                                  <a:pt x="28" y="18"/>
                                </a:lnTo>
                                <a:lnTo>
                                  <a:pt x="23" y="23"/>
                                </a:lnTo>
                                <a:lnTo>
                                  <a:pt x="16" y="36"/>
                                </a:lnTo>
                                <a:lnTo>
                                  <a:pt x="15" y="54"/>
                                </a:lnTo>
                                <a:lnTo>
                                  <a:pt x="16" y="74"/>
                                </a:lnTo>
                                <a:lnTo>
                                  <a:pt x="23" y="86"/>
                                </a:lnTo>
                                <a:lnTo>
                                  <a:pt x="28" y="91"/>
                                </a:lnTo>
                                <a:lnTo>
                                  <a:pt x="41" y="97"/>
                                </a:lnTo>
                                <a:lnTo>
                                  <a:pt x="48" y="97"/>
                                </a:lnTo>
                                <a:lnTo>
                                  <a:pt x="57" y="97"/>
                                </a:lnTo>
                                <a:lnTo>
                                  <a:pt x="69" y="91"/>
                                </a:lnTo>
                                <a:lnTo>
                                  <a:pt x="74" y="86"/>
                                </a:lnTo>
                                <a:lnTo>
                                  <a:pt x="81" y="74"/>
                                </a:lnTo>
                                <a:lnTo>
                                  <a:pt x="83"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940" name="Freeform 403"/>
                        <wps:cNvSpPr>
                          <a:spLocks/>
                        </wps:cNvSpPr>
                        <wps:spPr bwMode="auto">
                          <a:xfrm>
                            <a:off x="4316413" y="4083050"/>
                            <a:ext cx="42863" cy="55563"/>
                          </a:xfrm>
                          <a:custGeom>
                            <a:avLst/>
                            <a:gdLst>
                              <a:gd name="T0" fmla="*/ 80 w 80"/>
                              <a:gd name="T1" fmla="*/ 104 h 104"/>
                              <a:gd name="T2" fmla="*/ 65 w 80"/>
                              <a:gd name="T3" fmla="*/ 104 h 104"/>
                              <a:gd name="T4" fmla="*/ 65 w 80"/>
                              <a:gd name="T5" fmla="*/ 53 h 104"/>
                              <a:gd name="T6" fmla="*/ 13 w 80"/>
                              <a:gd name="T7" fmla="*/ 53 h 104"/>
                              <a:gd name="T8" fmla="*/ 13 w 80"/>
                              <a:gd name="T9" fmla="*/ 104 h 104"/>
                              <a:gd name="T10" fmla="*/ 0 w 80"/>
                              <a:gd name="T11" fmla="*/ 104 h 104"/>
                              <a:gd name="T12" fmla="*/ 0 w 80"/>
                              <a:gd name="T13" fmla="*/ 0 h 104"/>
                              <a:gd name="T14" fmla="*/ 13 w 80"/>
                              <a:gd name="T15" fmla="*/ 0 h 104"/>
                              <a:gd name="T16" fmla="*/ 13 w 80"/>
                              <a:gd name="T17" fmla="*/ 40 h 104"/>
                              <a:gd name="T18" fmla="*/ 65 w 80"/>
                              <a:gd name="T19" fmla="*/ 40 h 104"/>
                              <a:gd name="T20" fmla="*/ 65 w 80"/>
                              <a:gd name="T21" fmla="*/ 0 h 104"/>
                              <a:gd name="T22" fmla="*/ 80 w 80"/>
                              <a:gd name="T23" fmla="*/ 0 h 104"/>
                              <a:gd name="T24" fmla="*/ 80 w 80"/>
                              <a:gd name="T25" fmla="*/ 104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80" h="104">
                                <a:moveTo>
                                  <a:pt x="80" y="104"/>
                                </a:moveTo>
                                <a:lnTo>
                                  <a:pt x="65" y="104"/>
                                </a:lnTo>
                                <a:lnTo>
                                  <a:pt x="65" y="53"/>
                                </a:lnTo>
                                <a:lnTo>
                                  <a:pt x="13" y="53"/>
                                </a:lnTo>
                                <a:lnTo>
                                  <a:pt x="13" y="104"/>
                                </a:lnTo>
                                <a:lnTo>
                                  <a:pt x="0" y="104"/>
                                </a:lnTo>
                                <a:lnTo>
                                  <a:pt x="0" y="0"/>
                                </a:lnTo>
                                <a:lnTo>
                                  <a:pt x="13" y="0"/>
                                </a:lnTo>
                                <a:lnTo>
                                  <a:pt x="13" y="40"/>
                                </a:lnTo>
                                <a:lnTo>
                                  <a:pt x="65" y="40"/>
                                </a:lnTo>
                                <a:lnTo>
                                  <a:pt x="65" y="0"/>
                                </a:lnTo>
                                <a:lnTo>
                                  <a:pt x="80" y="0"/>
                                </a:lnTo>
                                <a:lnTo>
                                  <a:pt x="80" y="10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941" name="Freeform 404"/>
                        <wps:cNvSpPr>
                          <a:spLocks noEditPoints="1"/>
                        </wps:cNvSpPr>
                        <wps:spPr bwMode="auto">
                          <a:xfrm>
                            <a:off x="4370388" y="4081462"/>
                            <a:ext cx="50800" cy="57150"/>
                          </a:xfrm>
                          <a:custGeom>
                            <a:avLst/>
                            <a:gdLst>
                              <a:gd name="T0" fmla="*/ 84 w 96"/>
                              <a:gd name="T1" fmla="*/ 14 h 109"/>
                              <a:gd name="T2" fmla="*/ 89 w 96"/>
                              <a:gd name="T3" fmla="*/ 23 h 109"/>
                              <a:gd name="T4" fmla="*/ 94 w 96"/>
                              <a:gd name="T5" fmla="*/ 31 h 109"/>
                              <a:gd name="T6" fmla="*/ 96 w 96"/>
                              <a:gd name="T7" fmla="*/ 42 h 109"/>
                              <a:gd name="T8" fmla="*/ 96 w 96"/>
                              <a:gd name="T9" fmla="*/ 55 h 109"/>
                              <a:gd name="T10" fmla="*/ 96 w 96"/>
                              <a:gd name="T11" fmla="*/ 67 h 109"/>
                              <a:gd name="T12" fmla="*/ 94 w 96"/>
                              <a:gd name="T13" fmla="*/ 78 h 109"/>
                              <a:gd name="T14" fmla="*/ 89 w 96"/>
                              <a:gd name="T15" fmla="*/ 88 h 109"/>
                              <a:gd name="T16" fmla="*/ 84 w 96"/>
                              <a:gd name="T17" fmla="*/ 95 h 109"/>
                              <a:gd name="T18" fmla="*/ 76 w 96"/>
                              <a:gd name="T19" fmla="*/ 101 h 109"/>
                              <a:gd name="T20" fmla="*/ 68 w 96"/>
                              <a:gd name="T21" fmla="*/ 105 h 109"/>
                              <a:gd name="T22" fmla="*/ 59 w 96"/>
                              <a:gd name="T23" fmla="*/ 109 h 109"/>
                              <a:gd name="T24" fmla="*/ 48 w 96"/>
                              <a:gd name="T25" fmla="*/ 109 h 109"/>
                              <a:gd name="T26" fmla="*/ 37 w 96"/>
                              <a:gd name="T27" fmla="*/ 109 h 109"/>
                              <a:gd name="T28" fmla="*/ 28 w 96"/>
                              <a:gd name="T29" fmla="*/ 105 h 109"/>
                              <a:gd name="T30" fmla="*/ 20 w 96"/>
                              <a:gd name="T31" fmla="*/ 101 h 109"/>
                              <a:gd name="T32" fmla="*/ 12 w 96"/>
                              <a:gd name="T33" fmla="*/ 95 h 109"/>
                              <a:gd name="T34" fmla="*/ 6 w 96"/>
                              <a:gd name="T35" fmla="*/ 88 h 109"/>
                              <a:gd name="T36" fmla="*/ 3 w 96"/>
                              <a:gd name="T37" fmla="*/ 78 h 109"/>
                              <a:gd name="T38" fmla="*/ 0 w 96"/>
                              <a:gd name="T39" fmla="*/ 67 h 109"/>
                              <a:gd name="T40" fmla="*/ 0 w 96"/>
                              <a:gd name="T41" fmla="*/ 55 h 109"/>
                              <a:gd name="T42" fmla="*/ 0 w 96"/>
                              <a:gd name="T43" fmla="*/ 42 h 109"/>
                              <a:gd name="T44" fmla="*/ 3 w 96"/>
                              <a:gd name="T45" fmla="*/ 32 h 109"/>
                              <a:gd name="T46" fmla="*/ 6 w 96"/>
                              <a:gd name="T47" fmla="*/ 23 h 109"/>
                              <a:gd name="T48" fmla="*/ 12 w 96"/>
                              <a:gd name="T49" fmla="*/ 14 h 109"/>
                              <a:gd name="T50" fmla="*/ 20 w 96"/>
                              <a:gd name="T51" fmla="*/ 8 h 109"/>
                              <a:gd name="T52" fmla="*/ 28 w 96"/>
                              <a:gd name="T53" fmla="*/ 4 h 109"/>
                              <a:gd name="T54" fmla="*/ 37 w 96"/>
                              <a:gd name="T55" fmla="*/ 0 h 109"/>
                              <a:gd name="T56" fmla="*/ 48 w 96"/>
                              <a:gd name="T57" fmla="*/ 0 h 109"/>
                              <a:gd name="T58" fmla="*/ 59 w 96"/>
                              <a:gd name="T59" fmla="*/ 0 h 109"/>
                              <a:gd name="T60" fmla="*/ 68 w 96"/>
                              <a:gd name="T61" fmla="*/ 4 h 109"/>
                              <a:gd name="T62" fmla="*/ 76 w 96"/>
                              <a:gd name="T63" fmla="*/ 8 h 109"/>
                              <a:gd name="T64" fmla="*/ 84 w 96"/>
                              <a:gd name="T65" fmla="*/ 14 h 109"/>
                              <a:gd name="T66" fmla="*/ 83 w 96"/>
                              <a:gd name="T67" fmla="*/ 55 h 109"/>
                              <a:gd name="T68" fmla="*/ 80 w 96"/>
                              <a:gd name="T69" fmla="*/ 36 h 109"/>
                              <a:gd name="T70" fmla="*/ 73 w 96"/>
                              <a:gd name="T71" fmla="*/ 24 h 109"/>
                              <a:gd name="T72" fmla="*/ 68 w 96"/>
                              <a:gd name="T73" fmla="*/ 19 h 109"/>
                              <a:gd name="T74" fmla="*/ 56 w 96"/>
                              <a:gd name="T75" fmla="*/ 13 h 109"/>
                              <a:gd name="T76" fmla="*/ 48 w 96"/>
                              <a:gd name="T77" fmla="*/ 13 h 109"/>
                              <a:gd name="T78" fmla="*/ 41 w 96"/>
                              <a:gd name="T79" fmla="*/ 13 h 109"/>
                              <a:gd name="T80" fmla="*/ 28 w 96"/>
                              <a:gd name="T81" fmla="*/ 19 h 109"/>
                              <a:gd name="T82" fmla="*/ 24 w 96"/>
                              <a:gd name="T83" fmla="*/ 24 h 109"/>
                              <a:gd name="T84" fmla="*/ 16 w 96"/>
                              <a:gd name="T85" fmla="*/ 36 h 109"/>
                              <a:gd name="T86" fmla="*/ 14 w 96"/>
                              <a:gd name="T87" fmla="*/ 55 h 109"/>
                              <a:gd name="T88" fmla="*/ 16 w 96"/>
                              <a:gd name="T89" fmla="*/ 74 h 109"/>
                              <a:gd name="T90" fmla="*/ 24 w 96"/>
                              <a:gd name="T91" fmla="*/ 87 h 109"/>
                              <a:gd name="T92" fmla="*/ 28 w 96"/>
                              <a:gd name="T93" fmla="*/ 91 h 109"/>
                              <a:gd name="T94" fmla="*/ 41 w 96"/>
                              <a:gd name="T95" fmla="*/ 96 h 109"/>
                              <a:gd name="T96" fmla="*/ 48 w 96"/>
                              <a:gd name="T97" fmla="*/ 98 h 109"/>
                              <a:gd name="T98" fmla="*/ 56 w 96"/>
                              <a:gd name="T99" fmla="*/ 96 h 109"/>
                              <a:gd name="T100" fmla="*/ 68 w 96"/>
                              <a:gd name="T101" fmla="*/ 91 h 109"/>
                              <a:gd name="T102" fmla="*/ 73 w 96"/>
                              <a:gd name="T103" fmla="*/ 87 h 109"/>
                              <a:gd name="T104" fmla="*/ 80 w 96"/>
                              <a:gd name="T105" fmla="*/ 74 h 109"/>
                              <a:gd name="T106" fmla="*/ 83 w 96"/>
                              <a:gd name="T107" fmla="*/ 55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6" h="109">
                                <a:moveTo>
                                  <a:pt x="84" y="14"/>
                                </a:moveTo>
                                <a:lnTo>
                                  <a:pt x="89" y="23"/>
                                </a:lnTo>
                                <a:lnTo>
                                  <a:pt x="94" y="31"/>
                                </a:lnTo>
                                <a:lnTo>
                                  <a:pt x="96" y="42"/>
                                </a:lnTo>
                                <a:lnTo>
                                  <a:pt x="96" y="55"/>
                                </a:lnTo>
                                <a:lnTo>
                                  <a:pt x="96" y="67"/>
                                </a:lnTo>
                                <a:lnTo>
                                  <a:pt x="94" y="78"/>
                                </a:lnTo>
                                <a:lnTo>
                                  <a:pt x="89" y="88"/>
                                </a:lnTo>
                                <a:lnTo>
                                  <a:pt x="84" y="95"/>
                                </a:lnTo>
                                <a:lnTo>
                                  <a:pt x="76" y="101"/>
                                </a:lnTo>
                                <a:lnTo>
                                  <a:pt x="68" y="105"/>
                                </a:lnTo>
                                <a:lnTo>
                                  <a:pt x="59" y="109"/>
                                </a:lnTo>
                                <a:lnTo>
                                  <a:pt x="48" y="109"/>
                                </a:lnTo>
                                <a:lnTo>
                                  <a:pt x="37" y="109"/>
                                </a:lnTo>
                                <a:lnTo>
                                  <a:pt x="28" y="105"/>
                                </a:lnTo>
                                <a:lnTo>
                                  <a:pt x="20" y="101"/>
                                </a:lnTo>
                                <a:lnTo>
                                  <a:pt x="12" y="95"/>
                                </a:lnTo>
                                <a:lnTo>
                                  <a:pt x="6" y="88"/>
                                </a:lnTo>
                                <a:lnTo>
                                  <a:pt x="3" y="78"/>
                                </a:lnTo>
                                <a:lnTo>
                                  <a:pt x="0" y="67"/>
                                </a:lnTo>
                                <a:lnTo>
                                  <a:pt x="0" y="55"/>
                                </a:lnTo>
                                <a:lnTo>
                                  <a:pt x="0" y="42"/>
                                </a:lnTo>
                                <a:lnTo>
                                  <a:pt x="3" y="32"/>
                                </a:lnTo>
                                <a:lnTo>
                                  <a:pt x="6" y="23"/>
                                </a:lnTo>
                                <a:lnTo>
                                  <a:pt x="12" y="14"/>
                                </a:lnTo>
                                <a:lnTo>
                                  <a:pt x="20" y="8"/>
                                </a:lnTo>
                                <a:lnTo>
                                  <a:pt x="28" y="4"/>
                                </a:lnTo>
                                <a:lnTo>
                                  <a:pt x="37" y="0"/>
                                </a:lnTo>
                                <a:lnTo>
                                  <a:pt x="48" y="0"/>
                                </a:lnTo>
                                <a:lnTo>
                                  <a:pt x="59" y="0"/>
                                </a:lnTo>
                                <a:lnTo>
                                  <a:pt x="68" y="4"/>
                                </a:lnTo>
                                <a:lnTo>
                                  <a:pt x="76" y="8"/>
                                </a:lnTo>
                                <a:lnTo>
                                  <a:pt x="84" y="14"/>
                                </a:lnTo>
                                <a:close/>
                                <a:moveTo>
                                  <a:pt x="83" y="55"/>
                                </a:moveTo>
                                <a:lnTo>
                                  <a:pt x="80" y="36"/>
                                </a:lnTo>
                                <a:lnTo>
                                  <a:pt x="73" y="24"/>
                                </a:lnTo>
                                <a:lnTo>
                                  <a:pt x="68" y="19"/>
                                </a:lnTo>
                                <a:lnTo>
                                  <a:pt x="56" y="13"/>
                                </a:lnTo>
                                <a:lnTo>
                                  <a:pt x="48" y="13"/>
                                </a:lnTo>
                                <a:lnTo>
                                  <a:pt x="41" y="13"/>
                                </a:lnTo>
                                <a:lnTo>
                                  <a:pt x="28" y="19"/>
                                </a:lnTo>
                                <a:lnTo>
                                  <a:pt x="24" y="24"/>
                                </a:lnTo>
                                <a:lnTo>
                                  <a:pt x="16" y="36"/>
                                </a:lnTo>
                                <a:lnTo>
                                  <a:pt x="14" y="55"/>
                                </a:lnTo>
                                <a:lnTo>
                                  <a:pt x="16" y="74"/>
                                </a:lnTo>
                                <a:lnTo>
                                  <a:pt x="24" y="87"/>
                                </a:lnTo>
                                <a:lnTo>
                                  <a:pt x="28" y="91"/>
                                </a:lnTo>
                                <a:lnTo>
                                  <a:pt x="41" y="96"/>
                                </a:lnTo>
                                <a:lnTo>
                                  <a:pt x="48" y="98"/>
                                </a:lnTo>
                                <a:lnTo>
                                  <a:pt x="56" y="96"/>
                                </a:lnTo>
                                <a:lnTo>
                                  <a:pt x="68" y="91"/>
                                </a:lnTo>
                                <a:lnTo>
                                  <a:pt x="73" y="87"/>
                                </a:lnTo>
                                <a:lnTo>
                                  <a:pt x="80" y="74"/>
                                </a:lnTo>
                                <a:lnTo>
                                  <a:pt x="83" y="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942" name="Line 405"/>
                        <wps:cNvCnPr/>
                        <wps:spPr bwMode="auto">
                          <a:xfrm>
                            <a:off x="4573588" y="483552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43" name="Line 407"/>
                        <wps:cNvCnPr/>
                        <wps:spPr bwMode="auto">
                          <a:xfrm>
                            <a:off x="4570413" y="4857750"/>
                            <a:ext cx="61913" cy="34925"/>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44" name="Line 408"/>
                        <wps:cNvCnPr/>
                        <wps:spPr bwMode="auto">
                          <a:xfrm flipV="1">
                            <a:off x="4573588" y="496887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45" name="Line 409"/>
                        <wps:cNvCnPr/>
                        <wps:spPr bwMode="auto">
                          <a:xfrm flipV="1">
                            <a:off x="4570413" y="4956175"/>
                            <a:ext cx="61913" cy="333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46" name="Line 410"/>
                        <wps:cNvCnPr/>
                        <wps:spPr bwMode="auto">
                          <a:xfrm flipV="1">
                            <a:off x="4495800" y="483552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47" name="Line 411"/>
                        <wps:cNvCnPr/>
                        <wps:spPr bwMode="auto">
                          <a:xfrm>
                            <a:off x="4495800" y="496887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48" name="Line 412"/>
                        <wps:cNvCnPr/>
                        <wps:spPr bwMode="auto">
                          <a:xfrm flipV="1">
                            <a:off x="4495800" y="4879975"/>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49" name="Line 413"/>
                        <wps:cNvCnPr/>
                        <wps:spPr bwMode="auto">
                          <a:xfrm flipV="1">
                            <a:off x="4518025" y="4889500"/>
                            <a:ext cx="0" cy="698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50" name="Line 414"/>
                        <wps:cNvCnPr/>
                        <wps:spPr bwMode="auto">
                          <a:xfrm flipV="1">
                            <a:off x="4806950" y="4879975"/>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51" name="Line 415"/>
                        <wps:cNvCnPr/>
                        <wps:spPr bwMode="auto">
                          <a:xfrm>
                            <a:off x="4729163" y="483552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52" name="Line 416"/>
                        <wps:cNvCnPr/>
                        <wps:spPr bwMode="auto">
                          <a:xfrm flipV="1">
                            <a:off x="4759325" y="4968875"/>
                            <a:ext cx="47625" cy="269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53" name="Line 417"/>
                        <wps:cNvCnPr/>
                        <wps:spPr bwMode="auto">
                          <a:xfrm flipV="1">
                            <a:off x="4651375" y="483552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54" name="Line 418"/>
                        <wps:cNvCnPr/>
                        <wps:spPr bwMode="auto">
                          <a:xfrm>
                            <a:off x="4651375" y="4968875"/>
                            <a:ext cx="46038" cy="269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55" name="Line 419"/>
                        <wps:cNvCnPr/>
                        <wps:spPr bwMode="auto">
                          <a:xfrm flipV="1">
                            <a:off x="4651375" y="4879975"/>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56" name="Line 420"/>
                        <wps:cNvCnPr/>
                        <wps:spPr bwMode="auto">
                          <a:xfrm flipV="1">
                            <a:off x="4573588" y="4745037"/>
                            <a:ext cx="0" cy="904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57" name="Line 421"/>
                        <wps:cNvCnPr/>
                        <wps:spPr bwMode="auto">
                          <a:xfrm>
                            <a:off x="4573588" y="5013325"/>
                            <a:ext cx="0" cy="904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58" name="Line 422"/>
                        <wps:cNvCnPr/>
                        <wps:spPr bwMode="auto">
                          <a:xfrm flipH="1">
                            <a:off x="4418013" y="496887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59" name="Line 423"/>
                        <wps:cNvCnPr/>
                        <wps:spPr bwMode="auto">
                          <a:xfrm>
                            <a:off x="4806950" y="496887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60" name="Line 424"/>
                        <wps:cNvCnPr/>
                        <wps:spPr bwMode="auto">
                          <a:xfrm flipV="1">
                            <a:off x="4884738" y="4968875"/>
                            <a:ext cx="76200"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61" name="Line 425"/>
                        <wps:cNvCnPr/>
                        <wps:spPr bwMode="auto">
                          <a:xfrm>
                            <a:off x="4960938" y="496887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62" name="Line 426"/>
                        <wps:cNvCnPr/>
                        <wps:spPr bwMode="auto">
                          <a:xfrm flipV="1">
                            <a:off x="5038725" y="496887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63" name="Line 427"/>
                        <wps:cNvCnPr/>
                        <wps:spPr bwMode="auto">
                          <a:xfrm>
                            <a:off x="5116513" y="496887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64" name="Line 428"/>
                        <wps:cNvCnPr/>
                        <wps:spPr bwMode="auto">
                          <a:xfrm flipV="1">
                            <a:off x="5116513" y="4879975"/>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65" name="Line 429"/>
                        <wps:cNvCnPr/>
                        <wps:spPr bwMode="auto">
                          <a:xfrm flipH="1" flipV="1">
                            <a:off x="4449763" y="4852987"/>
                            <a:ext cx="46038" cy="269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66" name="Line 430"/>
                        <wps:cNvCnPr/>
                        <wps:spPr bwMode="auto">
                          <a:xfrm flipV="1">
                            <a:off x="4806950" y="492442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67" name="Line 431"/>
                        <wps:cNvCnPr/>
                        <wps:spPr bwMode="auto">
                          <a:xfrm flipV="1">
                            <a:off x="5037138" y="4960937"/>
                            <a:ext cx="60325" cy="34925"/>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68" name="Freeform 432"/>
                        <wps:cNvSpPr>
                          <a:spLocks/>
                        </wps:cNvSpPr>
                        <wps:spPr bwMode="auto">
                          <a:xfrm>
                            <a:off x="5221288" y="5008562"/>
                            <a:ext cx="46038" cy="57150"/>
                          </a:xfrm>
                          <a:custGeom>
                            <a:avLst/>
                            <a:gdLst>
                              <a:gd name="T0" fmla="*/ 87 w 87"/>
                              <a:gd name="T1" fmla="*/ 98 h 108"/>
                              <a:gd name="T2" fmla="*/ 83 w 87"/>
                              <a:gd name="T3" fmla="*/ 101 h 108"/>
                              <a:gd name="T4" fmla="*/ 80 w 87"/>
                              <a:gd name="T5" fmla="*/ 102 h 108"/>
                              <a:gd name="T6" fmla="*/ 77 w 87"/>
                              <a:gd name="T7" fmla="*/ 103 h 108"/>
                              <a:gd name="T8" fmla="*/ 72 w 87"/>
                              <a:gd name="T9" fmla="*/ 104 h 108"/>
                              <a:gd name="T10" fmla="*/ 67 w 87"/>
                              <a:gd name="T11" fmla="*/ 106 h 108"/>
                              <a:gd name="T12" fmla="*/ 62 w 87"/>
                              <a:gd name="T13" fmla="*/ 107 h 108"/>
                              <a:gd name="T14" fmla="*/ 57 w 87"/>
                              <a:gd name="T15" fmla="*/ 108 h 108"/>
                              <a:gd name="T16" fmla="*/ 52 w 87"/>
                              <a:gd name="T17" fmla="*/ 108 h 108"/>
                              <a:gd name="T18" fmla="*/ 41 w 87"/>
                              <a:gd name="T19" fmla="*/ 108 h 108"/>
                              <a:gd name="T20" fmla="*/ 31 w 87"/>
                              <a:gd name="T21" fmla="*/ 104 h 108"/>
                              <a:gd name="T22" fmla="*/ 23 w 87"/>
                              <a:gd name="T23" fmla="*/ 101 h 108"/>
                              <a:gd name="T24" fmla="*/ 15 w 87"/>
                              <a:gd name="T25" fmla="*/ 95 h 108"/>
                              <a:gd name="T26" fmla="*/ 9 w 87"/>
                              <a:gd name="T27" fmla="*/ 87 h 108"/>
                              <a:gd name="T28" fmla="*/ 4 w 87"/>
                              <a:gd name="T29" fmla="*/ 77 h 108"/>
                              <a:gd name="T30" fmla="*/ 2 w 87"/>
                              <a:gd name="T31" fmla="*/ 67 h 108"/>
                              <a:gd name="T32" fmla="*/ 0 w 87"/>
                              <a:gd name="T33" fmla="*/ 54 h 108"/>
                              <a:gd name="T34" fmla="*/ 0 w 87"/>
                              <a:gd name="T35" fmla="*/ 42 h 108"/>
                              <a:gd name="T36" fmla="*/ 4 w 87"/>
                              <a:gd name="T37" fmla="*/ 31 h 108"/>
                              <a:gd name="T38" fmla="*/ 8 w 87"/>
                              <a:gd name="T39" fmla="*/ 21 h 108"/>
                              <a:gd name="T40" fmla="*/ 14 w 87"/>
                              <a:gd name="T41" fmla="*/ 13 h 108"/>
                              <a:gd name="T42" fmla="*/ 21 w 87"/>
                              <a:gd name="T43" fmla="*/ 7 h 108"/>
                              <a:gd name="T44" fmla="*/ 31 w 87"/>
                              <a:gd name="T45" fmla="*/ 3 h 108"/>
                              <a:gd name="T46" fmla="*/ 41 w 87"/>
                              <a:gd name="T47" fmla="*/ 1 h 108"/>
                              <a:gd name="T48" fmla="*/ 52 w 87"/>
                              <a:gd name="T49" fmla="*/ 0 h 108"/>
                              <a:gd name="T50" fmla="*/ 60 w 87"/>
                              <a:gd name="T51" fmla="*/ 0 h 108"/>
                              <a:gd name="T52" fmla="*/ 68 w 87"/>
                              <a:gd name="T53" fmla="*/ 2 h 108"/>
                              <a:gd name="T54" fmla="*/ 77 w 87"/>
                              <a:gd name="T55" fmla="*/ 5 h 108"/>
                              <a:gd name="T56" fmla="*/ 87 w 87"/>
                              <a:gd name="T57" fmla="*/ 8 h 108"/>
                              <a:gd name="T58" fmla="*/ 87 w 87"/>
                              <a:gd name="T59" fmla="*/ 26 h 108"/>
                              <a:gd name="T60" fmla="*/ 85 w 87"/>
                              <a:gd name="T61" fmla="*/ 26 h 108"/>
                              <a:gd name="T62" fmla="*/ 78 w 87"/>
                              <a:gd name="T63" fmla="*/ 19 h 108"/>
                              <a:gd name="T64" fmla="*/ 69 w 87"/>
                              <a:gd name="T65" fmla="*/ 14 h 108"/>
                              <a:gd name="T66" fmla="*/ 61 w 87"/>
                              <a:gd name="T67" fmla="*/ 12 h 108"/>
                              <a:gd name="T68" fmla="*/ 51 w 87"/>
                              <a:gd name="T69" fmla="*/ 12 h 108"/>
                              <a:gd name="T70" fmla="*/ 44 w 87"/>
                              <a:gd name="T71" fmla="*/ 12 h 108"/>
                              <a:gd name="T72" fmla="*/ 36 w 87"/>
                              <a:gd name="T73" fmla="*/ 14 h 108"/>
                              <a:gd name="T74" fmla="*/ 30 w 87"/>
                              <a:gd name="T75" fmla="*/ 17 h 108"/>
                              <a:gd name="T76" fmla="*/ 25 w 87"/>
                              <a:gd name="T77" fmla="*/ 22 h 108"/>
                              <a:gd name="T78" fmla="*/ 20 w 87"/>
                              <a:gd name="T79" fmla="*/ 28 h 108"/>
                              <a:gd name="T80" fmla="*/ 18 w 87"/>
                              <a:gd name="T81" fmla="*/ 35 h 108"/>
                              <a:gd name="T82" fmla="*/ 15 w 87"/>
                              <a:gd name="T83" fmla="*/ 44 h 108"/>
                              <a:gd name="T84" fmla="*/ 15 w 87"/>
                              <a:gd name="T85" fmla="*/ 54 h 108"/>
                              <a:gd name="T86" fmla="*/ 15 w 87"/>
                              <a:gd name="T87" fmla="*/ 65 h 108"/>
                              <a:gd name="T88" fmla="*/ 18 w 87"/>
                              <a:gd name="T89" fmla="*/ 72 h 108"/>
                              <a:gd name="T90" fmla="*/ 21 w 87"/>
                              <a:gd name="T91" fmla="*/ 80 h 108"/>
                              <a:gd name="T92" fmla="*/ 25 w 87"/>
                              <a:gd name="T93" fmla="*/ 86 h 108"/>
                              <a:gd name="T94" fmla="*/ 31 w 87"/>
                              <a:gd name="T95" fmla="*/ 91 h 108"/>
                              <a:gd name="T96" fmla="*/ 37 w 87"/>
                              <a:gd name="T97" fmla="*/ 93 h 108"/>
                              <a:gd name="T98" fmla="*/ 44 w 87"/>
                              <a:gd name="T99" fmla="*/ 96 h 108"/>
                              <a:gd name="T100" fmla="*/ 51 w 87"/>
                              <a:gd name="T101" fmla="*/ 96 h 108"/>
                              <a:gd name="T102" fmla="*/ 61 w 87"/>
                              <a:gd name="T103" fmla="*/ 96 h 108"/>
                              <a:gd name="T104" fmla="*/ 69 w 87"/>
                              <a:gd name="T105" fmla="*/ 92 h 108"/>
                              <a:gd name="T106" fmla="*/ 78 w 87"/>
                              <a:gd name="T107" fmla="*/ 88 h 108"/>
                              <a:gd name="T108" fmla="*/ 87 w 87"/>
                              <a:gd name="T109" fmla="*/ 82 h 108"/>
                              <a:gd name="T110" fmla="*/ 87 w 87"/>
                              <a:gd name="T111" fmla="*/ 82 h 108"/>
                              <a:gd name="T112" fmla="*/ 87 w 87"/>
                              <a:gd name="T113" fmla="*/ 98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87" h="108">
                                <a:moveTo>
                                  <a:pt x="87" y="98"/>
                                </a:moveTo>
                                <a:lnTo>
                                  <a:pt x="83" y="101"/>
                                </a:lnTo>
                                <a:lnTo>
                                  <a:pt x="80" y="102"/>
                                </a:lnTo>
                                <a:lnTo>
                                  <a:pt x="77" y="103"/>
                                </a:lnTo>
                                <a:lnTo>
                                  <a:pt x="72" y="104"/>
                                </a:lnTo>
                                <a:lnTo>
                                  <a:pt x="67" y="106"/>
                                </a:lnTo>
                                <a:lnTo>
                                  <a:pt x="62" y="107"/>
                                </a:lnTo>
                                <a:lnTo>
                                  <a:pt x="57" y="108"/>
                                </a:lnTo>
                                <a:lnTo>
                                  <a:pt x="52" y="108"/>
                                </a:lnTo>
                                <a:lnTo>
                                  <a:pt x="41" y="108"/>
                                </a:lnTo>
                                <a:lnTo>
                                  <a:pt x="31" y="104"/>
                                </a:lnTo>
                                <a:lnTo>
                                  <a:pt x="23" y="101"/>
                                </a:lnTo>
                                <a:lnTo>
                                  <a:pt x="15" y="95"/>
                                </a:lnTo>
                                <a:lnTo>
                                  <a:pt x="9" y="87"/>
                                </a:lnTo>
                                <a:lnTo>
                                  <a:pt x="4" y="77"/>
                                </a:lnTo>
                                <a:lnTo>
                                  <a:pt x="2" y="67"/>
                                </a:lnTo>
                                <a:lnTo>
                                  <a:pt x="0" y="54"/>
                                </a:lnTo>
                                <a:lnTo>
                                  <a:pt x="0" y="42"/>
                                </a:lnTo>
                                <a:lnTo>
                                  <a:pt x="4" y="31"/>
                                </a:lnTo>
                                <a:lnTo>
                                  <a:pt x="8" y="21"/>
                                </a:lnTo>
                                <a:lnTo>
                                  <a:pt x="14" y="13"/>
                                </a:lnTo>
                                <a:lnTo>
                                  <a:pt x="21" y="7"/>
                                </a:lnTo>
                                <a:lnTo>
                                  <a:pt x="31" y="3"/>
                                </a:lnTo>
                                <a:lnTo>
                                  <a:pt x="41" y="1"/>
                                </a:lnTo>
                                <a:lnTo>
                                  <a:pt x="52" y="0"/>
                                </a:lnTo>
                                <a:lnTo>
                                  <a:pt x="60" y="0"/>
                                </a:lnTo>
                                <a:lnTo>
                                  <a:pt x="68" y="2"/>
                                </a:lnTo>
                                <a:lnTo>
                                  <a:pt x="77" y="5"/>
                                </a:lnTo>
                                <a:lnTo>
                                  <a:pt x="87" y="8"/>
                                </a:lnTo>
                                <a:lnTo>
                                  <a:pt x="87" y="26"/>
                                </a:lnTo>
                                <a:lnTo>
                                  <a:pt x="85" y="26"/>
                                </a:lnTo>
                                <a:lnTo>
                                  <a:pt x="78" y="19"/>
                                </a:lnTo>
                                <a:lnTo>
                                  <a:pt x="69" y="14"/>
                                </a:lnTo>
                                <a:lnTo>
                                  <a:pt x="61" y="12"/>
                                </a:lnTo>
                                <a:lnTo>
                                  <a:pt x="51" y="12"/>
                                </a:lnTo>
                                <a:lnTo>
                                  <a:pt x="44" y="12"/>
                                </a:lnTo>
                                <a:lnTo>
                                  <a:pt x="36" y="14"/>
                                </a:lnTo>
                                <a:lnTo>
                                  <a:pt x="30" y="17"/>
                                </a:lnTo>
                                <a:lnTo>
                                  <a:pt x="25" y="22"/>
                                </a:lnTo>
                                <a:lnTo>
                                  <a:pt x="20" y="28"/>
                                </a:lnTo>
                                <a:lnTo>
                                  <a:pt x="18" y="35"/>
                                </a:lnTo>
                                <a:lnTo>
                                  <a:pt x="15" y="44"/>
                                </a:lnTo>
                                <a:lnTo>
                                  <a:pt x="15" y="54"/>
                                </a:lnTo>
                                <a:lnTo>
                                  <a:pt x="15" y="65"/>
                                </a:lnTo>
                                <a:lnTo>
                                  <a:pt x="18" y="72"/>
                                </a:lnTo>
                                <a:lnTo>
                                  <a:pt x="21" y="80"/>
                                </a:lnTo>
                                <a:lnTo>
                                  <a:pt x="25" y="86"/>
                                </a:lnTo>
                                <a:lnTo>
                                  <a:pt x="31" y="91"/>
                                </a:lnTo>
                                <a:lnTo>
                                  <a:pt x="37" y="93"/>
                                </a:lnTo>
                                <a:lnTo>
                                  <a:pt x="44" y="96"/>
                                </a:lnTo>
                                <a:lnTo>
                                  <a:pt x="51" y="96"/>
                                </a:lnTo>
                                <a:lnTo>
                                  <a:pt x="61" y="96"/>
                                </a:lnTo>
                                <a:lnTo>
                                  <a:pt x="69" y="92"/>
                                </a:lnTo>
                                <a:lnTo>
                                  <a:pt x="78" y="88"/>
                                </a:lnTo>
                                <a:lnTo>
                                  <a:pt x="87" y="82"/>
                                </a:lnTo>
                                <a:lnTo>
                                  <a:pt x="87" y="82"/>
                                </a:lnTo>
                                <a:lnTo>
                                  <a:pt x="87" y="9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969" name="Freeform 433"/>
                        <wps:cNvSpPr>
                          <a:spLocks noEditPoints="1"/>
                        </wps:cNvSpPr>
                        <wps:spPr bwMode="auto">
                          <a:xfrm>
                            <a:off x="5275263" y="5008562"/>
                            <a:ext cx="50800" cy="57150"/>
                          </a:xfrm>
                          <a:custGeom>
                            <a:avLst/>
                            <a:gdLst>
                              <a:gd name="T0" fmla="*/ 84 w 96"/>
                              <a:gd name="T1" fmla="*/ 13 h 108"/>
                              <a:gd name="T2" fmla="*/ 89 w 96"/>
                              <a:gd name="T3" fmla="*/ 21 h 108"/>
                              <a:gd name="T4" fmla="*/ 94 w 96"/>
                              <a:gd name="T5" fmla="*/ 31 h 108"/>
                              <a:gd name="T6" fmla="*/ 96 w 96"/>
                              <a:gd name="T7" fmla="*/ 42 h 108"/>
                              <a:gd name="T8" fmla="*/ 96 w 96"/>
                              <a:gd name="T9" fmla="*/ 54 h 108"/>
                              <a:gd name="T10" fmla="*/ 96 w 96"/>
                              <a:gd name="T11" fmla="*/ 66 h 108"/>
                              <a:gd name="T12" fmla="*/ 94 w 96"/>
                              <a:gd name="T13" fmla="*/ 77 h 108"/>
                              <a:gd name="T14" fmla="*/ 89 w 96"/>
                              <a:gd name="T15" fmla="*/ 87 h 108"/>
                              <a:gd name="T16" fmla="*/ 84 w 96"/>
                              <a:gd name="T17" fmla="*/ 95 h 108"/>
                              <a:gd name="T18" fmla="*/ 77 w 96"/>
                              <a:gd name="T19" fmla="*/ 101 h 108"/>
                              <a:gd name="T20" fmla="*/ 68 w 96"/>
                              <a:gd name="T21" fmla="*/ 104 h 108"/>
                              <a:gd name="T22" fmla="*/ 60 w 96"/>
                              <a:gd name="T23" fmla="*/ 108 h 108"/>
                              <a:gd name="T24" fmla="*/ 48 w 96"/>
                              <a:gd name="T25" fmla="*/ 108 h 108"/>
                              <a:gd name="T26" fmla="*/ 37 w 96"/>
                              <a:gd name="T27" fmla="*/ 108 h 108"/>
                              <a:gd name="T28" fmla="*/ 29 w 96"/>
                              <a:gd name="T29" fmla="*/ 104 h 108"/>
                              <a:gd name="T30" fmla="*/ 20 w 96"/>
                              <a:gd name="T31" fmla="*/ 101 h 108"/>
                              <a:gd name="T32" fmla="*/ 13 w 96"/>
                              <a:gd name="T33" fmla="*/ 95 h 108"/>
                              <a:gd name="T34" fmla="*/ 7 w 96"/>
                              <a:gd name="T35" fmla="*/ 87 h 108"/>
                              <a:gd name="T36" fmla="*/ 3 w 96"/>
                              <a:gd name="T37" fmla="*/ 77 h 108"/>
                              <a:gd name="T38" fmla="*/ 0 w 96"/>
                              <a:gd name="T39" fmla="*/ 66 h 108"/>
                              <a:gd name="T40" fmla="*/ 0 w 96"/>
                              <a:gd name="T41" fmla="*/ 54 h 108"/>
                              <a:gd name="T42" fmla="*/ 0 w 96"/>
                              <a:gd name="T43" fmla="*/ 42 h 108"/>
                              <a:gd name="T44" fmla="*/ 3 w 96"/>
                              <a:gd name="T45" fmla="*/ 31 h 108"/>
                              <a:gd name="T46" fmla="*/ 7 w 96"/>
                              <a:gd name="T47" fmla="*/ 22 h 108"/>
                              <a:gd name="T48" fmla="*/ 13 w 96"/>
                              <a:gd name="T49" fmla="*/ 13 h 108"/>
                              <a:gd name="T50" fmla="*/ 20 w 96"/>
                              <a:gd name="T51" fmla="*/ 7 h 108"/>
                              <a:gd name="T52" fmla="*/ 29 w 96"/>
                              <a:gd name="T53" fmla="*/ 3 h 108"/>
                              <a:gd name="T54" fmla="*/ 37 w 96"/>
                              <a:gd name="T55" fmla="*/ 0 h 108"/>
                              <a:gd name="T56" fmla="*/ 48 w 96"/>
                              <a:gd name="T57" fmla="*/ 0 h 108"/>
                              <a:gd name="T58" fmla="*/ 60 w 96"/>
                              <a:gd name="T59" fmla="*/ 0 h 108"/>
                              <a:gd name="T60" fmla="*/ 68 w 96"/>
                              <a:gd name="T61" fmla="*/ 3 h 108"/>
                              <a:gd name="T62" fmla="*/ 77 w 96"/>
                              <a:gd name="T63" fmla="*/ 7 h 108"/>
                              <a:gd name="T64" fmla="*/ 84 w 96"/>
                              <a:gd name="T65" fmla="*/ 13 h 108"/>
                              <a:gd name="T66" fmla="*/ 83 w 96"/>
                              <a:gd name="T67" fmla="*/ 54 h 108"/>
                              <a:gd name="T68" fmla="*/ 80 w 96"/>
                              <a:gd name="T69" fmla="*/ 35 h 108"/>
                              <a:gd name="T70" fmla="*/ 73 w 96"/>
                              <a:gd name="T71" fmla="*/ 23 h 108"/>
                              <a:gd name="T72" fmla="*/ 68 w 96"/>
                              <a:gd name="T73" fmla="*/ 17 h 108"/>
                              <a:gd name="T74" fmla="*/ 56 w 96"/>
                              <a:gd name="T75" fmla="*/ 12 h 108"/>
                              <a:gd name="T76" fmla="*/ 48 w 96"/>
                              <a:gd name="T77" fmla="*/ 12 h 108"/>
                              <a:gd name="T78" fmla="*/ 41 w 96"/>
                              <a:gd name="T79" fmla="*/ 12 h 108"/>
                              <a:gd name="T80" fmla="*/ 29 w 96"/>
                              <a:gd name="T81" fmla="*/ 17 h 108"/>
                              <a:gd name="T82" fmla="*/ 24 w 96"/>
                              <a:gd name="T83" fmla="*/ 23 h 108"/>
                              <a:gd name="T84" fmla="*/ 16 w 96"/>
                              <a:gd name="T85" fmla="*/ 35 h 108"/>
                              <a:gd name="T86" fmla="*/ 14 w 96"/>
                              <a:gd name="T87" fmla="*/ 54 h 108"/>
                              <a:gd name="T88" fmla="*/ 16 w 96"/>
                              <a:gd name="T89" fmla="*/ 72 h 108"/>
                              <a:gd name="T90" fmla="*/ 24 w 96"/>
                              <a:gd name="T91" fmla="*/ 86 h 108"/>
                              <a:gd name="T92" fmla="*/ 29 w 96"/>
                              <a:gd name="T93" fmla="*/ 91 h 108"/>
                              <a:gd name="T94" fmla="*/ 41 w 96"/>
                              <a:gd name="T95" fmla="*/ 96 h 108"/>
                              <a:gd name="T96" fmla="*/ 48 w 96"/>
                              <a:gd name="T97" fmla="*/ 96 h 108"/>
                              <a:gd name="T98" fmla="*/ 56 w 96"/>
                              <a:gd name="T99" fmla="*/ 96 h 108"/>
                              <a:gd name="T100" fmla="*/ 68 w 96"/>
                              <a:gd name="T101" fmla="*/ 91 h 108"/>
                              <a:gd name="T102" fmla="*/ 73 w 96"/>
                              <a:gd name="T103" fmla="*/ 86 h 108"/>
                              <a:gd name="T104" fmla="*/ 80 w 96"/>
                              <a:gd name="T105" fmla="*/ 72 h 108"/>
                              <a:gd name="T106" fmla="*/ 83 w 96"/>
                              <a:gd name="T107" fmla="*/ 54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6" h="108">
                                <a:moveTo>
                                  <a:pt x="84" y="13"/>
                                </a:moveTo>
                                <a:lnTo>
                                  <a:pt x="89" y="21"/>
                                </a:lnTo>
                                <a:lnTo>
                                  <a:pt x="94" y="31"/>
                                </a:lnTo>
                                <a:lnTo>
                                  <a:pt x="96" y="42"/>
                                </a:lnTo>
                                <a:lnTo>
                                  <a:pt x="96" y="54"/>
                                </a:lnTo>
                                <a:lnTo>
                                  <a:pt x="96" y="66"/>
                                </a:lnTo>
                                <a:lnTo>
                                  <a:pt x="94" y="77"/>
                                </a:lnTo>
                                <a:lnTo>
                                  <a:pt x="89" y="87"/>
                                </a:lnTo>
                                <a:lnTo>
                                  <a:pt x="84" y="95"/>
                                </a:lnTo>
                                <a:lnTo>
                                  <a:pt x="77" y="101"/>
                                </a:lnTo>
                                <a:lnTo>
                                  <a:pt x="68" y="104"/>
                                </a:lnTo>
                                <a:lnTo>
                                  <a:pt x="60" y="108"/>
                                </a:lnTo>
                                <a:lnTo>
                                  <a:pt x="48" y="108"/>
                                </a:lnTo>
                                <a:lnTo>
                                  <a:pt x="37" y="108"/>
                                </a:lnTo>
                                <a:lnTo>
                                  <a:pt x="29" y="104"/>
                                </a:lnTo>
                                <a:lnTo>
                                  <a:pt x="20" y="101"/>
                                </a:lnTo>
                                <a:lnTo>
                                  <a:pt x="13" y="95"/>
                                </a:lnTo>
                                <a:lnTo>
                                  <a:pt x="7" y="87"/>
                                </a:lnTo>
                                <a:lnTo>
                                  <a:pt x="3" y="77"/>
                                </a:lnTo>
                                <a:lnTo>
                                  <a:pt x="0" y="66"/>
                                </a:lnTo>
                                <a:lnTo>
                                  <a:pt x="0" y="54"/>
                                </a:lnTo>
                                <a:lnTo>
                                  <a:pt x="0" y="42"/>
                                </a:lnTo>
                                <a:lnTo>
                                  <a:pt x="3" y="31"/>
                                </a:lnTo>
                                <a:lnTo>
                                  <a:pt x="7" y="22"/>
                                </a:lnTo>
                                <a:lnTo>
                                  <a:pt x="13" y="13"/>
                                </a:lnTo>
                                <a:lnTo>
                                  <a:pt x="20" y="7"/>
                                </a:lnTo>
                                <a:lnTo>
                                  <a:pt x="29" y="3"/>
                                </a:lnTo>
                                <a:lnTo>
                                  <a:pt x="37" y="0"/>
                                </a:lnTo>
                                <a:lnTo>
                                  <a:pt x="48" y="0"/>
                                </a:lnTo>
                                <a:lnTo>
                                  <a:pt x="60" y="0"/>
                                </a:lnTo>
                                <a:lnTo>
                                  <a:pt x="68" y="3"/>
                                </a:lnTo>
                                <a:lnTo>
                                  <a:pt x="77" y="7"/>
                                </a:lnTo>
                                <a:lnTo>
                                  <a:pt x="84" y="13"/>
                                </a:lnTo>
                                <a:close/>
                                <a:moveTo>
                                  <a:pt x="83" y="54"/>
                                </a:moveTo>
                                <a:lnTo>
                                  <a:pt x="80" y="35"/>
                                </a:lnTo>
                                <a:lnTo>
                                  <a:pt x="73" y="23"/>
                                </a:lnTo>
                                <a:lnTo>
                                  <a:pt x="68" y="17"/>
                                </a:lnTo>
                                <a:lnTo>
                                  <a:pt x="56" y="12"/>
                                </a:lnTo>
                                <a:lnTo>
                                  <a:pt x="48" y="12"/>
                                </a:lnTo>
                                <a:lnTo>
                                  <a:pt x="41" y="12"/>
                                </a:lnTo>
                                <a:lnTo>
                                  <a:pt x="29" y="17"/>
                                </a:lnTo>
                                <a:lnTo>
                                  <a:pt x="24" y="23"/>
                                </a:lnTo>
                                <a:lnTo>
                                  <a:pt x="16" y="35"/>
                                </a:lnTo>
                                <a:lnTo>
                                  <a:pt x="14" y="54"/>
                                </a:lnTo>
                                <a:lnTo>
                                  <a:pt x="16" y="72"/>
                                </a:lnTo>
                                <a:lnTo>
                                  <a:pt x="24" y="86"/>
                                </a:lnTo>
                                <a:lnTo>
                                  <a:pt x="29" y="91"/>
                                </a:lnTo>
                                <a:lnTo>
                                  <a:pt x="41" y="96"/>
                                </a:lnTo>
                                <a:lnTo>
                                  <a:pt x="48" y="96"/>
                                </a:lnTo>
                                <a:lnTo>
                                  <a:pt x="56" y="96"/>
                                </a:lnTo>
                                <a:lnTo>
                                  <a:pt x="68" y="91"/>
                                </a:lnTo>
                                <a:lnTo>
                                  <a:pt x="73" y="86"/>
                                </a:lnTo>
                                <a:lnTo>
                                  <a:pt x="80" y="72"/>
                                </a:lnTo>
                                <a:lnTo>
                                  <a:pt x="83"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970" name="Freeform 434"/>
                        <wps:cNvSpPr>
                          <a:spLocks noEditPoints="1"/>
                        </wps:cNvSpPr>
                        <wps:spPr bwMode="auto">
                          <a:xfrm>
                            <a:off x="5334000" y="5008562"/>
                            <a:ext cx="52388" cy="57150"/>
                          </a:xfrm>
                          <a:custGeom>
                            <a:avLst/>
                            <a:gdLst>
                              <a:gd name="T0" fmla="*/ 84 w 98"/>
                              <a:gd name="T1" fmla="*/ 13 h 108"/>
                              <a:gd name="T2" fmla="*/ 90 w 98"/>
                              <a:gd name="T3" fmla="*/ 21 h 108"/>
                              <a:gd name="T4" fmla="*/ 94 w 98"/>
                              <a:gd name="T5" fmla="*/ 31 h 108"/>
                              <a:gd name="T6" fmla="*/ 98 w 98"/>
                              <a:gd name="T7" fmla="*/ 42 h 108"/>
                              <a:gd name="T8" fmla="*/ 98 w 98"/>
                              <a:gd name="T9" fmla="*/ 54 h 108"/>
                              <a:gd name="T10" fmla="*/ 98 w 98"/>
                              <a:gd name="T11" fmla="*/ 66 h 108"/>
                              <a:gd name="T12" fmla="*/ 94 w 98"/>
                              <a:gd name="T13" fmla="*/ 77 h 108"/>
                              <a:gd name="T14" fmla="*/ 90 w 98"/>
                              <a:gd name="T15" fmla="*/ 87 h 108"/>
                              <a:gd name="T16" fmla="*/ 84 w 98"/>
                              <a:gd name="T17" fmla="*/ 95 h 108"/>
                              <a:gd name="T18" fmla="*/ 78 w 98"/>
                              <a:gd name="T19" fmla="*/ 101 h 108"/>
                              <a:gd name="T20" fmla="*/ 69 w 98"/>
                              <a:gd name="T21" fmla="*/ 104 h 108"/>
                              <a:gd name="T22" fmla="*/ 61 w 98"/>
                              <a:gd name="T23" fmla="*/ 108 h 108"/>
                              <a:gd name="T24" fmla="*/ 50 w 98"/>
                              <a:gd name="T25" fmla="*/ 108 h 108"/>
                              <a:gd name="T26" fmla="*/ 39 w 98"/>
                              <a:gd name="T27" fmla="*/ 108 h 108"/>
                              <a:gd name="T28" fmla="*/ 29 w 98"/>
                              <a:gd name="T29" fmla="*/ 104 h 108"/>
                              <a:gd name="T30" fmla="*/ 21 w 98"/>
                              <a:gd name="T31" fmla="*/ 101 h 108"/>
                              <a:gd name="T32" fmla="*/ 14 w 98"/>
                              <a:gd name="T33" fmla="*/ 95 h 108"/>
                              <a:gd name="T34" fmla="*/ 8 w 98"/>
                              <a:gd name="T35" fmla="*/ 87 h 108"/>
                              <a:gd name="T36" fmla="*/ 4 w 98"/>
                              <a:gd name="T37" fmla="*/ 77 h 108"/>
                              <a:gd name="T38" fmla="*/ 2 w 98"/>
                              <a:gd name="T39" fmla="*/ 66 h 108"/>
                              <a:gd name="T40" fmla="*/ 0 w 98"/>
                              <a:gd name="T41" fmla="*/ 54 h 108"/>
                              <a:gd name="T42" fmla="*/ 2 w 98"/>
                              <a:gd name="T43" fmla="*/ 42 h 108"/>
                              <a:gd name="T44" fmla="*/ 4 w 98"/>
                              <a:gd name="T45" fmla="*/ 31 h 108"/>
                              <a:gd name="T46" fmla="*/ 8 w 98"/>
                              <a:gd name="T47" fmla="*/ 22 h 108"/>
                              <a:gd name="T48" fmla="*/ 14 w 98"/>
                              <a:gd name="T49" fmla="*/ 13 h 108"/>
                              <a:gd name="T50" fmla="*/ 21 w 98"/>
                              <a:gd name="T51" fmla="*/ 7 h 108"/>
                              <a:gd name="T52" fmla="*/ 30 w 98"/>
                              <a:gd name="T53" fmla="*/ 3 h 108"/>
                              <a:gd name="T54" fmla="*/ 39 w 98"/>
                              <a:gd name="T55" fmla="*/ 0 h 108"/>
                              <a:gd name="T56" fmla="*/ 50 w 98"/>
                              <a:gd name="T57" fmla="*/ 0 h 108"/>
                              <a:gd name="T58" fmla="*/ 61 w 98"/>
                              <a:gd name="T59" fmla="*/ 0 h 108"/>
                              <a:gd name="T60" fmla="*/ 69 w 98"/>
                              <a:gd name="T61" fmla="*/ 3 h 108"/>
                              <a:gd name="T62" fmla="*/ 78 w 98"/>
                              <a:gd name="T63" fmla="*/ 7 h 108"/>
                              <a:gd name="T64" fmla="*/ 84 w 98"/>
                              <a:gd name="T65" fmla="*/ 13 h 108"/>
                              <a:gd name="T66" fmla="*/ 83 w 98"/>
                              <a:gd name="T67" fmla="*/ 54 h 108"/>
                              <a:gd name="T68" fmla="*/ 82 w 98"/>
                              <a:gd name="T69" fmla="*/ 35 h 108"/>
                              <a:gd name="T70" fmla="*/ 74 w 98"/>
                              <a:gd name="T71" fmla="*/ 23 h 108"/>
                              <a:gd name="T72" fmla="*/ 69 w 98"/>
                              <a:gd name="T73" fmla="*/ 17 h 108"/>
                              <a:gd name="T74" fmla="*/ 57 w 98"/>
                              <a:gd name="T75" fmla="*/ 12 h 108"/>
                              <a:gd name="T76" fmla="*/ 50 w 98"/>
                              <a:gd name="T77" fmla="*/ 12 h 108"/>
                              <a:gd name="T78" fmla="*/ 42 w 98"/>
                              <a:gd name="T79" fmla="*/ 12 h 108"/>
                              <a:gd name="T80" fmla="*/ 29 w 98"/>
                              <a:gd name="T81" fmla="*/ 17 h 108"/>
                              <a:gd name="T82" fmla="*/ 24 w 98"/>
                              <a:gd name="T83" fmla="*/ 23 h 108"/>
                              <a:gd name="T84" fmla="*/ 16 w 98"/>
                              <a:gd name="T85" fmla="*/ 35 h 108"/>
                              <a:gd name="T86" fmla="*/ 15 w 98"/>
                              <a:gd name="T87" fmla="*/ 54 h 108"/>
                              <a:gd name="T88" fmla="*/ 16 w 98"/>
                              <a:gd name="T89" fmla="*/ 72 h 108"/>
                              <a:gd name="T90" fmla="*/ 25 w 98"/>
                              <a:gd name="T91" fmla="*/ 86 h 108"/>
                              <a:gd name="T92" fmla="*/ 30 w 98"/>
                              <a:gd name="T93" fmla="*/ 91 h 108"/>
                              <a:gd name="T94" fmla="*/ 42 w 98"/>
                              <a:gd name="T95" fmla="*/ 96 h 108"/>
                              <a:gd name="T96" fmla="*/ 50 w 98"/>
                              <a:gd name="T97" fmla="*/ 96 h 108"/>
                              <a:gd name="T98" fmla="*/ 57 w 98"/>
                              <a:gd name="T99" fmla="*/ 96 h 108"/>
                              <a:gd name="T100" fmla="*/ 69 w 98"/>
                              <a:gd name="T101" fmla="*/ 91 h 108"/>
                              <a:gd name="T102" fmla="*/ 74 w 98"/>
                              <a:gd name="T103" fmla="*/ 86 h 108"/>
                              <a:gd name="T104" fmla="*/ 82 w 98"/>
                              <a:gd name="T105" fmla="*/ 72 h 108"/>
                              <a:gd name="T106" fmla="*/ 83 w 98"/>
                              <a:gd name="T107" fmla="*/ 54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8" h="108">
                                <a:moveTo>
                                  <a:pt x="84" y="13"/>
                                </a:moveTo>
                                <a:lnTo>
                                  <a:pt x="90" y="21"/>
                                </a:lnTo>
                                <a:lnTo>
                                  <a:pt x="94" y="31"/>
                                </a:lnTo>
                                <a:lnTo>
                                  <a:pt x="98" y="42"/>
                                </a:lnTo>
                                <a:lnTo>
                                  <a:pt x="98" y="54"/>
                                </a:lnTo>
                                <a:lnTo>
                                  <a:pt x="98" y="66"/>
                                </a:lnTo>
                                <a:lnTo>
                                  <a:pt x="94" y="77"/>
                                </a:lnTo>
                                <a:lnTo>
                                  <a:pt x="90" y="87"/>
                                </a:lnTo>
                                <a:lnTo>
                                  <a:pt x="84" y="95"/>
                                </a:lnTo>
                                <a:lnTo>
                                  <a:pt x="78" y="101"/>
                                </a:lnTo>
                                <a:lnTo>
                                  <a:pt x="69" y="104"/>
                                </a:lnTo>
                                <a:lnTo>
                                  <a:pt x="61" y="108"/>
                                </a:lnTo>
                                <a:lnTo>
                                  <a:pt x="50" y="108"/>
                                </a:lnTo>
                                <a:lnTo>
                                  <a:pt x="39" y="108"/>
                                </a:lnTo>
                                <a:lnTo>
                                  <a:pt x="29" y="104"/>
                                </a:lnTo>
                                <a:lnTo>
                                  <a:pt x="21" y="101"/>
                                </a:lnTo>
                                <a:lnTo>
                                  <a:pt x="14" y="95"/>
                                </a:lnTo>
                                <a:lnTo>
                                  <a:pt x="8" y="87"/>
                                </a:lnTo>
                                <a:lnTo>
                                  <a:pt x="4" y="77"/>
                                </a:lnTo>
                                <a:lnTo>
                                  <a:pt x="2" y="66"/>
                                </a:lnTo>
                                <a:lnTo>
                                  <a:pt x="0" y="54"/>
                                </a:lnTo>
                                <a:lnTo>
                                  <a:pt x="2" y="42"/>
                                </a:lnTo>
                                <a:lnTo>
                                  <a:pt x="4" y="31"/>
                                </a:lnTo>
                                <a:lnTo>
                                  <a:pt x="8" y="22"/>
                                </a:lnTo>
                                <a:lnTo>
                                  <a:pt x="14" y="13"/>
                                </a:lnTo>
                                <a:lnTo>
                                  <a:pt x="21" y="7"/>
                                </a:lnTo>
                                <a:lnTo>
                                  <a:pt x="30" y="3"/>
                                </a:lnTo>
                                <a:lnTo>
                                  <a:pt x="39" y="0"/>
                                </a:lnTo>
                                <a:lnTo>
                                  <a:pt x="50" y="0"/>
                                </a:lnTo>
                                <a:lnTo>
                                  <a:pt x="61" y="0"/>
                                </a:lnTo>
                                <a:lnTo>
                                  <a:pt x="69" y="3"/>
                                </a:lnTo>
                                <a:lnTo>
                                  <a:pt x="78" y="7"/>
                                </a:lnTo>
                                <a:lnTo>
                                  <a:pt x="84" y="13"/>
                                </a:lnTo>
                                <a:close/>
                                <a:moveTo>
                                  <a:pt x="83" y="54"/>
                                </a:moveTo>
                                <a:lnTo>
                                  <a:pt x="82" y="35"/>
                                </a:lnTo>
                                <a:lnTo>
                                  <a:pt x="74" y="23"/>
                                </a:lnTo>
                                <a:lnTo>
                                  <a:pt x="69" y="17"/>
                                </a:lnTo>
                                <a:lnTo>
                                  <a:pt x="57" y="12"/>
                                </a:lnTo>
                                <a:lnTo>
                                  <a:pt x="50" y="12"/>
                                </a:lnTo>
                                <a:lnTo>
                                  <a:pt x="42" y="12"/>
                                </a:lnTo>
                                <a:lnTo>
                                  <a:pt x="29" y="17"/>
                                </a:lnTo>
                                <a:lnTo>
                                  <a:pt x="24" y="23"/>
                                </a:lnTo>
                                <a:lnTo>
                                  <a:pt x="16" y="35"/>
                                </a:lnTo>
                                <a:lnTo>
                                  <a:pt x="15" y="54"/>
                                </a:lnTo>
                                <a:lnTo>
                                  <a:pt x="16" y="72"/>
                                </a:lnTo>
                                <a:lnTo>
                                  <a:pt x="25" y="86"/>
                                </a:lnTo>
                                <a:lnTo>
                                  <a:pt x="30" y="91"/>
                                </a:lnTo>
                                <a:lnTo>
                                  <a:pt x="42" y="96"/>
                                </a:lnTo>
                                <a:lnTo>
                                  <a:pt x="50" y="96"/>
                                </a:lnTo>
                                <a:lnTo>
                                  <a:pt x="57" y="96"/>
                                </a:lnTo>
                                <a:lnTo>
                                  <a:pt x="69" y="91"/>
                                </a:lnTo>
                                <a:lnTo>
                                  <a:pt x="74" y="86"/>
                                </a:lnTo>
                                <a:lnTo>
                                  <a:pt x="82" y="72"/>
                                </a:lnTo>
                                <a:lnTo>
                                  <a:pt x="83"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971" name="Freeform 435"/>
                        <wps:cNvSpPr>
                          <a:spLocks/>
                        </wps:cNvSpPr>
                        <wps:spPr bwMode="auto">
                          <a:xfrm>
                            <a:off x="5397500" y="5010150"/>
                            <a:ext cx="42863" cy="55563"/>
                          </a:xfrm>
                          <a:custGeom>
                            <a:avLst/>
                            <a:gdLst>
                              <a:gd name="T0" fmla="*/ 80 w 80"/>
                              <a:gd name="T1" fmla="*/ 104 h 104"/>
                              <a:gd name="T2" fmla="*/ 66 w 80"/>
                              <a:gd name="T3" fmla="*/ 104 h 104"/>
                              <a:gd name="T4" fmla="*/ 66 w 80"/>
                              <a:gd name="T5" fmla="*/ 53 h 104"/>
                              <a:gd name="T6" fmla="*/ 13 w 80"/>
                              <a:gd name="T7" fmla="*/ 53 h 104"/>
                              <a:gd name="T8" fmla="*/ 13 w 80"/>
                              <a:gd name="T9" fmla="*/ 104 h 104"/>
                              <a:gd name="T10" fmla="*/ 0 w 80"/>
                              <a:gd name="T11" fmla="*/ 104 h 104"/>
                              <a:gd name="T12" fmla="*/ 0 w 80"/>
                              <a:gd name="T13" fmla="*/ 0 h 104"/>
                              <a:gd name="T14" fmla="*/ 13 w 80"/>
                              <a:gd name="T15" fmla="*/ 0 h 104"/>
                              <a:gd name="T16" fmla="*/ 13 w 80"/>
                              <a:gd name="T17" fmla="*/ 41 h 104"/>
                              <a:gd name="T18" fmla="*/ 66 w 80"/>
                              <a:gd name="T19" fmla="*/ 41 h 104"/>
                              <a:gd name="T20" fmla="*/ 66 w 80"/>
                              <a:gd name="T21" fmla="*/ 0 h 104"/>
                              <a:gd name="T22" fmla="*/ 80 w 80"/>
                              <a:gd name="T23" fmla="*/ 0 h 104"/>
                              <a:gd name="T24" fmla="*/ 80 w 80"/>
                              <a:gd name="T25" fmla="*/ 104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80" h="104">
                                <a:moveTo>
                                  <a:pt x="80" y="104"/>
                                </a:moveTo>
                                <a:lnTo>
                                  <a:pt x="66" y="104"/>
                                </a:lnTo>
                                <a:lnTo>
                                  <a:pt x="66" y="53"/>
                                </a:lnTo>
                                <a:lnTo>
                                  <a:pt x="13" y="53"/>
                                </a:lnTo>
                                <a:lnTo>
                                  <a:pt x="13" y="104"/>
                                </a:lnTo>
                                <a:lnTo>
                                  <a:pt x="0" y="104"/>
                                </a:lnTo>
                                <a:lnTo>
                                  <a:pt x="0" y="0"/>
                                </a:lnTo>
                                <a:lnTo>
                                  <a:pt x="13" y="0"/>
                                </a:lnTo>
                                <a:lnTo>
                                  <a:pt x="13" y="41"/>
                                </a:lnTo>
                                <a:lnTo>
                                  <a:pt x="66" y="41"/>
                                </a:lnTo>
                                <a:lnTo>
                                  <a:pt x="66" y="0"/>
                                </a:lnTo>
                                <a:lnTo>
                                  <a:pt x="80" y="0"/>
                                </a:lnTo>
                                <a:lnTo>
                                  <a:pt x="80" y="10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972" name="Freeform 436"/>
                        <wps:cNvSpPr>
                          <a:spLocks noEditPoints="1"/>
                        </wps:cNvSpPr>
                        <wps:spPr bwMode="auto">
                          <a:xfrm>
                            <a:off x="4702175" y="4997450"/>
                            <a:ext cx="50800" cy="57150"/>
                          </a:xfrm>
                          <a:custGeom>
                            <a:avLst/>
                            <a:gdLst>
                              <a:gd name="T0" fmla="*/ 84 w 96"/>
                              <a:gd name="T1" fmla="*/ 13 h 108"/>
                              <a:gd name="T2" fmla="*/ 88 w 96"/>
                              <a:gd name="T3" fmla="*/ 21 h 108"/>
                              <a:gd name="T4" fmla="*/ 93 w 96"/>
                              <a:gd name="T5" fmla="*/ 31 h 108"/>
                              <a:gd name="T6" fmla="*/ 96 w 96"/>
                              <a:gd name="T7" fmla="*/ 42 h 108"/>
                              <a:gd name="T8" fmla="*/ 96 w 96"/>
                              <a:gd name="T9" fmla="*/ 54 h 108"/>
                              <a:gd name="T10" fmla="*/ 96 w 96"/>
                              <a:gd name="T11" fmla="*/ 66 h 108"/>
                              <a:gd name="T12" fmla="*/ 93 w 96"/>
                              <a:gd name="T13" fmla="*/ 77 h 108"/>
                              <a:gd name="T14" fmla="*/ 88 w 96"/>
                              <a:gd name="T15" fmla="*/ 87 h 108"/>
                              <a:gd name="T16" fmla="*/ 84 w 96"/>
                              <a:gd name="T17" fmla="*/ 95 h 108"/>
                              <a:gd name="T18" fmla="*/ 76 w 96"/>
                              <a:gd name="T19" fmla="*/ 101 h 108"/>
                              <a:gd name="T20" fmla="*/ 68 w 96"/>
                              <a:gd name="T21" fmla="*/ 104 h 108"/>
                              <a:gd name="T22" fmla="*/ 59 w 96"/>
                              <a:gd name="T23" fmla="*/ 108 h 108"/>
                              <a:gd name="T24" fmla="*/ 48 w 96"/>
                              <a:gd name="T25" fmla="*/ 108 h 108"/>
                              <a:gd name="T26" fmla="*/ 37 w 96"/>
                              <a:gd name="T27" fmla="*/ 108 h 108"/>
                              <a:gd name="T28" fmla="*/ 28 w 96"/>
                              <a:gd name="T29" fmla="*/ 104 h 108"/>
                              <a:gd name="T30" fmla="*/ 19 w 96"/>
                              <a:gd name="T31" fmla="*/ 101 h 108"/>
                              <a:gd name="T32" fmla="*/ 12 w 96"/>
                              <a:gd name="T33" fmla="*/ 95 h 108"/>
                              <a:gd name="T34" fmla="*/ 7 w 96"/>
                              <a:gd name="T35" fmla="*/ 87 h 108"/>
                              <a:gd name="T36" fmla="*/ 2 w 96"/>
                              <a:gd name="T37" fmla="*/ 77 h 108"/>
                              <a:gd name="T38" fmla="*/ 0 w 96"/>
                              <a:gd name="T39" fmla="*/ 66 h 108"/>
                              <a:gd name="T40" fmla="*/ 0 w 96"/>
                              <a:gd name="T41" fmla="*/ 54 h 108"/>
                              <a:gd name="T42" fmla="*/ 0 w 96"/>
                              <a:gd name="T43" fmla="*/ 42 h 108"/>
                              <a:gd name="T44" fmla="*/ 2 w 96"/>
                              <a:gd name="T45" fmla="*/ 31 h 108"/>
                              <a:gd name="T46" fmla="*/ 6 w 96"/>
                              <a:gd name="T47" fmla="*/ 22 h 108"/>
                              <a:gd name="T48" fmla="*/ 12 w 96"/>
                              <a:gd name="T49" fmla="*/ 13 h 108"/>
                              <a:gd name="T50" fmla="*/ 19 w 96"/>
                              <a:gd name="T51" fmla="*/ 7 h 108"/>
                              <a:gd name="T52" fmla="*/ 28 w 96"/>
                              <a:gd name="T53" fmla="*/ 3 h 108"/>
                              <a:gd name="T54" fmla="*/ 37 w 96"/>
                              <a:gd name="T55" fmla="*/ 0 h 108"/>
                              <a:gd name="T56" fmla="*/ 48 w 96"/>
                              <a:gd name="T57" fmla="*/ 0 h 108"/>
                              <a:gd name="T58" fmla="*/ 59 w 96"/>
                              <a:gd name="T59" fmla="*/ 0 h 108"/>
                              <a:gd name="T60" fmla="*/ 68 w 96"/>
                              <a:gd name="T61" fmla="*/ 3 h 108"/>
                              <a:gd name="T62" fmla="*/ 76 w 96"/>
                              <a:gd name="T63" fmla="*/ 7 h 108"/>
                              <a:gd name="T64" fmla="*/ 84 w 96"/>
                              <a:gd name="T65" fmla="*/ 13 h 108"/>
                              <a:gd name="T66" fmla="*/ 82 w 96"/>
                              <a:gd name="T67" fmla="*/ 54 h 108"/>
                              <a:gd name="T68" fmla="*/ 80 w 96"/>
                              <a:gd name="T69" fmla="*/ 35 h 108"/>
                              <a:gd name="T70" fmla="*/ 72 w 96"/>
                              <a:gd name="T71" fmla="*/ 23 h 108"/>
                              <a:gd name="T72" fmla="*/ 68 w 96"/>
                              <a:gd name="T73" fmla="*/ 17 h 108"/>
                              <a:gd name="T74" fmla="*/ 55 w 96"/>
                              <a:gd name="T75" fmla="*/ 12 h 108"/>
                              <a:gd name="T76" fmla="*/ 48 w 96"/>
                              <a:gd name="T77" fmla="*/ 12 h 108"/>
                              <a:gd name="T78" fmla="*/ 40 w 96"/>
                              <a:gd name="T79" fmla="*/ 12 h 108"/>
                              <a:gd name="T80" fmla="*/ 28 w 96"/>
                              <a:gd name="T81" fmla="*/ 17 h 108"/>
                              <a:gd name="T82" fmla="*/ 23 w 96"/>
                              <a:gd name="T83" fmla="*/ 23 h 108"/>
                              <a:gd name="T84" fmla="*/ 16 w 96"/>
                              <a:gd name="T85" fmla="*/ 35 h 108"/>
                              <a:gd name="T86" fmla="*/ 13 w 96"/>
                              <a:gd name="T87" fmla="*/ 54 h 108"/>
                              <a:gd name="T88" fmla="*/ 16 w 96"/>
                              <a:gd name="T89" fmla="*/ 72 h 108"/>
                              <a:gd name="T90" fmla="*/ 23 w 96"/>
                              <a:gd name="T91" fmla="*/ 86 h 108"/>
                              <a:gd name="T92" fmla="*/ 28 w 96"/>
                              <a:gd name="T93" fmla="*/ 91 h 108"/>
                              <a:gd name="T94" fmla="*/ 40 w 96"/>
                              <a:gd name="T95" fmla="*/ 96 h 108"/>
                              <a:gd name="T96" fmla="*/ 48 w 96"/>
                              <a:gd name="T97" fmla="*/ 96 h 108"/>
                              <a:gd name="T98" fmla="*/ 55 w 96"/>
                              <a:gd name="T99" fmla="*/ 96 h 108"/>
                              <a:gd name="T100" fmla="*/ 68 w 96"/>
                              <a:gd name="T101" fmla="*/ 91 h 108"/>
                              <a:gd name="T102" fmla="*/ 72 w 96"/>
                              <a:gd name="T103" fmla="*/ 86 h 108"/>
                              <a:gd name="T104" fmla="*/ 80 w 96"/>
                              <a:gd name="T105" fmla="*/ 72 h 108"/>
                              <a:gd name="T106" fmla="*/ 82 w 96"/>
                              <a:gd name="T107" fmla="*/ 54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6" h="108">
                                <a:moveTo>
                                  <a:pt x="84" y="13"/>
                                </a:moveTo>
                                <a:lnTo>
                                  <a:pt x="88" y="21"/>
                                </a:lnTo>
                                <a:lnTo>
                                  <a:pt x="93" y="31"/>
                                </a:lnTo>
                                <a:lnTo>
                                  <a:pt x="96" y="42"/>
                                </a:lnTo>
                                <a:lnTo>
                                  <a:pt x="96" y="54"/>
                                </a:lnTo>
                                <a:lnTo>
                                  <a:pt x="96" y="66"/>
                                </a:lnTo>
                                <a:lnTo>
                                  <a:pt x="93" y="77"/>
                                </a:lnTo>
                                <a:lnTo>
                                  <a:pt x="88" y="87"/>
                                </a:lnTo>
                                <a:lnTo>
                                  <a:pt x="84" y="95"/>
                                </a:lnTo>
                                <a:lnTo>
                                  <a:pt x="76" y="101"/>
                                </a:lnTo>
                                <a:lnTo>
                                  <a:pt x="68" y="104"/>
                                </a:lnTo>
                                <a:lnTo>
                                  <a:pt x="59" y="108"/>
                                </a:lnTo>
                                <a:lnTo>
                                  <a:pt x="48" y="108"/>
                                </a:lnTo>
                                <a:lnTo>
                                  <a:pt x="37" y="108"/>
                                </a:lnTo>
                                <a:lnTo>
                                  <a:pt x="28" y="104"/>
                                </a:lnTo>
                                <a:lnTo>
                                  <a:pt x="19" y="101"/>
                                </a:lnTo>
                                <a:lnTo>
                                  <a:pt x="12" y="95"/>
                                </a:lnTo>
                                <a:lnTo>
                                  <a:pt x="7" y="87"/>
                                </a:lnTo>
                                <a:lnTo>
                                  <a:pt x="2" y="77"/>
                                </a:lnTo>
                                <a:lnTo>
                                  <a:pt x="0" y="66"/>
                                </a:lnTo>
                                <a:lnTo>
                                  <a:pt x="0" y="54"/>
                                </a:lnTo>
                                <a:lnTo>
                                  <a:pt x="0" y="42"/>
                                </a:lnTo>
                                <a:lnTo>
                                  <a:pt x="2" y="31"/>
                                </a:lnTo>
                                <a:lnTo>
                                  <a:pt x="6" y="22"/>
                                </a:lnTo>
                                <a:lnTo>
                                  <a:pt x="12" y="13"/>
                                </a:lnTo>
                                <a:lnTo>
                                  <a:pt x="19" y="7"/>
                                </a:lnTo>
                                <a:lnTo>
                                  <a:pt x="28" y="3"/>
                                </a:lnTo>
                                <a:lnTo>
                                  <a:pt x="37" y="0"/>
                                </a:lnTo>
                                <a:lnTo>
                                  <a:pt x="48" y="0"/>
                                </a:lnTo>
                                <a:lnTo>
                                  <a:pt x="59" y="0"/>
                                </a:lnTo>
                                <a:lnTo>
                                  <a:pt x="68" y="3"/>
                                </a:lnTo>
                                <a:lnTo>
                                  <a:pt x="76" y="7"/>
                                </a:lnTo>
                                <a:lnTo>
                                  <a:pt x="84" y="13"/>
                                </a:lnTo>
                                <a:close/>
                                <a:moveTo>
                                  <a:pt x="82" y="54"/>
                                </a:moveTo>
                                <a:lnTo>
                                  <a:pt x="80" y="35"/>
                                </a:lnTo>
                                <a:lnTo>
                                  <a:pt x="72" y="23"/>
                                </a:lnTo>
                                <a:lnTo>
                                  <a:pt x="68" y="17"/>
                                </a:lnTo>
                                <a:lnTo>
                                  <a:pt x="55" y="12"/>
                                </a:lnTo>
                                <a:lnTo>
                                  <a:pt x="48" y="12"/>
                                </a:lnTo>
                                <a:lnTo>
                                  <a:pt x="40" y="12"/>
                                </a:lnTo>
                                <a:lnTo>
                                  <a:pt x="28" y="17"/>
                                </a:lnTo>
                                <a:lnTo>
                                  <a:pt x="23" y="23"/>
                                </a:lnTo>
                                <a:lnTo>
                                  <a:pt x="16" y="35"/>
                                </a:lnTo>
                                <a:lnTo>
                                  <a:pt x="13" y="54"/>
                                </a:lnTo>
                                <a:lnTo>
                                  <a:pt x="16" y="72"/>
                                </a:lnTo>
                                <a:lnTo>
                                  <a:pt x="23" y="86"/>
                                </a:lnTo>
                                <a:lnTo>
                                  <a:pt x="28" y="91"/>
                                </a:lnTo>
                                <a:lnTo>
                                  <a:pt x="40" y="96"/>
                                </a:lnTo>
                                <a:lnTo>
                                  <a:pt x="48" y="96"/>
                                </a:lnTo>
                                <a:lnTo>
                                  <a:pt x="55" y="96"/>
                                </a:lnTo>
                                <a:lnTo>
                                  <a:pt x="68" y="91"/>
                                </a:lnTo>
                                <a:lnTo>
                                  <a:pt x="72" y="86"/>
                                </a:lnTo>
                                <a:lnTo>
                                  <a:pt x="80" y="72"/>
                                </a:lnTo>
                                <a:lnTo>
                                  <a:pt x="82"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973" name="Freeform 437"/>
                        <wps:cNvSpPr>
                          <a:spLocks/>
                        </wps:cNvSpPr>
                        <wps:spPr bwMode="auto">
                          <a:xfrm>
                            <a:off x="4318000" y="4791075"/>
                            <a:ext cx="41275" cy="55563"/>
                          </a:xfrm>
                          <a:custGeom>
                            <a:avLst/>
                            <a:gdLst>
                              <a:gd name="T0" fmla="*/ 80 w 80"/>
                              <a:gd name="T1" fmla="*/ 105 h 105"/>
                              <a:gd name="T2" fmla="*/ 67 w 80"/>
                              <a:gd name="T3" fmla="*/ 105 h 105"/>
                              <a:gd name="T4" fmla="*/ 67 w 80"/>
                              <a:gd name="T5" fmla="*/ 53 h 105"/>
                              <a:gd name="T6" fmla="*/ 14 w 80"/>
                              <a:gd name="T7" fmla="*/ 53 h 105"/>
                              <a:gd name="T8" fmla="*/ 14 w 80"/>
                              <a:gd name="T9" fmla="*/ 105 h 105"/>
                              <a:gd name="T10" fmla="*/ 0 w 80"/>
                              <a:gd name="T11" fmla="*/ 105 h 105"/>
                              <a:gd name="T12" fmla="*/ 0 w 80"/>
                              <a:gd name="T13" fmla="*/ 0 h 105"/>
                              <a:gd name="T14" fmla="*/ 14 w 80"/>
                              <a:gd name="T15" fmla="*/ 0 h 105"/>
                              <a:gd name="T16" fmla="*/ 14 w 80"/>
                              <a:gd name="T17" fmla="*/ 41 h 105"/>
                              <a:gd name="T18" fmla="*/ 67 w 80"/>
                              <a:gd name="T19" fmla="*/ 41 h 105"/>
                              <a:gd name="T20" fmla="*/ 67 w 80"/>
                              <a:gd name="T21" fmla="*/ 0 h 105"/>
                              <a:gd name="T22" fmla="*/ 80 w 80"/>
                              <a:gd name="T23" fmla="*/ 0 h 105"/>
                              <a:gd name="T24" fmla="*/ 80 w 80"/>
                              <a:gd name="T25" fmla="*/ 105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80" h="105">
                                <a:moveTo>
                                  <a:pt x="80" y="105"/>
                                </a:moveTo>
                                <a:lnTo>
                                  <a:pt x="67" y="105"/>
                                </a:lnTo>
                                <a:lnTo>
                                  <a:pt x="67" y="53"/>
                                </a:lnTo>
                                <a:lnTo>
                                  <a:pt x="14" y="53"/>
                                </a:lnTo>
                                <a:lnTo>
                                  <a:pt x="14" y="105"/>
                                </a:lnTo>
                                <a:lnTo>
                                  <a:pt x="0" y="105"/>
                                </a:lnTo>
                                <a:lnTo>
                                  <a:pt x="0" y="0"/>
                                </a:lnTo>
                                <a:lnTo>
                                  <a:pt x="14" y="0"/>
                                </a:lnTo>
                                <a:lnTo>
                                  <a:pt x="14" y="41"/>
                                </a:lnTo>
                                <a:lnTo>
                                  <a:pt x="67" y="41"/>
                                </a:lnTo>
                                <a:lnTo>
                                  <a:pt x="67" y="0"/>
                                </a:lnTo>
                                <a:lnTo>
                                  <a:pt x="80" y="0"/>
                                </a:lnTo>
                                <a:lnTo>
                                  <a:pt x="80"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974" name="Freeform 438"/>
                        <wps:cNvSpPr>
                          <a:spLocks noEditPoints="1"/>
                        </wps:cNvSpPr>
                        <wps:spPr bwMode="auto">
                          <a:xfrm>
                            <a:off x="4371975" y="4789487"/>
                            <a:ext cx="50800" cy="57150"/>
                          </a:xfrm>
                          <a:custGeom>
                            <a:avLst/>
                            <a:gdLst>
                              <a:gd name="T0" fmla="*/ 84 w 98"/>
                              <a:gd name="T1" fmla="*/ 14 h 108"/>
                              <a:gd name="T2" fmla="*/ 90 w 98"/>
                              <a:gd name="T3" fmla="*/ 22 h 108"/>
                              <a:gd name="T4" fmla="*/ 94 w 98"/>
                              <a:gd name="T5" fmla="*/ 31 h 108"/>
                              <a:gd name="T6" fmla="*/ 96 w 98"/>
                              <a:gd name="T7" fmla="*/ 42 h 108"/>
                              <a:gd name="T8" fmla="*/ 98 w 98"/>
                              <a:gd name="T9" fmla="*/ 54 h 108"/>
                              <a:gd name="T10" fmla="*/ 96 w 98"/>
                              <a:gd name="T11" fmla="*/ 66 h 108"/>
                              <a:gd name="T12" fmla="*/ 94 w 98"/>
                              <a:gd name="T13" fmla="*/ 77 h 108"/>
                              <a:gd name="T14" fmla="*/ 90 w 98"/>
                              <a:gd name="T15" fmla="*/ 87 h 108"/>
                              <a:gd name="T16" fmla="*/ 84 w 98"/>
                              <a:gd name="T17" fmla="*/ 95 h 108"/>
                              <a:gd name="T18" fmla="*/ 78 w 98"/>
                              <a:gd name="T19" fmla="*/ 101 h 108"/>
                              <a:gd name="T20" fmla="*/ 69 w 98"/>
                              <a:gd name="T21" fmla="*/ 104 h 108"/>
                              <a:gd name="T22" fmla="*/ 59 w 98"/>
                              <a:gd name="T23" fmla="*/ 108 h 108"/>
                              <a:gd name="T24" fmla="*/ 48 w 98"/>
                              <a:gd name="T25" fmla="*/ 108 h 108"/>
                              <a:gd name="T26" fmla="*/ 39 w 98"/>
                              <a:gd name="T27" fmla="*/ 108 h 108"/>
                              <a:gd name="T28" fmla="*/ 29 w 98"/>
                              <a:gd name="T29" fmla="*/ 104 h 108"/>
                              <a:gd name="T30" fmla="*/ 20 w 98"/>
                              <a:gd name="T31" fmla="*/ 101 h 108"/>
                              <a:gd name="T32" fmla="*/ 14 w 98"/>
                              <a:gd name="T33" fmla="*/ 95 h 108"/>
                              <a:gd name="T34" fmla="*/ 8 w 98"/>
                              <a:gd name="T35" fmla="*/ 87 h 108"/>
                              <a:gd name="T36" fmla="*/ 4 w 98"/>
                              <a:gd name="T37" fmla="*/ 77 h 108"/>
                              <a:gd name="T38" fmla="*/ 0 w 98"/>
                              <a:gd name="T39" fmla="*/ 66 h 108"/>
                              <a:gd name="T40" fmla="*/ 0 w 98"/>
                              <a:gd name="T41" fmla="*/ 54 h 108"/>
                              <a:gd name="T42" fmla="*/ 0 w 98"/>
                              <a:gd name="T43" fmla="*/ 42 h 108"/>
                              <a:gd name="T44" fmla="*/ 4 w 98"/>
                              <a:gd name="T45" fmla="*/ 32 h 108"/>
                              <a:gd name="T46" fmla="*/ 8 w 98"/>
                              <a:gd name="T47" fmla="*/ 22 h 108"/>
                              <a:gd name="T48" fmla="*/ 14 w 98"/>
                              <a:gd name="T49" fmla="*/ 14 h 108"/>
                              <a:gd name="T50" fmla="*/ 20 w 98"/>
                              <a:gd name="T51" fmla="*/ 7 h 108"/>
                              <a:gd name="T52" fmla="*/ 29 w 98"/>
                              <a:gd name="T53" fmla="*/ 3 h 108"/>
                              <a:gd name="T54" fmla="*/ 39 w 98"/>
                              <a:gd name="T55" fmla="*/ 0 h 108"/>
                              <a:gd name="T56" fmla="*/ 48 w 98"/>
                              <a:gd name="T57" fmla="*/ 0 h 108"/>
                              <a:gd name="T58" fmla="*/ 59 w 98"/>
                              <a:gd name="T59" fmla="*/ 1 h 108"/>
                              <a:gd name="T60" fmla="*/ 69 w 98"/>
                              <a:gd name="T61" fmla="*/ 3 h 108"/>
                              <a:gd name="T62" fmla="*/ 78 w 98"/>
                              <a:gd name="T63" fmla="*/ 7 h 108"/>
                              <a:gd name="T64" fmla="*/ 84 w 98"/>
                              <a:gd name="T65" fmla="*/ 14 h 108"/>
                              <a:gd name="T66" fmla="*/ 83 w 98"/>
                              <a:gd name="T67" fmla="*/ 54 h 108"/>
                              <a:gd name="T68" fmla="*/ 82 w 98"/>
                              <a:gd name="T69" fmla="*/ 35 h 108"/>
                              <a:gd name="T70" fmla="*/ 74 w 98"/>
                              <a:gd name="T71" fmla="*/ 23 h 108"/>
                              <a:gd name="T72" fmla="*/ 69 w 98"/>
                              <a:gd name="T73" fmla="*/ 18 h 108"/>
                              <a:gd name="T74" fmla="*/ 57 w 98"/>
                              <a:gd name="T75" fmla="*/ 12 h 108"/>
                              <a:gd name="T76" fmla="*/ 48 w 98"/>
                              <a:gd name="T77" fmla="*/ 12 h 108"/>
                              <a:gd name="T78" fmla="*/ 41 w 98"/>
                              <a:gd name="T79" fmla="*/ 12 h 108"/>
                              <a:gd name="T80" fmla="*/ 29 w 98"/>
                              <a:gd name="T81" fmla="*/ 18 h 108"/>
                              <a:gd name="T82" fmla="*/ 24 w 98"/>
                              <a:gd name="T83" fmla="*/ 23 h 108"/>
                              <a:gd name="T84" fmla="*/ 16 w 98"/>
                              <a:gd name="T85" fmla="*/ 35 h 108"/>
                              <a:gd name="T86" fmla="*/ 15 w 98"/>
                              <a:gd name="T87" fmla="*/ 54 h 108"/>
                              <a:gd name="T88" fmla="*/ 16 w 98"/>
                              <a:gd name="T89" fmla="*/ 74 h 108"/>
                              <a:gd name="T90" fmla="*/ 24 w 98"/>
                              <a:gd name="T91" fmla="*/ 86 h 108"/>
                              <a:gd name="T92" fmla="*/ 29 w 98"/>
                              <a:gd name="T93" fmla="*/ 91 h 108"/>
                              <a:gd name="T94" fmla="*/ 41 w 98"/>
                              <a:gd name="T95" fmla="*/ 96 h 108"/>
                              <a:gd name="T96" fmla="*/ 48 w 98"/>
                              <a:gd name="T97" fmla="*/ 97 h 108"/>
                              <a:gd name="T98" fmla="*/ 57 w 98"/>
                              <a:gd name="T99" fmla="*/ 96 h 108"/>
                              <a:gd name="T100" fmla="*/ 69 w 98"/>
                              <a:gd name="T101" fmla="*/ 91 h 108"/>
                              <a:gd name="T102" fmla="*/ 74 w 98"/>
                              <a:gd name="T103" fmla="*/ 86 h 108"/>
                              <a:gd name="T104" fmla="*/ 82 w 98"/>
                              <a:gd name="T105" fmla="*/ 74 h 108"/>
                              <a:gd name="T106" fmla="*/ 83 w 98"/>
                              <a:gd name="T107" fmla="*/ 54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8" h="108">
                                <a:moveTo>
                                  <a:pt x="84" y="14"/>
                                </a:moveTo>
                                <a:lnTo>
                                  <a:pt x="90" y="22"/>
                                </a:lnTo>
                                <a:lnTo>
                                  <a:pt x="94" y="31"/>
                                </a:lnTo>
                                <a:lnTo>
                                  <a:pt x="96" y="42"/>
                                </a:lnTo>
                                <a:lnTo>
                                  <a:pt x="98" y="54"/>
                                </a:lnTo>
                                <a:lnTo>
                                  <a:pt x="96" y="66"/>
                                </a:lnTo>
                                <a:lnTo>
                                  <a:pt x="94" y="77"/>
                                </a:lnTo>
                                <a:lnTo>
                                  <a:pt x="90" y="87"/>
                                </a:lnTo>
                                <a:lnTo>
                                  <a:pt x="84" y="95"/>
                                </a:lnTo>
                                <a:lnTo>
                                  <a:pt x="78" y="101"/>
                                </a:lnTo>
                                <a:lnTo>
                                  <a:pt x="69" y="104"/>
                                </a:lnTo>
                                <a:lnTo>
                                  <a:pt x="59" y="108"/>
                                </a:lnTo>
                                <a:lnTo>
                                  <a:pt x="48" y="108"/>
                                </a:lnTo>
                                <a:lnTo>
                                  <a:pt x="39" y="108"/>
                                </a:lnTo>
                                <a:lnTo>
                                  <a:pt x="29" y="104"/>
                                </a:lnTo>
                                <a:lnTo>
                                  <a:pt x="20" y="101"/>
                                </a:lnTo>
                                <a:lnTo>
                                  <a:pt x="14" y="95"/>
                                </a:lnTo>
                                <a:lnTo>
                                  <a:pt x="8" y="87"/>
                                </a:lnTo>
                                <a:lnTo>
                                  <a:pt x="4" y="77"/>
                                </a:lnTo>
                                <a:lnTo>
                                  <a:pt x="0" y="66"/>
                                </a:lnTo>
                                <a:lnTo>
                                  <a:pt x="0" y="54"/>
                                </a:lnTo>
                                <a:lnTo>
                                  <a:pt x="0" y="42"/>
                                </a:lnTo>
                                <a:lnTo>
                                  <a:pt x="4" y="32"/>
                                </a:lnTo>
                                <a:lnTo>
                                  <a:pt x="8" y="22"/>
                                </a:lnTo>
                                <a:lnTo>
                                  <a:pt x="14" y="14"/>
                                </a:lnTo>
                                <a:lnTo>
                                  <a:pt x="20" y="7"/>
                                </a:lnTo>
                                <a:lnTo>
                                  <a:pt x="29" y="3"/>
                                </a:lnTo>
                                <a:lnTo>
                                  <a:pt x="39" y="0"/>
                                </a:lnTo>
                                <a:lnTo>
                                  <a:pt x="48" y="0"/>
                                </a:lnTo>
                                <a:lnTo>
                                  <a:pt x="59" y="1"/>
                                </a:lnTo>
                                <a:lnTo>
                                  <a:pt x="69" y="3"/>
                                </a:lnTo>
                                <a:lnTo>
                                  <a:pt x="78" y="7"/>
                                </a:lnTo>
                                <a:lnTo>
                                  <a:pt x="84" y="14"/>
                                </a:lnTo>
                                <a:close/>
                                <a:moveTo>
                                  <a:pt x="83" y="54"/>
                                </a:moveTo>
                                <a:lnTo>
                                  <a:pt x="82" y="35"/>
                                </a:lnTo>
                                <a:lnTo>
                                  <a:pt x="74" y="23"/>
                                </a:lnTo>
                                <a:lnTo>
                                  <a:pt x="69" y="18"/>
                                </a:lnTo>
                                <a:lnTo>
                                  <a:pt x="57" y="12"/>
                                </a:lnTo>
                                <a:lnTo>
                                  <a:pt x="48" y="12"/>
                                </a:lnTo>
                                <a:lnTo>
                                  <a:pt x="41" y="12"/>
                                </a:lnTo>
                                <a:lnTo>
                                  <a:pt x="29" y="18"/>
                                </a:lnTo>
                                <a:lnTo>
                                  <a:pt x="24" y="23"/>
                                </a:lnTo>
                                <a:lnTo>
                                  <a:pt x="16" y="35"/>
                                </a:lnTo>
                                <a:lnTo>
                                  <a:pt x="15" y="54"/>
                                </a:lnTo>
                                <a:lnTo>
                                  <a:pt x="16" y="74"/>
                                </a:lnTo>
                                <a:lnTo>
                                  <a:pt x="24" y="86"/>
                                </a:lnTo>
                                <a:lnTo>
                                  <a:pt x="29" y="91"/>
                                </a:lnTo>
                                <a:lnTo>
                                  <a:pt x="41" y="96"/>
                                </a:lnTo>
                                <a:lnTo>
                                  <a:pt x="48" y="97"/>
                                </a:lnTo>
                                <a:lnTo>
                                  <a:pt x="57" y="96"/>
                                </a:lnTo>
                                <a:lnTo>
                                  <a:pt x="69" y="91"/>
                                </a:lnTo>
                                <a:lnTo>
                                  <a:pt x="74" y="86"/>
                                </a:lnTo>
                                <a:lnTo>
                                  <a:pt x="82" y="74"/>
                                </a:lnTo>
                                <a:lnTo>
                                  <a:pt x="83"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1975" name="Line 439"/>
                        <wps:cNvCnPr/>
                        <wps:spPr bwMode="auto">
                          <a:xfrm>
                            <a:off x="2028825" y="133032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76" name="Line 440"/>
                        <wps:cNvCnPr/>
                        <wps:spPr bwMode="auto">
                          <a:xfrm>
                            <a:off x="2027238" y="1354137"/>
                            <a:ext cx="60325" cy="34925"/>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77" name="Line 441"/>
                        <wps:cNvCnPr/>
                        <wps:spPr bwMode="auto">
                          <a:xfrm flipV="1">
                            <a:off x="2028825" y="146526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78" name="Line 442"/>
                        <wps:cNvCnPr/>
                        <wps:spPr bwMode="auto">
                          <a:xfrm flipV="1">
                            <a:off x="2027238" y="1450975"/>
                            <a:ext cx="60325" cy="34925"/>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79" name="Line 443"/>
                        <wps:cNvCnPr/>
                        <wps:spPr bwMode="auto">
                          <a:xfrm flipV="1">
                            <a:off x="1951038" y="133032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80" name="Line 444"/>
                        <wps:cNvCnPr/>
                        <wps:spPr bwMode="auto">
                          <a:xfrm>
                            <a:off x="1951038" y="146526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81" name="Line 445"/>
                        <wps:cNvCnPr/>
                        <wps:spPr bwMode="auto">
                          <a:xfrm flipV="1">
                            <a:off x="1951038" y="1374775"/>
                            <a:ext cx="0" cy="904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82" name="Line 446"/>
                        <wps:cNvCnPr/>
                        <wps:spPr bwMode="auto">
                          <a:xfrm flipV="1">
                            <a:off x="1973263" y="1385887"/>
                            <a:ext cx="0" cy="698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83" name="Line 447"/>
                        <wps:cNvCnPr/>
                        <wps:spPr bwMode="auto">
                          <a:xfrm flipV="1">
                            <a:off x="2262188" y="1374775"/>
                            <a:ext cx="0" cy="904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84" name="Line 448"/>
                        <wps:cNvCnPr/>
                        <wps:spPr bwMode="auto">
                          <a:xfrm>
                            <a:off x="2184400" y="133032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85" name="Line 449"/>
                        <wps:cNvCnPr/>
                        <wps:spPr bwMode="auto">
                          <a:xfrm flipV="1">
                            <a:off x="2214563" y="1465262"/>
                            <a:ext cx="47625" cy="269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86" name="Line 450"/>
                        <wps:cNvCnPr/>
                        <wps:spPr bwMode="auto">
                          <a:xfrm flipV="1">
                            <a:off x="2106613" y="1330325"/>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87" name="Line 451"/>
                        <wps:cNvCnPr/>
                        <wps:spPr bwMode="auto">
                          <a:xfrm>
                            <a:off x="2106613" y="1465262"/>
                            <a:ext cx="46038" cy="254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88" name="Line 452"/>
                        <wps:cNvCnPr/>
                        <wps:spPr bwMode="auto">
                          <a:xfrm flipV="1">
                            <a:off x="2106613" y="1374775"/>
                            <a:ext cx="0" cy="904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89" name="Line 453"/>
                        <wps:cNvCnPr/>
                        <wps:spPr bwMode="auto">
                          <a:xfrm flipV="1">
                            <a:off x="2028825" y="1239837"/>
                            <a:ext cx="0" cy="904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90" name="Line 454"/>
                        <wps:cNvCnPr/>
                        <wps:spPr bwMode="auto">
                          <a:xfrm>
                            <a:off x="2028825" y="1509712"/>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91" name="Line 455"/>
                        <wps:cNvCnPr/>
                        <wps:spPr bwMode="auto">
                          <a:xfrm flipH="1">
                            <a:off x="1873250" y="146526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92" name="Line 456"/>
                        <wps:cNvCnPr/>
                        <wps:spPr bwMode="auto">
                          <a:xfrm>
                            <a:off x="2262188" y="146526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93" name="Line 457"/>
                        <wps:cNvCnPr/>
                        <wps:spPr bwMode="auto">
                          <a:xfrm flipV="1">
                            <a:off x="2339975" y="146526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94" name="Line 458"/>
                        <wps:cNvCnPr/>
                        <wps:spPr bwMode="auto">
                          <a:xfrm>
                            <a:off x="2417763" y="1465262"/>
                            <a:ext cx="76200"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95" name="Line 459"/>
                        <wps:cNvCnPr/>
                        <wps:spPr bwMode="auto">
                          <a:xfrm flipV="1">
                            <a:off x="2493963" y="146526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96" name="Line 460"/>
                        <wps:cNvCnPr/>
                        <wps:spPr bwMode="auto">
                          <a:xfrm>
                            <a:off x="2571750" y="1465262"/>
                            <a:ext cx="79375"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97" name="Line 461"/>
                        <wps:cNvCnPr/>
                        <wps:spPr bwMode="auto">
                          <a:xfrm flipV="1">
                            <a:off x="2651125" y="1465262"/>
                            <a:ext cx="76200"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98" name="Line 462"/>
                        <wps:cNvCnPr/>
                        <wps:spPr bwMode="auto">
                          <a:xfrm>
                            <a:off x="2727325" y="146526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99" name="Line 463"/>
                        <wps:cNvCnPr/>
                        <wps:spPr bwMode="auto">
                          <a:xfrm flipV="1">
                            <a:off x="2805113" y="146526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00" name="Line 464"/>
                        <wps:cNvCnPr/>
                        <wps:spPr bwMode="auto">
                          <a:xfrm>
                            <a:off x="2882900" y="146526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01" name="Line 465"/>
                        <wps:cNvCnPr/>
                        <wps:spPr bwMode="auto">
                          <a:xfrm flipV="1">
                            <a:off x="2960688" y="146526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02" name="Line 466"/>
                        <wps:cNvCnPr/>
                        <wps:spPr bwMode="auto">
                          <a:xfrm>
                            <a:off x="3038475" y="146526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03" name="Line 467"/>
                        <wps:cNvCnPr/>
                        <wps:spPr bwMode="auto">
                          <a:xfrm flipV="1">
                            <a:off x="3116263" y="146526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04" name="Line 468"/>
                        <wps:cNvCnPr/>
                        <wps:spPr bwMode="auto">
                          <a:xfrm>
                            <a:off x="3194050" y="146526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05" name="Line 469"/>
                        <wps:cNvCnPr/>
                        <wps:spPr bwMode="auto">
                          <a:xfrm flipV="1">
                            <a:off x="2571750" y="1374775"/>
                            <a:ext cx="0" cy="904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06" name="Line 470"/>
                        <wps:cNvCnPr/>
                        <wps:spPr bwMode="auto">
                          <a:xfrm flipV="1">
                            <a:off x="2882900" y="1374775"/>
                            <a:ext cx="0" cy="904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07" name="Line 471"/>
                        <wps:cNvCnPr/>
                        <wps:spPr bwMode="auto">
                          <a:xfrm flipV="1">
                            <a:off x="3194050" y="1374775"/>
                            <a:ext cx="0" cy="904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08" name="Line 472"/>
                        <wps:cNvCnPr/>
                        <wps:spPr bwMode="auto">
                          <a:xfrm flipH="1" flipV="1">
                            <a:off x="1905000" y="1349375"/>
                            <a:ext cx="46038" cy="254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09" name="Line 473"/>
                        <wps:cNvCnPr/>
                        <wps:spPr bwMode="auto">
                          <a:xfrm flipV="1">
                            <a:off x="2262188" y="1419225"/>
                            <a:ext cx="77788"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10" name="Freeform 474"/>
                        <wps:cNvSpPr>
                          <a:spLocks/>
                        </wps:cNvSpPr>
                        <wps:spPr bwMode="auto">
                          <a:xfrm>
                            <a:off x="3297238" y="1497012"/>
                            <a:ext cx="46038" cy="57150"/>
                          </a:xfrm>
                          <a:custGeom>
                            <a:avLst/>
                            <a:gdLst>
                              <a:gd name="T0" fmla="*/ 87 w 87"/>
                              <a:gd name="T1" fmla="*/ 100 h 109"/>
                              <a:gd name="T2" fmla="*/ 83 w 87"/>
                              <a:gd name="T3" fmla="*/ 101 h 109"/>
                              <a:gd name="T4" fmla="*/ 79 w 87"/>
                              <a:gd name="T5" fmla="*/ 102 h 109"/>
                              <a:gd name="T6" fmla="*/ 77 w 87"/>
                              <a:gd name="T7" fmla="*/ 104 h 109"/>
                              <a:gd name="T8" fmla="*/ 72 w 87"/>
                              <a:gd name="T9" fmla="*/ 106 h 109"/>
                              <a:gd name="T10" fmla="*/ 67 w 87"/>
                              <a:gd name="T11" fmla="*/ 107 h 109"/>
                              <a:gd name="T12" fmla="*/ 62 w 87"/>
                              <a:gd name="T13" fmla="*/ 109 h 109"/>
                              <a:gd name="T14" fmla="*/ 57 w 87"/>
                              <a:gd name="T15" fmla="*/ 109 h 109"/>
                              <a:gd name="T16" fmla="*/ 51 w 87"/>
                              <a:gd name="T17" fmla="*/ 109 h 109"/>
                              <a:gd name="T18" fmla="*/ 40 w 87"/>
                              <a:gd name="T19" fmla="*/ 109 h 109"/>
                              <a:gd name="T20" fmla="*/ 30 w 87"/>
                              <a:gd name="T21" fmla="*/ 106 h 109"/>
                              <a:gd name="T22" fmla="*/ 21 w 87"/>
                              <a:gd name="T23" fmla="*/ 102 h 109"/>
                              <a:gd name="T24" fmla="*/ 14 w 87"/>
                              <a:gd name="T25" fmla="*/ 96 h 109"/>
                              <a:gd name="T26" fmla="*/ 8 w 87"/>
                              <a:gd name="T27" fmla="*/ 89 h 109"/>
                              <a:gd name="T28" fmla="*/ 4 w 87"/>
                              <a:gd name="T29" fmla="*/ 79 h 109"/>
                              <a:gd name="T30" fmla="*/ 0 w 87"/>
                              <a:gd name="T31" fmla="*/ 68 h 109"/>
                              <a:gd name="T32" fmla="*/ 0 w 87"/>
                              <a:gd name="T33" fmla="*/ 54 h 109"/>
                              <a:gd name="T34" fmla="*/ 0 w 87"/>
                              <a:gd name="T35" fmla="*/ 42 h 109"/>
                              <a:gd name="T36" fmla="*/ 4 w 87"/>
                              <a:gd name="T37" fmla="*/ 32 h 109"/>
                              <a:gd name="T38" fmla="*/ 8 w 87"/>
                              <a:gd name="T39" fmla="*/ 22 h 109"/>
                              <a:gd name="T40" fmla="*/ 14 w 87"/>
                              <a:gd name="T41" fmla="*/ 15 h 109"/>
                              <a:gd name="T42" fmla="*/ 21 w 87"/>
                              <a:gd name="T43" fmla="*/ 9 h 109"/>
                              <a:gd name="T44" fmla="*/ 30 w 87"/>
                              <a:gd name="T45" fmla="*/ 4 h 109"/>
                              <a:gd name="T46" fmla="*/ 40 w 87"/>
                              <a:gd name="T47" fmla="*/ 1 h 109"/>
                              <a:gd name="T48" fmla="*/ 51 w 87"/>
                              <a:gd name="T49" fmla="*/ 0 h 109"/>
                              <a:gd name="T50" fmla="*/ 59 w 87"/>
                              <a:gd name="T51" fmla="*/ 1 h 109"/>
                              <a:gd name="T52" fmla="*/ 68 w 87"/>
                              <a:gd name="T53" fmla="*/ 3 h 109"/>
                              <a:gd name="T54" fmla="*/ 77 w 87"/>
                              <a:gd name="T55" fmla="*/ 5 h 109"/>
                              <a:gd name="T56" fmla="*/ 87 w 87"/>
                              <a:gd name="T57" fmla="*/ 10 h 109"/>
                              <a:gd name="T58" fmla="*/ 87 w 87"/>
                              <a:gd name="T59" fmla="*/ 26 h 109"/>
                              <a:gd name="T60" fmla="*/ 85 w 87"/>
                              <a:gd name="T61" fmla="*/ 26 h 109"/>
                              <a:gd name="T62" fmla="*/ 77 w 87"/>
                              <a:gd name="T63" fmla="*/ 20 h 109"/>
                              <a:gd name="T64" fmla="*/ 68 w 87"/>
                              <a:gd name="T65" fmla="*/ 16 h 109"/>
                              <a:gd name="T66" fmla="*/ 59 w 87"/>
                              <a:gd name="T67" fmla="*/ 14 h 109"/>
                              <a:gd name="T68" fmla="*/ 51 w 87"/>
                              <a:gd name="T69" fmla="*/ 13 h 109"/>
                              <a:gd name="T70" fmla="*/ 42 w 87"/>
                              <a:gd name="T71" fmla="*/ 13 h 109"/>
                              <a:gd name="T72" fmla="*/ 36 w 87"/>
                              <a:gd name="T73" fmla="*/ 15 h 109"/>
                              <a:gd name="T74" fmla="*/ 30 w 87"/>
                              <a:gd name="T75" fmla="*/ 19 h 109"/>
                              <a:gd name="T76" fmla="*/ 25 w 87"/>
                              <a:gd name="T77" fmla="*/ 24 h 109"/>
                              <a:gd name="T78" fmla="*/ 20 w 87"/>
                              <a:gd name="T79" fmla="*/ 29 h 109"/>
                              <a:gd name="T80" fmla="*/ 18 w 87"/>
                              <a:gd name="T81" fmla="*/ 36 h 109"/>
                              <a:gd name="T82" fmla="*/ 15 w 87"/>
                              <a:gd name="T83" fmla="*/ 45 h 109"/>
                              <a:gd name="T84" fmla="*/ 14 w 87"/>
                              <a:gd name="T85" fmla="*/ 54 h 109"/>
                              <a:gd name="T86" fmla="*/ 15 w 87"/>
                              <a:gd name="T87" fmla="*/ 65 h 109"/>
                              <a:gd name="T88" fmla="*/ 18 w 87"/>
                              <a:gd name="T89" fmla="*/ 74 h 109"/>
                              <a:gd name="T90" fmla="*/ 21 w 87"/>
                              <a:gd name="T91" fmla="*/ 81 h 109"/>
                              <a:gd name="T92" fmla="*/ 25 w 87"/>
                              <a:gd name="T93" fmla="*/ 86 h 109"/>
                              <a:gd name="T94" fmla="*/ 30 w 87"/>
                              <a:gd name="T95" fmla="*/ 91 h 109"/>
                              <a:gd name="T96" fmla="*/ 36 w 87"/>
                              <a:gd name="T97" fmla="*/ 95 h 109"/>
                              <a:gd name="T98" fmla="*/ 43 w 87"/>
                              <a:gd name="T99" fmla="*/ 96 h 109"/>
                              <a:gd name="T100" fmla="*/ 51 w 87"/>
                              <a:gd name="T101" fmla="*/ 97 h 109"/>
                              <a:gd name="T102" fmla="*/ 61 w 87"/>
                              <a:gd name="T103" fmla="*/ 96 h 109"/>
                              <a:gd name="T104" fmla="*/ 69 w 87"/>
                              <a:gd name="T105" fmla="*/ 94 h 109"/>
                              <a:gd name="T106" fmla="*/ 78 w 87"/>
                              <a:gd name="T107" fmla="*/ 90 h 109"/>
                              <a:gd name="T108" fmla="*/ 85 w 87"/>
                              <a:gd name="T109" fmla="*/ 83 h 109"/>
                              <a:gd name="T110" fmla="*/ 87 w 87"/>
                              <a:gd name="T111" fmla="*/ 83 h 109"/>
                              <a:gd name="T112" fmla="*/ 87 w 87"/>
                              <a:gd name="T113" fmla="*/ 100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87" h="109">
                                <a:moveTo>
                                  <a:pt x="87" y="100"/>
                                </a:moveTo>
                                <a:lnTo>
                                  <a:pt x="83" y="101"/>
                                </a:lnTo>
                                <a:lnTo>
                                  <a:pt x="79" y="102"/>
                                </a:lnTo>
                                <a:lnTo>
                                  <a:pt x="77" y="104"/>
                                </a:lnTo>
                                <a:lnTo>
                                  <a:pt x="72" y="106"/>
                                </a:lnTo>
                                <a:lnTo>
                                  <a:pt x="67" y="107"/>
                                </a:lnTo>
                                <a:lnTo>
                                  <a:pt x="62" y="109"/>
                                </a:lnTo>
                                <a:lnTo>
                                  <a:pt x="57" y="109"/>
                                </a:lnTo>
                                <a:lnTo>
                                  <a:pt x="51" y="109"/>
                                </a:lnTo>
                                <a:lnTo>
                                  <a:pt x="40" y="109"/>
                                </a:lnTo>
                                <a:lnTo>
                                  <a:pt x="30" y="106"/>
                                </a:lnTo>
                                <a:lnTo>
                                  <a:pt x="21" y="102"/>
                                </a:lnTo>
                                <a:lnTo>
                                  <a:pt x="14" y="96"/>
                                </a:lnTo>
                                <a:lnTo>
                                  <a:pt x="8" y="89"/>
                                </a:lnTo>
                                <a:lnTo>
                                  <a:pt x="4" y="79"/>
                                </a:lnTo>
                                <a:lnTo>
                                  <a:pt x="0" y="68"/>
                                </a:lnTo>
                                <a:lnTo>
                                  <a:pt x="0" y="54"/>
                                </a:lnTo>
                                <a:lnTo>
                                  <a:pt x="0" y="42"/>
                                </a:lnTo>
                                <a:lnTo>
                                  <a:pt x="4" y="32"/>
                                </a:lnTo>
                                <a:lnTo>
                                  <a:pt x="8" y="22"/>
                                </a:lnTo>
                                <a:lnTo>
                                  <a:pt x="14" y="15"/>
                                </a:lnTo>
                                <a:lnTo>
                                  <a:pt x="21" y="9"/>
                                </a:lnTo>
                                <a:lnTo>
                                  <a:pt x="30" y="4"/>
                                </a:lnTo>
                                <a:lnTo>
                                  <a:pt x="40" y="1"/>
                                </a:lnTo>
                                <a:lnTo>
                                  <a:pt x="51" y="0"/>
                                </a:lnTo>
                                <a:lnTo>
                                  <a:pt x="59" y="1"/>
                                </a:lnTo>
                                <a:lnTo>
                                  <a:pt x="68" y="3"/>
                                </a:lnTo>
                                <a:lnTo>
                                  <a:pt x="77" y="5"/>
                                </a:lnTo>
                                <a:lnTo>
                                  <a:pt x="87" y="10"/>
                                </a:lnTo>
                                <a:lnTo>
                                  <a:pt x="87" y="26"/>
                                </a:lnTo>
                                <a:lnTo>
                                  <a:pt x="85" y="26"/>
                                </a:lnTo>
                                <a:lnTo>
                                  <a:pt x="77" y="20"/>
                                </a:lnTo>
                                <a:lnTo>
                                  <a:pt x="68" y="16"/>
                                </a:lnTo>
                                <a:lnTo>
                                  <a:pt x="59" y="14"/>
                                </a:lnTo>
                                <a:lnTo>
                                  <a:pt x="51" y="13"/>
                                </a:lnTo>
                                <a:lnTo>
                                  <a:pt x="42" y="13"/>
                                </a:lnTo>
                                <a:lnTo>
                                  <a:pt x="36" y="15"/>
                                </a:lnTo>
                                <a:lnTo>
                                  <a:pt x="30" y="19"/>
                                </a:lnTo>
                                <a:lnTo>
                                  <a:pt x="25" y="24"/>
                                </a:lnTo>
                                <a:lnTo>
                                  <a:pt x="20" y="29"/>
                                </a:lnTo>
                                <a:lnTo>
                                  <a:pt x="18" y="36"/>
                                </a:lnTo>
                                <a:lnTo>
                                  <a:pt x="15" y="45"/>
                                </a:lnTo>
                                <a:lnTo>
                                  <a:pt x="14" y="54"/>
                                </a:lnTo>
                                <a:lnTo>
                                  <a:pt x="15" y="65"/>
                                </a:lnTo>
                                <a:lnTo>
                                  <a:pt x="18" y="74"/>
                                </a:lnTo>
                                <a:lnTo>
                                  <a:pt x="21" y="81"/>
                                </a:lnTo>
                                <a:lnTo>
                                  <a:pt x="25" y="86"/>
                                </a:lnTo>
                                <a:lnTo>
                                  <a:pt x="30" y="91"/>
                                </a:lnTo>
                                <a:lnTo>
                                  <a:pt x="36" y="95"/>
                                </a:lnTo>
                                <a:lnTo>
                                  <a:pt x="43" y="96"/>
                                </a:lnTo>
                                <a:lnTo>
                                  <a:pt x="51" y="97"/>
                                </a:lnTo>
                                <a:lnTo>
                                  <a:pt x="61" y="96"/>
                                </a:lnTo>
                                <a:lnTo>
                                  <a:pt x="69" y="94"/>
                                </a:lnTo>
                                <a:lnTo>
                                  <a:pt x="78" y="90"/>
                                </a:lnTo>
                                <a:lnTo>
                                  <a:pt x="85" y="83"/>
                                </a:lnTo>
                                <a:lnTo>
                                  <a:pt x="87" y="83"/>
                                </a:lnTo>
                                <a:lnTo>
                                  <a:pt x="87" y="10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011" name="Freeform 475"/>
                        <wps:cNvSpPr>
                          <a:spLocks/>
                        </wps:cNvSpPr>
                        <wps:spPr bwMode="auto">
                          <a:xfrm>
                            <a:off x="3352800" y="1498600"/>
                            <a:ext cx="42863" cy="53975"/>
                          </a:xfrm>
                          <a:custGeom>
                            <a:avLst/>
                            <a:gdLst>
                              <a:gd name="T0" fmla="*/ 80 w 80"/>
                              <a:gd name="T1" fmla="*/ 104 h 104"/>
                              <a:gd name="T2" fmla="*/ 67 w 80"/>
                              <a:gd name="T3" fmla="*/ 104 h 104"/>
                              <a:gd name="T4" fmla="*/ 67 w 80"/>
                              <a:gd name="T5" fmla="*/ 53 h 104"/>
                              <a:gd name="T6" fmla="*/ 14 w 80"/>
                              <a:gd name="T7" fmla="*/ 53 h 104"/>
                              <a:gd name="T8" fmla="*/ 14 w 80"/>
                              <a:gd name="T9" fmla="*/ 104 h 104"/>
                              <a:gd name="T10" fmla="*/ 0 w 80"/>
                              <a:gd name="T11" fmla="*/ 104 h 104"/>
                              <a:gd name="T12" fmla="*/ 0 w 80"/>
                              <a:gd name="T13" fmla="*/ 0 h 104"/>
                              <a:gd name="T14" fmla="*/ 14 w 80"/>
                              <a:gd name="T15" fmla="*/ 0 h 104"/>
                              <a:gd name="T16" fmla="*/ 14 w 80"/>
                              <a:gd name="T17" fmla="*/ 40 h 104"/>
                              <a:gd name="T18" fmla="*/ 67 w 80"/>
                              <a:gd name="T19" fmla="*/ 40 h 104"/>
                              <a:gd name="T20" fmla="*/ 67 w 80"/>
                              <a:gd name="T21" fmla="*/ 0 h 104"/>
                              <a:gd name="T22" fmla="*/ 80 w 80"/>
                              <a:gd name="T23" fmla="*/ 0 h 104"/>
                              <a:gd name="T24" fmla="*/ 80 w 80"/>
                              <a:gd name="T25" fmla="*/ 104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80" h="104">
                                <a:moveTo>
                                  <a:pt x="80" y="104"/>
                                </a:moveTo>
                                <a:lnTo>
                                  <a:pt x="67" y="104"/>
                                </a:lnTo>
                                <a:lnTo>
                                  <a:pt x="67" y="53"/>
                                </a:lnTo>
                                <a:lnTo>
                                  <a:pt x="14" y="53"/>
                                </a:lnTo>
                                <a:lnTo>
                                  <a:pt x="14" y="104"/>
                                </a:lnTo>
                                <a:lnTo>
                                  <a:pt x="0" y="104"/>
                                </a:lnTo>
                                <a:lnTo>
                                  <a:pt x="0" y="0"/>
                                </a:lnTo>
                                <a:lnTo>
                                  <a:pt x="14" y="0"/>
                                </a:lnTo>
                                <a:lnTo>
                                  <a:pt x="14" y="40"/>
                                </a:lnTo>
                                <a:lnTo>
                                  <a:pt x="67" y="40"/>
                                </a:lnTo>
                                <a:lnTo>
                                  <a:pt x="67" y="0"/>
                                </a:lnTo>
                                <a:lnTo>
                                  <a:pt x="80" y="0"/>
                                </a:lnTo>
                                <a:lnTo>
                                  <a:pt x="80" y="10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012" name="Freeform 476"/>
                        <wps:cNvSpPr>
                          <a:spLocks/>
                        </wps:cNvSpPr>
                        <wps:spPr bwMode="auto">
                          <a:xfrm>
                            <a:off x="3406775" y="1530350"/>
                            <a:ext cx="20638" cy="33338"/>
                          </a:xfrm>
                          <a:custGeom>
                            <a:avLst/>
                            <a:gdLst>
                              <a:gd name="T0" fmla="*/ 41 w 41"/>
                              <a:gd name="T1" fmla="*/ 62 h 62"/>
                              <a:gd name="T2" fmla="*/ 0 w 41"/>
                              <a:gd name="T3" fmla="*/ 62 h 62"/>
                              <a:gd name="T4" fmla="*/ 0 w 41"/>
                              <a:gd name="T5" fmla="*/ 53 h 62"/>
                              <a:gd name="T6" fmla="*/ 9 w 41"/>
                              <a:gd name="T7" fmla="*/ 46 h 62"/>
                              <a:gd name="T8" fmla="*/ 13 w 41"/>
                              <a:gd name="T9" fmla="*/ 42 h 62"/>
                              <a:gd name="T10" fmla="*/ 16 w 41"/>
                              <a:gd name="T11" fmla="*/ 39 h 62"/>
                              <a:gd name="T12" fmla="*/ 24 w 41"/>
                              <a:gd name="T13" fmla="*/ 31 h 62"/>
                              <a:gd name="T14" fmla="*/ 27 w 41"/>
                              <a:gd name="T15" fmla="*/ 26 h 62"/>
                              <a:gd name="T16" fmla="*/ 29 w 41"/>
                              <a:gd name="T17" fmla="*/ 23 h 62"/>
                              <a:gd name="T18" fmla="*/ 30 w 41"/>
                              <a:gd name="T19" fmla="*/ 18 h 62"/>
                              <a:gd name="T20" fmla="*/ 29 w 41"/>
                              <a:gd name="T21" fmla="*/ 13 h 62"/>
                              <a:gd name="T22" fmla="*/ 26 w 41"/>
                              <a:gd name="T23" fmla="*/ 10 h 62"/>
                              <a:gd name="T24" fmla="*/ 24 w 41"/>
                              <a:gd name="T25" fmla="*/ 8 h 62"/>
                              <a:gd name="T26" fmla="*/ 18 w 41"/>
                              <a:gd name="T27" fmla="*/ 8 h 62"/>
                              <a:gd name="T28" fmla="*/ 14 w 41"/>
                              <a:gd name="T29" fmla="*/ 8 h 62"/>
                              <a:gd name="T30" fmla="*/ 10 w 41"/>
                              <a:gd name="T31" fmla="*/ 9 h 62"/>
                              <a:gd name="T32" fmla="*/ 6 w 41"/>
                              <a:gd name="T33" fmla="*/ 10 h 62"/>
                              <a:gd name="T34" fmla="*/ 1 w 41"/>
                              <a:gd name="T35" fmla="*/ 13 h 62"/>
                              <a:gd name="T36" fmla="*/ 1 w 41"/>
                              <a:gd name="T37" fmla="*/ 13 h 62"/>
                              <a:gd name="T38" fmla="*/ 1 w 41"/>
                              <a:gd name="T39" fmla="*/ 4 h 62"/>
                              <a:gd name="T40" fmla="*/ 4 w 41"/>
                              <a:gd name="T41" fmla="*/ 3 h 62"/>
                              <a:gd name="T42" fmla="*/ 9 w 41"/>
                              <a:gd name="T43" fmla="*/ 2 h 62"/>
                              <a:gd name="T44" fmla="*/ 14 w 41"/>
                              <a:gd name="T45" fmla="*/ 0 h 62"/>
                              <a:gd name="T46" fmla="*/ 19 w 41"/>
                              <a:gd name="T47" fmla="*/ 0 h 62"/>
                              <a:gd name="T48" fmla="*/ 26 w 41"/>
                              <a:gd name="T49" fmla="*/ 2 h 62"/>
                              <a:gd name="T50" fmla="*/ 32 w 41"/>
                              <a:gd name="T51" fmla="*/ 5 h 62"/>
                              <a:gd name="T52" fmla="*/ 37 w 41"/>
                              <a:gd name="T53" fmla="*/ 10 h 62"/>
                              <a:gd name="T54" fmla="*/ 37 w 41"/>
                              <a:gd name="T55" fmla="*/ 16 h 62"/>
                              <a:gd name="T56" fmla="*/ 37 w 41"/>
                              <a:gd name="T57" fmla="*/ 20 h 62"/>
                              <a:gd name="T58" fmla="*/ 37 w 41"/>
                              <a:gd name="T59" fmla="*/ 24 h 62"/>
                              <a:gd name="T60" fmla="*/ 36 w 41"/>
                              <a:gd name="T61" fmla="*/ 26 h 62"/>
                              <a:gd name="T62" fmla="*/ 35 w 41"/>
                              <a:gd name="T63" fmla="*/ 29 h 62"/>
                              <a:gd name="T64" fmla="*/ 32 w 41"/>
                              <a:gd name="T65" fmla="*/ 31 h 62"/>
                              <a:gd name="T66" fmla="*/ 31 w 41"/>
                              <a:gd name="T67" fmla="*/ 34 h 62"/>
                              <a:gd name="T68" fmla="*/ 29 w 41"/>
                              <a:gd name="T69" fmla="*/ 36 h 62"/>
                              <a:gd name="T70" fmla="*/ 26 w 41"/>
                              <a:gd name="T71" fmla="*/ 39 h 62"/>
                              <a:gd name="T72" fmla="*/ 21 w 41"/>
                              <a:gd name="T73" fmla="*/ 44 h 62"/>
                              <a:gd name="T74" fmla="*/ 16 w 41"/>
                              <a:gd name="T75" fmla="*/ 47 h 62"/>
                              <a:gd name="T76" fmla="*/ 13 w 41"/>
                              <a:gd name="T77" fmla="*/ 51 h 62"/>
                              <a:gd name="T78" fmla="*/ 8 w 41"/>
                              <a:gd name="T79" fmla="*/ 55 h 62"/>
                              <a:gd name="T80" fmla="*/ 41 w 41"/>
                              <a:gd name="T81" fmla="*/ 55 h 62"/>
                              <a:gd name="T82" fmla="*/ 41 w 41"/>
                              <a:gd name="T83" fmla="*/ 62 h 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41" h="62">
                                <a:moveTo>
                                  <a:pt x="41" y="62"/>
                                </a:moveTo>
                                <a:lnTo>
                                  <a:pt x="0" y="62"/>
                                </a:lnTo>
                                <a:lnTo>
                                  <a:pt x="0" y="53"/>
                                </a:lnTo>
                                <a:lnTo>
                                  <a:pt x="9" y="46"/>
                                </a:lnTo>
                                <a:lnTo>
                                  <a:pt x="13" y="42"/>
                                </a:lnTo>
                                <a:lnTo>
                                  <a:pt x="16" y="39"/>
                                </a:lnTo>
                                <a:lnTo>
                                  <a:pt x="24" y="31"/>
                                </a:lnTo>
                                <a:lnTo>
                                  <a:pt x="27" y="26"/>
                                </a:lnTo>
                                <a:lnTo>
                                  <a:pt x="29" y="23"/>
                                </a:lnTo>
                                <a:lnTo>
                                  <a:pt x="30" y="18"/>
                                </a:lnTo>
                                <a:lnTo>
                                  <a:pt x="29" y="13"/>
                                </a:lnTo>
                                <a:lnTo>
                                  <a:pt x="26" y="10"/>
                                </a:lnTo>
                                <a:lnTo>
                                  <a:pt x="24" y="8"/>
                                </a:lnTo>
                                <a:lnTo>
                                  <a:pt x="18" y="8"/>
                                </a:lnTo>
                                <a:lnTo>
                                  <a:pt x="14" y="8"/>
                                </a:lnTo>
                                <a:lnTo>
                                  <a:pt x="10" y="9"/>
                                </a:lnTo>
                                <a:lnTo>
                                  <a:pt x="6" y="10"/>
                                </a:lnTo>
                                <a:lnTo>
                                  <a:pt x="1" y="13"/>
                                </a:lnTo>
                                <a:lnTo>
                                  <a:pt x="1" y="13"/>
                                </a:lnTo>
                                <a:lnTo>
                                  <a:pt x="1" y="4"/>
                                </a:lnTo>
                                <a:lnTo>
                                  <a:pt x="4" y="3"/>
                                </a:lnTo>
                                <a:lnTo>
                                  <a:pt x="9" y="2"/>
                                </a:lnTo>
                                <a:lnTo>
                                  <a:pt x="14" y="0"/>
                                </a:lnTo>
                                <a:lnTo>
                                  <a:pt x="19" y="0"/>
                                </a:lnTo>
                                <a:lnTo>
                                  <a:pt x="26" y="2"/>
                                </a:lnTo>
                                <a:lnTo>
                                  <a:pt x="32" y="5"/>
                                </a:lnTo>
                                <a:lnTo>
                                  <a:pt x="37" y="10"/>
                                </a:lnTo>
                                <a:lnTo>
                                  <a:pt x="37" y="16"/>
                                </a:lnTo>
                                <a:lnTo>
                                  <a:pt x="37" y="20"/>
                                </a:lnTo>
                                <a:lnTo>
                                  <a:pt x="37" y="24"/>
                                </a:lnTo>
                                <a:lnTo>
                                  <a:pt x="36" y="26"/>
                                </a:lnTo>
                                <a:lnTo>
                                  <a:pt x="35" y="29"/>
                                </a:lnTo>
                                <a:lnTo>
                                  <a:pt x="32" y="31"/>
                                </a:lnTo>
                                <a:lnTo>
                                  <a:pt x="31" y="34"/>
                                </a:lnTo>
                                <a:lnTo>
                                  <a:pt x="29" y="36"/>
                                </a:lnTo>
                                <a:lnTo>
                                  <a:pt x="26" y="39"/>
                                </a:lnTo>
                                <a:lnTo>
                                  <a:pt x="21" y="44"/>
                                </a:lnTo>
                                <a:lnTo>
                                  <a:pt x="16" y="47"/>
                                </a:lnTo>
                                <a:lnTo>
                                  <a:pt x="13" y="51"/>
                                </a:lnTo>
                                <a:lnTo>
                                  <a:pt x="8" y="55"/>
                                </a:lnTo>
                                <a:lnTo>
                                  <a:pt x="41" y="55"/>
                                </a:lnTo>
                                <a:lnTo>
                                  <a:pt x="41" y="6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013" name="Freeform 477"/>
                        <wps:cNvSpPr>
                          <a:spLocks noEditPoints="1"/>
                        </wps:cNvSpPr>
                        <wps:spPr bwMode="auto">
                          <a:xfrm>
                            <a:off x="3433763" y="1497012"/>
                            <a:ext cx="52388" cy="57150"/>
                          </a:xfrm>
                          <a:custGeom>
                            <a:avLst/>
                            <a:gdLst>
                              <a:gd name="T0" fmla="*/ 85 w 98"/>
                              <a:gd name="T1" fmla="*/ 15 h 110"/>
                              <a:gd name="T2" fmla="*/ 90 w 98"/>
                              <a:gd name="T3" fmla="*/ 22 h 110"/>
                              <a:gd name="T4" fmla="*/ 94 w 98"/>
                              <a:gd name="T5" fmla="*/ 32 h 110"/>
                              <a:gd name="T6" fmla="*/ 98 w 98"/>
                              <a:gd name="T7" fmla="*/ 42 h 110"/>
                              <a:gd name="T8" fmla="*/ 98 w 98"/>
                              <a:gd name="T9" fmla="*/ 54 h 110"/>
                              <a:gd name="T10" fmla="*/ 98 w 98"/>
                              <a:gd name="T11" fmla="*/ 68 h 110"/>
                              <a:gd name="T12" fmla="*/ 94 w 98"/>
                              <a:gd name="T13" fmla="*/ 78 h 110"/>
                              <a:gd name="T14" fmla="*/ 90 w 98"/>
                              <a:gd name="T15" fmla="*/ 88 h 110"/>
                              <a:gd name="T16" fmla="*/ 85 w 98"/>
                              <a:gd name="T17" fmla="*/ 95 h 110"/>
                              <a:gd name="T18" fmla="*/ 78 w 98"/>
                              <a:gd name="T19" fmla="*/ 101 h 110"/>
                              <a:gd name="T20" fmla="*/ 69 w 98"/>
                              <a:gd name="T21" fmla="*/ 106 h 110"/>
                              <a:gd name="T22" fmla="*/ 61 w 98"/>
                              <a:gd name="T23" fmla="*/ 109 h 110"/>
                              <a:gd name="T24" fmla="*/ 49 w 98"/>
                              <a:gd name="T25" fmla="*/ 110 h 110"/>
                              <a:gd name="T26" fmla="*/ 38 w 98"/>
                              <a:gd name="T27" fmla="*/ 109 h 110"/>
                              <a:gd name="T28" fmla="*/ 30 w 98"/>
                              <a:gd name="T29" fmla="*/ 106 h 110"/>
                              <a:gd name="T30" fmla="*/ 21 w 98"/>
                              <a:gd name="T31" fmla="*/ 101 h 110"/>
                              <a:gd name="T32" fmla="*/ 14 w 98"/>
                              <a:gd name="T33" fmla="*/ 95 h 110"/>
                              <a:gd name="T34" fmla="*/ 8 w 98"/>
                              <a:gd name="T35" fmla="*/ 88 h 110"/>
                              <a:gd name="T36" fmla="*/ 4 w 98"/>
                              <a:gd name="T37" fmla="*/ 78 h 110"/>
                              <a:gd name="T38" fmla="*/ 1 w 98"/>
                              <a:gd name="T39" fmla="*/ 68 h 110"/>
                              <a:gd name="T40" fmla="*/ 0 w 98"/>
                              <a:gd name="T41" fmla="*/ 54 h 110"/>
                              <a:gd name="T42" fmla="*/ 1 w 98"/>
                              <a:gd name="T43" fmla="*/ 42 h 110"/>
                              <a:gd name="T44" fmla="*/ 4 w 98"/>
                              <a:gd name="T45" fmla="*/ 32 h 110"/>
                              <a:gd name="T46" fmla="*/ 8 w 98"/>
                              <a:gd name="T47" fmla="*/ 22 h 110"/>
                              <a:gd name="T48" fmla="*/ 14 w 98"/>
                              <a:gd name="T49" fmla="*/ 15 h 110"/>
                              <a:gd name="T50" fmla="*/ 21 w 98"/>
                              <a:gd name="T51" fmla="*/ 9 h 110"/>
                              <a:gd name="T52" fmla="*/ 30 w 98"/>
                              <a:gd name="T53" fmla="*/ 4 h 110"/>
                              <a:gd name="T54" fmla="*/ 38 w 98"/>
                              <a:gd name="T55" fmla="*/ 1 h 110"/>
                              <a:gd name="T56" fmla="*/ 49 w 98"/>
                              <a:gd name="T57" fmla="*/ 0 h 110"/>
                              <a:gd name="T58" fmla="*/ 61 w 98"/>
                              <a:gd name="T59" fmla="*/ 1 h 110"/>
                              <a:gd name="T60" fmla="*/ 69 w 98"/>
                              <a:gd name="T61" fmla="*/ 4 h 110"/>
                              <a:gd name="T62" fmla="*/ 78 w 98"/>
                              <a:gd name="T63" fmla="*/ 9 h 110"/>
                              <a:gd name="T64" fmla="*/ 85 w 98"/>
                              <a:gd name="T65" fmla="*/ 15 h 110"/>
                              <a:gd name="T66" fmla="*/ 84 w 98"/>
                              <a:gd name="T67" fmla="*/ 54 h 110"/>
                              <a:gd name="T68" fmla="*/ 82 w 98"/>
                              <a:gd name="T69" fmla="*/ 36 h 110"/>
                              <a:gd name="T70" fmla="*/ 74 w 98"/>
                              <a:gd name="T71" fmla="*/ 24 h 110"/>
                              <a:gd name="T72" fmla="*/ 69 w 98"/>
                              <a:gd name="T73" fmla="*/ 19 h 110"/>
                              <a:gd name="T74" fmla="*/ 57 w 98"/>
                              <a:gd name="T75" fmla="*/ 13 h 110"/>
                              <a:gd name="T76" fmla="*/ 49 w 98"/>
                              <a:gd name="T77" fmla="*/ 13 h 110"/>
                              <a:gd name="T78" fmla="*/ 42 w 98"/>
                              <a:gd name="T79" fmla="*/ 13 h 110"/>
                              <a:gd name="T80" fmla="*/ 29 w 98"/>
                              <a:gd name="T81" fmla="*/ 19 h 110"/>
                              <a:gd name="T82" fmla="*/ 25 w 98"/>
                              <a:gd name="T83" fmla="*/ 24 h 110"/>
                              <a:gd name="T84" fmla="*/ 16 w 98"/>
                              <a:gd name="T85" fmla="*/ 36 h 110"/>
                              <a:gd name="T86" fmla="*/ 15 w 98"/>
                              <a:gd name="T87" fmla="*/ 54 h 110"/>
                              <a:gd name="T88" fmla="*/ 16 w 98"/>
                              <a:gd name="T89" fmla="*/ 74 h 110"/>
                              <a:gd name="T90" fmla="*/ 25 w 98"/>
                              <a:gd name="T91" fmla="*/ 86 h 110"/>
                              <a:gd name="T92" fmla="*/ 30 w 98"/>
                              <a:gd name="T93" fmla="*/ 91 h 110"/>
                              <a:gd name="T94" fmla="*/ 42 w 98"/>
                              <a:gd name="T95" fmla="*/ 96 h 110"/>
                              <a:gd name="T96" fmla="*/ 49 w 98"/>
                              <a:gd name="T97" fmla="*/ 97 h 110"/>
                              <a:gd name="T98" fmla="*/ 57 w 98"/>
                              <a:gd name="T99" fmla="*/ 96 h 110"/>
                              <a:gd name="T100" fmla="*/ 69 w 98"/>
                              <a:gd name="T101" fmla="*/ 91 h 110"/>
                              <a:gd name="T102" fmla="*/ 74 w 98"/>
                              <a:gd name="T103" fmla="*/ 86 h 110"/>
                              <a:gd name="T104" fmla="*/ 82 w 98"/>
                              <a:gd name="T105" fmla="*/ 74 h 110"/>
                              <a:gd name="T106" fmla="*/ 84 w 98"/>
                              <a:gd name="T107" fmla="*/ 54 h 1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8" h="110">
                                <a:moveTo>
                                  <a:pt x="85" y="15"/>
                                </a:moveTo>
                                <a:lnTo>
                                  <a:pt x="90" y="22"/>
                                </a:lnTo>
                                <a:lnTo>
                                  <a:pt x="94" y="32"/>
                                </a:lnTo>
                                <a:lnTo>
                                  <a:pt x="98" y="42"/>
                                </a:lnTo>
                                <a:lnTo>
                                  <a:pt x="98" y="54"/>
                                </a:lnTo>
                                <a:lnTo>
                                  <a:pt x="98" y="68"/>
                                </a:lnTo>
                                <a:lnTo>
                                  <a:pt x="94" y="78"/>
                                </a:lnTo>
                                <a:lnTo>
                                  <a:pt x="90" y="88"/>
                                </a:lnTo>
                                <a:lnTo>
                                  <a:pt x="85" y="95"/>
                                </a:lnTo>
                                <a:lnTo>
                                  <a:pt x="78" y="101"/>
                                </a:lnTo>
                                <a:lnTo>
                                  <a:pt x="69" y="106"/>
                                </a:lnTo>
                                <a:lnTo>
                                  <a:pt x="61" y="109"/>
                                </a:lnTo>
                                <a:lnTo>
                                  <a:pt x="49" y="110"/>
                                </a:lnTo>
                                <a:lnTo>
                                  <a:pt x="38" y="109"/>
                                </a:lnTo>
                                <a:lnTo>
                                  <a:pt x="30" y="106"/>
                                </a:lnTo>
                                <a:lnTo>
                                  <a:pt x="21" y="101"/>
                                </a:lnTo>
                                <a:lnTo>
                                  <a:pt x="14" y="95"/>
                                </a:lnTo>
                                <a:lnTo>
                                  <a:pt x="8" y="88"/>
                                </a:lnTo>
                                <a:lnTo>
                                  <a:pt x="4" y="78"/>
                                </a:lnTo>
                                <a:lnTo>
                                  <a:pt x="1" y="68"/>
                                </a:lnTo>
                                <a:lnTo>
                                  <a:pt x="0" y="54"/>
                                </a:lnTo>
                                <a:lnTo>
                                  <a:pt x="1" y="42"/>
                                </a:lnTo>
                                <a:lnTo>
                                  <a:pt x="4" y="32"/>
                                </a:lnTo>
                                <a:lnTo>
                                  <a:pt x="8" y="22"/>
                                </a:lnTo>
                                <a:lnTo>
                                  <a:pt x="14" y="15"/>
                                </a:lnTo>
                                <a:lnTo>
                                  <a:pt x="21" y="9"/>
                                </a:lnTo>
                                <a:lnTo>
                                  <a:pt x="30" y="4"/>
                                </a:lnTo>
                                <a:lnTo>
                                  <a:pt x="38" y="1"/>
                                </a:lnTo>
                                <a:lnTo>
                                  <a:pt x="49" y="0"/>
                                </a:lnTo>
                                <a:lnTo>
                                  <a:pt x="61" y="1"/>
                                </a:lnTo>
                                <a:lnTo>
                                  <a:pt x="69" y="4"/>
                                </a:lnTo>
                                <a:lnTo>
                                  <a:pt x="78" y="9"/>
                                </a:lnTo>
                                <a:lnTo>
                                  <a:pt x="85" y="15"/>
                                </a:lnTo>
                                <a:close/>
                                <a:moveTo>
                                  <a:pt x="84" y="54"/>
                                </a:moveTo>
                                <a:lnTo>
                                  <a:pt x="82" y="36"/>
                                </a:lnTo>
                                <a:lnTo>
                                  <a:pt x="74" y="24"/>
                                </a:lnTo>
                                <a:lnTo>
                                  <a:pt x="69" y="19"/>
                                </a:lnTo>
                                <a:lnTo>
                                  <a:pt x="57" y="13"/>
                                </a:lnTo>
                                <a:lnTo>
                                  <a:pt x="49" y="13"/>
                                </a:lnTo>
                                <a:lnTo>
                                  <a:pt x="42" y="13"/>
                                </a:lnTo>
                                <a:lnTo>
                                  <a:pt x="29" y="19"/>
                                </a:lnTo>
                                <a:lnTo>
                                  <a:pt x="25" y="24"/>
                                </a:lnTo>
                                <a:lnTo>
                                  <a:pt x="16" y="36"/>
                                </a:lnTo>
                                <a:lnTo>
                                  <a:pt x="15" y="54"/>
                                </a:lnTo>
                                <a:lnTo>
                                  <a:pt x="16" y="74"/>
                                </a:lnTo>
                                <a:lnTo>
                                  <a:pt x="25" y="86"/>
                                </a:lnTo>
                                <a:lnTo>
                                  <a:pt x="30" y="91"/>
                                </a:lnTo>
                                <a:lnTo>
                                  <a:pt x="42" y="96"/>
                                </a:lnTo>
                                <a:lnTo>
                                  <a:pt x="49" y="97"/>
                                </a:lnTo>
                                <a:lnTo>
                                  <a:pt x="57" y="96"/>
                                </a:lnTo>
                                <a:lnTo>
                                  <a:pt x="69" y="91"/>
                                </a:lnTo>
                                <a:lnTo>
                                  <a:pt x="74" y="86"/>
                                </a:lnTo>
                                <a:lnTo>
                                  <a:pt x="82" y="74"/>
                                </a:lnTo>
                                <a:lnTo>
                                  <a:pt x="84"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014" name="Freeform 478"/>
                        <wps:cNvSpPr>
                          <a:spLocks/>
                        </wps:cNvSpPr>
                        <wps:spPr bwMode="auto">
                          <a:xfrm>
                            <a:off x="3497263" y="1498600"/>
                            <a:ext cx="42863" cy="53975"/>
                          </a:xfrm>
                          <a:custGeom>
                            <a:avLst/>
                            <a:gdLst>
                              <a:gd name="T0" fmla="*/ 80 w 80"/>
                              <a:gd name="T1" fmla="*/ 104 h 104"/>
                              <a:gd name="T2" fmla="*/ 66 w 80"/>
                              <a:gd name="T3" fmla="*/ 104 h 104"/>
                              <a:gd name="T4" fmla="*/ 66 w 80"/>
                              <a:gd name="T5" fmla="*/ 53 h 104"/>
                              <a:gd name="T6" fmla="*/ 13 w 80"/>
                              <a:gd name="T7" fmla="*/ 53 h 104"/>
                              <a:gd name="T8" fmla="*/ 13 w 80"/>
                              <a:gd name="T9" fmla="*/ 104 h 104"/>
                              <a:gd name="T10" fmla="*/ 0 w 80"/>
                              <a:gd name="T11" fmla="*/ 104 h 104"/>
                              <a:gd name="T12" fmla="*/ 0 w 80"/>
                              <a:gd name="T13" fmla="*/ 0 h 104"/>
                              <a:gd name="T14" fmla="*/ 13 w 80"/>
                              <a:gd name="T15" fmla="*/ 0 h 104"/>
                              <a:gd name="T16" fmla="*/ 13 w 80"/>
                              <a:gd name="T17" fmla="*/ 40 h 104"/>
                              <a:gd name="T18" fmla="*/ 66 w 80"/>
                              <a:gd name="T19" fmla="*/ 40 h 104"/>
                              <a:gd name="T20" fmla="*/ 66 w 80"/>
                              <a:gd name="T21" fmla="*/ 0 h 104"/>
                              <a:gd name="T22" fmla="*/ 80 w 80"/>
                              <a:gd name="T23" fmla="*/ 0 h 104"/>
                              <a:gd name="T24" fmla="*/ 80 w 80"/>
                              <a:gd name="T25" fmla="*/ 104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80" h="104">
                                <a:moveTo>
                                  <a:pt x="80" y="104"/>
                                </a:moveTo>
                                <a:lnTo>
                                  <a:pt x="66" y="104"/>
                                </a:lnTo>
                                <a:lnTo>
                                  <a:pt x="66" y="53"/>
                                </a:lnTo>
                                <a:lnTo>
                                  <a:pt x="13" y="53"/>
                                </a:lnTo>
                                <a:lnTo>
                                  <a:pt x="13" y="104"/>
                                </a:lnTo>
                                <a:lnTo>
                                  <a:pt x="0" y="104"/>
                                </a:lnTo>
                                <a:lnTo>
                                  <a:pt x="0" y="0"/>
                                </a:lnTo>
                                <a:lnTo>
                                  <a:pt x="13" y="0"/>
                                </a:lnTo>
                                <a:lnTo>
                                  <a:pt x="13" y="40"/>
                                </a:lnTo>
                                <a:lnTo>
                                  <a:pt x="66" y="40"/>
                                </a:lnTo>
                                <a:lnTo>
                                  <a:pt x="66" y="0"/>
                                </a:lnTo>
                                <a:lnTo>
                                  <a:pt x="80" y="0"/>
                                </a:lnTo>
                                <a:lnTo>
                                  <a:pt x="80" y="10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015" name="Freeform 479"/>
                        <wps:cNvSpPr>
                          <a:spLocks noEditPoints="1"/>
                        </wps:cNvSpPr>
                        <wps:spPr bwMode="auto">
                          <a:xfrm>
                            <a:off x="2159000" y="1498600"/>
                            <a:ext cx="50800" cy="57150"/>
                          </a:xfrm>
                          <a:custGeom>
                            <a:avLst/>
                            <a:gdLst>
                              <a:gd name="T0" fmla="*/ 84 w 97"/>
                              <a:gd name="T1" fmla="*/ 15 h 109"/>
                              <a:gd name="T2" fmla="*/ 90 w 97"/>
                              <a:gd name="T3" fmla="*/ 22 h 109"/>
                              <a:gd name="T4" fmla="*/ 93 w 97"/>
                              <a:gd name="T5" fmla="*/ 32 h 109"/>
                              <a:gd name="T6" fmla="*/ 97 w 97"/>
                              <a:gd name="T7" fmla="*/ 43 h 109"/>
                              <a:gd name="T8" fmla="*/ 97 w 97"/>
                              <a:gd name="T9" fmla="*/ 55 h 109"/>
                              <a:gd name="T10" fmla="*/ 96 w 97"/>
                              <a:gd name="T11" fmla="*/ 68 h 109"/>
                              <a:gd name="T12" fmla="*/ 93 w 97"/>
                              <a:gd name="T13" fmla="*/ 77 h 109"/>
                              <a:gd name="T14" fmla="*/ 90 w 97"/>
                              <a:gd name="T15" fmla="*/ 87 h 109"/>
                              <a:gd name="T16" fmla="*/ 84 w 97"/>
                              <a:gd name="T17" fmla="*/ 95 h 109"/>
                              <a:gd name="T18" fmla="*/ 77 w 97"/>
                              <a:gd name="T19" fmla="*/ 102 h 109"/>
                              <a:gd name="T20" fmla="*/ 69 w 97"/>
                              <a:gd name="T21" fmla="*/ 106 h 109"/>
                              <a:gd name="T22" fmla="*/ 59 w 97"/>
                              <a:gd name="T23" fmla="*/ 108 h 109"/>
                              <a:gd name="T24" fmla="*/ 49 w 97"/>
                              <a:gd name="T25" fmla="*/ 109 h 109"/>
                              <a:gd name="T26" fmla="*/ 38 w 97"/>
                              <a:gd name="T27" fmla="*/ 108 h 109"/>
                              <a:gd name="T28" fmla="*/ 28 w 97"/>
                              <a:gd name="T29" fmla="*/ 106 h 109"/>
                              <a:gd name="T30" fmla="*/ 20 w 97"/>
                              <a:gd name="T31" fmla="*/ 101 h 109"/>
                              <a:gd name="T32" fmla="*/ 13 w 97"/>
                              <a:gd name="T33" fmla="*/ 95 h 109"/>
                              <a:gd name="T34" fmla="*/ 7 w 97"/>
                              <a:gd name="T35" fmla="*/ 87 h 109"/>
                              <a:gd name="T36" fmla="*/ 4 w 97"/>
                              <a:gd name="T37" fmla="*/ 77 h 109"/>
                              <a:gd name="T38" fmla="*/ 1 w 97"/>
                              <a:gd name="T39" fmla="*/ 68 h 109"/>
                              <a:gd name="T40" fmla="*/ 0 w 97"/>
                              <a:gd name="T41" fmla="*/ 55 h 109"/>
                              <a:gd name="T42" fmla="*/ 1 w 97"/>
                              <a:gd name="T43" fmla="*/ 43 h 109"/>
                              <a:gd name="T44" fmla="*/ 4 w 97"/>
                              <a:gd name="T45" fmla="*/ 32 h 109"/>
                              <a:gd name="T46" fmla="*/ 7 w 97"/>
                              <a:gd name="T47" fmla="*/ 22 h 109"/>
                              <a:gd name="T48" fmla="*/ 13 w 97"/>
                              <a:gd name="T49" fmla="*/ 15 h 109"/>
                              <a:gd name="T50" fmla="*/ 20 w 97"/>
                              <a:gd name="T51" fmla="*/ 9 h 109"/>
                              <a:gd name="T52" fmla="*/ 28 w 97"/>
                              <a:gd name="T53" fmla="*/ 4 h 109"/>
                              <a:gd name="T54" fmla="*/ 38 w 97"/>
                              <a:gd name="T55" fmla="*/ 1 h 109"/>
                              <a:gd name="T56" fmla="*/ 49 w 97"/>
                              <a:gd name="T57" fmla="*/ 0 h 109"/>
                              <a:gd name="T58" fmla="*/ 59 w 97"/>
                              <a:gd name="T59" fmla="*/ 1 h 109"/>
                              <a:gd name="T60" fmla="*/ 69 w 97"/>
                              <a:gd name="T61" fmla="*/ 4 h 109"/>
                              <a:gd name="T62" fmla="*/ 77 w 97"/>
                              <a:gd name="T63" fmla="*/ 9 h 109"/>
                              <a:gd name="T64" fmla="*/ 84 w 97"/>
                              <a:gd name="T65" fmla="*/ 15 h 109"/>
                              <a:gd name="T66" fmla="*/ 82 w 97"/>
                              <a:gd name="T67" fmla="*/ 55 h 109"/>
                              <a:gd name="T68" fmla="*/ 81 w 97"/>
                              <a:gd name="T69" fmla="*/ 36 h 109"/>
                              <a:gd name="T70" fmla="*/ 74 w 97"/>
                              <a:gd name="T71" fmla="*/ 23 h 109"/>
                              <a:gd name="T72" fmla="*/ 69 w 97"/>
                              <a:gd name="T73" fmla="*/ 18 h 109"/>
                              <a:gd name="T74" fmla="*/ 57 w 97"/>
                              <a:gd name="T75" fmla="*/ 13 h 109"/>
                              <a:gd name="T76" fmla="*/ 49 w 97"/>
                              <a:gd name="T77" fmla="*/ 12 h 109"/>
                              <a:gd name="T78" fmla="*/ 41 w 97"/>
                              <a:gd name="T79" fmla="*/ 13 h 109"/>
                              <a:gd name="T80" fmla="*/ 28 w 97"/>
                              <a:gd name="T81" fmla="*/ 18 h 109"/>
                              <a:gd name="T82" fmla="*/ 23 w 97"/>
                              <a:gd name="T83" fmla="*/ 23 h 109"/>
                              <a:gd name="T84" fmla="*/ 16 w 97"/>
                              <a:gd name="T85" fmla="*/ 36 h 109"/>
                              <a:gd name="T86" fmla="*/ 15 w 97"/>
                              <a:gd name="T87" fmla="*/ 55 h 109"/>
                              <a:gd name="T88" fmla="*/ 16 w 97"/>
                              <a:gd name="T89" fmla="*/ 74 h 109"/>
                              <a:gd name="T90" fmla="*/ 23 w 97"/>
                              <a:gd name="T91" fmla="*/ 86 h 109"/>
                              <a:gd name="T92" fmla="*/ 28 w 97"/>
                              <a:gd name="T93" fmla="*/ 91 h 109"/>
                              <a:gd name="T94" fmla="*/ 41 w 97"/>
                              <a:gd name="T95" fmla="*/ 97 h 109"/>
                              <a:gd name="T96" fmla="*/ 49 w 97"/>
                              <a:gd name="T97" fmla="*/ 97 h 109"/>
                              <a:gd name="T98" fmla="*/ 57 w 97"/>
                              <a:gd name="T99" fmla="*/ 97 h 109"/>
                              <a:gd name="T100" fmla="*/ 69 w 97"/>
                              <a:gd name="T101" fmla="*/ 91 h 109"/>
                              <a:gd name="T102" fmla="*/ 74 w 97"/>
                              <a:gd name="T103" fmla="*/ 86 h 109"/>
                              <a:gd name="T104" fmla="*/ 81 w 97"/>
                              <a:gd name="T105" fmla="*/ 74 h 109"/>
                              <a:gd name="T106" fmla="*/ 82 w 97"/>
                              <a:gd name="T107" fmla="*/ 55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09">
                                <a:moveTo>
                                  <a:pt x="84" y="15"/>
                                </a:moveTo>
                                <a:lnTo>
                                  <a:pt x="90" y="22"/>
                                </a:lnTo>
                                <a:lnTo>
                                  <a:pt x="93" y="32"/>
                                </a:lnTo>
                                <a:lnTo>
                                  <a:pt x="97" y="43"/>
                                </a:lnTo>
                                <a:lnTo>
                                  <a:pt x="97" y="55"/>
                                </a:lnTo>
                                <a:lnTo>
                                  <a:pt x="96" y="68"/>
                                </a:lnTo>
                                <a:lnTo>
                                  <a:pt x="93" y="77"/>
                                </a:lnTo>
                                <a:lnTo>
                                  <a:pt x="90" y="87"/>
                                </a:lnTo>
                                <a:lnTo>
                                  <a:pt x="84" y="95"/>
                                </a:lnTo>
                                <a:lnTo>
                                  <a:pt x="77" y="102"/>
                                </a:lnTo>
                                <a:lnTo>
                                  <a:pt x="69" y="106"/>
                                </a:lnTo>
                                <a:lnTo>
                                  <a:pt x="59" y="108"/>
                                </a:lnTo>
                                <a:lnTo>
                                  <a:pt x="49" y="109"/>
                                </a:lnTo>
                                <a:lnTo>
                                  <a:pt x="38" y="108"/>
                                </a:lnTo>
                                <a:lnTo>
                                  <a:pt x="28" y="106"/>
                                </a:lnTo>
                                <a:lnTo>
                                  <a:pt x="20" y="101"/>
                                </a:lnTo>
                                <a:lnTo>
                                  <a:pt x="13" y="95"/>
                                </a:lnTo>
                                <a:lnTo>
                                  <a:pt x="7" y="87"/>
                                </a:lnTo>
                                <a:lnTo>
                                  <a:pt x="4" y="77"/>
                                </a:lnTo>
                                <a:lnTo>
                                  <a:pt x="1" y="68"/>
                                </a:lnTo>
                                <a:lnTo>
                                  <a:pt x="0" y="55"/>
                                </a:lnTo>
                                <a:lnTo>
                                  <a:pt x="1" y="43"/>
                                </a:lnTo>
                                <a:lnTo>
                                  <a:pt x="4" y="32"/>
                                </a:lnTo>
                                <a:lnTo>
                                  <a:pt x="7" y="22"/>
                                </a:lnTo>
                                <a:lnTo>
                                  <a:pt x="13" y="15"/>
                                </a:lnTo>
                                <a:lnTo>
                                  <a:pt x="20" y="9"/>
                                </a:lnTo>
                                <a:lnTo>
                                  <a:pt x="28" y="4"/>
                                </a:lnTo>
                                <a:lnTo>
                                  <a:pt x="38" y="1"/>
                                </a:lnTo>
                                <a:lnTo>
                                  <a:pt x="49" y="0"/>
                                </a:lnTo>
                                <a:lnTo>
                                  <a:pt x="59" y="1"/>
                                </a:lnTo>
                                <a:lnTo>
                                  <a:pt x="69" y="4"/>
                                </a:lnTo>
                                <a:lnTo>
                                  <a:pt x="77" y="9"/>
                                </a:lnTo>
                                <a:lnTo>
                                  <a:pt x="84" y="15"/>
                                </a:lnTo>
                                <a:close/>
                                <a:moveTo>
                                  <a:pt x="82" y="55"/>
                                </a:moveTo>
                                <a:lnTo>
                                  <a:pt x="81" y="36"/>
                                </a:lnTo>
                                <a:lnTo>
                                  <a:pt x="74" y="23"/>
                                </a:lnTo>
                                <a:lnTo>
                                  <a:pt x="69" y="18"/>
                                </a:lnTo>
                                <a:lnTo>
                                  <a:pt x="57" y="13"/>
                                </a:lnTo>
                                <a:lnTo>
                                  <a:pt x="49" y="12"/>
                                </a:lnTo>
                                <a:lnTo>
                                  <a:pt x="41" y="13"/>
                                </a:lnTo>
                                <a:lnTo>
                                  <a:pt x="28" y="18"/>
                                </a:lnTo>
                                <a:lnTo>
                                  <a:pt x="23" y="23"/>
                                </a:lnTo>
                                <a:lnTo>
                                  <a:pt x="16" y="36"/>
                                </a:lnTo>
                                <a:lnTo>
                                  <a:pt x="15" y="55"/>
                                </a:lnTo>
                                <a:lnTo>
                                  <a:pt x="16" y="74"/>
                                </a:lnTo>
                                <a:lnTo>
                                  <a:pt x="23" y="86"/>
                                </a:lnTo>
                                <a:lnTo>
                                  <a:pt x="28" y="91"/>
                                </a:lnTo>
                                <a:lnTo>
                                  <a:pt x="41" y="97"/>
                                </a:lnTo>
                                <a:lnTo>
                                  <a:pt x="49" y="97"/>
                                </a:lnTo>
                                <a:lnTo>
                                  <a:pt x="57" y="97"/>
                                </a:lnTo>
                                <a:lnTo>
                                  <a:pt x="69" y="91"/>
                                </a:lnTo>
                                <a:lnTo>
                                  <a:pt x="74" y="86"/>
                                </a:lnTo>
                                <a:lnTo>
                                  <a:pt x="81" y="74"/>
                                </a:lnTo>
                                <a:lnTo>
                                  <a:pt x="82" y="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016" name="Freeform 480"/>
                        <wps:cNvSpPr>
                          <a:spLocks/>
                        </wps:cNvSpPr>
                        <wps:spPr bwMode="auto">
                          <a:xfrm>
                            <a:off x="1784350" y="1282700"/>
                            <a:ext cx="42863" cy="55563"/>
                          </a:xfrm>
                          <a:custGeom>
                            <a:avLst/>
                            <a:gdLst>
                              <a:gd name="T0" fmla="*/ 80 w 80"/>
                              <a:gd name="T1" fmla="*/ 105 h 105"/>
                              <a:gd name="T2" fmla="*/ 66 w 80"/>
                              <a:gd name="T3" fmla="*/ 105 h 105"/>
                              <a:gd name="T4" fmla="*/ 66 w 80"/>
                              <a:gd name="T5" fmla="*/ 53 h 105"/>
                              <a:gd name="T6" fmla="*/ 13 w 80"/>
                              <a:gd name="T7" fmla="*/ 53 h 105"/>
                              <a:gd name="T8" fmla="*/ 13 w 80"/>
                              <a:gd name="T9" fmla="*/ 105 h 105"/>
                              <a:gd name="T10" fmla="*/ 0 w 80"/>
                              <a:gd name="T11" fmla="*/ 105 h 105"/>
                              <a:gd name="T12" fmla="*/ 0 w 80"/>
                              <a:gd name="T13" fmla="*/ 0 h 105"/>
                              <a:gd name="T14" fmla="*/ 13 w 80"/>
                              <a:gd name="T15" fmla="*/ 0 h 105"/>
                              <a:gd name="T16" fmla="*/ 13 w 80"/>
                              <a:gd name="T17" fmla="*/ 41 h 105"/>
                              <a:gd name="T18" fmla="*/ 66 w 80"/>
                              <a:gd name="T19" fmla="*/ 41 h 105"/>
                              <a:gd name="T20" fmla="*/ 66 w 80"/>
                              <a:gd name="T21" fmla="*/ 0 h 105"/>
                              <a:gd name="T22" fmla="*/ 80 w 80"/>
                              <a:gd name="T23" fmla="*/ 0 h 105"/>
                              <a:gd name="T24" fmla="*/ 80 w 80"/>
                              <a:gd name="T25" fmla="*/ 105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80" h="105">
                                <a:moveTo>
                                  <a:pt x="80" y="105"/>
                                </a:moveTo>
                                <a:lnTo>
                                  <a:pt x="66" y="105"/>
                                </a:lnTo>
                                <a:lnTo>
                                  <a:pt x="66" y="53"/>
                                </a:lnTo>
                                <a:lnTo>
                                  <a:pt x="13" y="53"/>
                                </a:lnTo>
                                <a:lnTo>
                                  <a:pt x="13" y="105"/>
                                </a:lnTo>
                                <a:lnTo>
                                  <a:pt x="0" y="105"/>
                                </a:lnTo>
                                <a:lnTo>
                                  <a:pt x="0" y="0"/>
                                </a:lnTo>
                                <a:lnTo>
                                  <a:pt x="13" y="0"/>
                                </a:lnTo>
                                <a:lnTo>
                                  <a:pt x="13" y="41"/>
                                </a:lnTo>
                                <a:lnTo>
                                  <a:pt x="66" y="41"/>
                                </a:lnTo>
                                <a:lnTo>
                                  <a:pt x="66" y="0"/>
                                </a:lnTo>
                                <a:lnTo>
                                  <a:pt x="80" y="0"/>
                                </a:lnTo>
                                <a:lnTo>
                                  <a:pt x="80"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017" name="Freeform 481"/>
                        <wps:cNvSpPr>
                          <a:spLocks noEditPoints="1"/>
                        </wps:cNvSpPr>
                        <wps:spPr bwMode="auto">
                          <a:xfrm>
                            <a:off x="1838325" y="1281112"/>
                            <a:ext cx="50800" cy="57150"/>
                          </a:xfrm>
                          <a:custGeom>
                            <a:avLst/>
                            <a:gdLst>
                              <a:gd name="T0" fmla="*/ 84 w 97"/>
                              <a:gd name="T1" fmla="*/ 14 h 109"/>
                              <a:gd name="T2" fmla="*/ 90 w 97"/>
                              <a:gd name="T3" fmla="*/ 22 h 109"/>
                              <a:gd name="T4" fmla="*/ 94 w 97"/>
                              <a:gd name="T5" fmla="*/ 32 h 109"/>
                              <a:gd name="T6" fmla="*/ 96 w 97"/>
                              <a:gd name="T7" fmla="*/ 41 h 109"/>
                              <a:gd name="T8" fmla="*/ 97 w 97"/>
                              <a:gd name="T9" fmla="*/ 54 h 109"/>
                              <a:gd name="T10" fmla="*/ 96 w 97"/>
                              <a:gd name="T11" fmla="*/ 67 h 109"/>
                              <a:gd name="T12" fmla="*/ 94 w 97"/>
                              <a:gd name="T13" fmla="*/ 77 h 109"/>
                              <a:gd name="T14" fmla="*/ 90 w 97"/>
                              <a:gd name="T15" fmla="*/ 87 h 109"/>
                              <a:gd name="T16" fmla="*/ 84 w 97"/>
                              <a:gd name="T17" fmla="*/ 94 h 109"/>
                              <a:gd name="T18" fmla="*/ 78 w 97"/>
                              <a:gd name="T19" fmla="*/ 101 h 109"/>
                              <a:gd name="T20" fmla="*/ 69 w 97"/>
                              <a:gd name="T21" fmla="*/ 105 h 109"/>
                              <a:gd name="T22" fmla="*/ 59 w 97"/>
                              <a:gd name="T23" fmla="*/ 108 h 109"/>
                              <a:gd name="T24" fmla="*/ 48 w 97"/>
                              <a:gd name="T25" fmla="*/ 109 h 109"/>
                              <a:gd name="T26" fmla="*/ 38 w 97"/>
                              <a:gd name="T27" fmla="*/ 108 h 109"/>
                              <a:gd name="T28" fmla="*/ 28 w 97"/>
                              <a:gd name="T29" fmla="*/ 105 h 109"/>
                              <a:gd name="T30" fmla="*/ 20 w 97"/>
                              <a:gd name="T31" fmla="*/ 101 h 109"/>
                              <a:gd name="T32" fmla="*/ 13 w 97"/>
                              <a:gd name="T33" fmla="*/ 94 h 109"/>
                              <a:gd name="T34" fmla="*/ 7 w 97"/>
                              <a:gd name="T35" fmla="*/ 87 h 109"/>
                              <a:gd name="T36" fmla="*/ 4 w 97"/>
                              <a:gd name="T37" fmla="*/ 77 h 109"/>
                              <a:gd name="T38" fmla="*/ 0 w 97"/>
                              <a:gd name="T39" fmla="*/ 67 h 109"/>
                              <a:gd name="T40" fmla="*/ 0 w 97"/>
                              <a:gd name="T41" fmla="*/ 54 h 109"/>
                              <a:gd name="T42" fmla="*/ 0 w 97"/>
                              <a:gd name="T43" fmla="*/ 41 h 109"/>
                              <a:gd name="T44" fmla="*/ 4 w 97"/>
                              <a:gd name="T45" fmla="*/ 32 h 109"/>
                              <a:gd name="T46" fmla="*/ 7 w 97"/>
                              <a:gd name="T47" fmla="*/ 22 h 109"/>
                              <a:gd name="T48" fmla="*/ 13 w 97"/>
                              <a:gd name="T49" fmla="*/ 14 h 109"/>
                              <a:gd name="T50" fmla="*/ 20 w 97"/>
                              <a:gd name="T51" fmla="*/ 8 h 109"/>
                              <a:gd name="T52" fmla="*/ 28 w 97"/>
                              <a:gd name="T53" fmla="*/ 3 h 109"/>
                              <a:gd name="T54" fmla="*/ 38 w 97"/>
                              <a:gd name="T55" fmla="*/ 1 h 109"/>
                              <a:gd name="T56" fmla="*/ 48 w 97"/>
                              <a:gd name="T57" fmla="*/ 0 h 109"/>
                              <a:gd name="T58" fmla="*/ 59 w 97"/>
                              <a:gd name="T59" fmla="*/ 1 h 109"/>
                              <a:gd name="T60" fmla="*/ 69 w 97"/>
                              <a:gd name="T61" fmla="*/ 3 h 109"/>
                              <a:gd name="T62" fmla="*/ 78 w 97"/>
                              <a:gd name="T63" fmla="*/ 8 h 109"/>
                              <a:gd name="T64" fmla="*/ 84 w 97"/>
                              <a:gd name="T65" fmla="*/ 14 h 109"/>
                              <a:gd name="T66" fmla="*/ 82 w 97"/>
                              <a:gd name="T67" fmla="*/ 54 h 109"/>
                              <a:gd name="T68" fmla="*/ 81 w 97"/>
                              <a:gd name="T69" fmla="*/ 35 h 109"/>
                              <a:gd name="T70" fmla="*/ 74 w 97"/>
                              <a:gd name="T71" fmla="*/ 23 h 109"/>
                              <a:gd name="T72" fmla="*/ 69 w 97"/>
                              <a:gd name="T73" fmla="*/ 18 h 109"/>
                              <a:gd name="T74" fmla="*/ 57 w 97"/>
                              <a:gd name="T75" fmla="*/ 12 h 109"/>
                              <a:gd name="T76" fmla="*/ 48 w 97"/>
                              <a:gd name="T77" fmla="*/ 12 h 109"/>
                              <a:gd name="T78" fmla="*/ 41 w 97"/>
                              <a:gd name="T79" fmla="*/ 12 h 109"/>
                              <a:gd name="T80" fmla="*/ 28 w 97"/>
                              <a:gd name="T81" fmla="*/ 18 h 109"/>
                              <a:gd name="T82" fmla="*/ 23 w 97"/>
                              <a:gd name="T83" fmla="*/ 23 h 109"/>
                              <a:gd name="T84" fmla="*/ 16 w 97"/>
                              <a:gd name="T85" fmla="*/ 35 h 109"/>
                              <a:gd name="T86" fmla="*/ 15 w 97"/>
                              <a:gd name="T87" fmla="*/ 54 h 109"/>
                              <a:gd name="T88" fmla="*/ 16 w 97"/>
                              <a:gd name="T89" fmla="*/ 73 h 109"/>
                              <a:gd name="T90" fmla="*/ 23 w 97"/>
                              <a:gd name="T91" fmla="*/ 86 h 109"/>
                              <a:gd name="T92" fmla="*/ 28 w 97"/>
                              <a:gd name="T93" fmla="*/ 91 h 109"/>
                              <a:gd name="T94" fmla="*/ 41 w 97"/>
                              <a:gd name="T95" fmla="*/ 96 h 109"/>
                              <a:gd name="T96" fmla="*/ 48 w 97"/>
                              <a:gd name="T97" fmla="*/ 97 h 109"/>
                              <a:gd name="T98" fmla="*/ 57 w 97"/>
                              <a:gd name="T99" fmla="*/ 96 h 109"/>
                              <a:gd name="T100" fmla="*/ 69 w 97"/>
                              <a:gd name="T101" fmla="*/ 91 h 109"/>
                              <a:gd name="T102" fmla="*/ 74 w 97"/>
                              <a:gd name="T103" fmla="*/ 86 h 109"/>
                              <a:gd name="T104" fmla="*/ 81 w 97"/>
                              <a:gd name="T105" fmla="*/ 73 h 109"/>
                              <a:gd name="T106" fmla="*/ 82 w 97"/>
                              <a:gd name="T107" fmla="*/ 54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09">
                                <a:moveTo>
                                  <a:pt x="84" y="14"/>
                                </a:moveTo>
                                <a:lnTo>
                                  <a:pt x="90" y="22"/>
                                </a:lnTo>
                                <a:lnTo>
                                  <a:pt x="94" y="32"/>
                                </a:lnTo>
                                <a:lnTo>
                                  <a:pt x="96" y="41"/>
                                </a:lnTo>
                                <a:lnTo>
                                  <a:pt x="97" y="54"/>
                                </a:lnTo>
                                <a:lnTo>
                                  <a:pt x="96" y="67"/>
                                </a:lnTo>
                                <a:lnTo>
                                  <a:pt x="94" y="77"/>
                                </a:lnTo>
                                <a:lnTo>
                                  <a:pt x="90" y="87"/>
                                </a:lnTo>
                                <a:lnTo>
                                  <a:pt x="84" y="94"/>
                                </a:lnTo>
                                <a:lnTo>
                                  <a:pt x="78" y="101"/>
                                </a:lnTo>
                                <a:lnTo>
                                  <a:pt x="69" y="105"/>
                                </a:lnTo>
                                <a:lnTo>
                                  <a:pt x="59" y="108"/>
                                </a:lnTo>
                                <a:lnTo>
                                  <a:pt x="48" y="109"/>
                                </a:lnTo>
                                <a:lnTo>
                                  <a:pt x="38" y="108"/>
                                </a:lnTo>
                                <a:lnTo>
                                  <a:pt x="28" y="105"/>
                                </a:lnTo>
                                <a:lnTo>
                                  <a:pt x="20" y="101"/>
                                </a:lnTo>
                                <a:lnTo>
                                  <a:pt x="13" y="94"/>
                                </a:lnTo>
                                <a:lnTo>
                                  <a:pt x="7" y="87"/>
                                </a:lnTo>
                                <a:lnTo>
                                  <a:pt x="4" y="77"/>
                                </a:lnTo>
                                <a:lnTo>
                                  <a:pt x="0" y="67"/>
                                </a:lnTo>
                                <a:lnTo>
                                  <a:pt x="0" y="54"/>
                                </a:lnTo>
                                <a:lnTo>
                                  <a:pt x="0" y="41"/>
                                </a:lnTo>
                                <a:lnTo>
                                  <a:pt x="4" y="32"/>
                                </a:lnTo>
                                <a:lnTo>
                                  <a:pt x="7" y="22"/>
                                </a:lnTo>
                                <a:lnTo>
                                  <a:pt x="13" y="14"/>
                                </a:lnTo>
                                <a:lnTo>
                                  <a:pt x="20" y="8"/>
                                </a:lnTo>
                                <a:lnTo>
                                  <a:pt x="28" y="3"/>
                                </a:lnTo>
                                <a:lnTo>
                                  <a:pt x="38" y="1"/>
                                </a:lnTo>
                                <a:lnTo>
                                  <a:pt x="48" y="0"/>
                                </a:lnTo>
                                <a:lnTo>
                                  <a:pt x="59" y="1"/>
                                </a:lnTo>
                                <a:lnTo>
                                  <a:pt x="69" y="3"/>
                                </a:lnTo>
                                <a:lnTo>
                                  <a:pt x="78" y="8"/>
                                </a:lnTo>
                                <a:lnTo>
                                  <a:pt x="84" y="14"/>
                                </a:lnTo>
                                <a:close/>
                                <a:moveTo>
                                  <a:pt x="82" y="54"/>
                                </a:moveTo>
                                <a:lnTo>
                                  <a:pt x="81" y="35"/>
                                </a:lnTo>
                                <a:lnTo>
                                  <a:pt x="74" y="23"/>
                                </a:lnTo>
                                <a:lnTo>
                                  <a:pt x="69" y="18"/>
                                </a:lnTo>
                                <a:lnTo>
                                  <a:pt x="57" y="12"/>
                                </a:lnTo>
                                <a:lnTo>
                                  <a:pt x="48" y="12"/>
                                </a:lnTo>
                                <a:lnTo>
                                  <a:pt x="41" y="12"/>
                                </a:lnTo>
                                <a:lnTo>
                                  <a:pt x="28" y="18"/>
                                </a:lnTo>
                                <a:lnTo>
                                  <a:pt x="23" y="23"/>
                                </a:lnTo>
                                <a:lnTo>
                                  <a:pt x="16" y="35"/>
                                </a:lnTo>
                                <a:lnTo>
                                  <a:pt x="15" y="54"/>
                                </a:lnTo>
                                <a:lnTo>
                                  <a:pt x="16" y="73"/>
                                </a:lnTo>
                                <a:lnTo>
                                  <a:pt x="23" y="86"/>
                                </a:lnTo>
                                <a:lnTo>
                                  <a:pt x="28" y="91"/>
                                </a:lnTo>
                                <a:lnTo>
                                  <a:pt x="41" y="96"/>
                                </a:lnTo>
                                <a:lnTo>
                                  <a:pt x="48" y="97"/>
                                </a:lnTo>
                                <a:lnTo>
                                  <a:pt x="57" y="96"/>
                                </a:lnTo>
                                <a:lnTo>
                                  <a:pt x="69" y="91"/>
                                </a:lnTo>
                                <a:lnTo>
                                  <a:pt x="74" y="86"/>
                                </a:lnTo>
                                <a:lnTo>
                                  <a:pt x="81" y="73"/>
                                </a:lnTo>
                                <a:lnTo>
                                  <a:pt x="82"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018" name="Line 482"/>
                        <wps:cNvCnPr/>
                        <wps:spPr bwMode="auto">
                          <a:xfrm>
                            <a:off x="2032000" y="646112"/>
                            <a:ext cx="77788"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19" name="Line 483"/>
                        <wps:cNvCnPr/>
                        <wps:spPr bwMode="auto">
                          <a:xfrm>
                            <a:off x="2030413" y="669925"/>
                            <a:ext cx="60325" cy="34925"/>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20" name="Line 484"/>
                        <wps:cNvCnPr/>
                        <wps:spPr bwMode="auto">
                          <a:xfrm flipV="1">
                            <a:off x="2032000" y="78105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21" name="Line 485"/>
                        <wps:cNvCnPr/>
                        <wps:spPr bwMode="auto">
                          <a:xfrm flipV="1">
                            <a:off x="2030413" y="766762"/>
                            <a:ext cx="60325" cy="34925"/>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22" name="Line 486"/>
                        <wps:cNvCnPr/>
                        <wps:spPr bwMode="auto">
                          <a:xfrm flipV="1">
                            <a:off x="1954213" y="646112"/>
                            <a:ext cx="77788"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23" name="Line 487"/>
                        <wps:cNvCnPr/>
                        <wps:spPr bwMode="auto">
                          <a:xfrm>
                            <a:off x="1954213" y="78105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24" name="Line 488"/>
                        <wps:cNvCnPr/>
                        <wps:spPr bwMode="auto">
                          <a:xfrm flipV="1">
                            <a:off x="1954213" y="692150"/>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25" name="Line 489"/>
                        <wps:cNvCnPr/>
                        <wps:spPr bwMode="auto">
                          <a:xfrm flipV="1">
                            <a:off x="1976438" y="701675"/>
                            <a:ext cx="0" cy="698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26" name="Line 490"/>
                        <wps:cNvCnPr/>
                        <wps:spPr bwMode="auto">
                          <a:xfrm flipV="1">
                            <a:off x="2265363" y="692150"/>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27" name="Line 491"/>
                        <wps:cNvCnPr/>
                        <wps:spPr bwMode="auto">
                          <a:xfrm>
                            <a:off x="2187575" y="646112"/>
                            <a:ext cx="77788"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28" name="Line 492"/>
                        <wps:cNvCnPr/>
                        <wps:spPr bwMode="auto">
                          <a:xfrm flipV="1">
                            <a:off x="2217738" y="781050"/>
                            <a:ext cx="47625" cy="269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29" name="Line 493"/>
                        <wps:cNvCnPr/>
                        <wps:spPr bwMode="auto">
                          <a:xfrm flipV="1">
                            <a:off x="2109788" y="646112"/>
                            <a:ext cx="77788"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30" name="Line 494"/>
                        <wps:cNvCnPr/>
                        <wps:spPr bwMode="auto">
                          <a:xfrm>
                            <a:off x="2109788" y="781050"/>
                            <a:ext cx="46038" cy="254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31" name="Line 495"/>
                        <wps:cNvCnPr/>
                        <wps:spPr bwMode="auto">
                          <a:xfrm flipV="1">
                            <a:off x="2109788" y="692150"/>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32" name="Line 496"/>
                        <wps:cNvCnPr/>
                        <wps:spPr bwMode="auto">
                          <a:xfrm flipV="1">
                            <a:off x="2032000" y="557212"/>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33" name="Line 497"/>
                        <wps:cNvCnPr/>
                        <wps:spPr bwMode="auto">
                          <a:xfrm>
                            <a:off x="2032000" y="825500"/>
                            <a:ext cx="0" cy="904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34" name="Line 498"/>
                        <wps:cNvCnPr/>
                        <wps:spPr bwMode="auto">
                          <a:xfrm flipH="1">
                            <a:off x="1876425" y="78105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35" name="Line 499"/>
                        <wps:cNvCnPr/>
                        <wps:spPr bwMode="auto">
                          <a:xfrm>
                            <a:off x="2265363" y="78105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36" name="Line 500"/>
                        <wps:cNvCnPr/>
                        <wps:spPr bwMode="auto">
                          <a:xfrm flipV="1">
                            <a:off x="2343150" y="781050"/>
                            <a:ext cx="76200"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37" name="Line 501"/>
                        <wps:cNvCnPr/>
                        <wps:spPr bwMode="auto">
                          <a:xfrm>
                            <a:off x="2419350" y="78105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38" name="Line 502"/>
                        <wps:cNvCnPr/>
                        <wps:spPr bwMode="auto">
                          <a:xfrm flipV="1">
                            <a:off x="2497138" y="78105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39" name="Line 503"/>
                        <wps:cNvCnPr/>
                        <wps:spPr bwMode="auto">
                          <a:xfrm>
                            <a:off x="2574925" y="78105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40" name="Line 504"/>
                        <wps:cNvCnPr/>
                        <wps:spPr bwMode="auto">
                          <a:xfrm flipV="1">
                            <a:off x="2652713" y="78105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41" name="Line 505"/>
                        <wps:cNvCnPr/>
                        <wps:spPr bwMode="auto">
                          <a:xfrm>
                            <a:off x="2730500" y="78105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42" name="Line 506"/>
                        <wps:cNvCnPr/>
                        <wps:spPr bwMode="auto">
                          <a:xfrm flipV="1">
                            <a:off x="2808288" y="78105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43" name="Line 507"/>
                        <wps:cNvCnPr/>
                        <wps:spPr bwMode="auto">
                          <a:xfrm>
                            <a:off x="2886075" y="78105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44" name="Line 508"/>
                        <wps:cNvCnPr/>
                        <wps:spPr bwMode="auto">
                          <a:xfrm flipV="1">
                            <a:off x="2963863" y="781050"/>
                            <a:ext cx="76200"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45" name="Line 509"/>
                        <wps:cNvCnPr/>
                        <wps:spPr bwMode="auto">
                          <a:xfrm>
                            <a:off x="3040063" y="781050"/>
                            <a:ext cx="79375"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46" name="Line 510"/>
                        <wps:cNvCnPr/>
                        <wps:spPr bwMode="auto">
                          <a:xfrm flipV="1">
                            <a:off x="3119438" y="78105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47" name="Line 511"/>
                        <wps:cNvCnPr/>
                        <wps:spPr bwMode="auto">
                          <a:xfrm>
                            <a:off x="3197225" y="78105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48" name="Line 512"/>
                        <wps:cNvCnPr/>
                        <wps:spPr bwMode="auto">
                          <a:xfrm flipV="1">
                            <a:off x="2574925" y="692150"/>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49" name="Line 513"/>
                        <wps:cNvCnPr/>
                        <wps:spPr bwMode="auto">
                          <a:xfrm flipV="1">
                            <a:off x="2886075" y="692150"/>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50" name="Line 514"/>
                        <wps:cNvCnPr/>
                        <wps:spPr bwMode="auto">
                          <a:xfrm flipV="1">
                            <a:off x="3197225" y="692150"/>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51" name="Line 515"/>
                        <wps:cNvCnPr/>
                        <wps:spPr bwMode="auto">
                          <a:xfrm flipH="1" flipV="1">
                            <a:off x="1908175" y="665162"/>
                            <a:ext cx="46038" cy="269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52" name="Line 516"/>
                        <wps:cNvCnPr/>
                        <wps:spPr bwMode="auto">
                          <a:xfrm flipV="1">
                            <a:off x="2265363" y="73660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53" name="Freeform 517"/>
                        <wps:cNvSpPr>
                          <a:spLocks noEditPoints="1"/>
                        </wps:cNvSpPr>
                        <wps:spPr bwMode="auto">
                          <a:xfrm>
                            <a:off x="2162175" y="815975"/>
                            <a:ext cx="50800" cy="57150"/>
                          </a:xfrm>
                          <a:custGeom>
                            <a:avLst/>
                            <a:gdLst>
                              <a:gd name="T0" fmla="*/ 84 w 97"/>
                              <a:gd name="T1" fmla="*/ 14 h 109"/>
                              <a:gd name="T2" fmla="*/ 90 w 97"/>
                              <a:gd name="T3" fmla="*/ 21 h 109"/>
                              <a:gd name="T4" fmla="*/ 94 w 97"/>
                              <a:gd name="T5" fmla="*/ 31 h 109"/>
                              <a:gd name="T6" fmla="*/ 96 w 97"/>
                              <a:gd name="T7" fmla="*/ 42 h 109"/>
                              <a:gd name="T8" fmla="*/ 97 w 97"/>
                              <a:gd name="T9" fmla="*/ 55 h 109"/>
                              <a:gd name="T10" fmla="*/ 96 w 97"/>
                              <a:gd name="T11" fmla="*/ 67 h 109"/>
                              <a:gd name="T12" fmla="*/ 94 w 97"/>
                              <a:gd name="T13" fmla="*/ 78 h 109"/>
                              <a:gd name="T14" fmla="*/ 90 w 97"/>
                              <a:gd name="T15" fmla="*/ 88 h 109"/>
                              <a:gd name="T16" fmla="*/ 84 w 97"/>
                              <a:gd name="T17" fmla="*/ 95 h 109"/>
                              <a:gd name="T18" fmla="*/ 78 w 97"/>
                              <a:gd name="T19" fmla="*/ 101 h 109"/>
                              <a:gd name="T20" fmla="*/ 69 w 97"/>
                              <a:gd name="T21" fmla="*/ 105 h 109"/>
                              <a:gd name="T22" fmla="*/ 59 w 97"/>
                              <a:gd name="T23" fmla="*/ 109 h 109"/>
                              <a:gd name="T24" fmla="*/ 48 w 97"/>
                              <a:gd name="T25" fmla="*/ 109 h 109"/>
                              <a:gd name="T26" fmla="*/ 38 w 97"/>
                              <a:gd name="T27" fmla="*/ 109 h 109"/>
                              <a:gd name="T28" fmla="*/ 28 w 97"/>
                              <a:gd name="T29" fmla="*/ 105 h 109"/>
                              <a:gd name="T30" fmla="*/ 20 w 97"/>
                              <a:gd name="T31" fmla="*/ 101 h 109"/>
                              <a:gd name="T32" fmla="*/ 14 w 97"/>
                              <a:gd name="T33" fmla="*/ 95 h 109"/>
                              <a:gd name="T34" fmla="*/ 7 w 97"/>
                              <a:gd name="T35" fmla="*/ 87 h 109"/>
                              <a:gd name="T36" fmla="*/ 4 w 97"/>
                              <a:gd name="T37" fmla="*/ 78 h 109"/>
                              <a:gd name="T38" fmla="*/ 0 w 97"/>
                              <a:gd name="T39" fmla="*/ 67 h 109"/>
                              <a:gd name="T40" fmla="*/ 0 w 97"/>
                              <a:gd name="T41" fmla="*/ 55 h 109"/>
                              <a:gd name="T42" fmla="*/ 0 w 97"/>
                              <a:gd name="T43" fmla="*/ 42 h 109"/>
                              <a:gd name="T44" fmla="*/ 4 w 97"/>
                              <a:gd name="T45" fmla="*/ 31 h 109"/>
                              <a:gd name="T46" fmla="*/ 7 w 97"/>
                              <a:gd name="T47" fmla="*/ 22 h 109"/>
                              <a:gd name="T48" fmla="*/ 14 w 97"/>
                              <a:gd name="T49" fmla="*/ 14 h 109"/>
                              <a:gd name="T50" fmla="*/ 20 w 97"/>
                              <a:gd name="T51" fmla="*/ 8 h 109"/>
                              <a:gd name="T52" fmla="*/ 28 w 97"/>
                              <a:gd name="T53" fmla="*/ 4 h 109"/>
                              <a:gd name="T54" fmla="*/ 38 w 97"/>
                              <a:gd name="T55" fmla="*/ 0 h 109"/>
                              <a:gd name="T56" fmla="*/ 48 w 97"/>
                              <a:gd name="T57" fmla="*/ 0 h 109"/>
                              <a:gd name="T58" fmla="*/ 59 w 97"/>
                              <a:gd name="T59" fmla="*/ 0 h 109"/>
                              <a:gd name="T60" fmla="*/ 69 w 97"/>
                              <a:gd name="T61" fmla="*/ 4 h 109"/>
                              <a:gd name="T62" fmla="*/ 78 w 97"/>
                              <a:gd name="T63" fmla="*/ 8 h 109"/>
                              <a:gd name="T64" fmla="*/ 84 w 97"/>
                              <a:gd name="T65" fmla="*/ 14 h 109"/>
                              <a:gd name="T66" fmla="*/ 83 w 97"/>
                              <a:gd name="T67" fmla="*/ 55 h 109"/>
                              <a:gd name="T68" fmla="*/ 81 w 97"/>
                              <a:gd name="T69" fmla="*/ 36 h 109"/>
                              <a:gd name="T70" fmla="*/ 74 w 97"/>
                              <a:gd name="T71" fmla="*/ 22 h 109"/>
                              <a:gd name="T72" fmla="*/ 69 w 97"/>
                              <a:gd name="T73" fmla="*/ 18 h 109"/>
                              <a:gd name="T74" fmla="*/ 57 w 97"/>
                              <a:gd name="T75" fmla="*/ 13 h 109"/>
                              <a:gd name="T76" fmla="*/ 48 w 97"/>
                              <a:gd name="T77" fmla="*/ 11 h 109"/>
                              <a:gd name="T78" fmla="*/ 41 w 97"/>
                              <a:gd name="T79" fmla="*/ 13 h 109"/>
                              <a:gd name="T80" fmla="*/ 28 w 97"/>
                              <a:gd name="T81" fmla="*/ 18 h 109"/>
                              <a:gd name="T82" fmla="*/ 23 w 97"/>
                              <a:gd name="T83" fmla="*/ 22 h 109"/>
                              <a:gd name="T84" fmla="*/ 16 w 97"/>
                              <a:gd name="T85" fmla="*/ 36 h 109"/>
                              <a:gd name="T86" fmla="*/ 15 w 97"/>
                              <a:gd name="T87" fmla="*/ 55 h 109"/>
                              <a:gd name="T88" fmla="*/ 16 w 97"/>
                              <a:gd name="T89" fmla="*/ 73 h 109"/>
                              <a:gd name="T90" fmla="*/ 23 w 97"/>
                              <a:gd name="T91" fmla="*/ 87 h 109"/>
                              <a:gd name="T92" fmla="*/ 28 w 97"/>
                              <a:gd name="T93" fmla="*/ 91 h 109"/>
                              <a:gd name="T94" fmla="*/ 41 w 97"/>
                              <a:gd name="T95" fmla="*/ 96 h 109"/>
                              <a:gd name="T96" fmla="*/ 48 w 97"/>
                              <a:gd name="T97" fmla="*/ 96 h 109"/>
                              <a:gd name="T98" fmla="*/ 57 w 97"/>
                              <a:gd name="T99" fmla="*/ 96 h 109"/>
                              <a:gd name="T100" fmla="*/ 69 w 97"/>
                              <a:gd name="T101" fmla="*/ 91 h 109"/>
                              <a:gd name="T102" fmla="*/ 74 w 97"/>
                              <a:gd name="T103" fmla="*/ 87 h 109"/>
                              <a:gd name="T104" fmla="*/ 81 w 97"/>
                              <a:gd name="T105" fmla="*/ 73 h 109"/>
                              <a:gd name="T106" fmla="*/ 83 w 97"/>
                              <a:gd name="T107" fmla="*/ 55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09">
                                <a:moveTo>
                                  <a:pt x="84" y="14"/>
                                </a:moveTo>
                                <a:lnTo>
                                  <a:pt x="90" y="21"/>
                                </a:lnTo>
                                <a:lnTo>
                                  <a:pt x="94" y="31"/>
                                </a:lnTo>
                                <a:lnTo>
                                  <a:pt x="96" y="42"/>
                                </a:lnTo>
                                <a:lnTo>
                                  <a:pt x="97" y="55"/>
                                </a:lnTo>
                                <a:lnTo>
                                  <a:pt x="96" y="67"/>
                                </a:lnTo>
                                <a:lnTo>
                                  <a:pt x="94" y="78"/>
                                </a:lnTo>
                                <a:lnTo>
                                  <a:pt x="90" y="88"/>
                                </a:lnTo>
                                <a:lnTo>
                                  <a:pt x="84" y="95"/>
                                </a:lnTo>
                                <a:lnTo>
                                  <a:pt x="78" y="101"/>
                                </a:lnTo>
                                <a:lnTo>
                                  <a:pt x="69" y="105"/>
                                </a:lnTo>
                                <a:lnTo>
                                  <a:pt x="59" y="109"/>
                                </a:lnTo>
                                <a:lnTo>
                                  <a:pt x="48" y="109"/>
                                </a:lnTo>
                                <a:lnTo>
                                  <a:pt x="38" y="109"/>
                                </a:lnTo>
                                <a:lnTo>
                                  <a:pt x="28" y="105"/>
                                </a:lnTo>
                                <a:lnTo>
                                  <a:pt x="20" y="101"/>
                                </a:lnTo>
                                <a:lnTo>
                                  <a:pt x="14" y="95"/>
                                </a:lnTo>
                                <a:lnTo>
                                  <a:pt x="7" y="87"/>
                                </a:lnTo>
                                <a:lnTo>
                                  <a:pt x="4" y="78"/>
                                </a:lnTo>
                                <a:lnTo>
                                  <a:pt x="0" y="67"/>
                                </a:lnTo>
                                <a:lnTo>
                                  <a:pt x="0" y="55"/>
                                </a:lnTo>
                                <a:lnTo>
                                  <a:pt x="0" y="42"/>
                                </a:lnTo>
                                <a:lnTo>
                                  <a:pt x="4" y="31"/>
                                </a:lnTo>
                                <a:lnTo>
                                  <a:pt x="7" y="22"/>
                                </a:lnTo>
                                <a:lnTo>
                                  <a:pt x="14" y="14"/>
                                </a:lnTo>
                                <a:lnTo>
                                  <a:pt x="20" y="8"/>
                                </a:lnTo>
                                <a:lnTo>
                                  <a:pt x="28" y="4"/>
                                </a:lnTo>
                                <a:lnTo>
                                  <a:pt x="38" y="0"/>
                                </a:lnTo>
                                <a:lnTo>
                                  <a:pt x="48" y="0"/>
                                </a:lnTo>
                                <a:lnTo>
                                  <a:pt x="59" y="0"/>
                                </a:lnTo>
                                <a:lnTo>
                                  <a:pt x="69" y="4"/>
                                </a:lnTo>
                                <a:lnTo>
                                  <a:pt x="78" y="8"/>
                                </a:lnTo>
                                <a:lnTo>
                                  <a:pt x="84" y="14"/>
                                </a:lnTo>
                                <a:close/>
                                <a:moveTo>
                                  <a:pt x="83" y="55"/>
                                </a:moveTo>
                                <a:lnTo>
                                  <a:pt x="81" y="36"/>
                                </a:lnTo>
                                <a:lnTo>
                                  <a:pt x="74" y="22"/>
                                </a:lnTo>
                                <a:lnTo>
                                  <a:pt x="69" y="18"/>
                                </a:lnTo>
                                <a:lnTo>
                                  <a:pt x="57" y="13"/>
                                </a:lnTo>
                                <a:lnTo>
                                  <a:pt x="48" y="11"/>
                                </a:lnTo>
                                <a:lnTo>
                                  <a:pt x="41" y="13"/>
                                </a:lnTo>
                                <a:lnTo>
                                  <a:pt x="28" y="18"/>
                                </a:lnTo>
                                <a:lnTo>
                                  <a:pt x="23" y="22"/>
                                </a:lnTo>
                                <a:lnTo>
                                  <a:pt x="16" y="36"/>
                                </a:lnTo>
                                <a:lnTo>
                                  <a:pt x="15" y="55"/>
                                </a:lnTo>
                                <a:lnTo>
                                  <a:pt x="16" y="73"/>
                                </a:lnTo>
                                <a:lnTo>
                                  <a:pt x="23" y="87"/>
                                </a:lnTo>
                                <a:lnTo>
                                  <a:pt x="28" y="91"/>
                                </a:lnTo>
                                <a:lnTo>
                                  <a:pt x="41" y="96"/>
                                </a:lnTo>
                                <a:lnTo>
                                  <a:pt x="48" y="96"/>
                                </a:lnTo>
                                <a:lnTo>
                                  <a:pt x="57" y="96"/>
                                </a:lnTo>
                                <a:lnTo>
                                  <a:pt x="69" y="91"/>
                                </a:lnTo>
                                <a:lnTo>
                                  <a:pt x="74" y="87"/>
                                </a:lnTo>
                                <a:lnTo>
                                  <a:pt x="81" y="73"/>
                                </a:lnTo>
                                <a:lnTo>
                                  <a:pt x="83" y="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054" name="Freeform 518"/>
                        <wps:cNvSpPr>
                          <a:spLocks/>
                        </wps:cNvSpPr>
                        <wps:spPr bwMode="auto">
                          <a:xfrm>
                            <a:off x="1782763" y="598487"/>
                            <a:ext cx="42863" cy="55563"/>
                          </a:xfrm>
                          <a:custGeom>
                            <a:avLst/>
                            <a:gdLst>
                              <a:gd name="T0" fmla="*/ 81 w 81"/>
                              <a:gd name="T1" fmla="*/ 105 h 105"/>
                              <a:gd name="T2" fmla="*/ 67 w 81"/>
                              <a:gd name="T3" fmla="*/ 105 h 105"/>
                              <a:gd name="T4" fmla="*/ 67 w 81"/>
                              <a:gd name="T5" fmla="*/ 54 h 105"/>
                              <a:gd name="T6" fmla="*/ 15 w 81"/>
                              <a:gd name="T7" fmla="*/ 54 h 105"/>
                              <a:gd name="T8" fmla="*/ 15 w 81"/>
                              <a:gd name="T9" fmla="*/ 105 h 105"/>
                              <a:gd name="T10" fmla="*/ 0 w 81"/>
                              <a:gd name="T11" fmla="*/ 105 h 105"/>
                              <a:gd name="T12" fmla="*/ 0 w 81"/>
                              <a:gd name="T13" fmla="*/ 0 h 105"/>
                              <a:gd name="T14" fmla="*/ 15 w 81"/>
                              <a:gd name="T15" fmla="*/ 0 h 105"/>
                              <a:gd name="T16" fmla="*/ 15 w 81"/>
                              <a:gd name="T17" fmla="*/ 42 h 105"/>
                              <a:gd name="T18" fmla="*/ 67 w 81"/>
                              <a:gd name="T19" fmla="*/ 42 h 105"/>
                              <a:gd name="T20" fmla="*/ 67 w 81"/>
                              <a:gd name="T21" fmla="*/ 0 h 105"/>
                              <a:gd name="T22" fmla="*/ 81 w 81"/>
                              <a:gd name="T23" fmla="*/ 0 h 105"/>
                              <a:gd name="T24" fmla="*/ 81 w 81"/>
                              <a:gd name="T25" fmla="*/ 105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81" h="105">
                                <a:moveTo>
                                  <a:pt x="81" y="105"/>
                                </a:moveTo>
                                <a:lnTo>
                                  <a:pt x="67" y="105"/>
                                </a:lnTo>
                                <a:lnTo>
                                  <a:pt x="67" y="54"/>
                                </a:lnTo>
                                <a:lnTo>
                                  <a:pt x="15" y="54"/>
                                </a:lnTo>
                                <a:lnTo>
                                  <a:pt x="15" y="105"/>
                                </a:lnTo>
                                <a:lnTo>
                                  <a:pt x="0" y="105"/>
                                </a:lnTo>
                                <a:lnTo>
                                  <a:pt x="0" y="0"/>
                                </a:lnTo>
                                <a:lnTo>
                                  <a:pt x="15" y="0"/>
                                </a:lnTo>
                                <a:lnTo>
                                  <a:pt x="15" y="42"/>
                                </a:lnTo>
                                <a:lnTo>
                                  <a:pt x="67" y="42"/>
                                </a:lnTo>
                                <a:lnTo>
                                  <a:pt x="67" y="0"/>
                                </a:lnTo>
                                <a:lnTo>
                                  <a:pt x="81" y="0"/>
                                </a:lnTo>
                                <a:lnTo>
                                  <a:pt x="81"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055" name="Freeform 519"/>
                        <wps:cNvSpPr>
                          <a:spLocks noEditPoints="1"/>
                        </wps:cNvSpPr>
                        <wps:spPr bwMode="auto">
                          <a:xfrm>
                            <a:off x="1838325" y="598487"/>
                            <a:ext cx="50800" cy="57150"/>
                          </a:xfrm>
                          <a:custGeom>
                            <a:avLst/>
                            <a:gdLst>
                              <a:gd name="T0" fmla="*/ 83 w 97"/>
                              <a:gd name="T1" fmla="*/ 14 h 108"/>
                              <a:gd name="T2" fmla="*/ 90 w 97"/>
                              <a:gd name="T3" fmla="*/ 21 h 108"/>
                              <a:gd name="T4" fmla="*/ 93 w 97"/>
                              <a:gd name="T5" fmla="*/ 31 h 108"/>
                              <a:gd name="T6" fmla="*/ 96 w 97"/>
                              <a:gd name="T7" fmla="*/ 42 h 108"/>
                              <a:gd name="T8" fmla="*/ 97 w 97"/>
                              <a:gd name="T9" fmla="*/ 54 h 108"/>
                              <a:gd name="T10" fmla="*/ 96 w 97"/>
                              <a:gd name="T11" fmla="*/ 67 h 108"/>
                              <a:gd name="T12" fmla="*/ 93 w 97"/>
                              <a:gd name="T13" fmla="*/ 78 h 108"/>
                              <a:gd name="T14" fmla="*/ 90 w 97"/>
                              <a:gd name="T15" fmla="*/ 86 h 108"/>
                              <a:gd name="T16" fmla="*/ 83 w 97"/>
                              <a:gd name="T17" fmla="*/ 94 h 108"/>
                              <a:gd name="T18" fmla="*/ 77 w 97"/>
                              <a:gd name="T19" fmla="*/ 101 h 108"/>
                              <a:gd name="T20" fmla="*/ 69 w 97"/>
                              <a:gd name="T21" fmla="*/ 105 h 108"/>
                              <a:gd name="T22" fmla="*/ 59 w 97"/>
                              <a:gd name="T23" fmla="*/ 107 h 108"/>
                              <a:gd name="T24" fmla="*/ 48 w 97"/>
                              <a:gd name="T25" fmla="*/ 108 h 108"/>
                              <a:gd name="T26" fmla="*/ 38 w 97"/>
                              <a:gd name="T27" fmla="*/ 107 h 108"/>
                              <a:gd name="T28" fmla="*/ 28 w 97"/>
                              <a:gd name="T29" fmla="*/ 105 h 108"/>
                              <a:gd name="T30" fmla="*/ 19 w 97"/>
                              <a:gd name="T31" fmla="*/ 101 h 108"/>
                              <a:gd name="T32" fmla="*/ 13 w 97"/>
                              <a:gd name="T33" fmla="*/ 94 h 108"/>
                              <a:gd name="T34" fmla="*/ 7 w 97"/>
                              <a:gd name="T35" fmla="*/ 86 h 108"/>
                              <a:gd name="T36" fmla="*/ 3 w 97"/>
                              <a:gd name="T37" fmla="*/ 76 h 108"/>
                              <a:gd name="T38" fmla="*/ 1 w 97"/>
                              <a:gd name="T39" fmla="*/ 67 h 108"/>
                              <a:gd name="T40" fmla="*/ 0 w 97"/>
                              <a:gd name="T41" fmla="*/ 54 h 108"/>
                              <a:gd name="T42" fmla="*/ 1 w 97"/>
                              <a:gd name="T43" fmla="*/ 42 h 108"/>
                              <a:gd name="T44" fmla="*/ 3 w 97"/>
                              <a:gd name="T45" fmla="*/ 31 h 108"/>
                              <a:gd name="T46" fmla="*/ 7 w 97"/>
                              <a:gd name="T47" fmla="*/ 21 h 108"/>
                              <a:gd name="T48" fmla="*/ 13 w 97"/>
                              <a:gd name="T49" fmla="*/ 14 h 108"/>
                              <a:gd name="T50" fmla="*/ 19 w 97"/>
                              <a:gd name="T51" fmla="*/ 7 h 108"/>
                              <a:gd name="T52" fmla="*/ 28 w 97"/>
                              <a:gd name="T53" fmla="*/ 2 h 108"/>
                              <a:gd name="T54" fmla="*/ 38 w 97"/>
                              <a:gd name="T55" fmla="*/ 0 h 108"/>
                              <a:gd name="T56" fmla="*/ 48 w 97"/>
                              <a:gd name="T57" fmla="*/ 0 h 108"/>
                              <a:gd name="T58" fmla="*/ 59 w 97"/>
                              <a:gd name="T59" fmla="*/ 0 h 108"/>
                              <a:gd name="T60" fmla="*/ 69 w 97"/>
                              <a:gd name="T61" fmla="*/ 4 h 108"/>
                              <a:gd name="T62" fmla="*/ 77 w 97"/>
                              <a:gd name="T63" fmla="*/ 7 h 108"/>
                              <a:gd name="T64" fmla="*/ 83 w 97"/>
                              <a:gd name="T65" fmla="*/ 14 h 108"/>
                              <a:gd name="T66" fmla="*/ 82 w 97"/>
                              <a:gd name="T67" fmla="*/ 54 h 108"/>
                              <a:gd name="T68" fmla="*/ 81 w 97"/>
                              <a:gd name="T69" fmla="*/ 34 h 108"/>
                              <a:gd name="T70" fmla="*/ 74 w 97"/>
                              <a:gd name="T71" fmla="*/ 22 h 108"/>
                              <a:gd name="T72" fmla="*/ 69 w 97"/>
                              <a:gd name="T73" fmla="*/ 17 h 108"/>
                              <a:gd name="T74" fmla="*/ 56 w 97"/>
                              <a:gd name="T75" fmla="*/ 12 h 108"/>
                              <a:gd name="T76" fmla="*/ 49 w 97"/>
                              <a:gd name="T77" fmla="*/ 11 h 108"/>
                              <a:gd name="T78" fmla="*/ 40 w 97"/>
                              <a:gd name="T79" fmla="*/ 12 h 108"/>
                              <a:gd name="T80" fmla="*/ 28 w 97"/>
                              <a:gd name="T81" fmla="*/ 17 h 108"/>
                              <a:gd name="T82" fmla="*/ 23 w 97"/>
                              <a:gd name="T83" fmla="*/ 22 h 108"/>
                              <a:gd name="T84" fmla="*/ 16 w 97"/>
                              <a:gd name="T85" fmla="*/ 34 h 108"/>
                              <a:gd name="T86" fmla="*/ 14 w 97"/>
                              <a:gd name="T87" fmla="*/ 54 h 108"/>
                              <a:gd name="T88" fmla="*/ 16 w 97"/>
                              <a:gd name="T89" fmla="*/ 73 h 108"/>
                              <a:gd name="T90" fmla="*/ 23 w 97"/>
                              <a:gd name="T91" fmla="*/ 85 h 108"/>
                              <a:gd name="T92" fmla="*/ 28 w 97"/>
                              <a:gd name="T93" fmla="*/ 90 h 108"/>
                              <a:gd name="T94" fmla="*/ 40 w 97"/>
                              <a:gd name="T95" fmla="*/ 96 h 108"/>
                              <a:gd name="T96" fmla="*/ 49 w 97"/>
                              <a:gd name="T97" fmla="*/ 96 h 108"/>
                              <a:gd name="T98" fmla="*/ 56 w 97"/>
                              <a:gd name="T99" fmla="*/ 96 h 108"/>
                              <a:gd name="T100" fmla="*/ 69 w 97"/>
                              <a:gd name="T101" fmla="*/ 90 h 108"/>
                              <a:gd name="T102" fmla="*/ 74 w 97"/>
                              <a:gd name="T103" fmla="*/ 85 h 108"/>
                              <a:gd name="T104" fmla="*/ 81 w 97"/>
                              <a:gd name="T105" fmla="*/ 73 h 108"/>
                              <a:gd name="T106" fmla="*/ 82 w 97"/>
                              <a:gd name="T107" fmla="*/ 54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08">
                                <a:moveTo>
                                  <a:pt x="83" y="14"/>
                                </a:moveTo>
                                <a:lnTo>
                                  <a:pt x="90" y="21"/>
                                </a:lnTo>
                                <a:lnTo>
                                  <a:pt x="93" y="31"/>
                                </a:lnTo>
                                <a:lnTo>
                                  <a:pt x="96" y="42"/>
                                </a:lnTo>
                                <a:lnTo>
                                  <a:pt x="97" y="54"/>
                                </a:lnTo>
                                <a:lnTo>
                                  <a:pt x="96" y="67"/>
                                </a:lnTo>
                                <a:lnTo>
                                  <a:pt x="93" y="78"/>
                                </a:lnTo>
                                <a:lnTo>
                                  <a:pt x="90" y="86"/>
                                </a:lnTo>
                                <a:lnTo>
                                  <a:pt x="83" y="94"/>
                                </a:lnTo>
                                <a:lnTo>
                                  <a:pt x="77" y="101"/>
                                </a:lnTo>
                                <a:lnTo>
                                  <a:pt x="69" y="105"/>
                                </a:lnTo>
                                <a:lnTo>
                                  <a:pt x="59" y="107"/>
                                </a:lnTo>
                                <a:lnTo>
                                  <a:pt x="48" y="108"/>
                                </a:lnTo>
                                <a:lnTo>
                                  <a:pt x="38" y="107"/>
                                </a:lnTo>
                                <a:lnTo>
                                  <a:pt x="28" y="105"/>
                                </a:lnTo>
                                <a:lnTo>
                                  <a:pt x="19" y="101"/>
                                </a:lnTo>
                                <a:lnTo>
                                  <a:pt x="13" y="94"/>
                                </a:lnTo>
                                <a:lnTo>
                                  <a:pt x="7" y="86"/>
                                </a:lnTo>
                                <a:lnTo>
                                  <a:pt x="3" y="76"/>
                                </a:lnTo>
                                <a:lnTo>
                                  <a:pt x="1" y="67"/>
                                </a:lnTo>
                                <a:lnTo>
                                  <a:pt x="0" y="54"/>
                                </a:lnTo>
                                <a:lnTo>
                                  <a:pt x="1" y="42"/>
                                </a:lnTo>
                                <a:lnTo>
                                  <a:pt x="3" y="31"/>
                                </a:lnTo>
                                <a:lnTo>
                                  <a:pt x="7" y="21"/>
                                </a:lnTo>
                                <a:lnTo>
                                  <a:pt x="13" y="14"/>
                                </a:lnTo>
                                <a:lnTo>
                                  <a:pt x="19" y="7"/>
                                </a:lnTo>
                                <a:lnTo>
                                  <a:pt x="28" y="2"/>
                                </a:lnTo>
                                <a:lnTo>
                                  <a:pt x="38" y="0"/>
                                </a:lnTo>
                                <a:lnTo>
                                  <a:pt x="48" y="0"/>
                                </a:lnTo>
                                <a:lnTo>
                                  <a:pt x="59" y="0"/>
                                </a:lnTo>
                                <a:lnTo>
                                  <a:pt x="69" y="4"/>
                                </a:lnTo>
                                <a:lnTo>
                                  <a:pt x="77" y="7"/>
                                </a:lnTo>
                                <a:lnTo>
                                  <a:pt x="83" y="14"/>
                                </a:lnTo>
                                <a:close/>
                                <a:moveTo>
                                  <a:pt x="82" y="54"/>
                                </a:moveTo>
                                <a:lnTo>
                                  <a:pt x="81" y="34"/>
                                </a:lnTo>
                                <a:lnTo>
                                  <a:pt x="74" y="22"/>
                                </a:lnTo>
                                <a:lnTo>
                                  <a:pt x="69" y="17"/>
                                </a:lnTo>
                                <a:lnTo>
                                  <a:pt x="56" y="12"/>
                                </a:lnTo>
                                <a:lnTo>
                                  <a:pt x="49" y="11"/>
                                </a:lnTo>
                                <a:lnTo>
                                  <a:pt x="40" y="12"/>
                                </a:lnTo>
                                <a:lnTo>
                                  <a:pt x="28" y="17"/>
                                </a:lnTo>
                                <a:lnTo>
                                  <a:pt x="23" y="22"/>
                                </a:lnTo>
                                <a:lnTo>
                                  <a:pt x="16" y="34"/>
                                </a:lnTo>
                                <a:lnTo>
                                  <a:pt x="14" y="54"/>
                                </a:lnTo>
                                <a:lnTo>
                                  <a:pt x="16" y="73"/>
                                </a:lnTo>
                                <a:lnTo>
                                  <a:pt x="23" y="85"/>
                                </a:lnTo>
                                <a:lnTo>
                                  <a:pt x="28" y="90"/>
                                </a:lnTo>
                                <a:lnTo>
                                  <a:pt x="40" y="96"/>
                                </a:lnTo>
                                <a:lnTo>
                                  <a:pt x="49" y="96"/>
                                </a:lnTo>
                                <a:lnTo>
                                  <a:pt x="56" y="96"/>
                                </a:lnTo>
                                <a:lnTo>
                                  <a:pt x="69" y="90"/>
                                </a:lnTo>
                                <a:lnTo>
                                  <a:pt x="74" y="85"/>
                                </a:lnTo>
                                <a:lnTo>
                                  <a:pt x="81" y="73"/>
                                </a:lnTo>
                                <a:lnTo>
                                  <a:pt x="82"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056" name="Line 520"/>
                        <wps:cNvCnPr/>
                        <wps:spPr bwMode="auto">
                          <a:xfrm>
                            <a:off x="2030413" y="2047875"/>
                            <a:ext cx="77788"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57" name="Line 521"/>
                        <wps:cNvCnPr/>
                        <wps:spPr bwMode="auto">
                          <a:xfrm>
                            <a:off x="2027238" y="2071687"/>
                            <a:ext cx="61913" cy="34925"/>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58" name="Line 522"/>
                        <wps:cNvCnPr/>
                        <wps:spPr bwMode="auto">
                          <a:xfrm flipV="1">
                            <a:off x="2030413" y="21828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59" name="Line 523"/>
                        <wps:cNvCnPr/>
                        <wps:spPr bwMode="auto">
                          <a:xfrm flipV="1">
                            <a:off x="2027238" y="2168525"/>
                            <a:ext cx="61913" cy="34925"/>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60" name="Line 524"/>
                        <wps:cNvCnPr/>
                        <wps:spPr bwMode="auto">
                          <a:xfrm flipV="1">
                            <a:off x="1952625" y="2047875"/>
                            <a:ext cx="77788"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61" name="Line 525"/>
                        <wps:cNvCnPr/>
                        <wps:spPr bwMode="auto">
                          <a:xfrm>
                            <a:off x="1952625" y="21828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62" name="Line 526"/>
                        <wps:cNvCnPr/>
                        <wps:spPr bwMode="auto">
                          <a:xfrm flipV="1">
                            <a:off x="1952625" y="2093912"/>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63" name="Line 527"/>
                        <wps:cNvCnPr/>
                        <wps:spPr bwMode="auto">
                          <a:xfrm flipV="1">
                            <a:off x="1973263" y="2103437"/>
                            <a:ext cx="0" cy="698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64" name="Line 528"/>
                        <wps:cNvCnPr/>
                        <wps:spPr bwMode="auto">
                          <a:xfrm flipV="1">
                            <a:off x="2263775" y="2093912"/>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65" name="Line 529"/>
                        <wps:cNvCnPr/>
                        <wps:spPr bwMode="auto">
                          <a:xfrm>
                            <a:off x="2185988" y="2047875"/>
                            <a:ext cx="77788"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66" name="Line 530"/>
                        <wps:cNvCnPr/>
                        <wps:spPr bwMode="auto">
                          <a:xfrm flipV="1">
                            <a:off x="2216150" y="2182812"/>
                            <a:ext cx="47625" cy="269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67" name="Line 531"/>
                        <wps:cNvCnPr/>
                        <wps:spPr bwMode="auto">
                          <a:xfrm flipV="1">
                            <a:off x="2108200" y="2047875"/>
                            <a:ext cx="77788"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68" name="Line 532"/>
                        <wps:cNvCnPr/>
                        <wps:spPr bwMode="auto">
                          <a:xfrm>
                            <a:off x="2108200" y="2182812"/>
                            <a:ext cx="46038" cy="254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69" name="Line 533"/>
                        <wps:cNvCnPr/>
                        <wps:spPr bwMode="auto">
                          <a:xfrm flipV="1">
                            <a:off x="2108200" y="2093912"/>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70" name="Line 534"/>
                        <wps:cNvCnPr/>
                        <wps:spPr bwMode="auto">
                          <a:xfrm flipV="1">
                            <a:off x="2030413" y="1958975"/>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71" name="Line 535"/>
                        <wps:cNvCnPr/>
                        <wps:spPr bwMode="auto">
                          <a:xfrm>
                            <a:off x="2030413" y="2227262"/>
                            <a:ext cx="0" cy="904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72" name="Line 536"/>
                        <wps:cNvCnPr/>
                        <wps:spPr bwMode="auto">
                          <a:xfrm flipH="1">
                            <a:off x="1874838" y="21828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73" name="Line 537"/>
                        <wps:cNvCnPr/>
                        <wps:spPr bwMode="auto">
                          <a:xfrm>
                            <a:off x="2263775" y="21828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74" name="Line 538"/>
                        <wps:cNvCnPr/>
                        <wps:spPr bwMode="auto">
                          <a:xfrm flipV="1">
                            <a:off x="2341563" y="2182812"/>
                            <a:ext cx="76200"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75" name="Line 539"/>
                        <wps:cNvCnPr/>
                        <wps:spPr bwMode="auto">
                          <a:xfrm>
                            <a:off x="2417763" y="21828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76" name="Line 540"/>
                        <wps:cNvCnPr/>
                        <wps:spPr bwMode="auto">
                          <a:xfrm flipV="1">
                            <a:off x="2495550" y="21828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77" name="Line 541"/>
                        <wps:cNvCnPr/>
                        <wps:spPr bwMode="auto">
                          <a:xfrm>
                            <a:off x="2573338" y="21828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78" name="Line 542"/>
                        <wps:cNvCnPr/>
                        <wps:spPr bwMode="auto">
                          <a:xfrm flipV="1">
                            <a:off x="2651125" y="21828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79" name="Line 543"/>
                        <wps:cNvCnPr/>
                        <wps:spPr bwMode="auto">
                          <a:xfrm>
                            <a:off x="2728913" y="21828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80" name="Line 544"/>
                        <wps:cNvCnPr/>
                        <wps:spPr bwMode="auto">
                          <a:xfrm flipV="1">
                            <a:off x="2806700" y="21828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81" name="Line 545"/>
                        <wps:cNvCnPr/>
                        <wps:spPr bwMode="auto">
                          <a:xfrm>
                            <a:off x="2884488" y="21828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82" name="Line 546"/>
                        <wps:cNvCnPr/>
                        <wps:spPr bwMode="auto">
                          <a:xfrm flipV="1">
                            <a:off x="2962275" y="2182812"/>
                            <a:ext cx="76200"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83" name="Line 547"/>
                        <wps:cNvCnPr/>
                        <wps:spPr bwMode="auto">
                          <a:xfrm>
                            <a:off x="3038475" y="21828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84" name="Line 548"/>
                        <wps:cNvCnPr/>
                        <wps:spPr bwMode="auto">
                          <a:xfrm flipV="1">
                            <a:off x="3116263" y="21828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85" name="Line 549"/>
                        <wps:cNvCnPr/>
                        <wps:spPr bwMode="auto">
                          <a:xfrm>
                            <a:off x="3194050" y="21828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86" name="Line 550"/>
                        <wps:cNvCnPr/>
                        <wps:spPr bwMode="auto">
                          <a:xfrm flipV="1">
                            <a:off x="2573338" y="2093912"/>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87" name="Line 551"/>
                        <wps:cNvCnPr/>
                        <wps:spPr bwMode="auto">
                          <a:xfrm flipV="1">
                            <a:off x="2884488" y="2093912"/>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88" name="Line 552"/>
                        <wps:cNvCnPr/>
                        <wps:spPr bwMode="auto">
                          <a:xfrm flipV="1">
                            <a:off x="3194050" y="2093912"/>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89" name="Line 553"/>
                        <wps:cNvCnPr/>
                        <wps:spPr bwMode="auto">
                          <a:xfrm flipH="1" flipV="1">
                            <a:off x="1906588" y="2066925"/>
                            <a:ext cx="46038" cy="269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90" name="Line 554"/>
                        <wps:cNvCnPr/>
                        <wps:spPr bwMode="auto">
                          <a:xfrm flipV="1">
                            <a:off x="2263775" y="213836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91" name="Freeform 555"/>
                        <wps:cNvSpPr>
                          <a:spLocks/>
                        </wps:cNvSpPr>
                        <wps:spPr bwMode="auto">
                          <a:xfrm>
                            <a:off x="3294063" y="2225675"/>
                            <a:ext cx="46038" cy="58738"/>
                          </a:xfrm>
                          <a:custGeom>
                            <a:avLst/>
                            <a:gdLst>
                              <a:gd name="T0" fmla="*/ 87 w 87"/>
                              <a:gd name="T1" fmla="*/ 99 h 109"/>
                              <a:gd name="T2" fmla="*/ 83 w 87"/>
                              <a:gd name="T3" fmla="*/ 100 h 109"/>
                              <a:gd name="T4" fmla="*/ 79 w 87"/>
                              <a:gd name="T5" fmla="*/ 103 h 109"/>
                              <a:gd name="T6" fmla="*/ 77 w 87"/>
                              <a:gd name="T7" fmla="*/ 104 h 109"/>
                              <a:gd name="T8" fmla="*/ 72 w 87"/>
                              <a:gd name="T9" fmla="*/ 105 h 109"/>
                              <a:gd name="T10" fmla="*/ 67 w 87"/>
                              <a:gd name="T11" fmla="*/ 106 h 109"/>
                              <a:gd name="T12" fmla="*/ 62 w 87"/>
                              <a:gd name="T13" fmla="*/ 108 h 109"/>
                              <a:gd name="T14" fmla="*/ 57 w 87"/>
                              <a:gd name="T15" fmla="*/ 109 h 109"/>
                              <a:gd name="T16" fmla="*/ 51 w 87"/>
                              <a:gd name="T17" fmla="*/ 109 h 109"/>
                              <a:gd name="T18" fmla="*/ 40 w 87"/>
                              <a:gd name="T19" fmla="*/ 108 h 109"/>
                              <a:gd name="T20" fmla="*/ 30 w 87"/>
                              <a:gd name="T21" fmla="*/ 105 h 109"/>
                              <a:gd name="T22" fmla="*/ 21 w 87"/>
                              <a:gd name="T23" fmla="*/ 101 h 109"/>
                              <a:gd name="T24" fmla="*/ 14 w 87"/>
                              <a:gd name="T25" fmla="*/ 95 h 109"/>
                              <a:gd name="T26" fmla="*/ 8 w 87"/>
                              <a:gd name="T27" fmla="*/ 88 h 109"/>
                              <a:gd name="T28" fmla="*/ 4 w 87"/>
                              <a:gd name="T29" fmla="*/ 78 h 109"/>
                              <a:gd name="T30" fmla="*/ 0 w 87"/>
                              <a:gd name="T31" fmla="*/ 67 h 109"/>
                              <a:gd name="T32" fmla="*/ 0 w 87"/>
                              <a:gd name="T33" fmla="*/ 55 h 109"/>
                              <a:gd name="T34" fmla="*/ 0 w 87"/>
                              <a:gd name="T35" fmla="*/ 42 h 109"/>
                              <a:gd name="T36" fmla="*/ 4 w 87"/>
                              <a:gd name="T37" fmla="*/ 31 h 109"/>
                              <a:gd name="T38" fmla="*/ 8 w 87"/>
                              <a:gd name="T39" fmla="*/ 21 h 109"/>
                              <a:gd name="T40" fmla="*/ 14 w 87"/>
                              <a:gd name="T41" fmla="*/ 14 h 109"/>
                              <a:gd name="T42" fmla="*/ 21 w 87"/>
                              <a:gd name="T43" fmla="*/ 8 h 109"/>
                              <a:gd name="T44" fmla="*/ 30 w 87"/>
                              <a:gd name="T45" fmla="*/ 4 h 109"/>
                              <a:gd name="T46" fmla="*/ 40 w 87"/>
                              <a:gd name="T47" fmla="*/ 0 h 109"/>
                              <a:gd name="T48" fmla="*/ 51 w 87"/>
                              <a:gd name="T49" fmla="*/ 0 h 109"/>
                              <a:gd name="T50" fmla="*/ 60 w 87"/>
                              <a:gd name="T51" fmla="*/ 0 h 109"/>
                              <a:gd name="T52" fmla="*/ 68 w 87"/>
                              <a:gd name="T53" fmla="*/ 2 h 109"/>
                              <a:gd name="T54" fmla="*/ 77 w 87"/>
                              <a:gd name="T55" fmla="*/ 5 h 109"/>
                              <a:gd name="T56" fmla="*/ 87 w 87"/>
                              <a:gd name="T57" fmla="*/ 9 h 109"/>
                              <a:gd name="T58" fmla="*/ 87 w 87"/>
                              <a:gd name="T59" fmla="*/ 26 h 109"/>
                              <a:gd name="T60" fmla="*/ 85 w 87"/>
                              <a:gd name="T61" fmla="*/ 26 h 109"/>
                              <a:gd name="T62" fmla="*/ 77 w 87"/>
                              <a:gd name="T63" fmla="*/ 19 h 109"/>
                              <a:gd name="T64" fmla="*/ 68 w 87"/>
                              <a:gd name="T65" fmla="*/ 15 h 109"/>
                              <a:gd name="T66" fmla="*/ 60 w 87"/>
                              <a:gd name="T67" fmla="*/ 13 h 109"/>
                              <a:gd name="T68" fmla="*/ 51 w 87"/>
                              <a:gd name="T69" fmla="*/ 11 h 109"/>
                              <a:gd name="T70" fmla="*/ 42 w 87"/>
                              <a:gd name="T71" fmla="*/ 13 h 109"/>
                              <a:gd name="T72" fmla="*/ 36 w 87"/>
                              <a:gd name="T73" fmla="*/ 15 h 109"/>
                              <a:gd name="T74" fmla="*/ 30 w 87"/>
                              <a:gd name="T75" fmla="*/ 18 h 109"/>
                              <a:gd name="T76" fmla="*/ 25 w 87"/>
                              <a:gd name="T77" fmla="*/ 23 h 109"/>
                              <a:gd name="T78" fmla="*/ 20 w 87"/>
                              <a:gd name="T79" fmla="*/ 29 h 109"/>
                              <a:gd name="T80" fmla="*/ 18 w 87"/>
                              <a:gd name="T81" fmla="*/ 36 h 109"/>
                              <a:gd name="T82" fmla="*/ 15 w 87"/>
                              <a:gd name="T83" fmla="*/ 45 h 109"/>
                              <a:gd name="T84" fmla="*/ 14 w 87"/>
                              <a:gd name="T85" fmla="*/ 55 h 109"/>
                              <a:gd name="T86" fmla="*/ 15 w 87"/>
                              <a:gd name="T87" fmla="*/ 64 h 109"/>
                              <a:gd name="T88" fmla="*/ 18 w 87"/>
                              <a:gd name="T89" fmla="*/ 73 h 109"/>
                              <a:gd name="T90" fmla="*/ 21 w 87"/>
                              <a:gd name="T91" fmla="*/ 80 h 109"/>
                              <a:gd name="T92" fmla="*/ 25 w 87"/>
                              <a:gd name="T93" fmla="*/ 87 h 109"/>
                              <a:gd name="T94" fmla="*/ 30 w 87"/>
                              <a:gd name="T95" fmla="*/ 92 h 109"/>
                              <a:gd name="T96" fmla="*/ 36 w 87"/>
                              <a:gd name="T97" fmla="*/ 94 h 109"/>
                              <a:gd name="T98" fmla="*/ 44 w 87"/>
                              <a:gd name="T99" fmla="*/ 96 h 109"/>
                              <a:gd name="T100" fmla="*/ 51 w 87"/>
                              <a:gd name="T101" fmla="*/ 96 h 109"/>
                              <a:gd name="T102" fmla="*/ 61 w 87"/>
                              <a:gd name="T103" fmla="*/ 95 h 109"/>
                              <a:gd name="T104" fmla="*/ 69 w 87"/>
                              <a:gd name="T105" fmla="*/ 93 h 109"/>
                              <a:gd name="T106" fmla="*/ 78 w 87"/>
                              <a:gd name="T107" fmla="*/ 89 h 109"/>
                              <a:gd name="T108" fmla="*/ 85 w 87"/>
                              <a:gd name="T109" fmla="*/ 83 h 109"/>
                              <a:gd name="T110" fmla="*/ 87 w 87"/>
                              <a:gd name="T111" fmla="*/ 83 h 109"/>
                              <a:gd name="T112" fmla="*/ 87 w 87"/>
                              <a:gd name="T113" fmla="*/ 99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87" h="109">
                                <a:moveTo>
                                  <a:pt x="87" y="99"/>
                                </a:moveTo>
                                <a:lnTo>
                                  <a:pt x="83" y="100"/>
                                </a:lnTo>
                                <a:lnTo>
                                  <a:pt x="79" y="103"/>
                                </a:lnTo>
                                <a:lnTo>
                                  <a:pt x="77" y="104"/>
                                </a:lnTo>
                                <a:lnTo>
                                  <a:pt x="72" y="105"/>
                                </a:lnTo>
                                <a:lnTo>
                                  <a:pt x="67" y="106"/>
                                </a:lnTo>
                                <a:lnTo>
                                  <a:pt x="62" y="108"/>
                                </a:lnTo>
                                <a:lnTo>
                                  <a:pt x="57" y="109"/>
                                </a:lnTo>
                                <a:lnTo>
                                  <a:pt x="51" y="109"/>
                                </a:lnTo>
                                <a:lnTo>
                                  <a:pt x="40" y="108"/>
                                </a:lnTo>
                                <a:lnTo>
                                  <a:pt x="30" y="105"/>
                                </a:lnTo>
                                <a:lnTo>
                                  <a:pt x="21" y="101"/>
                                </a:lnTo>
                                <a:lnTo>
                                  <a:pt x="14" y="95"/>
                                </a:lnTo>
                                <a:lnTo>
                                  <a:pt x="8" y="88"/>
                                </a:lnTo>
                                <a:lnTo>
                                  <a:pt x="4" y="78"/>
                                </a:lnTo>
                                <a:lnTo>
                                  <a:pt x="0" y="67"/>
                                </a:lnTo>
                                <a:lnTo>
                                  <a:pt x="0" y="55"/>
                                </a:lnTo>
                                <a:lnTo>
                                  <a:pt x="0" y="42"/>
                                </a:lnTo>
                                <a:lnTo>
                                  <a:pt x="4" y="31"/>
                                </a:lnTo>
                                <a:lnTo>
                                  <a:pt x="8" y="21"/>
                                </a:lnTo>
                                <a:lnTo>
                                  <a:pt x="14" y="14"/>
                                </a:lnTo>
                                <a:lnTo>
                                  <a:pt x="21" y="8"/>
                                </a:lnTo>
                                <a:lnTo>
                                  <a:pt x="30" y="4"/>
                                </a:lnTo>
                                <a:lnTo>
                                  <a:pt x="40" y="0"/>
                                </a:lnTo>
                                <a:lnTo>
                                  <a:pt x="51" y="0"/>
                                </a:lnTo>
                                <a:lnTo>
                                  <a:pt x="60" y="0"/>
                                </a:lnTo>
                                <a:lnTo>
                                  <a:pt x="68" y="2"/>
                                </a:lnTo>
                                <a:lnTo>
                                  <a:pt x="77" y="5"/>
                                </a:lnTo>
                                <a:lnTo>
                                  <a:pt x="87" y="9"/>
                                </a:lnTo>
                                <a:lnTo>
                                  <a:pt x="87" y="26"/>
                                </a:lnTo>
                                <a:lnTo>
                                  <a:pt x="85" y="26"/>
                                </a:lnTo>
                                <a:lnTo>
                                  <a:pt x="77" y="19"/>
                                </a:lnTo>
                                <a:lnTo>
                                  <a:pt x="68" y="15"/>
                                </a:lnTo>
                                <a:lnTo>
                                  <a:pt x="60" y="13"/>
                                </a:lnTo>
                                <a:lnTo>
                                  <a:pt x="51" y="11"/>
                                </a:lnTo>
                                <a:lnTo>
                                  <a:pt x="42" y="13"/>
                                </a:lnTo>
                                <a:lnTo>
                                  <a:pt x="36" y="15"/>
                                </a:lnTo>
                                <a:lnTo>
                                  <a:pt x="30" y="18"/>
                                </a:lnTo>
                                <a:lnTo>
                                  <a:pt x="25" y="23"/>
                                </a:lnTo>
                                <a:lnTo>
                                  <a:pt x="20" y="29"/>
                                </a:lnTo>
                                <a:lnTo>
                                  <a:pt x="18" y="36"/>
                                </a:lnTo>
                                <a:lnTo>
                                  <a:pt x="15" y="45"/>
                                </a:lnTo>
                                <a:lnTo>
                                  <a:pt x="14" y="55"/>
                                </a:lnTo>
                                <a:lnTo>
                                  <a:pt x="15" y="64"/>
                                </a:lnTo>
                                <a:lnTo>
                                  <a:pt x="18" y="73"/>
                                </a:lnTo>
                                <a:lnTo>
                                  <a:pt x="21" y="80"/>
                                </a:lnTo>
                                <a:lnTo>
                                  <a:pt x="25" y="87"/>
                                </a:lnTo>
                                <a:lnTo>
                                  <a:pt x="30" y="92"/>
                                </a:lnTo>
                                <a:lnTo>
                                  <a:pt x="36" y="94"/>
                                </a:lnTo>
                                <a:lnTo>
                                  <a:pt x="44" y="96"/>
                                </a:lnTo>
                                <a:lnTo>
                                  <a:pt x="51" y="96"/>
                                </a:lnTo>
                                <a:lnTo>
                                  <a:pt x="61" y="95"/>
                                </a:lnTo>
                                <a:lnTo>
                                  <a:pt x="69" y="93"/>
                                </a:lnTo>
                                <a:lnTo>
                                  <a:pt x="78" y="89"/>
                                </a:lnTo>
                                <a:lnTo>
                                  <a:pt x="85" y="83"/>
                                </a:lnTo>
                                <a:lnTo>
                                  <a:pt x="87" y="83"/>
                                </a:lnTo>
                                <a:lnTo>
                                  <a:pt x="87" y="9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092" name="Freeform 556"/>
                        <wps:cNvSpPr>
                          <a:spLocks noEditPoints="1"/>
                        </wps:cNvSpPr>
                        <wps:spPr bwMode="auto">
                          <a:xfrm>
                            <a:off x="3346450" y="2225675"/>
                            <a:ext cx="52388" cy="58738"/>
                          </a:xfrm>
                          <a:custGeom>
                            <a:avLst/>
                            <a:gdLst>
                              <a:gd name="T0" fmla="*/ 84 w 97"/>
                              <a:gd name="T1" fmla="*/ 14 h 109"/>
                              <a:gd name="T2" fmla="*/ 90 w 97"/>
                              <a:gd name="T3" fmla="*/ 21 h 109"/>
                              <a:gd name="T4" fmla="*/ 94 w 97"/>
                              <a:gd name="T5" fmla="*/ 31 h 109"/>
                              <a:gd name="T6" fmla="*/ 97 w 97"/>
                              <a:gd name="T7" fmla="*/ 42 h 109"/>
                              <a:gd name="T8" fmla="*/ 97 w 97"/>
                              <a:gd name="T9" fmla="*/ 55 h 109"/>
                              <a:gd name="T10" fmla="*/ 97 w 97"/>
                              <a:gd name="T11" fmla="*/ 67 h 109"/>
                              <a:gd name="T12" fmla="*/ 94 w 97"/>
                              <a:gd name="T13" fmla="*/ 78 h 109"/>
                              <a:gd name="T14" fmla="*/ 90 w 97"/>
                              <a:gd name="T15" fmla="*/ 87 h 109"/>
                              <a:gd name="T16" fmla="*/ 84 w 97"/>
                              <a:gd name="T17" fmla="*/ 94 h 109"/>
                              <a:gd name="T18" fmla="*/ 78 w 97"/>
                              <a:gd name="T19" fmla="*/ 101 h 109"/>
                              <a:gd name="T20" fmla="*/ 69 w 97"/>
                              <a:gd name="T21" fmla="*/ 105 h 109"/>
                              <a:gd name="T22" fmla="*/ 59 w 97"/>
                              <a:gd name="T23" fmla="*/ 108 h 109"/>
                              <a:gd name="T24" fmla="*/ 49 w 97"/>
                              <a:gd name="T25" fmla="*/ 109 h 109"/>
                              <a:gd name="T26" fmla="*/ 38 w 97"/>
                              <a:gd name="T27" fmla="*/ 108 h 109"/>
                              <a:gd name="T28" fmla="*/ 29 w 97"/>
                              <a:gd name="T29" fmla="*/ 105 h 109"/>
                              <a:gd name="T30" fmla="*/ 20 w 97"/>
                              <a:gd name="T31" fmla="*/ 101 h 109"/>
                              <a:gd name="T32" fmla="*/ 14 w 97"/>
                              <a:gd name="T33" fmla="*/ 94 h 109"/>
                              <a:gd name="T34" fmla="*/ 8 w 97"/>
                              <a:gd name="T35" fmla="*/ 87 h 109"/>
                              <a:gd name="T36" fmla="*/ 4 w 97"/>
                              <a:gd name="T37" fmla="*/ 78 h 109"/>
                              <a:gd name="T38" fmla="*/ 1 w 97"/>
                              <a:gd name="T39" fmla="*/ 67 h 109"/>
                              <a:gd name="T40" fmla="*/ 0 w 97"/>
                              <a:gd name="T41" fmla="*/ 55 h 109"/>
                              <a:gd name="T42" fmla="*/ 1 w 97"/>
                              <a:gd name="T43" fmla="*/ 42 h 109"/>
                              <a:gd name="T44" fmla="*/ 4 w 97"/>
                              <a:gd name="T45" fmla="*/ 31 h 109"/>
                              <a:gd name="T46" fmla="*/ 8 w 97"/>
                              <a:gd name="T47" fmla="*/ 21 h 109"/>
                              <a:gd name="T48" fmla="*/ 14 w 97"/>
                              <a:gd name="T49" fmla="*/ 14 h 109"/>
                              <a:gd name="T50" fmla="*/ 20 w 97"/>
                              <a:gd name="T51" fmla="*/ 8 h 109"/>
                              <a:gd name="T52" fmla="*/ 29 w 97"/>
                              <a:gd name="T53" fmla="*/ 4 h 109"/>
                              <a:gd name="T54" fmla="*/ 38 w 97"/>
                              <a:gd name="T55" fmla="*/ 0 h 109"/>
                              <a:gd name="T56" fmla="*/ 49 w 97"/>
                              <a:gd name="T57" fmla="*/ 0 h 109"/>
                              <a:gd name="T58" fmla="*/ 59 w 97"/>
                              <a:gd name="T59" fmla="*/ 0 h 109"/>
                              <a:gd name="T60" fmla="*/ 69 w 97"/>
                              <a:gd name="T61" fmla="*/ 4 h 109"/>
                              <a:gd name="T62" fmla="*/ 78 w 97"/>
                              <a:gd name="T63" fmla="*/ 8 h 109"/>
                              <a:gd name="T64" fmla="*/ 84 w 97"/>
                              <a:gd name="T65" fmla="*/ 14 h 109"/>
                              <a:gd name="T66" fmla="*/ 83 w 97"/>
                              <a:gd name="T67" fmla="*/ 55 h 109"/>
                              <a:gd name="T68" fmla="*/ 81 w 97"/>
                              <a:gd name="T69" fmla="*/ 36 h 109"/>
                              <a:gd name="T70" fmla="*/ 74 w 97"/>
                              <a:gd name="T71" fmla="*/ 23 h 109"/>
                              <a:gd name="T72" fmla="*/ 69 w 97"/>
                              <a:gd name="T73" fmla="*/ 18 h 109"/>
                              <a:gd name="T74" fmla="*/ 57 w 97"/>
                              <a:gd name="T75" fmla="*/ 13 h 109"/>
                              <a:gd name="T76" fmla="*/ 49 w 97"/>
                              <a:gd name="T77" fmla="*/ 11 h 109"/>
                              <a:gd name="T78" fmla="*/ 41 w 97"/>
                              <a:gd name="T79" fmla="*/ 13 h 109"/>
                              <a:gd name="T80" fmla="*/ 29 w 97"/>
                              <a:gd name="T81" fmla="*/ 18 h 109"/>
                              <a:gd name="T82" fmla="*/ 24 w 97"/>
                              <a:gd name="T83" fmla="*/ 23 h 109"/>
                              <a:gd name="T84" fmla="*/ 16 w 97"/>
                              <a:gd name="T85" fmla="*/ 36 h 109"/>
                              <a:gd name="T86" fmla="*/ 15 w 97"/>
                              <a:gd name="T87" fmla="*/ 55 h 109"/>
                              <a:gd name="T88" fmla="*/ 16 w 97"/>
                              <a:gd name="T89" fmla="*/ 73 h 109"/>
                              <a:gd name="T90" fmla="*/ 25 w 97"/>
                              <a:gd name="T91" fmla="*/ 85 h 109"/>
                              <a:gd name="T92" fmla="*/ 30 w 97"/>
                              <a:gd name="T93" fmla="*/ 90 h 109"/>
                              <a:gd name="T94" fmla="*/ 42 w 97"/>
                              <a:gd name="T95" fmla="*/ 96 h 109"/>
                              <a:gd name="T96" fmla="*/ 49 w 97"/>
                              <a:gd name="T97" fmla="*/ 96 h 109"/>
                              <a:gd name="T98" fmla="*/ 57 w 97"/>
                              <a:gd name="T99" fmla="*/ 96 h 109"/>
                              <a:gd name="T100" fmla="*/ 69 w 97"/>
                              <a:gd name="T101" fmla="*/ 90 h 109"/>
                              <a:gd name="T102" fmla="*/ 74 w 97"/>
                              <a:gd name="T103" fmla="*/ 85 h 109"/>
                              <a:gd name="T104" fmla="*/ 81 w 97"/>
                              <a:gd name="T105" fmla="*/ 73 h 109"/>
                              <a:gd name="T106" fmla="*/ 83 w 97"/>
                              <a:gd name="T107" fmla="*/ 55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09">
                                <a:moveTo>
                                  <a:pt x="84" y="14"/>
                                </a:moveTo>
                                <a:lnTo>
                                  <a:pt x="90" y="21"/>
                                </a:lnTo>
                                <a:lnTo>
                                  <a:pt x="94" y="31"/>
                                </a:lnTo>
                                <a:lnTo>
                                  <a:pt x="97" y="42"/>
                                </a:lnTo>
                                <a:lnTo>
                                  <a:pt x="97" y="55"/>
                                </a:lnTo>
                                <a:lnTo>
                                  <a:pt x="97" y="67"/>
                                </a:lnTo>
                                <a:lnTo>
                                  <a:pt x="94" y="78"/>
                                </a:lnTo>
                                <a:lnTo>
                                  <a:pt x="90" y="87"/>
                                </a:lnTo>
                                <a:lnTo>
                                  <a:pt x="84" y="94"/>
                                </a:lnTo>
                                <a:lnTo>
                                  <a:pt x="78" y="101"/>
                                </a:lnTo>
                                <a:lnTo>
                                  <a:pt x="69" y="105"/>
                                </a:lnTo>
                                <a:lnTo>
                                  <a:pt x="59" y="108"/>
                                </a:lnTo>
                                <a:lnTo>
                                  <a:pt x="49" y="109"/>
                                </a:lnTo>
                                <a:lnTo>
                                  <a:pt x="38" y="108"/>
                                </a:lnTo>
                                <a:lnTo>
                                  <a:pt x="29" y="105"/>
                                </a:lnTo>
                                <a:lnTo>
                                  <a:pt x="20" y="101"/>
                                </a:lnTo>
                                <a:lnTo>
                                  <a:pt x="14" y="94"/>
                                </a:lnTo>
                                <a:lnTo>
                                  <a:pt x="8" y="87"/>
                                </a:lnTo>
                                <a:lnTo>
                                  <a:pt x="4" y="78"/>
                                </a:lnTo>
                                <a:lnTo>
                                  <a:pt x="1" y="67"/>
                                </a:lnTo>
                                <a:lnTo>
                                  <a:pt x="0" y="55"/>
                                </a:lnTo>
                                <a:lnTo>
                                  <a:pt x="1" y="42"/>
                                </a:lnTo>
                                <a:lnTo>
                                  <a:pt x="4" y="31"/>
                                </a:lnTo>
                                <a:lnTo>
                                  <a:pt x="8" y="21"/>
                                </a:lnTo>
                                <a:lnTo>
                                  <a:pt x="14" y="14"/>
                                </a:lnTo>
                                <a:lnTo>
                                  <a:pt x="20" y="8"/>
                                </a:lnTo>
                                <a:lnTo>
                                  <a:pt x="29" y="4"/>
                                </a:lnTo>
                                <a:lnTo>
                                  <a:pt x="38" y="0"/>
                                </a:lnTo>
                                <a:lnTo>
                                  <a:pt x="49" y="0"/>
                                </a:lnTo>
                                <a:lnTo>
                                  <a:pt x="59" y="0"/>
                                </a:lnTo>
                                <a:lnTo>
                                  <a:pt x="69" y="4"/>
                                </a:lnTo>
                                <a:lnTo>
                                  <a:pt x="78" y="8"/>
                                </a:lnTo>
                                <a:lnTo>
                                  <a:pt x="84" y="14"/>
                                </a:lnTo>
                                <a:close/>
                                <a:moveTo>
                                  <a:pt x="83" y="55"/>
                                </a:moveTo>
                                <a:lnTo>
                                  <a:pt x="81" y="36"/>
                                </a:lnTo>
                                <a:lnTo>
                                  <a:pt x="74" y="23"/>
                                </a:lnTo>
                                <a:lnTo>
                                  <a:pt x="69" y="18"/>
                                </a:lnTo>
                                <a:lnTo>
                                  <a:pt x="57" y="13"/>
                                </a:lnTo>
                                <a:lnTo>
                                  <a:pt x="49" y="11"/>
                                </a:lnTo>
                                <a:lnTo>
                                  <a:pt x="41" y="13"/>
                                </a:lnTo>
                                <a:lnTo>
                                  <a:pt x="29" y="18"/>
                                </a:lnTo>
                                <a:lnTo>
                                  <a:pt x="24" y="23"/>
                                </a:lnTo>
                                <a:lnTo>
                                  <a:pt x="16" y="36"/>
                                </a:lnTo>
                                <a:lnTo>
                                  <a:pt x="15" y="55"/>
                                </a:lnTo>
                                <a:lnTo>
                                  <a:pt x="16" y="73"/>
                                </a:lnTo>
                                <a:lnTo>
                                  <a:pt x="25" y="85"/>
                                </a:lnTo>
                                <a:lnTo>
                                  <a:pt x="30" y="90"/>
                                </a:lnTo>
                                <a:lnTo>
                                  <a:pt x="42" y="96"/>
                                </a:lnTo>
                                <a:lnTo>
                                  <a:pt x="49" y="96"/>
                                </a:lnTo>
                                <a:lnTo>
                                  <a:pt x="57" y="96"/>
                                </a:lnTo>
                                <a:lnTo>
                                  <a:pt x="69" y="90"/>
                                </a:lnTo>
                                <a:lnTo>
                                  <a:pt x="74" y="85"/>
                                </a:lnTo>
                                <a:lnTo>
                                  <a:pt x="81" y="73"/>
                                </a:lnTo>
                                <a:lnTo>
                                  <a:pt x="83" y="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093" name="Freeform 557"/>
                        <wps:cNvSpPr>
                          <a:spLocks noEditPoints="1"/>
                        </wps:cNvSpPr>
                        <wps:spPr bwMode="auto">
                          <a:xfrm>
                            <a:off x="3406775" y="2225675"/>
                            <a:ext cx="52388" cy="58738"/>
                          </a:xfrm>
                          <a:custGeom>
                            <a:avLst/>
                            <a:gdLst>
                              <a:gd name="T0" fmla="*/ 84 w 98"/>
                              <a:gd name="T1" fmla="*/ 14 h 109"/>
                              <a:gd name="T2" fmla="*/ 90 w 98"/>
                              <a:gd name="T3" fmla="*/ 21 h 109"/>
                              <a:gd name="T4" fmla="*/ 94 w 98"/>
                              <a:gd name="T5" fmla="*/ 31 h 109"/>
                              <a:gd name="T6" fmla="*/ 97 w 98"/>
                              <a:gd name="T7" fmla="*/ 42 h 109"/>
                              <a:gd name="T8" fmla="*/ 98 w 98"/>
                              <a:gd name="T9" fmla="*/ 55 h 109"/>
                              <a:gd name="T10" fmla="*/ 97 w 98"/>
                              <a:gd name="T11" fmla="*/ 67 h 109"/>
                              <a:gd name="T12" fmla="*/ 94 w 98"/>
                              <a:gd name="T13" fmla="*/ 78 h 109"/>
                              <a:gd name="T14" fmla="*/ 90 w 98"/>
                              <a:gd name="T15" fmla="*/ 87 h 109"/>
                              <a:gd name="T16" fmla="*/ 84 w 98"/>
                              <a:gd name="T17" fmla="*/ 94 h 109"/>
                              <a:gd name="T18" fmla="*/ 78 w 98"/>
                              <a:gd name="T19" fmla="*/ 101 h 109"/>
                              <a:gd name="T20" fmla="*/ 69 w 98"/>
                              <a:gd name="T21" fmla="*/ 105 h 109"/>
                              <a:gd name="T22" fmla="*/ 60 w 98"/>
                              <a:gd name="T23" fmla="*/ 108 h 109"/>
                              <a:gd name="T24" fmla="*/ 49 w 98"/>
                              <a:gd name="T25" fmla="*/ 109 h 109"/>
                              <a:gd name="T26" fmla="*/ 39 w 98"/>
                              <a:gd name="T27" fmla="*/ 108 h 109"/>
                              <a:gd name="T28" fmla="*/ 29 w 98"/>
                              <a:gd name="T29" fmla="*/ 105 h 109"/>
                              <a:gd name="T30" fmla="*/ 20 w 98"/>
                              <a:gd name="T31" fmla="*/ 101 h 109"/>
                              <a:gd name="T32" fmla="*/ 14 w 98"/>
                              <a:gd name="T33" fmla="*/ 94 h 109"/>
                              <a:gd name="T34" fmla="*/ 8 w 98"/>
                              <a:gd name="T35" fmla="*/ 87 h 109"/>
                              <a:gd name="T36" fmla="*/ 4 w 98"/>
                              <a:gd name="T37" fmla="*/ 78 h 109"/>
                              <a:gd name="T38" fmla="*/ 2 w 98"/>
                              <a:gd name="T39" fmla="*/ 67 h 109"/>
                              <a:gd name="T40" fmla="*/ 0 w 98"/>
                              <a:gd name="T41" fmla="*/ 55 h 109"/>
                              <a:gd name="T42" fmla="*/ 2 w 98"/>
                              <a:gd name="T43" fmla="*/ 42 h 109"/>
                              <a:gd name="T44" fmla="*/ 4 w 98"/>
                              <a:gd name="T45" fmla="*/ 31 h 109"/>
                              <a:gd name="T46" fmla="*/ 8 w 98"/>
                              <a:gd name="T47" fmla="*/ 21 h 109"/>
                              <a:gd name="T48" fmla="*/ 14 w 98"/>
                              <a:gd name="T49" fmla="*/ 14 h 109"/>
                              <a:gd name="T50" fmla="*/ 20 w 98"/>
                              <a:gd name="T51" fmla="*/ 8 h 109"/>
                              <a:gd name="T52" fmla="*/ 29 w 98"/>
                              <a:gd name="T53" fmla="*/ 4 h 109"/>
                              <a:gd name="T54" fmla="*/ 39 w 98"/>
                              <a:gd name="T55" fmla="*/ 0 h 109"/>
                              <a:gd name="T56" fmla="*/ 49 w 98"/>
                              <a:gd name="T57" fmla="*/ 0 h 109"/>
                              <a:gd name="T58" fmla="*/ 60 w 98"/>
                              <a:gd name="T59" fmla="*/ 0 h 109"/>
                              <a:gd name="T60" fmla="*/ 69 w 98"/>
                              <a:gd name="T61" fmla="*/ 4 h 109"/>
                              <a:gd name="T62" fmla="*/ 78 w 98"/>
                              <a:gd name="T63" fmla="*/ 8 h 109"/>
                              <a:gd name="T64" fmla="*/ 84 w 98"/>
                              <a:gd name="T65" fmla="*/ 14 h 109"/>
                              <a:gd name="T66" fmla="*/ 83 w 98"/>
                              <a:gd name="T67" fmla="*/ 55 h 109"/>
                              <a:gd name="T68" fmla="*/ 82 w 98"/>
                              <a:gd name="T69" fmla="*/ 36 h 109"/>
                              <a:gd name="T70" fmla="*/ 74 w 98"/>
                              <a:gd name="T71" fmla="*/ 23 h 109"/>
                              <a:gd name="T72" fmla="*/ 69 w 98"/>
                              <a:gd name="T73" fmla="*/ 18 h 109"/>
                              <a:gd name="T74" fmla="*/ 57 w 98"/>
                              <a:gd name="T75" fmla="*/ 13 h 109"/>
                              <a:gd name="T76" fmla="*/ 50 w 98"/>
                              <a:gd name="T77" fmla="*/ 11 h 109"/>
                              <a:gd name="T78" fmla="*/ 41 w 98"/>
                              <a:gd name="T79" fmla="*/ 13 h 109"/>
                              <a:gd name="T80" fmla="*/ 29 w 98"/>
                              <a:gd name="T81" fmla="*/ 18 h 109"/>
                              <a:gd name="T82" fmla="*/ 24 w 98"/>
                              <a:gd name="T83" fmla="*/ 23 h 109"/>
                              <a:gd name="T84" fmla="*/ 17 w 98"/>
                              <a:gd name="T85" fmla="*/ 36 h 109"/>
                              <a:gd name="T86" fmla="*/ 15 w 98"/>
                              <a:gd name="T87" fmla="*/ 55 h 109"/>
                              <a:gd name="T88" fmla="*/ 17 w 98"/>
                              <a:gd name="T89" fmla="*/ 73 h 109"/>
                              <a:gd name="T90" fmla="*/ 24 w 98"/>
                              <a:gd name="T91" fmla="*/ 85 h 109"/>
                              <a:gd name="T92" fmla="*/ 29 w 98"/>
                              <a:gd name="T93" fmla="*/ 90 h 109"/>
                              <a:gd name="T94" fmla="*/ 41 w 98"/>
                              <a:gd name="T95" fmla="*/ 96 h 109"/>
                              <a:gd name="T96" fmla="*/ 50 w 98"/>
                              <a:gd name="T97" fmla="*/ 96 h 109"/>
                              <a:gd name="T98" fmla="*/ 57 w 98"/>
                              <a:gd name="T99" fmla="*/ 96 h 109"/>
                              <a:gd name="T100" fmla="*/ 69 w 98"/>
                              <a:gd name="T101" fmla="*/ 90 h 109"/>
                              <a:gd name="T102" fmla="*/ 74 w 98"/>
                              <a:gd name="T103" fmla="*/ 85 h 109"/>
                              <a:gd name="T104" fmla="*/ 82 w 98"/>
                              <a:gd name="T105" fmla="*/ 73 h 109"/>
                              <a:gd name="T106" fmla="*/ 83 w 98"/>
                              <a:gd name="T107" fmla="*/ 55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8" h="109">
                                <a:moveTo>
                                  <a:pt x="84" y="14"/>
                                </a:moveTo>
                                <a:lnTo>
                                  <a:pt x="90" y="21"/>
                                </a:lnTo>
                                <a:lnTo>
                                  <a:pt x="94" y="31"/>
                                </a:lnTo>
                                <a:lnTo>
                                  <a:pt x="97" y="42"/>
                                </a:lnTo>
                                <a:lnTo>
                                  <a:pt x="98" y="55"/>
                                </a:lnTo>
                                <a:lnTo>
                                  <a:pt x="97" y="67"/>
                                </a:lnTo>
                                <a:lnTo>
                                  <a:pt x="94" y="78"/>
                                </a:lnTo>
                                <a:lnTo>
                                  <a:pt x="90" y="87"/>
                                </a:lnTo>
                                <a:lnTo>
                                  <a:pt x="84" y="94"/>
                                </a:lnTo>
                                <a:lnTo>
                                  <a:pt x="78" y="101"/>
                                </a:lnTo>
                                <a:lnTo>
                                  <a:pt x="69" y="105"/>
                                </a:lnTo>
                                <a:lnTo>
                                  <a:pt x="60" y="108"/>
                                </a:lnTo>
                                <a:lnTo>
                                  <a:pt x="49" y="109"/>
                                </a:lnTo>
                                <a:lnTo>
                                  <a:pt x="39" y="108"/>
                                </a:lnTo>
                                <a:lnTo>
                                  <a:pt x="29" y="105"/>
                                </a:lnTo>
                                <a:lnTo>
                                  <a:pt x="20" y="101"/>
                                </a:lnTo>
                                <a:lnTo>
                                  <a:pt x="14" y="94"/>
                                </a:lnTo>
                                <a:lnTo>
                                  <a:pt x="8" y="87"/>
                                </a:lnTo>
                                <a:lnTo>
                                  <a:pt x="4" y="78"/>
                                </a:lnTo>
                                <a:lnTo>
                                  <a:pt x="2" y="67"/>
                                </a:lnTo>
                                <a:lnTo>
                                  <a:pt x="0" y="55"/>
                                </a:lnTo>
                                <a:lnTo>
                                  <a:pt x="2" y="42"/>
                                </a:lnTo>
                                <a:lnTo>
                                  <a:pt x="4" y="31"/>
                                </a:lnTo>
                                <a:lnTo>
                                  <a:pt x="8" y="21"/>
                                </a:lnTo>
                                <a:lnTo>
                                  <a:pt x="14" y="14"/>
                                </a:lnTo>
                                <a:lnTo>
                                  <a:pt x="20" y="8"/>
                                </a:lnTo>
                                <a:lnTo>
                                  <a:pt x="29" y="4"/>
                                </a:lnTo>
                                <a:lnTo>
                                  <a:pt x="39" y="0"/>
                                </a:lnTo>
                                <a:lnTo>
                                  <a:pt x="49" y="0"/>
                                </a:lnTo>
                                <a:lnTo>
                                  <a:pt x="60" y="0"/>
                                </a:lnTo>
                                <a:lnTo>
                                  <a:pt x="69" y="4"/>
                                </a:lnTo>
                                <a:lnTo>
                                  <a:pt x="78" y="8"/>
                                </a:lnTo>
                                <a:lnTo>
                                  <a:pt x="84" y="14"/>
                                </a:lnTo>
                                <a:close/>
                                <a:moveTo>
                                  <a:pt x="83" y="55"/>
                                </a:moveTo>
                                <a:lnTo>
                                  <a:pt x="82" y="36"/>
                                </a:lnTo>
                                <a:lnTo>
                                  <a:pt x="74" y="23"/>
                                </a:lnTo>
                                <a:lnTo>
                                  <a:pt x="69" y="18"/>
                                </a:lnTo>
                                <a:lnTo>
                                  <a:pt x="57" y="13"/>
                                </a:lnTo>
                                <a:lnTo>
                                  <a:pt x="50" y="11"/>
                                </a:lnTo>
                                <a:lnTo>
                                  <a:pt x="41" y="13"/>
                                </a:lnTo>
                                <a:lnTo>
                                  <a:pt x="29" y="18"/>
                                </a:lnTo>
                                <a:lnTo>
                                  <a:pt x="24" y="23"/>
                                </a:lnTo>
                                <a:lnTo>
                                  <a:pt x="17" y="36"/>
                                </a:lnTo>
                                <a:lnTo>
                                  <a:pt x="15" y="55"/>
                                </a:lnTo>
                                <a:lnTo>
                                  <a:pt x="17" y="73"/>
                                </a:lnTo>
                                <a:lnTo>
                                  <a:pt x="24" y="85"/>
                                </a:lnTo>
                                <a:lnTo>
                                  <a:pt x="29" y="90"/>
                                </a:lnTo>
                                <a:lnTo>
                                  <a:pt x="41" y="96"/>
                                </a:lnTo>
                                <a:lnTo>
                                  <a:pt x="50" y="96"/>
                                </a:lnTo>
                                <a:lnTo>
                                  <a:pt x="57" y="96"/>
                                </a:lnTo>
                                <a:lnTo>
                                  <a:pt x="69" y="90"/>
                                </a:lnTo>
                                <a:lnTo>
                                  <a:pt x="74" y="85"/>
                                </a:lnTo>
                                <a:lnTo>
                                  <a:pt x="82" y="73"/>
                                </a:lnTo>
                                <a:lnTo>
                                  <a:pt x="83" y="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094" name="Freeform 558"/>
                        <wps:cNvSpPr>
                          <a:spLocks/>
                        </wps:cNvSpPr>
                        <wps:spPr bwMode="auto">
                          <a:xfrm>
                            <a:off x="3470275" y="2227262"/>
                            <a:ext cx="42863" cy="55563"/>
                          </a:xfrm>
                          <a:custGeom>
                            <a:avLst/>
                            <a:gdLst>
                              <a:gd name="T0" fmla="*/ 80 w 80"/>
                              <a:gd name="T1" fmla="*/ 104 h 104"/>
                              <a:gd name="T2" fmla="*/ 65 w 80"/>
                              <a:gd name="T3" fmla="*/ 104 h 104"/>
                              <a:gd name="T4" fmla="*/ 65 w 80"/>
                              <a:gd name="T5" fmla="*/ 54 h 104"/>
                              <a:gd name="T6" fmla="*/ 14 w 80"/>
                              <a:gd name="T7" fmla="*/ 54 h 104"/>
                              <a:gd name="T8" fmla="*/ 14 w 80"/>
                              <a:gd name="T9" fmla="*/ 104 h 104"/>
                              <a:gd name="T10" fmla="*/ 0 w 80"/>
                              <a:gd name="T11" fmla="*/ 104 h 104"/>
                              <a:gd name="T12" fmla="*/ 0 w 80"/>
                              <a:gd name="T13" fmla="*/ 0 h 104"/>
                              <a:gd name="T14" fmla="*/ 14 w 80"/>
                              <a:gd name="T15" fmla="*/ 0 h 104"/>
                              <a:gd name="T16" fmla="*/ 14 w 80"/>
                              <a:gd name="T17" fmla="*/ 42 h 104"/>
                              <a:gd name="T18" fmla="*/ 65 w 80"/>
                              <a:gd name="T19" fmla="*/ 42 h 104"/>
                              <a:gd name="T20" fmla="*/ 65 w 80"/>
                              <a:gd name="T21" fmla="*/ 0 h 104"/>
                              <a:gd name="T22" fmla="*/ 80 w 80"/>
                              <a:gd name="T23" fmla="*/ 0 h 104"/>
                              <a:gd name="T24" fmla="*/ 80 w 80"/>
                              <a:gd name="T25" fmla="*/ 104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80" h="104">
                                <a:moveTo>
                                  <a:pt x="80" y="104"/>
                                </a:moveTo>
                                <a:lnTo>
                                  <a:pt x="65" y="104"/>
                                </a:lnTo>
                                <a:lnTo>
                                  <a:pt x="65" y="54"/>
                                </a:lnTo>
                                <a:lnTo>
                                  <a:pt x="14" y="54"/>
                                </a:lnTo>
                                <a:lnTo>
                                  <a:pt x="14" y="104"/>
                                </a:lnTo>
                                <a:lnTo>
                                  <a:pt x="0" y="104"/>
                                </a:lnTo>
                                <a:lnTo>
                                  <a:pt x="0" y="0"/>
                                </a:lnTo>
                                <a:lnTo>
                                  <a:pt x="14" y="0"/>
                                </a:lnTo>
                                <a:lnTo>
                                  <a:pt x="14" y="42"/>
                                </a:lnTo>
                                <a:lnTo>
                                  <a:pt x="65" y="42"/>
                                </a:lnTo>
                                <a:lnTo>
                                  <a:pt x="65" y="0"/>
                                </a:lnTo>
                                <a:lnTo>
                                  <a:pt x="80" y="0"/>
                                </a:lnTo>
                                <a:lnTo>
                                  <a:pt x="80" y="10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095" name="Freeform 559"/>
                        <wps:cNvSpPr>
                          <a:spLocks noEditPoints="1"/>
                        </wps:cNvSpPr>
                        <wps:spPr bwMode="auto">
                          <a:xfrm>
                            <a:off x="2163763" y="2216150"/>
                            <a:ext cx="52388" cy="58738"/>
                          </a:xfrm>
                          <a:custGeom>
                            <a:avLst/>
                            <a:gdLst>
                              <a:gd name="T0" fmla="*/ 83 w 97"/>
                              <a:gd name="T1" fmla="*/ 15 h 110"/>
                              <a:gd name="T2" fmla="*/ 90 w 97"/>
                              <a:gd name="T3" fmla="*/ 22 h 110"/>
                              <a:gd name="T4" fmla="*/ 93 w 97"/>
                              <a:gd name="T5" fmla="*/ 32 h 110"/>
                              <a:gd name="T6" fmla="*/ 96 w 97"/>
                              <a:gd name="T7" fmla="*/ 43 h 110"/>
                              <a:gd name="T8" fmla="*/ 97 w 97"/>
                              <a:gd name="T9" fmla="*/ 55 h 110"/>
                              <a:gd name="T10" fmla="*/ 96 w 97"/>
                              <a:gd name="T11" fmla="*/ 68 h 110"/>
                              <a:gd name="T12" fmla="*/ 93 w 97"/>
                              <a:gd name="T13" fmla="*/ 78 h 110"/>
                              <a:gd name="T14" fmla="*/ 90 w 97"/>
                              <a:gd name="T15" fmla="*/ 87 h 110"/>
                              <a:gd name="T16" fmla="*/ 83 w 97"/>
                              <a:gd name="T17" fmla="*/ 95 h 110"/>
                              <a:gd name="T18" fmla="*/ 76 w 97"/>
                              <a:gd name="T19" fmla="*/ 102 h 110"/>
                              <a:gd name="T20" fmla="*/ 67 w 97"/>
                              <a:gd name="T21" fmla="*/ 106 h 110"/>
                              <a:gd name="T22" fmla="*/ 59 w 97"/>
                              <a:gd name="T23" fmla="*/ 108 h 110"/>
                              <a:gd name="T24" fmla="*/ 48 w 97"/>
                              <a:gd name="T25" fmla="*/ 110 h 110"/>
                              <a:gd name="T26" fmla="*/ 37 w 97"/>
                              <a:gd name="T27" fmla="*/ 108 h 110"/>
                              <a:gd name="T28" fmla="*/ 28 w 97"/>
                              <a:gd name="T29" fmla="*/ 106 h 110"/>
                              <a:gd name="T30" fmla="*/ 19 w 97"/>
                              <a:gd name="T31" fmla="*/ 101 h 110"/>
                              <a:gd name="T32" fmla="*/ 12 w 97"/>
                              <a:gd name="T33" fmla="*/ 95 h 110"/>
                              <a:gd name="T34" fmla="*/ 7 w 97"/>
                              <a:gd name="T35" fmla="*/ 87 h 110"/>
                              <a:gd name="T36" fmla="*/ 2 w 97"/>
                              <a:gd name="T37" fmla="*/ 78 h 110"/>
                              <a:gd name="T38" fmla="*/ 0 w 97"/>
                              <a:gd name="T39" fmla="*/ 68 h 110"/>
                              <a:gd name="T40" fmla="*/ 0 w 97"/>
                              <a:gd name="T41" fmla="*/ 55 h 110"/>
                              <a:gd name="T42" fmla="*/ 0 w 97"/>
                              <a:gd name="T43" fmla="*/ 43 h 110"/>
                              <a:gd name="T44" fmla="*/ 2 w 97"/>
                              <a:gd name="T45" fmla="*/ 32 h 110"/>
                              <a:gd name="T46" fmla="*/ 7 w 97"/>
                              <a:gd name="T47" fmla="*/ 22 h 110"/>
                              <a:gd name="T48" fmla="*/ 12 w 97"/>
                              <a:gd name="T49" fmla="*/ 15 h 110"/>
                              <a:gd name="T50" fmla="*/ 19 w 97"/>
                              <a:gd name="T51" fmla="*/ 9 h 110"/>
                              <a:gd name="T52" fmla="*/ 28 w 97"/>
                              <a:gd name="T53" fmla="*/ 4 h 110"/>
                              <a:gd name="T54" fmla="*/ 38 w 97"/>
                              <a:gd name="T55" fmla="*/ 1 h 110"/>
                              <a:gd name="T56" fmla="*/ 48 w 97"/>
                              <a:gd name="T57" fmla="*/ 0 h 110"/>
                              <a:gd name="T58" fmla="*/ 59 w 97"/>
                              <a:gd name="T59" fmla="*/ 1 h 110"/>
                              <a:gd name="T60" fmla="*/ 67 w 97"/>
                              <a:gd name="T61" fmla="*/ 5 h 110"/>
                              <a:gd name="T62" fmla="*/ 76 w 97"/>
                              <a:gd name="T63" fmla="*/ 9 h 110"/>
                              <a:gd name="T64" fmla="*/ 83 w 97"/>
                              <a:gd name="T65" fmla="*/ 15 h 110"/>
                              <a:gd name="T66" fmla="*/ 82 w 97"/>
                              <a:gd name="T67" fmla="*/ 55 h 110"/>
                              <a:gd name="T68" fmla="*/ 81 w 97"/>
                              <a:gd name="T69" fmla="*/ 36 h 110"/>
                              <a:gd name="T70" fmla="*/ 72 w 97"/>
                              <a:gd name="T71" fmla="*/ 23 h 110"/>
                              <a:gd name="T72" fmla="*/ 67 w 97"/>
                              <a:gd name="T73" fmla="*/ 18 h 110"/>
                              <a:gd name="T74" fmla="*/ 55 w 97"/>
                              <a:gd name="T75" fmla="*/ 13 h 110"/>
                              <a:gd name="T76" fmla="*/ 48 w 97"/>
                              <a:gd name="T77" fmla="*/ 12 h 110"/>
                              <a:gd name="T78" fmla="*/ 40 w 97"/>
                              <a:gd name="T79" fmla="*/ 13 h 110"/>
                              <a:gd name="T80" fmla="*/ 28 w 97"/>
                              <a:gd name="T81" fmla="*/ 18 h 110"/>
                              <a:gd name="T82" fmla="*/ 23 w 97"/>
                              <a:gd name="T83" fmla="*/ 23 h 110"/>
                              <a:gd name="T84" fmla="*/ 16 w 97"/>
                              <a:gd name="T85" fmla="*/ 36 h 110"/>
                              <a:gd name="T86" fmla="*/ 13 w 97"/>
                              <a:gd name="T87" fmla="*/ 55 h 110"/>
                              <a:gd name="T88" fmla="*/ 16 w 97"/>
                              <a:gd name="T89" fmla="*/ 74 h 110"/>
                              <a:gd name="T90" fmla="*/ 23 w 97"/>
                              <a:gd name="T91" fmla="*/ 86 h 110"/>
                              <a:gd name="T92" fmla="*/ 28 w 97"/>
                              <a:gd name="T93" fmla="*/ 91 h 110"/>
                              <a:gd name="T94" fmla="*/ 40 w 97"/>
                              <a:gd name="T95" fmla="*/ 97 h 110"/>
                              <a:gd name="T96" fmla="*/ 48 w 97"/>
                              <a:gd name="T97" fmla="*/ 97 h 110"/>
                              <a:gd name="T98" fmla="*/ 55 w 97"/>
                              <a:gd name="T99" fmla="*/ 97 h 110"/>
                              <a:gd name="T100" fmla="*/ 67 w 97"/>
                              <a:gd name="T101" fmla="*/ 91 h 110"/>
                              <a:gd name="T102" fmla="*/ 72 w 97"/>
                              <a:gd name="T103" fmla="*/ 86 h 110"/>
                              <a:gd name="T104" fmla="*/ 81 w 97"/>
                              <a:gd name="T105" fmla="*/ 74 h 110"/>
                              <a:gd name="T106" fmla="*/ 82 w 97"/>
                              <a:gd name="T107" fmla="*/ 55 h 1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10">
                                <a:moveTo>
                                  <a:pt x="83" y="15"/>
                                </a:moveTo>
                                <a:lnTo>
                                  <a:pt x="90" y="22"/>
                                </a:lnTo>
                                <a:lnTo>
                                  <a:pt x="93" y="32"/>
                                </a:lnTo>
                                <a:lnTo>
                                  <a:pt x="96" y="43"/>
                                </a:lnTo>
                                <a:lnTo>
                                  <a:pt x="97" y="55"/>
                                </a:lnTo>
                                <a:lnTo>
                                  <a:pt x="96" y="68"/>
                                </a:lnTo>
                                <a:lnTo>
                                  <a:pt x="93" y="78"/>
                                </a:lnTo>
                                <a:lnTo>
                                  <a:pt x="90" y="87"/>
                                </a:lnTo>
                                <a:lnTo>
                                  <a:pt x="83" y="95"/>
                                </a:lnTo>
                                <a:lnTo>
                                  <a:pt x="76" y="102"/>
                                </a:lnTo>
                                <a:lnTo>
                                  <a:pt x="67" y="106"/>
                                </a:lnTo>
                                <a:lnTo>
                                  <a:pt x="59" y="108"/>
                                </a:lnTo>
                                <a:lnTo>
                                  <a:pt x="48" y="110"/>
                                </a:lnTo>
                                <a:lnTo>
                                  <a:pt x="37" y="108"/>
                                </a:lnTo>
                                <a:lnTo>
                                  <a:pt x="28" y="106"/>
                                </a:lnTo>
                                <a:lnTo>
                                  <a:pt x="19" y="101"/>
                                </a:lnTo>
                                <a:lnTo>
                                  <a:pt x="12" y="95"/>
                                </a:lnTo>
                                <a:lnTo>
                                  <a:pt x="7" y="87"/>
                                </a:lnTo>
                                <a:lnTo>
                                  <a:pt x="2" y="78"/>
                                </a:lnTo>
                                <a:lnTo>
                                  <a:pt x="0" y="68"/>
                                </a:lnTo>
                                <a:lnTo>
                                  <a:pt x="0" y="55"/>
                                </a:lnTo>
                                <a:lnTo>
                                  <a:pt x="0" y="43"/>
                                </a:lnTo>
                                <a:lnTo>
                                  <a:pt x="2" y="32"/>
                                </a:lnTo>
                                <a:lnTo>
                                  <a:pt x="7" y="22"/>
                                </a:lnTo>
                                <a:lnTo>
                                  <a:pt x="12" y="15"/>
                                </a:lnTo>
                                <a:lnTo>
                                  <a:pt x="19" y="9"/>
                                </a:lnTo>
                                <a:lnTo>
                                  <a:pt x="28" y="4"/>
                                </a:lnTo>
                                <a:lnTo>
                                  <a:pt x="38" y="1"/>
                                </a:lnTo>
                                <a:lnTo>
                                  <a:pt x="48" y="0"/>
                                </a:lnTo>
                                <a:lnTo>
                                  <a:pt x="59" y="1"/>
                                </a:lnTo>
                                <a:lnTo>
                                  <a:pt x="67" y="5"/>
                                </a:lnTo>
                                <a:lnTo>
                                  <a:pt x="76" y="9"/>
                                </a:lnTo>
                                <a:lnTo>
                                  <a:pt x="83" y="15"/>
                                </a:lnTo>
                                <a:close/>
                                <a:moveTo>
                                  <a:pt x="82" y="55"/>
                                </a:moveTo>
                                <a:lnTo>
                                  <a:pt x="81" y="36"/>
                                </a:lnTo>
                                <a:lnTo>
                                  <a:pt x="72" y="23"/>
                                </a:lnTo>
                                <a:lnTo>
                                  <a:pt x="67" y="18"/>
                                </a:lnTo>
                                <a:lnTo>
                                  <a:pt x="55" y="13"/>
                                </a:lnTo>
                                <a:lnTo>
                                  <a:pt x="48" y="12"/>
                                </a:lnTo>
                                <a:lnTo>
                                  <a:pt x="40" y="13"/>
                                </a:lnTo>
                                <a:lnTo>
                                  <a:pt x="28" y="18"/>
                                </a:lnTo>
                                <a:lnTo>
                                  <a:pt x="23" y="23"/>
                                </a:lnTo>
                                <a:lnTo>
                                  <a:pt x="16" y="36"/>
                                </a:lnTo>
                                <a:lnTo>
                                  <a:pt x="13" y="55"/>
                                </a:lnTo>
                                <a:lnTo>
                                  <a:pt x="16" y="74"/>
                                </a:lnTo>
                                <a:lnTo>
                                  <a:pt x="23" y="86"/>
                                </a:lnTo>
                                <a:lnTo>
                                  <a:pt x="28" y="91"/>
                                </a:lnTo>
                                <a:lnTo>
                                  <a:pt x="40" y="97"/>
                                </a:lnTo>
                                <a:lnTo>
                                  <a:pt x="48" y="97"/>
                                </a:lnTo>
                                <a:lnTo>
                                  <a:pt x="55" y="97"/>
                                </a:lnTo>
                                <a:lnTo>
                                  <a:pt x="67" y="91"/>
                                </a:lnTo>
                                <a:lnTo>
                                  <a:pt x="72" y="86"/>
                                </a:lnTo>
                                <a:lnTo>
                                  <a:pt x="81" y="74"/>
                                </a:lnTo>
                                <a:lnTo>
                                  <a:pt x="82" y="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096" name="Freeform 560"/>
                        <wps:cNvSpPr>
                          <a:spLocks/>
                        </wps:cNvSpPr>
                        <wps:spPr bwMode="auto">
                          <a:xfrm>
                            <a:off x="1781175" y="2000250"/>
                            <a:ext cx="42863" cy="55563"/>
                          </a:xfrm>
                          <a:custGeom>
                            <a:avLst/>
                            <a:gdLst>
                              <a:gd name="T0" fmla="*/ 80 w 80"/>
                              <a:gd name="T1" fmla="*/ 105 h 105"/>
                              <a:gd name="T2" fmla="*/ 66 w 80"/>
                              <a:gd name="T3" fmla="*/ 105 h 105"/>
                              <a:gd name="T4" fmla="*/ 66 w 80"/>
                              <a:gd name="T5" fmla="*/ 53 h 105"/>
                              <a:gd name="T6" fmla="*/ 13 w 80"/>
                              <a:gd name="T7" fmla="*/ 53 h 105"/>
                              <a:gd name="T8" fmla="*/ 13 w 80"/>
                              <a:gd name="T9" fmla="*/ 105 h 105"/>
                              <a:gd name="T10" fmla="*/ 0 w 80"/>
                              <a:gd name="T11" fmla="*/ 105 h 105"/>
                              <a:gd name="T12" fmla="*/ 0 w 80"/>
                              <a:gd name="T13" fmla="*/ 0 h 105"/>
                              <a:gd name="T14" fmla="*/ 13 w 80"/>
                              <a:gd name="T15" fmla="*/ 0 h 105"/>
                              <a:gd name="T16" fmla="*/ 13 w 80"/>
                              <a:gd name="T17" fmla="*/ 41 h 105"/>
                              <a:gd name="T18" fmla="*/ 66 w 80"/>
                              <a:gd name="T19" fmla="*/ 41 h 105"/>
                              <a:gd name="T20" fmla="*/ 66 w 80"/>
                              <a:gd name="T21" fmla="*/ 0 h 105"/>
                              <a:gd name="T22" fmla="*/ 80 w 80"/>
                              <a:gd name="T23" fmla="*/ 0 h 105"/>
                              <a:gd name="T24" fmla="*/ 80 w 80"/>
                              <a:gd name="T25" fmla="*/ 105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80" h="105">
                                <a:moveTo>
                                  <a:pt x="80" y="105"/>
                                </a:moveTo>
                                <a:lnTo>
                                  <a:pt x="66" y="105"/>
                                </a:lnTo>
                                <a:lnTo>
                                  <a:pt x="66" y="53"/>
                                </a:lnTo>
                                <a:lnTo>
                                  <a:pt x="13" y="53"/>
                                </a:lnTo>
                                <a:lnTo>
                                  <a:pt x="13" y="105"/>
                                </a:lnTo>
                                <a:lnTo>
                                  <a:pt x="0" y="105"/>
                                </a:lnTo>
                                <a:lnTo>
                                  <a:pt x="0" y="0"/>
                                </a:lnTo>
                                <a:lnTo>
                                  <a:pt x="13" y="0"/>
                                </a:lnTo>
                                <a:lnTo>
                                  <a:pt x="13" y="41"/>
                                </a:lnTo>
                                <a:lnTo>
                                  <a:pt x="66" y="41"/>
                                </a:lnTo>
                                <a:lnTo>
                                  <a:pt x="66" y="0"/>
                                </a:lnTo>
                                <a:lnTo>
                                  <a:pt x="80" y="0"/>
                                </a:lnTo>
                                <a:lnTo>
                                  <a:pt x="80"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097" name="Freeform 561"/>
                        <wps:cNvSpPr>
                          <a:spLocks noEditPoints="1"/>
                        </wps:cNvSpPr>
                        <wps:spPr bwMode="auto">
                          <a:xfrm>
                            <a:off x="1835150" y="1998662"/>
                            <a:ext cx="52388" cy="58738"/>
                          </a:xfrm>
                          <a:custGeom>
                            <a:avLst/>
                            <a:gdLst>
                              <a:gd name="T0" fmla="*/ 84 w 97"/>
                              <a:gd name="T1" fmla="*/ 14 h 109"/>
                              <a:gd name="T2" fmla="*/ 90 w 97"/>
                              <a:gd name="T3" fmla="*/ 22 h 109"/>
                              <a:gd name="T4" fmla="*/ 94 w 97"/>
                              <a:gd name="T5" fmla="*/ 32 h 109"/>
                              <a:gd name="T6" fmla="*/ 96 w 97"/>
                              <a:gd name="T7" fmla="*/ 42 h 109"/>
                              <a:gd name="T8" fmla="*/ 97 w 97"/>
                              <a:gd name="T9" fmla="*/ 54 h 109"/>
                              <a:gd name="T10" fmla="*/ 96 w 97"/>
                              <a:gd name="T11" fmla="*/ 67 h 109"/>
                              <a:gd name="T12" fmla="*/ 94 w 97"/>
                              <a:gd name="T13" fmla="*/ 77 h 109"/>
                              <a:gd name="T14" fmla="*/ 90 w 97"/>
                              <a:gd name="T15" fmla="*/ 87 h 109"/>
                              <a:gd name="T16" fmla="*/ 84 w 97"/>
                              <a:gd name="T17" fmla="*/ 94 h 109"/>
                              <a:gd name="T18" fmla="*/ 78 w 97"/>
                              <a:gd name="T19" fmla="*/ 101 h 109"/>
                              <a:gd name="T20" fmla="*/ 69 w 97"/>
                              <a:gd name="T21" fmla="*/ 106 h 109"/>
                              <a:gd name="T22" fmla="*/ 59 w 97"/>
                              <a:gd name="T23" fmla="*/ 108 h 109"/>
                              <a:gd name="T24" fmla="*/ 48 w 97"/>
                              <a:gd name="T25" fmla="*/ 109 h 109"/>
                              <a:gd name="T26" fmla="*/ 38 w 97"/>
                              <a:gd name="T27" fmla="*/ 108 h 109"/>
                              <a:gd name="T28" fmla="*/ 28 w 97"/>
                              <a:gd name="T29" fmla="*/ 106 h 109"/>
                              <a:gd name="T30" fmla="*/ 20 w 97"/>
                              <a:gd name="T31" fmla="*/ 101 h 109"/>
                              <a:gd name="T32" fmla="*/ 14 w 97"/>
                              <a:gd name="T33" fmla="*/ 94 h 109"/>
                              <a:gd name="T34" fmla="*/ 7 w 97"/>
                              <a:gd name="T35" fmla="*/ 87 h 109"/>
                              <a:gd name="T36" fmla="*/ 4 w 97"/>
                              <a:gd name="T37" fmla="*/ 77 h 109"/>
                              <a:gd name="T38" fmla="*/ 1 w 97"/>
                              <a:gd name="T39" fmla="*/ 67 h 109"/>
                              <a:gd name="T40" fmla="*/ 0 w 97"/>
                              <a:gd name="T41" fmla="*/ 54 h 109"/>
                              <a:gd name="T42" fmla="*/ 1 w 97"/>
                              <a:gd name="T43" fmla="*/ 42 h 109"/>
                              <a:gd name="T44" fmla="*/ 4 w 97"/>
                              <a:gd name="T45" fmla="*/ 32 h 109"/>
                              <a:gd name="T46" fmla="*/ 7 w 97"/>
                              <a:gd name="T47" fmla="*/ 22 h 109"/>
                              <a:gd name="T48" fmla="*/ 14 w 97"/>
                              <a:gd name="T49" fmla="*/ 14 h 109"/>
                              <a:gd name="T50" fmla="*/ 20 w 97"/>
                              <a:gd name="T51" fmla="*/ 8 h 109"/>
                              <a:gd name="T52" fmla="*/ 28 w 97"/>
                              <a:gd name="T53" fmla="*/ 3 h 109"/>
                              <a:gd name="T54" fmla="*/ 38 w 97"/>
                              <a:gd name="T55" fmla="*/ 1 h 109"/>
                              <a:gd name="T56" fmla="*/ 48 w 97"/>
                              <a:gd name="T57" fmla="*/ 0 h 109"/>
                              <a:gd name="T58" fmla="*/ 59 w 97"/>
                              <a:gd name="T59" fmla="*/ 1 h 109"/>
                              <a:gd name="T60" fmla="*/ 69 w 97"/>
                              <a:gd name="T61" fmla="*/ 3 h 109"/>
                              <a:gd name="T62" fmla="*/ 78 w 97"/>
                              <a:gd name="T63" fmla="*/ 8 h 109"/>
                              <a:gd name="T64" fmla="*/ 84 w 97"/>
                              <a:gd name="T65" fmla="*/ 14 h 109"/>
                              <a:gd name="T66" fmla="*/ 83 w 97"/>
                              <a:gd name="T67" fmla="*/ 54 h 109"/>
                              <a:gd name="T68" fmla="*/ 81 w 97"/>
                              <a:gd name="T69" fmla="*/ 35 h 109"/>
                              <a:gd name="T70" fmla="*/ 74 w 97"/>
                              <a:gd name="T71" fmla="*/ 23 h 109"/>
                              <a:gd name="T72" fmla="*/ 69 w 97"/>
                              <a:gd name="T73" fmla="*/ 18 h 109"/>
                              <a:gd name="T74" fmla="*/ 57 w 97"/>
                              <a:gd name="T75" fmla="*/ 12 h 109"/>
                              <a:gd name="T76" fmla="*/ 48 w 97"/>
                              <a:gd name="T77" fmla="*/ 12 h 109"/>
                              <a:gd name="T78" fmla="*/ 41 w 97"/>
                              <a:gd name="T79" fmla="*/ 12 h 109"/>
                              <a:gd name="T80" fmla="*/ 28 w 97"/>
                              <a:gd name="T81" fmla="*/ 18 h 109"/>
                              <a:gd name="T82" fmla="*/ 23 w 97"/>
                              <a:gd name="T83" fmla="*/ 23 h 109"/>
                              <a:gd name="T84" fmla="*/ 16 w 97"/>
                              <a:gd name="T85" fmla="*/ 35 h 109"/>
                              <a:gd name="T86" fmla="*/ 15 w 97"/>
                              <a:gd name="T87" fmla="*/ 54 h 109"/>
                              <a:gd name="T88" fmla="*/ 16 w 97"/>
                              <a:gd name="T89" fmla="*/ 74 h 109"/>
                              <a:gd name="T90" fmla="*/ 23 w 97"/>
                              <a:gd name="T91" fmla="*/ 86 h 109"/>
                              <a:gd name="T92" fmla="*/ 28 w 97"/>
                              <a:gd name="T93" fmla="*/ 91 h 109"/>
                              <a:gd name="T94" fmla="*/ 41 w 97"/>
                              <a:gd name="T95" fmla="*/ 97 h 109"/>
                              <a:gd name="T96" fmla="*/ 48 w 97"/>
                              <a:gd name="T97" fmla="*/ 97 h 109"/>
                              <a:gd name="T98" fmla="*/ 57 w 97"/>
                              <a:gd name="T99" fmla="*/ 97 h 109"/>
                              <a:gd name="T100" fmla="*/ 69 w 97"/>
                              <a:gd name="T101" fmla="*/ 91 h 109"/>
                              <a:gd name="T102" fmla="*/ 74 w 97"/>
                              <a:gd name="T103" fmla="*/ 86 h 109"/>
                              <a:gd name="T104" fmla="*/ 81 w 97"/>
                              <a:gd name="T105" fmla="*/ 74 h 109"/>
                              <a:gd name="T106" fmla="*/ 83 w 97"/>
                              <a:gd name="T107" fmla="*/ 54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09">
                                <a:moveTo>
                                  <a:pt x="84" y="14"/>
                                </a:moveTo>
                                <a:lnTo>
                                  <a:pt x="90" y="22"/>
                                </a:lnTo>
                                <a:lnTo>
                                  <a:pt x="94" y="32"/>
                                </a:lnTo>
                                <a:lnTo>
                                  <a:pt x="96" y="42"/>
                                </a:lnTo>
                                <a:lnTo>
                                  <a:pt x="97" y="54"/>
                                </a:lnTo>
                                <a:lnTo>
                                  <a:pt x="96" y="67"/>
                                </a:lnTo>
                                <a:lnTo>
                                  <a:pt x="94" y="77"/>
                                </a:lnTo>
                                <a:lnTo>
                                  <a:pt x="90" y="87"/>
                                </a:lnTo>
                                <a:lnTo>
                                  <a:pt x="84" y="94"/>
                                </a:lnTo>
                                <a:lnTo>
                                  <a:pt x="78" y="101"/>
                                </a:lnTo>
                                <a:lnTo>
                                  <a:pt x="69" y="106"/>
                                </a:lnTo>
                                <a:lnTo>
                                  <a:pt x="59" y="108"/>
                                </a:lnTo>
                                <a:lnTo>
                                  <a:pt x="48" y="109"/>
                                </a:lnTo>
                                <a:lnTo>
                                  <a:pt x="38" y="108"/>
                                </a:lnTo>
                                <a:lnTo>
                                  <a:pt x="28" y="106"/>
                                </a:lnTo>
                                <a:lnTo>
                                  <a:pt x="20" y="101"/>
                                </a:lnTo>
                                <a:lnTo>
                                  <a:pt x="14" y="94"/>
                                </a:lnTo>
                                <a:lnTo>
                                  <a:pt x="7" y="87"/>
                                </a:lnTo>
                                <a:lnTo>
                                  <a:pt x="4" y="77"/>
                                </a:lnTo>
                                <a:lnTo>
                                  <a:pt x="1" y="67"/>
                                </a:lnTo>
                                <a:lnTo>
                                  <a:pt x="0" y="54"/>
                                </a:lnTo>
                                <a:lnTo>
                                  <a:pt x="1" y="42"/>
                                </a:lnTo>
                                <a:lnTo>
                                  <a:pt x="4" y="32"/>
                                </a:lnTo>
                                <a:lnTo>
                                  <a:pt x="7" y="22"/>
                                </a:lnTo>
                                <a:lnTo>
                                  <a:pt x="14" y="14"/>
                                </a:lnTo>
                                <a:lnTo>
                                  <a:pt x="20" y="8"/>
                                </a:lnTo>
                                <a:lnTo>
                                  <a:pt x="28" y="3"/>
                                </a:lnTo>
                                <a:lnTo>
                                  <a:pt x="38" y="1"/>
                                </a:lnTo>
                                <a:lnTo>
                                  <a:pt x="48" y="0"/>
                                </a:lnTo>
                                <a:lnTo>
                                  <a:pt x="59" y="1"/>
                                </a:lnTo>
                                <a:lnTo>
                                  <a:pt x="69" y="3"/>
                                </a:lnTo>
                                <a:lnTo>
                                  <a:pt x="78" y="8"/>
                                </a:lnTo>
                                <a:lnTo>
                                  <a:pt x="84" y="14"/>
                                </a:lnTo>
                                <a:close/>
                                <a:moveTo>
                                  <a:pt x="83" y="54"/>
                                </a:moveTo>
                                <a:lnTo>
                                  <a:pt x="81" y="35"/>
                                </a:lnTo>
                                <a:lnTo>
                                  <a:pt x="74" y="23"/>
                                </a:lnTo>
                                <a:lnTo>
                                  <a:pt x="69" y="18"/>
                                </a:lnTo>
                                <a:lnTo>
                                  <a:pt x="57" y="12"/>
                                </a:lnTo>
                                <a:lnTo>
                                  <a:pt x="48" y="12"/>
                                </a:lnTo>
                                <a:lnTo>
                                  <a:pt x="41" y="12"/>
                                </a:lnTo>
                                <a:lnTo>
                                  <a:pt x="28" y="18"/>
                                </a:lnTo>
                                <a:lnTo>
                                  <a:pt x="23" y="23"/>
                                </a:lnTo>
                                <a:lnTo>
                                  <a:pt x="16" y="35"/>
                                </a:lnTo>
                                <a:lnTo>
                                  <a:pt x="15" y="54"/>
                                </a:lnTo>
                                <a:lnTo>
                                  <a:pt x="16" y="74"/>
                                </a:lnTo>
                                <a:lnTo>
                                  <a:pt x="23" y="86"/>
                                </a:lnTo>
                                <a:lnTo>
                                  <a:pt x="28" y="91"/>
                                </a:lnTo>
                                <a:lnTo>
                                  <a:pt x="41" y="97"/>
                                </a:lnTo>
                                <a:lnTo>
                                  <a:pt x="48" y="97"/>
                                </a:lnTo>
                                <a:lnTo>
                                  <a:pt x="57" y="97"/>
                                </a:lnTo>
                                <a:lnTo>
                                  <a:pt x="69" y="91"/>
                                </a:lnTo>
                                <a:lnTo>
                                  <a:pt x="74" y="86"/>
                                </a:lnTo>
                                <a:lnTo>
                                  <a:pt x="81" y="74"/>
                                </a:lnTo>
                                <a:lnTo>
                                  <a:pt x="83"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098" name="Line 562"/>
                        <wps:cNvCnPr/>
                        <wps:spPr bwMode="auto">
                          <a:xfrm>
                            <a:off x="2030413" y="268446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99" name="Line 563"/>
                        <wps:cNvCnPr/>
                        <wps:spPr bwMode="auto">
                          <a:xfrm>
                            <a:off x="2028825" y="2706687"/>
                            <a:ext cx="60325" cy="34925"/>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00" name="Line 564"/>
                        <wps:cNvCnPr/>
                        <wps:spPr bwMode="auto">
                          <a:xfrm flipV="1">
                            <a:off x="2030413" y="28178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01" name="Line 565"/>
                        <wps:cNvCnPr/>
                        <wps:spPr bwMode="auto">
                          <a:xfrm flipV="1">
                            <a:off x="2028825" y="2805112"/>
                            <a:ext cx="60325" cy="333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02" name="Line 566"/>
                        <wps:cNvCnPr/>
                        <wps:spPr bwMode="auto">
                          <a:xfrm flipV="1">
                            <a:off x="1952625" y="268446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03" name="Line 567"/>
                        <wps:cNvCnPr/>
                        <wps:spPr bwMode="auto">
                          <a:xfrm>
                            <a:off x="1952625" y="28178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04" name="Line 568"/>
                        <wps:cNvCnPr/>
                        <wps:spPr bwMode="auto">
                          <a:xfrm flipV="1">
                            <a:off x="1952625" y="2728912"/>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05" name="Line 569"/>
                        <wps:cNvCnPr/>
                        <wps:spPr bwMode="auto">
                          <a:xfrm flipV="1">
                            <a:off x="1974850" y="2738437"/>
                            <a:ext cx="0" cy="698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06" name="Line 570"/>
                        <wps:cNvCnPr/>
                        <wps:spPr bwMode="auto">
                          <a:xfrm flipV="1">
                            <a:off x="2263775" y="2728912"/>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07" name="Line 571"/>
                        <wps:cNvCnPr/>
                        <wps:spPr bwMode="auto">
                          <a:xfrm>
                            <a:off x="2185988" y="268446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08" name="Line 572"/>
                        <wps:cNvCnPr/>
                        <wps:spPr bwMode="auto">
                          <a:xfrm flipV="1">
                            <a:off x="2217738" y="2817812"/>
                            <a:ext cx="46038" cy="269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09" name="Line 573"/>
                        <wps:cNvCnPr/>
                        <wps:spPr bwMode="auto">
                          <a:xfrm flipV="1">
                            <a:off x="2108200" y="268446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10" name="Line 574"/>
                        <wps:cNvCnPr/>
                        <wps:spPr bwMode="auto">
                          <a:xfrm>
                            <a:off x="2108200" y="2817812"/>
                            <a:ext cx="47625" cy="269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11" name="Line 575"/>
                        <wps:cNvCnPr/>
                        <wps:spPr bwMode="auto">
                          <a:xfrm flipV="1">
                            <a:off x="2108200" y="2728912"/>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12" name="Line 576"/>
                        <wps:cNvCnPr/>
                        <wps:spPr bwMode="auto">
                          <a:xfrm flipV="1">
                            <a:off x="2030413" y="2593975"/>
                            <a:ext cx="0" cy="904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13" name="Line 577"/>
                        <wps:cNvCnPr/>
                        <wps:spPr bwMode="auto">
                          <a:xfrm>
                            <a:off x="2030413" y="2862262"/>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14" name="Line 578"/>
                        <wps:cNvCnPr/>
                        <wps:spPr bwMode="auto">
                          <a:xfrm flipH="1">
                            <a:off x="1874838" y="28178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15" name="Line 579"/>
                        <wps:cNvCnPr/>
                        <wps:spPr bwMode="auto">
                          <a:xfrm>
                            <a:off x="2263775" y="28178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16" name="Line 580"/>
                        <wps:cNvCnPr/>
                        <wps:spPr bwMode="auto">
                          <a:xfrm flipV="1">
                            <a:off x="2341563" y="28178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17" name="Line 581"/>
                        <wps:cNvCnPr/>
                        <wps:spPr bwMode="auto">
                          <a:xfrm>
                            <a:off x="2419350" y="28178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18" name="Line 582"/>
                        <wps:cNvCnPr/>
                        <wps:spPr bwMode="auto">
                          <a:xfrm flipV="1">
                            <a:off x="2497138" y="28178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19" name="Line 583"/>
                        <wps:cNvCnPr/>
                        <wps:spPr bwMode="auto">
                          <a:xfrm>
                            <a:off x="2574925" y="28178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20" name="Line 584"/>
                        <wps:cNvCnPr/>
                        <wps:spPr bwMode="auto">
                          <a:xfrm flipV="1">
                            <a:off x="2652713" y="28178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21" name="Line 585"/>
                        <wps:cNvCnPr/>
                        <wps:spPr bwMode="auto">
                          <a:xfrm>
                            <a:off x="2730500" y="28178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22" name="Line 586"/>
                        <wps:cNvCnPr/>
                        <wps:spPr bwMode="auto">
                          <a:xfrm flipV="1">
                            <a:off x="2808288" y="28178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23" name="Line 587"/>
                        <wps:cNvCnPr/>
                        <wps:spPr bwMode="auto">
                          <a:xfrm>
                            <a:off x="2886075" y="28178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24" name="Line 588"/>
                        <wps:cNvCnPr/>
                        <wps:spPr bwMode="auto">
                          <a:xfrm flipV="1">
                            <a:off x="2963863" y="2817812"/>
                            <a:ext cx="76200"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25" name="Line 589"/>
                        <wps:cNvCnPr/>
                        <wps:spPr bwMode="auto">
                          <a:xfrm>
                            <a:off x="3040063" y="28178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26" name="Line 590"/>
                        <wps:cNvCnPr/>
                        <wps:spPr bwMode="auto">
                          <a:xfrm flipV="1">
                            <a:off x="2574925" y="2728912"/>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27" name="Line 591"/>
                        <wps:cNvCnPr/>
                        <wps:spPr bwMode="auto">
                          <a:xfrm flipV="1">
                            <a:off x="2886075" y="2728912"/>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28" name="Line 592"/>
                        <wps:cNvCnPr/>
                        <wps:spPr bwMode="auto">
                          <a:xfrm flipH="1" flipV="1">
                            <a:off x="1906588" y="2701925"/>
                            <a:ext cx="46038" cy="269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29" name="Line 593"/>
                        <wps:cNvCnPr/>
                        <wps:spPr bwMode="auto">
                          <a:xfrm flipV="1">
                            <a:off x="2263775" y="277336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30" name="Freeform 594"/>
                        <wps:cNvSpPr>
                          <a:spLocks/>
                        </wps:cNvSpPr>
                        <wps:spPr bwMode="auto">
                          <a:xfrm>
                            <a:off x="3136900" y="2862262"/>
                            <a:ext cx="46038" cy="57150"/>
                          </a:xfrm>
                          <a:custGeom>
                            <a:avLst/>
                            <a:gdLst>
                              <a:gd name="T0" fmla="*/ 87 w 87"/>
                              <a:gd name="T1" fmla="*/ 99 h 108"/>
                              <a:gd name="T2" fmla="*/ 83 w 87"/>
                              <a:gd name="T3" fmla="*/ 100 h 108"/>
                              <a:gd name="T4" fmla="*/ 79 w 87"/>
                              <a:gd name="T5" fmla="*/ 101 h 108"/>
                              <a:gd name="T6" fmla="*/ 77 w 87"/>
                              <a:gd name="T7" fmla="*/ 104 h 108"/>
                              <a:gd name="T8" fmla="*/ 72 w 87"/>
                              <a:gd name="T9" fmla="*/ 105 h 108"/>
                              <a:gd name="T10" fmla="*/ 67 w 87"/>
                              <a:gd name="T11" fmla="*/ 106 h 108"/>
                              <a:gd name="T12" fmla="*/ 62 w 87"/>
                              <a:gd name="T13" fmla="*/ 107 h 108"/>
                              <a:gd name="T14" fmla="*/ 57 w 87"/>
                              <a:gd name="T15" fmla="*/ 107 h 108"/>
                              <a:gd name="T16" fmla="*/ 51 w 87"/>
                              <a:gd name="T17" fmla="*/ 108 h 108"/>
                              <a:gd name="T18" fmla="*/ 40 w 87"/>
                              <a:gd name="T19" fmla="*/ 107 h 108"/>
                              <a:gd name="T20" fmla="*/ 30 w 87"/>
                              <a:gd name="T21" fmla="*/ 105 h 108"/>
                              <a:gd name="T22" fmla="*/ 21 w 87"/>
                              <a:gd name="T23" fmla="*/ 101 h 108"/>
                              <a:gd name="T24" fmla="*/ 14 w 87"/>
                              <a:gd name="T25" fmla="*/ 95 h 108"/>
                              <a:gd name="T26" fmla="*/ 8 w 87"/>
                              <a:gd name="T27" fmla="*/ 88 h 108"/>
                              <a:gd name="T28" fmla="*/ 4 w 87"/>
                              <a:gd name="T29" fmla="*/ 78 h 108"/>
                              <a:gd name="T30" fmla="*/ 0 w 87"/>
                              <a:gd name="T31" fmla="*/ 67 h 108"/>
                              <a:gd name="T32" fmla="*/ 0 w 87"/>
                              <a:gd name="T33" fmla="*/ 54 h 108"/>
                              <a:gd name="T34" fmla="*/ 0 w 87"/>
                              <a:gd name="T35" fmla="*/ 42 h 108"/>
                              <a:gd name="T36" fmla="*/ 4 w 87"/>
                              <a:gd name="T37" fmla="*/ 31 h 108"/>
                              <a:gd name="T38" fmla="*/ 8 w 87"/>
                              <a:gd name="T39" fmla="*/ 21 h 108"/>
                              <a:gd name="T40" fmla="*/ 14 w 87"/>
                              <a:gd name="T41" fmla="*/ 14 h 108"/>
                              <a:gd name="T42" fmla="*/ 21 w 87"/>
                              <a:gd name="T43" fmla="*/ 7 h 108"/>
                              <a:gd name="T44" fmla="*/ 30 w 87"/>
                              <a:gd name="T45" fmla="*/ 4 h 108"/>
                              <a:gd name="T46" fmla="*/ 40 w 87"/>
                              <a:gd name="T47" fmla="*/ 0 h 108"/>
                              <a:gd name="T48" fmla="*/ 51 w 87"/>
                              <a:gd name="T49" fmla="*/ 0 h 108"/>
                              <a:gd name="T50" fmla="*/ 59 w 87"/>
                              <a:gd name="T51" fmla="*/ 0 h 108"/>
                              <a:gd name="T52" fmla="*/ 68 w 87"/>
                              <a:gd name="T53" fmla="*/ 1 h 108"/>
                              <a:gd name="T54" fmla="*/ 77 w 87"/>
                              <a:gd name="T55" fmla="*/ 4 h 108"/>
                              <a:gd name="T56" fmla="*/ 87 w 87"/>
                              <a:gd name="T57" fmla="*/ 9 h 108"/>
                              <a:gd name="T58" fmla="*/ 87 w 87"/>
                              <a:gd name="T59" fmla="*/ 26 h 108"/>
                              <a:gd name="T60" fmla="*/ 85 w 87"/>
                              <a:gd name="T61" fmla="*/ 26 h 108"/>
                              <a:gd name="T62" fmla="*/ 77 w 87"/>
                              <a:gd name="T63" fmla="*/ 19 h 108"/>
                              <a:gd name="T64" fmla="*/ 68 w 87"/>
                              <a:gd name="T65" fmla="*/ 15 h 108"/>
                              <a:gd name="T66" fmla="*/ 59 w 87"/>
                              <a:gd name="T67" fmla="*/ 12 h 108"/>
                              <a:gd name="T68" fmla="*/ 51 w 87"/>
                              <a:gd name="T69" fmla="*/ 11 h 108"/>
                              <a:gd name="T70" fmla="*/ 42 w 87"/>
                              <a:gd name="T71" fmla="*/ 12 h 108"/>
                              <a:gd name="T72" fmla="*/ 36 w 87"/>
                              <a:gd name="T73" fmla="*/ 14 h 108"/>
                              <a:gd name="T74" fmla="*/ 30 w 87"/>
                              <a:gd name="T75" fmla="*/ 17 h 108"/>
                              <a:gd name="T76" fmla="*/ 25 w 87"/>
                              <a:gd name="T77" fmla="*/ 22 h 108"/>
                              <a:gd name="T78" fmla="*/ 20 w 87"/>
                              <a:gd name="T79" fmla="*/ 28 h 108"/>
                              <a:gd name="T80" fmla="*/ 18 w 87"/>
                              <a:gd name="T81" fmla="*/ 36 h 108"/>
                              <a:gd name="T82" fmla="*/ 15 w 87"/>
                              <a:gd name="T83" fmla="*/ 44 h 108"/>
                              <a:gd name="T84" fmla="*/ 14 w 87"/>
                              <a:gd name="T85" fmla="*/ 54 h 108"/>
                              <a:gd name="T86" fmla="*/ 15 w 87"/>
                              <a:gd name="T87" fmla="*/ 64 h 108"/>
                              <a:gd name="T88" fmla="*/ 18 w 87"/>
                              <a:gd name="T89" fmla="*/ 73 h 108"/>
                              <a:gd name="T90" fmla="*/ 21 w 87"/>
                              <a:gd name="T91" fmla="*/ 80 h 108"/>
                              <a:gd name="T92" fmla="*/ 25 w 87"/>
                              <a:gd name="T93" fmla="*/ 86 h 108"/>
                              <a:gd name="T94" fmla="*/ 30 w 87"/>
                              <a:gd name="T95" fmla="*/ 90 h 108"/>
                              <a:gd name="T96" fmla="*/ 36 w 87"/>
                              <a:gd name="T97" fmla="*/ 94 h 108"/>
                              <a:gd name="T98" fmla="*/ 43 w 87"/>
                              <a:gd name="T99" fmla="*/ 96 h 108"/>
                              <a:gd name="T100" fmla="*/ 51 w 87"/>
                              <a:gd name="T101" fmla="*/ 96 h 108"/>
                              <a:gd name="T102" fmla="*/ 61 w 87"/>
                              <a:gd name="T103" fmla="*/ 95 h 108"/>
                              <a:gd name="T104" fmla="*/ 69 w 87"/>
                              <a:gd name="T105" fmla="*/ 92 h 108"/>
                              <a:gd name="T106" fmla="*/ 78 w 87"/>
                              <a:gd name="T107" fmla="*/ 89 h 108"/>
                              <a:gd name="T108" fmla="*/ 85 w 87"/>
                              <a:gd name="T109" fmla="*/ 83 h 108"/>
                              <a:gd name="T110" fmla="*/ 87 w 87"/>
                              <a:gd name="T111" fmla="*/ 83 h 108"/>
                              <a:gd name="T112" fmla="*/ 87 w 87"/>
                              <a:gd name="T113" fmla="*/ 99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87" h="108">
                                <a:moveTo>
                                  <a:pt x="87" y="99"/>
                                </a:moveTo>
                                <a:lnTo>
                                  <a:pt x="83" y="100"/>
                                </a:lnTo>
                                <a:lnTo>
                                  <a:pt x="79" y="101"/>
                                </a:lnTo>
                                <a:lnTo>
                                  <a:pt x="77" y="104"/>
                                </a:lnTo>
                                <a:lnTo>
                                  <a:pt x="72" y="105"/>
                                </a:lnTo>
                                <a:lnTo>
                                  <a:pt x="67" y="106"/>
                                </a:lnTo>
                                <a:lnTo>
                                  <a:pt x="62" y="107"/>
                                </a:lnTo>
                                <a:lnTo>
                                  <a:pt x="57" y="107"/>
                                </a:lnTo>
                                <a:lnTo>
                                  <a:pt x="51" y="108"/>
                                </a:lnTo>
                                <a:lnTo>
                                  <a:pt x="40" y="107"/>
                                </a:lnTo>
                                <a:lnTo>
                                  <a:pt x="30" y="105"/>
                                </a:lnTo>
                                <a:lnTo>
                                  <a:pt x="21" y="101"/>
                                </a:lnTo>
                                <a:lnTo>
                                  <a:pt x="14" y="95"/>
                                </a:lnTo>
                                <a:lnTo>
                                  <a:pt x="8" y="88"/>
                                </a:lnTo>
                                <a:lnTo>
                                  <a:pt x="4" y="78"/>
                                </a:lnTo>
                                <a:lnTo>
                                  <a:pt x="0" y="67"/>
                                </a:lnTo>
                                <a:lnTo>
                                  <a:pt x="0" y="54"/>
                                </a:lnTo>
                                <a:lnTo>
                                  <a:pt x="0" y="42"/>
                                </a:lnTo>
                                <a:lnTo>
                                  <a:pt x="4" y="31"/>
                                </a:lnTo>
                                <a:lnTo>
                                  <a:pt x="8" y="21"/>
                                </a:lnTo>
                                <a:lnTo>
                                  <a:pt x="14" y="14"/>
                                </a:lnTo>
                                <a:lnTo>
                                  <a:pt x="21" y="7"/>
                                </a:lnTo>
                                <a:lnTo>
                                  <a:pt x="30" y="4"/>
                                </a:lnTo>
                                <a:lnTo>
                                  <a:pt x="40" y="0"/>
                                </a:lnTo>
                                <a:lnTo>
                                  <a:pt x="51" y="0"/>
                                </a:lnTo>
                                <a:lnTo>
                                  <a:pt x="59" y="0"/>
                                </a:lnTo>
                                <a:lnTo>
                                  <a:pt x="68" y="1"/>
                                </a:lnTo>
                                <a:lnTo>
                                  <a:pt x="77" y="4"/>
                                </a:lnTo>
                                <a:lnTo>
                                  <a:pt x="87" y="9"/>
                                </a:lnTo>
                                <a:lnTo>
                                  <a:pt x="87" y="26"/>
                                </a:lnTo>
                                <a:lnTo>
                                  <a:pt x="85" y="26"/>
                                </a:lnTo>
                                <a:lnTo>
                                  <a:pt x="77" y="19"/>
                                </a:lnTo>
                                <a:lnTo>
                                  <a:pt x="68" y="15"/>
                                </a:lnTo>
                                <a:lnTo>
                                  <a:pt x="59" y="12"/>
                                </a:lnTo>
                                <a:lnTo>
                                  <a:pt x="51" y="11"/>
                                </a:lnTo>
                                <a:lnTo>
                                  <a:pt x="42" y="12"/>
                                </a:lnTo>
                                <a:lnTo>
                                  <a:pt x="36" y="14"/>
                                </a:lnTo>
                                <a:lnTo>
                                  <a:pt x="30" y="17"/>
                                </a:lnTo>
                                <a:lnTo>
                                  <a:pt x="25" y="22"/>
                                </a:lnTo>
                                <a:lnTo>
                                  <a:pt x="20" y="28"/>
                                </a:lnTo>
                                <a:lnTo>
                                  <a:pt x="18" y="36"/>
                                </a:lnTo>
                                <a:lnTo>
                                  <a:pt x="15" y="44"/>
                                </a:lnTo>
                                <a:lnTo>
                                  <a:pt x="14" y="54"/>
                                </a:lnTo>
                                <a:lnTo>
                                  <a:pt x="15" y="64"/>
                                </a:lnTo>
                                <a:lnTo>
                                  <a:pt x="18" y="73"/>
                                </a:lnTo>
                                <a:lnTo>
                                  <a:pt x="21" y="80"/>
                                </a:lnTo>
                                <a:lnTo>
                                  <a:pt x="25" y="86"/>
                                </a:lnTo>
                                <a:lnTo>
                                  <a:pt x="30" y="90"/>
                                </a:lnTo>
                                <a:lnTo>
                                  <a:pt x="36" y="94"/>
                                </a:lnTo>
                                <a:lnTo>
                                  <a:pt x="43" y="96"/>
                                </a:lnTo>
                                <a:lnTo>
                                  <a:pt x="51" y="96"/>
                                </a:lnTo>
                                <a:lnTo>
                                  <a:pt x="61" y="95"/>
                                </a:lnTo>
                                <a:lnTo>
                                  <a:pt x="69" y="92"/>
                                </a:lnTo>
                                <a:lnTo>
                                  <a:pt x="78" y="89"/>
                                </a:lnTo>
                                <a:lnTo>
                                  <a:pt x="85" y="83"/>
                                </a:lnTo>
                                <a:lnTo>
                                  <a:pt x="87" y="83"/>
                                </a:lnTo>
                                <a:lnTo>
                                  <a:pt x="87" y="9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131" name="Freeform 595"/>
                        <wps:cNvSpPr>
                          <a:spLocks noEditPoints="1"/>
                        </wps:cNvSpPr>
                        <wps:spPr bwMode="auto">
                          <a:xfrm>
                            <a:off x="3189288" y="2860675"/>
                            <a:ext cx="50800" cy="58738"/>
                          </a:xfrm>
                          <a:custGeom>
                            <a:avLst/>
                            <a:gdLst>
                              <a:gd name="T0" fmla="*/ 84 w 97"/>
                              <a:gd name="T1" fmla="*/ 15 h 109"/>
                              <a:gd name="T2" fmla="*/ 90 w 97"/>
                              <a:gd name="T3" fmla="*/ 22 h 109"/>
                              <a:gd name="T4" fmla="*/ 94 w 97"/>
                              <a:gd name="T5" fmla="*/ 32 h 109"/>
                              <a:gd name="T6" fmla="*/ 97 w 97"/>
                              <a:gd name="T7" fmla="*/ 43 h 109"/>
                              <a:gd name="T8" fmla="*/ 97 w 97"/>
                              <a:gd name="T9" fmla="*/ 55 h 109"/>
                              <a:gd name="T10" fmla="*/ 97 w 97"/>
                              <a:gd name="T11" fmla="*/ 68 h 109"/>
                              <a:gd name="T12" fmla="*/ 94 w 97"/>
                              <a:gd name="T13" fmla="*/ 77 h 109"/>
                              <a:gd name="T14" fmla="*/ 90 w 97"/>
                              <a:gd name="T15" fmla="*/ 87 h 109"/>
                              <a:gd name="T16" fmla="*/ 84 w 97"/>
                              <a:gd name="T17" fmla="*/ 95 h 109"/>
                              <a:gd name="T18" fmla="*/ 78 w 97"/>
                              <a:gd name="T19" fmla="*/ 102 h 109"/>
                              <a:gd name="T20" fmla="*/ 69 w 97"/>
                              <a:gd name="T21" fmla="*/ 106 h 109"/>
                              <a:gd name="T22" fmla="*/ 60 w 97"/>
                              <a:gd name="T23" fmla="*/ 108 h 109"/>
                              <a:gd name="T24" fmla="*/ 49 w 97"/>
                              <a:gd name="T25" fmla="*/ 109 h 109"/>
                              <a:gd name="T26" fmla="*/ 38 w 97"/>
                              <a:gd name="T27" fmla="*/ 108 h 109"/>
                              <a:gd name="T28" fmla="*/ 28 w 97"/>
                              <a:gd name="T29" fmla="*/ 106 h 109"/>
                              <a:gd name="T30" fmla="*/ 20 w 97"/>
                              <a:gd name="T31" fmla="*/ 101 h 109"/>
                              <a:gd name="T32" fmla="*/ 14 w 97"/>
                              <a:gd name="T33" fmla="*/ 95 h 109"/>
                              <a:gd name="T34" fmla="*/ 8 w 97"/>
                              <a:gd name="T35" fmla="*/ 87 h 109"/>
                              <a:gd name="T36" fmla="*/ 4 w 97"/>
                              <a:gd name="T37" fmla="*/ 77 h 109"/>
                              <a:gd name="T38" fmla="*/ 1 w 97"/>
                              <a:gd name="T39" fmla="*/ 68 h 109"/>
                              <a:gd name="T40" fmla="*/ 0 w 97"/>
                              <a:gd name="T41" fmla="*/ 55 h 109"/>
                              <a:gd name="T42" fmla="*/ 1 w 97"/>
                              <a:gd name="T43" fmla="*/ 43 h 109"/>
                              <a:gd name="T44" fmla="*/ 4 w 97"/>
                              <a:gd name="T45" fmla="*/ 32 h 109"/>
                              <a:gd name="T46" fmla="*/ 8 w 97"/>
                              <a:gd name="T47" fmla="*/ 22 h 109"/>
                              <a:gd name="T48" fmla="*/ 14 w 97"/>
                              <a:gd name="T49" fmla="*/ 15 h 109"/>
                              <a:gd name="T50" fmla="*/ 20 w 97"/>
                              <a:gd name="T51" fmla="*/ 8 h 109"/>
                              <a:gd name="T52" fmla="*/ 28 w 97"/>
                              <a:gd name="T53" fmla="*/ 4 h 109"/>
                              <a:gd name="T54" fmla="*/ 38 w 97"/>
                              <a:gd name="T55" fmla="*/ 1 h 109"/>
                              <a:gd name="T56" fmla="*/ 49 w 97"/>
                              <a:gd name="T57" fmla="*/ 0 h 109"/>
                              <a:gd name="T58" fmla="*/ 59 w 97"/>
                              <a:gd name="T59" fmla="*/ 1 h 109"/>
                              <a:gd name="T60" fmla="*/ 69 w 97"/>
                              <a:gd name="T61" fmla="*/ 4 h 109"/>
                              <a:gd name="T62" fmla="*/ 78 w 97"/>
                              <a:gd name="T63" fmla="*/ 8 h 109"/>
                              <a:gd name="T64" fmla="*/ 84 w 97"/>
                              <a:gd name="T65" fmla="*/ 15 h 109"/>
                              <a:gd name="T66" fmla="*/ 83 w 97"/>
                              <a:gd name="T67" fmla="*/ 55 h 109"/>
                              <a:gd name="T68" fmla="*/ 81 w 97"/>
                              <a:gd name="T69" fmla="*/ 36 h 109"/>
                              <a:gd name="T70" fmla="*/ 74 w 97"/>
                              <a:gd name="T71" fmla="*/ 23 h 109"/>
                              <a:gd name="T72" fmla="*/ 69 w 97"/>
                              <a:gd name="T73" fmla="*/ 18 h 109"/>
                              <a:gd name="T74" fmla="*/ 57 w 97"/>
                              <a:gd name="T75" fmla="*/ 13 h 109"/>
                              <a:gd name="T76" fmla="*/ 49 w 97"/>
                              <a:gd name="T77" fmla="*/ 12 h 109"/>
                              <a:gd name="T78" fmla="*/ 41 w 97"/>
                              <a:gd name="T79" fmla="*/ 13 h 109"/>
                              <a:gd name="T80" fmla="*/ 28 w 97"/>
                              <a:gd name="T81" fmla="*/ 18 h 109"/>
                              <a:gd name="T82" fmla="*/ 24 w 97"/>
                              <a:gd name="T83" fmla="*/ 23 h 109"/>
                              <a:gd name="T84" fmla="*/ 16 w 97"/>
                              <a:gd name="T85" fmla="*/ 36 h 109"/>
                              <a:gd name="T86" fmla="*/ 15 w 97"/>
                              <a:gd name="T87" fmla="*/ 55 h 109"/>
                              <a:gd name="T88" fmla="*/ 16 w 97"/>
                              <a:gd name="T89" fmla="*/ 74 h 109"/>
                              <a:gd name="T90" fmla="*/ 25 w 97"/>
                              <a:gd name="T91" fmla="*/ 86 h 109"/>
                              <a:gd name="T92" fmla="*/ 30 w 97"/>
                              <a:gd name="T93" fmla="*/ 91 h 109"/>
                              <a:gd name="T94" fmla="*/ 42 w 97"/>
                              <a:gd name="T95" fmla="*/ 97 h 109"/>
                              <a:gd name="T96" fmla="*/ 49 w 97"/>
                              <a:gd name="T97" fmla="*/ 97 h 109"/>
                              <a:gd name="T98" fmla="*/ 57 w 97"/>
                              <a:gd name="T99" fmla="*/ 97 h 109"/>
                              <a:gd name="T100" fmla="*/ 69 w 97"/>
                              <a:gd name="T101" fmla="*/ 91 h 109"/>
                              <a:gd name="T102" fmla="*/ 74 w 97"/>
                              <a:gd name="T103" fmla="*/ 86 h 109"/>
                              <a:gd name="T104" fmla="*/ 81 w 97"/>
                              <a:gd name="T105" fmla="*/ 74 h 109"/>
                              <a:gd name="T106" fmla="*/ 83 w 97"/>
                              <a:gd name="T107" fmla="*/ 55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09">
                                <a:moveTo>
                                  <a:pt x="84" y="15"/>
                                </a:moveTo>
                                <a:lnTo>
                                  <a:pt x="90" y="22"/>
                                </a:lnTo>
                                <a:lnTo>
                                  <a:pt x="94" y="32"/>
                                </a:lnTo>
                                <a:lnTo>
                                  <a:pt x="97" y="43"/>
                                </a:lnTo>
                                <a:lnTo>
                                  <a:pt x="97" y="55"/>
                                </a:lnTo>
                                <a:lnTo>
                                  <a:pt x="97" y="68"/>
                                </a:lnTo>
                                <a:lnTo>
                                  <a:pt x="94" y="77"/>
                                </a:lnTo>
                                <a:lnTo>
                                  <a:pt x="90" y="87"/>
                                </a:lnTo>
                                <a:lnTo>
                                  <a:pt x="84" y="95"/>
                                </a:lnTo>
                                <a:lnTo>
                                  <a:pt x="78" y="102"/>
                                </a:lnTo>
                                <a:lnTo>
                                  <a:pt x="69" y="106"/>
                                </a:lnTo>
                                <a:lnTo>
                                  <a:pt x="60" y="108"/>
                                </a:lnTo>
                                <a:lnTo>
                                  <a:pt x="49" y="109"/>
                                </a:lnTo>
                                <a:lnTo>
                                  <a:pt x="38" y="108"/>
                                </a:lnTo>
                                <a:lnTo>
                                  <a:pt x="28" y="106"/>
                                </a:lnTo>
                                <a:lnTo>
                                  <a:pt x="20" y="101"/>
                                </a:lnTo>
                                <a:lnTo>
                                  <a:pt x="14" y="95"/>
                                </a:lnTo>
                                <a:lnTo>
                                  <a:pt x="8" y="87"/>
                                </a:lnTo>
                                <a:lnTo>
                                  <a:pt x="4" y="77"/>
                                </a:lnTo>
                                <a:lnTo>
                                  <a:pt x="1" y="68"/>
                                </a:lnTo>
                                <a:lnTo>
                                  <a:pt x="0" y="55"/>
                                </a:lnTo>
                                <a:lnTo>
                                  <a:pt x="1" y="43"/>
                                </a:lnTo>
                                <a:lnTo>
                                  <a:pt x="4" y="32"/>
                                </a:lnTo>
                                <a:lnTo>
                                  <a:pt x="8" y="22"/>
                                </a:lnTo>
                                <a:lnTo>
                                  <a:pt x="14" y="15"/>
                                </a:lnTo>
                                <a:lnTo>
                                  <a:pt x="20" y="8"/>
                                </a:lnTo>
                                <a:lnTo>
                                  <a:pt x="28" y="4"/>
                                </a:lnTo>
                                <a:lnTo>
                                  <a:pt x="38" y="1"/>
                                </a:lnTo>
                                <a:lnTo>
                                  <a:pt x="49" y="0"/>
                                </a:lnTo>
                                <a:lnTo>
                                  <a:pt x="59" y="1"/>
                                </a:lnTo>
                                <a:lnTo>
                                  <a:pt x="69" y="4"/>
                                </a:lnTo>
                                <a:lnTo>
                                  <a:pt x="78" y="8"/>
                                </a:lnTo>
                                <a:lnTo>
                                  <a:pt x="84" y="15"/>
                                </a:lnTo>
                                <a:close/>
                                <a:moveTo>
                                  <a:pt x="83" y="55"/>
                                </a:moveTo>
                                <a:lnTo>
                                  <a:pt x="81" y="36"/>
                                </a:lnTo>
                                <a:lnTo>
                                  <a:pt x="74" y="23"/>
                                </a:lnTo>
                                <a:lnTo>
                                  <a:pt x="69" y="18"/>
                                </a:lnTo>
                                <a:lnTo>
                                  <a:pt x="57" y="13"/>
                                </a:lnTo>
                                <a:lnTo>
                                  <a:pt x="49" y="12"/>
                                </a:lnTo>
                                <a:lnTo>
                                  <a:pt x="41" y="13"/>
                                </a:lnTo>
                                <a:lnTo>
                                  <a:pt x="28" y="18"/>
                                </a:lnTo>
                                <a:lnTo>
                                  <a:pt x="24" y="23"/>
                                </a:lnTo>
                                <a:lnTo>
                                  <a:pt x="16" y="36"/>
                                </a:lnTo>
                                <a:lnTo>
                                  <a:pt x="15" y="55"/>
                                </a:lnTo>
                                <a:lnTo>
                                  <a:pt x="16" y="74"/>
                                </a:lnTo>
                                <a:lnTo>
                                  <a:pt x="25" y="86"/>
                                </a:lnTo>
                                <a:lnTo>
                                  <a:pt x="30" y="91"/>
                                </a:lnTo>
                                <a:lnTo>
                                  <a:pt x="42" y="97"/>
                                </a:lnTo>
                                <a:lnTo>
                                  <a:pt x="49" y="97"/>
                                </a:lnTo>
                                <a:lnTo>
                                  <a:pt x="57" y="97"/>
                                </a:lnTo>
                                <a:lnTo>
                                  <a:pt x="69" y="91"/>
                                </a:lnTo>
                                <a:lnTo>
                                  <a:pt x="74" y="86"/>
                                </a:lnTo>
                                <a:lnTo>
                                  <a:pt x="81" y="74"/>
                                </a:lnTo>
                                <a:lnTo>
                                  <a:pt x="83" y="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132" name="Freeform 596"/>
                        <wps:cNvSpPr>
                          <a:spLocks noEditPoints="1"/>
                        </wps:cNvSpPr>
                        <wps:spPr bwMode="auto">
                          <a:xfrm>
                            <a:off x="3249613" y="2860675"/>
                            <a:ext cx="50800" cy="58738"/>
                          </a:xfrm>
                          <a:custGeom>
                            <a:avLst/>
                            <a:gdLst>
                              <a:gd name="T0" fmla="*/ 84 w 98"/>
                              <a:gd name="T1" fmla="*/ 15 h 109"/>
                              <a:gd name="T2" fmla="*/ 90 w 98"/>
                              <a:gd name="T3" fmla="*/ 22 h 109"/>
                              <a:gd name="T4" fmla="*/ 94 w 98"/>
                              <a:gd name="T5" fmla="*/ 32 h 109"/>
                              <a:gd name="T6" fmla="*/ 97 w 98"/>
                              <a:gd name="T7" fmla="*/ 43 h 109"/>
                              <a:gd name="T8" fmla="*/ 98 w 98"/>
                              <a:gd name="T9" fmla="*/ 55 h 109"/>
                              <a:gd name="T10" fmla="*/ 97 w 98"/>
                              <a:gd name="T11" fmla="*/ 68 h 109"/>
                              <a:gd name="T12" fmla="*/ 94 w 98"/>
                              <a:gd name="T13" fmla="*/ 77 h 109"/>
                              <a:gd name="T14" fmla="*/ 90 w 98"/>
                              <a:gd name="T15" fmla="*/ 87 h 109"/>
                              <a:gd name="T16" fmla="*/ 84 w 98"/>
                              <a:gd name="T17" fmla="*/ 95 h 109"/>
                              <a:gd name="T18" fmla="*/ 78 w 98"/>
                              <a:gd name="T19" fmla="*/ 102 h 109"/>
                              <a:gd name="T20" fmla="*/ 69 w 98"/>
                              <a:gd name="T21" fmla="*/ 106 h 109"/>
                              <a:gd name="T22" fmla="*/ 60 w 98"/>
                              <a:gd name="T23" fmla="*/ 108 h 109"/>
                              <a:gd name="T24" fmla="*/ 50 w 98"/>
                              <a:gd name="T25" fmla="*/ 109 h 109"/>
                              <a:gd name="T26" fmla="*/ 39 w 98"/>
                              <a:gd name="T27" fmla="*/ 108 h 109"/>
                              <a:gd name="T28" fmla="*/ 29 w 98"/>
                              <a:gd name="T29" fmla="*/ 106 h 109"/>
                              <a:gd name="T30" fmla="*/ 20 w 98"/>
                              <a:gd name="T31" fmla="*/ 101 h 109"/>
                              <a:gd name="T32" fmla="*/ 14 w 98"/>
                              <a:gd name="T33" fmla="*/ 95 h 109"/>
                              <a:gd name="T34" fmla="*/ 8 w 98"/>
                              <a:gd name="T35" fmla="*/ 87 h 109"/>
                              <a:gd name="T36" fmla="*/ 4 w 98"/>
                              <a:gd name="T37" fmla="*/ 77 h 109"/>
                              <a:gd name="T38" fmla="*/ 2 w 98"/>
                              <a:gd name="T39" fmla="*/ 68 h 109"/>
                              <a:gd name="T40" fmla="*/ 0 w 98"/>
                              <a:gd name="T41" fmla="*/ 55 h 109"/>
                              <a:gd name="T42" fmla="*/ 2 w 98"/>
                              <a:gd name="T43" fmla="*/ 43 h 109"/>
                              <a:gd name="T44" fmla="*/ 4 w 98"/>
                              <a:gd name="T45" fmla="*/ 32 h 109"/>
                              <a:gd name="T46" fmla="*/ 8 w 98"/>
                              <a:gd name="T47" fmla="*/ 22 h 109"/>
                              <a:gd name="T48" fmla="*/ 14 w 98"/>
                              <a:gd name="T49" fmla="*/ 15 h 109"/>
                              <a:gd name="T50" fmla="*/ 20 w 98"/>
                              <a:gd name="T51" fmla="*/ 8 h 109"/>
                              <a:gd name="T52" fmla="*/ 29 w 98"/>
                              <a:gd name="T53" fmla="*/ 4 h 109"/>
                              <a:gd name="T54" fmla="*/ 39 w 98"/>
                              <a:gd name="T55" fmla="*/ 1 h 109"/>
                              <a:gd name="T56" fmla="*/ 50 w 98"/>
                              <a:gd name="T57" fmla="*/ 0 h 109"/>
                              <a:gd name="T58" fmla="*/ 60 w 98"/>
                              <a:gd name="T59" fmla="*/ 1 h 109"/>
                              <a:gd name="T60" fmla="*/ 69 w 98"/>
                              <a:gd name="T61" fmla="*/ 4 h 109"/>
                              <a:gd name="T62" fmla="*/ 78 w 98"/>
                              <a:gd name="T63" fmla="*/ 8 h 109"/>
                              <a:gd name="T64" fmla="*/ 84 w 98"/>
                              <a:gd name="T65" fmla="*/ 15 h 109"/>
                              <a:gd name="T66" fmla="*/ 83 w 98"/>
                              <a:gd name="T67" fmla="*/ 55 h 109"/>
                              <a:gd name="T68" fmla="*/ 82 w 98"/>
                              <a:gd name="T69" fmla="*/ 36 h 109"/>
                              <a:gd name="T70" fmla="*/ 74 w 98"/>
                              <a:gd name="T71" fmla="*/ 23 h 109"/>
                              <a:gd name="T72" fmla="*/ 69 w 98"/>
                              <a:gd name="T73" fmla="*/ 18 h 109"/>
                              <a:gd name="T74" fmla="*/ 57 w 98"/>
                              <a:gd name="T75" fmla="*/ 13 h 109"/>
                              <a:gd name="T76" fmla="*/ 50 w 98"/>
                              <a:gd name="T77" fmla="*/ 12 h 109"/>
                              <a:gd name="T78" fmla="*/ 41 w 98"/>
                              <a:gd name="T79" fmla="*/ 13 h 109"/>
                              <a:gd name="T80" fmla="*/ 29 w 98"/>
                              <a:gd name="T81" fmla="*/ 18 h 109"/>
                              <a:gd name="T82" fmla="*/ 24 w 98"/>
                              <a:gd name="T83" fmla="*/ 23 h 109"/>
                              <a:gd name="T84" fmla="*/ 16 w 98"/>
                              <a:gd name="T85" fmla="*/ 36 h 109"/>
                              <a:gd name="T86" fmla="*/ 15 w 98"/>
                              <a:gd name="T87" fmla="*/ 55 h 109"/>
                              <a:gd name="T88" fmla="*/ 16 w 98"/>
                              <a:gd name="T89" fmla="*/ 74 h 109"/>
                              <a:gd name="T90" fmla="*/ 24 w 98"/>
                              <a:gd name="T91" fmla="*/ 86 h 109"/>
                              <a:gd name="T92" fmla="*/ 29 w 98"/>
                              <a:gd name="T93" fmla="*/ 91 h 109"/>
                              <a:gd name="T94" fmla="*/ 41 w 98"/>
                              <a:gd name="T95" fmla="*/ 97 h 109"/>
                              <a:gd name="T96" fmla="*/ 50 w 98"/>
                              <a:gd name="T97" fmla="*/ 97 h 109"/>
                              <a:gd name="T98" fmla="*/ 57 w 98"/>
                              <a:gd name="T99" fmla="*/ 97 h 109"/>
                              <a:gd name="T100" fmla="*/ 69 w 98"/>
                              <a:gd name="T101" fmla="*/ 91 h 109"/>
                              <a:gd name="T102" fmla="*/ 74 w 98"/>
                              <a:gd name="T103" fmla="*/ 86 h 109"/>
                              <a:gd name="T104" fmla="*/ 82 w 98"/>
                              <a:gd name="T105" fmla="*/ 74 h 109"/>
                              <a:gd name="T106" fmla="*/ 83 w 98"/>
                              <a:gd name="T107" fmla="*/ 55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8" h="109">
                                <a:moveTo>
                                  <a:pt x="84" y="15"/>
                                </a:moveTo>
                                <a:lnTo>
                                  <a:pt x="90" y="22"/>
                                </a:lnTo>
                                <a:lnTo>
                                  <a:pt x="94" y="32"/>
                                </a:lnTo>
                                <a:lnTo>
                                  <a:pt x="97" y="43"/>
                                </a:lnTo>
                                <a:lnTo>
                                  <a:pt x="98" y="55"/>
                                </a:lnTo>
                                <a:lnTo>
                                  <a:pt x="97" y="68"/>
                                </a:lnTo>
                                <a:lnTo>
                                  <a:pt x="94" y="77"/>
                                </a:lnTo>
                                <a:lnTo>
                                  <a:pt x="90" y="87"/>
                                </a:lnTo>
                                <a:lnTo>
                                  <a:pt x="84" y="95"/>
                                </a:lnTo>
                                <a:lnTo>
                                  <a:pt x="78" y="102"/>
                                </a:lnTo>
                                <a:lnTo>
                                  <a:pt x="69" y="106"/>
                                </a:lnTo>
                                <a:lnTo>
                                  <a:pt x="60" y="108"/>
                                </a:lnTo>
                                <a:lnTo>
                                  <a:pt x="50" y="109"/>
                                </a:lnTo>
                                <a:lnTo>
                                  <a:pt x="39" y="108"/>
                                </a:lnTo>
                                <a:lnTo>
                                  <a:pt x="29" y="106"/>
                                </a:lnTo>
                                <a:lnTo>
                                  <a:pt x="20" y="101"/>
                                </a:lnTo>
                                <a:lnTo>
                                  <a:pt x="14" y="95"/>
                                </a:lnTo>
                                <a:lnTo>
                                  <a:pt x="8" y="87"/>
                                </a:lnTo>
                                <a:lnTo>
                                  <a:pt x="4" y="77"/>
                                </a:lnTo>
                                <a:lnTo>
                                  <a:pt x="2" y="68"/>
                                </a:lnTo>
                                <a:lnTo>
                                  <a:pt x="0" y="55"/>
                                </a:lnTo>
                                <a:lnTo>
                                  <a:pt x="2" y="43"/>
                                </a:lnTo>
                                <a:lnTo>
                                  <a:pt x="4" y="32"/>
                                </a:lnTo>
                                <a:lnTo>
                                  <a:pt x="8" y="22"/>
                                </a:lnTo>
                                <a:lnTo>
                                  <a:pt x="14" y="15"/>
                                </a:lnTo>
                                <a:lnTo>
                                  <a:pt x="20" y="8"/>
                                </a:lnTo>
                                <a:lnTo>
                                  <a:pt x="29" y="4"/>
                                </a:lnTo>
                                <a:lnTo>
                                  <a:pt x="39" y="1"/>
                                </a:lnTo>
                                <a:lnTo>
                                  <a:pt x="50" y="0"/>
                                </a:lnTo>
                                <a:lnTo>
                                  <a:pt x="60" y="1"/>
                                </a:lnTo>
                                <a:lnTo>
                                  <a:pt x="69" y="4"/>
                                </a:lnTo>
                                <a:lnTo>
                                  <a:pt x="78" y="8"/>
                                </a:lnTo>
                                <a:lnTo>
                                  <a:pt x="84" y="15"/>
                                </a:lnTo>
                                <a:close/>
                                <a:moveTo>
                                  <a:pt x="83" y="55"/>
                                </a:moveTo>
                                <a:lnTo>
                                  <a:pt x="82" y="36"/>
                                </a:lnTo>
                                <a:lnTo>
                                  <a:pt x="74" y="23"/>
                                </a:lnTo>
                                <a:lnTo>
                                  <a:pt x="69" y="18"/>
                                </a:lnTo>
                                <a:lnTo>
                                  <a:pt x="57" y="13"/>
                                </a:lnTo>
                                <a:lnTo>
                                  <a:pt x="50" y="12"/>
                                </a:lnTo>
                                <a:lnTo>
                                  <a:pt x="41" y="13"/>
                                </a:lnTo>
                                <a:lnTo>
                                  <a:pt x="29" y="18"/>
                                </a:lnTo>
                                <a:lnTo>
                                  <a:pt x="24" y="23"/>
                                </a:lnTo>
                                <a:lnTo>
                                  <a:pt x="16" y="36"/>
                                </a:lnTo>
                                <a:lnTo>
                                  <a:pt x="15" y="55"/>
                                </a:lnTo>
                                <a:lnTo>
                                  <a:pt x="16" y="74"/>
                                </a:lnTo>
                                <a:lnTo>
                                  <a:pt x="24" y="86"/>
                                </a:lnTo>
                                <a:lnTo>
                                  <a:pt x="29" y="91"/>
                                </a:lnTo>
                                <a:lnTo>
                                  <a:pt x="41" y="97"/>
                                </a:lnTo>
                                <a:lnTo>
                                  <a:pt x="50" y="97"/>
                                </a:lnTo>
                                <a:lnTo>
                                  <a:pt x="57" y="97"/>
                                </a:lnTo>
                                <a:lnTo>
                                  <a:pt x="69" y="91"/>
                                </a:lnTo>
                                <a:lnTo>
                                  <a:pt x="74" y="86"/>
                                </a:lnTo>
                                <a:lnTo>
                                  <a:pt x="82" y="74"/>
                                </a:lnTo>
                                <a:lnTo>
                                  <a:pt x="83" y="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133" name="Freeform 597"/>
                        <wps:cNvSpPr>
                          <a:spLocks/>
                        </wps:cNvSpPr>
                        <wps:spPr bwMode="auto">
                          <a:xfrm>
                            <a:off x="3313113" y="2862262"/>
                            <a:ext cx="41275" cy="55563"/>
                          </a:xfrm>
                          <a:custGeom>
                            <a:avLst/>
                            <a:gdLst>
                              <a:gd name="T0" fmla="*/ 80 w 80"/>
                              <a:gd name="T1" fmla="*/ 105 h 105"/>
                              <a:gd name="T2" fmla="*/ 65 w 80"/>
                              <a:gd name="T3" fmla="*/ 105 h 105"/>
                              <a:gd name="T4" fmla="*/ 65 w 80"/>
                              <a:gd name="T5" fmla="*/ 54 h 105"/>
                              <a:gd name="T6" fmla="*/ 13 w 80"/>
                              <a:gd name="T7" fmla="*/ 54 h 105"/>
                              <a:gd name="T8" fmla="*/ 13 w 80"/>
                              <a:gd name="T9" fmla="*/ 105 h 105"/>
                              <a:gd name="T10" fmla="*/ 0 w 80"/>
                              <a:gd name="T11" fmla="*/ 105 h 105"/>
                              <a:gd name="T12" fmla="*/ 0 w 80"/>
                              <a:gd name="T13" fmla="*/ 0 h 105"/>
                              <a:gd name="T14" fmla="*/ 13 w 80"/>
                              <a:gd name="T15" fmla="*/ 0 h 105"/>
                              <a:gd name="T16" fmla="*/ 13 w 80"/>
                              <a:gd name="T17" fmla="*/ 41 h 105"/>
                              <a:gd name="T18" fmla="*/ 65 w 80"/>
                              <a:gd name="T19" fmla="*/ 41 h 105"/>
                              <a:gd name="T20" fmla="*/ 65 w 80"/>
                              <a:gd name="T21" fmla="*/ 0 h 105"/>
                              <a:gd name="T22" fmla="*/ 80 w 80"/>
                              <a:gd name="T23" fmla="*/ 0 h 105"/>
                              <a:gd name="T24" fmla="*/ 80 w 80"/>
                              <a:gd name="T25" fmla="*/ 105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80" h="105">
                                <a:moveTo>
                                  <a:pt x="80" y="105"/>
                                </a:moveTo>
                                <a:lnTo>
                                  <a:pt x="65" y="105"/>
                                </a:lnTo>
                                <a:lnTo>
                                  <a:pt x="65" y="54"/>
                                </a:lnTo>
                                <a:lnTo>
                                  <a:pt x="13" y="54"/>
                                </a:lnTo>
                                <a:lnTo>
                                  <a:pt x="13" y="105"/>
                                </a:lnTo>
                                <a:lnTo>
                                  <a:pt x="0" y="105"/>
                                </a:lnTo>
                                <a:lnTo>
                                  <a:pt x="0" y="0"/>
                                </a:lnTo>
                                <a:lnTo>
                                  <a:pt x="13" y="0"/>
                                </a:lnTo>
                                <a:lnTo>
                                  <a:pt x="13" y="41"/>
                                </a:lnTo>
                                <a:lnTo>
                                  <a:pt x="65" y="41"/>
                                </a:lnTo>
                                <a:lnTo>
                                  <a:pt x="65" y="0"/>
                                </a:lnTo>
                                <a:lnTo>
                                  <a:pt x="80" y="0"/>
                                </a:lnTo>
                                <a:lnTo>
                                  <a:pt x="80"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134" name="Freeform 598"/>
                        <wps:cNvSpPr>
                          <a:spLocks noEditPoints="1"/>
                        </wps:cNvSpPr>
                        <wps:spPr bwMode="auto">
                          <a:xfrm>
                            <a:off x="2157413" y="2859087"/>
                            <a:ext cx="52388" cy="58738"/>
                          </a:xfrm>
                          <a:custGeom>
                            <a:avLst/>
                            <a:gdLst>
                              <a:gd name="T0" fmla="*/ 84 w 98"/>
                              <a:gd name="T1" fmla="*/ 14 h 109"/>
                              <a:gd name="T2" fmla="*/ 90 w 98"/>
                              <a:gd name="T3" fmla="*/ 23 h 109"/>
                              <a:gd name="T4" fmla="*/ 94 w 98"/>
                              <a:gd name="T5" fmla="*/ 31 h 109"/>
                              <a:gd name="T6" fmla="*/ 96 w 98"/>
                              <a:gd name="T7" fmla="*/ 42 h 109"/>
                              <a:gd name="T8" fmla="*/ 98 w 98"/>
                              <a:gd name="T9" fmla="*/ 55 h 109"/>
                              <a:gd name="T10" fmla="*/ 96 w 98"/>
                              <a:gd name="T11" fmla="*/ 67 h 109"/>
                              <a:gd name="T12" fmla="*/ 94 w 98"/>
                              <a:gd name="T13" fmla="*/ 78 h 109"/>
                              <a:gd name="T14" fmla="*/ 90 w 98"/>
                              <a:gd name="T15" fmla="*/ 88 h 109"/>
                              <a:gd name="T16" fmla="*/ 84 w 98"/>
                              <a:gd name="T17" fmla="*/ 95 h 109"/>
                              <a:gd name="T18" fmla="*/ 77 w 98"/>
                              <a:gd name="T19" fmla="*/ 101 h 109"/>
                              <a:gd name="T20" fmla="*/ 68 w 98"/>
                              <a:gd name="T21" fmla="*/ 105 h 109"/>
                              <a:gd name="T22" fmla="*/ 60 w 98"/>
                              <a:gd name="T23" fmla="*/ 109 h 109"/>
                              <a:gd name="T24" fmla="*/ 48 w 98"/>
                              <a:gd name="T25" fmla="*/ 109 h 109"/>
                              <a:gd name="T26" fmla="*/ 37 w 98"/>
                              <a:gd name="T27" fmla="*/ 109 h 109"/>
                              <a:gd name="T28" fmla="*/ 29 w 98"/>
                              <a:gd name="T29" fmla="*/ 105 h 109"/>
                              <a:gd name="T30" fmla="*/ 20 w 98"/>
                              <a:gd name="T31" fmla="*/ 101 h 109"/>
                              <a:gd name="T32" fmla="*/ 13 w 98"/>
                              <a:gd name="T33" fmla="*/ 95 h 109"/>
                              <a:gd name="T34" fmla="*/ 8 w 98"/>
                              <a:gd name="T35" fmla="*/ 88 h 109"/>
                              <a:gd name="T36" fmla="*/ 3 w 98"/>
                              <a:gd name="T37" fmla="*/ 78 h 109"/>
                              <a:gd name="T38" fmla="*/ 0 w 98"/>
                              <a:gd name="T39" fmla="*/ 67 h 109"/>
                              <a:gd name="T40" fmla="*/ 0 w 98"/>
                              <a:gd name="T41" fmla="*/ 55 h 109"/>
                              <a:gd name="T42" fmla="*/ 0 w 98"/>
                              <a:gd name="T43" fmla="*/ 42 h 109"/>
                              <a:gd name="T44" fmla="*/ 3 w 98"/>
                              <a:gd name="T45" fmla="*/ 32 h 109"/>
                              <a:gd name="T46" fmla="*/ 8 w 98"/>
                              <a:gd name="T47" fmla="*/ 23 h 109"/>
                              <a:gd name="T48" fmla="*/ 13 w 98"/>
                              <a:gd name="T49" fmla="*/ 14 h 109"/>
                              <a:gd name="T50" fmla="*/ 20 w 98"/>
                              <a:gd name="T51" fmla="*/ 8 h 109"/>
                              <a:gd name="T52" fmla="*/ 29 w 98"/>
                              <a:gd name="T53" fmla="*/ 4 h 109"/>
                              <a:gd name="T54" fmla="*/ 39 w 98"/>
                              <a:gd name="T55" fmla="*/ 0 h 109"/>
                              <a:gd name="T56" fmla="*/ 48 w 98"/>
                              <a:gd name="T57" fmla="*/ 0 h 109"/>
                              <a:gd name="T58" fmla="*/ 60 w 98"/>
                              <a:gd name="T59" fmla="*/ 0 h 109"/>
                              <a:gd name="T60" fmla="*/ 68 w 98"/>
                              <a:gd name="T61" fmla="*/ 4 h 109"/>
                              <a:gd name="T62" fmla="*/ 77 w 98"/>
                              <a:gd name="T63" fmla="*/ 8 h 109"/>
                              <a:gd name="T64" fmla="*/ 84 w 98"/>
                              <a:gd name="T65" fmla="*/ 14 h 109"/>
                              <a:gd name="T66" fmla="*/ 83 w 98"/>
                              <a:gd name="T67" fmla="*/ 55 h 109"/>
                              <a:gd name="T68" fmla="*/ 82 w 98"/>
                              <a:gd name="T69" fmla="*/ 36 h 109"/>
                              <a:gd name="T70" fmla="*/ 73 w 98"/>
                              <a:gd name="T71" fmla="*/ 24 h 109"/>
                              <a:gd name="T72" fmla="*/ 68 w 98"/>
                              <a:gd name="T73" fmla="*/ 19 h 109"/>
                              <a:gd name="T74" fmla="*/ 56 w 98"/>
                              <a:gd name="T75" fmla="*/ 13 h 109"/>
                              <a:gd name="T76" fmla="*/ 48 w 98"/>
                              <a:gd name="T77" fmla="*/ 13 h 109"/>
                              <a:gd name="T78" fmla="*/ 41 w 98"/>
                              <a:gd name="T79" fmla="*/ 13 h 109"/>
                              <a:gd name="T80" fmla="*/ 29 w 98"/>
                              <a:gd name="T81" fmla="*/ 19 h 109"/>
                              <a:gd name="T82" fmla="*/ 24 w 98"/>
                              <a:gd name="T83" fmla="*/ 24 h 109"/>
                              <a:gd name="T84" fmla="*/ 16 w 98"/>
                              <a:gd name="T85" fmla="*/ 36 h 109"/>
                              <a:gd name="T86" fmla="*/ 14 w 98"/>
                              <a:gd name="T87" fmla="*/ 55 h 109"/>
                              <a:gd name="T88" fmla="*/ 16 w 98"/>
                              <a:gd name="T89" fmla="*/ 74 h 109"/>
                              <a:gd name="T90" fmla="*/ 24 w 98"/>
                              <a:gd name="T91" fmla="*/ 87 h 109"/>
                              <a:gd name="T92" fmla="*/ 29 w 98"/>
                              <a:gd name="T93" fmla="*/ 92 h 109"/>
                              <a:gd name="T94" fmla="*/ 41 w 98"/>
                              <a:gd name="T95" fmla="*/ 96 h 109"/>
                              <a:gd name="T96" fmla="*/ 48 w 98"/>
                              <a:gd name="T97" fmla="*/ 98 h 109"/>
                              <a:gd name="T98" fmla="*/ 56 w 98"/>
                              <a:gd name="T99" fmla="*/ 96 h 109"/>
                              <a:gd name="T100" fmla="*/ 68 w 98"/>
                              <a:gd name="T101" fmla="*/ 92 h 109"/>
                              <a:gd name="T102" fmla="*/ 73 w 98"/>
                              <a:gd name="T103" fmla="*/ 87 h 109"/>
                              <a:gd name="T104" fmla="*/ 82 w 98"/>
                              <a:gd name="T105" fmla="*/ 74 h 109"/>
                              <a:gd name="T106" fmla="*/ 83 w 98"/>
                              <a:gd name="T107" fmla="*/ 55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8" h="109">
                                <a:moveTo>
                                  <a:pt x="84" y="14"/>
                                </a:moveTo>
                                <a:lnTo>
                                  <a:pt x="90" y="23"/>
                                </a:lnTo>
                                <a:lnTo>
                                  <a:pt x="94" y="31"/>
                                </a:lnTo>
                                <a:lnTo>
                                  <a:pt x="96" y="42"/>
                                </a:lnTo>
                                <a:lnTo>
                                  <a:pt x="98" y="55"/>
                                </a:lnTo>
                                <a:lnTo>
                                  <a:pt x="96" y="67"/>
                                </a:lnTo>
                                <a:lnTo>
                                  <a:pt x="94" y="78"/>
                                </a:lnTo>
                                <a:lnTo>
                                  <a:pt x="90" y="88"/>
                                </a:lnTo>
                                <a:lnTo>
                                  <a:pt x="84" y="95"/>
                                </a:lnTo>
                                <a:lnTo>
                                  <a:pt x="77" y="101"/>
                                </a:lnTo>
                                <a:lnTo>
                                  <a:pt x="68" y="105"/>
                                </a:lnTo>
                                <a:lnTo>
                                  <a:pt x="60" y="109"/>
                                </a:lnTo>
                                <a:lnTo>
                                  <a:pt x="48" y="109"/>
                                </a:lnTo>
                                <a:lnTo>
                                  <a:pt x="37" y="109"/>
                                </a:lnTo>
                                <a:lnTo>
                                  <a:pt x="29" y="105"/>
                                </a:lnTo>
                                <a:lnTo>
                                  <a:pt x="20" y="101"/>
                                </a:lnTo>
                                <a:lnTo>
                                  <a:pt x="13" y="95"/>
                                </a:lnTo>
                                <a:lnTo>
                                  <a:pt x="8" y="88"/>
                                </a:lnTo>
                                <a:lnTo>
                                  <a:pt x="3" y="78"/>
                                </a:lnTo>
                                <a:lnTo>
                                  <a:pt x="0" y="67"/>
                                </a:lnTo>
                                <a:lnTo>
                                  <a:pt x="0" y="55"/>
                                </a:lnTo>
                                <a:lnTo>
                                  <a:pt x="0" y="42"/>
                                </a:lnTo>
                                <a:lnTo>
                                  <a:pt x="3" y="32"/>
                                </a:lnTo>
                                <a:lnTo>
                                  <a:pt x="8" y="23"/>
                                </a:lnTo>
                                <a:lnTo>
                                  <a:pt x="13" y="14"/>
                                </a:lnTo>
                                <a:lnTo>
                                  <a:pt x="20" y="8"/>
                                </a:lnTo>
                                <a:lnTo>
                                  <a:pt x="29" y="4"/>
                                </a:lnTo>
                                <a:lnTo>
                                  <a:pt x="39" y="0"/>
                                </a:lnTo>
                                <a:lnTo>
                                  <a:pt x="48" y="0"/>
                                </a:lnTo>
                                <a:lnTo>
                                  <a:pt x="60" y="0"/>
                                </a:lnTo>
                                <a:lnTo>
                                  <a:pt x="68" y="4"/>
                                </a:lnTo>
                                <a:lnTo>
                                  <a:pt x="77" y="8"/>
                                </a:lnTo>
                                <a:lnTo>
                                  <a:pt x="84" y="14"/>
                                </a:lnTo>
                                <a:close/>
                                <a:moveTo>
                                  <a:pt x="83" y="55"/>
                                </a:moveTo>
                                <a:lnTo>
                                  <a:pt x="82" y="36"/>
                                </a:lnTo>
                                <a:lnTo>
                                  <a:pt x="73" y="24"/>
                                </a:lnTo>
                                <a:lnTo>
                                  <a:pt x="68" y="19"/>
                                </a:lnTo>
                                <a:lnTo>
                                  <a:pt x="56" y="13"/>
                                </a:lnTo>
                                <a:lnTo>
                                  <a:pt x="48" y="13"/>
                                </a:lnTo>
                                <a:lnTo>
                                  <a:pt x="41" y="13"/>
                                </a:lnTo>
                                <a:lnTo>
                                  <a:pt x="29" y="19"/>
                                </a:lnTo>
                                <a:lnTo>
                                  <a:pt x="24" y="24"/>
                                </a:lnTo>
                                <a:lnTo>
                                  <a:pt x="16" y="36"/>
                                </a:lnTo>
                                <a:lnTo>
                                  <a:pt x="14" y="55"/>
                                </a:lnTo>
                                <a:lnTo>
                                  <a:pt x="16" y="74"/>
                                </a:lnTo>
                                <a:lnTo>
                                  <a:pt x="24" y="87"/>
                                </a:lnTo>
                                <a:lnTo>
                                  <a:pt x="29" y="92"/>
                                </a:lnTo>
                                <a:lnTo>
                                  <a:pt x="41" y="96"/>
                                </a:lnTo>
                                <a:lnTo>
                                  <a:pt x="48" y="98"/>
                                </a:lnTo>
                                <a:lnTo>
                                  <a:pt x="56" y="96"/>
                                </a:lnTo>
                                <a:lnTo>
                                  <a:pt x="68" y="92"/>
                                </a:lnTo>
                                <a:lnTo>
                                  <a:pt x="73" y="87"/>
                                </a:lnTo>
                                <a:lnTo>
                                  <a:pt x="82" y="74"/>
                                </a:lnTo>
                                <a:lnTo>
                                  <a:pt x="83" y="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135" name="Freeform 599"/>
                        <wps:cNvSpPr>
                          <a:spLocks/>
                        </wps:cNvSpPr>
                        <wps:spPr bwMode="auto">
                          <a:xfrm>
                            <a:off x="1782763" y="2632075"/>
                            <a:ext cx="42863" cy="55563"/>
                          </a:xfrm>
                          <a:custGeom>
                            <a:avLst/>
                            <a:gdLst>
                              <a:gd name="T0" fmla="*/ 80 w 80"/>
                              <a:gd name="T1" fmla="*/ 105 h 105"/>
                              <a:gd name="T2" fmla="*/ 66 w 80"/>
                              <a:gd name="T3" fmla="*/ 105 h 105"/>
                              <a:gd name="T4" fmla="*/ 66 w 80"/>
                              <a:gd name="T5" fmla="*/ 53 h 105"/>
                              <a:gd name="T6" fmla="*/ 14 w 80"/>
                              <a:gd name="T7" fmla="*/ 53 h 105"/>
                              <a:gd name="T8" fmla="*/ 14 w 80"/>
                              <a:gd name="T9" fmla="*/ 105 h 105"/>
                              <a:gd name="T10" fmla="*/ 0 w 80"/>
                              <a:gd name="T11" fmla="*/ 105 h 105"/>
                              <a:gd name="T12" fmla="*/ 0 w 80"/>
                              <a:gd name="T13" fmla="*/ 0 h 105"/>
                              <a:gd name="T14" fmla="*/ 14 w 80"/>
                              <a:gd name="T15" fmla="*/ 0 h 105"/>
                              <a:gd name="T16" fmla="*/ 14 w 80"/>
                              <a:gd name="T17" fmla="*/ 41 h 105"/>
                              <a:gd name="T18" fmla="*/ 66 w 80"/>
                              <a:gd name="T19" fmla="*/ 41 h 105"/>
                              <a:gd name="T20" fmla="*/ 66 w 80"/>
                              <a:gd name="T21" fmla="*/ 0 h 105"/>
                              <a:gd name="T22" fmla="*/ 80 w 80"/>
                              <a:gd name="T23" fmla="*/ 0 h 105"/>
                              <a:gd name="T24" fmla="*/ 80 w 80"/>
                              <a:gd name="T25" fmla="*/ 105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80" h="105">
                                <a:moveTo>
                                  <a:pt x="80" y="105"/>
                                </a:moveTo>
                                <a:lnTo>
                                  <a:pt x="66" y="105"/>
                                </a:lnTo>
                                <a:lnTo>
                                  <a:pt x="66" y="53"/>
                                </a:lnTo>
                                <a:lnTo>
                                  <a:pt x="14" y="53"/>
                                </a:lnTo>
                                <a:lnTo>
                                  <a:pt x="14" y="105"/>
                                </a:lnTo>
                                <a:lnTo>
                                  <a:pt x="0" y="105"/>
                                </a:lnTo>
                                <a:lnTo>
                                  <a:pt x="0" y="0"/>
                                </a:lnTo>
                                <a:lnTo>
                                  <a:pt x="14" y="0"/>
                                </a:lnTo>
                                <a:lnTo>
                                  <a:pt x="14" y="41"/>
                                </a:lnTo>
                                <a:lnTo>
                                  <a:pt x="66" y="41"/>
                                </a:lnTo>
                                <a:lnTo>
                                  <a:pt x="66" y="0"/>
                                </a:lnTo>
                                <a:lnTo>
                                  <a:pt x="80" y="0"/>
                                </a:lnTo>
                                <a:lnTo>
                                  <a:pt x="80"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136" name="Freeform 600"/>
                        <wps:cNvSpPr>
                          <a:spLocks noEditPoints="1"/>
                        </wps:cNvSpPr>
                        <wps:spPr bwMode="auto">
                          <a:xfrm>
                            <a:off x="1836738" y="2630487"/>
                            <a:ext cx="50800" cy="58738"/>
                          </a:xfrm>
                          <a:custGeom>
                            <a:avLst/>
                            <a:gdLst>
                              <a:gd name="T0" fmla="*/ 84 w 97"/>
                              <a:gd name="T1" fmla="*/ 15 h 110"/>
                              <a:gd name="T2" fmla="*/ 89 w 97"/>
                              <a:gd name="T3" fmla="*/ 22 h 110"/>
                              <a:gd name="T4" fmla="*/ 94 w 97"/>
                              <a:gd name="T5" fmla="*/ 32 h 110"/>
                              <a:gd name="T6" fmla="*/ 97 w 97"/>
                              <a:gd name="T7" fmla="*/ 42 h 110"/>
                              <a:gd name="T8" fmla="*/ 97 w 97"/>
                              <a:gd name="T9" fmla="*/ 55 h 110"/>
                              <a:gd name="T10" fmla="*/ 97 w 97"/>
                              <a:gd name="T11" fmla="*/ 68 h 110"/>
                              <a:gd name="T12" fmla="*/ 94 w 97"/>
                              <a:gd name="T13" fmla="*/ 77 h 110"/>
                              <a:gd name="T14" fmla="*/ 89 w 97"/>
                              <a:gd name="T15" fmla="*/ 87 h 110"/>
                              <a:gd name="T16" fmla="*/ 84 w 97"/>
                              <a:gd name="T17" fmla="*/ 95 h 110"/>
                              <a:gd name="T18" fmla="*/ 77 w 97"/>
                              <a:gd name="T19" fmla="*/ 101 h 110"/>
                              <a:gd name="T20" fmla="*/ 68 w 97"/>
                              <a:gd name="T21" fmla="*/ 106 h 110"/>
                              <a:gd name="T22" fmla="*/ 60 w 97"/>
                              <a:gd name="T23" fmla="*/ 108 h 110"/>
                              <a:gd name="T24" fmla="*/ 48 w 97"/>
                              <a:gd name="T25" fmla="*/ 110 h 110"/>
                              <a:gd name="T26" fmla="*/ 37 w 97"/>
                              <a:gd name="T27" fmla="*/ 108 h 110"/>
                              <a:gd name="T28" fmla="*/ 29 w 97"/>
                              <a:gd name="T29" fmla="*/ 106 h 110"/>
                              <a:gd name="T30" fmla="*/ 20 w 97"/>
                              <a:gd name="T31" fmla="*/ 101 h 110"/>
                              <a:gd name="T32" fmla="*/ 13 w 97"/>
                              <a:gd name="T33" fmla="*/ 95 h 110"/>
                              <a:gd name="T34" fmla="*/ 8 w 97"/>
                              <a:gd name="T35" fmla="*/ 87 h 110"/>
                              <a:gd name="T36" fmla="*/ 3 w 97"/>
                              <a:gd name="T37" fmla="*/ 77 h 110"/>
                              <a:gd name="T38" fmla="*/ 0 w 97"/>
                              <a:gd name="T39" fmla="*/ 68 h 110"/>
                              <a:gd name="T40" fmla="*/ 0 w 97"/>
                              <a:gd name="T41" fmla="*/ 55 h 110"/>
                              <a:gd name="T42" fmla="*/ 0 w 97"/>
                              <a:gd name="T43" fmla="*/ 43 h 110"/>
                              <a:gd name="T44" fmla="*/ 3 w 97"/>
                              <a:gd name="T45" fmla="*/ 32 h 110"/>
                              <a:gd name="T46" fmla="*/ 7 w 97"/>
                              <a:gd name="T47" fmla="*/ 22 h 110"/>
                              <a:gd name="T48" fmla="*/ 13 w 97"/>
                              <a:gd name="T49" fmla="*/ 15 h 110"/>
                              <a:gd name="T50" fmla="*/ 20 w 97"/>
                              <a:gd name="T51" fmla="*/ 9 h 110"/>
                              <a:gd name="T52" fmla="*/ 29 w 97"/>
                              <a:gd name="T53" fmla="*/ 4 h 110"/>
                              <a:gd name="T54" fmla="*/ 37 w 97"/>
                              <a:gd name="T55" fmla="*/ 1 h 110"/>
                              <a:gd name="T56" fmla="*/ 48 w 97"/>
                              <a:gd name="T57" fmla="*/ 0 h 110"/>
                              <a:gd name="T58" fmla="*/ 60 w 97"/>
                              <a:gd name="T59" fmla="*/ 1 h 110"/>
                              <a:gd name="T60" fmla="*/ 68 w 97"/>
                              <a:gd name="T61" fmla="*/ 4 h 110"/>
                              <a:gd name="T62" fmla="*/ 77 w 97"/>
                              <a:gd name="T63" fmla="*/ 9 h 110"/>
                              <a:gd name="T64" fmla="*/ 84 w 97"/>
                              <a:gd name="T65" fmla="*/ 15 h 110"/>
                              <a:gd name="T66" fmla="*/ 83 w 97"/>
                              <a:gd name="T67" fmla="*/ 55 h 110"/>
                              <a:gd name="T68" fmla="*/ 81 w 97"/>
                              <a:gd name="T69" fmla="*/ 36 h 110"/>
                              <a:gd name="T70" fmla="*/ 73 w 97"/>
                              <a:gd name="T71" fmla="*/ 23 h 110"/>
                              <a:gd name="T72" fmla="*/ 68 w 97"/>
                              <a:gd name="T73" fmla="*/ 18 h 110"/>
                              <a:gd name="T74" fmla="*/ 56 w 97"/>
                              <a:gd name="T75" fmla="*/ 12 h 110"/>
                              <a:gd name="T76" fmla="*/ 48 w 97"/>
                              <a:gd name="T77" fmla="*/ 12 h 110"/>
                              <a:gd name="T78" fmla="*/ 41 w 97"/>
                              <a:gd name="T79" fmla="*/ 12 h 110"/>
                              <a:gd name="T80" fmla="*/ 29 w 97"/>
                              <a:gd name="T81" fmla="*/ 18 h 110"/>
                              <a:gd name="T82" fmla="*/ 24 w 97"/>
                              <a:gd name="T83" fmla="*/ 23 h 110"/>
                              <a:gd name="T84" fmla="*/ 16 w 97"/>
                              <a:gd name="T85" fmla="*/ 36 h 110"/>
                              <a:gd name="T86" fmla="*/ 14 w 97"/>
                              <a:gd name="T87" fmla="*/ 55 h 110"/>
                              <a:gd name="T88" fmla="*/ 16 w 97"/>
                              <a:gd name="T89" fmla="*/ 74 h 110"/>
                              <a:gd name="T90" fmla="*/ 24 w 97"/>
                              <a:gd name="T91" fmla="*/ 86 h 110"/>
                              <a:gd name="T92" fmla="*/ 29 w 97"/>
                              <a:gd name="T93" fmla="*/ 91 h 110"/>
                              <a:gd name="T94" fmla="*/ 41 w 97"/>
                              <a:gd name="T95" fmla="*/ 97 h 110"/>
                              <a:gd name="T96" fmla="*/ 48 w 97"/>
                              <a:gd name="T97" fmla="*/ 97 h 110"/>
                              <a:gd name="T98" fmla="*/ 56 w 97"/>
                              <a:gd name="T99" fmla="*/ 97 h 110"/>
                              <a:gd name="T100" fmla="*/ 68 w 97"/>
                              <a:gd name="T101" fmla="*/ 91 h 110"/>
                              <a:gd name="T102" fmla="*/ 73 w 97"/>
                              <a:gd name="T103" fmla="*/ 86 h 110"/>
                              <a:gd name="T104" fmla="*/ 81 w 97"/>
                              <a:gd name="T105" fmla="*/ 74 h 110"/>
                              <a:gd name="T106" fmla="*/ 83 w 97"/>
                              <a:gd name="T107" fmla="*/ 55 h 1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10">
                                <a:moveTo>
                                  <a:pt x="84" y="15"/>
                                </a:moveTo>
                                <a:lnTo>
                                  <a:pt x="89" y="22"/>
                                </a:lnTo>
                                <a:lnTo>
                                  <a:pt x="94" y="32"/>
                                </a:lnTo>
                                <a:lnTo>
                                  <a:pt x="97" y="42"/>
                                </a:lnTo>
                                <a:lnTo>
                                  <a:pt x="97" y="55"/>
                                </a:lnTo>
                                <a:lnTo>
                                  <a:pt x="97" y="68"/>
                                </a:lnTo>
                                <a:lnTo>
                                  <a:pt x="94" y="77"/>
                                </a:lnTo>
                                <a:lnTo>
                                  <a:pt x="89" y="87"/>
                                </a:lnTo>
                                <a:lnTo>
                                  <a:pt x="84" y="95"/>
                                </a:lnTo>
                                <a:lnTo>
                                  <a:pt x="77" y="101"/>
                                </a:lnTo>
                                <a:lnTo>
                                  <a:pt x="68" y="106"/>
                                </a:lnTo>
                                <a:lnTo>
                                  <a:pt x="60" y="108"/>
                                </a:lnTo>
                                <a:lnTo>
                                  <a:pt x="48" y="110"/>
                                </a:lnTo>
                                <a:lnTo>
                                  <a:pt x="37" y="108"/>
                                </a:lnTo>
                                <a:lnTo>
                                  <a:pt x="29" y="106"/>
                                </a:lnTo>
                                <a:lnTo>
                                  <a:pt x="20" y="101"/>
                                </a:lnTo>
                                <a:lnTo>
                                  <a:pt x="13" y="95"/>
                                </a:lnTo>
                                <a:lnTo>
                                  <a:pt x="8" y="87"/>
                                </a:lnTo>
                                <a:lnTo>
                                  <a:pt x="3" y="77"/>
                                </a:lnTo>
                                <a:lnTo>
                                  <a:pt x="0" y="68"/>
                                </a:lnTo>
                                <a:lnTo>
                                  <a:pt x="0" y="55"/>
                                </a:lnTo>
                                <a:lnTo>
                                  <a:pt x="0" y="43"/>
                                </a:lnTo>
                                <a:lnTo>
                                  <a:pt x="3" y="32"/>
                                </a:lnTo>
                                <a:lnTo>
                                  <a:pt x="7" y="22"/>
                                </a:lnTo>
                                <a:lnTo>
                                  <a:pt x="13" y="15"/>
                                </a:lnTo>
                                <a:lnTo>
                                  <a:pt x="20" y="9"/>
                                </a:lnTo>
                                <a:lnTo>
                                  <a:pt x="29" y="4"/>
                                </a:lnTo>
                                <a:lnTo>
                                  <a:pt x="37" y="1"/>
                                </a:lnTo>
                                <a:lnTo>
                                  <a:pt x="48" y="0"/>
                                </a:lnTo>
                                <a:lnTo>
                                  <a:pt x="60" y="1"/>
                                </a:lnTo>
                                <a:lnTo>
                                  <a:pt x="68" y="4"/>
                                </a:lnTo>
                                <a:lnTo>
                                  <a:pt x="77" y="9"/>
                                </a:lnTo>
                                <a:lnTo>
                                  <a:pt x="84" y="15"/>
                                </a:lnTo>
                                <a:close/>
                                <a:moveTo>
                                  <a:pt x="83" y="55"/>
                                </a:moveTo>
                                <a:lnTo>
                                  <a:pt x="81" y="36"/>
                                </a:lnTo>
                                <a:lnTo>
                                  <a:pt x="73" y="23"/>
                                </a:lnTo>
                                <a:lnTo>
                                  <a:pt x="68" y="18"/>
                                </a:lnTo>
                                <a:lnTo>
                                  <a:pt x="56" y="12"/>
                                </a:lnTo>
                                <a:lnTo>
                                  <a:pt x="48" y="12"/>
                                </a:lnTo>
                                <a:lnTo>
                                  <a:pt x="41" y="12"/>
                                </a:lnTo>
                                <a:lnTo>
                                  <a:pt x="29" y="18"/>
                                </a:lnTo>
                                <a:lnTo>
                                  <a:pt x="24" y="23"/>
                                </a:lnTo>
                                <a:lnTo>
                                  <a:pt x="16" y="36"/>
                                </a:lnTo>
                                <a:lnTo>
                                  <a:pt x="14" y="55"/>
                                </a:lnTo>
                                <a:lnTo>
                                  <a:pt x="16" y="74"/>
                                </a:lnTo>
                                <a:lnTo>
                                  <a:pt x="24" y="86"/>
                                </a:lnTo>
                                <a:lnTo>
                                  <a:pt x="29" y="91"/>
                                </a:lnTo>
                                <a:lnTo>
                                  <a:pt x="41" y="97"/>
                                </a:lnTo>
                                <a:lnTo>
                                  <a:pt x="48" y="97"/>
                                </a:lnTo>
                                <a:lnTo>
                                  <a:pt x="56" y="97"/>
                                </a:lnTo>
                                <a:lnTo>
                                  <a:pt x="68" y="91"/>
                                </a:lnTo>
                                <a:lnTo>
                                  <a:pt x="73" y="86"/>
                                </a:lnTo>
                                <a:lnTo>
                                  <a:pt x="81" y="74"/>
                                </a:lnTo>
                                <a:lnTo>
                                  <a:pt x="83" y="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137" name="Line 601"/>
                        <wps:cNvCnPr/>
                        <wps:spPr bwMode="auto">
                          <a:xfrm>
                            <a:off x="2028825" y="3413125"/>
                            <a:ext cx="77788"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38" name="Line 602"/>
                        <wps:cNvCnPr/>
                        <wps:spPr bwMode="auto">
                          <a:xfrm>
                            <a:off x="2027238" y="3436937"/>
                            <a:ext cx="60325" cy="34925"/>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39" name="Line 603"/>
                        <wps:cNvCnPr/>
                        <wps:spPr bwMode="auto">
                          <a:xfrm flipV="1">
                            <a:off x="2028825" y="354806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40" name="Line 604"/>
                        <wps:cNvCnPr/>
                        <wps:spPr bwMode="auto">
                          <a:xfrm flipV="1">
                            <a:off x="2027238" y="3533775"/>
                            <a:ext cx="60325" cy="34925"/>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41" name="Line 605"/>
                        <wps:cNvCnPr/>
                        <wps:spPr bwMode="auto">
                          <a:xfrm flipV="1">
                            <a:off x="1951038" y="3413125"/>
                            <a:ext cx="77788"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42" name="Line 606"/>
                        <wps:cNvCnPr/>
                        <wps:spPr bwMode="auto">
                          <a:xfrm>
                            <a:off x="1951038" y="354806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43" name="Line 608"/>
                        <wps:cNvCnPr/>
                        <wps:spPr bwMode="auto">
                          <a:xfrm flipV="1">
                            <a:off x="1951038" y="3459162"/>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44" name="Line 609"/>
                        <wps:cNvCnPr/>
                        <wps:spPr bwMode="auto">
                          <a:xfrm flipV="1">
                            <a:off x="1973263" y="3468687"/>
                            <a:ext cx="0" cy="698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45" name="Line 610"/>
                        <wps:cNvCnPr/>
                        <wps:spPr bwMode="auto">
                          <a:xfrm flipV="1">
                            <a:off x="2262188" y="3459162"/>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46" name="Line 611"/>
                        <wps:cNvCnPr/>
                        <wps:spPr bwMode="auto">
                          <a:xfrm>
                            <a:off x="2184401" y="3413125"/>
                            <a:ext cx="77788"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47" name="Line 612"/>
                        <wps:cNvCnPr/>
                        <wps:spPr bwMode="auto">
                          <a:xfrm flipV="1">
                            <a:off x="2214563" y="3548062"/>
                            <a:ext cx="47625" cy="269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48" name="Line 613"/>
                        <wps:cNvCnPr/>
                        <wps:spPr bwMode="auto">
                          <a:xfrm flipV="1">
                            <a:off x="2106613" y="3413125"/>
                            <a:ext cx="77788"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49" name="Line 614"/>
                        <wps:cNvCnPr/>
                        <wps:spPr bwMode="auto">
                          <a:xfrm>
                            <a:off x="2106613" y="3548062"/>
                            <a:ext cx="47625" cy="254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50" name="Line 615"/>
                        <wps:cNvCnPr/>
                        <wps:spPr bwMode="auto">
                          <a:xfrm flipV="1">
                            <a:off x="2106613" y="3459162"/>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51" name="Line 616"/>
                        <wps:cNvCnPr/>
                        <wps:spPr bwMode="auto">
                          <a:xfrm flipV="1">
                            <a:off x="2028826" y="3324225"/>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52" name="Line 617"/>
                        <wps:cNvCnPr/>
                        <wps:spPr bwMode="auto">
                          <a:xfrm>
                            <a:off x="2028826" y="3592512"/>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53" name="Line 618"/>
                        <wps:cNvCnPr/>
                        <wps:spPr bwMode="auto">
                          <a:xfrm flipH="1">
                            <a:off x="1873251" y="354806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54" name="Line 619"/>
                        <wps:cNvCnPr/>
                        <wps:spPr bwMode="auto">
                          <a:xfrm>
                            <a:off x="2262188" y="354806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55" name="Line 620"/>
                        <wps:cNvCnPr/>
                        <wps:spPr bwMode="auto">
                          <a:xfrm flipV="1">
                            <a:off x="2339976" y="354806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56" name="Line 621"/>
                        <wps:cNvCnPr/>
                        <wps:spPr bwMode="auto">
                          <a:xfrm>
                            <a:off x="2417763" y="3548062"/>
                            <a:ext cx="76200"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57" name="Line 622"/>
                        <wps:cNvCnPr/>
                        <wps:spPr bwMode="auto">
                          <a:xfrm flipV="1">
                            <a:off x="2493963" y="3548062"/>
                            <a:ext cx="79375"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58" name="Line 623"/>
                        <wps:cNvCnPr/>
                        <wps:spPr bwMode="auto">
                          <a:xfrm>
                            <a:off x="2573338" y="354806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59" name="Line 624"/>
                        <wps:cNvCnPr/>
                        <wps:spPr bwMode="auto">
                          <a:xfrm flipV="1">
                            <a:off x="2651126" y="3548062"/>
                            <a:ext cx="76200"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60" name="Line 625"/>
                        <wps:cNvCnPr/>
                        <wps:spPr bwMode="auto">
                          <a:xfrm>
                            <a:off x="2727326" y="3548062"/>
                            <a:ext cx="79375"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61" name="Line 626"/>
                        <wps:cNvCnPr/>
                        <wps:spPr bwMode="auto">
                          <a:xfrm flipV="1">
                            <a:off x="2806701" y="3548062"/>
                            <a:ext cx="76200"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62" name="Line 627"/>
                        <wps:cNvCnPr/>
                        <wps:spPr bwMode="auto">
                          <a:xfrm>
                            <a:off x="2882901" y="354806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63" name="Line 628"/>
                        <wps:cNvCnPr/>
                        <wps:spPr bwMode="auto">
                          <a:xfrm flipV="1">
                            <a:off x="2573338" y="3459162"/>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64" name="Line 629"/>
                        <wps:cNvCnPr/>
                        <wps:spPr bwMode="auto">
                          <a:xfrm flipV="1">
                            <a:off x="2882901" y="3459162"/>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65" name="Line 630"/>
                        <wps:cNvCnPr/>
                        <wps:spPr bwMode="auto">
                          <a:xfrm flipH="1" flipV="1">
                            <a:off x="1905001" y="3430587"/>
                            <a:ext cx="46038" cy="28575"/>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66" name="Line 631"/>
                        <wps:cNvCnPr/>
                        <wps:spPr bwMode="auto">
                          <a:xfrm flipV="1">
                            <a:off x="2262188" y="35036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67" name="Freeform 632"/>
                        <wps:cNvSpPr>
                          <a:spLocks/>
                        </wps:cNvSpPr>
                        <wps:spPr bwMode="auto">
                          <a:xfrm>
                            <a:off x="2986088" y="3587750"/>
                            <a:ext cx="44450" cy="57150"/>
                          </a:xfrm>
                          <a:custGeom>
                            <a:avLst/>
                            <a:gdLst>
                              <a:gd name="T0" fmla="*/ 86 w 86"/>
                              <a:gd name="T1" fmla="*/ 98 h 107"/>
                              <a:gd name="T2" fmla="*/ 82 w 86"/>
                              <a:gd name="T3" fmla="*/ 100 h 107"/>
                              <a:gd name="T4" fmla="*/ 78 w 86"/>
                              <a:gd name="T5" fmla="*/ 101 h 107"/>
                              <a:gd name="T6" fmla="*/ 76 w 86"/>
                              <a:gd name="T7" fmla="*/ 103 h 107"/>
                              <a:gd name="T8" fmla="*/ 71 w 86"/>
                              <a:gd name="T9" fmla="*/ 105 h 107"/>
                              <a:gd name="T10" fmla="*/ 66 w 86"/>
                              <a:gd name="T11" fmla="*/ 106 h 107"/>
                              <a:gd name="T12" fmla="*/ 61 w 86"/>
                              <a:gd name="T13" fmla="*/ 107 h 107"/>
                              <a:gd name="T14" fmla="*/ 56 w 86"/>
                              <a:gd name="T15" fmla="*/ 107 h 107"/>
                              <a:gd name="T16" fmla="*/ 50 w 86"/>
                              <a:gd name="T17" fmla="*/ 107 h 107"/>
                              <a:gd name="T18" fmla="*/ 39 w 86"/>
                              <a:gd name="T19" fmla="*/ 107 h 107"/>
                              <a:gd name="T20" fmla="*/ 29 w 86"/>
                              <a:gd name="T21" fmla="*/ 105 h 107"/>
                              <a:gd name="T22" fmla="*/ 21 w 86"/>
                              <a:gd name="T23" fmla="*/ 101 h 107"/>
                              <a:gd name="T24" fmla="*/ 13 w 86"/>
                              <a:gd name="T25" fmla="*/ 95 h 107"/>
                              <a:gd name="T26" fmla="*/ 7 w 86"/>
                              <a:gd name="T27" fmla="*/ 87 h 107"/>
                              <a:gd name="T28" fmla="*/ 3 w 86"/>
                              <a:gd name="T29" fmla="*/ 77 h 107"/>
                              <a:gd name="T30" fmla="*/ 0 w 86"/>
                              <a:gd name="T31" fmla="*/ 66 h 107"/>
                              <a:gd name="T32" fmla="*/ 0 w 86"/>
                              <a:gd name="T33" fmla="*/ 54 h 107"/>
                              <a:gd name="T34" fmla="*/ 0 w 86"/>
                              <a:gd name="T35" fmla="*/ 41 h 107"/>
                              <a:gd name="T36" fmla="*/ 3 w 86"/>
                              <a:gd name="T37" fmla="*/ 31 h 107"/>
                              <a:gd name="T38" fmla="*/ 7 w 86"/>
                              <a:gd name="T39" fmla="*/ 21 h 107"/>
                              <a:gd name="T40" fmla="*/ 13 w 86"/>
                              <a:gd name="T41" fmla="*/ 13 h 107"/>
                              <a:gd name="T42" fmla="*/ 21 w 86"/>
                              <a:gd name="T43" fmla="*/ 7 h 107"/>
                              <a:gd name="T44" fmla="*/ 29 w 86"/>
                              <a:gd name="T45" fmla="*/ 2 h 107"/>
                              <a:gd name="T46" fmla="*/ 39 w 86"/>
                              <a:gd name="T47" fmla="*/ 0 h 107"/>
                              <a:gd name="T48" fmla="*/ 50 w 86"/>
                              <a:gd name="T49" fmla="*/ 0 h 107"/>
                              <a:gd name="T50" fmla="*/ 59 w 86"/>
                              <a:gd name="T51" fmla="*/ 0 h 107"/>
                              <a:gd name="T52" fmla="*/ 67 w 86"/>
                              <a:gd name="T53" fmla="*/ 1 h 107"/>
                              <a:gd name="T54" fmla="*/ 76 w 86"/>
                              <a:gd name="T55" fmla="*/ 4 h 107"/>
                              <a:gd name="T56" fmla="*/ 86 w 86"/>
                              <a:gd name="T57" fmla="*/ 9 h 107"/>
                              <a:gd name="T58" fmla="*/ 86 w 86"/>
                              <a:gd name="T59" fmla="*/ 25 h 107"/>
                              <a:gd name="T60" fmla="*/ 85 w 86"/>
                              <a:gd name="T61" fmla="*/ 25 h 107"/>
                              <a:gd name="T62" fmla="*/ 76 w 86"/>
                              <a:gd name="T63" fmla="*/ 18 h 107"/>
                              <a:gd name="T64" fmla="*/ 67 w 86"/>
                              <a:gd name="T65" fmla="*/ 15 h 107"/>
                              <a:gd name="T66" fmla="*/ 59 w 86"/>
                              <a:gd name="T67" fmla="*/ 12 h 107"/>
                              <a:gd name="T68" fmla="*/ 50 w 86"/>
                              <a:gd name="T69" fmla="*/ 11 h 107"/>
                              <a:gd name="T70" fmla="*/ 41 w 86"/>
                              <a:gd name="T71" fmla="*/ 12 h 107"/>
                              <a:gd name="T72" fmla="*/ 35 w 86"/>
                              <a:gd name="T73" fmla="*/ 13 h 107"/>
                              <a:gd name="T74" fmla="*/ 29 w 86"/>
                              <a:gd name="T75" fmla="*/ 17 h 107"/>
                              <a:gd name="T76" fmla="*/ 24 w 86"/>
                              <a:gd name="T77" fmla="*/ 22 h 107"/>
                              <a:gd name="T78" fmla="*/ 19 w 86"/>
                              <a:gd name="T79" fmla="*/ 27 h 107"/>
                              <a:gd name="T80" fmla="*/ 17 w 86"/>
                              <a:gd name="T81" fmla="*/ 36 h 107"/>
                              <a:gd name="T82" fmla="*/ 14 w 86"/>
                              <a:gd name="T83" fmla="*/ 43 h 107"/>
                              <a:gd name="T84" fmla="*/ 13 w 86"/>
                              <a:gd name="T85" fmla="*/ 54 h 107"/>
                              <a:gd name="T86" fmla="*/ 14 w 86"/>
                              <a:gd name="T87" fmla="*/ 64 h 107"/>
                              <a:gd name="T88" fmla="*/ 17 w 86"/>
                              <a:gd name="T89" fmla="*/ 73 h 107"/>
                              <a:gd name="T90" fmla="*/ 21 w 86"/>
                              <a:gd name="T91" fmla="*/ 80 h 107"/>
                              <a:gd name="T92" fmla="*/ 24 w 86"/>
                              <a:gd name="T93" fmla="*/ 85 h 107"/>
                              <a:gd name="T94" fmla="*/ 29 w 86"/>
                              <a:gd name="T95" fmla="*/ 90 h 107"/>
                              <a:gd name="T96" fmla="*/ 35 w 86"/>
                              <a:gd name="T97" fmla="*/ 94 h 107"/>
                              <a:gd name="T98" fmla="*/ 43 w 86"/>
                              <a:gd name="T99" fmla="*/ 95 h 107"/>
                              <a:gd name="T100" fmla="*/ 50 w 86"/>
                              <a:gd name="T101" fmla="*/ 96 h 107"/>
                              <a:gd name="T102" fmla="*/ 60 w 86"/>
                              <a:gd name="T103" fmla="*/ 95 h 107"/>
                              <a:gd name="T104" fmla="*/ 69 w 86"/>
                              <a:gd name="T105" fmla="*/ 92 h 107"/>
                              <a:gd name="T106" fmla="*/ 77 w 86"/>
                              <a:gd name="T107" fmla="*/ 89 h 107"/>
                              <a:gd name="T108" fmla="*/ 85 w 86"/>
                              <a:gd name="T109" fmla="*/ 82 h 107"/>
                              <a:gd name="T110" fmla="*/ 86 w 86"/>
                              <a:gd name="T111" fmla="*/ 82 h 107"/>
                              <a:gd name="T112" fmla="*/ 86 w 86"/>
                              <a:gd name="T113" fmla="*/ 98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86" h="107">
                                <a:moveTo>
                                  <a:pt x="86" y="98"/>
                                </a:moveTo>
                                <a:lnTo>
                                  <a:pt x="82" y="100"/>
                                </a:lnTo>
                                <a:lnTo>
                                  <a:pt x="78" y="101"/>
                                </a:lnTo>
                                <a:lnTo>
                                  <a:pt x="76" y="103"/>
                                </a:lnTo>
                                <a:lnTo>
                                  <a:pt x="71" y="105"/>
                                </a:lnTo>
                                <a:lnTo>
                                  <a:pt x="66" y="106"/>
                                </a:lnTo>
                                <a:lnTo>
                                  <a:pt x="61" y="107"/>
                                </a:lnTo>
                                <a:lnTo>
                                  <a:pt x="56" y="107"/>
                                </a:lnTo>
                                <a:lnTo>
                                  <a:pt x="50" y="107"/>
                                </a:lnTo>
                                <a:lnTo>
                                  <a:pt x="39" y="107"/>
                                </a:lnTo>
                                <a:lnTo>
                                  <a:pt x="29" y="105"/>
                                </a:lnTo>
                                <a:lnTo>
                                  <a:pt x="21" y="101"/>
                                </a:lnTo>
                                <a:lnTo>
                                  <a:pt x="13" y="95"/>
                                </a:lnTo>
                                <a:lnTo>
                                  <a:pt x="7" y="87"/>
                                </a:lnTo>
                                <a:lnTo>
                                  <a:pt x="3" y="77"/>
                                </a:lnTo>
                                <a:lnTo>
                                  <a:pt x="0" y="66"/>
                                </a:lnTo>
                                <a:lnTo>
                                  <a:pt x="0" y="54"/>
                                </a:lnTo>
                                <a:lnTo>
                                  <a:pt x="0" y="41"/>
                                </a:lnTo>
                                <a:lnTo>
                                  <a:pt x="3" y="31"/>
                                </a:lnTo>
                                <a:lnTo>
                                  <a:pt x="7" y="21"/>
                                </a:lnTo>
                                <a:lnTo>
                                  <a:pt x="13" y="13"/>
                                </a:lnTo>
                                <a:lnTo>
                                  <a:pt x="21" y="7"/>
                                </a:lnTo>
                                <a:lnTo>
                                  <a:pt x="29" y="2"/>
                                </a:lnTo>
                                <a:lnTo>
                                  <a:pt x="39" y="0"/>
                                </a:lnTo>
                                <a:lnTo>
                                  <a:pt x="50" y="0"/>
                                </a:lnTo>
                                <a:lnTo>
                                  <a:pt x="59" y="0"/>
                                </a:lnTo>
                                <a:lnTo>
                                  <a:pt x="67" y="1"/>
                                </a:lnTo>
                                <a:lnTo>
                                  <a:pt x="76" y="4"/>
                                </a:lnTo>
                                <a:lnTo>
                                  <a:pt x="86" y="9"/>
                                </a:lnTo>
                                <a:lnTo>
                                  <a:pt x="86" y="25"/>
                                </a:lnTo>
                                <a:lnTo>
                                  <a:pt x="85" y="25"/>
                                </a:lnTo>
                                <a:lnTo>
                                  <a:pt x="76" y="18"/>
                                </a:lnTo>
                                <a:lnTo>
                                  <a:pt x="67" y="15"/>
                                </a:lnTo>
                                <a:lnTo>
                                  <a:pt x="59" y="12"/>
                                </a:lnTo>
                                <a:lnTo>
                                  <a:pt x="50" y="11"/>
                                </a:lnTo>
                                <a:lnTo>
                                  <a:pt x="41" y="12"/>
                                </a:lnTo>
                                <a:lnTo>
                                  <a:pt x="35" y="13"/>
                                </a:lnTo>
                                <a:lnTo>
                                  <a:pt x="29" y="17"/>
                                </a:lnTo>
                                <a:lnTo>
                                  <a:pt x="24" y="22"/>
                                </a:lnTo>
                                <a:lnTo>
                                  <a:pt x="19" y="27"/>
                                </a:lnTo>
                                <a:lnTo>
                                  <a:pt x="17" y="36"/>
                                </a:lnTo>
                                <a:lnTo>
                                  <a:pt x="14" y="43"/>
                                </a:lnTo>
                                <a:lnTo>
                                  <a:pt x="13" y="54"/>
                                </a:lnTo>
                                <a:lnTo>
                                  <a:pt x="14" y="64"/>
                                </a:lnTo>
                                <a:lnTo>
                                  <a:pt x="17" y="73"/>
                                </a:lnTo>
                                <a:lnTo>
                                  <a:pt x="21" y="80"/>
                                </a:lnTo>
                                <a:lnTo>
                                  <a:pt x="24" y="85"/>
                                </a:lnTo>
                                <a:lnTo>
                                  <a:pt x="29" y="90"/>
                                </a:lnTo>
                                <a:lnTo>
                                  <a:pt x="35" y="94"/>
                                </a:lnTo>
                                <a:lnTo>
                                  <a:pt x="43" y="95"/>
                                </a:lnTo>
                                <a:lnTo>
                                  <a:pt x="50" y="96"/>
                                </a:lnTo>
                                <a:lnTo>
                                  <a:pt x="60" y="95"/>
                                </a:lnTo>
                                <a:lnTo>
                                  <a:pt x="69" y="92"/>
                                </a:lnTo>
                                <a:lnTo>
                                  <a:pt x="77" y="89"/>
                                </a:lnTo>
                                <a:lnTo>
                                  <a:pt x="85" y="82"/>
                                </a:lnTo>
                                <a:lnTo>
                                  <a:pt x="86" y="82"/>
                                </a:lnTo>
                                <a:lnTo>
                                  <a:pt x="86" y="9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168" name="Freeform 633"/>
                        <wps:cNvSpPr>
                          <a:spLocks noEditPoints="1"/>
                        </wps:cNvSpPr>
                        <wps:spPr bwMode="auto">
                          <a:xfrm>
                            <a:off x="3038476" y="3587750"/>
                            <a:ext cx="50800" cy="57150"/>
                          </a:xfrm>
                          <a:custGeom>
                            <a:avLst/>
                            <a:gdLst>
                              <a:gd name="T0" fmla="*/ 84 w 98"/>
                              <a:gd name="T1" fmla="*/ 14 h 109"/>
                              <a:gd name="T2" fmla="*/ 90 w 98"/>
                              <a:gd name="T3" fmla="*/ 22 h 109"/>
                              <a:gd name="T4" fmla="*/ 94 w 98"/>
                              <a:gd name="T5" fmla="*/ 32 h 109"/>
                              <a:gd name="T6" fmla="*/ 98 w 98"/>
                              <a:gd name="T7" fmla="*/ 42 h 109"/>
                              <a:gd name="T8" fmla="*/ 98 w 98"/>
                              <a:gd name="T9" fmla="*/ 55 h 109"/>
                              <a:gd name="T10" fmla="*/ 98 w 98"/>
                              <a:gd name="T11" fmla="*/ 67 h 109"/>
                              <a:gd name="T12" fmla="*/ 94 w 98"/>
                              <a:gd name="T13" fmla="*/ 77 h 109"/>
                              <a:gd name="T14" fmla="*/ 90 w 98"/>
                              <a:gd name="T15" fmla="*/ 87 h 109"/>
                              <a:gd name="T16" fmla="*/ 84 w 98"/>
                              <a:gd name="T17" fmla="*/ 95 h 109"/>
                              <a:gd name="T18" fmla="*/ 78 w 98"/>
                              <a:gd name="T19" fmla="*/ 101 h 109"/>
                              <a:gd name="T20" fmla="*/ 69 w 98"/>
                              <a:gd name="T21" fmla="*/ 106 h 109"/>
                              <a:gd name="T22" fmla="*/ 61 w 98"/>
                              <a:gd name="T23" fmla="*/ 108 h 109"/>
                              <a:gd name="T24" fmla="*/ 50 w 98"/>
                              <a:gd name="T25" fmla="*/ 109 h 109"/>
                              <a:gd name="T26" fmla="*/ 39 w 98"/>
                              <a:gd name="T27" fmla="*/ 108 h 109"/>
                              <a:gd name="T28" fmla="*/ 29 w 98"/>
                              <a:gd name="T29" fmla="*/ 106 h 109"/>
                              <a:gd name="T30" fmla="*/ 20 w 98"/>
                              <a:gd name="T31" fmla="*/ 101 h 109"/>
                              <a:gd name="T32" fmla="*/ 14 w 98"/>
                              <a:gd name="T33" fmla="*/ 95 h 109"/>
                              <a:gd name="T34" fmla="*/ 8 w 98"/>
                              <a:gd name="T35" fmla="*/ 87 h 109"/>
                              <a:gd name="T36" fmla="*/ 4 w 98"/>
                              <a:gd name="T37" fmla="*/ 77 h 109"/>
                              <a:gd name="T38" fmla="*/ 2 w 98"/>
                              <a:gd name="T39" fmla="*/ 67 h 109"/>
                              <a:gd name="T40" fmla="*/ 0 w 98"/>
                              <a:gd name="T41" fmla="*/ 55 h 109"/>
                              <a:gd name="T42" fmla="*/ 2 w 98"/>
                              <a:gd name="T43" fmla="*/ 43 h 109"/>
                              <a:gd name="T44" fmla="*/ 4 w 98"/>
                              <a:gd name="T45" fmla="*/ 32 h 109"/>
                              <a:gd name="T46" fmla="*/ 8 w 98"/>
                              <a:gd name="T47" fmla="*/ 22 h 109"/>
                              <a:gd name="T48" fmla="*/ 14 w 98"/>
                              <a:gd name="T49" fmla="*/ 14 h 109"/>
                              <a:gd name="T50" fmla="*/ 20 w 98"/>
                              <a:gd name="T51" fmla="*/ 8 h 109"/>
                              <a:gd name="T52" fmla="*/ 29 w 98"/>
                              <a:gd name="T53" fmla="*/ 3 h 109"/>
                              <a:gd name="T54" fmla="*/ 39 w 98"/>
                              <a:gd name="T55" fmla="*/ 1 h 109"/>
                              <a:gd name="T56" fmla="*/ 50 w 98"/>
                              <a:gd name="T57" fmla="*/ 0 h 109"/>
                              <a:gd name="T58" fmla="*/ 60 w 98"/>
                              <a:gd name="T59" fmla="*/ 1 h 109"/>
                              <a:gd name="T60" fmla="*/ 69 w 98"/>
                              <a:gd name="T61" fmla="*/ 3 h 109"/>
                              <a:gd name="T62" fmla="*/ 78 w 98"/>
                              <a:gd name="T63" fmla="*/ 8 h 109"/>
                              <a:gd name="T64" fmla="*/ 84 w 98"/>
                              <a:gd name="T65" fmla="*/ 14 h 109"/>
                              <a:gd name="T66" fmla="*/ 83 w 98"/>
                              <a:gd name="T67" fmla="*/ 55 h 109"/>
                              <a:gd name="T68" fmla="*/ 82 w 98"/>
                              <a:gd name="T69" fmla="*/ 35 h 109"/>
                              <a:gd name="T70" fmla="*/ 74 w 98"/>
                              <a:gd name="T71" fmla="*/ 23 h 109"/>
                              <a:gd name="T72" fmla="*/ 69 w 98"/>
                              <a:gd name="T73" fmla="*/ 18 h 109"/>
                              <a:gd name="T74" fmla="*/ 57 w 98"/>
                              <a:gd name="T75" fmla="*/ 12 h 109"/>
                              <a:gd name="T76" fmla="*/ 50 w 98"/>
                              <a:gd name="T77" fmla="*/ 12 h 109"/>
                              <a:gd name="T78" fmla="*/ 42 w 98"/>
                              <a:gd name="T79" fmla="*/ 12 h 109"/>
                              <a:gd name="T80" fmla="*/ 29 w 98"/>
                              <a:gd name="T81" fmla="*/ 18 h 109"/>
                              <a:gd name="T82" fmla="*/ 24 w 98"/>
                              <a:gd name="T83" fmla="*/ 23 h 109"/>
                              <a:gd name="T84" fmla="*/ 16 w 98"/>
                              <a:gd name="T85" fmla="*/ 35 h 109"/>
                              <a:gd name="T86" fmla="*/ 15 w 98"/>
                              <a:gd name="T87" fmla="*/ 55 h 109"/>
                              <a:gd name="T88" fmla="*/ 16 w 98"/>
                              <a:gd name="T89" fmla="*/ 74 h 109"/>
                              <a:gd name="T90" fmla="*/ 25 w 98"/>
                              <a:gd name="T91" fmla="*/ 86 h 109"/>
                              <a:gd name="T92" fmla="*/ 30 w 98"/>
                              <a:gd name="T93" fmla="*/ 91 h 109"/>
                              <a:gd name="T94" fmla="*/ 42 w 98"/>
                              <a:gd name="T95" fmla="*/ 97 h 109"/>
                              <a:gd name="T96" fmla="*/ 50 w 98"/>
                              <a:gd name="T97" fmla="*/ 97 h 109"/>
                              <a:gd name="T98" fmla="*/ 57 w 98"/>
                              <a:gd name="T99" fmla="*/ 97 h 109"/>
                              <a:gd name="T100" fmla="*/ 69 w 98"/>
                              <a:gd name="T101" fmla="*/ 91 h 109"/>
                              <a:gd name="T102" fmla="*/ 74 w 98"/>
                              <a:gd name="T103" fmla="*/ 86 h 109"/>
                              <a:gd name="T104" fmla="*/ 82 w 98"/>
                              <a:gd name="T105" fmla="*/ 74 h 109"/>
                              <a:gd name="T106" fmla="*/ 83 w 98"/>
                              <a:gd name="T107" fmla="*/ 55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8" h="109">
                                <a:moveTo>
                                  <a:pt x="84" y="14"/>
                                </a:moveTo>
                                <a:lnTo>
                                  <a:pt x="90" y="22"/>
                                </a:lnTo>
                                <a:lnTo>
                                  <a:pt x="94" y="32"/>
                                </a:lnTo>
                                <a:lnTo>
                                  <a:pt x="98" y="42"/>
                                </a:lnTo>
                                <a:lnTo>
                                  <a:pt x="98" y="55"/>
                                </a:lnTo>
                                <a:lnTo>
                                  <a:pt x="98" y="67"/>
                                </a:lnTo>
                                <a:lnTo>
                                  <a:pt x="94" y="77"/>
                                </a:lnTo>
                                <a:lnTo>
                                  <a:pt x="90" y="87"/>
                                </a:lnTo>
                                <a:lnTo>
                                  <a:pt x="84" y="95"/>
                                </a:lnTo>
                                <a:lnTo>
                                  <a:pt x="78" y="101"/>
                                </a:lnTo>
                                <a:lnTo>
                                  <a:pt x="69" y="106"/>
                                </a:lnTo>
                                <a:lnTo>
                                  <a:pt x="61" y="108"/>
                                </a:lnTo>
                                <a:lnTo>
                                  <a:pt x="50" y="109"/>
                                </a:lnTo>
                                <a:lnTo>
                                  <a:pt x="39" y="108"/>
                                </a:lnTo>
                                <a:lnTo>
                                  <a:pt x="29" y="106"/>
                                </a:lnTo>
                                <a:lnTo>
                                  <a:pt x="20" y="101"/>
                                </a:lnTo>
                                <a:lnTo>
                                  <a:pt x="14" y="95"/>
                                </a:lnTo>
                                <a:lnTo>
                                  <a:pt x="8" y="87"/>
                                </a:lnTo>
                                <a:lnTo>
                                  <a:pt x="4" y="77"/>
                                </a:lnTo>
                                <a:lnTo>
                                  <a:pt x="2" y="67"/>
                                </a:lnTo>
                                <a:lnTo>
                                  <a:pt x="0" y="55"/>
                                </a:lnTo>
                                <a:lnTo>
                                  <a:pt x="2" y="43"/>
                                </a:lnTo>
                                <a:lnTo>
                                  <a:pt x="4" y="32"/>
                                </a:lnTo>
                                <a:lnTo>
                                  <a:pt x="8" y="22"/>
                                </a:lnTo>
                                <a:lnTo>
                                  <a:pt x="14" y="14"/>
                                </a:lnTo>
                                <a:lnTo>
                                  <a:pt x="20" y="8"/>
                                </a:lnTo>
                                <a:lnTo>
                                  <a:pt x="29" y="3"/>
                                </a:lnTo>
                                <a:lnTo>
                                  <a:pt x="39" y="1"/>
                                </a:lnTo>
                                <a:lnTo>
                                  <a:pt x="50" y="0"/>
                                </a:lnTo>
                                <a:lnTo>
                                  <a:pt x="60" y="1"/>
                                </a:lnTo>
                                <a:lnTo>
                                  <a:pt x="69" y="3"/>
                                </a:lnTo>
                                <a:lnTo>
                                  <a:pt x="78" y="8"/>
                                </a:lnTo>
                                <a:lnTo>
                                  <a:pt x="84" y="14"/>
                                </a:lnTo>
                                <a:close/>
                                <a:moveTo>
                                  <a:pt x="83" y="55"/>
                                </a:moveTo>
                                <a:lnTo>
                                  <a:pt x="82" y="35"/>
                                </a:lnTo>
                                <a:lnTo>
                                  <a:pt x="74" y="23"/>
                                </a:lnTo>
                                <a:lnTo>
                                  <a:pt x="69" y="18"/>
                                </a:lnTo>
                                <a:lnTo>
                                  <a:pt x="57" y="12"/>
                                </a:lnTo>
                                <a:lnTo>
                                  <a:pt x="50" y="12"/>
                                </a:lnTo>
                                <a:lnTo>
                                  <a:pt x="42" y="12"/>
                                </a:lnTo>
                                <a:lnTo>
                                  <a:pt x="29" y="18"/>
                                </a:lnTo>
                                <a:lnTo>
                                  <a:pt x="24" y="23"/>
                                </a:lnTo>
                                <a:lnTo>
                                  <a:pt x="16" y="35"/>
                                </a:lnTo>
                                <a:lnTo>
                                  <a:pt x="15" y="55"/>
                                </a:lnTo>
                                <a:lnTo>
                                  <a:pt x="16" y="74"/>
                                </a:lnTo>
                                <a:lnTo>
                                  <a:pt x="25" y="86"/>
                                </a:lnTo>
                                <a:lnTo>
                                  <a:pt x="30" y="91"/>
                                </a:lnTo>
                                <a:lnTo>
                                  <a:pt x="42" y="97"/>
                                </a:lnTo>
                                <a:lnTo>
                                  <a:pt x="50" y="97"/>
                                </a:lnTo>
                                <a:lnTo>
                                  <a:pt x="57" y="97"/>
                                </a:lnTo>
                                <a:lnTo>
                                  <a:pt x="69" y="91"/>
                                </a:lnTo>
                                <a:lnTo>
                                  <a:pt x="74" y="86"/>
                                </a:lnTo>
                                <a:lnTo>
                                  <a:pt x="82" y="74"/>
                                </a:lnTo>
                                <a:lnTo>
                                  <a:pt x="83" y="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169" name="Freeform 634"/>
                        <wps:cNvSpPr>
                          <a:spLocks noEditPoints="1"/>
                        </wps:cNvSpPr>
                        <wps:spPr bwMode="auto">
                          <a:xfrm>
                            <a:off x="3098801" y="3587750"/>
                            <a:ext cx="50800" cy="57150"/>
                          </a:xfrm>
                          <a:custGeom>
                            <a:avLst/>
                            <a:gdLst>
                              <a:gd name="T0" fmla="*/ 83 w 97"/>
                              <a:gd name="T1" fmla="*/ 14 h 109"/>
                              <a:gd name="T2" fmla="*/ 90 w 97"/>
                              <a:gd name="T3" fmla="*/ 22 h 109"/>
                              <a:gd name="T4" fmla="*/ 93 w 97"/>
                              <a:gd name="T5" fmla="*/ 32 h 109"/>
                              <a:gd name="T6" fmla="*/ 96 w 97"/>
                              <a:gd name="T7" fmla="*/ 42 h 109"/>
                              <a:gd name="T8" fmla="*/ 97 w 97"/>
                              <a:gd name="T9" fmla="*/ 55 h 109"/>
                              <a:gd name="T10" fmla="*/ 96 w 97"/>
                              <a:gd name="T11" fmla="*/ 67 h 109"/>
                              <a:gd name="T12" fmla="*/ 93 w 97"/>
                              <a:gd name="T13" fmla="*/ 77 h 109"/>
                              <a:gd name="T14" fmla="*/ 90 w 97"/>
                              <a:gd name="T15" fmla="*/ 87 h 109"/>
                              <a:gd name="T16" fmla="*/ 83 w 97"/>
                              <a:gd name="T17" fmla="*/ 95 h 109"/>
                              <a:gd name="T18" fmla="*/ 77 w 97"/>
                              <a:gd name="T19" fmla="*/ 101 h 109"/>
                              <a:gd name="T20" fmla="*/ 69 w 97"/>
                              <a:gd name="T21" fmla="*/ 106 h 109"/>
                              <a:gd name="T22" fmla="*/ 59 w 97"/>
                              <a:gd name="T23" fmla="*/ 108 h 109"/>
                              <a:gd name="T24" fmla="*/ 49 w 97"/>
                              <a:gd name="T25" fmla="*/ 109 h 109"/>
                              <a:gd name="T26" fmla="*/ 38 w 97"/>
                              <a:gd name="T27" fmla="*/ 108 h 109"/>
                              <a:gd name="T28" fmla="*/ 28 w 97"/>
                              <a:gd name="T29" fmla="*/ 106 h 109"/>
                              <a:gd name="T30" fmla="*/ 19 w 97"/>
                              <a:gd name="T31" fmla="*/ 101 h 109"/>
                              <a:gd name="T32" fmla="*/ 13 w 97"/>
                              <a:gd name="T33" fmla="*/ 95 h 109"/>
                              <a:gd name="T34" fmla="*/ 7 w 97"/>
                              <a:gd name="T35" fmla="*/ 87 h 109"/>
                              <a:gd name="T36" fmla="*/ 3 w 97"/>
                              <a:gd name="T37" fmla="*/ 77 h 109"/>
                              <a:gd name="T38" fmla="*/ 1 w 97"/>
                              <a:gd name="T39" fmla="*/ 67 h 109"/>
                              <a:gd name="T40" fmla="*/ 0 w 97"/>
                              <a:gd name="T41" fmla="*/ 55 h 109"/>
                              <a:gd name="T42" fmla="*/ 1 w 97"/>
                              <a:gd name="T43" fmla="*/ 43 h 109"/>
                              <a:gd name="T44" fmla="*/ 3 w 97"/>
                              <a:gd name="T45" fmla="*/ 32 h 109"/>
                              <a:gd name="T46" fmla="*/ 7 w 97"/>
                              <a:gd name="T47" fmla="*/ 22 h 109"/>
                              <a:gd name="T48" fmla="*/ 13 w 97"/>
                              <a:gd name="T49" fmla="*/ 14 h 109"/>
                              <a:gd name="T50" fmla="*/ 19 w 97"/>
                              <a:gd name="T51" fmla="*/ 8 h 109"/>
                              <a:gd name="T52" fmla="*/ 28 w 97"/>
                              <a:gd name="T53" fmla="*/ 3 h 109"/>
                              <a:gd name="T54" fmla="*/ 38 w 97"/>
                              <a:gd name="T55" fmla="*/ 1 h 109"/>
                              <a:gd name="T56" fmla="*/ 49 w 97"/>
                              <a:gd name="T57" fmla="*/ 0 h 109"/>
                              <a:gd name="T58" fmla="*/ 59 w 97"/>
                              <a:gd name="T59" fmla="*/ 1 h 109"/>
                              <a:gd name="T60" fmla="*/ 69 w 97"/>
                              <a:gd name="T61" fmla="*/ 3 h 109"/>
                              <a:gd name="T62" fmla="*/ 77 w 97"/>
                              <a:gd name="T63" fmla="*/ 8 h 109"/>
                              <a:gd name="T64" fmla="*/ 83 w 97"/>
                              <a:gd name="T65" fmla="*/ 14 h 109"/>
                              <a:gd name="T66" fmla="*/ 82 w 97"/>
                              <a:gd name="T67" fmla="*/ 55 h 109"/>
                              <a:gd name="T68" fmla="*/ 81 w 97"/>
                              <a:gd name="T69" fmla="*/ 35 h 109"/>
                              <a:gd name="T70" fmla="*/ 74 w 97"/>
                              <a:gd name="T71" fmla="*/ 23 h 109"/>
                              <a:gd name="T72" fmla="*/ 69 w 97"/>
                              <a:gd name="T73" fmla="*/ 18 h 109"/>
                              <a:gd name="T74" fmla="*/ 56 w 97"/>
                              <a:gd name="T75" fmla="*/ 12 h 109"/>
                              <a:gd name="T76" fmla="*/ 49 w 97"/>
                              <a:gd name="T77" fmla="*/ 12 h 109"/>
                              <a:gd name="T78" fmla="*/ 40 w 97"/>
                              <a:gd name="T79" fmla="*/ 12 h 109"/>
                              <a:gd name="T80" fmla="*/ 28 w 97"/>
                              <a:gd name="T81" fmla="*/ 18 h 109"/>
                              <a:gd name="T82" fmla="*/ 23 w 97"/>
                              <a:gd name="T83" fmla="*/ 23 h 109"/>
                              <a:gd name="T84" fmla="*/ 16 w 97"/>
                              <a:gd name="T85" fmla="*/ 35 h 109"/>
                              <a:gd name="T86" fmla="*/ 14 w 97"/>
                              <a:gd name="T87" fmla="*/ 55 h 109"/>
                              <a:gd name="T88" fmla="*/ 16 w 97"/>
                              <a:gd name="T89" fmla="*/ 74 h 109"/>
                              <a:gd name="T90" fmla="*/ 23 w 97"/>
                              <a:gd name="T91" fmla="*/ 86 h 109"/>
                              <a:gd name="T92" fmla="*/ 28 w 97"/>
                              <a:gd name="T93" fmla="*/ 91 h 109"/>
                              <a:gd name="T94" fmla="*/ 40 w 97"/>
                              <a:gd name="T95" fmla="*/ 97 h 109"/>
                              <a:gd name="T96" fmla="*/ 49 w 97"/>
                              <a:gd name="T97" fmla="*/ 97 h 109"/>
                              <a:gd name="T98" fmla="*/ 56 w 97"/>
                              <a:gd name="T99" fmla="*/ 97 h 109"/>
                              <a:gd name="T100" fmla="*/ 69 w 97"/>
                              <a:gd name="T101" fmla="*/ 91 h 109"/>
                              <a:gd name="T102" fmla="*/ 74 w 97"/>
                              <a:gd name="T103" fmla="*/ 86 h 109"/>
                              <a:gd name="T104" fmla="*/ 81 w 97"/>
                              <a:gd name="T105" fmla="*/ 74 h 109"/>
                              <a:gd name="T106" fmla="*/ 82 w 97"/>
                              <a:gd name="T107" fmla="*/ 55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09">
                                <a:moveTo>
                                  <a:pt x="83" y="14"/>
                                </a:moveTo>
                                <a:lnTo>
                                  <a:pt x="90" y="22"/>
                                </a:lnTo>
                                <a:lnTo>
                                  <a:pt x="93" y="32"/>
                                </a:lnTo>
                                <a:lnTo>
                                  <a:pt x="96" y="42"/>
                                </a:lnTo>
                                <a:lnTo>
                                  <a:pt x="97" y="55"/>
                                </a:lnTo>
                                <a:lnTo>
                                  <a:pt x="96" y="67"/>
                                </a:lnTo>
                                <a:lnTo>
                                  <a:pt x="93" y="77"/>
                                </a:lnTo>
                                <a:lnTo>
                                  <a:pt x="90" y="87"/>
                                </a:lnTo>
                                <a:lnTo>
                                  <a:pt x="83" y="95"/>
                                </a:lnTo>
                                <a:lnTo>
                                  <a:pt x="77" y="101"/>
                                </a:lnTo>
                                <a:lnTo>
                                  <a:pt x="69" y="106"/>
                                </a:lnTo>
                                <a:lnTo>
                                  <a:pt x="59" y="108"/>
                                </a:lnTo>
                                <a:lnTo>
                                  <a:pt x="49" y="109"/>
                                </a:lnTo>
                                <a:lnTo>
                                  <a:pt x="38" y="108"/>
                                </a:lnTo>
                                <a:lnTo>
                                  <a:pt x="28" y="106"/>
                                </a:lnTo>
                                <a:lnTo>
                                  <a:pt x="19" y="101"/>
                                </a:lnTo>
                                <a:lnTo>
                                  <a:pt x="13" y="95"/>
                                </a:lnTo>
                                <a:lnTo>
                                  <a:pt x="7" y="87"/>
                                </a:lnTo>
                                <a:lnTo>
                                  <a:pt x="3" y="77"/>
                                </a:lnTo>
                                <a:lnTo>
                                  <a:pt x="1" y="67"/>
                                </a:lnTo>
                                <a:lnTo>
                                  <a:pt x="0" y="55"/>
                                </a:lnTo>
                                <a:lnTo>
                                  <a:pt x="1" y="43"/>
                                </a:lnTo>
                                <a:lnTo>
                                  <a:pt x="3" y="32"/>
                                </a:lnTo>
                                <a:lnTo>
                                  <a:pt x="7" y="22"/>
                                </a:lnTo>
                                <a:lnTo>
                                  <a:pt x="13" y="14"/>
                                </a:lnTo>
                                <a:lnTo>
                                  <a:pt x="19" y="8"/>
                                </a:lnTo>
                                <a:lnTo>
                                  <a:pt x="28" y="3"/>
                                </a:lnTo>
                                <a:lnTo>
                                  <a:pt x="38" y="1"/>
                                </a:lnTo>
                                <a:lnTo>
                                  <a:pt x="49" y="0"/>
                                </a:lnTo>
                                <a:lnTo>
                                  <a:pt x="59" y="1"/>
                                </a:lnTo>
                                <a:lnTo>
                                  <a:pt x="69" y="3"/>
                                </a:lnTo>
                                <a:lnTo>
                                  <a:pt x="77" y="8"/>
                                </a:lnTo>
                                <a:lnTo>
                                  <a:pt x="83" y="14"/>
                                </a:lnTo>
                                <a:close/>
                                <a:moveTo>
                                  <a:pt x="82" y="55"/>
                                </a:moveTo>
                                <a:lnTo>
                                  <a:pt x="81" y="35"/>
                                </a:lnTo>
                                <a:lnTo>
                                  <a:pt x="74" y="23"/>
                                </a:lnTo>
                                <a:lnTo>
                                  <a:pt x="69" y="18"/>
                                </a:lnTo>
                                <a:lnTo>
                                  <a:pt x="56" y="12"/>
                                </a:lnTo>
                                <a:lnTo>
                                  <a:pt x="49" y="12"/>
                                </a:lnTo>
                                <a:lnTo>
                                  <a:pt x="40" y="12"/>
                                </a:lnTo>
                                <a:lnTo>
                                  <a:pt x="28" y="18"/>
                                </a:lnTo>
                                <a:lnTo>
                                  <a:pt x="23" y="23"/>
                                </a:lnTo>
                                <a:lnTo>
                                  <a:pt x="16" y="35"/>
                                </a:lnTo>
                                <a:lnTo>
                                  <a:pt x="14" y="55"/>
                                </a:lnTo>
                                <a:lnTo>
                                  <a:pt x="16" y="74"/>
                                </a:lnTo>
                                <a:lnTo>
                                  <a:pt x="23" y="86"/>
                                </a:lnTo>
                                <a:lnTo>
                                  <a:pt x="28" y="91"/>
                                </a:lnTo>
                                <a:lnTo>
                                  <a:pt x="40" y="97"/>
                                </a:lnTo>
                                <a:lnTo>
                                  <a:pt x="49" y="97"/>
                                </a:lnTo>
                                <a:lnTo>
                                  <a:pt x="56" y="97"/>
                                </a:lnTo>
                                <a:lnTo>
                                  <a:pt x="69" y="91"/>
                                </a:lnTo>
                                <a:lnTo>
                                  <a:pt x="74" y="86"/>
                                </a:lnTo>
                                <a:lnTo>
                                  <a:pt x="81" y="74"/>
                                </a:lnTo>
                                <a:lnTo>
                                  <a:pt x="82" y="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170" name="Freeform 635"/>
                        <wps:cNvSpPr>
                          <a:spLocks/>
                        </wps:cNvSpPr>
                        <wps:spPr bwMode="auto">
                          <a:xfrm>
                            <a:off x="3160713" y="3587750"/>
                            <a:ext cx="42863" cy="55563"/>
                          </a:xfrm>
                          <a:custGeom>
                            <a:avLst/>
                            <a:gdLst>
                              <a:gd name="T0" fmla="*/ 80 w 80"/>
                              <a:gd name="T1" fmla="*/ 105 h 105"/>
                              <a:gd name="T2" fmla="*/ 65 w 80"/>
                              <a:gd name="T3" fmla="*/ 105 h 105"/>
                              <a:gd name="T4" fmla="*/ 65 w 80"/>
                              <a:gd name="T5" fmla="*/ 53 h 105"/>
                              <a:gd name="T6" fmla="*/ 14 w 80"/>
                              <a:gd name="T7" fmla="*/ 53 h 105"/>
                              <a:gd name="T8" fmla="*/ 14 w 80"/>
                              <a:gd name="T9" fmla="*/ 105 h 105"/>
                              <a:gd name="T10" fmla="*/ 0 w 80"/>
                              <a:gd name="T11" fmla="*/ 105 h 105"/>
                              <a:gd name="T12" fmla="*/ 0 w 80"/>
                              <a:gd name="T13" fmla="*/ 0 h 105"/>
                              <a:gd name="T14" fmla="*/ 14 w 80"/>
                              <a:gd name="T15" fmla="*/ 0 h 105"/>
                              <a:gd name="T16" fmla="*/ 14 w 80"/>
                              <a:gd name="T17" fmla="*/ 41 h 105"/>
                              <a:gd name="T18" fmla="*/ 65 w 80"/>
                              <a:gd name="T19" fmla="*/ 41 h 105"/>
                              <a:gd name="T20" fmla="*/ 65 w 80"/>
                              <a:gd name="T21" fmla="*/ 0 h 105"/>
                              <a:gd name="T22" fmla="*/ 80 w 80"/>
                              <a:gd name="T23" fmla="*/ 0 h 105"/>
                              <a:gd name="T24" fmla="*/ 80 w 80"/>
                              <a:gd name="T25" fmla="*/ 105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80" h="105">
                                <a:moveTo>
                                  <a:pt x="80" y="105"/>
                                </a:moveTo>
                                <a:lnTo>
                                  <a:pt x="65" y="105"/>
                                </a:lnTo>
                                <a:lnTo>
                                  <a:pt x="65" y="53"/>
                                </a:lnTo>
                                <a:lnTo>
                                  <a:pt x="14" y="53"/>
                                </a:lnTo>
                                <a:lnTo>
                                  <a:pt x="14" y="105"/>
                                </a:lnTo>
                                <a:lnTo>
                                  <a:pt x="0" y="105"/>
                                </a:lnTo>
                                <a:lnTo>
                                  <a:pt x="0" y="0"/>
                                </a:lnTo>
                                <a:lnTo>
                                  <a:pt x="14" y="0"/>
                                </a:lnTo>
                                <a:lnTo>
                                  <a:pt x="14" y="41"/>
                                </a:lnTo>
                                <a:lnTo>
                                  <a:pt x="65" y="41"/>
                                </a:lnTo>
                                <a:lnTo>
                                  <a:pt x="65" y="0"/>
                                </a:lnTo>
                                <a:lnTo>
                                  <a:pt x="80" y="0"/>
                                </a:lnTo>
                                <a:lnTo>
                                  <a:pt x="80"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171" name="Freeform 636"/>
                        <wps:cNvSpPr>
                          <a:spLocks noEditPoints="1"/>
                        </wps:cNvSpPr>
                        <wps:spPr bwMode="auto">
                          <a:xfrm>
                            <a:off x="2159001" y="3586162"/>
                            <a:ext cx="50800" cy="57150"/>
                          </a:xfrm>
                          <a:custGeom>
                            <a:avLst/>
                            <a:gdLst>
                              <a:gd name="T0" fmla="*/ 84 w 96"/>
                              <a:gd name="T1" fmla="*/ 14 h 109"/>
                              <a:gd name="T2" fmla="*/ 89 w 96"/>
                              <a:gd name="T3" fmla="*/ 21 h 109"/>
                              <a:gd name="T4" fmla="*/ 94 w 96"/>
                              <a:gd name="T5" fmla="*/ 31 h 109"/>
                              <a:gd name="T6" fmla="*/ 96 w 96"/>
                              <a:gd name="T7" fmla="*/ 42 h 109"/>
                              <a:gd name="T8" fmla="*/ 96 w 96"/>
                              <a:gd name="T9" fmla="*/ 54 h 109"/>
                              <a:gd name="T10" fmla="*/ 96 w 96"/>
                              <a:gd name="T11" fmla="*/ 67 h 109"/>
                              <a:gd name="T12" fmla="*/ 94 w 96"/>
                              <a:gd name="T13" fmla="*/ 78 h 109"/>
                              <a:gd name="T14" fmla="*/ 89 w 96"/>
                              <a:gd name="T15" fmla="*/ 88 h 109"/>
                              <a:gd name="T16" fmla="*/ 84 w 96"/>
                              <a:gd name="T17" fmla="*/ 95 h 109"/>
                              <a:gd name="T18" fmla="*/ 76 w 96"/>
                              <a:gd name="T19" fmla="*/ 101 h 109"/>
                              <a:gd name="T20" fmla="*/ 68 w 96"/>
                              <a:gd name="T21" fmla="*/ 105 h 109"/>
                              <a:gd name="T22" fmla="*/ 59 w 96"/>
                              <a:gd name="T23" fmla="*/ 109 h 109"/>
                              <a:gd name="T24" fmla="*/ 48 w 96"/>
                              <a:gd name="T25" fmla="*/ 109 h 109"/>
                              <a:gd name="T26" fmla="*/ 37 w 96"/>
                              <a:gd name="T27" fmla="*/ 109 h 109"/>
                              <a:gd name="T28" fmla="*/ 28 w 96"/>
                              <a:gd name="T29" fmla="*/ 105 h 109"/>
                              <a:gd name="T30" fmla="*/ 20 w 96"/>
                              <a:gd name="T31" fmla="*/ 101 h 109"/>
                              <a:gd name="T32" fmla="*/ 12 w 96"/>
                              <a:gd name="T33" fmla="*/ 95 h 109"/>
                              <a:gd name="T34" fmla="*/ 8 w 96"/>
                              <a:gd name="T35" fmla="*/ 88 h 109"/>
                              <a:gd name="T36" fmla="*/ 3 w 96"/>
                              <a:gd name="T37" fmla="*/ 78 h 109"/>
                              <a:gd name="T38" fmla="*/ 0 w 96"/>
                              <a:gd name="T39" fmla="*/ 67 h 109"/>
                              <a:gd name="T40" fmla="*/ 0 w 96"/>
                              <a:gd name="T41" fmla="*/ 54 h 109"/>
                              <a:gd name="T42" fmla="*/ 0 w 96"/>
                              <a:gd name="T43" fmla="*/ 42 h 109"/>
                              <a:gd name="T44" fmla="*/ 3 w 96"/>
                              <a:gd name="T45" fmla="*/ 31 h 109"/>
                              <a:gd name="T46" fmla="*/ 8 w 96"/>
                              <a:gd name="T47" fmla="*/ 22 h 109"/>
                              <a:gd name="T48" fmla="*/ 12 w 96"/>
                              <a:gd name="T49" fmla="*/ 14 h 109"/>
                              <a:gd name="T50" fmla="*/ 20 w 96"/>
                              <a:gd name="T51" fmla="*/ 8 h 109"/>
                              <a:gd name="T52" fmla="*/ 28 w 96"/>
                              <a:gd name="T53" fmla="*/ 4 h 109"/>
                              <a:gd name="T54" fmla="*/ 37 w 96"/>
                              <a:gd name="T55" fmla="*/ 0 h 109"/>
                              <a:gd name="T56" fmla="*/ 48 w 96"/>
                              <a:gd name="T57" fmla="*/ 0 h 109"/>
                              <a:gd name="T58" fmla="*/ 59 w 96"/>
                              <a:gd name="T59" fmla="*/ 0 h 109"/>
                              <a:gd name="T60" fmla="*/ 68 w 96"/>
                              <a:gd name="T61" fmla="*/ 4 h 109"/>
                              <a:gd name="T62" fmla="*/ 76 w 96"/>
                              <a:gd name="T63" fmla="*/ 8 h 109"/>
                              <a:gd name="T64" fmla="*/ 84 w 96"/>
                              <a:gd name="T65" fmla="*/ 14 h 109"/>
                              <a:gd name="T66" fmla="*/ 83 w 96"/>
                              <a:gd name="T67" fmla="*/ 54 h 109"/>
                              <a:gd name="T68" fmla="*/ 80 w 96"/>
                              <a:gd name="T69" fmla="*/ 36 h 109"/>
                              <a:gd name="T70" fmla="*/ 73 w 96"/>
                              <a:gd name="T71" fmla="*/ 24 h 109"/>
                              <a:gd name="T72" fmla="*/ 68 w 96"/>
                              <a:gd name="T73" fmla="*/ 17 h 109"/>
                              <a:gd name="T74" fmla="*/ 56 w 96"/>
                              <a:gd name="T75" fmla="*/ 13 h 109"/>
                              <a:gd name="T76" fmla="*/ 48 w 96"/>
                              <a:gd name="T77" fmla="*/ 13 h 109"/>
                              <a:gd name="T78" fmla="*/ 41 w 96"/>
                              <a:gd name="T79" fmla="*/ 13 h 109"/>
                              <a:gd name="T80" fmla="*/ 28 w 96"/>
                              <a:gd name="T81" fmla="*/ 17 h 109"/>
                              <a:gd name="T82" fmla="*/ 24 w 96"/>
                              <a:gd name="T83" fmla="*/ 24 h 109"/>
                              <a:gd name="T84" fmla="*/ 16 w 96"/>
                              <a:gd name="T85" fmla="*/ 36 h 109"/>
                              <a:gd name="T86" fmla="*/ 14 w 96"/>
                              <a:gd name="T87" fmla="*/ 54 h 109"/>
                              <a:gd name="T88" fmla="*/ 16 w 96"/>
                              <a:gd name="T89" fmla="*/ 73 h 109"/>
                              <a:gd name="T90" fmla="*/ 24 w 96"/>
                              <a:gd name="T91" fmla="*/ 86 h 109"/>
                              <a:gd name="T92" fmla="*/ 28 w 96"/>
                              <a:gd name="T93" fmla="*/ 91 h 109"/>
                              <a:gd name="T94" fmla="*/ 41 w 96"/>
                              <a:gd name="T95" fmla="*/ 96 h 109"/>
                              <a:gd name="T96" fmla="*/ 48 w 96"/>
                              <a:gd name="T97" fmla="*/ 96 h 109"/>
                              <a:gd name="T98" fmla="*/ 56 w 96"/>
                              <a:gd name="T99" fmla="*/ 96 h 109"/>
                              <a:gd name="T100" fmla="*/ 68 w 96"/>
                              <a:gd name="T101" fmla="*/ 91 h 109"/>
                              <a:gd name="T102" fmla="*/ 73 w 96"/>
                              <a:gd name="T103" fmla="*/ 86 h 109"/>
                              <a:gd name="T104" fmla="*/ 80 w 96"/>
                              <a:gd name="T105" fmla="*/ 73 h 109"/>
                              <a:gd name="T106" fmla="*/ 83 w 96"/>
                              <a:gd name="T107" fmla="*/ 54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6" h="109">
                                <a:moveTo>
                                  <a:pt x="84" y="14"/>
                                </a:moveTo>
                                <a:lnTo>
                                  <a:pt x="89" y="21"/>
                                </a:lnTo>
                                <a:lnTo>
                                  <a:pt x="94" y="31"/>
                                </a:lnTo>
                                <a:lnTo>
                                  <a:pt x="96" y="42"/>
                                </a:lnTo>
                                <a:lnTo>
                                  <a:pt x="96" y="54"/>
                                </a:lnTo>
                                <a:lnTo>
                                  <a:pt x="96" y="67"/>
                                </a:lnTo>
                                <a:lnTo>
                                  <a:pt x="94" y="78"/>
                                </a:lnTo>
                                <a:lnTo>
                                  <a:pt x="89" y="88"/>
                                </a:lnTo>
                                <a:lnTo>
                                  <a:pt x="84" y="95"/>
                                </a:lnTo>
                                <a:lnTo>
                                  <a:pt x="76" y="101"/>
                                </a:lnTo>
                                <a:lnTo>
                                  <a:pt x="68" y="105"/>
                                </a:lnTo>
                                <a:lnTo>
                                  <a:pt x="59" y="109"/>
                                </a:lnTo>
                                <a:lnTo>
                                  <a:pt x="48" y="109"/>
                                </a:lnTo>
                                <a:lnTo>
                                  <a:pt x="37" y="109"/>
                                </a:lnTo>
                                <a:lnTo>
                                  <a:pt x="28" y="105"/>
                                </a:lnTo>
                                <a:lnTo>
                                  <a:pt x="20" y="101"/>
                                </a:lnTo>
                                <a:lnTo>
                                  <a:pt x="12" y="95"/>
                                </a:lnTo>
                                <a:lnTo>
                                  <a:pt x="8" y="88"/>
                                </a:lnTo>
                                <a:lnTo>
                                  <a:pt x="3" y="78"/>
                                </a:lnTo>
                                <a:lnTo>
                                  <a:pt x="0" y="67"/>
                                </a:lnTo>
                                <a:lnTo>
                                  <a:pt x="0" y="54"/>
                                </a:lnTo>
                                <a:lnTo>
                                  <a:pt x="0" y="42"/>
                                </a:lnTo>
                                <a:lnTo>
                                  <a:pt x="3" y="31"/>
                                </a:lnTo>
                                <a:lnTo>
                                  <a:pt x="8" y="22"/>
                                </a:lnTo>
                                <a:lnTo>
                                  <a:pt x="12" y="14"/>
                                </a:lnTo>
                                <a:lnTo>
                                  <a:pt x="20" y="8"/>
                                </a:lnTo>
                                <a:lnTo>
                                  <a:pt x="28" y="4"/>
                                </a:lnTo>
                                <a:lnTo>
                                  <a:pt x="37" y="0"/>
                                </a:lnTo>
                                <a:lnTo>
                                  <a:pt x="48" y="0"/>
                                </a:lnTo>
                                <a:lnTo>
                                  <a:pt x="59" y="0"/>
                                </a:lnTo>
                                <a:lnTo>
                                  <a:pt x="68" y="4"/>
                                </a:lnTo>
                                <a:lnTo>
                                  <a:pt x="76" y="8"/>
                                </a:lnTo>
                                <a:lnTo>
                                  <a:pt x="84" y="14"/>
                                </a:lnTo>
                                <a:close/>
                                <a:moveTo>
                                  <a:pt x="83" y="54"/>
                                </a:moveTo>
                                <a:lnTo>
                                  <a:pt x="80" y="36"/>
                                </a:lnTo>
                                <a:lnTo>
                                  <a:pt x="73" y="24"/>
                                </a:lnTo>
                                <a:lnTo>
                                  <a:pt x="68" y="17"/>
                                </a:lnTo>
                                <a:lnTo>
                                  <a:pt x="56" y="13"/>
                                </a:lnTo>
                                <a:lnTo>
                                  <a:pt x="48" y="13"/>
                                </a:lnTo>
                                <a:lnTo>
                                  <a:pt x="41" y="13"/>
                                </a:lnTo>
                                <a:lnTo>
                                  <a:pt x="28" y="17"/>
                                </a:lnTo>
                                <a:lnTo>
                                  <a:pt x="24" y="24"/>
                                </a:lnTo>
                                <a:lnTo>
                                  <a:pt x="16" y="36"/>
                                </a:lnTo>
                                <a:lnTo>
                                  <a:pt x="14" y="54"/>
                                </a:lnTo>
                                <a:lnTo>
                                  <a:pt x="16" y="73"/>
                                </a:lnTo>
                                <a:lnTo>
                                  <a:pt x="24" y="86"/>
                                </a:lnTo>
                                <a:lnTo>
                                  <a:pt x="28" y="91"/>
                                </a:lnTo>
                                <a:lnTo>
                                  <a:pt x="41" y="96"/>
                                </a:lnTo>
                                <a:lnTo>
                                  <a:pt x="48" y="96"/>
                                </a:lnTo>
                                <a:lnTo>
                                  <a:pt x="56" y="96"/>
                                </a:lnTo>
                                <a:lnTo>
                                  <a:pt x="68" y="91"/>
                                </a:lnTo>
                                <a:lnTo>
                                  <a:pt x="73" y="86"/>
                                </a:lnTo>
                                <a:lnTo>
                                  <a:pt x="80" y="73"/>
                                </a:lnTo>
                                <a:lnTo>
                                  <a:pt x="83"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172" name="Freeform 637"/>
                        <wps:cNvSpPr>
                          <a:spLocks/>
                        </wps:cNvSpPr>
                        <wps:spPr bwMode="auto">
                          <a:xfrm>
                            <a:off x="1784351" y="3357562"/>
                            <a:ext cx="42863" cy="55563"/>
                          </a:xfrm>
                          <a:custGeom>
                            <a:avLst/>
                            <a:gdLst>
                              <a:gd name="T0" fmla="*/ 79 w 79"/>
                              <a:gd name="T1" fmla="*/ 105 h 105"/>
                              <a:gd name="T2" fmla="*/ 65 w 79"/>
                              <a:gd name="T3" fmla="*/ 105 h 105"/>
                              <a:gd name="T4" fmla="*/ 65 w 79"/>
                              <a:gd name="T5" fmla="*/ 53 h 105"/>
                              <a:gd name="T6" fmla="*/ 13 w 79"/>
                              <a:gd name="T7" fmla="*/ 53 h 105"/>
                              <a:gd name="T8" fmla="*/ 13 w 79"/>
                              <a:gd name="T9" fmla="*/ 105 h 105"/>
                              <a:gd name="T10" fmla="*/ 0 w 79"/>
                              <a:gd name="T11" fmla="*/ 105 h 105"/>
                              <a:gd name="T12" fmla="*/ 0 w 79"/>
                              <a:gd name="T13" fmla="*/ 0 h 105"/>
                              <a:gd name="T14" fmla="*/ 13 w 79"/>
                              <a:gd name="T15" fmla="*/ 0 h 105"/>
                              <a:gd name="T16" fmla="*/ 13 w 79"/>
                              <a:gd name="T17" fmla="*/ 41 h 105"/>
                              <a:gd name="T18" fmla="*/ 65 w 79"/>
                              <a:gd name="T19" fmla="*/ 41 h 105"/>
                              <a:gd name="T20" fmla="*/ 65 w 79"/>
                              <a:gd name="T21" fmla="*/ 0 h 105"/>
                              <a:gd name="T22" fmla="*/ 79 w 79"/>
                              <a:gd name="T23" fmla="*/ 0 h 105"/>
                              <a:gd name="T24" fmla="*/ 79 w 79"/>
                              <a:gd name="T25" fmla="*/ 105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79" h="105">
                                <a:moveTo>
                                  <a:pt x="79" y="105"/>
                                </a:moveTo>
                                <a:lnTo>
                                  <a:pt x="65" y="105"/>
                                </a:lnTo>
                                <a:lnTo>
                                  <a:pt x="65" y="53"/>
                                </a:lnTo>
                                <a:lnTo>
                                  <a:pt x="13" y="53"/>
                                </a:lnTo>
                                <a:lnTo>
                                  <a:pt x="13" y="105"/>
                                </a:lnTo>
                                <a:lnTo>
                                  <a:pt x="0" y="105"/>
                                </a:lnTo>
                                <a:lnTo>
                                  <a:pt x="0" y="0"/>
                                </a:lnTo>
                                <a:lnTo>
                                  <a:pt x="13" y="0"/>
                                </a:lnTo>
                                <a:lnTo>
                                  <a:pt x="13" y="41"/>
                                </a:lnTo>
                                <a:lnTo>
                                  <a:pt x="65" y="41"/>
                                </a:lnTo>
                                <a:lnTo>
                                  <a:pt x="65" y="0"/>
                                </a:lnTo>
                                <a:lnTo>
                                  <a:pt x="79" y="0"/>
                                </a:lnTo>
                                <a:lnTo>
                                  <a:pt x="79"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173" name="Freeform 638"/>
                        <wps:cNvSpPr>
                          <a:spLocks noEditPoints="1"/>
                        </wps:cNvSpPr>
                        <wps:spPr bwMode="auto">
                          <a:xfrm>
                            <a:off x="1838326" y="3355975"/>
                            <a:ext cx="50800" cy="58738"/>
                          </a:xfrm>
                          <a:custGeom>
                            <a:avLst/>
                            <a:gdLst>
                              <a:gd name="T0" fmla="*/ 85 w 97"/>
                              <a:gd name="T1" fmla="*/ 15 h 109"/>
                              <a:gd name="T2" fmla="*/ 90 w 97"/>
                              <a:gd name="T3" fmla="*/ 22 h 109"/>
                              <a:gd name="T4" fmla="*/ 94 w 97"/>
                              <a:gd name="T5" fmla="*/ 32 h 109"/>
                              <a:gd name="T6" fmla="*/ 97 w 97"/>
                              <a:gd name="T7" fmla="*/ 42 h 109"/>
                              <a:gd name="T8" fmla="*/ 97 w 97"/>
                              <a:gd name="T9" fmla="*/ 54 h 109"/>
                              <a:gd name="T10" fmla="*/ 97 w 97"/>
                              <a:gd name="T11" fmla="*/ 67 h 109"/>
                              <a:gd name="T12" fmla="*/ 94 w 97"/>
                              <a:gd name="T13" fmla="*/ 77 h 109"/>
                              <a:gd name="T14" fmla="*/ 90 w 97"/>
                              <a:gd name="T15" fmla="*/ 87 h 109"/>
                              <a:gd name="T16" fmla="*/ 85 w 97"/>
                              <a:gd name="T17" fmla="*/ 95 h 109"/>
                              <a:gd name="T18" fmla="*/ 78 w 97"/>
                              <a:gd name="T19" fmla="*/ 101 h 109"/>
                              <a:gd name="T20" fmla="*/ 69 w 97"/>
                              <a:gd name="T21" fmla="*/ 106 h 109"/>
                              <a:gd name="T22" fmla="*/ 60 w 97"/>
                              <a:gd name="T23" fmla="*/ 108 h 109"/>
                              <a:gd name="T24" fmla="*/ 49 w 97"/>
                              <a:gd name="T25" fmla="*/ 109 h 109"/>
                              <a:gd name="T26" fmla="*/ 38 w 97"/>
                              <a:gd name="T27" fmla="*/ 108 h 109"/>
                              <a:gd name="T28" fmla="*/ 29 w 97"/>
                              <a:gd name="T29" fmla="*/ 106 h 109"/>
                              <a:gd name="T30" fmla="*/ 21 w 97"/>
                              <a:gd name="T31" fmla="*/ 101 h 109"/>
                              <a:gd name="T32" fmla="*/ 13 w 97"/>
                              <a:gd name="T33" fmla="*/ 95 h 109"/>
                              <a:gd name="T34" fmla="*/ 7 w 97"/>
                              <a:gd name="T35" fmla="*/ 87 h 109"/>
                              <a:gd name="T36" fmla="*/ 4 w 97"/>
                              <a:gd name="T37" fmla="*/ 77 h 109"/>
                              <a:gd name="T38" fmla="*/ 1 w 97"/>
                              <a:gd name="T39" fmla="*/ 67 h 109"/>
                              <a:gd name="T40" fmla="*/ 0 w 97"/>
                              <a:gd name="T41" fmla="*/ 54 h 109"/>
                              <a:gd name="T42" fmla="*/ 1 w 97"/>
                              <a:gd name="T43" fmla="*/ 42 h 109"/>
                              <a:gd name="T44" fmla="*/ 4 w 97"/>
                              <a:gd name="T45" fmla="*/ 32 h 109"/>
                              <a:gd name="T46" fmla="*/ 7 w 97"/>
                              <a:gd name="T47" fmla="*/ 22 h 109"/>
                              <a:gd name="T48" fmla="*/ 13 w 97"/>
                              <a:gd name="T49" fmla="*/ 15 h 109"/>
                              <a:gd name="T50" fmla="*/ 21 w 97"/>
                              <a:gd name="T51" fmla="*/ 8 h 109"/>
                              <a:gd name="T52" fmla="*/ 29 w 97"/>
                              <a:gd name="T53" fmla="*/ 3 h 109"/>
                              <a:gd name="T54" fmla="*/ 38 w 97"/>
                              <a:gd name="T55" fmla="*/ 1 h 109"/>
                              <a:gd name="T56" fmla="*/ 49 w 97"/>
                              <a:gd name="T57" fmla="*/ 0 h 109"/>
                              <a:gd name="T58" fmla="*/ 60 w 97"/>
                              <a:gd name="T59" fmla="*/ 1 h 109"/>
                              <a:gd name="T60" fmla="*/ 69 w 97"/>
                              <a:gd name="T61" fmla="*/ 3 h 109"/>
                              <a:gd name="T62" fmla="*/ 78 w 97"/>
                              <a:gd name="T63" fmla="*/ 8 h 109"/>
                              <a:gd name="T64" fmla="*/ 85 w 97"/>
                              <a:gd name="T65" fmla="*/ 15 h 109"/>
                              <a:gd name="T66" fmla="*/ 84 w 97"/>
                              <a:gd name="T67" fmla="*/ 54 h 109"/>
                              <a:gd name="T68" fmla="*/ 81 w 97"/>
                              <a:gd name="T69" fmla="*/ 35 h 109"/>
                              <a:gd name="T70" fmla="*/ 74 w 97"/>
                              <a:gd name="T71" fmla="*/ 23 h 109"/>
                              <a:gd name="T72" fmla="*/ 69 w 97"/>
                              <a:gd name="T73" fmla="*/ 18 h 109"/>
                              <a:gd name="T74" fmla="*/ 57 w 97"/>
                              <a:gd name="T75" fmla="*/ 12 h 109"/>
                              <a:gd name="T76" fmla="*/ 49 w 97"/>
                              <a:gd name="T77" fmla="*/ 12 h 109"/>
                              <a:gd name="T78" fmla="*/ 42 w 97"/>
                              <a:gd name="T79" fmla="*/ 12 h 109"/>
                              <a:gd name="T80" fmla="*/ 28 w 97"/>
                              <a:gd name="T81" fmla="*/ 18 h 109"/>
                              <a:gd name="T82" fmla="*/ 25 w 97"/>
                              <a:gd name="T83" fmla="*/ 23 h 109"/>
                              <a:gd name="T84" fmla="*/ 16 w 97"/>
                              <a:gd name="T85" fmla="*/ 35 h 109"/>
                              <a:gd name="T86" fmla="*/ 15 w 97"/>
                              <a:gd name="T87" fmla="*/ 54 h 109"/>
                              <a:gd name="T88" fmla="*/ 16 w 97"/>
                              <a:gd name="T89" fmla="*/ 74 h 109"/>
                              <a:gd name="T90" fmla="*/ 25 w 97"/>
                              <a:gd name="T91" fmla="*/ 86 h 109"/>
                              <a:gd name="T92" fmla="*/ 29 w 97"/>
                              <a:gd name="T93" fmla="*/ 91 h 109"/>
                              <a:gd name="T94" fmla="*/ 42 w 97"/>
                              <a:gd name="T95" fmla="*/ 96 h 109"/>
                              <a:gd name="T96" fmla="*/ 49 w 97"/>
                              <a:gd name="T97" fmla="*/ 97 h 109"/>
                              <a:gd name="T98" fmla="*/ 57 w 97"/>
                              <a:gd name="T99" fmla="*/ 96 h 109"/>
                              <a:gd name="T100" fmla="*/ 69 w 97"/>
                              <a:gd name="T101" fmla="*/ 91 h 109"/>
                              <a:gd name="T102" fmla="*/ 74 w 97"/>
                              <a:gd name="T103" fmla="*/ 86 h 109"/>
                              <a:gd name="T104" fmla="*/ 81 w 97"/>
                              <a:gd name="T105" fmla="*/ 74 h 109"/>
                              <a:gd name="T106" fmla="*/ 84 w 97"/>
                              <a:gd name="T107" fmla="*/ 54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09">
                                <a:moveTo>
                                  <a:pt x="85" y="15"/>
                                </a:moveTo>
                                <a:lnTo>
                                  <a:pt x="90" y="22"/>
                                </a:lnTo>
                                <a:lnTo>
                                  <a:pt x="94" y="32"/>
                                </a:lnTo>
                                <a:lnTo>
                                  <a:pt x="97" y="42"/>
                                </a:lnTo>
                                <a:lnTo>
                                  <a:pt x="97" y="54"/>
                                </a:lnTo>
                                <a:lnTo>
                                  <a:pt x="97" y="67"/>
                                </a:lnTo>
                                <a:lnTo>
                                  <a:pt x="94" y="77"/>
                                </a:lnTo>
                                <a:lnTo>
                                  <a:pt x="90" y="87"/>
                                </a:lnTo>
                                <a:lnTo>
                                  <a:pt x="85" y="95"/>
                                </a:lnTo>
                                <a:lnTo>
                                  <a:pt x="78" y="101"/>
                                </a:lnTo>
                                <a:lnTo>
                                  <a:pt x="69" y="106"/>
                                </a:lnTo>
                                <a:lnTo>
                                  <a:pt x="60" y="108"/>
                                </a:lnTo>
                                <a:lnTo>
                                  <a:pt x="49" y="109"/>
                                </a:lnTo>
                                <a:lnTo>
                                  <a:pt x="38" y="108"/>
                                </a:lnTo>
                                <a:lnTo>
                                  <a:pt x="29" y="106"/>
                                </a:lnTo>
                                <a:lnTo>
                                  <a:pt x="21" y="101"/>
                                </a:lnTo>
                                <a:lnTo>
                                  <a:pt x="13" y="95"/>
                                </a:lnTo>
                                <a:lnTo>
                                  <a:pt x="7" y="87"/>
                                </a:lnTo>
                                <a:lnTo>
                                  <a:pt x="4" y="77"/>
                                </a:lnTo>
                                <a:lnTo>
                                  <a:pt x="1" y="67"/>
                                </a:lnTo>
                                <a:lnTo>
                                  <a:pt x="0" y="54"/>
                                </a:lnTo>
                                <a:lnTo>
                                  <a:pt x="1" y="42"/>
                                </a:lnTo>
                                <a:lnTo>
                                  <a:pt x="4" y="32"/>
                                </a:lnTo>
                                <a:lnTo>
                                  <a:pt x="7" y="22"/>
                                </a:lnTo>
                                <a:lnTo>
                                  <a:pt x="13" y="15"/>
                                </a:lnTo>
                                <a:lnTo>
                                  <a:pt x="21" y="8"/>
                                </a:lnTo>
                                <a:lnTo>
                                  <a:pt x="29" y="3"/>
                                </a:lnTo>
                                <a:lnTo>
                                  <a:pt x="38" y="1"/>
                                </a:lnTo>
                                <a:lnTo>
                                  <a:pt x="49" y="0"/>
                                </a:lnTo>
                                <a:lnTo>
                                  <a:pt x="60" y="1"/>
                                </a:lnTo>
                                <a:lnTo>
                                  <a:pt x="69" y="3"/>
                                </a:lnTo>
                                <a:lnTo>
                                  <a:pt x="78" y="8"/>
                                </a:lnTo>
                                <a:lnTo>
                                  <a:pt x="85" y="15"/>
                                </a:lnTo>
                                <a:close/>
                                <a:moveTo>
                                  <a:pt x="84" y="54"/>
                                </a:moveTo>
                                <a:lnTo>
                                  <a:pt x="81" y="35"/>
                                </a:lnTo>
                                <a:lnTo>
                                  <a:pt x="74" y="23"/>
                                </a:lnTo>
                                <a:lnTo>
                                  <a:pt x="69" y="18"/>
                                </a:lnTo>
                                <a:lnTo>
                                  <a:pt x="57" y="12"/>
                                </a:lnTo>
                                <a:lnTo>
                                  <a:pt x="49" y="12"/>
                                </a:lnTo>
                                <a:lnTo>
                                  <a:pt x="42" y="12"/>
                                </a:lnTo>
                                <a:lnTo>
                                  <a:pt x="28" y="18"/>
                                </a:lnTo>
                                <a:lnTo>
                                  <a:pt x="25" y="23"/>
                                </a:lnTo>
                                <a:lnTo>
                                  <a:pt x="16" y="35"/>
                                </a:lnTo>
                                <a:lnTo>
                                  <a:pt x="15" y="54"/>
                                </a:lnTo>
                                <a:lnTo>
                                  <a:pt x="16" y="74"/>
                                </a:lnTo>
                                <a:lnTo>
                                  <a:pt x="25" y="86"/>
                                </a:lnTo>
                                <a:lnTo>
                                  <a:pt x="29" y="91"/>
                                </a:lnTo>
                                <a:lnTo>
                                  <a:pt x="42" y="96"/>
                                </a:lnTo>
                                <a:lnTo>
                                  <a:pt x="49" y="97"/>
                                </a:lnTo>
                                <a:lnTo>
                                  <a:pt x="57" y="96"/>
                                </a:lnTo>
                                <a:lnTo>
                                  <a:pt x="69" y="91"/>
                                </a:lnTo>
                                <a:lnTo>
                                  <a:pt x="74" y="86"/>
                                </a:lnTo>
                                <a:lnTo>
                                  <a:pt x="81" y="74"/>
                                </a:lnTo>
                                <a:lnTo>
                                  <a:pt x="84"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174" name="Line 639"/>
                        <wps:cNvCnPr/>
                        <wps:spPr bwMode="auto">
                          <a:xfrm>
                            <a:off x="2032001" y="4127500"/>
                            <a:ext cx="77788"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75" name="Line 640"/>
                        <wps:cNvCnPr/>
                        <wps:spPr bwMode="auto">
                          <a:xfrm>
                            <a:off x="2030413" y="4151312"/>
                            <a:ext cx="60325" cy="34925"/>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76" name="Line 641"/>
                        <wps:cNvCnPr/>
                        <wps:spPr bwMode="auto">
                          <a:xfrm flipV="1">
                            <a:off x="2032001" y="4262437"/>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77" name="Line 642"/>
                        <wps:cNvCnPr/>
                        <wps:spPr bwMode="auto">
                          <a:xfrm flipV="1">
                            <a:off x="2030413" y="4248150"/>
                            <a:ext cx="60325" cy="34925"/>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78" name="Line 643"/>
                        <wps:cNvCnPr/>
                        <wps:spPr bwMode="auto">
                          <a:xfrm flipV="1">
                            <a:off x="1954213" y="4127500"/>
                            <a:ext cx="77788"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79" name="Line 644"/>
                        <wps:cNvCnPr/>
                        <wps:spPr bwMode="auto">
                          <a:xfrm>
                            <a:off x="1954213" y="4262437"/>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80" name="Line 645"/>
                        <wps:cNvCnPr/>
                        <wps:spPr bwMode="auto">
                          <a:xfrm flipV="1">
                            <a:off x="1954213" y="4173537"/>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81" name="Line 646"/>
                        <wps:cNvCnPr/>
                        <wps:spPr bwMode="auto">
                          <a:xfrm flipV="1">
                            <a:off x="1976438" y="4183062"/>
                            <a:ext cx="0" cy="698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82" name="Line 647"/>
                        <wps:cNvCnPr/>
                        <wps:spPr bwMode="auto">
                          <a:xfrm flipV="1">
                            <a:off x="2265363" y="4173537"/>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83" name="Line 648"/>
                        <wps:cNvCnPr/>
                        <wps:spPr bwMode="auto">
                          <a:xfrm>
                            <a:off x="2187576" y="4127500"/>
                            <a:ext cx="77788"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84" name="Line 649"/>
                        <wps:cNvCnPr/>
                        <wps:spPr bwMode="auto">
                          <a:xfrm flipV="1">
                            <a:off x="2217738" y="4262437"/>
                            <a:ext cx="47625" cy="269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85" name="Line 650"/>
                        <wps:cNvCnPr/>
                        <wps:spPr bwMode="auto">
                          <a:xfrm flipV="1">
                            <a:off x="2109788" y="4127500"/>
                            <a:ext cx="77788"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86" name="Line 651"/>
                        <wps:cNvCnPr/>
                        <wps:spPr bwMode="auto">
                          <a:xfrm>
                            <a:off x="2109788" y="4262437"/>
                            <a:ext cx="47625" cy="269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87" name="Line 652"/>
                        <wps:cNvCnPr/>
                        <wps:spPr bwMode="auto">
                          <a:xfrm flipV="1">
                            <a:off x="2109788" y="4173537"/>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88" name="Line 653"/>
                        <wps:cNvCnPr/>
                        <wps:spPr bwMode="auto">
                          <a:xfrm flipV="1">
                            <a:off x="2032001" y="4038600"/>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89" name="Line 654"/>
                        <wps:cNvCnPr/>
                        <wps:spPr bwMode="auto">
                          <a:xfrm>
                            <a:off x="2032001" y="4306887"/>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90" name="Line 655"/>
                        <wps:cNvCnPr/>
                        <wps:spPr bwMode="auto">
                          <a:xfrm flipH="1">
                            <a:off x="1876426" y="4262437"/>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91" name="Line 656"/>
                        <wps:cNvCnPr/>
                        <wps:spPr bwMode="auto">
                          <a:xfrm>
                            <a:off x="2265363" y="4262437"/>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92" name="Line 657"/>
                        <wps:cNvCnPr/>
                        <wps:spPr bwMode="auto">
                          <a:xfrm flipV="1">
                            <a:off x="2343151" y="4262437"/>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93" name="Line 658"/>
                        <wps:cNvCnPr/>
                        <wps:spPr bwMode="auto">
                          <a:xfrm>
                            <a:off x="2420938" y="4262437"/>
                            <a:ext cx="76200"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94" name="Line 659"/>
                        <wps:cNvCnPr/>
                        <wps:spPr bwMode="auto">
                          <a:xfrm flipV="1">
                            <a:off x="2497138" y="4262437"/>
                            <a:ext cx="79375"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95" name="Line 660"/>
                        <wps:cNvCnPr/>
                        <wps:spPr bwMode="auto">
                          <a:xfrm>
                            <a:off x="2576513" y="4262437"/>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96" name="Line 661"/>
                        <wps:cNvCnPr/>
                        <wps:spPr bwMode="auto">
                          <a:xfrm flipV="1">
                            <a:off x="2654301" y="4262437"/>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97" name="Line 662"/>
                        <wps:cNvCnPr/>
                        <wps:spPr bwMode="auto">
                          <a:xfrm>
                            <a:off x="2732088" y="4262437"/>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98" name="Line 663"/>
                        <wps:cNvCnPr/>
                        <wps:spPr bwMode="auto">
                          <a:xfrm flipV="1">
                            <a:off x="2576513" y="4173537"/>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99" name="Line 664"/>
                        <wps:cNvCnPr/>
                        <wps:spPr bwMode="auto">
                          <a:xfrm flipH="1" flipV="1">
                            <a:off x="1908176" y="4146550"/>
                            <a:ext cx="46038" cy="269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00" name="Line 665"/>
                        <wps:cNvCnPr/>
                        <wps:spPr bwMode="auto">
                          <a:xfrm flipV="1">
                            <a:off x="2265363" y="4217987"/>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01" name="Freeform 666"/>
                        <wps:cNvSpPr>
                          <a:spLocks/>
                        </wps:cNvSpPr>
                        <wps:spPr bwMode="auto">
                          <a:xfrm>
                            <a:off x="2824163" y="4303712"/>
                            <a:ext cx="46038" cy="57150"/>
                          </a:xfrm>
                          <a:custGeom>
                            <a:avLst/>
                            <a:gdLst>
                              <a:gd name="T0" fmla="*/ 87 w 87"/>
                              <a:gd name="T1" fmla="*/ 99 h 109"/>
                              <a:gd name="T2" fmla="*/ 83 w 87"/>
                              <a:gd name="T3" fmla="*/ 101 h 109"/>
                              <a:gd name="T4" fmla="*/ 79 w 87"/>
                              <a:gd name="T5" fmla="*/ 102 h 109"/>
                              <a:gd name="T6" fmla="*/ 77 w 87"/>
                              <a:gd name="T7" fmla="*/ 104 h 109"/>
                              <a:gd name="T8" fmla="*/ 72 w 87"/>
                              <a:gd name="T9" fmla="*/ 106 h 109"/>
                              <a:gd name="T10" fmla="*/ 67 w 87"/>
                              <a:gd name="T11" fmla="*/ 107 h 109"/>
                              <a:gd name="T12" fmla="*/ 62 w 87"/>
                              <a:gd name="T13" fmla="*/ 107 h 109"/>
                              <a:gd name="T14" fmla="*/ 57 w 87"/>
                              <a:gd name="T15" fmla="*/ 109 h 109"/>
                              <a:gd name="T16" fmla="*/ 51 w 87"/>
                              <a:gd name="T17" fmla="*/ 109 h 109"/>
                              <a:gd name="T18" fmla="*/ 40 w 87"/>
                              <a:gd name="T19" fmla="*/ 109 h 109"/>
                              <a:gd name="T20" fmla="*/ 30 w 87"/>
                              <a:gd name="T21" fmla="*/ 106 h 109"/>
                              <a:gd name="T22" fmla="*/ 21 w 87"/>
                              <a:gd name="T23" fmla="*/ 101 h 109"/>
                              <a:gd name="T24" fmla="*/ 14 w 87"/>
                              <a:gd name="T25" fmla="*/ 95 h 109"/>
                              <a:gd name="T26" fmla="*/ 8 w 87"/>
                              <a:gd name="T27" fmla="*/ 89 h 109"/>
                              <a:gd name="T28" fmla="*/ 4 w 87"/>
                              <a:gd name="T29" fmla="*/ 79 h 109"/>
                              <a:gd name="T30" fmla="*/ 0 w 87"/>
                              <a:gd name="T31" fmla="*/ 68 h 109"/>
                              <a:gd name="T32" fmla="*/ 0 w 87"/>
                              <a:gd name="T33" fmla="*/ 54 h 109"/>
                              <a:gd name="T34" fmla="*/ 0 w 87"/>
                              <a:gd name="T35" fmla="*/ 42 h 109"/>
                              <a:gd name="T36" fmla="*/ 4 w 87"/>
                              <a:gd name="T37" fmla="*/ 32 h 109"/>
                              <a:gd name="T38" fmla="*/ 8 w 87"/>
                              <a:gd name="T39" fmla="*/ 22 h 109"/>
                              <a:gd name="T40" fmla="*/ 14 w 87"/>
                              <a:gd name="T41" fmla="*/ 15 h 109"/>
                              <a:gd name="T42" fmla="*/ 21 w 87"/>
                              <a:gd name="T43" fmla="*/ 9 h 109"/>
                              <a:gd name="T44" fmla="*/ 30 w 87"/>
                              <a:gd name="T45" fmla="*/ 4 h 109"/>
                              <a:gd name="T46" fmla="*/ 40 w 87"/>
                              <a:gd name="T47" fmla="*/ 2 h 109"/>
                              <a:gd name="T48" fmla="*/ 51 w 87"/>
                              <a:gd name="T49" fmla="*/ 0 h 109"/>
                              <a:gd name="T50" fmla="*/ 60 w 87"/>
                              <a:gd name="T51" fmla="*/ 2 h 109"/>
                              <a:gd name="T52" fmla="*/ 68 w 87"/>
                              <a:gd name="T53" fmla="*/ 3 h 109"/>
                              <a:gd name="T54" fmla="*/ 77 w 87"/>
                              <a:gd name="T55" fmla="*/ 5 h 109"/>
                              <a:gd name="T56" fmla="*/ 87 w 87"/>
                              <a:gd name="T57" fmla="*/ 10 h 109"/>
                              <a:gd name="T58" fmla="*/ 87 w 87"/>
                              <a:gd name="T59" fmla="*/ 26 h 109"/>
                              <a:gd name="T60" fmla="*/ 85 w 87"/>
                              <a:gd name="T61" fmla="*/ 26 h 109"/>
                              <a:gd name="T62" fmla="*/ 77 w 87"/>
                              <a:gd name="T63" fmla="*/ 20 h 109"/>
                              <a:gd name="T64" fmla="*/ 68 w 87"/>
                              <a:gd name="T65" fmla="*/ 16 h 109"/>
                              <a:gd name="T66" fmla="*/ 60 w 87"/>
                              <a:gd name="T67" fmla="*/ 13 h 109"/>
                              <a:gd name="T68" fmla="*/ 51 w 87"/>
                              <a:gd name="T69" fmla="*/ 13 h 109"/>
                              <a:gd name="T70" fmla="*/ 42 w 87"/>
                              <a:gd name="T71" fmla="*/ 13 h 109"/>
                              <a:gd name="T72" fmla="*/ 36 w 87"/>
                              <a:gd name="T73" fmla="*/ 15 h 109"/>
                              <a:gd name="T74" fmla="*/ 30 w 87"/>
                              <a:gd name="T75" fmla="*/ 18 h 109"/>
                              <a:gd name="T76" fmla="*/ 25 w 87"/>
                              <a:gd name="T77" fmla="*/ 22 h 109"/>
                              <a:gd name="T78" fmla="*/ 20 w 87"/>
                              <a:gd name="T79" fmla="*/ 29 h 109"/>
                              <a:gd name="T80" fmla="*/ 18 w 87"/>
                              <a:gd name="T81" fmla="*/ 36 h 109"/>
                              <a:gd name="T82" fmla="*/ 15 w 87"/>
                              <a:gd name="T83" fmla="*/ 45 h 109"/>
                              <a:gd name="T84" fmla="*/ 14 w 87"/>
                              <a:gd name="T85" fmla="*/ 54 h 109"/>
                              <a:gd name="T86" fmla="*/ 15 w 87"/>
                              <a:gd name="T87" fmla="*/ 66 h 109"/>
                              <a:gd name="T88" fmla="*/ 18 w 87"/>
                              <a:gd name="T89" fmla="*/ 74 h 109"/>
                              <a:gd name="T90" fmla="*/ 21 w 87"/>
                              <a:gd name="T91" fmla="*/ 82 h 109"/>
                              <a:gd name="T92" fmla="*/ 25 w 87"/>
                              <a:gd name="T93" fmla="*/ 86 h 109"/>
                              <a:gd name="T94" fmla="*/ 30 w 87"/>
                              <a:gd name="T95" fmla="*/ 91 h 109"/>
                              <a:gd name="T96" fmla="*/ 36 w 87"/>
                              <a:gd name="T97" fmla="*/ 94 h 109"/>
                              <a:gd name="T98" fmla="*/ 44 w 87"/>
                              <a:gd name="T99" fmla="*/ 96 h 109"/>
                              <a:gd name="T100" fmla="*/ 51 w 87"/>
                              <a:gd name="T101" fmla="*/ 96 h 109"/>
                              <a:gd name="T102" fmla="*/ 61 w 87"/>
                              <a:gd name="T103" fmla="*/ 96 h 109"/>
                              <a:gd name="T104" fmla="*/ 69 w 87"/>
                              <a:gd name="T105" fmla="*/ 94 h 109"/>
                              <a:gd name="T106" fmla="*/ 78 w 87"/>
                              <a:gd name="T107" fmla="*/ 89 h 109"/>
                              <a:gd name="T108" fmla="*/ 85 w 87"/>
                              <a:gd name="T109" fmla="*/ 83 h 109"/>
                              <a:gd name="T110" fmla="*/ 87 w 87"/>
                              <a:gd name="T111" fmla="*/ 83 h 109"/>
                              <a:gd name="T112" fmla="*/ 87 w 87"/>
                              <a:gd name="T113" fmla="*/ 99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87" h="109">
                                <a:moveTo>
                                  <a:pt x="87" y="99"/>
                                </a:moveTo>
                                <a:lnTo>
                                  <a:pt x="83" y="101"/>
                                </a:lnTo>
                                <a:lnTo>
                                  <a:pt x="79" y="102"/>
                                </a:lnTo>
                                <a:lnTo>
                                  <a:pt x="77" y="104"/>
                                </a:lnTo>
                                <a:lnTo>
                                  <a:pt x="72" y="106"/>
                                </a:lnTo>
                                <a:lnTo>
                                  <a:pt x="67" y="107"/>
                                </a:lnTo>
                                <a:lnTo>
                                  <a:pt x="62" y="107"/>
                                </a:lnTo>
                                <a:lnTo>
                                  <a:pt x="57" y="109"/>
                                </a:lnTo>
                                <a:lnTo>
                                  <a:pt x="51" y="109"/>
                                </a:lnTo>
                                <a:lnTo>
                                  <a:pt x="40" y="109"/>
                                </a:lnTo>
                                <a:lnTo>
                                  <a:pt x="30" y="106"/>
                                </a:lnTo>
                                <a:lnTo>
                                  <a:pt x="21" y="101"/>
                                </a:lnTo>
                                <a:lnTo>
                                  <a:pt x="14" y="95"/>
                                </a:lnTo>
                                <a:lnTo>
                                  <a:pt x="8" y="89"/>
                                </a:lnTo>
                                <a:lnTo>
                                  <a:pt x="4" y="79"/>
                                </a:lnTo>
                                <a:lnTo>
                                  <a:pt x="0" y="68"/>
                                </a:lnTo>
                                <a:lnTo>
                                  <a:pt x="0" y="54"/>
                                </a:lnTo>
                                <a:lnTo>
                                  <a:pt x="0" y="42"/>
                                </a:lnTo>
                                <a:lnTo>
                                  <a:pt x="4" y="32"/>
                                </a:lnTo>
                                <a:lnTo>
                                  <a:pt x="8" y="22"/>
                                </a:lnTo>
                                <a:lnTo>
                                  <a:pt x="14" y="15"/>
                                </a:lnTo>
                                <a:lnTo>
                                  <a:pt x="21" y="9"/>
                                </a:lnTo>
                                <a:lnTo>
                                  <a:pt x="30" y="4"/>
                                </a:lnTo>
                                <a:lnTo>
                                  <a:pt x="40" y="2"/>
                                </a:lnTo>
                                <a:lnTo>
                                  <a:pt x="51" y="0"/>
                                </a:lnTo>
                                <a:lnTo>
                                  <a:pt x="60" y="2"/>
                                </a:lnTo>
                                <a:lnTo>
                                  <a:pt x="68" y="3"/>
                                </a:lnTo>
                                <a:lnTo>
                                  <a:pt x="77" y="5"/>
                                </a:lnTo>
                                <a:lnTo>
                                  <a:pt x="87" y="10"/>
                                </a:lnTo>
                                <a:lnTo>
                                  <a:pt x="87" y="26"/>
                                </a:lnTo>
                                <a:lnTo>
                                  <a:pt x="85" y="26"/>
                                </a:lnTo>
                                <a:lnTo>
                                  <a:pt x="77" y="20"/>
                                </a:lnTo>
                                <a:lnTo>
                                  <a:pt x="68" y="16"/>
                                </a:lnTo>
                                <a:lnTo>
                                  <a:pt x="60" y="13"/>
                                </a:lnTo>
                                <a:lnTo>
                                  <a:pt x="51" y="13"/>
                                </a:lnTo>
                                <a:lnTo>
                                  <a:pt x="42" y="13"/>
                                </a:lnTo>
                                <a:lnTo>
                                  <a:pt x="36" y="15"/>
                                </a:lnTo>
                                <a:lnTo>
                                  <a:pt x="30" y="18"/>
                                </a:lnTo>
                                <a:lnTo>
                                  <a:pt x="25" y="22"/>
                                </a:lnTo>
                                <a:lnTo>
                                  <a:pt x="20" y="29"/>
                                </a:lnTo>
                                <a:lnTo>
                                  <a:pt x="18" y="36"/>
                                </a:lnTo>
                                <a:lnTo>
                                  <a:pt x="15" y="45"/>
                                </a:lnTo>
                                <a:lnTo>
                                  <a:pt x="14" y="54"/>
                                </a:lnTo>
                                <a:lnTo>
                                  <a:pt x="15" y="66"/>
                                </a:lnTo>
                                <a:lnTo>
                                  <a:pt x="18" y="74"/>
                                </a:lnTo>
                                <a:lnTo>
                                  <a:pt x="21" y="82"/>
                                </a:lnTo>
                                <a:lnTo>
                                  <a:pt x="25" y="86"/>
                                </a:lnTo>
                                <a:lnTo>
                                  <a:pt x="30" y="91"/>
                                </a:lnTo>
                                <a:lnTo>
                                  <a:pt x="36" y="94"/>
                                </a:lnTo>
                                <a:lnTo>
                                  <a:pt x="44" y="96"/>
                                </a:lnTo>
                                <a:lnTo>
                                  <a:pt x="51" y="96"/>
                                </a:lnTo>
                                <a:lnTo>
                                  <a:pt x="61" y="96"/>
                                </a:lnTo>
                                <a:lnTo>
                                  <a:pt x="69" y="94"/>
                                </a:lnTo>
                                <a:lnTo>
                                  <a:pt x="78" y="89"/>
                                </a:lnTo>
                                <a:lnTo>
                                  <a:pt x="85" y="83"/>
                                </a:lnTo>
                                <a:lnTo>
                                  <a:pt x="87" y="83"/>
                                </a:lnTo>
                                <a:lnTo>
                                  <a:pt x="87" y="9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202" name="Freeform 667"/>
                        <wps:cNvSpPr>
                          <a:spLocks noEditPoints="1"/>
                        </wps:cNvSpPr>
                        <wps:spPr bwMode="auto">
                          <a:xfrm>
                            <a:off x="2876551" y="4303712"/>
                            <a:ext cx="52388" cy="57150"/>
                          </a:xfrm>
                          <a:custGeom>
                            <a:avLst/>
                            <a:gdLst>
                              <a:gd name="T0" fmla="*/ 84 w 97"/>
                              <a:gd name="T1" fmla="*/ 15 h 109"/>
                              <a:gd name="T2" fmla="*/ 90 w 97"/>
                              <a:gd name="T3" fmla="*/ 22 h 109"/>
                              <a:gd name="T4" fmla="*/ 94 w 97"/>
                              <a:gd name="T5" fmla="*/ 31 h 109"/>
                              <a:gd name="T6" fmla="*/ 97 w 97"/>
                              <a:gd name="T7" fmla="*/ 42 h 109"/>
                              <a:gd name="T8" fmla="*/ 97 w 97"/>
                              <a:gd name="T9" fmla="*/ 54 h 109"/>
                              <a:gd name="T10" fmla="*/ 97 w 97"/>
                              <a:gd name="T11" fmla="*/ 67 h 109"/>
                              <a:gd name="T12" fmla="*/ 94 w 97"/>
                              <a:gd name="T13" fmla="*/ 78 h 109"/>
                              <a:gd name="T14" fmla="*/ 90 w 97"/>
                              <a:gd name="T15" fmla="*/ 88 h 109"/>
                              <a:gd name="T16" fmla="*/ 84 w 97"/>
                              <a:gd name="T17" fmla="*/ 95 h 109"/>
                              <a:gd name="T18" fmla="*/ 78 w 97"/>
                              <a:gd name="T19" fmla="*/ 101 h 109"/>
                              <a:gd name="T20" fmla="*/ 69 w 97"/>
                              <a:gd name="T21" fmla="*/ 105 h 109"/>
                              <a:gd name="T22" fmla="*/ 61 w 97"/>
                              <a:gd name="T23" fmla="*/ 109 h 109"/>
                              <a:gd name="T24" fmla="*/ 49 w 97"/>
                              <a:gd name="T25" fmla="*/ 109 h 109"/>
                              <a:gd name="T26" fmla="*/ 38 w 97"/>
                              <a:gd name="T27" fmla="*/ 109 h 109"/>
                              <a:gd name="T28" fmla="*/ 28 w 97"/>
                              <a:gd name="T29" fmla="*/ 105 h 109"/>
                              <a:gd name="T30" fmla="*/ 20 w 97"/>
                              <a:gd name="T31" fmla="*/ 101 h 109"/>
                              <a:gd name="T32" fmla="*/ 14 w 97"/>
                              <a:gd name="T33" fmla="*/ 95 h 109"/>
                              <a:gd name="T34" fmla="*/ 8 w 97"/>
                              <a:gd name="T35" fmla="*/ 88 h 109"/>
                              <a:gd name="T36" fmla="*/ 4 w 97"/>
                              <a:gd name="T37" fmla="*/ 78 h 109"/>
                              <a:gd name="T38" fmla="*/ 1 w 97"/>
                              <a:gd name="T39" fmla="*/ 67 h 109"/>
                              <a:gd name="T40" fmla="*/ 0 w 97"/>
                              <a:gd name="T41" fmla="*/ 54 h 109"/>
                              <a:gd name="T42" fmla="*/ 1 w 97"/>
                              <a:gd name="T43" fmla="*/ 42 h 109"/>
                              <a:gd name="T44" fmla="*/ 4 w 97"/>
                              <a:gd name="T45" fmla="*/ 32 h 109"/>
                              <a:gd name="T46" fmla="*/ 8 w 97"/>
                              <a:gd name="T47" fmla="*/ 22 h 109"/>
                              <a:gd name="T48" fmla="*/ 14 w 97"/>
                              <a:gd name="T49" fmla="*/ 15 h 109"/>
                              <a:gd name="T50" fmla="*/ 20 w 97"/>
                              <a:gd name="T51" fmla="*/ 8 h 109"/>
                              <a:gd name="T52" fmla="*/ 28 w 97"/>
                              <a:gd name="T53" fmla="*/ 4 h 109"/>
                              <a:gd name="T54" fmla="*/ 38 w 97"/>
                              <a:gd name="T55" fmla="*/ 2 h 109"/>
                              <a:gd name="T56" fmla="*/ 49 w 97"/>
                              <a:gd name="T57" fmla="*/ 0 h 109"/>
                              <a:gd name="T58" fmla="*/ 59 w 97"/>
                              <a:gd name="T59" fmla="*/ 2 h 109"/>
                              <a:gd name="T60" fmla="*/ 69 w 97"/>
                              <a:gd name="T61" fmla="*/ 4 h 109"/>
                              <a:gd name="T62" fmla="*/ 78 w 97"/>
                              <a:gd name="T63" fmla="*/ 8 h 109"/>
                              <a:gd name="T64" fmla="*/ 84 w 97"/>
                              <a:gd name="T65" fmla="*/ 15 h 109"/>
                              <a:gd name="T66" fmla="*/ 83 w 97"/>
                              <a:gd name="T67" fmla="*/ 54 h 109"/>
                              <a:gd name="T68" fmla="*/ 81 w 97"/>
                              <a:gd name="T69" fmla="*/ 36 h 109"/>
                              <a:gd name="T70" fmla="*/ 74 w 97"/>
                              <a:gd name="T71" fmla="*/ 24 h 109"/>
                              <a:gd name="T72" fmla="*/ 69 w 97"/>
                              <a:gd name="T73" fmla="*/ 19 h 109"/>
                              <a:gd name="T74" fmla="*/ 57 w 97"/>
                              <a:gd name="T75" fmla="*/ 13 h 109"/>
                              <a:gd name="T76" fmla="*/ 49 w 97"/>
                              <a:gd name="T77" fmla="*/ 13 h 109"/>
                              <a:gd name="T78" fmla="*/ 41 w 97"/>
                              <a:gd name="T79" fmla="*/ 13 h 109"/>
                              <a:gd name="T80" fmla="*/ 28 w 97"/>
                              <a:gd name="T81" fmla="*/ 19 h 109"/>
                              <a:gd name="T82" fmla="*/ 24 w 97"/>
                              <a:gd name="T83" fmla="*/ 24 h 109"/>
                              <a:gd name="T84" fmla="*/ 16 w 97"/>
                              <a:gd name="T85" fmla="*/ 36 h 109"/>
                              <a:gd name="T86" fmla="*/ 15 w 97"/>
                              <a:gd name="T87" fmla="*/ 54 h 109"/>
                              <a:gd name="T88" fmla="*/ 16 w 97"/>
                              <a:gd name="T89" fmla="*/ 74 h 109"/>
                              <a:gd name="T90" fmla="*/ 25 w 97"/>
                              <a:gd name="T91" fmla="*/ 86 h 109"/>
                              <a:gd name="T92" fmla="*/ 30 w 97"/>
                              <a:gd name="T93" fmla="*/ 91 h 109"/>
                              <a:gd name="T94" fmla="*/ 42 w 97"/>
                              <a:gd name="T95" fmla="*/ 96 h 109"/>
                              <a:gd name="T96" fmla="*/ 49 w 97"/>
                              <a:gd name="T97" fmla="*/ 98 h 109"/>
                              <a:gd name="T98" fmla="*/ 57 w 97"/>
                              <a:gd name="T99" fmla="*/ 96 h 109"/>
                              <a:gd name="T100" fmla="*/ 69 w 97"/>
                              <a:gd name="T101" fmla="*/ 91 h 109"/>
                              <a:gd name="T102" fmla="*/ 74 w 97"/>
                              <a:gd name="T103" fmla="*/ 86 h 109"/>
                              <a:gd name="T104" fmla="*/ 81 w 97"/>
                              <a:gd name="T105" fmla="*/ 74 h 109"/>
                              <a:gd name="T106" fmla="*/ 83 w 97"/>
                              <a:gd name="T107" fmla="*/ 54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09">
                                <a:moveTo>
                                  <a:pt x="84" y="15"/>
                                </a:moveTo>
                                <a:lnTo>
                                  <a:pt x="90" y="22"/>
                                </a:lnTo>
                                <a:lnTo>
                                  <a:pt x="94" y="31"/>
                                </a:lnTo>
                                <a:lnTo>
                                  <a:pt x="97" y="42"/>
                                </a:lnTo>
                                <a:lnTo>
                                  <a:pt x="97" y="54"/>
                                </a:lnTo>
                                <a:lnTo>
                                  <a:pt x="97" y="67"/>
                                </a:lnTo>
                                <a:lnTo>
                                  <a:pt x="94" y="78"/>
                                </a:lnTo>
                                <a:lnTo>
                                  <a:pt x="90" y="88"/>
                                </a:lnTo>
                                <a:lnTo>
                                  <a:pt x="84" y="95"/>
                                </a:lnTo>
                                <a:lnTo>
                                  <a:pt x="78" y="101"/>
                                </a:lnTo>
                                <a:lnTo>
                                  <a:pt x="69" y="105"/>
                                </a:lnTo>
                                <a:lnTo>
                                  <a:pt x="61" y="109"/>
                                </a:lnTo>
                                <a:lnTo>
                                  <a:pt x="49" y="109"/>
                                </a:lnTo>
                                <a:lnTo>
                                  <a:pt x="38" y="109"/>
                                </a:lnTo>
                                <a:lnTo>
                                  <a:pt x="28" y="105"/>
                                </a:lnTo>
                                <a:lnTo>
                                  <a:pt x="20" y="101"/>
                                </a:lnTo>
                                <a:lnTo>
                                  <a:pt x="14" y="95"/>
                                </a:lnTo>
                                <a:lnTo>
                                  <a:pt x="8" y="88"/>
                                </a:lnTo>
                                <a:lnTo>
                                  <a:pt x="4" y="78"/>
                                </a:lnTo>
                                <a:lnTo>
                                  <a:pt x="1" y="67"/>
                                </a:lnTo>
                                <a:lnTo>
                                  <a:pt x="0" y="54"/>
                                </a:lnTo>
                                <a:lnTo>
                                  <a:pt x="1" y="42"/>
                                </a:lnTo>
                                <a:lnTo>
                                  <a:pt x="4" y="32"/>
                                </a:lnTo>
                                <a:lnTo>
                                  <a:pt x="8" y="22"/>
                                </a:lnTo>
                                <a:lnTo>
                                  <a:pt x="14" y="15"/>
                                </a:lnTo>
                                <a:lnTo>
                                  <a:pt x="20" y="8"/>
                                </a:lnTo>
                                <a:lnTo>
                                  <a:pt x="28" y="4"/>
                                </a:lnTo>
                                <a:lnTo>
                                  <a:pt x="38" y="2"/>
                                </a:lnTo>
                                <a:lnTo>
                                  <a:pt x="49" y="0"/>
                                </a:lnTo>
                                <a:lnTo>
                                  <a:pt x="59" y="2"/>
                                </a:lnTo>
                                <a:lnTo>
                                  <a:pt x="69" y="4"/>
                                </a:lnTo>
                                <a:lnTo>
                                  <a:pt x="78" y="8"/>
                                </a:lnTo>
                                <a:lnTo>
                                  <a:pt x="84" y="15"/>
                                </a:lnTo>
                                <a:close/>
                                <a:moveTo>
                                  <a:pt x="83" y="54"/>
                                </a:moveTo>
                                <a:lnTo>
                                  <a:pt x="81" y="36"/>
                                </a:lnTo>
                                <a:lnTo>
                                  <a:pt x="74" y="24"/>
                                </a:lnTo>
                                <a:lnTo>
                                  <a:pt x="69" y="19"/>
                                </a:lnTo>
                                <a:lnTo>
                                  <a:pt x="57" y="13"/>
                                </a:lnTo>
                                <a:lnTo>
                                  <a:pt x="49" y="13"/>
                                </a:lnTo>
                                <a:lnTo>
                                  <a:pt x="41" y="13"/>
                                </a:lnTo>
                                <a:lnTo>
                                  <a:pt x="28" y="19"/>
                                </a:lnTo>
                                <a:lnTo>
                                  <a:pt x="24" y="24"/>
                                </a:lnTo>
                                <a:lnTo>
                                  <a:pt x="16" y="36"/>
                                </a:lnTo>
                                <a:lnTo>
                                  <a:pt x="15" y="54"/>
                                </a:lnTo>
                                <a:lnTo>
                                  <a:pt x="16" y="74"/>
                                </a:lnTo>
                                <a:lnTo>
                                  <a:pt x="25" y="86"/>
                                </a:lnTo>
                                <a:lnTo>
                                  <a:pt x="30" y="91"/>
                                </a:lnTo>
                                <a:lnTo>
                                  <a:pt x="42" y="96"/>
                                </a:lnTo>
                                <a:lnTo>
                                  <a:pt x="49" y="98"/>
                                </a:lnTo>
                                <a:lnTo>
                                  <a:pt x="57" y="96"/>
                                </a:lnTo>
                                <a:lnTo>
                                  <a:pt x="69" y="91"/>
                                </a:lnTo>
                                <a:lnTo>
                                  <a:pt x="74" y="86"/>
                                </a:lnTo>
                                <a:lnTo>
                                  <a:pt x="81" y="74"/>
                                </a:lnTo>
                                <a:lnTo>
                                  <a:pt x="83"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203" name="Freeform 668"/>
                        <wps:cNvSpPr>
                          <a:spLocks noEditPoints="1"/>
                        </wps:cNvSpPr>
                        <wps:spPr bwMode="auto">
                          <a:xfrm>
                            <a:off x="2936876" y="4303712"/>
                            <a:ext cx="52388" cy="57150"/>
                          </a:xfrm>
                          <a:custGeom>
                            <a:avLst/>
                            <a:gdLst>
                              <a:gd name="T0" fmla="*/ 84 w 98"/>
                              <a:gd name="T1" fmla="*/ 15 h 109"/>
                              <a:gd name="T2" fmla="*/ 90 w 98"/>
                              <a:gd name="T3" fmla="*/ 22 h 109"/>
                              <a:gd name="T4" fmla="*/ 94 w 98"/>
                              <a:gd name="T5" fmla="*/ 31 h 109"/>
                              <a:gd name="T6" fmla="*/ 97 w 98"/>
                              <a:gd name="T7" fmla="*/ 42 h 109"/>
                              <a:gd name="T8" fmla="*/ 98 w 98"/>
                              <a:gd name="T9" fmla="*/ 54 h 109"/>
                              <a:gd name="T10" fmla="*/ 97 w 98"/>
                              <a:gd name="T11" fmla="*/ 67 h 109"/>
                              <a:gd name="T12" fmla="*/ 94 w 98"/>
                              <a:gd name="T13" fmla="*/ 78 h 109"/>
                              <a:gd name="T14" fmla="*/ 90 w 98"/>
                              <a:gd name="T15" fmla="*/ 88 h 109"/>
                              <a:gd name="T16" fmla="*/ 84 w 98"/>
                              <a:gd name="T17" fmla="*/ 95 h 109"/>
                              <a:gd name="T18" fmla="*/ 78 w 98"/>
                              <a:gd name="T19" fmla="*/ 101 h 109"/>
                              <a:gd name="T20" fmla="*/ 69 w 98"/>
                              <a:gd name="T21" fmla="*/ 105 h 109"/>
                              <a:gd name="T22" fmla="*/ 60 w 98"/>
                              <a:gd name="T23" fmla="*/ 109 h 109"/>
                              <a:gd name="T24" fmla="*/ 50 w 98"/>
                              <a:gd name="T25" fmla="*/ 109 h 109"/>
                              <a:gd name="T26" fmla="*/ 39 w 98"/>
                              <a:gd name="T27" fmla="*/ 109 h 109"/>
                              <a:gd name="T28" fmla="*/ 29 w 98"/>
                              <a:gd name="T29" fmla="*/ 105 h 109"/>
                              <a:gd name="T30" fmla="*/ 20 w 98"/>
                              <a:gd name="T31" fmla="*/ 101 h 109"/>
                              <a:gd name="T32" fmla="*/ 14 w 98"/>
                              <a:gd name="T33" fmla="*/ 95 h 109"/>
                              <a:gd name="T34" fmla="*/ 8 w 98"/>
                              <a:gd name="T35" fmla="*/ 88 h 109"/>
                              <a:gd name="T36" fmla="*/ 4 w 98"/>
                              <a:gd name="T37" fmla="*/ 78 h 109"/>
                              <a:gd name="T38" fmla="*/ 2 w 98"/>
                              <a:gd name="T39" fmla="*/ 67 h 109"/>
                              <a:gd name="T40" fmla="*/ 0 w 98"/>
                              <a:gd name="T41" fmla="*/ 54 h 109"/>
                              <a:gd name="T42" fmla="*/ 2 w 98"/>
                              <a:gd name="T43" fmla="*/ 42 h 109"/>
                              <a:gd name="T44" fmla="*/ 4 w 98"/>
                              <a:gd name="T45" fmla="*/ 32 h 109"/>
                              <a:gd name="T46" fmla="*/ 8 w 98"/>
                              <a:gd name="T47" fmla="*/ 22 h 109"/>
                              <a:gd name="T48" fmla="*/ 14 w 98"/>
                              <a:gd name="T49" fmla="*/ 15 h 109"/>
                              <a:gd name="T50" fmla="*/ 20 w 98"/>
                              <a:gd name="T51" fmla="*/ 8 h 109"/>
                              <a:gd name="T52" fmla="*/ 29 w 98"/>
                              <a:gd name="T53" fmla="*/ 4 h 109"/>
                              <a:gd name="T54" fmla="*/ 39 w 98"/>
                              <a:gd name="T55" fmla="*/ 2 h 109"/>
                              <a:gd name="T56" fmla="*/ 50 w 98"/>
                              <a:gd name="T57" fmla="*/ 0 h 109"/>
                              <a:gd name="T58" fmla="*/ 60 w 98"/>
                              <a:gd name="T59" fmla="*/ 2 h 109"/>
                              <a:gd name="T60" fmla="*/ 69 w 98"/>
                              <a:gd name="T61" fmla="*/ 4 h 109"/>
                              <a:gd name="T62" fmla="*/ 78 w 98"/>
                              <a:gd name="T63" fmla="*/ 8 h 109"/>
                              <a:gd name="T64" fmla="*/ 84 w 98"/>
                              <a:gd name="T65" fmla="*/ 15 h 109"/>
                              <a:gd name="T66" fmla="*/ 83 w 98"/>
                              <a:gd name="T67" fmla="*/ 54 h 109"/>
                              <a:gd name="T68" fmla="*/ 82 w 98"/>
                              <a:gd name="T69" fmla="*/ 36 h 109"/>
                              <a:gd name="T70" fmla="*/ 74 w 98"/>
                              <a:gd name="T71" fmla="*/ 24 h 109"/>
                              <a:gd name="T72" fmla="*/ 69 w 98"/>
                              <a:gd name="T73" fmla="*/ 19 h 109"/>
                              <a:gd name="T74" fmla="*/ 57 w 98"/>
                              <a:gd name="T75" fmla="*/ 13 h 109"/>
                              <a:gd name="T76" fmla="*/ 50 w 98"/>
                              <a:gd name="T77" fmla="*/ 13 h 109"/>
                              <a:gd name="T78" fmla="*/ 41 w 98"/>
                              <a:gd name="T79" fmla="*/ 13 h 109"/>
                              <a:gd name="T80" fmla="*/ 29 w 98"/>
                              <a:gd name="T81" fmla="*/ 19 h 109"/>
                              <a:gd name="T82" fmla="*/ 24 w 98"/>
                              <a:gd name="T83" fmla="*/ 24 h 109"/>
                              <a:gd name="T84" fmla="*/ 16 w 98"/>
                              <a:gd name="T85" fmla="*/ 36 h 109"/>
                              <a:gd name="T86" fmla="*/ 15 w 98"/>
                              <a:gd name="T87" fmla="*/ 54 h 109"/>
                              <a:gd name="T88" fmla="*/ 16 w 98"/>
                              <a:gd name="T89" fmla="*/ 74 h 109"/>
                              <a:gd name="T90" fmla="*/ 24 w 98"/>
                              <a:gd name="T91" fmla="*/ 86 h 109"/>
                              <a:gd name="T92" fmla="*/ 29 w 98"/>
                              <a:gd name="T93" fmla="*/ 91 h 109"/>
                              <a:gd name="T94" fmla="*/ 41 w 98"/>
                              <a:gd name="T95" fmla="*/ 96 h 109"/>
                              <a:gd name="T96" fmla="*/ 50 w 98"/>
                              <a:gd name="T97" fmla="*/ 98 h 109"/>
                              <a:gd name="T98" fmla="*/ 57 w 98"/>
                              <a:gd name="T99" fmla="*/ 96 h 109"/>
                              <a:gd name="T100" fmla="*/ 69 w 98"/>
                              <a:gd name="T101" fmla="*/ 91 h 109"/>
                              <a:gd name="T102" fmla="*/ 74 w 98"/>
                              <a:gd name="T103" fmla="*/ 86 h 109"/>
                              <a:gd name="T104" fmla="*/ 82 w 98"/>
                              <a:gd name="T105" fmla="*/ 74 h 109"/>
                              <a:gd name="T106" fmla="*/ 83 w 98"/>
                              <a:gd name="T107" fmla="*/ 54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8" h="109">
                                <a:moveTo>
                                  <a:pt x="84" y="15"/>
                                </a:moveTo>
                                <a:lnTo>
                                  <a:pt x="90" y="22"/>
                                </a:lnTo>
                                <a:lnTo>
                                  <a:pt x="94" y="31"/>
                                </a:lnTo>
                                <a:lnTo>
                                  <a:pt x="97" y="42"/>
                                </a:lnTo>
                                <a:lnTo>
                                  <a:pt x="98" y="54"/>
                                </a:lnTo>
                                <a:lnTo>
                                  <a:pt x="97" y="67"/>
                                </a:lnTo>
                                <a:lnTo>
                                  <a:pt x="94" y="78"/>
                                </a:lnTo>
                                <a:lnTo>
                                  <a:pt x="90" y="88"/>
                                </a:lnTo>
                                <a:lnTo>
                                  <a:pt x="84" y="95"/>
                                </a:lnTo>
                                <a:lnTo>
                                  <a:pt x="78" y="101"/>
                                </a:lnTo>
                                <a:lnTo>
                                  <a:pt x="69" y="105"/>
                                </a:lnTo>
                                <a:lnTo>
                                  <a:pt x="60" y="109"/>
                                </a:lnTo>
                                <a:lnTo>
                                  <a:pt x="50" y="109"/>
                                </a:lnTo>
                                <a:lnTo>
                                  <a:pt x="39" y="109"/>
                                </a:lnTo>
                                <a:lnTo>
                                  <a:pt x="29" y="105"/>
                                </a:lnTo>
                                <a:lnTo>
                                  <a:pt x="20" y="101"/>
                                </a:lnTo>
                                <a:lnTo>
                                  <a:pt x="14" y="95"/>
                                </a:lnTo>
                                <a:lnTo>
                                  <a:pt x="8" y="88"/>
                                </a:lnTo>
                                <a:lnTo>
                                  <a:pt x="4" y="78"/>
                                </a:lnTo>
                                <a:lnTo>
                                  <a:pt x="2" y="67"/>
                                </a:lnTo>
                                <a:lnTo>
                                  <a:pt x="0" y="54"/>
                                </a:lnTo>
                                <a:lnTo>
                                  <a:pt x="2" y="42"/>
                                </a:lnTo>
                                <a:lnTo>
                                  <a:pt x="4" y="32"/>
                                </a:lnTo>
                                <a:lnTo>
                                  <a:pt x="8" y="22"/>
                                </a:lnTo>
                                <a:lnTo>
                                  <a:pt x="14" y="15"/>
                                </a:lnTo>
                                <a:lnTo>
                                  <a:pt x="20" y="8"/>
                                </a:lnTo>
                                <a:lnTo>
                                  <a:pt x="29" y="4"/>
                                </a:lnTo>
                                <a:lnTo>
                                  <a:pt x="39" y="2"/>
                                </a:lnTo>
                                <a:lnTo>
                                  <a:pt x="50" y="0"/>
                                </a:lnTo>
                                <a:lnTo>
                                  <a:pt x="60" y="2"/>
                                </a:lnTo>
                                <a:lnTo>
                                  <a:pt x="69" y="4"/>
                                </a:lnTo>
                                <a:lnTo>
                                  <a:pt x="78" y="8"/>
                                </a:lnTo>
                                <a:lnTo>
                                  <a:pt x="84" y="15"/>
                                </a:lnTo>
                                <a:close/>
                                <a:moveTo>
                                  <a:pt x="83" y="54"/>
                                </a:moveTo>
                                <a:lnTo>
                                  <a:pt x="82" y="36"/>
                                </a:lnTo>
                                <a:lnTo>
                                  <a:pt x="74" y="24"/>
                                </a:lnTo>
                                <a:lnTo>
                                  <a:pt x="69" y="19"/>
                                </a:lnTo>
                                <a:lnTo>
                                  <a:pt x="57" y="13"/>
                                </a:lnTo>
                                <a:lnTo>
                                  <a:pt x="50" y="13"/>
                                </a:lnTo>
                                <a:lnTo>
                                  <a:pt x="41" y="13"/>
                                </a:lnTo>
                                <a:lnTo>
                                  <a:pt x="29" y="19"/>
                                </a:lnTo>
                                <a:lnTo>
                                  <a:pt x="24" y="24"/>
                                </a:lnTo>
                                <a:lnTo>
                                  <a:pt x="16" y="36"/>
                                </a:lnTo>
                                <a:lnTo>
                                  <a:pt x="15" y="54"/>
                                </a:lnTo>
                                <a:lnTo>
                                  <a:pt x="16" y="74"/>
                                </a:lnTo>
                                <a:lnTo>
                                  <a:pt x="24" y="86"/>
                                </a:lnTo>
                                <a:lnTo>
                                  <a:pt x="29" y="91"/>
                                </a:lnTo>
                                <a:lnTo>
                                  <a:pt x="41" y="96"/>
                                </a:lnTo>
                                <a:lnTo>
                                  <a:pt x="50" y="98"/>
                                </a:lnTo>
                                <a:lnTo>
                                  <a:pt x="57" y="96"/>
                                </a:lnTo>
                                <a:lnTo>
                                  <a:pt x="69" y="91"/>
                                </a:lnTo>
                                <a:lnTo>
                                  <a:pt x="74" y="86"/>
                                </a:lnTo>
                                <a:lnTo>
                                  <a:pt x="82" y="74"/>
                                </a:lnTo>
                                <a:lnTo>
                                  <a:pt x="83"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204" name="Freeform 669"/>
                        <wps:cNvSpPr>
                          <a:spLocks/>
                        </wps:cNvSpPr>
                        <wps:spPr bwMode="auto">
                          <a:xfrm>
                            <a:off x="3000376" y="4305300"/>
                            <a:ext cx="42863" cy="55563"/>
                          </a:xfrm>
                          <a:custGeom>
                            <a:avLst/>
                            <a:gdLst>
                              <a:gd name="T0" fmla="*/ 80 w 80"/>
                              <a:gd name="T1" fmla="*/ 104 h 104"/>
                              <a:gd name="T2" fmla="*/ 65 w 80"/>
                              <a:gd name="T3" fmla="*/ 104 h 104"/>
                              <a:gd name="T4" fmla="*/ 65 w 80"/>
                              <a:gd name="T5" fmla="*/ 53 h 104"/>
                              <a:gd name="T6" fmla="*/ 13 w 80"/>
                              <a:gd name="T7" fmla="*/ 53 h 104"/>
                              <a:gd name="T8" fmla="*/ 13 w 80"/>
                              <a:gd name="T9" fmla="*/ 104 h 104"/>
                              <a:gd name="T10" fmla="*/ 0 w 80"/>
                              <a:gd name="T11" fmla="*/ 104 h 104"/>
                              <a:gd name="T12" fmla="*/ 0 w 80"/>
                              <a:gd name="T13" fmla="*/ 0 h 104"/>
                              <a:gd name="T14" fmla="*/ 13 w 80"/>
                              <a:gd name="T15" fmla="*/ 0 h 104"/>
                              <a:gd name="T16" fmla="*/ 13 w 80"/>
                              <a:gd name="T17" fmla="*/ 40 h 104"/>
                              <a:gd name="T18" fmla="*/ 65 w 80"/>
                              <a:gd name="T19" fmla="*/ 40 h 104"/>
                              <a:gd name="T20" fmla="*/ 65 w 80"/>
                              <a:gd name="T21" fmla="*/ 0 h 104"/>
                              <a:gd name="T22" fmla="*/ 80 w 80"/>
                              <a:gd name="T23" fmla="*/ 0 h 104"/>
                              <a:gd name="T24" fmla="*/ 80 w 80"/>
                              <a:gd name="T25" fmla="*/ 104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80" h="104">
                                <a:moveTo>
                                  <a:pt x="80" y="104"/>
                                </a:moveTo>
                                <a:lnTo>
                                  <a:pt x="65" y="104"/>
                                </a:lnTo>
                                <a:lnTo>
                                  <a:pt x="65" y="53"/>
                                </a:lnTo>
                                <a:lnTo>
                                  <a:pt x="13" y="53"/>
                                </a:lnTo>
                                <a:lnTo>
                                  <a:pt x="13" y="104"/>
                                </a:lnTo>
                                <a:lnTo>
                                  <a:pt x="0" y="104"/>
                                </a:lnTo>
                                <a:lnTo>
                                  <a:pt x="0" y="0"/>
                                </a:lnTo>
                                <a:lnTo>
                                  <a:pt x="13" y="0"/>
                                </a:lnTo>
                                <a:lnTo>
                                  <a:pt x="13" y="40"/>
                                </a:lnTo>
                                <a:lnTo>
                                  <a:pt x="65" y="40"/>
                                </a:lnTo>
                                <a:lnTo>
                                  <a:pt x="65" y="0"/>
                                </a:lnTo>
                                <a:lnTo>
                                  <a:pt x="80" y="0"/>
                                </a:lnTo>
                                <a:lnTo>
                                  <a:pt x="80" y="10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205" name="Freeform 670"/>
                        <wps:cNvSpPr>
                          <a:spLocks noEditPoints="1"/>
                        </wps:cNvSpPr>
                        <wps:spPr bwMode="auto">
                          <a:xfrm>
                            <a:off x="2162176" y="4297362"/>
                            <a:ext cx="52388" cy="57150"/>
                          </a:xfrm>
                          <a:custGeom>
                            <a:avLst/>
                            <a:gdLst>
                              <a:gd name="T0" fmla="*/ 84 w 98"/>
                              <a:gd name="T1" fmla="*/ 13 h 108"/>
                              <a:gd name="T2" fmla="*/ 90 w 98"/>
                              <a:gd name="T3" fmla="*/ 21 h 108"/>
                              <a:gd name="T4" fmla="*/ 94 w 98"/>
                              <a:gd name="T5" fmla="*/ 31 h 108"/>
                              <a:gd name="T6" fmla="*/ 96 w 98"/>
                              <a:gd name="T7" fmla="*/ 42 h 108"/>
                              <a:gd name="T8" fmla="*/ 98 w 98"/>
                              <a:gd name="T9" fmla="*/ 54 h 108"/>
                              <a:gd name="T10" fmla="*/ 96 w 98"/>
                              <a:gd name="T11" fmla="*/ 66 h 108"/>
                              <a:gd name="T12" fmla="*/ 94 w 98"/>
                              <a:gd name="T13" fmla="*/ 77 h 108"/>
                              <a:gd name="T14" fmla="*/ 90 w 98"/>
                              <a:gd name="T15" fmla="*/ 87 h 108"/>
                              <a:gd name="T16" fmla="*/ 84 w 98"/>
                              <a:gd name="T17" fmla="*/ 95 h 108"/>
                              <a:gd name="T18" fmla="*/ 77 w 98"/>
                              <a:gd name="T19" fmla="*/ 101 h 108"/>
                              <a:gd name="T20" fmla="*/ 68 w 98"/>
                              <a:gd name="T21" fmla="*/ 104 h 108"/>
                              <a:gd name="T22" fmla="*/ 59 w 98"/>
                              <a:gd name="T23" fmla="*/ 108 h 108"/>
                              <a:gd name="T24" fmla="*/ 48 w 98"/>
                              <a:gd name="T25" fmla="*/ 108 h 108"/>
                              <a:gd name="T26" fmla="*/ 37 w 98"/>
                              <a:gd name="T27" fmla="*/ 108 h 108"/>
                              <a:gd name="T28" fmla="*/ 29 w 98"/>
                              <a:gd name="T29" fmla="*/ 104 h 108"/>
                              <a:gd name="T30" fmla="*/ 20 w 98"/>
                              <a:gd name="T31" fmla="*/ 101 h 108"/>
                              <a:gd name="T32" fmla="*/ 13 w 98"/>
                              <a:gd name="T33" fmla="*/ 95 h 108"/>
                              <a:gd name="T34" fmla="*/ 8 w 98"/>
                              <a:gd name="T35" fmla="*/ 87 h 108"/>
                              <a:gd name="T36" fmla="*/ 4 w 98"/>
                              <a:gd name="T37" fmla="*/ 77 h 108"/>
                              <a:gd name="T38" fmla="*/ 0 w 98"/>
                              <a:gd name="T39" fmla="*/ 66 h 108"/>
                              <a:gd name="T40" fmla="*/ 0 w 98"/>
                              <a:gd name="T41" fmla="*/ 54 h 108"/>
                              <a:gd name="T42" fmla="*/ 0 w 98"/>
                              <a:gd name="T43" fmla="*/ 42 h 108"/>
                              <a:gd name="T44" fmla="*/ 4 w 98"/>
                              <a:gd name="T45" fmla="*/ 31 h 108"/>
                              <a:gd name="T46" fmla="*/ 8 w 98"/>
                              <a:gd name="T47" fmla="*/ 22 h 108"/>
                              <a:gd name="T48" fmla="*/ 13 w 98"/>
                              <a:gd name="T49" fmla="*/ 13 h 108"/>
                              <a:gd name="T50" fmla="*/ 20 w 98"/>
                              <a:gd name="T51" fmla="*/ 7 h 108"/>
                              <a:gd name="T52" fmla="*/ 29 w 98"/>
                              <a:gd name="T53" fmla="*/ 3 h 108"/>
                              <a:gd name="T54" fmla="*/ 38 w 98"/>
                              <a:gd name="T55" fmla="*/ 0 h 108"/>
                              <a:gd name="T56" fmla="*/ 48 w 98"/>
                              <a:gd name="T57" fmla="*/ 0 h 108"/>
                              <a:gd name="T58" fmla="*/ 59 w 98"/>
                              <a:gd name="T59" fmla="*/ 0 h 108"/>
                              <a:gd name="T60" fmla="*/ 69 w 98"/>
                              <a:gd name="T61" fmla="*/ 3 h 108"/>
                              <a:gd name="T62" fmla="*/ 77 w 98"/>
                              <a:gd name="T63" fmla="*/ 7 h 108"/>
                              <a:gd name="T64" fmla="*/ 84 w 98"/>
                              <a:gd name="T65" fmla="*/ 13 h 108"/>
                              <a:gd name="T66" fmla="*/ 83 w 98"/>
                              <a:gd name="T67" fmla="*/ 54 h 108"/>
                              <a:gd name="T68" fmla="*/ 82 w 98"/>
                              <a:gd name="T69" fmla="*/ 35 h 108"/>
                              <a:gd name="T70" fmla="*/ 73 w 98"/>
                              <a:gd name="T71" fmla="*/ 23 h 108"/>
                              <a:gd name="T72" fmla="*/ 69 w 98"/>
                              <a:gd name="T73" fmla="*/ 17 h 108"/>
                              <a:gd name="T74" fmla="*/ 56 w 98"/>
                              <a:gd name="T75" fmla="*/ 12 h 108"/>
                              <a:gd name="T76" fmla="*/ 48 w 98"/>
                              <a:gd name="T77" fmla="*/ 12 h 108"/>
                              <a:gd name="T78" fmla="*/ 41 w 98"/>
                              <a:gd name="T79" fmla="*/ 12 h 108"/>
                              <a:gd name="T80" fmla="*/ 29 w 98"/>
                              <a:gd name="T81" fmla="*/ 17 h 108"/>
                              <a:gd name="T82" fmla="*/ 24 w 98"/>
                              <a:gd name="T83" fmla="*/ 23 h 108"/>
                              <a:gd name="T84" fmla="*/ 16 w 98"/>
                              <a:gd name="T85" fmla="*/ 35 h 108"/>
                              <a:gd name="T86" fmla="*/ 15 w 98"/>
                              <a:gd name="T87" fmla="*/ 54 h 108"/>
                              <a:gd name="T88" fmla="*/ 16 w 98"/>
                              <a:gd name="T89" fmla="*/ 72 h 108"/>
                              <a:gd name="T90" fmla="*/ 24 w 98"/>
                              <a:gd name="T91" fmla="*/ 86 h 108"/>
                              <a:gd name="T92" fmla="*/ 29 w 98"/>
                              <a:gd name="T93" fmla="*/ 91 h 108"/>
                              <a:gd name="T94" fmla="*/ 41 w 98"/>
                              <a:gd name="T95" fmla="*/ 96 h 108"/>
                              <a:gd name="T96" fmla="*/ 48 w 98"/>
                              <a:gd name="T97" fmla="*/ 96 h 108"/>
                              <a:gd name="T98" fmla="*/ 56 w 98"/>
                              <a:gd name="T99" fmla="*/ 96 h 108"/>
                              <a:gd name="T100" fmla="*/ 68 w 98"/>
                              <a:gd name="T101" fmla="*/ 91 h 108"/>
                              <a:gd name="T102" fmla="*/ 73 w 98"/>
                              <a:gd name="T103" fmla="*/ 86 h 108"/>
                              <a:gd name="T104" fmla="*/ 82 w 98"/>
                              <a:gd name="T105" fmla="*/ 72 h 108"/>
                              <a:gd name="T106" fmla="*/ 83 w 98"/>
                              <a:gd name="T107" fmla="*/ 54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8" h="108">
                                <a:moveTo>
                                  <a:pt x="84" y="13"/>
                                </a:moveTo>
                                <a:lnTo>
                                  <a:pt x="90" y="21"/>
                                </a:lnTo>
                                <a:lnTo>
                                  <a:pt x="94" y="31"/>
                                </a:lnTo>
                                <a:lnTo>
                                  <a:pt x="96" y="42"/>
                                </a:lnTo>
                                <a:lnTo>
                                  <a:pt x="98" y="54"/>
                                </a:lnTo>
                                <a:lnTo>
                                  <a:pt x="96" y="66"/>
                                </a:lnTo>
                                <a:lnTo>
                                  <a:pt x="94" y="77"/>
                                </a:lnTo>
                                <a:lnTo>
                                  <a:pt x="90" y="87"/>
                                </a:lnTo>
                                <a:lnTo>
                                  <a:pt x="84" y="95"/>
                                </a:lnTo>
                                <a:lnTo>
                                  <a:pt x="77" y="101"/>
                                </a:lnTo>
                                <a:lnTo>
                                  <a:pt x="68" y="104"/>
                                </a:lnTo>
                                <a:lnTo>
                                  <a:pt x="59" y="108"/>
                                </a:lnTo>
                                <a:lnTo>
                                  <a:pt x="48" y="108"/>
                                </a:lnTo>
                                <a:lnTo>
                                  <a:pt x="37" y="108"/>
                                </a:lnTo>
                                <a:lnTo>
                                  <a:pt x="29" y="104"/>
                                </a:lnTo>
                                <a:lnTo>
                                  <a:pt x="20" y="101"/>
                                </a:lnTo>
                                <a:lnTo>
                                  <a:pt x="13" y="95"/>
                                </a:lnTo>
                                <a:lnTo>
                                  <a:pt x="8" y="87"/>
                                </a:lnTo>
                                <a:lnTo>
                                  <a:pt x="4" y="77"/>
                                </a:lnTo>
                                <a:lnTo>
                                  <a:pt x="0" y="66"/>
                                </a:lnTo>
                                <a:lnTo>
                                  <a:pt x="0" y="54"/>
                                </a:lnTo>
                                <a:lnTo>
                                  <a:pt x="0" y="42"/>
                                </a:lnTo>
                                <a:lnTo>
                                  <a:pt x="4" y="31"/>
                                </a:lnTo>
                                <a:lnTo>
                                  <a:pt x="8" y="22"/>
                                </a:lnTo>
                                <a:lnTo>
                                  <a:pt x="13" y="13"/>
                                </a:lnTo>
                                <a:lnTo>
                                  <a:pt x="20" y="7"/>
                                </a:lnTo>
                                <a:lnTo>
                                  <a:pt x="29" y="3"/>
                                </a:lnTo>
                                <a:lnTo>
                                  <a:pt x="38" y="0"/>
                                </a:lnTo>
                                <a:lnTo>
                                  <a:pt x="48" y="0"/>
                                </a:lnTo>
                                <a:lnTo>
                                  <a:pt x="59" y="0"/>
                                </a:lnTo>
                                <a:lnTo>
                                  <a:pt x="69" y="3"/>
                                </a:lnTo>
                                <a:lnTo>
                                  <a:pt x="77" y="7"/>
                                </a:lnTo>
                                <a:lnTo>
                                  <a:pt x="84" y="13"/>
                                </a:lnTo>
                                <a:close/>
                                <a:moveTo>
                                  <a:pt x="83" y="54"/>
                                </a:moveTo>
                                <a:lnTo>
                                  <a:pt x="82" y="35"/>
                                </a:lnTo>
                                <a:lnTo>
                                  <a:pt x="73" y="23"/>
                                </a:lnTo>
                                <a:lnTo>
                                  <a:pt x="69" y="17"/>
                                </a:lnTo>
                                <a:lnTo>
                                  <a:pt x="56" y="12"/>
                                </a:lnTo>
                                <a:lnTo>
                                  <a:pt x="48" y="12"/>
                                </a:lnTo>
                                <a:lnTo>
                                  <a:pt x="41" y="12"/>
                                </a:lnTo>
                                <a:lnTo>
                                  <a:pt x="29" y="17"/>
                                </a:lnTo>
                                <a:lnTo>
                                  <a:pt x="24" y="23"/>
                                </a:lnTo>
                                <a:lnTo>
                                  <a:pt x="16" y="35"/>
                                </a:lnTo>
                                <a:lnTo>
                                  <a:pt x="15" y="54"/>
                                </a:lnTo>
                                <a:lnTo>
                                  <a:pt x="16" y="72"/>
                                </a:lnTo>
                                <a:lnTo>
                                  <a:pt x="24" y="86"/>
                                </a:lnTo>
                                <a:lnTo>
                                  <a:pt x="29" y="91"/>
                                </a:lnTo>
                                <a:lnTo>
                                  <a:pt x="41" y="96"/>
                                </a:lnTo>
                                <a:lnTo>
                                  <a:pt x="48" y="96"/>
                                </a:lnTo>
                                <a:lnTo>
                                  <a:pt x="56" y="96"/>
                                </a:lnTo>
                                <a:lnTo>
                                  <a:pt x="68" y="91"/>
                                </a:lnTo>
                                <a:lnTo>
                                  <a:pt x="73" y="86"/>
                                </a:lnTo>
                                <a:lnTo>
                                  <a:pt x="82" y="72"/>
                                </a:lnTo>
                                <a:lnTo>
                                  <a:pt x="83"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206" name="Freeform 671"/>
                        <wps:cNvSpPr>
                          <a:spLocks/>
                        </wps:cNvSpPr>
                        <wps:spPr bwMode="auto">
                          <a:xfrm>
                            <a:off x="1779588" y="4076700"/>
                            <a:ext cx="42863" cy="53975"/>
                          </a:xfrm>
                          <a:custGeom>
                            <a:avLst/>
                            <a:gdLst>
                              <a:gd name="T0" fmla="*/ 80 w 80"/>
                              <a:gd name="T1" fmla="*/ 103 h 103"/>
                              <a:gd name="T2" fmla="*/ 67 w 80"/>
                              <a:gd name="T3" fmla="*/ 103 h 103"/>
                              <a:gd name="T4" fmla="*/ 67 w 80"/>
                              <a:gd name="T5" fmla="*/ 52 h 103"/>
                              <a:gd name="T6" fmla="*/ 14 w 80"/>
                              <a:gd name="T7" fmla="*/ 52 h 103"/>
                              <a:gd name="T8" fmla="*/ 14 w 80"/>
                              <a:gd name="T9" fmla="*/ 103 h 103"/>
                              <a:gd name="T10" fmla="*/ 0 w 80"/>
                              <a:gd name="T11" fmla="*/ 103 h 103"/>
                              <a:gd name="T12" fmla="*/ 0 w 80"/>
                              <a:gd name="T13" fmla="*/ 0 h 103"/>
                              <a:gd name="T14" fmla="*/ 14 w 80"/>
                              <a:gd name="T15" fmla="*/ 0 h 103"/>
                              <a:gd name="T16" fmla="*/ 14 w 80"/>
                              <a:gd name="T17" fmla="*/ 40 h 103"/>
                              <a:gd name="T18" fmla="*/ 67 w 80"/>
                              <a:gd name="T19" fmla="*/ 40 h 103"/>
                              <a:gd name="T20" fmla="*/ 67 w 80"/>
                              <a:gd name="T21" fmla="*/ 0 h 103"/>
                              <a:gd name="T22" fmla="*/ 80 w 80"/>
                              <a:gd name="T23" fmla="*/ 0 h 103"/>
                              <a:gd name="T24" fmla="*/ 80 w 80"/>
                              <a:gd name="T25" fmla="*/ 103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80" h="103">
                                <a:moveTo>
                                  <a:pt x="80" y="103"/>
                                </a:moveTo>
                                <a:lnTo>
                                  <a:pt x="67" y="103"/>
                                </a:lnTo>
                                <a:lnTo>
                                  <a:pt x="67" y="52"/>
                                </a:lnTo>
                                <a:lnTo>
                                  <a:pt x="14" y="52"/>
                                </a:lnTo>
                                <a:lnTo>
                                  <a:pt x="14" y="103"/>
                                </a:lnTo>
                                <a:lnTo>
                                  <a:pt x="0" y="103"/>
                                </a:lnTo>
                                <a:lnTo>
                                  <a:pt x="0" y="0"/>
                                </a:lnTo>
                                <a:lnTo>
                                  <a:pt x="14" y="0"/>
                                </a:lnTo>
                                <a:lnTo>
                                  <a:pt x="14" y="40"/>
                                </a:lnTo>
                                <a:lnTo>
                                  <a:pt x="67" y="40"/>
                                </a:lnTo>
                                <a:lnTo>
                                  <a:pt x="67" y="0"/>
                                </a:lnTo>
                                <a:lnTo>
                                  <a:pt x="80" y="0"/>
                                </a:lnTo>
                                <a:lnTo>
                                  <a:pt x="80" y="10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207" name="Freeform 672"/>
                        <wps:cNvSpPr>
                          <a:spLocks noEditPoints="1"/>
                        </wps:cNvSpPr>
                        <wps:spPr bwMode="auto">
                          <a:xfrm>
                            <a:off x="1835151" y="4075112"/>
                            <a:ext cx="50800" cy="57150"/>
                          </a:xfrm>
                          <a:custGeom>
                            <a:avLst/>
                            <a:gdLst>
                              <a:gd name="T0" fmla="*/ 83 w 97"/>
                              <a:gd name="T1" fmla="*/ 14 h 108"/>
                              <a:gd name="T2" fmla="*/ 89 w 97"/>
                              <a:gd name="T3" fmla="*/ 21 h 108"/>
                              <a:gd name="T4" fmla="*/ 93 w 97"/>
                              <a:gd name="T5" fmla="*/ 31 h 108"/>
                              <a:gd name="T6" fmla="*/ 96 w 97"/>
                              <a:gd name="T7" fmla="*/ 42 h 108"/>
                              <a:gd name="T8" fmla="*/ 97 w 97"/>
                              <a:gd name="T9" fmla="*/ 54 h 108"/>
                              <a:gd name="T10" fmla="*/ 96 w 97"/>
                              <a:gd name="T11" fmla="*/ 67 h 108"/>
                              <a:gd name="T12" fmla="*/ 93 w 97"/>
                              <a:gd name="T13" fmla="*/ 78 h 108"/>
                              <a:gd name="T14" fmla="*/ 89 w 97"/>
                              <a:gd name="T15" fmla="*/ 87 h 108"/>
                              <a:gd name="T16" fmla="*/ 83 w 97"/>
                              <a:gd name="T17" fmla="*/ 95 h 108"/>
                              <a:gd name="T18" fmla="*/ 77 w 97"/>
                              <a:gd name="T19" fmla="*/ 101 h 108"/>
                              <a:gd name="T20" fmla="*/ 69 w 97"/>
                              <a:gd name="T21" fmla="*/ 105 h 108"/>
                              <a:gd name="T22" fmla="*/ 59 w 97"/>
                              <a:gd name="T23" fmla="*/ 108 h 108"/>
                              <a:gd name="T24" fmla="*/ 48 w 97"/>
                              <a:gd name="T25" fmla="*/ 108 h 108"/>
                              <a:gd name="T26" fmla="*/ 38 w 97"/>
                              <a:gd name="T27" fmla="*/ 108 h 108"/>
                              <a:gd name="T28" fmla="*/ 28 w 97"/>
                              <a:gd name="T29" fmla="*/ 105 h 108"/>
                              <a:gd name="T30" fmla="*/ 19 w 97"/>
                              <a:gd name="T31" fmla="*/ 101 h 108"/>
                              <a:gd name="T32" fmla="*/ 13 w 97"/>
                              <a:gd name="T33" fmla="*/ 95 h 108"/>
                              <a:gd name="T34" fmla="*/ 7 w 97"/>
                              <a:gd name="T35" fmla="*/ 87 h 108"/>
                              <a:gd name="T36" fmla="*/ 3 w 97"/>
                              <a:gd name="T37" fmla="*/ 78 h 108"/>
                              <a:gd name="T38" fmla="*/ 1 w 97"/>
                              <a:gd name="T39" fmla="*/ 67 h 108"/>
                              <a:gd name="T40" fmla="*/ 0 w 97"/>
                              <a:gd name="T41" fmla="*/ 54 h 108"/>
                              <a:gd name="T42" fmla="*/ 1 w 97"/>
                              <a:gd name="T43" fmla="*/ 42 h 108"/>
                              <a:gd name="T44" fmla="*/ 3 w 97"/>
                              <a:gd name="T45" fmla="*/ 31 h 108"/>
                              <a:gd name="T46" fmla="*/ 7 w 97"/>
                              <a:gd name="T47" fmla="*/ 22 h 108"/>
                              <a:gd name="T48" fmla="*/ 13 w 97"/>
                              <a:gd name="T49" fmla="*/ 14 h 108"/>
                              <a:gd name="T50" fmla="*/ 19 w 97"/>
                              <a:gd name="T51" fmla="*/ 7 h 108"/>
                              <a:gd name="T52" fmla="*/ 28 w 97"/>
                              <a:gd name="T53" fmla="*/ 4 h 108"/>
                              <a:gd name="T54" fmla="*/ 38 w 97"/>
                              <a:gd name="T55" fmla="*/ 0 h 108"/>
                              <a:gd name="T56" fmla="*/ 48 w 97"/>
                              <a:gd name="T57" fmla="*/ 0 h 108"/>
                              <a:gd name="T58" fmla="*/ 59 w 97"/>
                              <a:gd name="T59" fmla="*/ 0 h 108"/>
                              <a:gd name="T60" fmla="*/ 69 w 97"/>
                              <a:gd name="T61" fmla="*/ 4 h 108"/>
                              <a:gd name="T62" fmla="*/ 77 w 97"/>
                              <a:gd name="T63" fmla="*/ 7 h 108"/>
                              <a:gd name="T64" fmla="*/ 83 w 97"/>
                              <a:gd name="T65" fmla="*/ 14 h 108"/>
                              <a:gd name="T66" fmla="*/ 82 w 97"/>
                              <a:gd name="T67" fmla="*/ 54 h 108"/>
                              <a:gd name="T68" fmla="*/ 81 w 97"/>
                              <a:gd name="T69" fmla="*/ 36 h 108"/>
                              <a:gd name="T70" fmla="*/ 73 w 97"/>
                              <a:gd name="T71" fmla="*/ 23 h 108"/>
                              <a:gd name="T72" fmla="*/ 69 w 97"/>
                              <a:gd name="T73" fmla="*/ 17 h 108"/>
                              <a:gd name="T74" fmla="*/ 56 w 97"/>
                              <a:gd name="T75" fmla="*/ 12 h 108"/>
                              <a:gd name="T76" fmla="*/ 49 w 97"/>
                              <a:gd name="T77" fmla="*/ 12 h 108"/>
                              <a:gd name="T78" fmla="*/ 40 w 97"/>
                              <a:gd name="T79" fmla="*/ 12 h 108"/>
                              <a:gd name="T80" fmla="*/ 28 w 97"/>
                              <a:gd name="T81" fmla="*/ 17 h 108"/>
                              <a:gd name="T82" fmla="*/ 23 w 97"/>
                              <a:gd name="T83" fmla="*/ 23 h 108"/>
                              <a:gd name="T84" fmla="*/ 16 w 97"/>
                              <a:gd name="T85" fmla="*/ 36 h 108"/>
                              <a:gd name="T86" fmla="*/ 14 w 97"/>
                              <a:gd name="T87" fmla="*/ 54 h 108"/>
                              <a:gd name="T88" fmla="*/ 16 w 97"/>
                              <a:gd name="T89" fmla="*/ 73 h 108"/>
                              <a:gd name="T90" fmla="*/ 23 w 97"/>
                              <a:gd name="T91" fmla="*/ 86 h 108"/>
                              <a:gd name="T92" fmla="*/ 28 w 97"/>
                              <a:gd name="T93" fmla="*/ 91 h 108"/>
                              <a:gd name="T94" fmla="*/ 40 w 97"/>
                              <a:gd name="T95" fmla="*/ 96 h 108"/>
                              <a:gd name="T96" fmla="*/ 49 w 97"/>
                              <a:gd name="T97" fmla="*/ 96 h 108"/>
                              <a:gd name="T98" fmla="*/ 56 w 97"/>
                              <a:gd name="T99" fmla="*/ 96 h 108"/>
                              <a:gd name="T100" fmla="*/ 69 w 97"/>
                              <a:gd name="T101" fmla="*/ 91 h 108"/>
                              <a:gd name="T102" fmla="*/ 73 w 97"/>
                              <a:gd name="T103" fmla="*/ 86 h 108"/>
                              <a:gd name="T104" fmla="*/ 81 w 97"/>
                              <a:gd name="T105" fmla="*/ 73 h 108"/>
                              <a:gd name="T106" fmla="*/ 82 w 97"/>
                              <a:gd name="T107" fmla="*/ 54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08">
                                <a:moveTo>
                                  <a:pt x="83" y="14"/>
                                </a:moveTo>
                                <a:lnTo>
                                  <a:pt x="89" y="21"/>
                                </a:lnTo>
                                <a:lnTo>
                                  <a:pt x="93" y="31"/>
                                </a:lnTo>
                                <a:lnTo>
                                  <a:pt x="96" y="42"/>
                                </a:lnTo>
                                <a:lnTo>
                                  <a:pt x="97" y="54"/>
                                </a:lnTo>
                                <a:lnTo>
                                  <a:pt x="96" y="67"/>
                                </a:lnTo>
                                <a:lnTo>
                                  <a:pt x="93" y="78"/>
                                </a:lnTo>
                                <a:lnTo>
                                  <a:pt x="89" y="87"/>
                                </a:lnTo>
                                <a:lnTo>
                                  <a:pt x="83" y="95"/>
                                </a:lnTo>
                                <a:lnTo>
                                  <a:pt x="77" y="101"/>
                                </a:lnTo>
                                <a:lnTo>
                                  <a:pt x="69" y="105"/>
                                </a:lnTo>
                                <a:lnTo>
                                  <a:pt x="59" y="108"/>
                                </a:lnTo>
                                <a:lnTo>
                                  <a:pt x="48" y="108"/>
                                </a:lnTo>
                                <a:lnTo>
                                  <a:pt x="38" y="108"/>
                                </a:lnTo>
                                <a:lnTo>
                                  <a:pt x="28" y="105"/>
                                </a:lnTo>
                                <a:lnTo>
                                  <a:pt x="19" y="101"/>
                                </a:lnTo>
                                <a:lnTo>
                                  <a:pt x="13" y="95"/>
                                </a:lnTo>
                                <a:lnTo>
                                  <a:pt x="7" y="87"/>
                                </a:lnTo>
                                <a:lnTo>
                                  <a:pt x="3" y="78"/>
                                </a:lnTo>
                                <a:lnTo>
                                  <a:pt x="1" y="67"/>
                                </a:lnTo>
                                <a:lnTo>
                                  <a:pt x="0" y="54"/>
                                </a:lnTo>
                                <a:lnTo>
                                  <a:pt x="1" y="42"/>
                                </a:lnTo>
                                <a:lnTo>
                                  <a:pt x="3" y="31"/>
                                </a:lnTo>
                                <a:lnTo>
                                  <a:pt x="7" y="22"/>
                                </a:lnTo>
                                <a:lnTo>
                                  <a:pt x="13" y="14"/>
                                </a:lnTo>
                                <a:lnTo>
                                  <a:pt x="19" y="7"/>
                                </a:lnTo>
                                <a:lnTo>
                                  <a:pt x="28" y="4"/>
                                </a:lnTo>
                                <a:lnTo>
                                  <a:pt x="38" y="0"/>
                                </a:lnTo>
                                <a:lnTo>
                                  <a:pt x="48" y="0"/>
                                </a:lnTo>
                                <a:lnTo>
                                  <a:pt x="59" y="0"/>
                                </a:lnTo>
                                <a:lnTo>
                                  <a:pt x="69" y="4"/>
                                </a:lnTo>
                                <a:lnTo>
                                  <a:pt x="77" y="7"/>
                                </a:lnTo>
                                <a:lnTo>
                                  <a:pt x="83" y="14"/>
                                </a:lnTo>
                                <a:close/>
                                <a:moveTo>
                                  <a:pt x="82" y="54"/>
                                </a:moveTo>
                                <a:lnTo>
                                  <a:pt x="81" y="36"/>
                                </a:lnTo>
                                <a:lnTo>
                                  <a:pt x="73" y="23"/>
                                </a:lnTo>
                                <a:lnTo>
                                  <a:pt x="69" y="17"/>
                                </a:lnTo>
                                <a:lnTo>
                                  <a:pt x="56" y="12"/>
                                </a:lnTo>
                                <a:lnTo>
                                  <a:pt x="49" y="12"/>
                                </a:lnTo>
                                <a:lnTo>
                                  <a:pt x="40" y="12"/>
                                </a:lnTo>
                                <a:lnTo>
                                  <a:pt x="28" y="17"/>
                                </a:lnTo>
                                <a:lnTo>
                                  <a:pt x="23" y="23"/>
                                </a:lnTo>
                                <a:lnTo>
                                  <a:pt x="16" y="36"/>
                                </a:lnTo>
                                <a:lnTo>
                                  <a:pt x="14" y="54"/>
                                </a:lnTo>
                                <a:lnTo>
                                  <a:pt x="16" y="73"/>
                                </a:lnTo>
                                <a:lnTo>
                                  <a:pt x="23" y="86"/>
                                </a:lnTo>
                                <a:lnTo>
                                  <a:pt x="28" y="91"/>
                                </a:lnTo>
                                <a:lnTo>
                                  <a:pt x="40" y="96"/>
                                </a:lnTo>
                                <a:lnTo>
                                  <a:pt x="49" y="96"/>
                                </a:lnTo>
                                <a:lnTo>
                                  <a:pt x="56" y="96"/>
                                </a:lnTo>
                                <a:lnTo>
                                  <a:pt x="69" y="91"/>
                                </a:lnTo>
                                <a:lnTo>
                                  <a:pt x="73" y="86"/>
                                </a:lnTo>
                                <a:lnTo>
                                  <a:pt x="81" y="73"/>
                                </a:lnTo>
                                <a:lnTo>
                                  <a:pt x="82"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208" name="Line 673"/>
                        <wps:cNvCnPr/>
                        <wps:spPr bwMode="auto">
                          <a:xfrm>
                            <a:off x="2030413" y="4837112"/>
                            <a:ext cx="79375"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09" name="Line 674"/>
                        <wps:cNvCnPr/>
                        <wps:spPr bwMode="auto">
                          <a:xfrm>
                            <a:off x="2028826" y="4860925"/>
                            <a:ext cx="60325" cy="34925"/>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10" name="Line 675"/>
                        <wps:cNvCnPr/>
                        <wps:spPr bwMode="auto">
                          <a:xfrm flipV="1">
                            <a:off x="2030413" y="4972050"/>
                            <a:ext cx="79375"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11" name="Line 676"/>
                        <wps:cNvCnPr/>
                        <wps:spPr bwMode="auto">
                          <a:xfrm flipV="1">
                            <a:off x="2028826" y="4959350"/>
                            <a:ext cx="60325" cy="333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12" name="Line 677"/>
                        <wps:cNvCnPr/>
                        <wps:spPr bwMode="auto">
                          <a:xfrm flipV="1">
                            <a:off x="1954213" y="4837112"/>
                            <a:ext cx="76200"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13" name="Line 678"/>
                        <wps:cNvCnPr/>
                        <wps:spPr bwMode="auto">
                          <a:xfrm>
                            <a:off x="1954213" y="4972050"/>
                            <a:ext cx="76200"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14" name="Line 679"/>
                        <wps:cNvCnPr/>
                        <wps:spPr bwMode="auto">
                          <a:xfrm flipV="1">
                            <a:off x="1954213" y="4883150"/>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15" name="Line 680"/>
                        <wps:cNvCnPr/>
                        <wps:spPr bwMode="auto">
                          <a:xfrm flipV="1">
                            <a:off x="1974851" y="4892675"/>
                            <a:ext cx="0" cy="698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16" name="Line 681"/>
                        <wps:cNvCnPr/>
                        <wps:spPr bwMode="auto">
                          <a:xfrm flipV="1">
                            <a:off x="2263776" y="4883150"/>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17" name="Line 682"/>
                        <wps:cNvCnPr/>
                        <wps:spPr bwMode="auto">
                          <a:xfrm>
                            <a:off x="2187576" y="4837112"/>
                            <a:ext cx="76200"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18" name="Line 683"/>
                        <wps:cNvCnPr/>
                        <wps:spPr bwMode="auto">
                          <a:xfrm flipV="1">
                            <a:off x="2217738" y="4972050"/>
                            <a:ext cx="46038" cy="269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19" name="Line 684"/>
                        <wps:cNvCnPr/>
                        <wps:spPr bwMode="auto">
                          <a:xfrm flipV="1">
                            <a:off x="2109788" y="4837112"/>
                            <a:ext cx="77788"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20" name="Line 685"/>
                        <wps:cNvCnPr/>
                        <wps:spPr bwMode="auto">
                          <a:xfrm>
                            <a:off x="2109788" y="4972050"/>
                            <a:ext cx="46038" cy="269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21" name="Line 686"/>
                        <wps:cNvCnPr/>
                        <wps:spPr bwMode="auto">
                          <a:xfrm flipV="1">
                            <a:off x="2109788" y="4883150"/>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22" name="Line 687"/>
                        <wps:cNvCnPr/>
                        <wps:spPr bwMode="auto">
                          <a:xfrm flipV="1">
                            <a:off x="2030413" y="4748212"/>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23" name="Line 688"/>
                        <wps:cNvCnPr/>
                        <wps:spPr bwMode="auto">
                          <a:xfrm>
                            <a:off x="2030413" y="5016500"/>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24" name="Line 689"/>
                        <wps:cNvCnPr/>
                        <wps:spPr bwMode="auto">
                          <a:xfrm flipH="1">
                            <a:off x="1876426" y="497205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25" name="Line 690"/>
                        <wps:cNvCnPr/>
                        <wps:spPr bwMode="auto">
                          <a:xfrm>
                            <a:off x="2263776" y="4972050"/>
                            <a:ext cx="79375"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26" name="Line 691"/>
                        <wps:cNvCnPr/>
                        <wps:spPr bwMode="auto">
                          <a:xfrm flipV="1">
                            <a:off x="2343151" y="4972050"/>
                            <a:ext cx="76200"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27" name="Line 692"/>
                        <wps:cNvCnPr/>
                        <wps:spPr bwMode="auto">
                          <a:xfrm>
                            <a:off x="2419351" y="497205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28" name="Line 693"/>
                        <wps:cNvCnPr/>
                        <wps:spPr bwMode="auto">
                          <a:xfrm flipV="1">
                            <a:off x="2497138" y="497205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29" name="Line 694"/>
                        <wps:cNvCnPr/>
                        <wps:spPr bwMode="auto">
                          <a:xfrm>
                            <a:off x="2574926" y="4972050"/>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30" name="Line 695"/>
                        <wps:cNvCnPr/>
                        <wps:spPr bwMode="auto">
                          <a:xfrm flipV="1">
                            <a:off x="2574926" y="4883150"/>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31" name="Line 696"/>
                        <wps:cNvCnPr/>
                        <wps:spPr bwMode="auto">
                          <a:xfrm flipH="1" flipV="1">
                            <a:off x="1906588" y="4856162"/>
                            <a:ext cx="47625" cy="269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32" name="Line 697"/>
                        <wps:cNvCnPr/>
                        <wps:spPr bwMode="auto">
                          <a:xfrm flipV="1">
                            <a:off x="2263776" y="4927600"/>
                            <a:ext cx="79375"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33" name="Freeform 698"/>
                        <wps:cNvSpPr>
                          <a:spLocks/>
                        </wps:cNvSpPr>
                        <wps:spPr bwMode="auto">
                          <a:xfrm>
                            <a:off x="2673351" y="5011737"/>
                            <a:ext cx="46038" cy="57150"/>
                          </a:xfrm>
                          <a:custGeom>
                            <a:avLst/>
                            <a:gdLst>
                              <a:gd name="T0" fmla="*/ 86 w 86"/>
                              <a:gd name="T1" fmla="*/ 98 h 108"/>
                              <a:gd name="T2" fmla="*/ 82 w 86"/>
                              <a:gd name="T3" fmla="*/ 100 h 108"/>
                              <a:gd name="T4" fmla="*/ 79 w 86"/>
                              <a:gd name="T5" fmla="*/ 102 h 108"/>
                              <a:gd name="T6" fmla="*/ 76 w 86"/>
                              <a:gd name="T7" fmla="*/ 103 h 108"/>
                              <a:gd name="T8" fmla="*/ 71 w 86"/>
                              <a:gd name="T9" fmla="*/ 105 h 108"/>
                              <a:gd name="T10" fmla="*/ 66 w 86"/>
                              <a:gd name="T11" fmla="*/ 106 h 108"/>
                              <a:gd name="T12" fmla="*/ 61 w 86"/>
                              <a:gd name="T13" fmla="*/ 107 h 108"/>
                              <a:gd name="T14" fmla="*/ 57 w 86"/>
                              <a:gd name="T15" fmla="*/ 108 h 108"/>
                              <a:gd name="T16" fmla="*/ 50 w 86"/>
                              <a:gd name="T17" fmla="*/ 108 h 108"/>
                              <a:gd name="T18" fmla="*/ 39 w 86"/>
                              <a:gd name="T19" fmla="*/ 107 h 108"/>
                              <a:gd name="T20" fmla="*/ 29 w 86"/>
                              <a:gd name="T21" fmla="*/ 105 h 108"/>
                              <a:gd name="T22" fmla="*/ 21 w 86"/>
                              <a:gd name="T23" fmla="*/ 101 h 108"/>
                              <a:gd name="T24" fmla="*/ 13 w 86"/>
                              <a:gd name="T25" fmla="*/ 95 h 108"/>
                              <a:gd name="T26" fmla="*/ 7 w 86"/>
                              <a:gd name="T27" fmla="*/ 87 h 108"/>
                              <a:gd name="T28" fmla="*/ 4 w 86"/>
                              <a:gd name="T29" fmla="*/ 77 h 108"/>
                              <a:gd name="T30" fmla="*/ 0 w 86"/>
                              <a:gd name="T31" fmla="*/ 66 h 108"/>
                              <a:gd name="T32" fmla="*/ 0 w 86"/>
                              <a:gd name="T33" fmla="*/ 54 h 108"/>
                              <a:gd name="T34" fmla="*/ 0 w 86"/>
                              <a:gd name="T35" fmla="*/ 42 h 108"/>
                              <a:gd name="T36" fmla="*/ 4 w 86"/>
                              <a:gd name="T37" fmla="*/ 31 h 108"/>
                              <a:gd name="T38" fmla="*/ 7 w 86"/>
                              <a:gd name="T39" fmla="*/ 21 h 108"/>
                              <a:gd name="T40" fmla="*/ 13 w 86"/>
                              <a:gd name="T41" fmla="*/ 13 h 108"/>
                              <a:gd name="T42" fmla="*/ 21 w 86"/>
                              <a:gd name="T43" fmla="*/ 7 h 108"/>
                              <a:gd name="T44" fmla="*/ 29 w 86"/>
                              <a:gd name="T45" fmla="*/ 4 h 108"/>
                              <a:gd name="T46" fmla="*/ 39 w 86"/>
                              <a:gd name="T47" fmla="*/ 0 h 108"/>
                              <a:gd name="T48" fmla="*/ 50 w 86"/>
                              <a:gd name="T49" fmla="*/ 0 h 108"/>
                              <a:gd name="T50" fmla="*/ 59 w 86"/>
                              <a:gd name="T51" fmla="*/ 0 h 108"/>
                              <a:gd name="T52" fmla="*/ 68 w 86"/>
                              <a:gd name="T53" fmla="*/ 1 h 108"/>
                              <a:gd name="T54" fmla="*/ 76 w 86"/>
                              <a:gd name="T55" fmla="*/ 5 h 108"/>
                              <a:gd name="T56" fmla="*/ 86 w 86"/>
                              <a:gd name="T57" fmla="*/ 8 h 108"/>
                              <a:gd name="T58" fmla="*/ 86 w 86"/>
                              <a:gd name="T59" fmla="*/ 26 h 108"/>
                              <a:gd name="T60" fmla="*/ 85 w 86"/>
                              <a:gd name="T61" fmla="*/ 26 h 108"/>
                              <a:gd name="T62" fmla="*/ 76 w 86"/>
                              <a:gd name="T63" fmla="*/ 18 h 108"/>
                              <a:gd name="T64" fmla="*/ 68 w 86"/>
                              <a:gd name="T65" fmla="*/ 15 h 108"/>
                              <a:gd name="T66" fmla="*/ 59 w 86"/>
                              <a:gd name="T67" fmla="*/ 12 h 108"/>
                              <a:gd name="T68" fmla="*/ 50 w 86"/>
                              <a:gd name="T69" fmla="*/ 11 h 108"/>
                              <a:gd name="T70" fmla="*/ 42 w 86"/>
                              <a:gd name="T71" fmla="*/ 12 h 108"/>
                              <a:gd name="T72" fmla="*/ 36 w 86"/>
                              <a:gd name="T73" fmla="*/ 15 h 108"/>
                              <a:gd name="T74" fmla="*/ 29 w 86"/>
                              <a:gd name="T75" fmla="*/ 17 h 108"/>
                              <a:gd name="T76" fmla="*/ 25 w 86"/>
                              <a:gd name="T77" fmla="*/ 22 h 108"/>
                              <a:gd name="T78" fmla="*/ 20 w 86"/>
                              <a:gd name="T79" fmla="*/ 28 h 108"/>
                              <a:gd name="T80" fmla="*/ 17 w 86"/>
                              <a:gd name="T81" fmla="*/ 36 h 108"/>
                              <a:gd name="T82" fmla="*/ 15 w 86"/>
                              <a:gd name="T83" fmla="*/ 44 h 108"/>
                              <a:gd name="T84" fmla="*/ 15 w 86"/>
                              <a:gd name="T85" fmla="*/ 54 h 108"/>
                              <a:gd name="T86" fmla="*/ 15 w 86"/>
                              <a:gd name="T87" fmla="*/ 64 h 108"/>
                              <a:gd name="T88" fmla="*/ 17 w 86"/>
                              <a:gd name="T89" fmla="*/ 73 h 108"/>
                              <a:gd name="T90" fmla="*/ 21 w 86"/>
                              <a:gd name="T91" fmla="*/ 80 h 108"/>
                              <a:gd name="T92" fmla="*/ 25 w 86"/>
                              <a:gd name="T93" fmla="*/ 86 h 108"/>
                              <a:gd name="T94" fmla="*/ 29 w 86"/>
                              <a:gd name="T95" fmla="*/ 91 h 108"/>
                              <a:gd name="T96" fmla="*/ 36 w 86"/>
                              <a:gd name="T97" fmla="*/ 93 h 108"/>
                              <a:gd name="T98" fmla="*/ 43 w 86"/>
                              <a:gd name="T99" fmla="*/ 96 h 108"/>
                              <a:gd name="T100" fmla="*/ 50 w 86"/>
                              <a:gd name="T101" fmla="*/ 96 h 108"/>
                              <a:gd name="T102" fmla="*/ 60 w 86"/>
                              <a:gd name="T103" fmla="*/ 95 h 108"/>
                              <a:gd name="T104" fmla="*/ 69 w 86"/>
                              <a:gd name="T105" fmla="*/ 92 h 108"/>
                              <a:gd name="T106" fmla="*/ 77 w 86"/>
                              <a:gd name="T107" fmla="*/ 89 h 108"/>
                              <a:gd name="T108" fmla="*/ 85 w 86"/>
                              <a:gd name="T109" fmla="*/ 82 h 108"/>
                              <a:gd name="T110" fmla="*/ 86 w 86"/>
                              <a:gd name="T111" fmla="*/ 82 h 108"/>
                              <a:gd name="T112" fmla="*/ 86 w 86"/>
                              <a:gd name="T113" fmla="*/ 98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86" h="108">
                                <a:moveTo>
                                  <a:pt x="86" y="98"/>
                                </a:moveTo>
                                <a:lnTo>
                                  <a:pt x="82" y="100"/>
                                </a:lnTo>
                                <a:lnTo>
                                  <a:pt x="79" y="102"/>
                                </a:lnTo>
                                <a:lnTo>
                                  <a:pt x="76" y="103"/>
                                </a:lnTo>
                                <a:lnTo>
                                  <a:pt x="71" y="105"/>
                                </a:lnTo>
                                <a:lnTo>
                                  <a:pt x="66" y="106"/>
                                </a:lnTo>
                                <a:lnTo>
                                  <a:pt x="61" y="107"/>
                                </a:lnTo>
                                <a:lnTo>
                                  <a:pt x="57" y="108"/>
                                </a:lnTo>
                                <a:lnTo>
                                  <a:pt x="50" y="108"/>
                                </a:lnTo>
                                <a:lnTo>
                                  <a:pt x="39" y="107"/>
                                </a:lnTo>
                                <a:lnTo>
                                  <a:pt x="29" y="105"/>
                                </a:lnTo>
                                <a:lnTo>
                                  <a:pt x="21" y="101"/>
                                </a:lnTo>
                                <a:lnTo>
                                  <a:pt x="13" y="95"/>
                                </a:lnTo>
                                <a:lnTo>
                                  <a:pt x="7" y="87"/>
                                </a:lnTo>
                                <a:lnTo>
                                  <a:pt x="4" y="77"/>
                                </a:lnTo>
                                <a:lnTo>
                                  <a:pt x="0" y="66"/>
                                </a:lnTo>
                                <a:lnTo>
                                  <a:pt x="0" y="54"/>
                                </a:lnTo>
                                <a:lnTo>
                                  <a:pt x="0" y="42"/>
                                </a:lnTo>
                                <a:lnTo>
                                  <a:pt x="4" y="31"/>
                                </a:lnTo>
                                <a:lnTo>
                                  <a:pt x="7" y="21"/>
                                </a:lnTo>
                                <a:lnTo>
                                  <a:pt x="13" y="13"/>
                                </a:lnTo>
                                <a:lnTo>
                                  <a:pt x="21" y="7"/>
                                </a:lnTo>
                                <a:lnTo>
                                  <a:pt x="29" y="4"/>
                                </a:lnTo>
                                <a:lnTo>
                                  <a:pt x="39" y="0"/>
                                </a:lnTo>
                                <a:lnTo>
                                  <a:pt x="50" y="0"/>
                                </a:lnTo>
                                <a:lnTo>
                                  <a:pt x="59" y="0"/>
                                </a:lnTo>
                                <a:lnTo>
                                  <a:pt x="68" y="1"/>
                                </a:lnTo>
                                <a:lnTo>
                                  <a:pt x="76" y="5"/>
                                </a:lnTo>
                                <a:lnTo>
                                  <a:pt x="86" y="8"/>
                                </a:lnTo>
                                <a:lnTo>
                                  <a:pt x="86" y="26"/>
                                </a:lnTo>
                                <a:lnTo>
                                  <a:pt x="85" y="26"/>
                                </a:lnTo>
                                <a:lnTo>
                                  <a:pt x="76" y="18"/>
                                </a:lnTo>
                                <a:lnTo>
                                  <a:pt x="68" y="15"/>
                                </a:lnTo>
                                <a:lnTo>
                                  <a:pt x="59" y="12"/>
                                </a:lnTo>
                                <a:lnTo>
                                  <a:pt x="50" y="11"/>
                                </a:lnTo>
                                <a:lnTo>
                                  <a:pt x="42" y="12"/>
                                </a:lnTo>
                                <a:lnTo>
                                  <a:pt x="36" y="15"/>
                                </a:lnTo>
                                <a:lnTo>
                                  <a:pt x="29" y="17"/>
                                </a:lnTo>
                                <a:lnTo>
                                  <a:pt x="25" y="22"/>
                                </a:lnTo>
                                <a:lnTo>
                                  <a:pt x="20" y="28"/>
                                </a:lnTo>
                                <a:lnTo>
                                  <a:pt x="17" y="36"/>
                                </a:lnTo>
                                <a:lnTo>
                                  <a:pt x="15" y="44"/>
                                </a:lnTo>
                                <a:lnTo>
                                  <a:pt x="15" y="54"/>
                                </a:lnTo>
                                <a:lnTo>
                                  <a:pt x="15" y="64"/>
                                </a:lnTo>
                                <a:lnTo>
                                  <a:pt x="17" y="73"/>
                                </a:lnTo>
                                <a:lnTo>
                                  <a:pt x="21" y="80"/>
                                </a:lnTo>
                                <a:lnTo>
                                  <a:pt x="25" y="86"/>
                                </a:lnTo>
                                <a:lnTo>
                                  <a:pt x="29" y="91"/>
                                </a:lnTo>
                                <a:lnTo>
                                  <a:pt x="36" y="93"/>
                                </a:lnTo>
                                <a:lnTo>
                                  <a:pt x="43" y="96"/>
                                </a:lnTo>
                                <a:lnTo>
                                  <a:pt x="50" y="96"/>
                                </a:lnTo>
                                <a:lnTo>
                                  <a:pt x="60" y="95"/>
                                </a:lnTo>
                                <a:lnTo>
                                  <a:pt x="69" y="92"/>
                                </a:lnTo>
                                <a:lnTo>
                                  <a:pt x="77" y="89"/>
                                </a:lnTo>
                                <a:lnTo>
                                  <a:pt x="85" y="82"/>
                                </a:lnTo>
                                <a:lnTo>
                                  <a:pt x="86" y="82"/>
                                </a:lnTo>
                                <a:lnTo>
                                  <a:pt x="86" y="9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234" name="Freeform 699"/>
                        <wps:cNvSpPr>
                          <a:spLocks noEditPoints="1"/>
                        </wps:cNvSpPr>
                        <wps:spPr bwMode="auto">
                          <a:xfrm>
                            <a:off x="2727326" y="5011737"/>
                            <a:ext cx="50800" cy="57150"/>
                          </a:xfrm>
                          <a:custGeom>
                            <a:avLst/>
                            <a:gdLst>
                              <a:gd name="T0" fmla="*/ 83 w 97"/>
                              <a:gd name="T1" fmla="*/ 13 h 108"/>
                              <a:gd name="T2" fmla="*/ 90 w 97"/>
                              <a:gd name="T3" fmla="*/ 21 h 108"/>
                              <a:gd name="T4" fmla="*/ 93 w 97"/>
                              <a:gd name="T5" fmla="*/ 31 h 108"/>
                              <a:gd name="T6" fmla="*/ 97 w 97"/>
                              <a:gd name="T7" fmla="*/ 42 h 108"/>
                              <a:gd name="T8" fmla="*/ 97 w 97"/>
                              <a:gd name="T9" fmla="*/ 54 h 108"/>
                              <a:gd name="T10" fmla="*/ 97 w 97"/>
                              <a:gd name="T11" fmla="*/ 66 h 108"/>
                              <a:gd name="T12" fmla="*/ 93 w 97"/>
                              <a:gd name="T13" fmla="*/ 77 h 108"/>
                              <a:gd name="T14" fmla="*/ 90 w 97"/>
                              <a:gd name="T15" fmla="*/ 86 h 108"/>
                              <a:gd name="T16" fmla="*/ 83 w 97"/>
                              <a:gd name="T17" fmla="*/ 93 h 108"/>
                              <a:gd name="T18" fmla="*/ 77 w 97"/>
                              <a:gd name="T19" fmla="*/ 101 h 108"/>
                              <a:gd name="T20" fmla="*/ 69 w 97"/>
                              <a:gd name="T21" fmla="*/ 105 h 108"/>
                              <a:gd name="T22" fmla="*/ 60 w 97"/>
                              <a:gd name="T23" fmla="*/ 107 h 108"/>
                              <a:gd name="T24" fmla="*/ 49 w 97"/>
                              <a:gd name="T25" fmla="*/ 108 h 108"/>
                              <a:gd name="T26" fmla="*/ 38 w 97"/>
                              <a:gd name="T27" fmla="*/ 107 h 108"/>
                              <a:gd name="T28" fmla="*/ 28 w 97"/>
                              <a:gd name="T29" fmla="*/ 105 h 108"/>
                              <a:gd name="T30" fmla="*/ 19 w 97"/>
                              <a:gd name="T31" fmla="*/ 101 h 108"/>
                              <a:gd name="T32" fmla="*/ 13 w 97"/>
                              <a:gd name="T33" fmla="*/ 93 h 108"/>
                              <a:gd name="T34" fmla="*/ 7 w 97"/>
                              <a:gd name="T35" fmla="*/ 86 h 108"/>
                              <a:gd name="T36" fmla="*/ 3 w 97"/>
                              <a:gd name="T37" fmla="*/ 77 h 108"/>
                              <a:gd name="T38" fmla="*/ 1 w 97"/>
                              <a:gd name="T39" fmla="*/ 66 h 108"/>
                              <a:gd name="T40" fmla="*/ 0 w 97"/>
                              <a:gd name="T41" fmla="*/ 54 h 108"/>
                              <a:gd name="T42" fmla="*/ 1 w 97"/>
                              <a:gd name="T43" fmla="*/ 42 h 108"/>
                              <a:gd name="T44" fmla="*/ 3 w 97"/>
                              <a:gd name="T45" fmla="*/ 31 h 108"/>
                              <a:gd name="T46" fmla="*/ 7 w 97"/>
                              <a:gd name="T47" fmla="*/ 21 h 108"/>
                              <a:gd name="T48" fmla="*/ 13 w 97"/>
                              <a:gd name="T49" fmla="*/ 13 h 108"/>
                              <a:gd name="T50" fmla="*/ 19 w 97"/>
                              <a:gd name="T51" fmla="*/ 7 h 108"/>
                              <a:gd name="T52" fmla="*/ 28 w 97"/>
                              <a:gd name="T53" fmla="*/ 4 h 108"/>
                              <a:gd name="T54" fmla="*/ 38 w 97"/>
                              <a:gd name="T55" fmla="*/ 0 h 108"/>
                              <a:gd name="T56" fmla="*/ 49 w 97"/>
                              <a:gd name="T57" fmla="*/ 0 h 108"/>
                              <a:gd name="T58" fmla="*/ 60 w 97"/>
                              <a:gd name="T59" fmla="*/ 0 h 108"/>
                              <a:gd name="T60" fmla="*/ 69 w 97"/>
                              <a:gd name="T61" fmla="*/ 4 h 108"/>
                              <a:gd name="T62" fmla="*/ 77 w 97"/>
                              <a:gd name="T63" fmla="*/ 7 h 108"/>
                              <a:gd name="T64" fmla="*/ 83 w 97"/>
                              <a:gd name="T65" fmla="*/ 13 h 108"/>
                              <a:gd name="T66" fmla="*/ 82 w 97"/>
                              <a:gd name="T67" fmla="*/ 54 h 108"/>
                              <a:gd name="T68" fmla="*/ 81 w 97"/>
                              <a:gd name="T69" fmla="*/ 36 h 108"/>
                              <a:gd name="T70" fmla="*/ 74 w 97"/>
                              <a:gd name="T71" fmla="*/ 22 h 108"/>
                              <a:gd name="T72" fmla="*/ 69 w 97"/>
                              <a:gd name="T73" fmla="*/ 17 h 108"/>
                              <a:gd name="T74" fmla="*/ 56 w 97"/>
                              <a:gd name="T75" fmla="*/ 12 h 108"/>
                              <a:gd name="T76" fmla="*/ 49 w 97"/>
                              <a:gd name="T77" fmla="*/ 11 h 108"/>
                              <a:gd name="T78" fmla="*/ 42 w 97"/>
                              <a:gd name="T79" fmla="*/ 12 h 108"/>
                              <a:gd name="T80" fmla="*/ 28 w 97"/>
                              <a:gd name="T81" fmla="*/ 17 h 108"/>
                              <a:gd name="T82" fmla="*/ 23 w 97"/>
                              <a:gd name="T83" fmla="*/ 22 h 108"/>
                              <a:gd name="T84" fmla="*/ 16 w 97"/>
                              <a:gd name="T85" fmla="*/ 36 h 108"/>
                              <a:gd name="T86" fmla="*/ 14 w 97"/>
                              <a:gd name="T87" fmla="*/ 54 h 108"/>
                              <a:gd name="T88" fmla="*/ 16 w 97"/>
                              <a:gd name="T89" fmla="*/ 73 h 108"/>
                              <a:gd name="T90" fmla="*/ 24 w 97"/>
                              <a:gd name="T91" fmla="*/ 85 h 108"/>
                              <a:gd name="T92" fmla="*/ 29 w 97"/>
                              <a:gd name="T93" fmla="*/ 90 h 108"/>
                              <a:gd name="T94" fmla="*/ 42 w 97"/>
                              <a:gd name="T95" fmla="*/ 96 h 108"/>
                              <a:gd name="T96" fmla="*/ 49 w 97"/>
                              <a:gd name="T97" fmla="*/ 96 h 108"/>
                              <a:gd name="T98" fmla="*/ 56 w 97"/>
                              <a:gd name="T99" fmla="*/ 96 h 108"/>
                              <a:gd name="T100" fmla="*/ 69 w 97"/>
                              <a:gd name="T101" fmla="*/ 90 h 108"/>
                              <a:gd name="T102" fmla="*/ 74 w 97"/>
                              <a:gd name="T103" fmla="*/ 85 h 108"/>
                              <a:gd name="T104" fmla="*/ 81 w 97"/>
                              <a:gd name="T105" fmla="*/ 73 h 108"/>
                              <a:gd name="T106" fmla="*/ 82 w 97"/>
                              <a:gd name="T107" fmla="*/ 54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08">
                                <a:moveTo>
                                  <a:pt x="83" y="13"/>
                                </a:moveTo>
                                <a:lnTo>
                                  <a:pt x="90" y="21"/>
                                </a:lnTo>
                                <a:lnTo>
                                  <a:pt x="93" y="31"/>
                                </a:lnTo>
                                <a:lnTo>
                                  <a:pt x="97" y="42"/>
                                </a:lnTo>
                                <a:lnTo>
                                  <a:pt x="97" y="54"/>
                                </a:lnTo>
                                <a:lnTo>
                                  <a:pt x="97" y="66"/>
                                </a:lnTo>
                                <a:lnTo>
                                  <a:pt x="93" y="77"/>
                                </a:lnTo>
                                <a:lnTo>
                                  <a:pt x="90" y="86"/>
                                </a:lnTo>
                                <a:lnTo>
                                  <a:pt x="83" y="93"/>
                                </a:lnTo>
                                <a:lnTo>
                                  <a:pt x="77" y="101"/>
                                </a:lnTo>
                                <a:lnTo>
                                  <a:pt x="69" y="105"/>
                                </a:lnTo>
                                <a:lnTo>
                                  <a:pt x="60" y="107"/>
                                </a:lnTo>
                                <a:lnTo>
                                  <a:pt x="49" y="108"/>
                                </a:lnTo>
                                <a:lnTo>
                                  <a:pt x="38" y="107"/>
                                </a:lnTo>
                                <a:lnTo>
                                  <a:pt x="28" y="105"/>
                                </a:lnTo>
                                <a:lnTo>
                                  <a:pt x="19" y="101"/>
                                </a:lnTo>
                                <a:lnTo>
                                  <a:pt x="13" y="93"/>
                                </a:lnTo>
                                <a:lnTo>
                                  <a:pt x="7" y="86"/>
                                </a:lnTo>
                                <a:lnTo>
                                  <a:pt x="3" y="77"/>
                                </a:lnTo>
                                <a:lnTo>
                                  <a:pt x="1" y="66"/>
                                </a:lnTo>
                                <a:lnTo>
                                  <a:pt x="0" y="54"/>
                                </a:lnTo>
                                <a:lnTo>
                                  <a:pt x="1" y="42"/>
                                </a:lnTo>
                                <a:lnTo>
                                  <a:pt x="3" y="31"/>
                                </a:lnTo>
                                <a:lnTo>
                                  <a:pt x="7" y="21"/>
                                </a:lnTo>
                                <a:lnTo>
                                  <a:pt x="13" y="13"/>
                                </a:lnTo>
                                <a:lnTo>
                                  <a:pt x="19" y="7"/>
                                </a:lnTo>
                                <a:lnTo>
                                  <a:pt x="28" y="4"/>
                                </a:lnTo>
                                <a:lnTo>
                                  <a:pt x="38" y="0"/>
                                </a:lnTo>
                                <a:lnTo>
                                  <a:pt x="49" y="0"/>
                                </a:lnTo>
                                <a:lnTo>
                                  <a:pt x="60" y="0"/>
                                </a:lnTo>
                                <a:lnTo>
                                  <a:pt x="69" y="4"/>
                                </a:lnTo>
                                <a:lnTo>
                                  <a:pt x="77" y="7"/>
                                </a:lnTo>
                                <a:lnTo>
                                  <a:pt x="83" y="13"/>
                                </a:lnTo>
                                <a:close/>
                                <a:moveTo>
                                  <a:pt x="82" y="54"/>
                                </a:moveTo>
                                <a:lnTo>
                                  <a:pt x="81" y="36"/>
                                </a:lnTo>
                                <a:lnTo>
                                  <a:pt x="74" y="22"/>
                                </a:lnTo>
                                <a:lnTo>
                                  <a:pt x="69" y="17"/>
                                </a:lnTo>
                                <a:lnTo>
                                  <a:pt x="56" y="12"/>
                                </a:lnTo>
                                <a:lnTo>
                                  <a:pt x="49" y="11"/>
                                </a:lnTo>
                                <a:lnTo>
                                  <a:pt x="42" y="12"/>
                                </a:lnTo>
                                <a:lnTo>
                                  <a:pt x="28" y="17"/>
                                </a:lnTo>
                                <a:lnTo>
                                  <a:pt x="23" y="22"/>
                                </a:lnTo>
                                <a:lnTo>
                                  <a:pt x="16" y="36"/>
                                </a:lnTo>
                                <a:lnTo>
                                  <a:pt x="14" y="54"/>
                                </a:lnTo>
                                <a:lnTo>
                                  <a:pt x="16" y="73"/>
                                </a:lnTo>
                                <a:lnTo>
                                  <a:pt x="24" y="85"/>
                                </a:lnTo>
                                <a:lnTo>
                                  <a:pt x="29" y="90"/>
                                </a:lnTo>
                                <a:lnTo>
                                  <a:pt x="42" y="96"/>
                                </a:lnTo>
                                <a:lnTo>
                                  <a:pt x="49" y="96"/>
                                </a:lnTo>
                                <a:lnTo>
                                  <a:pt x="56" y="96"/>
                                </a:lnTo>
                                <a:lnTo>
                                  <a:pt x="69" y="90"/>
                                </a:lnTo>
                                <a:lnTo>
                                  <a:pt x="74" y="85"/>
                                </a:lnTo>
                                <a:lnTo>
                                  <a:pt x="81" y="73"/>
                                </a:lnTo>
                                <a:lnTo>
                                  <a:pt x="82"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235" name="Freeform 700"/>
                        <wps:cNvSpPr>
                          <a:spLocks noEditPoints="1"/>
                        </wps:cNvSpPr>
                        <wps:spPr bwMode="auto">
                          <a:xfrm>
                            <a:off x="2786063" y="5011737"/>
                            <a:ext cx="52388" cy="57150"/>
                          </a:xfrm>
                          <a:custGeom>
                            <a:avLst/>
                            <a:gdLst>
                              <a:gd name="T0" fmla="*/ 84 w 97"/>
                              <a:gd name="T1" fmla="*/ 13 h 108"/>
                              <a:gd name="T2" fmla="*/ 90 w 97"/>
                              <a:gd name="T3" fmla="*/ 21 h 108"/>
                              <a:gd name="T4" fmla="*/ 94 w 97"/>
                              <a:gd name="T5" fmla="*/ 31 h 108"/>
                              <a:gd name="T6" fmla="*/ 96 w 97"/>
                              <a:gd name="T7" fmla="*/ 42 h 108"/>
                              <a:gd name="T8" fmla="*/ 97 w 97"/>
                              <a:gd name="T9" fmla="*/ 54 h 108"/>
                              <a:gd name="T10" fmla="*/ 96 w 97"/>
                              <a:gd name="T11" fmla="*/ 66 h 108"/>
                              <a:gd name="T12" fmla="*/ 94 w 97"/>
                              <a:gd name="T13" fmla="*/ 77 h 108"/>
                              <a:gd name="T14" fmla="*/ 90 w 97"/>
                              <a:gd name="T15" fmla="*/ 86 h 108"/>
                              <a:gd name="T16" fmla="*/ 84 w 97"/>
                              <a:gd name="T17" fmla="*/ 93 h 108"/>
                              <a:gd name="T18" fmla="*/ 78 w 97"/>
                              <a:gd name="T19" fmla="*/ 101 h 108"/>
                              <a:gd name="T20" fmla="*/ 69 w 97"/>
                              <a:gd name="T21" fmla="*/ 105 h 108"/>
                              <a:gd name="T22" fmla="*/ 59 w 97"/>
                              <a:gd name="T23" fmla="*/ 107 h 108"/>
                              <a:gd name="T24" fmla="*/ 49 w 97"/>
                              <a:gd name="T25" fmla="*/ 108 h 108"/>
                              <a:gd name="T26" fmla="*/ 38 w 97"/>
                              <a:gd name="T27" fmla="*/ 107 h 108"/>
                              <a:gd name="T28" fmla="*/ 28 w 97"/>
                              <a:gd name="T29" fmla="*/ 105 h 108"/>
                              <a:gd name="T30" fmla="*/ 20 w 97"/>
                              <a:gd name="T31" fmla="*/ 101 h 108"/>
                              <a:gd name="T32" fmla="*/ 14 w 97"/>
                              <a:gd name="T33" fmla="*/ 93 h 108"/>
                              <a:gd name="T34" fmla="*/ 7 w 97"/>
                              <a:gd name="T35" fmla="*/ 86 h 108"/>
                              <a:gd name="T36" fmla="*/ 4 w 97"/>
                              <a:gd name="T37" fmla="*/ 77 h 108"/>
                              <a:gd name="T38" fmla="*/ 1 w 97"/>
                              <a:gd name="T39" fmla="*/ 66 h 108"/>
                              <a:gd name="T40" fmla="*/ 0 w 97"/>
                              <a:gd name="T41" fmla="*/ 54 h 108"/>
                              <a:gd name="T42" fmla="*/ 1 w 97"/>
                              <a:gd name="T43" fmla="*/ 42 h 108"/>
                              <a:gd name="T44" fmla="*/ 4 w 97"/>
                              <a:gd name="T45" fmla="*/ 31 h 108"/>
                              <a:gd name="T46" fmla="*/ 7 w 97"/>
                              <a:gd name="T47" fmla="*/ 21 h 108"/>
                              <a:gd name="T48" fmla="*/ 14 w 97"/>
                              <a:gd name="T49" fmla="*/ 13 h 108"/>
                              <a:gd name="T50" fmla="*/ 20 w 97"/>
                              <a:gd name="T51" fmla="*/ 7 h 108"/>
                              <a:gd name="T52" fmla="*/ 28 w 97"/>
                              <a:gd name="T53" fmla="*/ 4 h 108"/>
                              <a:gd name="T54" fmla="*/ 38 w 97"/>
                              <a:gd name="T55" fmla="*/ 0 h 108"/>
                              <a:gd name="T56" fmla="*/ 49 w 97"/>
                              <a:gd name="T57" fmla="*/ 0 h 108"/>
                              <a:gd name="T58" fmla="*/ 59 w 97"/>
                              <a:gd name="T59" fmla="*/ 0 h 108"/>
                              <a:gd name="T60" fmla="*/ 69 w 97"/>
                              <a:gd name="T61" fmla="*/ 4 h 108"/>
                              <a:gd name="T62" fmla="*/ 78 w 97"/>
                              <a:gd name="T63" fmla="*/ 7 h 108"/>
                              <a:gd name="T64" fmla="*/ 84 w 97"/>
                              <a:gd name="T65" fmla="*/ 13 h 108"/>
                              <a:gd name="T66" fmla="*/ 82 w 97"/>
                              <a:gd name="T67" fmla="*/ 54 h 108"/>
                              <a:gd name="T68" fmla="*/ 81 w 97"/>
                              <a:gd name="T69" fmla="*/ 36 h 108"/>
                              <a:gd name="T70" fmla="*/ 74 w 97"/>
                              <a:gd name="T71" fmla="*/ 22 h 108"/>
                              <a:gd name="T72" fmla="*/ 69 w 97"/>
                              <a:gd name="T73" fmla="*/ 17 h 108"/>
                              <a:gd name="T74" fmla="*/ 57 w 97"/>
                              <a:gd name="T75" fmla="*/ 12 h 108"/>
                              <a:gd name="T76" fmla="*/ 49 w 97"/>
                              <a:gd name="T77" fmla="*/ 11 h 108"/>
                              <a:gd name="T78" fmla="*/ 41 w 97"/>
                              <a:gd name="T79" fmla="*/ 12 h 108"/>
                              <a:gd name="T80" fmla="*/ 28 w 97"/>
                              <a:gd name="T81" fmla="*/ 17 h 108"/>
                              <a:gd name="T82" fmla="*/ 23 w 97"/>
                              <a:gd name="T83" fmla="*/ 22 h 108"/>
                              <a:gd name="T84" fmla="*/ 16 w 97"/>
                              <a:gd name="T85" fmla="*/ 36 h 108"/>
                              <a:gd name="T86" fmla="*/ 15 w 97"/>
                              <a:gd name="T87" fmla="*/ 54 h 108"/>
                              <a:gd name="T88" fmla="*/ 16 w 97"/>
                              <a:gd name="T89" fmla="*/ 73 h 108"/>
                              <a:gd name="T90" fmla="*/ 23 w 97"/>
                              <a:gd name="T91" fmla="*/ 85 h 108"/>
                              <a:gd name="T92" fmla="*/ 28 w 97"/>
                              <a:gd name="T93" fmla="*/ 90 h 108"/>
                              <a:gd name="T94" fmla="*/ 41 w 97"/>
                              <a:gd name="T95" fmla="*/ 96 h 108"/>
                              <a:gd name="T96" fmla="*/ 49 w 97"/>
                              <a:gd name="T97" fmla="*/ 96 h 108"/>
                              <a:gd name="T98" fmla="*/ 57 w 97"/>
                              <a:gd name="T99" fmla="*/ 96 h 108"/>
                              <a:gd name="T100" fmla="*/ 69 w 97"/>
                              <a:gd name="T101" fmla="*/ 90 h 108"/>
                              <a:gd name="T102" fmla="*/ 74 w 97"/>
                              <a:gd name="T103" fmla="*/ 85 h 108"/>
                              <a:gd name="T104" fmla="*/ 81 w 97"/>
                              <a:gd name="T105" fmla="*/ 73 h 108"/>
                              <a:gd name="T106" fmla="*/ 82 w 97"/>
                              <a:gd name="T107" fmla="*/ 54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08">
                                <a:moveTo>
                                  <a:pt x="84" y="13"/>
                                </a:moveTo>
                                <a:lnTo>
                                  <a:pt x="90" y="21"/>
                                </a:lnTo>
                                <a:lnTo>
                                  <a:pt x="94" y="31"/>
                                </a:lnTo>
                                <a:lnTo>
                                  <a:pt x="96" y="42"/>
                                </a:lnTo>
                                <a:lnTo>
                                  <a:pt x="97" y="54"/>
                                </a:lnTo>
                                <a:lnTo>
                                  <a:pt x="96" y="66"/>
                                </a:lnTo>
                                <a:lnTo>
                                  <a:pt x="94" y="77"/>
                                </a:lnTo>
                                <a:lnTo>
                                  <a:pt x="90" y="86"/>
                                </a:lnTo>
                                <a:lnTo>
                                  <a:pt x="84" y="93"/>
                                </a:lnTo>
                                <a:lnTo>
                                  <a:pt x="78" y="101"/>
                                </a:lnTo>
                                <a:lnTo>
                                  <a:pt x="69" y="105"/>
                                </a:lnTo>
                                <a:lnTo>
                                  <a:pt x="59" y="107"/>
                                </a:lnTo>
                                <a:lnTo>
                                  <a:pt x="49" y="108"/>
                                </a:lnTo>
                                <a:lnTo>
                                  <a:pt x="38" y="107"/>
                                </a:lnTo>
                                <a:lnTo>
                                  <a:pt x="28" y="105"/>
                                </a:lnTo>
                                <a:lnTo>
                                  <a:pt x="20" y="101"/>
                                </a:lnTo>
                                <a:lnTo>
                                  <a:pt x="14" y="93"/>
                                </a:lnTo>
                                <a:lnTo>
                                  <a:pt x="7" y="86"/>
                                </a:lnTo>
                                <a:lnTo>
                                  <a:pt x="4" y="77"/>
                                </a:lnTo>
                                <a:lnTo>
                                  <a:pt x="1" y="66"/>
                                </a:lnTo>
                                <a:lnTo>
                                  <a:pt x="0" y="54"/>
                                </a:lnTo>
                                <a:lnTo>
                                  <a:pt x="1" y="42"/>
                                </a:lnTo>
                                <a:lnTo>
                                  <a:pt x="4" y="31"/>
                                </a:lnTo>
                                <a:lnTo>
                                  <a:pt x="7" y="21"/>
                                </a:lnTo>
                                <a:lnTo>
                                  <a:pt x="14" y="13"/>
                                </a:lnTo>
                                <a:lnTo>
                                  <a:pt x="20" y="7"/>
                                </a:lnTo>
                                <a:lnTo>
                                  <a:pt x="28" y="4"/>
                                </a:lnTo>
                                <a:lnTo>
                                  <a:pt x="38" y="0"/>
                                </a:lnTo>
                                <a:lnTo>
                                  <a:pt x="49" y="0"/>
                                </a:lnTo>
                                <a:lnTo>
                                  <a:pt x="59" y="0"/>
                                </a:lnTo>
                                <a:lnTo>
                                  <a:pt x="69" y="4"/>
                                </a:lnTo>
                                <a:lnTo>
                                  <a:pt x="78" y="7"/>
                                </a:lnTo>
                                <a:lnTo>
                                  <a:pt x="84" y="13"/>
                                </a:lnTo>
                                <a:close/>
                                <a:moveTo>
                                  <a:pt x="82" y="54"/>
                                </a:moveTo>
                                <a:lnTo>
                                  <a:pt x="81" y="36"/>
                                </a:lnTo>
                                <a:lnTo>
                                  <a:pt x="74" y="22"/>
                                </a:lnTo>
                                <a:lnTo>
                                  <a:pt x="69" y="17"/>
                                </a:lnTo>
                                <a:lnTo>
                                  <a:pt x="57" y="12"/>
                                </a:lnTo>
                                <a:lnTo>
                                  <a:pt x="49" y="11"/>
                                </a:lnTo>
                                <a:lnTo>
                                  <a:pt x="41" y="12"/>
                                </a:lnTo>
                                <a:lnTo>
                                  <a:pt x="28" y="17"/>
                                </a:lnTo>
                                <a:lnTo>
                                  <a:pt x="23" y="22"/>
                                </a:lnTo>
                                <a:lnTo>
                                  <a:pt x="16" y="36"/>
                                </a:lnTo>
                                <a:lnTo>
                                  <a:pt x="15" y="54"/>
                                </a:lnTo>
                                <a:lnTo>
                                  <a:pt x="16" y="73"/>
                                </a:lnTo>
                                <a:lnTo>
                                  <a:pt x="23" y="85"/>
                                </a:lnTo>
                                <a:lnTo>
                                  <a:pt x="28" y="90"/>
                                </a:lnTo>
                                <a:lnTo>
                                  <a:pt x="41" y="96"/>
                                </a:lnTo>
                                <a:lnTo>
                                  <a:pt x="49" y="96"/>
                                </a:lnTo>
                                <a:lnTo>
                                  <a:pt x="57" y="96"/>
                                </a:lnTo>
                                <a:lnTo>
                                  <a:pt x="69" y="90"/>
                                </a:lnTo>
                                <a:lnTo>
                                  <a:pt x="74" y="85"/>
                                </a:lnTo>
                                <a:lnTo>
                                  <a:pt x="81" y="73"/>
                                </a:lnTo>
                                <a:lnTo>
                                  <a:pt x="82"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236" name="Freeform 701"/>
                        <wps:cNvSpPr>
                          <a:spLocks/>
                        </wps:cNvSpPr>
                        <wps:spPr bwMode="auto">
                          <a:xfrm>
                            <a:off x="2849563" y="5013325"/>
                            <a:ext cx="42863" cy="55563"/>
                          </a:xfrm>
                          <a:custGeom>
                            <a:avLst/>
                            <a:gdLst>
                              <a:gd name="T0" fmla="*/ 80 w 80"/>
                              <a:gd name="T1" fmla="*/ 105 h 105"/>
                              <a:gd name="T2" fmla="*/ 66 w 80"/>
                              <a:gd name="T3" fmla="*/ 105 h 105"/>
                              <a:gd name="T4" fmla="*/ 66 w 80"/>
                              <a:gd name="T5" fmla="*/ 54 h 105"/>
                              <a:gd name="T6" fmla="*/ 14 w 80"/>
                              <a:gd name="T7" fmla="*/ 54 h 105"/>
                              <a:gd name="T8" fmla="*/ 14 w 80"/>
                              <a:gd name="T9" fmla="*/ 105 h 105"/>
                              <a:gd name="T10" fmla="*/ 0 w 80"/>
                              <a:gd name="T11" fmla="*/ 105 h 105"/>
                              <a:gd name="T12" fmla="*/ 0 w 80"/>
                              <a:gd name="T13" fmla="*/ 0 h 105"/>
                              <a:gd name="T14" fmla="*/ 14 w 80"/>
                              <a:gd name="T15" fmla="*/ 0 h 105"/>
                              <a:gd name="T16" fmla="*/ 14 w 80"/>
                              <a:gd name="T17" fmla="*/ 42 h 105"/>
                              <a:gd name="T18" fmla="*/ 66 w 80"/>
                              <a:gd name="T19" fmla="*/ 42 h 105"/>
                              <a:gd name="T20" fmla="*/ 66 w 80"/>
                              <a:gd name="T21" fmla="*/ 0 h 105"/>
                              <a:gd name="T22" fmla="*/ 80 w 80"/>
                              <a:gd name="T23" fmla="*/ 0 h 105"/>
                              <a:gd name="T24" fmla="*/ 80 w 80"/>
                              <a:gd name="T25" fmla="*/ 105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80" h="105">
                                <a:moveTo>
                                  <a:pt x="80" y="105"/>
                                </a:moveTo>
                                <a:lnTo>
                                  <a:pt x="66" y="105"/>
                                </a:lnTo>
                                <a:lnTo>
                                  <a:pt x="66" y="54"/>
                                </a:lnTo>
                                <a:lnTo>
                                  <a:pt x="14" y="54"/>
                                </a:lnTo>
                                <a:lnTo>
                                  <a:pt x="14" y="105"/>
                                </a:lnTo>
                                <a:lnTo>
                                  <a:pt x="0" y="105"/>
                                </a:lnTo>
                                <a:lnTo>
                                  <a:pt x="0" y="0"/>
                                </a:lnTo>
                                <a:lnTo>
                                  <a:pt x="14" y="0"/>
                                </a:lnTo>
                                <a:lnTo>
                                  <a:pt x="14" y="42"/>
                                </a:lnTo>
                                <a:lnTo>
                                  <a:pt x="66" y="42"/>
                                </a:lnTo>
                                <a:lnTo>
                                  <a:pt x="66" y="0"/>
                                </a:lnTo>
                                <a:lnTo>
                                  <a:pt x="80" y="0"/>
                                </a:lnTo>
                                <a:lnTo>
                                  <a:pt x="80"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237" name="Freeform 702"/>
                        <wps:cNvSpPr>
                          <a:spLocks noEditPoints="1"/>
                        </wps:cNvSpPr>
                        <wps:spPr bwMode="auto">
                          <a:xfrm>
                            <a:off x="2165351" y="5002212"/>
                            <a:ext cx="50800" cy="58738"/>
                          </a:xfrm>
                          <a:custGeom>
                            <a:avLst/>
                            <a:gdLst>
                              <a:gd name="T0" fmla="*/ 84 w 96"/>
                              <a:gd name="T1" fmla="*/ 15 h 110"/>
                              <a:gd name="T2" fmla="*/ 90 w 96"/>
                              <a:gd name="T3" fmla="*/ 23 h 110"/>
                              <a:gd name="T4" fmla="*/ 94 w 96"/>
                              <a:gd name="T5" fmla="*/ 32 h 110"/>
                              <a:gd name="T6" fmla="*/ 96 w 96"/>
                              <a:gd name="T7" fmla="*/ 44 h 110"/>
                              <a:gd name="T8" fmla="*/ 96 w 96"/>
                              <a:gd name="T9" fmla="*/ 56 h 110"/>
                              <a:gd name="T10" fmla="*/ 96 w 96"/>
                              <a:gd name="T11" fmla="*/ 68 h 110"/>
                              <a:gd name="T12" fmla="*/ 94 w 96"/>
                              <a:gd name="T13" fmla="*/ 78 h 110"/>
                              <a:gd name="T14" fmla="*/ 89 w 96"/>
                              <a:gd name="T15" fmla="*/ 88 h 110"/>
                              <a:gd name="T16" fmla="*/ 84 w 96"/>
                              <a:gd name="T17" fmla="*/ 95 h 110"/>
                              <a:gd name="T18" fmla="*/ 77 w 96"/>
                              <a:gd name="T19" fmla="*/ 103 h 110"/>
                              <a:gd name="T20" fmla="*/ 68 w 96"/>
                              <a:gd name="T21" fmla="*/ 106 h 110"/>
                              <a:gd name="T22" fmla="*/ 59 w 96"/>
                              <a:gd name="T23" fmla="*/ 109 h 110"/>
                              <a:gd name="T24" fmla="*/ 48 w 96"/>
                              <a:gd name="T25" fmla="*/ 110 h 110"/>
                              <a:gd name="T26" fmla="*/ 37 w 96"/>
                              <a:gd name="T27" fmla="*/ 109 h 110"/>
                              <a:gd name="T28" fmla="*/ 29 w 96"/>
                              <a:gd name="T29" fmla="*/ 106 h 110"/>
                              <a:gd name="T30" fmla="*/ 20 w 96"/>
                              <a:gd name="T31" fmla="*/ 101 h 110"/>
                              <a:gd name="T32" fmla="*/ 13 w 96"/>
                              <a:gd name="T33" fmla="*/ 95 h 110"/>
                              <a:gd name="T34" fmla="*/ 8 w 96"/>
                              <a:gd name="T35" fmla="*/ 88 h 110"/>
                              <a:gd name="T36" fmla="*/ 3 w 96"/>
                              <a:gd name="T37" fmla="*/ 78 h 110"/>
                              <a:gd name="T38" fmla="*/ 0 w 96"/>
                              <a:gd name="T39" fmla="*/ 68 h 110"/>
                              <a:gd name="T40" fmla="*/ 0 w 96"/>
                              <a:gd name="T41" fmla="*/ 56 h 110"/>
                              <a:gd name="T42" fmla="*/ 0 w 96"/>
                              <a:gd name="T43" fmla="*/ 44 h 110"/>
                              <a:gd name="T44" fmla="*/ 3 w 96"/>
                              <a:gd name="T45" fmla="*/ 32 h 110"/>
                              <a:gd name="T46" fmla="*/ 8 w 96"/>
                              <a:gd name="T47" fmla="*/ 23 h 110"/>
                              <a:gd name="T48" fmla="*/ 13 w 96"/>
                              <a:gd name="T49" fmla="*/ 15 h 110"/>
                              <a:gd name="T50" fmla="*/ 20 w 96"/>
                              <a:gd name="T51" fmla="*/ 9 h 110"/>
                              <a:gd name="T52" fmla="*/ 29 w 96"/>
                              <a:gd name="T53" fmla="*/ 4 h 110"/>
                              <a:gd name="T54" fmla="*/ 38 w 96"/>
                              <a:gd name="T55" fmla="*/ 2 h 110"/>
                              <a:gd name="T56" fmla="*/ 48 w 96"/>
                              <a:gd name="T57" fmla="*/ 0 h 110"/>
                              <a:gd name="T58" fmla="*/ 59 w 96"/>
                              <a:gd name="T59" fmla="*/ 2 h 110"/>
                              <a:gd name="T60" fmla="*/ 68 w 96"/>
                              <a:gd name="T61" fmla="*/ 4 h 110"/>
                              <a:gd name="T62" fmla="*/ 77 w 96"/>
                              <a:gd name="T63" fmla="*/ 9 h 110"/>
                              <a:gd name="T64" fmla="*/ 84 w 96"/>
                              <a:gd name="T65" fmla="*/ 15 h 110"/>
                              <a:gd name="T66" fmla="*/ 83 w 96"/>
                              <a:gd name="T67" fmla="*/ 56 h 110"/>
                              <a:gd name="T68" fmla="*/ 81 w 96"/>
                              <a:gd name="T69" fmla="*/ 36 h 110"/>
                              <a:gd name="T70" fmla="*/ 73 w 96"/>
                              <a:gd name="T71" fmla="*/ 24 h 110"/>
                              <a:gd name="T72" fmla="*/ 68 w 96"/>
                              <a:gd name="T73" fmla="*/ 19 h 110"/>
                              <a:gd name="T74" fmla="*/ 56 w 96"/>
                              <a:gd name="T75" fmla="*/ 14 h 110"/>
                              <a:gd name="T76" fmla="*/ 48 w 96"/>
                              <a:gd name="T77" fmla="*/ 13 h 110"/>
                              <a:gd name="T78" fmla="*/ 41 w 96"/>
                              <a:gd name="T79" fmla="*/ 14 h 110"/>
                              <a:gd name="T80" fmla="*/ 29 w 96"/>
                              <a:gd name="T81" fmla="*/ 19 h 110"/>
                              <a:gd name="T82" fmla="*/ 24 w 96"/>
                              <a:gd name="T83" fmla="*/ 24 h 110"/>
                              <a:gd name="T84" fmla="*/ 16 w 96"/>
                              <a:gd name="T85" fmla="*/ 36 h 110"/>
                              <a:gd name="T86" fmla="*/ 14 w 96"/>
                              <a:gd name="T87" fmla="*/ 56 h 110"/>
                              <a:gd name="T88" fmla="*/ 16 w 96"/>
                              <a:gd name="T89" fmla="*/ 74 h 110"/>
                              <a:gd name="T90" fmla="*/ 24 w 96"/>
                              <a:gd name="T91" fmla="*/ 87 h 110"/>
                              <a:gd name="T92" fmla="*/ 29 w 96"/>
                              <a:gd name="T93" fmla="*/ 92 h 110"/>
                              <a:gd name="T94" fmla="*/ 41 w 96"/>
                              <a:gd name="T95" fmla="*/ 98 h 110"/>
                              <a:gd name="T96" fmla="*/ 48 w 96"/>
                              <a:gd name="T97" fmla="*/ 98 h 110"/>
                              <a:gd name="T98" fmla="*/ 56 w 96"/>
                              <a:gd name="T99" fmla="*/ 98 h 110"/>
                              <a:gd name="T100" fmla="*/ 68 w 96"/>
                              <a:gd name="T101" fmla="*/ 92 h 110"/>
                              <a:gd name="T102" fmla="*/ 73 w 96"/>
                              <a:gd name="T103" fmla="*/ 87 h 110"/>
                              <a:gd name="T104" fmla="*/ 81 w 96"/>
                              <a:gd name="T105" fmla="*/ 74 h 110"/>
                              <a:gd name="T106" fmla="*/ 83 w 96"/>
                              <a:gd name="T107" fmla="*/ 56 h 1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6" h="110">
                                <a:moveTo>
                                  <a:pt x="84" y="15"/>
                                </a:moveTo>
                                <a:lnTo>
                                  <a:pt x="90" y="23"/>
                                </a:lnTo>
                                <a:lnTo>
                                  <a:pt x="94" y="32"/>
                                </a:lnTo>
                                <a:lnTo>
                                  <a:pt x="96" y="44"/>
                                </a:lnTo>
                                <a:lnTo>
                                  <a:pt x="96" y="56"/>
                                </a:lnTo>
                                <a:lnTo>
                                  <a:pt x="96" y="68"/>
                                </a:lnTo>
                                <a:lnTo>
                                  <a:pt x="94" y="78"/>
                                </a:lnTo>
                                <a:lnTo>
                                  <a:pt x="89" y="88"/>
                                </a:lnTo>
                                <a:lnTo>
                                  <a:pt x="84" y="95"/>
                                </a:lnTo>
                                <a:lnTo>
                                  <a:pt x="77" y="103"/>
                                </a:lnTo>
                                <a:lnTo>
                                  <a:pt x="68" y="106"/>
                                </a:lnTo>
                                <a:lnTo>
                                  <a:pt x="59" y="109"/>
                                </a:lnTo>
                                <a:lnTo>
                                  <a:pt x="48" y="110"/>
                                </a:lnTo>
                                <a:lnTo>
                                  <a:pt x="37" y="109"/>
                                </a:lnTo>
                                <a:lnTo>
                                  <a:pt x="29" y="106"/>
                                </a:lnTo>
                                <a:lnTo>
                                  <a:pt x="20" y="101"/>
                                </a:lnTo>
                                <a:lnTo>
                                  <a:pt x="13" y="95"/>
                                </a:lnTo>
                                <a:lnTo>
                                  <a:pt x="8" y="88"/>
                                </a:lnTo>
                                <a:lnTo>
                                  <a:pt x="3" y="78"/>
                                </a:lnTo>
                                <a:lnTo>
                                  <a:pt x="0" y="68"/>
                                </a:lnTo>
                                <a:lnTo>
                                  <a:pt x="0" y="56"/>
                                </a:lnTo>
                                <a:lnTo>
                                  <a:pt x="0" y="44"/>
                                </a:lnTo>
                                <a:lnTo>
                                  <a:pt x="3" y="32"/>
                                </a:lnTo>
                                <a:lnTo>
                                  <a:pt x="8" y="23"/>
                                </a:lnTo>
                                <a:lnTo>
                                  <a:pt x="13" y="15"/>
                                </a:lnTo>
                                <a:lnTo>
                                  <a:pt x="20" y="9"/>
                                </a:lnTo>
                                <a:lnTo>
                                  <a:pt x="29" y="4"/>
                                </a:lnTo>
                                <a:lnTo>
                                  <a:pt x="38" y="2"/>
                                </a:lnTo>
                                <a:lnTo>
                                  <a:pt x="48" y="0"/>
                                </a:lnTo>
                                <a:lnTo>
                                  <a:pt x="59" y="2"/>
                                </a:lnTo>
                                <a:lnTo>
                                  <a:pt x="68" y="4"/>
                                </a:lnTo>
                                <a:lnTo>
                                  <a:pt x="77" y="9"/>
                                </a:lnTo>
                                <a:lnTo>
                                  <a:pt x="84" y="15"/>
                                </a:lnTo>
                                <a:close/>
                                <a:moveTo>
                                  <a:pt x="83" y="56"/>
                                </a:moveTo>
                                <a:lnTo>
                                  <a:pt x="81" y="36"/>
                                </a:lnTo>
                                <a:lnTo>
                                  <a:pt x="73" y="24"/>
                                </a:lnTo>
                                <a:lnTo>
                                  <a:pt x="68" y="19"/>
                                </a:lnTo>
                                <a:lnTo>
                                  <a:pt x="56" y="14"/>
                                </a:lnTo>
                                <a:lnTo>
                                  <a:pt x="48" y="13"/>
                                </a:lnTo>
                                <a:lnTo>
                                  <a:pt x="41" y="14"/>
                                </a:lnTo>
                                <a:lnTo>
                                  <a:pt x="29" y="19"/>
                                </a:lnTo>
                                <a:lnTo>
                                  <a:pt x="24" y="24"/>
                                </a:lnTo>
                                <a:lnTo>
                                  <a:pt x="16" y="36"/>
                                </a:lnTo>
                                <a:lnTo>
                                  <a:pt x="14" y="56"/>
                                </a:lnTo>
                                <a:lnTo>
                                  <a:pt x="16" y="74"/>
                                </a:lnTo>
                                <a:lnTo>
                                  <a:pt x="24" y="87"/>
                                </a:lnTo>
                                <a:lnTo>
                                  <a:pt x="29" y="92"/>
                                </a:lnTo>
                                <a:lnTo>
                                  <a:pt x="41" y="98"/>
                                </a:lnTo>
                                <a:lnTo>
                                  <a:pt x="48" y="98"/>
                                </a:lnTo>
                                <a:lnTo>
                                  <a:pt x="56" y="98"/>
                                </a:lnTo>
                                <a:lnTo>
                                  <a:pt x="68" y="92"/>
                                </a:lnTo>
                                <a:lnTo>
                                  <a:pt x="73" y="87"/>
                                </a:lnTo>
                                <a:lnTo>
                                  <a:pt x="81" y="74"/>
                                </a:lnTo>
                                <a:lnTo>
                                  <a:pt x="83" y="5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238" name="Freeform 703"/>
                        <wps:cNvSpPr>
                          <a:spLocks/>
                        </wps:cNvSpPr>
                        <wps:spPr bwMode="auto">
                          <a:xfrm>
                            <a:off x="1782763" y="4778375"/>
                            <a:ext cx="42863" cy="55563"/>
                          </a:xfrm>
                          <a:custGeom>
                            <a:avLst/>
                            <a:gdLst>
                              <a:gd name="T0" fmla="*/ 80 w 80"/>
                              <a:gd name="T1" fmla="*/ 104 h 104"/>
                              <a:gd name="T2" fmla="*/ 67 w 80"/>
                              <a:gd name="T3" fmla="*/ 104 h 104"/>
                              <a:gd name="T4" fmla="*/ 67 w 80"/>
                              <a:gd name="T5" fmla="*/ 54 h 104"/>
                              <a:gd name="T6" fmla="*/ 14 w 80"/>
                              <a:gd name="T7" fmla="*/ 54 h 104"/>
                              <a:gd name="T8" fmla="*/ 14 w 80"/>
                              <a:gd name="T9" fmla="*/ 104 h 104"/>
                              <a:gd name="T10" fmla="*/ 0 w 80"/>
                              <a:gd name="T11" fmla="*/ 104 h 104"/>
                              <a:gd name="T12" fmla="*/ 0 w 80"/>
                              <a:gd name="T13" fmla="*/ 0 h 104"/>
                              <a:gd name="T14" fmla="*/ 14 w 80"/>
                              <a:gd name="T15" fmla="*/ 0 h 104"/>
                              <a:gd name="T16" fmla="*/ 14 w 80"/>
                              <a:gd name="T17" fmla="*/ 42 h 104"/>
                              <a:gd name="T18" fmla="*/ 67 w 80"/>
                              <a:gd name="T19" fmla="*/ 42 h 104"/>
                              <a:gd name="T20" fmla="*/ 67 w 80"/>
                              <a:gd name="T21" fmla="*/ 0 h 104"/>
                              <a:gd name="T22" fmla="*/ 80 w 80"/>
                              <a:gd name="T23" fmla="*/ 0 h 104"/>
                              <a:gd name="T24" fmla="*/ 80 w 80"/>
                              <a:gd name="T25" fmla="*/ 104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80" h="104">
                                <a:moveTo>
                                  <a:pt x="80" y="104"/>
                                </a:moveTo>
                                <a:lnTo>
                                  <a:pt x="67" y="104"/>
                                </a:lnTo>
                                <a:lnTo>
                                  <a:pt x="67" y="54"/>
                                </a:lnTo>
                                <a:lnTo>
                                  <a:pt x="14" y="54"/>
                                </a:lnTo>
                                <a:lnTo>
                                  <a:pt x="14" y="104"/>
                                </a:lnTo>
                                <a:lnTo>
                                  <a:pt x="0" y="104"/>
                                </a:lnTo>
                                <a:lnTo>
                                  <a:pt x="0" y="0"/>
                                </a:lnTo>
                                <a:lnTo>
                                  <a:pt x="14" y="0"/>
                                </a:lnTo>
                                <a:lnTo>
                                  <a:pt x="14" y="42"/>
                                </a:lnTo>
                                <a:lnTo>
                                  <a:pt x="67" y="42"/>
                                </a:lnTo>
                                <a:lnTo>
                                  <a:pt x="67" y="0"/>
                                </a:lnTo>
                                <a:lnTo>
                                  <a:pt x="80" y="0"/>
                                </a:lnTo>
                                <a:lnTo>
                                  <a:pt x="80" y="10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239" name="Freeform 704"/>
                        <wps:cNvSpPr>
                          <a:spLocks noEditPoints="1"/>
                        </wps:cNvSpPr>
                        <wps:spPr bwMode="auto">
                          <a:xfrm>
                            <a:off x="1836738" y="4778375"/>
                            <a:ext cx="52388" cy="57150"/>
                          </a:xfrm>
                          <a:custGeom>
                            <a:avLst/>
                            <a:gdLst>
                              <a:gd name="T0" fmla="*/ 84 w 98"/>
                              <a:gd name="T1" fmla="*/ 13 h 108"/>
                              <a:gd name="T2" fmla="*/ 90 w 98"/>
                              <a:gd name="T3" fmla="*/ 20 h 108"/>
                              <a:gd name="T4" fmla="*/ 94 w 98"/>
                              <a:gd name="T5" fmla="*/ 30 h 108"/>
                              <a:gd name="T6" fmla="*/ 97 w 98"/>
                              <a:gd name="T7" fmla="*/ 41 h 108"/>
                              <a:gd name="T8" fmla="*/ 98 w 98"/>
                              <a:gd name="T9" fmla="*/ 54 h 108"/>
                              <a:gd name="T10" fmla="*/ 97 w 98"/>
                              <a:gd name="T11" fmla="*/ 66 h 108"/>
                              <a:gd name="T12" fmla="*/ 94 w 98"/>
                              <a:gd name="T13" fmla="*/ 77 h 108"/>
                              <a:gd name="T14" fmla="*/ 90 w 98"/>
                              <a:gd name="T15" fmla="*/ 86 h 108"/>
                              <a:gd name="T16" fmla="*/ 84 w 98"/>
                              <a:gd name="T17" fmla="*/ 93 h 108"/>
                              <a:gd name="T18" fmla="*/ 78 w 98"/>
                              <a:gd name="T19" fmla="*/ 101 h 108"/>
                              <a:gd name="T20" fmla="*/ 69 w 98"/>
                              <a:gd name="T21" fmla="*/ 104 h 108"/>
                              <a:gd name="T22" fmla="*/ 60 w 98"/>
                              <a:gd name="T23" fmla="*/ 108 h 108"/>
                              <a:gd name="T24" fmla="*/ 48 w 98"/>
                              <a:gd name="T25" fmla="*/ 108 h 108"/>
                              <a:gd name="T26" fmla="*/ 39 w 98"/>
                              <a:gd name="T27" fmla="*/ 108 h 108"/>
                              <a:gd name="T28" fmla="*/ 29 w 98"/>
                              <a:gd name="T29" fmla="*/ 104 h 108"/>
                              <a:gd name="T30" fmla="*/ 20 w 98"/>
                              <a:gd name="T31" fmla="*/ 101 h 108"/>
                              <a:gd name="T32" fmla="*/ 14 w 98"/>
                              <a:gd name="T33" fmla="*/ 93 h 108"/>
                              <a:gd name="T34" fmla="*/ 8 w 98"/>
                              <a:gd name="T35" fmla="*/ 86 h 108"/>
                              <a:gd name="T36" fmla="*/ 4 w 98"/>
                              <a:gd name="T37" fmla="*/ 77 h 108"/>
                              <a:gd name="T38" fmla="*/ 0 w 98"/>
                              <a:gd name="T39" fmla="*/ 66 h 108"/>
                              <a:gd name="T40" fmla="*/ 0 w 98"/>
                              <a:gd name="T41" fmla="*/ 54 h 108"/>
                              <a:gd name="T42" fmla="*/ 0 w 98"/>
                              <a:gd name="T43" fmla="*/ 41 h 108"/>
                              <a:gd name="T44" fmla="*/ 4 w 98"/>
                              <a:gd name="T45" fmla="*/ 30 h 108"/>
                              <a:gd name="T46" fmla="*/ 8 w 98"/>
                              <a:gd name="T47" fmla="*/ 20 h 108"/>
                              <a:gd name="T48" fmla="*/ 14 w 98"/>
                              <a:gd name="T49" fmla="*/ 13 h 108"/>
                              <a:gd name="T50" fmla="*/ 20 w 98"/>
                              <a:gd name="T51" fmla="*/ 7 h 108"/>
                              <a:gd name="T52" fmla="*/ 29 w 98"/>
                              <a:gd name="T53" fmla="*/ 3 h 108"/>
                              <a:gd name="T54" fmla="*/ 39 w 98"/>
                              <a:gd name="T55" fmla="*/ 0 h 108"/>
                              <a:gd name="T56" fmla="*/ 48 w 98"/>
                              <a:gd name="T57" fmla="*/ 0 h 108"/>
                              <a:gd name="T58" fmla="*/ 60 w 98"/>
                              <a:gd name="T59" fmla="*/ 0 h 108"/>
                              <a:gd name="T60" fmla="*/ 69 w 98"/>
                              <a:gd name="T61" fmla="*/ 3 h 108"/>
                              <a:gd name="T62" fmla="*/ 78 w 98"/>
                              <a:gd name="T63" fmla="*/ 7 h 108"/>
                              <a:gd name="T64" fmla="*/ 84 w 98"/>
                              <a:gd name="T65" fmla="*/ 13 h 108"/>
                              <a:gd name="T66" fmla="*/ 83 w 98"/>
                              <a:gd name="T67" fmla="*/ 54 h 108"/>
                              <a:gd name="T68" fmla="*/ 82 w 98"/>
                              <a:gd name="T69" fmla="*/ 35 h 108"/>
                              <a:gd name="T70" fmla="*/ 74 w 98"/>
                              <a:gd name="T71" fmla="*/ 22 h 108"/>
                              <a:gd name="T72" fmla="*/ 69 w 98"/>
                              <a:gd name="T73" fmla="*/ 17 h 108"/>
                              <a:gd name="T74" fmla="*/ 57 w 98"/>
                              <a:gd name="T75" fmla="*/ 12 h 108"/>
                              <a:gd name="T76" fmla="*/ 48 w 98"/>
                              <a:gd name="T77" fmla="*/ 11 h 108"/>
                              <a:gd name="T78" fmla="*/ 41 w 98"/>
                              <a:gd name="T79" fmla="*/ 12 h 108"/>
                              <a:gd name="T80" fmla="*/ 29 w 98"/>
                              <a:gd name="T81" fmla="*/ 17 h 108"/>
                              <a:gd name="T82" fmla="*/ 24 w 98"/>
                              <a:gd name="T83" fmla="*/ 22 h 108"/>
                              <a:gd name="T84" fmla="*/ 16 w 98"/>
                              <a:gd name="T85" fmla="*/ 35 h 108"/>
                              <a:gd name="T86" fmla="*/ 15 w 98"/>
                              <a:gd name="T87" fmla="*/ 54 h 108"/>
                              <a:gd name="T88" fmla="*/ 16 w 98"/>
                              <a:gd name="T89" fmla="*/ 72 h 108"/>
                              <a:gd name="T90" fmla="*/ 24 w 98"/>
                              <a:gd name="T91" fmla="*/ 85 h 108"/>
                              <a:gd name="T92" fmla="*/ 29 w 98"/>
                              <a:gd name="T93" fmla="*/ 89 h 108"/>
                              <a:gd name="T94" fmla="*/ 41 w 98"/>
                              <a:gd name="T95" fmla="*/ 96 h 108"/>
                              <a:gd name="T96" fmla="*/ 48 w 98"/>
                              <a:gd name="T97" fmla="*/ 96 h 108"/>
                              <a:gd name="T98" fmla="*/ 57 w 98"/>
                              <a:gd name="T99" fmla="*/ 96 h 108"/>
                              <a:gd name="T100" fmla="*/ 69 w 98"/>
                              <a:gd name="T101" fmla="*/ 89 h 108"/>
                              <a:gd name="T102" fmla="*/ 74 w 98"/>
                              <a:gd name="T103" fmla="*/ 85 h 108"/>
                              <a:gd name="T104" fmla="*/ 82 w 98"/>
                              <a:gd name="T105" fmla="*/ 72 h 108"/>
                              <a:gd name="T106" fmla="*/ 83 w 98"/>
                              <a:gd name="T107" fmla="*/ 54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8" h="108">
                                <a:moveTo>
                                  <a:pt x="84" y="13"/>
                                </a:moveTo>
                                <a:lnTo>
                                  <a:pt x="90" y="20"/>
                                </a:lnTo>
                                <a:lnTo>
                                  <a:pt x="94" y="30"/>
                                </a:lnTo>
                                <a:lnTo>
                                  <a:pt x="97" y="41"/>
                                </a:lnTo>
                                <a:lnTo>
                                  <a:pt x="98" y="54"/>
                                </a:lnTo>
                                <a:lnTo>
                                  <a:pt x="97" y="66"/>
                                </a:lnTo>
                                <a:lnTo>
                                  <a:pt x="94" y="77"/>
                                </a:lnTo>
                                <a:lnTo>
                                  <a:pt x="90" y="86"/>
                                </a:lnTo>
                                <a:lnTo>
                                  <a:pt x="84" y="93"/>
                                </a:lnTo>
                                <a:lnTo>
                                  <a:pt x="78" y="101"/>
                                </a:lnTo>
                                <a:lnTo>
                                  <a:pt x="69" y="104"/>
                                </a:lnTo>
                                <a:lnTo>
                                  <a:pt x="60" y="108"/>
                                </a:lnTo>
                                <a:lnTo>
                                  <a:pt x="48" y="108"/>
                                </a:lnTo>
                                <a:lnTo>
                                  <a:pt x="39" y="108"/>
                                </a:lnTo>
                                <a:lnTo>
                                  <a:pt x="29" y="104"/>
                                </a:lnTo>
                                <a:lnTo>
                                  <a:pt x="20" y="101"/>
                                </a:lnTo>
                                <a:lnTo>
                                  <a:pt x="14" y="93"/>
                                </a:lnTo>
                                <a:lnTo>
                                  <a:pt x="8" y="86"/>
                                </a:lnTo>
                                <a:lnTo>
                                  <a:pt x="4" y="77"/>
                                </a:lnTo>
                                <a:lnTo>
                                  <a:pt x="0" y="66"/>
                                </a:lnTo>
                                <a:lnTo>
                                  <a:pt x="0" y="54"/>
                                </a:lnTo>
                                <a:lnTo>
                                  <a:pt x="0" y="41"/>
                                </a:lnTo>
                                <a:lnTo>
                                  <a:pt x="4" y="30"/>
                                </a:lnTo>
                                <a:lnTo>
                                  <a:pt x="8" y="20"/>
                                </a:lnTo>
                                <a:lnTo>
                                  <a:pt x="14" y="13"/>
                                </a:lnTo>
                                <a:lnTo>
                                  <a:pt x="20" y="7"/>
                                </a:lnTo>
                                <a:lnTo>
                                  <a:pt x="29" y="3"/>
                                </a:lnTo>
                                <a:lnTo>
                                  <a:pt x="39" y="0"/>
                                </a:lnTo>
                                <a:lnTo>
                                  <a:pt x="48" y="0"/>
                                </a:lnTo>
                                <a:lnTo>
                                  <a:pt x="60" y="0"/>
                                </a:lnTo>
                                <a:lnTo>
                                  <a:pt x="69" y="3"/>
                                </a:lnTo>
                                <a:lnTo>
                                  <a:pt x="78" y="7"/>
                                </a:lnTo>
                                <a:lnTo>
                                  <a:pt x="84" y="13"/>
                                </a:lnTo>
                                <a:close/>
                                <a:moveTo>
                                  <a:pt x="83" y="54"/>
                                </a:moveTo>
                                <a:lnTo>
                                  <a:pt x="82" y="35"/>
                                </a:lnTo>
                                <a:lnTo>
                                  <a:pt x="74" y="22"/>
                                </a:lnTo>
                                <a:lnTo>
                                  <a:pt x="69" y="17"/>
                                </a:lnTo>
                                <a:lnTo>
                                  <a:pt x="57" y="12"/>
                                </a:lnTo>
                                <a:lnTo>
                                  <a:pt x="48" y="11"/>
                                </a:lnTo>
                                <a:lnTo>
                                  <a:pt x="41" y="12"/>
                                </a:lnTo>
                                <a:lnTo>
                                  <a:pt x="29" y="17"/>
                                </a:lnTo>
                                <a:lnTo>
                                  <a:pt x="24" y="22"/>
                                </a:lnTo>
                                <a:lnTo>
                                  <a:pt x="16" y="35"/>
                                </a:lnTo>
                                <a:lnTo>
                                  <a:pt x="15" y="54"/>
                                </a:lnTo>
                                <a:lnTo>
                                  <a:pt x="16" y="72"/>
                                </a:lnTo>
                                <a:lnTo>
                                  <a:pt x="24" y="85"/>
                                </a:lnTo>
                                <a:lnTo>
                                  <a:pt x="29" y="89"/>
                                </a:lnTo>
                                <a:lnTo>
                                  <a:pt x="41" y="96"/>
                                </a:lnTo>
                                <a:lnTo>
                                  <a:pt x="48" y="96"/>
                                </a:lnTo>
                                <a:lnTo>
                                  <a:pt x="57" y="96"/>
                                </a:lnTo>
                                <a:lnTo>
                                  <a:pt x="69" y="89"/>
                                </a:lnTo>
                                <a:lnTo>
                                  <a:pt x="74" y="85"/>
                                </a:lnTo>
                                <a:lnTo>
                                  <a:pt x="82" y="72"/>
                                </a:lnTo>
                                <a:lnTo>
                                  <a:pt x="83"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240" name="Line 705"/>
                        <wps:cNvCnPr/>
                        <wps:spPr bwMode="auto">
                          <a:xfrm>
                            <a:off x="2030413" y="5553075"/>
                            <a:ext cx="77788"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41" name="Line 706"/>
                        <wps:cNvCnPr/>
                        <wps:spPr bwMode="auto">
                          <a:xfrm>
                            <a:off x="2028826" y="5576887"/>
                            <a:ext cx="60325" cy="34925"/>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42" name="Line 707"/>
                        <wps:cNvCnPr/>
                        <wps:spPr bwMode="auto">
                          <a:xfrm flipV="1">
                            <a:off x="2030413" y="56880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43" name="Line 708"/>
                        <wps:cNvCnPr/>
                        <wps:spPr bwMode="auto">
                          <a:xfrm flipV="1">
                            <a:off x="2028826" y="5673725"/>
                            <a:ext cx="60325" cy="34925"/>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44" name="Line 709"/>
                        <wps:cNvCnPr/>
                        <wps:spPr bwMode="auto">
                          <a:xfrm flipV="1">
                            <a:off x="1952626" y="5553075"/>
                            <a:ext cx="77788"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45" name="Line 710"/>
                        <wps:cNvCnPr/>
                        <wps:spPr bwMode="auto">
                          <a:xfrm>
                            <a:off x="1952626" y="56880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46" name="Line 711"/>
                        <wps:cNvCnPr/>
                        <wps:spPr bwMode="auto">
                          <a:xfrm flipV="1">
                            <a:off x="1952626" y="5599112"/>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47" name="Line 712"/>
                        <wps:cNvCnPr/>
                        <wps:spPr bwMode="auto">
                          <a:xfrm flipV="1">
                            <a:off x="1974851" y="5608637"/>
                            <a:ext cx="0" cy="698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48" name="Line 713"/>
                        <wps:cNvCnPr/>
                        <wps:spPr bwMode="auto">
                          <a:xfrm flipV="1">
                            <a:off x="2263776" y="5599112"/>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49" name="Line 714"/>
                        <wps:cNvCnPr/>
                        <wps:spPr bwMode="auto">
                          <a:xfrm>
                            <a:off x="2185988" y="5553075"/>
                            <a:ext cx="77788"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50" name="Line 715"/>
                        <wps:cNvCnPr/>
                        <wps:spPr bwMode="auto">
                          <a:xfrm flipV="1">
                            <a:off x="2217738" y="5688012"/>
                            <a:ext cx="46038" cy="269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51" name="Line 716"/>
                        <wps:cNvCnPr/>
                        <wps:spPr bwMode="auto">
                          <a:xfrm flipV="1">
                            <a:off x="2108201" y="5553075"/>
                            <a:ext cx="77788"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52" name="Line 717"/>
                        <wps:cNvCnPr/>
                        <wps:spPr bwMode="auto">
                          <a:xfrm>
                            <a:off x="2108201" y="5688012"/>
                            <a:ext cx="47625" cy="254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53" name="Line 718"/>
                        <wps:cNvCnPr/>
                        <wps:spPr bwMode="auto">
                          <a:xfrm flipV="1">
                            <a:off x="2108201" y="5599112"/>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54" name="Line 719"/>
                        <wps:cNvCnPr/>
                        <wps:spPr bwMode="auto">
                          <a:xfrm flipV="1">
                            <a:off x="2030413" y="5464175"/>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55" name="Line 720"/>
                        <wps:cNvCnPr/>
                        <wps:spPr bwMode="auto">
                          <a:xfrm>
                            <a:off x="2030413" y="5732462"/>
                            <a:ext cx="0" cy="889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56" name="Line 721"/>
                        <wps:cNvCnPr/>
                        <wps:spPr bwMode="auto">
                          <a:xfrm flipH="1">
                            <a:off x="1874838" y="56880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57" name="Line 722"/>
                        <wps:cNvCnPr/>
                        <wps:spPr bwMode="auto">
                          <a:xfrm>
                            <a:off x="2263776" y="56880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58" name="Line 723"/>
                        <wps:cNvCnPr/>
                        <wps:spPr bwMode="auto">
                          <a:xfrm flipV="1">
                            <a:off x="2341563" y="56880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59" name="Line 724"/>
                        <wps:cNvCnPr/>
                        <wps:spPr bwMode="auto">
                          <a:xfrm>
                            <a:off x="2419351" y="568801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60" name="Line 725"/>
                        <wps:cNvCnPr/>
                        <wps:spPr bwMode="auto">
                          <a:xfrm flipH="1" flipV="1">
                            <a:off x="1906588" y="5572125"/>
                            <a:ext cx="46038" cy="269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61" name="Line 726"/>
                        <wps:cNvCnPr/>
                        <wps:spPr bwMode="auto">
                          <a:xfrm flipV="1">
                            <a:off x="2263776" y="5643562"/>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62" name="Freeform 727"/>
                        <wps:cNvSpPr>
                          <a:spLocks/>
                        </wps:cNvSpPr>
                        <wps:spPr bwMode="auto">
                          <a:xfrm>
                            <a:off x="2508251" y="5729287"/>
                            <a:ext cx="46038" cy="57150"/>
                          </a:xfrm>
                          <a:custGeom>
                            <a:avLst/>
                            <a:gdLst>
                              <a:gd name="T0" fmla="*/ 87 w 87"/>
                              <a:gd name="T1" fmla="*/ 98 h 108"/>
                              <a:gd name="T2" fmla="*/ 83 w 87"/>
                              <a:gd name="T3" fmla="*/ 99 h 108"/>
                              <a:gd name="T4" fmla="*/ 80 w 87"/>
                              <a:gd name="T5" fmla="*/ 102 h 108"/>
                              <a:gd name="T6" fmla="*/ 77 w 87"/>
                              <a:gd name="T7" fmla="*/ 103 h 108"/>
                              <a:gd name="T8" fmla="*/ 72 w 87"/>
                              <a:gd name="T9" fmla="*/ 104 h 108"/>
                              <a:gd name="T10" fmla="*/ 67 w 87"/>
                              <a:gd name="T11" fmla="*/ 106 h 108"/>
                              <a:gd name="T12" fmla="*/ 62 w 87"/>
                              <a:gd name="T13" fmla="*/ 107 h 108"/>
                              <a:gd name="T14" fmla="*/ 57 w 87"/>
                              <a:gd name="T15" fmla="*/ 108 h 108"/>
                              <a:gd name="T16" fmla="*/ 51 w 87"/>
                              <a:gd name="T17" fmla="*/ 108 h 108"/>
                              <a:gd name="T18" fmla="*/ 40 w 87"/>
                              <a:gd name="T19" fmla="*/ 107 h 108"/>
                              <a:gd name="T20" fmla="*/ 31 w 87"/>
                              <a:gd name="T21" fmla="*/ 104 h 108"/>
                              <a:gd name="T22" fmla="*/ 21 w 87"/>
                              <a:gd name="T23" fmla="*/ 101 h 108"/>
                              <a:gd name="T24" fmla="*/ 14 w 87"/>
                              <a:gd name="T25" fmla="*/ 95 h 108"/>
                              <a:gd name="T26" fmla="*/ 8 w 87"/>
                              <a:gd name="T27" fmla="*/ 87 h 108"/>
                              <a:gd name="T28" fmla="*/ 4 w 87"/>
                              <a:gd name="T29" fmla="*/ 77 h 108"/>
                              <a:gd name="T30" fmla="*/ 0 w 87"/>
                              <a:gd name="T31" fmla="*/ 66 h 108"/>
                              <a:gd name="T32" fmla="*/ 0 w 87"/>
                              <a:gd name="T33" fmla="*/ 54 h 108"/>
                              <a:gd name="T34" fmla="*/ 0 w 87"/>
                              <a:gd name="T35" fmla="*/ 42 h 108"/>
                              <a:gd name="T36" fmla="*/ 4 w 87"/>
                              <a:gd name="T37" fmla="*/ 30 h 108"/>
                              <a:gd name="T38" fmla="*/ 8 w 87"/>
                              <a:gd name="T39" fmla="*/ 21 h 108"/>
                              <a:gd name="T40" fmla="*/ 14 w 87"/>
                              <a:gd name="T41" fmla="*/ 13 h 108"/>
                              <a:gd name="T42" fmla="*/ 21 w 87"/>
                              <a:gd name="T43" fmla="*/ 7 h 108"/>
                              <a:gd name="T44" fmla="*/ 30 w 87"/>
                              <a:gd name="T45" fmla="*/ 3 h 108"/>
                              <a:gd name="T46" fmla="*/ 40 w 87"/>
                              <a:gd name="T47" fmla="*/ 0 h 108"/>
                              <a:gd name="T48" fmla="*/ 51 w 87"/>
                              <a:gd name="T49" fmla="*/ 0 h 108"/>
                              <a:gd name="T50" fmla="*/ 59 w 87"/>
                              <a:gd name="T51" fmla="*/ 0 h 108"/>
                              <a:gd name="T52" fmla="*/ 68 w 87"/>
                              <a:gd name="T53" fmla="*/ 1 h 108"/>
                              <a:gd name="T54" fmla="*/ 77 w 87"/>
                              <a:gd name="T55" fmla="*/ 3 h 108"/>
                              <a:gd name="T56" fmla="*/ 87 w 87"/>
                              <a:gd name="T57" fmla="*/ 8 h 108"/>
                              <a:gd name="T58" fmla="*/ 87 w 87"/>
                              <a:gd name="T59" fmla="*/ 26 h 108"/>
                              <a:gd name="T60" fmla="*/ 85 w 87"/>
                              <a:gd name="T61" fmla="*/ 26 h 108"/>
                              <a:gd name="T62" fmla="*/ 77 w 87"/>
                              <a:gd name="T63" fmla="*/ 18 h 108"/>
                              <a:gd name="T64" fmla="*/ 68 w 87"/>
                              <a:gd name="T65" fmla="*/ 14 h 108"/>
                              <a:gd name="T66" fmla="*/ 59 w 87"/>
                              <a:gd name="T67" fmla="*/ 12 h 108"/>
                              <a:gd name="T68" fmla="*/ 51 w 87"/>
                              <a:gd name="T69" fmla="*/ 11 h 108"/>
                              <a:gd name="T70" fmla="*/ 42 w 87"/>
                              <a:gd name="T71" fmla="*/ 12 h 108"/>
                              <a:gd name="T72" fmla="*/ 36 w 87"/>
                              <a:gd name="T73" fmla="*/ 13 h 108"/>
                              <a:gd name="T74" fmla="*/ 30 w 87"/>
                              <a:gd name="T75" fmla="*/ 17 h 108"/>
                              <a:gd name="T76" fmla="*/ 25 w 87"/>
                              <a:gd name="T77" fmla="*/ 22 h 108"/>
                              <a:gd name="T78" fmla="*/ 20 w 87"/>
                              <a:gd name="T79" fmla="*/ 28 h 108"/>
                              <a:gd name="T80" fmla="*/ 18 w 87"/>
                              <a:gd name="T81" fmla="*/ 35 h 108"/>
                              <a:gd name="T82" fmla="*/ 15 w 87"/>
                              <a:gd name="T83" fmla="*/ 44 h 108"/>
                              <a:gd name="T84" fmla="*/ 15 w 87"/>
                              <a:gd name="T85" fmla="*/ 54 h 108"/>
                              <a:gd name="T86" fmla="*/ 15 w 87"/>
                              <a:gd name="T87" fmla="*/ 64 h 108"/>
                              <a:gd name="T88" fmla="*/ 18 w 87"/>
                              <a:gd name="T89" fmla="*/ 72 h 108"/>
                              <a:gd name="T90" fmla="*/ 21 w 87"/>
                              <a:gd name="T91" fmla="*/ 80 h 108"/>
                              <a:gd name="T92" fmla="*/ 25 w 87"/>
                              <a:gd name="T93" fmla="*/ 86 h 108"/>
                              <a:gd name="T94" fmla="*/ 30 w 87"/>
                              <a:gd name="T95" fmla="*/ 91 h 108"/>
                              <a:gd name="T96" fmla="*/ 37 w 87"/>
                              <a:gd name="T97" fmla="*/ 93 h 108"/>
                              <a:gd name="T98" fmla="*/ 43 w 87"/>
                              <a:gd name="T99" fmla="*/ 96 h 108"/>
                              <a:gd name="T100" fmla="*/ 51 w 87"/>
                              <a:gd name="T101" fmla="*/ 96 h 108"/>
                              <a:gd name="T102" fmla="*/ 61 w 87"/>
                              <a:gd name="T103" fmla="*/ 95 h 108"/>
                              <a:gd name="T104" fmla="*/ 69 w 87"/>
                              <a:gd name="T105" fmla="*/ 92 h 108"/>
                              <a:gd name="T106" fmla="*/ 78 w 87"/>
                              <a:gd name="T107" fmla="*/ 88 h 108"/>
                              <a:gd name="T108" fmla="*/ 85 w 87"/>
                              <a:gd name="T109" fmla="*/ 82 h 108"/>
                              <a:gd name="T110" fmla="*/ 87 w 87"/>
                              <a:gd name="T111" fmla="*/ 82 h 108"/>
                              <a:gd name="T112" fmla="*/ 87 w 87"/>
                              <a:gd name="T113" fmla="*/ 98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87" h="108">
                                <a:moveTo>
                                  <a:pt x="87" y="98"/>
                                </a:moveTo>
                                <a:lnTo>
                                  <a:pt x="83" y="99"/>
                                </a:lnTo>
                                <a:lnTo>
                                  <a:pt x="80" y="102"/>
                                </a:lnTo>
                                <a:lnTo>
                                  <a:pt x="77" y="103"/>
                                </a:lnTo>
                                <a:lnTo>
                                  <a:pt x="72" y="104"/>
                                </a:lnTo>
                                <a:lnTo>
                                  <a:pt x="67" y="106"/>
                                </a:lnTo>
                                <a:lnTo>
                                  <a:pt x="62" y="107"/>
                                </a:lnTo>
                                <a:lnTo>
                                  <a:pt x="57" y="108"/>
                                </a:lnTo>
                                <a:lnTo>
                                  <a:pt x="51" y="108"/>
                                </a:lnTo>
                                <a:lnTo>
                                  <a:pt x="40" y="107"/>
                                </a:lnTo>
                                <a:lnTo>
                                  <a:pt x="31" y="104"/>
                                </a:lnTo>
                                <a:lnTo>
                                  <a:pt x="21" y="101"/>
                                </a:lnTo>
                                <a:lnTo>
                                  <a:pt x="14" y="95"/>
                                </a:lnTo>
                                <a:lnTo>
                                  <a:pt x="8" y="87"/>
                                </a:lnTo>
                                <a:lnTo>
                                  <a:pt x="4" y="77"/>
                                </a:lnTo>
                                <a:lnTo>
                                  <a:pt x="0" y="66"/>
                                </a:lnTo>
                                <a:lnTo>
                                  <a:pt x="0" y="54"/>
                                </a:lnTo>
                                <a:lnTo>
                                  <a:pt x="0" y="42"/>
                                </a:lnTo>
                                <a:lnTo>
                                  <a:pt x="4" y="30"/>
                                </a:lnTo>
                                <a:lnTo>
                                  <a:pt x="8" y="21"/>
                                </a:lnTo>
                                <a:lnTo>
                                  <a:pt x="14" y="13"/>
                                </a:lnTo>
                                <a:lnTo>
                                  <a:pt x="21" y="7"/>
                                </a:lnTo>
                                <a:lnTo>
                                  <a:pt x="30" y="3"/>
                                </a:lnTo>
                                <a:lnTo>
                                  <a:pt x="40" y="0"/>
                                </a:lnTo>
                                <a:lnTo>
                                  <a:pt x="51" y="0"/>
                                </a:lnTo>
                                <a:lnTo>
                                  <a:pt x="59" y="0"/>
                                </a:lnTo>
                                <a:lnTo>
                                  <a:pt x="68" y="1"/>
                                </a:lnTo>
                                <a:lnTo>
                                  <a:pt x="77" y="3"/>
                                </a:lnTo>
                                <a:lnTo>
                                  <a:pt x="87" y="8"/>
                                </a:lnTo>
                                <a:lnTo>
                                  <a:pt x="87" y="26"/>
                                </a:lnTo>
                                <a:lnTo>
                                  <a:pt x="85" y="26"/>
                                </a:lnTo>
                                <a:lnTo>
                                  <a:pt x="77" y="18"/>
                                </a:lnTo>
                                <a:lnTo>
                                  <a:pt x="68" y="14"/>
                                </a:lnTo>
                                <a:lnTo>
                                  <a:pt x="59" y="12"/>
                                </a:lnTo>
                                <a:lnTo>
                                  <a:pt x="51" y="11"/>
                                </a:lnTo>
                                <a:lnTo>
                                  <a:pt x="42" y="12"/>
                                </a:lnTo>
                                <a:lnTo>
                                  <a:pt x="36" y="13"/>
                                </a:lnTo>
                                <a:lnTo>
                                  <a:pt x="30" y="17"/>
                                </a:lnTo>
                                <a:lnTo>
                                  <a:pt x="25" y="22"/>
                                </a:lnTo>
                                <a:lnTo>
                                  <a:pt x="20" y="28"/>
                                </a:lnTo>
                                <a:lnTo>
                                  <a:pt x="18" y="35"/>
                                </a:lnTo>
                                <a:lnTo>
                                  <a:pt x="15" y="44"/>
                                </a:lnTo>
                                <a:lnTo>
                                  <a:pt x="15" y="54"/>
                                </a:lnTo>
                                <a:lnTo>
                                  <a:pt x="15" y="64"/>
                                </a:lnTo>
                                <a:lnTo>
                                  <a:pt x="18" y="72"/>
                                </a:lnTo>
                                <a:lnTo>
                                  <a:pt x="21" y="80"/>
                                </a:lnTo>
                                <a:lnTo>
                                  <a:pt x="25" y="86"/>
                                </a:lnTo>
                                <a:lnTo>
                                  <a:pt x="30" y="91"/>
                                </a:lnTo>
                                <a:lnTo>
                                  <a:pt x="37" y="93"/>
                                </a:lnTo>
                                <a:lnTo>
                                  <a:pt x="43" y="96"/>
                                </a:lnTo>
                                <a:lnTo>
                                  <a:pt x="51" y="96"/>
                                </a:lnTo>
                                <a:lnTo>
                                  <a:pt x="61" y="95"/>
                                </a:lnTo>
                                <a:lnTo>
                                  <a:pt x="69" y="92"/>
                                </a:lnTo>
                                <a:lnTo>
                                  <a:pt x="78" y="88"/>
                                </a:lnTo>
                                <a:lnTo>
                                  <a:pt x="85" y="82"/>
                                </a:lnTo>
                                <a:lnTo>
                                  <a:pt x="87" y="82"/>
                                </a:lnTo>
                                <a:lnTo>
                                  <a:pt x="87" y="9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263" name="Freeform 728"/>
                        <wps:cNvSpPr>
                          <a:spLocks noEditPoints="1"/>
                        </wps:cNvSpPr>
                        <wps:spPr bwMode="auto">
                          <a:xfrm>
                            <a:off x="2562226" y="5729287"/>
                            <a:ext cx="50800" cy="57150"/>
                          </a:xfrm>
                          <a:custGeom>
                            <a:avLst/>
                            <a:gdLst>
                              <a:gd name="T0" fmla="*/ 85 w 97"/>
                              <a:gd name="T1" fmla="*/ 13 h 108"/>
                              <a:gd name="T2" fmla="*/ 90 w 97"/>
                              <a:gd name="T3" fmla="*/ 21 h 108"/>
                              <a:gd name="T4" fmla="*/ 94 w 97"/>
                              <a:gd name="T5" fmla="*/ 30 h 108"/>
                              <a:gd name="T6" fmla="*/ 97 w 97"/>
                              <a:gd name="T7" fmla="*/ 42 h 108"/>
                              <a:gd name="T8" fmla="*/ 97 w 97"/>
                              <a:gd name="T9" fmla="*/ 54 h 108"/>
                              <a:gd name="T10" fmla="*/ 97 w 97"/>
                              <a:gd name="T11" fmla="*/ 66 h 108"/>
                              <a:gd name="T12" fmla="*/ 94 w 97"/>
                              <a:gd name="T13" fmla="*/ 77 h 108"/>
                              <a:gd name="T14" fmla="*/ 90 w 97"/>
                              <a:gd name="T15" fmla="*/ 86 h 108"/>
                              <a:gd name="T16" fmla="*/ 85 w 97"/>
                              <a:gd name="T17" fmla="*/ 93 h 108"/>
                              <a:gd name="T18" fmla="*/ 78 w 97"/>
                              <a:gd name="T19" fmla="*/ 101 h 108"/>
                              <a:gd name="T20" fmla="*/ 69 w 97"/>
                              <a:gd name="T21" fmla="*/ 104 h 108"/>
                              <a:gd name="T22" fmla="*/ 60 w 97"/>
                              <a:gd name="T23" fmla="*/ 107 h 108"/>
                              <a:gd name="T24" fmla="*/ 49 w 97"/>
                              <a:gd name="T25" fmla="*/ 108 h 108"/>
                              <a:gd name="T26" fmla="*/ 38 w 97"/>
                              <a:gd name="T27" fmla="*/ 107 h 108"/>
                              <a:gd name="T28" fmla="*/ 30 w 97"/>
                              <a:gd name="T29" fmla="*/ 104 h 108"/>
                              <a:gd name="T30" fmla="*/ 21 w 97"/>
                              <a:gd name="T31" fmla="*/ 101 h 108"/>
                              <a:gd name="T32" fmla="*/ 14 w 97"/>
                              <a:gd name="T33" fmla="*/ 93 h 108"/>
                              <a:gd name="T34" fmla="*/ 7 w 97"/>
                              <a:gd name="T35" fmla="*/ 86 h 108"/>
                              <a:gd name="T36" fmla="*/ 4 w 97"/>
                              <a:gd name="T37" fmla="*/ 76 h 108"/>
                              <a:gd name="T38" fmla="*/ 1 w 97"/>
                              <a:gd name="T39" fmla="*/ 66 h 108"/>
                              <a:gd name="T40" fmla="*/ 0 w 97"/>
                              <a:gd name="T41" fmla="*/ 54 h 108"/>
                              <a:gd name="T42" fmla="*/ 1 w 97"/>
                              <a:gd name="T43" fmla="*/ 42 h 108"/>
                              <a:gd name="T44" fmla="*/ 4 w 97"/>
                              <a:gd name="T45" fmla="*/ 30 h 108"/>
                              <a:gd name="T46" fmla="*/ 7 w 97"/>
                              <a:gd name="T47" fmla="*/ 21 h 108"/>
                              <a:gd name="T48" fmla="*/ 14 w 97"/>
                              <a:gd name="T49" fmla="*/ 13 h 108"/>
                              <a:gd name="T50" fmla="*/ 21 w 97"/>
                              <a:gd name="T51" fmla="*/ 7 h 108"/>
                              <a:gd name="T52" fmla="*/ 30 w 97"/>
                              <a:gd name="T53" fmla="*/ 2 h 108"/>
                              <a:gd name="T54" fmla="*/ 38 w 97"/>
                              <a:gd name="T55" fmla="*/ 0 h 108"/>
                              <a:gd name="T56" fmla="*/ 49 w 97"/>
                              <a:gd name="T57" fmla="*/ 0 h 108"/>
                              <a:gd name="T58" fmla="*/ 60 w 97"/>
                              <a:gd name="T59" fmla="*/ 0 h 108"/>
                              <a:gd name="T60" fmla="*/ 69 w 97"/>
                              <a:gd name="T61" fmla="*/ 3 h 108"/>
                              <a:gd name="T62" fmla="*/ 78 w 97"/>
                              <a:gd name="T63" fmla="*/ 7 h 108"/>
                              <a:gd name="T64" fmla="*/ 85 w 97"/>
                              <a:gd name="T65" fmla="*/ 13 h 108"/>
                              <a:gd name="T66" fmla="*/ 83 w 97"/>
                              <a:gd name="T67" fmla="*/ 54 h 108"/>
                              <a:gd name="T68" fmla="*/ 81 w 97"/>
                              <a:gd name="T69" fmla="*/ 34 h 108"/>
                              <a:gd name="T70" fmla="*/ 74 w 97"/>
                              <a:gd name="T71" fmla="*/ 22 h 108"/>
                              <a:gd name="T72" fmla="*/ 69 w 97"/>
                              <a:gd name="T73" fmla="*/ 17 h 108"/>
                              <a:gd name="T74" fmla="*/ 57 w 97"/>
                              <a:gd name="T75" fmla="*/ 12 h 108"/>
                              <a:gd name="T76" fmla="*/ 49 w 97"/>
                              <a:gd name="T77" fmla="*/ 11 h 108"/>
                              <a:gd name="T78" fmla="*/ 42 w 97"/>
                              <a:gd name="T79" fmla="*/ 12 h 108"/>
                              <a:gd name="T80" fmla="*/ 28 w 97"/>
                              <a:gd name="T81" fmla="*/ 17 h 108"/>
                              <a:gd name="T82" fmla="*/ 25 w 97"/>
                              <a:gd name="T83" fmla="*/ 22 h 108"/>
                              <a:gd name="T84" fmla="*/ 16 w 97"/>
                              <a:gd name="T85" fmla="*/ 34 h 108"/>
                              <a:gd name="T86" fmla="*/ 15 w 97"/>
                              <a:gd name="T87" fmla="*/ 54 h 108"/>
                              <a:gd name="T88" fmla="*/ 16 w 97"/>
                              <a:gd name="T89" fmla="*/ 72 h 108"/>
                              <a:gd name="T90" fmla="*/ 25 w 97"/>
                              <a:gd name="T91" fmla="*/ 85 h 108"/>
                              <a:gd name="T92" fmla="*/ 30 w 97"/>
                              <a:gd name="T93" fmla="*/ 90 h 108"/>
                              <a:gd name="T94" fmla="*/ 42 w 97"/>
                              <a:gd name="T95" fmla="*/ 96 h 108"/>
                              <a:gd name="T96" fmla="*/ 49 w 97"/>
                              <a:gd name="T97" fmla="*/ 96 h 108"/>
                              <a:gd name="T98" fmla="*/ 57 w 97"/>
                              <a:gd name="T99" fmla="*/ 96 h 108"/>
                              <a:gd name="T100" fmla="*/ 69 w 97"/>
                              <a:gd name="T101" fmla="*/ 90 h 108"/>
                              <a:gd name="T102" fmla="*/ 74 w 97"/>
                              <a:gd name="T103" fmla="*/ 85 h 108"/>
                              <a:gd name="T104" fmla="*/ 81 w 97"/>
                              <a:gd name="T105" fmla="*/ 72 h 108"/>
                              <a:gd name="T106" fmla="*/ 83 w 97"/>
                              <a:gd name="T107" fmla="*/ 54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08">
                                <a:moveTo>
                                  <a:pt x="85" y="13"/>
                                </a:moveTo>
                                <a:lnTo>
                                  <a:pt x="90" y="21"/>
                                </a:lnTo>
                                <a:lnTo>
                                  <a:pt x="94" y="30"/>
                                </a:lnTo>
                                <a:lnTo>
                                  <a:pt x="97" y="42"/>
                                </a:lnTo>
                                <a:lnTo>
                                  <a:pt x="97" y="54"/>
                                </a:lnTo>
                                <a:lnTo>
                                  <a:pt x="97" y="66"/>
                                </a:lnTo>
                                <a:lnTo>
                                  <a:pt x="94" y="77"/>
                                </a:lnTo>
                                <a:lnTo>
                                  <a:pt x="90" y="86"/>
                                </a:lnTo>
                                <a:lnTo>
                                  <a:pt x="85" y="93"/>
                                </a:lnTo>
                                <a:lnTo>
                                  <a:pt x="78" y="101"/>
                                </a:lnTo>
                                <a:lnTo>
                                  <a:pt x="69" y="104"/>
                                </a:lnTo>
                                <a:lnTo>
                                  <a:pt x="60" y="107"/>
                                </a:lnTo>
                                <a:lnTo>
                                  <a:pt x="49" y="108"/>
                                </a:lnTo>
                                <a:lnTo>
                                  <a:pt x="38" y="107"/>
                                </a:lnTo>
                                <a:lnTo>
                                  <a:pt x="30" y="104"/>
                                </a:lnTo>
                                <a:lnTo>
                                  <a:pt x="21" y="101"/>
                                </a:lnTo>
                                <a:lnTo>
                                  <a:pt x="14" y="93"/>
                                </a:lnTo>
                                <a:lnTo>
                                  <a:pt x="7" y="86"/>
                                </a:lnTo>
                                <a:lnTo>
                                  <a:pt x="4" y="76"/>
                                </a:lnTo>
                                <a:lnTo>
                                  <a:pt x="1" y="66"/>
                                </a:lnTo>
                                <a:lnTo>
                                  <a:pt x="0" y="54"/>
                                </a:lnTo>
                                <a:lnTo>
                                  <a:pt x="1" y="42"/>
                                </a:lnTo>
                                <a:lnTo>
                                  <a:pt x="4" y="30"/>
                                </a:lnTo>
                                <a:lnTo>
                                  <a:pt x="7" y="21"/>
                                </a:lnTo>
                                <a:lnTo>
                                  <a:pt x="14" y="13"/>
                                </a:lnTo>
                                <a:lnTo>
                                  <a:pt x="21" y="7"/>
                                </a:lnTo>
                                <a:lnTo>
                                  <a:pt x="30" y="2"/>
                                </a:lnTo>
                                <a:lnTo>
                                  <a:pt x="38" y="0"/>
                                </a:lnTo>
                                <a:lnTo>
                                  <a:pt x="49" y="0"/>
                                </a:lnTo>
                                <a:lnTo>
                                  <a:pt x="60" y="0"/>
                                </a:lnTo>
                                <a:lnTo>
                                  <a:pt x="69" y="3"/>
                                </a:lnTo>
                                <a:lnTo>
                                  <a:pt x="78" y="7"/>
                                </a:lnTo>
                                <a:lnTo>
                                  <a:pt x="85" y="13"/>
                                </a:lnTo>
                                <a:close/>
                                <a:moveTo>
                                  <a:pt x="83" y="54"/>
                                </a:moveTo>
                                <a:lnTo>
                                  <a:pt x="81" y="34"/>
                                </a:lnTo>
                                <a:lnTo>
                                  <a:pt x="74" y="22"/>
                                </a:lnTo>
                                <a:lnTo>
                                  <a:pt x="69" y="17"/>
                                </a:lnTo>
                                <a:lnTo>
                                  <a:pt x="57" y="12"/>
                                </a:lnTo>
                                <a:lnTo>
                                  <a:pt x="49" y="11"/>
                                </a:lnTo>
                                <a:lnTo>
                                  <a:pt x="42" y="12"/>
                                </a:lnTo>
                                <a:lnTo>
                                  <a:pt x="28" y="17"/>
                                </a:lnTo>
                                <a:lnTo>
                                  <a:pt x="25" y="22"/>
                                </a:lnTo>
                                <a:lnTo>
                                  <a:pt x="16" y="34"/>
                                </a:lnTo>
                                <a:lnTo>
                                  <a:pt x="15" y="54"/>
                                </a:lnTo>
                                <a:lnTo>
                                  <a:pt x="16" y="72"/>
                                </a:lnTo>
                                <a:lnTo>
                                  <a:pt x="25" y="85"/>
                                </a:lnTo>
                                <a:lnTo>
                                  <a:pt x="30" y="90"/>
                                </a:lnTo>
                                <a:lnTo>
                                  <a:pt x="42" y="96"/>
                                </a:lnTo>
                                <a:lnTo>
                                  <a:pt x="49" y="96"/>
                                </a:lnTo>
                                <a:lnTo>
                                  <a:pt x="57" y="96"/>
                                </a:lnTo>
                                <a:lnTo>
                                  <a:pt x="69" y="90"/>
                                </a:lnTo>
                                <a:lnTo>
                                  <a:pt x="74" y="85"/>
                                </a:lnTo>
                                <a:lnTo>
                                  <a:pt x="81" y="72"/>
                                </a:lnTo>
                                <a:lnTo>
                                  <a:pt x="83"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264" name="Freeform 729"/>
                        <wps:cNvSpPr>
                          <a:spLocks noEditPoints="1"/>
                        </wps:cNvSpPr>
                        <wps:spPr bwMode="auto">
                          <a:xfrm>
                            <a:off x="2620963" y="5729287"/>
                            <a:ext cx="52388" cy="57150"/>
                          </a:xfrm>
                          <a:custGeom>
                            <a:avLst/>
                            <a:gdLst>
                              <a:gd name="T0" fmla="*/ 84 w 98"/>
                              <a:gd name="T1" fmla="*/ 13 h 108"/>
                              <a:gd name="T2" fmla="*/ 90 w 98"/>
                              <a:gd name="T3" fmla="*/ 21 h 108"/>
                              <a:gd name="T4" fmla="*/ 94 w 98"/>
                              <a:gd name="T5" fmla="*/ 30 h 108"/>
                              <a:gd name="T6" fmla="*/ 98 w 98"/>
                              <a:gd name="T7" fmla="*/ 42 h 108"/>
                              <a:gd name="T8" fmla="*/ 98 w 98"/>
                              <a:gd name="T9" fmla="*/ 54 h 108"/>
                              <a:gd name="T10" fmla="*/ 98 w 98"/>
                              <a:gd name="T11" fmla="*/ 66 h 108"/>
                              <a:gd name="T12" fmla="*/ 94 w 98"/>
                              <a:gd name="T13" fmla="*/ 77 h 108"/>
                              <a:gd name="T14" fmla="*/ 90 w 98"/>
                              <a:gd name="T15" fmla="*/ 86 h 108"/>
                              <a:gd name="T16" fmla="*/ 84 w 98"/>
                              <a:gd name="T17" fmla="*/ 93 h 108"/>
                              <a:gd name="T18" fmla="*/ 78 w 98"/>
                              <a:gd name="T19" fmla="*/ 101 h 108"/>
                              <a:gd name="T20" fmla="*/ 69 w 98"/>
                              <a:gd name="T21" fmla="*/ 104 h 108"/>
                              <a:gd name="T22" fmla="*/ 59 w 98"/>
                              <a:gd name="T23" fmla="*/ 107 h 108"/>
                              <a:gd name="T24" fmla="*/ 50 w 98"/>
                              <a:gd name="T25" fmla="*/ 108 h 108"/>
                              <a:gd name="T26" fmla="*/ 39 w 98"/>
                              <a:gd name="T27" fmla="*/ 107 h 108"/>
                              <a:gd name="T28" fmla="*/ 29 w 98"/>
                              <a:gd name="T29" fmla="*/ 104 h 108"/>
                              <a:gd name="T30" fmla="*/ 20 w 98"/>
                              <a:gd name="T31" fmla="*/ 101 h 108"/>
                              <a:gd name="T32" fmla="*/ 14 w 98"/>
                              <a:gd name="T33" fmla="*/ 93 h 108"/>
                              <a:gd name="T34" fmla="*/ 8 w 98"/>
                              <a:gd name="T35" fmla="*/ 86 h 108"/>
                              <a:gd name="T36" fmla="*/ 4 w 98"/>
                              <a:gd name="T37" fmla="*/ 76 h 108"/>
                              <a:gd name="T38" fmla="*/ 2 w 98"/>
                              <a:gd name="T39" fmla="*/ 66 h 108"/>
                              <a:gd name="T40" fmla="*/ 0 w 98"/>
                              <a:gd name="T41" fmla="*/ 54 h 108"/>
                              <a:gd name="T42" fmla="*/ 2 w 98"/>
                              <a:gd name="T43" fmla="*/ 42 h 108"/>
                              <a:gd name="T44" fmla="*/ 4 w 98"/>
                              <a:gd name="T45" fmla="*/ 30 h 108"/>
                              <a:gd name="T46" fmla="*/ 8 w 98"/>
                              <a:gd name="T47" fmla="*/ 21 h 108"/>
                              <a:gd name="T48" fmla="*/ 14 w 98"/>
                              <a:gd name="T49" fmla="*/ 13 h 108"/>
                              <a:gd name="T50" fmla="*/ 20 w 98"/>
                              <a:gd name="T51" fmla="*/ 7 h 108"/>
                              <a:gd name="T52" fmla="*/ 29 w 98"/>
                              <a:gd name="T53" fmla="*/ 2 h 108"/>
                              <a:gd name="T54" fmla="*/ 39 w 98"/>
                              <a:gd name="T55" fmla="*/ 0 h 108"/>
                              <a:gd name="T56" fmla="*/ 50 w 98"/>
                              <a:gd name="T57" fmla="*/ 0 h 108"/>
                              <a:gd name="T58" fmla="*/ 59 w 98"/>
                              <a:gd name="T59" fmla="*/ 0 h 108"/>
                              <a:gd name="T60" fmla="*/ 69 w 98"/>
                              <a:gd name="T61" fmla="*/ 3 h 108"/>
                              <a:gd name="T62" fmla="*/ 78 w 98"/>
                              <a:gd name="T63" fmla="*/ 7 h 108"/>
                              <a:gd name="T64" fmla="*/ 84 w 98"/>
                              <a:gd name="T65" fmla="*/ 13 h 108"/>
                              <a:gd name="T66" fmla="*/ 83 w 98"/>
                              <a:gd name="T67" fmla="*/ 54 h 108"/>
                              <a:gd name="T68" fmla="*/ 82 w 98"/>
                              <a:gd name="T69" fmla="*/ 34 h 108"/>
                              <a:gd name="T70" fmla="*/ 74 w 98"/>
                              <a:gd name="T71" fmla="*/ 22 h 108"/>
                              <a:gd name="T72" fmla="*/ 69 w 98"/>
                              <a:gd name="T73" fmla="*/ 17 h 108"/>
                              <a:gd name="T74" fmla="*/ 57 w 98"/>
                              <a:gd name="T75" fmla="*/ 12 h 108"/>
                              <a:gd name="T76" fmla="*/ 50 w 98"/>
                              <a:gd name="T77" fmla="*/ 11 h 108"/>
                              <a:gd name="T78" fmla="*/ 41 w 98"/>
                              <a:gd name="T79" fmla="*/ 12 h 108"/>
                              <a:gd name="T80" fmla="*/ 29 w 98"/>
                              <a:gd name="T81" fmla="*/ 17 h 108"/>
                              <a:gd name="T82" fmla="*/ 24 w 98"/>
                              <a:gd name="T83" fmla="*/ 22 h 108"/>
                              <a:gd name="T84" fmla="*/ 16 w 98"/>
                              <a:gd name="T85" fmla="*/ 34 h 108"/>
                              <a:gd name="T86" fmla="*/ 15 w 98"/>
                              <a:gd name="T87" fmla="*/ 54 h 108"/>
                              <a:gd name="T88" fmla="*/ 16 w 98"/>
                              <a:gd name="T89" fmla="*/ 72 h 108"/>
                              <a:gd name="T90" fmla="*/ 25 w 98"/>
                              <a:gd name="T91" fmla="*/ 85 h 108"/>
                              <a:gd name="T92" fmla="*/ 29 w 98"/>
                              <a:gd name="T93" fmla="*/ 90 h 108"/>
                              <a:gd name="T94" fmla="*/ 42 w 98"/>
                              <a:gd name="T95" fmla="*/ 96 h 108"/>
                              <a:gd name="T96" fmla="*/ 50 w 98"/>
                              <a:gd name="T97" fmla="*/ 96 h 108"/>
                              <a:gd name="T98" fmla="*/ 57 w 98"/>
                              <a:gd name="T99" fmla="*/ 96 h 108"/>
                              <a:gd name="T100" fmla="*/ 69 w 98"/>
                              <a:gd name="T101" fmla="*/ 90 h 108"/>
                              <a:gd name="T102" fmla="*/ 74 w 98"/>
                              <a:gd name="T103" fmla="*/ 85 h 108"/>
                              <a:gd name="T104" fmla="*/ 82 w 98"/>
                              <a:gd name="T105" fmla="*/ 72 h 108"/>
                              <a:gd name="T106" fmla="*/ 83 w 98"/>
                              <a:gd name="T107" fmla="*/ 54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8" h="108">
                                <a:moveTo>
                                  <a:pt x="84" y="13"/>
                                </a:moveTo>
                                <a:lnTo>
                                  <a:pt x="90" y="21"/>
                                </a:lnTo>
                                <a:lnTo>
                                  <a:pt x="94" y="30"/>
                                </a:lnTo>
                                <a:lnTo>
                                  <a:pt x="98" y="42"/>
                                </a:lnTo>
                                <a:lnTo>
                                  <a:pt x="98" y="54"/>
                                </a:lnTo>
                                <a:lnTo>
                                  <a:pt x="98" y="66"/>
                                </a:lnTo>
                                <a:lnTo>
                                  <a:pt x="94" y="77"/>
                                </a:lnTo>
                                <a:lnTo>
                                  <a:pt x="90" y="86"/>
                                </a:lnTo>
                                <a:lnTo>
                                  <a:pt x="84" y="93"/>
                                </a:lnTo>
                                <a:lnTo>
                                  <a:pt x="78" y="101"/>
                                </a:lnTo>
                                <a:lnTo>
                                  <a:pt x="69" y="104"/>
                                </a:lnTo>
                                <a:lnTo>
                                  <a:pt x="59" y="107"/>
                                </a:lnTo>
                                <a:lnTo>
                                  <a:pt x="50" y="108"/>
                                </a:lnTo>
                                <a:lnTo>
                                  <a:pt x="39" y="107"/>
                                </a:lnTo>
                                <a:lnTo>
                                  <a:pt x="29" y="104"/>
                                </a:lnTo>
                                <a:lnTo>
                                  <a:pt x="20" y="101"/>
                                </a:lnTo>
                                <a:lnTo>
                                  <a:pt x="14" y="93"/>
                                </a:lnTo>
                                <a:lnTo>
                                  <a:pt x="8" y="86"/>
                                </a:lnTo>
                                <a:lnTo>
                                  <a:pt x="4" y="76"/>
                                </a:lnTo>
                                <a:lnTo>
                                  <a:pt x="2" y="66"/>
                                </a:lnTo>
                                <a:lnTo>
                                  <a:pt x="0" y="54"/>
                                </a:lnTo>
                                <a:lnTo>
                                  <a:pt x="2" y="42"/>
                                </a:lnTo>
                                <a:lnTo>
                                  <a:pt x="4" y="30"/>
                                </a:lnTo>
                                <a:lnTo>
                                  <a:pt x="8" y="21"/>
                                </a:lnTo>
                                <a:lnTo>
                                  <a:pt x="14" y="13"/>
                                </a:lnTo>
                                <a:lnTo>
                                  <a:pt x="20" y="7"/>
                                </a:lnTo>
                                <a:lnTo>
                                  <a:pt x="29" y="2"/>
                                </a:lnTo>
                                <a:lnTo>
                                  <a:pt x="39" y="0"/>
                                </a:lnTo>
                                <a:lnTo>
                                  <a:pt x="50" y="0"/>
                                </a:lnTo>
                                <a:lnTo>
                                  <a:pt x="59" y="0"/>
                                </a:lnTo>
                                <a:lnTo>
                                  <a:pt x="69" y="3"/>
                                </a:lnTo>
                                <a:lnTo>
                                  <a:pt x="78" y="7"/>
                                </a:lnTo>
                                <a:lnTo>
                                  <a:pt x="84" y="13"/>
                                </a:lnTo>
                                <a:close/>
                                <a:moveTo>
                                  <a:pt x="83" y="54"/>
                                </a:moveTo>
                                <a:lnTo>
                                  <a:pt x="82" y="34"/>
                                </a:lnTo>
                                <a:lnTo>
                                  <a:pt x="74" y="22"/>
                                </a:lnTo>
                                <a:lnTo>
                                  <a:pt x="69" y="17"/>
                                </a:lnTo>
                                <a:lnTo>
                                  <a:pt x="57" y="12"/>
                                </a:lnTo>
                                <a:lnTo>
                                  <a:pt x="50" y="11"/>
                                </a:lnTo>
                                <a:lnTo>
                                  <a:pt x="41" y="12"/>
                                </a:lnTo>
                                <a:lnTo>
                                  <a:pt x="29" y="17"/>
                                </a:lnTo>
                                <a:lnTo>
                                  <a:pt x="24" y="22"/>
                                </a:lnTo>
                                <a:lnTo>
                                  <a:pt x="16" y="34"/>
                                </a:lnTo>
                                <a:lnTo>
                                  <a:pt x="15" y="54"/>
                                </a:lnTo>
                                <a:lnTo>
                                  <a:pt x="16" y="72"/>
                                </a:lnTo>
                                <a:lnTo>
                                  <a:pt x="25" y="85"/>
                                </a:lnTo>
                                <a:lnTo>
                                  <a:pt x="29" y="90"/>
                                </a:lnTo>
                                <a:lnTo>
                                  <a:pt x="42" y="96"/>
                                </a:lnTo>
                                <a:lnTo>
                                  <a:pt x="50" y="96"/>
                                </a:lnTo>
                                <a:lnTo>
                                  <a:pt x="57" y="96"/>
                                </a:lnTo>
                                <a:lnTo>
                                  <a:pt x="69" y="90"/>
                                </a:lnTo>
                                <a:lnTo>
                                  <a:pt x="74" y="85"/>
                                </a:lnTo>
                                <a:lnTo>
                                  <a:pt x="82" y="72"/>
                                </a:lnTo>
                                <a:lnTo>
                                  <a:pt x="83"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265" name="Freeform 730"/>
                        <wps:cNvSpPr>
                          <a:spLocks/>
                        </wps:cNvSpPr>
                        <wps:spPr bwMode="auto">
                          <a:xfrm>
                            <a:off x="2684463" y="5730875"/>
                            <a:ext cx="42863" cy="55563"/>
                          </a:xfrm>
                          <a:custGeom>
                            <a:avLst/>
                            <a:gdLst>
                              <a:gd name="T0" fmla="*/ 80 w 80"/>
                              <a:gd name="T1" fmla="*/ 105 h 105"/>
                              <a:gd name="T2" fmla="*/ 66 w 80"/>
                              <a:gd name="T3" fmla="*/ 105 h 105"/>
                              <a:gd name="T4" fmla="*/ 66 w 80"/>
                              <a:gd name="T5" fmla="*/ 54 h 105"/>
                              <a:gd name="T6" fmla="*/ 13 w 80"/>
                              <a:gd name="T7" fmla="*/ 54 h 105"/>
                              <a:gd name="T8" fmla="*/ 13 w 80"/>
                              <a:gd name="T9" fmla="*/ 105 h 105"/>
                              <a:gd name="T10" fmla="*/ 0 w 80"/>
                              <a:gd name="T11" fmla="*/ 105 h 105"/>
                              <a:gd name="T12" fmla="*/ 0 w 80"/>
                              <a:gd name="T13" fmla="*/ 0 h 105"/>
                              <a:gd name="T14" fmla="*/ 13 w 80"/>
                              <a:gd name="T15" fmla="*/ 0 h 105"/>
                              <a:gd name="T16" fmla="*/ 13 w 80"/>
                              <a:gd name="T17" fmla="*/ 42 h 105"/>
                              <a:gd name="T18" fmla="*/ 66 w 80"/>
                              <a:gd name="T19" fmla="*/ 42 h 105"/>
                              <a:gd name="T20" fmla="*/ 66 w 80"/>
                              <a:gd name="T21" fmla="*/ 0 h 105"/>
                              <a:gd name="T22" fmla="*/ 80 w 80"/>
                              <a:gd name="T23" fmla="*/ 0 h 105"/>
                              <a:gd name="T24" fmla="*/ 80 w 80"/>
                              <a:gd name="T25" fmla="*/ 105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80" h="105">
                                <a:moveTo>
                                  <a:pt x="80" y="105"/>
                                </a:moveTo>
                                <a:lnTo>
                                  <a:pt x="66" y="105"/>
                                </a:lnTo>
                                <a:lnTo>
                                  <a:pt x="66" y="54"/>
                                </a:lnTo>
                                <a:lnTo>
                                  <a:pt x="13" y="54"/>
                                </a:lnTo>
                                <a:lnTo>
                                  <a:pt x="13" y="105"/>
                                </a:lnTo>
                                <a:lnTo>
                                  <a:pt x="0" y="105"/>
                                </a:lnTo>
                                <a:lnTo>
                                  <a:pt x="0" y="0"/>
                                </a:lnTo>
                                <a:lnTo>
                                  <a:pt x="13" y="0"/>
                                </a:lnTo>
                                <a:lnTo>
                                  <a:pt x="13" y="42"/>
                                </a:lnTo>
                                <a:lnTo>
                                  <a:pt x="66" y="42"/>
                                </a:lnTo>
                                <a:lnTo>
                                  <a:pt x="66" y="0"/>
                                </a:lnTo>
                                <a:lnTo>
                                  <a:pt x="80" y="0"/>
                                </a:lnTo>
                                <a:lnTo>
                                  <a:pt x="80"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266" name="Freeform 731"/>
                        <wps:cNvSpPr>
                          <a:spLocks noEditPoints="1"/>
                        </wps:cNvSpPr>
                        <wps:spPr bwMode="auto">
                          <a:xfrm>
                            <a:off x="2165351" y="5729287"/>
                            <a:ext cx="50800" cy="57150"/>
                          </a:xfrm>
                          <a:custGeom>
                            <a:avLst/>
                            <a:gdLst>
                              <a:gd name="T0" fmla="*/ 84 w 97"/>
                              <a:gd name="T1" fmla="*/ 13 h 108"/>
                              <a:gd name="T2" fmla="*/ 90 w 97"/>
                              <a:gd name="T3" fmla="*/ 21 h 108"/>
                              <a:gd name="T4" fmla="*/ 94 w 97"/>
                              <a:gd name="T5" fmla="*/ 30 h 108"/>
                              <a:gd name="T6" fmla="*/ 96 w 97"/>
                              <a:gd name="T7" fmla="*/ 42 h 108"/>
                              <a:gd name="T8" fmla="*/ 97 w 97"/>
                              <a:gd name="T9" fmla="*/ 54 h 108"/>
                              <a:gd name="T10" fmla="*/ 96 w 97"/>
                              <a:gd name="T11" fmla="*/ 66 h 108"/>
                              <a:gd name="T12" fmla="*/ 94 w 97"/>
                              <a:gd name="T13" fmla="*/ 77 h 108"/>
                              <a:gd name="T14" fmla="*/ 90 w 97"/>
                              <a:gd name="T15" fmla="*/ 87 h 108"/>
                              <a:gd name="T16" fmla="*/ 84 w 97"/>
                              <a:gd name="T17" fmla="*/ 95 h 108"/>
                              <a:gd name="T18" fmla="*/ 78 w 97"/>
                              <a:gd name="T19" fmla="*/ 101 h 108"/>
                              <a:gd name="T20" fmla="*/ 69 w 97"/>
                              <a:gd name="T21" fmla="*/ 104 h 108"/>
                              <a:gd name="T22" fmla="*/ 59 w 97"/>
                              <a:gd name="T23" fmla="*/ 108 h 108"/>
                              <a:gd name="T24" fmla="*/ 48 w 97"/>
                              <a:gd name="T25" fmla="*/ 108 h 108"/>
                              <a:gd name="T26" fmla="*/ 38 w 97"/>
                              <a:gd name="T27" fmla="*/ 108 h 108"/>
                              <a:gd name="T28" fmla="*/ 28 w 97"/>
                              <a:gd name="T29" fmla="*/ 104 h 108"/>
                              <a:gd name="T30" fmla="*/ 20 w 97"/>
                              <a:gd name="T31" fmla="*/ 101 h 108"/>
                              <a:gd name="T32" fmla="*/ 14 w 97"/>
                              <a:gd name="T33" fmla="*/ 95 h 108"/>
                              <a:gd name="T34" fmla="*/ 7 w 97"/>
                              <a:gd name="T35" fmla="*/ 87 h 108"/>
                              <a:gd name="T36" fmla="*/ 4 w 97"/>
                              <a:gd name="T37" fmla="*/ 77 h 108"/>
                              <a:gd name="T38" fmla="*/ 1 w 97"/>
                              <a:gd name="T39" fmla="*/ 66 h 108"/>
                              <a:gd name="T40" fmla="*/ 0 w 97"/>
                              <a:gd name="T41" fmla="*/ 54 h 108"/>
                              <a:gd name="T42" fmla="*/ 1 w 97"/>
                              <a:gd name="T43" fmla="*/ 42 h 108"/>
                              <a:gd name="T44" fmla="*/ 4 w 97"/>
                              <a:gd name="T45" fmla="*/ 30 h 108"/>
                              <a:gd name="T46" fmla="*/ 7 w 97"/>
                              <a:gd name="T47" fmla="*/ 22 h 108"/>
                              <a:gd name="T48" fmla="*/ 14 w 97"/>
                              <a:gd name="T49" fmla="*/ 13 h 108"/>
                              <a:gd name="T50" fmla="*/ 20 w 97"/>
                              <a:gd name="T51" fmla="*/ 7 h 108"/>
                              <a:gd name="T52" fmla="*/ 28 w 97"/>
                              <a:gd name="T53" fmla="*/ 3 h 108"/>
                              <a:gd name="T54" fmla="*/ 38 w 97"/>
                              <a:gd name="T55" fmla="*/ 0 h 108"/>
                              <a:gd name="T56" fmla="*/ 48 w 97"/>
                              <a:gd name="T57" fmla="*/ 0 h 108"/>
                              <a:gd name="T58" fmla="*/ 59 w 97"/>
                              <a:gd name="T59" fmla="*/ 0 h 108"/>
                              <a:gd name="T60" fmla="*/ 69 w 97"/>
                              <a:gd name="T61" fmla="*/ 3 h 108"/>
                              <a:gd name="T62" fmla="*/ 78 w 97"/>
                              <a:gd name="T63" fmla="*/ 7 h 108"/>
                              <a:gd name="T64" fmla="*/ 84 w 97"/>
                              <a:gd name="T65" fmla="*/ 13 h 108"/>
                              <a:gd name="T66" fmla="*/ 82 w 97"/>
                              <a:gd name="T67" fmla="*/ 54 h 108"/>
                              <a:gd name="T68" fmla="*/ 81 w 97"/>
                              <a:gd name="T69" fmla="*/ 35 h 108"/>
                              <a:gd name="T70" fmla="*/ 74 w 97"/>
                              <a:gd name="T71" fmla="*/ 23 h 108"/>
                              <a:gd name="T72" fmla="*/ 69 w 97"/>
                              <a:gd name="T73" fmla="*/ 17 h 108"/>
                              <a:gd name="T74" fmla="*/ 57 w 97"/>
                              <a:gd name="T75" fmla="*/ 12 h 108"/>
                              <a:gd name="T76" fmla="*/ 48 w 97"/>
                              <a:gd name="T77" fmla="*/ 12 h 108"/>
                              <a:gd name="T78" fmla="*/ 41 w 97"/>
                              <a:gd name="T79" fmla="*/ 12 h 108"/>
                              <a:gd name="T80" fmla="*/ 28 w 97"/>
                              <a:gd name="T81" fmla="*/ 17 h 108"/>
                              <a:gd name="T82" fmla="*/ 23 w 97"/>
                              <a:gd name="T83" fmla="*/ 23 h 108"/>
                              <a:gd name="T84" fmla="*/ 16 w 97"/>
                              <a:gd name="T85" fmla="*/ 35 h 108"/>
                              <a:gd name="T86" fmla="*/ 15 w 97"/>
                              <a:gd name="T87" fmla="*/ 54 h 108"/>
                              <a:gd name="T88" fmla="*/ 16 w 97"/>
                              <a:gd name="T89" fmla="*/ 72 h 108"/>
                              <a:gd name="T90" fmla="*/ 23 w 97"/>
                              <a:gd name="T91" fmla="*/ 86 h 108"/>
                              <a:gd name="T92" fmla="*/ 28 w 97"/>
                              <a:gd name="T93" fmla="*/ 91 h 108"/>
                              <a:gd name="T94" fmla="*/ 41 w 97"/>
                              <a:gd name="T95" fmla="*/ 96 h 108"/>
                              <a:gd name="T96" fmla="*/ 48 w 97"/>
                              <a:gd name="T97" fmla="*/ 96 h 108"/>
                              <a:gd name="T98" fmla="*/ 57 w 97"/>
                              <a:gd name="T99" fmla="*/ 96 h 108"/>
                              <a:gd name="T100" fmla="*/ 69 w 97"/>
                              <a:gd name="T101" fmla="*/ 91 h 108"/>
                              <a:gd name="T102" fmla="*/ 74 w 97"/>
                              <a:gd name="T103" fmla="*/ 86 h 108"/>
                              <a:gd name="T104" fmla="*/ 81 w 97"/>
                              <a:gd name="T105" fmla="*/ 72 h 108"/>
                              <a:gd name="T106" fmla="*/ 82 w 97"/>
                              <a:gd name="T107" fmla="*/ 54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08">
                                <a:moveTo>
                                  <a:pt x="84" y="13"/>
                                </a:moveTo>
                                <a:lnTo>
                                  <a:pt x="90" y="21"/>
                                </a:lnTo>
                                <a:lnTo>
                                  <a:pt x="94" y="30"/>
                                </a:lnTo>
                                <a:lnTo>
                                  <a:pt x="96" y="42"/>
                                </a:lnTo>
                                <a:lnTo>
                                  <a:pt x="97" y="54"/>
                                </a:lnTo>
                                <a:lnTo>
                                  <a:pt x="96" y="66"/>
                                </a:lnTo>
                                <a:lnTo>
                                  <a:pt x="94" y="77"/>
                                </a:lnTo>
                                <a:lnTo>
                                  <a:pt x="90" y="87"/>
                                </a:lnTo>
                                <a:lnTo>
                                  <a:pt x="84" y="95"/>
                                </a:lnTo>
                                <a:lnTo>
                                  <a:pt x="78" y="101"/>
                                </a:lnTo>
                                <a:lnTo>
                                  <a:pt x="69" y="104"/>
                                </a:lnTo>
                                <a:lnTo>
                                  <a:pt x="59" y="108"/>
                                </a:lnTo>
                                <a:lnTo>
                                  <a:pt x="48" y="108"/>
                                </a:lnTo>
                                <a:lnTo>
                                  <a:pt x="38" y="108"/>
                                </a:lnTo>
                                <a:lnTo>
                                  <a:pt x="28" y="104"/>
                                </a:lnTo>
                                <a:lnTo>
                                  <a:pt x="20" y="101"/>
                                </a:lnTo>
                                <a:lnTo>
                                  <a:pt x="14" y="95"/>
                                </a:lnTo>
                                <a:lnTo>
                                  <a:pt x="7" y="87"/>
                                </a:lnTo>
                                <a:lnTo>
                                  <a:pt x="4" y="77"/>
                                </a:lnTo>
                                <a:lnTo>
                                  <a:pt x="1" y="66"/>
                                </a:lnTo>
                                <a:lnTo>
                                  <a:pt x="0" y="54"/>
                                </a:lnTo>
                                <a:lnTo>
                                  <a:pt x="1" y="42"/>
                                </a:lnTo>
                                <a:lnTo>
                                  <a:pt x="4" y="30"/>
                                </a:lnTo>
                                <a:lnTo>
                                  <a:pt x="7" y="22"/>
                                </a:lnTo>
                                <a:lnTo>
                                  <a:pt x="14" y="13"/>
                                </a:lnTo>
                                <a:lnTo>
                                  <a:pt x="20" y="7"/>
                                </a:lnTo>
                                <a:lnTo>
                                  <a:pt x="28" y="3"/>
                                </a:lnTo>
                                <a:lnTo>
                                  <a:pt x="38" y="0"/>
                                </a:lnTo>
                                <a:lnTo>
                                  <a:pt x="48" y="0"/>
                                </a:lnTo>
                                <a:lnTo>
                                  <a:pt x="59" y="0"/>
                                </a:lnTo>
                                <a:lnTo>
                                  <a:pt x="69" y="3"/>
                                </a:lnTo>
                                <a:lnTo>
                                  <a:pt x="78" y="7"/>
                                </a:lnTo>
                                <a:lnTo>
                                  <a:pt x="84" y="13"/>
                                </a:lnTo>
                                <a:close/>
                                <a:moveTo>
                                  <a:pt x="82" y="54"/>
                                </a:moveTo>
                                <a:lnTo>
                                  <a:pt x="81" y="35"/>
                                </a:lnTo>
                                <a:lnTo>
                                  <a:pt x="74" y="23"/>
                                </a:lnTo>
                                <a:lnTo>
                                  <a:pt x="69" y="17"/>
                                </a:lnTo>
                                <a:lnTo>
                                  <a:pt x="57" y="12"/>
                                </a:lnTo>
                                <a:lnTo>
                                  <a:pt x="48" y="12"/>
                                </a:lnTo>
                                <a:lnTo>
                                  <a:pt x="41" y="12"/>
                                </a:lnTo>
                                <a:lnTo>
                                  <a:pt x="28" y="17"/>
                                </a:lnTo>
                                <a:lnTo>
                                  <a:pt x="23" y="23"/>
                                </a:lnTo>
                                <a:lnTo>
                                  <a:pt x="16" y="35"/>
                                </a:lnTo>
                                <a:lnTo>
                                  <a:pt x="15" y="54"/>
                                </a:lnTo>
                                <a:lnTo>
                                  <a:pt x="16" y="72"/>
                                </a:lnTo>
                                <a:lnTo>
                                  <a:pt x="23" y="86"/>
                                </a:lnTo>
                                <a:lnTo>
                                  <a:pt x="28" y="91"/>
                                </a:lnTo>
                                <a:lnTo>
                                  <a:pt x="41" y="96"/>
                                </a:lnTo>
                                <a:lnTo>
                                  <a:pt x="48" y="96"/>
                                </a:lnTo>
                                <a:lnTo>
                                  <a:pt x="57" y="96"/>
                                </a:lnTo>
                                <a:lnTo>
                                  <a:pt x="69" y="91"/>
                                </a:lnTo>
                                <a:lnTo>
                                  <a:pt x="74" y="86"/>
                                </a:lnTo>
                                <a:lnTo>
                                  <a:pt x="81" y="72"/>
                                </a:lnTo>
                                <a:lnTo>
                                  <a:pt x="82"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267" name="Freeform 732"/>
                        <wps:cNvSpPr>
                          <a:spLocks/>
                        </wps:cNvSpPr>
                        <wps:spPr bwMode="auto">
                          <a:xfrm>
                            <a:off x="1782763" y="5508625"/>
                            <a:ext cx="41275" cy="55563"/>
                          </a:xfrm>
                          <a:custGeom>
                            <a:avLst/>
                            <a:gdLst>
                              <a:gd name="T0" fmla="*/ 80 w 80"/>
                              <a:gd name="T1" fmla="*/ 104 h 104"/>
                              <a:gd name="T2" fmla="*/ 67 w 80"/>
                              <a:gd name="T3" fmla="*/ 104 h 104"/>
                              <a:gd name="T4" fmla="*/ 67 w 80"/>
                              <a:gd name="T5" fmla="*/ 53 h 104"/>
                              <a:gd name="T6" fmla="*/ 15 w 80"/>
                              <a:gd name="T7" fmla="*/ 53 h 104"/>
                              <a:gd name="T8" fmla="*/ 15 w 80"/>
                              <a:gd name="T9" fmla="*/ 104 h 104"/>
                              <a:gd name="T10" fmla="*/ 0 w 80"/>
                              <a:gd name="T11" fmla="*/ 104 h 104"/>
                              <a:gd name="T12" fmla="*/ 0 w 80"/>
                              <a:gd name="T13" fmla="*/ 0 h 104"/>
                              <a:gd name="T14" fmla="*/ 15 w 80"/>
                              <a:gd name="T15" fmla="*/ 0 h 104"/>
                              <a:gd name="T16" fmla="*/ 15 w 80"/>
                              <a:gd name="T17" fmla="*/ 41 h 104"/>
                              <a:gd name="T18" fmla="*/ 67 w 80"/>
                              <a:gd name="T19" fmla="*/ 41 h 104"/>
                              <a:gd name="T20" fmla="*/ 67 w 80"/>
                              <a:gd name="T21" fmla="*/ 0 h 104"/>
                              <a:gd name="T22" fmla="*/ 80 w 80"/>
                              <a:gd name="T23" fmla="*/ 0 h 104"/>
                              <a:gd name="T24" fmla="*/ 80 w 80"/>
                              <a:gd name="T25" fmla="*/ 104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80" h="104">
                                <a:moveTo>
                                  <a:pt x="80" y="104"/>
                                </a:moveTo>
                                <a:lnTo>
                                  <a:pt x="67" y="104"/>
                                </a:lnTo>
                                <a:lnTo>
                                  <a:pt x="67" y="53"/>
                                </a:lnTo>
                                <a:lnTo>
                                  <a:pt x="15" y="53"/>
                                </a:lnTo>
                                <a:lnTo>
                                  <a:pt x="15" y="104"/>
                                </a:lnTo>
                                <a:lnTo>
                                  <a:pt x="0" y="104"/>
                                </a:lnTo>
                                <a:lnTo>
                                  <a:pt x="0" y="0"/>
                                </a:lnTo>
                                <a:lnTo>
                                  <a:pt x="15" y="0"/>
                                </a:lnTo>
                                <a:lnTo>
                                  <a:pt x="15" y="41"/>
                                </a:lnTo>
                                <a:lnTo>
                                  <a:pt x="67" y="41"/>
                                </a:lnTo>
                                <a:lnTo>
                                  <a:pt x="67" y="0"/>
                                </a:lnTo>
                                <a:lnTo>
                                  <a:pt x="80" y="0"/>
                                </a:lnTo>
                                <a:lnTo>
                                  <a:pt x="80" y="10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268" name="Freeform 733"/>
                        <wps:cNvSpPr>
                          <a:spLocks noEditPoints="1"/>
                        </wps:cNvSpPr>
                        <wps:spPr bwMode="auto">
                          <a:xfrm>
                            <a:off x="1836738" y="5508625"/>
                            <a:ext cx="50800" cy="57150"/>
                          </a:xfrm>
                          <a:custGeom>
                            <a:avLst/>
                            <a:gdLst>
                              <a:gd name="T0" fmla="*/ 84 w 98"/>
                              <a:gd name="T1" fmla="*/ 14 h 108"/>
                              <a:gd name="T2" fmla="*/ 90 w 98"/>
                              <a:gd name="T3" fmla="*/ 21 h 108"/>
                              <a:gd name="T4" fmla="*/ 94 w 98"/>
                              <a:gd name="T5" fmla="*/ 31 h 108"/>
                              <a:gd name="T6" fmla="*/ 98 w 98"/>
                              <a:gd name="T7" fmla="*/ 42 h 108"/>
                              <a:gd name="T8" fmla="*/ 98 w 98"/>
                              <a:gd name="T9" fmla="*/ 54 h 108"/>
                              <a:gd name="T10" fmla="*/ 98 w 98"/>
                              <a:gd name="T11" fmla="*/ 67 h 108"/>
                              <a:gd name="T12" fmla="*/ 94 w 98"/>
                              <a:gd name="T13" fmla="*/ 78 h 108"/>
                              <a:gd name="T14" fmla="*/ 90 w 98"/>
                              <a:gd name="T15" fmla="*/ 87 h 108"/>
                              <a:gd name="T16" fmla="*/ 84 w 98"/>
                              <a:gd name="T17" fmla="*/ 95 h 108"/>
                              <a:gd name="T18" fmla="*/ 78 w 98"/>
                              <a:gd name="T19" fmla="*/ 101 h 108"/>
                              <a:gd name="T20" fmla="*/ 69 w 98"/>
                              <a:gd name="T21" fmla="*/ 105 h 108"/>
                              <a:gd name="T22" fmla="*/ 61 w 98"/>
                              <a:gd name="T23" fmla="*/ 108 h 108"/>
                              <a:gd name="T24" fmla="*/ 49 w 98"/>
                              <a:gd name="T25" fmla="*/ 108 h 108"/>
                              <a:gd name="T26" fmla="*/ 38 w 98"/>
                              <a:gd name="T27" fmla="*/ 108 h 108"/>
                              <a:gd name="T28" fmla="*/ 29 w 98"/>
                              <a:gd name="T29" fmla="*/ 105 h 108"/>
                              <a:gd name="T30" fmla="*/ 21 w 98"/>
                              <a:gd name="T31" fmla="*/ 101 h 108"/>
                              <a:gd name="T32" fmla="*/ 14 w 98"/>
                              <a:gd name="T33" fmla="*/ 95 h 108"/>
                              <a:gd name="T34" fmla="*/ 8 w 98"/>
                              <a:gd name="T35" fmla="*/ 87 h 108"/>
                              <a:gd name="T36" fmla="*/ 4 w 98"/>
                              <a:gd name="T37" fmla="*/ 78 h 108"/>
                              <a:gd name="T38" fmla="*/ 1 w 98"/>
                              <a:gd name="T39" fmla="*/ 67 h 108"/>
                              <a:gd name="T40" fmla="*/ 0 w 98"/>
                              <a:gd name="T41" fmla="*/ 54 h 108"/>
                              <a:gd name="T42" fmla="*/ 1 w 98"/>
                              <a:gd name="T43" fmla="*/ 42 h 108"/>
                              <a:gd name="T44" fmla="*/ 4 w 98"/>
                              <a:gd name="T45" fmla="*/ 31 h 108"/>
                              <a:gd name="T46" fmla="*/ 8 w 98"/>
                              <a:gd name="T47" fmla="*/ 22 h 108"/>
                              <a:gd name="T48" fmla="*/ 14 w 98"/>
                              <a:gd name="T49" fmla="*/ 14 h 108"/>
                              <a:gd name="T50" fmla="*/ 20 w 98"/>
                              <a:gd name="T51" fmla="*/ 7 h 108"/>
                              <a:gd name="T52" fmla="*/ 29 w 98"/>
                              <a:gd name="T53" fmla="*/ 4 h 108"/>
                              <a:gd name="T54" fmla="*/ 38 w 98"/>
                              <a:gd name="T55" fmla="*/ 0 h 108"/>
                              <a:gd name="T56" fmla="*/ 49 w 98"/>
                              <a:gd name="T57" fmla="*/ 0 h 108"/>
                              <a:gd name="T58" fmla="*/ 61 w 98"/>
                              <a:gd name="T59" fmla="*/ 0 h 108"/>
                              <a:gd name="T60" fmla="*/ 69 w 98"/>
                              <a:gd name="T61" fmla="*/ 4 h 108"/>
                              <a:gd name="T62" fmla="*/ 78 w 98"/>
                              <a:gd name="T63" fmla="*/ 7 h 108"/>
                              <a:gd name="T64" fmla="*/ 84 w 98"/>
                              <a:gd name="T65" fmla="*/ 14 h 108"/>
                              <a:gd name="T66" fmla="*/ 83 w 98"/>
                              <a:gd name="T67" fmla="*/ 54 h 108"/>
                              <a:gd name="T68" fmla="*/ 82 w 98"/>
                              <a:gd name="T69" fmla="*/ 36 h 108"/>
                              <a:gd name="T70" fmla="*/ 74 w 98"/>
                              <a:gd name="T71" fmla="*/ 23 h 108"/>
                              <a:gd name="T72" fmla="*/ 69 w 98"/>
                              <a:gd name="T73" fmla="*/ 17 h 108"/>
                              <a:gd name="T74" fmla="*/ 57 w 98"/>
                              <a:gd name="T75" fmla="*/ 12 h 108"/>
                              <a:gd name="T76" fmla="*/ 49 w 98"/>
                              <a:gd name="T77" fmla="*/ 12 h 108"/>
                              <a:gd name="T78" fmla="*/ 42 w 98"/>
                              <a:gd name="T79" fmla="*/ 12 h 108"/>
                              <a:gd name="T80" fmla="*/ 29 w 98"/>
                              <a:gd name="T81" fmla="*/ 17 h 108"/>
                              <a:gd name="T82" fmla="*/ 24 w 98"/>
                              <a:gd name="T83" fmla="*/ 23 h 108"/>
                              <a:gd name="T84" fmla="*/ 16 w 98"/>
                              <a:gd name="T85" fmla="*/ 36 h 108"/>
                              <a:gd name="T86" fmla="*/ 15 w 98"/>
                              <a:gd name="T87" fmla="*/ 54 h 108"/>
                              <a:gd name="T88" fmla="*/ 16 w 98"/>
                              <a:gd name="T89" fmla="*/ 73 h 108"/>
                              <a:gd name="T90" fmla="*/ 25 w 98"/>
                              <a:gd name="T91" fmla="*/ 86 h 108"/>
                              <a:gd name="T92" fmla="*/ 30 w 98"/>
                              <a:gd name="T93" fmla="*/ 91 h 108"/>
                              <a:gd name="T94" fmla="*/ 42 w 98"/>
                              <a:gd name="T95" fmla="*/ 96 h 108"/>
                              <a:gd name="T96" fmla="*/ 49 w 98"/>
                              <a:gd name="T97" fmla="*/ 96 h 108"/>
                              <a:gd name="T98" fmla="*/ 57 w 98"/>
                              <a:gd name="T99" fmla="*/ 96 h 108"/>
                              <a:gd name="T100" fmla="*/ 69 w 98"/>
                              <a:gd name="T101" fmla="*/ 91 h 108"/>
                              <a:gd name="T102" fmla="*/ 74 w 98"/>
                              <a:gd name="T103" fmla="*/ 86 h 108"/>
                              <a:gd name="T104" fmla="*/ 82 w 98"/>
                              <a:gd name="T105" fmla="*/ 73 h 108"/>
                              <a:gd name="T106" fmla="*/ 83 w 98"/>
                              <a:gd name="T107" fmla="*/ 54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8" h="108">
                                <a:moveTo>
                                  <a:pt x="84" y="14"/>
                                </a:moveTo>
                                <a:lnTo>
                                  <a:pt x="90" y="21"/>
                                </a:lnTo>
                                <a:lnTo>
                                  <a:pt x="94" y="31"/>
                                </a:lnTo>
                                <a:lnTo>
                                  <a:pt x="98" y="42"/>
                                </a:lnTo>
                                <a:lnTo>
                                  <a:pt x="98" y="54"/>
                                </a:lnTo>
                                <a:lnTo>
                                  <a:pt x="98" y="67"/>
                                </a:lnTo>
                                <a:lnTo>
                                  <a:pt x="94" y="78"/>
                                </a:lnTo>
                                <a:lnTo>
                                  <a:pt x="90" y="87"/>
                                </a:lnTo>
                                <a:lnTo>
                                  <a:pt x="84" y="95"/>
                                </a:lnTo>
                                <a:lnTo>
                                  <a:pt x="78" y="101"/>
                                </a:lnTo>
                                <a:lnTo>
                                  <a:pt x="69" y="105"/>
                                </a:lnTo>
                                <a:lnTo>
                                  <a:pt x="61" y="108"/>
                                </a:lnTo>
                                <a:lnTo>
                                  <a:pt x="49" y="108"/>
                                </a:lnTo>
                                <a:lnTo>
                                  <a:pt x="38" y="108"/>
                                </a:lnTo>
                                <a:lnTo>
                                  <a:pt x="29" y="105"/>
                                </a:lnTo>
                                <a:lnTo>
                                  <a:pt x="21" y="101"/>
                                </a:lnTo>
                                <a:lnTo>
                                  <a:pt x="14" y="95"/>
                                </a:lnTo>
                                <a:lnTo>
                                  <a:pt x="8" y="87"/>
                                </a:lnTo>
                                <a:lnTo>
                                  <a:pt x="4" y="78"/>
                                </a:lnTo>
                                <a:lnTo>
                                  <a:pt x="1" y="67"/>
                                </a:lnTo>
                                <a:lnTo>
                                  <a:pt x="0" y="54"/>
                                </a:lnTo>
                                <a:lnTo>
                                  <a:pt x="1" y="42"/>
                                </a:lnTo>
                                <a:lnTo>
                                  <a:pt x="4" y="31"/>
                                </a:lnTo>
                                <a:lnTo>
                                  <a:pt x="8" y="22"/>
                                </a:lnTo>
                                <a:lnTo>
                                  <a:pt x="14" y="14"/>
                                </a:lnTo>
                                <a:lnTo>
                                  <a:pt x="20" y="7"/>
                                </a:lnTo>
                                <a:lnTo>
                                  <a:pt x="29" y="4"/>
                                </a:lnTo>
                                <a:lnTo>
                                  <a:pt x="38" y="0"/>
                                </a:lnTo>
                                <a:lnTo>
                                  <a:pt x="49" y="0"/>
                                </a:lnTo>
                                <a:lnTo>
                                  <a:pt x="61" y="0"/>
                                </a:lnTo>
                                <a:lnTo>
                                  <a:pt x="69" y="4"/>
                                </a:lnTo>
                                <a:lnTo>
                                  <a:pt x="78" y="7"/>
                                </a:lnTo>
                                <a:lnTo>
                                  <a:pt x="84" y="14"/>
                                </a:lnTo>
                                <a:close/>
                                <a:moveTo>
                                  <a:pt x="83" y="54"/>
                                </a:moveTo>
                                <a:lnTo>
                                  <a:pt x="82" y="36"/>
                                </a:lnTo>
                                <a:lnTo>
                                  <a:pt x="74" y="23"/>
                                </a:lnTo>
                                <a:lnTo>
                                  <a:pt x="69" y="17"/>
                                </a:lnTo>
                                <a:lnTo>
                                  <a:pt x="57" y="12"/>
                                </a:lnTo>
                                <a:lnTo>
                                  <a:pt x="49" y="12"/>
                                </a:lnTo>
                                <a:lnTo>
                                  <a:pt x="42" y="12"/>
                                </a:lnTo>
                                <a:lnTo>
                                  <a:pt x="29" y="17"/>
                                </a:lnTo>
                                <a:lnTo>
                                  <a:pt x="24" y="23"/>
                                </a:lnTo>
                                <a:lnTo>
                                  <a:pt x="16" y="36"/>
                                </a:lnTo>
                                <a:lnTo>
                                  <a:pt x="15" y="54"/>
                                </a:lnTo>
                                <a:lnTo>
                                  <a:pt x="16" y="73"/>
                                </a:lnTo>
                                <a:lnTo>
                                  <a:pt x="25" y="86"/>
                                </a:lnTo>
                                <a:lnTo>
                                  <a:pt x="30" y="91"/>
                                </a:lnTo>
                                <a:lnTo>
                                  <a:pt x="42" y="96"/>
                                </a:lnTo>
                                <a:lnTo>
                                  <a:pt x="49" y="96"/>
                                </a:lnTo>
                                <a:lnTo>
                                  <a:pt x="57" y="96"/>
                                </a:lnTo>
                                <a:lnTo>
                                  <a:pt x="69" y="91"/>
                                </a:lnTo>
                                <a:lnTo>
                                  <a:pt x="74" y="86"/>
                                </a:lnTo>
                                <a:lnTo>
                                  <a:pt x="82" y="73"/>
                                </a:lnTo>
                                <a:lnTo>
                                  <a:pt x="83"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269" name="Line 734"/>
                        <wps:cNvCnPr/>
                        <wps:spPr bwMode="auto">
                          <a:xfrm>
                            <a:off x="6727826" y="3856037"/>
                            <a:ext cx="79375"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70" name="Line 735"/>
                        <wps:cNvCnPr/>
                        <wps:spPr bwMode="auto">
                          <a:xfrm>
                            <a:off x="6726238" y="3878262"/>
                            <a:ext cx="60325" cy="34925"/>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71" name="Line 736"/>
                        <wps:cNvCnPr/>
                        <wps:spPr bwMode="auto">
                          <a:xfrm flipV="1">
                            <a:off x="6727826" y="3990975"/>
                            <a:ext cx="79375" cy="42863"/>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72" name="Line 737"/>
                        <wps:cNvCnPr/>
                        <wps:spPr bwMode="auto">
                          <a:xfrm flipV="1">
                            <a:off x="6726238" y="3976687"/>
                            <a:ext cx="60325" cy="333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73" name="Line 738"/>
                        <wps:cNvCnPr/>
                        <wps:spPr bwMode="auto">
                          <a:xfrm flipV="1">
                            <a:off x="6650038" y="3856037"/>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74" name="Line 739"/>
                        <wps:cNvCnPr/>
                        <wps:spPr bwMode="auto">
                          <a:xfrm>
                            <a:off x="6650038" y="3990975"/>
                            <a:ext cx="77788" cy="42863"/>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75" name="Line 740"/>
                        <wps:cNvCnPr/>
                        <wps:spPr bwMode="auto">
                          <a:xfrm flipV="1">
                            <a:off x="6650038" y="3900487"/>
                            <a:ext cx="0" cy="904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76" name="Line 741"/>
                        <wps:cNvCnPr/>
                        <wps:spPr bwMode="auto">
                          <a:xfrm flipV="1">
                            <a:off x="6672263" y="3910012"/>
                            <a:ext cx="0" cy="698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77" name="Line 742"/>
                        <wps:cNvCnPr/>
                        <wps:spPr bwMode="auto">
                          <a:xfrm flipV="1">
                            <a:off x="6961188" y="3900487"/>
                            <a:ext cx="0" cy="904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78" name="Line 743"/>
                        <wps:cNvCnPr/>
                        <wps:spPr bwMode="auto">
                          <a:xfrm>
                            <a:off x="6883401" y="3856037"/>
                            <a:ext cx="77788"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79" name="Line 744"/>
                        <wps:cNvCnPr/>
                        <wps:spPr bwMode="auto">
                          <a:xfrm flipV="1">
                            <a:off x="6913563" y="3990975"/>
                            <a:ext cx="47625" cy="254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80" name="Line 745"/>
                        <wps:cNvCnPr/>
                        <wps:spPr bwMode="auto">
                          <a:xfrm flipV="1">
                            <a:off x="6807201" y="3856037"/>
                            <a:ext cx="76200" cy="4445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81" name="Line 746"/>
                        <wps:cNvCnPr/>
                        <wps:spPr bwMode="auto">
                          <a:xfrm>
                            <a:off x="6807201" y="3990975"/>
                            <a:ext cx="46038" cy="254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82" name="Line 747"/>
                        <wps:cNvCnPr/>
                        <wps:spPr bwMode="auto">
                          <a:xfrm flipV="1">
                            <a:off x="6807201" y="3900487"/>
                            <a:ext cx="0" cy="904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83" name="Line 748"/>
                        <wps:cNvCnPr/>
                        <wps:spPr bwMode="auto">
                          <a:xfrm flipV="1">
                            <a:off x="6727826" y="3765550"/>
                            <a:ext cx="0" cy="904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84" name="Line 749"/>
                        <wps:cNvCnPr/>
                        <wps:spPr bwMode="auto">
                          <a:xfrm>
                            <a:off x="6727826" y="4033837"/>
                            <a:ext cx="0" cy="904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85" name="Line 750"/>
                        <wps:cNvCnPr/>
                        <wps:spPr bwMode="auto">
                          <a:xfrm flipH="1">
                            <a:off x="6573838" y="3990975"/>
                            <a:ext cx="76200" cy="42863"/>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86" name="Line 751"/>
                        <wps:cNvCnPr/>
                        <wps:spPr bwMode="auto">
                          <a:xfrm>
                            <a:off x="6961188" y="3990975"/>
                            <a:ext cx="79375" cy="42863"/>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87" name="Line 752"/>
                        <wps:cNvCnPr/>
                        <wps:spPr bwMode="auto">
                          <a:xfrm flipV="1">
                            <a:off x="7040563" y="3990975"/>
                            <a:ext cx="76200" cy="42863"/>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88" name="Line 753"/>
                        <wps:cNvCnPr/>
                        <wps:spPr bwMode="auto">
                          <a:xfrm>
                            <a:off x="7116763" y="3990975"/>
                            <a:ext cx="77788" cy="42863"/>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89" name="Line 754"/>
                        <wps:cNvCnPr/>
                        <wps:spPr bwMode="auto">
                          <a:xfrm flipV="1">
                            <a:off x="7194551" y="3990975"/>
                            <a:ext cx="77788" cy="42863"/>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90" name="Line 755"/>
                        <wps:cNvCnPr/>
                        <wps:spPr bwMode="auto">
                          <a:xfrm>
                            <a:off x="7272338" y="3990975"/>
                            <a:ext cx="77788" cy="42863"/>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91" name="Line 756"/>
                        <wps:cNvCnPr/>
                        <wps:spPr bwMode="auto">
                          <a:xfrm flipV="1">
                            <a:off x="7350126" y="3990975"/>
                            <a:ext cx="77788" cy="42863"/>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92" name="Line 757"/>
                        <wps:cNvCnPr/>
                        <wps:spPr bwMode="auto">
                          <a:xfrm>
                            <a:off x="7427913" y="3990975"/>
                            <a:ext cx="77788" cy="42863"/>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93" name="Line 758"/>
                        <wps:cNvCnPr/>
                        <wps:spPr bwMode="auto">
                          <a:xfrm flipV="1">
                            <a:off x="7505701" y="3990975"/>
                            <a:ext cx="77788" cy="42863"/>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94" name="Line 759"/>
                        <wps:cNvCnPr/>
                        <wps:spPr bwMode="auto">
                          <a:xfrm>
                            <a:off x="7583488" y="3990975"/>
                            <a:ext cx="77788" cy="42863"/>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95" name="Line 760"/>
                        <wps:cNvCnPr/>
                        <wps:spPr bwMode="auto">
                          <a:xfrm flipV="1">
                            <a:off x="7272338" y="3900487"/>
                            <a:ext cx="0" cy="904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96" name="Line 761"/>
                        <wps:cNvCnPr/>
                        <wps:spPr bwMode="auto">
                          <a:xfrm flipV="1">
                            <a:off x="7583488" y="3900487"/>
                            <a:ext cx="0" cy="904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97" name="Line 762"/>
                        <wps:cNvCnPr/>
                        <wps:spPr bwMode="auto">
                          <a:xfrm flipH="1" flipV="1">
                            <a:off x="6604001" y="3873500"/>
                            <a:ext cx="46038" cy="2698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98" name="Line 763"/>
                        <wps:cNvCnPr/>
                        <wps:spPr bwMode="auto">
                          <a:xfrm flipV="1">
                            <a:off x="6961188" y="3944937"/>
                            <a:ext cx="79375" cy="46038"/>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99" name="Line 764"/>
                        <wps:cNvCnPr/>
                        <wps:spPr bwMode="auto">
                          <a:xfrm flipV="1">
                            <a:off x="7191376" y="3981450"/>
                            <a:ext cx="60325" cy="34925"/>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00" name="Freeform 765"/>
                        <wps:cNvSpPr>
                          <a:spLocks/>
                        </wps:cNvSpPr>
                        <wps:spPr bwMode="auto">
                          <a:xfrm>
                            <a:off x="7685088" y="4032250"/>
                            <a:ext cx="46038" cy="57150"/>
                          </a:xfrm>
                          <a:custGeom>
                            <a:avLst/>
                            <a:gdLst>
                              <a:gd name="T0" fmla="*/ 87 w 87"/>
                              <a:gd name="T1" fmla="*/ 98 h 108"/>
                              <a:gd name="T2" fmla="*/ 82 w 87"/>
                              <a:gd name="T3" fmla="*/ 101 h 108"/>
                              <a:gd name="T4" fmla="*/ 80 w 87"/>
                              <a:gd name="T5" fmla="*/ 102 h 108"/>
                              <a:gd name="T6" fmla="*/ 76 w 87"/>
                              <a:gd name="T7" fmla="*/ 103 h 108"/>
                              <a:gd name="T8" fmla="*/ 71 w 87"/>
                              <a:gd name="T9" fmla="*/ 104 h 108"/>
                              <a:gd name="T10" fmla="*/ 68 w 87"/>
                              <a:gd name="T11" fmla="*/ 105 h 108"/>
                              <a:gd name="T12" fmla="*/ 63 w 87"/>
                              <a:gd name="T13" fmla="*/ 107 h 108"/>
                              <a:gd name="T14" fmla="*/ 56 w 87"/>
                              <a:gd name="T15" fmla="*/ 108 h 108"/>
                              <a:gd name="T16" fmla="*/ 52 w 87"/>
                              <a:gd name="T17" fmla="*/ 108 h 108"/>
                              <a:gd name="T18" fmla="*/ 40 w 87"/>
                              <a:gd name="T19" fmla="*/ 108 h 108"/>
                              <a:gd name="T20" fmla="*/ 31 w 87"/>
                              <a:gd name="T21" fmla="*/ 104 h 108"/>
                              <a:gd name="T22" fmla="*/ 22 w 87"/>
                              <a:gd name="T23" fmla="*/ 101 h 108"/>
                              <a:gd name="T24" fmla="*/ 15 w 87"/>
                              <a:gd name="T25" fmla="*/ 94 h 108"/>
                              <a:gd name="T26" fmla="*/ 8 w 87"/>
                              <a:gd name="T27" fmla="*/ 87 h 108"/>
                              <a:gd name="T28" fmla="*/ 3 w 87"/>
                              <a:gd name="T29" fmla="*/ 77 h 108"/>
                              <a:gd name="T30" fmla="*/ 1 w 87"/>
                              <a:gd name="T31" fmla="*/ 67 h 108"/>
                              <a:gd name="T32" fmla="*/ 0 w 87"/>
                              <a:gd name="T33" fmla="*/ 54 h 108"/>
                              <a:gd name="T34" fmla="*/ 1 w 87"/>
                              <a:gd name="T35" fmla="*/ 41 h 108"/>
                              <a:gd name="T36" fmla="*/ 3 w 87"/>
                              <a:gd name="T37" fmla="*/ 30 h 108"/>
                              <a:gd name="T38" fmla="*/ 8 w 87"/>
                              <a:gd name="T39" fmla="*/ 20 h 108"/>
                              <a:gd name="T40" fmla="*/ 15 w 87"/>
                              <a:gd name="T41" fmla="*/ 13 h 108"/>
                              <a:gd name="T42" fmla="*/ 21 w 87"/>
                              <a:gd name="T43" fmla="*/ 7 h 108"/>
                              <a:gd name="T44" fmla="*/ 31 w 87"/>
                              <a:gd name="T45" fmla="*/ 3 h 108"/>
                              <a:gd name="T46" fmla="*/ 40 w 87"/>
                              <a:gd name="T47" fmla="*/ 1 h 108"/>
                              <a:gd name="T48" fmla="*/ 52 w 87"/>
                              <a:gd name="T49" fmla="*/ 0 h 108"/>
                              <a:gd name="T50" fmla="*/ 60 w 87"/>
                              <a:gd name="T51" fmla="*/ 0 h 108"/>
                              <a:gd name="T52" fmla="*/ 68 w 87"/>
                              <a:gd name="T53" fmla="*/ 2 h 108"/>
                              <a:gd name="T54" fmla="*/ 76 w 87"/>
                              <a:gd name="T55" fmla="*/ 4 h 108"/>
                              <a:gd name="T56" fmla="*/ 87 w 87"/>
                              <a:gd name="T57" fmla="*/ 9 h 108"/>
                              <a:gd name="T58" fmla="*/ 87 w 87"/>
                              <a:gd name="T59" fmla="*/ 25 h 108"/>
                              <a:gd name="T60" fmla="*/ 86 w 87"/>
                              <a:gd name="T61" fmla="*/ 25 h 108"/>
                              <a:gd name="T62" fmla="*/ 77 w 87"/>
                              <a:gd name="T63" fmla="*/ 19 h 108"/>
                              <a:gd name="T64" fmla="*/ 69 w 87"/>
                              <a:gd name="T65" fmla="*/ 14 h 108"/>
                              <a:gd name="T66" fmla="*/ 60 w 87"/>
                              <a:gd name="T67" fmla="*/ 12 h 108"/>
                              <a:gd name="T68" fmla="*/ 50 w 87"/>
                              <a:gd name="T69" fmla="*/ 12 h 108"/>
                              <a:gd name="T70" fmla="*/ 43 w 87"/>
                              <a:gd name="T71" fmla="*/ 12 h 108"/>
                              <a:gd name="T72" fmla="*/ 36 w 87"/>
                              <a:gd name="T73" fmla="*/ 14 h 108"/>
                              <a:gd name="T74" fmla="*/ 29 w 87"/>
                              <a:gd name="T75" fmla="*/ 17 h 108"/>
                              <a:gd name="T76" fmla="*/ 24 w 87"/>
                              <a:gd name="T77" fmla="*/ 22 h 108"/>
                              <a:gd name="T78" fmla="*/ 21 w 87"/>
                              <a:gd name="T79" fmla="*/ 28 h 108"/>
                              <a:gd name="T80" fmla="*/ 17 w 87"/>
                              <a:gd name="T81" fmla="*/ 35 h 108"/>
                              <a:gd name="T82" fmla="*/ 15 w 87"/>
                              <a:gd name="T83" fmla="*/ 44 h 108"/>
                              <a:gd name="T84" fmla="*/ 15 w 87"/>
                              <a:gd name="T85" fmla="*/ 54 h 108"/>
                              <a:gd name="T86" fmla="*/ 15 w 87"/>
                              <a:gd name="T87" fmla="*/ 65 h 108"/>
                              <a:gd name="T88" fmla="*/ 17 w 87"/>
                              <a:gd name="T89" fmla="*/ 72 h 108"/>
                              <a:gd name="T90" fmla="*/ 21 w 87"/>
                              <a:gd name="T91" fmla="*/ 80 h 108"/>
                              <a:gd name="T92" fmla="*/ 26 w 87"/>
                              <a:gd name="T93" fmla="*/ 86 h 108"/>
                              <a:gd name="T94" fmla="*/ 31 w 87"/>
                              <a:gd name="T95" fmla="*/ 91 h 108"/>
                              <a:gd name="T96" fmla="*/ 37 w 87"/>
                              <a:gd name="T97" fmla="*/ 93 h 108"/>
                              <a:gd name="T98" fmla="*/ 43 w 87"/>
                              <a:gd name="T99" fmla="*/ 96 h 108"/>
                              <a:gd name="T100" fmla="*/ 50 w 87"/>
                              <a:gd name="T101" fmla="*/ 96 h 108"/>
                              <a:gd name="T102" fmla="*/ 60 w 87"/>
                              <a:gd name="T103" fmla="*/ 96 h 108"/>
                              <a:gd name="T104" fmla="*/ 69 w 87"/>
                              <a:gd name="T105" fmla="*/ 92 h 108"/>
                              <a:gd name="T106" fmla="*/ 77 w 87"/>
                              <a:gd name="T107" fmla="*/ 88 h 108"/>
                              <a:gd name="T108" fmla="*/ 86 w 87"/>
                              <a:gd name="T109" fmla="*/ 82 h 108"/>
                              <a:gd name="T110" fmla="*/ 87 w 87"/>
                              <a:gd name="T111" fmla="*/ 82 h 108"/>
                              <a:gd name="T112" fmla="*/ 87 w 87"/>
                              <a:gd name="T113" fmla="*/ 98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87" h="108">
                                <a:moveTo>
                                  <a:pt x="87" y="98"/>
                                </a:moveTo>
                                <a:lnTo>
                                  <a:pt x="82" y="101"/>
                                </a:lnTo>
                                <a:lnTo>
                                  <a:pt x="80" y="102"/>
                                </a:lnTo>
                                <a:lnTo>
                                  <a:pt x="76" y="103"/>
                                </a:lnTo>
                                <a:lnTo>
                                  <a:pt x="71" y="104"/>
                                </a:lnTo>
                                <a:lnTo>
                                  <a:pt x="68" y="105"/>
                                </a:lnTo>
                                <a:lnTo>
                                  <a:pt x="63" y="107"/>
                                </a:lnTo>
                                <a:lnTo>
                                  <a:pt x="56" y="108"/>
                                </a:lnTo>
                                <a:lnTo>
                                  <a:pt x="52" y="108"/>
                                </a:lnTo>
                                <a:lnTo>
                                  <a:pt x="40" y="108"/>
                                </a:lnTo>
                                <a:lnTo>
                                  <a:pt x="31" y="104"/>
                                </a:lnTo>
                                <a:lnTo>
                                  <a:pt x="22" y="101"/>
                                </a:lnTo>
                                <a:lnTo>
                                  <a:pt x="15" y="94"/>
                                </a:lnTo>
                                <a:lnTo>
                                  <a:pt x="8" y="87"/>
                                </a:lnTo>
                                <a:lnTo>
                                  <a:pt x="3" y="77"/>
                                </a:lnTo>
                                <a:lnTo>
                                  <a:pt x="1" y="67"/>
                                </a:lnTo>
                                <a:lnTo>
                                  <a:pt x="0" y="54"/>
                                </a:lnTo>
                                <a:lnTo>
                                  <a:pt x="1" y="41"/>
                                </a:lnTo>
                                <a:lnTo>
                                  <a:pt x="3" y="30"/>
                                </a:lnTo>
                                <a:lnTo>
                                  <a:pt x="8" y="20"/>
                                </a:lnTo>
                                <a:lnTo>
                                  <a:pt x="15" y="13"/>
                                </a:lnTo>
                                <a:lnTo>
                                  <a:pt x="21" y="7"/>
                                </a:lnTo>
                                <a:lnTo>
                                  <a:pt x="31" y="3"/>
                                </a:lnTo>
                                <a:lnTo>
                                  <a:pt x="40" y="1"/>
                                </a:lnTo>
                                <a:lnTo>
                                  <a:pt x="52" y="0"/>
                                </a:lnTo>
                                <a:lnTo>
                                  <a:pt x="60" y="0"/>
                                </a:lnTo>
                                <a:lnTo>
                                  <a:pt x="68" y="2"/>
                                </a:lnTo>
                                <a:lnTo>
                                  <a:pt x="76" y="4"/>
                                </a:lnTo>
                                <a:lnTo>
                                  <a:pt x="87" y="9"/>
                                </a:lnTo>
                                <a:lnTo>
                                  <a:pt x="87" y="25"/>
                                </a:lnTo>
                                <a:lnTo>
                                  <a:pt x="86" y="25"/>
                                </a:lnTo>
                                <a:lnTo>
                                  <a:pt x="77" y="19"/>
                                </a:lnTo>
                                <a:lnTo>
                                  <a:pt x="69" y="14"/>
                                </a:lnTo>
                                <a:lnTo>
                                  <a:pt x="60" y="12"/>
                                </a:lnTo>
                                <a:lnTo>
                                  <a:pt x="50" y="12"/>
                                </a:lnTo>
                                <a:lnTo>
                                  <a:pt x="43" y="12"/>
                                </a:lnTo>
                                <a:lnTo>
                                  <a:pt x="36" y="14"/>
                                </a:lnTo>
                                <a:lnTo>
                                  <a:pt x="29" y="17"/>
                                </a:lnTo>
                                <a:lnTo>
                                  <a:pt x="24" y="22"/>
                                </a:lnTo>
                                <a:lnTo>
                                  <a:pt x="21" y="28"/>
                                </a:lnTo>
                                <a:lnTo>
                                  <a:pt x="17" y="35"/>
                                </a:lnTo>
                                <a:lnTo>
                                  <a:pt x="15" y="44"/>
                                </a:lnTo>
                                <a:lnTo>
                                  <a:pt x="15" y="54"/>
                                </a:lnTo>
                                <a:lnTo>
                                  <a:pt x="15" y="65"/>
                                </a:lnTo>
                                <a:lnTo>
                                  <a:pt x="17" y="72"/>
                                </a:lnTo>
                                <a:lnTo>
                                  <a:pt x="21" y="80"/>
                                </a:lnTo>
                                <a:lnTo>
                                  <a:pt x="26" y="86"/>
                                </a:lnTo>
                                <a:lnTo>
                                  <a:pt x="31" y="91"/>
                                </a:lnTo>
                                <a:lnTo>
                                  <a:pt x="37" y="93"/>
                                </a:lnTo>
                                <a:lnTo>
                                  <a:pt x="43" y="96"/>
                                </a:lnTo>
                                <a:lnTo>
                                  <a:pt x="50" y="96"/>
                                </a:lnTo>
                                <a:lnTo>
                                  <a:pt x="60" y="96"/>
                                </a:lnTo>
                                <a:lnTo>
                                  <a:pt x="69" y="92"/>
                                </a:lnTo>
                                <a:lnTo>
                                  <a:pt x="77" y="88"/>
                                </a:lnTo>
                                <a:lnTo>
                                  <a:pt x="86" y="82"/>
                                </a:lnTo>
                                <a:lnTo>
                                  <a:pt x="87" y="82"/>
                                </a:lnTo>
                                <a:lnTo>
                                  <a:pt x="87" y="9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01" name="Freeform 766"/>
                        <wps:cNvSpPr>
                          <a:spLocks noEditPoints="1"/>
                        </wps:cNvSpPr>
                        <wps:spPr bwMode="auto">
                          <a:xfrm>
                            <a:off x="7737476" y="4032250"/>
                            <a:ext cx="52388" cy="57150"/>
                          </a:xfrm>
                          <a:custGeom>
                            <a:avLst/>
                            <a:gdLst>
                              <a:gd name="T0" fmla="*/ 84 w 97"/>
                              <a:gd name="T1" fmla="*/ 13 h 108"/>
                              <a:gd name="T2" fmla="*/ 90 w 97"/>
                              <a:gd name="T3" fmla="*/ 20 h 108"/>
                              <a:gd name="T4" fmla="*/ 93 w 97"/>
                              <a:gd name="T5" fmla="*/ 30 h 108"/>
                              <a:gd name="T6" fmla="*/ 96 w 97"/>
                              <a:gd name="T7" fmla="*/ 41 h 108"/>
                              <a:gd name="T8" fmla="*/ 97 w 97"/>
                              <a:gd name="T9" fmla="*/ 54 h 108"/>
                              <a:gd name="T10" fmla="*/ 96 w 97"/>
                              <a:gd name="T11" fmla="*/ 66 h 108"/>
                              <a:gd name="T12" fmla="*/ 93 w 97"/>
                              <a:gd name="T13" fmla="*/ 77 h 108"/>
                              <a:gd name="T14" fmla="*/ 88 w 97"/>
                              <a:gd name="T15" fmla="*/ 87 h 108"/>
                              <a:gd name="T16" fmla="*/ 84 w 97"/>
                              <a:gd name="T17" fmla="*/ 94 h 108"/>
                              <a:gd name="T18" fmla="*/ 76 w 97"/>
                              <a:gd name="T19" fmla="*/ 101 h 108"/>
                              <a:gd name="T20" fmla="*/ 68 w 97"/>
                              <a:gd name="T21" fmla="*/ 104 h 108"/>
                              <a:gd name="T22" fmla="*/ 59 w 97"/>
                              <a:gd name="T23" fmla="*/ 108 h 108"/>
                              <a:gd name="T24" fmla="*/ 48 w 97"/>
                              <a:gd name="T25" fmla="*/ 108 h 108"/>
                              <a:gd name="T26" fmla="*/ 37 w 97"/>
                              <a:gd name="T27" fmla="*/ 108 h 108"/>
                              <a:gd name="T28" fmla="*/ 28 w 97"/>
                              <a:gd name="T29" fmla="*/ 104 h 108"/>
                              <a:gd name="T30" fmla="*/ 19 w 97"/>
                              <a:gd name="T31" fmla="*/ 101 h 108"/>
                              <a:gd name="T32" fmla="*/ 12 w 97"/>
                              <a:gd name="T33" fmla="*/ 94 h 108"/>
                              <a:gd name="T34" fmla="*/ 7 w 97"/>
                              <a:gd name="T35" fmla="*/ 87 h 108"/>
                              <a:gd name="T36" fmla="*/ 2 w 97"/>
                              <a:gd name="T37" fmla="*/ 77 h 108"/>
                              <a:gd name="T38" fmla="*/ 0 w 97"/>
                              <a:gd name="T39" fmla="*/ 66 h 108"/>
                              <a:gd name="T40" fmla="*/ 0 w 97"/>
                              <a:gd name="T41" fmla="*/ 54 h 108"/>
                              <a:gd name="T42" fmla="*/ 0 w 97"/>
                              <a:gd name="T43" fmla="*/ 41 h 108"/>
                              <a:gd name="T44" fmla="*/ 2 w 97"/>
                              <a:gd name="T45" fmla="*/ 30 h 108"/>
                              <a:gd name="T46" fmla="*/ 7 w 97"/>
                              <a:gd name="T47" fmla="*/ 22 h 108"/>
                              <a:gd name="T48" fmla="*/ 12 w 97"/>
                              <a:gd name="T49" fmla="*/ 13 h 108"/>
                              <a:gd name="T50" fmla="*/ 19 w 97"/>
                              <a:gd name="T51" fmla="*/ 7 h 108"/>
                              <a:gd name="T52" fmla="*/ 28 w 97"/>
                              <a:gd name="T53" fmla="*/ 3 h 108"/>
                              <a:gd name="T54" fmla="*/ 38 w 97"/>
                              <a:gd name="T55" fmla="*/ 0 h 108"/>
                              <a:gd name="T56" fmla="*/ 48 w 97"/>
                              <a:gd name="T57" fmla="*/ 0 h 108"/>
                              <a:gd name="T58" fmla="*/ 59 w 97"/>
                              <a:gd name="T59" fmla="*/ 0 h 108"/>
                              <a:gd name="T60" fmla="*/ 68 w 97"/>
                              <a:gd name="T61" fmla="*/ 3 h 108"/>
                              <a:gd name="T62" fmla="*/ 76 w 97"/>
                              <a:gd name="T63" fmla="*/ 7 h 108"/>
                              <a:gd name="T64" fmla="*/ 84 w 97"/>
                              <a:gd name="T65" fmla="*/ 13 h 108"/>
                              <a:gd name="T66" fmla="*/ 82 w 97"/>
                              <a:gd name="T67" fmla="*/ 54 h 108"/>
                              <a:gd name="T68" fmla="*/ 81 w 97"/>
                              <a:gd name="T69" fmla="*/ 35 h 108"/>
                              <a:gd name="T70" fmla="*/ 72 w 97"/>
                              <a:gd name="T71" fmla="*/ 23 h 108"/>
                              <a:gd name="T72" fmla="*/ 68 w 97"/>
                              <a:gd name="T73" fmla="*/ 17 h 108"/>
                              <a:gd name="T74" fmla="*/ 55 w 97"/>
                              <a:gd name="T75" fmla="*/ 12 h 108"/>
                              <a:gd name="T76" fmla="*/ 48 w 97"/>
                              <a:gd name="T77" fmla="*/ 12 h 108"/>
                              <a:gd name="T78" fmla="*/ 40 w 97"/>
                              <a:gd name="T79" fmla="*/ 12 h 108"/>
                              <a:gd name="T80" fmla="*/ 28 w 97"/>
                              <a:gd name="T81" fmla="*/ 17 h 108"/>
                              <a:gd name="T82" fmla="*/ 23 w 97"/>
                              <a:gd name="T83" fmla="*/ 23 h 108"/>
                              <a:gd name="T84" fmla="*/ 16 w 97"/>
                              <a:gd name="T85" fmla="*/ 35 h 108"/>
                              <a:gd name="T86" fmla="*/ 13 w 97"/>
                              <a:gd name="T87" fmla="*/ 54 h 108"/>
                              <a:gd name="T88" fmla="*/ 16 w 97"/>
                              <a:gd name="T89" fmla="*/ 72 h 108"/>
                              <a:gd name="T90" fmla="*/ 23 w 97"/>
                              <a:gd name="T91" fmla="*/ 86 h 108"/>
                              <a:gd name="T92" fmla="*/ 28 w 97"/>
                              <a:gd name="T93" fmla="*/ 91 h 108"/>
                              <a:gd name="T94" fmla="*/ 40 w 97"/>
                              <a:gd name="T95" fmla="*/ 96 h 108"/>
                              <a:gd name="T96" fmla="*/ 48 w 97"/>
                              <a:gd name="T97" fmla="*/ 96 h 108"/>
                              <a:gd name="T98" fmla="*/ 55 w 97"/>
                              <a:gd name="T99" fmla="*/ 96 h 108"/>
                              <a:gd name="T100" fmla="*/ 68 w 97"/>
                              <a:gd name="T101" fmla="*/ 91 h 108"/>
                              <a:gd name="T102" fmla="*/ 72 w 97"/>
                              <a:gd name="T103" fmla="*/ 86 h 108"/>
                              <a:gd name="T104" fmla="*/ 81 w 97"/>
                              <a:gd name="T105" fmla="*/ 72 h 108"/>
                              <a:gd name="T106" fmla="*/ 82 w 97"/>
                              <a:gd name="T107" fmla="*/ 54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08">
                                <a:moveTo>
                                  <a:pt x="84" y="13"/>
                                </a:moveTo>
                                <a:lnTo>
                                  <a:pt x="90" y="20"/>
                                </a:lnTo>
                                <a:lnTo>
                                  <a:pt x="93" y="30"/>
                                </a:lnTo>
                                <a:lnTo>
                                  <a:pt x="96" y="41"/>
                                </a:lnTo>
                                <a:lnTo>
                                  <a:pt x="97" y="54"/>
                                </a:lnTo>
                                <a:lnTo>
                                  <a:pt x="96" y="66"/>
                                </a:lnTo>
                                <a:lnTo>
                                  <a:pt x="93" y="77"/>
                                </a:lnTo>
                                <a:lnTo>
                                  <a:pt x="88" y="87"/>
                                </a:lnTo>
                                <a:lnTo>
                                  <a:pt x="84" y="94"/>
                                </a:lnTo>
                                <a:lnTo>
                                  <a:pt x="76" y="101"/>
                                </a:lnTo>
                                <a:lnTo>
                                  <a:pt x="68" y="104"/>
                                </a:lnTo>
                                <a:lnTo>
                                  <a:pt x="59" y="108"/>
                                </a:lnTo>
                                <a:lnTo>
                                  <a:pt x="48" y="108"/>
                                </a:lnTo>
                                <a:lnTo>
                                  <a:pt x="37" y="108"/>
                                </a:lnTo>
                                <a:lnTo>
                                  <a:pt x="28" y="104"/>
                                </a:lnTo>
                                <a:lnTo>
                                  <a:pt x="19" y="101"/>
                                </a:lnTo>
                                <a:lnTo>
                                  <a:pt x="12" y="94"/>
                                </a:lnTo>
                                <a:lnTo>
                                  <a:pt x="7" y="87"/>
                                </a:lnTo>
                                <a:lnTo>
                                  <a:pt x="2" y="77"/>
                                </a:lnTo>
                                <a:lnTo>
                                  <a:pt x="0" y="66"/>
                                </a:lnTo>
                                <a:lnTo>
                                  <a:pt x="0" y="54"/>
                                </a:lnTo>
                                <a:lnTo>
                                  <a:pt x="0" y="41"/>
                                </a:lnTo>
                                <a:lnTo>
                                  <a:pt x="2" y="30"/>
                                </a:lnTo>
                                <a:lnTo>
                                  <a:pt x="7" y="22"/>
                                </a:lnTo>
                                <a:lnTo>
                                  <a:pt x="12" y="13"/>
                                </a:lnTo>
                                <a:lnTo>
                                  <a:pt x="19" y="7"/>
                                </a:lnTo>
                                <a:lnTo>
                                  <a:pt x="28" y="3"/>
                                </a:lnTo>
                                <a:lnTo>
                                  <a:pt x="38" y="0"/>
                                </a:lnTo>
                                <a:lnTo>
                                  <a:pt x="48" y="0"/>
                                </a:lnTo>
                                <a:lnTo>
                                  <a:pt x="59" y="0"/>
                                </a:lnTo>
                                <a:lnTo>
                                  <a:pt x="68" y="3"/>
                                </a:lnTo>
                                <a:lnTo>
                                  <a:pt x="76" y="7"/>
                                </a:lnTo>
                                <a:lnTo>
                                  <a:pt x="84" y="13"/>
                                </a:lnTo>
                                <a:close/>
                                <a:moveTo>
                                  <a:pt x="82" y="54"/>
                                </a:moveTo>
                                <a:lnTo>
                                  <a:pt x="81" y="35"/>
                                </a:lnTo>
                                <a:lnTo>
                                  <a:pt x="72" y="23"/>
                                </a:lnTo>
                                <a:lnTo>
                                  <a:pt x="68" y="17"/>
                                </a:lnTo>
                                <a:lnTo>
                                  <a:pt x="55" y="12"/>
                                </a:lnTo>
                                <a:lnTo>
                                  <a:pt x="48" y="12"/>
                                </a:lnTo>
                                <a:lnTo>
                                  <a:pt x="40" y="12"/>
                                </a:lnTo>
                                <a:lnTo>
                                  <a:pt x="28" y="17"/>
                                </a:lnTo>
                                <a:lnTo>
                                  <a:pt x="23" y="23"/>
                                </a:lnTo>
                                <a:lnTo>
                                  <a:pt x="16" y="35"/>
                                </a:lnTo>
                                <a:lnTo>
                                  <a:pt x="13" y="54"/>
                                </a:lnTo>
                                <a:lnTo>
                                  <a:pt x="16" y="72"/>
                                </a:lnTo>
                                <a:lnTo>
                                  <a:pt x="23" y="86"/>
                                </a:lnTo>
                                <a:lnTo>
                                  <a:pt x="28" y="91"/>
                                </a:lnTo>
                                <a:lnTo>
                                  <a:pt x="40" y="96"/>
                                </a:lnTo>
                                <a:lnTo>
                                  <a:pt x="48" y="96"/>
                                </a:lnTo>
                                <a:lnTo>
                                  <a:pt x="55" y="96"/>
                                </a:lnTo>
                                <a:lnTo>
                                  <a:pt x="68" y="91"/>
                                </a:lnTo>
                                <a:lnTo>
                                  <a:pt x="72" y="86"/>
                                </a:lnTo>
                                <a:lnTo>
                                  <a:pt x="81" y="72"/>
                                </a:lnTo>
                                <a:lnTo>
                                  <a:pt x="82"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02" name="Freeform 767"/>
                        <wps:cNvSpPr>
                          <a:spLocks noEditPoints="1"/>
                        </wps:cNvSpPr>
                        <wps:spPr bwMode="auto">
                          <a:xfrm>
                            <a:off x="7797801" y="4032250"/>
                            <a:ext cx="50800" cy="57150"/>
                          </a:xfrm>
                          <a:custGeom>
                            <a:avLst/>
                            <a:gdLst>
                              <a:gd name="T0" fmla="*/ 84 w 96"/>
                              <a:gd name="T1" fmla="*/ 13 h 108"/>
                              <a:gd name="T2" fmla="*/ 89 w 96"/>
                              <a:gd name="T3" fmla="*/ 20 h 108"/>
                              <a:gd name="T4" fmla="*/ 94 w 96"/>
                              <a:gd name="T5" fmla="*/ 30 h 108"/>
                              <a:gd name="T6" fmla="*/ 96 w 96"/>
                              <a:gd name="T7" fmla="*/ 41 h 108"/>
                              <a:gd name="T8" fmla="*/ 96 w 96"/>
                              <a:gd name="T9" fmla="*/ 54 h 108"/>
                              <a:gd name="T10" fmla="*/ 96 w 96"/>
                              <a:gd name="T11" fmla="*/ 66 h 108"/>
                              <a:gd name="T12" fmla="*/ 92 w 96"/>
                              <a:gd name="T13" fmla="*/ 77 h 108"/>
                              <a:gd name="T14" fmla="*/ 89 w 96"/>
                              <a:gd name="T15" fmla="*/ 87 h 108"/>
                              <a:gd name="T16" fmla="*/ 84 w 96"/>
                              <a:gd name="T17" fmla="*/ 94 h 108"/>
                              <a:gd name="T18" fmla="*/ 76 w 96"/>
                              <a:gd name="T19" fmla="*/ 101 h 108"/>
                              <a:gd name="T20" fmla="*/ 68 w 96"/>
                              <a:gd name="T21" fmla="*/ 104 h 108"/>
                              <a:gd name="T22" fmla="*/ 59 w 96"/>
                              <a:gd name="T23" fmla="*/ 108 h 108"/>
                              <a:gd name="T24" fmla="*/ 48 w 96"/>
                              <a:gd name="T25" fmla="*/ 108 h 108"/>
                              <a:gd name="T26" fmla="*/ 37 w 96"/>
                              <a:gd name="T27" fmla="*/ 108 h 108"/>
                              <a:gd name="T28" fmla="*/ 28 w 96"/>
                              <a:gd name="T29" fmla="*/ 104 h 108"/>
                              <a:gd name="T30" fmla="*/ 20 w 96"/>
                              <a:gd name="T31" fmla="*/ 101 h 108"/>
                              <a:gd name="T32" fmla="*/ 12 w 96"/>
                              <a:gd name="T33" fmla="*/ 94 h 108"/>
                              <a:gd name="T34" fmla="*/ 6 w 96"/>
                              <a:gd name="T35" fmla="*/ 87 h 108"/>
                              <a:gd name="T36" fmla="*/ 3 w 96"/>
                              <a:gd name="T37" fmla="*/ 77 h 108"/>
                              <a:gd name="T38" fmla="*/ 0 w 96"/>
                              <a:gd name="T39" fmla="*/ 66 h 108"/>
                              <a:gd name="T40" fmla="*/ 0 w 96"/>
                              <a:gd name="T41" fmla="*/ 54 h 108"/>
                              <a:gd name="T42" fmla="*/ 0 w 96"/>
                              <a:gd name="T43" fmla="*/ 41 h 108"/>
                              <a:gd name="T44" fmla="*/ 3 w 96"/>
                              <a:gd name="T45" fmla="*/ 30 h 108"/>
                              <a:gd name="T46" fmla="*/ 6 w 96"/>
                              <a:gd name="T47" fmla="*/ 22 h 108"/>
                              <a:gd name="T48" fmla="*/ 12 w 96"/>
                              <a:gd name="T49" fmla="*/ 13 h 108"/>
                              <a:gd name="T50" fmla="*/ 20 w 96"/>
                              <a:gd name="T51" fmla="*/ 7 h 108"/>
                              <a:gd name="T52" fmla="*/ 28 w 96"/>
                              <a:gd name="T53" fmla="*/ 3 h 108"/>
                              <a:gd name="T54" fmla="*/ 37 w 96"/>
                              <a:gd name="T55" fmla="*/ 0 h 108"/>
                              <a:gd name="T56" fmla="*/ 48 w 96"/>
                              <a:gd name="T57" fmla="*/ 0 h 108"/>
                              <a:gd name="T58" fmla="*/ 59 w 96"/>
                              <a:gd name="T59" fmla="*/ 0 h 108"/>
                              <a:gd name="T60" fmla="*/ 68 w 96"/>
                              <a:gd name="T61" fmla="*/ 3 h 108"/>
                              <a:gd name="T62" fmla="*/ 76 w 96"/>
                              <a:gd name="T63" fmla="*/ 7 h 108"/>
                              <a:gd name="T64" fmla="*/ 84 w 96"/>
                              <a:gd name="T65" fmla="*/ 13 h 108"/>
                              <a:gd name="T66" fmla="*/ 83 w 96"/>
                              <a:gd name="T67" fmla="*/ 54 h 108"/>
                              <a:gd name="T68" fmla="*/ 80 w 96"/>
                              <a:gd name="T69" fmla="*/ 35 h 108"/>
                              <a:gd name="T70" fmla="*/ 73 w 96"/>
                              <a:gd name="T71" fmla="*/ 23 h 108"/>
                              <a:gd name="T72" fmla="*/ 68 w 96"/>
                              <a:gd name="T73" fmla="*/ 17 h 108"/>
                              <a:gd name="T74" fmla="*/ 56 w 96"/>
                              <a:gd name="T75" fmla="*/ 12 h 108"/>
                              <a:gd name="T76" fmla="*/ 48 w 96"/>
                              <a:gd name="T77" fmla="*/ 12 h 108"/>
                              <a:gd name="T78" fmla="*/ 41 w 96"/>
                              <a:gd name="T79" fmla="*/ 12 h 108"/>
                              <a:gd name="T80" fmla="*/ 28 w 96"/>
                              <a:gd name="T81" fmla="*/ 17 h 108"/>
                              <a:gd name="T82" fmla="*/ 23 w 96"/>
                              <a:gd name="T83" fmla="*/ 23 h 108"/>
                              <a:gd name="T84" fmla="*/ 16 w 96"/>
                              <a:gd name="T85" fmla="*/ 35 h 108"/>
                              <a:gd name="T86" fmla="*/ 14 w 96"/>
                              <a:gd name="T87" fmla="*/ 54 h 108"/>
                              <a:gd name="T88" fmla="*/ 16 w 96"/>
                              <a:gd name="T89" fmla="*/ 72 h 108"/>
                              <a:gd name="T90" fmla="*/ 23 w 96"/>
                              <a:gd name="T91" fmla="*/ 86 h 108"/>
                              <a:gd name="T92" fmla="*/ 28 w 96"/>
                              <a:gd name="T93" fmla="*/ 91 h 108"/>
                              <a:gd name="T94" fmla="*/ 41 w 96"/>
                              <a:gd name="T95" fmla="*/ 96 h 108"/>
                              <a:gd name="T96" fmla="*/ 48 w 96"/>
                              <a:gd name="T97" fmla="*/ 96 h 108"/>
                              <a:gd name="T98" fmla="*/ 56 w 96"/>
                              <a:gd name="T99" fmla="*/ 96 h 108"/>
                              <a:gd name="T100" fmla="*/ 68 w 96"/>
                              <a:gd name="T101" fmla="*/ 91 h 108"/>
                              <a:gd name="T102" fmla="*/ 73 w 96"/>
                              <a:gd name="T103" fmla="*/ 86 h 108"/>
                              <a:gd name="T104" fmla="*/ 80 w 96"/>
                              <a:gd name="T105" fmla="*/ 72 h 108"/>
                              <a:gd name="T106" fmla="*/ 83 w 96"/>
                              <a:gd name="T107" fmla="*/ 54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6" h="108">
                                <a:moveTo>
                                  <a:pt x="84" y="13"/>
                                </a:moveTo>
                                <a:lnTo>
                                  <a:pt x="89" y="20"/>
                                </a:lnTo>
                                <a:lnTo>
                                  <a:pt x="94" y="30"/>
                                </a:lnTo>
                                <a:lnTo>
                                  <a:pt x="96" y="41"/>
                                </a:lnTo>
                                <a:lnTo>
                                  <a:pt x="96" y="54"/>
                                </a:lnTo>
                                <a:lnTo>
                                  <a:pt x="96" y="66"/>
                                </a:lnTo>
                                <a:lnTo>
                                  <a:pt x="92" y="77"/>
                                </a:lnTo>
                                <a:lnTo>
                                  <a:pt x="89" y="87"/>
                                </a:lnTo>
                                <a:lnTo>
                                  <a:pt x="84" y="94"/>
                                </a:lnTo>
                                <a:lnTo>
                                  <a:pt x="76" y="101"/>
                                </a:lnTo>
                                <a:lnTo>
                                  <a:pt x="68" y="104"/>
                                </a:lnTo>
                                <a:lnTo>
                                  <a:pt x="59" y="108"/>
                                </a:lnTo>
                                <a:lnTo>
                                  <a:pt x="48" y="108"/>
                                </a:lnTo>
                                <a:lnTo>
                                  <a:pt x="37" y="108"/>
                                </a:lnTo>
                                <a:lnTo>
                                  <a:pt x="28" y="104"/>
                                </a:lnTo>
                                <a:lnTo>
                                  <a:pt x="20" y="101"/>
                                </a:lnTo>
                                <a:lnTo>
                                  <a:pt x="12" y="94"/>
                                </a:lnTo>
                                <a:lnTo>
                                  <a:pt x="6" y="87"/>
                                </a:lnTo>
                                <a:lnTo>
                                  <a:pt x="3" y="77"/>
                                </a:lnTo>
                                <a:lnTo>
                                  <a:pt x="0" y="66"/>
                                </a:lnTo>
                                <a:lnTo>
                                  <a:pt x="0" y="54"/>
                                </a:lnTo>
                                <a:lnTo>
                                  <a:pt x="0" y="41"/>
                                </a:lnTo>
                                <a:lnTo>
                                  <a:pt x="3" y="30"/>
                                </a:lnTo>
                                <a:lnTo>
                                  <a:pt x="6" y="22"/>
                                </a:lnTo>
                                <a:lnTo>
                                  <a:pt x="12" y="13"/>
                                </a:lnTo>
                                <a:lnTo>
                                  <a:pt x="20" y="7"/>
                                </a:lnTo>
                                <a:lnTo>
                                  <a:pt x="28" y="3"/>
                                </a:lnTo>
                                <a:lnTo>
                                  <a:pt x="37" y="0"/>
                                </a:lnTo>
                                <a:lnTo>
                                  <a:pt x="48" y="0"/>
                                </a:lnTo>
                                <a:lnTo>
                                  <a:pt x="59" y="0"/>
                                </a:lnTo>
                                <a:lnTo>
                                  <a:pt x="68" y="3"/>
                                </a:lnTo>
                                <a:lnTo>
                                  <a:pt x="76" y="7"/>
                                </a:lnTo>
                                <a:lnTo>
                                  <a:pt x="84" y="13"/>
                                </a:lnTo>
                                <a:close/>
                                <a:moveTo>
                                  <a:pt x="83" y="54"/>
                                </a:moveTo>
                                <a:lnTo>
                                  <a:pt x="80" y="35"/>
                                </a:lnTo>
                                <a:lnTo>
                                  <a:pt x="73" y="23"/>
                                </a:lnTo>
                                <a:lnTo>
                                  <a:pt x="68" y="17"/>
                                </a:lnTo>
                                <a:lnTo>
                                  <a:pt x="56" y="12"/>
                                </a:lnTo>
                                <a:lnTo>
                                  <a:pt x="48" y="12"/>
                                </a:lnTo>
                                <a:lnTo>
                                  <a:pt x="41" y="12"/>
                                </a:lnTo>
                                <a:lnTo>
                                  <a:pt x="28" y="17"/>
                                </a:lnTo>
                                <a:lnTo>
                                  <a:pt x="23" y="23"/>
                                </a:lnTo>
                                <a:lnTo>
                                  <a:pt x="16" y="35"/>
                                </a:lnTo>
                                <a:lnTo>
                                  <a:pt x="14" y="54"/>
                                </a:lnTo>
                                <a:lnTo>
                                  <a:pt x="16" y="72"/>
                                </a:lnTo>
                                <a:lnTo>
                                  <a:pt x="23" y="86"/>
                                </a:lnTo>
                                <a:lnTo>
                                  <a:pt x="28" y="91"/>
                                </a:lnTo>
                                <a:lnTo>
                                  <a:pt x="41" y="96"/>
                                </a:lnTo>
                                <a:lnTo>
                                  <a:pt x="48" y="96"/>
                                </a:lnTo>
                                <a:lnTo>
                                  <a:pt x="56" y="96"/>
                                </a:lnTo>
                                <a:lnTo>
                                  <a:pt x="68" y="91"/>
                                </a:lnTo>
                                <a:lnTo>
                                  <a:pt x="73" y="86"/>
                                </a:lnTo>
                                <a:lnTo>
                                  <a:pt x="80" y="72"/>
                                </a:lnTo>
                                <a:lnTo>
                                  <a:pt x="83"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03" name="Freeform 768"/>
                        <wps:cNvSpPr>
                          <a:spLocks/>
                        </wps:cNvSpPr>
                        <wps:spPr bwMode="auto">
                          <a:xfrm>
                            <a:off x="7859713" y="4032250"/>
                            <a:ext cx="42863" cy="55563"/>
                          </a:xfrm>
                          <a:custGeom>
                            <a:avLst/>
                            <a:gdLst>
                              <a:gd name="T0" fmla="*/ 80 w 80"/>
                              <a:gd name="T1" fmla="*/ 103 h 103"/>
                              <a:gd name="T2" fmla="*/ 67 w 80"/>
                              <a:gd name="T3" fmla="*/ 103 h 103"/>
                              <a:gd name="T4" fmla="*/ 67 w 80"/>
                              <a:gd name="T5" fmla="*/ 53 h 103"/>
                              <a:gd name="T6" fmla="*/ 15 w 80"/>
                              <a:gd name="T7" fmla="*/ 53 h 103"/>
                              <a:gd name="T8" fmla="*/ 15 w 80"/>
                              <a:gd name="T9" fmla="*/ 103 h 103"/>
                              <a:gd name="T10" fmla="*/ 0 w 80"/>
                              <a:gd name="T11" fmla="*/ 103 h 103"/>
                              <a:gd name="T12" fmla="*/ 0 w 80"/>
                              <a:gd name="T13" fmla="*/ 0 h 103"/>
                              <a:gd name="T14" fmla="*/ 15 w 80"/>
                              <a:gd name="T15" fmla="*/ 0 h 103"/>
                              <a:gd name="T16" fmla="*/ 15 w 80"/>
                              <a:gd name="T17" fmla="*/ 41 h 103"/>
                              <a:gd name="T18" fmla="*/ 67 w 80"/>
                              <a:gd name="T19" fmla="*/ 41 h 103"/>
                              <a:gd name="T20" fmla="*/ 67 w 80"/>
                              <a:gd name="T21" fmla="*/ 0 h 103"/>
                              <a:gd name="T22" fmla="*/ 80 w 80"/>
                              <a:gd name="T23" fmla="*/ 0 h 103"/>
                              <a:gd name="T24" fmla="*/ 80 w 80"/>
                              <a:gd name="T25" fmla="*/ 103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80" h="103">
                                <a:moveTo>
                                  <a:pt x="80" y="103"/>
                                </a:moveTo>
                                <a:lnTo>
                                  <a:pt x="67" y="103"/>
                                </a:lnTo>
                                <a:lnTo>
                                  <a:pt x="67" y="53"/>
                                </a:lnTo>
                                <a:lnTo>
                                  <a:pt x="15" y="53"/>
                                </a:lnTo>
                                <a:lnTo>
                                  <a:pt x="15" y="103"/>
                                </a:lnTo>
                                <a:lnTo>
                                  <a:pt x="0" y="103"/>
                                </a:lnTo>
                                <a:lnTo>
                                  <a:pt x="0" y="0"/>
                                </a:lnTo>
                                <a:lnTo>
                                  <a:pt x="15" y="0"/>
                                </a:lnTo>
                                <a:lnTo>
                                  <a:pt x="15" y="41"/>
                                </a:lnTo>
                                <a:lnTo>
                                  <a:pt x="67" y="41"/>
                                </a:lnTo>
                                <a:lnTo>
                                  <a:pt x="67" y="0"/>
                                </a:lnTo>
                                <a:lnTo>
                                  <a:pt x="80" y="0"/>
                                </a:lnTo>
                                <a:lnTo>
                                  <a:pt x="80" y="10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04" name="Freeform 769"/>
                        <wps:cNvSpPr>
                          <a:spLocks noEditPoints="1"/>
                        </wps:cNvSpPr>
                        <wps:spPr bwMode="auto">
                          <a:xfrm>
                            <a:off x="6856413" y="4022725"/>
                            <a:ext cx="52388" cy="57150"/>
                          </a:xfrm>
                          <a:custGeom>
                            <a:avLst/>
                            <a:gdLst>
                              <a:gd name="T0" fmla="*/ 83 w 97"/>
                              <a:gd name="T1" fmla="*/ 14 h 109"/>
                              <a:gd name="T2" fmla="*/ 90 w 97"/>
                              <a:gd name="T3" fmla="*/ 21 h 109"/>
                              <a:gd name="T4" fmla="*/ 93 w 97"/>
                              <a:gd name="T5" fmla="*/ 31 h 109"/>
                              <a:gd name="T6" fmla="*/ 96 w 97"/>
                              <a:gd name="T7" fmla="*/ 42 h 109"/>
                              <a:gd name="T8" fmla="*/ 97 w 97"/>
                              <a:gd name="T9" fmla="*/ 54 h 109"/>
                              <a:gd name="T10" fmla="*/ 96 w 97"/>
                              <a:gd name="T11" fmla="*/ 67 h 109"/>
                              <a:gd name="T12" fmla="*/ 93 w 97"/>
                              <a:gd name="T13" fmla="*/ 78 h 109"/>
                              <a:gd name="T14" fmla="*/ 90 w 97"/>
                              <a:gd name="T15" fmla="*/ 88 h 109"/>
                              <a:gd name="T16" fmla="*/ 83 w 97"/>
                              <a:gd name="T17" fmla="*/ 95 h 109"/>
                              <a:gd name="T18" fmla="*/ 77 w 97"/>
                              <a:gd name="T19" fmla="*/ 101 h 109"/>
                              <a:gd name="T20" fmla="*/ 69 w 97"/>
                              <a:gd name="T21" fmla="*/ 105 h 109"/>
                              <a:gd name="T22" fmla="*/ 59 w 97"/>
                              <a:gd name="T23" fmla="*/ 109 h 109"/>
                              <a:gd name="T24" fmla="*/ 49 w 97"/>
                              <a:gd name="T25" fmla="*/ 109 h 109"/>
                              <a:gd name="T26" fmla="*/ 38 w 97"/>
                              <a:gd name="T27" fmla="*/ 109 h 109"/>
                              <a:gd name="T28" fmla="*/ 28 w 97"/>
                              <a:gd name="T29" fmla="*/ 105 h 109"/>
                              <a:gd name="T30" fmla="*/ 19 w 97"/>
                              <a:gd name="T31" fmla="*/ 101 h 109"/>
                              <a:gd name="T32" fmla="*/ 13 w 97"/>
                              <a:gd name="T33" fmla="*/ 95 h 109"/>
                              <a:gd name="T34" fmla="*/ 7 w 97"/>
                              <a:gd name="T35" fmla="*/ 86 h 109"/>
                              <a:gd name="T36" fmla="*/ 3 w 97"/>
                              <a:gd name="T37" fmla="*/ 78 h 109"/>
                              <a:gd name="T38" fmla="*/ 1 w 97"/>
                              <a:gd name="T39" fmla="*/ 67 h 109"/>
                              <a:gd name="T40" fmla="*/ 0 w 97"/>
                              <a:gd name="T41" fmla="*/ 54 h 109"/>
                              <a:gd name="T42" fmla="*/ 1 w 97"/>
                              <a:gd name="T43" fmla="*/ 42 h 109"/>
                              <a:gd name="T44" fmla="*/ 3 w 97"/>
                              <a:gd name="T45" fmla="*/ 31 h 109"/>
                              <a:gd name="T46" fmla="*/ 7 w 97"/>
                              <a:gd name="T47" fmla="*/ 21 h 109"/>
                              <a:gd name="T48" fmla="*/ 13 w 97"/>
                              <a:gd name="T49" fmla="*/ 14 h 109"/>
                              <a:gd name="T50" fmla="*/ 19 w 97"/>
                              <a:gd name="T51" fmla="*/ 8 h 109"/>
                              <a:gd name="T52" fmla="*/ 28 w 97"/>
                              <a:gd name="T53" fmla="*/ 4 h 109"/>
                              <a:gd name="T54" fmla="*/ 38 w 97"/>
                              <a:gd name="T55" fmla="*/ 0 h 109"/>
                              <a:gd name="T56" fmla="*/ 49 w 97"/>
                              <a:gd name="T57" fmla="*/ 0 h 109"/>
                              <a:gd name="T58" fmla="*/ 59 w 97"/>
                              <a:gd name="T59" fmla="*/ 0 h 109"/>
                              <a:gd name="T60" fmla="*/ 69 w 97"/>
                              <a:gd name="T61" fmla="*/ 4 h 109"/>
                              <a:gd name="T62" fmla="*/ 77 w 97"/>
                              <a:gd name="T63" fmla="*/ 8 h 109"/>
                              <a:gd name="T64" fmla="*/ 83 w 97"/>
                              <a:gd name="T65" fmla="*/ 14 h 109"/>
                              <a:gd name="T66" fmla="*/ 82 w 97"/>
                              <a:gd name="T67" fmla="*/ 54 h 109"/>
                              <a:gd name="T68" fmla="*/ 81 w 97"/>
                              <a:gd name="T69" fmla="*/ 36 h 109"/>
                              <a:gd name="T70" fmla="*/ 73 w 97"/>
                              <a:gd name="T71" fmla="*/ 22 h 109"/>
                              <a:gd name="T72" fmla="*/ 69 w 97"/>
                              <a:gd name="T73" fmla="*/ 18 h 109"/>
                              <a:gd name="T74" fmla="*/ 56 w 97"/>
                              <a:gd name="T75" fmla="*/ 13 h 109"/>
                              <a:gd name="T76" fmla="*/ 49 w 97"/>
                              <a:gd name="T77" fmla="*/ 11 h 109"/>
                              <a:gd name="T78" fmla="*/ 40 w 97"/>
                              <a:gd name="T79" fmla="*/ 13 h 109"/>
                              <a:gd name="T80" fmla="*/ 28 w 97"/>
                              <a:gd name="T81" fmla="*/ 18 h 109"/>
                              <a:gd name="T82" fmla="*/ 23 w 97"/>
                              <a:gd name="T83" fmla="*/ 22 h 109"/>
                              <a:gd name="T84" fmla="*/ 16 w 97"/>
                              <a:gd name="T85" fmla="*/ 36 h 109"/>
                              <a:gd name="T86" fmla="*/ 14 w 97"/>
                              <a:gd name="T87" fmla="*/ 54 h 109"/>
                              <a:gd name="T88" fmla="*/ 16 w 97"/>
                              <a:gd name="T89" fmla="*/ 73 h 109"/>
                              <a:gd name="T90" fmla="*/ 23 w 97"/>
                              <a:gd name="T91" fmla="*/ 86 h 109"/>
                              <a:gd name="T92" fmla="*/ 28 w 97"/>
                              <a:gd name="T93" fmla="*/ 91 h 109"/>
                              <a:gd name="T94" fmla="*/ 40 w 97"/>
                              <a:gd name="T95" fmla="*/ 96 h 109"/>
                              <a:gd name="T96" fmla="*/ 49 w 97"/>
                              <a:gd name="T97" fmla="*/ 96 h 109"/>
                              <a:gd name="T98" fmla="*/ 56 w 97"/>
                              <a:gd name="T99" fmla="*/ 96 h 109"/>
                              <a:gd name="T100" fmla="*/ 69 w 97"/>
                              <a:gd name="T101" fmla="*/ 91 h 109"/>
                              <a:gd name="T102" fmla="*/ 73 w 97"/>
                              <a:gd name="T103" fmla="*/ 86 h 109"/>
                              <a:gd name="T104" fmla="*/ 81 w 97"/>
                              <a:gd name="T105" fmla="*/ 73 h 109"/>
                              <a:gd name="T106" fmla="*/ 82 w 97"/>
                              <a:gd name="T107" fmla="*/ 54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09">
                                <a:moveTo>
                                  <a:pt x="83" y="14"/>
                                </a:moveTo>
                                <a:lnTo>
                                  <a:pt x="90" y="21"/>
                                </a:lnTo>
                                <a:lnTo>
                                  <a:pt x="93" y="31"/>
                                </a:lnTo>
                                <a:lnTo>
                                  <a:pt x="96" y="42"/>
                                </a:lnTo>
                                <a:lnTo>
                                  <a:pt x="97" y="54"/>
                                </a:lnTo>
                                <a:lnTo>
                                  <a:pt x="96" y="67"/>
                                </a:lnTo>
                                <a:lnTo>
                                  <a:pt x="93" y="78"/>
                                </a:lnTo>
                                <a:lnTo>
                                  <a:pt x="90" y="88"/>
                                </a:lnTo>
                                <a:lnTo>
                                  <a:pt x="83" y="95"/>
                                </a:lnTo>
                                <a:lnTo>
                                  <a:pt x="77" y="101"/>
                                </a:lnTo>
                                <a:lnTo>
                                  <a:pt x="69" y="105"/>
                                </a:lnTo>
                                <a:lnTo>
                                  <a:pt x="59" y="109"/>
                                </a:lnTo>
                                <a:lnTo>
                                  <a:pt x="49" y="109"/>
                                </a:lnTo>
                                <a:lnTo>
                                  <a:pt x="38" y="109"/>
                                </a:lnTo>
                                <a:lnTo>
                                  <a:pt x="28" y="105"/>
                                </a:lnTo>
                                <a:lnTo>
                                  <a:pt x="19" y="101"/>
                                </a:lnTo>
                                <a:lnTo>
                                  <a:pt x="13" y="95"/>
                                </a:lnTo>
                                <a:lnTo>
                                  <a:pt x="7" y="86"/>
                                </a:lnTo>
                                <a:lnTo>
                                  <a:pt x="3" y="78"/>
                                </a:lnTo>
                                <a:lnTo>
                                  <a:pt x="1" y="67"/>
                                </a:lnTo>
                                <a:lnTo>
                                  <a:pt x="0" y="54"/>
                                </a:lnTo>
                                <a:lnTo>
                                  <a:pt x="1" y="42"/>
                                </a:lnTo>
                                <a:lnTo>
                                  <a:pt x="3" y="31"/>
                                </a:lnTo>
                                <a:lnTo>
                                  <a:pt x="7" y="21"/>
                                </a:lnTo>
                                <a:lnTo>
                                  <a:pt x="13" y="14"/>
                                </a:lnTo>
                                <a:lnTo>
                                  <a:pt x="19" y="8"/>
                                </a:lnTo>
                                <a:lnTo>
                                  <a:pt x="28" y="4"/>
                                </a:lnTo>
                                <a:lnTo>
                                  <a:pt x="38" y="0"/>
                                </a:lnTo>
                                <a:lnTo>
                                  <a:pt x="49" y="0"/>
                                </a:lnTo>
                                <a:lnTo>
                                  <a:pt x="59" y="0"/>
                                </a:lnTo>
                                <a:lnTo>
                                  <a:pt x="69" y="4"/>
                                </a:lnTo>
                                <a:lnTo>
                                  <a:pt x="77" y="8"/>
                                </a:lnTo>
                                <a:lnTo>
                                  <a:pt x="83" y="14"/>
                                </a:lnTo>
                                <a:close/>
                                <a:moveTo>
                                  <a:pt x="82" y="54"/>
                                </a:moveTo>
                                <a:lnTo>
                                  <a:pt x="81" y="36"/>
                                </a:lnTo>
                                <a:lnTo>
                                  <a:pt x="73" y="22"/>
                                </a:lnTo>
                                <a:lnTo>
                                  <a:pt x="69" y="18"/>
                                </a:lnTo>
                                <a:lnTo>
                                  <a:pt x="56" y="13"/>
                                </a:lnTo>
                                <a:lnTo>
                                  <a:pt x="49" y="11"/>
                                </a:lnTo>
                                <a:lnTo>
                                  <a:pt x="40" y="13"/>
                                </a:lnTo>
                                <a:lnTo>
                                  <a:pt x="28" y="18"/>
                                </a:lnTo>
                                <a:lnTo>
                                  <a:pt x="23" y="22"/>
                                </a:lnTo>
                                <a:lnTo>
                                  <a:pt x="16" y="36"/>
                                </a:lnTo>
                                <a:lnTo>
                                  <a:pt x="14" y="54"/>
                                </a:lnTo>
                                <a:lnTo>
                                  <a:pt x="16" y="73"/>
                                </a:lnTo>
                                <a:lnTo>
                                  <a:pt x="23" y="86"/>
                                </a:lnTo>
                                <a:lnTo>
                                  <a:pt x="28" y="91"/>
                                </a:lnTo>
                                <a:lnTo>
                                  <a:pt x="40" y="96"/>
                                </a:lnTo>
                                <a:lnTo>
                                  <a:pt x="49" y="96"/>
                                </a:lnTo>
                                <a:lnTo>
                                  <a:pt x="56" y="96"/>
                                </a:lnTo>
                                <a:lnTo>
                                  <a:pt x="69" y="91"/>
                                </a:lnTo>
                                <a:lnTo>
                                  <a:pt x="73" y="86"/>
                                </a:lnTo>
                                <a:lnTo>
                                  <a:pt x="81" y="73"/>
                                </a:lnTo>
                                <a:lnTo>
                                  <a:pt x="82"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05" name="Freeform 770"/>
                        <wps:cNvSpPr>
                          <a:spLocks/>
                        </wps:cNvSpPr>
                        <wps:spPr bwMode="auto">
                          <a:xfrm>
                            <a:off x="6483351" y="3805237"/>
                            <a:ext cx="42863" cy="55563"/>
                          </a:xfrm>
                          <a:custGeom>
                            <a:avLst/>
                            <a:gdLst>
                              <a:gd name="T0" fmla="*/ 80 w 80"/>
                              <a:gd name="T1" fmla="*/ 105 h 105"/>
                              <a:gd name="T2" fmla="*/ 67 w 80"/>
                              <a:gd name="T3" fmla="*/ 105 h 105"/>
                              <a:gd name="T4" fmla="*/ 67 w 80"/>
                              <a:gd name="T5" fmla="*/ 54 h 105"/>
                              <a:gd name="T6" fmla="*/ 14 w 80"/>
                              <a:gd name="T7" fmla="*/ 54 h 105"/>
                              <a:gd name="T8" fmla="*/ 14 w 80"/>
                              <a:gd name="T9" fmla="*/ 105 h 105"/>
                              <a:gd name="T10" fmla="*/ 0 w 80"/>
                              <a:gd name="T11" fmla="*/ 105 h 105"/>
                              <a:gd name="T12" fmla="*/ 0 w 80"/>
                              <a:gd name="T13" fmla="*/ 0 h 105"/>
                              <a:gd name="T14" fmla="*/ 14 w 80"/>
                              <a:gd name="T15" fmla="*/ 0 h 105"/>
                              <a:gd name="T16" fmla="*/ 14 w 80"/>
                              <a:gd name="T17" fmla="*/ 42 h 105"/>
                              <a:gd name="T18" fmla="*/ 67 w 80"/>
                              <a:gd name="T19" fmla="*/ 42 h 105"/>
                              <a:gd name="T20" fmla="*/ 67 w 80"/>
                              <a:gd name="T21" fmla="*/ 0 h 105"/>
                              <a:gd name="T22" fmla="*/ 80 w 80"/>
                              <a:gd name="T23" fmla="*/ 0 h 105"/>
                              <a:gd name="T24" fmla="*/ 80 w 80"/>
                              <a:gd name="T25" fmla="*/ 105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80" h="105">
                                <a:moveTo>
                                  <a:pt x="80" y="105"/>
                                </a:moveTo>
                                <a:lnTo>
                                  <a:pt x="67" y="105"/>
                                </a:lnTo>
                                <a:lnTo>
                                  <a:pt x="67" y="54"/>
                                </a:lnTo>
                                <a:lnTo>
                                  <a:pt x="14" y="54"/>
                                </a:lnTo>
                                <a:lnTo>
                                  <a:pt x="14" y="105"/>
                                </a:lnTo>
                                <a:lnTo>
                                  <a:pt x="0" y="105"/>
                                </a:lnTo>
                                <a:lnTo>
                                  <a:pt x="0" y="0"/>
                                </a:lnTo>
                                <a:lnTo>
                                  <a:pt x="14" y="0"/>
                                </a:lnTo>
                                <a:lnTo>
                                  <a:pt x="14" y="42"/>
                                </a:lnTo>
                                <a:lnTo>
                                  <a:pt x="67" y="42"/>
                                </a:lnTo>
                                <a:lnTo>
                                  <a:pt x="67" y="0"/>
                                </a:lnTo>
                                <a:lnTo>
                                  <a:pt x="80" y="0"/>
                                </a:lnTo>
                                <a:lnTo>
                                  <a:pt x="80"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06" name="Freeform 771"/>
                        <wps:cNvSpPr>
                          <a:spLocks noEditPoints="1"/>
                        </wps:cNvSpPr>
                        <wps:spPr bwMode="auto">
                          <a:xfrm>
                            <a:off x="6537326" y="3803650"/>
                            <a:ext cx="52388" cy="58738"/>
                          </a:xfrm>
                          <a:custGeom>
                            <a:avLst/>
                            <a:gdLst>
                              <a:gd name="T0" fmla="*/ 84 w 98"/>
                              <a:gd name="T1" fmla="*/ 15 h 109"/>
                              <a:gd name="T2" fmla="*/ 90 w 98"/>
                              <a:gd name="T3" fmla="*/ 22 h 109"/>
                              <a:gd name="T4" fmla="*/ 94 w 98"/>
                              <a:gd name="T5" fmla="*/ 32 h 109"/>
                              <a:gd name="T6" fmla="*/ 96 w 98"/>
                              <a:gd name="T7" fmla="*/ 43 h 109"/>
                              <a:gd name="T8" fmla="*/ 98 w 98"/>
                              <a:gd name="T9" fmla="*/ 55 h 109"/>
                              <a:gd name="T10" fmla="*/ 96 w 98"/>
                              <a:gd name="T11" fmla="*/ 67 h 109"/>
                              <a:gd name="T12" fmla="*/ 94 w 98"/>
                              <a:gd name="T13" fmla="*/ 77 h 109"/>
                              <a:gd name="T14" fmla="*/ 90 w 98"/>
                              <a:gd name="T15" fmla="*/ 87 h 109"/>
                              <a:gd name="T16" fmla="*/ 84 w 98"/>
                              <a:gd name="T17" fmla="*/ 95 h 109"/>
                              <a:gd name="T18" fmla="*/ 77 w 98"/>
                              <a:gd name="T19" fmla="*/ 102 h 109"/>
                              <a:gd name="T20" fmla="*/ 69 w 98"/>
                              <a:gd name="T21" fmla="*/ 106 h 109"/>
                              <a:gd name="T22" fmla="*/ 59 w 98"/>
                              <a:gd name="T23" fmla="*/ 108 h 109"/>
                              <a:gd name="T24" fmla="*/ 48 w 98"/>
                              <a:gd name="T25" fmla="*/ 109 h 109"/>
                              <a:gd name="T26" fmla="*/ 39 w 98"/>
                              <a:gd name="T27" fmla="*/ 108 h 109"/>
                              <a:gd name="T28" fmla="*/ 29 w 98"/>
                              <a:gd name="T29" fmla="*/ 106 h 109"/>
                              <a:gd name="T30" fmla="*/ 20 w 98"/>
                              <a:gd name="T31" fmla="*/ 101 h 109"/>
                              <a:gd name="T32" fmla="*/ 14 w 98"/>
                              <a:gd name="T33" fmla="*/ 95 h 109"/>
                              <a:gd name="T34" fmla="*/ 8 w 98"/>
                              <a:gd name="T35" fmla="*/ 87 h 109"/>
                              <a:gd name="T36" fmla="*/ 4 w 98"/>
                              <a:gd name="T37" fmla="*/ 77 h 109"/>
                              <a:gd name="T38" fmla="*/ 0 w 98"/>
                              <a:gd name="T39" fmla="*/ 67 h 109"/>
                              <a:gd name="T40" fmla="*/ 0 w 98"/>
                              <a:gd name="T41" fmla="*/ 55 h 109"/>
                              <a:gd name="T42" fmla="*/ 0 w 98"/>
                              <a:gd name="T43" fmla="*/ 43 h 109"/>
                              <a:gd name="T44" fmla="*/ 4 w 98"/>
                              <a:gd name="T45" fmla="*/ 32 h 109"/>
                              <a:gd name="T46" fmla="*/ 8 w 98"/>
                              <a:gd name="T47" fmla="*/ 22 h 109"/>
                              <a:gd name="T48" fmla="*/ 14 w 98"/>
                              <a:gd name="T49" fmla="*/ 15 h 109"/>
                              <a:gd name="T50" fmla="*/ 20 w 98"/>
                              <a:gd name="T51" fmla="*/ 8 h 109"/>
                              <a:gd name="T52" fmla="*/ 29 w 98"/>
                              <a:gd name="T53" fmla="*/ 3 h 109"/>
                              <a:gd name="T54" fmla="*/ 39 w 98"/>
                              <a:gd name="T55" fmla="*/ 1 h 109"/>
                              <a:gd name="T56" fmla="*/ 48 w 98"/>
                              <a:gd name="T57" fmla="*/ 0 h 109"/>
                              <a:gd name="T58" fmla="*/ 59 w 98"/>
                              <a:gd name="T59" fmla="*/ 1 h 109"/>
                              <a:gd name="T60" fmla="*/ 69 w 98"/>
                              <a:gd name="T61" fmla="*/ 5 h 109"/>
                              <a:gd name="T62" fmla="*/ 78 w 98"/>
                              <a:gd name="T63" fmla="*/ 8 h 109"/>
                              <a:gd name="T64" fmla="*/ 84 w 98"/>
                              <a:gd name="T65" fmla="*/ 15 h 109"/>
                              <a:gd name="T66" fmla="*/ 83 w 98"/>
                              <a:gd name="T67" fmla="*/ 55 h 109"/>
                              <a:gd name="T68" fmla="*/ 82 w 98"/>
                              <a:gd name="T69" fmla="*/ 35 h 109"/>
                              <a:gd name="T70" fmla="*/ 74 w 98"/>
                              <a:gd name="T71" fmla="*/ 23 h 109"/>
                              <a:gd name="T72" fmla="*/ 69 w 98"/>
                              <a:gd name="T73" fmla="*/ 18 h 109"/>
                              <a:gd name="T74" fmla="*/ 56 w 98"/>
                              <a:gd name="T75" fmla="*/ 13 h 109"/>
                              <a:gd name="T76" fmla="*/ 48 w 98"/>
                              <a:gd name="T77" fmla="*/ 12 h 109"/>
                              <a:gd name="T78" fmla="*/ 41 w 98"/>
                              <a:gd name="T79" fmla="*/ 13 h 109"/>
                              <a:gd name="T80" fmla="*/ 29 w 98"/>
                              <a:gd name="T81" fmla="*/ 18 h 109"/>
                              <a:gd name="T82" fmla="*/ 24 w 98"/>
                              <a:gd name="T83" fmla="*/ 23 h 109"/>
                              <a:gd name="T84" fmla="*/ 16 w 98"/>
                              <a:gd name="T85" fmla="*/ 35 h 109"/>
                              <a:gd name="T86" fmla="*/ 15 w 98"/>
                              <a:gd name="T87" fmla="*/ 55 h 109"/>
                              <a:gd name="T88" fmla="*/ 16 w 98"/>
                              <a:gd name="T89" fmla="*/ 74 h 109"/>
                              <a:gd name="T90" fmla="*/ 24 w 98"/>
                              <a:gd name="T91" fmla="*/ 86 h 109"/>
                              <a:gd name="T92" fmla="*/ 29 w 98"/>
                              <a:gd name="T93" fmla="*/ 91 h 109"/>
                              <a:gd name="T94" fmla="*/ 41 w 98"/>
                              <a:gd name="T95" fmla="*/ 97 h 109"/>
                              <a:gd name="T96" fmla="*/ 48 w 98"/>
                              <a:gd name="T97" fmla="*/ 97 h 109"/>
                              <a:gd name="T98" fmla="*/ 56 w 98"/>
                              <a:gd name="T99" fmla="*/ 97 h 109"/>
                              <a:gd name="T100" fmla="*/ 68 w 98"/>
                              <a:gd name="T101" fmla="*/ 91 h 109"/>
                              <a:gd name="T102" fmla="*/ 73 w 98"/>
                              <a:gd name="T103" fmla="*/ 86 h 109"/>
                              <a:gd name="T104" fmla="*/ 82 w 98"/>
                              <a:gd name="T105" fmla="*/ 74 h 109"/>
                              <a:gd name="T106" fmla="*/ 83 w 98"/>
                              <a:gd name="T107" fmla="*/ 55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8" h="109">
                                <a:moveTo>
                                  <a:pt x="84" y="15"/>
                                </a:moveTo>
                                <a:lnTo>
                                  <a:pt x="90" y="22"/>
                                </a:lnTo>
                                <a:lnTo>
                                  <a:pt x="94" y="32"/>
                                </a:lnTo>
                                <a:lnTo>
                                  <a:pt x="96" y="43"/>
                                </a:lnTo>
                                <a:lnTo>
                                  <a:pt x="98" y="55"/>
                                </a:lnTo>
                                <a:lnTo>
                                  <a:pt x="96" y="67"/>
                                </a:lnTo>
                                <a:lnTo>
                                  <a:pt x="94" y="77"/>
                                </a:lnTo>
                                <a:lnTo>
                                  <a:pt x="90" y="87"/>
                                </a:lnTo>
                                <a:lnTo>
                                  <a:pt x="84" y="95"/>
                                </a:lnTo>
                                <a:lnTo>
                                  <a:pt x="77" y="102"/>
                                </a:lnTo>
                                <a:lnTo>
                                  <a:pt x="69" y="106"/>
                                </a:lnTo>
                                <a:lnTo>
                                  <a:pt x="59" y="108"/>
                                </a:lnTo>
                                <a:lnTo>
                                  <a:pt x="48" y="109"/>
                                </a:lnTo>
                                <a:lnTo>
                                  <a:pt x="39" y="108"/>
                                </a:lnTo>
                                <a:lnTo>
                                  <a:pt x="29" y="106"/>
                                </a:lnTo>
                                <a:lnTo>
                                  <a:pt x="20" y="101"/>
                                </a:lnTo>
                                <a:lnTo>
                                  <a:pt x="14" y="95"/>
                                </a:lnTo>
                                <a:lnTo>
                                  <a:pt x="8" y="87"/>
                                </a:lnTo>
                                <a:lnTo>
                                  <a:pt x="4" y="77"/>
                                </a:lnTo>
                                <a:lnTo>
                                  <a:pt x="0" y="67"/>
                                </a:lnTo>
                                <a:lnTo>
                                  <a:pt x="0" y="55"/>
                                </a:lnTo>
                                <a:lnTo>
                                  <a:pt x="0" y="43"/>
                                </a:lnTo>
                                <a:lnTo>
                                  <a:pt x="4" y="32"/>
                                </a:lnTo>
                                <a:lnTo>
                                  <a:pt x="8" y="22"/>
                                </a:lnTo>
                                <a:lnTo>
                                  <a:pt x="14" y="15"/>
                                </a:lnTo>
                                <a:lnTo>
                                  <a:pt x="20" y="8"/>
                                </a:lnTo>
                                <a:lnTo>
                                  <a:pt x="29" y="3"/>
                                </a:lnTo>
                                <a:lnTo>
                                  <a:pt x="39" y="1"/>
                                </a:lnTo>
                                <a:lnTo>
                                  <a:pt x="48" y="0"/>
                                </a:lnTo>
                                <a:lnTo>
                                  <a:pt x="59" y="1"/>
                                </a:lnTo>
                                <a:lnTo>
                                  <a:pt x="69" y="5"/>
                                </a:lnTo>
                                <a:lnTo>
                                  <a:pt x="78" y="8"/>
                                </a:lnTo>
                                <a:lnTo>
                                  <a:pt x="84" y="15"/>
                                </a:lnTo>
                                <a:close/>
                                <a:moveTo>
                                  <a:pt x="83" y="55"/>
                                </a:moveTo>
                                <a:lnTo>
                                  <a:pt x="82" y="35"/>
                                </a:lnTo>
                                <a:lnTo>
                                  <a:pt x="74" y="23"/>
                                </a:lnTo>
                                <a:lnTo>
                                  <a:pt x="69" y="18"/>
                                </a:lnTo>
                                <a:lnTo>
                                  <a:pt x="56" y="13"/>
                                </a:lnTo>
                                <a:lnTo>
                                  <a:pt x="48" y="12"/>
                                </a:lnTo>
                                <a:lnTo>
                                  <a:pt x="41" y="13"/>
                                </a:lnTo>
                                <a:lnTo>
                                  <a:pt x="29" y="18"/>
                                </a:lnTo>
                                <a:lnTo>
                                  <a:pt x="24" y="23"/>
                                </a:lnTo>
                                <a:lnTo>
                                  <a:pt x="16" y="35"/>
                                </a:lnTo>
                                <a:lnTo>
                                  <a:pt x="15" y="55"/>
                                </a:lnTo>
                                <a:lnTo>
                                  <a:pt x="16" y="74"/>
                                </a:lnTo>
                                <a:lnTo>
                                  <a:pt x="24" y="86"/>
                                </a:lnTo>
                                <a:lnTo>
                                  <a:pt x="29" y="91"/>
                                </a:lnTo>
                                <a:lnTo>
                                  <a:pt x="41" y="97"/>
                                </a:lnTo>
                                <a:lnTo>
                                  <a:pt x="48" y="97"/>
                                </a:lnTo>
                                <a:lnTo>
                                  <a:pt x="56" y="97"/>
                                </a:lnTo>
                                <a:lnTo>
                                  <a:pt x="68" y="91"/>
                                </a:lnTo>
                                <a:lnTo>
                                  <a:pt x="73" y="86"/>
                                </a:lnTo>
                                <a:lnTo>
                                  <a:pt x="82" y="74"/>
                                </a:lnTo>
                                <a:lnTo>
                                  <a:pt x="83" y="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07" name="Freeform 772"/>
                        <wps:cNvSpPr>
                          <a:spLocks noEditPoints="1"/>
                        </wps:cNvSpPr>
                        <wps:spPr bwMode="auto">
                          <a:xfrm>
                            <a:off x="1844676" y="1008062"/>
                            <a:ext cx="55563" cy="55563"/>
                          </a:xfrm>
                          <a:custGeom>
                            <a:avLst/>
                            <a:gdLst>
                              <a:gd name="T0" fmla="*/ 106 w 106"/>
                              <a:gd name="T1" fmla="*/ 98 h 103"/>
                              <a:gd name="T2" fmla="*/ 105 w 106"/>
                              <a:gd name="T3" fmla="*/ 101 h 103"/>
                              <a:gd name="T4" fmla="*/ 100 w 106"/>
                              <a:gd name="T5" fmla="*/ 102 h 103"/>
                              <a:gd name="T6" fmla="*/ 95 w 106"/>
                              <a:gd name="T7" fmla="*/ 103 h 103"/>
                              <a:gd name="T8" fmla="*/ 85 w 106"/>
                              <a:gd name="T9" fmla="*/ 102 h 103"/>
                              <a:gd name="T10" fmla="*/ 75 w 106"/>
                              <a:gd name="T11" fmla="*/ 97 h 103"/>
                              <a:gd name="T12" fmla="*/ 70 w 106"/>
                              <a:gd name="T13" fmla="*/ 84 h 103"/>
                              <a:gd name="T14" fmla="*/ 63 w 106"/>
                              <a:gd name="T15" fmla="*/ 95 h 103"/>
                              <a:gd name="T16" fmla="*/ 49 w 106"/>
                              <a:gd name="T17" fmla="*/ 102 h 103"/>
                              <a:gd name="T18" fmla="*/ 28 w 106"/>
                              <a:gd name="T19" fmla="*/ 103 h 103"/>
                              <a:gd name="T20" fmla="*/ 9 w 106"/>
                              <a:gd name="T21" fmla="*/ 88 h 103"/>
                              <a:gd name="T22" fmla="*/ 0 w 106"/>
                              <a:gd name="T23" fmla="*/ 64 h 103"/>
                              <a:gd name="T24" fmla="*/ 2 w 106"/>
                              <a:gd name="T25" fmla="*/ 31 h 103"/>
                              <a:gd name="T26" fmla="*/ 16 w 106"/>
                              <a:gd name="T27" fmla="*/ 8 h 103"/>
                              <a:gd name="T28" fmla="*/ 42 w 106"/>
                              <a:gd name="T29" fmla="*/ 0 h 103"/>
                              <a:gd name="T30" fmla="*/ 60 w 106"/>
                              <a:gd name="T31" fmla="*/ 5 h 103"/>
                              <a:gd name="T32" fmla="*/ 71 w 106"/>
                              <a:gd name="T33" fmla="*/ 20 h 103"/>
                              <a:gd name="T34" fmla="*/ 78 w 106"/>
                              <a:gd name="T35" fmla="*/ 27 h 103"/>
                              <a:gd name="T36" fmla="*/ 80 w 106"/>
                              <a:gd name="T37" fmla="*/ 11 h 103"/>
                              <a:gd name="T38" fmla="*/ 81 w 106"/>
                              <a:gd name="T39" fmla="*/ 4 h 103"/>
                              <a:gd name="T40" fmla="*/ 83 w 106"/>
                              <a:gd name="T41" fmla="*/ 2 h 103"/>
                              <a:gd name="T42" fmla="*/ 85 w 106"/>
                              <a:gd name="T43" fmla="*/ 2 h 103"/>
                              <a:gd name="T44" fmla="*/ 89 w 106"/>
                              <a:gd name="T45" fmla="*/ 2 h 103"/>
                              <a:gd name="T46" fmla="*/ 95 w 106"/>
                              <a:gd name="T47" fmla="*/ 2 h 103"/>
                              <a:gd name="T48" fmla="*/ 97 w 106"/>
                              <a:gd name="T49" fmla="*/ 4 h 103"/>
                              <a:gd name="T50" fmla="*/ 97 w 106"/>
                              <a:gd name="T51" fmla="*/ 7 h 103"/>
                              <a:gd name="T52" fmla="*/ 95 w 106"/>
                              <a:gd name="T53" fmla="*/ 18 h 103"/>
                              <a:gd name="T54" fmla="*/ 91 w 106"/>
                              <a:gd name="T55" fmla="*/ 34 h 103"/>
                              <a:gd name="T56" fmla="*/ 87 w 106"/>
                              <a:gd name="T57" fmla="*/ 52 h 103"/>
                              <a:gd name="T58" fmla="*/ 84 w 106"/>
                              <a:gd name="T59" fmla="*/ 70 h 103"/>
                              <a:gd name="T60" fmla="*/ 87 w 106"/>
                              <a:gd name="T61" fmla="*/ 84 h 103"/>
                              <a:gd name="T62" fmla="*/ 92 w 106"/>
                              <a:gd name="T63" fmla="*/ 88 h 103"/>
                              <a:gd name="T64" fmla="*/ 99 w 106"/>
                              <a:gd name="T65" fmla="*/ 88 h 103"/>
                              <a:gd name="T66" fmla="*/ 102 w 106"/>
                              <a:gd name="T67" fmla="*/ 87 h 103"/>
                              <a:gd name="T68" fmla="*/ 105 w 106"/>
                              <a:gd name="T69" fmla="*/ 87 h 103"/>
                              <a:gd name="T70" fmla="*/ 106 w 106"/>
                              <a:gd name="T71" fmla="*/ 87 h 103"/>
                              <a:gd name="T72" fmla="*/ 106 w 106"/>
                              <a:gd name="T73" fmla="*/ 90 h 103"/>
                              <a:gd name="T74" fmla="*/ 67 w 106"/>
                              <a:gd name="T75" fmla="*/ 52 h 103"/>
                              <a:gd name="T76" fmla="*/ 62 w 106"/>
                              <a:gd name="T77" fmla="*/ 28 h 103"/>
                              <a:gd name="T78" fmla="*/ 51 w 106"/>
                              <a:gd name="T79" fmla="*/ 17 h 103"/>
                              <a:gd name="T80" fmla="*/ 36 w 106"/>
                              <a:gd name="T81" fmla="*/ 15 h 103"/>
                              <a:gd name="T82" fmla="*/ 23 w 106"/>
                              <a:gd name="T83" fmla="*/ 26 h 103"/>
                              <a:gd name="T84" fmla="*/ 17 w 106"/>
                              <a:gd name="T85" fmla="*/ 44 h 103"/>
                              <a:gd name="T86" fmla="*/ 18 w 106"/>
                              <a:gd name="T87" fmla="*/ 65 h 103"/>
                              <a:gd name="T88" fmla="*/ 25 w 106"/>
                              <a:gd name="T89" fmla="*/ 82 h 103"/>
                              <a:gd name="T90" fmla="*/ 41 w 106"/>
                              <a:gd name="T91" fmla="*/ 90 h 103"/>
                              <a:gd name="T92" fmla="*/ 55 w 106"/>
                              <a:gd name="T93" fmla="*/ 84 h 103"/>
                              <a:gd name="T94" fmla="*/ 64 w 106"/>
                              <a:gd name="T95" fmla="*/ 66 h 103"/>
                              <a:gd name="T96" fmla="*/ 67 w 106"/>
                              <a:gd name="T97" fmla="*/ 52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06" h="103">
                                <a:moveTo>
                                  <a:pt x="106" y="93"/>
                                </a:moveTo>
                                <a:lnTo>
                                  <a:pt x="106" y="97"/>
                                </a:lnTo>
                                <a:lnTo>
                                  <a:pt x="106" y="98"/>
                                </a:lnTo>
                                <a:lnTo>
                                  <a:pt x="106" y="100"/>
                                </a:lnTo>
                                <a:lnTo>
                                  <a:pt x="105" y="101"/>
                                </a:lnTo>
                                <a:lnTo>
                                  <a:pt x="105" y="101"/>
                                </a:lnTo>
                                <a:lnTo>
                                  <a:pt x="103" y="102"/>
                                </a:lnTo>
                                <a:lnTo>
                                  <a:pt x="102" y="102"/>
                                </a:lnTo>
                                <a:lnTo>
                                  <a:pt x="100" y="102"/>
                                </a:lnTo>
                                <a:lnTo>
                                  <a:pt x="99" y="103"/>
                                </a:lnTo>
                                <a:lnTo>
                                  <a:pt x="96" y="103"/>
                                </a:lnTo>
                                <a:lnTo>
                                  <a:pt x="95" y="103"/>
                                </a:lnTo>
                                <a:lnTo>
                                  <a:pt x="92" y="103"/>
                                </a:lnTo>
                                <a:lnTo>
                                  <a:pt x="89" y="103"/>
                                </a:lnTo>
                                <a:lnTo>
                                  <a:pt x="85" y="102"/>
                                </a:lnTo>
                                <a:lnTo>
                                  <a:pt x="81" y="101"/>
                                </a:lnTo>
                                <a:lnTo>
                                  <a:pt x="78" y="100"/>
                                </a:lnTo>
                                <a:lnTo>
                                  <a:pt x="75" y="97"/>
                                </a:lnTo>
                                <a:lnTo>
                                  <a:pt x="74" y="93"/>
                                </a:lnTo>
                                <a:lnTo>
                                  <a:pt x="71" y="88"/>
                                </a:lnTo>
                                <a:lnTo>
                                  <a:pt x="70" y="84"/>
                                </a:lnTo>
                                <a:lnTo>
                                  <a:pt x="69" y="87"/>
                                </a:lnTo>
                                <a:lnTo>
                                  <a:pt x="65" y="91"/>
                                </a:lnTo>
                                <a:lnTo>
                                  <a:pt x="63" y="95"/>
                                </a:lnTo>
                                <a:lnTo>
                                  <a:pt x="58" y="98"/>
                                </a:lnTo>
                                <a:lnTo>
                                  <a:pt x="54" y="101"/>
                                </a:lnTo>
                                <a:lnTo>
                                  <a:pt x="49" y="102"/>
                                </a:lnTo>
                                <a:lnTo>
                                  <a:pt x="44" y="103"/>
                                </a:lnTo>
                                <a:lnTo>
                                  <a:pt x="38" y="103"/>
                                </a:lnTo>
                                <a:lnTo>
                                  <a:pt x="28" y="103"/>
                                </a:lnTo>
                                <a:lnTo>
                                  <a:pt x="21" y="100"/>
                                </a:lnTo>
                                <a:lnTo>
                                  <a:pt x="14" y="96"/>
                                </a:lnTo>
                                <a:lnTo>
                                  <a:pt x="9" y="88"/>
                                </a:lnTo>
                                <a:lnTo>
                                  <a:pt x="4" y="82"/>
                                </a:lnTo>
                                <a:lnTo>
                                  <a:pt x="1" y="72"/>
                                </a:lnTo>
                                <a:lnTo>
                                  <a:pt x="0" y="64"/>
                                </a:lnTo>
                                <a:lnTo>
                                  <a:pt x="0" y="53"/>
                                </a:lnTo>
                                <a:lnTo>
                                  <a:pt x="0" y="42"/>
                                </a:lnTo>
                                <a:lnTo>
                                  <a:pt x="2" y="31"/>
                                </a:lnTo>
                                <a:lnTo>
                                  <a:pt x="5" y="22"/>
                                </a:lnTo>
                                <a:lnTo>
                                  <a:pt x="10" y="15"/>
                                </a:lnTo>
                                <a:lnTo>
                                  <a:pt x="16" y="8"/>
                                </a:lnTo>
                                <a:lnTo>
                                  <a:pt x="23" y="4"/>
                                </a:lnTo>
                                <a:lnTo>
                                  <a:pt x="32" y="1"/>
                                </a:lnTo>
                                <a:lnTo>
                                  <a:pt x="42" y="0"/>
                                </a:lnTo>
                                <a:lnTo>
                                  <a:pt x="48" y="1"/>
                                </a:lnTo>
                                <a:lnTo>
                                  <a:pt x="54" y="2"/>
                                </a:lnTo>
                                <a:lnTo>
                                  <a:pt x="60" y="5"/>
                                </a:lnTo>
                                <a:lnTo>
                                  <a:pt x="64" y="8"/>
                                </a:lnTo>
                                <a:lnTo>
                                  <a:pt x="69" y="13"/>
                                </a:lnTo>
                                <a:lnTo>
                                  <a:pt x="71" y="20"/>
                                </a:lnTo>
                                <a:lnTo>
                                  <a:pt x="75" y="26"/>
                                </a:lnTo>
                                <a:lnTo>
                                  <a:pt x="76" y="33"/>
                                </a:lnTo>
                                <a:lnTo>
                                  <a:pt x="78" y="27"/>
                                </a:lnTo>
                                <a:lnTo>
                                  <a:pt x="79" y="21"/>
                                </a:lnTo>
                                <a:lnTo>
                                  <a:pt x="80" y="16"/>
                                </a:lnTo>
                                <a:lnTo>
                                  <a:pt x="80" y="11"/>
                                </a:lnTo>
                                <a:lnTo>
                                  <a:pt x="80" y="8"/>
                                </a:lnTo>
                                <a:lnTo>
                                  <a:pt x="81" y="6"/>
                                </a:lnTo>
                                <a:lnTo>
                                  <a:pt x="81" y="4"/>
                                </a:lnTo>
                                <a:lnTo>
                                  <a:pt x="81" y="4"/>
                                </a:lnTo>
                                <a:lnTo>
                                  <a:pt x="81" y="2"/>
                                </a:lnTo>
                                <a:lnTo>
                                  <a:pt x="83" y="2"/>
                                </a:lnTo>
                                <a:lnTo>
                                  <a:pt x="83" y="2"/>
                                </a:lnTo>
                                <a:lnTo>
                                  <a:pt x="84" y="2"/>
                                </a:lnTo>
                                <a:lnTo>
                                  <a:pt x="85" y="2"/>
                                </a:lnTo>
                                <a:lnTo>
                                  <a:pt x="86" y="2"/>
                                </a:lnTo>
                                <a:lnTo>
                                  <a:pt x="87" y="2"/>
                                </a:lnTo>
                                <a:lnTo>
                                  <a:pt x="89" y="2"/>
                                </a:lnTo>
                                <a:lnTo>
                                  <a:pt x="91" y="2"/>
                                </a:lnTo>
                                <a:lnTo>
                                  <a:pt x="94" y="2"/>
                                </a:lnTo>
                                <a:lnTo>
                                  <a:pt x="95" y="2"/>
                                </a:lnTo>
                                <a:lnTo>
                                  <a:pt x="96" y="2"/>
                                </a:lnTo>
                                <a:lnTo>
                                  <a:pt x="96" y="4"/>
                                </a:lnTo>
                                <a:lnTo>
                                  <a:pt x="97" y="4"/>
                                </a:lnTo>
                                <a:lnTo>
                                  <a:pt x="97" y="5"/>
                                </a:lnTo>
                                <a:lnTo>
                                  <a:pt x="97" y="5"/>
                                </a:lnTo>
                                <a:lnTo>
                                  <a:pt x="97" y="7"/>
                                </a:lnTo>
                                <a:lnTo>
                                  <a:pt x="97" y="10"/>
                                </a:lnTo>
                                <a:lnTo>
                                  <a:pt x="96" y="13"/>
                                </a:lnTo>
                                <a:lnTo>
                                  <a:pt x="95" y="18"/>
                                </a:lnTo>
                                <a:lnTo>
                                  <a:pt x="95" y="23"/>
                                </a:lnTo>
                                <a:lnTo>
                                  <a:pt x="94" y="28"/>
                                </a:lnTo>
                                <a:lnTo>
                                  <a:pt x="91" y="34"/>
                                </a:lnTo>
                                <a:lnTo>
                                  <a:pt x="90" y="40"/>
                                </a:lnTo>
                                <a:lnTo>
                                  <a:pt x="89" y="45"/>
                                </a:lnTo>
                                <a:lnTo>
                                  <a:pt x="87" y="52"/>
                                </a:lnTo>
                                <a:lnTo>
                                  <a:pt x="85" y="56"/>
                                </a:lnTo>
                                <a:lnTo>
                                  <a:pt x="84" y="61"/>
                                </a:lnTo>
                                <a:lnTo>
                                  <a:pt x="84" y="70"/>
                                </a:lnTo>
                                <a:lnTo>
                                  <a:pt x="84" y="76"/>
                                </a:lnTo>
                                <a:lnTo>
                                  <a:pt x="85" y="81"/>
                                </a:lnTo>
                                <a:lnTo>
                                  <a:pt x="87" y="84"/>
                                </a:lnTo>
                                <a:lnTo>
                                  <a:pt x="89" y="87"/>
                                </a:lnTo>
                                <a:lnTo>
                                  <a:pt x="90" y="88"/>
                                </a:lnTo>
                                <a:lnTo>
                                  <a:pt x="92" y="88"/>
                                </a:lnTo>
                                <a:lnTo>
                                  <a:pt x="95" y="88"/>
                                </a:lnTo>
                                <a:lnTo>
                                  <a:pt x="96" y="88"/>
                                </a:lnTo>
                                <a:lnTo>
                                  <a:pt x="99" y="88"/>
                                </a:lnTo>
                                <a:lnTo>
                                  <a:pt x="100" y="88"/>
                                </a:lnTo>
                                <a:lnTo>
                                  <a:pt x="101" y="88"/>
                                </a:lnTo>
                                <a:lnTo>
                                  <a:pt x="102" y="87"/>
                                </a:lnTo>
                                <a:lnTo>
                                  <a:pt x="103" y="87"/>
                                </a:lnTo>
                                <a:lnTo>
                                  <a:pt x="103" y="87"/>
                                </a:lnTo>
                                <a:lnTo>
                                  <a:pt x="105" y="87"/>
                                </a:lnTo>
                                <a:lnTo>
                                  <a:pt x="105" y="87"/>
                                </a:lnTo>
                                <a:lnTo>
                                  <a:pt x="106" y="87"/>
                                </a:lnTo>
                                <a:lnTo>
                                  <a:pt x="106" y="87"/>
                                </a:lnTo>
                                <a:lnTo>
                                  <a:pt x="106" y="88"/>
                                </a:lnTo>
                                <a:lnTo>
                                  <a:pt x="106" y="88"/>
                                </a:lnTo>
                                <a:lnTo>
                                  <a:pt x="106" y="90"/>
                                </a:lnTo>
                                <a:lnTo>
                                  <a:pt x="106" y="92"/>
                                </a:lnTo>
                                <a:lnTo>
                                  <a:pt x="106" y="93"/>
                                </a:lnTo>
                                <a:close/>
                                <a:moveTo>
                                  <a:pt x="67" y="52"/>
                                </a:moveTo>
                                <a:lnTo>
                                  <a:pt x="65" y="42"/>
                                </a:lnTo>
                                <a:lnTo>
                                  <a:pt x="64" y="34"/>
                                </a:lnTo>
                                <a:lnTo>
                                  <a:pt x="62" y="28"/>
                                </a:lnTo>
                                <a:lnTo>
                                  <a:pt x="59" y="23"/>
                                </a:lnTo>
                                <a:lnTo>
                                  <a:pt x="55" y="20"/>
                                </a:lnTo>
                                <a:lnTo>
                                  <a:pt x="51" y="17"/>
                                </a:lnTo>
                                <a:lnTo>
                                  <a:pt x="47" y="15"/>
                                </a:lnTo>
                                <a:lnTo>
                                  <a:pt x="42" y="15"/>
                                </a:lnTo>
                                <a:lnTo>
                                  <a:pt x="36" y="15"/>
                                </a:lnTo>
                                <a:lnTo>
                                  <a:pt x="31" y="18"/>
                                </a:lnTo>
                                <a:lnTo>
                                  <a:pt x="26" y="21"/>
                                </a:lnTo>
                                <a:lnTo>
                                  <a:pt x="23" y="26"/>
                                </a:lnTo>
                                <a:lnTo>
                                  <a:pt x="20" y="32"/>
                                </a:lnTo>
                                <a:lnTo>
                                  <a:pt x="18" y="38"/>
                                </a:lnTo>
                                <a:lnTo>
                                  <a:pt x="17" y="44"/>
                                </a:lnTo>
                                <a:lnTo>
                                  <a:pt x="17" y="52"/>
                                </a:lnTo>
                                <a:lnTo>
                                  <a:pt x="17" y="59"/>
                                </a:lnTo>
                                <a:lnTo>
                                  <a:pt x="18" y="65"/>
                                </a:lnTo>
                                <a:lnTo>
                                  <a:pt x="20" y="72"/>
                                </a:lnTo>
                                <a:lnTo>
                                  <a:pt x="22" y="77"/>
                                </a:lnTo>
                                <a:lnTo>
                                  <a:pt x="25" y="82"/>
                                </a:lnTo>
                                <a:lnTo>
                                  <a:pt x="30" y="86"/>
                                </a:lnTo>
                                <a:lnTo>
                                  <a:pt x="34" y="88"/>
                                </a:lnTo>
                                <a:lnTo>
                                  <a:pt x="41" y="90"/>
                                </a:lnTo>
                                <a:lnTo>
                                  <a:pt x="47" y="88"/>
                                </a:lnTo>
                                <a:lnTo>
                                  <a:pt x="52" y="86"/>
                                </a:lnTo>
                                <a:lnTo>
                                  <a:pt x="55" y="84"/>
                                </a:lnTo>
                                <a:lnTo>
                                  <a:pt x="59" y="79"/>
                                </a:lnTo>
                                <a:lnTo>
                                  <a:pt x="63" y="74"/>
                                </a:lnTo>
                                <a:lnTo>
                                  <a:pt x="64" y="66"/>
                                </a:lnTo>
                                <a:lnTo>
                                  <a:pt x="65" y="60"/>
                                </a:lnTo>
                                <a:lnTo>
                                  <a:pt x="67" y="52"/>
                                </a:lnTo>
                                <a:lnTo>
                                  <a:pt x="67" y="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08" name="Freeform 773"/>
                        <wps:cNvSpPr>
                          <a:spLocks/>
                        </wps:cNvSpPr>
                        <wps:spPr bwMode="auto">
                          <a:xfrm>
                            <a:off x="1906588" y="1030287"/>
                            <a:ext cx="26988" cy="7938"/>
                          </a:xfrm>
                          <a:custGeom>
                            <a:avLst/>
                            <a:gdLst>
                              <a:gd name="T0" fmla="*/ 51 w 51"/>
                              <a:gd name="T1" fmla="*/ 7 h 14"/>
                              <a:gd name="T2" fmla="*/ 51 w 51"/>
                              <a:gd name="T3" fmla="*/ 11 h 14"/>
                              <a:gd name="T4" fmla="*/ 51 w 51"/>
                              <a:gd name="T5" fmla="*/ 12 h 14"/>
                              <a:gd name="T6" fmla="*/ 50 w 51"/>
                              <a:gd name="T7" fmla="*/ 13 h 14"/>
                              <a:gd name="T8" fmla="*/ 47 w 51"/>
                              <a:gd name="T9" fmla="*/ 14 h 14"/>
                              <a:gd name="T10" fmla="*/ 4 w 51"/>
                              <a:gd name="T11" fmla="*/ 14 h 14"/>
                              <a:gd name="T12" fmla="*/ 3 w 51"/>
                              <a:gd name="T13" fmla="*/ 13 h 14"/>
                              <a:gd name="T14" fmla="*/ 1 w 51"/>
                              <a:gd name="T15" fmla="*/ 12 h 14"/>
                              <a:gd name="T16" fmla="*/ 0 w 51"/>
                              <a:gd name="T17" fmla="*/ 11 h 14"/>
                              <a:gd name="T18" fmla="*/ 0 w 51"/>
                              <a:gd name="T19" fmla="*/ 7 h 14"/>
                              <a:gd name="T20" fmla="*/ 0 w 51"/>
                              <a:gd name="T21" fmla="*/ 3 h 14"/>
                              <a:gd name="T22" fmla="*/ 1 w 51"/>
                              <a:gd name="T23" fmla="*/ 1 h 14"/>
                              <a:gd name="T24" fmla="*/ 3 w 51"/>
                              <a:gd name="T25" fmla="*/ 0 h 14"/>
                              <a:gd name="T26" fmla="*/ 4 w 51"/>
                              <a:gd name="T27" fmla="*/ 0 h 14"/>
                              <a:gd name="T28" fmla="*/ 47 w 51"/>
                              <a:gd name="T29" fmla="*/ 0 h 14"/>
                              <a:gd name="T30" fmla="*/ 48 w 51"/>
                              <a:gd name="T31" fmla="*/ 0 h 14"/>
                              <a:gd name="T32" fmla="*/ 50 w 51"/>
                              <a:gd name="T33" fmla="*/ 0 h 14"/>
                              <a:gd name="T34" fmla="*/ 50 w 51"/>
                              <a:gd name="T35" fmla="*/ 1 h 14"/>
                              <a:gd name="T36" fmla="*/ 51 w 51"/>
                              <a:gd name="T37" fmla="*/ 1 h 14"/>
                              <a:gd name="T38" fmla="*/ 51 w 51"/>
                              <a:gd name="T39" fmla="*/ 2 h 14"/>
                              <a:gd name="T40" fmla="*/ 51 w 51"/>
                              <a:gd name="T41" fmla="*/ 3 h 14"/>
                              <a:gd name="T42" fmla="*/ 51 w 51"/>
                              <a:gd name="T43" fmla="*/ 5 h 14"/>
                              <a:gd name="T44" fmla="*/ 51 w 51"/>
                              <a:gd name="T45" fmla="*/ 7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1" h="14">
                                <a:moveTo>
                                  <a:pt x="51" y="7"/>
                                </a:moveTo>
                                <a:lnTo>
                                  <a:pt x="51" y="11"/>
                                </a:lnTo>
                                <a:lnTo>
                                  <a:pt x="51" y="12"/>
                                </a:lnTo>
                                <a:lnTo>
                                  <a:pt x="50" y="13"/>
                                </a:lnTo>
                                <a:lnTo>
                                  <a:pt x="47" y="14"/>
                                </a:lnTo>
                                <a:lnTo>
                                  <a:pt x="4" y="14"/>
                                </a:lnTo>
                                <a:lnTo>
                                  <a:pt x="3" y="13"/>
                                </a:lnTo>
                                <a:lnTo>
                                  <a:pt x="1" y="12"/>
                                </a:lnTo>
                                <a:lnTo>
                                  <a:pt x="0" y="11"/>
                                </a:lnTo>
                                <a:lnTo>
                                  <a:pt x="0" y="7"/>
                                </a:lnTo>
                                <a:lnTo>
                                  <a:pt x="0" y="3"/>
                                </a:lnTo>
                                <a:lnTo>
                                  <a:pt x="1" y="1"/>
                                </a:lnTo>
                                <a:lnTo>
                                  <a:pt x="3" y="0"/>
                                </a:lnTo>
                                <a:lnTo>
                                  <a:pt x="4" y="0"/>
                                </a:lnTo>
                                <a:lnTo>
                                  <a:pt x="47" y="0"/>
                                </a:lnTo>
                                <a:lnTo>
                                  <a:pt x="48" y="0"/>
                                </a:lnTo>
                                <a:lnTo>
                                  <a:pt x="50" y="0"/>
                                </a:lnTo>
                                <a:lnTo>
                                  <a:pt x="50" y="1"/>
                                </a:lnTo>
                                <a:lnTo>
                                  <a:pt x="51" y="1"/>
                                </a:lnTo>
                                <a:lnTo>
                                  <a:pt x="51" y="2"/>
                                </a:lnTo>
                                <a:lnTo>
                                  <a:pt x="51" y="3"/>
                                </a:lnTo>
                                <a:lnTo>
                                  <a:pt x="51" y="5"/>
                                </a:lnTo>
                                <a:lnTo>
                                  <a:pt x="51" y="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09" name="Freeform 774"/>
                        <wps:cNvSpPr>
                          <a:spLocks/>
                        </wps:cNvSpPr>
                        <wps:spPr bwMode="auto">
                          <a:xfrm>
                            <a:off x="1938338" y="990600"/>
                            <a:ext cx="53975" cy="71438"/>
                          </a:xfrm>
                          <a:custGeom>
                            <a:avLst/>
                            <a:gdLst>
                              <a:gd name="T0" fmla="*/ 101 w 101"/>
                              <a:gd name="T1" fmla="*/ 7 h 135"/>
                              <a:gd name="T2" fmla="*/ 101 w 101"/>
                              <a:gd name="T3" fmla="*/ 9 h 135"/>
                              <a:gd name="T4" fmla="*/ 99 w 101"/>
                              <a:gd name="T5" fmla="*/ 11 h 135"/>
                              <a:gd name="T6" fmla="*/ 99 w 101"/>
                              <a:gd name="T7" fmla="*/ 12 h 135"/>
                              <a:gd name="T8" fmla="*/ 99 w 101"/>
                              <a:gd name="T9" fmla="*/ 13 h 135"/>
                              <a:gd name="T10" fmla="*/ 98 w 101"/>
                              <a:gd name="T11" fmla="*/ 14 h 135"/>
                              <a:gd name="T12" fmla="*/ 98 w 101"/>
                              <a:gd name="T13" fmla="*/ 14 h 135"/>
                              <a:gd name="T14" fmla="*/ 97 w 101"/>
                              <a:gd name="T15" fmla="*/ 14 h 135"/>
                              <a:gd name="T16" fmla="*/ 97 w 101"/>
                              <a:gd name="T17" fmla="*/ 14 h 135"/>
                              <a:gd name="T18" fmla="*/ 59 w 101"/>
                              <a:gd name="T19" fmla="*/ 14 h 135"/>
                              <a:gd name="T20" fmla="*/ 59 w 101"/>
                              <a:gd name="T21" fmla="*/ 131 h 135"/>
                              <a:gd name="T22" fmla="*/ 59 w 101"/>
                              <a:gd name="T23" fmla="*/ 133 h 135"/>
                              <a:gd name="T24" fmla="*/ 59 w 101"/>
                              <a:gd name="T25" fmla="*/ 134 h 135"/>
                              <a:gd name="T26" fmla="*/ 57 w 101"/>
                              <a:gd name="T27" fmla="*/ 134 h 135"/>
                              <a:gd name="T28" fmla="*/ 56 w 101"/>
                              <a:gd name="T29" fmla="*/ 134 h 135"/>
                              <a:gd name="T30" fmla="*/ 55 w 101"/>
                              <a:gd name="T31" fmla="*/ 135 h 135"/>
                              <a:gd name="T32" fmla="*/ 54 w 101"/>
                              <a:gd name="T33" fmla="*/ 135 h 135"/>
                              <a:gd name="T34" fmla="*/ 53 w 101"/>
                              <a:gd name="T35" fmla="*/ 135 h 135"/>
                              <a:gd name="T36" fmla="*/ 50 w 101"/>
                              <a:gd name="T37" fmla="*/ 135 h 135"/>
                              <a:gd name="T38" fmla="*/ 48 w 101"/>
                              <a:gd name="T39" fmla="*/ 135 h 135"/>
                              <a:gd name="T40" fmla="*/ 45 w 101"/>
                              <a:gd name="T41" fmla="*/ 135 h 135"/>
                              <a:gd name="T42" fmla="*/ 44 w 101"/>
                              <a:gd name="T43" fmla="*/ 135 h 135"/>
                              <a:gd name="T44" fmla="*/ 43 w 101"/>
                              <a:gd name="T45" fmla="*/ 134 h 135"/>
                              <a:gd name="T46" fmla="*/ 41 w 101"/>
                              <a:gd name="T47" fmla="*/ 134 h 135"/>
                              <a:gd name="T48" fmla="*/ 41 w 101"/>
                              <a:gd name="T49" fmla="*/ 134 h 135"/>
                              <a:gd name="T50" fmla="*/ 40 w 101"/>
                              <a:gd name="T51" fmla="*/ 133 h 135"/>
                              <a:gd name="T52" fmla="*/ 40 w 101"/>
                              <a:gd name="T53" fmla="*/ 131 h 135"/>
                              <a:gd name="T54" fmla="*/ 40 w 101"/>
                              <a:gd name="T55" fmla="*/ 14 h 135"/>
                              <a:gd name="T56" fmla="*/ 2 w 101"/>
                              <a:gd name="T57" fmla="*/ 14 h 135"/>
                              <a:gd name="T58" fmla="*/ 2 w 101"/>
                              <a:gd name="T59" fmla="*/ 14 h 135"/>
                              <a:gd name="T60" fmla="*/ 1 w 101"/>
                              <a:gd name="T61" fmla="*/ 14 h 135"/>
                              <a:gd name="T62" fmla="*/ 1 w 101"/>
                              <a:gd name="T63" fmla="*/ 14 h 135"/>
                              <a:gd name="T64" fmla="*/ 0 w 101"/>
                              <a:gd name="T65" fmla="*/ 13 h 135"/>
                              <a:gd name="T66" fmla="*/ 0 w 101"/>
                              <a:gd name="T67" fmla="*/ 12 h 135"/>
                              <a:gd name="T68" fmla="*/ 0 w 101"/>
                              <a:gd name="T69" fmla="*/ 11 h 135"/>
                              <a:gd name="T70" fmla="*/ 0 w 101"/>
                              <a:gd name="T71" fmla="*/ 9 h 135"/>
                              <a:gd name="T72" fmla="*/ 0 w 101"/>
                              <a:gd name="T73" fmla="*/ 7 h 135"/>
                              <a:gd name="T74" fmla="*/ 0 w 101"/>
                              <a:gd name="T75" fmla="*/ 6 h 135"/>
                              <a:gd name="T76" fmla="*/ 0 w 101"/>
                              <a:gd name="T77" fmla="*/ 3 h 135"/>
                              <a:gd name="T78" fmla="*/ 0 w 101"/>
                              <a:gd name="T79" fmla="*/ 2 h 135"/>
                              <a:gd name="T80" fmla="*/ 0 w 101"/>
                              <a:gd name="T81" fmla="*/ 1 h 135"/>
                              <a:gd name="T82" fmla="*/ 1 w 101"/>
                              <a:gd name="T83" fmla="*/ 1 h 135"/>
                              <a:gd name="T84" fmla="*/ 1 w 101"/>
                              <a:gd name="T85" fmla="*/ 0 h 135"/>
                              <a:gd name="T86" fmla="*/ 2 w 101"/>
                              <a:gd name="T87" fmla="*/ 0 h 135"/>
                              <a:gd name="T88" fmla="*/ 2 w 101"/>
                              <a:gd name="T89" fmla="*/ 0 h 135"/>
                              <a:gd name="T90" fmla="*/ 97 w 101"/>
                              <a:gd name="T91" fmla="*/ 0 h 135"/>
                              <a:gd name="T92" fmla="*/ 97 w 101"/>
                              <a:gd name="T93" fmla="*/ 0 h 135"/>
                              <a:gd name="T94" fmla="*/ 98 w 101"/>
                              <a:gd name="T95" fmla="*/ 0 h 135"/>
                              <a:gd name="T96" fmla="*/ 98 w 101"/>
                              <a:gd name="T97" fmla="*/ 1 h 135"/>
                              <a:gd name="T98" fmla="*/ 99 w 101"/>
                              <a:gd name="T99" fmla="*/ 1 h 135"/>
                              <a:gd name="T100" fmla="*/ 99 w 101"/>
                              <a:gd name="T101" fmla="*/ 2 h 135"/>
                              <a:gd name="T102" fmla="*/ 99 w 101"/>
                              <a:gd name="T103" fmla="*/ 3 h 135"/>
                              <a:gd name="T104" fmla="*/ 101 w 101"/>
                              <a:gd name="T105" fmla="*/ 6 h 135"/>
                              <a:gd name="T106" fmla="*/ 101 w 101"/>
                              <a:gd name="T107" fmla="*/ 7 h 1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01" h="135">
                                <a:moveTo>
                                  <a:pt x="101" y="7"/>
                                </a:moveTo>
                                <a:lnTo>
                                  <a:pt x="101" y="9"/>
                                </a:lnTo>
                                <a:lnTo>
                                  <a:pt x="99" y="11"/>
                                </a:lnTo>
                                <a:lnTo>
                                  <a:pt x="99" y="12"/>
                                </a:lnTo>
                                <a:lnTo>
                                  <a:pt x="99" y="13"/>
                                </a:lnTo>
                                <a:lnTo>
                                  <a:pt x="98" y="14"/>
                                </a:lnTo>
                                <a:lnTo>
                                  <a:pt x="98" y="14"/>
                                </a:lnTo>
                                <a:lnTo>
                                  <a:pt x="97" y="14"/>
                                </a:lnTo>
                                <a:lnTo>
                                  <a:pt x="97" y="14"/>
                                </a:lnTo>
                                <a:lnTo>
                                  <a:pt x="59" y="14"/>
                                </a:lnTo>
                                <a:lnTo>
                                  <a:pt x="59" y="131"/>
                                </a:lnTo>
                                <a:lnTo>
                                  <a:pt x="59" y="133"/>
                                </a:lnTo>
                                <a:lnTo>
                                  <a:pt x="59" y="134"/>
                                </a:lnTo>
                                <a:lnTo>
                                  <a:pt x="57" y="134"/>
                                </a:lnTo>
                                <a:lnTo>
                                  <a:pt x="56" y="134"/>
                                </a:lnTo>
                                <a:lnTo>
                                  <a:pt x="55" y="135"/>
                                </a:lnTo>
                                <a:lnTo>
                                  <a:pt x="54" y="135"/>
                                </a:lnTo>
                                <a:lnTo>
                                  <a:pt x="53" y="135"/>
                                </a:lnTo>
                                <a:lnTo>
                                  <a:pt x="50" y="135"/>
                                </a:lnTo>
                                <a:lnTo>
                                  <a:pt x="48" y="135"/>
                                </a:lnTo>
                                <a:lnTo>
                                  <a:pt x="45" y="135"/>
                                </a:lnTo>
                                <a:lnTo>
                                  <a:pt x="44" y="135"/>
                                </a:lnTo>
                                <a:lnTo>
                                  <a:pt x="43" y="134"/>
                                </a:lnTo>
                                <a:lnTo>
                                  <a:pt x="41" y="134"/>
                                </a:lnTo>
                                <a:lnTo>
                                  <a:pt x="41" y="134"/>
                                </a:lnTo>
                                <a:lnTo>
                                  <a:pt x="40" y="133"/>
                                </a:lnTo>
                                <a:lnTo>
                                  <a:pt x="40" y="131"/>
                                </a:lnTo>
                                <a:lnTo>
                                  <a:pt x="40" y="14"/>
                                </a:lnTo>
                                <a:lnTo>
                                  <a:pt x="2" y="14"/>
                                </a:lnTo>
                                <a:lnTo>
                                  <a:pt x="2" y="14"/>
                                </a:lnTo>
                                <a:lnTo>
                                  <a:pt x="1" y="14"/>
                                </a:lnTo>
                                <a:lnTo>
                                  <a:pt x="1" y="14"/>
                                </a:lnTo>
                                <a:lnTo>
                                  <a:pt x="0" y="13"/>
                                </a:lnTo>
                                <a:lnTo>
                                  <a:pt x="0" y="12"/>
                                </a:lnTo>
                                <a:lnTo>
                                  <a:pt x="0" y="11"/>
                                </a:lnTo>
                                <a:lnTo>
                                  <a:pt x="0" y="9"/>
                                </a:lnTo>
                                <a:lnTo>
                                  <a:pt x="0" y="7"/>
                                </a:lnTo>
                                <a:lnTo>
                                  <a:pt x="0" y="6"/>
                                </a:lnTo>
                                <a:lnTo>
                                  <a:pt x="0" y="3"/>
                                </a:lnTo>
                                <a:lnTo>
                                  <a:pt x="0" y="2"/>
                                </a:lnTo>
                                <a:lnTo>
                                  <a:pt x="0" y="1"/>
                                </a:lnTo>
                                <a:lnTo>
                                  <a:pt x="1" y="1"/>
                                </a:lnTo>
                                <a:lnTo>
                                  <a:pt x="1" y="0"/>
                                </a:lnTo>
                                <a:lnTo>
                                  <a:pt x="2" y="0"/>
                                </a:lnTo>
                                <a:lnTo>
                                  <a:pt x="2" y="0"/>
                                </a:lnTo>
                                <a:lnTo>
                                  <a:pt x="97" y="0"/>
                                </a:lnTo>
                                <a:lnTo>
                                  <a:pt x="97" y="0"/>
                                </a:lnTo>
                                <a:lnTo>
                                  <a:pt x="98" y="0"/>
                                </a:lnTo>
                                <a:lnTo>
                                  <a:pt x="98" y="1"/>
                                </a:lnTo>
                                <a:lnTo>
                                  <a:pt x="99" y="1"/>
                                </a:lnTo>
                                <a:lnTo>
                                  <a:pt x="99" y="2"/>
                                </a:lnTo>
                                <a:lnTo>
                                  <a:pt x="99" y="3"/>
                                </a:lnTo>
                                <a:lnTo>
                                  <a:pt x="101" y="6"/>
                                </a:lnTo>
                                <a:lnTo>
                                  <a:pt x="101" y="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10" name="Freeform 775"/>
                        <wps:cNvSpPr>
                          <a:spLocks noEditPoints="1"/>
                        </wps:cNvSpPr>
                        <wps:spPr bwMode="auto">
                          <a:xfrm>
                            <a:off x="1995488" y="989012"/>
                            <a:ext cx="63500" cy="74613"/>
                          </a:xfrm>
                          <a:custGeom>
                            <a:avLst/>
                            <a:gdLst>
                              <a:gd name="T0" fmla="*/ 119 w 120"/>
                              <a:gd name="T1" fmla="*/ 84 h 139"/>
                              <a:gd name="T2" fmla="*/ 112 w 120"/>
                              <a:gd name="T3" fmla="*/ 111 h 139"/>
                              <a:gd name="T4" fmla="*/ 97 w 120"/>
                              <a:gd name="T5" fmla="*/ 129 h 139"/>
                              <a:gd name="T6" fmla="*/ 74 w 120"/>
                              <a:gd name="T7" fmla="*/ 139 h 139"/>
                              <a:gd name="T8" fmla="*/ 44 w 120"/>
                              <a:gd name="T9" fmla="*/ 139 h 139"/>
                              <a:gd name="T10" fmla="*/ 22 w 120"/>
                              <a:gd name="T11" fmla="*/ 129 h 139"/>
                              <a:gd name="T12" fmla="*/ 7 w 120"/>
                              <a:gd name="T13" fmla="*/ 112 h 139"/>
                              <a:gd name="T14" fmla="*/ 0 w 120"/>
                              <a:gd name="T15" fmla="*/ 86 h 139"/>
                              <a:gd name="T16" fmla="*/ 0 w 120"/>
                              <a:gd name="T17" fmla="*/ 56 h 139"/>
                              <a:gd name="T18" fmla="*/ 8 w 120"/>
                              <a:gd name="T19" fmla="*/ 30 h 139"/>
                              <a:gd name="T20" fmla="*/ 23 w 120"/>
                              <a:gd name="T21" fmla="*/ 11 h 139"/>
                              <a:gd name="T22" fmla="*/ 47 w 120"/>
                              <a:gd name="T23" fmla="*/ 1 h 139"/>
                              <a:gd name="T24" fmla="*/ 76 w 120"/>
                              <a:gd name="T25" fmla="*/ 1 h 139"/>
                              <a:gd name="T26" fmla="*/ 98 w 120"/>
                              <a:gd name="T27" fmla="*/ 10 h 139"/>
                              <a:gd name="T28" fmla="*/ 112 w 120"/>
                              <a:gd name="T29" fmla="*/ 27 h 139"/>
                              <a:gd name="T30" fmla="*/ 119 w 120"/>
                              <a:gd name="T31" fmla="*/ 53 h 139"/>
                              <a:gd name="T32" fmla="*/ 101 w 120"/>
                              <a:gd name="T33" fmla="*/ 70 h 139"/>
                              <a:gd name="T34" fmla="*/ 100 w 120"/>
                              <a:gd name="T35" fmla="*/ 48 h 139"/>
                              <a:gd name="T36" fmla="*/ 92 w 120"/>
                              <a:gd name="T37" fmla="*/ 31 h 139"/>
                              <a:gd name="T38" fmla="*/ 80 w 120"/>
                              <a:gd name="T39" fmla="*/ 20 h 139"/>
                              <a:gd name="T40" fmla="*/ 60 w 120"/>
                              <a:gd name="T41" fmla="*/ 16 h 139"/>
                              <a:gd name="T42" fmla="*/ 40 w 120"/>
                              <a:gd name="T43" fmla="*/ 20 h 139"/>
                              <a:gd name="T44" fmla="*/ 28 w 120"/>
                              <a:gd name="T45" fmla="*/ 32 h 139"/>
                              <a:gd name="T46" fmla="*/ 21 w 120"/>
                              <a:gd name="T47" fmla="*/ 49 h 139"/>
                              <a:gd name="T48" fmla="*/ 18 w 120"/>
                              <a:gd name="T49" fmla="*/ 69 h 139"/>
                              <a:gd name="T50" fmla="*/ 21 w 120"/>
                              <a:gd name="T51" fmla="*/ 91 h 139"/>
                              <a:gd name="T52" fmla="*/ 27 w 120"/>
                              <a:gd name="T53" fmla="*/ 108 h 139"/>
                              <a:gd name="T54" fmla="*/ 39 w 120"/>
                              <a:gd name="T55" fmla="*/ 120 h 139"/>
                              <a:gd name="T56" fmla="*/ 59 w 120"/>
                              <a:gd name="T57" fmla="*/ 124 h 139"/>
                              <a:gd name="T58" fmla="*/ 80 w 120"/>
                              <a:gd name="T59" fmla="*/ 120 h 139"/>
                              <a:gd name="T60" fmla="*/ 92 w 120"/>
                              <a:gd name="T61" fmla="*/ 107 h 139"/>
                              <a:gd name="T62" fmla="*/ 100 w 120"/>
                              <a:gd name="T63" fmla="*/ 90 h 139"/>
                              <a:gd name="T64" fmla="*/ 101 w 120"/>
                              <a:gd name="T65" fmla="*/ 7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20" h="139">
                                <a:moveTo>
                                  <a:pt x="120" y="68"/>
                                </a:moveTo>
                                <a:lnTo>
                                  <a:pt x="119" y="84"/>
                                </a:lnTo>
                                <a:lnTo>
                                  <a:pt x="117" y="97"/>
                                </a:lnTo>
                                <a:lnTo>
                                  <a:pt x="112" y="111"/>
                                </a:lnTo>
                                <a:lnTo>
                                  <a:pt x="104" y="121"/>
                                </a:lnTo>
                                <a:lnTo>
                                  <a:pt x="97" y="129"/>
                                </a:lnTo>
                                <a:lnTo>
                                  <a:pt x="86" y="134"/>
                                </a:lnTo>
                                <a:lnTo>
                                  <a:pt x="74" y="139"/>
                                </a:lnTo>
                                <a:lnTo>
                                  <a:pt x="59" y="139"/>
                                </a:lnTo>
                                <a:lnTo>
                                  <a:pt x="44" y="139"/>
                                </a:lnTo>
                                <a:lnTo>
                                  <a:pt x="32" y="136"/>
                                </a:lnTo>
                                <a:lnTo>
                                  <a:pt x="22" y="129"/>
                                </a:lnTo>
                                <a:lnTo>
                                  <a:pt x="13" y="122"/>
                                </a:lnTo>
                                <a:lnTo>
                                  <a:pt x="7" y="112"/>
                                </a:lnTo>
                                <a:lnTo>
                                  <a:pt x="3" y="100"/>
                                </a:lnTo>
                                <a:lnTo>
                                  <a:pt x="0" y="86"/>
                                </a:lnTo>
                                <a:lnTo>
                                  <a:pt x="0" y="70"/>
                                </a:lnTo>
                                <a:lnTo>
                                  <a:pt x="0" y="56"/>
                                </a:lnTo>
                                <a:lnTo>
                                  <a:pt x="3" y="42"/>
                                </a:lnTo>
                                <a:lnTo>
                                  <a:pt x="8" y="30"/>
                                </a:lnTo>
                                <a:lnTo>
                                  <a:pt x="15" y="20"/>
                                </a:lnTo>
                                <a:lnTo>
                                  <a:pt x="23" y="11"/>
                                </a:lnTo>
                                <a:lnTo>
                                  <a:pt x="34" y="5"/>
                                </a:lnTo>
                                <a:lnTo>
                                  <a:pt x="47" y="1"/>
                                </a:lnTo>
                                <a:lnTo>
                                  <a:pt x="61" y="0"/>
                                </a:lnTo>
                                <a:lnTo>
                                  <a:pt x="76" y="1"/>
                                </a:lnTo>
                                <a:lnTo>
                                  <a:pt x="87" y="5"/>
                                </a:lnTo>
                                <a:lnTo>
                                  <a:pt x="98" y="10"/>
                                </a:lnTo>
                                <a:lnTo>
                                  <a:pt x="106" y="19"/>
                                </a:lnTo>
                                <a:lnTo>
                                  <a:pt x="112" y="27"/>
                                </a:lnTo>
                                <a:lnTo>
                                  <a:pt x="117" y="40"/>
                                </a:lnTo>
                                <a:lnTo>
                                  <a:pt x="119" y="53"/>
                                </a:lnTo>
                                <a:lnTo>
                                  <a:pt x="120" y="68"/>
                                </a:lnTo>
                                <a:close/>
                                <a:moveTo>
                                  <a:pt x="101" y="70"/>
                                </a:moveTo>
                                <a:lnTo>
                                  <a:pt x="101" y="58"/>
                                </a:lnTo>
                                <a:lnTo>
                                  <a:pt x="100" y="48"/>
                                </a:lnTo>
                                <a:lnTo>
                                  <a:pt x="97" y="40"/>
                                </a:lnTo>
                                <a:lnTo>
                                  <a:pt x="92" y="31"/>
                                </a:lnTo>
                                <a:lnTo>
                                  <a:pt x="87" y="25"/>
                                </a:lnTo>
                                <a:lnTo>
                                  <a:pt x="80" y="20"/>
                                </a:lnTo>
                                <a:lnTo>
                                  <a:pt x="71" y="16"/>
                                </a:lnTo>
                                <a:lnTo>
                                  <a:pt x="60" y="16"/>
                                </a:lnTo>
                                <a:lnTo>
                                  <a:pt x="49" y="16"/>
                                </a:lnTo>
                                <a:lnTo>
                                  <a:pt x="40" y="20"/>
                                </a:lnTo>
                                <a:lnTo>
                                  <a:pt x="33" y="25"/>
                                </a:lnTo>
                                <a:lnTo>
                                  <a:pt x="28" y="32"/>
                                </a:lnTo>
                                <a:lnTo>
                                  <a:pt x="23" y="40"/>
                                </a:lnTo>
                                <a:lnTo>
                                  <a:pt x="21" y="49"/>
                                </a:lnTo>
                                <a:lnTo>
                                  <a:pt x="18" y="59"/>
                                </a:lnTo>
                                <a:lnTo>
                                  <a:pt x="18" y="69"/>
                                </a:lnTo>
                                <a:lnTo>
                                  <a:pt x="18" y="81"/>
                                </a:lnTo>
                                <a:lnTo>
                                  <a:pt x="21" y="91"/>
                                </a:lnTo>
                                <a:lnTo>
                                  <a:pt x="23" y="101"/>
                                </a:lnTo>
                                <a:lnTo>
                                  <a:pt x="27" y="108"/>
                                </a:lnTo>
                                <a:lnTo>
                                  <a:pt x="32" y="116"/>
                                </a:lnTo>
                                <a:lnTo>
                                  <a:pt x="39" y="120"/>
                                </a:lnTo>
                                <a:lnTo>
                                  <a:pt x="48" y="123"/>
                                </a:lnTo>
                                <a:lnTo>
                                  <a:pt x="59" y="124"/>
                                </a:lnTo>
                                <a:lnTo>
                                  <a:pt x="71" y="123"/>
                                </a:lnTo>
                                <a:lnTo>
                                  <a:pt x="80" y="120"/>
                                </a:lnTo>
                                <a:lnTo>
                                  <a:pt x="87" y="115"/>
                                </a:lnTo>
                                <a:lnTo>
                                  <a:pt x="92" y="107"/>
                                </a:lnTo>
                                <a:lnTo>
                                  <a:pt x="97" y="100"/>
                                </a:lnTo>
                                <a:lnTo>
                                  <a:pt x="100" y="90"/>
                                </a:lnTo>
                                <a:lnTo>
                                  <a:pt x="101" y="80"/>
                                </a:lnTo>
                                <a:lnTo>
                                  <a:pt x="101" y="7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11" name="Freeform 776"/>
                        <wps:cNvSpPr>
                          <a:spLocks/>
                        </wps:cNvSpPr>
                        <wps:spPr bwMode="auto">
                          <a:xfrm>
                            <a:off x="2074863" y="990600"/>
                            <a:ext cx="50800" cy="71438"/>
                          </a:xfrm>
                          <a:custGeom>
                            <a:avLst/>
                            <a:gdLst>
                              <a:gd name="T0" fmla="*/ 97 w 97"/>
                              <a:gd name="T1" fmla="*/ 135 h 137"/>
                              <a:gd name="T2" fmla="*/ 96 w 97"/>
                              <a:gd name="T3" fmla="*/ 136 h 137"/>
                              <a:gd name="T4" fmla="*/ 93 w 97"/>
                              <a:gd name="T5" fmla="*/ 137 h 137"/>
                              <a:gd name="T6" fmla="*/ 91 w 97"/>
                              <a:gd name="T7" fmla="*/ 137 h 137"/>
                              <a:gd name="T8" fmla="*/ 86 w 97"/>
                              <a:gd name="T9" fmla="*/ 137 h 137"/>
                              <a:gd name="T10" fmla="*/ 82 w 97"/>
                              <a:gd name="T11" fmla="*/ 137 h 137"/>
                              <a:gd name="T12" fmla="*/ 80 w 97"/>
                              <a:gd name="T13" fmla="*/ 136 h 137"/>
                              <a:gd name="T14" fmla="*/ 79 w 97"/>
                              <a:gd name="T15" fmla="*/ 135 h 137"/>
                              <a:gd name="T16" fmla="*/ 79 w 97"/>
                              <a:gd name="T17" fmla="*/ 74 h 137"/>
                              <a:gd name="T18" fmla="*/ 17 w 97"/>
                              <a:gd name="T19" fmla="*/ 133 h 137"/>
                              <a:gd name="T20" fmla="*/ 17 w 97"/>
                              <a:gd name="T21" fmla="*/ 136 h 137"/>
                              <a:gd name="T22" fmla="*/ 16 w 97"/>
                              <a:gd name="T23" fmla="*/ 136 h 137"/>
                              <a:gd name="T24" fmla="*/ 13 w 97"/>
                              <a:gd name="T25" fmla="*/ 137 h 137"/>
                              <a:gd name="T26" fmla="*/ 8 w 97"/>
                              <a:gd name="T27" fmla="*/ 137 h 137"/>
                              <a:gd name="T28" fmla="*/ 5 w 97"/>
                              <a:gd name="T29" fmla="*/ 137 h 137"/>
                              <a:gd name="T30" fmla="*/ 1 w 97"/>
                              <a:gd name="T31" fmla="*/ 136 h 137"/>
                              <a:gd name="T32" fmla="*/ 0 w 97"/>
                              <a:gd name="T33" fmla="*/ 136 h 137"/>
                              <a:gd name="T34" fmla="*/ 0 w 97"/>
                              <a:gd name="T35" fmla="*/ 133 h 137"/>
                              <a:gd name="T36" fmla="*/ 0 w 97"/>
                              <a:gd name="T37" fmla="*/ 3 h 137"/>
                              <a:gd name="T38" fmla="*/ 1 w 97"/>
                              <a:gd name="T39" fmla="*/ 2 h 137"/>
                              <a:gd name="T40" fmla="*/ 2 w 97"/>
                              <a:gd name="T41" fmla="*/ 2 h 137"/>
                              <a:gd name="T42" fmla="*/ 6 w 97"/>
                              <a:gd name="T43" fmla="*/ 0 h 137"/>
                              <a:gd name="T44" fmla="*/ 11 w 97"/>
                              <a:gd name="T45" fmla="*/ 0 h 137"/>
                              <a:gd name="T46" fmla="*/ 15 w 97"/>
                              <a:gd name="T47" fmla="*/ 2 h 137"/>
                              <a:gd name="T48" fmla="*/ 17 w 97"/>
                              <a:gd name="T49" fmla="*/ 2 h 137"/>
                              <a:gd name="T50" fmla="*/ 17 w 97"/>
                              <a:gd name="T51" fmla="*/ 3 h 137"/>
                              <a:gd name="T52" fmla="*/ 17 w 97"/>
                              <a:gd name="T53" fmla="*/ 58 h 137"/>
                              <a:gd name="T54" fmla="*/ 79 w 97"/>
                              <a:gd name="T55" fmla="*/ 4 h 137"/>
                              <a:gd name="T56" fmla="*/ 80 w 97"/>
                              <a:gd name="T57" fmla="*/ 3 h 137"/>
                              <a:gd name="T58" fmla="*/ 81 w 97"/>
                              <a:gd name="T59" fmla="*/ 2 h 137"/>
                              <a:gd name="T60" fmla="*/ 84 w 97"/>
                              <a:gd name="T61" fmla="*/ 2 h 137"/>
                              <a:gd name="T62" fmla="*/ 88 w 97"/>
                              <a:gd name="T63" fmla="*/ 0 h 137"/>
                              <a:gd name="T64" fmla="*/ 92 w 97"/>
                              <a:gd name="T65" fmla="*/ 2 h 137"/>
                              <a:gd name="T66" fmla="*/ 95 w 97"/>
                              <a:gd name="T67" fmla="*/ 2 h 137"/>
                              <a:gd name="T68" fmla="*/ 97 w 97"/>
                              <a:gd name="T69" fmla="*/ 3 h 137"/>
                              <a:gd name="T70" fmla="*/ 97 w 97"/>
                              <a:gd name="T71" fmla="*/ 4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97" h="137">
                                <a:moveTo>
                                  <a:pt x="97" y="133"/>
                                </a:moveTo>
                                <a:lnTo>
                                  <a:pt x="97" y="135"/>
                                </a:lnTo>
                                <a:lnTo>
                                  <a:pt x="97" y="136"/>
                                </a:lnTo>
                                <a:lnTo>
                                  <a:pt x="96" y="136"/>
                                </a:lnTo>
                                <a:lnTo>
                                  <a:pt x="95" y="136"/>
                                </a:lnTo>
                                <a:lnTo>
                                  <a:pt x="93" y="137"/>
                                </a:lnTo>
                                <a:lnTo>
                                  <a:pt x="92" y="137"/>
                                </a:lnTo>
                                <a:lnTo>
                                  <a:pt x="91" y="137"/>
                                </a:lnTo>
                                <a:lnTo>
                                  <a:pt x="88" y="137"/>
                                </a:lnTo>
                                <a:lnTo>
                                  <a:pt x="86" y="137"/>
                                </a:lnTo>
                                <a:lnTo>
                                  <a:pt x="84" y="137"/>
                                </a:lnTo>
                                <a:lnTo>
                                  <a:pt x="82" y="137"/>
                                </a:lnTo>
                                <a:lnTo>
                                  <a:pt x="81" y="136"/>
                                </a:lnTo>
                                <a:lnTo>
                                  <a:pt x="80" y="136"/>
                                </a:lnTo>
                                <a:lnTo>
                                  <a:pt x="80" y="136"/>
                                </a:lnTo>
                                <a:lnTo>
                                  <a:pt x="79" y="135"/>
                                </a:lnTo>
                                <a:lnTo>
                                  <a:pt x="79" y="133"/>
                                </a:lnTo>
                                <a:lnTo>
                                  <a:pt x="79" y="74"/>
                                </a:lnTo>
                                <a:lnTo>
                                  <a:pt x="17" y="74"/>
                                </a:lnTo>
                                <a:lnTo>
                                  <a:pt x="17" y="133"/>
                                </a:lnTo>
                                <a:lnTo>
                                  <a:pt x="17" y="135"/>
                                </a:lnTo>
                                <a:lnTo>
                                  <a:pt x="17" y="136"/>
                                </a:lnTo>
                                <a:lnTo>
                                  <a:pt x="17" y="136"/>
                                </a:lnTo>
                                <a:lnTo>
                                  <a:pt x="16" y="136"/>
                                </a:lnTo>
                                <a:lnTo>
                                  <a:pt x="15" y="137"/>
                                </a:lnTo>
                                <a:lnTo>
                                  <a:pt x="13" y="137"/>
                                </a:lnTo>
                                <a:lnTo>
                                  <a:pt x="11" y="137"/>
                                </a:lnTo>
                                <a:lnTo>
                                  <a:pt x="8" y="137"/>
                                </a:lnTo>
                                <a:lnTo>
                                  <a:pt x="6" y="137"/>
                                </a:lnTo>
                                <a:lnTo>
                                  <a:pt x="5" y="137"/>
                                </a:lnTo>
                                <a:lnTo>
                                  <a:pt x="2" y="137"/>
                                </a:lnTo>
                                <a:lnTo>
                                  <a:pt x="1" y="136"/>
                                </a:lnTo>
                                <a:lnTo>
                                  <a:pt x="1" y="136"/>
                                </a:lnTo>
                                <a:lnTo>
                                  <a:pt x="0" y="136"/>
                                </a:lnTo>
                                <a:lnTo>
                                  <a:pt x="0" y="135"/>
                                </a:lnTo>
                                <a:lnTo>
                                  <a:pt x="0" y="133"/>
                                </a:lnTo>
                                <a:lnTo>
                                  <a:pt x="0" y="4"/>
                                </a:lnTo>
                                <a:lnTo>
                                  <a:pt x="0" y="3"/>
                                </a:lnTo>
                                <a:lnTo>
                                  <a:pt x="0" y="3"/>
                                </a:lnTo>
                                <a:lnTo>
                                  <a:pt x="1" y="2"/>
                                </a:lnTo>
                                <a:lnTo>
                                  <a:pt x="1" y="2"/>
                                </a:lnTo>
                                <a:lnTo>
                                  <a:pt x="2" y="2"/>
                                </a:lnTo>
                                <a:lnTo>
                                  <a:pt x="5" y="2"/>
                                </a:lnTo>
                                <a:lnTo>
                                  <a:pt x="6" y="0"/>
                                </a:lnTo>
                                <a:lnTo>
                                  <a:pt x="8" y="0"/>
                                </a:lnTo>
                                <a:lnTo>
                                  <a:pt x="11" y="0"/>
                                </a:lnTo>
                                <a:lnTo>
                                  <a:pt x="13" y="2"/>
                                </a:lnTo>
                                <a:lnTo>
                                  <a:pt x="15" y="2"/>
                                </a:lnTo>
                                <a:lnTo>
                                  <a:pt x="16" y="2"/>
                                </a:lnTo>
                                <a:lnTo>
                                  <a:pt x="17" y="2"/>
                                </a:lnTo>
                                <a:lnTo>
                                  <a:pt x="17" y="3"/>
                                </a:lnTo>
                                <a:lnTo>
                                  <a:pt x="17" y="3"/>
                                </a:lnTo>
                                <a:lnTo>
                                  <a:pt x="17" y="4"/>
                                </a:lnTo>
                                <a:lnTo>
                                  <a:pt x="17" y="58"/>
                                </a:lnTo>
                                <a:lnTo>
                                  <a:pt x="79" y="58"/>
                                </a:lnTo>
                                <a:lnTo>
                                  <a:pt x="79" y="4"/>
                                </a:lnTo>
                                <a:lnTo>
                                  <a:pt x="79" y="3"/>
                                </a:lnTo>
                                <a:lnTo>
                                  <a:pt x="80" y="3"/>
                                </a:lnTo>
                                <a:lnTo>
                                  <a:pt x="80" y="2"/>
                                </a:lnTo>
                                <a:lnTo>
                                  <a:pt x="81" y="2"/>
                                </a:lnTo>
                                <a:lnTo>
                                  <a:pt x="82" y="2"/>
                                </a:lnTo>
                                <a:lnTo>
                                  <a:pt x="84" y="2"/>
                                </a:lnTo>
                                <a:lnTo>
                                  <a:pt x="86" y="0"/>
                                </a:lnTo>
                                <a:lnTo>
                                  <a:pt x="88" y="0"/>
                                </a:lnTo>
                                <a:lnTo>
                                  <a:pt x="91" y="0"/>
                                </a:lnTo>
                                <a:lnTo>
                                  <a:pt x="92" y="2"/>
                                </a:lnTo>
                                <a:lnTo>
                                  <a:pt x="93" y="2"/>
                                </a:lnTo>
                                <a:lnTo>
                                  <a:pt x="95" y="2"/>
                                </a:lnTo>
                                <a:lnTo>
                                  <a:pt x="96" y="2"/>
                                </a:lnTo>
                                <a:lnTo>
                                  <a:pt x="97" y="3"/>
                                </a:lnTo>
                                <a:lnTo>
                                  <a:pt x="97" y="3"/>
                                </a:lnTo>
                                <a:lnTo>
                                  <a:pt x="97" y="4"/>
                                </a:lnTo>
                                <a:lnTo>
                                  <a:pt x="97" y="1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12" name="Freeform 777"/>
                        <wps:cNvSpPr>
                          <a:spLocks noEditPoints="1"/>
                        </wps:cNvSpPr>
                        <wps:spPr bwMode="auto">
                          <a:xfrm>
                            <a:off x="1836738" y="1689100"/>
                            <a:ext cx="55563" cy="55563"/>
                          </a:xfrm>
                          <a:custGeom>
                            <a:avLst/>
                            <a:gdLst>
                              <a:gd name="T0" fmla="*/ 106 w 106"/>
                              <a:gd name="T1" fmla="*/ 98 h 103"/>
                              <a:gd name="T2" fmla="*/ 105 w 106"/>
                              <a:gd name="T3" fmla="*/ 101 h 103"/>
                              <a:gd name="T4" fmla="*/ 100 w 106"/>
                              <a:gd name="T5" fmla="*/ 102 h 103"/>
                              <a:gd name="T6" fmla="*/ 95 w 106"/>
                              <a:gd name="T7" fmla="*/ 103 h 103"/>
                              <a:gd name="T8" fmla="*/ 85 w 106"/>
                              <a:gd name="T9" fmla="*/ 102 h 103"/>
                              <a:gd name="T10" fmla="*/ 76 w 106"/>
                              <a:gd name="T11" fmla="*/ 96 h 103"/>
                              <a:gd name="T12" fmla="*/ 71 w 106"/>
                              <a:gd name="T13" fmla="*/ 82 h 103"/>
                              <a:gd name="T14" fmla="*/ 63 w 106"/>
                              <a:gd name="T15" fmla="*/ 95 h 103"/>
                              <a:gd name="T16" fmla="*/ 50 w 106"/>
                              <a:gd name="T17" fmla="*/ 102 h 103"/>
                              <a:gd name="T18" fmla="*/ 29 w 106"/>
                              <a:gd name="T19" fmla="*/ 102 h 103"/>
                              <a:gd name="T20" fmla="*/ 9 w 106"/>
                              <a:gd name="T21" fmla="*/ 88 h 103"/>
                              <a:gd name="T22" fmla="*/ 0 w 106"/>
                              <a:gd name="T23" fmla="*/ 63 h 103"/>
                              <a:gd name="T24" fmla="*/ 3 w 106"/>
                              <a:gd name="T25" fmla="*/ 30 h 103"/>
                              <a:gd name="T26" fmla="*/ 16 w 106"/>
                              <a:gd name="T27" fmla="*/ 8 h 103"/>
                              <a:gd name="T28" fmla="*/ 42 w 106"/>
                              <a:gd name="T29" fmla="*/ 0 h 103"/>
                              <a:gd name="T30" fmla="*/ 61 w 106"/>
                              <a:gd name="T31" fmla="*/ 5 h 103"/>
                              <a:gd name="T32" fmla="*/ 72 w 106"/>
                              <a:gd name="T33" fmla="*/ 18 h 103"/>
                              <a:gd name="T34" fmla="*/ 78 w 106"/>
                              <a:gd name="T35" fmla="*/ 26 h 103"/>
                              <a:gd name="T36" fmla="*/ 81 w 106"/>
                              <a:gd name="T37" fmla="*/ 11 h 103"/>
                              <a:gd name="T38" fmla="*/ 82 w 106"/>
                              <a:gd name="T39" fmla="*/ 3 h 103"/>
                              <a:gd name="T40" fmla="*/ 83 w 106"/>
                              <a:gd name="T41" fmla="*/ 2 h 103"/>
                              <a:gd name="T42" fmla="*/ 85 w 106"/>
                              <a:gd name="T43" fmla="*/ 1 h 103"/>
                              <a:gd name="T44" fmla="*/ 89 w 106"/>
                              <a:gd name="T45" fmla="*/ 1 h 103"/>
                              <a:gd name="T46" fmla="*/ 95 w 106"/>
                              <a:gd name="T47" fmla="*/ 2 h 103"/>
                              <a:gd name="T48" fmla="*/ 98 w 106"/>
                              <a:gd name="T49" fmla="*/ 3 h 103"/>
                              <a:gd name="T50" fmla="*/ 98 w 106"/>
                              <a:gd name="T51" fmla="*/ 6 h 103"/>
                              <a:gd name="T52" fmla="*/ 97 w 106"/>
                              <a:gd name="T53" fmla="*/ 18 h 103"/>
                              <a:gd name="T54" fmla="*/ 93 w 106"/>
                              <a:gd name="T55" fmla="*/ 34 h 103"/>
                              <a:gd name="T56" fmla="*/ 88 w 106"/>
                              <a:gd name="T57" fmla="*/ 51 h 103"/>
                              <a:gd name="T58" fmla="*/ 84 w 106"/>
                              <a:gd name="T59" fmla="*/ 69 h 103"/>
                              <a:gd name="T60" fmla="*/ 88 w 106"/>
                              <a:gd name="T61" fmla="*/ 83 h 103"/>
                              <a:gd name="T62" fmla="*/ 93 w 106"/>
                              <a:gd name="T63" fmla="*/ 88 h 103"/>
                              <a:gd name="T64" fmla="*/ 99 w 106"/>
                              <a:gd name="T65" fmla="*/ 88 h 103"/>
                              <a:gd name="T66" fmla="*/ 103 w 106"/>
                              <a:gd name="T67" fmla="*/ 87 h 103"/>
                              <a:gd name="T68" fmla="*/ 105 w 106"/>
                              <a:gd name="T69" fmla="*/ 86 h 103"/>
                              <a:gd name="T70" fmla="*/ 106 w 106"/>
                              <a:gd name="T71" fmla="*/ 87 h 103"/>
                              <a:gd name="T72" fmla="*/ 106 w 106"/>
                              <a:gd name="T73" fmla="*/ 90 h 103"/>
                              <a:gd name="T74" fmla="*/ 67 w 106"/>
                              <a:gd name="T75" fmla="*/ 51 h 103"/>
                              <a:gd name="T76" fmla="*/ 62 w 106"/>
                              <a:gd name="T77" fmla="*/ 28 h 103"/>
                              <a:gd name="T78" fmla="*/ 51 w 106"/>
                              <a:gd name="T79" fmla="*/ 16 h 103"/>
                              <a:gd name="T80" fmla="*/ 36 w 106"/>
                              <a:gd name="T81" fmla="*/ 14 h 103"/>
                              <a:gd name="T82" fmla="*/ 24 w 106"/>
                              <a:gd name="T83" fmla="*/ 26 h 103"/>
                              <a:gd name="T84" fmla="*/ 18 w 106"/>
                              <a:gd name="T85" fmla="*/ 44 h 103"/>
                              <a:gd name="T86" fmla="*/ 19 w 106"/>
                              <a:gd name="T87" fmla="*/ 65 h 103"/>
                              <a:gd name="T88" fmla="*/ 25 w 106"/>
                              <a:gd name="T89" fmla="*/ 82 h 103"/>
                              <a:gd name="T90" fmla="*/ 41 w 106"/>
                              <a:gd name="T91" fmla="*/ 88 h 103"/>
                              <a:gd name="T92" fmla="*/ 56 w 106"/>
                              <a:gd name="T93" fmla="*/ 82 h 103"/>
                              <a:gd name="T94" fmla="*/ 65 w 106"/>
                              <a:gd name="T95" fmla="*/ 66 h 103"/>
                              <a:gd name="T96" fmla="*/ 67 w 106"/>
                              <a:gd name="T97" fmla="*/ 51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06" h="103">
                                <a:moveTo>
                                  <a:pt x="106" y="93"/>
                                </a:moveTo>
                                <a:lnTo>
                                  <a:pt x="106" y="96"/>
                                </a:lnTo>
                                <a:lnTo>
                                  <a:pt x="106" y="98"/>
                                </a:lnTo>
                                <a:lnTo>
                                  <a:pt x="106" y="99"/>
                                </a:lnTo>
                                <a:lnTo>
                                  <a:pt x="105" y="99"/>
                                </a:lnTo>
                                <a:lnTo>
                                  <a:pt x="105" y="101"/>
                                </a:lnTo>
                                <a:lnTo>
                                  <a:pt x="104" y="101"/>
                                </a:lnTo>
                                <a:lnTo>
                                  <a:pt x="103" y="102"/>
                                </a:lnTo>
                                <a:lnTo>
                                  <a:pt x="100" y="102"/>
                                </a:lnTo>
                                <a:lnTo>
                                  <a:pt x="99" y="102"/>
                                </a:lnTo>
                                <a:lnTo>
                                  <a:pt x="97" y="103"/>
                                </a:lnTo>
                                <a:lnTo>
                                  <a:pt x="95" y="103"/>
                                </a:lnTo>
                                <a:lnTo>
                                  <a:pt x="93" y="103"/>
                                </a:lnTo>
                                <a:lnTo>
                                  <a:pt x="89" y="103"/>
                                </a:lnTo>
                                <a:lnTo>
                                  <a:pt x="85" y="102"/>
                                </a:lnTo>
                                <a:lnTo>
                                  <a:pt x="82" y="101"/>
                                </a:lnTo>
                                <a:lnTo>
                                  <a:pt x="78" y="98"/>
                                </a:lnTo>
                                <a:lnTo>
                                  <a:pt x="76" y="96"/>
                                </a:lnTo>
                                <a:lnTo>
                                  <a:pt x="74" y="92"/>
                                </a:lnTo>
                                <a:lnTo>
                                  <a:pt x="72" y="88"/>
                                </a:lnTo>
                                <a:lnTo>
                                  <a:pt x="71" y="82"/>
                                </a:lnTo>
                                <a:lnTo>
                                  <a:pt x="69" y="87"/>
                                </a:lnTo>
                                <a:lnTo>
                                  <a:pt x="66" y="91"/>
                                </a:lnTo>
                                <a:lnTo>
                                  <a:pt x="63" y="95"/>
                                </a:lnTo>
                                <a:lnTo>
                                  <a:pt x="58" y="97"/>
                                </a:lnTo>
                                <a:lnTo>
                                  <a:pt x="55" y="99"/>
                                </a:lnTo>
                                <a:lnTo>
                                  <a:pt x="50" y="102"/>
                                </a:lnTo>
                                <a:lnTo>
                                  <a:pt x="45" y="103"/>
                                </a:lnTo>
                                <a:lnTo>
                                  <a:pt x="39" y="103"/>
                                </a:lnTo>
                                <a:lnTo>
                                  <a:pt x="29" y="102"/>
                                </a:lnTo>
                                <a:lnTo>
                                  <a:pt x="21" y="99"/>
                                </a:lnTo>
                                <a:lnTo>
                                  <a:pt x="14" y="95"/>
                                </a:lnTo>
                                <a:lnTo>
                                  <a:pt x="9" y="88"/>
                                </a:lnTo>
                                <a:lnTo>
                                  <a:pt x="4" y="81"/>
                                </a:lnTo>
                                <a:lnTo>
                                  <a:pt x="2" y="72"/>
                                </a:lnTo>
                                <a:lnTo>
                                  <a:pt x="0" y="63"/>
                                </a:lnTo>
                                <a:lnTo>
                                  <a:pt x="0" y="53"/>
                                </a:lnTo>
                                <a:lnTo>
                                  <a:pt x="0" y="40"/>
                                </a:lnTo>
                                <a:lnTo>
                                  <a:pt x="3" y="30"/>
                                </a:lnTo>
                                <a:lnTo>
                                  <a:pt x="5" y="22"/>
                                </a:lnTo>
                                <a:lnTo>
                                  <a:pt x="10" y="14"/>
                                </a:lnTo>
                                <a:lnTo>
                                  <a:pt x="16" y="8"/>
                                </a:lnTo>
                                <a:lnTo>
                                  <a:pt x="24" y="3"/>
                                </a:lnTo>
                                <a:lnTo>
                                  <a:pt x="32" y="1"/>
                                </a:lnTo>
                                <a:lnTo>
                                  <a:pt x="42" y="0"/>
                                </a:lnTo>
                                <a:lnTo>
                                  <a:pt x="48" y="0"/>
                                </a:lnTo>
                                <a:lnTo>
                                  <a:pt x="55" y="2"/>
                                </a:lnTo>
                                <a:lnTo>
                                  <a:pt x="61" y="5"/>
                                </a:lnTo>
                                <a:lnTo>
                                  <a:pt x="65" y="8"/>
                                </a:lnTo>
                                <a:lnTo>
                                  <a:pt x="69" y="13"/>
                                </a:lnTo>
                                <a:lnTo>
                                  <a:pt x="72" y="18"/>
                                </a:lnTo>
                                <a:lnTo>
                                  <a:pt x="76" y="26"/>
                                </a:lnTo>
                                <a:lnTo>
                                  <a:pt x="77" y="33"/>
                                </a:lnTo>
                                <a:lnTo>
                                  <a:pt x="78" y="26"/>
                                </a:lnTo>
                                <a:lnTo>
                                  <a:pt x="79" y="19"/>
                                </a:lnTo>
                                <a:lnTo>
                                  <a:pt x="81" y="14"/>
                                </a:lnTo>
                                <a:lnTo>
                                  <a:pt x="81" y="11"/>
                                </a:lnTo>
                                <a:lnTo>
                                  <a:pt x="81" y="7"/>
                                </a:lnTo>
                                <a:lnTo>
                                  <a:pt x="82" y="5"/>
                                </a:lnTo>
                                <a:lnTo>
                                  <a:pt x="82" y="3"/>
                                </a:lnTo>
                                <a:lnTo>
                                  <a:pt x="82" y="2"/>
                                </a:lnTo>
                                <a:lnTo>
                                  <a:pt x="82" y="2"/>
                                </a:lnTo>
                                <a:lnTo>
                                  <a:pt x="83" y="2"/>
                                </a:lnTo>
                                <a:lnTo>
                                  <a:pt x="83" y="2"/>
                                </a:lnTo>
                                <a:lnTo>
                                  <a:pt x="84" y="2"/>
                                </a:lnTo>
                                <a:lnTo>
                                  <a:pt x="85" y="1"/>
                                </a:lnTo>
                                <a:lnTo>
                                  <a:pt x="87" y="1"/>
                                </a:lnTo>
                                <a:lnTo>
                                  <a:pt x="88" y="1"/>
                                </a:lnTo>
                                <a:lnTo>
                                  <a:pt x="89" y="1"/>
                                </a:lnTo>
                                <a:lnTo>
                                  <a:pt x="92" y="1"/>
                                </a:lnTo>
                                <a:lnTo>
                                  <a:pt x="94" y="1"/>
                                </a:lnTo>
                                <a:lnTo>
                                  <a:pt x="95" y="2"/>
                                </a:lnTo>
                                <a:lnTo>
                                  <a:pt x="97" y="2"/>
                                </a:lnTo>
                                <a:lnTo>
                                  <a:pt x="97" y="2"/>
                                </a:lnTo>
                                <a:lnTo>
                                  <a:pt x="98" y="3"/>
                                </a:lnTo>
                                <a:lnTo>
                                  <a:pt x="98" y="3"/>
                                </a:lnTo>
                                <a:lnTo>
                                  <a:pt x="98" y="5"/>
                                </a:lnTo>
                                <a:lnTo>
                                  <a:pt x="98" y="6"/>
                                </a:lnTo>
                                <a:lnTo>
                                  <a:pt x="98" y="10"/>
                                </a:lnTo>
                                <a:lnTo>
                                  <a:pt x="97" y="13"/>
                                </a:lnTo>
                                <a:lnTo>
                                  <a:pt x="97" y="18"/>
                                </a:lnTo>
                                <a:lnTo>
                                  <a:pt x="95" y="23"/>
                                </a:lnTo>
                                <a:lnTo>
                                  <a:pt x="94" y="28"/>
                                </a:lnTo>
                                <a:lnTo>
                                  <a:pt x="93" y="34"/>
                                </a:lnTo>
                                <a:lnTo>
                                  <a:pt x="90" y="39"/>
                                </a:lnTo>
                                <a:lnTo>
                                  <a:pt x="89" y="45"/>
                                </a:lnTo>
                                <a:lnTo>
                                  <a:pt x="88" y="51"/>
                                </a:lnTo>
                                <a:lnTo>
                                  <a:pt x="85" y="56"/>
                                </a:lnTo>
                                <a:lnTo>
                                  <a:pt x="84" y="61"/>
                                </a:lnTo>
                                <a:lnTo>
                                  <a:pt x="84" y="69"/>
                                </a:lnTo>
                                <a:lnTo>
                                  <a:pt x="85" y="75"/>
                                </a:lnTo>
                                <a:lnTo>
                                  <a:pt x="85" y="80"/>
                                </a:lnTo>
                                <a:lnTo>
                                  <a:pt x="88" y="83"/>
                                </a:lnTo>
                                <a:lnTo>
                                  <a:pt x="89" y="86"/>
                                </a:lnTo>
                                <a:lnTo>
                                  <a:pt x="92" y="87"/>
                                </a:lnTo>
                                <a:lnTo>
                                  <a:pt x="93" y="88"/>
                                </a:lnTo>
                                <a:lnTo>
                                  <a:pt x="95" y="88"/>
                                </a:lnTo>
                                <a:lnTo>
                                  <a:pt x="97" y="88"/>
                                </a:lnTo>
                                <a:lnTo>
                                  <a:pt x="99" y="88"/>
                                </a:lnTo>
                                <a:lnTo>
                                  <a:pt x="100" y="87"/>
                                </a:lnTo>
                                <a:lnTo>
                                  <a:pt x="101" y="87"/>
                                </a:lnTo>
                                <a:lnTo>
                                  <a:pt x="103" y="87"/>
                                </a:lnTo>
                                <a:lnTo>
                                  <a:pt x="104" y="87"/>
                                </a:lnTo>
                                <a:lnTo>
                                  <a:pt x="104" y="86"/>
                                </a:lnTo>
                                <a:lnTo>
                                  <a:pt x="105" y="86"/>
                                </a:lnTo>
                                <a:lnTo>
                                  <a:pt x="105" y="86"/>
                                </a:lnTo>
                                <a:lnTo>
                                  <a:pt x="106" y="87"/>
                                </a:lnTo>
                                <a:lnTo>
                                  <a:pt x="106" y="87"/>
                                </a:lnTo>
                                <a:lnTo>
                                  <a:pt x="106" y="87"/>
                                </a:lnTo>
                                <a:lnTo>
                                  <a:pt x="106" y="88"/>
                                </a:lnTo>
                                <a:lnTo>
                                  <a:pt x="106" y="90"/>
                                </a:lnTo>
                                <a:lnTo>
                                  <a:pt x="106" y="91"/>
                                </a:lnTo>
                                <a:lnTo>
                                  <a:pt x="106" y="93"/>
                                </a:lnTo>
                                <a:close/>
                                <a:moveTo>
                                  <a:pt x="67" y="51"/>
                                </a:moveTo>
                                <a:lnTo>
                                  <a:pt x="66" y="42"/>
                                </a:lnTo>
                                <a:lnTo>
                                  <a:pt x="65" y="34"/>
                                </a:lnTo>
                                <a:lnTo>
                                  <a:pt x="62" y="28"/>
                                </a:lnTo>
                                <a:lnTo>
                                  <a:pt x="60" y="23"/>
                                </a:lnTo>
                                <a:lnTo>
                                  <a:pt x="56" y="18"/>
                                </a:lnTo>
                                <a:lnTo>
                                  <a:pt x="51" y="16"/>
                                </a:lnTo>
                                <a:lnTo>
                                  <a:pt x="47" y="14"/>
                                </a:lnTo>
                                <a:lnTo>
                                  <a:pt x="42" y="14"/>
                                </a:lnTo>
                                <a:lnTo>
                                  <a:pt x="36" y="14"/>
                                </a:lnTo>
                                <a:lnTo>
                                  <a:pt x="31" y="17"/>
                                </a:lnTo>
                                <a:lnTo>
                                  <a:pt x="26" y="21"/>
                                </a:lnTo>
                                <a:lnTo>
                                  <a:pt x="24" y="26"/>
                                </a:lnTo>
                                <a:lnTo>
                                  <a:pt x="20" y="30"/>
                                </a:lnTo>
                                <a:lnTo>
                                  <a:pt x="19" y="37"/>
                                </a:lnTo>
                                <a:lnTo>
                                  <a:pt x="18" y="44"/>
                                </a:lnTo>
                                <a:lnTo>
                                  <a:pt x="18" y="50"/>
                                </a:lnTo>
                                <a:lnTo>
                                  <a:pt x="18" y="58"/>
                                </a:lnTo>
                                <a:lnTo>
                                  <a:pt x="19" y="65"/>
                                </a:lnTo>
                                <a:lnTo>
                                  <a:pt x="20" y="71"/>
                                </a:lnTo>
                                <a:lnTo>
                                  <a:pt x="23" y="77"/>
                                </a:lnTo>
                                <a:lnTo>
                                  <a:pt x="25" y="82"/>
                                </a:lnTo>
                                <a:lnTo>
                                  <a:pt x="30" y="86"/>
                                </a:lnTo>
                                <a:lnTo>
                                  <a:pt x="35" y="88"/>
                                </a:lnTo>
                                <a:lnTo>
                                  <a:pt x="41" y="88"/>
                                </a:lnTo>
                                <a:lnTo>
                                  <a:pt x="47" y="88"/>
                                </a:lnTo>
                                <a:lnTo>
                                  <a:pt x="52" y="86"/>
                                </a:lnTo>
                                <a:lnTo>
                                  <a:pt x="56" y="82"/>
                                </a:lnTo>
                                <a:lnTo>
                                  <a:pt x="60" y="79"/>
                                </a:lnTo>
                                <a:lnTo>
                                  <a:pt x="63" y="72"/>
                                </a:lnTo>
                                <a:lnTo>
                                  <a:pt x="65" y="66"/>
                                </a:lnTo>
                                <a:lnTo>
                                  <a:pt x="66" y="59"/>
                                </a:lnTo>
                                <a:lnTo>
                                  <a:pt x="67" y="51"/>
                                </a:lnTo>
                                <a:lnTo>
                                  <a:pt x="67" y="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13" name="Freeform 778"/>
                        <wps:cNvSpPr>
                          <a:spLocks/>
                        </wps:cNvSpPr>
                        <wps:spPr bwMode="auto">
                          <a:xfrm>
                            <a:off x="1900238" y="1711325"/>
                            <a:ext cx="25400" cy="7938"/>
                          </a:xfrm>
                          <a:custGeom>
                            <a:avLst/>
                            <a:gdLst>
                              <a:gd name="T0" fmla="*/ 50 w 50"/>
                              <a:gd name="T1" fmla="*/ 6 h 13"/>
                              <a:gd name="T2" fmla="*/ 50 w 50"/>
                              <a:gd name="T3" fmla="*/ 9 h 13"/>
                              <a:gd name="T4" fmla="*/ 50 w 50"/>
                              <a:gd name="T5" fmla="*/ 12 h 13"/>
                              <a:gd name="T6" fmla="*/ 49 w 50"/>
                              <a:gd name="T7" fmla="*/ 13 h 13"/>
                              <a:gd name="T8" fmla="*/ 47 w 50"/>
                              <a:gd name="T9" fmla="*/ 13 h 13"/>
                              <a:gd name="T10" fmla="*/ 3 w 50"/>
                              <a:gd name="T11" fmla="*/ 13 h 13"/>
                              <a:gd name="T12" fmla="*/ 2 w 50"/>
                              <a:gd name="T13" fmla="*/ 13 h 13"/>
                              <a:gd name="T14" fmla="*/ 1 w 50"/>
                              <a:gd name="T15" fmla="*/ 12 h 13"/>
                              <a:gd name="T16" fmla="*/ 0 w 50"/>
                              <a:gd name="T17" fmla="*/ 9 h 13"/>
                              <a:gd name="T18" fmla="*/ 0 w 50"/>
                              <a:gd name="T19" fmla="*/ 6 h 13"/>
                              <a:gd name="T20" fmla="*/ 0 w 50"/>
                              <a:gd name="T21" fmla="*/ 3 h 13"/>
                              <a:gd name="T22" fmla="*/ 1 w 50"/>
                              <a:gd name="T23" fmla="*/ 1 h 13"/>
                              <a:gd name="T24" fmla="*/ 2 w 50"/>
                              <a:gd name="T25" fmla="*/ 0 h 13"/>
                              <a:gd name="T26" fmla="*/ 3 w 50"/>
                              <a:gd name="T27" fmla="*/ 0 h 13"/>
                              <a:gd name="T28" fmla="*/ 47 w 50"/>
                              <a:gd name="T29" fmla="*/ 0 h 13"/>
                              <a:gd name="T30" fmla="*/ 48 w 50"/>
                              <a:gd name="T31" fmla="*/ 0 h 13"/>
                              <a:gd name="T32" fmla="*/ 49 w 50"/>
                              <a:gd name="T33" fmla="*/ 0 h 13"/>
                              <a:gd name="T34" fmla="*/ 49 w 50"/>
                              <a:gd name="T35" fmla="*/ 0 h 13"/>
                              <a:gd name="T36" fmla="*/ 50 w 50"/>
                              <a:gd name="T37" fmla="*/ 1 h 13"/>
                              <a:gd name="T38" fmla="*/ 50 w 50"/>
                              <a:gd name="T39" fmla="*/ 2 h 13"/>
                              <a:gd name="T40" fmla="*/ 50 w 50"/>
                              <a:gd name="T41" fmla="*/ 3 h 13"/>
                              <a:gd name="T42" fmla="*/ 50 w 50"/>
                              <a:gd name="T43" fmla="*/ 4 h 13"/>
                              <a:gd name="T44" fmla="*/ 50 w 50"/>
                              <a:gd name="T45" fmla="*/ 6 h 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0" h="13">
                                <a:moveTo>
                                  <a:pt x="50" y="6"/>
                                </a:moveTo>
                                <a:lnTo>
                                  <a:pt x="50" y="9"/>
                                </a:lnTo>
                                <a:lnTo>
                                  <a:pt x="50" y="12"/>
                                </a:lnTo>
                                <a:lnTo>
                                  <a:pt x="49" y="13"/>
                                </a:lnTo>
                                <a:lnTo>
                                  <a:pt x="47" y="13"/>
                                </a:lnTo>
                                <a:lnTo>
                                  <a:pt x="3" y="13"/>
                                </a:lnTo>
                                <a:lnTo>
                                  <a:pt x="2" y="13"/>
                                </a:lnTo>
                                <a:lnTo>
                                  <a:pt x="1" y="12"/>
                                </a:lnTo>
                                <a:lnTo>
                                  <a:pt x="0" y="9"/>
                                </a:lnTo>
                                <a:lnTo>
                                  <a:pt x="0" y="6"/>
                                </a:lnTo>
                                <a:lnTo>
                                  <a:pt x="0" y="3"/>
                                </a:lnTo>
                                <a:lnTo>
                                  <a:pt x="1" y="1"/>
                                </a:lnTo>
                                <a:lnTo>
                                  <a:pt x="2" y="0"/>
                                </a:lnTo>
                                <a:lnTo>
                                  <a:pt x="3" y="0"/>
                                </a:lnTo>
                                <a:lnTo>
                                  <a:pt x="47" y="0"/>
                                </a:lnTo>
                                <a:lnTo>
                                  <a:pt x="48" y="0"/>
                                </a:lnTo>
                                <a:lnTo>
                                  <a:pt x="49" y="0"/>
                                </a:lnTo>
                                <a:lnTo>
                                  <a:pt x="49" y="0"/>
                                </a:lnTo>
                                <a:lnTo>
                                  <a:pt x="50" y="1"/>
                                </a:lnTo>
                                <a:lnTo>
                                  <a:pt x="50" y="2"/>
                                </a:lnTo>
                                <a:lnTo>
                                  <a:pt x="50" y="3"/>
                                </a:lnTo>
                                <a:lnTo>
                                  <a:pt x="50" y="4"/>
                                </a:lnTo>
                                <a:lnTo>
                                  <a:pt x="50" y="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14" name="Freeform 779"/>
                        <wps:cNvSpPr>
                          <a:spLocks/>
                        </wps:cNvSpPr>
                        <wps:spPr bwMode="auto">
                          <a:xfrm>
                            <a:off x="1939926" y="1671637"/>
                            <a:ext cx="41275" cy="71438"/>
                          </a:xfrm>
                          <a:custGeom>
                            <a:avLst/>
                            <a:gdLst>
                              <a:gd name="T0" fmla="*/ 79 w 79"/>
                              <a:gd name="T1" fmla="*/ 131 h 136"/>
                              <a:gd name="T2" fmla="*/ 78 w 79"/>
                              <a:gd name="T3" fmla="*/ 133 h 136"/>
                              <a:gd name="T4" fmla="*/ 78 w 79"/>
                              <a:gd name="T5" fmla="*/ 136 h 136"/>
                              <a:gd name="T6" fmla="*/ 75 w 79"/>
                              <a:gd name="T7" fmla="*/ 136 h 136"/>
                              <a:gd name="T8" fmla="*/ 5 w 79"/>
                              <a:gd name="T9" fmla="*/ 136 h 136"/>
                              <a:gd name="T10" fmla="*/ 3 w 79"/>
                              <a:gd name="T11" fmla="*/ 136 h 136"/>
                              <a:gd name="T12" fmla="*/ 1 w 79"/>
                              <a:gd name="T13" fmla="*/ 134 h 136"/>
                              <a:gd name="T14" fmla="*/ 1 w 79"/>
                              <a:gd name="T15" fmla="*/ 132 h 136"/>
                              <a:gd name="T16" fmla="*/ 0 w 79"/>
                              <a:gd name="T17" fmla="*/ 130 h 136"/>
                              <a:gd name="T18" fmla="*/ 1 w 79"/>
                              <a:gd name="T19" fmla="*/ 126 h 136"/>
                              <a:gd name="T20" fmla="*/ 1 w 79"/>
                              <a:gd name="T21" fmla="*/ 123 h 136"/>
                              <a:gd name="T22" fmla="*/ 3 w 79"/>
                              <a:gd name="T23" fmla="*/ 122 h 136"/>
                              <a:gd name="T24" fmla="*/ 5 w 79"/>
                              <a:gd name="T25" fmla="*/ 122 h 136"/>
                              <a:gd name="T26" fmla="*/ 32 w 79"/>
                              <a:gd name="T27" fmla="*/ 19 h 136"/>
                              <a:gd name="T28" fmla="*/ 5 w 79"/>
                              <a:gd name="T29" fmla="*/ 36 h 136"/>
                              <a:gd name="T30" fmla="*/ 3 w 79"/>
                              <a:gd name="T31" fmla="*/ 36 h 136"/>
                              <a:gd name="T32" fmla="*/ 1 w 79"/>
                              <a:gd name="T33" fmla="*/ 35 h 136"/>
                              <a:gd name="T34" fmla="*/ 0 w 79"/>
                              <a:gd name="T35" fmla="*/ 31 h 136"/>
                              <a:gd name="T36" fmla="*/ 0 w 79"/>
                              <a:gd name="T37" fmla="*/ 27 h 136"/>
                              <a:gd name="T38" fmla="*/ 0 w 79"/>
                              <a:gd name="T39" fmla="*/ 25 h 136"/>
                              <a:gd name="T40" fmla="*/ 1 w 79"/>
                              <a:gd name="T41" fmla="*/ 24 h 136"/>
                              <a:gd name="T42" fmla="*/ 3 w 79"/>
                              <a:gd name="T43" fmla="*/ 22 h 136"/>
                              <a:gd name="T44" fmla="*/ 35 w 79"/>
                              <a:gd name="T45" fmla="*/ 1 h 136"/>
                              <a:gd name="T46" fmla="*/ 36 w 79"/>
                              <a:gd name="T47" fmla="*/ 0 h 136"/>
                              <a:gd name="T48" fmla="*/ 37 w 79"/>
                              <a:gd name="T49" fmla="*/ 0 h 136"/>
                              <a:gd name="T50" fmla="*/ 39 w 79"/>
                              <a:gd name="T51" fmla="*/ 0 h 136"/>
                              <a:gd name="T52" fmla="*/ 42 w 79"/>
                              <a:gd name="T53" fmla="*/ 0 h 136"/>
                              <a:gd name="T54" fmla="*/ 47 w 79"/>
                              <a:gd name="T55" fmla="*/ 0 h 136"/>
                              <a:gd name="T56" fmla="*/ 49 w 79"/>
                              <a:gd name="T57" fmla="*/ 0 h 136"/>
                              <a:gd name="T58" fmla="*/ 51 w 79"/>
                              <a:gd name="T59" fmla="*/ 1 h 136"/>
                              <a:gd name="T60" fmla="*/ 51 w 79"/>
                              <a:gd name="T61" fmla="*/ 3 h 136"/>
                              <a:gd name="T62" fmla="*/ 75 w 79"/>
                              <a:gd name="T63" fmla="*/ 122 h 136"/>
                              <a:gd name="T64" fmla="*/ 76 w 79"/>
                              <a:gd name="T65" fmla="*/ 122 h 136"/>
                              <a:gd name="T66" fmla="*/ 78 w 79"/>
                              <a:gd name="T67" fmla="*/ 123 h 136"/>
                              <a:gd name="T68" fmla="*/ 79 w 79"/>
                              <a:gd name="T69" fmla="*/ 126 h 136"/>
                              <a:gd name="T70" fmla="*/ 79 w 79"/>
                              <a:gd name="T71" fmla="*/ 130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79" h="136">
                                <a:moveTo>
                                  <a:pt x="79" y="130"/>
                                </a:moveTo>
                                <a:lnTo>
                                  <a:pt x="79" y="131"/>
                                </a:lnTo>
                                <a:lnTo>
                                  <a:pt x="79" y="132"/>
                                </a:lnTo>
                                <a:lnTo>
                                  <a:pt x="78" y="133"/>
                                </a:lnTo>
                                <a:lnTo>
                                  <a:pt x="78" y="134"/>
                                </a:lnTo>
                                <a:lnTo>
                                  <a:pt x="78" y="136"/>
                                </a:lnTo>
                                <a:lnTo>
                                  <a:pt x="76" y="136"/>
                                </a:lnTo>
                                <a:lnTo>
                                  <a:pt x="75" y="136"/>
                                </a:lnTo>
                                <a:lnTo>
                                  <a:pt x="75" y="136"/>
                                </a:lnTo>
                                <a:lnTo>
                                  <a:pt x="5" y="136"/>
                                </a:lnTo>
                                <a:lnTo>
                                  <a:pt x="4" y="136"/>
                                </a:lnTo>
                                <a:lnTo>
                                  <a:pt x="3" y="136"/>
                                </a:lnTo>
                                <a:lnTo>
                                  <a:pt x="3" y="136"/>
                                </a:lnTo>
                                <a:lnTo>
                                  <a:pt x="1" y="134"/>
                                </a:lnTo>
                                <a:lnTo>
                                  <a:pt x="1" y="133"/>
                                </a:lnTo>
                                <a:lnTo>
                                  <a:pt x="1" y="132"/>
                                </a:lnTo>
                                <a:lnTo>
                                  <a:pt x="1" y="131"/>
                                </a:lnTo>
                                <a:lnTo>
                                  <a:pt x="0" y="130"/>
                                </a:lnTo>
                                <a:lnTo>
                                  <a:pt x="1" y="127"/>
                                </a:lnTo>
                                <a:lnTo>
                                  <a:pt x="1" y="126"/>
                                </a:lnTo>
                                <a:lnTo>
                                  <a:pt x="1" y="125"/>
                                </a:lnTo>
                                <a:lnTo>
                                  <a:pt x="1" y="123"/>
                                </a:lnTo>
                                <a:lnTo>
                                  <a:pt x="3" y="122"/>
                                </a:lnTo>
                                <a:lnTo>
                                  <a:pt x="3" y="122"/>
                                </a:lnTo>
                                <a:lnTo>
                                  <a:pt x="4" y="122"/>
                                </a:lnTo>
                                <a:lnTo>
                                  <a:pt x="5" y="122"/>
                                </a:lnTo>
                                <a:lnTo>
                                  <a:pt x="32" y="122"/>
                                </a:lnTo>
                                <a:lnTo>
                                  <a:pt x="32" y="19"/>
                                </a:lnTo>
                                <a:lnTo>
                                  <a:pt x="6" y="35"/>
                                </a:lnTo>
                                <a:lnTo>
                                  <a:pt x="5" y="36"/>
                                </a:lnTo>
                                <a:lnTo>
                                  <a:pt x="4" y="36"/>
                                </a:lnTo>
                                <a:lnTo>
                                  <a:pt x="3" y="36"/>
                                </a:lnTo>
                                <a:lnTo>
                                  <a:pt x="1" y="35"/>
                                </a:lnTo>
                                <a:lnTo>
                                  <a:pt x="1" y="35"/>
                                </a:lnTo>
                                <a:lnTo>
                                  <a:pt x="0" y="33"/>
                                </a:lnTo>
                                <a:lnTo>
                                  <a:pt x="0" y="31"/>
                                </a:lnTo>
                                <a:lnTo>
                                  <a:pt x="0" y="29"/>
                                </a:lnTo>
                                <a:lnTo>
                                  <a:pt x="0" y="27"/>
                                </a:lnTo>
                                <a:lnTo>
                                  <a:pt x="0" y="26"/>
                                </a:lnTo>
                                <a:lnTo>
                                  <a:pt x="0" y="25"/>
                                </a:lnTo>
                                <a:lnTo>
                                  <a:pt x="1" y="24"/>
                                </a:lnTo>
                                <a:lnTo>
                                  <a:pt x="1" y="24"/>
                                </a:lnTo>
                                <a:lnTo>
                                  <a:pt x="1" y="22"/>
                                </a:lnTo>
                                <a:lnTo>
                                  <a:pt x="3" y="22"/>
                                </a:lnTo>
                                <a:lnTo>
                                  <a:pt x="4" y="21"/>
                                </a:lnTo>
                                <a:lnTo>
                                  <a:pt x="35" y="1"/>
                                </a:lnTo>
                                <a:lnTo>
                                  <a:pt x="35" y="1"/>
                                </a:lnTo>
                                <a:lnTo>
                                  <a:pt x="36" y="0"/>
                                </a:lnTo>
                                <a:lnTo>
                                  <a:pt x="36" y="0"/>
                                </a:lnTo>
                                <a:lnTo>
                                  <a:pt x="37" y="0"/>
                                </a:lnTo>
                                <a:lnTo>
                                  <a:pt x="38" y="0"/>
                                </a:lnTo>
                                <a:lnTo>
                                  <a:pt x="39" y="0"/>
                                </a:lnTo>
                                <a:lnTo>
                                  <a:pt x="41" y="0"/>
                                </a:lnTo>
                                <a:lnTo>
                                  <a:pt x="42" y="0"/>
                                </a:lnTo>
                                <a:lnTo>
                                  <a:pt x="44" y="0"/>
                                </a:lnTo>
                                <a:lnTo>
                                  <a:pt x="47" y="0"/>
                                </a:lnTo>
                                <a:lnTo>
                                  <a:pt x="48" y="0"/>
                                </a:lnTo>
                                <a:lnTo>
                                  <a:pt x="49" y="0"/>
                                </a:lnTo>
                                <a:lnTo>
                                  <a:pt x="49" y="1"/>
                                </a:lnTo>
                                <a:lnTo>
                                  <a:pt x="51" y="1"/>
                                </a:lnTo>
                                <a:lnTo>
                                  <a:pt x="51" y="3"/>
                                </a:lnTo>
                                <a:lnTo>
                                  <a:pt x="51" y="3"/>
                                </a:lnTo>
                                <a:lnTo>
                                  <a:pt x="51" y="122"/>
                                </a:lnTo>
                                <a:lnTo>
                                  <a:pt x="75" y="122"/>
                                </a:lnTo>
                                <a:lnTo>
                                  <a:pt x="76" y="122"/>
                                </a:lnTo>
                                <a:lnTo>
                                  <a:pt x="76" y="122"/>
                                </a:lnTo>
                                <a:lnTo>
                                  <a:pt x="78" y="122"/>
                                </a:lnTo>
                                <a:lnTo>
                                  <a:pt x="78" y="123"/>
                                </a:lnTo>
                                <a:lnTo>
                                  <a:pt x="78" y="125"/>
                                </a:lnTo>
                                <a:lnTo>
                                  <a:pt x="79" y="126"/>
                                </a:lnTo>
                                <a:lnTo>
                                  <a:pt x="79" y="127"/>
                                </a:lnTo>
                                <a:lnTo>
                                  <a:pt x="79" y="13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15" name="Freeform 780"/>
                        <wps:cNvSpPr>
                          <a:spLocks/>
                        </wps:cNvSpPr>
                        <wps:spPr bwMode="auto">
                          <a:xfrm>
                            <a:off x="1993901" y="1670050"/>
                            <a:ext cx="44450" cy="74613"/>
                          </a:xfrm>
                          <a:custGeom>
                            <a:avLst/>
                            <a:gdLst>
                              <a:gd name="T0" fmla="*/ 81 w 85"/>
                              <a:gd name="T1" fmla="*/ 116 h 139"/>
                              <a:gd name="T2" fmla="*/ 67 w 85"/>
                              <a:gd name="T3" fmla="*/ 133 h 139"/>
                              <a:gd name="T4" fmla="*/ 37 w 85"/>
                              <a:gd name="T5" fmla="*/ 139 h 139"/>
                              <a:gd name="T6" fmla="*/ 19 w 85"/>
                              <a:gd name="T7" fmla="*/ 137 h 139"/>
                              <a:gd name="T8" fmla="*/ 6 w 85"/>
                              <a:gd name="T9" fmla="*/ 132 h 139"/>
                              <a:gd name="T10" fmla="*/ 3 w 85"/>
                              <a:gd name="T11" fmla="*/ 129 h 139"/>
                              <a:gd name="T12" fmla="*/ 1 w 85"/>
                              <a:gd name="T13" fmla="*/ 127 h 139"/>
                              <a:gd name="T14" fmla="*/ 0 w 85"/>
                              <a:gd name="T15" fmla="*/ 122 h 139"/>
                              <a:gd name="T16" fmla="*/ 1 w 85"/>
                              <a:gd name="T17" fmla="*/ 115 h 139"/>
                              <a:gd name="T18" fmla="*/ 5 w 85"/>
                              <a:gd name="T19" fmla="*/ 115 h 139"/>
                              <a:gd name="T20" fmla="*/ 14 w 85"/>
                              <a:gd name="T21" fmla="*/ 119 h 139"/>
                              <a:gd name="T22" fmla="*/ 30 w 85"/>
                              <a:gd name="T23" fmla="*/ 124 h 139"/>
                              <a:gd name="T24" fmla="*/ 49 w 85"/>
                              <a:gd name="T25" fmla="*/ 122 h 139"/>
                              <a:gd name="T26" fmla="*/ 62 w 85"/>
                              <a:gd name="T27" fmla="*/ 115 h 139"/>
                              <a:gd name="T28" fmla="*/ 65 w 85"/>
                              <a:gd name="T29" fmla="*/ 100 h 139"/>
                              <a:gd name="T30" fmla="*/ 60 w 85"/>
                              <a:gd name="T31" fmla="*/ 85 h 139"/>
                              <a:gd name="T32" fmla="*/ 46 w 85"/>
                              <a:gd name="T33" fmla="*/ 76 h 139"/>
                              <a:gd name="T34" fmla="*/ 19 w 85"/>
                              <a:gd name="T35" fmla="*/ 75 h 139"/>
                              <a:gd name="T36" fmla="*/ 16 w 85"/>
                              <a:gd name="T37" fmla="*/ 74 h 139"/>
                              <a:gd name="T38" fmla="*/ 15 w 85"/>
                              <a:gd name="T39" fmla="*/ 71 h 139"/>
                              <a:gd name="T40" fmla="*/ 14 w 85"/>
                              <a:gd name="T41" fmla="*/ 65 h 139"/>
                              <a:gd name="T42" fmla="*/ 15 w 85"/>
                              <a:gd name="T43" fmla="*/ 63 h 139"/>
                              <a:gd name="T44" fmla="*/ 17 w 85"/>
                              <a:gd name="T45" fmla="*/ 60 h 139"/>
                              <a:gd name="T46" fmla="*/ 37 w 85"/>
                              <a:gd name="T47" fmla="*/ 60 h 139"/>
                              <a:gd name="T48" fmla="*/ 52 w 85"/>
                              <a:gd name="T49" fmla="*/ 54 h 139"/>
                              <a:gd name="T50" fmla="*/ 59 w 85"/>
                              <a:gd name="T51" fmla="*/ 41 h 139"/>
                              <a:gd name="T52" fmla="*/ 58 w 85"/>
                              <a:gd name="T53" fmla="*/ 27 h 139"/>
                              <a:gd name="T54" fmla="*/ 51 w 85"/>
                              <a:gd name="T55" fmla="*/ 18 h 139"/>
                              <a:gd name="T56" fmla="*/ 37 w 85"/>
                              <a:gd name="T57" fmla="*/ 15 h 139"/>
                              <a:gd name="T58" fmla="*/ 21 w 85"/>
                              <a:gd name="T59" fmla="*/ 18 h 139"/>
                              <a:gd name="T60" fmla="*/ 11 w 85"/>
                              <a:gd name="T61" fmla="*/ 25 h 139"/>
                              <a:gd name="T62" fmla="*/ 6 w 85"/>
                              <a:gd name="T63" fmla="*/ 26 h 139"/>
                              <a:gd name="T64" fmla="*/ 5 w 85"/>
                              <a:gd name="T65" fmla="*/ 25 h 139"/>
                              <a:gd name="T66" fmla="*/ 4 w 85"/>
                              <a:gd name="T67" fmla="*/ 21 h 139"/>
                              <a:gd name="T68" fmla="*/ 4 w 85"/>
                              <a:gd name="T69" fmla="*/ 16 h 139"/>
                              <a:gd name="T70" fmla="*/ 5 w 85"/>
                              <a:gd name="T71" fmla="*/ 14 h 139"/>
                              <a:gd name="T72" fmla="*/ 6 w 85"/>
                              <a:gd name="T73" fmla="*/ 11 h 139"/>
                              <a:gd name="T74" fmla="*/ 14 w 85"/>
                              <a:gd name="T75" fmla="*/ 6 h 139"/>
                              <a:gd name="T76" fmla="*/ 28 w 85"/>
                              <a:gd name="T77" fmla="*/ 1 h 139"/>
                              <a:gd name="T78" fmla="*/ 51 w 85"/>
                              <a:gd name="T79" fmla="*/ 0 h 139"/>
                              <a:gd name="T80" fmla="*/ 69 w 85"/>
                              <a:gd name="T81" fmla="*/ 9 h 139"/>
                              <a:gd name="T82" fmla="*/ 79 w 85"/>
                              <a:gd name="T83" fmla="*/ 26 h 139"/>
                              <a:gd name="T84" fmla="*/ 78 w 85"/>
                              <a:gd name="T85" fmla="*/ 46 h 139"/>
                              <a:gd name="T86" fmla="*/ 69 w 85"/>
                              <a:gd name="T87" fmla="*/ 59 h 139"/>
                              <a:gd name="T88" fmla="*/ 53 w 85"/>
                              <a:gd name="T89" fmla="*/ 66 h 139"/>
                              <a:gd name="T90" fmla="*/ 67 w 85"/>
                              <a:gd name="T91" fmla="*/ 70 h 139"/>
                              <a:gd name="T92" fmla="*/ 80 w 85"/>
                              <a:gd name="T93" fmla="*/ 81 h 139"/>
                              <a:gd name="T94" fmla="*/ 85 w 85"/>
                              <a:gd name="T95" fmla="*/ 99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85" h="139">
                                <a:moveTo>
                                  <a:pt x="85" y="99"/>
                                </a:moveTo>
                                <a:lnTo>
                                  <a:pt x="85" y="107"/>
                                </a:lnTo>
                                <a:lnTo>
                                  <a:pt x="81" y="116"/>
                                </a:lnTo>
                                <a:lnTo>
                                  <a:pt x="78" y="122"/>
                                </a:lnTo>
                                <a:lnTo>
                                  <a:pt x="73" y="128"/>
                                </a:lnTo>
                                <a:lnTo>
                                  <a:pt x="67" y="133"/>
                                </a:lnTo>
                                <a:lnTo>
                                  <a:pt x="58" y="137"/>
                                </a:lnTo>
                                <a:lnTo>
                                  <a:pt x="48" y="139"/>
                                </a:lnTo>
                                <a:lnTo>
                                  <a:pt x="37" y="139"/>
                                </a:lnTo>
                                <a:lnTo>
                                  <a:pt x="31" y="139"/>
                                </a:lnTo>
                                <a:lnTo>
                                  <a:pt x="25" y="138"/>
                                </a:lnTo>
                                <a:lnTo>
                                  <a:pt x="19" y="137"/>
                                </a:lnTo>
                                <a:lnTo>
                                  <a:pt x="15" y="135"/>
                                </a:lnTo>
                                <a:lnTo>
                                  <a:pt x="10" y="134"/>
                                </a:lnTo>
                                <a:lnTo>
                                  <a:pt x="6" y="132"/>
                                </a:lnTo>
                                <a:lnTo>
                                  <a:pt x="4" y="131"/>
                                </a:lnTo>
                                <a:lnTo>
                                  <a:pt x="3" y="129"/>
                                </a:lnTo>
                                <a:lnTo>
                                  <a:pt x="3" y="129"/>
                                </a:lnTo>
                                <a:lnTo>
                                  <a:pt x="1" y="128"/>
                                </a:lnTo>
                                <a:lnTo>
                                  <a:pt x="1" y="128"/>
                                </a:lnTo>
                                <a:lnTo>
                                  <a:pt x="1" y="127"/>
                                </a:lnTo>
                                <a:lnTo>
                                  <a:pt x="0" y="126"/>
                                </a:lnTo>
                                <a:lnTo>
                                  <a:pt x="0" y="124"/>
                                </a:lnTo>
                                <a:lnTo>
                                  <a:pt x="0" y="122"/>
                                </a:lnTo>
                                <a:lnTo>
                                  <a:pt x="0" y="121"/>
                                </a:lnTo>
                                <a:lnTo>
                                  <a:pt x="0" y="117"/>
                                </a:lnTo>
                                <a:lnTo>
                                  <a:pt x="1" y="115"/>
                                </a:lnTo>
                                <a:lnTo>
                                  <a:pt x="1" y="113"/>
                                </a:lnTo>
                                <a:lnTo>
                                  <a:pt x="4" y="113"/>
                                </a:lnTo>
                                <a:lnTo>
                                  <a:pt x="5" y="115"/>
                                </a:lnTo>
                                <a:lnTo>
                                  <a:pt x="6" y="116"/>
                                </a:lnTo>
                                <a:lnTo>
                                  <a:pt x="10" y="117"/>
                                </a:lnTo>
                                <a:lnTo>
                                  <a:pt x="14" y="119"/>
                                </a:lnTo>
                                <a:lnTo>
                                  <a:pt x="19" y="121"/>
                                </a:lnTo>
                                <a:lnTo>
                                  <a:pt x="23" y="123"/>
                                </a:lnTo>
                                <a:lnTo>
                                  <a:pt x="30" y="124"/>
                                </a:lnTo>
                                <a:lnTo>
                                  <a:pt x="37" y="124"/>
                                </a:lnTo>
                                <a:lnTo>
                                  <a:pt x="43" y="124"/>
                                </a:lnTo>
                                <a:lnTo>
                                  <a:pt x="49" y="122"/>
                                </a:lnTo>
                                <a:lnTo>
                                  <a:pt x="54" y="121"/>
                                </a:lnTo>
                                <a:lnTo>
                                  <a:pt x="58" y="117"/>
                                </a:lnTo>
                                <a:lnTo>
                                  <a:pt x="62" y="115"/>
                                </a:lnTo>
                                <a:lnTo>
                                  <a:pt x="63" y="110"/>
                                </a:lnTo>
                                <a:lnTo>
                                  <a:pt x="64" y="105"/>
                                </a:lnTo>
                                <a:lnTo>
                                  <a:pt x="65" y="100"/>
                                </a:lnTo>
                                <a:lnTo>
                                  <a:pt x="64" y="95"/>
                                </a:lnTo>
                                <a:lnTo>
                                  <a:pt x="63" y="90"/>
                                </a:lnTo>
                                <a:lnTo>
                                  <a:pt x="60" y="85"/>
                                </a:lnTo>
                                <a:lnTo>
                                  <a:pt x="57" y="81"/>
                                </a:lnTo>
                                <a:lnTo>
                                  <a:pt x="52" y="79"/>
                                </a:lnTo>
                                <a:lnTo>
                                  <a:pt x="46" y="76"/>
                                </a:lnTo>
                                <a:lnTo>
                                  <a:pt x="39" y="75"/>
                                </a:lnTo>
                                <a:lnTo>
                                  <a:pt x="31" y="75"/>
                                </a:lnTo>
                                <a:lnTo>
                                  <a:pt x="19" y="75"/>
                                </a:lnTo>
                                <a:lnTo>
                                  <a:pt x="17" y="75"/>
                                </a:lnTo>
                                <a:lnTo>
                                  <a:pt x="16" y="75"/>
                                </a:lnTo>
                                <a:lnTo>
                                  <a:pt x="16" y="74"/>
                                </a:lnTo>
                                <a:lnTo>
                                  <a:pt x="15" y="74"/>
                                </a:lnTo>
                                <a:lnTo>
                                  <a:pt x="15" y="73"/>
                                </a:lnTo>
                                <a:lnTo>
                                  <a:pt x="15" y="71"/>
                                </a:lnTo>
                                <a:lnTo>
                                  <a:pt x="14" y="70"/>
                                </a:lnTo>
                                <a:lnTo>
                                  <a:pt x="14" y="68"/>
                                </a:lnTo>
                                <a:lnTo>
                                  <a:pt x="14" y="65"/>
                                </a:lnTo>
                                <a:lnTo>
                                  <a:pt x="15" y="64"/>
                                </a:lnTo>
                                <a:lnTo>
                                  <a:pt x="15" y="63"/>
                                </a:lnTo>
                                <a:lnTo>
                                  <a:pt x="15" y="63"/>
                                </a:lnTo>
                                <a:lnTo>
                                  <a:pt x="16" y="62"/>
                                </a:lnTo>
                                <a:lnTo>
                                  <a:pt x="16" y="62"/>
                                </a:lnTo>
                                <a:lnTo>
                                  <a:pt x="17" y="60"/>
                                </a:lnTo>
                                <a:lnTo>
                                  <a:pt x="19" y="60"/>
                                </a:lnTo>
                                <a:lnTo>
                                  <a:pt x="30" y="60"/>
                                </a:lnTo>
                                <a:lnTo>
                                  <a:pt x="37" y="60"/>
                                </a:lnTo>
                                <a:lnTo>
                                  <a:pt x="42" y="59"/>
                                </a:lnTo>
                                <a:lnTo>
                                  <a:pt x="48" y="57"/>
                                </a:lnTo>
                                <a:lnTo>
                                  <a:pt x="52" y="54"/>
                                </a:lnTo>
                                <a:lnTo>
                                  <a:pt x="55" y="50"/>
                                </a:lnTo>
                                <a:lnTo>
                                  <a:pt x="58" y="46"/>
                                </a:lnTo>
                                <a:lnTo>
                                  <a:pt x="59" y="41"/>
                                </a:lnTo>
                                <a:lnTo>
                                  <a:pt x="59" y="36"/>
                                </a:lnTo>
                                <a:lnTo>
                                  <a:pt x="59" y="31"/>
                                </a:lnTo>
                                <a:lnTo>
                                  <a:pt x="58" y="27"/>
                                </a:lnTo>
                                <a:lnTo>
                                  <a:pt x="57" y="23"/>
                                </a:lnTo>
                                <a:lnTo>
                                  <a:pt x="54" y="21"/>
                                </a:lnTo>
                                <a:lnTo>
                                  <a:pt x="51" y="18"/>
                                </a:lnTo>
                                <a:lnTo>
                                  <a:pt x="47" y="16"/>
                                </a:lnTo>
                                <a:lnTo>
                                  <a:pt x="43" y="15"/>
                                </a:lnTo>
                                <a:lnTo>
                                  <a:pt x="37" y="15"/>
                                </a:lnTo>
                                <a:lnTo>
                                  <a:pt x="32" y="15"/>
                                </a:lnTo>
                                <a:lnTo>
                                  <a:pt x="26" y="17"/>
                                </a:lnTo>
                                <a:lnTo>
                                  <a:pt x="21" y="18"/>
                                </a:lnTo>
                                <a:lnTo>
                                  <a:pt x="17" y="21"/>
                                </a:lnTo>
                                <a:lnTo>
                                  <a:pt x="14" y="22"/>
                                </a:lnTo>
                                <a:lnTo>
                                  <a:pt x="11" y="25"/>
                                </a:lnTo>
                                <a:lnTo>
                                  <a:pt x="9" y="26"/>
                                </a:lnTo>
                                <a:lnTo>
                                  <a:pt x="7" y="26"/>
                                </a:lnTo>
                                <a:lnTo>
                                  <a:pt x="6" y="26"/>
                                </a:lnTo>
                                <a:lnTo>
                                  <a:pt x="6" y="26"/>
                                </a:lnTo>
                                <a:lnTo>
                                  <a:pt x="5" y="26"/>
                                </a:lnTo>
                                <a:lnTo>
                                  <a:pt x="5" y="25"/>
                                </a:lnTo>
                                <a:lnTo>
                                  <a:pt x="5" y="25"/>
                                </a:lnTo>
                                <a:lnTo>
                                  <a:pt x="4" y="23"/>
                                </a:lnTo>
                                <a:lnTo>
                                  <a:pt x="4" y="21"/>
                                </a:lnTo>
                                <a:lnTo>
                                  <a:pt x="4" y="18"/>
                                </a:lnTo>
                                <a:lnTo>
                                  <a:pt x="4" y="17"/>
                                </a:lnTo>
                                <a:lnTo>
                                  <a:pt x="4" y="16"/>
                                </a:lnTo>
                                <a:lnTo>
                                  <a:pt x="4" y="15"/>
                                </a:lnTo>
                                <a:lnTo>
                                  <a:pt x="5" y="15"/>
                                </a:lnTo>
                                <a:lnTo>
                                  <a:pt x="5" y="14"/>
                                </a:lnTo>
                                <a:lnTo>
                                  <a:pt x="5" y="12"/>
                                </a:lnTo>
                                <a:lnTo>
                                  <a:pt x="6" y="12"/>
                                </a:lnTo>
                                <a:lnTo>
                                  <a:pt x="6" y="11"/>
                                </a:lnTo>
                                <a:lnTo>
                                  <a:pt x="9" y="10"/>
                                </a:lnTo>
                                <a:lnTo>
                                  <a:pt x="11" y="7"/>
                                </a:lnTo>
                                <a:lnTo>
                                  <a:pt x="14" y="6"/>
                                </a:lnTo>
                                <a:lnTo>
                                  <a:pt x="19" y="5"/>
                                </a:lnTo>
                                <a:lnTo>
                                  <a:pt x="23" y="2"/>
                                </a:lnTo>
                                <a:lnTo>
                                  <a:pt x="28" y="1"/>
                                </a:lnTo>
                                <a:lnTo>
                                  <a:pt x="35" y="0"/>
                                </a:lnTo>
                                <a:lnTo>
                                  <a:pt x="41" y="0"/>
                                </a:lnTo>
                                <a:lnTo>
                                  <a:pt x="51" y="0"/>
                                </a:lnTo>
                                <a:lnTo>
                                  <a:pt x="58" y="2"/>
                                </a:lnTo>
                                <a:lnTo>
                                  <a:pt x="64" y="5"/>
                                </a:lnTo>
                                <a:lnTo>
                                  <a:pt x="69" y="9"/>
                                </a:lnTo>
                                <a:lnTo>
                                  <a:pt x="74" y="14"/>
                                </a:lnTo>
                                <a:lnTo>
                                  <a:pt x="76" y="20"/>
                                </a:lnTo>
                                <a:lnTo>
                                  <a:pt x="79" y="26"/>
                                </a:lnTo>
                                <a:lnTo>
                                  <a:pt x="79" y="33"/>
                                </a:lnTo>
                                <a:lnTo>
                                  <a:pt x="79" y="39"/>
                                </a:lnTo>
                                <a:lnTo>
                                  <a:pt x="78" y="46"/>
                                </a:lnTo>
                                <a:lnTo>
                                  <a:pt x="75" y="50"/>
                                </a:lnTo>
                                <a:lnTo>
                                  <a:pt x="73" y="54"/>
                                </a:lnTo>
                                <a:lnTo>
                                  <a:pt x="69" y="59"/>
                                </a:lnTo>
                                <a:lnTo>
                                  <a:pt x="64" y="62"/>
                                </a:lnTo>
                                <a:lnTo>
                                  <a:pt x="59" y="64"/>
                                </a:lnTo>
                                <a:lnTo>
                                  <a:pt x="53" y="66"/>
                                </a:lnTo>
                                <a:lnTo>
                                  <a:pt x="53" y="66"/>
                                </a:lnTo>
                                <a:lnTo>
                                  <a:pt x="60" y="68"/>
                                </a:lnTo>
                                <a:lnTo>
                                  <a:pt x="67" y="70"/>
                                </a:lnTo>
                                <a:lnTo>
                                  <a:pt x="71" y="73"/>
                                </a:lnTo>
                                <a:lnTo>
                                  <a:pt x="76" y="76"/>
                                </a:lnTo>
                                <a:lnTo>
                                  <a:pt x="80" y="81"/>
                                </a:lnTo>
                                <a:lnTo>
                                  <a:pt x="83" y="86"/>
                                </a:lnTo>
                                <a:lnTo>
                                  <a:pt x="85" y="92"/>
                                </a:lnTo>
                                <a:lnTo>
                                  <a:pt x="85" y="9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16" name="Freeform 781"/>
                        <wps:cNvSpPr>
                          <a:spLocks/>
                        </wps:cNvSpPr>
                        <wps:spPr bwMode="auto">
                          <a:xfrm>
                            <a:off x="2052638" y="1665287"/>
                            <a:ext cx="9525" cy="30163"/>
                          </a:xfrm>
                          <a:custGeom>
                            <a:avLst/>
                            <a:gdLst>
                              <a:gd name="T0" fmla="*/ 16 w 19"/>
                              <a:gd name="T1" fmla="*/ 52 h 56"/>
                              <a:gd name="T2" fmla="*/ 16 w 19"/>
                              <a:gd name="T3" fmla="*/ 52 h 56"/>
                              <a:gd name="T4" fmla="*/ 16 w 19"/>
                              <a:gd name="T5" fmla="*/ 53 h 56"/>
                              <a:gd name="T6" fmla="*/ 16 w 19"/>
                              <a:gd name="T7" fmla="*/ 53 h 56"/>
                              <a:gd name="T8" fmla="*/ 15 w 19"/>
                              <a:gd name="T9" fmla="*/ 55 h 56"/>
                              <a:gd name="T10" fmla="*/ 14 w 19"/>
                              <a:gd name="T11" fmla="*/ 55 h 56"/>
                              <a:gd name="T12" fmla="*/ 12 w 19"/>
                              <a:gd name="T13" fmla="*/ 55 h 56"/>
                              <a:gd name="T14" fmla="*/ 11 w 19"/>
                              <a:gd name="T15" fmla="*/ 55 h 56"/>
                              <a:gd name="T16" fmla="*/ 10 w 19"/>
                              <a:gd name="T17" fmla="*/ 56 h 56"/>
                              <a:gd name="T18" fmla="*/ 8 w 19"/>
                              <a:gd name="T19" fmla="*/ 55 h 56"/>
                              <a:gd name="T20" fmla="*/ 6 w 19"/>
                              <a:gd name="T21" fmla="*/ 55 h 56"/>
                              <a:gd name="T22" fmla="*/ 5 w 19"/>
                              <a:gd name="T23" fmla="*/ 55 h 56"/>
                              <a:gd name="T24" fmla="*/ 5 w 19"/>
                              <a:gd name="T25" fmla="*/ 55 h 56"/>
                              <a:gd name="T26" fmla="*/ 4 w 19"/>
                              <a:gd name="T27" fmla="*/ 53 h 56"/>
                              <a:gd name="T28" fmla="*/ 4 w 19"/>
                              <a:gd name="T29" fmla="*/ 53 h 56"/>
                              <a:gd name="T30" fmla="*/ 3 w 19"/>
                              <a:gd name="T31" fmla="*/ 52 h 56"/>
                              <a:gd name="T32" fmla="*/ 3 w 19"/>
                              <a:gd name="T33" fmla="*/ 52 h 56"/>
                              <a:gd name="T34" fmla="*/ 0 w 19"/>
                              <a:gd name="T35" fmla="*/ 4 h 56"/>
                              <a:gd name="T36" fmla="*/ 1 w 19"/>
                              <a:gd name="T37" fmla="*/ 3 h 56"/>
                              <a:gd name="T38" fmla="*/ 1 w 19"/>
                              <a:gd name="T39" fmla="*/ 2 h 56"/>
                              <a:gd name="T40" fmla="*/ 1 w 19"/>
                              <a:gd name="T41" fmla="*/ 2 h 56"/>
                              <a:gd name="T42" fmla="*/ 3 w 19"/>
                              <a:gd name="T43" fmla="*/ 2 h 56"/>
                              <a:gd name="T44" fmla="*/ 4 w 19"/>
                              <a:gd name="T45" fmla="*/ 0 h 56"/>
                              <a:gd name="T46" fmla="*/ 5 w 19"/>
                              <a:gd name="T47" fmla="*/ 0 h 56"/>
                              <a:gd name="T48" fmla="*/ 8 w 19"/>
                              <a:gd name="T49" fmla="*/ 0 h 56"/>
                              <a:gd name="T50" fmla="*/ 10 w 19"/>
                              <a:gd name="T51" fmla="*/ 0 h 56"/>
                              <a:gd name="T52" fmla="*/ 12 w 19"/>
                              <a:gd name="T53" fmla="*/ 0 h 56"/>
                              <a:gd name="T54" fmla="*/ 14 w 19"/>
                              <a:gd name="T55" fmla="*/ 0 h 56"/>
                              <a:gd name="T56" fmla="*/ 16 w 19"/>
                              <a:gd name="T57" fmla="*/ 0 h 56"/>
                              <a:gd name="T58" fmla="*/ 17 w 19"/>
                              <a:gd name="T59" fmla="*/ 2 h 56"/>
                              <a:gd name="T60" fmla="*/ 17 w 19"/>
                              <a:gd name="T61" fmla="*/ 2 h 56"/>
                              <a:gd name="T62" fmla="*/ 19 w 19"/>
                              <a:gd name="T63" fmla="*/ 2 h 56"/>
                              <a:gd name="T64" fmla="*/ 19 w 19"/>
                              <a:gd name="T65" fmla="*/ 3 h 56"/>
                              <a:gd name="T66" fmla="*/ 19 w 19"/>
                              <a:gd name="T67" fmla="*/ 4 h 56"/>
                              <a:gd name="T68" fmla="*/ 16 w 19"/>
                              <a:gd name="T69" fmla="*/ 52 h 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19" h="56">
                                <a:moveTo>
                                  <a:pt x="16" y="52"/>
                                </a:moveTo>
                                <a:lnTo>
                                  <a:pt x="16" y="52"/>
                                </a:lnTo>
                                <a:lnTo>
                                  <a:pt x="16" y="53"/>
                                </a:lnTo>
                                <a:lnTo>
                                  <a:pt x="16" y="53"/>
                                </a:lnTo>
                                <a:lnTo>
                                  <a:pt x="15" y="55"/>
                                </a:lnTo>
                                <a:lnTo>
                                  <a:pt x="14" y="55"/>
                                </a:lnTo>
                                <a:lnTo>
                                  <a:pt x="12" y="55"/>
                                </a:lnTo>
                                <a:lnTo>
                                  <a:pt x="11" y="55"/>
                                </a:lnTo>
                                <a:lnTo>
                                  <a:pt x="10" y="56"/>
                                </a:lnTo>
                                <a:lnTo>
                                  <a:pt x="8" y="55"/>
                                </a:lnTo>
                                <a:lnTo>
                                  <a:pt x="6" y="55"/>
                                </a:lnTo>
                                <a:lnTo>
                                  <a:pt x="5" y="55"/>
                                </a:lnTo>
                                <a:lnTo>
                                  <a:pt x="5" y="55"/>
                                </a:lnTo>
                                <a:lnTo>
                                  <a:pt x="4" y="53"/>
                                </a:lnTo>
                                <a:lnTo>
                                  <a:pt x="4" y="53"/>
                                </a:lnTo>
                                <a:lnTo>
                                  <a:pt x="3" y="52"/>
                                </a:lnTo>
                                <a:lnTo>
                                  <a:pt x="3" y="52"/>
                                </a:lnTo>
                                <a:lnTo>
                                  <a:pt x="0" y="4"/>
                                </a:lnTo>
                                <a:lnTo>
                                  <a:pt x="1" y="3"/>
                                </a:lnTo>
                                <a:lnTo>
                                  <a:pt x="1" y="2"/>
                                </a:lnTo>
                                <a:lnTo>
                                  <a:pt x="1" y="2"/>
                                </a:lnTo>
                                <a:lnTo>
                                  <a:pt x="3" y="2"/>
                                </a:lnTo>
                                <a:lnTo>
                                  <a:pt x="4" y="0"/>
                                </a:lnTo>
                                <a:lnTo>
                                  <a:pt x="5" y="0"/>
                                </a:lnTo>
                                <a:lnTo>
                                  <a:pt x="8" y="0"/>
                                </a:lnTo>
                                <a:lnTo>
                                  <a:pt x="10" y="0"/>
                                </a:lnTo>
                                <a:lnTo>
                                  <a:pt x="12" y="0"/>
                                </a:lnTo>
                                <a:lnTo>
                                  <a:pt x="14" y="0"/>
                                </a:lnTo>
                                <a:lnTo>
                                  <a:pt x="16" y="0"/>
                                </a:lnTo>
                                <a:lnTo>
                                  <a:pt x="17" y="2"/>
                                </a:lnTo>
                                <a:lnTo>
                                  <a:pt x="17" y="2"/>
                                </a:lnTo>
                                <a:lnTo>
                                  <a:pt x="19" y="2"/>
                                </a:lnTo>
                                <a:lnTo>
                                  <a:pt x="19" y="3"/>
                                </a:lnTo>
                                <a:lnTo>
                                  <a:pt x="19" y="4"/>
                                </a:lnTo>
                                <a:lnTo>
                                  <a:pt x="16" y="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17" name="Freeform 782"/>
                        <wps:cNvSpPr>
                          <a:spLocks/>
                        </wps:cNvSpPr>
                        <wps:spPr bwMode="auto">
                          <a:xfrm>
                            <a:off x="2074863" y="1711325"/>
                            <a:ext cx="25400" cy="7938"/>
                          </a:xfrm>
                          <a:custGeom>
                            <a:avLst/>
                            <a:gdLst>
                              <a:gd name="T0" fmla="*/ 50 w 50"/>
                              <a:gd name="T1" fmla="*/ 6 h 13"/>
                              <a:gd name="T2" fmla="*/ 50 w 50"/>
                              <a:gd name="T3" fmla="*/ 9 h 13"/>
                              <a:gd name="T4" fmla="*/ 50 w 50"/>
                              <a:gd name="T5" fmla="*/ 12 h 13"/>
                              <a:gd name="T6" fmla="*/ 49 w 50"/>
                              <a:gd name="T7" fmla="*/ 13 h 13"/>
                              <a:gd name="T8" fmla="*/ 47 w 50"/>
                              <a:gd name="T9" fmla="*/ 13 h 13"/>
                              <a:gd name="T10" fmla="*/ 3 w 50"/>
                              <a:gd name="T11" fmla="*/ 13 h 13"/>
                              <a:gd name="T12" fmla="*/ 2 w 50"/>
                              <a:gd name="T13" fmla="*/ 13 h 13"/>
                              <a:gd name="T14" fmla="*/ 1 w 50"/>
                              <a:gd name="T15" fmla="*/ 12 h 13"/>
                              <a:gd name="T16" fmla="*/ 0 w 50"/>
                              <a:gd name="T17" fmla="*/ 9 h 13"/>
                              <a:gd name="T18" fmla="*/ 0 w 50"/>
                              <a:gd name="T19" fmla="*/ 6 h 13"/>
                              <a:gd name="T20" fmla="*/ 0 w 50"/>
                              <a:gd name="T21" fmla="*/ 3 h 13"/>
                              <a:gd name="T22" fmla="*/ 1 w 50"/>
                              <a:gd name="T23" fmla="*/ 1 h 13"/>
                              <a:gd name="T24" fmla="*/ 2 w 50"/>
                              <a:gd name="T25" fmla="*/ 0 h 13"/>
                              <a:gd name="T26" fmla="*/ 3 w 50"/>
                              <a:gd name="T27" fmla="*/ 0 h 13"/>
                              <a:gd name="T28" fmla="*/ 47 w 50"/>
                              <a:gd name="T29" fmla="*/ 0 h 13"/>
                              <a:gd name="T30" fmla="*/ 48 w 50"/>
                              <a:gd name="T31" fmla="*/ 0 h 13"/>
                              <a:gd name="T32" fmla="*/ 49 w 50"/>
                              <a:gd name="T33" fmla="*/ 0 h 13"/>
                              <a:gd name="T34" fmla="*/ 49 w 50"/>
                              <a:gd name="T35" fmla="*/ 0 h 13"/>
                              <a:gd name="T36" fmla="*/ 49 w 50"/>
                              <a:gd name="T37" fmla="*/ 1 h 13"/>
                              <a:gd name="T38" fmla="*/ 50 w 50"/>
                              <a:gd name="T39" fmla="*/ 2 h 13"/>
                              <a:gd name="T40" fmla="*/ 50 w 50"/>
                              <a:gd name="T41" fmla="*/ 3 h 13"/>
                              <a:gd name="T42" fmla="*/ 50 w 50"/>
                              <a:gd name="T43" fmla="*/ 4 h 13"/>
                              <a:gd name="T44" fmla="*/ 50 w 50"/>
                              <a:gd name="T45" fmla="*/ 6 h 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0" h="13">
                                <a:moveTo>
                                  <a:pt x="50" y="6"/>
                                </a:moveTo>
                                <a:lnTo>
                                  <a:pt x="50" y="9"/>
                                </a:lnTo>
                                <a:lnTo>
                                  <a:pt x="50" y="12"/>
                                </a:lnTo>
                                <a:lnTo>
                                  <a:pt x="49" y="13"/>
                                </a:lnTo>
                                <a:lnTo>
                                  <a:pt x="47" y="13"/>
                                </a:lnTo>
                                <a:lnTo>
                                  <a:pt x="3" y="13"/>
                                </a:lnTo>
                                <a:lnTo>
                                  <a:pt x="2" y="13"/>
                                </a:lnTo>
                                <a:lnTo>
                                  <a:pt x="1" y="12"/>
                                </a:lnTo>
                                <a:lnTo>
                                  <a:pt x="0" y="9"/>
                                </a:lnTo>
                                <a:lnTo>
                                  <a:pt x="0" y="6"/>
                                </a:lnTo>
                                <a:lnTo>
                                  <a:pt x="0" y="3"/>
                                </a:lnTo>
                                <a:lnTo>
                                  <a:pt x="1" y="1"/>
                                </a:lnTo>
                                <a:lnTo>
                                  <a:pt x="2" y="0"/>
                                </a:lnTo>
                                <a:lnTo>
                                  <a:pt x="3" y="0"/>
                                </a:lnTo>
                                <a:lnTo>
                                  <a:pt x="47" y="0"/>
                                </a:lnTo>
                                <a:lnTo>
                                  <a:pt x="48" y="0"/>
                                </a:lnTo>
                                <a:lnTo>
                                  <a:pt x="49" y="0"/>
                                </a:lnTo>
                                <a:lnTo>
                                  <a:pt x="49" y="0"/>
                                </a:lnTo>
                                <a:lnTo>
                                  <a:pt x="49" y="1"/>
                                </a:lnTo>
                                <a:lnTo>
                                  <a:pt x="50" y="2"/>
                                </a:lnTo>
                                <a:lnTo>
                                  <a:pt x="50" y="3"/>
                                </a:lnTo>
                                <a:lnTo>
                                  <a:pt x="50" y="4"/>
                                </a:lnTo>
                                <a:lnTo>
                                  <a:pt x="50" y="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18" name="Freeform 783"/>
                        <wps:cNvSpPr>
                          <a:spLocks noEditPoints="1"/>
                        </wps:cNvSpPr>
                        <wps:spPr bwMode="auto">
                          <a:xfrm>
                            <a:off x="2111376" y="1670050"/>
                            <a:ext cx="63500" cy="74613"/>
                          </a:xfrm>
                          <a:custGeom>
                            <a:avLst/>
                            <a:gdLst>
                              <a:gd name="T0" fmla="*/ 119 w 120"/>
                              <a:gd name="T1" fmla="*/ 84 h 139"/>
                              <a:gd name="T2" fmla="*/ 112 w 120"/>
                              <a:gd name="T3" fmla="*/ 110 h 139"/>
                              <a:gd name="T4" fmla="*/ 96 w 120"/>
                              <a:gd name="T5" fmla="*/ 128 h 139"/>
                              <a:gd name="T6" fmla="*/ 74 w 120"/>
                              <a:gd name="T7" fmla="*/ 138 h 139"/>
                              <a:gd name="T8" fmla="*/ 44 w 120"/>
                              <a:gd name="T9" fmla="*/ 138 h 139"/>
                              <a:gd name="T10" fmla="*/ 22 w 120"/>
                              <a:gd name="T11" fmla="*/ 129 h 139"/>
                              <a:gd name="T12" fmla="*/ 7 w 120"/>
                              <a:gd name="T13" fmla="*/ 112 h 139"/>
                              <a:gd name="T14" fmla="*/ 0 w 120"/>
                              <a:gd name="T15" fmla="*/ 86 h 139"/>
                              <a:gd name="T16" fmla="*/ 0 w 120"/>
                              <a:gd name="T17" fmla="*/ 54 h 139"/>
                              <a:gd name="T18" fmla="*/ 7 w 120"/>
                              <a:gd name="T19" fmla="*/ 28 h 139"/>
                              <a:gd name="T20" fmla="*/ 23 w 120"/>
                              <a:gd name="T21" fmla="*/ 11 h 139"/>
                              <a:gd name="T22" fmla="*/ 47 w 120"/>
                              <a:gd name="T23" fmla="*/ 1 h 139"/>
                              <a:gd name="T24" fmla="*/ 75 w 120"/>
                              <a:gd name="T25" fmla="*/ 1 h 139"/>
                              <a:gd name="T26" fmla="*/ 97 w 120"/>
                              <a:gd name="T27" fmla="*/ 10 h 139"/>
                              <a:gd name="T28" fmla="*/ 112 w 120"/>
                              <a:gd name="T29" fmla="*/ 27 h 139"/>
                              <a:gd name="T30" fmla="*/ 119 w 120"/>
                              <a:gd name="T31" fmla="*/ 52 h 139"/>
                              <a:gd name="T32" fmla="*/ 101 w 120"/>
                              <a:gd name="T33" fmla="*/ 69 h 139"/>
                              <a:gd name="T34" fmla="*/ 100 w 120"/>
                              <a:gd name="T35" fmla="*/ 48 h 139"/>
                              <a:gd name="T36" fmla="*/ 92 w 120"/>
                              <a:gd name="T37" fmla="*/ 31 h 139"/>
                              <a:gd name="T38" fmla="*/ 80 w 120"/>
                              <a:gd name="T39" fmla="*/ 20 h 139"/>
                              <a:gd name="T40" fmla="*/ 60 w 120"/>
                              <a:gd name="T41" fmla="*/ 15 h 139"/>
                              <a:gd name="T42" fmla="*/ 40 w 120"/>
                              <a:gd name="T43" fmla="*/ 20 h 139"/>
                              <a:gd name="T44" fmla="*/ 28 w 120"/>
                              <a:gd name="T45" fmla="*/ 31 h 139"/>
                              <a:gd name="T46" fmla="*/ 21 w 120"/>
                              <a:gd name="T47" fmla="*/ 48 h 139"/>
                              <a:gd name="T48" fmla="*/ 18 w 120"/>
                              <a:gd name="T49" fmla="*/ 69 h 139"/>
                              <a:gd name="T50" fmla="*/ 21 w 120"/>
                              <a:gd name="T51" fmla="*/ 91 h 139"/>
                              <a:gd name="T52" fmla="*/ 27 w 120"/>
                              <a:gd name="T53" fmla="*/ 108 h 139"/>
                              <a:gd name="T54" fmla="*/ 39 w 120"/>
                              <a:gd name="T55" fmla="*/ 119 h 139"/>
                              <a:gd name="T56" fmla="*/ 59 w 120"/>
                              <a:gd name="T57" fmla="*/ 123 h 139"/>
                              <a:gd name="T58" fmla="*/ 80 w 120"/>
                              <a:gd name="T59" fmla="*/ 119 h 139"/>
                              <a:gd name="T60" fmla="*/ 92 w 120"/>
                              <a:gd name="T61" fmla="*/ 107 h 139"/>
                              <a:gd name="T62" fmla="*/ 100 w 120"/>
                              <a:gd name="T63" fmla="*/ 90 h 139"/>
                              <a:gd name="T64" fmla="*/ 101 w 120"/>
                              <a:gd name="T65" fmla="*/ 69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20" h="139">
                                <a:moveTo>
                                  <a:pt x="120" y="68"/>
                                </a:moveTo>
                                <a:lnTo>
                                  <a:pt x="119" y="84"/>
                                </a:lnTo>
                                <a:lnTo>
                                  <a:pt x="117" y="97"/>
                                </a:lnTo>
                                <a:lnTo>
                                  <a:pt x="112" y="110"/>
                                </a:lnTo>
                                <a:lnTo>
                                  <a:pt x="104" y="119"/>
                                </a:lnTo>
                                <a:lnTo>
                                  <a:pt x="96" y="128"/>
                                </a:lnTo>
                                <a:lnTo>
                                  <a:pt x="86" y="134"/>
                                </a:lnTo>
                                <a:lnTo>
                                  <a:pt x="74" y="138"/>
                                </a:lnTo>
                                <a:lnTo>
                                  <a:pt x="59" y="139"/>
                                </a:lnTo>
                                <a:lnTo>
                                  <a:pt x="44" y="138"/>
                                </a:lnTo>
                                <a:lnTo>
                                  <a:pt x="32" y="134"/>
                                </a:lnTo>
                                <a:lnTo>
                                  <a:pt x="22" y="129"/>
                                </a:lnTo>
                                <a:lnTo>
                                  <a:pt x="13" y="121"/>
                                </a:lnTo>
                                <a:lnTo>
                                  <a:pt x="7" y="112"/>
                                </a:lnTo>
                                <a:lnTo>
                                  <a:pt x="3" y="100"/>
                                </a:lnTo>
                                <a:lnTo>
                                  <a:pt x="0" y="86"/>
                                </a:lnTo>
                                <a:lnTo>
                                  <a:pt x="0" y="70"/>
                                </a:lnTo>
                                <a:lnTo>
                                  <a:pt x="0" y="54"/>
                                </a:lnTo>
                                <a:lnTo>
                                  <a:pt x="3" y="41"/>
                                </a:lnTo>
                                <a:lnTo>
                                  <a:pt x="7" y="28"/>
                                </a:lnTo>
                                <a:lnTo>
                                  <a:pt x="15" y="18"/>
                                </a:lnTo>
                                <a:lnTo>
                                  <a:pt x="23" y="11"/>
                                </a:lnTo>
                                <a:lnTo>
                                  <a:pt x="34" y="5"/>
                                </a:lnTo>
                                <a:lnTo>
                                  <a:pt x="47" y="1"/>
                                </a:lnTo>
                                <a:lnTo>
                                  <a:pt x="61" y="0"/>
                                </a:lnTo>
                                <a:lnTo>
                                  <a:pt x="75" y="1"/>
                                </a:lnTo>
                                <a:lnTo>
                                  <a:pt x="87" y="5"/>
                                </a:lnTo>
                                <a:lnTo>
                                  <a:pt x="97" y="10"/>
                                </a:lnTo>
                                <a:lnTo>
                                  <a:pt x="106" y="17"/>
                                </a:lnTo>
                                <a:lnTo>
                                  <a:pt x="112" y="27"/>
                                </a:lnTo>
                                <a:lnTo>
                                  <a:pt x="117" y="39"/>
                                </a:lnTo>
                                <a:lnTo>
                                  <a:pt x="119" y="52"/>
                                </a:lnTo>
                                <a:lnTo>
                                  <a:pt x="120" y="68"/>
                                </a:lnTo>
                                <a:close/>
                                <a:moveTo>
                                  <a:pt x="101" y="69"/>
                                </a:moveTo>
                                <a:lnTo>
                                  <a:pt x="101" y="58"/>
                                </a:lnTo>
                                <a:lnTo>
                                  <a:pt x="100" y="48"/>
                                </a:lnTo>
                                <a:lnTo>
                                  <a:pt x="97" y="38"/>
                                </a:lnTo>
                                <a:lnTo>
                                  <a:pt x="92" y="31"/>
                                </a:lnTo>
                                <a:lnTo>
                                  <a:pt x="87" y="23"/>
                                </a:lnTo>
                                <a:lnTo>
                                  <a:pt x="80" y="20"/>
                                </a:lnTo>
                                <a:lnTo>
                                  <a:pt x="71" y="16"/>
                                </a:lnTo>
                                <a:lnTo>
                                  <a:pt x="60" y="15"/>
                                </a:lnTo>
                                <a:lnTo>
                                  <a:pt x="49" y="16"/>
                                </a:lnTo>
                                <a:lnTo>
                                  <a:pt x="40" y="20"/>
                                </a:lnTo>
                                <a:lnTo>
                                  <a:pt x="33" y="25"/>
                                </a:lnTo>
                                <a:lnTo>
                                  <a:pt x="28" y="31"/>
                                </a:lnTo>
                                <a:lnTo>
                                  <a:pt x="23" y="39"/>
                                </a:lnTo>
                                <a:lnTo>
                                  <a:pt x="21" y="48"/>
                                </a:lnTo>
                                <a:lnTo>
                                  <a:pt x="18" y="58"/>
                                </a:lnTo>
                                <a:lnTo>
                                  <a:pt x="18" y="69"/>
                                </a:lnTo>
                                <a:lnTo>
                                  <a:pt x="18" y="80"/>
                                </a:lnTo>
                                <a:lnTo>
                                  <a:pt x="21" y="91"/>
                                </a:lnTo>
                                <a:lnTo>
                                  <a:pt x="23" y="101"/>
                                </a:lnTo>
                                <a:lnTo>
                                  <a:pt x="27" y="108"/>
                                </a:lnTo>
                                <a:lnTo>
                                  <a:pt x="32" y="115"/>
                                </a:lnTo>
                                <a:lnTo>
                                  <a:pt x="39" y="119"/>
                                </a:lnTo>
                                <a:lnTo>
                                  <a:pt x="48" y="123"/>
                                </a:lnTo>
                                <a:lnTo>
                                  <a:pt x="59" y="123"/>
                                </a:lnTo>
                                <a:lnTo>
                                  <a:pt x="70" y="123"/>
                                </a:lnTo>
                                <a:lnTo>
                                  <a:pt x="80" y="119"/>
                                </a:lnTo>
                                <a:lnTo>
                                  <a:pt x="87" y="115"/>
                                </a:lnTo>
                                <a:lnTo>
                                  <a:pt x="92" y="107"/>
                                </a:lnTo>
                                <a:lnTo>
                                  <a:pt x="97" y="100"/>
                                </a:lnTo>
                                <a:lnTo>
                                  <a:pt x="100" y="90"/>
                                </a:lnTo>
                                <a:lnTo>
                                  <a:pt x="101" y="80"/>
                                </a:lnTo>
                                <a:lnTo>
                                  <a:pt x="101" y="6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19" name="Freeform 784"/>
                        <wps:cNvSpPr>
                          <a:spLocks/>
                        </wps:cNvSpPr>
                        <wps:spPr bwMode="auto">
                          <a:xfrm>
                            <a:off x="2189163" y="1671637"/>
                            <a:ext cx="52388" cy="71438"/>
                          </a:xfrm>
                          <a:custGeom>
                            <a:avLst/>
                            <a:gdLst>
                              <a:gd name="T0" fmla="*/ 97 w 97"/>
                              <a:gd name="T1" fmla="*/ 134 h 137"/>
                              <a:gd name="T2" fmla="*/ 96 w 97"/>
                              <a:gd name="T3" fmla="*/ 136 h 137"/>
                              <a:gd name="T4" fmla="*/ 93 w 97"/>
                              <a:gd name="T5" fmla="*/ 136 h 137"/>
                              <a:gd name="T6" fmla="*/ 91 w 97"/>
                              <a:gd name="T7" fmla="*/ 137 h 137"/>
                              <a:gd name="T8" fmla="*/ 86 w 97"/>
                              <a:gd name="T9" fmla="*/ 137 h 137"/>
                              <a:gd name="T10" fmla="*/ 82 w 97"/>
                              <a:gd name="T11" fmla="*/ 136 h 137"/>
                              <a:gd name="T12" fmla="*/ 80 w 97"/>
                              <a:gd name="T13" fmla="*/ 136 h 137"/>
                              <a:gd name="T14" fmla="*/ 79 w 97"/>
                              <a:gd name="T15" fmla="*/ 134 h 137"/>
                              <a:gd name="T16" fmla="*/ 79 w 97"/>
                              <a:gd name="T17" fmla="*/ 73 h 137"/>
                              <a:gd name="T18" fmla="*/ 17 w 97"/>
                              <a:gd name="T19" fmla="*/ 133 h 137"/>
                              <a:gd name="T20" fmla="*/ 17 w 97"/>
                              <a:gd name="T21" fmla="*/ 134 h 137"/>
                              <a:gd name="T22" fmla="*/ 16 w 97"/>
                              <a:gd name="T23" fmla="*/ 136 h 137"/>
                              <a:gd name="T24" fmla="*/ 13 w 97"/>
                              <a:gd name="T25" fmla="*/ 137 h 137"/>
                              <a:gd name="T26" fmla="*/ 8 w 97"/>
                              <a:gd name="T27" fmla="*/ 137 h 137"/>
                              <a:gd name="T28" fmla="*/ 5 w 97"/>
                              <a:gd name="T29" fmla="*/ 137 h 137"/>
                              <a:gd name="T30" fmla="*/ 1 w 97"/>
                              <a:gd name="T31" fmla="*/ 136 h 137"/>
                              <a:gd name="T32" fmla="*/ 0 w 97"/>
                              <a:gd name="T33" fmla="*/ 134 h 137"/>
                              <a:gd name="T34" fmla="*/ 0 w 97"/>
                              <a:gd name="T35" fmla="*/ 133 h 137"/>
                              <a:gd name="T36" fmla="*/ 0 w 97"/>
                              <a:gd name="T37" fmla="*/ 3 h 137"/>
                              <a:gd name="T38" fmla="*/ 1 w 97"/>
                              <a:gd name="T39" fmla="*/ 1 h 137"/>
                              <a:gd name="T40" fmla="*/ 2 w 97"/>
                              <a:gd name="T41" fmla="*/ 1 h 137"/>
                              <a:gd name="T42" fmla="*/ 6 w 97"/>
                              <a:gd name="T43" fmla="*/ 0 h 137"/>
                              <a:gd name="T44" fmla="*/ 11 w 97"/>
                              <a:gd name="T45" fmla="*/ 0 h 137"/>
                              <a:gd name="T46" fmla="*/ 15 w 97"/>
                              <a:gd name="T47" fmla="*/ 1 h 137"/>
                              <a:gd name="T48" fmla="*/ 17 w 97"/>
                              <a:gd name="T49" fmla="*/ 1 h 137"/>
                              <a:gd name="T50" fmla="*/ 17 w 97"/>
                              <a:gd name="T51" fmla="*/ 3 h 137"/>
                              <a:gd name="T52" fmla="*/ 17 w 97"/>
                              <a:gd name="T53" fmla="*/ 58 h 137"/>
                              <a:gd name="T54" fmla="*/ 79 w 97"/>
                              <a:gd name="T55" fmla="*/ 4 h 137"/>
                              <a:gd name="T56" fmla="*/ 80 w 97"/>
                              <a:gd name="T57" fmla="*/ 3 h 137"/>
                              <a:gd name="T58" fmla="*/ 81 w 97"/>
                              <a:gd name="T59" fmla="*/ 1 h 137"/>
                              <a:gd name="T60" fmla="*/ 84 w 97"/>
                              <a:gd name="T61" fmla="*/ 0 h 137"/>
                              <a:gd name="T62" fmla="*/ 88 w 97"/>
                              <a:gd name="T63" fmla="*/ 0 h 137"/>
                              <a:gd name="T64" fmla="*/ 92 w 97"/>
                              <a:gd name="T65" fmla="*/ 0 h 137"/>
                              <a:gd name="T66" fmla="*/ 95 w 97"/>
                              <a:gd name="T67" fmla="*/ 1 h 137"/>
                              <a:gd name="T68" fmla="*/ 97 w 97"/>
                              <a:gd name="T69" fmla="*/ 3 h 137"/>
                              <a:gd name="T70" fmla="*/ 97 w 97"/>
                              <a:gd name="T71" fmla="*/ 4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97" h="137">
                                <a:moveTo>
                                  <a:pt x="97" y="133"/>
                                </a:moveTo>
                                <a:lnTo>
                                  <a:pt x="97" y="134"/>
                                </a:lnTo>
                                <a:lnTo>
                                  <a:pt x="97" y="134"/>
                                </a:lnTo>
                                <a:lnTo>
                                  <a:pt x="96" y="136"/>
                                </a:lnTo>
                                <a:lnTo>
                                  <a:pt x="95" y="136"/>
                                </a:lnTo>
                                <a:lnTo>
                                  <a:pt x="93" y="136"/>
                                </a:lnTo>
                                <a:lnTo>
                                  <a:pt x="92" y="137"/>
                                </a:lnTo>
                                <a:lnTo>
                                  <a:pt x="91" y="137"/>
                                </a:lnTo>
                                <a:lnTo>
                                  <a:pt x="88" y="137"/>
                                </a:lnTo>
                                <a:lnTo>
                                  <a:pt x="86" y="137"/>
                                </a:lnTo>
                                <a:lnTo>
                                  <a:pt x="84" y="137"/>
                                </a:lnTo>
                                <a:lnTo>
                                  <a:pt x="82" y="136"/>
                                </a:lnTo>
                                <a:lnTo>
                                  <a:pt x="81" y="136"/>
                                </a:lnTo>
                                <a:lnTo>
                                  <a:pt x="80" y="136"/>
                                </a:lnTo>
                                <a:lnTo>
                                  <a:pt x="80" y="134"/>
                                </a:lnTo>
                                <a:lnTo>
                                  <a:pt x="79" y="134"/>
                                </a:lnTo>
                                <a:lnTo>
                                  <a:pt x="79" y="133"/>
                                </a:lnTo>
                                <a:lnTo>
                                  <a:pt x="79" y="73"/>
                                </a:lnTo>
                                <a:lnTo>
                                  <a:pt x="17" y="73"/>
                                </a:lnTo>
                                <a:lnTo>
                                  <a:pt x="17" y="133"/>
                                </a:lnTo>
                                <a:lnTo>
                                  <a:pt x="17" y="134"/>
                                </a:lnTo>
                                <a:lnTo>
                                  <a:pt x="17" y="134"/>
                                </a:lnTo>
                                <a:lnTo>
                                  <a:pt x="17" y="136"/>
                                </a:lnTo>
                                <a:lnTo>
                                  <a:pt x="16" y="136"/>
                                </a:lnTo>
                                <a:lnTo>
                                  <a:pt x="15" y="136"/>
                                </a:lnTo>
                                <a:lnTo>
                                  <a:pt x="13" y="137"/>
                                </a:lnTo>
                                <a:lnTo>
                                  <a:pt x="11" y="137"/>
                                </a:lnTo>
                                <a:lnTo>
                                  <a:pt x="8" y="137"/>
                                </a:lnTo>
                                <a:lnTo>
                                  <a:pt x="6" y="137"/>
                                </a:lnTo>
                                <a:lnTo>
                                  <a:pt x="5" y="137"/>
                                </a:lnTo>
                                <a:lnTo>
                                  <a:pt x="2" y="136"/>
                                </a:lnTo>
                                <a:lnTo>
                                  <a:pt x="1" y="136"/>
                                </a:lnTo>
                                <a:lnTo>
                                  <a:pt x="1" y="136"/>
                                </a:lnTo>
                                <a:lnTo>
                                  <a:pt x="0" y="134"/>
                                </a:lnTo>
                                <a:lnTo>
                                  <a:pt x="0" y="134"/>
                                </a:lnTo>
                                <a:lnTo>
                                  <a:pt x="0" y="133"/>
                                </a:lnTo>
                                <a:lnTo>
                                  <a:pt x="0" y="4"/>
                                </a:lnTo>
                                <a:lnTo>
                                  <a:pt x="0" y="3"/>
                                </a:lnTo>
                                <a:lnTo>
                                  <a:pt x="0" y="3"/>
                                </a:lnTo>
                                <a:lnTo>
                                  <a:pt x="1" y="1"/>
                                </a:lnTo>
                                <a:lnTo>
                                  <a:pt x="1" y="1"/>
                                </a:lnTo>
                                <a:lnTo>
                                  <a:pt x="2" y="1"/>
                                </a:lnTo>
                                <a:lnTo>
                                  <a:pt x="5" y="0"/>
                                </a:lnTo>
                                <a:lnTo>
                                  <a:pt x="6" y="0"/>
                                </a:lnTo>
                                <a:lnTo>
                                  <a:pt x="8" y="0"/>
                                </a:lnTo>
                                <a:lnTo>
                                  <a:pt x="11" y="0"/>
                                </a:lnTo>
                                <a:lnTo>
                                  <a:pt x="13" y="0"/>
                                </a:lnTo>
                                <a:lnTo>
                                  <a:pt x="15" y="1"/>
                                </a:lnTo>
                                <a:lnTo>
                                  <a:pt x="16" y="1"/>
                                </a:lnTo>
                                <a:lnTo>
                                  <a:pt x="17" y="1"/>
                                </a:lnTo>
                                <a:lnTo>
                                  <a:pt x="17" y="3"/>
                                </a:lnTo>
                                <a:lnTo>
                                  <a:pt x="17" y="3"/>
                                </a:lnTo>
                                <a:lnTo>
                                  <a:pt x="17" y="4"/>
                                </a:lnTo>
                                <a:lnTo>
                                  <a:pt x="17" y="58"/>
                                </a:lnTo>
                                <a:lnTo>
                                  <a:pt x="79" y="58"/>
                                </a:lnTo>
                                <a:lnTo>
                                  <a:pt x="79" y="4"/>
                                </a:lnTo>
                                <a:lnTo>
                                  <a:pt x="79" y="3"/>
                                </a:lnTo>
                                <a:lnTo>
                                  <a:pt x="80" y="3"/>
                                </a:lnTo>
                                <a:lnTo>
                                  <a:pt x="80" y="1"/>
                                </a:lnTo>
                                <a:lnTo>
                                  <a:pt x="81" y="1"/>
                                </a:lnTo>
                                <a:lnTo>
                                  <a:pt x="82" y="1"/>
                                </a:lnTo>
                                <a:lnTo>
                                  <a:pt x="84" y="0"/>
                                </a:lnTo>
                                <a:lnTo>
                                  <a:pt x="86" y="0"/>
                                </a:lnTo>
                                <a:lnTo>
                                  <a:pt x="88" y="0"/>
                                </a:lnTo>
                                <a:lnTo>
                                  <a:pt x="91" y="0"/>
                                </a:lnTo>
                                <a:lnTo>
                                  <a:pt x="92" y="0"/>
                                </a:lnTo>
                                <a:lnTo>
                                  <a:pt x="93" y="1"/>
                                </a:lnTo>
                                <a:lnTo>
                                  <a:pt x="95" y="1"/>
                                </a:lnTo>
                                <a:lnTo>
                                  <a:pt x="96" y="1"/>
                                </a:lnTo>
                                <a:lnTo>
                                  <a:pt x="97" y="3"/>
                                </a:lnTo>
                                <a:lnTo>
                                  <a:pt x="97" y="3"/>
                                </a:lnTo>
                                <a:lnTo>
                                  <a:pt x="97" y="4"/>
                                </a:lnTo>
                                <a:lnTo>
                                  <a:pt x="97" y="1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20" name="Freeform 785"/>
                        <wps:cNvSpPr>
                          <a:spLocks noEditPoints="1"/>
                        </wps:cNvSpPr>
                        <wps:spPr bwMode="auto">
                          <a:xfrm>
                            <a:off x="2281238" y="1689100"/>
                            <a:ext cx="49213" cy="55563"/>
                          </a:xfrm>
                          <a:custGeom>
                            <a:avLst/>
                            <a:gdLst>
                              <a:gd name="T0" fmla="*/ 94 w 95"/>
                              <a:gd name="T1" fmla="*/ 61 h 103"/>
                              <a:gd name="T2" fmla="*/ 88 w 95"/>
                              <a:gd name="T3" fmla="*/ 81 h 103"/>
                              <a:gd name="T4" fmla="*/ 77 w 95"/>
                              <a:gd name="T5" fmla="*/ 95 h 103"/>
                              <a:gd name="T6" fmla="*/ 58 w 95"/>
                              <a:gd name="T7" fmla="*/ 102 h 103"/>
                              <a:gd name="T8" fmla="*/ 36 w 95"/>
                              <a:gd name="T9" fmla="*/ 102 h 103"/>
                              <a:gd name="T10" fmla="*/ 19 w 95"/>
                              <a:gd name="T11" fmla="*/ 96 h 103"/>
                              <a:gd name="T12" fmla="*/ 6 w 95"/>
                              <a:gd name="T13" fmla="*/ 82 h 103"/>
                              <a:gd name="T14" fmla="*/ 1 w 95"/>
                              <a:gd name="T15" fmla="*/ 64 h 103"/>
                              <a:gd name="T16" fmla="*/ 1 w 95"/>
                              <a:gd name="T17" fmla="*/ 42 h 103"/>
                              <a:gd name="T18" fmla="*/ 8 w 95"/>
                              <a:gd name="T19" fmla="*/ 22 h 103"/>
                              <a:gd name="T20" fmla="*/ 19 w 95"/>
                              <a:gd name="T21" fmla="*/ 8 h 103"/>
                              <a:gd name="T22" fmla="*/ 37 w 95"/>
                              <a:gd name="T23" fmla="*/ 1 h 103"/>
                              <a:gd name="T24" fmla="*/ 59 w 95"/>
                              <a:gd name="T25" fmla="*/ 1 h 103"/>
                              <a:gd name="T26" fmla="*/ 77 w 95"/>
                              <a:gd name="T27" fmla="*/ 7 h 103"/>
                              <a:gd name="T28" fmla="*/ 89 w 95"/>
                              <a:gd name="T29" fmla="*/ 21 h 103"/>
                              <a:gd name="T30" fmla="*/ 94 w 95"/>
                              <a:gd name="T31" fmla="*/ 39 h 103"/>
                              <a:gd name="T32" fmla="*/ 77 w 95"/>
                              <a:gd name="T33" fmla="*/ 51 h 103"/>
                              <a:gd name="T34" fmla="*/ 75 w 95"/>
                              <a:gd name="T35" fmla="*/ 37 h 103"/>
                              <a:gd name="T36" fmla="*/ 70 w 95"/>
                              <a:gd name="T37" fmla="*/ 26 h 103"/>
                              <a:gd name="T38" fmla="*/ 62 w 95"/>
                              <a:gd name="T39" fmla="*/ 17 h 103"/>
                              <a:gd name="T40" fmla="*/ 48 w 95"/>
                              <a:gd name="T41" fmla="*/ 14 h 103"/>
                              <a:gd name="T42" fmla="*/ 35 w 95"/>
                              <a:gd name="T43" fmla="*/ 17 h 103"/>
                              <a:gd name="T44" fmla="*/ 26 w 95"/>
                              <a:gd name="T45" fmla="*/ 24 h 103"/>
                              <a:gd name="T46" fmla="*/ 20 w 95"/>
                              <a:gd name="T47" fmla="*/ 37 h 103"/>
                              <a:gd name="T48" fmla="*/ 19 w 95"/>
                              <a:gd name="T49" fmla="*/ 51 h 103"/>
                              <a:gd name="T50" fmla="*/ 20 w 95"/>
                              <a:gd name="T51" fmla="*/ 66 h 103"/>
                              <a:gd name="T52" fmla="*/ 25 w 95"/>
                              <a:gd name="T53" fmla="*/ 77 h 103"/>
                              <a:gd name="T54" fmla="*/ 33 w 95"/>
                              <a:gd name="T55" fmla="*/ 86 h 103"/>
                              <a:gd name="T56" fmla="*/ 47 w 95"/>
                              <a:gd name="T57" fmla="*/ 88 h 103"/>
                              <a:gd name="T58" fmla="*/ 61 w 95"/>
                              <a:gd name="T59" fmla="*/ 86 h 103"/>
                              <a:gd name="T60" fmla="*/ 69 w 95"/>
                              <a:gd name="T61" fmla="*/ 79 h 103"/>
                              <a:gd name="T62" fmla="*/ 75 w 95"/>
                              <a:gd name="T63" fmla="*/ 66 h 103"/>
                              <a:gd name="T64" fmla="*/ 77 w 95"/>
                              <a:gd name="T65" fmla="*/ 51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5" h="103">
                                <a:moveTo>
                                  <a:pt x="95" y="50"/>
                                </a:moveTo>
                                <a:lnTo>
                                  <a:pt x="94" y="61"/>
                                </a:lnTo>
                                <a:lnTo>
                                  <a:pt x="91" y="71"/>
                                </a:lnTo>
                                <a:lnTo>
                                  <a:pt x="88" y="81"/>
                                </a:lnTo>
                                <a:lnTo>
                                  <a:pt x="83" y="88"/>
                                </a:lnTo>
                                <a:lnTo>
                                  <a:pt x="77" y="95"/>
                                </a:lnTo>
                                <a:lnTo>
                                  <a:pt x="68" y="99"/>
                                </a:lnTo>
                                <a:lnTo>
                                  <a:pt x="58" y="102"/>
                                </a:lnTo>
                                <a:lnTo>
                                  <a:pt x="47" y="103"/>
                                </a:lnTo>
                                <a:lnTo>
                                  <a:pt x="36" y="102"/>
                                </a:lnTo>
                                <a:lnTo>
                                  <a:pt x="26" y="99"/>
                                </a:lnTo>
                                <a:lnTo>
                                  <a:pt x="19" y="96"/>
                                </a:lnTo>
                                <a:lnTo>
                                  <a:pt x="13" y="90"/>
                                </a:lnTo>
                                <a:lnTo>
                                  <a:pt x="6" y="82"/>
                                </a:lnTo>
                                <a:lnTo>
                                  <a:pt x="4" y="74"/>
                                </a:lnTo>
                                <a:lnTo>
                                  <a:pt x="1" y="64"/>
                                </a:lnTo>
                                <a:lnTo>
                                  <a:pt x="0" y="53"/>
                                </a:lnTo>
                                <a:lnTo>
                                  <a:pt x="1" y="42"/>
                                </a:lnTo>
                                <a:lnTo>
                                  <a:pt x="4" y="32"/>
                                </a:lnTo>
                                <a:lnTo>
                                  <a:pt x="8" y="22"/>
                                </a:lnTo>
                                <a:lnTo>
                                  <a:pt x="13" y="14"/>
                                </a:lnTo>
                                <a:lnTo>
                                  <a:pt x="19" y="8"/>
                                </a:lnTo>
                                <a:lnTo>
                                  <a:pt x="27" y="3"/>
                                </a:lnTo>
                                <a:lnTo>
                                  <a:pt x="37" y="1"/>
                                </a:lnTo>
                                <a:lnTo>
                                  <a:pt x="48" y="0"/>
                                </a:lnTo>
                                <a:lnTo>
                                  <a:pt x="59" y="1"/>
                                </a:lnTo>
                                <a:lnTo>
                                  <a:pt x="69" y="3"/>
                                </a:lnTo>
                                <a:lnTo>
                                  <a:pt x="77" y="7"/>
                                </a:lnTo>
                                <a:lnTo>
                                  <a:pt x="83" y="13"/>
                                </a:lnTo>
                                <a:lnTo>
                                  <a:pt x="89" y="21"/>
                                </a:lnTo>
                                <a:lnTo>
                                  <a:pt x="91" y="29"/>
                                </a:lnTo>
                                <a:lnTo>
                                  <a:pt x="94" y="39"/>
                                </a:lnTo>
                                <a:lnTo>
                                  <a:pt x="95" y="50"/>
                                </a:lnTo>
                                <a:close/>
                                <a:moveTo>
                                  <a:pt x="77" y="51"/>
                                </a:moveTo>
                                <a:lnTo>
                                  <a:pt x="77" y="44"/>
                                </a:lnTo>
                                <a:lnTo>
                                  <a:pt x="75" y="37"/>
                                </a:lnTo>
                                <a:lnTo>
                                  <a:pt x="73" y="30"/>
                                </a:lnTo>
                                <a:lnTo>
                                  <a:pt x="70" y="26"/>
                                </a:lnTo>
                                <a:lnTo>
                                  <a:pt x="67" y="21"/>
                                </a:lnTo>
                                <a:lnTo>
                                  <a:pt x="62" y="17"/>
                                </a:lnTo>
                                <a:lnTo>
                                  <a:pt x="56" y="14"/>
                                </a:lnTo>
                                <a:lnTo>
                                  <a:pt x="48" y="14"/>
                                </a:lnTo>
                                <a:lnTo>
                                  <a:pt x="41" y="14"/>
                                </a:lnTo>
                                <a:lnTo>
                                  <a:pt x="35" y="17"/>
                                </a:lnTo>
                                <a:lnTo>
                                  <a:pt x="30" y="19"/>
                                </a:lnTo>
                                <a:lnTo>
                                  <a:pt x="26" y="24"/>
                                </a:lnTo>
                                <a:lnTo>
                                  <a:pt x="22" y="29"/>
                                </a:lnTo>
                                <a:lnTo>
                                  <a:pt x="20" y="37"/>
                                </a:lnTo>
                                <a:lnTo>
                                  <a:pt x="19" y="43"/>
                                </a:lnTo>
                                <a:lnTo>
                                  <a:pt x="19" y="51"/>
                                </a:lnTo>
                                <a:lnTo>
                                  <a:pt x="19" y="59"/>
                                </a:lnTo>
                                <a:lnTo>
                                  <a:pt x="20" y="66"/>
                                </a:lnTo>
                                <a:lnTo>
                                  <a:pt x="22" y="72"/>
                                </a:lnTo>
                                <a:lnTo>
                                  <a:pt x="25" y="77"/>
                                </a:lnTo>
                                <a:lnTo>
                                  <a:pt x="29" y="82"/>
                                </a:lnTo>
                                <a:lnTo>
                                  <a:pt x="33" y="86"/>
                                </a:lnTo>
                                <a:lnTo>
                                  <a:pt x="40" y="88"/>
                                </a:lnTo>
                                <a:lnTo>
                                  <a:pt x="47" y="88"/>
                                </a:lnTo>
                                <a:lnTo>
                                  <a:pt x="54" y="88"/>
                                </a:lnTo>
                                <a:lnTo>
                                  <a:pt x="61" y="86"/>
                                </a:lnTo>
                                <a:lnTo>
                                  <a:pt x="65" y="82"/>
                                </a:lnTo>
                                <a:lnTo>
                                  <a:pt x="69" y="79"/>
                                </a:lnTo>
                                <a:lnTo>
                                  <a:pt x="73" y="72"/>
                                </a:lnTo>
                                <a:lnTo>
                                  <a:pt x="75" y="66"/>
                                </a:lnTo>
                                <a:lnTo>
                                  <a:pt x="77" y="60"/>
                                </a:lnTo>
                                <a:lnTo>
                                  <a:pt x="77" y="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21" name="Freeform 786"/>
                        <wps:cNvSpPr>
                          <a:spLocks/>
                        </wps:cNvSpPr>
                        <wps:spPr bwMode="auto">
                          <a:xfrm>
                            <a:off x="2344738" y="1689100"/>
                            <a:ext cx="28575" cy="53975"/>
                          </a:xfrm>
                          <a:custGeom>
                            <a:avLst/>
                            <a:gdLst>
                              <a:gd name="T0" fmla="*/ 55 w 55"/>
                              <a:gd name="T1" fmla="*/ 13 h 102"/>
                              <a:gd name="T2" fmla="*/ 55 w 55"/>
                              <a:gd name="T3" fmla="*/ 16 h 102"/>
                              <a:gd name="T4" fmla="*/ 54 w 55"/>
                              <a:gd name="T5" fmla="*/ 18 h 102"/>
                              <a:gd name="T6" fmla="*/ 53 w 55"/>
                              <a:gd name="T7" fmla="*/ 18 h 102"/>
                              <a:gd name="T8" fmla="*/ 51 w 55"/>
                              <a:gd name="T9" fmla="*/ 18 h 102"/>
                              <a:gd name="T10" fmla="*/ 49 w 55"/>
                              <a:gd name="T11" fmla="*/ 18 h 102"/>
                              <a:gd name="T12" fmla="*/ 46 w 55"/>
                              <a:gd name="T13" fmla="*/ 17 h 102"/>
                              <a:gd name="T14" fmla="*/ 43 w 55"/>
                              <a:gd name="T15" fmla="*/ 16 h 102"/>
                              <a:gd name="T16" fmla="*/ 38 w 55"/>
                              <a:gd name="T17" fmla="*/ 16 h 102"/>
                              <a:gd name="T18" fmla="*/ 33 w 55"/>
                              <a:gd name="T19" fmla="*/ 18 h 102"/>
                              <a:gd name="T20" fmla="*/ 27 w 55"/>
                              <a:gd name="T21" fmla="*/ 23 h 102"/>
                              <a:gd name="T22" fmla="*/ 21 w 55"/>
                              <a:gd name="T23" fmla="*/ 32 h 102"/>
                              <a:gd name="T24" fmla="*/ 17 w 55"/>
                              <a:gd name="T25" fmla="*/ 98 h 102"/>
                              <a:gd name="T26" fmla="*/ 17 w 55"/>
                              <a:gd name="T27" fmla="*/ 99 h 102"/>
                              <a:gd name="T28" fmla="*/ 16 w 55"/>
                              <a:gd name="T29" fmla="*/ 101 h 102"/>
                              <a:gd name="T30" fmla="*/ 13 w 55"/>
                              <a:gd name="T31" fmla="*/ 102 h 102"/>
                              <a:gd name="T32" fmla="*/ 8 w 55"/>
                              <a:gd name="T33" fmla="*/ 102 h 102"/>
                              <a:gd name="T34" fmla="*/ 5 w 55"/>
                              <a:gd name="T35" fmla="*/ 102 h 102"/>
                              <a:gd name="T36" fmla="*/ 2 w 55"/>
                              <a:gd name="T37" fmla="*/ 101 h 102"/>
                              <a:gd name="T38" fmla="*/ 1 w 55"/>
                              <a:gd name="T39" fmla="*/ 99 h 102"/>
                              <a:gd name="T40" fmla="*/ 0 w 55"/>
                              <a:gd name="T41" fmla="*/ 98 h 102"/>
                              <a:gd name="T42" fmla="*/ 0 w 55"/>
                              <a:gd name="T43" fmla="*/ 3 h 102"/>
                              <a:gd name="T44" fmla="*/ 1 w 55"/>
                              <a:gd name="T45" fmla="*/ 2 h 102"/>
                              <a:gd name="T46" fmla="*/ 2 w 55"/>
                              <a:gd name="T47" fmla="*/ 2 h 102"/>
                              <a:gd name="T48" fmla="*/ 6 w 55"/>
                              <a:gd name="T49" fmla="*/ 1 h 102"/>
                              <a:gd name="T50" fmla="*/ 10 w 55"/>
                              <a:gd name="T51" fmla="*/ 1 h 102"/>
                              <a:gd name="T52" fmla="*/ 13 w 55"/>
                              <a:gd name="T53" fmla="*/ 2 h 102"/>
                              <a:gd name="T54" fmla="*/ 14 w 55"/>
                              <a:gd name="T55" fmla="*/ 2 h 102"/>
                              <a:gd name="T56" fmla="*/ 16 w 55"/>
                              <a:gd name="T57" fmla="*/ 3 h 102"/>
                              <a:gd name="T58" fmla="*/ 16 w 55"/>
                              <a:gd name="T59" fmla="*/ 18 h 102"/>
                              <a:gd name="T60" fmla="*/ 23 w 55"/>
                              <a:gd name="T61" fmla="*/ 10 h 102"/>
                              <a:gd name="T62" fmla="*/ 29 w 55"/>
                              <a:gd name="T63" fmla="*/ 3 h 102"/>
                              <a:gd name="T64" fmla="*/ 35 w 55"/>
                              <a:gd name="T65" fmla="*/ 1 h 102"/>
                              <a:gd name="T66" fmla="*/ 42 w 55"/>
                              <a:gd name="T67" fmla="*/ 0 h 102"/>
                              <a:gd name="T68" fmla="*/ 44 w 55"/>
                              <a:gd name="T69" fmla="*/ 0 h 102"/>
                              <a:gd name="T70" fmla="*/ 48 w 55"/>
                              <a:gd name="T71" fmla="*/ 1 h 102"/>
                              <a:gd name="T72" fmla="*/ 51 w 55"/>
                              <a:gd name="T73" fmla="*/ 1 h 102"/>
                              <a:gd name="T74" fmla="*/ 54 w 55"/>
                              <a:gd name="T75" fmla="*/ 2 h 102"/>
                              <a:gd name="T76" fmla="*/ 54 w 55"/>
                              <a:gd name="T77" fmla="*/ 3 h 102"/>
                              <a:gd name="T78" fmla="*/ 55 w 55"/>
                              <a:gd name="T79" fmla="*/ 5 h 102"/>
                              <a:gd name="T80" fmla="*/ 55 w 55"/>
                              <a:gd name="T81" fmla="*/ 7 h 102"/>
                              <a:gd name="T82" fmla="*/ 55 w 55"/>
                              <a:gd name="T83" fmla="*/ 1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5" h="102">
                                <a:moveTo>
                                  <a:pt x="55" y="11"/>
                                </a:moveTo>
                                <a:lnTo>
                                  <a:pt x="55" y="13"/>
                                </a:lnTo>
                                <a:lnTo>
                                  <a:pt x="55" y="14"/>
                                </a:lnTo>
                                <a:lnTo>
                                  <a:pt x="55" y="16"/>
                                </a:lnTo>
                                <a:lnTo>
                                  <a:pt x="55" y="17"/>
                                </a:lnTo>
                                <a:lnTo>
                                  <a:pt x="54" y="18"/>
                                </a:lnTo>
                                <a:lnTo>
                                  <a:pt x="54" y="18"/>
                                </a:lnTo>
                                <a:lnTo>
                                  <a:pt x="53" y="18"/>
                                </a:lnTo>
                                <a:lnTo>
                                  <a:pt x="53" y="18"/>
                                </a:lnTo>
                                <a:lnTo>
                                  <a:pt x="51" y="18"/>
                                </a:lnTo>
                                <a:lnTo>
                                  <a:pt x="50" y="18"/>
                                </a:lnTo>
                                <a:lnTo>
                                  <a:pt x="49" y="18"/>
                                </a:lnTo>
                                <a:lnTo>
                                  <a:pt x="48" y="17"/>
                                </a:lnTo>
                                <a:lnTo>
                                  <a:pt x="46" y="17"/>
                                </a:lnTo>
                                <a:lnTo>
                                  <a:pt x="44" y="17"/>
                                </a:lnTo>
                                <a:lnTo>
                                  <a:pt x="43" y="16"/>
                                </a:lnTo>
                                <a:lnTo>
                                  <a:pt x="40" y="16"/>
                                </a:lnTo>
                                <a:lnTo>
                                  <a:pt x="38" y="16"/>
                                </a:lnTo>
                                <a:lnTo>
                                  <a:pt x="35" y="17"/>
                                </a:lnTo>
                                <a:lnTo>
                                  <a:pt x="33" y="18"/>
                                </a:lnTo>
                                <a:lnTo>
                                  <a:pt x="29" y="21"/>
                                </a:lnTo>
                                <a:lnTo>
                                  <a:pt x="27" y="23"/>
                                </a:lnTo>
                                <a:lnTo>
                                  <a:pt x="24" y="27"/>
                                </a:lnTo>
                                <a:lnTo>
                                  <a:pt x="21" y="32"/>
                                </a:lnTo>
                                <a:lnTo>
                                  <a:pt x="17" y="37"/>
                                </a:lnTo>
                                <a:lnTo>
                                  <a:pt x="17" y="98"/>
                                </a:lnTo>
                                <a:lnTo>
                                  <a:pt x="17" y="99"/>
                                </a:lnTo>
                                <a:lnTo>
                                  <a:pt x="17" y="99"/>
                                </a:lnTo>
                                <a:lnTo>
                                  <a:pt x="17" y="101"/>
                                </a:lnTo>
                                <a:lnTo>
                                  <a:pt x="16" y="101"/>
                                </a:lnTo>
                                <a:lnTo>
                                  <a:pt x="14" y="101"/>
                                </a:lnTo>
                                <a:lnTo>
                                  <a:pt x="13" y="102"/>
                                </a:lnTo>
                                <a:lnTo>
                                  <a:pt x="11" y="102"/>
                                </a:lnTo>
                                <a:lnTo>
                                  <a:pt x="8" y="102"/>
                                </a:lnTo>
                                <a:lnTo>
                                  <a:pt x="6" y="102"/>
                                </a:lnTo>
                                <a:lnTo>
                                  <a:pt x="5" y="102"/>
                                </a:lnTo>
                                <a:lnTo>
                                  <a:pt x="3" y="101"/>
                                </a:lnTo>
                                <a:lnTo>
                                  <a:pt x="2" y="101"/>
                                </a:lnTo>
                                <a:lnTo>
                                  <a:pt x="1" y="101"/>
                                </a:lnTo>
                                <a:lnTo>
                                  <a:pt x="1" y="99"/>
                                </a:lnTo>
                                <a:lnTo>
                                  <a:pt x="0" y="99"/>
                                </a:lnTo>
                                <a:lnTo>
                                  <a:pt x="0" y="98"/>
                                </a:lnTo>
                                <a:lnTo>
                                  <a:pt x="0" y="5"/>
                                </a:lnTo>
                                <a:lnTo>
                                  <a:pt x="0" y="3"/>
                                </a:lnTo>
                                <a:lnTo>
                                  <a:pt x="1" y="3"/>
                                </a:lnTo>
                                <a:lnTo>
                                  <a:pt x="1" y="2"/>
                                </a:lnTo>
                                <a:lnTo>
                                  <a:pt x="2" y="2"/>
                                </a:lnTo>
                                <a:lnTo>
                                  <a:pt x="2" y="2"/>
                                </a:lnTo>
                                <a:lnTo>
                                  <a:pt x="5" y="1"/>
                                </a:lnTo>
                                <a:lnTo>
                                  <a:pt x="6" y="1"/>
                                </a:lnTo>
                                <a:lnTo>
                                  <a:pt x="8" y="1"/>
                                </a:lnTo>
                                <a:lnTo>
                                  <a:pt x="10" y="1"/>
                                </a:lnTo>
                                <a:lnTo>
                                  <a:pt x="12" y="1"/>
                                </a:lnTo>
                                <a:lnTo>
                                  <a:pt x="13" y="2"/>
                                </a:lnTo>
                                <a:lnTo>
                                  <a:pt x="14" y="2"/>
                                </a:lnTo>
                                <a:lnTo>
                                  <a:pt x="14" y="2"/>
                                </a:lnTo>
                                <a:lnTo>
                                  <a:pt x="16" y="3"/>
                                </a:lnTo>
                                <a:lnTo>
                                  <a:pt x="16" y="3"/>
                                </a:lnTo>
                                <a:lnTo>
                                  <a:pt x="16" y="5"/>
                                </a:lnTo>
                                <a:lnTo>
                                  <a:pt x="16" y="18"/>
                                </a:lnTo>
                                <a:lnTo>
                                  <a:pt x="19" y="13"/>
                                </a:lnTo>
                                <a:lnTo>
                                  <a:pt x="23" y="10"/>
                                </a:lnTo>
                                <a:lnTo>
                                  <a:pt x="27" y="6"/>
                                </a:lnTo>
                                <a:lnTo>
                                  <a:pt x="29" y="3"/>
                                </a:lnTo>
                                <a:lnTo>
                                  <a:pt x="33" y="1"/>
                                </a:lnTo>
                                <a:lnTo>
                                  <a:pt x="35" y="1"/>
                                </a:lnTo>
                                <a:lnTo>
                                  <a:pt x="38" y="0"/>
                                </a:lnTo>
                                <a:lnTo>
                                  <a:pt x="42" y="0"/>
                                </a:lnTo>
                                <a:lnTo>
                                  <a:pt x="43" y="0"/>
                                </a:lnTo>
                                <a:lnTo>
                                  <a:pt x="44" y="0"/>
                                </a:lnTo>
                                <a:lnTo>
                                  <a:pt x="46" y="0"/>
                                </a:lnTo>
                                <a:lnTo>
                                  <a:pt x="48" y="1"/>
                                </a:lnTo>
                                <a:lnTo>
                                  <a:pt x="50" y="1"/>
                                </a:lnTo>
                                <a:lnTo>
                                  <a:pt x="51" y="1"/>
                                </a:lnTo>
                                <a:lnTo>
                                  <a:pt x="53" y="2"/>
                                </a:lnTo>
                                <a:lnTo>
                                  <a:pt x="54" y="2"/>
                                </a:lnTo>
                                <a:lnTo>
                                  <a:pt x="54" y="3"/>
                                </a:lnTo>
                                <a:lnTo>
                                  <a:pt x="54" y="3"/>
                                </a:lnTo>
                                <a:lnTo>
                                  <a:pt x="55" y="3"/>
                                </a:lnTo>
                                <a:lnTo>
                                  <a:pt x="55" y="5"/>
                                </a:lnTo>
                                <a:lnTo>
                                  <a:pt x="55" y="6"/>
                                </a:lnTo>
                                <a:lnTo>
                                  <a:pt x="55" y="7"/>
                                </a:lnTo>
                                <a:lnTo>
                                  <a:pt x="55" y="8"/>
                                </a:lnTo>
                                <a:lnTo>
                                  <a:pt x="55" y="1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22" name="Freeform 787"/>
                        <wps:cNvSpPr>
                          <a:spLocks noEditPoints="1"/>
                        </wps:cNvSpPr>
                        <wps:spPr bwMode="auto">
                          <a:xfrm>
                            <a:off x="2406651" y="1689100"/>
                            <a:ext cx="55563" cy="55563"/>
                          </a:xfrm>
                          <a:custGeom>
                            <a:avLst/>
                            <a:gdLst>
                              <a:gd name="T0" fmla="*/ 106 w 106"/>
                              <a:gd name="T1" fmla="*/ 98 h 103"/>
                              <a:gd name="T2" fmla="*/ 105 w 106"/>
                              <a:gd name="T3" fmla="*/ 101 h 103"/>
                              <a:gd name="T4" fmla="*/ 100 w 106"/>
                              <a:gd name="T5" fmla="*/ 102 h 103"/>
                              <a:gd name="T6" fmla="*/ 95 w 106"/>
                              <a:gd name="T7" fmla="*/ 103 h 103"/>
                              <a:gd name="T8" fmla="*/ 85 w 106"/>
                              <a:gd name="T9" fmla="*/ 102 h 103"/>
                              <a:gd name="T10" fmla="*/ 75 w 106"/>
                              <a:gd name="T11" fmla="*/ 96 h 103"/>
                              <a:gd name="T12" fmla="*/ 70 w 106"/>
                              <a:gd name="T13" fmla="*/ 82 h 103"/>
                              <a:gd name="T14" fmla="*/ 63 w 106"/>
                              <a:gd name="T15" fmla="*/ 95 h 103"/>
                              <a:gd name="T16" fmla="*/ 49 w 106"/>
                              <a:gd name="T17" fmla="*/ 102 h 103"/>
                              <a:gd name="T18" fmla="*/ 28 w 106"/>
                              <a:gd name="T19" fmla="*/ 102 h 103"/>
                              <a:gd name="T20" fmla="*/ 9 w 106"/>
                              <a:gd name="T21" fmla="*/ 88 h 103"/>
                              <a:gd name="T22" fmla="*/ 0 w 106"/>
                              <a:gd name="T23" fmla="*/ 63 h 103"/>
                              <a:gd name="T24" fmla="*/ 2 w 106"/>
                              <a:gd name="T25" fmla="*/ 30 h 103"/>
                              <a:gd name="T26" fmla="*/ 16 w 106"/>
                              <a:gd name="T27" fmla="*/ 8 h 103"/>
                              <a:gd name="T28" fmla="*/ 42 w 106"/>
                              <a:gd name="T29" fmla="*/ 0 h 103"/>
                              <a:gd name="T30" fmla="*/ 60 w 106"/>
                              <a:gd name="T31" fmla="*/ 5 h 103"/>
                              <a:gd name="T32" fmla="*/ 71 w 106"/>
                              <a:gd name="T33" fmla="*/ 18 h 103"/>
                              <a:gd name="T34" fmla="*/ 78 w 106"/>
                              <a:gd name="T35" fmla="*/ 26 h 103"/>
                              <a:gd name="T36" fmla="*/ 80 w 106"/>
                              <a:gd name="T37" fmla="*/ 11 h 103"/>
                              <a:gd name="T38" fmla="*/ 81 w 106"/>
                              <a:gd name="T39" fmla="*/ 3 h 103"/>
                              <a:gd name="T40" fmla="*/ 82 w 106"/>
                              <a:gd name="T41" fmla="*/ 2 h 103"/>
                              <a:gd name="T42" fmla="*/ 85 w 106"/>
                              <a:gd name="T43" fmla="*/ 1 h 103"/>
                              <a:gd name="T44" fmla="*/ 89 w 106"/>
                              <a:gd name="T45" fmla="*/ 1 h 103"/>
                              <a:gd name="T46" fmla="*/ 95 w 106"/>
                              <a:gd name="T47" fmla="*/ 2 h 103"/>
                              <a:gd name="T48" fmla="*/ 97 w 106"/>
                              <a:gd name="T49" fmla="*/ 3 h 103"/>
                              <a:gd name="T50" fmla="*/ 97 w 106"/>
                              <a:gd name="T51" fmla="*/ 6 h 103"/>
                              <a:gd name="T52" fmla="*/ 96 w 106"/>
                              <a:gd name="T53" fmla="*/ 18 h 103"/>
                              <a:gd name="T54" fmla="*/ 92 w 106"/>
                              <a:gd name="T55" fmla="*/ 34 h 103"/>
                              <a:gd name="T56" fmla="*/ 87 w 106"/>
                              <a:gd name="T57" fmla="*/ 51 h 103"/>
                              <a:gd name="T58" fmla="*/ 84 w 106"/>
                              <a:gd name="T59" fmla="*/ 69 h 103"/>
                              <a:gd name="T60" fmla="*/ 87 w 106"/>
                              <a:gd name="T61" fmla="*/ 83 h 103"/>
                              <a:gd name="T62" fmla="*/ 92 w 106"/>
                              <a:gd name="T63" fmla="*/ 88 h 103"/>
                              <a:gd name="T64" fmla="*/ 98 w 106"/>
                              <a:gd name="T65" fmla="*/ 88 h 103"/>
                              <a:gd name="T66" fmla="*/ 102 w 106"/>
                              <a:gd name="T67" fmla="*/ 87 h 103"/>
                              <a:gd name="T68" fmla="*/ 105 w 106"/>
                              <a:gd name="T69" fmla="*/ 86 h 103"/>
                              <a:gd name="T70" fmla="*/ 106 w 106"/>
                              <a:gd name="T71" fmla="*/ 87 h 103"/>
                              <a:gd name="T72" fmla="*/ 106 w 106"/>
                              <a:gd name="T73" fmla="*/ 90 h 103"/>
                              <a:gd name="T74" fmla="*/ 66 w 106"/>
                              <a:gd name="T75" fmla="*/ 51 h 103"/>
                              <a:gd name="T76" fmla="*/ 62 w 106"/>
                              <a:gd name="T77" fmla="*/ 28 h 103"/>
                              <a:gd name="T78" fmla="*/ 50 w 106"/>
                              <a:gd name="T79" fmla="*/ 16 h 103"/>
                              <a:gd name="T80" fmla="*/ 36 w 106"/>
                              <a:gd name="T81" fmla="*/ 14 h 103"/>
                              <a:gd name="T82" fmla="*/ 23 w 106"/>
                              <a:gd name="T83" fmla="*/ 26 h 103"/>
                              <a:gd name="T84" fmla="*/ 17 w 106"/>
                              <a:gd name="T85" fmla="*/ 44 h 103"/>
                              <a:gd name="T86" fmla="*/ 18 w 106"/>
                              <a:gd name="T87" fmla="*/ 65 h 103"/>
                              <a:gd name="T88" fmla="*/ 25 w 106"/>
                              <a:gd name="T89" fmla="*/ 82 h 103"/>
                              <a:gd name="T90" fmla="*/ 41 w 106"/>
                              <a:gd name="T91" fmla="*/ 88 h 103"/>
                              <a:gd name="T92" fmla="*/ 57 w 106"/>
                              <a:gd name="T93" fmla="*/ 82 h 103"/>
                              <a:gd name="T94" fmla="*/ 64 w 106"/>
                              <a:gd name="T95" fmla="*/ 66 h 103"/>
                              <a:gd name="T96" fmla="*/ 66 w 106"/>
                              <a:gd name="T97" fmla="*/ 51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06" h="103">
                                <a:moveTo>
                                  <a:pt x="106" y="93"/>
                                </a:moveTo>
                                <a:lnTo>
                                  <a:pt x="106" y="96"/>
                                </a:lnTo>
                                <a:lnTo>
                                  <a:pt x="106" y="98"/>
                                </a:lnTo>
                                <a:lnTo>
                                  <a:pt x="106" y="99"/>
                                </a:lnTo>
                                <a:lnTo>
                                  <a:pt x="105" y="99"/>
                                </a:lnTo>
                                <a:lnTo>
                                  <a:pt x="105" y="101"/>
                                </a:lnTo>
                                <a:lnTo>
                                  <a:pt x="103" y="101"/>
                                </a:lnTo>
                                <a:lnTo>
                                  <a:pt x="102" y="102"/>
                                </a:lnTo>
                                <a:lnTo>
                                  <a:pt x="100" y="102"/>
                                </a:lnTo>
                                <a:lnTo>
                                  <a:pt x="98" y="102"/>
                                </a:lnTo>
                                <a:lnTo>
                                  <a:pt x="96" y="103"/>
                                </a:lnTo>
                                <a:lnTo>
                                  <a:pt x="95" y="103"/>
                                </a:lnTo>
                                <a:lnTo>
                                  <a:pt x="92" y="103"/>
                                </a:lnTo>
                                <a:lnTo>
                                  <a:pt x="89" y="103"/>
                                </a:lnTo>
                                <a:lnTo>
                                  <a:pt x="85" y="102"/>
                                </a:lnTo>
                                <a:lnTo>
                                  <a:pt x="81" y="101"/>
                                </a:lnTo>
                                <a:lnTo>
                                  <a:pt x="78" y="98"/>
                                </a:lnTo>
                                <a:lnTo>
                                  <a:pt x="75" y="96"/>
                                </a:lnTo>
                                <a:lnTo>
                                  <a:pt x="74" y="92"/>
                                </a:lnTo>
                                <a:lnTo>
                                  <a:pt x="71" y="88"/>
                                </a:lnTo>
                                <a:lnTo>
                                  <a:pt x="70" y="82"/>
                                </a:lnTo>
                                <a:lnTo>
                                  <a:pt x="69" y="87"/>
                                </a:lnTo>
                                <a:lnTo>
                                  <a:pt x="65" y="91"/>
                                </a:lnTo>
                                <a:lnTo>
                                  <a:pt x="63" y="95"/>
                                </a:lnTo>
                                <a:lnTo>
                                  <a:pt x="58" y="97"/>
                                </a:lnTo>
                                <a:lnTo>
                                  <a:pt x="54" y="99"/>
                                </a:lnTo>
                                <a:lnTo>
                                  <a:pt x="49" y="102"/>
                                </a:lnTo>
                                <a:lnTo>
                                  <a:pt x="44" y="103"/>
                                </a:lnTo>
                                <a:lnTo>
                                  <a:pt x="38" y="103"/>
                                </a:lnTo>
                                <a:lnTo>
                                  <a:pt x="28" y="102"/>
                                </a:lnTo>
                                <a:lnTo>
                                  <a:pt x="21" y="99"/>
                                </a:lnTo>
                                <a:lnTo>
                                  <a:pt x="13" y="95"/>
                                </a:lnTo>
                                <a:lnTo>
                                  <a:pt x="9" y="88"/>
                                </a:lnTo>
                                <a:lnTo>
                                  <a:pt x="5" y="81"/>
                                </a:lnTo>
                                <a:lnTo>
                                  <a:pt x="1" y="72"/>
                                </a:lnTo>
                                <a:lnTo>
                                  <a:pt x="0" y="63"/>
                                </a:lnTo>
                                <a:lnTo>
                                  <a:pt x="0" y="53"/>
                                </a:lnTo>
                                <a:lnTo>
                                  <a:pt x="0" y="40"/>
                                </a:lnTo>
                                <a:lnTo>
                                  <a:pt x="2" y="30"/>
                                </a:lnTo>
                                <a:lnTo>
                                  <a:pt x="5" y="22"/>
                                </a:lnTo>
                                <a:lnTo>
                                  <a:pt x="10" y="14"/>
                                </a:lnTo>
                                <a:lnTo>
                                  <a:pt x="16" y="8"/>
                                </a:lnTo>
                                <a:lnTo>
                                  <a:pt x="23" y="3"/>
                                </a:lnTo>
                                <a:lnTo>
                                  <a:pt x="32" y="1"/>
                                </a:lnTo>
                                <a:lnTo>
                                  <a:pt x="42" y="0"/>
                                </a:lnTo>
                                <a:lnTo>
                                  <a:pt x="48" y="0"/>
                                </a:lnTo>
                                <a:lnTo>
                                  <a:pt x="54" y="2"/>
                                </a:lnTo>
                                <a:lnTo>
                                  <a:pt x="60" y="5"/>
                                </a:lnTo>
                                <a:lnTo>
                                  <a:pt x="64" y="8"/>
                                </a:lnTo>
                                <a:lnTo>
                                  <a:pt x="69" y="13"/>
                                </a:lnTo>
                                <a:lnTo>
                                  <a:pt x="71" y="18"/>
                                </a:lnTo>
                                <a:lnTo>
                                  <a:pt x="75" y="26"/>
                                </a:lnTo>
                                <a:lnTo>
                                  <a:pt x="76" y="33"/>
                                </a:lnTo>
                                <a:lnTo>
                                  <a:pt x="78" y="26"/>
                                </a:lnTo>
                                <a:lnTo>
                                  <a:pt x="79" y="19"/>
                                </a:lnTo>
                                <a:lnTo>
                                  <a:pt x="80" y="14"/>
                                </a:lnTo>
                                <a:lnTo>
                                  <a:pt x="80" y="11"/>
                                </a:lnTo>
                                <a:lnTo>
                                  <a:pt x="80" y="7"/>
                                </a:lnTo>
                                <a:lnTo>
                                  <a:pt x="81" y="5"/>
                                </a:lnTo>
                                <a:lnTo>
                                  <a:pt x="81" y="3"/>
                                </a:lnTo>
                                <a:lnTo>
                                  <a:pt x="81" y="2"/>
                                </a:lnTo>
                                <a:lnTo>
                                  <a:pt x="81" y="2"/>
                                </a:lnTo>
                                <a:lnTo>
                                  <a:pt x="82" y="2"/>
                                </a:lnTo>
                                <a:lnTo>
                                  <a:pt x="82" y="2"/>
                                </a:lnTo>
                                <a:lnTo>
                                  <a:pt x="84" y="2"/>
                                </a:lnTo>
                                <a:lnTo>
                                  <a:pt x="85" y="1"/>
                                </a:lnTo>
                                <a:lnTo>
                                  <a:pt x="86" y="1"/>
                                </a:lnTo>
                                <a:lnTo>
                                  <a:pt x="87" y="1"/>
                                </a:lnTo>
                                <a:lnTo>
                                  <a:pt x="89" y="1"/>
                                </a:lnTo>
                                <a:lnTo>
                                  <a:pt x="91" y="1"/>
                                </a:lnTo>
                                <a:lnTo>
                                  <a:pt x="94" y="1"/>
                                </a:lnTo>
                                <a:lnTo>
                                  <a:pt x="95" y="2"/>
                                </a:lnTo>
                                <a:lnTo>
                                  <a:pt x="96" y="2"/>
                                </a:lnTo>
                                <a:lnTo>
                                  <a:pt x="96" y="2"/>
                                </a:lnTo>
                                <a:lnTo>
                                  <a:pt x="97" y="3"/>
                                </a:lnTo>
                                <a:lnTo>
                                  <a:pt x="97" y="3"/>
                                </a:lnTo>
                                <a:lnTo>
                                  <a:pt x="97" y="5"/>
                                </a:lnTo>
                                <a:lnTo>
                                  <a:pt x="97" y="6"/>
                                </a:lnTo>
                                <a:lnTo>
                                  <a:pt x="97" y="10"/>
                                </a:lnTo>
                                <a:lnTo>
                                  <a:pt x="96" y="13"/>
                                </a:lnTo>
                                <a:lnTo>
                                  <a:pt x="96" y="18"/>
                                </a:lnTo>
                                <a:lnTo>
                                  <a:pt x="95" y="23"/>
                                </a:lnTo>
                                <a:lnTo>
                                  <a:pt x="94" y="28"/>
                                </a:lnTo>
                                <a:lnTo>
                                  <a:pt x="92" y="34"/>
                                </a:lnTo>
                                <a:lnTo>
                                  <a:pt x="90" y="39"/>
                                </a:lnTo>
                                <a:lnTo>
                                  <a:pt x="89" y="45"/>
                                </a:lnTo>
                                <a:lnTo>
                                  <a:pt x="87" y="51"/>
                                </a:lnTo>
                                <a:lnTo>
                                  <a:pt x="85" y="56"/>
                                </a:lnTo>
                                <a:lnTo>
                                  <a:pt x="84" y="61"/>
                                </a:lnTo>
                                <a:lnTo>
                                  <a:pt x="84" y="69"/>
                                </a:lnTo>
                                <a:lnTo>
                                  <a:pt x="85" y="75"/>
                                </a:lnTo>
                                <a:lnTo>
                                  <a:pt x="85" y="80"/>
                                </a:lnTo>
                                <a:lnTo>
                                  <a:pt x="87" y="83"/>
                                </a:lnTo>
                                <a:lnTo>
                                  <a:pt x="89" y="86"/>
                                </a:lnTo>
                                <a:lnTo>
                                  <a:pt x="91" y="87"/>
                                </a:lnTo>
                                <a:lnTo>
                                  <a:pt x="92" y="88"/>
                                </a:lnTo>
                                <a:lnTo>
                                  <a:pt x="95" y="88"/>
                                </a:lnTo>
                                <a:lnTo>
                                  <a:pt x="96" y="88"/>
                                </a:lnTo>
                                <a:lnTo>
                                  <a:pt x="98" y="88"/>
                                </a:lnTo>
                                <a:lnTo>
                                  <a:pt x="100" y="87"/>
                                </a:lnTo>
                                <a:lnTo>
                                  <a:pt x="101" y="87"/>
                                </a:lnTo>
                                <a:lnTo>
                                  <a:pt x="102" y="87"/>
                                </a:lnTo>
                                <a:lnTo>
                                  <a:pt x="103" y="87"/>
                                </a:lnTo>
                                <a:lnTo>
                                  <a:pt x="103" y="86"/>
                                </a:lnTo>
                                <a:lnTo>
                                  <a:pt x="105" y="86"/>
                                </a:lnTo>
                                <a:lnTo>
                                  <a:pt x="105" y="86"/>
                                </a:lnTo>
                                <a:lnTo>
                                  <a:pt x="106" y="87"/>
                                </a:lnTo>
                                <a:lnTo>
                                  <a:pt x="106" y="87"/>
                                </a:lnTo>
                                <a:lnTo>
                                  <a:pt x="106" y="87"/>
                                </a:lnTo>
                                <a:lnTo>
                                  <a:pt x="106" y="88"/>
                                </a:lnTo>
                                <a:lnTo>
                                  <a:pt x="106" y="90"/>
                                </a:lnTo>
                                <a:lnTo>
                                  <a:pt x="106" y="91"/>
                                </a:lnTo>
                                <a:lnTo>
                                  <a:pt x="106" y="93"/>
                                </a:lnTo>
                                <a:close/>
                                <a:moveTo>
                                  <a:pt x="66" y="51"/>
                                </a:moveTo>
                                <a:lnTo>
                                  <a:pt x="65" y="42"/>
                                </a:lnTo>
                                <a:lnTo>
                                  <a:pt x="64" y="34"/>
                                </a:lnTo>
                                <a:lnTo>
                                  <a:pt x="62" y="28"/>
                                </a:lnTo>
                                <a:lnTo>
                                  <a:pt x="59" y="23"/>
                                </a:lnTo>
                                <a:lnTo>
                                  <a:pt x="55" y="18"/>
                                </a:lnTo>
                                <a:lnTo>
                                  <a:pt x="50" y="16"/>
                                </a:lnTo>
                                <a:lnTo>
                                  <a:pt x="47" y="14"/>
                                </a:lnTo>
                                <a:lnTo>
                                  <a:pt x="42" y="14"/>
                                </a:lnTo>
                                <a:lnTo>
                                  <a:pt x="36" y="14"/>
                                </a:lnTo>
                                <a:lnTo>
                                  <a:pt x="31" y="17"/>
                                </a:lnTo>
                                <a:lnTo>
                                  <a:pt x="26" y="21"/>
                                </a:lnTo>
                                <a:lnTo>
                                  <a:pt x="23" y="26"/>
                                </a:lnTo>
                                <a:lnTo>
                                  <a:pt x="21" y="30"/>
                                </a:lnTo>
                                <a:lnTo>
                                  <a:pt x="18" y="37"/>
                                </a:lnTo>
                                <a:lnTo>
                                  <a:pt x="17" y="44"/>
                                </a:lnTo>
                                <a:lnTo>
                                  <a:pt x="17" y="50"/>
                                </a:lnTo>
                                <a:lnTo>
                                  <a:pt x="17" y="58"/>
                                </a:lnTo>
                                <a:lnTo>
                                  <a:pt x="18" y="65"/>
                                </a:lnTo>
                                <a:lnTo>
                                  <a:pt x="20" y="71"/>
                                </a:lnTo>
                                <a:lnTo>
                                  <a:pt x="22" y="77"/>
                                </a:lnTo>
                                <a:lnTo>
                                  <a:pt x="25" y="82"/>
                                </a:lnTo>
                                <a:lnTo>
                                  <a:pt x="29" y="86"/>
                                </a:lnTo>
                                <a:lnTo>
                                  <a:pt x="34" y="88"/>
                                </a:lnTo>
                                <a:lnTo>
                                  <a:pt x="41" y="88"/>
                                </a:lnTo>
                                <a:lnTo>
                                  <a:pt x="47" y="88"/>
                                </a:lnTo>
                                <a:lnTo>
                                  <a:pt x="52" y="86"/>
                                </a:lnTo>
                                <a:lnTo>
                                  <a:pt x="57" y="82"/>
                                </a:lnTo>
                                <a:lnTo>
                                  <a:pt x="59" y="79"/>
                                </a:lnTo>
                                <a:lnTo>
                                  <a:pt x="63" y="72"/>
                                </a:lnTo>
                                <a:lnTo>
                                  <a:pt x="64" y="66"/>
                                </a:lnTo>
                                <a:lnTo>
                                  <a:pt x="65" y="59"/>
                                </a:lnTo>
                                <a:lnTo>
                                  <a:pt x="66" y="51"/>
                                </a:lnTo>
                                <a:lnTo>
                                  <a:pt x="66" y="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23" name="Freeform 788"/>
                        <wps:cNvSpPr>
                          <a:spLocks/>
                        </wps:cNvSpPr>
                        <wps:spPr bwMode="auto">
                          <a:xfrm>
                            <a:off x="2468563" y="1711325"/>
                            <a:ext cx="26988" cy="7938"/>
                          </a:xfrm>
                          <a:custGeom>
                            <a:avLst/>
                            <a:gdLst>
                              <a:gd name="T0" fmla="*/ 51 w 51"/>
                              <a:gd name="T1" fmla="*/ 6 h 13"/>
                              <a:gd name="T2" fmla="*/ 51 w 51"/>
                              <a:gd name="T3" fmla="*/ 9 h 13"/>
                              <a:gd name="T4" fmla="*/ 51 w 51"/>
                              <a:gd name="T5" fmla="*/ 12 h 13"/>
                              <a:gd name="T6" fmla="*/ 49 w 51"/>
                              <a:gd name="T7" fmla="*/ 13 h 13"/>
                              <a:gd name="T8" fmla="*/ 47 w 51"/>
                              <a:gd name="T9" fmla="*/ 13 h 13"/>
                              <a:gd name="T10" fmla="*/ 4 w 51"/>
                              <a:gd name="T11" fmla="*/ 13 h 13"/>
                              <a:gd name="T12" fmla="*/ 3 w 51"/>
                              <a:gd name="T13" fmla="*/ 13 h 13"/>
                              <a:gd name="T14" fmla="*/ 1 w 51"/>
                              <a:gd name="T15" fmla="*/ 12 h 13"/>
                              <a:gd name="T16" fmla="*/ 0 w 51"/>
                              <a:gd name="T17" fmla="*/ 9 h 13"/>
                              <a:gd name="T18" fmla="*/ 0 w 51"/>
                              <a:gd name="T19" fmla="*/ 6 h 13"/>
                              <a:gd name="T20" fmla="*/ 0 w 51"/>
                              <a:gd name="T21" fmla="*/ 3 h 13"/>
                              <a:gd name="T22" fmla="*/ 1 w 51"/>
                              <a:gd name="T23" fmla="*/ 1 h 13"/>
                              <a:gd name="T24" fmla="*/ 3 w 51"/>
                              <a:gd name="T25" fmla="*/ 0 h 13"/>
                              <a:gd name="T26" fmla="*/ 4 w 51"/>
                              <a:gd name="T27" fmla="*/ 0 h 13"/>
                              <a:gd name="T28" fmla="*/ 47 w 51"/>
                              <a:gd name="T29" fmla="*/ 0 h 13"/>
                              <a:gd name="T30" fmla="*/ 48 w 51"/>
                              <a:gd name="T31" fmla="*/ 0 h 13"/>
                              <a:gd name="T32" fmla="*/ 49 w 51"/>
                              <a:gd name="T33" fmla="*/ 0 h 13"/>
                              <a:gd name="T34" fmla="*/ 49 w 51"/>
                              <a:gd name="T35" fmla="*/ 0 h 13"/>
                              <a:gd name="T36" fmla="*/ 51 w 51"/>
                              <a:gd name="T37" fmla="*/ 1 h 13"/>
                              <a:gd name="T38" fmla="*/ 51 w 51"/>
                              <a:gd name="T39" fmla="*/ 2 h 13"/>
                              <a:gd name="T40" fmla="*/ 51 w 51"/>
                              <a:gd name="T41" fmla="*/ 3 h 13"/>
                              <a:gd name="T42" fmla="*/ 51 w 51"/>
                              <a:gd name="T43" fmla="*/ 4 h 13"/>
                              <a:gd name="T44" fmla="*/ 51 w 51"/>
                              <a:gd name="T45" fmla="*/ 6 h 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1" h="13">
                                <a:moveTo>
                                  <a:pt x="51" y="6"/>
                                </a:moveTo>
                                <a:lnTo>
                                  <a:pt x="51" y="9"/>
                                </a:lnTo>
                                <a:lnTo>
                                  <a:pt x="51" y="12"/>
                                </a:lnTo>
                                <a:lnTo>
                                  <a:pt x="49" y="13"/>
                                </a:lnTo>
                                <a:lnTo>
                                  <a:pt x="47" y="13"/>
                                </a:lnTo>
                                <a:lnTo>
                                  <a:pt x="4" y="13"/>
                                </a:lnTo>
                                <a:lnTo>
                                  <a:pt x="3" y="13"/>
                                </a:lnTo>
                                <a:lnTo>
                                  <a:pt x="1" y="12"/>
                                </a:lnTo>
                                <a:lnTo>
                                  <a:pt x="0" y="9"/>
                                </a:lnTo>
                                <a:lnTo>
                                  <a:pt x="0" y="6"/>
                                </a:lnTo>
                                <a:lnTo>
                                  <a:pt x="0" y="3"/>
                                </a:lnTo>
                                <a:lnTo>
                                  <a:pt x="1" y="1"/>
                                </a:lnTo>
                                <a:lnTo>
                                  <a:pt x="3" y="0"/>
                                </a:lnTo>
                                <a:lnTo>
                                  <a:pt x="4" y="0"/>
                                </a:lnTo>
                                <a:lnTo>
                                  <a:pt x="47" y="0"/>
                                </a:lnTo>
                                <a:lnTo>
                                  <a:pt x="48" y="0"/>
                                </a:lnTo>
                                <a:lnTo>
                                  <a:pt x="49" y="0"/>
                                </a:lnTo>
                                <a:lnTo>
                                  <a:pt x="49" y="0"/>
                                </a:lnTo>
                                <a:lnTo>
                                  <a:pt x="51" y="1"/>
                                </a:lnTo>
                                <a:lnTo>
                                  <a:pt x="51" y="2"/>
                                </a:lnTo>
                                <a:lnTo>
                                  <a:pt x="51" y="3"/>
                                </a:lnTo>
                                <a:lnTo>
                                  <a:pt x="51" y="4"/>
                                </a:lnTo>
                                <a:lnTo>
                                  <a:pt x="51" y="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24" name="Freeform 789"/>
                        <wps:cNvSpPr>
                          <a:spLocks/>
                        </wps:cNvSpPr>
                        <wps:spPr bwMode="auto">
                          <a:xfrm>
                            <a:off x="2509838" y="1671637"/>
                            <a:ext cx="41275" cy="71438"/>
                          </a:xfrm>
                          <a:custGeom>
                            <a:avLst/>
                            <a:gdLst>
                              <a:gd name="T0" fmla="*/ 78 w 78"/>
                              <a:gd name="T1" fmla="*/ 131 h 136"/>
                              <a:gd name="T2" fmla="*/ 77 w 78"/>
                              <a:gd name="T3" fmla="*/ 133 h 136"/>
                              <a:gd name="T4" fmla="*/ 77 w 78"/>
                              <a:gd name="T5" fmla="*/ 136 h 136"/>
                              <a:gd name="T6" fmla="*/ 76 w 78"/>
                              <a:gd name="T7" fmla="*/ 136 h 136"/>
                              <a:gd name="T8" fmla="*/ 4 w 78"/>
                              <a:gd name="T9" fmla="*/ 136 h 136"/>
                              <a:gd name="T10" fmla="*/ 3 w 78"/>
                              <a:gd name="T11" fmla="*/ 136 h 136"/>
                              <a:gd name="T12" fmla="*/ 1 w 78"/>
                              <a:gd name="T13" fmla="*/ 134 h 136"/>
                              <a:gd name="T14" fmla="*/ 1 w 78"/>
                              <a:gd name="T15" fmla="*/ 132 h 136"/>
                              <a:gd name="T16" fmla="*/ 1 w 78"/>
                              <a:gd name="T17" fmla="*/ 130 h 136"/>
                              <a:gd name="T18" fmla="*/ 1 w 78"/>
                              <a:gd name="T19" fmla="*/ 126 h 136"/>
                              <a:gd name="T20" fmla="*/ 1 w 78"/>
                              <a:gd name="T21" fmla="*/ 123 h 136"/>
                              <a:gd name="T22" fmla="*/ 2 w 78"/>
                              <a:gd name="T23" fmla="*/ 122 h 136"/>
                              <a:gd name="T24" fmla="*/ 4 w 78"/>
                              <a:gd name="T25" fmla="*/ 122 h 136"/>
                              <a:gd name="T26" fmla="*/ 32 w 78"/>
                              <a:gd name="T27" fmla="*/ 19 h 136"/>
                              <a:gd name="T28" fmla="*/ 4 w 78"/>
                              <a:gd name="T29" fmla="*/ 36 h 136"/>
                              <a:gd name="T30" fmla="*/ 2 w 78"/>
                              <a:gd name="T31" fmla="*/ 36 h 136"/>
                              <a:gd name="T32" fmla="*/ 1 w 78"/>
                              <a:gd name="T33" fmla="*/ 35 h 136"/>
                              <a:gd name="T34" fmla="*/ 0 w 78"/>
                              <a:gd name="T35" fmla="*/ 31 h 136"/>
                              <a:gd name="T36" fmla="*/ 0 w 78"/>
                              <a:gd name="T37" fmla="*/ 27 h 136"/>
                              <a:gd name="T38" fmla="*/ 0 w 78"/>
                              <a:gd name="T39" fmla="*/ 25 h 136"/>
                              <a:gd name="T40" fmla="*/ 1 w 78"/>
                              <a:gd name="T41" fmla="*/ 24 h 136"/>
                              <a:gd name="T42" fmla="*/ 2 w 78"/>
                              <a:gd name="T43" fmla="*/ 22 h 136"/>
                              <a:gd name="T44" fmla="*/ 34 w 78"/>
                              <a:gd name="T45" fmla="*/ 1 h 136"/>
                              <a:gd name="T46" fmla="*/ 35 w 78"/>
                              <a:gd name="T47" fmla="*/ 0 h 136"/>
                              <a:gd name="T48" fmla="*/ 36 w 78"/>
                              <a:gd name="T49" fmla="*/ 0 h 136"/>
                              <a:gd name="T50" fmla="*/ 39 w 78"/>
                              <a:gd name="T51" fmla="*/ 0 h 136"/>
                              <a:gd name="T52" fmla="*/ 41 w 78"/>
                              <a:gd name="T53" fmla="*/ 0 h 136"/>
                              <a:gd name="T54" fmla="*/ 46 w 78"/>
                              <a:gd name="T55" fmla="*/ 0 h 136"/>
                              <a:gd name="T56" fmla="*/ 49 w 78"/>
                              <a:gd name="T57" fmla="*/ 0 h 136"/>
                              <a:gd name="T58" fmla="*/ 50 w 78"/>
                              <a:gd name="T59" fmla="*/ 1 h 136"/>
                              <a:gd name="T60" fmla="*/ 50 w 78"/>
                              <a:gd name="T61" fmla="*/ 3 h 136"/>
                              <a:gd name="T62" fmla="*/ 75 w 78"/>
                              <a:gd name="T63" fmla="*/ 122 h 136"/>
                              <a:gd name="T64" fmla="*/ 76 w 78"/>
                              <a:gd name="T65" fmla="*/ 122 h 136"/>
                              <a:gd name="T66" fmla="*/ 77 w 78"/>
                              <a:gd name="T67" fmla="*/ 123 h 136"/>
                              <a:gd name="T68" fmla="*/ 78 w 78"/>
                              <a:gd name="T69" fmla="*/ 126 h 136"/>
                              <a:gd name="T70" fmla="*/ 78 w 78"/>
                              <a:gd name="T71" fmla="*/ 130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78" h="136">
                                <a:moveTo>
                                  <a:pt x="78" y="130"/>
                                </a:moveTo>
                                <a:lnTo>
                                  <a:pt x="78" y="131"/>
                                </a:lnTo>
                                <a:lnTo>
                                  <a:pt x="78" y="132"/>
                                </a:lnTo>
                                <a:lnTo>
                                  <a:pt x="77" y="133"/>
                                </a:lnTo>
                                <a:lnTo>
                                  <a:pt x="77" y="134"/>
                                </a:lnTo>
                                <a:lnTo>
                                  <a:pt x="77" y="136"/>
                                </a:lnTo>
                                <a:lnTo>
                                  <a:pt x="76" y="136"/>
                                </a:lnTo>
                                <a:lnTo>
                                  <a:pt x="76" y="136"/>
                                </a:lnTo>
                                <a:lnTo>
                                  <a:pt x="75" y="136"/>
                                </a:lnTo>
                                <a:lnTo>
                                  <a:pt x="4" y="136"/>
                                </a:lnTo>
                                <a:lnTo>
                                  <a:pt x="3" y="136"/>
                                </a:lnTo>
                                <a:lnTo>
                                  <a:pt x="3" y="136"/>
                                </a:lnTo>
                                <a:lnTo>
                                  <a:pt x="2" y="136"/>
                                </a:lnTo>
                                <a:lnTo>
                                  <a:pt x="1" y="134"/>
                                </a:lnTo>
                                <a:lnTo>
                                  <a:pt x="1" y="133"/>
                                </a:lnTo>
                                <a:lnTo>
                                  <a:pt x="1" y="132"/>
                                </a:lnTo>
                                <a:lnTo>
                                  <a:pt x="1" y="131"/>
                                </a:lnTo>
                                <a:lnTo>
                                  <a:pt x="1" y="130"/>
                                </a:lnTo>
                                <a:lnTo>
                                  <a:pt x="1" y="127"/>
                                </a:lnTo>
                                <a:lnTo>
                                  <a:pt x="1" y="126"/>
                                </a:lnTo>
                                <a:lnTo>
                                  <a:pt x="1" y="125"/>
                                </a:lnTo>
                                <a:lnTo>
                                  <a:pt x="1" y="123"/>
                                </a:lnTo>
                                <a:lnTo>
                                  <a:pt x="2" y="122"/>
                                </a:lnTo>
                                <a:lnTo>
                                  <a:pt x="2" y="122"/>
                                </a:lnTo>
                                <a:lnTo>
                                  <a:pt x="3" y="122"/>
                                </a:lnTo>
                                <a:lnTo>
                                  <a:pt x="4" y="122"/>
                                </a:lnTo>
                                <a:lnTo>
                                  <a:pt x="32" y="122"/>
                                </a:lnTo>
                                <a:lnTo>
                                  <a:pt x="32" y="19"/>
                                </a:lnTo>
                                <a:lnTo>
                                  <a:pt x="6" y="35"/>
                                </a:lnTo>
                                <a:lnTo>
                                  <a:pt x="4" y="36"/>
                                </a:lnTo>
                                <a:lnTo>
                                  <a:pt x="3" y="36"/>
                                </a:lnTo>
                                <a:lnTo>
                                  <a:pt x="2" y="36"/>
                                </a:lnTo>
                                <a:lnTo>
                                  <a:pt x="1" y="35"/>
                                </a:lnTo>
                                <a:lnTo>
                                  <a:pt x="1" y="35"/>
                                </a:lnTo>
                                <a:lnTo>
                                  <a:pt x="0" y="33"/>
                                </a:lnTo>
                                <a:lnTo>
                                  <a:pt x="0" y="31"/>
                                </a:lnTo>
                                <a:lnTo>
                                  <a:pt x="0" y="29"/>
                                </a:lnTo>
                                <a:lnTo>
                                  <a:pt x="0" y="27"/>
                                </a:lnTo>
                                <a:lnTo>
                                  <a:pt x="0" y="26"/>
                                </a:lnTo>
                                <a:lnTo>
                                  <a:pt x="0" y="25"/>
                                </a:lnTo>
                                <a:lnTo>
                                  <a:pt x="1" y="24"/>
                                </a:lnTo>
                                <a:lnTo>
                                  <a:pt x="1" y="24"/>
                                </a:lnTo>
                                <a:lnTo>
                                  <a:pt x="1" y="22"/>
                                </a:lnTo>
                                <a:lnTo>
                                  <a:pt x="2" y="22"/>
                                </a:lnTo>
                                <a:lnTo>
                                  <a:pt x="3" y="21"/>
                                </a:lnTo>
                                <a:lnTo>
                                  <a:pt x="34" y="1"/>
                                </a:lnTo>
                                <a:lnTo>
                                  <a:pt x="34" y="1"/>
                                </a:lnTo>
                                <a:lnTo>
                                  <a:pt x="35" y="0"/>
                                </a:lnTo>
                                <a:lnTo>
                                  <a:pt x="35" y="0"/>
                                </a:lnTo>
                                <a:lnTo>
                                  <a:pt x="36" y="0"/>
                                </a:lnTo>
                                <a:lnTo>
                                  <a:pt x="38" y="0"/>
                                </a:lnTo>
                                <a:lnTo>
                                  <a:pt x="39" y="0"/>
                                </a:lnTo>
                                <a:lnTo>
                                  <a:pt x="40" y="0"/>
                                </a:lnTo>
                                <a:lnTo>
                                  <a:pt x="41" y="0"/>
                                </a:lnTo>
                                <a:lnTo>
                                  <a:pt x="44" y="0"/>
                                </a:lnTo>
                                <a:lnTo>
                                  <a:pt x="46" y="0"/>
                                </a:lnTo>
                                <a:lnTo>
                                  <a:pt x="48" y="0"/>
                                </a:lnTo>
                                <a:lnTo>
                                  <a:pt x="49" y="0"/>
                                </a:lnTo>
                                <a:lnTo>
                                  <a:pt x="49" y="1"/>
                                </a:lnTo>
                                <a:lnTo>
                                  <a:pt x="50" y="1"/>
                                </a:lnTo>
                                <a:lnTo>
                                  <a:pt x="50" y="3"/>
                                </a:lnTo>
                                <a:lnTo>
                                  <a:pt x="50" y="3"/>
                                </a:lnTo>
                                <a:lnTo>
                                  <a:pt x="50" y="122"/>
                                </a:lnTo>
                                <a:lnTo>
                                  <a:pt x="75" y="122"/>
                                </a:lnTo>
                                <a:lnTo>
                                  <a:pt x="76" y="122"/>
                                </a:lnTo>
                                <a:lnTo>
                                  <a:pt x="76" y="122"/>
                                </a:lnTo>
                                <a:lnTo>
                                  <a:pt x="77" y="122"/>
                                </a:lnTo>
                                <a:lnTo>
                                  <a:pt x="77" y="123"/>
                                </a:lnTo>
                                <a:lnTo>
                                  <a:pt x="78" y="125"/>
                                </a:lnTo>
                                <a:lnTo>
                                  <a:pt x="78" y="126"/>
                                </a:lnTo>
                                <a:lnTo>
                                  <a:pt x="78" y="127"/>
                                </a:lnTo>
                                <a:lnTo>
                                  <a:pt x="78" y="13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25" name="Freeform 790"/>
                        <wps:cNvSpPr>
                          <a:spLocks/>
                        </wps:cNvSpPr>
                        <wps:spPr bwMode="auto">
                          <a:xfrm>
                            <a:off x="2563813" y="1670050"/>
                            <a:ext cx="44450" cy="74613"/>
                          </a:xfrm>
                          <a:custGeom>
                            <a:avLst/>
                            <a:gdLst>
                              <a:gd name="T0" fmla="*/ 81 w 84"/>
                              <a:gd name="T1" fmla="*/ 116 h 139"/>
                              <a:gd name="T2" fmla="*/ 66 w 84"/>
                              <a:gd name="T3" fmla="*/ 133 h 139"/>
                              <a:gd name="T4" fmla="*/ 36 w 84"/>
                              <a:gd name="T5" fmla="*/ 139 h 139"/>
                              <a:gd name="T6" fmla="*/ 19 w 84"/>
                              <a:gd name="T7" fmla="*/ 137 h 139"/>
                              <a:gd name="T8" fmla="*/ 6 w 84"/>
                              <a:gd name="T9" fmla="*/ 132 h 139"/>
                              <a:gd name="T10" fmla="*/ 2 w 84"/>
                              <a:gd name="T11" fmla="*/ 129 h 139"/>
                              <a:gd name="T12" fmla="*/ 1 w 84"/>
                              <a:gd name="T13" fmla="*/ 127 h 139"/>
                              <a:gd name="T14" fmla="*/ 0 w 84"/>
                              <a:gd name="T15" fmla="*/ 122 h 139"/>
                              <a:gd name="T16" fmla="*/ 1 w 84"/>
                              <a:gd name="T17" fmla="*/ 115 h 139"/>
                              <a:gd name="T18" fmla="*/ 4 w 84"/>
                              <a:gd name="T19" fmla="*/ 115 h 139"/>
                              <a:gd name="T20" fmla="*/ 13 w 84"/>
                              <a:gd name="T21" fmla="*/ 119 h 139"/>
                              <a:gd name="T22" fmla="*/ 29 w 84"/>
                              <a:gd name="T23" fmla="*/ 124 h 139"/>
                              <a:gd name="T24" fmla="*/ 49 w 84"/>
                              <a:gd name="T25" fmla="*/ 122 h 139"/>
                              <a:gd name="T26" fmla="*/ 61 w 84"/>
                              <a:gd name="T27" fmla="*/ 115 h 139"/>
                              <a:gd name="T28" fmla="*/ 65 w 84"/>
                              <a:gd name="T29" fmla="*/ 100 h 139"/>
                              <a:gd name="T30" fmla="*/ 60 w 84"/>
                              <a:gd name="T31" fmla="*/ 85 h 139"/>
                              <a:gd name="T32" fmla="*/ 45 w 84"/>
                              <a:gd name="T33" fmla="*/ 76 h 139"/>
                              <a:gd name="T34" fmla="*/ 18 w 84"/>
                              <a:gd name="T35" fmla="*/ 75 h 139"/>
                              <a:gd name="T36" fmla="*/ 16 w 84"/>
                              <a:gd name="T37" fmla="*/ 74 h 139"/>
                              <a:gd name="T38" fmla="*/ 14 w 84"/>
                              <a:gd name="T39" fmla="*/ 71 h 139"/>
                              <a:gd name="T40" fmla="*/ 13 w 84"/>
                              <a:gd name="T41" fmla="*/ 65 h 139"/>
                              <a:gd name="T42" fmla="*/ 14 w 84"/>
                              <a:gd name="T43" fmla="*/ 63 h 139"/>
                              <a:gd name="T44" fmla="*/ 17 w 84"/>
                              <a:gd name="T45" fmla="*/ 60 h 139"/>
                              <a:gd name="T46" fmla="*/ 36 w 84"/>
                              <a:gd name="T47" fmla="*/ 60 h 139"/>
                              <a:gd name="T48" fmla="*/ 51 w 84"/>
                              <a:gd name="T49" fmla="*/ 54 h 139"/>
                              <a:gd name="T50" fmla="*/ 59 w 84"/>
                              <a:gd name="T51" fmla="*/ 41 h 139"/>
                              <a:gd name="T52" fmla="*/ 57 w 84"/>
                              <a:gd name="T53" fmla="*/ 27 h 139"/>
                              <a:gd name="T54" fmla="*/ 51 w 84"/>
                              <a:gd name="T55" fmla="*/ 18 h 139"/>
                              <a:gd name="T56" fmla="*/ 36 w 84"/>
                              <a:gd name="T57" fmla="*/ 15 h 139"/>
                              <a:gd name="T58" fmla="*/ 20 w 84"/>
                              <a:gd name="T59" fmla="*/ 18 h 139"/>
                              <a:gd name="T60" fmla="*/ 11 w 84"/>
                              <a:gd name="T61" fmla="*/ 25 h 139"/>
                              <a:gd name="T62" fmla="*/ 6 w 84"/>
                              <a:gd name="T63" fmla="*/ 26 h 139"/>
                              <a:gd name="T64" fmla="*/ 4 w 84"/>
                              <a:gd name="T65" fmla="*/ 25 h 139"/>
                              <a:gd name="T66" fmla="*/ 3 w 84"/>
                              <a:gd name="T67" fmla="*/ 21 h 139"/>
                              <a:gd name="T68" fmla="*/ 3 w 84"/>
                              <a:gd name="T69" fmla="*/ 16 h 139"/>
                              <a:gd name="T70" fmla="*/ 4 w 84"/>
                              <a:gd name="T71" fmla="*/ 14 h 139"/>
                              <a:gd name="T72" fmla="*/ 6 w 84"/>
                              <a:gd name="T73" fmla="*/ 11 h 139"/>
                              <a:gd name="T74" fmla="*/ 13 w 84"/>
                              <a:gd name="T75" fmla="*/ 6 h 139"/>
                              <a:gd name="T76" fmla="*/ 28 w 84"/>
                              <a:gd name="T77" fmla="*/ 1 h 139"/>
                              <a:gd name="T78" fmla="*/ 50 w 84"/>
                              <a:gd name="T79" fmla="*/ 0 h 139"/>
                              <a:gd name="T80" fmla="*/ 68 w 84"/>
                              <a:gd name="T81" fmla="*/ 9 h 139"/>
                              <a:gd name="T82" fmla="*/ 78 w 84"/>
                              <a:gd name="T83" fmla="*/ 26 h 139"/>
                              <a:gd name="T84" fmla="*/ 77 w 84"/>
                              <a:gd name="T85" fmla="*/ 46 h 139"/>
                              <a:gd name="T86" fmla="*/ 68 w 84"/>
                              <a:gd name="T87" fmla="*/ 59 h 139"/>
                              <a:gd name="T88" fmla="*/ 52 w 84"/>
                              <a:gd name="T89" fmla="*/ 66 h 139"/>
                              <a:gd name="T90" fmla="*/ 66 w 84"/>
                              <a:gd name="T91" fmla="*/ 70 h 139"/>
                              <a:gd name="T92" fmla="*/ 80 w 84"/>
                              <a:gd name="T93" fmla="*/ 81 h 139"/>
                              <a:gd name="T94" fmla="*/ 84 w 84"/>
                              <a:gd name="T95" fmla="*/ 99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84" h="139">
                                <a:moveTo>
                                  <a:pt x="84" y="99"/>
                                </a:moveTo>
                                <a:lnTo>
                                  <a:pt x="84" y="107"/>
                                </a:lnTo>
                                <a:lnTo>
                                  <a:pt x="81" y="116"/>
                                </a:lnTo>
                                <a:lnTo>
                                  <a:pt x="77" y="122"/>
                                </a:lnTo>
                                <a:lnTo>
                                  <a:pt x="72" y="128"/>
                                </a:lnTo>
                                <a:lnTo>
                                  <a:pt x="66" y="133"/>
                                </a:lnTo>
                                <a:lnTo>
                                  <a:pt x="57" y="137"/>
                                </a:lnTo>
                                <a:lnTo>
                                  <a:pt x="48" y="139"/>
                                </a:lnTo>
                                <a:lnTo>
                                  <a:pt x="36" y="139"/>
                                </a:lnTo>
                                <a:lnTo>
                                  <a:pt x="30" y="139"/>
                                </a:lnTo>
                                <a:lnTo>
                                  <a:pt x="24" y="138"/>
                                </a:lnTo>
                                <a:lnTo>
                                  <a:pt x="19" y="137"/>
                                </a:lnTo>
                                <a:lnTo>
                                  <a:pt x="14" y="135"/>
                                </a:lnTo>
                                <a:lnTo>
                                  <a:pt x="9" y="134"/>
                                </a:lnTo>
                                <a:lnTo>
                                  <a:pt x="6" y="132"/>
                                </a:lnTo>
                                <a:lnTo>
                                  <a:pt x="3" y="131"/>
                                </a:lnTo>
                                <a:lnTo>
                                  <a:pt x="2" y="129"/>
                                </a:lnTo>
                                <a:lnTo>
                                  <a:pt x="2" y="129"/>
                                </a:lnTo>
                                <a:lnTo>
                                  <a:pt x="1" y="128"/>
                                </a:lnTo>
                                <a:lnTo>
                                  <a:pt x="1" y="128"/>
                                </a:lnTo>
                                <a:lnTo>
                                  <a:pt x="1" y="127"/>
                                </a:lnTo>
                                <a:lnTo>
                                  <a:pt x="1" y="126"/>
                                </a:lnTo>
                                <a:lnTo>
                                  <a:pt x="0" y="124"/>
                                </a:lnTo>
                                <a:lnTo>
                                  <a:pt x="0" y="122"/>
                                </a:lnTo>
                                <a:lnTo>
                                  <a:pt x="0" y="121"/>
                                </a:lnTo>
                                <a:lnTo>
                                  <a:pt x="0" y="117"/>
                                </a:lnTo>
                                <a:lnTo>
                                  <a:pt x="1" y="115"/>
                                </a:lnTo>
                                <a:lnTo>
                                  <a:pt x="2" y="113"/>
                                </a:lnTo>
                                <a:lnTo>
                                  <a:pt x="3" y="113"/>
                                </a:lnTo>
                                <a:lnTo>
                                  <a:pt x="4" y="115"/>
                                </a:lnTo>
                                <a:lnTo>
                                  <a:pt x="7" y="116"/>
                                </a:lnTo>
                                <a:lnTo>
                                  <a:pt x="9" y="117"/>
                                </a:lnTo>
                                <a:lnTo>
                                  <a:pt x="13" y="119"/>
                                </a:lnTo>
                                <a:lnTo>
                                  <a:pt x="18" y="121"/>
                                </a:lnTo>
                                <a:lnTo>
                                  <a:pt x="24" y="123"/>
                                </a:lnTo>
                                <a:lnTo>
                                  <a:pt x="29" y="124"/>
                                </a:lnTo>
                                <a:lnTo>
                                  <a:pt x="36" y="124"/>
                                </a:lnTo>
                                <a:lnTo>
                                  <a:pt x="43" y="124"/>
                                </a:lnTo>
                                <a:lnTo>
                                  <a:pt x="49" y="122"/>
                                </a:lnTo>
                                <a:lnTo>
                                  <a:pt x="54" y="121"/>
                                </a:lnTo>
                                <a:lnTo>
                                  <a:pt x="57" y="117"/>
                                </a:lnTo>
                                <a:lnTo>
                                  <a:pt x="61" y="115"/>
                                </a:lnTo>
                                <a:lnTo>
                                  <a:pt x="62" y="110"/>
                                </a:lnTo>
                                <a:lnTo>
                                  <a:pt x="65" y="105"/>
                                </a:lnTo>
                                <a:lnTo>
                                  <a:pt x="65" y="100"/>
                                </a:lnTo>
                                <a:lnTo>
                                  <a:pt x="64" y="95"/>
                                </a:lnTo>
                                <a:lnTo>
                                  <a:pt x="62" y="90"/>
                                </a:lnTo>
                                <a:lnTo>
                                  <a:pt x="60" y="85"/>
                                </a:lnTo>
                                <a:lnTo>
                                  <a:pt x="56" y="81"/>
                                </a:lnTo>
                                <a:lnTo>
                                  <a:pt x="51" y="79"/>
                                </a:lnTo>
                                <a:lnTo>
                                  <a:pt x="45" y="76"/>
                                </a:lnTo>
                                <a:lnTo>
                                  <a:pt x="39" y="75"/>
                                </a:lnTo>
                                <a:lnTo>
                                  <a:pt x="30" y="75"/>
                                </a:lnTo>
                                <a:lnTo>
                                  <a:pt x="18" y="75"/>
                                </a:lnTo>
                                <a:lnTo>
                                  <a:pt x="17" y="75"/>
                                </a:lnTo>
                                <a:lnTo>
                                  <a:pt x="17" y="75"/>
                                </a:lnTo>
                                <a:lnTo>
                                  <a:pt x="16" y="74"/>
                                </a:lnTo>
                                <a:lnTo>
                                  <a:pt x="14" y="74"/>
                                </a:lnTo>
                                <a:lnTo>
                                  <a:pt x="14" y="73"/>
                                </a:lnTo>
                                <a:lnTo>
                                  <a:pt x="14" y="71"/>
                                </a:lnTo>
                                <a:lnTo>
                                  <a:pt x="13" y="70"/>
                                </a:lnTo>
                                <a:lnTo>
                                  <a:pt x="13" y="68"/>
                                </a:lnTo>
                                <a:lnTo>
                                  <a:pt x="13" y="65"/>
                                </a:lnTo>
                                <a:lnTo>
                                  <a:pt x="14" y="64"/>
                                </a:lnTo>
                                <a:lnTo>
                                  <a:pt x="14" y="63"/>
                                </a:lnTo>
                                <a:lnTo>
                                  <a:pt x="14" y="63"/>
                                </a:lnTo>
                                <a:lnTo>
                                  <a:pt x="16" y="62"/>
                                </a:lnTo>
                                <a:lnTo>
                                  <a:pt x="16" y="62"/>
                                </a:lnTo>
                                <a:lnTo>
                                  <a:pt x="17" y="60"/>
                                </a:lnTo>
                                <a:lnTo>
                                  <a:pt x="18" y="60"/>
                                </a:lnTo>
                                <a:lnTo>
                                  <a:pt x="29" y="60"/>
                                </a:lnTo>
                                <a:lnTo>
                                  <a:pt x="36" y="60"/>
                                </a:lnTo>
                                <a:lnTo>
                                  <a:pt x="41" y="59"/>
                                </a:lnTo>
                                <a:lnTo>
                                  <a:pt x="48" y="57"/>
                                </a:lnTo>
                                <a:lnTo>
                                  <a:pt x="51" y="54"/>
                                </a:lnTo>
                                <a:lnTo>
                                  <a:pt x="55" y="50"/>
                                </a:lnTo>
                                <a:lnTo>
                                  <a:pt x="57" y="46"/>
                                </a:lnTo>
                                <a:lnTo>
                                  <a:pt x="59" y="41"/>
                                </a:lnTo>
                                <a:lnTo>
                                  <a:pt x="59" y="36"/>
                                </a:lnTo>
                                <a:lnTo>
                                  <a:pt x="59" y="31"/>
                                </a:lnTo>
                                <a:lnTo>
                                  <a:pt x="57" y="27"/>
                                </a:lnTo>
                                <a:lnTo>
                                  <a:pt x="56" y="23"/>
                                </a:lnTo>
                                <a:lnTo>
                                  <a:pt x="54" y="21"/>
                                </a:lnTo>
                                <a:lnTo>
                                  <a:pt x="51" y="18"/>
                                </a:lnTo>
                                <a:lnTo>
                                  <a:pt x="46" y="16"/>
                                </a:lnTo>
                                <a:lnTo>
                                  <a:pt x="43" y="15"/>
                                </a:lnTo>
                                <a:lnTo>
                                  <a:pt x="36" y="15"/>
                                </a:lnTo>
                                <a:lnTo>
                                  <a:pt x="32" y="15"/>
                                </a:lnTo>
                                <a:lnTo>
                                  <a:pt x="25" y="17"/>
                                </a:lnTo>
                                <a:lnTo>
                                  <a:pt x="20" y="18"/>
                                </a:lnTo>
                                <a:lnTo>
                                  <a:pt x="17" y="21"/>
                                </a:lnTo>
                                <a:lnTo>
                                  <a:pt x="13" y="22"/>
                                </a:lnTo>
                                <a:lnTo>
                                  <a:pt x="11" y="25"/>
                                </a:lnTo>
                                <a:lnTo>
                                  <a:pt x="8" y="26"/>
                                </a:lnTo>
                                <a:lnTo>
                                  <a:pt x="7" y="26"/>
                                </a:lnTo>
                                <a:lnTo>
                                  <a:pt x="6" y="26"/>
                                </a:lnTo>
                                <a:lnTo>
                                  <a:pt x="6" y="26"/>
                                </a:lnTo>
                                <a:lnTo>
                                  <a:pt x="4" y="26"/>
                                </a:lnTo>
                                <a:lnTo>
                                  <a:pt x="4" y="25"/>
                                </a:lnTo>
                                <a:lnTo>
                                  <a:pt x="4" y="25"/>
                                </a:lnTo>
                                <a:lnTo>
                                  <a:pt x="3" y="23"/>
                                </a:lnTo>
                                <a:lnTo>
                                  <a:pt x="3" y="21"/>
                                </a:lnTo>
                                <a:lnTo>
                                  <a:pt x="3" y="18"/>
                                </a:lnTo>
                                <a:lnTo>
                                  <a:pt x="3" y="17"/>
                                </a:lnTo>
                                <a:lnTo>
                                  <a:pt x="3" y="16"/>
                                </a:lnTo>
                                <a:lnTo>
                                  <a:pt x="4" y="15"/>
                                </a:lnTo>
                                <a:lnTo>
                                  <a:pt x="4" y="15"/>
                                </a:lnTo>
                                <a:lnTo>
                                  <a:pt x="4" y="14"/>
                                </a:lnTo>
                                <a:lnTo>
                                  <a:pt x="4" y="12"/>
                                </a:lnTo>
                                <a:lnTo>
                                  <a:pt x="6" y="12"/>
                                </a:lnTo>
                                <a:lnTo>
                                  <a:pt x="6" y="11"/>
                                </a:lnTo>
                                <a:lnTo>
                                  <a:pt x="8" y="10"/>
                                </a:lnTo>
                                <a:lnTo>
                                  <a:pt x="11" y="7"/>
                                </a:lnTo>
                                <a:lnTo>
                                  <a:pt x="13" y="6"/>
                                </a:lnTo>
                                <a:lnTo>
                                  <a:pt x="18" y="5"/>
                                </a:lnTo>
                                <a:lnTo>
                                  <a:pt x="23" y="2"/>
                                </a:lnTo>
                                <a:lnTo>
                                  <a:pt x="28" y="1"/>
                                </a:lnTo>
                                <a:lnTo>
                                  <a:pt x="34" y="0"/>
                                </a:lnTo>
                                <a:lnTo>
                                  <a:pt x="40" y="0"/>
                                </a:lnTo>
                                <a:lnTo>
                                  <a:pt x="50" y="0"/>
                                </a:lnTo>
                                <a:lnTo>
                                  <a:pt x="57" y="2"/>
                                </a:lnTo>
                                <a:lnTo>
                                  <a:pt x="64" y="5"/>
                                </a:lnTo>
                                <a:lnTo>
                                  <a:pt x="68" y="9"/>
                                </a:lnTo>
                                <a:lnTo>
                                  <a:pt x="73" y="14"/>
                                </a:lnTo>
                                <a:lnTo>
                                  <a:pt x="76" y="20"/>
                                </a:lnTo>
                                <a:lnTo>
                                  <a:pt x="78" y="26"/>
                                </a:lnTo>
                                <a:lnTo>
                                  <a:pt x="78" y="33"/>
                                </a:lnTo>
                                <a:lnTo>
                                  <a:pt x="78" y="39"/>
                                </a:lnTo>
                                <a:lnTo>
                                  <a:pt x="77" y="46"/>
                                </a:lnTo>
                                <a:lnTo>
                                  <a:pt x="75" y="50"/>
                                </a:lnTo>
                                <a:lnTo>
                                  <a:pt x="72" y="54"/>
                                </a:lnTo>
                                <a:lnTo>
                                  <a:pt x="68" y="59"/>
                                </a:lnTo>
                                <a:lnTo>
                                  <a:pt x="64" y="62"/>
                                </a:lnTo>
                                <a:lnTo>
                                  <a:pt x="59" y="64"/>
                                </a:lnTo>
                                <a:lnTo>
                                  <a:pt x="52" y="66"/>
                                </a:lnTo>
                                <a:lnTo>
                                  <a:pt x="52" y="66"/>
                                </a:lnTo>
                                <a:lnTo>
                                  <a:pt x="60" y="68"/>
                                </a:lnTo>
                                <a:lnTo>
                                  <a:pt x="66" y="70"/>
                                </a:lnTo>
                                <a:lnTo>
                                  <a:pt x="71" y="73"/>
                                </a:lnTo>
                                <a:lnTo>
                                  <a:pt x="76" y="76"/>
                                </a:lnTo>
                                <a:lnTo>
                                  <a:pt x="80" y="81"/>
                                </a:lnTo>
                                <a:lnTo>
                                  <a:pt x="82" y="86"/>
                                </a:lnTo>
                                <a:lnTo>
                                  <a:pt x="84" y="92"/>
                                </a:lnTo>
                                <a:lnTo>
                                  <a:pt x="84" y="9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26" name="Freeform 791"/>
                        <wps:cNvSpPr>
                          <a:spLocks/>
                        </wps:cNvSpPr>
                        <wps:spPr bwMode="auto">
                          <a:xfrm>
                            <a:off x="2622551" y="1665287"/>
                            <a:ext cx="9525" cy="30163"/>
                          </a:xfrm>
                          <a:custGeom>
                            <a:avLst/>
                            <a:gdLst>
                              <a:gd name="T0" fmla="*/ 15 w 17"/>
                              <a:gd name="T1" fmla="*/ 52 h 56"/>
                              <a:gd name="T2" fmla="*/ 15 w 17"/>
                              <a:gd name="T3" fmla="*/ 52 h 56"/>
                              <a:gd name="T4" fmla="*/ 15 w 17"/>
                              <a:gd name="T5" fmla="*/ 53 h 56"/>
                              <a:gd name="T6" fmla="*/ 15 w 17"/>
                              <a:gd name="T7" fmla="*/ 53 h 56"/>
                              <a:gd name="T8" fmla="*/ 13 w 17"/>
                              <a:gd name="T9" fmla="*/ 55 h 56"/>
                              <a:gd name="T10" fmla="*/ 12 w 17"/>
                              <a:gd name="T11" fmla="*/ 55 h 56"/>
                              <a:gd name="T12" fmla="*/ 11 w 17"/>
                              <a:gd name="T13" fmla="*/ 55 h 56"/>
                              <a:gd name="T14" fmla="*/ 10 w 17"/>
                              <a:gd name="T15" fmla="*/ 55 h 56"/>
                              <a:gd name="T16" fmla="*/ 8 w 17"/>
                              <a:gd name="T17" fmla="*/ 56 h 56"/>
                              <a:gd name="T18" fmla="*/ 6 w 17"/>
                              <a:gd name="T19" fmla="*/ 55 h 56"/>
                              <a:gd name="T20" fmla="*/ 5 w 17"/>
                              <a:gd name="T21" fmla="*/ 55 h 56"/>
                              <a:gd name="T22" fmla="*/ 4 w 17"/>
                              <a:gd name="T23" fmla="*/ 55 h 56"/>
                              <a:gd name="T24" fmla="*/ 4 w 17"/>
                              <a:gd name="T25" fmla="*/ 55 h 56"/>
                              <a:gd name="T26" fmla="*/ 2 w 17"/>
                              <a:gd name="T27" fmla="*/ 53 h 56"/>
                              <a:gd name="T28" fmla="*/ 2 w 17"/>
                              <a:gd name="T29" fmla="*/ 53 h 56"/>
                              <a:gd name="T30" fmla="*/ 2 w 17"/>
                              <a:gd name="T31" fmla="*/ 52 h 56"/>
                              <a:gd name="T32" fmla="*/ 1 w 17"/>
                              <a:gd name="T33" fmla="*/ 52 h 56"/>
                              <a:gd name="T34" fmla="*/ 0 w 17"/>
                              <a:gd name="T35" fmla="*/ 4 h 56"/>
                              <a:gd name="T36" fmla="*/ 0 w 17"/>
                              <a:gd name="T37" fmla="*/ 3 h 56"/>
                              <a:gd name="T38" fmla="*/ 0 w 17"/>
                              <a:gd name="T39" fmla="*/ 2 h 56"/>
                              <a:gd name="T40" fmla="*/ 0 w 17"/>
                              <a:gd name="T41" fmla="*/ 2 h 56"/>
                              <a:gd name="T42" fmla="*/ 1 w 17"/>
                              <a:gd name="T43" fmla="*/ 2 h 56"/>
                              <a:gd name="T44" fmla="*/ 2 w 17"/>
                              <a:gd name="T45" fmla="*/ 0 h 56"/>
                              <a:gd name="T46" fmla="*/ 5 w 17"/>
                              <a:gd name="T47" fmla="*/ 0 h 56"/>
                              <a:gd name="T48" fmla="*/ 6 w 17"/>
                              <a:gd name="T49" fmla="*/ 0 h 56"/>
                              <a:gd name="T50" fmla="*/ 8 w 17"/>
                              <a:gd name="T51" fmla="*/ 0 h 56"/>
                              <a:gd name="T52" fmla="*/ 11 w 17"/>
                              <a:gd name="T53" fmla="*/ 0 h 56"/>
                              <a:gd name="T54" fmla="*/ 12 w 17"/>
                              <a:gd name="T55" fmla="*/ 0 h 56"/>
                              <a:gd name="T56" fmla="*/ 15 w 17"/>
                              <a:gd name="T57" fmla="*/ 0 h 56"/>
                              <a:gd name="T58" fmla="*/ 16 w 17"/>
                              <a:gd name="T59" fmla="*/ 2 h 56"/>
                              <a:gd name="T60" fmla="*/ 16 w 17"/>
                              <a:gd name="T61" fmla="*/ 2 h 56"/>
                              <a:gd name="T62" fmla="*/ 17 w 17"/>
                              <a:gd name="T63" fmla="*/ 2 h 56"/>
                              <a:gd name="T64" fmla="*/ 17 w 17"/>
                              <a:gd name="T65" fmla="*/ 3 h 56"/>
                              <a:gd name="T66" fmla="*/ 17 w 17"/>
                              <a:gd name="T67" fmla="*/ 4 h 56"/>
                              <a:gd name="T68" fmla="*/ 15 w 17"/>
                              <a:gd name="T69" fmla="*/ 52 h 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17" h="56">
                                <a:moveTo>
                                  <a:pt x="15" y="52"/>
                                </a:moveTo>
                                <a:lnTo>
                                  <a:pt x="15" y="52"/>
                                </a:lnTo>
                                <a:lnTo>
                                  <a:pt x="15" y="53"/>
                                </a:lnTo>
                                <a:lnTo>
                                  <a:pt x="15" y="53"/>
                                </a:lnTo>
                                <a:lnTo>
                                  <a:pt x="13" y="55"/>
                                </a:lnTo>
                                <a:lnTo>
                                  <a:pt x="12" y="55"/>
                                </a:lnTo>
                                <a:lnTo>
                                  <a:pt x="11" y="55"/>
                                </a:lnTo>
                                <a:lnTo>
                                  <a:pt x="10" y="55"/>
                                </a:lnTo>
                                <a:lnTo>
                                  <a:pt x="8" y="56"/>
                                </a:lnTo>
                                <a:lnTo>
                                  <a:pt x="6" y="55"/>
                                </a:lnTo>
                                <a:lnTo>
                                  <a:pt x="5" y="55"/>
                                </a:lnTo>
                                <a:lnTo>
                                  <a:pt x="4" y="55"/>
                                </a:lnTo>
                                <a:lnTo>
                                  <a:pt x="4" y="55"/>
                                </a:lnTo>
                                <a:lnTo>
                                  <a:pt x="2" y="53"/>
                                </a:lnTo>
                                <a:lnTo>
                                  <a:pt x="2" y="53"/>
                                </a:lnTo>
                                <a:lnTo>
                                  <a:pt x="2" y="52"/>
                                </a:lnTo>
                                <a:lnTo>
                                  <a:pt x="1" y="52"/>
                                </a:lnTo>
                                <a:lnTo>
                                  <a:pt x="0" y="4"/>
                                </a:lnTo>
                                <a:lnTo>
                                  <a:pt x="0" y="3"/>
                                </a:lnTo>
                                <a:lnTo>
                                  <a:pt x="0" y="2"/>
                                </a:lnTo>
                                <a:lnTo>
                                  <a:pt x="0" y="2"/>
                                </a:lnTo>
                                <a:lnTo>
                                  <a:pt x="1" y="2"/>
                                </a:lnTo>
                                <a:lnTo>
                                  <a:pt x="2" y="0"/>
                                </a:lnTo>
                                <a:lnTo>
                                  <a:pt x="5" y="0"/>
                                </a:lnTo>
                                <a:lnTo>
                                  <a:pt x="6" y="0"/>
                                </a:lnTo>
                                <a:lnTo>
                                  <a:pt x="8" y="0"/>
                                </a:lnTo>
                                <a:lnTo>
                                  <a:pt x="11" y="0"/>
                                </a:lnTo>
                                <a:lnTo>
                                  <a:pt x="12" y="0"/>
                                </a:lnTo>
                                <a:lnTo>
                                  <a:pt x="15" y="0"/>
                                </a:lnTo>
                                <a:lnTo>
                                  <a:pt x="16" y="2"/>
                                </a:lnTo>
                                <a:lnTo>
                                  <a:pt x="16" y="2"/>
                                </a:lnTo>
                                <a:lnTo>
                                  <a:pt x="17" y="2"/>
                                </a:lnTo>
                                <a:lnTo>
                                  <a:pt x="17" y="3"/>
                                </a:lnTo>
                                <a:lnTo>
                                  <a:pt x="17" y="4"/>
                                </a:lnTo>
                                <a:lnTo>
                                  <a:pt x="15" y="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27" name="Freeform 792"/>
                        <wps:cNvSpPr>
                          <a:spLocks/>
                        </wps:cNvSpPr>
                        <wps:spPr bwMode="auto">
                          <a:xfrm>
                            <a:off x="2643188" y="1711325"/>
                            <a:ext cx="26988" cy="7938"/>
                          </a:xfrm>
                          <a:custGeom>
                            <a:avLst/>
                            <a:gdLst>
                              <a:gd name="T0" fmla="*/ 51 w 51"/>
                              <a:gd name="T1" fmla="*/ 6 h 13"/>
                              <a:gd name="T2" fmla="*/ 51 w 51"/>
                              <a:gd name="T3" fmla="*/ 9 h 13"/>
                              <a:gd name="T4" fmla="*/ 51 w 51"/>
                              <a:gd name="T5" fmla="*/ 12 h 13"/>
                              <a:gd name="T6" fmla="*/ 50 w 51"/>
                              <a:gd name="T7" fmla="*/ 13 h 13"/>
                              <a:gd name="T8" fmla="*/ 47 w 51"/>
                              <a:gd name="T9" fmla="*/ 13 h 13"/>
                              <a:gd name="T10" fmla="*/ 4 w 51"/>
                              <a:gd name="T11" fmla="*/ 13 h 13"/>
                              <a:gd name="T12" fmla="*/ 3 w 51"/>
                              <a:gd name="T13" fmla="*/ 13 h 13"/>
                              <a:gd name="T14" fmla="*/ 1 w 51"/>
                              <a:gd name="T15" fmla="*/ 12 h 13"/>
                              <a:gd name="T16" fmla="*/ 0 w 51"/>
                              <a:gd name="T17" fmla="*/ 9 h 13"/>
                              <a:gd name="T18" fmla="*/ 0 w 51"/>
                              <a:gd name="T19" fmla="*/ 6 h 13"/>
                              <a:gd name="T20" fmla="*/ 0 w 51"/>
                              <a:gd name="T21" fmla="*/ 3 h 13"/>
                              <a:gd name="T22" fmla="*/ 1 w 51"/>
                              <a:gd name="T23" fmla="*/ 1 h 13"/>
                              <a:gd name="T24" fmla="*/ 3 w 51"/>
                              <a:gd name="T25" fmla="*/ 0 h 13"/>
                              <a:gd name="T26" fmla="*/ 4 w 51"/>
                              <a:gd name="T27" fmla="*/ 0 h 13"/>
                              <a:gd name="T28" fmla="*/ 47 w 51"/>
                              <a:gd name="T29" fmla="*/ 0 h 13"/>
                              <a:gd name="T30" fmla="*/ 48 w 51"/>
                              <a:gd name="T31" fmla="*/ 0 h 13"/>
                              <a:gd name="T32" fmla="*/ 50 w 51"/>
                              <a:gd name="T33" fmla="*/ 0 h 13"/>
                              <a:gd name="T34" fmla="*/ 50 w 51"/>
                              <a:gd name="T35" fmla="*/ 0 h 13"/>
                              <a:gd name="T36" fmla="*/ 51 w 51"/>
                              <a:gd name="T37" fmla="*/ 1 h 13"/>
                              <a:gd name="T38" fmla="*/ 51 w 51"/>
                              <a:gd name="T39" fmla="*/ 2 h 13"/>
                              <a:gd name="T40" fmla="*/ 51 w 51"/>
                              <a:gd name="T41" fmla="*/ 3 h 13"/>
                              <a:gd name="T42" fmla="*/ 51 w 51"/>
                              <a:gd name="T43" fmla="*/ 4 h 13"/>
                              <a:gd name="T44" fmla="*/ 51 w 51"/>
                              <a:gd name="T45" fmla="*/ 6 h 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1" h="13">
                                <a:moveTo>
                                  <a:pt x="51" y="6"/>
                                </a:moveTo>
                                <a:lnTo>
                                  <a:pt x="51" y="9"/>
                                </a:lnTo>
                                <a:lnTo>
                                  <a:pt x="51" y="12"/>
                                </a:lnTo>
                                <a:lnTo>
                                  <a:pt x="50" y="13"/>
                                </a:lnTo>
                                <a:lnTo>
                                  <a:pt x="47" y="13"/>
                                </a:lnTo>
                                <a:lnTo>
                                  <a:pt x="4" y="13"/>
                                </a:lnTo>
                                <a:lnTo>
                                  <a:pt x="3" y="13"/>
                                </a:lnTo>
                                <a:lnTo>
                                  <a:pt x="1" y="12"/>
                                </a:lnTo>
                                <a:lnTo>
                                  <a:pt x="0" y="9"/>
                                </a:lnTo>
                                <a:lnTo>
                                  <a:pt x="0" y="6"/>
                                </a:lnTo>
                                <a:lnTo>
                                  <a:pt x="0" y="3"/>
                                </a:lnTo>
                                <a:lnTo>
                                  <a:pt x="1" y="1"/>
                                </a:lnTo>
                                <a:lnTo>
                                  <a:pt x="3" y="0"/>
                                </a:lnTo>
                                <a:lnTo>
                                  <a:pt x="4" y="0"/>
                                </a:lnTo>
                                <a:lnTo>
                                  <a:pt x="47" y="0"/>
                                </a:lnTo>
                                <a:lnTo>
                                  <a:pt x="48" y="0"/>
                                </a:lnTo>
                                <a:lnTo>
                                  <a:pt x="50" y="0"/>
                                </a:lnTo>
                                <a:lnTo>
                                  <a:pt x="50" y="0"/>
                                </a:lnTo>
                                <a:lnTo>
                                  <a:pt x="51" y="1"/>
                                </a:lnTo>
                                <a:lnTo>
                                  <a:pt x="51" y="2"/>
                                </a:lnTo>
                                <a:lnTo>
                                  <a:pt x="51" y="3"/>
                                </a:lnTo>
                                <a:lnTo>
                                  <a:pt x="51" y="4"/>
                                </a:lnTo>
                                <a:lnTo>
                                  <a:pt x="51" y="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28" name="Freeform 793"/>
                        <wps:cNvSpPr>
                          <a:spLocks/>
                        </wps:cNvSpPr>
                        <wps:spPr bwMode="auto">
                          <a:xfrm>
                            <a:off x="2682876" y="1665287"/>
                            <a:ext cx="42863" cy="77788"/>
                          </a:xfrm>
                          <a:custGeom>
                            <a:avLst/>
                            <a:gdLst>
                              <a:gd name="T0" fmla="*/ 81 w 81"/>
                              <a:gd name="T1" fmla="*/ 144 h 147"/>
                              <a:gd name="T2" fmla="*/ 80 w 81"/>
                              <a:gd name="T3" fmla="*/ 146 h 147"/>
                              <a:gd name="T4" fmla="*/ 79 w 81"/>
                              <a:gd name="T5" fmla="*/ 146 h 147"/>
                              <a:gd name="T6" fmla="*/ 75 w 81"/>
                              <a:gd name="T7" fmla="*/ 147 h 147"/>
                              <a:gd name="T8" fmla="*/ 70 w 81"/>
                              <a:gd name="T9" fmla="*/ 147 h 147"/>
                              <a:gd name="T10" fmla="*/ 67 w 81"/>
                              <a:gd name="T11" fmla="*/ 146 h 147"/>
                              <a:gd name="T12" fmla="*/ 65 w 81"/>
                              <a:gd name="T13" fmla="*/ 146 h 147"/>
                              <a:gd name="T14" fmla="*/ 64 w 81"/>
                              <a:gd name="T15" fmla="*/ 144 h 147"/>
                              <a:gd name="T16" fmla="*/ 64 w 81"/>
                              <a:gd name="T17" fmla="*/ 88 h 147"/>
                              <a:gd name="T18" fmla="*/ 63 w 81"/>
                              <a:gd name="T19" fmla="*/ 75 h 147"/>
                              <a:gd name="T20" fmla="*/ 59 w 81"/>
                              <a:gd name="T21" fmla="*/ 67 h 147"/>
                              <a:gd name="T22" fmla="*/ 53 w 81"/>
                              <a:gd name="T23" fmla="*/ 62 h 147"/>
                              <a:gd name="T24" fmla="*/ 44 w 81"/>
                              <a:gd name="T25" fmla="*/ 59 h 147"/>
                              <a:gd name="T26" fmla="*/ 31 w 81"/>
                              <a:gd name="T27" fmla="*/ 64 h 147"/>
                              <a:gd name="T28" fmla="*/ 17 w 81"/>
                              <a:gd name="T29" fmla="*/ 78 h 147"/>
                              <a:gd name="T30" fmla="*/ 17 w 81"/>
                              <a:gd name="T31" fmla="*/ 144 h 147"/>
                              <a:gd name="T32" fmla="*/ 17 w 81"/>
                              <a:gd name="T33" fmla="*/ 146 h 147"/>
                              <a:gd name="T34" fmla="*/ 15 w 81"/>
                              <a:gd name="T35" fmla="*/ 146 h 147"/>
                              <a:gd name="T36" fmla="*/ 11 w 81"/>
                              <a:gd name="T37" fmla="*/ 147 h 147"/>
                              <a:gd name="T38" fmla="*/ 6 w 81"/>
                              <a:gd name="T39" fmla="*/ 147 h 147"/>
                              <a:gd name="T40" fmla="*/ 4 w 81"/>
                              <a:gd name="T41" fmla="*/ 146 h 147"/>
                              <a:gd name="T42" fmla="*/ 1 w 81"/>
                              <a:gd name="T43" fmla="*/ 146 h 147"/>
                              <a:gd name="T44" fmla="*/ 0 w 81"/>
                              <a:gd name="T45" fmla="*/ 144 h 147"/>
                              <a:gd name="T46" fmla="*/ 0 w 81"/>
                              <a:gd name="T47" fmla="*/ 4 h 147"/>
                              <a:gd name="T48" fmla="*/ 1 w 81"/>
                              <a:gd name="T49" fmla="*/ 3 h 147"/>
                              <a:gd name="T50" fmla="*/ 3 w 81"/>
                              <a:gd name="T51" fmla="*/ 2 h 147"/>
                              <a:gd name="T52" fmla="*/ 5 w 81"/>
                              <a:gd name="T53" fmla="*/ 0 h 147"/>
                              <a:gd name="T54" fmla="*/ 9 w 81"/>
                              <a:gd name="T55" fmla="*/ 0 h 147"/>
                              <a:gd name="T56" fmla="*/ 14 w 81"/>
                              <a:gd name="T57" fmla="*/ 0 h 147"/>
                              <a:gd name="T58" fmla="*/ 16 w 81"/>
                              <a:gd name="T59" fmla="*/ 2 h 147"/>
                              <a:gd name="T60" fmla="*/ 17 w 81"/>
                              <a:gd name="T61" fmla="*/ 3 h 147"/>
                              <a:gd name="T62" fmla="*/ 17 w 81"/>
                              <a:gd name="T63" fmla="*/ 4 h 147"/>
                              <a:gd name="T64" fmla="*/ 25 w 81"/>
                              <a:gd name="T65" fmla="*/ 53 h 147"/>
                              <a:gd name="T66" fmla="*/ 41 w 81"/>
                              <a:gd name="T67" fmla="*/ 46 h 147"/>
                              <a:gd name="T68" fmla="*/ 57 w 81"/>
                              <a:gd name="T69" fmla="*/ 45 h 147"/>
                              <a:gd name="T70" fmla="*/ 69 w 81"/>
                              <a:gd name="T71" fmla="*/ 52 h 147"/>
                              <a:gd name="T72" fmla="*/ 78 w 81"/>
                              <a:gd name="T73" fmla="*/ 62 h 147"/>
                              <a:gd name="T74" fmla="*/ 81 w 81"/>
                              <a:gd name="T75" fmla="*/ 77 h 147"/>
                              <a:gd name="T76" fmla="*/ 81 w 81"/>
                              <a:gd name="T77" fmla="*/ 143 h 1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81" h="147">
                                <a:moveTo>
                                  <a:pt x="81" y="143"/>
                                </a:moveTo>
                                <a:lnTo>
                                  <a:pt x="81" y="144"/>
                                </a:lnTo>
                                <a:lnTo>
                                  <a:pt x="81" y="144"/>
                                </a:lnTo>
                                <a:lnTo>
                                  <a:pt x="80" y="146"/>
                                </a:lnTo>
                                <a:lnTo>
                                  <a:pt x="80" y="146"/>
                                </a:lnTo>
                                <a:lnTo>
                                  <a:pt x="79" y="146"/>
                                </a:lnTo>
                                <a:lnTo>
                                  <a:pt x="76" y="147"/>
                                </a:lnTo>
                                <a:lnTo>
                                  <a:pt x="75" y="147"/>
                                </a:lnTo>
                                <a:lnTo>
                                  <a:pt x="73" y="147"/>
                                </a:lnTo>
                                <a:lnTo>
                                  <a:pt x="70" y="147"/>
                                </a:lnTo>
                                <a:lnTo>
                                  <a:pt x="69" y="147"/>
                                </a:lnTo>
                                <a:lnTo>
                                  <a:pt x="67" y="146"/>
                                </a:lnTo>
                                <a:lnTo>
                                  <a:pt x="65" y="146"/>
                                </a:lnTo>
                                <a:lnTo>
                                  <a:pt x="65" y="146"/>
                                </a:lnTo>
                                <a:lnTo>
                                  <a:pt x="64" y="144"/>
                                </a:lnTo>
                                <a:lnTo>
                                  <a:pt x="64" y="144"/>
                                </a:lnTo>
                                <a:lnTo>
                                  <a:pt x="64" y="143"/>
                                </a:lnTo>
                                <a:lnTo>
                                  <a:pt x="64" y="88"/>
                                </a:lnTo>
                                <a:lnTo>
                                  <a:pt x="64" y="80"/>
                                </a:lnTo>
                                <a:lnTo>
                                  <a:pt x="63" y="75"/>
                                </a:lnTo>
                                <a:lnTo>
                                  <a:pt x="62" y="71"/>
                                </a:lnTo>
                                <a:lnTo>
                                  <a:pt x="59" y="67"/>
                                </a:lnTo>
                                <a:lnTo>
                                  <a:pt x="57" y="63"/>
                                </a:lnTo>
                                <a:lnTo>
                                  <a:pt x="53" y="62"/>
                                </a:lnTo>
                                <a:lnTo>
                                  <a:pt x="49" y="59"/>
                                </a:lnTo>
                                <a:lnTo>
                                  <a:pt x="44" y="59"/>
                                </a:lnTo>
                                <a:lnTo>
                                  <a:pt x="38" y="61"/>
                                </a:lnTo>
                                <a:lnTo>
                                  <a:pt x="31" y="64"/>
                                </a:lnTo>
                                <a:lnTo>
                                  <a:pt x="25" y="69"/>
                                </a:lnTo>
                                <a:lnTo>
                                  <a:pt x="17" y="78"/>
                                </a:lnTo>
                                <a:lnTo>
                                  <a:pt x="17" y="143"/>
                                </a:lnTo>
                                <a:lnTo>
                                  <a:pt x="17" y="144"/>
                                </a:lnTo>
                                <a:lnTo>
                                  <a:pt x="17" y="144"/>
                                </a:lnTo>
                                <a:lnTo>
                                  <a:pt x="17" y="146"/>
                                </a:lnTo>
                                <a:lnTo>
                                  <a:pt x="16" y="146"/>
                                </a:lnTo>
                                <a:lnTo>
                                  <a:pt x="15" y="146"/>
                                </a:lnTo>
                                <a:lnTo>
                                  <a:pt x="14" y="147"/>
                                </a:lnTo>
                                <a:lnTo>
                                  <a:pt x="11" y="147"/>
                                </a:lnTo>
                                <a:lnTo>
                                  <a:pt x="9" y="147"/>
                                </a:lnTo>
                                <a:lnTo>
                                  <a:pt x="6" y="147"/>
                                </a:lnTo>
                                <a:lnTo>
                                  <a:pt x="5" y="147"/>
                                </a:lnTo>
                                <a:lnTo>
                                  <a:pt x="4" y="146"/>
                                </a:lnTo>
                                <a:lnTo>
                                  <a:pt x="3" y="146"/>
                                </a:lnTo>
                                <a:lnTo>
                                  <a:pt x="1" y="146"/>
                                </a:lnTo>
                                <a:lnTo>
                                  <a:pt x="1" y="144"/>
                                </a:lnTo>
                                <a:lnTo>
                                  <a:pt x="0" y="144"/>
                                </a:lnTo>
                                <a:lnTo>
                                  <a:pt x="0" y="143"/>
                                </a:lnTo>
                                <a:lnTo>
                                  <a:pt x="0" y="4"/>
                                </a:lnTo>
                                <a:lnTo>
                                  <a:pt x="0" y="3"/>
                                </a:lnTo>
                                <a:lnTo>
                                  <a:pt x="1" y="3"/>
                                </a:lnTo>
                                <a:lnTo>
                                  <a:pt x="1" y="2"/>
                                </a:lnTo>
                                <a:lnTo>
                                  <a:pt x="3" y="2"/>
                                </a:lnTo>
                                <a:lnTo>
                                  <a:pt x="4" y="2"/>
                                </a:lnTo>
                                <a:lnTo>
                                  <a:pt x="5" y="0"/>
                                </a:lnTo>
                                <a:lnTo>
                                  <a:pt x="6" y="0"/>
                                </a:lnTo>
                                <a:lnTo>
                                  <a:pt x="9" y="0"/>
                                </a:lnTo>
                                <a:lnTo>
                                  <a:pt x="11" y="0"/>
                                </a:lnTo>
                                <a:lnTo>
                                  <a:pt x="14" y="0"/>
                                </a:lnTo>
                                <a:lnTo>
                                  <a:pt x="15" y="2"/>
                                </a:lnTo>
                                <a:lnTo>
                                  <a:pt x="16" y="2"/>
                                </a:lnTo>
                                <a:lnTo>
                                  <a:pt x="17" y="2"/>
                                </a:lnTo>
                                <a:lnTo>
                                  <a:pt x="17" y="3"/>
                                </a:lnTo>
                                <a:lnTo>
                                  <a:pt x="17" y="3"/>
                                </a:lnTo>
                                <a:lnTo>
                                  <a:pt x="17" y="4"/>
                                </a:lnTo>
                                <a:lnTo>
                                  <a:pt x="17" y="61"/>
                                </a:lnTo>
                                <a:lnTo>
                                  <a:pt x="25" y="53"/>
                                </a:lnTo>
                                <a:lnTo>
                                  <a:pt x="32" y="48"/>
                                </a:lnTo>
                                <a:lnTo>
                                  <a:pt x="41" y="46"/>
                                </a:lnTo>
                                <a:lnTo>
                                  <a:pt x="48" y="45"/>
                                </a:lnTo>
                                <a:lnTo>
                                  <a:pt x="57" y="45"/>
                                </a:lnTo>
                                <a:lnTo>
                                  <a:pt x="64" y="48"/>
                                </a:lnTo>
                                <a:lnTo>
                                  <a:pt x="69" y="52"/>
                                </a:lnTo>
                                <a:lnTo>
                                  <a:pt x="74" y="57"/>
                                </a:lnTo>
                                <a:lnTo>
                                  <a:pt x="78" y="62"/>
                                </a:lnTo>
                                <a:lnTo>
                                  <a:pt x="80" y="69"/>
                                </a:lnTo>
                                <a:lnTo>
                                  <a:pt x="81" y="77"/>
                                </a:lnTo>
                                <a:lnTo>
                                  <a:pt x="81" y="87"/>
                                </a:lnTo>
                                <a:lnTo>
                                  <a:pt x="81" y="14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29" name="Freeform 794"/>
                        <wps:cNvSpPr>
                          <a:spLocks/>
                        </wps:cNvSpPr>
                        <wps:spPr bwMode="auto">
                          <a:xfrm>
                            <a:off x="2733676" y="1690687"/>
                            <a:ext cx="47625" cy="73025"/>
                          </a:xfrm>
                          <a:custGeom>
                            <a:avLst/>
                            <a:gdLst>
                              <a:gd name="T0" fmla="*/ 56 w 90"/>
                              <a:gd name="T1" fmla="*/ 100 h 138"/>
                              <a:gd name="T2" fmla="*/ 43 w 90"/>
                              <a:gd name="T3" fmla="*/ 134 h 138"/>
                              <a:gd name="T4" fmla="*/ 42 w 90"/>
                              <a:gd name="T5" fmla="*/ 137 h 138"/>
                              <a:gd name="T6" fmla="*/ 40 w 90"/>
                              <a:gd name="T7" fmla="*/ 137 h 138"/>
                              <a:gd name="T8" fmla="*/ 37 w 90"/>
                              <a:gd name="T9" fmla="*/ 138 h 138"/>
                              <a:gd name="T10" fmla="*/ 32 w 90"/>
                              <a:gd name="T11" fmla="*/ 138 h 138"/>
                              <a:gd name="T12" fmla="*/ 30 w 90"/>
                              <a:gd name="T13" fmla="*/ 138 h 138"/>
                              <a:gd name="T14" fmla="*/ 29 w 90"/>
                              <a:gd name="T15" fmla="*/ 138 h 138"/>
                              <a:gd name="T16" fmla="*/ 26 w 90"/>
                              <a:gd name="T17" fmla="*/ 138 h 138"/>
                              <a:gd name="T18" fmla="*/ 25 w 90"/>
                              <a:gd name="T19" fmla="*/ 137 h 138"/>
                              <a:gd name="T20" fmla="*/ 25 w 90"/>
                              <a:gd name="T21" fmla="*/ 137 h 138"/>
                              <a:gd name="T22" fmla="*/ 25 w 90"/>
                              <a:gd name="T23" fmla="*/ 135 h 138"/>
                              <a:gd name="T24" fmla="*/ 25 w 90"/>
                              <a:gd name="T25" fmla="*/ 134 h 138"/>
                              <a:gd name="T26" fmla="*/ 25 w 90"/>
                              <a:gd name="T27" fmla="*/ 133 h 138"/>
                              <a:gd name="T28" fmla="*/ 38 w 90"/>
                              <a:gd name="T29" fmla="*/ 100 h 138"/>
                              <a:gd name="T30" fmla="*/ 37 w 90"/>
                              <a:gd name="T31" fmla="*/ 100 h 138"/>
                              <a:gd name="T32" fmla="*/ 36 w 90"/>
                              <a:gd name="T33" fmla="*/ 98 h 138"/>
                              <a:gd name="T34" fmla="*/ 36 w 90"/>
                              <a:gd name="T35" fmla="*/ 97 h 138"/>
                              <a:gd name="T36" fmla="*/ 35 w 90"/>
                              <a:gd name="T37" fmla="*/ 97 h 138"/>
                              <a:gd name="T38" fmla="*/ 1 w 90"/>
                              <a:gd name="T39" fmla="*/ 7 h 138"/>
                              <a:gd name="T40" fmla="*/ 1 w 90"/>
                              <a:gd name="T41" fmla="*/ 5 h 138"/>
                              <a:gd name="T42" fmla="*/ 0 w 90"/>
                              <a:gd name="T43" fmla="*/ 4 h 138"/>
                              <a:gd name="T44" fmla="*/ 1 w 90"/>
                              <a:gd name="T45" fmla="*/ 2 h 138"/>
                              <a:gd name="T46" fmla="*/ 1 w 90"/>
                              <a:gd name="T47" fmla="*/ 1 h 138"/>
                              <a:gd name="T48" fmla="*/ 3 w 90"/>
                              <a:gd name="T49" fmla="*/ 1 h 138"/>
                              <a:gd name="T50" fmla="*/ 4 w 90"/>
                              <a:gd name="T51" fmla="*/ 0 h 138"/>
                              <a:gd name="T52" fmla="*/ 6 w 90"/>
                              <a:gd name="T53" fmla="*/ 0 h 138"/>
                              <a:gd name="T54" fmla="*/ 9 w 90"/>
                              <a:gd name="T55" fmla="*/ 0 h 138"/>
                              <a:gd name="T56" fmla="*/ 13 w 90"/>
                              <a:gd name="T57" fmla="*/ 0 h 138"/>
                              <a:gd name="T58" fmla="*/ 14 w 90"/>
                              <a:gd name="T59" fmla="*/ 0 h 138"/>
                              <a:gd name="T60" fmla="*/ 16 w 90"/>
                              <a:gd name="T61" fmla="*/ 1 h 138"/>
                              <a:gd name="T62" fmla="*/ 17 w 90"/>
                              <a:gd name="T63" fmla="*/ 1 h 138"/>
                              <a:gd name="T64" fmla="*/ 17 w 90"/>
                              <a:gd name="T65" fmla="*/ 1 h 138"/>
                              <a:gd name="T66" fmla="*/ 19 w 90"/>
                              <a:gd name="T67" fmla="*/ 2 h 138"/>
                              <a:gd name="T68" fmla="*/ 19 w 90"/>
                              <a:gd name="T69" fmla="*/ 4 h 138"/>
                              <a:gd name="T70" fmla="*/ 20 w 90"/>
                              <a:gd name="T71" fmla="*/ 5 h 138"/>
                              <a:gd name="T72" fmla="*/ 46 w 90"/>
                              <a:gd name="T73" fmla="*/ 80 h 138"/>
                              <a:gd name="T74" fmla="*/ 47 w 90"/>
                              <a:gd name="T75" fmla="*/ 80 h 138"/>
                              <a:gd name="T76" fmla="*/ 73 w 90"/>
                              <a:gd name="T77" fmla="*/ 4 h 138"/>
                              <a:gd name="T78" fmla="*/ 73 w 90"/>
                              <a:gd name="T79" fmla="*/ 2 h 138"/>
                              <a:gd name="T80" fmla="*/ 74 w 90"/>
                              <a:gd name="T81" fmla="*/ 1 h 138"/>
                              <a:gd name="T82" fmla="*/ 75 w 90"/>
                              <a:gd name="T83" fmla="*/ 1 h 138"/>
                              <a:gd name="T84" fmla="*/ 77 w 90"/>
                              <a:gd name="T85" fmla="*/ 0 h 138"/>
                              <a:gd name="T86" fmla="*/ 79 w 90"/>
                              <a:gd name="T87" fmla="*/ 0 h 138"/>
                              <a:gd name="T88" fmla="*/ 81 w 90"/>
                              <a:gd name="T89" fmla="*/ 0 h 138"/>
                              <a:gd name="T90" fmla="*/ 85 w 90"/>
                              <a:gd name="T91" fmla="*/ 0 h 138"/>
                              <a:gd name="T92" fmla="*/ 86 w 90"/>
                              <a:gd name="T93" fmla="*/ 0 h 138"/>
                              <a:gd name="T94" fmla="*/ 89 w 90"/>
                              <a:gd name="T95" fmla="*/ 1 h 138"/>
                              <a:gd name="T96" fmla="*/ 89 w 90"/>
                              <a:gd name="T97" fmla="*/ 1 h 138"/>
                              <a:gd name="T98" fmla="*/ 90 w 90"/>
                              <a:gd name="T99" fmla="*/ 2 h 138"/>
                              <a:gd name="T100" fmla="*/ 90 w 90"/>
                              <a:gd name="T101" fmla="*/ 4 h 138"/>
                              <a:gd name="T102" fmla="*/ 90 w 90"/>
                              <a:gd name="T103" fmla="*/ 5 h 138"/>
                              <a:gd name="T104" fmla="*/ 90 w 90"/>
                              <a:gd name="T105" fmla="*/ 6 h 138"/>
                              <a:gd name="T106" fmla="*/ 56 w 90"/>
                              <a:gd name="T107" fmla="*/ 100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0" h="138">
                                <a:moveTo>
                                  <a:pt x="56" y="100"/>
                                </a:moveTo>
                                <a:lnTo>
                                  <a:pt x="43" y="134"/>
                                </a:lnTo>
                                <a:lnTo>
                                  <a:pt x="42" y="137"/>
                                </a:lnTo>
                                <a:lnTo>
                                  <a:pt x="40" y="137"/>
                                </a:lnTo>
                                <a:lnTo>
                                  <a:pt x="37" y="138"/>
                                </a:lnTo>
                                <a:lnTo>
                                  <a:pt x="32" y="138"/>
                                </a:lnTo>
                                <a:lnTo>
                                  <a:pt x="30" y="138"/>
                                </a:lnTo>
                                <a:lnTo>
                                  <a:pt x="29" y="138"/>
                                </a:lnTo>
                                <a:lnTo>
                                  <a:pt x="26" y="138"/>
                                </a:lnTo>
                                <a:lnTo>
                                  <a:pt x="25" y="137"/>
                                </a:lnTo>
                                <a:lnTo>
                                  <a:pt x="25" y="137"/>
                                </a:lnTo>
                                <a:lnTo>
                                  <a:pt x="25" y="135"/>
                                </a:lnTo>
                                <a:lnTo>
                                  <a:pt x="25" y="134"/>
                                </a:lnTo>
                                <a:lnTo>
                                  <a:pt x="25" y="133"/>
                                </a:lnTo>
                                <a:lnTo>
                                  <a:pt x="38" y="100"/>
                                </a:lnTo>
                                <a:lnTo>
                                  <a:pt x="37" y="100"/>
                                </a:lnTo>
                                <a:lnTo>
                                  <a:pt x="36" y="98"/>
                                </a:lnTo>
                                <a:lnTo>
                                  <a:pt x="36" y="97"/>
                                </a:lnTo>
                                <a:lnTo>
                                  <a:pt x="35" y="97"/>
                                </a:lnTo>
                                <a:lnTo>
                                  <a:pt x="1" y="7"/>
                                </a:lnTo>
                                <a:lnTo>
                                  <a:pt x="1" y="5"/>
                                </a:lnTo>
                                <a:lnTo>
                                  <a:pt x="0" y="4"/>
                                </a:lnTo>
                                <a:lnTo>
                                  <a:pt x="1" y="2"/>
                                </a:lnTo>
                                <a:lnTo>
                                  <a:pt x="1" y="1"/>
                                </a:lnTo>
                                <a:lnTo>
                                  <a:pt x="3" y="1"/>
                                </a:lnTo>
                                <a:lnTo>
                                  <a:pt x="4" y="0"/>
                                </a:lnTo>
                                <a:lnTo>
                                  <a:pt x="6" y="0"/>
                                </a:lnTo>
                                <a:lnTo>
                                  <a:pt x="9" y="0"/>
                                </a:lnTo>
                                <a:lnTo>
                                  <a:pt x="13" y="0"/>
                                </a:lnTo>
                                <a:lnTo>
                                  <a:pt x="14" y="0"/>
                                </a:lnTo>
                                <a:lnTo>
                                  <a:pt x="16" y="1"/>
                                </a:lnTo>
                                <a:lnTo>
                                  <a:pt x="17" y="1"/>
                                </a:lnTo>
                                <a:lnTo>
                                  <a:pt x="17" y="1"/>
                                </a:lnTo>
                                <a:lnTo>
                                  <a:pt x="19" y="2"/>
                                </a:lnTo>
                                <a:lnTo>
                                  <a:pt x="19" y="4"/>
                                </a:lnTo>
                                <a:lnTo>
                                  <a:pt x="20" y="5"/>
                                </a:lnTo>
                                <a:lnTo>
                                  <a:pt x="46" y="80"/>
                                </a:lnTo>
                                <a:lnTo>
                                  <a:pt x="47" y="80"/>
                                </a:lnTo>
                                <a:lnTo>
                                  <a:pt x="73" y="4"/>
                                </a:lnTo>
                                <a:lnTo>
                                  <a:pt x="73" y="2"/>
                                </a:lnTo>
                                <a:lnTo>
                                  <a:pt x="74" y="1"/>
                                </a:lnTo>
                                <a:lnTo>
                                  <a:pt x="75" y="1"/>
                                </a:lnTo>
                                <a:lnTo>
                                  <a:pt x="77" y="0"/>
                                </a:lnTo>
                                <a:lnTo>
                                  <a:pt x="79" y="0"/>
                                </a:lnTo>
                                <a:lnTo>
                                  <a:pt x="81" y="0"/>
                                </a:lnTo>
                                <a:lnTo>
                                  <a:pt x="85" y="0"/>
                                </a:lnTo>
                                <a:lnTo>
                                  <a:pt x="86" y="0"/>
                                </a:lnTo>
                                <a:lnTo>
                                  <a:pt x="89" y="1"/>
                                </a:lnTo>
                                <a:lnTo>
                                  <a:pt x="89" y="1"/>
                                </a:lnTo>
                                <a:lnTo>
                                  <a:pt x="90" y="2"/>
                                </a:lnTo>
                                <a:lnTo>
                                  <a:pt x="90" y="4"/>
                                </a:lnTo>
                                <a:lnTo>
                                  <a:pt x="90" y="5"/>
                                </a:lnTo>
                                <a:lnTo>
                                  <a:pt x="90" y="6"/>
                                </a:lnTo>
                                <a:lnTo>
                                  <a:pt x="56" y="10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30" name="Freeform 795"/>
                        <wps:cNvSpPr>
                          <a:spLocks noEditPoints="1"/>
                        </wps:cNvSpPr>
                        <wps:spPr bwMode="auto">
                          <a:xfrm>
                            <a:off x="2787651" y="1666875"/>
                            <a:ext cx="46038" cy="77788"/>
                          </a:xfrm>
                          <a:custGeom>
                            <a:avLst/>
                            <a:gdLst>
                              <a:gd name="T0" fmla="*/ 86 w 88"/>
                              <a:gd name="T1" fmla="*/ 142 h 146"/>
                              <a:gd name="T2" fmla="*/ 86 w 88"/>
                              <a:gd name="T3" fmla="*/ 144 h 146"/>
                              <a:gd name="T4" fmla="*/ 84 w 88"/>
                              <a:gd name="T5" fmla="*/ 144 h 146"/>
                              <a:gd name="T6" fmla="*/ 81 w 88"/>
                              <a:gd name="T7" fmla="*/ 145 h 146"/>
                              <a:gd name="T8" fmla="*/ 78 w 88"/>
                              <a:gd name="T9" fmla="*/ 145 h 146"/>
                              <a:gd name="T10" fmla="*/ 74 w 88"/>
                              <a:gd name="T11" fmla="*/ 144 h 146"/>
                              <a:gd name="T12" fmla="*/ 73 w 88"/>
                              <a:gd name="T13" fmla="*/ 144 h 146"/>
                              <a:gd name="T14" fmla="*/ 72 w 88"/>
                              <a:gd name="T15" fmla="*/ 142 h 146"/>
                              <a:gd name="T16" fmla="*/ 72 w 88"/>
                              <a:gd name="T17" fmla="*/ 129 h 146"/>
                              <a:gd name="T18" fmla="*/ 57 w 88"/>
                              <a:gd name="T19" fmla="*/ 141 h 146"/>
                              <a:gd name="T20" fmla="*/ 38 w 88"/>
                              <a:gd name="T21" fmla="*/ 146 h 146"/>
                              <a:gd name="T22" fmla="*/ 21 w 88"/>
                              <a:gd name="T23" fmla="*/ 142 h 146"/>
                              <a:gd name="T24" fmla="*/ 9 w 88"/>
                              <a:gd name="T25" fmla="*/ 131 h 146"/>
                              <a:gd name="T26" fmla="*/ 3 w 88"/>
                              <a:gd name="T27" fmla="*/ 115 h 146"/>
                              <a:gd name="T28" fmla="*/ 0 w 88"/>
                              <a:gd name="T29" fmla="*/ 96 h 146"/>
                              <a:gd name="T30" fmla="*/ 3 w 88"/>
                              <a:gd name="T31" fmla="*/ 73 h 146"/>
                              <a:gd name="T32" fmla="*/ 11 w 88"/>
                              <a:gd name="T33" fmla="*/ 57 h 146"/>
                              <a:gd name="T34" fmla="*/ 24 w 88"/>
                              <a:gd name="T35" fmla="*/ 46 h 146"/>
                              <a:gd name="T36" fmla="*/ 41 w 88"/>
                              <a:gd name="T37" fmla="*/ 43 h 146"/>
                              <a:gd name="T38" fmla="*/ 56 w 88"/>
                              <a:gd name="T39" fmla="*/ 46 h 146"/>
                              <a:gd name="T40" fmla="*/ 69 w 88"/>
                              <a:gd name="T41" fmla="*/ 57 h 146"/>
                              <a:gd name="T42" fmla="*/ 69 w 88"/>
                              <a:gd name="T43" fmla="*/ 2 h 146"/>
                              <a:gd name="T44" fmla="*/ 70 w 88"/>
                              <a:gd name="T45" fmla="*/ 1 h 146"/>
                              <a:gd name="T46" fmla="*/ 73 w 88"/>
                              <a:gd name="T47" fmla="*/ 0 h 146"/>
                              <a:gd name="T48" fmla="*/ 75 w 88"/>
                              <a:gd name="T49" fmla="*/ 0 h 146"/>
                              <a:gd name="T50" fmla="*/ 80 w 88"/>
                              <a:gd name="T51" fmla="*/ 0 h 146"/>
                              <a:gd name="T52" fmla="*/ 84 w 88"/>
                              <a:gd name="T53" fmla="*/ 0 h 146"/>
                              <a:gd name="T54" fmla="*/ 86 w 88"/>
                              <a:gd name="T55" fmla="*/ 1 h 146"/>
                              <a:gd name="T56" fmla="*/ 86 w 88"/>
                              <a:gd name="T57" fmla="*/ 2 h 146"/>
                              <a:gd name="T58" fmla="*/ 88 w 88"/>
                              <a:gd name="T59" fmla="*/ 141 h 146"/>
                              <a:gd name="T60" fmla="*/ 63 w 88"/>
                              <a:gd name="T61" fmla="*/ 67 h 146"/>
                              <a:gd name="T62" fmla="*/ 49 w 88"/>
                              <a:gd name="T63" fmla="*/ 59 h 146"/>
                              <a:gd name="T64" fmla="*/ 36 w 88"/>
                              <a:gd name="T65" fmla="*/ 59 h 146"/>
                              <a:gd name="T66" fmla="*/ 27 w 88"/>
                              <a:gd name="T67" fmla="*/ 64 h 146"/>
                              <a:gd name="T68" fmla="*/ 21 w 88"/>
                              <a:gd name="T69" fmla="*/ 75 h 146"/>
                              <a:gd name="T70" fmla="*/ 19 w 88"/>
                              <a:gd name="T71" fmla="*/ 87 h 146"/>
                              <a:gd name="T72" fmla="*/ 19 w 88"/>
                              <a:gd name="T73" fmla="*/ 101 h 146"/>
                              <a:gd name="T74" fmla="*/ 21 w 88"/>
                              <a:gd name="T75" fmla="*/ 114 h 146"/>
                              <a:gd name="T76" fmla="*/ 26 w 88"/>
                              <a:gd name="T77" fmla="*/ 125 h 146"/>
                              <a:gd name="T78" fmla="*/ 36 w 88"/>
                              <a:gd name="T79" fmla="*/ 131 h 146"/>
                              <a:gd name="T80" fmla="*/ 46 w 88"/>
                              <a:gd name="T81" fmla="*/ 131 h 146"/>
                              <a:gd name="T82" fmla="*/ 52 w 88"/>
                              <a:gd name="T83" fmla="*/ 129 h 146"/>
                              <a:gd name="T84" fmla="*/ 58 w 88"/>
                              <a:gd name="T85" fmla="*/ 125 h 146"/>
                              <a:gd name="T86" fmla="*/ 65 w 88"/>
                              <a:gd name="T87" fmla="*/ 118 h 146"/>
                              <a:gd name="T88" fmla="*/ 69 w 88"/>
                              <a:gd name="T89" fmla="*/ 75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88" h="146">
                                <a:moveTo>
                                  <a:pt x="88" y="141"/>
                                </a:moveTo>
                                <a:lnTo>
                                  <a:pt x="86" y="142"/>
                                </a:lnTo>
                                <a:lnTo>
                                  <a:pt x="86" y="142"/>
                                </a:lnTo>
                                <a:lnTo>
                                  <a:pt x="86" y="144"/>
                                </a:lnTo>
                                <a:lnTo>
                                  <a:pt x="85" y="144"/>
                                </a:lnTo>
                                <a:lnTo>
                                  <a:pt x="84" y="144"/>
                                </a:lnTo>
                                <a:lnTo>
                                  <a:pt x="83" y="145"/>
                                </a:lnTo>
                                <a:lnTo>
                                  <a:pt x="81" y="145"/>
                                </a:lnTo>
                                <a:lnTo>
                                  <a:pt x="79" y="145"/>
                                </a:lnTo>
                                <a:lnTo>
                                  <a:pt x="78" y="145"/>
                                </a:lnTo>
                                <a:lnTo>
                                  <a:pt x="75" y="145"/>
                                </a:lnTo>
                                <a:lnTo>
                                  <a:pt x="74" y="144"/>
                                </a:lnTo>
                                <a:lnTo>
                                  <a:pt x="73" y="144"/>
                                </a:lnTo>
                                <a:lnTo>
                                  <a:pt x="73" y="144"/>
                                </a:lnTo>
                                <a:lnTo>
                                  <a:pt x="72" y="142"/>
                                </a:lnTo>
                                <a:lnTo>
                                  <a:pt x="72" y="142"/>
                                </a:lnTo>
                                <a:lnTo>
                                  <a:pt x="72" y="141"/>
                                </a:lnTo>
                                <a:lnTo>
                                  <a:pt x="72" y="129"/>
                                </a:lnTo>
                                <a:lnTo>
                                  <a:pt x="64" y="136"/>
                                </a:lnTo>
                                <a:lnTo>
                                  <a:pt x="57" y="141"/>
                                </a:lnTo>
                                <a:lnTo>
                                  <a:pt x="48" y="145"/>
                                </a:lnTo>
                                <a:lnTo>
                                  <a:pt x="38" y="146"/>
                                </a:lnTo>
                                <a:lnTo>
                                  <a:pt x="29" y="145"/>
                                </a:lnTo>
                                <a:lnTo>
                                  <a:pt x="21" y="142"/>
                                </a:lnTo>
                                <a:lnTo>
                                  <a:pt x="14" y="138"/>
                                </a:lnTo>
                                <a:lnTo>
                                  <a:pt x="9" y="131"/>
                                </a:lnTo>
                                <a:lnTo>
                                  <a:pt x="5" y="124"/>
                                </a:lnTo>
                                <a:lnTo>
                                  <a:pt x="3" y="115"/>
                                </a:lnTo>
                                <a:lnTo>
                                  <a:pt x="1" y="106"/>
                                </a:lnTo>
                                <a:lnTo>
                                  <a:pt x="0" y="96"/>
                                </a:lnTo>
                                <a:lnTo>
                                  <a:pt x="1" y="83"/>
                                </a:lnTo>
                                <a:lnTo>
                                  <a:pt x="3" y="73"/>
                                </a:lnTo>
                                <a:lnTo>
                                  <a:pt x="6" y="65"/>
                                </a:lnTo>
                                <a:lnTo>
                                  <a:pt x="11" y="57"/>
                                </a:lnTo>
                                <a:lnTo>
                                  <a:pt x="16" y="51"/>
                                </a:lnTo>
                                <a:lnTo>
                                  <a:pt x="24" y="46"/>
                                </a:lnTo>
                                <a:lnTo>
                                  <a:pt x="31" y="44"/>
                                </a:lnTo>
                                <a:lnTo>
                                  <a:pt x="41" y="43"/>
                                </a:lnTo>
                                <a:lnTo>
                                  <a:pt x="49" y="44"/>
                                </a:lnTo>
                                <a:lnTo>
                                  <a:pt x="56" y="46"/>
                                </a:lnTo>
                                <a:lnTo>
                                  <a:pt x="63" y="50"/>
                                </a:lnTo>
                                <a:lnTo>
                                  <a:pt x="69" y="57"/>
                                </a:lnTo>
                                <a:lnTo>
                                  <a:pt x="69" y="2"/>
                                </a:lnTo>
                                <a:lnTo>
                                  <a:pt x="69" y="2"/>
                                </a:lnTo>
                                <a:lnTo>
                                  <a:pt x="70" y="1"/>
                                </a:lnTo>
                                <a:lnTo>
                                  <a:pt x="70" y="1"/>
                                </a:lnTo>
                                <a:lnTo>
                                  <a:pt x="72" y="0"/>
                                </a:lnTo>
                                <a:lnTo>
                                  <a:pt x="73" y="0"/>
                                </a:lnTo>
                                <a:lnTo>
                                  <a:pt x="74" y="0"/>
                                </a:lnTo>
                                <a:lnTo>
                                  <a:pt x="75" y="0"/>
                                </a:lnTo>
                                <a:lnTo>
                                  <a:pt x="78" y="0"/>
                                </a:lnTo>
                                <a:lnTo>
                                  <a:pt x="80" y="0"/>
                                </a:lnTo>
                                <a:lnTo>
                                  <a:pt x="83" y="0"/>
                                </a:lnTo>
                                <a:lnTo>
                                  <a:pt x="84" y="0"/>
                                </a:lnTo>
                                <a:lnTo>
                                  <a:pt x="85" y="0"/>
                                </a:lnTo>
                                <a:lnTo>
                                  <a:pt x="86" y="1"/>
                                </a:lnTo>
                                <a:lnTo>
                                  <a:pt x="86" y="1"/>
                                </a:lnTo>
                                <a:lnTo>
                                  <a:pt x="86" y="2"/>
                                </a:lnTo>
                                <a:lnTo>
                                  <a:pt x="88" y="2"/>
                                </a:lnTo>
                                <a:lnTo>
                                  <a:pt x="88" y="141"/>
                                </a:lnTo>
                                <a:close/>
                                <a:moveTo>
                                  <a:pt x="69" y="75"/>
                                </a:moveTo>
                                <a:lnTo>
                                  <a:pt x="63" y="67"/>
                                </a:lnTo>
                                <a:lnTo>
                                  <a:pt x="56" y="62"/>
                                </a:lnTo>
                                <a:lnTo>
                                  <a:pt x="49" y="59"/>
                                </a:lnTo>
                                <a:lnTo>
                                  <a:pt x="42" y="57"/>
                                </a:lnTo>
                                <a:lnTo>
                                  <a:pt x="36" y="59"/>
                                </a:lnTo>
                                <a:lnTo>
                                  <a:pt x="31" y="61"/>
                                </a:lnTo>
                                <a:lnTo>
                                  <a:pt x="27" y="64"/>
                                </a:lnTo>
                                <a:lnTo>
                                  <a:pt x="24" y="69"/>
                                </a:lnTo>
                                <a:lnTo>
                                  <a:pt x="21" y="75"/>
                                </a:lnTo>
                                <a:lnTo>
                                  <a:pt x="20" y="81"/>
                                </a:lnTo>
                                <a:lnTo>
                                  <a:pt x="19" y="87"/>
                                </a:lnTo>
                                <a:lnTo>
                                  <a:pt x="19" y="93"/>
                                </a:lnTo>
                                <a:lnTo>
                                  <a:pt x="19" y="101"/>
                                </a:lnTo>
                                <a:lnTo>
                                  <a:pt x="20" y="108"/>
                                </a:lnTo>
                                <a:lnTo>
                                  <a:pt x="21" y="114"/>
                                </a:lnTo>
                                <a:lnTo>
                                  <a:pt x="24" y="120"/>
                                </a:lnTo>
                                <a:lnTo>
                                  <a:pt x="26" y="125"/>
                                </a:lnTo>
                                <a:lnTo>
                                  <a:pt x="31" y="128"/>
                                </a:lnTo>
                                <a:lnTo>
                                  <a:pt x="36" y="131"/>
                                </a:lnTo>
                                <a:lnTo>
                                  <a:pt x="42" y="131"/>
                                </a:lnTo>
                                <a:lnTo>
                                  <a:pt x="46" y="131"/>
                                </a:lnTo>
                                <a:lnTo>
                                  <a:pt x="48" y="130"/>
                                </a:lnTo>
                                <a:lnTo>
                                  <a:pt x="52" y="129"/>
                                </a:lnTo>
                                <a:lnTo>
                                  <a:pt x="54" y="128"/>
                                </a:lnTo>
                                <a:lnTo>
                                  <a:pt x="58" y="125"/>
                                </a:lnTo>
                                <a:lnTo>
                                  <a:pt x="62" y="122"/>
                                </a:lnTo>
                                <a:lnTo>
                                  <a:pt x="65" y="118"/>
                                </a:lnTo>
                                <a:lnTo>
                                  <a:pt x="69" y="113"/>
                                </a:lnTo>
                                <a:lnTo>
                                  <a:pt x="69" y="7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31" name="Freeform 796"/>
                        <wps:cNvSpPr>
                          <a:spLocks/>
                        </wps:cNvSpPr>
                        <wps:spPr bwMode="auto">
                          <a:xfrm>
                            <a:off x="2849563" y="1689100"/>
                            <a:ext cx="30163" cy="53975"/>
                          </a:xfrm>
                          <a:custGeom>
                            <a:avLst/>
                            <a:gdLst>
                              <a:gd name="T0" fmla="*/ 56 w 56"/>
                              <a:gd name="T1" fmla="*/ 13 h 102"/>
                              <a:gd name="T2" fmla="*/ 56 w 56"/>
                              <a:gd name="T3" fmla="*/ 16 h 102"/>
                              <a:gd name="T4" fmla="*/ 55 w 56"/>
                              <a:gd name="T5" fmla="*/ 18 h 102"/>
                              <a:gd name="T6" fmla="*/ 53 w 56"/>
                              <a:gd name="T7" fmla="*/ 18 h 102"/>
                              <a:gd name="T8" fmla="*/ 52 w 56"/>
                              <a:gd name="T9" fmla="*/ 18 h 102"/>
                              <a:gd name="T10" fmla="*/ 50 w 56"/>
                              <a:gd name="T11" fmla="*/ 18 h 102"/>
                              <a:gd name="T12" fmla="*/ 47 w 56"/>
                              <a:gd name="T13" fmla="*/ 17 h 102"/>
                              <a:gd name="T14" fmla="*/ 44 w 56"/>
                              <a:gd name="T15" fmla="*/ 16 h 102"/>
                              <a:gd name="T16" fmla="*/ 39 w 56"/>
                              <a:gd name="T17" fmla="*/ 16 h 102"/>
                              <a:gd name="T18" fmla="*/ 34 w 56"/>
                              <a:gd name="T19" fmla="*/ 18 h 102"/>
                              <a:gd name="T20" fmla="*/ 28 w 56"/>
                              <a:gd name="T21" fmla="*/ 23 h 102"/>
                              <a:gd name="T22" fmla="*/ 21 w 56"/>
                              <a:gd name="T23" fmla="*/ 32 h 102"/>
                              <a:gd name="T24" fmla="*/ 18 w 56"/>
                              <a:gd name="T25" fmla="*/ 98 h 102"/>
                              <a:gd name="T26" fmla="*/ 18 w 56"/>
                              <a:gd name="T27" fmla="*/ 99 h 102"/>
                              <a:gd name="T28" fmla="*/ 16 w 56"/>
                              <a:gd name="T29" fmla="*/ 101 h 102"/>
                              <a:gd name="T30" fmla="*/ 14 w 56"/>
                              <a:gd name="T31" fmla="*/ 102 h 102"/>
                              <a:gd name="T32" fmla="*/ 9 w 56"/>
                              <a:gd name="T33" fmla="*/ 102 h 102"/>
                              <a:gd name="T34" fmla="*/ 5 w 56"/>
                              <a:gd name="T35" fmla="*/ 102 h 102"/>
                              <a:gd name="T36" fmla="*/ 3 w 56"/>
                              <a:gd name="T37" fmla="*/ 101 h 102"/>
                              <a:gd name="T38" fmla="*/ 2 w 56"/>
                              <a:gd name="T39" fmla="*/ 99 h 102"/>
                              <a:gd name="T40" fmla="*/ 0 w 56"/>
                              <a:gd name="T41" fmla="*/ 98 h 102"/>
                              <a:gd name="T42" fmla="*/ 0 w 56"/>
                              <a:gd name="T43" fmla="*/ 3 h 102"/>
                              <a:gd name="T44" fmla="*/ 2 w 56"/>
                              <a:gd name="T45" fmla="*/ 2 h 102"/>
                              <a:gd name="T46" fmla="*/ 3 w 56"/>
                              <a:gd name="T47" fmla="*/ 2 h 102"/>
                              <a:gd name="T48" fmla="*/ 7 w 56"/>
                              <a:gd name="T49" fmla="*/ 1 h 102"/>
                              <a:gd name="T50" fmla="*/ 10 w 56"/>
                              <a:gd name="T51" fmla="*/ 1 h 102"/>
                              <a:gd name="T52" fmla="*/ 14 w 56"/>
                              <a:gd name="T53" fmla="*/ 2 h 102"/>
                              <a:gd name="T54" fmla="*/ 15 w 56"/>
                              <a:gd name="T55" fmla="*/ 2 h 102"/>
                              <a:gd name="T56" fmla="*/ 16 w 56"/>
                              <a:gd name="T57" fmla="*/ 3 h 102"/>
                              <a:gd name="T58" fmla="*/ 16 w 56"/>
                              <a:gd name="T59" fmla="*/ 18 h 102"/>
                              <a:gd name="T60" fmla="*/ 24 w 56"/>
                              <a:gd name="T61" fmla="*/ 10 h 102"/>
                              <a:gd name="T62" fmla="*/ 30 w 56"/>
                              <a:gd name="T63" fmla="*/ 3 h 102"/>
                              <a:gd name="T64" fmla="*/ 36 w 56"/>
                              <a:gd name="T65" fmla="*/ 1 h 102"/>
                              <a:gd name="T66" fmla="*/ 42 w 56"/>
                              <a:gd name="T67" fmla="*/ 0 h 102"/>
                              <a:gd name="T68" fmla="*/ 45 w 56"/>
                              <a:gd name="T69" fmla="*/ 0 h 102"/>
                              <a:gd name="T70" fmla="*/ 48 w 56"/>
                              <a:gd name="T71" fmla="*/ 1 h 102"/>
                              <a:gd name="T72" fmla="*/ 52 w 56"/>
                              <a:gd name="T73" fmla="*/ 1 h 102"/>
                              <a:gd name="T74" fmla="*/ 55 w 56"/>
                              <a:gd name="T75" fmla="*/ 2 h 102"/>
                              <a:gd name="T76" fmla="*/ 55 w 56"/>
                              <a:gd name="T77" fmla="*/ 3 h 102"/>
                              <a:gd name="T78" fmla="*/ 56 w 56"/>
                              <a:gd name="T79" fmla="*/ 5 h 102"/>
                              <a:gd name="T80" fmla="*/ 56 w 56"/>
                              <a:gd name="T81" fmla="*/ 7 h 102"/>
                              <a:gd name="T82" fmla="*/ 56 w 56"/>
                              <a:gd name="T83" fmla="*/ 1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6" h="102">
                                <a:moveTo>
                                  <a:pt x="56" y="11"/>
                                </a:moveTo>
                                <a:lnTo>
                                  <a:pt x="56" y="13"/>
                                </a:lnTo>
                                <a:lnTo>
                                  <a:pt x="56" y="14"/>
                                </a:lnTo>
                                <a:lnTo>
                                  <a:pt x="56" y="16"/>
                                </a:lnTo>
                                <a:lnTo>
                                  <a:pt x="56" y="17"/>
                                </a:lnTo>
                                <a:lnTo>
                                  <a:pt x="55" y="18"/>
                                </a:lnTo>
                                <a:lnTo>
                                  <a:pt x="55" y="18"/>
                                </a:lnTo>
                                <a:lnTo>
                                  <a:pt x="53" y="18"/>
                                </a:lnTo>
                                <a:lnTo>
                                  <a:pt x="53" y="18"/>
                                </a:lnTo>
                                <a:lnTo>
                                  <a:pt x="52" y="18"/>
                                </a:lnTo>
                                <a:lnTo>
                                  <a:pt x="51" y="18"/>
                                </a:lnTo>
                                <a:lnTo>
                                  <a:pt x="50" y="18"/>
                                </a:lnTo>
                                <a:lnTo>
                                  <a:pt x="48" y="17"/>
                                </a:lnTo>
                                <a:lnTo>
                                  <a:pt x="47" y="17"/>
                                </a:lnTo>
                                <a:lnTo>
                                  <a:pt x="45" y="17"/>
                                </a:lnTo>
                                <a:lnTo>
                                  <a:pt x="44" y="16"/>
                                </a:lnTo>
                                <a:lnTo>
                                  <a:pt x="41" y="16"/>
                                </a:lnTo>
                                <a:lnTo>
                                  <a:pt x="39" y="16"/>
                                </a:lnTo>
                                <a:lnTo>
                                  <a:pt x="36" y="17"/>
                                </a:lnTo>
                                <a:lnTo>
                                  <a:pt x="34" y="18"/>
                                </a:lnTo>
                                <a:lnTo>
                                  <a:pt x="30" y="21"/>
                                </a:lnTo>
                                <a:lnTo>
                                  <a:pt x="28" y="23"/>
                                </a:lnTo>
                                <a:lnTo>
                                  <a:pt x="25" y="27"/>
                                </a:lnTo>
                                <a:lnTo>
                                  <a:pt x="21" y="32"/>
                                </a:lnTo>
                                <a:lnTo>
                                  <a:pt x="18" y="37"/>
                                </a:lnTo>
                                <a:lnTo>
                                  <a:pt x="18" y="98"/>
                                </a:lnTo>
                                <a:lnTo>
                                  <a:pt x="18" y="99"/>
                                </a:lnTo>
                                <a:lnTo>
                                  <a:pt x="18" y="99"/>
                                </a:lnTo>
                                <a:lnTo>
                                  <a:pt x="18" y="101"/>
                                </a:lnTo>
                                <a:lnTo>
                                  <a:pt x="16" y="101"/>
                                </a:lnTo>
                                <a:lnTo>
                                  <a:pt x="15" y="101"/>
                                </a:lnTo>
                                <a:lnTo>
                                  <a:pt x="14" y="102"/>
                                </a:lnTo>
                                <a:lnTo>
                                  <a:pt x="12" y="102"/>
                                </a:lnTo>
                                <a:lnTo>
                                  <a:pt x="9" y="102"/>
                                </a:lnTo>
                                <a:lnTo>
                                  <a:pt x="7" y="102"/>
                                </a:lnTo>
                                <a:lnTo>
                                  <a:pt x="5" y="102"/>
                                </a:lnTo>
                                <a:lnTo>
                                  <a:pt x="4" y="101"/>
                                </a:lnTo>
                                <a:lnTo>
                                  <a:pt x="3" y="101"/>
                                </a:lnTo>
                                <a:lnTo>
                                  <a:pt x="2" y="101"/>
                                </a:lnTo>
                                <a:lnTo>
                                  <a:pt x="2" y="99"/>
                                </a:lnTo>
                                <a:lnTo>
                                  <a:pt x="0" y="99"/>
                                </a:lnTo>
                                <a:lnTo>
                                  <a:pt x="0" y="98"/>
                                </a:lnTo>
                                <a:lnTo>
                                  <a:pt x="0" y="5"/>
                                </a:lnTo>
                                <a:lnTo>
                                  <a:pt x="0" y="3"/>
                                </a:lnTo>
                                <a:lnTo>
                                  <a:pt x="2" y="3"/>
                                </a:lnTo>
                                <a:lnTo>
                                  <a:pt x="2" y="2"/>
                                </a:lnTo>
                                <a:lnTo>
                                  <a:pt x="3" y="2"/>
                                </a:lnTo>
                                <a:lnTo>
                                  <a:pt x="3" y="2"/>
                                </a:lnTo>
                                <a:lnTo>
                                  <a:pt x="5" y="1"/>
                                </a:lnTo>
                                <a:lnTo>
                                  <a:pt x="7" y="1"/>
                                </a:lnTo>
                                <a:lnTo>
                                  <a:pt x="9" y="1"/>
                                </a:lnTo>
                                <a:lnTo>
                                  <a:pt x="10" y="1"/>
                                </a:lnTo>
                                <a:lnTo>
                                  <a:pt x="13" y="1"/>
                                </a:lnTo>
                                <a:lnTo>
                                  <a:pt x="14" y="2"/>
                                </a:lnTo>
                                <a:lnTo>
                                  <a:pt x="15" y="2"/>
                                </a:lnTo>
                                <a:lnTo>
                                  <a:pt x="15" y="2"/>
                                </a:lnTo>
                                <a:lnTo>
                                  <a:pt x="16" y="3"/>
                                </a:lnTo>
                                <a:lnTo>
                                  <a:pt x="16" y="3"/>
                                </a:lnTo>
                                <a:lnTo>
                                  <a:pt x="16" y="5"/>
                                </a:lnTo>
                                <a:lnTo>
                                  <a:pt x="16" y="18"/>
                                </a:lnTo>
                                <a:lnTo>
                                  <a:pt x="20" y="13"/>
                                </a:lnTo>
                                <a:lnTo>
                                  <a:pt x="24" y="10"/>
                                </a:lnTo>
                                <a:lnTo>
                                  <a:pt x="28" y="6"/>
                                </a:lnTo>
                                <a:lnTo>
                                  <a:pt x="30" y="3"/>
                                </a:lnTo>
                                <a:lnTo>
                                  <a:pt x="34" y="1"/>
                                </a:lnTo>
                                <a:lnTo>
                                  <a:pt x="36" y="1"/>
                                </a:lnTo>
                                <a:lnTo>
                                  <a:pt x="39" y="0"/>
                                </a:lnTo>
                                <a:lnTo>
                                  <a:pt x="42" y="0"/>
                                </a:lnTo>
                                <a:lnTo>
                                  <a:pt x="44" y="0"/>
                                </a:lnTo>
                                <a:lnTo>
                                  <a:pt x="45" y="0"/>
                                </a:lnTo>
                                <a:lnTo>
                                  <a:pt x="47" y="0"/>
                                </a:lnTo>
                                <a:lnTo>
                                  <a:pt x="48" y="1"/>
                                </a:lnTo>
                                <a:lnTo>
                                  <a:pt x="51" y="1"/>
                                </a:lnTo>
                                <a:lnTo>
                                  <a:pt x="52" y="1"/>
                                </a:lnTo>
                                <a:lnTo>
                                  <a:pt x="53" y="2"/>
                                </a:lnTo>
                                <a:lnTo>
                                  <a:pt x="55" y="2"/>
                                </a:lnTo>
                                <a:lnTo>
                                  <a:pt x="55" y="3"/>
                                </a:lnTo>
                                <a:lnTo>
                                  <a:pt x="55" y="3"/>
                                </a:lnTo>
                                <a:lnTo>
                                  <a:pt x="56" y="3"/>
                                </a:lnTo>
                                <a:lnTo>
                                  <a:pt x="56" y="5"/>
                                </a:lnTo>
                                <a:lnTo>
                                  <a:pt x="56" y="6"/>
                                </a:lnTo>
                                <a:lnTo>
                                  <a:pt x="56" y="7"/>
                                </a:lnTo>
                                <a:lnTo>
                                  <a:pt x="56" y="8"/>
                                </a:lnTo>
                                <a:lnTo>
                                  <a:pt x="56" y="1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32" name="Freeform 797"/>
                        <wps:cNvSpPr>
                          <a:spLocks noEditPoints="1"/>
                        </wps:cNvSpPr>
                        <wps:spPr bwMode="auto">
                          <a:xfrm>
                            <a:off x="2884488" y="1689100"/>
                            <a:ext cx="49213" cy="55563"/>
                          </a:xfrm>
                          <a:custGeom>
                            <a:avLst/>
                            <a:gdLst>
                              <a:gd name="T0" fmla="*/ 93 w 93"/>
                              <a:gd name="T1" fmla="*/ 61 h 103"/>
                              <a:gd name="T2" fmla="*/ 87 w 93"/>
                              <a:gd name="T3" fmla="*/ 81 h 103"/>
                              <a:gd name="T4" fmla="*/ 75 w 93"/>
                              <a:gd name="T5" fmla="*/ 95 h 103"/>
                              <a:gd name="T6" fmla="*/ 58 w 93"/>
                              <a:gd name="T7" fmla="*/ 102 h 103"/>
                              <a:gd name="T8" fmla="*/ 34 w 93"/>
                              <a:gd name="T9" fmla="*/ 102 h 103"/>
                              <a:gd name="T10" fmla="*/ 17 w 93"/>
                              <a:gd name="T11" fmla="*/ 96 h 103"/>
                              <a:gd name="T12" fmla="*/ 6 w 93"/>
                              <a:gd name="T13" fmla="*/ 82 h 103"/>
                              <a:gd name="T14" fmla="*/ 0 w 93"/>
                              <a:gd name="T15" fmla="*/ 64 h 103"/>
                              <a:gd name="T16" fmla="*/ 0 w 93"/>
                              <a:gd name="T17" fmla="*/ 42 h 103"/>
                              <a:gd name="T18" fmla="*/ 6 w 93"/>
                              <a:gd name="T19" fmla="*/ 22 h 103"/>
                              <a:gd name="T20" fmla="*/ 18 w 93"/>
                              <a:gd name="T21" fmla="*/ 8 h 103"/>
                              <a:gd name="T22" fmla="*/ 37 w 93"/>
                              <a:gd name="T23" fmla="*/ 1 h 103"/>
                              <a:gd name="T24" fmla="*/ 59 w 93"/>
                              <a:gd name="T25" fmla="*/ 1 h 103"/>
                              <a:gd name="T26" fmla="*/ 76 w 93"/>
                              <a:gd name="T27" fmla="*/ 7 h 103"/>
                              <a:gd name="T28" fmla="*/ 87 w 93"/>
                              <a:gd name="T29" fmla="*/ 21 h 103"/>
                              <a:gd name="T30" fmla="*/ 93 w 93"/>
                              <a:gd name="T31" fmla="*/ 39 h 103"/>
                              <a:gd name="T32" fmla="*/ 76 w 93"/>
                              <a:gd name="T33" fmla="*/ 51 h 103"/>
                              <a:gd name="T34" fmla="*/ 74 w 93"/>
                              <a:gd name="T35" fmla="*/ 37 h 103"/>
                              <a:gd name="T36" fmla="*/ 70 w 93"/>
                              <a:gd name="T37" fmla="*/ 26 h 103"/>
                              <a:gd name="T38" fmla="*/ 61 w 93"/>
                              <a:gd name="T39" fmla="*/ 17 h 103"/>
                              <a:gd name="T40" fmla="*/ 47 w 93"/>
                              <a:gd name="T41" fmla="*/ 14 h 103"/>
                              <a:gd name="T42" fmla="*/ 34 w 93"/>
                              <a:gd name="T43" fmla="*/ 17 h 103"/>
                              <a:gd name="T44" fmla="*/ 24 w 93"/>
                              <a:gd name="T45" fmla="*/ 24 h 103"/>
                              <a:gd name="T46" fmla="*/ 19 w 93"/>
                              <a:gd name="T47" fmla="*/ 37 h 103"/>
                              <a:gd name="T48" fmla="*/ 18 w 93"/>
                              <a:gd name="T49" fmla="*/ 51 h 103"/>
                              <a:gd name="T50" fmla="*/ 19 w 93"/>
                              <a:gd name="T51" fmla="*/ 66 h 103"/>
                              <a:gd name="T52" fmla="*/ 24 w 93"/>
                              <a:gd name="T53" fmla="*/ 77 h 103"/>
                              <a:gd name="T54" fmla="*/ 33 w 93"/>
                              <a:gd name="T55" fmla="*/ 86 h 103"/>
                              <a:gd name="T56" fmla="*/ 47 w 93"/>
                              <a:gd name="T57" fmla="*/ 88 h 103"/>
                              <a:gd name="T58" fmla="*/ 60 w 93"/>
                              <a:gd name="T59" fmla="*/ 86 h 103"/>
                              <a:gd name="T60" fmla="*/ 69 w 93"/>
                              <a:gd name="T61" fmla="*/ 79 h 103"/>
                              <a:gd name="T62" fmla="*/ 74 w 93"/>
                              <a:gd name="T63" fmla="*/ 66 h 103"/>
                              <a:gd name="T64" fmla="*/ 76 w 93"/>
                              <a:gd name="T65" fmla="*/ 51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03">
                                <a:moveTo>
                                  <a:pt x="93" y="50"/>
                                </a:moveTo>
                                <a:lnTo>
                                  <a:pt x="93" y="61"/>
                                </a:lnTo>
                                <a:lnTo>
                                  <a:pt x="91" y="71"/>
                                </a:lnTo>
                                <a:lnTo>
                                  <a:pt x="87" y="81"/>
                                </a:lnTo>
                                <a:lnTo>
                                  <a:pt x="82" y="88"/>
                                </a:lnTo>
                                <a:lnTo>
                                  <a:pt x="75" y="95"/>
                                </a:lnTo>
                                <a:lnTo>
                                  <a:pt x="66" y="99"/>
                                </a:lnTo>
                                <a:lnTo>
                                  <a:pt x="58" y="102"/>
                                </a:lnTo>
                                <a:lnTo>
                                  <a:pt x="45" y="103"/>
                                </a:lnTo>
                                <a:lnTo>
                                  <a:pt x="34" y="102"/>
                                </a:lnTo>
                                <a:lnTo>
                                  <a:pt x="26" y="99"/>
                                </a:lnTo>
                                <a:lnTo>
                                  <a:pt x="17" y="96"/>
                                </a:lnTo>
                                <a:lnTo>
                                  <a:pt x="11" y="90"/>
                                </a:lnTo>
                                <a:lnTo>
                                  <a:pt x="6" y="82"/>
                                </a:lnTo>
                                <a:lnTo>
                                  <a:pt x="2" y="74"/>
                                </a:lnTo>
                                <a:lnTo>
                                  <a:pt x="0" y="64"/>
                                </a:lnTo>
                                <a:lnTo>
                                  <a:pt x="0" y="53"/>
                                </a:lnTo>
                                <a:lnTo>
                                  <a:pt x="0" y="42"/>
                                </a:lnTo>
                                <a:lnTo>
                                  <a:pt x="2" y="32"/>
                                </a:lnTo>
                                <a:lnTo>
                                  <a:pt x="6" y="22"/>
                                </a:lnTo>
                                <a:lnTo>
                                  <a:pt x="12" y="14"/>
                                </a:lnTo>
                                <a:lnTo>
                                  <a:pt x="18" y="8"/>
                                </a:lnTo>
                                <a:lnTo>
                                  <a:pt x="27" y="3"/>
                                </a:lnTo>
                                <a:lnTo>
                                  <a:pt x="37" y="1"/>
                                </a:lnTo>
                                <a:lnTo>
                                  <a:pt x="48" y="0"/>
                                </a:lnTo>
                                <a:lnTo>
                                  <a:pt x="59" y="1"/>
                                </a:lnTo>
                                <a:lnTo>
                                  <a:pt x="67" y="3"/>
                                </a:lnTo>
                                <a:lnTo>
                                  <a:pt x="76" y="7"/>
                                </a:lnTo>
                                <a:lnTo>
                                  <a:pt x="82" y="13"/>
                                </a:lnTo>
                                <a:lnTo>
                                  <a:pt x="87" y="21"/>
                                </a:lnTo>
                                <a:lnTo>
                                  <a:pt x="91" y="29"/>
                                </a:lnTo>
                                <a:lnTo>
                                  <a:pt x="93" y="39"/>
                                </a:lnTo>
                                <a:lnTo>
                                  <a:pt x="93" y="50"/>
                                </a:lnTo>
                                <a:close/>
                                <a:moveTo>
                                  <a:pt x="76" y="51"/>
                                </a:moveTo>
                                <a:lnTo>
                                  <a:pt x="75" y="44"/>
                                </a:lnTo>
                                <a:lnTo>
                                  <a:pt x="74" y="37"/>
                                </a:lnTo>
                                <a:lnTo>
                                  <a:pt x="72" y="30"/>
                                </a:lnTo>
                                <a:lnTo>
                                  <a:pt x="70" y="26"/>
                                </a:lnTo>
                                <a:lnTo>
                                  <a:pt x="66" y="21"/>
                                </a:lnTo>
                                <a:lnTo>
                                  <a:pt x="61" y="17"/>
                                </a:lnTo>
                                <a:lnTo>
                                  <a:pt x="55" y="14"/>
                                </a:lnTo>
                                <a:lnTo>
                                  <a:pt x="47" y="14"/>
                                </a:lnTo>
                                <a:lnTo>
                                  <a:pt x="39" y="14"/>
                                </a:lnTo>
                                <a:lnTo>
                                  <a:pt x="34" y="17"/>
                                </a:lnTo>
                                <a:lnTo>
                                  <a:pt x="29" y="19"/>
                                </a:lnTo>
                                <a:lnTo>
                                  <a:pt x="24" y="24"/>
                                </a:lnTo>
                                <a:lnTo>
                                  <a:pt x="22" y="29"/>
                                </a:lnTo>
                                <a:lnTo>
                                  <a:pt x="19" y="37"/>
                                </a:lnTo>
                                <a:lnTo>
                                  <a:pt x="18" y="43"/>
                                </a:lnTo>
                                <a:lnTo>
                                  <a:pt x="18" y="51"/>
                                </a:lnTo>
                                <a:lnTo>
                                  <a:pt x="18" y="59"/>
                                </a:lnTo>
                                <a:lnTo>
                                  <a:pt x="19" y="66"/>
                                </a:lnTo>
                                <a:lnTo>
                                  <a:pt x="21" y="72"/>
                                </a:lnTo>
                                <a:lnTo>
                                  <a:pt x="24" y="77"/>
                                </a:lnTo>
                                <a:lnTo>
                                  <a:pt x="28" y="82"/>
                                </a:lnTo>
                                <a:lnTo>
                                  <a:pt x="33" y="86"/>
                                </a:lnTo>
                                <a:lnTo>
                                  <a:pt x="39" y="88"/>
                                </a:lnTo>
                                <a:lnTo>
                                  <a:pt x="47" y="88"/>
                                </a:lnTo>
                                <a:lnTo>
                                  <a:pt x="54" y="88"/>
                                </a:lnTo>
                                <a:lnTo>
                                  <a:pt x="60" y="86"/>
                                </a:lnTo>
                                <a:lnTo>
                                  <a:pt x="65" y="82"/>
                                </a:lnTo>
                                <a:lnTo>
                                  <a:pt x="69" y="79"/>
                                </a:lnTo>
                                <a:lnTo>
                                  <a:pt x="72" y="72"/>
                                </a:lnTo>
                                <a:lnTo>
                                  <a:pt x="74" y="66"/>
                                </a:lnTo>
                                <a:lnTo>
                                  <a:pt x="75" y="60"/>
                                </a:lnTo>
                                <a:lnTo>
                                  <a:pt x="76" y="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33" name="Freeform 798"/>
                        <wps:cNvSpPr>
                          <a:spLocks/>
                        </wps:cNvSpPr>
                        <wps:spPr bwMode="auto">
                          <a:xfrm>
                            <a:off x="2938463" y="1690687"/>
                            <a:ext cx="44450" cy="52388"/>
                          </a:xfrm>
                          <a:custGeom>
                            <a:avLst/>
                            <a:gdLst>
                              <a:gd name="T0" fmla="*/ 84 w 84"/>
                              <a:gd name="T1" fmla="*/ 97 h 101"/>
                              <a:gd name="T2" fmla="*/ 84 w 84"/>
                              <a:gd name="T3" fmla="*/ 98 h 101"/>
                              <a:gd name="T4" fmla="*/ 81 w 84"/>
                              <a:gd name="T5" fmla="*/ 100 h 101"/>
                              <a:gd name="T6" fmla="*/ 78 w 84"/>
                              <a:gd name="T7" fmla="*/ 101 h 101"/>
                              <a:gd name="T8" fmla="*/ 72 w 84"/>
                              <a:gd name="T9" fmla="*/ 101 h 101"/>
                              <a:gd name="T10" fmla="*/ 68 w 84"/>
                              <a:gd name="T11" fmla="*/ 101 h 101"/>
                              <a:gd name="T12" fmla="*/ 65 w 84"/>
                              <a:gd name="T13" fmla="*/ 100 h 101"/>
                              <a:gd name="T14" fmla="*/ 64 w 84"/>
                              <a:gd name="T15" fmla="*/ 98 h 101"/>
                              <a:gd name="T16" fmla="*/ 42 w 84"/>
                              <a:gd name="T17" fmla="*/ 60 h 101"/>
                              <a:gd name="T18" fmla="*/ 19 w 84"/>
                              <a:gd name="T19" fmla="*/ 98 h 101"/>
                              <a:gd name="T20" fmla="*/ 17 w 84"/>
                              <a:gd name="T21" fmla="*/ 100 h 101"/>
                              <a:gd name="T22" fmla="*/ 15 w 84"/>
                              <a:gd name="T23" fmla="*/ 101 h 101"/>
                              <a:gd name="T24" fmla="*/ 11 w 84"/>
                              <a:gd name="T25" fmla="*/ 101 h 101"/>
                              <a:gd name="T26" fmla="*/ 6 w 84"/>
                              <a:gd name="T27" fmla="*/ 101 h 101"/>
                              <a:gd name="T28" fmla="*/ 3 w 84"/>
                              <a:gd name="T29" fmla="*/ 100 h 101"/>
                              <a:gd name="T30" fmla="*/ 0 w 84"/>
                              <a:gd name="T31" fmla="*/ 98 h 101"/>
                              <a:gd name="T32" fmla="*/ 0 w 84"/>
                              <a:gd name="T33" fmla="*/ 97 h 101"/>
                              <a:gd name="T34" fmla="*/ 31 w 84"/>
                              <a:gd name="T35" fmla="*/ 49 h 101"/>
                              <a:gd name="T36" fmla="*/ 3 w 84"/>
                              <a:gd name="T37" fmla="*/ 4 h 101"/>
                              <a:gd name="T38" fmla="*/ 3 w 84"/>
                              <a:gd name="T39" fmla="*/ 2 h 101"/>
                              <a:gd name="T40" fmla="*/ 4 w 84"/>
                              <a:gd name="T41" fmla="*/ 1 h 101"/>
                              <a:gd name="T42" fmla="*/ 9 w 84"/>
                              <a:gd name="T43" fmla="*/ 0 h 101"/>
                              <a:gd name="T44" fmla="*/ 14 w 84"/>
                              <a:gd name="T45" fmla="*/ 0 h 101"/>
                              <a:gd name="T46" fmla="*/ 17 w 84"/>
                              <a:gd name="T47" fmla="*/ 1 h 101"/>
                              <a:gd name="T48" fmla="*/ 20 w 84"/>
                              <a:gd name="T49" fmla="*/ 1 h 101"/>
                              <a:gd name="T50" fmla="*/ 21 w 84"/>
                              <a:gd name="T51" fmla="*/ 2 h 101"/>
                              <a:gd name="T52" fmla="*/ 43 w 84"/>
                              <a:gd name="T53" fmla="*/ 38 h 101"/>
                              <a:gd name="T54" fmla="*/ 65 w 84"/>
                              <a:gd name="T55" fmla="*/ 2 h 101"/>
                              <a:gd name="T56" fmla="*/ 67 w 84"/>
                              <a:gd name="T57" fmla="*/ 1 h 101"/>
                              <a:gd name="T58" fmla="*/ 68 w 84"/>
                              <a:gd name="T59" fmla="*/ 1 h 101"/>
                              <a:gd name="T60" fmla="*/ 72 w 84"/>
                              <a:gd name="T61" fmla="*/ 0 h 101"/>
                              <a:gd name="T62" fmla="*/ 77 w 84"/>
                              <a:gd name="T63" fmla="*/ 0 h 101"/>
                              <a:gd name="T64" fmla="*/ 80 w 84"/>
                              <a:gd name="T65" fmla="*/ 1 h 101"/>
                              <a:gd name="T66" fmla="*/ 83 w 84"/>
                              <a:gd name="T67" fmla="*/ 2 h 101"/>
                              <a:gd name="T68" fmla="*/ 83 w 84"/>
                              <a:gd name="T69" fmla="*/ 4 h 101"/>
                              <a:gd name="T70" fmla="*/ 54 w 84"/>
                              <a:gd name="T71" fmla="*/ 49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84" h="101">
                                <a:moveTo>
                                  <a:pt x="83" y="96"/>
                                </a:moveTo>
                                <a:lnTo>
                                  <a:pt x="84" y="97"/>
                                </a:lnTo>
                                <a:lnTo>
                                  <a:pt x="84" y="98"/>
                                </a:lnTo>
                                <a:lnTo>
                                  <a:pt x="84" y="98"/>
                                </a:lnTo>
                                <a:lnTo>
                                  <a:pt x="83" y="100"/>
                                </a:lnTo>
                                <a:lnTo>
                                  <a:pt x="81" y="100"/>
                                </a:lnTo>
                                <a:lnTo>
                                  <a:pt x="80" y="101"/>
                                </a:lnTo>
                                <a:lnTo>
                                  <a:pt x="78" y="101"/>
                                </a:lnTo>
                                <a:lnTo>
                                  <a:pt x="75" y="101"/>
                                </a:lnTo>
                                <a:lnTo>
                                  <a:pt x="72" y="101"/>
                                </a:lnTo>
                                <a:lnTo>
                                  <a:pt x="69" y="101"/>
                                </a:lnTo>
                                <a:lnTo>
                                  <a:pt x="68" y="101"/>
                                </a:lnTo>
                                <a:lnTo>
                                  <a:pt x="67" y="100"/>
                                </a:lnTo>
                                <a:lnTo>
                                  <a:pt x="65" y="100"/>
                                </a:lnTo>
                                <a:lnTo>
                                  <a:pt x="65" y="100"/>
                                </a:lnTo>
                                <a:lnTo>
                                  <a:pt x="64" y="98"/>
                                </a:lnTo>
                                <a:lnTo>
                                  <a:pt x="64" y="97"/>
                                </a:lnTo>
                                <a:lnTo>
                                  <a:pt x="42" y="60"/>
                                </a:lnTo>
                                <a:lnTo>
                                  <a:pt x="19" y="97"/>
                                </a:lnTo>
                                <a:lnTo>
                                  <a:pt x="19" y="98"/>
                                </a:lnTo>
                                <a:lnTo>
                                  <a:pt x="19" y="100"/>
                                </a:lnTo>
                                <a:lnTo>
                                  <a:pt x="17" y="100"/>
                                </a:lnTo>
                                <a:lnTo>
                                  <a:pt x="16" y="100"/>
                                </a:lnTo>
                                <a:lnTo>
                                  <a:pt x="15" y="101"/>
                                </a:lnTo>
                                <a:lnTo>
                                  <a:pt x="14" y="101"/>
                                </a:lnTo>
                                <a:lnTo>
                                  <a:pt x="11" y="101"/>
                                </a:lnTo>
                                <a:lnTo>
                                  <a:pt x="9" y="101"/>
                                </a:lnTo>
                                <a:lnTo>
                                  <a:pt x="6" y="101"/>
                                </a:lnTo>
                                <a:lnTo>
                                  <a:pt x="4" y="101"/>
                                </a:lnTo>
                                <a:lnTo>
                                  <a:pt x="3" y="100"/>
                                </a:lnTo>
                                <a:lnTo>
                                  <a:pt x="1" y="100"/>
                                </a:lnTo>
                                <a:lnTo>
                                  <a:pt x="0" y="98"/>
                                </a:lnTo>
                                <a:lnTo>
                                  <a:pt x="0" y="98"/>
                                </a:lnTo>
                                <a:lnTo>
                                  <a:pt x="0" y="97"/>
                                </a:lnTo>
                                <a:lnTo>
                                  <a:pt x="1" y="96"/>
                                </a:lnTo>
                                <a:lnTo>
                                  <a:pt x="31" y="49"/>
                                </a:lnTo>
                                <a:lnTo>
                                  <a:pt x="3" y="5"/>
                                </a:lnTo>
                                <a:lnTo>
                                  <a:pt x="3" y="4"/>
                                </a:lnTo>
                                <a:lnTo>
                                  <a:pt x="1" y="4"/>
                                </a:lnTo>
                                <a:lnTo>
                                  <a:pt x="3" y="2"/>
                                </a:lnTo>
                                <a:lnTo>
                                  <a:pt x="3" y="1"/>
                                </a:lnTo>
                                <a:lnTo>
                                  <a:pt x="4" y="1"/>
                                </a:lnTo>
                                <a:lnTo>
                                  <a:pt x="6" y="0"/>
                                </a:lnTo>
                                <a:lnTo>
                                  <a:pt x="9" y="0"/>
                                </a:lnTo>
                                <a:lnTo>
                                  <a:pt x="11" y="0"/>
                                </a:lnTo>
                                <a:lnTo>
                                  <a:pt x="14" y="0"/>
                                </a:lnTo>
                                <a:lnTo>
                                  <a:pt x="16" y="0"/>
                                </a:lnTo>
                                <a:lnTo>
                                  <a:pt x="17" y="1"/>
                                </a:lnTo>
                                <a:lnTo>
                                  <a:pt x="19" y="1"/>
                                </a:lnTo>
                                <a:lnTo>
                                  <a:pt x="20" y="1"/>
                                </a:lnTo>
                                <a:lnTo>
                                  <a:pt x="21" y="1"/>
                                </a:lnTo>
                                <a:lnTo>
                                  <a:pt x="21" y="2"/>
                                </a:lnTo>
                                <a:lnTo>
                                  <a:pt x="21" y="2"/>
                                </a:lnTo>
                                <a:lnTo>
                                  <a:pt x="43" y="38"/>
                                </a:lnTo>
                                <a:lnTo>
                                  <a:pt x="64" y="2"/>
                                </a:lnTo>
                                <a:lnTo>
                                  <a:pt x="65" y="2"/>
                                </a:lnTo>
                                <a:lnTo>
                                  <a:pt x="65" y="2"/>
                                </a:lnTo>
                                <a:lnTo>
                                  <a:pt x="67" y="1"/>
                                </a:lnTo>
                                <a:lnTo>
                                  <a:pt x="67" y="1"/>
                                </a:lnTo>
                                <a:lnTo>
                                  <a:pt x="68" y="1"/>
                                </a:lnTo>
                                <a:lnTo>
                                  <a:pt x="69" y="0"/>
                                </a:lnTo>
                                <a:lnTo>
                                  <a:pt x="72" y="0"/>
                                </a:lnTo>
                                <a:lnTo>
                                  <a:pt x="74" y="0"/>
                                </a:lnTo>
                                <a:lnTo>
                                  <a:pt x="77" y="0"/>
                                </a:lnTo>
                                <a:lnTo>
                                  <a:pt x="79" y="0"/>
                                </a:lnTo>
                                <a:lnTo>
                                  <a:pt x="80" y="1"/>
                                </a:lnTo>
                                <a:lnTo>
                                  <a:pt x="81" y="1"/>
                                </a:lnTo>
                                <a:lnTo>
                                  <a:pt x="83" y="2"/>
                                </a:lnTo>
                                <a:lnTo>
                                  <a:pt x="83" y="2"/>
                                </a:lnTo>
                                <a:lnTo>
                                  <a:pt x="83" y="4"/>
                                </a:lnTo>
                                <a:lnTo>
                                  <a:pt x="81" y="5"/>
                                </a:lnTo>
                                <a:lnTo>
                                  <a:pt x="54" y="49"/>
                                </a:lnTo>
                                <a:lnTo>
                                  <a:pt x="83" y="9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34" name="Freeform 799"/>
                        <wps:cNvSpPr>
                          <a:spLocks/>
                        </wps:cNvSpPr>
                        <wps:spPr bwMode="auto">
                          <a:xfrm>
                            <a:off x="2987676" y="1690687"/>
                            <a:ext cx="47625" cy="73025"/>
                          </a:xfrm>
                          <a:custGeom>
                            <a:avLst/>
                            <a:gdLst>
                              <a:gd name="T0" fmla="*/ 55 w 89"/>
                              <a:gd name="T1" fmla="*/ 100 h 138"/>
                              <a:gd name="T2" fmla="*/ 41 w 89"/>
                              <a:gd name="T3" fmla="*/ 134 h 138"/>
                              <a:gd name="T4" fmla="*/ 41 w 89"/>
                              <a:gd name="T5" fmla="*/ 137 h 138"/>
                              <a:gd name="T6" fmla="*/ 39 w 89"/>
                              <a:gd name="T7" fmla="*/ 137 h 138"/>
                              <a:gd name="T8" fmla="*/ 35 w 89"/>
                              <a:gd name="T9" fmla="*/ 138 h 138"/>
                              <a:gd name="T10" fmla="*/ 32 w 89"/>
                              <a:gd name="T11" fmla="*/ 138 h 138"/>
                              <a:gd name="T12" fmla="*/ 28 w 89"/>
                              <a:gd name="T13" fmla="*/ 138 h 138"/>
                              <a:gd name="T14" fmla="*/ 27 w 89"/>
                              <a:gd name="T15" fmla="*/ 138 h 138"/>
                              <a:gd name="T16" fmla="*/ 25 w 89"/>
                              <a:gd name="T17" fmla="*/ 138 h 138"/>
                              <a:gd name="T18" fmla="*/ 24 w 89"/>
                              <a:gd name="T19" fmla="*/ 137 h 138"/>
                              <a:gd name="T20" fmla="*/ 23 w 89"/>
                              <a:gd name="T21" fmla="*/ 137 h 138"/>
                              <a:gd name="T22" fmla="*/ 23 w 89"/>
                              <a:gd name="T23" fmla="*/ 135 h 138"/>
                              <a:gd name="T24" fmla="*/ 23 w 89"/>
                              <a:gd name="T25" fmla="*/ 134 h 138"/>
                              <a:gd name="T26" fmla="*/ 24 w 89"/>
                              <a:gd name="T27" fmla="*/ 133 h 138"/>
                              <a:gd name="T28" fmla="*/ 36 w 89"/>
                              <a:gd name="T29" fmla="*/ 100 h 138"/>
                              <a:gd name="T30" fmla="*/ 35 w 89"/>
                              <a:gd name="T31" fmla="*/ 100 h 138"/>
                              <a:gd name="T32" fmla="*/ 35 w 89"/>
                              <a:gd name="T33" fmla="*/ 98 h 138"/>
                              <a:gd name="T34" fmla="*/ 34 w 89"/>
                              <a:gd name="T35" fmla="*/ 97 h 138"/>
                              <a:gd name="T36" fmla="*/ 34 w 89"/>
                              <a:gd name="T37" fmla="*/ 97 h 138"/>
                              <a:gd name="T38" fmla="*/ 0 w 89"/>
                              <a:gd name="T39" fmla="*/ 7 h 138"/>
                              <a:gd name="T40" fmla="*/ 0 w 89"/>
                              <a:gd name="T41" fmla="*/ 5 h 138"/>
                              <a:gd name="T42" fmla="*/ 0 w 89"/>
                              <a:gd name="T43" fmla="*/ 4 h 138"/>
                              <a:gd name="T44" fmla="*/ 0 w 89"/>
                              <a:gd name="T45" fmla="*/ 2 h 138"/>
                              <a:gd name="T46" fmla="*/ 0 w 89"/>
                              <a:gd name="T47" fmla="*/ 1 h 138"/>
                              <a:gd name="T48" fmla="*/ 1 w 89"/>
                              <a:gd name="T49" fmla="*/ 1 h 138"/>
                              <a:gd name="T50" fmla="*/ 3 w 89"/>
                              <a:gd name="T51" fmla="*/ 0 h 138"/>
                              <a:gd name="T52" fmla="*/ 4 w 89"/>
                              <a:gd name="T53" fmla="*/ 0 h 138"/>
                              <a:gd name="T54" fmla="*/ 8 w 89"/>
                              <a:gd name="T55" fmla="*/ 0 h 138"/>
                              <a:gd name="T56" fmla="*/ 11 w 89"/>
                              <a:gd name="T57" fmla="*/ 0 h 138"/>
                              <a:gd name="T58" fmla="*/ 13 w 89"/>
                              <a:gd name="T59" fmla="*/ 0 h 138"/>
                              <a:gd name="T60" fmla="*/ 14 w 89"/>
                              <a:gd name="T61" fmla="*/ 1 h 138"/>
                              <a:gd name="T62" fmla="*/ 16 w 89"/>
                              <a:gd name="T63" fmla="*/ 1 h 138"/>
                              <a:gd name="T64" fmla="*/ 17 w 89"/>
                              <a:gd name="T65" fmla="*/ 1 h 138"/>
                              <a:gd name="T66" fmla="*/ 17 w 89"/>
                              <a:gd name="T67" fmla="*/ 2 h 138"/>
                              <a:gd name="T68" fmla="*/ 18 w 89"/>
                              <a:gd name="T69" fmla="*/ 4 h 138"/>
                              <a:gd name="T70" fmla="*/ 18 w 89"/>
                              <a:gd name="T71" fmla="*/ 5 h 138"/>
                              <a:gd name="T72" fmla="*/ 45 w 89"/>
                              <a:gd name="T73" fmla="*/ 80 h 138"/>
                              <a:gd name="T74" fmla="*/ 45 w 89"/>
                              <a:gd name="T75" fmla="*/ 80 h 138"/>
                              <a:gd name="T76" fmla="*/ 71 w 89"/>
                              <a:gd name="T77" fmla="*/ 4 h 138"/>
                              <a:gd name="T78" fmla="*/ 72 w 89"/>
                              <a:gd name="T79" fmla="*/ 2 h 138"/>
                              <a:gd name="T80" fmla="*/ 72 w 89"/>
                              <a:gd name="T81" fmla="*/ 1 h 138"/>
                              <a:gd name="T82" fmla="*/ 73 w 89"/>
                              <a:gd name="T83" fmla="*/ 1 h 138"/>
                              <a:gd name="T84" fmla="*/ 76 w 89"/>
                              <a:gd name="T85" fmla="*/ 0 h 138"/>
                              <a:gd name="T86" fmla="*/ 77 w 89"/>
                              <a:gd name="T87" fmla="*/ 0 h 138"/>
                              <a:gd name="T88" fmla="*/ 81 w 89"/>
                              <a:gd name="T89" fmla="*/ 0 h 138"/>
                              <a:gd name="T90" fmla="*/ 83 w 89"/>
                              <a:gd name="T91" fmla="*/ 0 h 138"/>
                              <a:gd name="T92" fmla="*/ 86 w 89"/>
                              <a:gd name="T93" fmla="*/ 0 h 138"/>
                              <a:gd name="T94" fmla="*/ 87 w 89"/>
                              <a:gd name="T95" fmla="*/ 1 h 138"/>
                              <a:gd name="T96" fmla="*/ 88 w 89"/>
                              <a:gd name="T97" fmla="*/ 1 h 138"/>
                              <a:gd name="T98" fmla="*/ 88 w 89"/>
                              <a:gd name="T99" fmla="*/ 2 h 138"/>
                              <a:gd name="T100" fmla="*/ 89 w 89"/>
                              <a:gd name="T101" fmla="*/ 4 h 138"/>
                              <a:gd name="T102" fmla="*/ 88 w 89"/>
                              <a:gd name="T103" fmla="*/ 5 h 138"/>
                              <a:gd name="T104" fmla="*/ 88 w 89"/>
                              <a:gd name="T105" fmla="*/ 6 h 138"/>
                              <a:gd name="T106" fmla="*/ 55 w 89"/>
                              <a:gd name="T107" fmla="*/ 100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9" h="138">
                                <a:moveTo>
                                  <a:pt x="55" y="100"/>
                                </a:moveTo>
                                <a:lnTo>
                                  <a:pt x="41" y="134"/>
                                </a:lnTo>
                                <a:lnTo>
                                  <a:pt x="41" y="137"/>
                                </a:lnTo>
                                <a:lnTo>
                                  <a:pt x="39" y="137"/>
                                </a:lnTo>
                                <a:lnTo>
                                  <a:pt x="35" y="138"/>
                                </a:lnTo>
                                <a:lnTo>
                                  <a:pt x="32" y="138"/>
                                </a:lnTo>
                                <a:lnTo>
                                  <a:pt x="28" y="138"/>
                                </a:lnTo>
                                <a:lnTo>
                                  <a:pt x="27" y="138"/>
                                </a:lnTo>
                                <a:lnTo>
                                  <a:pt x="25" y="138"/>
                                </a:lnTo>
                                <a:lnTo>
                                  <a:pt x="24" y="137"/>
                                </a:lnTo>
                                <a:lnTo>
                                  <a:pt x="23" y="137"/>
                                </a:lnTo>
                                <a:lnTo>
                                  <a:pt x="23" y="135"/>
                                </a:lnTo>
                                <a:lnTo>
                                  <a:pt x="23" y="134"/>
                                </a:lnTo>
                                <a:lnTo>
                                  <a:pt x="24" y="133"/>
                                </a:lnTo>
                                <a:lnTo>
                                  <a:pt x="36" y="100"/>
                                </a:lnTo>
                                <a:lnTo>
                                  <a:pt x="35" y="100"/>
                                </a:lnTo>
                                <a:lnTo>
                                  <a:pt x="35" y="98"/>
                                </a:lnTo>
                                <a:lnTo>
                                  <a:pt x="34" y="97"/>
                                </a:lnTo>
                                <a:lnTo>
                                  <a:pt x="34" y="97"/>
                                </a:lnTo>
                                <a:lnTo>
                                  <a:pt x="0" y="7"/>
                                </a:lnTo>
                                <a:lnTo>
                                  <a:pt x="0" y="5"/>
                                </a:lnTo>
                                <a:lnTo>
                                  <a:pt x="0" y="4"/>
                                </a:lnTo>
                                <a:lnTo>
                                  <a:pt x="0" y="2"/>
                                </a:lnTo>
                                <a:lnTo>
                                  <a:pt x="0" y="1"/>
                                </a:lnTo>
                                <a:lnTo>
                                  <a:pt x="1" y="1"/>
                                </a:lnTo>
                                <a:lnTo>
                                  <a:pt x="3" y="0"/>
                                </a:lnTo>
                                <a:lnTo>
                                  <a:pt x="4" y="0"/>
                                </a:lnTo>
                                <a:lnTo>
                                  <a:pt x="8" y="0"/>
                                </a:lnTo>
                                <a:lnTo>
                                  <a:pt x="11" y="0"/>
                                </a:lnTo>
                                <a:lnTo>
                                  <a:pt x="13" y="0"/>
                                </a:lnTo>
                                <a:lnTo>
                                  <a:pt x="14" y="1"/>
                                </a:lnTo>
                                <a:lnTo>
                                  <a:pt x="16" y="1"/>
                                </a:lnTo>
                                <a:lnTo>
                                  <a:pt x="17" y="1"/>
                                </a:lnTo>
                                <a:lnTo>
                                  <a:pt x="17" y="2"/>
                                </a:lnTo>
                                <a:lnTo>
                                  <a:pt x="18" y="4"/>
                                </a:lnTo>
                                <a:lnTo>
                                  <a:pt x="18" y="5"/>
                                </a:lnTo>
                                <a:lnTo>
                                  <a:pt x="45" y="80"/>
                                </a:lnTo>
                                <a:lnTo>
                                  <a:pt x="45" y="80"/>
                                </a:lnTo>
                                <a:lnTo>
                                  <a:pt x="71" y="4"/>
                                </a:lnTo>
                                <a:lnTo>
                                  <a:pt x="72" y="2"/>
                                </a:lnTo>
                                <a:lnTo>
                                  <a:pt x="72" y="1"/>
                                </a:lnTo>
                                <a:lnTo>
                                  <a:pt x="73" y="1"/>
                                </a:lnTo>
                                <a:lnTo>
                                  <a:pt x="76" y="0"/>
                                </a:lnTo>
                                <a:lnTo>
                                  <a:pt x="77" y="0"/>
                                </a:lnTo>
                                <a:lnTo>
                                  <a:pt x="81" y="0"/>
                                </a:lnTo>
                                <a:lnTo>
                                  <a:pt x="83" y="0"/>
                                </a:lnTo>
                                <a:lnTo>
                                  <a:pt x="86" y="0"/>
                                </a:lnTo>
                                <a:lnTo>
                                  <a:pt x="87" y="1"/>
                                </a:lnTo>
                                <a:lnTo>
                                  <a:pt x="88" y="1"/>
                                </a:lnTo>
                                <a:lnTo>
                                  <a:pt x="88" y="2"/>
                                </a:lnTo>
                                <a:lnTo>
                                  <a:pt x="89" y="4"/>
                                </a:lnTo>
                                <a:lnTo>
                                  <a:pt x="88" y="5"/>
                                </a:lnTo>
                                <a:lnTo>
                                  <a:pt x="88" y="6"/>
                                </a:lnTo>
                                <a:lnTo>
                                  <a:pt x="55" y="10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35" name="Freeform 800"/>
                        <wps:cNvSpPr>
                          <a:spLocks/>
                        </wps:cNvSpPr>
                        <wps:spPr bwMode="auto">
                          <a:xfrm>
                            <a:off x="3040063" y="1689100"/>
                            <a:ext cx="39688" cy="55563"/>
                          </a:xfrm>
                          <a:custGeom>
                            <a:avLst/>
                            <a:gdLst>
                              <a:gd name="T0" fmla="*/ 74 w 74"/>
                              <a:gd name="T1" fmla="*/ 86 h 103"/>
                              <a:gd name="T2" fmla="*/ 74 w 74"/>
                              <a:gd name="T3" fmla="*/ 88 h 103"/>
                              <a:gd name="T4" fmla="*/ 74 w 74"/>
                              <a:gd name="T5" fmla="*/ 91 h 103"/>
                              <a:gd name="T6" fmla="*/ 73 w 74"/>
                              <a:gd name="T7" fmla="*/ 92 h 103"/>
                              <a:gd name="T8" fmla="*/ 71 w 74"/>
                              <a:gd name="T9" fmla="*/ 95 h 103"/>
                              <a:gd name="T10" fmla="*/ 64 w 74"/>
                              <a:gd name="T11" fmla="*/ 98 h 103"/>
                              <a:gd name="T12" fmla="*/ 57 w 74"/>
                              <a:gd name="T13" fmla="*/ 101 h 103"/>
                              <a:gd name="T14" fmla="*/ 47 w 74"/>
                              <a:gd name="T15" fmla="*/ 103 h 103"/>
                              <a:gd name="T16" fmla="*/ 32 w 74"/>
                              <a:gd name="T17" fmla="*/ 102 h 103"/>
                              <a:gd name="T18" fmla="*/ 18 w 74"/>
                              <a:gd name="T19" fmla="*/ 96 h 103"/>
                              <a:gd name="T20" fmla="*/ 6 w 74"/>
                              <a:gd name="T21" fmla="*/ 83 h 103"/>
                              <a:gd name="T22" fmla="*/ 2 w 74"/>
                              <a:gd name="T23" fmla="*/ 64 h 103"/>
                              <a:gd name="T24" fmla="*/ 2 w 74"/>
                              <a:gd name="T25" fmla="*/ 39 h 103"/>
                              <a:gd name="T26" fmla="*/ 8 w 74"/>
                              <a:gd name="T27" fmla="*/ 19 h 103"/>
                              <a:gd name="T28" fmla="*/ 20 w 74"/>
                              <a:gd name="T29" fmla="*/ 7 h 103"/>
                              <a:gd name="T30" fmla="*/ 35 w 74"/>
                              <a:gd name="T31" fmla="*/ 1 h 103"/>
                              <a:gd name="T32" fmla="*/ 48 w 74"/>
                              <a:gd name="T33" fmla="*/ 0 h 103"/>
                              <a:gd name="T34" fmla="*/ 57 w 74"/>
                              <a:gd name="T35" fmla="*/ 2 h 103"/>
                              <a:gd name="T36" fmla="*/ 64 w 74"/>
                              <a:gd name="T37" fmla="*/ 5 h 103"/>
                              <a:gd name="T38" fmla="*/ 69 w 74"/>
                              <a:gd name="T39" fmla="*/ 8 h 103"/>
                              <a:gd name="T40" fmla="*/ 72 w 74"/>
                              <a:gd name="T41" fmla="*/ 11 h 103"/>
                              <a:gd name="T42" fmla="*/ 73 w 74"/>
                              <a:gd name="T43" fmla="*/ 12 h 103"/>
                              <a:gd name="T44" fmla="*/ 74 w 74"/>
                              <a:gd name="T45" fmla="*/ 13 h 103"/>
                              <a:gd name="T46" fmla="*/ 74 w 74"/>
                              <a:gd name="T47" fmla="*/ 17 h 103"/>
                              <a:gd name="T48" fmla="*/ 74 w 74"/>
                              <a:gd name="T49" fmla="*/ 22 h 103"/>
                              <a:gd name="T50" fmla="*/ 72 w 74"/>
                              <a:gd name="T51" fmla="*/ 26 h 103"/>
                              <a:gd name="T52" fmla="*/ 69 w 74"/>
                              <a:gd name="T53" fmla="*/ 26 h 103"/>
                              <a:gd name="T54" fmla="*/ 66 w 74"/>
                              <a:gd name="T55" fmla="*/ 22 h 103"/>
                              <a:gd name="T56" fmla="*/ 59 w 74"/>
                              <a:gd name="T57" fmla="*/ 18 h 103"/>
                              <a:gd name="T58" fmla="*/ 50 w 74"/>
                              <a:gd name="T59" fmla="*/ 14 h 103"/>
                              <a:gd name="T60" fmla="*/ 32 w 74"/>
                              <a:gd name="T61" fmla="*/ 16 h 103"/>
                              <a:gd name="T62" fmla="*/ 20 w 74"/>
                              <a:gd name="T63" fmla="*/ 35 h 103"/>
                              <a:gd name="T64" fmla="*/ 19 w 74"/>
                              <a:gd name="T65" fmla="*/ 60 h 103"/>
                              <a:gd name="T66" fmla="*/ 22 w 74"/>
                              <a:gd name="T67" fmla="*/ 74 h 103"/>
                              <a:gd name="T68" fmla="*/ 29 w 74"/>
                              <a:gd name="T69" fmla="*/ 83 h 103"/>
                              <a:gd name="T70" fmla="*/ 38 w 74"/>
                              <a:gd name="T71" fmla="*/ 87 h 103"/>
                              <a:gd name="T72" fmla="*/ 51 w 74"/>
                              <a:gd name="T73" fmla="*/ 88 h 103"/>
                              <a:gd name="T74" fmla="*/ 59 w 74"/>
                              <a:gd name="T75" fmla="*/ 85 h 103"/>
                              <a:gd name="T76" fmla="*/ 66 w 74"/>
                              <a:gd name="T77" fmla="*/ 80 h 103"/>
                              <a:gd name="T78" fmla="*/ 71 w 74"/>
                              <a:gd name="T79" fmla="*/ 76 h 103"/>
                              <a:gd name="T80" fmla="*/ 73 w 74"/>
                              <a:gd name="T81" fmla="*/ 76 h 103"/>
                              <a:gd name="T82" fmla="*/ 74 w 74"/>
                              <a:gd name="T83" fmla="*/ 77 h 103"/>
                              <a:gd name="T84" fmla="*/ 74 w 74"/>
                              <a:gd name="T85" fmla="*/ 79 h 103"/>
                              <a:gd name="T86" fmla="*/ 74 w 74"/>
                              <a:gd name="T87" fmla="*/ 82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74" h="103">
                                <a:moveTo>
                                  <a:pt x="74" y="85"/>
                                </a:moveTo>
                                <a:lnTo>
                                  <a:pt x="74" y="86"/>
                                </a:lnTo>
                                <a:lnTo>
                                  <a:pt x="74" y="87"/>
                                </a:lnTo>
                                <a:lnTo>
                                  <a:pt x="74" y="88"/>
                                </a:lnTo>
                                <a:lnTo>
                                  <a:pt x="74" y="90"/>
                                </a:lnTo>
                                <a:lnTo>
                                  <a:pt x="74" y="91"/>
                                </a:lnTo>
                                <a:lnTo>
                                  <a:pt x="73" y="91"/>
                                </a:lnTo>
                                <a:lnTo>
                                  <a:pt x="73" y="92"/>
                                </a:lnTo>
                                <a:lnTo>
                                  <a:pt x="72" y="93"/>
                                </a:lnTo>
                                <a:lnTo>
                                  <a:pt x="71" y="95"/>
                                </a:lnTo>
                                <a:lnTo>
                                  <a:pt x="68" y="96"/>
                                </a:lnTo>
                                <a:lnTo>
                                  <a:pt x="64" y="98"/>
                                </a:lnTo>
                                <a:lnTo>
                                  <a:pt x="61" y="99"/>
                                </a:lnTo>
                                <a:lnTo>
                                  <a:pt x="57" y="101"/>
                                </a:lnTo>
                                <a:lnTo>
                                  <a:pt x="52" y="102"/>
                                </a:lnTo>
                                <a:lnTo>
                                  <a:pt x="47" y="103"/>
                                </a:lnTo>
                                <a:lnTo>
                                  <a:pt x="42" y="103"/>
                                </a:lnTo>
                                <a:lnTo>
                                  <a:pt x="32" y="102"/>
                                </a:lnTo>
                                <a:lnTo>
                                  <a:pt x="25" y="99"/>
                                </a:lnTo>
                                <a:lnTo>
                                  <a:pt x="18" y="96"/>
                                </a:lnTo>
                                <a:lnTo>
                                  <a:pt x="11" y="90"/>
                                </a:lnTo>
                                <a:lnTo>
                                  <a:pt x="6" y="83"/>
                                </a:lnTo>
                                <a:lnTo>
                                  <a:pt x="3" y="75"/>
                                </a:lnTo>
                                <a:lnTo>
                                  <a:pt x="2" y="64"/>
                                </a:lnTo>
                                <a:lnTo>
                                  <a:pt x="0" y="53"/>
                                </a:lnTo>
                                <a:lnTo>
                                  <a:pt x="2" y="39"/>
                                </a:lnTo>
                                <a:lnTo>
                                  <a:pt x="4" y="29"/>
                                </a:lnTo>
                                <a:lnTo>
                                  <a:pt x="8" y="19"/>
                                </a:lnTo>
                                <a:lnTo>
                                  <a:pt x="13" y="12"/>
                                </a:lnTo>
                                <a:lnTo>
                                  <a:pt x="20" y="7"/>
                                </a:lnTo>
                                <a:lnTo>
                                  <a:pt x="27" y="3"/>
                                </a:lnTo>
                                <a:lnTo>
                                  <a:pt x="35" y="1"/>
                                </a:lnTo>
                                <a:lnTo>
                                  <a:pt x="45" y="0"/>
                                </a:lnTo>
                                <a:lnTo>
                                  <a:pt x="48" y="0"/>
                                </a:lnTo>
                                <a:lnTo>
                                  <a:pt x="53" y="1"/>
                                </a:lnTo>
                                <a:lnTo>
                                  <a:pt x="57" y="2"/>
                                </a:lnTo>
                                <a:lnTo>
                                  <a:pt x="61" y="3"/>
                                </a:lnTo>
                                <a:lnTo>
                                  <a:pt x="64" y="5"/>
                                </a:lnTo>
                                <a:lnTo>
                                  <a:pt x="67" y="6"/>
                                </a:lnTo>
                                <a:lnTo>
                                  <a:pt x="69" y="8"/>
                                </a:lnTo>
                                <a:lnTo>
                                  <a:pt x="72" y="10"/>
                                </a:lnTo>
                                <a:lnTo>
                                  <a:pt x="72" y="11"/>
                                </a:lnTo>
                                <a:lnTo>
                                  <a:pt x="73" y="11"/>
                                </a:lnTo>
                                <a:lnTo>
                                  <a:pt x="73" y="12"/>
                                </a:lnTo>
                                <a:lnTo>
                                  <a:pt x="74" y="13"/>
                                </a:lnTo>
                                <a:lnTo>
                                  <a:pt x="74" y="13"/>
                                </a:lnTo>
                                <a:lnTo>
                                  <a:pt x="74" y="14"/>
                                </a:lnTo>
                                <a:lnTo>
                                  <a:pt x="74" y="17"/>
                                </a:lnTo>
                                <a:lnTo>
                                  <a:pt x="74" y="18"/>
                                </a:lnTo>
                                <a:lnTo>
                                  <a:pt x="74" y="22"/>
                                </a:lnTo>
                                <a:lnTo>
                                  <a:pt x="73" y="24"/>
                                </a:lnTo>
                                <a:lnTo>
                                  <a:pt x="72" y="26"/>
                                </a:lnTo>
                                <a:lnTo>
                                  <a:pt x="71" y="26"/>
                                </a:lnTo>
                                <a:lnTo>
                                  <a:pt x="69" y="26"/>
                                </a:lnTo>
                                <a:lnTo>
                                  <a:pt x="67" y="24"/>
                                </a:lnTo>
                                <a:lnTo>
                                  <a:pt x="66" y="22"/>
                                </a:lnTo>
                                <a:lnTo>
                                  <a:pt x="62" y="19"/>
                                </a:lnTo>
                                <a:lnTo>
                                  <a:pt x="59" y="18"/>
                                </a:lnTo>
                                <a:lnTo>
                                  <a:pt x="55" y="16"/>
                                </a:lnTo>
                                <a:lnTo>
                                  <a:pt x="50" y="14"/>
                                </a:lnTo>
                                <a:lnTo>
                                  <a:pt x="45" y="14"/>
                                </a:lnTo>
                                <a:lnTo>
                                  <a:pt x="32" y="16"/>
                                </a:lnTo>
                                <a:lnTo>
                                  <a:pt x="25" y="24"/>
                                </a:lnTo>
                                <a:lnTo>
                                  <a:pt x="20" y="35"/>
                                </a:lnTo>
                                <a:lnTo>
                                  <a:pt x="19" y="51"/>
                                </a:lnTo>
                                <a:lnTo>
                                  <a:pt x="19" y="60"/>
                                </a:lnTo>
                                <a:lnTo>
                                  <a:pt x="20" y="67"/>
                                </a:lnTo>
                                <a:lnTo>
                                  <a:pt x="22" y="74"/>
                                </a:lnTo>
                                <a:lnTo>
                                  <a:pt x="25" y="79"/>
                                </a:lnTo>
                                <a:lnTo>
                                  <a:pt x="29" y="83"/>
                                </a:lnTo>
                                <a:lnTo>
                                  <a:pt x="34" y="86"/>
                                </a:lnTo>
                                <a:lnTo>
                                  <a:pt x="38" y="87"/>
                                </a:lnTo>
                                <a:lnTo>
                                  <a:pt x="45" y="88"/>
                                </a:lnTo>
                                <a:lnTo>
                                  <a:pt x="51" y="88"/>
                                </a:lnTo>
                                <a:lnTo>
                                  <a:pt x="55" y="86"/>
                                </a:lnTo>
                                <a:lnTo>
                                  <a:pt x="59" y="85"/>
                                </a:lnTo>
                                <a:lnTo>
                                  <a:pt x="63" y="82"/>
                                </a:lnTo>
                                <a:lnTo>
                                  <a:pt x="66" y="80"/>
                                </a:lnTo>
                                <a:lnTo>
                                  <a:pt x="68" y="79"/>
                                </a:lnTo>
                                <a:lnTo>
                                  <a:pt x="71" y="76"/>
                                </a:lnTo>
                                <a:lnTo>
                                  <a:pt x="72" y="76"/>
                                </a:lnTo>
                                <a:lnTo>
                                  <a:pt x="73" y="76"/>
                                </a:lnTo>
                                <a:lnTo>
                                  <a:pt x="73" y="76"/>
                                </a:lnTo>
                                <a:lnTo>
                                  <a:pt x="74" y="77"/>
                                </a:lnTo>
                                <a:lnTo>
                                  <a:pt x="74" y="79"/>
                                </a:lnTo>
                                <a:lnTo>
                                  <a:pt x="74" y="79"/>
                                </a:lnTo>
                                <a:lnTo>
                                  <a:pt x="74" y="81"/>
                                </a:lnTo>
                                <a:lnTo>
                                  <a:pt x="74" y="82"/>
                                </a:lnTo>
                                <a:lnTo>
                                  <a:pt x="74" y="8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36" name="Freeform 801"/>
                        <wps:cNvSpPr>
                          <a:spLocks/>
                        </wps:cNvSpPr>
                        <wps:spPr bwMode="auto">
                          <a:xfrm>
                            <a:off x="3092451" y="1665287"/>
                            <a:ext cx="42863" cy="77788"/>
                          </a:xfrm>
                          <a:custGeom>
                            <a:avLst/>
                            <a:gdLst>
                              <a:gd name="T0" fmla="*/ 81 w 81"/>
                              <a:gd name="T1" fmla="*/ 144 h 147"/>
                              <a:gd name="T2" fmla="*/ 80 w 81"/>
                              <a:gd name="T3" fmla="*/ 146 h 147"/>
                              <a:gd name="T4" fmla="*/ 78 w 81"/>
                              <a:gd name="T5" fmla="*/ 146 h 147"/>
                              <a:gd name="T6" fmla="*/ 75 w 81"/>
                              <a:gd name="T7" fmla="*/ 147 h 147"/>
                              <a:gd name="T8" fmla="*/ 70 w 81"/>
                              <a:gd name="T9" fmla="*/ 147 h 147"/>
                              <a:gd name="T10" fmla="*/ 66 w 81"/>
                              <a:gd name="T11" fmla="*/ 146 h 147"/>
                              <a:gd name="T12" fmla="*/ 65 w 81"/>
                              <a:gd name="T13" fmla="*/ 146 h 147"/>
                              <a:gd name="T14" fmla="*/ 64 w 81"/>
                              <a:gd name="T15" fmla="*/ 144 h 147"/>
                              <a:gd name="T16" fmla="*/ 64 w 81"/>
                              <a:gd name="T17" fmla="*/ 88 h 147"/>
                              <a:gd name="T18" fmla="*/ 62 w 81"/>
                              <a:gd name="T19" fmla="*/ 75 h 147"/>
                              <a:gd name="T20" fmla="*/ 59 w 81"/>
                              <a:gd name="T21" fmla="*/ 67 h 147"/>
                              <a:gd name="T22" fmla="*/ 53 w 81"/>
                              <a:gd name="T23" fmla="*/ 62 h 147"/>
                              <a:gd name="T24" fmla="*/ 44 w 81"/>
                              <a:gd name="T25" fmla="*/ 59 h 147"/>
                              <a:gd name="T26" fmla="*/ 30 w 81"/>
                              <a:gd name="T27" fmla="*/ 64 h 147"/>
                              <a:gd name="T28" fmla="*/ 17 w 81"/>
                              <a:gd name="T29" fmla="*/ 78 h 147"/>
                              <a:gd name="T30" fmla="*/ 17 w 81"/>
                              <a:gd name="T31" fmla="*/ 144 h 147"/>
                              <a:gd name="T32" fmla="*/ 16 w 81"/>
                              <a:gd name="T33" fmla="*/ 146 h 147"/>
                              <a:gd name="T34" fmla="*/ 14 w 81"/>
                              <a:gd name="T35" fmla="*/ 146 h 147"/>
                              <a:gd name="T36" fmla="*/ 11 w 81"/>
                              <a:gd name="T37" fmla="*/ 147 h 147"/>
                              <a:gd name="T38" fmla="*/ 6 w 81"/>
                              <a:gd name="T39" fmla="*/ 147 h 147"/>
                              <a:gd name="T40" fmla="*/ 2 w 81"/>
                              <a:gd name="T41" fmla="*/ 146 h 147"/>
                              <a:gd name="T42" fmla="*/ 1 w 81"/>
                              <a:gd name="T43" fmla="*/ 146 h 147"/>
                              <a:gd name="T44" fmla="*/ 0 w 81"/>
                              <a:gd name="T45" fmla="*/ 144 h 147"/>
                              <a:gd name="T46" fmla="*/ 0 w 81"/>
                              <a:gd name="T47" fmla="*/ 4 h 147"/>
                              <a:gd name="T48" fmla="*/ 0 w 81"/>
                              <a:gd name="T49" fmla="*/ 3 h 147"/>
                              <a:gd name="T50" fmla="*/ 1 w 81"/>
                              <a:gd name="T51" fmla="*/ 2 h 147"/>
                              <a:gd name="T52" fmla="*/ 5 w 81"/>
                              <a:gd name="T53" fmla="*/ 0 h 147"/>
                              <a:gd name="T54" fmla="*/ 8 w 81"/>
                              <a:gd name="T55" fmla="*/ 0 h 147"/>
                              <a:gd name="T56" fmla="*/ 13 w 81"/>
                              <a:gd name="T57" fmla="*/ 0 h 147"/>
                              <a:gd name="T58" fmla="*/ 16 w 81"/>
                              <a:gd name="T59" fmla="*/ 2 h 147"/>
                              <a:gd name="T60" fmla="*/ 17 w 81"/>
                              <a:gd name="T61" fmla="*/ 3 h 147"/>
                              <a:gd name="T62" fmla="*/ 17 w 81"/>
                              <a:gd name="T63" fmla="*/ 4 h 147"/>
                              <a:gd name="T64" fmla="*/ 24 w 81"/>
                              <a:gd name="T65" fmla="*/ 53 h 147"/>
                              <a:gd name="T66" fmla="*/ 39 w 81"/>
                              <a:gd name="T67" fmla="*/ 46 h 147"/>
                              <a:gd name="T68" fmla="*/ 56 w 81"/>
                              <a:gd name="T69" fmla="*/ 45 h 147"/>
                              <a:gd name="T70" fmla="*/ 69 w 81"/>
                              <a:gd name="T71" fmla="*/ 52 h 147"/>
                              <a:gd name="T72" fmla="*/ 77 w 81"/>
                              <a:gd name="T73" fmla="*/ 62 h 147"/>
                              <a:gd name="T74" fmla="*/ 81 w 81"/>
                              <a:gd name="T75" fmla="*/ 77 h 147"/>
                              <a:gd name="T76" fmla="*/ 81 w 81"/>
                              <a:gd name="T77" fmla="*/ 143 h 1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81" h="147">
                                <a:moveTo>
                                  <a:pt x="81" y="143"/>
                                </a:moveTo>
                                <a:lnTo>
                                  <a:pt x="81" y="144"/>
                                </a:lnTo>
                                <a:lnTo>
                                  <a:pt x="80" y="144"/>
                                </a:lnTo>
                                <a:lnTo>
                                  <a:pt x="80" y="146"/>
                                </a:lnTo>
                                <a:lnTo>
                                  <a:pt x="78" y="146"/>
                                </a:lnTo>
                                <a:lnTo>
                                  <a:pt x="78" y="146"/>
                                </a:lnTo>
                                <a:lnTo>
                                  <a:pt x="76" y="147"/>
                                </a:lnTo>
                                <a:lnTo>
                                  <a:pt x="75" y="147"/>
                                </a:lnTo>
                                <a:lnTo>
                                  <a:pt x="72" y="147"/>
                                </a:lnTo>
                                <a:lnTo>
                                  <a:pt x="70" y="147"/>
                                </a:lnTo>
                                <a:lnTo>
                                  <a:pt x="67" y="147"/>
                                </a:lnTo>
                                <a:lnTo>
                                  <a:pt x="66" y="146"/>
                                </a:lnTo>
                                <a:lnTo>
                                  <a:pt x="65" y="146"/>
                                </a:lnTo>
                                <a:lnTo>
                                  <a:pt x="65" y="146"/>
                                </a:lnTo>
                                <a:lnTo>
                                  <a:pt x="64" y="144"/>
                                </a:lnTo>
                                <a:lnTo>
                                  <a:pt x="64" y="144"/>
                                </a:lnTo>
                                <a:lnTo>
                                  <a:pt x="64" y="143"/>
                                </a:lnTo>
                                <a:lnTo>
                                  <a:pt x="64" y="88"/>
                                </a:lnTo>
                                <a:lnTo>
                                  <a:pt x="64" y="80"/>
                                </a:lnTo>
                                <a:lnTo>
                                  <a:pt x="62" y="75"/>
                                </a:lnTo>
                                <a:lnTo>
                                  <a:pt x="61" y="71"/>
                                </a:lnTo>
                                <a:lnTo>
                                  <a:pt x="59" y="67"/>
                                </a:lnTo>
                                <a:lnTo>
                                  <a:pt x="56" y="63"/>
                                </a:lnTo>
                                <a:lnTo>
                                  <a:pt x="53" y="62"/>
                                </a:lnTo>
                                <a:lnTo>
                                  <a:pt x="49" y="59"/>
                                </a:lnTo>
                                <a:lnTo>
                                  <a:pt x="44" y="59"/>
                                </a:lnTo>
                                <a:lnTo>
                                  <a:pt x="37" y="61"/>
                                </a:lnTo>
                                <a:lnTo>
                                  <a:pt x="30" y="64"/>
                                </a:lnTo>
                                <a:lnTo>
                                  <a:pt x="24" y="69"/>
                                </a:lnTo>
                                <a:lnTo>
                                  <a:pt x="17" y="78"/>
                                </a:lnTo>
                                <a:lnTo>
                                  <a:pt x="17" y="143"/>
                                </a:lnTo>
                                <a:lnTo>
                                  <a:pt x="17" y="144"/>
                                </a:lnTo>
                                <a:lnTo>
                                  <a:pt x="17" y="144"/>
                                </a:lnTo>
                                <a:lnTo>
                                  <a:pt x="16" y="146"/>
                                </a:lnTo>
                                <a:lnTo>
                                  <a:pt x="16" y="146"/>
                                </a:lnTo>
                                <a:lnTo>
                                  <a:pt x="14" y="146"/>
                                </a:lnTo>
                                <a:lnTo>
                                  <a:pt x="13" y="147"/>
                                </a:lnTo>
                                <a:lnTo>
                                  <a:pt x="11" y="147"/>
                                </a:lnTo>
                                <a:lnTo>
                                  <a:pt x="8" y="147"/>
                                </a:lnTo>
                                <a:lnTo>
                                  <a:pt x="6" y="147"/>
                                </a:lnTo>
                                <a:lnTo>
                                  <a:pt x="5" y="147"/>
                                </a:lnTo>
                                <a:lnTo>
                                  <a:pt x="2" y="146"/>
                                </a:lnTo>
                                <a:lnTo>
                                  <a:pt x="1" y="146"/>
                                </a:lnTo>
                                <a:lnTo>
                                  <a:pt x="1" y="146"/>
                                </a:lnTo>
                                <a:lnTo>
                                  <a:pt x="0" y="144"/>
                                </a:lnTo>
                                <a:lnTo>
                                  <a:pt x="0" y="144"/>
                                </a:lnTo>
                                <a:lnTo>
                                  <a:pt x="0" y="143"/>
                                </a:lnTo>
                                <a:lnTo>
                                  <a:pt x="0" y="4"/>
                                </a:lnTo>
                                <a:lnTo>
                                  <a:pt x="0" y="3"/>
                                </a:lnTo>
                                <a:lnTo>
                                  <a:pt x="0" y="3"/>
                                </a:lnTo>
                                <a:lnTo>
                                  <a:pt x="1" y="2"/>
                                </a:lnTo>
                                <a:lnTo>
                                  <a:pt x="1" y="2"/>
                                </a:lnTo>
                                <a:lnTo>
                                  <a:pt x="2" y="2"/>
                                </a:lnTo>
                                <a:lnTo>
                                  <a:pt x="5" y="0"/>
                                </a:lnTo>
                                <a:lnTo>
                                  <a:pt x="6" y="0"/>
                                </a:lnTo>
                                <a:lnTo>
                                  <a:pt x="8" y="0"/>
                                </a:lnTo>
                                <a:lnTo>
                                  <a:pt x="11" y="0"/>
                                </a:lnTo>
                                <a:lnTo>
                                  <a:pt x="13" y="0"/>
                                </a:lnTo>
                                <a:lnTo>
                                  <a:pt x="14" y="2"/>
                                </a:lnTo>
                                <a:lnTo>
                                  <a:pt x="16" y="2"/>
                                </a:lnTo>
                                <a:lnTo>
                                  <a:pt x="16" y="2"/>
                                </a:lnTo>
                                <a:lnTo>
                                  <a:pt x="17" y="3"/>
                                </a:lnTo>
                                <a:lnTo>
                                  <a:pt x="17" y="3"/>
                                </a:lnTo>
                                <a:lnTo>
                                  <a:pt x="17" y="4"/>
                                </a:lnTo>
                                <a:lnTo>
                                  <a:pt x="17" y="61"/>
                                </a:lnTo>
                                <a:lnTo>
                                  <a:pt x="24" y="53"/>
                                </a:lnTo>
                                <a:lnTo>
                                  <a:pt x="32" y="48"/>
                                </a:lnTo>
                                <a:lnTo>
                                  <a:pt x="39" y="46"/>
                                </a:lnTo>
                                <a:lnTo>
                                  <a:pt x="48" y="45"/>
                                </a:lnTo>
                                <a:lnTo>
                                  <a:pt x="56" y="45"/>
                                </a:lnTo>
                                <a:lnTo>
                                  <a:pt x="62" y="48"/>
                                </a:lnTo>
                                <a:lnTo>
                                  <a:pt x="69" y="52"/>
                                </a:lnTo>
                                <a:lnTo>
                                  <a:pt x="74" y="57"/>
                                </a:lnTo>
                                <a:lnTo>
                                  <a:pt x="77" y="62"/>
                                </a:lnTo>
                                <a:lnTo>
                                  <a:pt x="78" y="69"/>
                                </a:lnTo>
                                <a:lnTo>
                                  <a:pt x="81" y="77"/>
                                </a:lnTo>
                                <a:lnTo>
                                  <a:pt x="81" y="87"/>
                                </a:lnTo>
                                <a:lnTo>
                                  <a:pt x="81" y="14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37" name="Freeform 802"/>
                        <wps:cNvSpPr>
                          <a:spLocks/>
                        </wps:cNvSpPr>
                        <wps:spPr bwMode="auto">
                          <a:xfrm>
                            <a:off x="3151188" y="1689100"/>
                            <a:ext cx="30163" cy="53975"/>
                          </a:xfrm>
                          <a:custGeom>
                            <a:avLst/>
                            <a:gdLst>
                              <a:gd name="T0" fmla="*/ 55 w 55"/>
                              <a:gd name="T1" fmla="*/ 13 h 102"/>
                              <a:gd name="T2" fmla="*/ 55 w 55"/>
                              <a:gd name="T3" fmla="*/ 16 h 102"/>
                              <a:gd name="T4" fmla="*/ 54 w 55"/>
                              <a:gd name="T5" fmla="*/ 18 h 102"/>
                              <a:gd name="T6" fmla="*/ 53 w 55"/>
                              <a:gd name="T7" fmla="*/ 18 h 102"/>
                              <a:gd name="T8" fmla="*/ 51 w 55"/>
                              <a:gd name="T9" fmla="*/ 18 h 102"/>
                              <a:gd name="T10" fmla="*/ 49 w 55"/>
                              <a:gd name="T11" fmla="*/ 18 h 102"/>
                              <a:gd name="T12" fmla="*/ 46 w 55"/>
                              <a:gd name="T13" fmla="*/ 17 h 102"/>
                              <a:gd name="T14" fmla="*/ 43 w 55"/>
                              <a:gd name="T15" fmla="*/ 16 h 102"/>
                              <a:gd name="T16" fmla="*/ 38 w 55"/>
                              <a:gd name="T17" fmla="*/ 16 h 102"/>
                              <a:gd name="T18" fmla="*/ 33 w 55"/>
                              <a:gd name="T19" fmla="*/ 18 h 102"/>
                              <a:gd name="T20" fmla="*/ 27 w 55"/>
                              <a:gd name="T21" fmla="*/ 23 h 102"/>
                              <a:gd name="T22" fmla="*/ 21 w 55"/>
                              <a:gd name="T23" fmla="*/ 32 h 102"/>
                              <a:gd name="T24" fmla="*/ 17 w 55"/>
                              <a:gd name="T25" fmla="*/ 98 h 102"/>
                              <a:gd name="T26" fmla="*/ 17 w 55"/>
                              <a:gd name="T27" fmla="*/ 99 h 102"/>
                              <a:gd name="T28" fmla="*/ 16 w 55"/>
                              <a:gd name="T29" fmla="*/ 101 h 102"/>
                              <a:gd name="T30" fmla="*/ 13 w 55"/>
                              <a:gd name="T31" fmla="*/ 102 h 102"/>
                              <a:gd name="T32" fmla="*/ 8 w 55"/>
                              <a:gd name="T33" fmla="*/ 102 h 102"/>
                              <a:gd name="T34" fmla="*/ 5 w 55"/>
                              <a:gd name="T35" fmla="*/ 102 h 102"/>
                              <a:gd name="T36" fmla="*/ 2 w 55"/>
                              <a:gd name="T37" fmla="*/ 101 h 102"/>
                              <a:gd name="T38" fmla="*/ 1 w 55"/>
                              <a:gd name="T39" fmla="*/ 99 h 102"/>
                              <a:gd name="T40" fmla="*/ 0 w 55"/>
                              <a:gd name="T41" fmla="*/ 98 h 102"/>
                              <a:gd name="T42" fmla="*/ 0 w 55"/>
                              <a:gd name="T43" fmla="*/ 3 h 102"/>
                              <a:gd name="T44" fmla="*/ 1 w 55"/>
                              <a:gd name="T45" fmla="*/ 2 h 102"/>
                              <a:gd name="T46" fmla="*/ 2 w 55"/>
                              <a:gd name="T47" fmla="*/ 2 h 102"/>
                              <a:gd name="T48" fmla="*/ 6 w 55"/>
                              <a:gd name="T49" fmla="*/ 1 h 102"/>
                              <a:gd name="T50" fmla="*/ 10 w 55"/>
                              <a:gd name="T51" fmla="*/ 1 h 102"/>
                              <a:gd name="T52" fmla="*/ 13 w 55"/>
                              <a:gd name="T53" fmla="*/ 2 h 102"/>
                              <a:gd name="T54" fmla="*/ 14 w 55"/>
                              <a:gd name="T55" fmla="*/ 2 h 102"/>
                              <a:gd name="T56" fmla="*/ 16 w 55"/>
                              <a:gd name="T57" fmla="*/ 3 h 102"/>
                              <a:gd name="T58" fmla="*/ 16 w 55"/>
                              <a:gd name="T59" fmla="*/ 18 h 102"/>
                              <a:gd name="T60" fmla="*/ 23 w 55"/>
                              <a:gd name="T61" fmla="*/ 10 h 102"/>
                              <a:gd name="T62" fmla="*/ 29 w 55"/>
                              <a:gd name="T63" fmla="*/ 3 h 102"/>
                              <a:gd name="T64" fmla="*/ 35 w 55"/>
                              <a:gd name="T65" fmla="*/ 1 h 102"/>
                              <a:gd name="T66" fmla="*/ 42 w 55"/>
                              <a:gd name="T67" fmla="*/ 0 h 102"/>
                              <a:gd name="T68" fmla="*/ 44 w 55"/>
                              <a:gd name="T69" fmla="*/ 0 h 102"/>
                              <a:gd name="T70" fmla="*/ 48 w 55"/>
                              <a:gd name="T71" fmla="*/ 1 h 102"/>
                              <a:gd name="T72" fmla="*/ 51 w 55"/>
                              <a:gd name="T73" fmla="*/ 1 h 102"/>
                              <a:gd name="T74" fmla="*/ 54 w 55"/>
                              <a:gd name="T75" fmla="*/ 2 h 102"/>
                              <a:gd name="T76" fmla="*/ 54 w 55"/>
                              <a:gd name="T77" fmla="*/ 3 h 102"/>
                              <a:gd name="T78" fmla="*/ 55 w 55"/>
                              <a:gd name="T79" fmla="*/ 5 h 102"/>
                              <a:gd name="T80" fmla="*/ 55 w 55"/>
                              <a:gd name="T81" fmla="*/ 7 h 102"/>
                              <a:gd name="T82" fmla="*/ 55 w 55"/>
                              <a:gd name="T83" fmla="*/ 1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5" h="102">
                                <a:moveTo>
                                  <a:pt x="55" y="11"/>
                                </a:moveTo>
                                <a:lnTo>
                                  <a:pt x="55" y="13"/>
                                </a:lnTo>
                                <a:lnTo>
                                  <a:pt x="55" y="14"/>
                                </a:lnTo>
                                <a:lnTo>
                                  <a:pt x="55" y="16"/>
                                </a:lnTo>
                                <a:lnTo>
                                  <a:pt x="55" y="17"/>
                                </a:lnTo>
                                <a:lnTo>
                                  <a:pt x="54" y="18"/>
                                </a:lnTo>
                                <a:lnTo>
                                  <a:pt x="54" y="18"/>
                                </a:lnTo>
                                <a:lnTo>
                                  <a:pt x="53" y="18"/>
                                </a:lnTo>
                                <a:lnTo>
                                  <a:pt x="53" y="18"/>
                                </a:lnTo>
                                <a:lnTo>
                                  <a:pt x="51" y="18"/>
                                </a:lnTo>
                                <a:lnTo>
                                  <a:pt x="50" y="18"/>
                                </a:lnTo>
                                <a:lnTo>
                                  <a:pt x="49" y="18"/>
                                </a:lnTo>
                                <a:lnTo>
                                  <a:pt x="48" y="17"/>
                                </a:lnTo>
                                <a:lnTo>
                                  <a:pt x="46" y="17"/>
                                </a:lnTo>
                                <a:lnTo>
                                  <a:pt x="44" y="17"/>
                                </a:lnTo>
                                <a:lnTo>
                                  <a:pt x="43" y="16"/>
                                </a:lnTo>
                                <a:lnTo>
                                  <a:pt x="40" y="16"/>
                                </a:lnTo>
                                <a:lnTo>
                                  <a:pt x="38" y="16"/>
                                </a:lnTo>
                                <a:lnTo>
                                  <a:pt x="35" y="17"/>
                                </a:lnTo>
                                <a:lnTo>
                                  <a:pt x="33" y="18"/>
                                </a:lnTo>
                                <a:lnTo>
                                  <a:pt x="29" y="21"/>
                                </a:lnTo>
                                <a:lnTo>
                                  <a:pt x="27" y="23"/>
                                </a:lnTo>
                                <a:lnTo>
                                  <a:pt x="24" y="27"/>
                                </a:lnTo>
                                <a:lnTo>
                                  <a:pt x="21" y="32"/>
                                </a:lnTo>
                                <a:lnTo>
                                  <a:pt x="17" y="37"/>
                                </a:lnTo>
                                <a:lnTo>
                                  <a:pt x="17" y="98"/>
                                </a:lnTo>
                                <a:lnTo>
                                  <a:pt x="17" y="99"/>
                                </a:lnTo>
                                <a:lnTo>
                                  <a:pt x="17" y="99"/>
                                </a:lnTo>
                                <a:lnTo>
                                  <a:pt x="17" y="101"/>
                                </a:lnTo>
                                <a:lnTo>
                                  <a:pt x="16" y="101"/>
                                </a:lnTo>
                                <a:lnTo>
                                  <a:pt x="14" y="101"/>
                                </a:lnTo>
                                <a:lnTo>
                                  <a:pt x="13" y="102"/>
                                </a:lnTo>
                                <a:lnTo>
                                  <a:pt x="11" y="102"/>
                                </a:lnTo>
                                <a:lnTo>
                                  <a:pt x="8" y="102"/>
                                </a:lnTo>
                                <a:lnTo>
                                  <a:pt x="6" y="102"/>
                                </a:lnTo>
                                <a:lnTo>
                                  <a:pt x="5" y="102"/>
                                </a:lnTo>
                                <a:lnTo>
                                  <a:pt x="3" y="101"/>
                                </a:lnTo>
                                <a:lnTo>
                                  <a:pt x="2" y="101"/>
                                </a:lnTo>
                                <a:lnTo>
                                  <a:pt x="1" y="101"/>
                                </a:lnTo>
                                <a:lnTo>
                                  <a:pt x="1" y="99"/>
                                </a:lnTo>
                                <a:lnTo>
                                  <a:pt x="0" y="99"/>
                                </a:lnTo>
                                <a:lnTo>
                                  <a:pt x="0" y="98"/>
                                </a:lnTo>
                                <a:lnTo>
                                  <a:pt x="0" y="5"/>
                                </a:lnTo>
                                <a:lnTo>
                                  <a:pt x="0" y="3"/>
                                </a:lnTo>
                                <a:lnTo>
                                  <a:pt x="1" y="3"/>
                                </a:lnTo>
                                <a:lnTo>
                                  <a:pt x="1" y="2"/>
                                </a:lnTo>
                                <a:lnTo>
                                  <a:pt x="2" y="2"/>
                                </a:lnTo>
                                <a:lnTo>
                                  <a:pt x="2" y="2"/>
                                </a:lnTo>
                                <a:lnTo>
                                  <a:pt x="5" y="1"/>
                                </a:lnTo>
                                <a:lnTo>
                                  <a:pt x="6" y="1"/>
                                </a:lnTo>
                                <a:lnTo>
                                  <a:pt x="8" y="1"/>
                                </a:lnTo>
                                <a:lnTo>
                                  <a:pt x="10" y="1"/>
                                </a:lnTo>
                                <a:lnTo>
                                  <a:pt x="12" y="1"/>
                                </a:lnTo>
                                <a:lnTo>
                                  <a:pt x="13" y="2"/>
                                </a:lnTo>
                                <a:lnTo>
                                  <a:pt x="14" y="2"/>
                                </a:lnTo>
                                <a:lnTo>
                                  <a:pt x="14" y="2"/>
                                </a:lnTo>
                                <a:lnTo>
                                  <a:pt x="16" y="3"/>
                                </a:lnTo>
                                <a:lnTo>
                                  <a:pt x="16" y="3"/>
                                </a:lnTo>
                                <a:lnTo>
                                  <a:pt x="16" y="5"/>
                                </a:lnTo>
                                <a:lnTo>
                                  <a:pt x="16" y="18"/>
                                </a:lnTo>
                                <a:lnTo>
                                  <a:pt x="19" y="13"/>
                                </a:lnTo>
                                <a:lnTo>
                                  <a:pt x="23" y="10"/>
                                </a:lnTo>
                                <a:lnTo>
                                  <a:pt x="27" y="6"/>
                                </a:lnTo>
                                <a:lnTo>
                                  <a:pt x="29" y="3"/>
                                </a:lnTo>
                                <a:lnTo>
                                  <a:pt x="33" y="1"/>
                                </a:lnTo>
                                <a:lnTo>
                                  <a:pt x="35" y="1"/>
                                </a:lnTo>
                                <a:lnTo>
                                  <a:pt x="38" y="0"/>
                                </a:lnTo>
                                <a:lnTo>
                                  <a:pt x="42" y="0"/>
                                </a:lnTo>
                                <a:lnTo>
                                  <a:pt x="43" y="0"/>
                                </a:lnTo>
                                <a:lnTo>
                                  <a:pt x="44" y="0"/>
                                </a:lnTo>
                                <a:lnTo>
                                  <a:pt x="46" y="0"/>
                                </a:lnTo>
                                <a:lnTo>
                                  <a:pt x="48" y="1"/>
                                </a:lnTo>
                                <a:lnTo>
                                  <a:pt x="50" y="1"/>
                                </a:lnTo>
                                <a:lnTo>
                                  <a:pt x="51" y="1"/>
                                </a:lnTo>
                                <a:lnTo>
                                  <a:pt x="53" y="2"/>
                                </a:lnTo>
                                <a:lnTo>
                                  <a:pt x="54" y="2"/>
                                </a:lnTo>
                                <a:lnTo>
                                  <a:pt x="54" y="3"/>
                                </a:lnTo>
                                <a:lnTo>
                                  <a:pt x="54" y="3"/>
                                </a:lnTo>
                                <a:lnTo>
                                  <a:pt x="55" y="3"/>
                                </a:lnTo>
                                <a:lnTo>
                                  <a:pt x="55" y="5"/>
                                </a:lnTo>
                                <a:lnTo>
                                  <a:pt x="55" y="6"/>
                                </a:lnTo>
                                <a:lnTo>
                                  <a:pt x="55" y="7"/>
                                </a:lnTo>
                                <a:lnTo>
                                  <a:pt x="55" y="8"/>
                                </a:lnTo>
                                <a:lnTo>
                                  <a:pt x="55" y="1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38" name="Freeform 803"/>
                        <wps:cNvSpPr>
                          <a:spLocks noEditPoints="1"/>
                        </wps:cNvSpPr>
                        <wps:spPr bwMode="auto">
                          <a:xfrm>
                            <a:off x="3186113" y="1689100"/>
                            <a:ext cx="49213" cy="55563"/>
                          </a:xfrm>
                          <a:custGeom>
                            <a:avLst/>
                            <a:gdLst>
                              <a:gd name="T0" fmla="*/ 94 w 94"/>
                              <a:gd name="T1" fmla="*/ 61 h 103"/>
                              <a:gd name="T2" fmla="*/ 87 w 94"/>
                              <a:gd name="T3" fmla="*/ 81 h 103"/>
                              <a:gd name="T4" fmla="*/ 75 w 94"/>
                              <a:gd name="T5" fmla="*/ 95 h 103"/>
                              <a:gd name="T6" fmla="*/ 58 w 94"/>
                              <a:gd name="T7" fmla="*/ 102 h 103"/>
                              <a:gd name="T8" fmla="*/ 34 w 94"/>
                              <a:gd name="T9" fmla="*/ 102 h 103"/>
                              <a:gd name="T10" fmla="*/ 17 w 94"/>
                              <a:gd name="T11" fmla="*/ 96 h 103"/>
                              <a:gd name="T12" fmla="*/ 6 w 94"/>
                              <a:gd name="T13" fmla="*/ 82 h 103"/>
                              <a:gd name="T14" fmla="*/ 0 w 94"/>
                              <a:gd name="T15" fmla="*/ 64 h 103"/>
                              <a:gd name="T16" fmla="*/ 0 w 94"/>
                              <a:gd name="T17" fmla="*/ 42 h 103"/>
                              <a:gd name="T18" fmla="*/ 6 w 94"/>
                              <a:gd name="T19" fmla="*/ 22 h 103"/>
                              <a:gd name="T20" fmla="*/ 18 w 94"/>
                              <a:gd name="T21" fmla="*/ 8 h 103"/>
                              <a:gd name="T22" fmla="*/ 37 w 94"/>
                              <a:gd name="T23" fmla="*/ 1 h 103"/>
                              <a:gd name="T24" fmla="*/ 59 w 94"/>
                              <a:gd name="T25" fmla="*/ 1 h 103"/>
                              <a:gd name="T26" fmla="*/ 76 w 94"/>
                              <a:gd name="T27" fmla="*/ 7 h 103"/>
                              <a:gd name="T28" fmla="*/ 87 w 94"/>
                              <a:gd name="T29" fmla="*/ 21 h 103"/>
                              <a:gd name="T30" fmla="*/ 94 w 94"/>
                              <a:gd name="T31" fmla="*/ 39 h 103"/>
                              <a:gd name="T32" fmla="*/ 76 w 94"/>
                              <a:gd name="T33" fmla="*/ 51 h 103"/>
                              <a:gd name="T34" fmla="*/ 74 w 94"/>
                              <a:gd name="T35" fmla="*/ 37 h 103"/>
                              <a:gd name="T36" fmla="*/ 70 w 94"/>
                              <a:gd name="T37" fmla="*/ 26 h 103"/>
                              <a:gd name="T38" fmla="*/ 62 w 94"/>
                              <a:gd name="T39" fmla="*/ 17 h 103"/>
                              <a:gd name="T40" fmla="*/ 47 w 94"/>
                              <a:gd name="T41" fmla="*/ 14 h 103"/>
                              <a:gd name="T42" fmla="*/ 34 w 94"/>
                              <a:gd name="T43" fmla="*/ 17 h 103"/>
                              <a:gd name="T44" fmla="*/ 25 w 94"/>
                              <a:gd name="T45" fmla="*/ 24 h 103"/>
                              <a:gd name="T46" fmla="*/ 20 w 94"/>
                              <a:gd name="T47" fmla="*/ 37 h 103"/>
                              <a:gd name="T48" fmla="*/ 18 w 94"/>
                              <a:gd name="T49" fmla="*/ 51 h 103"/>
                              <a:gd name="T50" fmla="*/ 20 w 94"/>
                              <a:gd name="T51" fmla="*/ 66 h 103"/>
                              <a:gd name="T52" fmla="*/ 25 w 94"/>
                              <a:gd name="T53" fmla="*/ 77 h 103"/>
                              <a:gd name="T54" fmla="*/ 33 w 94"/>
                              <a:gd name="T55" fmla="*/ 86 h 103"/>
                              <a:gd name="T56" fmla="*/ 47 w 94"/>
                              <a:gd name="T57" fmla="*/ 88 h 103"/>
                              <a:gd name="T58" fmla="*/ 60 w 94"/>
                              <a:gd name="T59" fmla="*/ 86 h 103"/>
                              <a:gd name="T60" fmla="*/ 69 w 94"/>
                              <a:gd name="T61" fmla="*/ 79 h 103"/>
                              <a:gd name="T62" fmla="*/ 74 w 94"/>
                              <a:gd name="T63" fmla="*/ 66 h 103"/>
                              <a:gd name="T64" fmla="*/ 76 w 94"/>
                              <a:gd name="T65" fmla="*/ 51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4" h="103">
                                <a:moveTo>
                                  <a:pt x="94" y="50"/>
                                </a:moveTo>
                                <a:lnTo>
                                  <a:pt x="94" y="61"/>
                                </a:lnTo>
                                <a:lnTo>
                                  <a:pt x="91" y="71"/>
                                </a:lnTo>
                                <a:lnTo>
                                  <a:pt x="87" y="81"/>
                                </a:lnTo>
                                <a:lnTo>
                                  <a:pt x="81" y="88"/>
                                </a:lnTo>
                                <a:lnTo>
                                  <a:pt x="75" y="95"/>
                                </a:lnTo>
                                <a:lnTo>
                                  <a:pt x="66" y="99"/>
                                </a:lnTo>
                                <a:lnTo>
                                  <a:pt x="58" y="102"/>
                                </a:lnTo>
                                <a:lnTo>
                                  <a:pt x="46" y="103"/>
                                </a:lnTo>
                                <a:lnTo>
                                  <a:pt x="34" y="102"/>
                                </a:lnTo>
                                <a:lnTo>
                                  <a:pt x="26" y="99"/>
                                </a:lnTo>
                                <a:lnTo>
                                  <a:pt x="17" y="96"/>
                                </a:lnTo>
                                <a:lnTo>
                                  <a:pt x="11" y="90"/>
                                </a:lnTo>
                                <a:lnTo>
                                  <a:pt x="6" y="82"/>
                                </a:lnTo>
                                <a:lnTo>
                                  <a:pt x="2" y="74"/>
                                </a:lnTo>
                                <a:lnTo>
                                  <a:pt x="0" y="64"/>
                                </a:lnTo>
                                <a:lnTo>
                                  <a:pt x="0" y="53"/>
                                </a:lnTo>
                                <a:lnTo>
                                  <a:pt x="0" y="42"/>
                                </a:lnTo>
                                <a:lnTo>
                                  <a:pt x="2" y="32"/>
                                </a:lnTo>
                                <a:lnTo>
                                  <a:pt x="6" y="22"/>
                                </a:lnTo>
                                <a:lnTo>
                                  <a:pt x="12" y="14"/>
                                </a:lnTo>
                                <a:lnTo>
                                  <a:pt x="18" y="8"/>
                                </a:lnTo>
                                <a:lnTo>
                                  <a:pt x="27" y="3"/>
                                </a:lnTo>
                                <a:lnTo>
                                  <a:pt x="37" y="1"/>
                                </a:lnTo>
                                <a:lnTo>
                                  <a:pt x="48" y="0"/>
                                </a:lnTo>
                                <a:lnTo>
                                  <a:pt x="59" y="1"/>
                                </a:lnTo>
                                <a:lnTo>
                                  <a:pt x="68" y="3"/>
                                </a:lnTo>
                                <a:lnTo>
                                  <a:pt x="76" y="7"/>
                                </a:lnTo>
                                <a:lnTo>
                                  <a:pt x="82" y="13"/>
                                </a:lnTo>
                                <a:lnTo>
                                  <a:pt x="87" y="21"/>
                                </a:lnTo>
                                <a:lnTo>
                                  <a:pt x="91" y="29"/>
                                </a:lnTo>
                                <a:lnTo>
                                  <a:pt x="94" y="39"/>
                                </a:lnTo>
                                <a:lnTo>
                                  <a:pt x="94" y="50"/>
                                </a:lnTo>
                                <a:close/>
                                <a:moveTo>
                                  <a:pt x="76" y="51"/>
                                </a:moveTo>
                                <a:lnTo>
                                  <a:pt x="75" y="44"/>
                                </a:lnTo>
                                <a:lnTo>
                                  <a:pt x="74" y="37"/>
                                </a:lnTo>
                                <a:lnTo>
                                  <a:pt x="73" y="30"/>
                                </a:lnTo>
                                <a:lnTo>
                                  <a:pt x="70" y="26"/>
                                </a:lnTo>
                                <a:lnTo>
                                  <a:pt x="66" y="21"/>
                                </a:lnTo>
                                <a:lnTo>
                                  <a:pt x="62" y="17"/>
                                </a:lnTo>
                                <a:lnTo>
                                  <a:pt x="55" y="14"/>
                                </a:lnTo>
                                <a:lnTo>
                                  <a:pt x="47" y="14"/>
                                </a:lnTo>
                                <a:lnTo>
                                  <a:pt x="39" y="14"/>
                                </a:lnTo>
                                <a:lnTo>
                                  <a:pt x="34" y="17"/>
                                </a:lnTo>
                                <a:lnTo>
                                  <a:pt x="30" y="19"/>
                                </a:lnTo>
                                <a:lnTo>
                                  <a:pt x="25" y="24"/>
                                </a:lnTo>
                                <a:lnTo>
                                  <a:pt x="22" y="29"/>
                                </a:lnTo>
                                <a:lnTo>
                                  <a:pt x="20" y="37"/>
                                </a:lnTo>
                                <a:lnTo>
                                  <a:pt x="18" y="43"/>
                                </a:lnTo>
                                <a:lnTo>
                                  <a:pt x="18" y="51"/>
                                </a:lnTo>
                                <a:lnTo>
                                  <a:pt x="18" y="59"/>
                                </a:lnTo>
                                <a:lnTo>
                                  <a:pt x="20" y="66"/>
                                </a:lnTo>
                                <a:lnTo>
                                  <a:pt x="21" y="72"/>
                                </a:lnTo>
                                <a:lnTo>
                                  <a:pt x="25" y="77"/>
                                </a:lnTo>
                                <a:lnTo>
                                  <a:pt x="28" y="82"/>
                                </a:lnTo>
                                <a:lnTo>
                                  <a:pt x="33" y="86"/>
                                </a:lnTo>
                                <a:lnTo>
                                  <a:pt x="39" y="88"/>
                                </a:lnTo>
                                <a:lnTo>
                                  <a:pt x="47" y="88"/>
                                </a:lnTo>
                                <a:lnTo>
                                  <a:pt x="54" y="88"/>
                                </a:lnTo>
                                <a:lnTo>
                                  <a:pt x="60" y="86"/>
                                </a:lnTo>
                                <a:lnTo>
                                  <a:pt x="65" y="82"/>
                                </a:lnTo>
                                <a:lnTo>
                                  <a:pt x="69" y="79"/>
                                </a:lnTo>
                                <a:lnTo>
                                  <a:pt x="73" y="72"/>
                                </a:lnTo>
                                <a:lnTo>
                                  <a:pt x="74" y="66"/>
                                </a:lnTo>
                                <a:lnTo>
                                  <a:pt x="75" y="60"/>
                                </a:lnTo>
                                <a:lnTo>
                                  <a:pt x="76" y="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39" name="Freeform 804"/>
                        <wps:cNvSpPr>
                          <a:spLocks/>
                        </wps:cNvSpPr>
                        <wps:spPr bwMode="auto">
                          <a:xfrm>
                            <a:off x="3249613" y="1689100"/>
                            <a:ext cx="73025" cy="53975"/>
                          </a:xfrm>
                          <a:custGeom>
                            <a:avLst/>
                            <a:gdLst>
                              <a:gd name="T0" fmla="*/ 140 w 140"/>
                              <a:gd name="T1" fmla="*/ 99 h 102"/>
                              <a:gd name="T2" fmla="*/ 138 w 140"/>
                              <a:gd name="T3" fmla="*/ 101 h 102"/>
                              <a:gd name="T4" fmla="*/ 137 w 140"/>
                              <a:gd name="T5" fmla="*/ 101 h 102"/>
                              <a:gd name="T6" fmla="*/ 133 w 140"/>
                              <a:gd name="T7" fmla="*/ 102 h 102"/>
                              <a:gd name="T8" fmla="*/ 129 w 140"/>
                              <a:gd name="T9" fmla="*/ 102 h 102"/>
                              <a:gd name="T10" fmla="*/ 125 w 140"/>
                              <a:gd name="T11" fmla="*/ 101 h 102"/>
                              <a:gd name="T12" fmla="*/ 124 w 140"/>
                              <a:gd name="T13" fmla="*/ 101 h 102"/>
                              <a:gd name="T14" fmla="*/ 122 w 140"/>
                              <a:gd name="T15" fmla="*/ 99 h 102"/>
                              <a:gd name="T16" fmla="*/ 122 w 140"/>
                              <a:gd name="T17" fmla="*/ 42 h 102"/>
                              <a:gd name="T18" fmla="*/ 121 w 140"/>
                              <a:gd name="T19" fmla="*/ 30 h 102"/>
                              <a:gd name="T20" fmla="*/ 119 w 140"/>
                              <a:gd name="T21" fmla="*/ 22 h 102"/>
                              <a:gd name="T22" fmla="*/ 113 w 140"/>
                              <a:gd name="T23" fmla="*/ 17 h 102"/>
                              <a:gd name="T24" fmla="*/ 104 w 140"/>
                              <a:gd name="T25" fmla="*/ 14 h 102"/>
                              <a:gd name="T26" fmla="*/ 92 w 140"/>
                              <a:gd name="T27" fmla="*/ 19 h 102"/>
                              <a:gd name="T28" fmla="*/ 79 w 140"/>
                              <a:gd name="T29" fmla="*/ 33 h 102"/>
                              <a:gd name="T30" fmla="*/ 78 w 140"/>
                              <a:gd name="T31" fmla="*/ 99 h 102"/>
                              <a:gd name="T32" fmla="*/ 78 w 140"/>
                              <a:gd name="T33" fmla="*/ 101 h 102"/>
                              <a:gd name="T34" fmla="*/ 76 w 140"/>
                              <a:gd name="T35" fmla="*/ 101 h 102"/>
                              <a:gd name="T36" fmla="*/ 72 w 140"/>
                              <a:gd name="T37" fmla="*/ 102 h 102"/>
                              <a:gd name="T38" fmla="*/ 68 w 140"/>
                              <a:gd name="T39" fmla="*/ 102 h 102"/>
                              <a:gd name="T40" fmla="*/ 64 w 140"/>
                              <a:gd name="T41" fmla="*/ 101 h 102"/>
                              <a:gd name="T42" fmla="*/ 62 w 140"/>
                              <a:gd name="T43" fmla="*/ 101 h 102"/>
                              <a:gd name="T44" fmla="*/ 62 w 140"/>
                              <a:gd name="T45" fmla="*/ 99 h 102"/>
                              <a:gd name="T46" fmla="*/ 62 w 140"/>
                              <a:gd name="T47" fmla="*/ 42 h 102"/>
                              <a:gd name="T48" fmla="*/ 61 w 140"/>
                              <a:gd name="T49" fmla="*/ 30 h 102"/>
                              <a:gd name="T50" fmla="*/ 57 w 140"/>
                              <a:gd name="T51" fmla="*/ 22 h 102"/>
                              <a:gd name="T52" fmla="*/ 51 w 140"/>
                              <a:gd name="T53" fmla="*/ 17 h 102"/>
                              <a:gd name="T54" fmla="*/ 42 w 140"/>
                              <a:gd name="T55" fmla="*/ 14 h 102"/>
                              <a:gd name="T56" fmla="*/ 31 w 140"/>
                              <a:gd name="T57" fmla="*/ 19 h 102"/>
                              <a:gd name="T58" fmla="*/ 18 w 140"/>
                              <a:gd name="T59" fmla="*/ 33 h 102"/>
                              <a:gd name="T60" fmla="*/ 18 w 140"/>
                              <a:gd name="T61" fmla="*/ 99 h 102"/>
                              <a:gd name="T62" fmla="*/ 16 w 140"/>
                              <a:gd name="T63" fmla="*/ 101 h 102"/>
                              <a:gd name="T64" fmla="*/ 15 w 140"/>
                              <a:gd name="T65" fmla="*/ 101 h 102"/>
                              <a:gd name="T66" fmla="*/ 12 w 140"/>
                              <a:gd name="T67" fmla="*/ 102 h 102"/>
                              <a:gd name="T68" fmla="*/ 7 w 140"/>
                              <a:gd name="T69" fmla="*/ 102 h 102"/>
                              <a:gd name="T70" fmla="*/ 3 w 140"/>
                              <a:gd name="T71" fmla="*/ 101 h 102"/>
                              <a:gd name="T72" fmla="*/ 2 w 140"/>
                              <a:gd name="T73" fmla="*/ 101 h 102"/>
                              <a:gd name="T74" fmla="*/ 0 w 140"/>
                              <a:gd name="T75" fmla="*/ 99 h 102"/>
                              <a:gd name="T76" fmla="*/ 0 w 140"/>
                              <a:gd name="T77" fmla="*/ 5 h 102"/>
                              <a:gd name="T78" fmla="*/ 0 w 140"/>
                              <a:gd name="T79" fmla="*/ 3 h 102"/>
                              <a:gd name="T80" fmla="*/ 2 w 140"/>
                              <a:gd name="T81" fmla="*/ 2 h 102"/>
                              <a:gd name="T82" fmla="*/ 4 w 140"/>
                              <a:gd name="T83" fmla="*/ 1 h 102"/>
                              <a:gd name="T84" fmla="*/ 8 w 140"/>
                              <a:gd name="T85" fmla="*/ 1 h 102"/>
                              <a:gd name="T86" fmla="*/ 12 w 140"/>
                              <a:gd name="T87" fmla="*/ 1 h 102"/>
                              <a:gd name="T88" fmla="*/ 14 w 140"/>
                              <a:gd name="T89" fmla="*/ 2 h 102"/>
                              <a:gd name="T90" fmla="*/ 15 w 140"/>
                              <a:gd name="T91" fmla="*/ 3 h 102"/>
                              <a:gd name="T92" fmla="*/ 16 w 140"/>
                              <a:gd name="T93" fmla="*/ 5 h 102"/>
                              <a:gd name="T94" fmla="*/ 24 w 140"/>
                              <a:gd name="T95" fmla="*/ 8 h 102"/>
                              <a:gd name="T96" fmla="*/ 39 w 140"/>
                              <a:gd name="T97" fmla="*/ 1 h 102"/>
                              <a:gd name="T98" fmla="*/ 52 w 140"/>
                              <a:gd name="T99" fmla="*/ 0 h 102"/>
                              <a:gd name="T100" fmla="*/ 61 w 140"/>
                              <a:gd name="T101" fmla="*/ 2 h 102"/>
                              <a:gd name="T102" fmla="*/ 68 w 140"/>
                              <a:gd name="T103" fmla="*/ 7 h 102"/>
                              <a:gd name="T104" fmla="*/ 73 w 140"/>
                              <a:gd name="T105" fmla="*/ 14 h 102"/>
                              <a:gd name="T106" fmla="*/ 80 w 140"/>
                              <a:gd name="T107" fmla="*/ 13 h 102"/>
                              <a:gd name="T108" fmla="*/ 88 w 140"/>
                              <a:gd name="T109" fmla="*/ 6 h 102"/>
                              <a:gd name="T110" fmla="*/ 97 w 140"/>
                              <a:gd name="T111" fmla="*/ 2 h 102"/>
                              <a:gd name="T112" fmla="*/ 104 w 140"/>
                              <a:gd name="T113" fmla="*/ 0 h 102"/>
                              <a:gd name="T114" fmla="*/ 116 w 140"/>
                              <a:gd name="T115" fmla="*/ 0 h 102"/>
                              <a:gd name="T116" fmla="*/ 129 w 140"/>
                              <a:gd name="T117" fmla="*/ 7 h 102"/>
                              <a:gd name="T118" fmla="*/ 136 w 140"/>
                              <a:gd name="T119" fmla="*/ 17 h 102"/>
                              <a:gd name="T120" fmla="*/ 140 w 140"/>
                              <a:gd name="T121" fmla="*/ 32 h 102"/>
                              <a:gd name="T122" fmla="*/ 140 w 140"/>
                              <a:gd name="T123" fmla="*/ 98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40" h="102">
                                <a:moveTo>
                                  <a:pt x="140" y="98"/>
                                </a:moveTo>
                                <a:lnTo>
                                  <a:pt x="140" y="99"/>
                                </a:lnTo>
                                <a:lnTo>
                                  <a:pt x="140" y="99"/>
                                </a:lnTo>
                                <a:lnTo>
                                  <a:pt x="138" y="101"/>
                                </a:lnTo>
                                <a:lnTo>
                                  <a:pt x="138" y="101"/>
                                </a:lnTo>
                                <a:lnTo>
                                  <a:pt x="137" y="101"/>
                                </a:lnTo>
                                <a:lnTo>
                                  <a:pt x="136" y="102"/>
                                </a:lnTo>
                                <a:lnTo>
                                  <a:pt x="133" y="102"/>
                                </a:lnTo>
                                <a:lnTo>
                                  <a:pt x="131" y="102"/>
                                </a:lnTo>
                                <a:lnTo>
                                  <a:pt x="129" y="102"/>
                                </a:lnTo>
                                <a:lnTo>
                                  <a:pt x="127" y="102"/>
                                </a:lnTo>
                                <a:lnTo>
                                  <a:pt x="125" y="101"/>
                                </a:lnTo>
                                <a:lnTo>
                                  <a:pt x="125" y="101"/>
                                </a:lnTo>
                                <a:lnTo>
                                  <a:pt x="124" y="101"/>
                                </a:lnTo>
                                <a:lnTo>
                                  <a:pt x="122" y="99"/>
                                </a:lnTo>
                                <a:lnTo>
                                  <a:pt x="122" y="99"/>
                                </a:lnTo>
                                <a:lnTo>
                                  <a:pt x="122" y="98"/>
                                </a:lnTo>
                                <a:lnTo>
                                  <a:pt x="122" y="42"/>
                                </a:lnTo>
                                <a:lnTo>
                                  <a:pt x="122" y="35"/>
                                </a:lnTo>
                                <a:lnTo>
                                  <a:pt x="121" y="30"/>
                                </a:lnTo>
                                <a:lnTo>
                                  <a:pt x="120" y="26"/>
                                </a:lnTo>
                                <a:lnTo>
                                  <a:pt x="119" y="22"/>
                                </a:lnTo>
                                <a:lnTo>
                                  <a:pt x="115" y="18"/>
                                </a:lnTo>
                                <a:lnTo>
                                  <a:pt x="113" y="17"/>
                                </a:lnTo>
                                <a:lnTo>
                                  <a:pt x="109" y="14"/>
                                </a:lnTo>
                                <a:lnTo>
                                  <a:pt x="104" y="14"/>
                                </a:lnTo>
                                <a:lnTo>
                                  <a:pt x="98" y="16"/>
                                </a:lnTo>
                                <a:lnTo>
                                  <a:pt x="92" y="19"/>
                                </a:lnTo>
                                <a:lnTo>
                                  <a:pt x="85" y="24"/>
                                </a:lnTo>
                                <a:lnTo>
                                  <a:pt x="79" y="33"/>
                                </a:lnTo>
                                <a:lnTo>
                                  <a:pt x="79" y="98"/>
                                </a:lnTo>
                                <a:lnTo>
                                  <a:pt x="78" y="99"/>
                                </a:lnTo>
                                <a:lnTo>
                                  <a:pt x="78" y="99"/>
                                </a:lnTo>
                                <a:lnTo>
                                  <a:pt x="78" y="101"/>
                                </a:lnTo>
                                <a:lnTo>
                                  <a:pt x="77" y="101"/>
                                </a:lnTo>
                                <a:lnTo>
                                  <a:pt x="76" y="101"/>
                                </a:lnTo>
                                <a:lnTo>
                                  <a:pt x="74" y="102"/>
                                </a:lnTo>
                                <a:lnTo>
                                  <a:pt x="72" y="102"/>
                                </a:lnTo>
                                <a:lnTo>
                                  <a:pt x="69" y="102"/>
                                </a:lnTo>
                                <a:lnTo>
                                  <a:pt x="68" y="102"/>
                                </a:lnTo>
                                <a:lnTo>
                                  <a:pt x="66" y="102"/>
                                </a:lnTo>
                                <a:lnTo>
                                  <a:pt x="64" y="101"/>
                                </a:lnTo>
                                <a:lnTo>
                                  <a:pt x="63" y="101"/>
                                </a:lnTo>
                                <a:lnTo>
                                  <a:pt x="62" y="101"/>
                                </a:lnTo>
                                <a:lnTo>
                                  <a:pt x="62" y="99"/>
                                </a:lnTo>
                                <a:lnTo>
                                  <a:pt x="62" y="99"/>
                                </a:lnTo>
                                <a:lnTo>
                                  <a:pt x="62" y="98"/>
                                </a:lnTo>
                                <a:lnTo>
                                  <a:pt x="62" y="42"/>
                                </a:lnTo>
                                <a:lnTo>
                                  <a:pt x="61" y="35"/>
                                </a:lnTo>
                                <a:lnTo>
                                  <a:pt x="61" y="30"/>
                                </a:lnTo>
                                <a:lnTo>
                                  <a:pt x="60" y="26"/>
                                </a:lnTo>
                                <a:lnTo>
                                  <a:pt x="57" y="22"/>
                                </a:lnTo>
                                <a:lnTo>
                                  <a:pt x="55" y="18"/>
                                </a:lnTo>
                                <a:lnTo>
                                  <a:pt x="51" y="17"/>
                                </a:lnTo>
                                <a:lnTo>
                                  <a:pt x="47" y="14"/>
                                </a:lnTo>
                                <a:lnTo>
                                  <a:pt x="42" y="14"/>
                                </a:lnTo>
                                <a:lnTo>
                                  <a:pt x="37" y="16"/>
                                </a:lnTo>
                                <a:lnTo>
                                  <a:pt x="31" y="19"/>
                                </a:lnTo>
                                <a:lnTo>
                                  <a:pt x="25" y="24"/>
                                </a:lnTo>
                                <a:lnTo>
                                  <a:pt x="18" y="33"/>
                                </a:lnTo>
                                <a:lnTo>
                                  <a:pt x="18" y="98"/>
                                </a:lnTo>
                                <a:lnTo>
                                  <a:pt x="18" y="99"/>
                                </a:lnTo>
                                <a:lnTo>
                                  <a:pt x="18" y="99"/>
                                </a:lnTo>
                                <a:lnTo>
                                  <a:pt x="16" y="101"/>
                                </a:lnTo>
                                <a:lnTo>
                                  <a:pt x="15" y="101"/>
                                </a:lnTo>
                                <a:lnTo>
                                  <a:pt x="15" y="101"/>
                                </a:lnTo>
                                <a:lnTo>
                                  <a:pt x="13" y="102"/>
                                </a:lnTo>
                                <a:lnTo>
                                  <a:pt x="12" y="102"/>
                                </a:lnTo>
                                <a:lnTo>
                                  <a:pt x="9" y="102"/>
                                </a:lnTo>
                                <a:lnTo>
                                  <a:pt x="7" y="102"/>
                                </a:lnTo>
                                <a:lnTo>
                                  <a:pt x="4" y="102"/>
                                </a:lnTo>
                                <a:lnTo>
                                  <a:pt x="3" y="101"/>
                                </a:lnTo>
                                <a:lnTo>
                                  <a:pt x="2" y="101"/>
                                </a:lnTo>
                                <a:lnTo>
                                  <a:pt x="2" y="101"/>
                                </a:lnTo>
                                <a:lnTo>
                                  <a:pt x="0" y="99"/>
                                </a:lnTo>
                                <a:lnTo>
                                  <a:pt x="0" y="99"/>
                                </a:lnTo>
                                <a:lnTo>
                                  <a:pt x="0" y="98"/>
                                </a:lnTo>
                                <a:lnTo>
                                  <a:pt x="0" y="5"/>
                                </a:lnTo>
                                <a:lnTo>
                                  <a:pt x="0" y="3"/>
                                </a:lnTo>
                                <a:lnTo>
                                  <a:pt x="0" y="3"/>
                                </a:lnTo>
                                <a:lnTo>
                                  <a:pt x="2" y="2"/>
                                </a:lnTo>
                                <a:lnTo>
                                  <a:pt x="2" y="2"/>
                                </a:lnTo>
                                <a:lnTo>
                                  <a:pt x="3" y="2"/>
                                </a:lnTo>
                                <a:lnTo>
                                  <a:pt x="4" y="1"/>
                                </a:lnTo>
                                <a:lnTo>
                                  <a:pt x="5" y="1"/>
                                </a:lnTo>
                                <a:lnTo>
                                  <a:pt x="8" y="1"/>
                                </a:lnTo>
                                <a:lnTo>
                                  <a:pt x="10" y="1"/>
                                </a:lnTo>
                                <a:lnTo>
                                  <a:pt x="12" y="1"/>
                                </a:lnTo>
                                <a:lnTo>
                                  <a:pt x="14" y="2"/>
                                </a:lnTo>
                                <a:lnTo>
                                  <a:pt x="14" y="2"/>
                                </a:lnTo>
                                <a:lnTo>
                                  <a:pt x="15" y="2"/>
                                </a:lnTo>
                                <a:lnTo>
                                  <a:pt x="15" y="3"/>
                                </a:lnTo>
                                <a:lnTo>
                                  <a:pt x="16" y="3"/>
                                </a:lnTo>
                                <a:lnTo>
                                  <a:pt x="16" y="5"/>
                                </a:lnTo>
                                <a:lnTo>
                                  <a:pt x="16" y="17"/>
                                </a:lnTo>
                                <a:lnTo>
                                  <a:pt x="24" y="8"/>
                                </a:lnTo>
                                <a:lnTo>
                                  <a:pt x="31" y="3"/>
                                </a:lnTo>
                                <a:lnTo>
                                  <a:pt x="39" y="1"/>
                                </a:lnTo>
                                <a:lnTo>
                                  <a:pt x="46" y="0"/>
                                </a:lnTo>
                                <a:lnTo>
                                  <a:pt x="52" y="0"/>
                                </a:lnTo>
                                <a:lnTo>
                                  <a:pt x="57" y="1"/>
                                </a:lnTo>
                                <a:lnTo>
                                  <a:pt x="61" y="2"/>
                                </a:lnTo>
                                <a:lnTo>
                                  <a:pt x="66" y="5"/>
                                </a:lnTo>
                                <a:lnTo>
                                  <a:pt x="68" y="7"/>
                                </a:lnTo>
                                <a:lnTo>
                                  <a:pt x="71" y="11"/>
                                </a:lnTo>
                                <a:lnTo>
                                  <a:pt x="73" y="14"/>
                                </a:lnTo>
                                <a:lnTo>
                                  <a:pt x="76" y="18"/>
                                </a:lnTo>
                                <a:lnTo>
                                  <a:pt x="80" y="13"/>
                                </a:lnTo>
                                <a:lnTo>
                                  <a:pt x="84" y="10"/>
                                </a:lnTo>
                                <a:lnTo>
                                  <a:pt x="88" y="6"/>
                                </a:lnTo>
                                <a:lnTo>
                                  <a:pt x="93" y="3"/>
                                </a:lnTo>
                                <a:lnTo>
                                  <a:pt x="97" y="2"/>
                                </a:lnTo>
                                <a:lnTo>
                                  <a:pt x="100" y="1"/>
                                </a:lnTo>
                                <a:lnTo>
                                  <a:pt x="104" y="0"/>
                                </a:lnTo>
                                <a:lnTo>
                                  <a:pt x="108" y="0"/>
                                </a:lnTo>
                                <a:lnTo>
                                  <a:pt x="116" y="0"/>
                                </a:lnTo>
                                <a:lnTo>
                                  <a:pt x="122" y="3"/>
                                </a:lnTo>
                                <a:lnTo>
                                  <a:pt x="129" y="7"/>
                                </a:lnTo>
                                <a:lnTo>
                                  <a:pt x="132" y="12"/>
                                </a:lnTo>
                                <a:lnTo>
                                  <a:pt x="136" y="17"/>
                                </a:lnTo>
                                <a:lnTo>
                                  <a:pt x="138" y="24"/>
                                </a:lnTo>
                                <a:lnTo>
                                  <a:pt x="140" y="32"/>
                                </a:lnTo>
                                <a:lnTo>
                                  <a:pt x="140" y="39"/>
                                </a:lnTo>
                                <a:lnTo>
                                  <a:pt x="140" y="9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40" name="Freeform 805"/>
                        <wps:cNvSpPr>
                          <a:spLocks noEditPoints="1"/>
                        </wps:cNvSpPr>
                        <wps:spPr bwMode="auto">
                          <a:xfrm>
                            <a:off x="3335338" y="1689100"/>
                            <a:ext cx="41275" cy="55563"/>
                          </a:xfrm>
                          <a:custGeom>
                            <a:avLst/>
                            <a:gdLst>
                              <a:gd name="T0" fmla="*/ 78 w 78"/>
                              <a:gd name="T1" fmla="*/ 99 h 103"/>
                              <a:gd name="T2" fmla="*/ 77 w 78"/>
                              <a:gd name="T3" fmla="*/ 101 h 103"/>
                              <a:gd name="T4" fmla="*/ 73 w 78"/>
                              <a:gd name="T5" fmla="*/ 102 h 103"/>
                              <a:gd name="T6" fmla="*/ 68 w 78"/>
                              <a:gd name="T7" fmla="*/ 102 h 103"/>
                              <a:gd name="T8" fmla="*/ 64 w 78"/>
                              <a:gd name="T9" fmla="*/ 101 h 103"/>
                              <a:gd name="T10" fmla="*/ 63 w 78"/>
                              <a:gd name="T11" fmla="*/ 99 h 103"/>
                              <a:gd name="T12" fmla="*/ 63 w 78"/>
                              <a:gd name="T13" fmla="*/ 90 h 103"/>
                              <a:gd name="T14" fmla="*/ 50 w 78"/>
                              <a:gd name="T15" fmla="*/ 99 h 103"/>
                              <a:gd name="T16" fmla="*/ 34 w 78"/>
                              <a:gd name="T17" fmla="*/ 103 h 103"/>
                              <a:gd name="T18" fmla="*/ 20 w 78"/>
                              <a:gd name="T19" fmla="*/ 101 h 103"/>
                              <a:gd name="T20" fmla="*/ 10 w 78"/>
                              <a:gd name="T21" fmla="*/ 96 h 103"/>
                              <a:gd name="T22" fmla="*/ 3 w 78"/>
                              <a:gd name="T23" fmla="*/ 87 h 103"/>
                              <a:gd name="T24" fmla="*/ 0 w 78"/>
                              <a:gd name="T25" fmla="*/ 75 h 103"/>
                              <a:gd name="T26" fmla="*/ 4 w 78"/>
                              <a:gd name="T27" fmla="*/ 60 h 103"/>
                              <a:gd name="T28" fmla="*/ 14 w 78"/>
                              <a:gd name="T29" fmla="*/ 51 h 103"/>
                              <a:gd name="T30" fmla="*/ 29 w 78"/>
                              <a:gd name="T31" fmla="*/ 45 h 103"/>
                              <a:gd name="T32" fmla="*/ 48 w 78"/>
                              <a:gd name="T33" fmla="*/ 43 h 103"/>
                              <a:gd name="T34" fmla="*/ 61 w 78"/>
                              <a:gd name="T35" fmla="*/ 35 h 103"/>
                              <a:gd name="T36" fmla="*/ 59 w 78"/>
                              <a:gd name="T37" fmla="*/ 27 h 103"/>
                              <a:gd name="T38" fmla="*/ 56 w 78"/>
                              <a:gd name="T39" fmla="*/ 19 h 103"/>
                              <a:gd name="T40" fmla="*/ 50 w 78"/>
                              <a:gd name="T41" fmla="*/ 16 h 103"/>
                              <a:gd name="T42" fmla="*/ 40 w 78"/>
                              <a:gd name="T43" fmla="*/ 13 h 103"/>
                              <a:gd name="T44" fmla="*/ 27 w 78"/>
                              <a:gd name="T45" fmla="*/ 16 h 103"/>
                              <a:gd name="T46" fmla="*/ 19 w 78"/>
                              <a:gd name="T47" fmla="*/ 18 h 103"/>
                              <a:gd name="T48" fmla="*/ 13 w 78"/>
                              <a:gd name="T49" fmla="*/ 22 h 103"/>
                              <a:gd name="T50" fmla="*/ 9 w 78"/>
                              <a:gd name="T51" fmla="*/ 23 h 103"/>
                              <a:gd name="T52" fmla="*/ 8 w 78"/>
                              <a:gd name="T53" fmla="*/ 23 h 103"/>
                              <a:gd name="T54" fmla="*/ 6 w 78"/>
                              <a:gd name="T55" fmla="*/ 22 h 103"/>
                              <a:gd name="T56" fmla="*/ 5 w 78"/>
                              <a:gd name="T57" fmla="*/ 19 h 103"/>
                              <a:gd name="T58" fmla="*/ 5 w 78"/>
                              <a:gd name="T59" fmla="*/ 17 h 103"/>
                              <a:gd name="T60" fmla="*/ 5 w 78"/>
                              <a:gd name="T61" fmla="*/ 13 h 103"/>
                              <a:gd name="T62" fmla="*/ 8 w 78"/>
                              <a:gd name="T63" fmla="*/ 10 h 103"/>
                              <a:gd name="T64" fmla="*/ 13 w 78"/>
                              <a:gd name="T65" fmla="*/ 7 h 103"/>
                              <a:gd name="T66" fmla="*/ 20 w 78"/>
                              <a:gd name="T67" fmla="*/ 3 h 103"/>
                              <a:gd name="T68" fmla="*/ 30 w 78"/>
                              <a:gd name="T69" fmla="*/ 1 h 103"/>
                              <a:gd name="T70" fmla="*/ 41 w 78"/>
                              <a:gd name="T71" fmla="*/ 0 h 103"/>
                              <a:gd name="T72" fmla="*/ 58 w 78"/>
                              <a:gd name="T73" fmla="*/ 2 h 103"/>
                              <a:gd name="T74" fmla="*/ 69 w 78"/>
                              <a:gd name="T75" fmla="*/ 8 h 103"/>
                              <a:gd name="T76" fmla="*/ 77 w 78"/>
                              <a:gd name="T77" fmla="*/ 19 h 103"/>
                              <a:gd name="T78" fmla="*/ 78 w 78"/>
                              <a:gd name="T79" fmla="*/ 35 h 103"/>
                              <a:gd name="T80" fmla="*/ 61 w 78"/>
                              <a:gd name="T81" fmla="*/ 55 h 103"/>
                              <a:gd name="T82" fmla="*/ 40 w 78"/>
                              <a:gd name="T83" fmla="*/ 56 h 103"/>
                              <a:gd name="T84" fmla="*/ 29 w 78"/>
                              <a:gd name="T85" fmla="*/ 59 h 103"/>
                              <a:gd name="T86" fmla="*/ 22 w 78"/>
                              <a:gd name="T87" fmla="*/ 63 h 103"/>
                              <a:gd name="T88" fmla="*/ 19 w 78"/>
                              <a:gd name="T89" fmla="*/ 70 h 103"/>
                              <a:gd name="T90" fmla="*/ 19 w 78"/>
                              <a:gd name="T91" fmla="*/ 81 h 103"/>
                              <a:gd name="T92" fmla="*/ 29 w 78"/>
                              <a:gd name="T93" fmla="*/ 88 h 103"/>
                              <a:gd name="T94" fmla="*/ 43 w 78"/>
                              <a:gd name="T95" fmla="*/ 90 h 103"/>
                              <a:gd name="T96" fmla="*/ 54 w 78"/>
                              <a:gd name="T97" fmla="*/ 82 h 103"/>
                              <a:gd name="T98" fmla="*/ 61 w 78"/>
                              <a:gd name="T99" fmla="*/ 55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78" h="103">
                                <a:moveTo>
                                  <a:pt x="78" y="98"/>
                                </a:moveTo>
                                <a:lnTo>
                                  <a:pt x="78" y="99"/>
                                </a:lnTo>
                                <a:lnTo>
                                  <a:pt x="77" y="101"/>
                                </a:lnTo>
                                <a:lnTo>
                                  <a:pt x="77" y="101"/>
                                </a:lnTo>
                                <a:lnTo>
                                  <a:pt x="75" y="102"/>
                                </a:lnTo>
                                <a:lnTo>
                                  <a:pt x="73" y="102"/>
                                </a:lnTo>
                                <a:lnTo>
                                  <a:pt x="70" y="102"/>
                                </a:lnTo>
                                <a:lnTo>
                                  <a:pt x="68" y="102"/>
                                </a:lnTo>
                                <a:lnTo>
                                  <a:pt x="67" y="102"/>
                                </a:lnTo>
                                <a:lnTo>
                                  <a:pt x="64" y="101"/>
                                </a:lnTo>
                                <a:lnTo>
                                  <a:pt x="64" y="101"/>
                                </a:lnTo>
                                <a:lnTo>
                                  <a:pt x="63" y="99"/>
                                </a:lnTo>
                                <a:lnTo>
                                  <a:pt x="63" y="98"/>
                                </a:lnTo>
                                <a:lnTo>
                                  <a:pt x="63" y="90"/>
                                </a:lnTo>
                                <a:lnTo>
                                  <a:pt x="57" y="96"/>
                                </a:lnTo>
                                <a:lnTo>
                                  <a:pt x="50" y="99"/>
                                </a:lnTo>
                                <a:lnTo>
                                  <a:pt x="42" y="102"/>
                                </a:lnTo>
                                <a:lnTo>
                                  <a:pt x="34" y="103"/>
                                </a:lnTo>
                                <a:lnTo>
                                  <a:pt x="26" y="103"/>
                                </a:lnTo>
                                <a:lnTo>
                                  <a:pt x="20" y="101"/>
                                </a:lnTo>
                                <a:lnTo>
                                  <a:pt x="14" y="99"/>
                                </a:lnTo>
                                <a:lnTo>
                                  <a:pt x="10" y="96"/>
                                </a:lnTo>
                                <a:lnTo>
                                  <a:pt x="6" y="92"/>
                                </a:lnTo>
                                <a:lnTo>
                                  <a:pt x="3" y="87"/>
                                </a:lnTo>
                                <a:lnTo>
                                  <a:pt x="1" y="81"/>
                                </a:lnTo>
                                <a:lnTo>
                                  <a:pt x="0" y="75"/>
                                </a:lnTo>
                                <a:lnTo>
                                  <a:pt x="1" y="67"/>
                                </a:lnTo>
                                <a:lnTo>
                                  <a:pt x="4" y="60"/>
                                </a:lnTo>
                                <a:lnTo>
                                  <a:pt x="8" y="55"/>
                                </a:lnTo>
                                <a:lnTo>
                                  <a:pt x="14" y="51"/>
                                </a:lnTo>
                                <a:lnTo>
                                  <a:pt x="20" y="48"/>
                                </a:lnTo>
                                <a:lnTo>
                                  <a:pt x="29" y="45"/>
                                </a:lnTo>
                                <a:lnTo>
                                  <a:pt x="37" y="44"/>
                                </a:lnTo>
                                <a:lnTo>
                                  <a:pt x="48" y="43"/>
                                </a:lnTo>
                                <a:lnTo>
                                  <a:pt x="61" y="43"/>
                                </a:lnTo>
                                <a:lnTo>
                                  <a:pt x="61" y="35"/>
                                </a:lnTo>
                                <a:lnTo>
                                  <a:pt x="61" y="30"/>
                                </a:lnTo>
                                <a:lnTo>
                                  <a:pt x="59" y="27"/>
                                </a:lnTo>
                                <a:lnTo>
                                  <a:pt x="58" y="22"/>
                                </a:lnTo>
                                <a:lnTo>
                                  <a:pt x="56" y="19"/>
                                </a:lnTo>
                                <a:lnTo>
                                  <a:pt x="53" y="17"/>
                                </a:lnTo>
                                <a:lnTo>
                                  <a:pt x="50" y="16"/>
                                </a:lnTo>
                                <a:lnTo>
                                  <a:pt x="45" y="14"/>
                                </a:lnTo>
                                <a:lnTo>
                                  <a:pt x="40" y="13"/>
                                </a:lnTo>
                                <a:lnTo>
                                  <a:pt x="34" y="14"/>
                                </a:lnTo>
                                <a:lnTo>
                                  <a:pt x="27" y="16"/>
                                </a:lnTo>
                                <a:lnTo>
                                  <a:pt x="24" y="17"/>
                                </a:lnTo>
                                <a:lnTo>
                                  <a:pt x="19" y="18"/>
                                </a:lnTo>
                                <a:lnTo>
                                  <a:pt x="15" y="21"/>
                                </a:lnTo>
                                <a:lnTo>
                                  <a:pt x="13" y="22"/>
                                </a:lnTo>
                                <a:lnTo>
                                  <a:pt x="10" y="23"/>
                                </a:lnTo>
                                <a:lnTo>
                                  <a:pt x="9" y="23"/>
                                </a:lnTo>
                                <a:lnTo>
                                  <a:pt x="8" y="23"/>
                                </a:lnTo>
                                <a:lnTo>
                                  <a:pt x="8" y="23"/>
                                </a:lnTo>
                                <a:lnTo>
                                  <a:pt x="6" y="23"/>
                                </a:lnTo>
                                <a:lnTo>
                                  <a:pt x="6" y="22"/>
                                </a:lnTo>
                                <a:lnTo>
                                  <a:pt x="6" y="21"/>
                                </a:lnTo>
                                <a:lnTo>
                                  <a:pt x="5" y="19"/>
                                </a:lnTo>
                                <a:lnTo>
                                  <a:pt x="5" y="18"/>
                                </a:lnTo>
                                <a:lnTo>
                                  <a:pt x="5" y="17"/>
                                </a:lnTo>
                                <a:lnTo>
                                  <a:pt x="5" y="14"/>
                                </a:lnTo>
                                <a:lnTo>
                                  <a:pt x="5" y="13"/>
                                </a:lnTo>
                                <a:lnTo>
                                  <a:pt x="6" y="11"/>
                                </a:lnTo>
                                <a:lnTo>
                                  <a:pt x="8" y="10"/>
                                </a:lnTo>
                                <a:lnTo>
                                  <a:pt x="9" y="8"/>
                                </a:lnTo>
                                <a:lnTo>
                                  <a:pt x="13" y="7"/>
                                </a:lnTo>
                                <a:lnTo>
                                  <a:pt x="16" y="5"/>
                                </a:lnTo>
                                <a:lnTo>
                                  <a:pt x="20" y="3"/>
                                </a:lnTo>
                                <a:lnTo>
                                  <a:pt x="25" y="2"/>
                                </a:lnTo>
                                <a:lnTo>
                                  <a:pt x="30" y="1"/>
                                </a:lnTo>
                                <a:lnTo>
                                  <a:pt x="36" y="0"/>
                                </a:lnTo>
                                <a:lnTo>
                                  <a:pt x="41" y="0"/>
                                </a:lnTo>
                                <a:lnTo>
                                  <a:pt x="51" y="0"/>
                                </a:lnTo>
                                <a:lnTo>
                                  <a:pt x="58" y="2"/>
                                </a:lnTo>
                                <a:lnTo>
                                  <a:pt x="64" y="5"/>
                                </a:lnTo>
                                <a:lnTo>
                                  <a:pt x="69" y="8"/>
                                </a:lnTo>
                                <a:lnTo>
                                  <a:pt x="74" y="13"/>
                                </a:lnTo>
                                <a:lnTo>
                                  <a:pt x="77" y="19"/>
                                </a:lnTo>
                                <a:lnTo>
                                  <a:pt x="78" y="27"/>
                                </a:lnTo>
                                <a:lnTo>
                                  <a:pt x="78" y="35"/>
                                </a:lnTo>
                                <a:lnTo>
                                  <a:pt x="78" y="98"/>
                                </a:lnTo>
                                <a:close/>
                                <a:moveTo>
                                  <a:pt x="61" y="55"/>
                                </a:moveTo>
                                <a:lnTo>
                                  <a:pt x="46" y="55"/>
                                </a:lnTo>
                                <a:lnTo>
                                  <a:pt x="40" y="56"/>
                                </a:lnTo>
                                <a:lnTo>
                                  <a:pt x="34" y="56"/>
                                </a:lnTo>
                                <a:lnTo>
                                  <a:pt x="29" y="59"/>
                                </a:lnTo>
                                <a:lnTo>
                                  <a:pt x="25" y="60"/>
                                </a:lnTo>
                                <a:lnTo>
                                  <a:pt x="22" y="63"/>
                                </a:lnTo>
                                <a:lnTo>
                                  <a:pt x="20" y="66"/>
                                </a:lnTo>
                                <a:lnTo>
                                  <a:pt x="19" y="70"/>
                                </a:lnTo>
                                <a:lnTo>
                                  <a:pt x="19" y="74"/>
                                </a:lnTo>
                                <a:lnTo>
                                  <a:pt x="19" y="81"/>
                                </a:lnTo>
                                <a:lnTo>
                                  <a:pt x="24" y="85"/>
                                </a:lnTo>
                                <a:lnTo>
                                  <a:pt x="29" y="88"/>
                                </a:lnTo>
                                <a:lnTo>
                                  <a:pt x="36" y="90"/>
                                </a:lnTo>
                                <a:lnTo>
                                  <a:pt x="43" y="90"/>
                                </a:lnTo>
                                <a:lnTo>
                                  <a:pt x="48" y="86"/>
                                </a:lnTo>
                                <a:lnTo>
                                  <a:pt x="54" y="82"/>
                                </a:lnTo>
                                <a:lnTo>
                                  <a:pt x="61" y="76"/>
                                </a:lnTo>
                                <a:lnTo>
                                  <a:pt x="61" y="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41" name="Freeform 806"/>
                        <wps:cNvSpPr>
                          <a:spLocks/>
                        </wps:cNvSpPr>
                        <wps:spPr bwMode="auto">
                          <a:xfrm>
                            <a:off x="3394076" y="1689100"/>
                            <a:ext cx="42863" cy="53975"/>
                          </a:xfrm>
                          <a:custGeom>
                            <a:avLst/>
                            <a:gdLst>
                              <a:gd name="T0" fmla="*/ 80 w 80"/>
                              <a:gd name="T1" fmla="*/ 99 h 102"/>
                              <a:gd name="T2" fmla="*/ 80 w 80"/>
                              <a:gd name="T3" fmla="*/ 101 h 102"/>
                              <a:gd name="T4" fmla="*/ 77 w 80"/>
                              <a:gd name="T5" fmla="*/ 101 h 102"/>
                              <a:gd name="T6" fmla="*/ 74 w 80"/>
                              <a:gd name="T7" fmla="*/ 102 h 102"/>
                              <a:gd name="T8" fmla="*/ 70 w 80"/>
                              <a:gd name="T9" fmla="*/ 102 h 102"/>
                              <a:gd name="T10" fmla="*/ 66 w 80"/>
                              <a:gd name="T11" fmla="*/ 101 h 102"/>
                              <a:gd name="T12" fmla="*/ 64 w 80"/>
                              <a:gd name="T13" fmla="*/ 101 h 102"/>
                              <a:gd name="T14" fmla="*/ 64 w 80"/>
                              <a:gd name="T15" fmla="*/ 99 h 102"/>
                              <a:gd name="T16" fmla="*/ 63 w 80"/>
                              <a:gd name="T17" fmla="*/ 43 h 102"/>
                              <a:gd name="T18" fmla="*/ 61 w 80"/>
                              <a:gd name="T19" fmla="*/ 30 h 102"/>
                              <a:gd name="T20" fmla="*/ 58 w 80"/>
                              <a:gd name="T21" fmla="*/ 22 h 102"/>
                              <a:gd name="T22" fmla="*/ 52 w 80"/>
                              <a:gd name="T23" fmla="*/ 17 h 102"/>
                              <a:gd name="T24" fmla="*/ 43 w 80"/>
                              <a:gd name="T25" fmla="*/ 14 h 102"/>
                              <a:gd name="T26" fmla="*/ 31 w 80"/>
                              <a:gd name="T27" fmla="*/ 19 h 102"/>
                              <a:gd name="T28" fmla="*/ 17 w 80"/>
                              <a:gd name="T29" fmla="*/ 33 h 102"/>
                              <a:gd name="T30" fmla="*/ 17 w 80"/>
                              <a:gd name="T31" fmla="*/ 99 h 102"/>
                              <a:gd name="T32" fmla="*/ 16 w 80"/>
                              <a:gd name="T33" fmla="*/ 101 h 102"/>
                              <a:gd name="T34" fmla="*/ 13 w 80"/>
                              <a:gd name="T35" fmla="*/ 101 h 102"/>
                              <a:gd name="T36" fmla="*/ 11 w 80"/>
                              <a:gd name="T37" fmla="*/ 102 h 102"/>
                              <a:gd name="T38" fmla="*/ 6 w 80"/>
                              <a:gd name="T39" fmla="*/ 102 h 102"/>
                              <a:gd name="T40" fmla="*/ 2 w 80"/>
                              <a:gd name="T41" fmla="*/ 101 h 102"/>
                              <a:gd name="T42" fmla="*/ 0 w 80"/>
                              <a:gd name="T43" fmla="*/ 101 h 102"/>
                              <a:gd name="T44" fmla="*/ 0 w 80"/>
                              <a:gd name="T45" fmla="*/ 99 h 102"/>
                              <a:gd name="T46" fmla="*/ 0 w 80"/>
                              <a:gd name="T47" fmla="*/ 5 h 102"/>
                              <a:gd name="T48" fmla="*/ 0 w 80"/>
                              <a:gd name="T49" fmla="*/ 3 h 102"/>
                              <a:gd name="T50" fmla="*/ 1 w 80"/>
                              <a:gd name="T51" fmla="*/ 2 h 102"/>
                              <a:gd name="T52" fmla="*/ 4 w 80"/>
                              <a:gd name="T53" fmla="*/ 1 h 102"/>
                              <a:gd name="T54" fmla="*/ 7 w 80"/>
                              <a:gd name="T55" fmla="*/ 1 h 102"/>
                              <a:gd name="T56" fmla="*/ 11 w 80"/>
                              <a:gd name="T57" fmla="*/ 1 h 102"/>
                              <a:gd name="T58" fmla="*/ 13 w 80"/>
                              <a:gd name="T59" fmla="*/ 2 h 102"/>
                              <a:gd name="T60" fmla="*/ 15 w 80"/>
                              <a:gd name="T61" fmla="*/ 3 h 102"/>
                              <a:gd name="T62" fmla="*/ 15 w 80"/>
                              <a:gd name="T63" fmla="*/ 5 h 102"/>
                              <a:gd name="T64" fmla="*/ 23 w 80"/>
                              <a:gd name="T65" fmla="*/ 8 h 102"/>
                              <a:gd name="T66" fmla="*/ 39 w 80"/>
                              <a:gd name="T67" fmla="*/ 1 h 102"/>
                              <a:gd name="T68" fmla="*/ 55 w 80"/>
                              <a:gd name="T69" fmla="*/ 0 h 102"/>
                              <a:gd name="T70" fmla="*/ 69 w 80"/>
                              <a:gd name="T71" fmla="*/ 7 h 102"/>
                              <a:gd name="T72" fmla="*/ 76 w 80"/>
                              <a:gd name="T73" fmla="*/ 17 h 102"/>
                              <a:gd name="T74" fmla="*/ 80 w 80"/>
                              <a:gd name="T75" fmla="*/ 32 h 102"/>
                              <a:gd name="T76" fmla="*/ 80 w 80"/>
                              <a:gd name="T77" fmla="*/ 98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80" h="102">
                                <a:moveTo>
                                  <a:pt x="80" y="98"/>
                                </a:moveTo>
                                <a:lnTo>
                                  <a:pt x="80" y="99"/>
                                </a:lnTo>
                                <a:lnTo>
                                  <a:pt x="80" y="99"/>
                                </a:lnTo>
                                <a:lnTo>
                                  <a:pt x="80" y="101"/>
                                </a:lnTo>
                                <a:lnTo>
                                  <a:pt x="79" y="101"/>
                                </a:lnTo>
                                <a:lnTo>
                                  <a:pt x="77" y="101"/>
                                </a:lnTo>
                                <a:lnTo>
                                  <a:pt x="76" y="102"/>
                                </a:lnTo>
                                <a:lnTo>
                                  <a:pt x="74" y="102"/>
                                </a:lnTo>
                                <a:lnTo>
                                  <a:pt x="73" y="102"/>
                                </a:lnTo>
                                <a:lnTo>
                                  <a:pt x="70" y="102"/>
                                </a:lnTo>
                                <a:lnTo>
                                  <a:pt x="68" y="102"/>
                                </a:lnTo>
                                <a:lnTo>
                                  <a:pt x="66" y="101"/>
                                </a:lnTo>
                                <a:lnTo>
                                  <a:pt x="65" y="101"/>
                                </a:lnTo>
                                <a:lnTo>
                                  <a:pt x="64" y="101"/>
                                </a:lnTo>
                                <a:lnTo>
                                  <a:pt x="64" y="99"/>
                                </a:lnTo>
                                <a:lnTo>
                                  <a:pt x="64" y="99"/>
                                </a:lnTo>
                                <a:lnTo>
                                  <a:pt x="63" y="98"/>
                                </a:lnTo>
                                <a:lnTo>
                                  <a:pt x="63" y="43"/>
                                </a:lnTo>
                                <a:lnTo>
                                  <a:pt x="63" y="35"/>
                                </a:lnTo>
                                <a:lnTo>
                                  <a:pt x="61" y="30"/>
                                </a:lnTo>
                                <a:lnTo>
                                  <a:pt x="60" y="26"/>
                                </a:lnTo>
                                <a:lnTo>
                                  <a:pt x="58" y="22"/>
                                </a:lnTo>
                                <a:lnTo>
                                  <a:pt x="55" y="18"/>
                                </a:lnTo>
                                <a:lnTo>
                                  <a:pt x="52" y="17"/>
                                </a:lnTo>
                                <a:lnTo>
                                  <a:pt x="48" y="14"/>
                                </a:lnTo>
                                <a:lnTo>
                                  <a:pt x="43" y="14"/>
                                </a:lnTo>
                                <a:lnTo>
                                  <a:pt x="37" y="16"/>
                                </a:lnTo>
                                <a:lnTo>
                                  <a:pt x="31" y="19"/>
                                </a:lnTo>
                                <a:lnTo>
                                  <a:pt x="23" y="24"/>
                                </a:lnTo>
                                <a:lnTo>
                                  <a:pt x="17" y="33"/>
                                </a:lnTo>
                                <a:lnTo>
                                  <a:pt x="17" y="98"/>
                                </a:lnTo>
                                <a:lnTo>
                                  <a:pt x="17" y="99"/>
                                </a:lnTo>
                                <a:lnTo>
                                  <a:pt x="16" y="99"/>
                                </a:lnTo>
                                <a:lnTo>
                                  <a:pt x="16" y="101"/>
                                </a:lnTo>
                                <a:lnTo>
                                  <a:pt x="15" y="101"/>
                                </a:lnTo>
                                <a:lnTo>
                                  <a:pt x="13" y="101"/>
                                </a:lnTo>
                                <a:lnTo>
                                  <a:pt x="12" y="102"/>
                                </a:lnTo>
                                <a:lnTo>
                                  <a:pt x="11" y="102"/>
                                </a:lnTo>
                                <a:lnTo>
                                  <a:pt x="8" y="102"/>
                                </a:lnTo>
                                <a:lnTo>
                                  <a:pt x="6" y="102"/>
                                </a:lnTo>
                                <a:lnTo>
                                  <a:pt x="4" y="102"/>
                                </a:lnTo>
                                <a:lnTo>
                                  <a:pt x="2" y="101"/>
                                </a:lnTo>
                                <a:lnTo>
                                  <a:pt x="1" y="101"/>
                                </a:lnTo>
                                <a:lnTo>
                                  <a:pt x="0" y="101"/>
                                </a:lnTo>
                                <a:lnTo>
                                  <a:pt x="0" y="99"/>
                                </a:lnTo>
                                <a:lnTo>
                                  <a:pt x="0" y="99"/>
                                </a:lnTo>
                                <a:lnTo>
                                  <a:pt x="0" y="98"/>
                                </a:lnTo>
                                <a:lnTo>
                                  <a:pt x="0" y="5"/>
                                </a:lnTo>
                                <a:lnTo>
                                  <a:pt x="0" y="3"/>
                                </a:lnTo>
                                <a:lnTo>
                                  <a:pt x="0" y="3"/>
                                </a:lnTo>
                                <a:lnTo>
                                  <a:pt x="0" y="2"/>
                                </a:lnTo>
                                <a:lnTo>
                                  <a:pt x="1" y="2"/>
                                </a:lnTo>
                                <a:lnTo>
                                  <a:pt x="2" y="2"/>
                                </a:lnTo>
                                <a:lnTo>
                                  <a:pt x="4" y="1"/>
                                </a:lnTo>
                                <a:lnTo>
                                  <a:pt x="5" y="1"/>
                                </a:lnTo>
                                <a:lnTo>
                                  <a:pt x="7" y="1"/>
                                </a:lnTo>
                                <a:lnTo>
                                  <a:pt x="10" y="1"/>
                                </a:lnTo>
                                <a:lnTo>
                                  <a:pt x="11" y="1"/>
                                </a:lnTo>
                                <a:lnTo>
                                  <a:pt x="12" y="2"/>
                                </a:lnTo>
                                <a:lnTo>
                                  <a:pt x="13" y="2"/>
                                </a:lnTo>
                                <a:lnTo>
                                  <a:pt x="15" y="2"/>
                                </a:lnTo>
                                <a:lnTo>
                                  <a:pt x="15" y="3"/>
                                </a:lnTo>
                                <a:lnTo>
                                  <a:pt x="15" y="3"/>
                                </a:lnTo>
                                <a:lnTo>
                                  <a:pt x="15" y="5"/>
                                </a:lnTo>
                                <a:lnTo>
                                  <a:pt x="15" y="17"/>
                                </a:lnTo>
                                <a:lnTo>
                                  <a:pt x="23" y="8"/>
                                </a:lnTo>
                                <a:lnTo>
                                  <a:pt x="31" y="3"/>
                                </a:lnTo>
                                <a:lnTo>
                                  <a:pt x="39" y="1"/>
                                </a:lnTo>
                                <a:lnTo>
                                  <a:pt x="47" y="0"/>
                                </a:lnTo>
                                <a:lnTo>
                                  <a:pt x="55" y="0"/>
                                </a:lnTo>
                                <a:lnTo>
                                  <a:pt x="63" y="3"/>
                                </a:lnTo>
                                <a:lnTo>
                                  <a:pt x="69" y="7"/>
                                </a:lnTo>
                                <a:lnTo>
                                  <a:pt x="73" y="12"/>
                                </a:lnTo>
                                <a:lnTo>
                                  <a:pt x="76" y="17"/>
                                </a:lnTo>
                                <a:lnTo>
                                  <a:pt x="79" y="24"/>
                                </a:lnTo>
                                <a:lnTo>
                                  <a:pt x="80" y="32"/>
                                </a:lnTo>
                                <a:lnTo>
                                  <a:pt x="80" y="42"/>
                                </a:lnTo>
                                <a:lnTo>
                                  <a:pt x="80" y="9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42" name="Freeform 807"/>
                        <wps:cNvSpPr>
                          <a:spLocks noEditPoints="1"/>
                        </wps:cNvSpPr>
                        <wps:spPr bwMode="auto">
                          <a:xfrm>
                            <a:off x="3449638" y="1689100"/>
                            <a:ext cx="49213" cy="55563"/>
                          </a:xfrm>
                          <a:custGeom>
                            <a:avLst/>
                            <a:gdLst>
                              <a:gd name="T0" fmla="*/ 93 w 93"/>
                              <a:gd name="T1" fmla="*/ 61 h 103"/>
                              <a:gd name="T2" fmla="*/ 87 w 93"/>
                              <a:gd name="T3" fmla="*/ 81 h 103"/>
                              <a:gd name="T4" fmla="*/ 75 w 93"/>
                              <a:gd name="T5" fmla="*/ 95 h 103"/>
                              <a:gd name="T6" fmla="*/ 56 w 93"/>
                              <a:gd name="T7" fmla="*/ 102 h 103"/>
                              <a:gd name="T8" fmla="*/ 34 w 93"/>
                              <a:gd name="T9" fmla="*/ 102 h 103"/>
                              <a:gd name="T10" fmla="*/ 17 w 93"/>
                              <a:gd name="T11" fmla="*/ 96 h 103"/>
                              <a:gd name="T12" fmla="*/ 6 w 93"/>
                              <a:gd name="T13" fmla="*/ 82 h 103"/>
                              <a:gd name="T14" fmla="*/ 0 w 93"/>
                              <a:gd name="T15" fmla="*/ 64 h 103"/>
                              <a:gd name="T16" fmla="*/ 0 w 93"/>
                              <a:gd name="T17" fmla="*/ 42 h 103"/>
                              <a:gd name="T18" fmla="*/ 6 w 93"/>
                              <a:gd name="T19" fmla="*/ 22 h 103"/>
                              <a:gd name="T20" fmla="*/ 18 w 93"/>
                              <a:gd name="T21" fmla="*/ 8 h 103"/>
                              <a:gd name="T22" fmla="*/ 36 w 93"/>
                              <a:gd name="T23" fmla="*/ 1 h 103"/>
                              <a:gd name="T24" fmla="*/ 59 w 93"/>
                              <a:gd name="T25" fmla="*/ 1 h 103"/>
                              <a:gd name="T26" fmla="*/ 76 w 93"/>
                              <a:gd name="T27" fmla="*/ 7 h 103"/>
                              <a:gd name="T28" fmla="*/ 87 w 93"/>
                              <a:gd name="T29" fmla="*/ 21 h 103"/>
                              <a:gd name="T30" fmla="*/ 93 w 93"/>
                              <a:gd name="T31" fmla="*/ 39 h 103"/>
                              <a:gd name="T32" fmla="*/ 75 w 93"/>
                              <a:gd name="T33" fmla="*/ 51 h 103"/>
                              <a:gd name="T34" fmla="*/ 74 w 93"/>
                              <a:gd name="T35" fmla="*/ 37 h 103"/>
                              <a:gd name="T36" fmla="*/ 69 w 93"/>
                              <a:gd name="T37" fmla="*/ 26 h 103"/>
                              <a:gd name="T38" fmla="*/ 60 w 93"/>
                              <a:gd name="T39" fmla="*/ 17 h 103"/>
                              <a:gd name="T40" fmla="*/ 47 w 93"/>
                              <a:gd name="T41" fmla="*/ 14 h 103"/>
                              <a:gd name="T42" fmla="*/ 33 w 93"/>
                              <a:gd name="T43" fmla="*/ 17 h 103"/>
                              <a:gd name="T44" fmla="*/ 24 w 93"/>
                              <a:gd name="T45" fmla="*/ 24 h 103"/>
                              <a:gd name="T46" fmla="*/ 19 w 93"/>
                              <a:gd name="T47" fmla="*/ 37 h 103"/>
                              <a:gd name="T48" fmla="*/ 17 w 93"/>
                              <a:gd name="T49" fmla="*/ 51 h 103"/>
                              <a:gd name="T50" fmla="*/ 18 w 93"/>
                              <a:gd name="T51" fmla="*/ 66 h 103"/>
                              <a:gd name="T52" fmla="*/ 23 w 93"/>
                              <a:gd name="T53" fmla="*/ 77 h 103"/>
                              <a:gd name="T54" fmla="*/ 32 w 93"/>
                              <a:gd name="T55" fmla="*/ 86 h 103"/>
                              <a:gd name="T56" fmla="*/ 47 w 93"/>
                              <a:gd name="T57" fmla="*/ 88 h 103"/>
                              <a:gd name="T58" fmla="*/ 59 w 93"/>
                              <a:gd name="T59" fmla="*/ 86 h 103"/>
                              <a:gd name="T60" fmla="*/ 69 w 93"/>
                              <a:gd name="T61" fmla="*/ 79 h 103"/>
                              <a:gd name="T62" fmla="*/ 74 w 93"/>
                              <a:gd name="T63" fmla="*/ 66 h 103"/>
                              <a:gd name="T64" fmla="*/ 75 w 93"/>
                              <a:gd name="T65" fmla="*/ 51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03">
                                <a:moveTo>
                                  <a:pt x="93" y="50"/>
                                </a:moveTo>
                                <a:lnTo>
                                  <a:pt x="93" y="61"/>
                                </a:lnTo>
                                <a:lnTo>
                                  <a:pt x="91" y="71"/>
                                </a:lnTo>
                                <a:lnTo>
                                  <a:pt x="87" y="81"/>
                                </a:lnTo>
                                <a:lnTo>
                                  <a:pt x="81" y="88"/>
                                </a:lnTo>
                                <a:lnTo>
                                  <a:pt x="75" y="95"/>
                                </a:lnTo>
                                <a:lnTo>
                                  <a:pt x="66" y="99"/>
                                </a:lnTo>
                                <a:lnTo>
                                  <a:pt x="56" y="102"/>
                                </a:lnTo>
                                <a:lnTo>
                                  <a:pt x="45" y="103"/>
                                </a:lnTo>
                                <a:lnTo>
                                  <a:pt x="34" y="102"/>
                                </a:lnTo>
                                <a:lnTo>
                                  <a:pt x="26" y="99"/>
                                </a:lnTo>
                                <a:lnTo>
                                  <a:pt x="17" y="96"/>
                                </a:lnTo>
                                <a:lnTo>
                                  <a:pt x="11" y="90"/>
                                </a:lnTo>
                                <a:lnTo>
                                  <a:pt x="6" y="82"/>
                                </a:lnTo>
                                <a:lnTo>
                                  <a:pt x="2" y="74"/>
                                </a:lnTo>
                                <a:lnTo>
                                  <a:pt x="0" y="64"/>
                                </a:lnTo>
                                <a:lnTo>
                                  <a:pt x="0" y="53"/>
                                </a:lnTo>
                                <a:lnTo>
                                  <a:pt x="0" y="42"/>
                                </a:lnTo>
                                <a:lnTo>
                                  <a:pt x="2" y="32"/>
                                </a:lnTo>
                                <a:lnTo>
                                  <a:pt x="6" y="22"/>
                                </a:lnTo>
                                <a:lnTo>
                                  <a:pt x="11" y="14"/>
                                </a:lnTo>
                                <a:lnTo>
                                  <a:pt x="18" y="8"/>
                                </a:lnTo>
                                <a:lnTo>
                                  <a:pt x="27" y="3"/>
                                </a:lnTo>
                                <a:lnTo>
                                  <a:pt x="36" y="1"/>
                                </a:lnTo>
                                <a:lnTo>
                                  <a:pt x="48" y="0"/>
                                </a:lnTo>
                                <a:lnTo>
                                  <a:pt x="59" y="1"/>
                                </a:lnTo>
                                <a:lnTo>
                                  <a:pt x="68" y="3"/>
                                </a:lnTo>
                                <a:lnTo>
                                  <a:pt x="76" y="7"/>
                                </a:lnTo>
                                <a:lnTo>
                                  <a:pt x="82" y="13"/>
                                </a:lnTo>
                                <a:lnTo>
                                  <a:pt x="87" y="21"/>
                                </a:lnTo>
                                <a:lnTo>
                                  <a:pt x="91" y="29"/>
                                </a:lnTo>
                                <a:lnTo>
                                  <a:pt x="93" y="39"/>
                                </a:lnTo>
                                <a:lnTo>
                                  <a:pt x="93" y="50"/>
                                </a:lnTo>
                                <a:close/>
                                <a:moveTo>
                                  <a:pt x="75" y="51"/>
                                </a:moveTo>
                                <a:lnTo>
                                  <a:pt x="75" y="44"/>
                                </a:lnTo>
                                <a:lnTo>
                                  <a:pt x="74" y="37"/>
                                </a:lnTo>
                                <a:lnTo>
                                  <a:pt x="72" y="30"/>
                                </a:lnTo>
                                <a:lnTo>
                                  <a:pt x="69" y="26"/>
                                </a:lnTo>
                                <a:lnTo>
                                  <a:pt x="65" y="21"/>
                                </a:lnTo>
                                <a:lnTo>
                                  <a:pt x="60" y="17"/>
                                </a:lnTo>
                                <a:lnTo>
                                  <a:pt x="54" y="14"/>
                                </a:lnTo>
                                <a:lnTo>
                                  <a:pt x="47" y="14"/>
                                </a:lnTo>
                                <a:lnTo>
                                  <a:pt x="39" y="14"/>
                                </a:lnTo>
                                <a:lnTo>
                                  <a:pt x="33" y="17"/>
                                </a:lnTo>
                                <a:lnTo>
                                  <a:pt x="28" y="19"/>
                                </a:lnTo>
                                <a:lnTo>
                                  <a:pt x="24" y="24"/>
                                </a:lnTo>
                                <a:lnTo>
                                  <a:pt x="21" y="29"/>
                                </a:lnTo>
                                <a:lnTo>
                                  <a:pt x="19" y="37"/>
                                </a:lnTo>
                                <a:lnTo>
                                  <a:pt x="18" y="43"/>
                                </a:lnTo>
                                <a:lnTo>
                                  <a:pt x="17" y="51"/>
                                </a:lnTo>
                                <a:lnTo>
                                  <a:pt x="18" y="59"/>
                                </a:lnTo>
                                <a:lnTo>
                                  <a:pt x="18" y="66"/>
                                </a:lnTo>
                                <a:lnTo>
                                  <a:pt x="21" y="72"/>
                                </a:lnTo>
                                <a:lnTo>
                                  <a:pt x="23" y="77"/>
                                </a:lnTo>
                                <a:lnTo>
                                  <a:pt x="27" y="82"/>
                                </a:lnTo>
                                <a:lnTo>
                                  <a:pt x="32" y="86"/>
                                </a:lnTo>
                                <a:lnTo>
                                  <a:pt x="38" y="88"/>
                                </a:lnTo>
                                <a:lnTo>
                                  <a:pt x="47" y="88"/>
                                </a:lnTo>
                                <a:lnTo>
                                  <a:pt x="53" y="88"/>
                                </a:lnTo>
                                <a:lnTo>
                                  <a:pt x="59" y="86"/>
                                </a:lnTo>
                                <a:lnTo>
                                  <a:pt x="64" y="82"/>
                                </a:lnTo>
                                <a:lnTo>
                                  <a:pt x="69" y="79"/>
                                </a:lnTo>
                                <a:lnTo>
                                  <a:pt x="71" y="72"/>
                                </a:lnTo>
                                <a:lnTo>
                                  <a:pt x="74" y="66"/>
                                </a:lnTo>
                                <a:lnTo>
                                  <a:pt x="75" y="60"/>
                                </a:lnTo>
                                <a:lnTo>
                                  <a:pt x="75" y="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43" name="Freeform 809"/>
                        <wps:cNvSpPr>
                          <a:spLocks/>
                        </wps:cNvSpPr>
                        <wps:spPr bwMode="auto">
                          <a:xfrm>
                            <a:off x="3513138" y="1665288"/>
                            <a:ext cx="9525" cy="77788"/>
                          </a:xfrm>
                          <a:custGeom>
                            <a:avLst/>
                            <a:gdLst>
                              <a:gd name="T0" fmla="*/ 17 w 17"/>
                              <a:gd name="T1" fmla="*/ 143 h 147"/>
                              <a:gd name="T2" fmla="*/ 17 w 17"/>
                              <a:gd name="T3" fmla="*/ 144 h 147"/>
                              <a:gd name="T4" fmla="*/ 16 w 17"/>
                              <a:gd name="T5" fmla="*/ 144 h 147"/>
                              <a:gd name="T6" fmla="*/ 16 w 17"/>
                              <a:gd name="T7" fmla="*/ 146 h 147"/>
                              <a:gd name="T8" fmla="*/ 15 w 17"/>
                              <a:gd name="T9" fmla="*/ 146 h 147"/>
                              <a:gd name="T10" fmla="*/ 14 w 17"/>
                              <a:gd name="T11" fmla="*/ 146 h 147"/>
                              <a:gd name="T12" fmla="*/ 13 w 17"/>
                              <a:gd name="T13" fmla="*/ 147 h 147"/>
                              <a:gd name="T14" fmla="*/ 11 w 17"/>
                              <a:gd name="T15" fmla="*/ 147 h 147"/>
                              <a:gd name="T16" fmla="*/ 9 w 17"/>
                              <a:gd name="T17" fmla="*/ 147 h 147"/>
                              <a:gd name="T18" fmla="*/ 6 w 17"/>
                              <a:gd name="T19" fmla="*/ 147 h 147"/>
                              <a:gd name="T20" fmla="*/ 4 w 17"/>
                              <a:gd name="T21" fmla="*/ 147 h 147"/>
                              <a:gd name="T22" fmla="*/ 3 w 17"/>
                              <a:gd name="T23" fmla="*/ 146 h 147"/>
                              <a:gd name="T24" fmla="*/ 1 w 17"/>
                              <a:gd name="T25" fmla="*/ 146 h 147"/>
                              <a:gd name="T26" fmla="*/ 0 w 17"/>
                              <a:gd name="T27" fmla="*/ 146 h 147"/>
                              <a:gd name="T28" fmla="*/ 0 w 17"/>
                              <a:gd name="T29" fmla="*/ 144 h 147"/>
                              <a:gd name="T30" fmla="*/ 0 w 17"/>
                              <a:gd name="T31" fmla="*/ 144 h 147"/>
                              <a:gd name="T32" fmla="*/ 0 w 17"/>
                              <a:gd name="T33" fmla="*/ 143 h 147"/>
                              <a:gd name="T34" fmla="*/ 0 w 17"/>
                              <a:gd name="T35" fmla="*/ 4 h 147"/>
                              <a:gd name="T36" fmla="*/ 0 w 17"/>
                              <a:gd name="T37" fmla="*/ 3 h 147"/>
                              <a:gd name="T38" fmla="*/ 0 w 17"/>
                              <a:gd name="T39" fmla="*/ 3 h 147"/>
                              <a:gd name="T40" fmla="*/ 0 w 17"/>
                              <a:gd name="T41" fmla="*/ 2 h 147"/>
                              <a:gd name="T42" fmla="*/ 1 w 17"/>
                              <a:gd name="T43" fmla="*/ 2 h 147"/>
                              <a:gd name="T44" fmla="*/ 3 w 17"/>
                              <a:gd name="T45" fmla="*/ 2 h 147"/>
                              <a:gd name="T46" fmla="*/ 4 w 17"/>
                              <a:gd name="T47" fmla="*/ 0 h 147"/>
                              <a:gd name="T48" fmla="*/ 6 w 17"/>
                              <a:gd name="T49" fmla="*/ 0 h 147"/>
                              <a:gd name="T50" fmla="*/ 9 w 17"/>
                              <a:gd name="T51" fmla="*/ 0 h 147"/>
                              <a:gd name="T52" fmla="*/ 11 w 17"/>
                              <a:gd name="T53" fmla="*/ 0 h 147"/>
                              <a:gd name="T54" fmla="*/ 13 w 17"/>
                              <a:gd name="T55" fmla="*/ 0 h 147"/>
                              <a:gd name="T56" fmla="*/ 14 w 17"/>
                              <a:gd name="T57" fmla="*/ 2 h 147"/>
                              <a:gd name="T58" fmla="*/ 15 w 17"/>
                              <a:gd name="T59" fmla="*/ 2 h 147"/>
                              <a:gd name="T60" fmla="*/ 16 w 17"/>
                              <a:gd name="T61" fmla="*/ 2 h 147"/>
                              <a:gd name="T62" fmla="*/ 16 w 17"/>
                              <a:gd name="T63" fmla="*/ 3 h 147"/>
                              <a:gd name="T64" fmla="*/ 17 w 17"/>
                              <a:gd name="T65" fmla="*/ 3 h 147"/>
                              <a:gd name="T66" fmla="*/ 17 w 17"/>
                              <a:gd name="T67" fmla="*/ 4 h 147"/>
                              <a:gd name="T68" fmla="*/ 17 w 17"/>
                              <a:gd name="T69" fmla="*/ 143 h 1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17" h="147">
                                <a:moveTo>
                                  <a:pt x="17" y="143"/>
                                </a:moveTo>
                                <a:lnTo>
                                  <a:pt x="17" y="144"/>
                                </a:lnTo>
                                <a:lnTo>
                                  <a:pt x="16" y="144"/>
                                </a:lnTo>
                                <a:lnTo>
                                  <a:pt x="16" y="146"/>
                                </a:lnTo>
                                <a:lnTo>
                                  <a:pt x="15" y="146"/>
                                </a:lnTo>
                                <a:lnTo>
                                  <a:pt x="14" y="146"/>
                                </a:lnTo>
                                <a:lnTo>
                                  <a:pt x="13" y="147"/>
                                </a:lnTo>
                                <a:lnTo>
                                  <a:pt x="11" y="147"/>
                                </a:lnTo>
                                <a:lnTo>
                                  <a:pt x="9" y="147"/>
                                </a:lnTo>
                                <a:lnTo>
                                  <a:pt x="6" y="147"/>
                                </a:lnTo>
                                <a:lnTo>
                                  <a:pt x="4" y="147"/>
                                </a:lnTo>
                                <a:lnTo>
                                  <a:pt x="3" y="146"/>
                                </a:lnTo>
                                <a:lnTo>
                                  <a:pt x="1" y="146"/>
                                </a:lnTo>
                                <a:lnTo>
                                  <a:pt x="0" y="146"/>
                                </a:lnTo>
                                <a:lnTo>
                                  <a:pt x="0" y="144"/>
                                </a:lnTo>
                                <a:lnTo>
                                  <a:pt x="0" y="144"/>
                                </a:lnTo>
                                <a:lnTo>
                                  <a:pt x="0" y="143"/>
                                </a:lnTo>
                                <a:lnTo>
                                  <a:pt x="0" y="4"/>
                                </a:lnTo>
                                <a:lnTo>
                                  <a:pt x="0" y="3"/>
                                </a:lnTo>
                                <a:lnTo>
                                  <a:pt x="0" y="3"/>
                                </a:lnTo>
                                <a:lnTo>
                                  <a:pt x="0" y="2"/>
                                </a:lnTo>
                                <a:lnTo>
                                  <a:pt x="1" y="2"/>
                                </a:lnTo>
                                <a:lnTo>
                                  <a:pt x="3" y="2"/>
                                </a:lnTo>
                                <a:lnTo>
                                  <a:pt x="4" y="0"/>
                                </a:lnTo>
                                <a:lnTo>
                                  <a:pt x="6" y="0"/>
                                </a:lnTo>
                                <a:lnTo>
                                  <a:pt x="9" y="0"/>
                                </a:lnTo>
                                <a:lnTo>
                                  <a:pt x="11" y="0"/>
                                </a:lnTo>
                                <a:lnTo>
                                  <a:pt x="13" y="0"/>
                                </a:lnTo>
                                <a:lnTo>
                                  <a:pt x="14" y="2"/>
                                </a:lnTo>
                                <a:lnTo>
                                  <a:pt x="15" y="2"/>
                                </a:lnTo>
                                <a:lnTo>
                                  <a:pt x="16" y="2"/>
                                </a:lnTo>
                                <a:lnTo>
                                  <a:pt x="16" y="3"/>
                                </a:lnTo>
                                <a:lnTo>
                                  <a:pt x="17" y="3"/>
                                </a:lnTo>
                                <a:lnTo>
                                  <a:pt x="17" y="4"/>
                                </a:lnTo>
                                <a:lnTo>
                                  <a:pt x="17" y="14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44" name="Freeform 810"/>
                        <wps:cNvSpPr>
                          <a:spLocks noEditPoints="1"/>
                        </wps:cNvSpPr>
                        <wps:spPr bwMode="auto">
                          <a:xfrm>
                            <a:off x="1838325" y="2405063"/>
                            <a:ext cx="55563" cy="53975"/>
                          </a:xfrm>
                          <a:custGeom>
                            <a:avLst/>
                            <a:gdLst>
                              <a:gd name="T0" fmla="*/ 107 w 107"/>
                              <a:gd name="T1" fmla="*/ 97 h 102"/>
                              <a:gd name="T2" fmla="*/ 104 w 107"/>
                              <a:gd name="T3" fmla="*/ 100 h 102"/>
                              <a:gd name="T4" fmla="*/ 101 w 107"/>
                              <a:gd name="T5" fmla="*/ 102 h 102"/>
                              <a:gd name="T6" fmla="*/ 95 w 107"/>
                              <a:gd name="T7" fmla="*/ 102 h 102"/>
                              <a:gd name="T8" fmla="*/ 86 w 107"/>
                              <a:gd name="T9" fmla="*/ 102 h 102"/>
                              <a:gd name="T10" fmla="*/ 76 w 107"/>
                              <a:gd name="T11" fmla="*/ 96 h 102"/>
                              <a:gd name="T12" fmla="*/ 71 w 107"/>
                              <a:gd name="T13" fmla="*/ 83 h 102"/>
                              <a:gd name="T14" fmla="*/ 63 w 107"/>
                              <a:gd name="T15" fmla="*/ 94 h 102"/>
                              <a:gd name="T16" fmla="*/ 50 w 107"/>
                              <a:gd name="T17" fmla="*/ 101 h 102"/>
                              <a:gd name="T18" fmla="*/ 29 w 107"/>
                              <a:gd name="T19" fmla="*/ 102 h 102"/>
                              <a:gd name="T20" fmla="*/ 10 w 107"/>
                              <a:gd name="T21" fmla="*/ 89 h 102"/>
                              <a:gd name="T22" fmla="*/ 1 w 107"/>
                              <a:gd name="T23" fmla="*/ 63 h 102"/>
                              <a:gd name="T24" fmla="*/ 3 w 107"/>
                              <a:gd name="T25" fmla="*/ 31 h 102"/>
                              <a:gd name="T26" fmla="*/ 17 w 107"/>
                              <a:gd name="T27" fmla="*/ 7 h 102"/>
                              <a:gd name="T28" fmla="*/ 43 w 107"/>
                              <a:gd name="T29" fmla="*/ 0 h 102"/>
                              <a:gd name="T30" fmla="*/ 60 w 107"/>
                              <a:gd name="T31" fmla="*/ 4 h 102"/>
                              <a:gd name="T32" fmla="*/ 72 w 107"/>
                              <a:gd name="T33" fmla="*/ 19 h 102"/>
                              <a:gd name="T34" fmla="*/ 79 w 107"/>
                              <a:gd name="T35" fmla="*/ 26 h 102"/>
                              <a:gd name="T36" fmla="*/ 81 w 107"/>
                              <a:gd name="T37" fmla="*/ 11 h 102"/>
                              <a:gd name="T38" fmla="*/ 82 w 107"/>
                              <a:gd name="T39" fmla="*/ 3 h 102"/>
                              <a:gd name="T40" fmla="*/ 83 w 107"/>
                              <a:gd name="T41" fmla="*/ 3 h 102"/>
                              <a:gd name="T42" fmla="*/ 86 w 107"/>
                              <a:gd name="T43" fmla="*/ 1 h 102"/>
                              <a:gd name="T44" fmla="*/ 90 w 107"/>
                              <a:gd name="T45" fmla="*/ 1 h 102"/>
                              <a:gd name="T46" fmla="*/ 96 w 107"/>
                              <a:gd name="T47" fmla="*/ 1 h 102"/>
                              <a:gd name="T48" fmla="*/ 98 w 107"/>
                              <a:gd name="T49" fmla="*/ 3 h 102"/>
                              <a:gd name="T50" fmla="*/ 98 w 107"/>
                              <a:gd name="T51" fmla="*/ 6 h 102"/>
                              <a:gd name="T52" fmla="*/ 96 w 107"/>
                              <a:gd name="T53" fmla="*/ 17 h 102"/>
                              <a:gd name="T54" fmla="*/ 92 w 107"/>
                              <a:gd name="T55" fmla="*/ 33 h 102"/>
                              <a:gd name="T56" fmla="*/ 87 w 107"/>
                              <a:gd name="T57" fmla="*/ 51 h 102"/>
                              <a:gd name="T58" fmla="*/ 85 w 107"/>
                              <a:gd name="T59" fmla="*/ 69 h 102"/>
                              <a:gd name="T60" fmla="*/ 87 w 107"/>
                              <a:gd name="T61" fmla="*/ 84 h 102"/>
                              <a:gd name="T62" fmla="*/ 93 w 107"/>
                              <a:gd name="T63" fmla="*/ 87 h 102"/>
                              <a:gd name="T64" fmla="*/ 98 w 107"/>
                              <a:gd name="T65" fmla="*/ 87 h 102"/>
                              <a:gd name="T66" fmla="*/ 103 w 107"/>
                              <a:gd name="T67" fmla="*/ 86 h 102"/>
                              <a:gd name="T68" fmla="*/ 106 w 107"/>
                              <a:gd name="T69" fmla="*/ 86 h 102"/>
                              <a:gd name="T70" fmla="*/ 107 w 107"/>
                              <a:gd name="T71" fmla="*/ 86 h 102"/>
                              <a:gd name="T72" fmla="*/ 107 w 107"/>
                              <a:gd name="T73" fmla="*/ 90 h 102"/>
                              <a:gd name="T74" fmla="*/ 66 w 107"/>
                              <a:gd name="T75" fmla="*/ 51 h 102"/>
                              <a:gd name="T76" fmla="*/ 63 w 107"/>
                              <a:gd name="T77" fmla="*/ 27 h 102"/>
                              <a:gd name="T78" fmla="*/ 51 w 107"/>
                              <a:gd name="T79" fmla="*/ 16 h 102"/>
                              <a:gd name="T80" fmla="*/ 37 w 107"/>
                              <a:gd name="T81" fmla="*/ 15 h 102"/>
                              <a:gd name="T82" fmla="*/ 23 w 107"/>
                              <a:gd name="T83" fmla="*/ 26 h 102"/>
                              <a:gd name="T84" fmla="*/ 18 w 107"/>
                              <a:gd name="T85" fmla="*/ 43 h 102"/>
                              <a:gd name="T86" fmla="*/ 19 w 107"/>
                              <a:gd name="T87" fmla="*/ 65 h 102"/>
                              <a:gd name="T88" fmla="*/ 26 w 107"/>
                              <a:gd name="T89" fmla="*/ 81 h 102"/>
                              <a:gd name="T90" fmla="*/ 42 w 107"/>
                              <a:gd name="T91" fmla="*/ 89 h 102"/>
                              <a:gd name="T92" fmla="*/ 56 w 107"/>
                              <a:gd name="T93" fmla="*/ 83 h 102"/>
                              <a:gd name="T94" fmla="*/ 65 w 107"/>
                              <a:gd name="T95" fmla="*/ 67 h 102"/>
                              <a:gd name="T96" fmla="*/ 66 w 107"/>
                              <a:gd name="T97" fmla="*/ 5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07" h="102">
                                <a:moveTo>
                                  <a:pt x="107" y="92"/>
                                </a:moveTo>
                                <a:lnTo>
                                  <a:pt x="107" y="96"/>
                                </a:lnTo>
                                <a:lnTo>
                                  <a:pt x="107" y="97"/>
                                </a:lnTo>
                                <a:lnTo>
                                  <a:pt x="107" y="99"/>
                                </a:lnTo>
                                <a:lnTo>
                                  <a:pt x="106" y="100"/>
                                </a:lnTo>
                                <a:lnTo>
                                  <a:pt x="104" y="100"/>
                                </a:lnTo>
                                <a:lnTo>
                                  <a:pt x="103" y="101"/>
                                </a:lnTo>
                                <a:lnTo>
                                  <a:pt x="102" y="101"/>
                                </a:lnTo>
                                <a:lnTo>
                                  <a:pt x="101" y="102"/>
                                </a:lnTo>
                                <a:lnTo>
                                  <a:pt x="98" y="102"/>
                                </a:lnTo>
                                <a:lnTo>
                                  <a:pt x="97" y="102"/>
                                </a:lnTo>
                                <a:lnTo>
                                  <a:pt x="95" y="102"/>
                                </a:lnTo>
                                <a:lnTo>
                                  <a:pt x="93" y="102"/>
                                </a:lnTo>
                                <a:lnTo>
                                  <a:pt x="90" y="102"/>
                                </a:lnTo>
                                <a:lnTo>
                                  <a:pt x="86" y="102"/>
                                </a:lnTo>
                                <a:lnTo>
                                  <a:pt x="82" y="101"/>
                                </a:lnTo>
                                <a:lnTo>
                                  <a:pt x="79" y="99"/>
                                </a:lnTo>
                                <a:lnTo>
                                  <a:pt x="76" y="96"/>
                                </a:lnTo>
                                <a:lnTo>
                                  <a:pt x="74" y="92"/>
                                </a:lnTo>
                                <a:lnTo>
                                  <a:pt x="72" y="87"/>
                                </a:lnTo>
                                <a:lnTo>
                                  <a:pt x="71" y="83"/>
                                </a:lnTo>
                                <a:lnTo>
                                  <a:pt x="69" y="86"/>
                                </a:lnTo>
                                <a:lnTo>
                                  <a:pt x="66" y="90"/>
                                </a:lnTo>
                                <a:lnTo>
                                  <a:pt x="63" y="94"/>
                                </a:lnTo>
                                <a:lnTo>
                                  <a:pt x="59" y="97"/>
                                </a:lnTo>
                                <a:lnTo>
                                  <a:pt x="55" y="100"/>
                                </a:lnTo>
                                <a:lnTo>
                                  <a:pt x="50" y="101"/>
                                </a:lnTo>
                                <a:lnTo>
                                  <a:pt x="45" y="102"/>
                                </a:lnTo>
                                <a:lnTo>
                                  <a:pt x="39" y="102"/>
                                </a:lnTo>
                                <a:lnTo>
                                  <a:pt x="29" y="102"/>
                                </a:lnTo>
                                <a:lnTo>
                                  <a:pt x="21" y="99"/>
                                </a:lnTo>
                                <a:lnTo>
                                  <a:pt x="14" y="95"/>
                                </a:lnTo>
                                <a:lnTo>
                                  <a:pt x="10" y="89"/>
                                </a:lnTo>
                                <a:lnTo>
                                  <a:pt x="5" y="81"/>
                                </a:lnTo>
                                <a:lnTo>
                                  <a:pt x="2" y="73"/>
                                </a:lnTo>
                                <a:lnTo>
                                  <a:pt x="1" y="63"/>
                                </a:lnTo>
                                <a:lnTo>
                                  <a:pt x="0" y="52"/>
                                </a:lnTo>
                                <a:lnTo>
                                  <a:pt x="1" y="41"/>
                                </a:lnTo>
                                <a:lnTo>
                                  <a:pt x="3" y="31"/>
                                </a:lnTo>
                                <a:lnTo>
                                  <a:pt x="6" y="21"/>
                                </a:lnTo>
                                <a:lnTo>
                                  <a:pt x="11" y="14"/>
                                </a:lnTo>
                                <a:lnTo>
                                  <a:pt x="17" y="7"/>
                                </a:lnTo>
                                <a:lnTo>
                                  <a:pt x="24" y="4"/>
                                </a:lnTo>
                                <a:lnTo>
                                  <a:pt x="33" y="0"/>
                                </a:lnTo>
                                <a:lnTo>
                                  <a:pt x="43" y="0"/>
                                </a:lnTo>
                                <a:lnTo>
                                  <a:pt x="49" y="0"/>
                                </a:lnTo>
                                <a:lnTo>
                                  <a:pt x="55" y="1"/>
                                </a:lnTo>
                                <a:lnTo>
                                  <a:pt x="60" y="4"/>
                                </a:lnTo>
                                <a:lnTo>
                                  <a:pt x="65" y="7"/>
                                </a:lnTo>
                                <a:lnTo>
                                  <a:pt x="70" y="12"/>
                                </a:lnTo>
                                <a:lnTo>
                                  <a:pt x="72" y="19"/>
                                </a:lnTo>
                                <a:lnTo>
                                  <a:pt x="75" y="25"/>
                                </a:lnTo>
                                <a:lnTo>
                                  <a:pt x="76" y="33"/>
                                </a:lnTo>
                                <a:lnTo>
                                  <a:pt x="79" y="26"/>
                                </a:lnTo>
                                <a:lnTo>
                                  <a:pt x="80" y="20"/>
                                </a:lnTo>
                                <a:lnTo>
                                  <a:pt x="80" y="15"/>
                                </a:lnTo>
                                <a:lnTo>
                                  <a:pt x="81" y="11"/>
                                </a:lnTo>
                                <a:lnTo>
                                  <a:pt x="81" y="7"/>
                                </a:lnTo>
                                <a:lnTo>
                                  <a:pt x="81" y="5"/>
                                </a:lnTo>
                                <a:lnTo>
                                  <a:pt x="82" y="3"/>
                                </a:lnTo>
                                <a:lnTo>
                                  <a:pt x="82" y="3"/>
                                </a:lnTo>
                                <a:lnTo>
                                  <a:pt x="82" y="3"/>
                                </a:lnTo>
                                <a:lnTo>
                                  <a:pt x="83" y="3"/>
                                </a:lnTo>
                                <a:lnTo>
                                  <a:pt x="83" y="1"/>
                                </a:lnTo>
                                <a:lnTo>
                                  <a:pt x="85" y="1"/>
                                </a:lnTo>
                                <a:lnTo>
                                  <a:pt x="86" y="1"/>
                                </a:lnTo>
                                <a:lnTo>
                                  <a:pt x="86" y="1"/>
                                </a:lnTo>
                                <a:lnTo>
                                  <a:pt x="88" y="1"/>
                                </a:lnTo>
                                <a:lnTo>
                                  <a:pt x="90" y="1"/>
                                </a:lnTo>
                                <a:lnTo>
                                  <a:pt x="92" y="1"/>
                                </a:lnTo>
                                <a:lnTo>
                                  <a:pt x="93" y="1"/>
                                </a:lnTo>
                                <a:lnTo>
                                  <a:pt x="96" y="1"/>
                                </a:lnTo>
                                <a:lnTo>
                                  <a:pt x="96" y="1"/>
                                </a:lnTo>
                                <a:lnTo>
                                  <a:pt x="97" y="3"/>
                                </a:lnTo>
                                <a:lnTo>
                                  <a:pt x="98" y="3"/>
                                </a:lnTo>
                                <a:lnTo>
                                  <a:pt x="98" y="4"/>
                                </a:lnTo>
                                <a:lnTo>
                                  <a:pt x="98" y="4"/>
                                </a:lnTo>
                                <a:lnTo>
                                  <a:pt x="98" y="6"/>
                                </a:lnTo>
                                <a:lnTo>
                                  <a:pt x="97" y="10"/>
                                </a:lnTo>
                                <a:lnTo>
                                  <a:pt x="97" y="14"/>
                                </a:lnTo>
                                <a:lnTo>
                                  <a:pt x="96" y="17"/>
                                </a:lnTo>
                                <a:lnTo>
                                  <a:pt x="95" y="22"/>
                                </a:lnTo>
                                <a:lnTo>
                                  <a:pt x="93" y="28"/>
                                </a:lnTo>
                                <a:lnTo>
                                  <a:pt x="92" y="33"/>
                                </a:lnTo>
                                <a:lnTo>
                                  <a:pt x="91" y="39"/>
                                </a:lnTo>
                                <a:lnTo>
                                  <a:pt x="90" y="46"/>
                                </a:lnTo>
                                <a:lnTo>
                                  <a:pt x="87" y="51"/>
                                </a:lnTo>
                                <a:lnTo>
                                  <a:pt x="86" y="55"/>
                                </a:lnTo>
                                <a:lnTo>
                                  <a:pt x="83" y="60"/>
                                </a:lnTo>
                                <a:lnTo>
                                  <a:pt x="85" y="69"/>
                                </a:lnTo>
                                <a:lnTo>
                                  <a:pt x="85" y="75"/>
                                </a:lnTo>
                                <a:lnTo>
                                  <a:pt x="86" y="80"/>
                                </a:lnTo>
                                <a:lnTo>
                                  <a:pt x="87" y="84"/>
                                </a:lnTo>
                                <a:lnTo>
                                  <a:pt x="90" y="86"/>
                                </a:lnTo>
                                <a:lnTo>
                                  <a:pt x="91" y="87"/>
                                </a:lnTo>
                                <a:lnTo>
                                  <a:pt x="93" y="87"/>
                                </a:lnTo>
                                <a:lnTo>
                                  <a:pt x="96" y="89"/>
                                </a:lnTo>
                                <a:lnTo>
                                  <a:pt x="97" y="89"/>
                                </a:lnTo>
                                <a:lnTo>
                                  <a:pt x="98" y="87"/>
                                </a:lnTo>
                                <a:lnTo>
                                  <a:pt x="101" y="87"/>
                                </a:lnTo>
                                <a:lnTo>
                                  <a:pt x="102" y="87"/>
                                </a:lnTo>
                                <a:lnTo>
                                  <a:pt x="103" y="86"/>
                                </a:lnTo>
                                <a:lnTo>
                                  <a:pt x="103" y="86"/>
                                </a:lnTo>
                                <a:lnTo>
                                  <a:pt x="104" y="86"/>
                                </a:lnTo>
                                <a:lnTo>
                                  <a:pt x="106" y="86"/>
                                </a:lnTo>
                                <a:lnTo>
                                  <a:pt x="106" y="86"/>
                                </a:lnTo>
                                <a:lnTo>
                                  <a:pt x="106" y="86"/>
                                </a:lnTo>
                                <a:lnTo>
                                  <a:pt x="107" y="86"/>
                                </a:lnTo>
                                <a:lnTo>
                                  <a:pt x="107" y="87"/>
                                </a:lnTo>
                                <a:lnTo>
                                  <a:pt x="107" y="89"/>
                                </a:lnTo>
                                <a:lnTo>
                                  <a:pt x="107" y="90"/>
                                </a:lnTo>
                                <a:lnTo>
                                  <a:pt x="107" y="91"/>
                                </a:lnTo>
                                <a:lnTo>
                                  <a:pt x="107" y="92"/>
                                </a:lnTo>
                                <a:close/>
                                <a:moveTo>
                                  <a:pt x="66" y="51"/>
                                </a:moveTo>
                                <a:lnTo>
                                  <a:pt x="66" y="41"/>
                                </a:lnTo>
                                <a:lnTo>
                                  <a:pt x="65" y="33"/>
                                </a:lnTo>
                                <a:lnTo>
                                  <a:pt x="63" y="27"/>
                                </a:lnTo>
                                <a:lnTo>
                                  <a:pt x="59" y="22"/>
                                </a:lnTo>
                                <a:lnTo>
                                  <a:pt x="55" y="19"/>
                                </a:lnTo>
                                <a:lnTo>
                                  <a:pt x="51" y="16"/>
                                </a:lnTo>
                                <a:lnTo>
                                  <a:pt x="48" y="14"/>
                                </a:lnTo>
                                <a:lnTo>
                                  <a:pt x="43" y="14"/>
                                </a:lnTo>
                                <a:lnTo>
                                  <a:pt x="37" y="15"/>
                                </a:lnTo>
                                <a:lnTo>
                                  <a:pt x="32" y="17"/>
                                </a:lnTo>
                                <a:lnTo>
                                  <a:pt x="27" y="21"/>
                                </a:lnTo>
                                <a:lnTo>
                                  <a:pt x="23" y="26"/>
                                </a:lnTo>
                                <a:lnTo>
                                  <a:pt x="21" y="31"/>
                                </a:lnTo>
                                <a:lnTo>
                                  <a:pt x="19" y="37"/>
                                </a:lnTo>
                                <a:lnTo>
                                  <a:pt x="18" y="43"/>
                                </a:lnTo>
                                <a:lnTo>
                                  <a:pt x="18" y="51"/>
                                </a:lnTo>
                                <a:lnTo>
                                  <a:pt x="18" y="58"/>
                                </a:lnTo>
                                <a:lnTo>
                                  <a:pt x="19" y="65"/>
                                </a:lnTo>
                                <a:lnTo>
                                  <a:pt x="21" y="71"/>
                                </a:lnTo>
                                <a:lnTo>
                                  <a:pt x="23" y="76"/>
                                </a:lnTo>
                                <a:lnTo>
                                  <a:pt x="26" y="81"/>
                                </a:lnTo>
                                <a:lnTo>
                                  <a:pt x="30" y="85"/>
                                </a:lnTo>
                                <a:lnTo>
                                  <a:pt x="34" y="87"/>
                                </a:lnTo>
                                <a:lnTo>
                                  <a:pt x="42" y="89"/>
                                </a:lnTo>
                                <a:lnTo>
                                  <a:pt x="48" y="87"/>
                                </a:lnTo>
                                <a:lnTo>
                                  <a:pt x="53" y="86"/>
                                </a:lnTo>
                                <a:lnTo>
                                  <a:pt x="56" y="83"/>
                                </a:lnTo>
                                <a:lnTo>
                                  <a:pt x="60" y="78"/>
                                </a:lnTo>
                                <a:lnTo>
                                  <a:pt x="63" y="73"/>
                                </a:lnTo>
                                <a:lnTo>
                                  <a:pt x="65" y="67"/>
                                </a:lnTo>
                                <a:lnTo>
                                  <a:pt x="66" y="59"/>
                                </a:lnTo>
                                <a:lnTo>
                                  <a:pt x="66" y="51"/>
                                </a:lnTo>
                                <a:lnTo>
                                  <a:pt x="66" y="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45" name="Freeform 811"/>
                        <wps:cNvSpPr>
                          <a:spLocks/>
                        </wps:cNvSpPr>
                        <wps:spPr bwMode="auto">
                          <a:xfrm>
                            <a:off x="1900238" y="2427288"/>
                            <a:ext cx="26988" cy="7938"/>
                          </a:xfrm>
                          <a:custGeom>
                            <a:avLst/>
                            <a:gdLst>
                              <a:gd name="T0" fmla="*/ 51 w 51"/>
                              <a:gd name="T1" fmla="*/ 7 h 14"/>
                              <a:gd name="T2" fmla="*/ 51 w 51"/>
                              <a:gd name="T3" fmla="*/ 11 h 14"/>
                              <a:gd name="T4" fmla="*/ 49 w 51"/>
                              <a:gd name="T5" fmla="*/ 13 h 14"/>
                              <a:gd name="T6" fmla="*/ 49 w 51"/>
                              <a:gd name="T7" fmla="*/ 14 h 14"/>
                              <a:gd name="T8" fmla="*/ 47 w 51"/>
                              <a:gd name="T9" fmla="*/ 14 h 14"/>
                              <a:gd name="T10" fmla="*/ 4 w 51"/>
                              <a:gd name="T11" fmla="*/ 14 h 14"/>
                              <a:gd name="T12" fmla="*/ 1 w 51"/>
                              <a:gd name="T13" fmla="*/ 14 h 14"/>
                              <a:gd name="T14" fmla="*/ 0 w 51"/>
                              <a:gd name="T15" fmla="*/ 13 h 14"/>
                              <a:gd name="T16" fmla="*/ 0 w 51"/>
                              <a:gd name="T17" fmla="*/ 11 h 14"/>
                              <a:gd name="T18" fmla="*/ 0 w 51"/>
                              <a:gd name="T19" fmla="*/ 7 h 14"/>
                              <a:gd name="T20" fmla="*/ 0 w 51"/>
                              <a:gd name="T21" fmla="*/ 3 h 14"/>
                              <a:gd name="T22" fmla="*/ 0 w 51"/>
                              <a:gd name="T23" fmla="*/ 2 h 14"/>
                              <a:gd name="T24" fmla="*/ 1 w 51"/>
                              <a:gd name="T25" fmla="*/ 0 h 14"/>
                              <a:gd name="T26" fmla="*/ 4 w 51"/>
                              <a:gd name="T27" fmla="*/ 0 h 14"/>
                              <a:gd name="T28" fmla="*/ 47 w 51"/>
                              <a:gd name="T29" fmla="*/ 0 h 14"/>
                              <a:gd name="T30" fmla="*/ 48 w 51"/>
                              <a:gd name="T31" fmla="*/ 0 h 14"/>
                              <a:gd name="T32" fmla="*/ 48 w 51"/>
                              <a:gd name="T33" fmla="*/ 1 h 14"/>
                              <a:gd name="T34" fmla="*/ 49 w 51"/>
                              <a:gd name="T35" fmla="*/ 1 h 14"/>
                              <a:gd name="T36" fmla="*/ 49 w 51"/>
                              <a:gd name="T37" fmla="*/ 2 h 14"/>
                              <a:gd name="T38" fmla="*/ 51 w 51"/>
                              <a:gd name="T39" fmla="*/ 2 h 14"/>
                              <a:gd name="T40" fmla="*/ 51 w 51"/>
                              <a:gd name="T41" fmla="*/ 3 h 14"/>
                              <a:gd name="T42" fmla="*/ 51 w 51"/>
                              <a:gd name="T43" fmla="*/ 6 h 14"/>
                              <a:gd name="T44" fmla="*/ 51 w 51"/>
                              <a:gd name="T45" fmla="*/ 7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1" h="14">
                                <a:moveTo>
                                  <a:pt x="51" y="7"/>
                                </a:moveTo>
                                <a:lnTo>
                                  <a:pt x="51" y="11"/>
                                </a:lnTo>
                                <a:lnTo>
                                  <a:pt x="49" y="13"/>
                                </a:lnTo>
                                <a:lnTo>
                                  <a:pt x="49" y="14"/>
                                </a:lnTo>
                                <a:lnTo>
                                  <a:pt x="47" y="14"/>
                                </a:lnTo>
                                <a:lnTo>
                                  <a:pt x="4" y="14"/>
                                </a:lnTo>
                                <a:lnTo>
                                  <a:pt x="1" y="14"/>
                                </a:lnTo>
                                <a:lnTo>
                                  <a:pt x="0" y="13"/>
                                </a:lnTo>
                                <a:lnTo>
                                  <a:pt x="0" y="11"/>
                                </a:lnTo>
                                <a:lnTo>
                                  <a:pt x="0" y="7"/>
                                </a:lnTo>
                                <a:lnTo>
                                  <a:pt x="0" y="3"/>
                                </a:lnTo>
                                <a:lnTo>
                                  <a:pt x="0" y="2"/>
                                </a:lnTo>
                                <a:lnTo>
                                  <a:pt x="1" y="0"/>
                                </a:lnTo>
                                <a:lnTo>
                                  <a:pt x="4" y="0"/>
                                </a:lnTo>
                                <a:lnTo>
                                  <a:pt x="47" y="0"/>
                                </a:lnTo>
                                <a:lnTo>
                                  <a:pt x="48" y="0"/>
                                </a:lnTo>
                                <a:lnTo>
                                  <a:pt x="48" y="1"/>
                                </a:lnTo>
                                <a:lnTo>
                                  <a:pt x="49" y="1"/>
                                </a:lnTo>
                                <a:lnTo>
                                  <a:pt x="49" y="2"/>
                                </a:lnTo>
                                <a:lnTo>
                                  <a:pt x="51" y="2"/>
                                </a:lnTo>
                                <a:lnTo>
                                  <a:pt x="51" y="3"/>
                                </a:lnTo>
                                <a:lnTo>
                                  <a:pt x="51" y="6"/>
                                </a:lnTo>
                                <a:lnTo>
                                  <a:pt x="51" y="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46" name="Freeform 812"/>
                        <wps:cNvSpPr>
                          <a:spLocks/>
                        </wps:cNvSpPr>
                        <wps:spPr bwMode="auto">
                          <a:xfrm>
                            <a:off x="1941513" y="2386013"/>
                            <a:ext cx="41275" cy="73025"/>
                          </a:xfrm>
                          <a:custGeom>
                            <a:avLst/>
                            <a:gdLst>
                              <a:gd name="T0" fmla="*/ 78 w 78"/>
                              <a:gd name="T1" fmla="*/ 132 h 137"/>
                              <a:gd name="T2" fmla="*/ 77 w 78"/>
                              <a:gd name="T3" fmla="*/ 135 h 137"/>
                              <a:gd name="T4" fmla="*/ 76 w 78"/>
                              <a:gd name="T5" fmla="*/ 136 h 137"/>
                              <a:gd name="T6" fmla="*/ 75 w 78"/>
                              <a:gd name="T7" fmla="*/ 137 h 137"/>
                              <a:gd name="T8" fmla="*/ 3 w 78"/>
                              <a:gd name="T9" fmla="*/ 137 h 137"/>
                              <a:gd name="T10" fmla="*/ 2 w 78"/>
                              <a:gd name="T11" fmla="*/ 137 h 137"/>
                              <a:gd name="T12" fmla="*/ 1 w 78"/>
                              <a:gd name="T13" fmla="*/ 136 h 137"/>
                              <a:gd name="T14" fmla="*/ 1 w 78"/>
                              <a:gd name="T15" fmla="*/ 133 h 137"/>
                              <a:gd name="T16" fmla="*/ 0 w 78"/>
                              <a:gd name="T17" fmla="*/ 130 h 137"/>
                              <a:gd name="T18" fmla="*/ 1 w 78"/>
                              <a:gd name="T19" fmla="*/ 126 h 137"/>
                              <a:gd name="T20" fmla="*/ 1 w 78"/>
                              <a:gd name="T21" fmla="*/ 125 h 137"/>
                              <a:gd name="T22" fmla="*/ 2 w 78"/>
                              <a:gd name="T23" fmla="*/ 123 h 137"/>
                              <a:gd name="T24" fmla="*/ 3 w 78"/>
                              <a:gd name="T25" fmla="*/ 122 h 137"/>
                              <a:gd name="T26" fmla="*/ 32 w 78"/>
                              <a:gd name="T27" fmla="*/ 20 h 137"/>
                              <a:gd name="T28" fmla="*/ 3 w 78"/>
                              <a:gd name="T29" fmla="*/ 36 h 137"/>
                              <a:gd name="T30" fmla="*/ 2 w 78"/>
                              <a:gd name="T31" fmla="*/ 36 h 137"/>
                              <a:gd name="T32" fmla="*/ 0 w 78"/>
                              <a:gd name="T33" fmla="*/ 35 h 137"/>
                              <a:gd name="T34" fmla="*/ 0 w 78"/>
                              <a:gd name="T35" fmla="*/ 32 h 137"/>
                              <a:gd name="T36" fmla="*/ 0 w 78"/>
                              <a:gd name="T37" fmla="*/ 29 h 137"/>
                              <a:gd name="T38" fmla="*/ 0 w 78"/>
                              <a:gd name="T39" fmla="*/ 26 h 137"/>
                              <a:gd name="T40" fmla="*/ 1 w 78"/>
                              <a:gd name="T41" fmla="*/ 24 h 137"/>
                              <a:gd name="T42" fmla="*/ 2 w 78"/>
                              <a:gd name="T43" fmla="*/ 23 h 137"/>
                              <a:gd name="T44" fmla="*/ 34 w 78"/>
                              <a:gd name="T45" fmla="*/ 2 h 137"/>
                              <a:gd name="T46" fmla="*/ 34 w 78"/>
                              <a:gd name="T47" fmla="*/ 2 h 137"/>
                              <a:gd name="T48" fmla="*/ 36 w 78"/>
                              <a:gd name="T49" fmla="*/ 2 h 137"/>
                              <a:gd name="T50" fmla="*/ 38 w 78"/>
                              <a:gd name="T51" fmla="*/ 0 h 137"/>
                              <a:gd name="T52" fmla="*/ 41 w 78"/>
                              <a:gd name="T53" fmla="*/ 0 h 137"/>
                              <a:gd name="T54" fmla="*/ 45 w 78"/>
                              <a:gd name="T55" fmla="*/ 2 h 137"/>
                              <a:gd name="T56" fmla="*/ 49 w 78"/>
                              <a:gd name="T57" fmla="*/ 2 h 137"/>
                              <a:gd name="T58" fmla="*/ 50 w 78"/>
                              <a:gd name="T59" fmla="*/ 3 h 137"/>
                              <a:gd name="T60" fmla="*/ 50 w 78"/>
                              <a:gd name="T61" fmla="*/ 4 h 137"/>
                              <a:gd name="T62" fmla="*/ 75 w 78"/>
                              <a:gd name="T63" fmla="*/ 122 h 137"/>
                              <a:gd name="T64" fmla="*/ 76 w 78"/>
                              <a:gd name="T65" fmla="*/ 123 h 137"/>
                              <a:gd name="T66" fmla="*/ 77 w 78"/>
                              <a:gd name="T67" fmla="*/ 125 h 137"/>
                              <a:gd name="T68" fmla="*/ 77 w 78"/>
                              <a:gd name="T69" fmla="*/ 126 h 137"/>
                              <a:gd name="T70" fmla="*/ 78 w 78"/>
                              <a:gd name="T71" fmla="*/ 130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78" h="137">
                                <a:moveTo>
                                  <a:pt x="78" y="130"/>
                                </a:moveTo>
                                <a:lnTo>
                                  <a:pt x="78" y="132"/>
                                </a:lnTo>
                                <a:lnTo>
                                  <a:pt x="77" y="133"/>
                                </a:lnTo>
                                <a:lnTo>
                                  <a:pt x="77" y="135"/>
                                </a:lnTo>
                                <a:lnTo>
                                  <a:pt x="77" y="136"/>
                                </a:lnTo>
                                <a:lnTo>
                                  <a:pt x="76" y="136"/>
                                </a:lnTo>
                                <a:lnTo>
                                  <a:pt x="76" y="137"/>
                                </a:lnTo>
                                <a:lnTo>
                                  <a:pt x="75" y="137"/>
                                </a:lnTo>
                                <a:lnTo>
                                  <a:pt x="75" y="137"/>
                                </a:lnTo>
                                <a:lnTo>
                                  <a:pt x="3" y="137"/>
                                </a:lnTo>
                                <a:lnTo>
                                  <a:pt x="3" y="137"/>
                                </a:lnTo>
                                <a:lnTo>
                                  <a:pt x="2" y="137"/>
                                </a:lnTo>
                                <a:lnTo>
                                  <a:pt x="2" y="136"/>
                                </a:lnTo>
                                <a:lnTo>
                                  <a:pt x="1" y="136"/>
                                </a:lnTo>
                                <a:lnTo>
                                  <a:pt x="1" y="135"/>
                                </a:lnTo>
                                <a:lnTo>
                                  <a:pt x="1" y="133"/>
                                </a:lnTo>
                                <a:lnTo>
                                  <a:pt x="0" y="132"/>
                                </a:lnTo>
                                <a:lnTo>
                                  <a:pt x="0" y="130"/>
                                </a:lnTo>
                                <a:lnTo>
                                  <a:pt x="0" y="128"/>
                                </a:lnTo>
                                <a:lnTo>
                                  <a:pt x="1" y="126"/>
                                </a:lnTo>
                                <a:lnTo>
                                  <a:pt x="1" y="125"/>
                                </a:lnTo>
                                <a:lnTo>
                                  <a:pt x="1" y="125"/>
                                </a:lnTo>
                                <a:lnTo>
                                  <a:pt x="2" y="123"/>
                                </a:lnTo>
                                <a:lnTo>
                                  <a:pt x="2" y="123"/>
                                </a:lnTo>
                                <a:lnTo>
                                  <a:pt x="3" y="122"/>
                                </a:lnTo>
                                <a:lnTo>
                                  <a:pt x="3" y="122"/>
                                </a:lnTo>
                                <a:lnTo>
                                  <a:pt x="32" y="122"/>
                                </a:lnTo>
                                <a:lnTo>
                                  <a:pt x="32" y="20"/>
                                </a:lnTo>
                                <a:lnTo>
                                  <a:pt x="6" y="35"/>
                                </a:lnTo>
                                <a:lnTo>
                                  <a:pt x="3" y="36"/>
                                </a:lnTo>
                                <a:lnTo>
                                  <a:pt x="2" y="36"/>
                                </a:lnTo>
                                <a:lnTo>
                                  <a:pt x="2" y="36"/>
                                </a:lnTo>
                                <a:lnTo>
                                  <a:pt x="1" y="36"/>
                                </a:lnTo>
                                <a:lnTo>
                                  <a:pt x="0" y="35"/>
                                </a:lnTo>
                                <a:lnTo>
                                  <a:pt x="0" y="34"/>
                                </a:lnTo>
                                <a:lnTo>
                                  <a:pt x="0" y="32"/>
                                </a:lnTo>
                                <a:lnTo>
                                  <a:pt x="0" y="30"/>
                                </a:lnTo>
                                <a:lnTo>
                                  <a:pt x="0" y="29"/>
                                </a:lnTo>
                                <a:lnTo>
                                  <a:pt x="0" y="26"/>
                                </a:lnTo>
                                <a:lnTo>
                                  <a:pt x="0" y="26"/>
                                </a:lnTo>
                                <a:lnTo>
                                  <a:pt x="0" y="25"/>
                                </a:lnTo>
                                <a:lnTo>
                                  <a:pt x="1" y="24"/>
                                </a:lnTo>
                                <a:lnTo>
                                  <a:pt x="1" y="24"/>
                                </a:lnTo>
                                <a:lnTo>
                                  <a:pt x="2" y="23"/>
                                </a:lnTo>
                                <a:lnTo>
                                  <a:pt x="2" y="23"/>
                                </a:lnTo>
                                <a:lnTo>
                                  <a:pt x="34" y="2"/>
                                </a:lnTo>
                                <a:lnTo>
                                  <a:pt x="34" y="2"/>
                                </a:lnTo>
                                <a:lnTo>
                                  <a:pt x="34" y="2"/>
                                </a:lnTo>
                                <a:lnTo>
                                  <a:pt x="35" y="2"/>
                                </a:lnTo>
                                <a:lnTo>
                                  <a:pt x="36" y="2"/>
                                </a:lnTo>
                                <a:lnTo>
                                  <a:pt x="36" y="0"/>
                                </a:lnTo>
                                <a:lnTo>
                                  <a:pt x="38" y="0"/>
                                </a:lnTo>
                                <a:lnTo>
                                  <a:pt x="40" y="0"/>
                                </a:lnTo>
                                <a:lnTo>
                                  <a:pt x="41" y="0"/>
                                </a:lnTo>
                                <a:lnTo>
                                  <a:pt x="44" y="0"/>
                                </a:lnTo>
                                <a:lnTo>
                                  <a:pt x="45" y="2"/>
                                </a:lnTo>
                                <a:lnTo>
                                  <a:pt x="48" y="2"/>
                                </a:lnTo>
                                <a:lnTo>
                                  <a:pt x="49" y="2"/>
                                </a:lnTo>
                                <a:lnTo>
                                  <a:pt x="49" y="2"/>
                                </a:lnTo>
                                <a:lnTo>
                                  <a:pt x="50" y="3"/>
                                </a:lnTo>
                                <a:lnTo>
                                  <a:pt x="50" y="3"/>
                                </a:lnTo>
                                <a:lnTo>
                                  <a:pt x="50" y="4"/>
                                </a:lnTo>
                                <a:lnTo>
                                  <a:pt x="50" y="122"/>
                                </a:lnTo>
                                <a:lnTo>
                                  <a:pt x="75" y="122"/>
                                </a:lnTo>
                                <a:lnTo>
                                  <a:pt x="75" y="122"/>
                                </a:lnTo>
                                <a:lnTo>
                                  <a:pt x="76" y="123"/>
                                </a:lnTo>
                                <a:lnTo>
                                  <a:pt x="76" y="123"/>
                                </a:lnTo>
                                <a:lnTo>
                                  <a:pt x="77" y="125"/>
                                </a:lnTo>
                                <a:lnTo>
                                  <a:pt x="77" y="125"/>
                                </a:lnTo>
                                <a:lnTo>
                                  <a:pt x="77" y="126"/>
                                </a:lnTo>
                                <a:lnTo>
                                  <a:pt x="78" y="128"/>
                                </a:lnTo>
                                <a:lnTo>
                                  <a:pt x="78" y="13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47" name="Freeform 813"/>
                        <wps:cNvSpPr>
                          <a:spLocks/>
                        </wps:cNvSpPr>
                        <wps:spPr bwMode="auto">
                          <a:xfrm>
                            <a:off x="1995488" y="2386013"/>
                            <a:ext cx="44450" cy="73025"/>
                          </a:xfrm>
                          <a:custGeom>
                            <a:avLst/>
                            <a:gdLst>
                              <a:gd name="T0" fmla="*/ 81 w 85"/>
                              <a:gd name="T1" fmla="*/ 115 h 138"/>
                              <a:gd name="T2" fmla="*/ 65 w 85"/>
                              <a:gd name="T3" fmla="*/ 132 h 138"/>
                              <a:gd name="T4" fmla="*/ 36 w 85"/>
                              <a:gd name="T5" fmla="*/ 138 h 138"/>
                              <a:gd name="T6" fmla="*/ 18 w 85"/>
                              <a:gd name="T7" fmla="*/ 137 h 138"/>
                              <a:gd name="T8" fmla="*/ 6 w 85"/>
                              <a:gd name="T9" fmla="*/ 132 h 138"/>
                              <a:gd name="T10" fmla="*/ 1 w 85"/>
                              <a:gd name="T11" fmla="*/ 128 h 138"/>
                              <a:gd name="T12" fmla="*/ 1 w 85"/>
                              <a:gd name="T13" fmla="*/ 126 h 138"/>
                              <a:gd name="T14" fmla="*/ 0 w 85"/>
                              <a:gd name="T15" fmla="*/ 122 h 138"/>
                              <a:gd name="T16" fmla="*/ 1 w 85"/>
                              <a:gd name="T17" fmla="*/ 115 h 138"/>
                              <a:gd name="T18" fmla="*/ 3 w 85"/>
                              <a:gd name="T19" fmla="*/ 114 h 138"/>
                              <a:gd name="T20" fmla="*/ 13 w 85"/>
                              <a:gd name="T21" fmla="*/ 119 h 138"/>
                              <a:gd name="T22" fmla="*/ 29 w 85"/>
                              <a:gd name="T23" fmla="*/ 123 h 138"/>
                              <a:gd name="T24" fmla="*/ 49 w 85"/>
                              <a:gd name="T25" fmla="*/ 122 h 138"/>
                              <a:gd name="T26" fmla="*/ 60 w 85"/>
                              <a:gd name="T27" fmla="*/ 114 h 138"/>
                              <a:gd name="T28" fmla="*/ 64 w 85"/>
                              <a:gd name="T29" fmla="*/ 100 h 138"/>
                              <a:gd name="T30" fmla="*/ 60 w 85"/>
                              <a:gd name="T31" fmla="*/ 85 h 138"/>
                              <a:gd name="T32" fmla="*/ 45 w 85"/>
                              <a:gd name="T33" fmla="*/ 77 h 138"/>
                              <a:gd name="T34" fmla="*/ 18 w 85"/>
                              <a:gd name="T35" fmla="*/ 74 h 138"/>
                              <a:gd name="T36" fmla="*/ 16 w 85"/>
                              <a:gd name="T37" fmla="*/ 74 h 138"/>
                              <a:gd name="T38" fmla="*/ 13 w 85"/>
                              <a:gd name="T39" fmla="*/ 71 h 138"/>
                              <a:gd name="T40" fmla="*/ 13 w 85"/>
                              <a:gd name="T41" fmla="*/ 66 h 138"/>
                              <a:gd name="T42" fmla="*/ 14 w 85"/>
                              <a:gd name="T43" fmla="*/ 62 h 138"/>
                              <a:gd name="T44" fmla="*/ 17 w 85"/>
                              <a:gd name="T45" fmla="*/ 61 h 138"/>
                              <a:gd name="T46" fmla="*/ 35 w 85"/>
                              <a:gd name="T47" fmla="*/ 61 h 138"/>
                              <a:gd name="T48" fmla="*/ 51 w 85"/>
                              <a:gd name="T49" fmla="*/ 53 h 138"/>
                              <a:gd name="T50" fmla="*/ 59 w 85"/>
                              <a:gd name="T51" fmla="*/ 41 h 138"/>
                              <a:gd name="T52" fmla="*/ 57 w 85"/>
                              <a:gd name="T53" fmla="*/ 27 h 138"/>
                              <a:gd name="T54" fmla="*/ 50 w 85"/>
                              <a:gd name="T55" fmla="*/ 18 h 138"/>
                              <a:gd name="T56" fmla="*/ 36 w 85"/>
                              <a:gd name="T57" fmla="*/ 15 h 138"/>
                              <a:gd name="T58" fmla="*/ 20 w 85"/>
                              <a:gd name="T59" fmla="*/ 19 h 138"/>
                              <a:gd name="T60" fmla="*/ 9 w 85"/>
                              <a:gd name="T61" fmla="*/ 24 h 138"/>
                              <a:gd name="T62" fmla="*/ 6 w 85"/>
                              <a:gd name="T63" fmla="*/ 26 h 138"/>
                              <a:gd name="T64" fmla="*/ 4 w 85"/>
                              <a:gd name="T65" fmla="*/ 25 h 138"/>
                              <a:gd name="T66" fmla="*/ 3 w 85"/>
                              <a:gd name="T67" fmla="*/ 21 h 138"/>
                              <a:gd name="T68" fmla="*/ 3 w 85"/>
                              <a:gd name="T69" fmla="*/ 16 h 138"/>
                              <a:gd name="T70" fmla="*/ 4 w 85"/>
                              <a:gd name="T71" fmla="*/ 13 h 138"/>
                              <a:gd name="T72" fmla="*/ 6 w 85"/>
                              <a:gd name="T73" fmla="*/ 10 h 138"/>
                              <a:gd name="T74" fmla="*/ 13 w 85"/>
                              <a:gd name="T75" fmla="*/ 7 h 138"/>
                              <a:gd name="T76" fmla="*/ 28 w 85"/>
                              <a:gd name="T77" fmla="*/ 2 h 138"/>
                              <a:gd name="T78" fmla="*/ 49 w 85"/>
                              <a:gd name="T79" fmla="*/ 0 h 138"/>
                              <a:gd name="T80" fmla="*/ 68 w 85"/>
                              <a:gd name="T81" fmla="*/ 9 h 138"/>
                              <a:gd name="T82" fmla="*/ 77 w 85"/>
                              <a:gd name="T83" fmla="*/ 26 h 138"/>
                              <a:gd name="T84" fmla="*/ 76 w 85"/>
                              <a:gd name="T85" fmla="*/ 45 h 138"/>
                              <a:gd name="T86" fmla="*/ 68 w 85"/>
                              <a:gd name="T87" fmla="*/ 58 h 138"/>
                              <a:gd name="T88" fmla="*/ 52 w 85"/>
                              <a:gd name="T89" fmla="*/ 66 h 138"/>
                              <a:gd name="T90" fmla="*/ 65 w 85"/>
                              <a:gd name="T91" fmla="*/ 69 h 138"/>
                              <a:gd name="T92" fmla="*/ 80 w 85"/>
                              <a:gd name="T93" fmla="*/ 80 h 138"/>
                              <a:gd name="T94" fmla="*/ 85 w 85"/>
                              <a:gd name="T95" fmla="*/ 98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85" h="138">
                                <a:moveTo>
                                  <a:pt x="85" y="98"/>
                                </a:moveTo>
                                <a:lnTo>
                                  <a:pt x="83" y="107"/>
                                </a:lnTo>
                                <a:lnTo>
                                  <a:pt x="81" y="115"/>
                                </a:lnTo>
                                <a:lnTo>
                                  <a:pt x="77" y="122"/>
                                </a:lnTo>
                                <a:lnTo>
                                  <a:pt x="72" y="127"/>
                                </a:lnTo>
                                <a:lnTo>
                                  <a:pt x="65" y="132"/>
                                </a:lnTo>
                                <a:lnTo>
                                  <a:pt x="56" y="136"/>
                                </a:lnTo>
                                <a:lnTo>
                                  <a:pt x="48" y="138"/>
                                </a:lnTo>
                                <a:lnTo>
                                  <a:pt x="36" y="138"/>
                                </a:lnTo>
                                <a:lnTo>
                                  <a:pt x="30" y="138"/>
                                </a:lnTo>
                                <a:lnTo>
                                  <a:pt x="24" y="138"/>
                                </a:lnTo>
                                <a:lnTo>
                                  <a:pt x="18" y="137"/>
                                </a:lnTo>
                                <a:lnTo>
                                  <a:pt x="13" y="135"/>
                                </a:lnTo>
                                <a:lnTo>
                                  <a:pt x="9" y="133"/>
                                </a:lnTo>
                                <a:lnTo>
                                  <a:pt x="6" y="132"/>
                                </a:lnTo>
                                <a:lnTo>
                                  <a:pt x="3" y="131"/>
                                </a:lnTo>
                                <a:lnTo>
                                  <a:pt x="2" y="130"/>
                                </a:lnTo>
                                <a:lnTo>
                                  <a:pt x="1" y="128"/>
                                </a:lnTo>
                                <a:lnTo>
                                  <a:pt x="1" y="128"/>
                                </a:lnTo>
                                <a:lnTo>
                                  <a:pt x="1" y="127"/>
                                </a:lnTo>
                                <a:lnTo>
                                  <a:pt x="1" y="126"/>
                                </a:lnTo>
                                <a:lnTo>
                                  <a:pt x="0" y="125"/>
                                </a:lnTo>
                                <a:lnTo>
                                  <a:pt x="0" y="123"/>
                                </a:lnTo>
                                <a:lnTo>
                                  <a:pt x="0" y="122"/>
                                </a:lnTo>
                                <a:lnTo>
                                  <a:pt x="0" y="120"/>
                                </a:lnTo>
                                <a:lnTo>
                                  <a:pt x="0" y="117"/>
                                </a:lnTo>
                                <a:lnTo>
                                  <a:pt x="1" y="115"/>
                                </a:lnTo>
                                <a:lnTo>
                                  <a:pt x="1" y="114"/>
                                </a:lnTo>
                                <a:lnTo>
                                  <a:pt x="2" y="114"/>
                                </a:lnTo>
                                <a:lnTo>
                                  <a:pt x="3" y="114"/>
                                </a:lnTo>
                                <a:lnTo>
                                  <a:pt x="6" y="115"/>
                                </a:lnTo>
                                <a:lnTo>
                                  <a:pt x="9" y="117"/>
                                </a:lnTo>
                                <a:lnTo>
                                  <a:pt x="13" y="119"/>
                                </a:lnTo>
                                <a:lnTo>
                                  <a:pt x="18" y="121"/>
                                </a:lnTo>
                                <a:lnTo>
                                  <a:pt x="23" y="122"/>
                                </a:lnTo>
                                <a:lnTo>
                                  <a:pt x="29" y="123"/>
                                </a:lnTo>
                                <a:lnTo>
                                  <a:pt x="36" y="123"/>
                                </a:lnTo>
                                <a:lnTo>
                                  <a:pt x="43" y="123"/>
                                </a:lnTo>
                                <a:lnTo>
                                  <a:pt x="49" y="122"/>
                                </a:lnTo>
                                <a:lnTo>
                                  <a:pt x="54" y="120"/>
                                </a:lnTo>
                                <a:lnTo>
                                  <a:pt x="57" y="117"/>
                                </a:lnTo>
                                <a:lnTo>
                                  <a:pt x="60" y="114"/>
                                </a:lnTo>
                                <a:lnTo>
                                  <a:pt x="62" y="110"/>
                                </a:lnTo>
                                <a:lnTo>
                                  <a:pt x="64" y="105"/>
                                </a:lnTo>
                                <a:lnTo>
                                  <a:pt x="64" y="100"/>
                                </a:lnTo>
                                <a:lnTo>
                                  <a:pt x="64" y="94"/>
                                </a:lnTo>
                                <a:lnTo>
                                  <a:pt x="62" y="89"/>
                                </a:lnTo>
                                <a:lnTo>
                                  <a:pt x="60" y="85"/>
                                </a:lnTo>
                                <a:lnTo>
                                  <a:pt x="55" y="82"/>
                                </a:lnTo>
                                <a:lnTo>
                                  <a:pt x="51" y="78"/>
                                </a:lnTo>
                                <a:lnTo>
                                  <a:pt x="45" y="77"/>
                                </a:lnTo>
                                <a:lnTo>
                                  <a:pt x="38" y="75"/>
                                </a:lnTo>
                                <a:lnTo>
                                  <a:pt x="30" y="74"/>
                                </a:lnTo>
                                <a:lnTo>
                                  <a:pt x="18" y="74"/>
                                </a:lnTo>
                                <a:lnTo>
                                  <a:pt x="17" y="74"/>
                                </a:lnTo>
                                <a:lnTo>
                                  <a:pt x="16" y="74"/>
                                </a:lnTo>
                                <a:lnTo>
                                  <a:pt x="16" y="74"/>
                                </a:lnTo>
                                <a:lnTo>
                                  <a:pt x="14" y="73"/>
                                </a:lnTo>
                                <a:lnTo>
                                  <a:pt x="14" y="72"/>
                                </a:lnTo>
                                <a:lnTo>
                                  <a:pt x="13" y="71"/>
                                </a:lnTo>
                                <a:lnTo>
                                  <a:pt x="13" y="69"/>
                                </a:lnTo>
                                <a:lnTo>
                                  <a:pt x="13" y="67"/>
                                </a:lnTo>
                                <a:lnTo>
                                  <a:pt x="13" y="66"/>
                                </a:lnTo>
                                <a:lnTo>
                                  <a:pt x="13" y="64"/>
                                </a:lnTo>
                                <a:lnTo>
                                  <a:pt x="14" y="63"/>
                                </a:lnTo>
                                <a:lnTo>
                                  <a:pt x="14" y="62"/>
                                </a:lnTo>
                                <a:lnTo>
                                  <a:pt x="16" y="62"/>
                                </a:lnTo>
                                <a:lnTo>
                                  <a:pt x="16" y="61"/>
                                </a:lnTo>
                                <a:lnTo>
                                  <a:pt x="17" y="61"/>
                                </a:lnTo>
                                <a:lnTo>
                                  <a:pt x="17" y="61"/>
                                </a:lnTo>
                                <a:lnTo>
                                  <a:pt x="29" y="61"/>
                                </a:lnTo>
                                <a:lnTo>
                                  <a:pt x="35" y="61"/>
                                </a:lnTo>
                                <a:lnTo>
                                  <a:pt x="41" y="58"/>
                                </a:lnTo>
                                <a:lnTo>
                                  <a:pt x="46" y="57"/>
                                </a:lnTo>
                                <a:lnTo>
                                  <a:pt x="51" y="53"/>
                                </a:lnTo>
                                <a:lnTo>
                                  <a:pt x="55" y="50"/>
                                </a:lnTo>
                                <a:lnTo>
                                  <a:pt x="56" y="46"/>
                                </a:lnTo>
                                <a:lnTo>
                                  <a:pt x="59" y="41"/>
                                </a:lnTo>
                                <a:lnTo>
                                  <a:pt x="59" y="35"/>
                                </a:lnTo>
                                <a:lnTo>
                                  <a:pt x="59" y="31"/>
                                </a:lnTo>
                                <a:lnTo>
                                  <a:pt x="57" y="27"/>
                                </a:lnTo>
                                <a:lnTo>
                                  <a:pt x="56" y="24"/>
                                </a:lnTo>
                                <a:lnTo>
                                  <a:pt x="54" y="20"/>
                                </a:lnTo>
                                <a:lnTo>
                                  <a:pt x="50" y="18"/>
                                </a:lnTo>
                                <a:lnTo>
                                  <a:pt x="46" y="16"/>
                                </a:lnTo>
                                <a:lnTo>
                                  <a:pt x="41" y="15"/>
                                </a:lnTo>
                                <a:lnTo>
                                  <a:pt x="36" y="15"/>
                                </a:lnTo>
                                <a:lnTo>
                                  <a:pt x="30" y="15"/>
                                </a:lnTo>
                                <a:lnTo>
                                  <a:pt x="25" y="16"/>
                                </a:lnTo>
                                <a:lnTo>
                                  <a:pt x="20" y="19"/>
                                </a:lnTo>
                                <a:lnTo>
                                  <a:pt x="17" y="20"/>
                                </a:lnTo>
                                <a:lnTo>
                                  <a:pt x="13" y="23"/>
                                </a:lnTo>
                                <a:lnTo>
                                  <a:pt x="9" y="24"/>
                                </a:lnTo>
                                <a:lnTo>
                                  <a:pt x="7" y="26"/>
                                </a:lnTo>
                                <a:lnTo>
                                  <a:pt x="6" y="26"/>
                                </a:lnTo>
                                <a:lnTo>
                                  <a:pt x="6" y="26"/>
                                </a:lnTo>
                                <a:lnTo>
                                  <a:pt x="4" y="26"/>
                                </a:lnTo>
                                <a:lnTo>
                                  <a:pt x="4" y="25"/>
                                </a:lnTo>
                                <a:lnTo>
                                  <a:pt x="4" y="25"/>
                                </a:lnTo>
                                <a:lnTo>
                                  <a:pt x="3" y="24"/>
                                </a:lnTo>
                                <a:lnTo>
                                  <a:pt x="3" y="23"/>
                                </a:lnTo>
                                <a:lnTo>
                                  <a:pt x="3" y="21"/>
                                </a:lnTo>
                                <a:lnTo>
                                  <a:pt x="3" y="19"/>
                                </a:lnTo>
                                <a:lnTo>
                                  <a:pt x="3" y="18"/>
                                </a:lnTo>
                                <a:lnTo>
                                  <a:pt x="3" y="16"/>
                                </a:lnTo>
                                <a:lnTo>
                                  <a:pt x="3" y="15"/>
                                </a:lnTo>
                                <a:lnTo>
                                  <a:pt x="3" y="14"/>
                                </a:lnTo>
                                <a:lnTo>
                                  <a:pt x="4" y="13"/>
                                </a:lnTo>
                                <a:lnTo>
                                  <a:pt x="4" y="13"/>
                                </a:lnTo>
                                <a:lnTo>
                                  <a:pt x="4" y="11"/>
                                </a:lnTo>
                                <a:lnTo>
                                  <a:pt x="6" y="10"/>
                                </a:lnTo>
                                <a:lnTo>
                                  <a:pt x="7" y="9"/>
                                </a:lnTo>
                                <a:lnTo>
                                  <a:pt x="9" y="8"/>
                                </a:lnTo>
                                <a:lnTo>
                                  <a:pt x="13" y="7"/>
                                </a:lnTo>
                                <a:lnTo>
                                  <a:pt x="17" y="4"/>
                                </a:lnTo>
                                <a:lnTo>
                                  <a:pt x="22" y="3"/>
                                </a:lnTo>
                                <a:lnTo>
                                  <a:pt x="28" y="2"/>
                                </a:lnTo>
                                <a:lnTo>
                                  <a:pt x="34" y="0"/>
                                </a:lnTo>
                                <a:lnTo>
                                  <a:pt x="40" y="0"/>
                                </a:lnTo>
                                <a:lnTo>
                                  <a:pt x="49" y="0"/>
                                </a:lnTo>
                                <a:lnTo>
                                  <a:pt x="56" y="2"/>
                                </a:lnTo>
                                <a:lnTo>
                                  <a:pt x="64" y="5"/>
                                </a:lnTo>
                                <a:lnTo>
                                  <a:pt x="68" y="9"/>
                                </a:lnTo>
                                <a:lnTo>
                                  <a:pt x="73" y="14"/>
                                </a:lnTo>
                                <a:lnTo>
                                  <a:pt x="76" y="20"/>
                                </a:lnTo>
                                <a:lnTo>
                                  <a:pt x="77" y="26"/>
                                </a:lnTo>
                                <a:lnTo>
                                  <a:pt x="78" y="32"/>
                                </a:lnTo>
                                <a:lnTo>
                                  <a:pt x="77" y="40"/>
                                </a:lnTo>
                                <a:lnTo>
                                  <a:pt x="76" y="45"/>
                                </a:lnTo>
                                <a:lnTo>
                                  <a:pt x="75" y="50"/>
                                </a:lnTo>
                                <a:lnTo>
                                  <a:pt x="71" y="55"/>
                                </a:lnTo>
                                <a:lnTo>
                                  <a:pt x="68" y="58"/>
                                </a:lnTo>
                                <a:lnTo>
                                  <a:pt x="64" y="62"/>
                                </a:lnTo>
                                <a:lnTo>
                                  <a:pt x="59" y="64"/>
                                </a:lnTo>
                                <a:lnTo>
                                  <a:pt x="52" y="66"/>
                                </a:lnTo>
                                <a:lnTo>
                                  <a:pt x="52" y="66"/>
                                </a:lnTo>
                                <a:lnTo>
                                  <a:pt x="60" y="67"/>
                                </a:lnTo>
                                <a:lnTo>
                                  <a:pt x="65" y="69"/>
                                </a:lnTo>
                                <a:lnTo>
                                  <a:pt x="71" y="73"/>
                                </a:lnTo>
                                <a:lnTo>
                                  <a:pt x="76" y="77"/>
                                </a:lnTo>
                                <a:lnTo>
                                  <a:pt x="80" y="80"/>
                                </a:lnTo>
                                <a:lnTo>
                                  <a:pt x="82" y="87"/>
                                </a:lnTo>
                                <a:lnTo>
                                  <a:pt x="83" y="91"/>
                                </a:lnTo>
                                <a:lnTo>
                                  <a:pt x="85" y="9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48" name="Freeform 814"/>
                        <wps:cNvSpPr>
                          <a:spLocks/>
                        </wps:cNvSpPr>
                        <wps:spPr bwMode="auto">
                          <a:xfrm>
                            <a:off x="2054225" y="2381250"/>
                            <a:ext cx="9525" cy="30163"/>
                          </a:xfrm>
                          <a:custGeom>
                            <a:avLst/>
                            <a:gdLst>
                              <a:gd name="T0" fmla="*/ 16 w 18"/>
                              <a:gd name="T1" fmla="*/ 51 h 55"/>
                              <a:gd name="T2" fmla="*/ 16 w 18"/>
                              <a:gd name="T3" fmla="*/ 52 h 55"/>
                              <a:gd name="T4" fmla="*/ 16 w 18"/>
                              <a:gd name="T5" fmla="*/ 54 h 55"/>
                              <a:gd name="T6" fmla="*/ 14 w 18"/>
                              <a:gd name="T7" fmla="*/ 54 h 55"/>
                              <a:gd name="T8" fmla="*/ 14 w 18"/>
                              <a:gd name="T9" fmla="*/ 54 h 55"/>
                              <a:gd name="T10" fmla="*/ 13 w 18"/>
                              <a:gd name="T11" fmla="*/ 55 h 55"/>
                              <a:gd name="T12" fmla="*/ 12 w 18"/>
                              <a:gd name="T13" fmla="*/ 55 h 55"/>
                              <a:gd name="T14" fmla="*/ 11 w 18"/>
                              <a:gd name="T15" fmla="*/ 55 h 55"/>
                              <a:gd name="T16" fmla="*/ 9 w 18"/>
                              <a:gd name="T17" fmla="*/ 55 h 55"/>
                              <a:gd name="T18" fmla="*/ 7 w 18"/>
                              <a:gd name="T19" fmla="*/ 55 h 55"/>
                              <a:gd name="T20" fmla="*/ 6 w 18"/>
                              <a:gd name="T21" fmla="*/ 55 h 55"/>
                              <a:gd name="T22" fmla="*/ 5 w 18"/>
                              <a:gd name="T23" fmla="*/ 55 h 55"/>
                              <a:gd name="T24" fmla="*/ 3 w 18"/>
                              <a:gd name="T25" fmla="*/ 54 h 55"/>
                              <a:gd name="T26" fmla="*/ 3 w 18"/>
                              <a:gd name="T27" fmla="*/ 54 h 55"/>
                              <a:gd name="T28" fmla="*/ 2 w 18"/>
                              <a:gd name="T29" fmla="*/ 54 h 55"/>
                              <a:gd name="T30" fmla="*/ 2 w 18"/>
                              <a:gd name="T31" fmla="*/ 52 h 55"/>
                              <a:gd name="T32" fmla="*/ 2 w 18"/>
                              <a:gd name="T33" fmla="*/ 51 h 55"/>
                              <a:gd name="T34" fmla="*/ 0 w 18"/>
                              <a:gd name="T35" fmla="*/ 3 h 55"/>
                              <a:gd name="T36" fmla="*/ 0 w 18"/>
                              <a:gd name="T37" fmla="*/ 2 h 55"/>
                              <a:gd name="T38" fmla="*/ 1 w 18"/>
                              <a:gd name="T39" fmla="*/ 2 h 55"/>
                              <a:gd name="T40" fmla="*/ 1 w 18"/>
                              <a:gd name="T41" fmla="*/ 1 h 55"/>
                              <a:gd name="T42" fmla="*/ 2 w 18"/>
                              <a:gd name="T43" fmla="*/ 1 h 55"/>
                              <a:gd name="T44" fmla="*/ 3 w 18"/>
                              <a:gd name="T45" fmla="*/ 1 h 55"/>
                              <a:gd name="T46" fmla="*/ 5 w 18"/>
                              <a:gd name="T47" fmla="*/ 1 h 55"/>
                              <a:gd name="T48" fmla="*/ 7 w 18"/>
                              <a:gd name="T49" fmla="*/ 0 h 55"/>
                              <a:gd name="T50" fmla="*/ 9 w 18"/>
                              <a:gd name="T51" fmla="*/ 0 h 55"/>
                              <a:gd name="T52" fmla="*/ 12 w 18"/>
                              <a:gd name="T53" fmla="*/ 0 h 55"/>
                              <a:gd name="T54" fmla="*/ 13 w 18"/>
                              <a:gd name="T55" fmla="*/ 1 h 55"/>
                              <a:gd name="T56" fmla="*/ 14 w 18"/>
                              <a:gd name="T57" fmla="*/ 1 h 55"/>
                              <a:gd name="T58" fmla="*/ 16 w 18"/>
                              <a:gd name="T59" fmla="*/ 1 h 55"/>
                              <a:gd name="T60" fmla="*/ 17 w 18"/>
                              <a:gd name="T61" fmla="*/ 1 h 55"/>
                              <a:gd name="T62" fmla="*/ 18 w 18"/>
                              <a:gd name="T63" fmla="*/ 2 h 55"/>
                              <a:gd name="T64" fmla="*/ 18 w 18"/>
                              <a:gd name="T65" fmla="*/ 2 h 55"/>
                              <a:gd name="T66" fmla="*/ 18 w 18"/>
                              <a:gd name="T67" fmla="*/ 3 h 55"/>
                              <a:gd name="T68" fmla="*/ 16 w 18"/>
                              <a:gd name="T69" fmla="*/ 51 h 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18" h="55">
                                <a:moveTo>
                                  <a:pt x="16" y="51"/>
                                </a:moveTo>
                                <a:lnTo>
                                  <a:pt x="16" y="52"/>
                                </a:lnTo>
                                <a:lnTo>
                                  <a:pt x="16" y="54"/>
                                </a:lnTo>
                                <a:lnTo>
                                  <a:pt x="14" y="54"/>
                                </a:lnTo>
                                <a:lnTo>
                                  <a:pt x="14" y="54"/>
                                </a:lnTo>
                                <a:lnTo>
                                  <a:pt x="13" y="55"/>
                                </a:lnTo>
                                <a:lnTo>
                                  <a:pt x="12" y="55"/>
                                </a:lnTo>
                                <a:lnTo>
                                  <a:pt x="11" y="55"/>
                                </a:lnTo>
                                <a:lnTo>
                                  <a:pt x="9" y="55"/>
                                </a:lnTo>
                                <a:lnTo>
                                  <a:pt x="7" y="55"/>
                                </a:lnTo>
                                <a:lnTo>
                                  <a:pt x="6" y="55"/>
                                </a:lnTo>
                                <a:lnTo>
                                  <a:pt x="5" y="55"/>
                                </a:lnTo>
                                <a:lnTo>
                                  <a:pt x="3" y="54"/>
                                </a:lnTo>
                                <a:lnTo>
                                  <a:pt x="3" y="54"/>
                                </a:lnTo>
                                <a:lnTo>
                                  <a:pt x="2" y="54"/>
                                </a:lnTo>
                                <a:lnTo>
                                  <a:pt x="2" y="52"/>
                                </a:lnTo>
                                <a:lnTo>
                                  <a:pt x="2" y="51"/>
                                </a:lnTo>
                                <a:lnTo>
                                  <a:pt x="0" y="3"/>
                                </a:lnTo>
                                <a:lnTo>
                                  <a:pt x="0" y="2"/>
                                </a:lnTo>
                                <a:lnTo>
                                  <a:pt x="1" y="2"/>
                                </a:lnTo>
                                <a:lnTo>
                                  <a:pt x="1" y="1"/>
                                </a:lnTo>
                                <a:lnTo>
                                  <a:pt x="2" y="1"/>
                                </a:lnTo>
                                <a:lnTo>
                                  <a:pt x="3" y="1"/>
                                </a:lnTo>
                                <a:lnTo>
                                  <a:pt x="5" y="1"/>
                                </a:lnTo>
                                <a:lnTo>
                                  <a:pt x="7" y="0"/>
                                </a:lnTo>
                                <a:lnTo>
                                  <a:pt x="9" y="0"/>
                                </a:lnTo>
                                <a:lnTo>
                                  <a:pt x="12" y="0"/>
                                </a:lnTo>
                                <a:lnTo>
                                  <a:pt x="13" y="1"/>
                                </a:lnTo>
                                <a:lnTo>
                                  <a:pt x="14" y="1"/>
                                </a:lnTo>
                                <a:lnTo>
                                  <a:pt x="16" y="1"/>
                                </a:lnTo>
                                <a:lnTo>
                                  <a:pt x="17" y="1"/>
                                </a:lnTo>
                                <a:lnTo>
                                  <a:pt x="18" y="2"/>
                                </a:lnTo>
                                <a:lnTo>
                                  <a:pt x="18" y="2"/>
                                </a:lnTo>
                                <a:lnTo>
                                  <a:pt x="18" y="3"/>
                                </a:lnTo>
                                <a:lnTo>
                                  <a:pt x="16" y="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49" name="Freeform 815"/>
                        <wps:cNvSpPr>
                          <a:spLocks/>
                        </wps:cNvSpPr>
                        <wps:spPr bwMode="auto">
                          <a:xfrm>
                            <a:off x="2074863" y="2427288"/>
                            <a:ext cx="26988" cy="7938"/>
                          </a:xfrm>
                          <a:custGeom>
                            <a:avLst/>
                            <a:gdLst>
                              <a:gd name="T0" fmla="*/ 51 w 51"/>
                              <a:gd name="T1" fmla="*/ 7 h 14"/>
                              <a:gd name="T2" fmla="*/ 51 w 51"/>
                              <a:gd name="T3" fmla="*/ 11 h 14"/>
                              <a:gd name="T4" fmla="*/ 50 w 51"/>
                              <a:gd name="T5" fmla="*/ 13 h 14"/>
                              <a:gd name="T6" fmla="*/ 48 w 51"/>
                              <a:gd name="T7" fmla="*/ 14 h 14"/>
                              <a:gd name="T8" fmla="*/ 47 w 51"/>
                              <a:gd name="T9" fmla="*/ 14 h 14"/>
                              <a:gd name="T10" fmla="*/ 4 w 51"/>
                              <a:gd name="T11" fmla="*/ 14 h 14"/>
                              <a:gd name="T12" fmla="*/ 1 w 51"/>
                              <a:gd name="T13" fmla="*/ 14 h 14"/>
                              <a:gd name="T14" fmla="*/ 0 w 51"/>
                              <a:gd name="T15" fmla="*/ 13 h 14"/>
                              <a:gd name="T16" fmla="*/ 0 w 51"/>
                              <a:gd name="T17" fmla="*/ 11 h 14"/>
                              <a:gd name="T18" fmla="*/ 0 w 51"/>
                              <a:gd name="T19" fmla="*/ 7 h 14"/>
                              <a:gd name="T20" fmla="*/ 0 w 51"/>
                              <a:gd name="T21" fmla="*/ 3 h 14"/>
                              <a:gd name="T22" fmla="*/ 0 w 51"/>
                              <a:gd name="T23" fmla="*/ 2 h 14"/>
                              <a:gd name="T24" fmla="*/ 1 w 51"/>
                              <a:gd name="T25" fmla="*/ 0 h 14"/>
                              <a:gd name="T26" fmla="*/ 4 w 51"/>
                              <a:gd name="T27" fmla="*/ 0 h 14"/>
                              <a:gd name="T28" fmla="*/ 47 w 51"/>
                              <a:gd name="T29" fmla="*/ 0 h 14"/>
                              <a:gd name="T30" fmla="*/ 48 w 51"/>
                              <a:gd name="T31" fmla="*/ 0 h 14"/>
                              <a:gd name="T32" fmla="*/ 48 w 51"/>
                              <a:gd name="T33" fmla="*/ 1 h 14"/>
                              <a:gd name="T34" fmla="*/ 50 w 51"/>
                              <a:gd name="T35" fmla="*/ 1 h 14"/>
                              <a:gd name="T36" fmla="*/ 50 w 51"/>
                              <a:gd name="T37" fmla="*/ 2 h 14"/>
                              <a:gd name="T38" fmla="*/ 51 w 51"/>
                              <a:gd name="T39" fmla="*/ 2 h 14"/>
                              <a:gd name="T40" fmla="*/ 51 w 51"/>
                              <a:gd name="T41" fmla="*/ 3 h 14"/>
                              <a:gd name="T42" fmla="*/ 51 w 51"/>
                              <a:gd name="T43" fmla="*/ 6 h 14"/>
                              <a:gd name="T44" fmla="*/ 51 w 51"/>
                              <a:gd name="T45" fmla="*/ 7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1" h="14">
                                <a:moveTo>
                                  <a:pt x="51" y="7"/>
                                </a:moveTo>
                                <a:lnTo>
                                  <a:pt x="51" y="11"/>
                                </a:lnTo>
                                <a:lnTo>
                                  <a:pt x="50" y="13"/>
                                </a:lnTo>
                                <a:lnTo>
                                  <a:pt x="48" y="14"/>
                                </a:lnTo>
                                <a:lnTo>
                                  <a:pt x="47" y="14"/>
                                </a:lnTo>
                                <a:lnTo>
                                  <a:pt x="4" y="14"/>
                                </a:lnTo>
                                <a:lnTo>
                                  <a:pt x="1" y="14"/>
                                </a:lnTo>
                                <a:lnTo>
                                  <a:pt x="0" y="13"/>
                                </a:lnTo>
                                <a:lnTo>
                                  <a:pt x="0" y="11"/>
                                </a:lnTo>
                                <a:lnTo>
                                  <a:pt x="0" y="7"/>
                                </a:lnTo>
                                <a:lnTo>
                                  <a:pt x="0" y="3"/>
                                </a:lnTo>
                                <a:lnTo>
                                  <a:pt x="0" y="2"/>
                                </a:lnTo>
                                <a:lnTo>
                                  <a:pt x="1" y="0"/>
                                </a:lnTo>
                                <a:lnTo>
                                  <a:pt x="4" y="0"/>
                                </a:lnTo>
                                <a:lnTo>
                                  <a:pt x="47" y="0"/>
                                </a:lnTo>
                                <a:lnTo>
                                  <a:pt x="48" y="0"/>
                                </a:lnTo>
                                <a:lnTo>
                                  <a:pt x="48" y="1"/>
                                </a:lnTo>
                                <a:lnTo>
                                  <a:pt x="50" y="1"/>
                                </a:lnTo>
                                <a:lnTo>
                                  <a:pt x="50" y="2"/>
                                </a:lnTo>
                                <a:lnTo>
                                  <a:pt x="51" y="2"/>
                                </a:lnTo>
                                <a:lnTo>
                                  <a:pt x="51" y="3"/>
                                </a:lnTo>
                                <a:lnTo>
                                  <a:pt x="51" y="6"/>
                                </a:lnTo>
                                <a:lnTo>
                                  <a:pt x="51" y="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50" name="Freeform 816"/>
                        <wps:cNvSpPr>
                          <a:spLocks/>
                        </wps:cNvSpPr>
                        <wps:spPr bwMode="auto">
                          <a:xfrm>
                            <a:off x="2111375" y="2386013"/>
                            <a:ext cx="52388" cy="73025"/>
                          </a:xfrm>
                          <a:custGeom>
                            <a:avLst/>
                            <a:gdLst>
                              <a:gd name="T0" fmla="*/ 99 w 99"/>
                              <a:gd name="T1" fmla="*/ 120 h 138"/>
                              <a:gd name="T2" fmla="*/ 99 w 99"/>
                              <a:gd name="T3" fmla="*/ 122 h 138"/>
                              <a:gd name="T4" fmla="*/ 97 w 99"/>
                              <a:gd name="T5" fmla="*/ 123 h 138"/>
                              <a:gd name="T6" fmla="*/ 97 w 99"/>
                              <a:gd name="T7" fmla="*/ 125 h 138"/>
                              <a:gd name="T8" fmla="*/ 95 w 99"/>
                              <a:gd name="T9" fmla="*/ 127 h 138"/>
                              <a:gd name="T10" fmla="*/ 87 w 99"/>
                              <a:gd name="T11" fmla="*/ 132 h 138"/>
                              <a:gd name="T12" fmla="*/ 78 w 99"/>
                              <a:gd name="T13" fmla="*/ 136 h 138"/>
                              <a:gd name="T14" fmla="*/ 65 w 99"/>
                              <a:gd name="T15" fmla="*/ 138 h 138"/>
                              <a:gd name="T16" fmla="*/ 44 w 99"/>
                              <a:gd name="T17" fmla="*/ 138 h 138"/>
                              <a:gd name="T18" fmla="*/ 23 w 99"/>
                              <a:gd name="T19" fmla="*/ 130 h 138"/>
                              <a:gd name="T20" fmla="*/ 9 w 99"/>
                              <a:gd name="T21" fmla="*/ 112 h 138"/>
                              <a:gd name="T22" fmla="*/ 1 w 99"/>
                              <a:gd name="T23" fmla="*/ 87 h 138"/>
                              <a:gd name="T24" fmla="*/ 1 w 99"/>
                              <a:gd name="T25" fmla="*/ 55 h 138"/>
                              <a:gd name="T26" fmla="*/ 10 w 99"/>
                              <a:gd name="T27" fmla="*/ 29 h 138"/>
                              <a:gd name="T28" fmla="*/ 25 w 99"/>
                              <a:gd name="T29" fmla="*/ 10 h 138"/>
                              <a:gd name="T30" fmla="*/ 47 w 99"/>
                              <a:gd name="T31" fmla="*/ 0 h 138"/>
                              <a:gd name="T32" fmla="*/ 65 w 99"/>
                              <a:gd name="T33" fmla="*/ 0 h 138"/>
                              <a:gd name="T34" fmla="*/ 76 w 99"/>
                              <a:gd name="T35" fmla="*/ 3 h 138"/>
                              <a:gd name="T36" fmla="*/ 86 w 99"/>
                              <a:gd name="T37" fmla="*/ 5 h 138"/>
                              <a:gd name="T38" fmla="*/ 92 w 99"/>
                              <a:gd name="T39" fmla="*/ 10 h 138"/>
                              <a:gd name="T40" fmla="*/ 96 w 99"/>
                              <a:gd name="T41" fmla="*/ 13 h 138"/>
                              <a:gd name="T42" fmla="*/ 97 w 99"/>
                              <a:gd name="T43" fmla="*/ 14 h 138"/>
                              <a:gd name="T44" fmla="*/ 97 w 99"/>
                              <a:gd name="T45" fmla="*/ 16 h 138"/>
                              <a:gd name="T46" fmla="*/ 97 w 99"/>
                              <a:gd name="T47" fmla="*/ 19 h 138"/>
                              <a:gd name="T48" fmla="*/ 97 w 99"/>
                              <a:gd name="T49" fmla="*/ 23 h 138"/>
                              <a:gd name="T50" fmla="*/ 97 w 99"/>
                              <a:gd name="T51" fmla="*/ 26 h 138"/>
                              <a:gd name="T52" fmla="*/ 96 w 99"/>
                              <a:gd name="T53" fmla="*/ 27 h 138"/>
                              <a:gd name="T54" fmla="*/ 95 w 99"/>
                              <a:gd name="T55" fmla="*/ 29 h 138"/>
                              <a:gd name="T56" fmla="*/ 92 w 99"/>
                              <a:gd name="T57" fmla="*/ 29 h 138"/>
                              <a:gd name="T58" fmla="*/ 87 w 99"/>
                              <a:gd name="T59" fmla="*/ 25 h 138"/>
                              <a:gd name="T60" fmla="*/ 79 w 99"/>
                              <a:gd name="T61" fmla="*/ 20 h 138"/>
                              <a:gd name="T62" fmla="*/ 68 w 99"/>
                              <a:gd name="T63" fmla="*/ 16 h 138"/>
                              <a:gd name="T64" fmla="*/ 50 w 99"/>
                              <a:gd name="T65" fmla="*/ 16 h 138"/>
                              <a:gd name="T66" fmla="*/ 36 w 99"/>
                              <a:gd name="T67" fmla="*/ 24 h 138"/>
                              <a:gd name="T68" fmla="*/ 26 w 99"/>
                              <a:gd name="T69" fmla="*/ 37 h 138"/>
                              <a:gd name="T70" fmla="*/ 20 w 99"/>
                              <a:gd name="T71" fmla="*/ 57 h 138"/>
                              <a:gd name="T72" fmla="*/ 20 w 99"/>
                              <a:gd name="T73" fmla="*/ 83 h 138"/>
                              <a:gd name="T74" fmla="*/ 26 w 99"/>
                              <a:gd name="T75" fmla="*/ 103 h 138"/>
                              <a:gd name="T76" fmla="*/ 36 w 99"/>
                              <a:gd name="T77" fmla="*/ 115 h 138"/>
                              <a:gd name="T78" fmla="*/ 50 w 99"/>
                              <a:gd name="T79" fmla="*/ 122 h 138"/>
                              <a:gd name="T80" fmla="*/ 68 w 99"/>
                              <a:gd name="T81" fmla="*/ 122 h 138"/>
                              <a:gd name="T82" fmla="*/ 80 w 99"/>
                              <a:gd name="T83" fmla="*/ 119 h 138"/>
                              <a:gd name="T84" fmla="*/ 89 w 99"/>
                              <a:gd name="T85" fmla="*/ 114 h 138"/>
                              <a:gd name="T86" fmla="*/ 94 w 99"/>
                              <a:gd name="T87" fmla="*/ 110 h 138"/>
                              <a:gd name="T88" fmla="*/ 96 w 99"/>
                              <a:gd name="T89" fmla="*/ 110 h 138"/>
                              <a:gd name="T90" fmla="*/ 97 w 99"/>
                              <a:gd name="T91" fmla="*/ 110 h 138"/>
                              <a:gd name="T92" fmla="*/ 99 w 99"/>
                              <a:gd name="T93" fmla="*/ 112 h 138"/>
                              <a:gd name="T94" fmla="*/ 99 w 99"/>
                              <a:gd name="T95" fmla="*/ 115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99" h="138">
                                <a:moveTo>
                                  <a:pt x="99" y="117"/>
                                </a:moveTo>
                                <a:lnTo>
                                  <a:pt x="99" y="120"/>
                                </a:lnTo>
                                <a:lnTo>
                                  <a:pt x="99" y="121"/>
                                </a:lnTo>
                                <a:lnTo>
                                  <a:pt x="99" y="122"/>
                                </a:lnTo>
                                <a:lnTo>
                                  <a:pt x="97" y="122"/>
                                </a:lnTo>
                                <a:lnTo>
                                  <a:pt x="97" y="123"/>
                                </a:lnTo>
                                <a:lnTo>
                                  <a:pt x="97" y="125"/>
                                </a:lnTo>
                                <a:lnTo>
                                  <a:pt x="97" y="125"/>
                                </a:lnTo>
                                <a:lnTo>
                                  <a:pt x="96" y="126"/>
                                </a:lnTo>
                                <a:lnTo>
                                  <a:pt x="95" y="127"/>
                                </a:lnTo>
                                <a:lnTo>
                                  <a:pt x="91" y="130"/>
                                </a:lnTo>
                                <a:lnTo>
                                  <a:pt x="87" y="132"/>
                                </a:lnTo>
                                <a:lnTo>
                                  <a:pt x="83" y="133"/>
                                </a:lnTo>
                                <a:lnTo>
                                  <a:pt x="78" y="136"/>
                                </a:lnTo>
                                <a:lnTo>
                                  <a:pt x="71" y="137"/>
                                </a:lnTo>
                                <a:lnTo>
                                  <a:pt x="65" y="138"/>
                                </a:lnTo>
                                <a:lnTo>
                                  <a:pt x="58" y="138"/>
                                </a:lnTo>
                                <a:lnTo>
                                  <a:pt x="44" y="138"/>
                                </a:lnTo>
                                <a:lnTo>
                                  <a:pt x="33" y="135"/>
                                </a:lnTo>
                                <a:lnTo>
                                  <a:pt x="23" y="130"/>
                                </a:lnTo>
                                <a:lnTo>
                                  <a:pt x="16" y="121"/>
                                </a:lnTo>
                                <a:lnTo>
                                  <a:pt x="9" y="112"/>
                                </a:lnTo>
                                <a:lnTo>
                                  <a:pt x="4" y="100"/>
                                </a:lnTo>
                                <a:lnTo>
                                  <a:pt x="1" y="87"/>
                                </a:lnTo>
                                <a:lnTo>
                                  <a:pt x="0" y="71"/>
                                </a:lnTo>
                                <a:lnTo>
                                  <a:pt x="1" y="55"/>
                                </a:lnTo>
                                <a:lnTo>
                                  <a:pt x="5" y="41"/>
                                </a:lnTo>
                                <a:lnTo>
                                  <a:pt x="10" y="29"/>
                                </a:lnTo>
                                <a:lnTo>
                                  <a:pt x="17" y="19"/>
                                </a:lnTo>
                                <a:lnTo>
                                  <a:pt x="25" y="10"/>
                                </a:lnTo>
                                <a:lnTo>
                                  <a:pt x="36" y="5"/>
                                </a:lnTo>
                                <a:lnTo>
                                  <a:pt x="47" y="0"/>
                                </a:lnTo>
                                <a:lnTo>
                                  <a:pt x="60" y="0"/>
                                </a:lnTo>
                                <a:lnTo>
                                  <a:pt x="65" y="0"/>
                                </a:lnTo>
                                <a:lnTo>
                                  <a:pt x="71" y="2"/>
                                </a:lnTo>
                                <a:lnTo>
                                  <a:pt x="76" y="3"/>
                                </a:lnTo>
                                <a:lnTo>
                                  <a:pt x="81" y="4"/>
                                </a:lnTo>
                                <a:lnTo>
                                  <a:pt x="86" y="5"/>
                                </a:lnTo>
                                <a:lnTo>
                                  <a:pt x="90" y="8"/>
                                </a:lnTo>
                                <a:lnTo>
                                  <a:pt x="92" y="10"/>
                                </a:lnTo>
                                <a:lnTo>
                                  <a:pt x="95" y="11"/>
                                </a:lnTo>
                                <a:lnTo>
                                  <a:pt x="96" y="13"/>
                                </a:lnTo>
                                <a:lnTo>
                                  <a:pt x="96" y="14"/>
                                </a:lnTo>
                                <a:lnTo>
                                  <a:pt x="97" y="14"/>
                                </a:lnTo>
                                <a:lnTo>
                                  <a:pt x="97" y="15"/>
                                </a:lnTo>
                                <a:lnTo>
                                  <a:pt x="97" y="16"/>
                                </a:lnTo>
                                <a:lnTo>
                                  <a:pt x="97" y="18"/>
                                </a:lnTo>
                                <a:lnTo>
                                  <a:pt x="97" y="19"/>
                                </a:lnTo>
                                <a:lnTo>
                                  <a:pt x="97" y="21"/>
                                </a:lnTo>
                                <a:lnTo>
                                  <a:pt x="97" y="23"/>
                                </a:lnTo>
                                <a:lnTo>
                                  <a:pt x="97" y="25"/>
                                </a:lnTo>
                                <a:lnTo>
                                  <a:pt x="97" y="26"/>
                                </a:lnTo>
                                <a:lnTo>
                                  <a:pt x="97" y="27"/>
                                </a:lnTo>
                                <a:lnTo>
                                  <a:pt x="96" y="27"/>
                                </a:lnTo>
                                <a:lnTo>
                                  <a:pt x="96" y="29"/>
                                </a:lnTo>
                                <a:lnTo>
                                  <a:pt x="95" y="29"/>
                                </a:lnTo>
                                <a:lnTo>
                                  <a:pt x="95" y="29"/>
                                </a:lnTo>
                                <a:lnTo>
                                  <a:pt x="92" y="29"/>
                                </a:lnTo>
                                <a:lnTo>
                                  <a:pt x="91" y="26"/>
                                </a:lnTo>
                                <a:lnTo>
                                  <a:pt x="87" y="25"/>
                                </a:lnTo>
                                <a:lnTo>
                                  <a:pt x="84" y="23"/>
                                </a:lnTo>
                                <a:lnTo>
                                  <a:pt x="79" y="20"/>
                                </a:lnTo>
                                <a:lnTo>
                                  <a:pt x="74" y="18"/>
                                </a:lnTo>
                                <a:lnTo>
                                  <a:pt x="68" y="16"/>
                                </a:lnTo>
                                <a:lnTo>
                                  <a:pt x="59" y="15"/>
                                </a:lnTo>
                                <a:lnTo>
                                  <a:pt x="50" y="16"/>
                                </a:lnTo>
                                <a:lnTo>
                                  <a:pt x="43" y="19"/>
                                </a:lnTo>
                                <a:lnTo>
                                  <a:pt x="36" y="24"/>
                                </a:lnTo>
                                <a:lnTo>
                                  <a:pt x="31" y="30"/>
                                </a:lnTo>
                                <a:lnTo>
                                  <a:pt x="26" y="37"/>
                                </a:lnTo>
                                <a:lnTo>
                                  <a:pt x="22" y="47"/>
                                </a:lnTo>
                                <a:lnTo>
                                  <a:pt x="20" y="57"/>
                                </a:lnTo>
                                <a:lnTo>
                                  <a:pt x="20" y="71"/>
                                </a:lnTo>
                                <a:lnTo>
                                  <a:pt x="20" y="83"/>
                                </a:lnTo>
                                <a:lnTo>
                                  <a:pt x="22" y="93"/>
                                </a:lnTo>
                                <a:lnTo>
                                  <a:pt x="26" y="103"/>
                                </a:lnTo>
                                <a:lnTo>
                                  <a:pt x="31" y="109"/>
                                </a:lnTo>
                                <a:lnTo>
                                  <a:pt x="36" y="115"/>
                                </a:lnTo>
                                <a:lnTo>
                                  <a:pt x="43" y="120"/>
                                </a:lnTo>
                                <a:lnTo>
                                  <a:pt x="50" y="122"/>
                                </a:lnTo>
                                <a:lnTo>
                                  <a:pt x="60" y="122"/>
                                </a:lnTo>
                                <a:lnTo>
                                  <a:pt x="68" y="122"/>
                                </a:lnTo>
                                <a:lnTo>
                                  <a:pt x="74" y="121"/>
                                </a:lnTo>
                                <a:lnTo>
                                  <a:pt x="80" y="119"/>
                                </a:lnTo>
                                <a:lnTo>
                                  <a:pt x="85" y="116"/>
                                </a:lnTo>
                                <a:lnTo>
                                  <a:pt x="89" y="114"/>
                                </a:lnTo>
                                <a:lnTo>
                                  <a:pt x="91" y="112"/>
                                </a:lnTo>
                                <a:lnTo>
                                  <a:pt x="94" y="110"/>
                                </a:lnTo>
                                <a:lnTo>
                                  <a:pt x="96" y="110"/>
                                </a:lnTo>
                                <a:lnTo>
                                  <a:pt x="96" y="110"/>
                                </a:lnTo>
                                <a:lnTo>
                                  <a:pt x="97" y="110"/>
                                </a:lnTo>
                                <a:lnTo>
                                  <a:pt x="97" y="110"/>
                                </a:lnTo>
                                <a:lnTo>
                                  <a:pt x="97" y="111"/>
                                </a:lnTo>
                                <a:lnTo>
                                  <a:pt x="99" y="112"/>
                                </a:lnTo>
                                <a:lnTo>
                                  <a:pt x="99" y="114"/>
                                </a:lnTo>
                                <a:lnTo>
                                  <a:pt x="99" y="115"/>
                                </a:lnTo>
                                <a:lnTo>
                                  <a:pt x="99" y="1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51" name="Freeform 817"/>
                        <wps:cNvSpPr>
                          <a:spLocks noEditPoints="1"/>
                        </wps:cNvSpPr>
                        <wps:spPr bwMode="auto">
                          <a:xfrm>
                            <a:off x="2171700" y="2386013"/>
                            <a:ext cx="63500" cy="73025"/>
                          </a:xfrm>
                          <a:custGeom>
                            <a:avLst/>
                            <a:gdLst>
                              <a:gd name="T0" fmla="*/ 120 w 121"/>
                              <a:gd name="T1" fmla="*/ 84 h 138"/>
                              <a:gd name="T2" fmla="*/ 112 w 121"/>
                              <a:gd name="T3" fmla="*/ 110 h 138"/>
                              <a:gd name="T4" fmla="*/ 96 w 121"/>
                              <a:gd name="T5" fmla="*/ 128 h 138"/>
                              <a:gd name="T6" fmla="*/ 74 w 121"/>
                              <a:gd name="T7" fmla="*/ 138 h 138"/>
                              <a:gd name="T8" fmla="*/ 45 w 121"/>
                              <a:gd name="T9" fmla="*/ 138 h 138"/>
                              <a:gd name="T10" fmla="*/ 22 w 121"/>
                              <a:gd name="T11" fmla="*/ 130 h 138"/>
                              <a:gd name="T12" fmla="*/ 8 w 121"/>
                              <a:gd name="T13" fmla="*/ 111 h 138"/>
                              <a:gd name="T14" fmla="*/ 0 w 121"/>
                              <a:gd name="T15" fmla="*/ 87 h 138"/>
                              <a:gd name="T16" fmla="*/ 0 w 121"/>
                              <a:gd name="T17" fmla="*/ 55 h 138"/>
                              <a:gd name="T18" fmla="*/ 8 w 121"/>
                              <a:gd name="T19" fmla="*/ 29 h 138"/>
                              <a:gd name="T20" fmla="*/ 24 w 121"/>
                              <a:gd name="T21" fmla="*/ 10 h 138"/>
                              <a:gd name="T22" fmla="*/ 47 w 121"/>
                              <a:gd name="T23" fmla="*/ 0 h 138"/>
                              <a:gd name="T24" fmla="*/ 75 w 121"/>
                              <a:gd name="T25" fmla="*/ 0 h 138"/>
                              <a:gd name="T26" fmla="*/ 98 w 121"/>
                              <a:gd name="T27" fmla="*/ 9 h 138"/>
                              <a:gd name="T28" fmla="*/ 112 w 121"/>
                              <a:gd name="T29" fmla="*/ 26 h 138"/>
                              <a:gd name="T30" fmla="*/ 120 w 121"/>
                              <a:gd name="T31" fmla="*/ 52 h 138"/>
                              <a:gd name="T32" fmla="*/ 101 w 121"/>
                              <a:gd name="T33" fmla="*/ 69 h 138"/>
                              <a:gd name="T34" fmla="*/ 100 w 121"/>
                              <a:gd name="T35" fmla="*/ 47 h 138"/>
                              <a:gd name="T36" fmla="*/ 93 w 121"/>
                              <a:gd name="T37" fmla="*/ 31 h 138"/>
                              <a:gd name="T38" fmla="*/ 80 w 121"/>
                              <a:gd name="T39" fmla="*/ 19 h 138"/>
                              <a:gd name="T40" fmla="*/ 61 w 121"/>
                              <a:gd name="T41" fmla="*/ 15 h 138"/>
                              <a:gd name="T42" fmla="*/ 41 w 121"/>
                              <a:gd name="T43" fmla="*/ 20 h 138"/>
                              <a:gd name="T44" fmla="*/ 29 w 121"/>
                              <a:gd name="T45" fmla="*/ 31 h 138"/>
                              <a:gd name="T46" fmla="*/ 21 w 121"/>
                              <a:gd name="T47" fmla="*/ 48 h 138"/>
                              <a:gd name="T48" fmla="*/ 19 w 121"/>
                              <a:gd name="T49" fmla="*/ 69 h 138"/>
                              <a:gd name="T50" fmla="*/ 21 w 121"/>
                              <a:gd name="T51" fmla="*/ 90 h 138"/>
                              <a:gd name="T52" fmla="*/ 27 w 121"/>
                              <a:gd name="T53" fmla="*/ 107 h 138"/>
                              <a:gd name="T54" fmla="*/ 40 w 121"/>
                              <a:gd name="T55" fmla="*/ 120 h 138"/>
                              <a:gd name="T56" fmla="*/ 59 w 121"/>
                              <a:gd name="T57" fmla="*/ 123 h 138"/>
                              <a:gd name="T58" fmla="*/ 80 w 121"/>
                              <a:gd name="T59" fmla="*/ 119 h 138"/>
                              <a:gd name="T60" fmla="*/ 93 w 121"/>
                              <a:gd name="T61" fmla="*/ 107 h 138"/>
                              <a:gd name="T62" fmla="*/ 100 w 121"/>
                              <a:gd name="T63" fmla="*/ 90 h 138"/>
                              <a:gd name="T64" fmla="*/ 101 w 121"/>
                              <a:gd name="T65" fmla="*/ 69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21" h="138">
                                <a:moveTo>
                                  <a:pt x="121" y="68"/>
                                </a:moveTo>
                                <a:lnTo>
                                  <a:pt x="120" y="84"/>
                                </a:lnTo>
                                <a:lnTo>
                                  <a:pt x="117" y="98"/>
                                </a:lnTo>
                                <a:lnTo>
                                  <a:pt x="112" y="110"/>
                                </a:lnTo>
                                <a:lnTo>
                                  <a:pt x="105" y="120"/>
                                </a:lnTo>
                                <a:lnTo>
                                  <a:pt x="96" y="128"/>
                                </a:lnTo>
                                <a:lnTo>
                                  <a:pt x="87" y="133"/>
                                </a:lnTo>
                                <a:lnTo>
                                  <a:pt x="74" y="138"/>
                                </a:lnTo>
                                <a:lnTo>
                                  <a:pt x="59" y="138"/>
                                </a:lnTo>
                                <a:lnTo>
                                  <a:pt x="45" y="138"/>
                                </a:lnTo>
                                <a:lnTo>
                                  <a:pt x="32" y="135"/>
                                </a:lnTo>
                                <a:lnTo>
                                  <a:pt x="22" y="130"/>
                                </a:lnTo>
                                <a:lnTo>
                                  <a:pt x="14" y="121"/>
                                </a:lnTo>
                                <a:lnTo>
                                  <a:pt x="8" y="111"/>
                                </a:lnTo>
                                <a:lnTo>
                                  <a:pt x="4" y="100"/>
                                </a:lnTo>
                                <a:lnTo>
                                  <a:pt x="0" y="87"/>
                                </a:lnTo>
                                <a:lnTo>
                                  <a:pt x="0" y="71"/>
                                </a:lnTo>
                                <a:lnTo>
                                  <a:pt x="0" y="55"/>
                                </a:lnTo>
                                <a:lnTo>
                                  <a:pt x="4" y="41"/>
                                </a:lnTo>
                                <a:lnTo>
                                  <a:pt x="8" y="29"/>
                                </a:lnTo>
                                <a:lnTo>
                                  <a:pt x="15" y="19"/>
                                </a:lnTo>
                                <a:lnTo>
                                  <a:pt x="24" y="10"/>
                                </a:lnTo>
                                <a:lnTo>
                                  <a:pt x="35" y="5"/>
                                </a:lnTo>
                                <a:lnTo>
                                  <a:pt x="47" y="0"/>
                                </a:lnTo>
                                <a:lnTo>
                                  <a:pt x="62" y="0"/>
                                </a:lnTo>
                                <a:lnTo>
                                  <a:pt x="75" y="0"/>
                                </a:lnTo>
                                <a:lnTo>
                                  <a:pt x="88" y="4"/>
                                </a:lnTo>
                                <a:lnTo>
                                  <a:pt x="98" y="9"/>
                                </a:lnTo>
                                <a:lnTo>
                                  <a:pt x="106" y="18"/>
                                </a:lnTo>
                                <a:lnTo>
                                  <a:pt x="112" y="26"/>
                                </a:lnTo>
                                <a:lnTo>
                                  <a:pt x="117" y="39"/>
                                </a:lnTo>
                                <a:lnTo>
                                  <a:pt x="120" y="52"/>
                                </a:lnTo>
                                <a:lnTo>
                                  <a:pt x="121" y="68"/>
                                </a:lnTo>
                                <a:close/>
                                <a:moveTo>
                                  <a:pt x="101" y="69"/>
                                </a:moveTo>
                                <a:lnTo>
                                  <a:pt x="101" y="58"/>
                                </a:lnTo>
                                <a:lnTo>
                                  <a:pt x="100" y="47"/>
                                </a:lnTo>
                                <a:lnTo>
                                  <a:pt x="98" y="39"/>
                                </a:lnTo>
                                <a:lnTo>
                                  <a:pt x="93" y="31"/>
                                </a:lnTo>
                                <a:lnTo>
                                  <a:pt x="88" y="24"/>
                                </a:lnTo>
                                <a:lnTo>
                                  <a:pt x="80" y="19"/>
                                </a:lnTo>
                                <a:lnTo>
                                  <a:pt x="72" y="16"/>
                                </a:lnTo>
                                <a:lnTo>
                                  <a:pt x="61" y="15"/>
                                </a:lnTo>
                                <a:lnTo>
                                  <a:pt x="50" y="16"/>
                                </a:lnTo>
                                <a:lnTo>
                                  <a:pt x="41" y="20"/>
                                </a:lnTo>
                                <a:lnTo>
                                  <a:pt x="34" y="24"/>
                                </a:lnTo>
                                <a:lnTo>
                                  <a:pt x="29" y="31"/>
                                </a:lnTo>
                                <a:lnTo>
                                  <a:pt x="24" y="39"/>
                                </a:lnTo>
                                <a:lnTo>
                                  <a:pt x="21" y="48"/>
                                </a:lnTo>
                                <a:lnTo>
                                  <a:pt x="19" y="58"/>
                                </a:lnTo>
                                <a:lnTo>
                                  <a:pt x="19" y="69"/>
                                </a:lnTo>
                                <a:lnTo>
                                  <a:pt x="19" y="80"/>
                                </a:lnTo>
                                <a:lnTo>
                                  <a:pt x="21" y="90"/>
                                </a:lnTo>
                                <a:lnTo>
                                  <a:pt x="24" y="100"/>
                                </a:lnTo>
                                <a:lnTo>
                                  <a:pt x="27" y="107"/>
                                </a:lnTo>
                                <a:lnTo>
                                  <a:pt x="32" y="115"/>
                                </a:lnTo>
                                <a:lnTo>
                                  <a:pt x="40" y="120"/>
                                </a:lnTo>
                                <a:lnTo>
                                  <a:pt x="48" y="122"/>
                                </a:lnTo>
                                <a:lnTo>
                                  <a:pt x="59" y="123"/>
                                </a:lnTo>
                                <a:lnTo>
                                  <a:pt x="70" y="122"/>
                                </a:lnTo>
                                <a:lnTo>
                                  <a:pt x="80" y="119"/>
                                </a:lnTo>
                                <a:lnTo>
                                  <a:pt x="88" y="114"/>
                                </a:lnTo>
                                <a:lnTo>
                                  <a:pt x="93" y="107"/>
                                </a:lnTo>
                                <a:lnTo>
                                  <a:pt x="98" y="99"/>
                                </a:lnTo>
                                <a:lnTo>
                                  <a:pt x="100" y="90"/>
                                </a:lnTo>
                                <a:lnTo>
                                  <a:pt x="101" y="79"/>
                                </a:lnTo>
                                <a:lnTo>
                                  <a:pt x="101" y="6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52" name="Freeform 818"/>
                        <wps:cNvSpPr>
                          <a:spLocks noEditPoints="1"/>
                        </wps:cNvSpPr>
                        <wps:spPr bwMode="auto">
                          <a:xfrm>
                            <a:off x="2246313" y="2386013"/>
                            <a:ext cx="63500" cy="73025"/>
                          </a:xfrm>
                          <a:custGeom>
                            <a:avLst/>
                            <a:gdLst>
                              <a:gd name="T0" fmla="*/ 119 w 121"/>
                              <a:gd name="T1" fmla="*/ 84 h 138"/>
                              <a:gd name="T2" fmla="*/ 112 w 121"/>
                              <a:gd name="T3" fmla="*/ 110 h 138"/>
                              <a:gd name="T4" fmla="*/ 96 w 121"/>
                              <a:gd name="T5" fmla="*/ 128 h 138"/>
                              <a:gd name="T6" fmla="*/ 74 w 121"/>
                              <a:gd name="T7" fmla="*/ 138 h 138"/>
                              <a:gd name="T8" fmla="*/ 44 w 121"/>
                              <a:gd name="T9" fmla="*/ 138 h 138"/>
                              <a:gd name="T10" fmla="*/ 22 w 121"/>
                              <a:gd name="T11" fmla="*/ 130 h 138"/>
                              <a:gd name="T12" fmla="*/ 7 w 121"/>
                              <a:gd name="T13" fmla="*/ 111 h 138"/>
                              <a:gd name="T14" fmla="*/ 0 w 121"/>
                              <a:gd name="T15" fmla="*/ 87 h 138"/>
                              <a:gd name="T16" fmla="*/ 0 w 121"/>
                              <a:gd name="T17" fmla="*/ 55 h 138"/>
                              <a:gd name="T18" fmla="*/ 7 w 121"/>
                              <a:gd name="T19" fmla="*/ 29 h 138"/>
                              <a:gd name="T20" fmla="*/ 23 w 121"/>
                              <a:gd name="T21" fmla="*/ 10 h 138"/>
                              <a:gd name="T22" fmla="*/ 47 w 121"/>
                              <a:gd name="T23" fmla="*/ 0 h 138"/>
                              <a:gd name="T24" fmla="*/ 75 w 121"/>
                              <a:gd name="T25" fmla="*/ 0 h 138"/>
                              <a:gd name="T26" fmla="*/ 97 w 121"/>
                              <a:gd name="T27" fmla="*/ 9 h 138"/>
                              <a:gd name="T28" fmla="*/ 112 w 121"/>
                              <a:gd name="T29" fmla="*/ 26 h 138"/>
                              <a:gd name="T30" fmla="*/ 119 w 121"/>
                              <a:gd name="T31" fmla="*/ 52 h 138"/>
                              <a:gd name="T32" fmla="*/ 101 w 121"/>
                              <a:gd name="T33" fmla="*/ 69 h 138"/>
                              <a:gd name="T34" fmla="*/ 100 w 121"/>
                              <a:gd name="T35" fmla="*/ 47 h 138"/>
                              <a:gd name="T36" fmla="*/ 92 w 121"/>
                              <a:gd name="T37" fmla="*/ 31 h 138"/>
                              <a:gd name="T38" fmla="*/ 80 w 121"/>
                              <a:gd name="T39" fmla="*/ 19 h 138"/>
                              <a:gd name="T40" fmla="*/ 60 w 121"/>
                              <a:gd name="T41" fmla="*/ 15 h 138"/>
                              <a:gd name="T42" fmla="*/ 41 w 121"/>
                              <a:gd name="T43" fmla="*/ 20 h 138"/>
                              <a:gd name="T44" fmla="*/ 28 w 121"/>
                              <a:gd name="T45" fmla="*/ 31 h 138"/>
                              <a:gd name="T46" fmla="*/ 21 w 121"/>
                              <a:gd name="T47" fmla="*/ 48 h 138"/>
                              <a:gd name="T48" fmla="*/ 18 w 121"/>
                              <a:gd name="T49" fmla="*/ 69 h 138"/>
                              <a:gd name="T50" fmla="*/ 21 w 121"/>
                              <a:gd name="T51" fmla="*/ 90 h 138"/>
                              <a:gd name="T52" fmla="*/ 27 w 121"/>
                              <a:gd name="T53" fmla="*/ 107 h 138"/>
                              <a:gd name="T54" fmla="*/ 39 w 121"/>
                              <a:gd name="T55" fmla="*/ 120 h 138"/>
                              <a:gd name="T56" fmla="*/ 59 w 121"/>
                              <a:gd name="T57" fmla="*/ 123 h 138"/>
                              <a:gd name="T58" fmla="*/ 80 w 121"/>
                              <a:gd name="T59" fmla="*/ 119 h 138"/>
                              <a:gd name="T60" fmla="*/ 92 w 121"/>
                              <a:gd name="T61" fmla="*/ 107 h 138"/>
                              <a:gd name="T62" fmla="*/ 100 w 121"/>
                              <a:gd name="T63" fmla="*/ 90 h 138"/>
                              <a:gd name="T64" fmla="*/ 101 w 121"/>
                              <a:gd name="T65" fmla="*/ 69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21" h="138">
                                <a:moveTo>
                                  <a:pt x="121" y="68"/>
                                </a:moveTo>
                                <a:lnTo>
                                  <a:pt x="119" y="84"/>
                                </a:lnTo>
                                <a:lnTo>
                                  <a:pt x="117" y="98"/>
                                </a:lnTo>
                                <a:lnTo>
                                  <a:pt x="112" y="110"/>
                                </a:lnTo>
                                <a:lnTo>
                                  <a:pt x="105" y="120"/>
                                </a:lnTo>
                                <a:lnTo>
                                  <a:pt x="96" y="128"/>
                                </a:lnTo>
                                <a:lnTo>
                                  <a:pt x="86" y="133"/>
                                </a:lnTo>
                                <a:lnTo>
                                  <a:pt x="74" y="138"/>
                                </a:lnTo>
                                <a:lnTo>
                                  <a:pt x="59" y="138"/>
                                </a:lnTo>
                                <a:lnTo>
                                  <a:pt x="44" y="138"/>
                                </a:lnTo>
                                <a:lnTo>
                                  <a:pt x="32" y="135"/>
                                </a:lnTo>
                                <a:lnTo>
                                  <a:pt x="22" y="130"/>
                                </a:lnTo>
                                <a:lnTo>
                                  <a:pt x="13" y="121"/>
                                </a:lnTo>
                                <a:lnTo>
                                  <a:pt x="7" y="111"/>
                                </a:lnTo>
                                <a:lnTo>
                                  <a:pt x="4" y="100"/>
                                </a:lnTo>
                                <a:lnTo>
                                  <a:pt x="0" y="87"/>
                                </a:lnTo>
                                <a:lnTo>
                                  <a:pt x="0" y="71"/>
                                </a:lnTo>
                                <a:lnTo>
                                  <a:pt x="0" y="55"/>
                                </a:lnTo>
                                <a:lnTo>
                                  <a:pt x="4" y="41"/>
                                </a:lnTo>
                                <a:lnTo>
                                  <a:pt x="7" y="29"/>
                                </a:lnTo>
                                <a:lnTo>
                                  <a:pt x="15" y="19"/>
                                </a:lnTo>
                                <a:lnTo>
                                  <a:pt x="23" y="10"/>
                                </a:lnTo>
                                <a:lnTo>
                                  <a:pt x="34" y="5"/>
                                </a:lnTo>
                                <a:lnTo>
                                  <a:pt x="47" y="0"/>
                                </a:lnTo>
                                <a:lnTo>
                                  <a:pt x="62" y="0"/>
                                </a:lnTo>
                                <a:lnTo>
                                  <a:pt x="75" y="0"/>
                                </a:lnTo>
                                <a:lnTo>
                                  <a:pt x="87" y="4"/>
                                </a:lnTo>
                                <a:lnTo>
                                  <a:pt x="97" y="9"/>
                                </a:lnTo>
                                <a:lnTo>
                                  <a:pt x="106" y="18"/>
                                </a:lnTo>
                                <a:lnTo>
                                  <a:pt x="112" y="26"/>
                                </a:lnTo>
                                <a:lnTo>
                                  <a:pt x="117" y="39"/>
                                </a:lnTo>
                                <a:lnTo>
                                  <a:pt x="119" y="52"/>
                                </a:lnTo>
                                <a:lnTo>
                                  <a:pt x="121" y="68"/>
                                </a:lnTo>
                                <a:close/>
                                <a:moveTo>
                                  <a:pt x="101" y="69"/>
                                </a:moveTo>
                                <a:lnTo>
                                  <a:pt x="101" y="58"/>
                                </a:lnTo>
                                <a:lnTo>
                                  <a:pt x="100" y="47"/>
                                </a:lnTo>
                                <a:lnTo>
                                  <a:pt x="97" y="39"/>
                                </a:lnTo>
                                <a:lnTo>
                                  <a:pt x="92" y="31"/>
                                </a:lnTo>
                                <a:lnTo>
                                  <a:pt x="87" y="24"/>
                                </a:lnTo>
                                <a:lnTo>
                                  <a:pt x="80" y="19"/>
                                </a:lnTo>
                                <a:lnTo>
                                  <a:pt x="71" y="16"/>
                                </a:lnTo>
                                <a:lnTo>
                                  <a:pt x="60" y="15"/>
                                </a:lnTo>
                                <a:lnTo>
                                  <a:pt x="49" y="16"/>
                                </a:lnTo>
                                <a:lnTo>
                                  <a:pt x="41" y="20"/>
                                </a:lnTo>
                                <a:lnTo>
                                  <a:pt x="33" y="24"/>
                                </a:lnTo>
                                <a:lnTo>
                                  <a:pt x="28" y="31"/>
                                </a:lnTo>
                                <a:lnTo>
                                  <a:pt x="23" y="39"/>
                                </a:lnTo>
                                <a:lnTo>
                                  <a:pt x="21" y="48"/>
                                </a:lnTo>
                                <a:lnTo>
                                  <a:pt x="18" y="58"/>
                                </a:lnTo>
                                <a:lnTo>
                                  <a:pt x="18" y="69"/>
                                </a:lnTo>
                                <a:lnTo>
                                  <a:pt x="18" y="80"/>
                                </a:lnTo>
                                <a:lnTo>
                                  <a:pt x="21" y="90"/>
                                </a:lnTo>
                                <a:lnTo>
                                  <a:pt x="23" y="100"/>
                                </a:lnTo>
                                <a:lnTo>
                                  <a:pt x="27" y="107"/>
                                </a:lnTo>
                                <a:lnTo>
                                  <a:pt x="32" y="115"/>
                                </a:lnTo>
                                <a:lnTo>
                                  <a:pt x="39" y="120"/>
                                </a:lnTo>
                                <a:lnTo>
                                  <a:pt x="48" y="122"/>
                                </a:lnTo>
                                <a:lnTo>
                                  <a:pt x="59" y="123"/>
                                </a:lnTo>
                                <a:lnTo>
                                  <a:pt x="70" y="122"/>
                                </a:lnTo>
                                <a:lnTo>
                                  <a:pt x="80" y="119"/>
                                </a:lnTo>
                                <a:lnTo>
                                  <a:pt x="87" y="114"/>
                                </a:lnTo>
                                <a:lnTo>
                                  <a:pt x="92" y="107"/>
                                </a:lnTo>
                                <a:lnTo>
                                  <a:pt x="97" y="99"/>
                                </a:lnTo>
                                <a:lnTo>
                                  <a:pt x="100" y="90"/>
                                </a:lnTo>
                                <a:lnTo>
                                  <a:pt x="101" y="79"/>
                                </a:lnTo>
                                <a:lnTo>
                                  <a:pt x="101" y="6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53" name="Freeform 819"/>
                        <wps:cNvSpPr>
                          <a:spLocks/>
                        </wps:cNvSpPr>
                        <wps:spPr bwMode="auto">
                          <a:xfrm>
                            <a:off x="2325688" y="2387600"/>
                            <a:ext cx="50800" cy="71438"/>
                          </a:xfrm>
                          <a:custGeom>
                            <a:avLst/>
                            <a:gdLst>
                              <a:gd name="T0" fmla="*/ 97 w 97"/>
                              <a:gd name="T1" fmla="*/ 133 h 135"/>
                              <a:gd name="T2" fmla="*/ 96 w 97"/>
                              <a:gd name="T3" fmla="*/ 134 h 135"/>
                              <a:gd name="T4" fmla="*/ 94 w 97"/>
                              <a:gd name="T5" fmla="*/ 135 h 135"/>
                              <a:gd name="T6" fmla="*/ 91 w 97"/>
                              <a:gd name="T7" fmla="*/ 135 h 135"/>
                              <a:gd name="T8" fmla="*/ 86 w 97"/>
                              <a:gd name="T9" fmla="*/ 135 h 135"/>
                              <a:gd name="T10" fmla="*/ 82 w 97"/>
                              <a:gd name="T11" fmla="*/ 135 h 135"/>
                              <a:gd name="T12" fmla="*/ 80 w 97"/>
                              <a:gd name="T13" fmla="*/ 134 h 135"/>
                              <a:gd name="T14" fmla="*/ 79 w 97"/>
                              <a:gd name="T15" fmla="*/ 133 h 135"/>
                              <a:gd name="T16" fmla="*/ 79 w 97"/>
                              <a:gd name="T17" fmla="*/ 72 h 135"/>
                              <a:gd name="T18" fmla="*/ 17 w 97"/>
                              <a:gd name="T19" fmla="*/ 133 h 135"/>
                              <a:gd name="T20" fmla="*/ 17 w 97"/>
                              <a:gd name="T21" fmla="*/ 134 h 135"/>
                              <a:gd name="T22" fmla="*/ 16 w 97"/>
                              <a:gd name="T23" fmla="*/ 135 h 135"/>
                              <a:gd name="T24" fmla="*/ 14 w 97"/>
                              <a:gd name="T25" fmla="*/ 135 h 135"/>
                              <a:gd name="T26" fmla="*/ 9 w 97"/>
                              <a:gd name="T27" fmla="*/ 135 h 135"/>
                              <a:gd name="T28" fmla="*/ 5 w 97"/>
                              <a:gd name="T29" fmla="*/ 135 h 135"/>
                              <a:gd name="T30" fmla="*/ 1 w 97"/>
                              <a:gd name="T31" fmla="*/ 135 h 135"/>
                              <a:gd name="T32" fmla="*/ 0 w 97"/>
                              <a:gd name="T33" fmla="*/ 134 h 135"/>
                              <a:gd name="T34" fmla="*/ 0 w 97"/>
                              <a:gd name="T35" fmla="*/ 133 h 135"/>
                              <a:gd name="T36" fmla="*/ 0 w 97"/>
                              <a:gd name="T37" fmla="*/ 2 h 135"/>
                              <a:gd name="T38" fmla="*/ 1 w 97"/>
                              <a:gd name="T39" fmla="*/ 1 h 135"/>
                              <a:gd name="T40" fmla="*/ 2 w 97"/>
                              <a:gd name="T41" fmla="*/ 0 h 135"/>
                              <a:gd name="T42" fmla="*/ 6 w 97"/>
                              <a:gd name="T43" fmla="*/ 0 h 135"/>
                              <a:gd name="T44" fmla="*/ 11 w 97"/>
                              <a:gd name="T45" fmla="*/ 0 h 135"/>
                              <a:gd name="T46" fmla="*/ 15 w 97"/>
                              <a:gd name="T47" fmla="*/ 0 h 135"/>
                              <a:gd name="T48" fmla="*/ 17 w 97"/>
                              <a:gd name="T49" fmla="*/ 1 h 135"/>
                              <a:gd name="T50" fmla="*/ 17 w 97"/>
                              <a:gd name="T51" fmla="*/ 2 h 135"/>
                              <a:gd name="T52" fmla="*/ 17 w 97"/>
                              <a:gd name="T53" fmla="*/ 56 h 135"/>
                              <a:gd name="T54" fmla="*/ 79 w 97"/>
                              <a:gd name="T55" fmla="*/ 2 h 135"/>
                              <a:gd name="T56" fmla="*/ 80 w 97"/>
                              <a:gd name="T57" fmla="*/ 1 h 135"/>
                              <a:gd name="T58" fmla="*/ 81 w 97"/>
                              <a:gd name="T59" fmla="*/ 0 h 135"/>
                              <a:gd name="T60" fmla="*/ 84 w 97"/>
                              <a:gd name="T61" fmla="*/ 0 h 135"/>
                              <a:gd name="T62" fmla="*/ 89 w 97"/>
                              <a:gd name="T63" fmla="*/ 0 h 135"/>
                              <a:gd name="T64" fmla="*/ 92 w 97"/>
                              <a:gd name="T65" fmla="*/ 0 h 135"/>
                              <a:gd name="T66" fmla="*/ 95 w 97"/>
                              <a:gd name="T67" fmla="*/ 0 h 135"/>
                              <a:gd name="T68" fmla="*/ 97 w 97"/>
                              <a:gd name="T69" fmla="*/ 1 h 135"/>
                              <a:gd name="T70" fmla="*/ 97 w 97"/>
                              <a:gd name="T71" fmla="*/ 2 h 1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97" h="135">
                                <a:moveTo>
                                  <a:pt x="97" y="133"/>
                                </a:moveTo>
                                <a:lnTo>
                                  <a:pt x="97" y="133"/>
                                </a:lnTo>
                                <a:lnTo>
                                  <a:pt x="97" y="134"/>
                                </a:lnTo>
                                <a:lnTo>
                                  <a:pt x="96" y="134"/>
                                </a:lnTo>
                                <a:lnTo>
                                  <a:pt x="95" y="135"/>
                                </a:lnTo>
                                <a:lnTo>
                                  <a:pt x="94" y="135"/>
                                </a:lnTo>
                                <a:lnTo>
                                  <a:pt x="92" y="135"/>
                                </a:lnTo>
                                <a:lnTo>
                                  <a:pt x="91" y="135"/>
                                </a:lnTo>
                                <a:lnTo>
                                  <a:pt x="89" y="135"/>
                                </a:lnTo>
                                <a:lnTo>
                                  <a:pt x="86" y="135"/>
                                </a:lnTo>
                                <a:lnTo>
                                  <a:pt x="84" y="135"/>
                                </a:lnTo>
                                <a:lnTo>
                                  <a:pt x="82" y="135"/>
                                </a:lnTo>
                                <a:lnTo>
                                  <a:pt x="81" y="135"/>
                                </a:lnTo>
                                <a:lnTo>
                                  <a:pt x="80" y="134"/>
                                </a:lnTo>
                                <a:lnTo>
                                  <a:pt x="80" y="134"/>
                                </a:lnTo>
                                <a:lnTo>
                                  <a:pt x="79" y="133"/>
                                </a:lnTo>
                                <a:lnTo>
                                  <a:pt x="79" y="133"/>
                                </a:lnTo>
                                <a:lnTo>
                                  <a:pt x="79" y="72"/>
                                </a:lnTo>
                                <a:lnTo>
                                  <a:pt x="17" y="72"/>
                                </a:lnTo>
                                <a:lnTo>
                                  <a:pt x="17" y="133"/>
                                </a:lnTo>
                                <a:lnTo>
                                  <a:pt x="17" y="133"/>
                                </a:lnTo>
                                <a:lnTo>
                                  <a:pt x="17" y="134"/>
                                </a:lnTo>
                                <a:lnTo>
                                  <a:pt x="17" y="134"/>
                                </a:lnTo>
                                <a:lnTo>
                                  <a:pt x="16" y="135"/>
                                </a:lnTo>
                                <a:lnTo>
                                  <a:pt x="15" y="135"/>
                                </a:lnTo>
                                <a:lnTo>
                                  <a:pt x="14" y="135"/>
                                </a:lnTo>
                                <a:lnTo>
                                  <a:pt x="11" y="135"/>
                                </a:lnTo>
                                <a:lnTo>
                                  <a:pt x="9" y="135"/>
                                </a:lnTo>
                                <a:lnTo>
                                  <a:pt x="6" y="135"/>
                                </a:lnTo>
                                <a:lnTo>
                                  <a:pt x="5" y="135"/>
                                </a:lnTo>
                                <a:lnTo>
                                  <a:pt x="2" y="135"/>
                                </a:lnTo>
                                <a:lnTo>
                                  <a:pt x="1" y="135"/>
                                </a:lnTo>
                                <a:lnTo>
                                  <a:pt x="1" y="134"/>
                                </a:lnTo>
                                <a:lnTo>
                                  <a:pt x="0" y="134"/>
                                </a:lnTo>
                                <a:lnTo>
                                  <a:pt x="0" y="133"/>
                                </a:lnTo>
                                <a:lnTo>
                                  <a:pt x="0" y="133"/>
                                </a:lnTo>
                                <a:lnTo>
                                  <a:pt x="0" y="2"/>
                                </a:lnTo>
                                <a:lnTo>
                                  <a:pt x="0" y="2"/>
                                </a:lnTo>
                                <a:lnTo>
                                  <a:pt x="0" y="1"/>
                                </a:lnTo>
                                <a:lnTo>
                                  <a:pt x="1" y="1"/>
                                </a:lnTo>
                                <a:lnTo>
                                  <a:pt x="1" y="0"/>
                                </a:lnTo>
                                <a:lnTo>
                                  <a:pt x="2" y="0"/>
                                </a:lnTo>
                                <a:lnTo>
                                  <a:pt x="5" y="0"/>
                                </a:lnTo>
                                <a:lnTo>
                                  <a:pt x="6" y="0"/>
                                </a:lnTo>
                                <a:lnTo>
                                  <a:pt x="9" y="0"/>
                                </a:lnTo>
                                <a:lnTo>
                                  <a:pt x="11" y="0"/>
                                </a:lnTo>
                                <a:lnTo>
                                  <a:pt x="14" y="0"/>
                                </a:lnTo>
                                <a:lnTo>
                                  <a:pt x="15" y="0"/>
                                </a:lnTo>
                                <a:lnTo>
                                  <a:pt x="16" y="0"/>
                                </a:lnTo>
                                <a:lnTo>
                                  <a:pt x="17" y="1"/>
                                </a:lnTo>
                                <a:lnTo>
                                  <a:pt x="17" y="1"/>
                                </a:lnTo>
                                <a:lnTo>
                                  <a:pt x="17" y="2"/>
                                </a:lnTo>
                                <a:lnTo>
                                  <a:pt x="17" y="2"/>
                                </a:lnTo>
                                <a:lnTo>
                                  <a:pt x="17" y="56"/>
                                </a:lnTo>
                                <a:lnTo>
                                  <a:pt x="79" y="56"/>
                                </a:lnTo>
                                <a:lnTo>
                                  <a:pt x="79" y="2"/>
                                </a:lnTo>
                                <a:lnTo>
                                  <a:pt x="79" y="2"/>
                                </a:lnTo>
                                <a:lnTo>
                                  <a:pt x="80" y="1"/>
                                </a:lnTo>
                                <a:lnTo>
                                  <a:pt x="80" y="1"/>
                                </a:lnTo>
                                <a:lnTo>
                                  <a:pt x="81" y="0"/>
                                </a:lnTo>
                                <a:lnTo>
                                  <a:pt x="82" y="0"/>
                                </a:lnTo>
                                <a:lnTo>
                                  <a:pt x="84" y="0"/>
                                </a:lnTo>
                                <a:lnTo>
                                  <a:pt x="86" y="0"/>
                                </a:lnTo>
                                <a:lnTo>
                                  <a:pt x="89" y="0"/>
                                </a:lnTo>
                                <a:lnTo>
                                  <a:pt x="91" y="0"/>
                                </a:lnTo>
                                <a:lnTo>
                                  <a:pt x="92" y="0"/>
                                </a:lnTo>
                                <a:lnTo>
                                  <a:pt x="94" y="0"/>
                                </a:lnTo>
                                <a:lnTo>
                                  <a:pt x="95" y="0"/>
                                </a:lnTo>
                                <a:lnTo>
                                  <a:pt x="96" y="1"/>
                                </a:lnTo>
                                <a:lnTo>
                                  <a:pt x="97" y="1"/>
                                </a:lnTo>
                                <a:lnTo>
                                  <a:pt x="97" y="2"/>
                                </a:lnTo>
                                <a:lnTo>
                                  <a:pt x="97" y="2"/>
                                </a:lnTo>
                                <a:lnTo>
                                  <a:pt x="97" y="1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54" name="Freeform 820"/>
                        <wps:cNvSpPr>
                          <a:spLocks noEditPoints="1"/>
                        </wps:cNvSpPr>
                        <wps:spPr bwMode="auto">
                          <a:xfrm>
                            <a:off x="2416175" y="2405063"/>
                            <a:ext cx="50800" cy="53975"/>
                          </a:xfrm>
                          <a:custGeom>
                            <a:avLst/>
                            <a:gdLst>
                              <a:gd name="T0" fmla="*/ 94 w 95"/>
                              <a:gd name="T1" fmla="*/ 62 h 102"/>
                              <a:gd name="T2" fmla="*/ 88 w 95"/>
                              <a:gd name="T3" fmla="*/ 80 h 102"/>
                              <a:gd name="T4" fmla="*/ 77 w 95"/>
                              <a:gd name="T5" fmla="*/ 95 h 102"/>
                              <a:gd name="T6" fmla="*/ 58 w 95"/>
                              <a:gd name="T7" fmla="*/ 102 h 102"/>
                              <a:gd name="T8" fmla="*/ 36 w 95"/>
                              <a:gd name="T9" fmla="*/ 102 h 102"/>
                              <a:gd name="T10" fmla="*/ 19 w 95"/>
                              <a:gd name="T11" fmla="*/ 95 h 102"/>
                              <a:gd name="T12" fmla="*/ 7 w 95"/>
                              <a:gd name="T13" fmla="*/ 83 h 102"/>
                              <a:gd name="T14" fmla="*/ 2 w 95"/>
                              <a:gd name="T15" fmla="*/ 64 h 102"/>
                              <a:gd name="T16" fmla="*/ 2 w 95"/>
                              <a:gd name="T17" fmla="*/ 41 h 102"/>
                              <a:gd name="T18" fmla="*/ 8 w 95"/>
                              <a:gd name="T19" fmla="*/ 22 h 102"/>
                              <a:gd name="T20" fmla="*/ 19 w 95"/>
                              <a:gd name="T21" fmla="*/ 7 h 102"/>
                              <a:gd name="T22" fmla="*/ 37 w 95"/>
                              <a:gd name="T23" fmla="*/ 0 h 102"/>
                              <a:gd name="T24" fmla="*/ 60 w 95"/>
                              <a:gd name="T25" fmla="*/ 0 h 102"/>
                              <a:gd name="T26" fmla="*/ 77 w 95"/>
                              <a:gd name="T27" fmla="*/ 7 h 102"/>
                              <a:gd name="T28" fmla="*/ 89 w 95"/>
                              <a:gd name="T29" fmla="*/ 20 h 102"/>
                              <a:gd name="T30" fmla="*/ 94 w 95"/>
                              <a:gd name="T31" fmla="*/ 38 h 102"/>
                              <a:gd name="T32" fmla="*/ 77 w 95"/>
                              <a:gd name="T33" fmla="*/ 52 h 102"/>
                              <a:gd name="T34" fmla="*/ 76 w 95"/>
                              <a:gd name="T35" fmla="*/ 37 h 102"/>
                              <a:gd name="T36" fmla="*/ 71 w 95"/>
                              <a:gd name="T37" fmla="*/ 25 h 102"/>
                              <a:gd name="T38" fmla="*/ 62 w 95"/>
                              <a:gd name="T39" fmla="*/ 17 h 102"/>
                              <a:gd name="T40" fmla="*/ 48 w 95"/>
                              <a:gd name="T41" fmla="*/ 14 h 102"/>
                              <a:gd name="T42" fmla="*/ 35 w 95"/>
                              <a:gd name="T43" fmla="*/ 17 h 102"/>
                              <a:gd name="T44" fmla="*/ 26 w 95"/>
                              <a:gd name="T45" fmla="*/ 25 h 102"/>
                              <a:gd name="T46" fmla="*/ 20 w 95"/>
                              <a:gd name="T47" fmla="*/ 36 h 102"/>
                              <a:gd name="T48" fmla="*/ 19 w 95"/>
                              <a:gd name="T49" fmla="*/ 51 h 102"/>
                              <a:gd name="T50" fmla="*/ 20 w 95"/>
                              <a:gd name="T51" fmla="*/ 65 h 102"/>
                              <a:gd name="T52" fmla="*/ 25 w 95"/>
                              <a:gd name="T53" fmla="*/ 78 h 102"/>
                              <a:gd name="T54" fmla="*/ 34 w 95"/>
                              <a:gd name="T55" fmla="*/ 85 h 102"/>
                              <a:gd name="T56" fmla="*/ 47 w 95"/>
                              <a:gd name="T57" fmla="*/ 89 h 102"/>
                              <a:gd name="T58" fmla="*/ 61 w 95"/>
                              <a:gd name="T59" fmla="*/ 85 h 102"/>
                              <a:gd name="T60" fmla="*/ 69 w 95"/>
                              <a:gd name="T61" fmla="*/ 78 h 102"/>
                              <a:gd name="T62" fmla="*/ 76 w 95"/>
                              <a:gd name="T63" fmla="*/ 67 h 102"/>
                              <a:gd name="T64" fmla="*/ 77 w 95"/>
                              <a:gd name="T65" fmla="*/ 52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5" h="102">
                                <a:moveTo>
                                  <a:pt x="95" y="51"/>
                                </a:moveTo>
                                <a:lnTo>
                                  <a:pt x="94" y="62"/>
                                </a:lnTo>
                                <a:lnTo>
                                  <a:pt x="92" y="71"/>
                                </a:lnTo>
                                <a:lnTo>
                                  <a:pt x="88" y="80"/>
                                </a:lnTo>
                                <a:lnTo>
                                  <a:pt x="83" y="87"/>
                                </a:lnTo>
                                <a:lnTo>
                                  <a:pt x="77" y="95"/>
                                </a:lnTo>
                                <a:lnTo>
                                  <a:pt x="68" y="99"/>
                                </a:lnTo>
                                <a:lnTo>
                                  <a:pt x="58" y="102"/>
                                </a:lnTo>
                                <a:lnTo>
                                  <a:pt x="47" y="102"/>
                                </a:lnTo>
                                <a:lnTo>
                                  <a:pt x="36" y="102"/>
                                </a:lnTo>
                                <a:lnTo>
                                  <a:pt x="26" y="100"/>
                                </a:lnTo>
                                <a:lnTo>
                                  <a:pt x="19" y="95"/>
                                </a:lnTo>
                                <a:lnTo>
                                  <a:pt x="13" y="90"/>
                                </a:lnTo>
                                <a:lnTo>
                                  <a:pt x="7" y="83"/>
                                </a:lnTo>
                                <a:lnTo>
                                  <a:pt x="4" y="74"/>
                                </a:lnTo>
                                <a:lnTo>
                                  <a:pt x="2" y="64"/>
                                </a:lnTo>
                                <a:lnTo>
                                  <a:pt x="0" y="52"/>
                                </a:lnTo>
                                <a:lnTo>
                                  <a:pt x="2" y="41"/>
                                </a:lnTo>
                                <a:lnTo>
                                  <a:pt x="4" y="31"/>
                                </a:lnTo>
                                <a:lnTo>
                                  <a:pt x="8" y="22"/>
                                </a:lnTo>
                                <a:lnTo>
                                  <a:pt x="13" y="15"/>
                                </a:lnTo>
                                <a:lnTo>
                                  <a:pt x="19" y="7"/>
                                </a:lnTo>
                                <a:lnTo>
                                  <a:pt x="27" y="4"/>
                                </a:lnTo>
                                <a:lnTo>
                                  <a:pt x="37" y="0"/>
                                </a:lnTo>
                                <a:lnTo>
                                  <a:pt x="48" y="0"/>
                                </a:lnTo>
                                <a:lnTo>
                                  <a:pt x="60" y="0"/>
                                </a:lnTo>
                                <a:lnTo>
                                  <a:pt x="69" y="3"/>
                                </a:lnTo>
                                <a:lnTo>
                                  <a:pt x="77" y="7"/>
                                </a:lnTo>
                                <a:lnTo>
                                  <a:pt x="83" y="14"/>
                                </a:lnTo>
                                <a:lnTo>
                                  <a:pt x="89" y="20"/>
                                </a:lnTo>
                                <a:lnTo>
                                  <a:pt x="92" y="30"/>
                                </a:lnTo>
                                <a:lnTo>
                                  <a:pt x="94" y="38"/>
                                </a:lnTo>
                                <a:lnTo>
                                  <a:pt x="95" y="51"/>
                                </a:lnTo>
                                <a:close/>
                                <a:moveTo>
                                  <a:pt x="77" y="52"/>
                                </a:moveTo>
                                <a:lnTo>
                                  <a:pt x="77" y="44"/>
                                </a:lnTo>
                                <a:lnTo>
                                  <a:pt x="76" y="37"/>
                                </a:lnTo>
                                <a:lnTo>
                                  <a:pt x="73" y="31"/>
                                </a:lnTo>
                                <a:lnTo>
                                  <a:pt x="71" y="25"/>
                                </a:lnTo>
                                <a:lnTo>
                                  <a:pt x="67" y="20"/>
                                </a:lnTo>
                                <a:lnTo>
                                  <a:pt x="62" y="17"/>
                                </a:lnTo>
                                <a:lnTo>
                                  <a:pt x="56" y="15"/>
                                </a:lnTo>
                                <a:lnTo>
                                  <a:pt x="48" y="14"/>
                                </a:lnTo>
                                <a:lnTo>
                                  <a:pt x="41" y="15"/>
                                </a:lnTo>
                                <a:lnTo>
                                  <a:pt x="35" y="17"/>
                                </a:lnTo>
                                <a:lnTo>
                                  <a:pt x="30" y="20"/>
                                </a:lnTo>
                                <a:lnTo>
                                  <a:pt x="26" y="25"/>
                                </a:lnTo>
                                <a:lnTo>
                                  <a:pt x="23" y="30"/>
                                </a:lnTo>
                                <a:lnTo>
                                  <a:pt x="20" y="36"/>
                                </a:lnTo>
                                <a:lnTo>
                                  <a:pt x="19" y="43"/>
                                </a:lnTo>
                                <a:lnTo>
                                  <a:pt x="19" y="51"/>
                                </a:lnTo>
                                <a:lnTo>
                                  <a:pt x="19" y="58"/>
                                </a:lnTo>
                                <a:lnTo>
                                  <a:pt x="20" y="65"/>
                                </a:lnTo>
                                <a:lnTo>
                                  <a:pt x="23" y="71"/>
                                </a:lnTo>
                                <a:lnTo>
                                  <a:pt x="25" y="78"/>
                                </a:lnTo>
                                <a:lnTo>
                                  <a:pt x="29" y="83"/>
                                </a:lnTo>
                                <a:lnTo>
                                  <a:pt x="34" y="85"/>
                                </a:lnTo>
                                <a:lnTo>
                                  <a:pt x="40" y="87"/>
                                </a:lnTo>
                                <a:lnTo>
                                  <a:pt x="47" y="89"/>
                                </a:lnTo>
                                <a:lnTo>
                                  <a:pt x="55" y="87"/>
                                </a:lnTo>
                                <a:lnTo>
                                  <a:pt x="61" y="85"/>
                                </a:lnTo>
                                <a:lnTo>
                                  <a:pt x="66" y="83"/>
                                </a:lnTo>
                                <a:lnTo>
                                  <a:pt x="69" y="78"/>
                                </a:lnTo>
                                <a:lnTo>
                                  <a:pt x="73" y="73"/>
                                </a:lnTo>
                                <a:lnTo>
                                  <a:pt x="76" y="67"/>
                                </a:lnTo>
                                <a:lnTo>
                                  <a:pt x="77" y="59"/>
                                </a:lnTo>
                                <a:lnTo>
                                  <a:pt x="77" y="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55" name="Freeform 821"/>
                        <wps:cNvSpPr>
                          <a:spLocks/>
                        </wps:cNvSpPr>
                        <wps:spPr bwMode="auto">
                          <a:xfrm>
                            <a:off x="2479675" y="2405063"/>
                            <a:ext cx="28575" cy="53975"/>
                          </a:xfrm>
                          <a:custGeom>
                            <a:avLst/>
                            <a:gdLst>
                              <a:gd name="T0" fmla="*/ 55 w 55"/>
                              <a:gd name="T1" fmla="*/ 12 h 101"/>
                              <a:gd name="T2" fmla="*/ 55 w 55"/>
                              <a:gd name="T3" fmla="*/ 16 h 101"/>
                              <a:gd name="T4" fmla="*/ 54 w 55"/>
                              <a:gd name="T5" fmla="*/ 17 h 101"/>
                              <a:gd name="T6" fmla="*/ 53 w 55"/>
                              <a:gd name="T7" fmla="*/ 19 h 101"/>
                              <a:gd name="T8" fmla="*/ 52 w 55"/>
                              <a:gd name="T9" fmla="*/ 19 h 101"/>
                              <a:gd name="T10" fmla="*/ 49 w 55"/>
                              <a:gd name="T11" fmla="*/ 17 h 101"/>
                              <a:gd name="T12" fmla="*/ 47 w 55"/>
                              <a:gd name="T13" fmla="*/ 17 h 101"/>
                              <a:gd name="T14" fmla="*/ 43 w 55"/>
                              <a:gd name="T15" fmla="*/ 16 h 101"/>
                              <a:gd name="T16" fmla="*/ 38 w 55"/>
                              <a:gd name="T17" fmla="*/ 16 h 101"/>
                              <a:gd name="T18" fmla="*/ 33 w 55"/>
                              <a:gd name="T19" fmla="*/ 19 h 101"/>
                              <a:gd name="T20" fmla="*/ 27 w 55"/>
                              <a:gd name="T21" fmla="*/ 23 h 101"/>
                              <a:gd name="T22" fmla="*/ 21 w 55"/>
                              <a:gd name="T23" fmla="*/ 31 h 101"/>
                              <a:gd name="T24" fmla="*/ 17 w 55"/>
                              <a:gd name="T25" fmla="*/ 99 h 101"/>
                              <a:gd name="T26" fmla="*/ 17 w 55"/>
                              <a:gd name="T27" fmla="*/ 100 h 101"/>
                              <a:gd name="T28" fmla="*/ 16 w 55"/>
                              <a:gd name="T29" fmla="*/ 101 h 101"/>
                              <a:gd name="T30" fmla="*/ 13 w 55"/>
                              <a:gd name="T31" fmla="*/ 101 h 101"/>
                              <a:gd name="T32" fmla="*/ 8 w 55"/>
                              <a:gd name="T33" fmla="*/ 101 h 101"/>
                              <a:gd name="T34" fmla="*/ 5 w 55"/>
                              <a:gd name="T35" fmla="*/ 101 h 101"/>
                              <a:gd name="T36" fmla="*/ 2 w 55"/>
                              <a:gd name="T37" fmla="*/ 101 h 101"/>
                              <a:gd name="T38" fmla="*/ 1 w 55"/>
                              <a:gd name="T39" fmla="*/ 100 h 101"/>
                              <a:gd name="T40" fmla="*/ 0 w 55"/>
                              <a:gd name="T41" fmla="*/ 99 h 101"/>
                              <a:gd name="T42" fmla="*/ 0 w 55"/>
                              <a:gd name="T43" fmla="*/ 4 h 101"/>
                              <a:gd name="T44" fmla="*/ 1 w 55"/>
                              <a:gd name="T45" fmla="*/ 3 h 101"/>
                              <a:gd name="T46" fmla="*/ 2 w 55"/>
                              <a:gd name="T47" fmla="*/ 1 h 101"/>
                              <a:gd name="T48" fmla="*/ 6 w 55"/>
                              <a:gd name="T49" fmla="*/ 1 h 101"/>
                              <a:gd name="T50" fmla="*/ 10 w 55"/>
                              <a:gd name="T51" fmla="*/ 1 h 101"/>
                              <a:gd name="T52" fmla="*/ 13 w 55"/>
                              <a:gd name="T53" fmla="*/ 1 h 101"/>
                              <a:gd name="T54" fmla="*/ 15 w 55"/>
                              <a:gd name="T55" fmla="*/ 3 h 101"/>
                              <a:gd name="T56" fmla="*/ 16 w 55"/>
                              <a:gd name="T57" fmla="*/ 4 h 101"/>
                              <a:gd name="T58" fmla="*/ 16 w 55"/>
                              <a:gd name="T59" fmla="*/ 19 h 101"/>
                              <a:gd name="T60" fmla="*/ 23 w 55"/>
                              <a:gd name="T61" fmla="*/ 9 h 101"/>
                              <a:gd name="T62" fmla="*/ 29 w 55"/>
                              <a:gd name="T63" fmla="*/ 4 h 101"/>
                              <a:gd name="T64" fmla="*/ 36 w 55"/>
                              <a:gd name="T65" fmla="*/ 0 h 101"/>
                              <a:gd name="T66" fmla="*/ 42 w 55"/>
                              <a:gd name="T67" fmla="*/ 0 h 101"/>
                              <a:gd name="T68" fmla="*/ 44 w 55"/>
                              <a:gd name="T69" fmla="*/ 0 h 101"/>
                              <a:gd name="T70" fmla="*/ 48 w 55"/>
                              <a:gd name="T71" fmla="*/ 0 h 101"/>
                              <a:gd name="T72" fmla="*/ 52 w 55"/>
                              <a:gd name="T73" fmla="*/ 1 h 101"/>
                              <a:gd name="T74" fmla="*/ 54 w 55"/>
                              <a:gd name="T75" fmla="*/ 3 h 101"/>
                              <a:gd name="T76" fmla="*/ 54 w 55"/>
                              <a:gd name="T77" fmla="*/ 4 h 101"/>
                              <a:gd name="T78" fmla="*/ 55 w 55"/>
                              <a:gd name="T79" fmla="*/ 5 h 101"/>
                              <a:gd name="T80" fmla="*/ 55 w 55"/>
                              <a:gd name="T81" fmla="*/ 6 h 101"/>
                              <a:gd name="T82" fmla="*/ 55 w 55"/>
                              <a:gd name="T83" fmla="*/ 10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5" h="101">
                                <a:moveTo>
                                  <a:pt x="55" y="10"/>
                                </a:moveTo>
                                <a:lnTo>
                                  <a:pt x="55" y="12"/>
                                </a:lnTo>
                                <a:lnTo>
                                  <a:pt x="55" y="15"/>
                                </a:lnTo>
                                <a:lnTo>
                                  <a:pt x="55" y="16"/>
                                </a:lnTo>
                                <a:lnTo>
                                  <a:pt x="55" y="17"/>
                                </a:lnTo>
                                <a:lnTo>
                                  <a:pt x="54" y="17"/>
                                </a:lnTo>
                                <a:lnTo>
                                  <a:pt x="54" y="19"/>
                                </a:lnTo>
                                <a:lnTo>
                                  <a:pt x="53" y="19"/>
                                </a:lnTo>
                                <a:lnTo>
                                  <a:pt x="53" y="19"/>
                                </a:lnTo>
                                <a:lnTo>
                                  <a:pt x="52" y="19"/>
                                </a:lnTo>
                                <a:lnTo>
                                  <a:pt x="50" y="19"/>
                                </a:lnTo>
                                <a:lnTo>
                                  <a:pt x="49" y="17"/>
                                </a:lnTo>
                                <a:lnTo>
                                  <a:pt x="48" y="17"/>
                                </a:lnTo>
                                <a:lnTo>
                                  <a:pt x="47" y="17"/>
                                </a:lnTo>
                                <a:lnTo>
                                  <a:pt x="44" y="16"/>
                                </a:lnTo>
                                <a:lnTo>
                                  <a:pt x="43" y="16"/>
                                </a:lnTo>
                                <a:lnTo>
                                  <a:pt x="41" y="16"/>
                                </a:lnTo>
                                <a:lnTo>
                                  <a:pt x="38" y="16"/>
                                </a:lnTo>
                                <a:lnTo>
                                  <a:pt x="36" y="17"/>
                                </a:lnTo>
                                <a:lnTo>
                                  <a:pt x="33" y="19"/>
                                </a:lnTo>
                                <a:lnTo>
                                  <a:pt x="29" y="20"/>
                                </a:lnTo>
                                <a:lnTo>
                                  <a:pt x="27" y="23"/>
                                </a:lnTo>
                                <a:lnTo>
                                  <a:pt x="24" y="27"/>
                                </a:lnTo>
                                <a:lnTo>
                                  <a:pt x="21" y="31"/>
                                </a:lnTo>
                                <a:lnTo>
                                  <a:pt x="17" y="37"/>
                                </a:lnTo>
                                <a:lnTo>
                                  <a:pt x="17" y="99"/>
                                </a:lnTo>
                                <a:lnTo>
                                  <a:pt x="17" y="99"/>
                                </a:lnTo>
                                <a:lnTo>
                                  <a:pt x="17" y="100"/>
                                </a:lnTo>
                                <a:lnTo>
                                  <a:pt x="17" y="100"/>
                                </a:lnTo>
                                <a:lnTo>
                                  <a:pt x="16" y="101"/>
                                </a:lnTo>
                                <a:lnTo>
                                  <a:pt x="15" y="101"/>
                                </a:lnTo>
                                <a:lnTo>
                                  <a:pt x="13" y="101"/>
                                </a:lnTo>
                                <a:lnTo>
                                  <a:pt x="11" y="101"/>
                                </a:lnTo>
                                <a:lnTo>
                                  <a:pt x="8" y="101"/>
                                </a:lnTo>
                                <a:lnTo>
                                  <a:pt x="6" y="101"/>
                                </a:lnTo>
                                <a:lnTo>
                                  <a:pt x="5" y="101"/>
                                </a:lnTo>
                                <a:lnTo>
                                  <a:pt x="4" y="101"/>
                                </a:lnTo>
                                <a:lnTo>
                                  <a:pt x="2" y="101"/>
                                </a:lnTo>
                                <a:lnTo>
                                  <a:pt x="1" y="100"/>
                                </a:lnTo>
                                <a:lnTo>
                                  <a:pt x="1" y="100"/>
                                </a:lnTo>
                                <a:lnTo>
                                  <a:pt x="0" y="99"/>
                                </a:lnTo>
                                <a:lnTo>
                                  <a:pt x="0" y="99"/>
                                </a:lnTo>
                                <a:lnTo>
                                  <a:pt x="0" y="4"/>
                                </a:lnTo>
                                <a:lnTo>
                                  <a:pt x="0" y="4"/>
                                </a:lnTo>
                                <a:lnTo>
                                  <a:pt x="1" y="3"/>
                                </a:lnTo>
                                <a:lnTo>
                                  <a:pt x="1" y="3"/>
                                </a:lnTo>
                                <a:lnTo>
                                  <a:pt x="2" y="1"/>
                                </a:lnTo>
                                <a:lnTo>
                                  <a:pt x="2" y="1"/>
                                </a:lnTo>
                                <a:lnTo>
                                  <a:pt x="5" y="1"/>
                                </a:lnTo>
                                <a:lnTo>
                                  <a:pt x="6" y="1"/>
                                </a:lnTo>
                                <a:lnTo>
                                  <a:pt x="8" y="1"/>
                                </a:lnTo>
                                <a:lnTo>
                                  <a:pt x="10" y="1"/>
                                </a:lnTo>
                                <a:lnTo>
                                  <a:pt x="12" y="1"/>
                                </a:lnTo>
                                <a:lnTo>
                                  <a:pt x="13" y="1"/>
                                </a:lnTo>
                                <a:lnTo>
                                  <a:pt x="15" y="1"/>
                                </a:lnTo>
                                <a:lnTo>
                                  <a:pt x="15" y="3"/>
                                </a:lnTo>
                                <a:lnTo>
                                  <a:pt x="16" y="3"/>
                                </a:lnTo>
                                <a:lnTo>
                                  <a:pt x="16" y="4"/>
                                </a:lnTo>
                                <a:lnTo>
                                  <a:pt x="16" y="4"/>
                                </a:lnTo>
                                <a:lnTo>
                                  <a:pt x="16" y="19"/>
                                </a:lnTo>
                                <a:lnTo>
                                  <a:pt x="20" y="12"/>
                                </a:lnTo>
                                <a:lnTo>
                                  <a:pt x="23" y="9"/>
                                </a:lnTo>
                                <a:lnTo>
                                  <a:pt x="27" y="5"/>
                                </a:lnTo>
                                <a:lnTo>
                                  <a:pt x="29" y="4"/>
                                </a:lnTo>
                                <a:lnTo>
                                  <a:pt x="33" y="1"/>
                                </a:lnTo>
                                <a:lnTo>
                                  <a:pt x="36" y="0"/>
                                </a:lnTo>
                                <a:lnTo>
                                  <a:pt x="38" y="0"/>
                                </a:lnTo>
                                <a:lnTo>
                                  <a:pt x="42" y="0"/>
                                </a:lnTo>
                                <a:lnTo>
                                  <a:pt x="43" y="0"/>
                                </a:lnTo>
                                <a:lnTo>
                                  <a:pt x="44" y="0"/>
                                </a:lnTo>
                                <a:lnTo>
                                  <a:pt x="47" y="0"/>
                                </a:lnTo>
                                <a:lnTo>
                                  <a:pt x="48" y="0"/>
                                </a:lnTo>
                                <a:lnTo>
                                  <a:pt x="50" y="1"/>
                                </a:lnTo>
                                <a:lnTo>
                                  <a:pt x="52" y="1"/>
                                </a:lnTo>
                                <a:lnTo>
                                  <a:pt x="53" y="1"/>
                                </a:lnTo>
                                <a:lnTo>
                                  <a:pt x="54" y="3"/>
                                </a:lnTo>
                                <a:lnTo>
                                  <a:pt x="54" y="3"/>
                                </a:lnTo>
                                <a:lnTo>
                                  <a:pt x="54" y="4"/>
                                </a:lnTo>
                                <a:lnTo>
                                  <a:pt x="55" y="4"/>
                                </a:lnTo>
                                <a:lnTo>
                                  <a:pt x="55" y="5"/>
                                </a:lnTo>
                                <a:lnTo>
                                  <a:pt x="55" y="5"/>
                                </a:lnTo>
                                <a:lnTo>
                                  <a:pt x="55" y="6"/>
                                </a:lnTo>
                                <a:lnTo>
                                  <a:pt x="55" y="9"/>
                                </a:lnTo>
                                <a:lnTo>
                                  <a:pt x="55" y="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56" name="Freeform 822"/>
                        <wps:cNvSpPr>
                          <a:spLocks noEditPoints="1"/>
                        </wps:cNvSpPr>
                        <wps:spPr bwMode="auto">
                          <a:xfrm>
                            <a:off x="2541588" y="2405063"/>
                            <a:ext cx="57150" cy="53975"/>
                          </a:xfrm>
                          <a:custGeom>
                            <a:avLst/>
                            <a:gdLst>
                              <a:gd name="T0" fmla="*/ 106 w 106"/>
                              <a:gd name="T1" fmla="*/ 97 h 102"/>
                              <a:gd name="T2" fmla="*/ 105 w 106"/>
                              <a:gd name="T3" fmla="*/ 100 h 102"/>
                              <a:gd name="T4" fmla="*/ 100 w 106"/>
                              <a:gd name="T5" fmla="*/ 102 h 102"/>
                              <a:gd name="T6" fmla="*/ 95 w 106"/>
                              <a:gd name="T7" fmla="*/ 102 h 102"/>
                              <a:gd name="T8" fmla="*/ 85 w 106"/>
                              <a:gd name="T9" fmla="*/ 102 h 102"/>
                              <a:gd name="T10" fmla="*/ 75 w 106"/>
                              <a:gd name="T11" fmla="*/ 96 h 102"/>
                              <a:gd name="T12" fmla="*/ 70 w 106"/>
                              <a:gd name="T13" fmla="*/ 83 h 102"/>
                              <a:gd name="T14" fmla="*/ 63 w 106"/>
                              <a:gd name="T15" fmla="*/ 94 h 102"/>
                              <a:gd name="T16" fmla="*/ 49 w 106"/>
                              <a:gd name="T17" fmla="*/ 101 h 102"/>
                              <a:gd name="T18" fmla="*/ 28 w 106"/>
                              <a:gd name="T19" fmla="*/ 102 h 102"/>
                              <a:gd name="T20" fmla="*/ 9 w 106"/>
                              <a:gd name="T21" fmla="*/ 89 h 102"/>
                              <a:gd name="T22" fmla="*/ 0 w 106"/>
                              <a:gd name="T23" fmla="*/ 63 h 102"/>
                              <a:gd name="T24" fmla="*/ 3 w 106"/>
                              <a:gd name="T25" fmla="*/ 31 h 102"/>
                              <a:gd name="T26" fmla="*/ 16 w 106"/>
                              <a:gd name="T27" fmla="*/ 7 h 102"/>
                              <a:gd name="T28" fmla="*/ 42 w 106"/>
                              <a:gd name="T29" fmla="*/ 0 h 102"/>
                              <a:gd name="T30" fmla="*/ 60 w 106"/>
                              <a:gd name="T31" fmla="*/ 4 h 102"/>
                              <a:gd name="T32" fmla="*/ 72 w 106"/>
                              <a:gd name="T33" fmla="*/ 19 h 102"/>
                              <a:gd name="T34" fmla="*/ 78 w 106"/>
                              <a:gd name="T35" fmla="*/ 26 h 102"/>
                              <a:gd name="T36" fmla="*/ 80 w 106"/>
                              <a:gd name="T37" fmla="*/ 11 h 102"/>
                              <a:gd name="T38" fmla="*/ 81 w 106"/>
                              <a:gd name="T39" fmla="*/ 3 h 102"/>
                              <a:gd name="T40" fmla="*/ 83 w 106"/>
                              <a:gd name="T41" fmla="*/ 3 h 102"/>
                              <a:gd name="T42" fmla="*/ 85 w 106"/>
                              <a:gd name="T43" fmla="*/ 1 h 102"/>
                              <a:gd name="T44" fmla="*/ 89 w 106"/>
                              <a:gd name="T45" fmla="*/ 1 h 102"/>
                              <a:gd name="T46" fmla="*/ 95 w 106"/>
                              <a:gd name="T47" fmla="*/ 1 h 102"/>
                              <a:gd name="T48" fmla="*/ 97 w 106"/>
                              <a:gd name="T49" fmla="*/ 3 h 102"/>
                              <a:gd name="T50" fmla="*/ 97 w 106"/>
                              <a:gd name="T51" fmla="*/ 6 h 102"/>
                              <a:gd name="T52" fmla="*/ 96 w 106"/>
                              <a:gd name="T53" fmla="*/ 17 h 102"/>
                              <a:gd name="T54" fmla="*/ 92 w 106"/>
                              <a:gd name="T55" fmla="*/ 33 h 102"/>
                              <a:gd name="T56" fmla="*/ 88 w 106"/>
                              <a:gd name="T57" fmla="*/ 51 h 102"/>
                              <a:gd name="T58" fmla="*/ 84 w 106"/>
                              <a:gd name="T59" fmla="*/ 69 h 102"/>
                              <a:gd name="T60" fmla="*/ 88 w 106"/>
                              <a:gd name="T61" fmla="*/ 84 h 102"/>
                              <a:gd name="T62" fmla="*/ 92 w 106"/>
                              <a:gd name="T63" fmla="*/ 87 h 102"/>
                              <a:gd name="T64" fmla="*/ 99 w 106"/>
                              <a:gd name="T65" fmla="*/ 87 h 102"/>
                              <a:gd name="T66" fmla="*/ 102 w 106"/>
                              <a:gd name="T67" fmla="*/ 86 h 102"/>
                              <a:gd name="T68" fmla="*/ 105 w 106"/>
                              <a:gd name="T69" fmla="*/ 86 h 102"/>
                              <a:gd name="T70" fmla="*/ 106 w 106"/>
                              <a:gd name="T71" fmla="*/ 86 h 102"/>
                              <a:gd name="T72" fmla="*/ 106 w 106"/>
                              <a:gd name="T73" fmla="*/ 90 h 102"/>
                              <a:gd name="T74" fmla="*/ 67 w 106"/>
                              <a:gd name="T75" fmla="*/ 51 h 102"/>
                              <a:gd name="T76" fmla="*/ 62 w 106"/>
                              <a:gd name="T77" fmla="*/ 27 h 102"/>
                              <a:gd name="T78" fmla="*/ 51 w 106"/>
                              <a:gd name="T79" fmla="*/ 16 h 102"/>
                              <a:gd name="T80" fmla="*/ 36 w 106"/>
                              <a:gd name="T81" fmla="*/ 15 h 102"/>
                              <a:gd name="T82" fmla="*/ 24 w 106"/>
                              <a:gd name="T83" fmla="*/ 26 h 102"/>
                              <a:gd name="T84" fmla="*/ 17 w 106"/>
                              <a:gd name="T85" fmla="*/ 43 h 102"/>
                              <a:gd name="T86" fmla="*/ 19 w 106"/>
                              <a:gd name="T87" fmla="*/ 65 h 102"/>
                              <a:gd name="T88" fmla="*/ 25 w 106"/>
                              <a:gd name="T89" fmla="*/ 81 h 102"/>
                              <a:gd name="T90" fmla="*/ 41 w 106"/>
                              <a:gd name="T91" fmla="*/ 89 h 102"/>
                              <a:gd name="T92" fmla="*/ 57 w 106"/>
                              <a:gd name="T93" fmla="*/ 83 h 102"/>
                              <a:gd name="T94" fmla="*/ 64 w 106"/>
                              <a:gd name="T95" fmla="*/ 67 h 102"/>
                              <a:gd name="T96" fmla="*/ 67 w 106"/>
                              <a:gd name="T97" fmla="*/ 5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06" h="102">
                                <a:moveTo>
                                  <a:pt x="106" y="92"/>
                                </a:moveTo>
                                <a:lnTo>
                                  <a:pt x="106" y="96"/>
                                </a:lnTo>
                                <a:lnTo>
                                  <a:pt x="106" y="97"/>
                                </a:lnTo>
                                <a:lnTo>
                                  <a:pt x="106" y="99"/>
                                </a:lnTo>
                                <a:lnTo>
                                  <a:pt x="105" y="100"/>
                                </a:lnTo>
                                <a:lnTo>
                                  <a:pt x="105" y="100"/>
                                </a:lnTo>
                                <a:lnTo>
                                  <a:pt x="104" y="101"/>
                                </a:lnTo>
                                <a:lnTo>
                                  <a:pt x="102" y="101"/>
                                </a:lnTo>
                                <a:lnTo>
                                  <a:pt x="100" y="102"/>
                                </a:lnTo>
                                <a:lnTo>
                                  <a:pt x="99" y="102"/>
                                </a:lnTo>
                                <a:lnTo>
                                  <a:pt x="96" y="102"/>
                                </a:lnTo>
                                <a:lnTo>
                                  <a:pt x="95" y="102"/>
                                </a:lnTo>
                                <a:lnTo>
                                  <a:pt x="92" y="102"/>
                                </a:lnTo>
                                <a:lnTo>
                                  <a:pt x="89" y="102"/>
                                </a:lnTo>
                                <a:lnTo>
                                  <a:pt x="85" y="102"/>
                                </a:lnTo>
                                <a:lnTo>
                                  <a:pt x="81" y="101"/>
                                </a:lnTo>
                                <a:lnTo>
                                  <a:pt x="78" y="99"/>
                                </a:lnTo>
                                <a:lnTo>
                                  <a:pt x="75" y="96"/>
                                </a:lnTo>
                                <a:lnTo>
                                  <a:pt x="74" y="92"/>
                                </a:lnTo>
                                <a:lnTo>
                                  <a:pt x="72" y="87"/>
                                </a:lnTo>
                                <a:lnTo>
                                  <a:pt x="70" y="83"/>
                                </a:lnTo>
                                <a:lnTo>
                                  <a:pt x="69" y="86"/>
                                </a:lnTo>
                                <a:lnTo>
                                  <a:pt x="65" y="90"/>
                                </a:lnTo>
                                <a:lnTo>
                                  <a:pt x="63" y="94"/>
                                </a:lnTo>
                                <a:lnTo>
                                  <a:pt x="58" y="97"/>
                                </a:lnTo>
                                <a:lnTo>
                                  <a:pt x="54" y="100"/>
                                </a:lnTo>
                                <a:lnTo>
                                  <a:pt x="49" y="101"/>
                                </a:lnTo>
                                <a:lnTo>
                                  <a:pt x="44" y="102"/>
                                </a:lnTo>
                                <a:lnTo>
                                  <a:pt x="38" y="102"/>
                                </a:lnTo>
                                <a:lnTo>
                                  <a:pt x="28" y="102"/>
                                </a:lnTo>
                                <a:lnTo>
                                  <a:pt x="21" y="99"/>
                                </a:lnTo>
                                <a:lnTo>
                                  <a:pt x="14" y="95"/>
                                </a:lnTo>
                                <a:lnTo>
                                  <a:pt x="9" y="89"/>
                                </a:lnTo>
                                <a:lnTo>
                                  <a:pt x="5" y="81"/>
                                </a:lnTo>
                                <a:lnTo>
                                  <a:pt x="1" y="73"/>
                                </a:lnTo>
                                <a:lnTo>
                                  <a:pt x="0" y="63"/>
                                </a:lnTo>
                                <a:lnTo>
                                  <a:pt x="0" y="52"/>
                                </a:lnTo>
                                <a:lnTo>
                                  <a:pt x="0" y="41"/>
                                </a:lnTo>
                                <a:lnTo>
                                  <a:pt x="3" y="31"/>
                                </a:lnTo>
                                <a:lnTo>
                                  <a:pt x="5" y="21"/>
                                </a:lnTo>
                                <a:lnTo>
                                  <a:pt x="10" y="14"/>
                                </a:lnTo>
                                <a:lnTo>
                                  <a:pt x="16" y="7"/>
                                </a:lnTo>
                                <a:lnTo>
                                  <a:pt x="24" y="4"/>
                                </a:lnTo>
                                <a:lnTo>
                                  <a:pt x="32" y="0"/>
                                </a:lnTo>
                                <a:lnTo>
                                  <a:pt x="42" y="0"/>
                                </a:lnTo>
                                <a:lnTo>
                                  <a:pt x="48" y="0"/>
                                </a:lnTo>
                                <a:lnTo>
                                  <a:pt x="54" y="1"/>
                                </a:lnTo>
                                <a:lnTo>
                                  <a:pt x="60" y="4"/>
                                </a:lnTo>
                                <a:lnTo>
                                  <a:pt x="64" y="7"/>
                                </a:lnTo>
                                <a:lnTo>
                                  <a:pt x="69" y="12"/>
                                </a:lnTo>
                                <a:lnTo>
                                  <a:pt x="72" y="19"/>
                                </a:lnTo>
                                <a:lnTo>
                                  <a:pt x="75" y="25"/>
                                </a:lnTo>
                                <a:lnTo>
                                  <a:pt x="76" y="33"/>
                                </a:lnTo>
                                <a:lnTo>
                                  <a:pt x="78" y="26"/>
                                </a:lnTo>
                                <a:lnTo>
                                  <a:pt x="79" y="20"/>
                                </a:lnTo>
                                <a:lnTo>
                                  <a:pt x="80" y="15"/>
                                </a:lnTo>
                                <a:lnTo>
                                  <a:pt x="80" y="11"/>
                                </a:lnTo>
                                <a:lnTo>
                                  <a:pt x="80" y="7"/>
                                </a:lnTo>
                                <a:lnTo>
                                  <a:pt x="81" y="5"/>
                                </a:lnTo>
                                <a:lnTo>
                                  <a:pt x="81" y="3"/>
                                </a:lnTo>
                                <a:lnTo>
                                  <a:pt x="81" y="3"/>
                                </a:lnTo>
                                <a:lnTo>
                                  <a:pt x="81" y="3"/>
                                </a:lnTo>
                                <a:lnTo>
                                  <a:pt x="83" y="3"/>
                                </a:lnTo>
                                <a:lnTo>
                                  <a:pt x="83" y="1"/>
                                </a:lnTo>
                                <a:lnTo>
                                  <a:pt x="84" y="1"/>
                                </a:lnTo>
                                <a:lnTo>
                                  <a:pt x="85" y="1"/>
                                </a:lnTo>
                                <a:lnTo>
                                  <a:pt x="86" y="1"/>
                                </a:lnTo>
                                <a:lnTo>
                                  <a:pt x="88" y="1"/>
                                </a:lnTo>
                                <a:lnTo>
                                  <a:pt x="89" y="1"/>
                                </a:lnTo>
                                <a:lnTo>
                                  <a:pt x="91" y="1"/>
                                </a:lnTo>
                                <a:lnTo>
                                  <a:pt x="94" y="1"/>
                                </a:lnTo>
                                <a:lnTo>
                                  <a:pt x="95" y="1"/>
                                </a:lnTo>
                                <a:lnTo>
                                  <a:pt x="96" y="1"/>
                                </a:lnTo>
                                <a:lnTo>
                                  <a:pt x="96" y="3"/>
                                </a:lnTo>
                                <a:lnTo>
                                  <a:pt x="97" y="3"/>
                                </a:lnTo>
                                <a:lnTo>
                                  <a:pt x="97" y="4"/>
                                </a:lnTo>
                                <a:lnTo>
                                  <a:pt x="97" y="4"/>
                                </a:lnTo>
                                <a:lnTo>
                                  <a:pt x="97" y="6"/>
                                </a:lnTo>
                                <a:lnTo>
                                  <a:pt x="97" y="10"/>
                                </a:lnTo>
                                <a:lnTo>
                                  <a:pt x="96" y="14"/>
                                </a:lnTo>
                                <a:lnTo>
                                  <a:pt x="96" y="17"/>
                                </a:lnTo>
                                <a:lnTo>
                                  <a:pt x="95" y="22"/>
                                </a:lnTo>
                                <a:lnTo>
                                  <a:pt x="94" y="28"/>
                                </a:lnTo>
                                <a:lnTo>
                                  <a:pt x="92" y="33"/>
                                </a:lnTo>
                                <a:lnTo>
                                  <a:pt x="90" y="39"/>
                                </a:lnTo>
                                <a:lnTo>
                                  <a:pt x="89" y="46"/>
                                </a:lnTo>
                                <a:lnTo>
                                  <a:pt x="88" y="51"/>
                                </a:lnTo>
                                <a:lnTo>
                                  <a:pt x="85" y="55"/>
                                </a:lnTo>
                                <a:lnTo>
                                  <a:pt x="84" y="60"/>
                                </a:lnTo>
                                <a:lnTo>
                                  <a:pt x="84" y="69"/>
                                </a:lnTo>
                                <a:lnTo>
                                  <a:pt x="85" y="75"/>
                                </a:lnTo>
                                <a:lnTo>
                                  <a:pt x="85" y="80"/>
                                </a:lnTo>
                                <a:lnTo>
                                  <a:pt x="88" y="84"/>
                                </a:lnTo>
                                <a:lnTo>
                                  <a:pt x="89" y="86"/>
                                </a:lnTo>
                                <a:lnTo>
                                  <a:pt x="91" y="87"/>
                                </a:lnTo>
                                <a:lnTo>
                                  <a:pt x="92" y="87"/>
                                </a:lnTo>
                                <a:lnTo>
                                  <a:pt x="95" y="89"/>
                                </a:lnTo>
                                <a:lnTo>
                                  <a:pt x="96" y="89"/>
                                </a:lnTo>
                                <a:lnTo>
                                  <a:pt x="99" y="87"/>
                                </a:lnTo>
                                <a:lnTo>
                                  <a:pt x="100" y="87"/>
                                </a:lnTo>
                                <a:lnTo>
                                  <a:pt x="101" y="87"/>
                                </a:lnTo>
                                <a:lnTo>
                                  <a:pt x="102" y="86"/>
                                </a:lnTo>
                                <a:lnTo>
                                  <a:pt x="104" y="86"/>
                                </a:lnTo>
                                <a:lnTo>
                                  <a:pt x="104" y="86"/>
                                </a:lnTo>
                                <a:lnTo>
                                  <a:pt x="105" y="86"/>
                                </a:lnTo>
                                <a:lnTo>
                                  <a:pt x="105" y="86"/>
                                </a:lnTo>
                                <a:lnTo>
                                  <a:pt x="106" y="86"/>
                                </a:lnTo>
                                <a:lnTo>
                                  <a:pt x="106" y="86"/>
                                </a:lnTo>
                                <a:lnTo>
                                  <a:pt x="106" y="87"/>
                                </a:lnTo>
                                <a:lnTo>
                                  <a:pt x="106" y="89"/>
                                </a:lnTo>
                                <a:lnTo>
                                  <a:pt x="106" y="90"/>
                                </a:lnTo>
                                <a:lnTo>
                                  <a:pt x="106" y="91"/>
                                </a:lnTo>
                                <a:lnTo>
                                  <a:pt x="106" y="92"/>
                                </a:lnTo>
                                <a:close/>
                                <a:moveTo>
                                  <a:pt x="67" y="51"/>
                                </a:moveTo>
                                <a:lnTo>
                                  <a:pt x="65" y="41"/>
                                </a:lnTo>
                                <a:lnTo>
                                  <a:pt x="64" y="33"/>
                                </a:lnTo>
                                <a:lnTo>
                                  <a:pt x="62" y="27"/>
                                </a:lnTo>
                                <a:lnTo>
                                  <a:pt x="59" y="22"/>
                                </a:lnTo>
                                <a:lnTo>
                                  <a:pt x="56" y="19"/>
                                </a:lnTo>
                                <a:lnTo>
                                  <a:pt x="51" y="16"/>
                                </a:lnTo>
                                <a:lnTo>
                                  <a:pt x="47" y="14"/>
                                </a:lnTo>
                                <a:lnTo>
                                  <a:pt x="42" y="14"/>
                                </a:lnTo>
                                <a:lnTo>
                                  <a:pt x="36" y="15"/>
                                </a:lnTo>
                                <a:lnTo>
                                  <a:pt x="31" y="17"/>
                                </a:lnTo>
                                <a:lnTo>
                                  <a:pt x="26" y="21"/>
                                </a:lnTo>
                                <a:lnTo>
                                  <a:pt x="24" y="26"/>
                                </a:lnTo>
                                <a:lnTo>
                                  <a:pt x="21" y="31"/>
                                </a:lnTo>
                                <a:lnTo>
                                  <a:pt x="19" y="37"/>
                                </a:lnTo>
                                <a:lnTo>
                                  <a:pt x="17" y="43"/>
                                </a:lnTo>
                                <a:lnTo>
                                  <a:pt x="17" y="51"/>
                                </a:lnTo>
                                <a:lnTo>
                                  <a:pt x="17" y="58"/>
                                </a:lnTo>
                                <a:lnTo>
                                  <a:pt x="19" y="65"/>
                                </a:lnTo>
                                <a:lnTo>
                                  <a:pt x="20" y="71"/>
                                </a:lnTo>
                                <a:lnTo>
                                  <a:pt x="22" y="76"/>
                                </a:lnTo>
                                <a:lnTo>
                                  <a:pt x="25" y="81"/>
                                </a:lnTo>
                                <a:lnTo>
                                  <a:pt x="30" y="85"/>
                                </a:lnTo>
                                <a:lnTo>
                                  <a:pt x="35" y="87"/>
                                </a:lnTo>
                                <a:lnTo>
                                  <a:pt x="41" y="89"/>
                                </a:lnTo>
                                <a:lnTo>
                                  <a:pt x="47" y="87"/>
                                </a:lnTo>
                                <a:lnTo>
                                  <a:pt x="52" y="86"/>
                                </a:lnTo>
                                <a:lnTo>
                                  <a:pt x="57" y="83"/>
                                </a:lnTo>
                                <a:lnTo>
                                  <a:pt x="59" y="78"/>
                                </a:lnTo>
                                <a:lnTo>
                                  <a:pt x="63" y="73"/>
                                </a:lnTo>
                                <a:lnTo>
                                  <a:pt x="64" y="67"/>
                                </a:lnTo>
                                <a:lnTo>
                                  <a:pt x="65" y="59"/>
                                </a:lnTo>
                                <a:lnTo>
                                  <a:pt x="67" y="51"/>
                                </a:lnTo>
                                <a:lnTo>
                                  <a:pt x="67" y="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57" name="Freeform 823"/>
                        <wps:cNvSpPr>
                          <a:spLocks/>
                        </wps:cNvSpPr>
                        <wps:spPr bwMode="auto">
                          <a:xfrm>
                            <a:off x="2605088" y="2427288"/>
                            <a:ext cx="26988" cy="7938"/>
                          </a:xfrm>
                          <a:custGeom>
                            <a:avLst/>
                            <a:gdLst>
                              <a:gd name="T0" fmla="*/ 51 w 51"/>
                              <a:gd name="T1" fmla="*/ 7 h 14"/>
                              <a:gd name="T2" fmla="*/ 51 w 51"/>
                              <a:gd name="T3" fmla="*/ 11 h 14"/>
                              <a:gd name="T4" fmla="*/ 51 w 51"/>
                              <a:gd name="T5" fmla="*/ 13 h 14"/>
                              <a:gd name="T6" fmla="*/ 50 w 51"/>
                              <a:gd name="T7" fmla="*/ 14 h 14"/>
                              <a:gd name="T8" fmla="*/ 47 w 51"/>
                              <a:gd name="T9" fmla="*/ 14 h 14"/>
                              <a:gd name="T10" fmla="*/ 4 w 51"/>
                              <a:gd name="T11" fmla="*/ 14 h 14"/>
                              <a:gd name="T12" fmla="*/ 3 w 51"/>
                              <a:gd name="T13" fmla="*/ 14 h 14"/>
                              <a:gd name="T14" fmla="*/ 2 w 51"/>
                              <a:gd name="T15" fmla="*/ 13 h 14"/>
                              <a:gd name="T16" fmla="*/ 0 w 51"/>
                              <a:gd name="T17" fmla="*/ 11 h 14"/>
                              <a:gd name="T18" fmla="*/ 0 w 51"/>
                              <a:gd name="T19" fmla="*/ 7 h 14"/>
                              <a:gd name="T20" fmla="*/ 0 w 51"/>
                              <a:gd name="T21" fmla="*/ 3 h 14"/>
                              <a:gd name="T22" fmla="*/ 2 w 51"/>
                              <a:gd name="T23" fmla="*/ 2 h 14"/>
                              <a:gd name="T24" fmla="*/ 3 w 51"/>
                              <a:gd name="T25" fmla="*/ 0 h 14"/>
                              <a:gd name="T26" fmla="*/ 4 w 51"/>
                              <a:gd name="T27" fmla="*/ 0 h 14"/>
                              <a:gd name="T28" fmla="*/ 47 w 51"/>
                              <a:gd name="T29" fmla="*/ 0 h 14"/>
                              <a:gd name="T30" fmla="*/ 48 w 51"/>
                              <a:gd name="T31" fmla="*/ 0 h 14"/>
                              <a:gd name="T32" fmla="*/ 50 w 51"/>
                              <a:gd name="T33" fmla="*/ 1 h 14"/>
                              <a:gd name="T34" fmla="*/ 50 w 51"/>
                              <a:gd name="T35" fmla="*/ 1 h 14"/>
                              <a:gd name="T36" fmla="*/ 51 w 51"/>
                              <a:gd name="T37" fmla="*/ 2 h 14"/>
                              <a:gd name="T38" fmla="*/ 51 w 51"/>
                              <a:gd name="T39" fmla="*/ 2 h 14"/>
                              <a:gd name="T40" fmla="*/ 51 w 51"/>
                              <a:gd name="T41" fmla="*/ 3 h 14"/>
                              <a:gd name="T42" fmla="*/ 51 w 51"/>
                              <a:gd name="T43" fmla="*/ 6 h 14"/>
                              <a:gd name="T44" fmla="*/ 51 w 51"/>
                              <a:gd name="T45" fmla="*/ 7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1" h="14">
                                <a:moveTo>
                                  <a:pt x="51" y="7"/>
                                </a:moveTo>
                                <a:lnTo>
                                  <a:pt x="51" y="11"/>
                                </a:lnTo>
                                <a:lnTo>
                                  <a:pt x="51" y="13"/>
                                </a:lnTo>
                                <a:lnTo>
                                  <a:pt x="50" y="14"/>
                                </a:lnTo>
                                <a:lnTo>
                                  <a:pt x="47" y="14"/>
                                </a:lnTo>
                                <a:lnTo>
                                  <a:pt x="4" y="14"/>
                                </a:lnTo>
                                <a:lnTo>
                                  <a:pt x="3" y="14"/>
                                </a:lnTo>
                                <a:lnTo>
                                  <a:pt x="2" y="13"/>
                                </a:lnTo>
                                <a:lnTo>
                                  <a:pt x="0" y="11"/>
                                </a:lnTo>
                                <a:lnTo>
                                  <a:pt x="0" y="7"/>
                                </a:lnTo>
                                <a:lnTo>
                                  <a:pt x="0" y="3"/>
                                </a:lnTo>
                                <a:lnTo>
                                  <a:pt x="2" y="2"/>
                                </a:lnTo>
                                <a:lnTo>
                                  <a:pt x="3" y="0"/>
                                </a:lnTo>
                                <a:lnTo>
                                  <a:pt x="4" y="0"/>
                                </a:lnTo>
                                <a:lnTo>
                                  <a:pt x="47" y="0"/>
                                </a:lnTo>
                                <a:lnTo>
                                  <a:pt x="48" y="0"/>
                                </a:lnTo>
                                <a:lnTo>
                                  <a:pt x="50" y="1"/>
                                </a:lnTo>
                                <a:lnTo>
                                  <a:pt x="50" y="1"/>
                                </a:lnTo>
                                <a:lnTo>
                                  <a:pt x="51" y="2"/>
                                </a:lnTo>
                                <a:lnTo>
                                  <a:pt x="51" y="2"/>
                                </a:lnTo>
                                <a:lnTo>
                                  <a:pt x="51" y="3"/>
                                </a:lnTo>
                                <a:lnTo>
                                  <a:pt x="51" y="6"/>
                                </a:lnTo>
                                <a:lnTo>
                                  <a:pt x="51" y="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58" name="Freeform 824"/>
                        <wps:cNvSpPr>
                          <a:spLocks/>
                        </wps:cNvSpPr>
                        <wps:spPr bwMode="auto">
                          <a:xfrm>
                            <a:off x="2644775" y="2386013"/>
                            <a:ext cx="42863" cy="73025"/>
                          </a:xfrm>
                          <a:custGeom>
                            <a:avLst/>
                            <a:gdLst>
                              <a:gd name="T0" fmla="*/ 79 w 79"/>
                              <a:gd name="T1" fmla="*/ 132 h 137"/>
                              <a:gd name="T2" fmla="*/ 77 w 79"/>
                              <a:gd name="T3" fmla="*/ 135 h 137"/>
                              <a:gd name="T4" fmla="*/ 77 w 79"/>
                              <a:gd name="T5" fmla="*/ 136 h 137"/>
                              <a:gd name="T6" fmla="*/ 75 w 79"/>
                              <a:gd name="T7" fmla="*/ 137 h 137"/>
                              <a:gd name="T8" fmla="*/ 5 w 79"/>
                              <a:gd name="T9" fmla="*/ 137 h 137"/>
                              <a:gd name="T10" fmla="*/ 2 w 79"/>
                              <a:gd name="T11" fmla="*/ 137 h 137"/>
                              <a:gd name="T12" fmla="*/ 1 w 79"/>
                              <a:gd name="T13" fmla="*/ 136 h 137"/>
                              <a:gd name="T14" fmla="*/ 1 w 79"/>
                              <a:gd name="T15" fmla="*/ 133 h 137"/>
                              <a:gd name="T16" fmla="*/ 1 w 79"/>
                              <a:gd name="T17" fmla="*/ 130 h 137"/>
                              <a:gd name="T18" fmla="*/ 1 w 79"/>
                              <a:gd name="T19" fmla="*/ 126 h 137"/>
                              <a:gd name="T20" fmla="*/ 1 w 79"/>
                              <a:gd name="T21" fmla="*/ 125 h 137"/>
                              <a:gd name="T22" fmla="*/ 2 w 79"/>
                              <a:gd name="T23" fmla="*/ 123 h 137"/>
                              <a:gd name="T24" fmla="*/ 5 w 79"/>
                              <a:gd name="T25" fmla="*/ 122 h 137"/>
                              <a:gd name="T26" fmla="*/ 32 w 79"/>
                              <a:gd name="T27" fmla="*/ 20 h 137"/>
                              <a:gd name="T28" fmla="*/ 5 w 79"/>
                              <a:gd name="T29" fmla="*/ 36 h 137"/>
                              <a:gd name="T30" fmla="*/ 2 w 79"/>
                              <a:gd name="T31" fmla="*/ 36 h 137"/>
                              <a:gd name="T32" fmla="*/ 1 w 79"/>
                              <a:gd name="T33" fmla="*/ 35 h 137"/>
                              <a:gd name="T34" fmla="*/ 0 w 79"/>
                              <a:gd name="T35" fmla="*/ 32 h 137"/>
                              <a:gd name="T36" fmla="*/ 0 w 79"/>
                              <a:gd name="T37" fmla="*/ 29 h 137"/>
                              <a:gd name="T38" fmla="*/ 0 w 79"/>
                              <a:gd name="T39" fmla="*/ 26 h 137"/>
                              <a:gd name="T40" fmla="*/ 1 w 79"/>
                              <a:gd name="T41" fmla="*/ 24 h 137"/>
                              <a:gd name="T42" fmla="*/ 2 w 79"/>
                              <a:gd name="T43" fmla="*/ 23 h 137"/>
                              <a:gd name="T44" fmla="*/ 34 w 79"/>
                              <a:gd name="T45" fmla="*/ 2 h 137"/>
                              <a:gd name="T46" fmla="*/ 35 w 79"/>
                              <a:gd name="T47" fmla="*/ 2 h 137"/>
                              <a:gd name="T48" fmla="*/ 37 w 79"/>
                              <a:gd name="T49" fmla="*/ 2 h 137"/>
                              <a:gd name="T50" fmla="*/ 39 w 79"/>
                              <a:gd name="T51" fmla="*/ 0 h 137"/>
                              <a:gd name="T52" fmla="*/ 42 w 79"/>
                              <a:gd name="T53" fmla="*/ 0 h 137"/>
                              <a:gd name="T54" fmla="*/ 47 w 79"/>
                              <a:gd name="T55" fmla="*/ 2 h 137"/>
                              <a:gd name="T56" fmla="*/ 49 w 79"/>
                              <a:gd name="T57" fmla="*/ 2 h 137"/>
                              <a:gd name="T58" fmla="*/ 50 w 79"/>
                              <a:gd name="T59" fmla="*/ 3 h 137"/>
                              <a:gd name="T60" fmla="*/ 50 w 79"/>
                              <a:gd name="T61" fmla="*/ 4 h 137"/>
                              <a:gd name="T62" fmla="*/ 75 w 79"/>
                              <a:gd name="T63" fmla="*/ 122 h 137"/>
                              <a:gd name="T64" fmla="*/ 76 w 79"/>
                              <a:gd name="T65" fmla="*/ 123 h 137"/>
                              <a:gd name="T66" fmla="*/ 77 w 79"/>
                              <a:gd name="T67" fmla="*/ 125 h 137"/>
                              <a:gd name="T68" fmla="*/ 79 w 79"/>
                              <a:gd name="T69" fmla="*/ 126 h 137"/>
                              <a:gd name="T70" fmla="*/ 79 w 79"/>
                              <a:gd name="T71" fmla="*/ 130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79" h="137">
                                <a:moveTo>
                                  <a:pt x="79" y="130"/>
                                </a:moveTo>
                                <a:lnTo>
                                  <a:pt x="79" y="132"/>
                                </a:lnTo>
                                <a:lnTo>
                                  <a:pt x="79" y="133"/>
                                </a:lnTo>
                                <a:lnTo>
                                  <a:pt x="77" y="135"/>
                                </a:lnTo>
                                <a:lnTo>
                                  <a:pt x="77" y="136"/>
                                </a:lnTo>
                                <a:lnTo>
                                  <a:pt x="77" y="136"/>
                                </a:lnTo>
                                <a:lnTo>
                                  <a:pt x="76" y="137"/>
                                </a:lnTo>
                                <a:lnTo>
                                  <a:pt x="75" y="137"/>
                                </a:lnTo>
                                <a:lnTo>
                                  <a:pt x="75" y="137"/>
                                </a:lnTo>
                                <a:lnTo>
                                  <a:pt x="5" y="137"/>
                                </a:lnTo>
                                <a:lnTo>
                                  <a:pt x="3" y="137"/>
                                </a:lnTo>
                                <a:lnTo>
                                  <a:pt x="2" y="137"/>
                                </a:lnTo>
                                <a:lnTo>
                                  <a:pt x="2" y="136"/>
                                </a:lnTo>
                                <a:lnTo>
                                  <a:pt x="1" y="136"/>
                                </a:lnTo>
                                <a:lnTo>
                                  <a:pt x="1" y="135"/>
                                </a:lnTo>
                                <a:lnTo>
                                  <a:pt x="1" y="133"/>
                                </a:lnTo>
                                <a:lnTo>
                                  <a:pt x="1" y="132"/>
                                </a:lnTo>
                                <a:lnTo>
                                  <a:pt x="1" y="130"/>
                                </a:lnTo>
                                <a:lnTo>
                                  <a:pt x="1" y="128"/>
                                </a:lnTo>
                                <a:lnTo>
                                  <a:pt x="1" y="126"/>
                                </a:lnTo>
                                <a:lnTo>
                                  <a:pt x="1" y="125"/>
                                </a:lnTo>
                                <a:lnTo>
                                  <a:pt x="1" y="125"/>
                                </a:lnTo>
                                <a:lnTo>
                                  <a:pt x="2" y="123"/>
                                </a:lnTo>
                                <a:lnTo>
                                  <a:pt x="2" y="123"/>
                                </a:lnTo>
                                <a:lnTo>
                                  <a:pt x="3" y="122"/>
                                </a:lnTo>
                                <a:lnTo>
                                  <a:pt x="5" y="122"/>
                                </a:lnTo>
                                <a:lnTo>
                                  <a:pt x="32" y="122"/>
                                </a:lnTo>
                                <a:lnTo>
                                  <a:pt x="32" y="20"/>
                                </a:lnTo>
                                <a:lnTo>
                                  <a:pt x="6" y="35"/>
                                </a:lnTo>
                                <a:lnTo>
                                  <a:pt x="5" y="36"/>
                                </a:lnTo>
                                <a:lnTo>
                                  <a:pt x="3" y="36"/>
                                </a:lnTo>
                                <a:lnTo>
                                  <a:pt x="2" y="36"/>
                                </a:lnTo>
                                <a:lnTo>
                                  <a:pt x="1" y="36"/>
                                </a:lnTo>
                                <a:lnTo>
                                  <a:pt x="1" y="35"/>
                                </a:lnTo>
                                <a:lnTo>
                                  <a:pt x="0" y="34"/>
                                </a:lnTo>
                                <a:lnTo>
                                  <a:pt x="0" y="32"/>
                                </a:lnTo>
                                <a:lnTo>
                                  <a:pt x="0" y="30"/>
                                </a:lnTo>
                                <a:lnTo>
                                  <a:pt x="0" y="29"/>
                                </a:lnTo>
                                <a:lnTo>
                                  <a:pt x="0" y="26"/>
                                </a:lnTo>
                                <a:lnTo>
                                  <a:pt x="0" y="26"/>
                                </a:lnTo>
                                <a:lnTo>
                                  <a:pt x="1" y="25"/>
                                </a:lnTo>
                                <a:lnTo>
                                  <a:pt x="1" y="24"/>
                                </a:lnTo>
                                <a:lnTo>
                                  <a:pt x="1" y="24"/>
                                </a:lnTo>
                                <a:lnTo>
                                  <a:pt x="2" y="23"/>
                                </a:lnTo>
                                <a:lnTo>
                                  <a:pt x="3" y="23"/>
                                </a:lnTo>
                                <a:lnTo>
                                  <a:pt x="34" y="2"/>
                                </a:lnTo>
                                <a:lnTo>
                                  <a:pt x="34" y="2"/>
                                </a:lnTo>
                                <a:lnTo>
                                  <a:pt x="35" y="2"/>
                                </a:lnTo>
                                <a:lnTo>
                                  <a:pt x="35" y="2"/>
                                </a:lnTo>
                                <a:lnTo>
                                  <a:pt x="37" y="2"/>
                                </a:lnTo>
                                <a:lnTo>
                                  <a:pt x="38" y="0"/>
                                </a:lnTo>
                                <a:lnTo>
                                  <a:pt x="39" y="0"/>
                                </a:lnTo>
                                <a:lnTo>
                                  <a:pt x="40" y="0"/>
                                </a:lnTo>
                                <a:lnTo>
                                  <a:pt x="42" y="0"/>
                                </a:lnTo>
                                <a:lnTo>
                                  <a:pt x="44" y="0"/>
                                </a:lnTo>
                                <a:lnTo>
                                  <a:pt x="47" y="2"/>
                                </a:lnTo>
                                <a:lnTo>
                                  <a:pt x="48" y="2"/>
                                </a:lnTo>
                                <a:lnTo>
                                  <a:pt x="49" y="2"/>
                                </a:lnTo>
                                <a:lnTo>
                                  <a:pt x="49" y="2"/>
                                </a:lnTo>
                                <a:lnTo>
                                  <a:pt x="50" y="3"/>
                                </a:lnTo>
                                <a:lnTo>
                                  <a:pt x="50" y="3"/>
                                </a:lnTo>
                                <a:lnTo>
                                  <a:pt x="50" y="4"/>
                                </a:lnTo>
                                <a:lnTo>
                                  <a:pt x="50" y="122"/>
                                </a:lnTo>
                                <a:lnTo>
                                  <a:pt x="75" y="122"/>
                                </a:lnTo>
                                <a:lnTo>
                                  <a:pt x="76" y="122"/>
                                </a:lnTo>
                                <a:lnTo>
                                  <a:pt x="76" y="123"/>
                                </a:lnTo>
                                <a:lnTo>
                                  <a:pt x="77" y="123"/>
                                </a:lnTo>
                                <a:lnTo>
                                  <a:pt x="77" y="125"/>
                                </a:lnTo>
                                <a:lnTo>
                                  <a:pt x="79" y="125"/>
                                </a:lnTo>
                                <a:lnTo>
                                  <a:pt x="79" y="126"/>
                                </a:lnTo>
                                <a:lnTo>
                                  <a:pt x="79" y="128"/>
                                </a:lnTo>
                                <a:lnTo>
                                  <a:pt x="79" y="13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59" name="Freeform 825"/>
                        <wps:cNvSpPr>
                          <a:spLocks/>
                        </wps:cNvSpPr>
                        <wps:spPr bwMode="auto">
                          <a:xfrm>
                            <a:off x="2698750" y="2386013"/>
                            <a:ext cx="44450" cy="73025"/>
                          </a:xfrm>
                          <a:custGeom>
                            <a:avLst/>
                            <a:gdLst>
                              <a:gd name="T0" fmla="*/ 81 w 85"/>
                              <a:gd name="T1" fmla="*/ 115 h 138"/>
                              <a:gd name="T2" fmla="*/ 66 w 85"/>
                              <a:gd name="T3" fmla="*/ 132 h 138"/>
                              <a:gd name="T4" fmla="*/ 37 w 85"/>
                              <a:gd name="T5" fmla="*/ 138 h 138"/>
                              <a:gd name="T6" fmla="*/ 19 w 85"/>
                              <a:gd name="T7" fmla="*/ 137 h 138"/>
                              <a:gd name="T8" fmla="*/ 6 w 85"/>
                              <a:gd name="T9" fmla="*/ 132 h 138"/>
                              <a:gd name="T10" fmla="*/ 2 w 85"/>
                              <a:gd name="T11" fmla="*/ 128 h 138"/>
                              <a:gd name="T12" fmla="*/ 1 w 85"/>
                              <a:gd name="T13" fmla="*/ 126 h 138"/>
                              <a:gd name="T14" fmla="*/ 0 w 85"/>
                              <a:gd name="T15" fmla="*/ 122 h 138"/>
                              <a:gd name="T16" fmla="*/ 1 w 85"/>
                              <a:gd name="T17" fmla="*/ 115 h 138"/>
                              <a:gd name="T18" fmla="*/ 5 w 85"/>
                              <a:gd name="T19" fmla="*/ 114 h 138"/>
                              <a:gd name="T20" fmla="*/ 13 w 85"/>
                              <a:gd name="T21" fmla="*/ 119 h 138"/>
                              <a:gd name="T22" fmla="*/ 29 w 85"/>
                              <a:gd name="T23" fmla="*/ 123 h 138"/>
                              <a:gd name="T24" fmla="*/ 49 w 85"/>
                              <a:gd name="T25" fmla="*/ 122 h 138"/>
                              <a:gd name="T26" fmla="*/ 61 w 85"/>
                              <a:gd name="T27" fmla="*/ 114 h 138"/>
                              <a:gd name="T28" fmla="*/ 65 w 85"/>
                              <a:gd name="T29" fmla="*/ 100 h 138"/>
                              <a:gd name="T30" fmla="*/ 60 w 85"/>
                              <a:gd name="T31" fmla="*/ 85 h 138"/>
                              <a:gd name="T32" fmla="*/ 45 w 85"/>
                              <a:gd name="T33" fmla="*/ 77 h 138"/>
                              <a:gd name="T34" fmla="*/ 18 w 85"/>
                              <a:gd name="T35" fmla="*/ 74 h 138"/>
                              <a:gd name="T36" fmla="*/ 16 w 85"/>
                              <a:gd name="T37" fmla="*/ 74 h 138"/>
                              <a:gd name="T38" fmla="*/ 14 w 85"/>
                              <a:gd name="T39" fmla="*/ 71 h 138"/>
                              <a:gd name="T40" fmla="*/ 13 w 85"/>
                              <a:gd name="T41" fmla="*/ 66 h 138"/>
                              <a:gd name="T42" fmla="*/ 14 w 85"/>
                              <a:gd name="T43" fmla="*/ 62 h 138"/>
                              <a:gd name="T44" fmla="*/ 17 w 85"/>
                              <a:gd name="T45" fmla="*/ 61 h 138"/>
                              <a:gd name="T46" fmla="*/ 37 w 85"/>
                              <a:gd name="T47" fmla="*/ 61 h 138"/>
                              <a:gd name="T48" fmla="*/ 51 w 85"/>
                              <a:gd name="T49" fmla="*/ 53 h 138"/>
                              <a:gd name="T50" fmla="*/ 59 w 85"/>
                              <a:gd name="T51" fmla="*/ 41 h 138"/>
                              <a:gd name="T52" fmla="*/ 58 w 85"/>
                              <a:gd name="T53" fmla="*/ 27 h 138"/>
                              <a:gd name="T54" fmla="*/ 51 w 85"/>
                              <a:gd name="T55" fmla="*/ 18 h 138"/>
                              <a:gd name="T56" fmla="*/ 37 w 85"/>
                              <a:gd name="T57" fmla="*/ 15 h 138"/>
                              <a:gd name="T58" fmla="*/ 21 w 85"/>
                              <a:gd name="T59" fmla="*/ 19 h 138"/>
                              <a:gd name="T60" fmla="*/ 11 w 85"/>
                              <a:gd name="T61" fmla="*/ 24 h 138"/>
                              <a:gd name="T62" fmla="*/ 6 w 85"/>
                              <a:gd name="T63" fmla="*/ 26 h 138"/>
                              <a:gd name="T64" fmla="*/ 5 w 85"/>
                              <a:gd name="T65" fmla="*/ 25 h 138"/>
                              <a:gd name="T66" fmla="*/ 3 w 85"/>
                              <a:gd name="T67" fmla="*/ 21 h 138"/>
                              <a:gd name="T68" fmla="*/ 3 w 85"/>
                              <a:gd name="T69" fmla="*/ 16 h 138"/>
                              <a:gd name="T70" fmla="*/ 5 w 85"/>
                              <a:gd name="T71" fmla="*/ 13 h 138"/>
                              <a:gd name="T72" fmla="*/ 6 w 85"/>
                              <a:gd name="T73" fmla="*/ 10 h 138"/>
                              <a:gd name="T74" fmla="*/ 13 w 85"/>
                              <a:gd name="T75" fmla="*/ 7 h 138"/>
                              <a:gd name="T76" fmla="*/ 28 w 85"/>
                              <a:gd name="T77" fmla="*/ 2 h 138"/>
                              <a:gd name="T78" fmla="*/ 50 w 85"/>
                              <a:gd name="T79" fmla="*/ 0 h 138"/>
                              <a:gd name="T80" fmla="*/ 69 w 85"/>
                              <a:gd name="T81" fmla="*/ 9 h 138"/>
                              <a:gd name="T82" fmla="*/ 79 w 85"/>
                              <a:gd name="T83" fmla="*/ 26 h 138"/>
                              <a:gd name="T84" fmla="*/ 77 w 85"/>
                              <a:gd name="T85" fmla="*/ 45 h 138"/>
                              <a:gd name="T86" fmla="*/ 69 w 85"/>
                              <a:gd name="T87" fmla="*/ 58 h 138"/>
                              <a:gd name="T88" fmla="*/ 53 w 85"/>
                              <a:gd name="T89" fmla="*/ 66 h 138"/>
                              <a:gd name="T90" fmla="*/ 66 w 85"/>
                              <a:gd name="T91" fmla="*/ 69 h 138"/>
                              <a:gd name="T92" fmla="*/ 80 w 85"/>
                              <a:gd name="T93" fmla="*/ 80 h 138"/>
                              <a:gd name="T94" fmla="*/ 85 w 85"/>
                              <a:gd name="T95" fmla="*/ 98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85" h="138">
                                <a:moveTo>
                                  <a:pt x="85" y="98"/>
                                </a:moveTo>
                                <a:lnTo>
                                  <a:pt x="85" y="107"/>
                                </a:lnTo>
                                <a:lnTo>
                                  <a:pt x="81" y="115"/>
                                </a:lnTo>
                                <a:lnTo>
                                  <a:pt x="77" y="122"/>
                                </a:lnTo>
                                <a:lnTo>
                                  <a:pt x="72" y="127"/>
                                </a:lnTo>
                                <a:lnTo>
                                  <a:pt x="66" y="132"/>
                                </a:lnTo>
                                <a:lnTo>
                                  <a:pt x="58" y="136"/>
                                </a:lnTo>
                                <a:lnTo>
                                  <a:pt x="48" y="138"/>
                                </a:lnTo>
                                <a:lnTo>
                                  <a:pt x="37" y="138"/>
                                </a:lnTo>
                                <a:lnTo>
                                  <a:pt x="30" y="138"/>
                                </a:lnTo>
                                <a:lnTo>
                                  <a:pt x="24" y="138"/>
                                </a:lnTo>
                                <a:lnTo>
                                  <a:pt x="19" y="137"/>
                                </a:lnTo>
                                <a:lnTo>
                                  <a:pt x="14" y="135"/>
                                </a:lnTo>
                                <a:lnTo>
                                  <a:pt x="10" y="133"/>
                                </a:lnTo>
                                <a:lnTo>
                                  <a:pt x="6" y="132"/>
                                </a:lnTo>
                                <a:lnTo>
                                  <a:pt x="3" y="131"/>
                                </a:lnTo>
                                <a:lnTo>
                                  <a:pt x="2" y="130"/>
                                </a:lnTo>
                                <a:lnTo>
                                  <a:pt x="2" y="128"/>
                                </a:lnTo>
                                <a:lnTo>
                                  <a:pt x="1" y="128"/>
                                </a:lnTo>
                                <a:lnTo>
                                  <a:pt x="1" y="127"/>
                                </a:lnTo>
                                <a:lnTo>
                                  <a:pt x="1" y="126"/>
                                </a:lnTo>
                                <a:lnTo>
                                  <a:pt x="1" y="125"/>
                                </a:lnTo>
                                <a:lnTo>
                                  <a:pt x="0" y="123"/>
                                </a:lnTo>
                                <a:lnTo>
                                  <a:pt x="0" y="122"/>
                                </a:lnTo>
                                <a:lnTo>
                                  <a:pt x="0" y="120"/>
                                </a:lnTo>
                                <a:lnTo>
                                  <a:pt x="0" y="117"/>
                                </a:lnTo>
                                <a:lnTo>
                                  <a:pt x="1" y="115"/>
                                </a:lnTo>
                                <a:lnTo>
                                  <a:pt x="2" y="114"/>
                                </a:lnTo>
                                <a:lnTo>
                                  <a:pt x="3" y="114"/>
                                </a:lnTo>
                                <a:lnTo>
                                  <a:pt x="5" y="114"/>
                                </a:lnTo>
                                <a:lnTo>
                                  <a:pt x="7" y="115"/>
                                </a:lnTo>
                                <a:lnTo>
                                  <a:pt x="10" y="117"/>
                                </a:lnTo>
                                <a:lnTo>
                                  <a:pt x="13" y="119"/>
                                </a:lnTo>
                                <a:lnTo>
                                  <a:pt x="18" y="121"/>
                                </a:lnTo>
                                <a:lnTo>
                                  <a:pt x="24" y="122"/>
                                </a:lnTo>
                                <a:lnTo>
                                  <a:pt x="29" y="123"/>
                                </a:lnTo>
                                <a:lnTo>
                                  <a:pt x="37" y="123"/>
                                </a:lnTo>
                                <a:lnTo>
                                  <a:pt x="43" y="123"/>
                                </a:lnTo>
                                <a:lnTo>
                                  <a:pt x="49" y="122"/>
                                </a:lnTo>
                                <a:lnTo>
                                  <a:pt x="54" y="120"/>
                                </a:lnTo>
                                <a:lnTo>
                                  <a:pt x="58" y="117"/>
                                </a:lnTo>
                                <a:lnTo>
                                  <a:pt x="61" y="114"/>
                                </a:lnTo>
                                <a:lnTo>
                                  <a:pt x="63" y="110"/>
                                </a:lnTo>
                                <a:lnTo>
                                  <a:pt x="65" y="105"/>
                                </a:lnTo>
                                <a:lnTo>
                                  <a:pt x="65" y="100"/>
                                </a:lnTo>
                                <a:lnTo>
                                  <a:pt x="64" y="94"/>
                                </a:lnTo>
                                <a:lnTo>
                                  <a:pt x="63" y="89"/>
                                </a:lnTo>
                                <a:lnTo>
                                  <a:pt x="60" y="85"/>
                                </a:lnTo>
                                <a:lnTo>
                                  <a:pt x="56" y="82"/>
                                </a:lnTo>
                                <a:lnTo>
                                  <a:pt x="51" y="78"/>
                                </a:lnTo>
                                <a:lnTo>
                                  <a:pt x="45" y="77"/>
                                </a:lnTo>
                                <a:lnTo>
                                  <a:pt x="39" y="75"/>
                                </a:lnTo>
                                <a:lnTo>
                                  <a:pt x="30" y="74"/>
                                </a:lnTo>
                                <a:lnTo>
                                  <a:pt x="18" y="74"/>
                                </a:lnTo>
                                <a:lnTo>
                                  <a:pt x="17" y="74"/>
                                </a:lnTo>
                                <a:lnTo>
                                  <a:pt x="17" y="74"/>
                                </a:lnTo>
                                <a:lnTo>
                                  <a:pt x="16" y="74"/>
                                </a:lnTo>
                                <a:lnTo>
                                  <a:pt x="14" y="73"/>
                                </a:lnTo>
                                <a:lnTo>
                                  <a:pt x="14" y="72"/>
                                </a:lnTo>
                                <a:lnTo>
                                  <a:pt x="14" y="71"/>
                                </a:lnTo>
                                <a:lnTo>
                                  <a:pt x="13" y="69"/>
                                </a:lnTo>
                                <a:lnTo>
                                  <a:pt x="13" y="67"/>
                                </a:lnTo>
                                <a:lnTo>
                                  <a:pt x="13" y="66"/>
                                </a:lnTo>
                                <a:lnTo>
                                  <a:pt x="14" y="64"/>
                                </a:lnTo>
                                <a:lnTo>
                                  <a:pt x="14" y="63"/>
                                </a:lnTo>
                                <a:lnTo>
                                  <a:pt x="14" y="62"/>
                                </a:lnTo>
                                <a:lnTo>
                                  <a:pt x="16" y="62"/>
                                </a:lnTo>
                                <a:lnTo>
                                  <a:pt x="16" y="61"/>
                                </a:lnTo>
                                <a:lnTo>
                                  <a:pt x="17" y="61"/>
                                </a:lnTo>
                                <a:lnTo>
                                  <a:pt x="18" y="61"/>
                                </a:lnTo>
                                <a:lnTo>
                                  <a:pt x="29" y="61"/>
                                </a:lnTo>
                                <a:lnTo>
                                  <a:pt x="37" y="61"/>
                                </a:lnTo>
                                <a:lnTo>
                                  <a:pt x="42" y="58"/>
                                </a:lnTo>
                                <a:lnTo>
                                  <a:pt x="48" y="57"/>
                                </a:lnTo>
                                <a:lnTo>
                                  <a:pt x="51" y="53"/>
                                </a:lnTo>
                                <a:lnTo>
                                  <a:pt x="55" y="50"/>
                                </a:lnTo>
                                <a:lnTo>
                                  <a:pt x="58" y="46"/>
                                </a:lnTo>
                                <a:lnTo>
                                  <a:pt x="59" y="41"/>
                                </a:lnTo>
                                <a:lnTo>
                                  <a:pt x="59" y="35"/>
                                </a:lnTo>
                                <a:lnTo>
                                  <a:pt x="59" y="31"/>
                                </a:lnTo>
                                <a:lnTo>
                                  <a:pt x="58" y="27"/>
                                </a:lnTo>
                                <a:lnTo>
                                  <a:pt x="56" y="24"/>
                                </a:lnTo>
                                <a:lnTo>
                                  <a:pt x="54" y="20"/>
                                </a:lnTo>
                                <a:lnTo>
                                  <a:pt x="51" y="18"/>
                                </a:lnTo>
                                <a:lnTo>
                                  <a:pt x="46" y="16"/>
                                </a:lnTo>
                                <a:lnTo>
                                  <a:pt x="43" y="15"/>
                                </a:lnTo>
                                <a:lnTo>
                                  <a:pt x="37" y="15"/>
                                </a:lnTo>
                                <a:lnTo>
                                  <a:pt x="32" y="15"/>
                                </a:lnTo>
                                <a:lnTo>
                                  <a:pt x="26" y="16"/>
                                </a:lnTo>
                                <a:lnTo>
                                  <a:pt x="21" y="19"/>
                                </a:lnTo>
                                <a:lnTo>
                                  <a:pt x="17" y="20"/>
                                </a:lnTo>
                                <a:lnTo>
                                  <a:pt x="13" y="23"/>
                                </a:lnTo>
                                <a:lnTo>
                                  <a:pt x="11" y="24"/>
                                </a:lnTo>
                                <a:lnTo>
                                  <a:pt x="8" y="26"/>
                                </a:lnTo>
                                <a:lnTo>
                                  <a:pt x="7" y="26"/>
                                </a:lnTo>
                                <a:lnTo>
                                  <a:pt x="6" y="26"/>
                                </a:lnTo>
                                <a:lnTo>
                                  <a:pt x="6" y="26"/>
                                </a:lnTo>
                                <a:lnTo>
                                  <a:pt x="5" y="25"/>
                                </a:lnTo>
                                <a:lnTo>
                                  <a:pt x="5" y="25"/>
                                </a:lnTo>
                                <a:lnTo>
                                  <a:pt x="5" y="24"/>
                                </a:lnTo>
                                <a:lnTo>
                                  <a:pt x="3" y="23"/>
                                </a:lnTo>
                                <a:lnTo>
                                  <a:pt x="3" y="21"/>
                                </a:lnTo>
                                <a:lnTo>
                                  <a:pt x="3" y="19"/>
                                </a:lnTo>
                                <a:lnTo>
                                  <a:pt x="3" y="18"/>
                                </a:lnTo>
                                <a:lnTo>
                                  <a:pt x="3" y="16"/>
                                </a:lnTo>
                                <a:lnTo>
                                  <a:pt x="5" y="15"/>
                                </a:lnTo>
                                <a:lnTo>
                                  <a:pt x="5" y="14"/>
                                </a:lnTo>
                                <a:lnTo>
                                  <a:pt x="5" y="13"/>
                                </a:lnTo>
                                <a:lnTo>
                                  <a:pt x="5" y="13"/>
                                </a:lnTo>
                                <a:lnTo>
                                  <a:pt x="6" y="11"/>
                                </a:lnTo>
                                <a:lnTo>
                                  <a:pt x="6" y="10"/>
                                </a:lnTo>
                                <a:lnTo>
                                  <a:pt x="8" y="9"/>
                                </a:lnTo>
                                <a:lnTo>
                                  <a:pt x="11" y="8"/>
                                </a:lnTo>
                                <a:lnTo>
                                  <a:pt x="13" y="7"/>
                                </a:lnTo>
                                <a:lnTo>
                                  <a:pt x="18" y="4"/>
                                </a:lnTo>
                                <a:lnTo>
                                  <a:pt x="23" y="3"/>
                                </a:lnTo>
                                <a:lnTo>
                                  <a:pt x="28" y="2"/>
                                </a:lnTo>
                                <a:lnTo>
                                  <a:pt x="34" y="0"/>
                                </a:lnTo>
                                <a:lnTo>
                                  <a:pt x="40" y="0"/>
                                </a:lnTo>
                                <a:lnTo>
                                  <a:pt x="50" y="0"/>
                                </a:lnTo>
                                <a:lnTo>
                                  <a:pt x="58" y="2"/>
                                </a:lnTo>
                                <a:lnTo>
                                  <a:pt x="64" y="5"/>
                                </a:lnTo>
                                <a:lnTo>
                                  <a:pt x="69" y="9"/>
                                </a:lnTo>
                                <a:lnTo>
                                  <a:pt x="74" y="14"/>
                                </a:lnTo>
                                <a:lnTo>
                                  <a:pt x="76" y="20"/>
                                </a:lnTo>
                                <a:lnTo>
                                  <a:pt x="79" y="26"/>
                                </a:lnTo>
                                <a:lnTo>
                                  <a:pt x="79" y="32"/>
                                </a:lnTo>
                                <a:lnTo>
                                  <a:pt x="79" y="40"/>
                                </a:lnTo>
                                <a:lnTo>
                                  <a:pt x="77" y="45"/>
                                </a:lnTo>
                                <a:lnTo>
                                  <a:pt x="75" y="50"/>
                                </a:lnTo>
                                <a:lnTo>
                                  <a:pt x="72" y="55"/>
                                </a:lnTo>
                                <a:lnTo>
                                  <a:pt x="69" y="58"/>
                                </a:lnTo>
                                <a:lnTo>
                                  <a:pt x="64" y="62"/>
                                </a:lnTo>
                                <a:lnTo>
                                  <a:pt x="59" y="64"/>
                                </a:lnTo>
                                <a:lnTo>
                                  <a:pt x="53" y="66"/>
                                </a:lnTo>
                                <a:lnTo>
                                  <a:pt x="53" y="66"/>
                                </a:lnTo>
                                <a:lnTo>
                                  <a:pt x="60" y="67"/>
                                </a:lnTo>
                                <a:lnTo>
                                  <a:pt x="66" y="69"/>
                                </a:lnTo>
                                <a:lnTo>
                                  <a:pt x="71" y="73"/>
                                </a:lnTo>
                                <a:lnTo>
                                  <a:pt x="76" y="77"/>
                                </a:lnTo>
                                <a:lnTo>
                                  <a:pt x="80" y="80"/>
                                </a:lnTo>
                                <a:lnTo>
                                  <a:pt x="82" y="87"/>
                                </a:lnTo>
                                <a:lnTo>
                                  <a:pt x="85" y="91"/>
                                </a:lnTo>
                                <a:lnTo>
                                  <a:pt x="85" y="9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60" name="Freeform 826"/>
                        <wps:cNvSpPr>
                          <a:spLocks/>
                        </wps:cNvSpPr>
                        <wps:spPr bwMode="auto">
                          <a:xfrm>
                            <a:off x="2759075" y="2381250"/>
                            <a:ext cx="7938" cy="30163"/>
                          </a:xfrm>
                          <a:custGeom>
                            <a:avLst/>
                            <a:gdLst>
                              <a:gd name="T0" fmla="*/ 15 w 17"/>
                              <a:gd name="T1" fmla="*/ 51 h 55"/>
                              <a:gd name="T2" fmla="*/ 15 w 17"/>
                              <a:gd name="T3" fmla="*/ 52 h 55"/>
                              <a:gd name="T4" fmla="*/ 15 w 17"/>
                              <a:gd name="T5" fmla="*/ 54 h 55"/>
                              <a:gd name="T6" fmla="*/ 15 w 17"/>
                              <a:gd name="T7" fmla="*/ 54 h 55"/>
                              <a:gd name="T8" fmla="*/ 14 w 17"/>
                              <a:gd name="T9" fmla="*/ 54 h 55"/>
                              <a:gd name="T10" fmla="*/ 12 w 17"/>
                              <a:gd name="T11" fmla="*/ 55 h 55"/>
                              <a:gd name="T12" fmla="*/ 11 w 17"/>
                              <a:gd name="T13" fmla="*/ 55 h 55"/>
                              <a:gd name="T14" fmla="*/ 10 w 17"/>
                              <a:gd name="T15" fmla="*/ 55 h 55"/>
                              <a:gd name="T16" fmla="*/ 9 w 17"/>
                              <a:gd name="T17" fmla="*/ 55 h 55"/>
                              <a:gd name="T18" fmla="*/ 6 w 17"/>
                              <a:gd name="T19" fmla="*/ 55 h 55"/>
                              <a:gd name="T20" fmla="*/ 5 w 17"/>
                              <a:gd name="T21" fmla="*/ 55 h 55"/>
                              <a:gd name="T22" fmla="*/ 4 w 17"/>
                              <a:gd name="T23" fmla="*/ 55 h 55"/>
                              <a:gd name="T24" fmla="*/ 4 w 17"/>
                              <a:gd name="T25" fmla="*/ 54 h 55"/>
                              <a:gd name="T26" fmla="*/ 2 w 17"/>
                              <a:gd name="T27" fmla="*/ 54 h 55"/>
                              <a:gd name="T28" fmla="*/ 2 w 17"/>
                              <a:gd name="T29" fmla="*/ 54 h 55"/>
                              <a:gd name="T30" fmla="*/ 2 w 17"/>
                              <a:gd name="T31" fmla="*/ 52 h 55"/>
                              <a:gd name="T32" fmla="*/ 1 w 17"/>
                              <a:gd name="T33" fmla="*/ 51 h 55"/>
                              <a:gd name="T34" fmla="*/ 0 w 17"/>
                              <a:gd name="T35" fmla="*/ 3 h 55"/>
                              <a:gd name="T36" fmla="*/ 0 w 17"/>
                              <a:gd name="T37" fmla="*/ 2 h 55"/>
                              <a:gd name="T38" fmla="*/ 0 w 17"/>
                              <a:gd name="T39" fmla="*/ 2 h 55"/>
                              <a:gd name="T40" fmla="*/ 0 w 17"/>
                              <a:gd name="T41" fmla="*/ 1 h 55"/>
                              <a:gd name="T42" fmla="*/ 1 w 17"/>
                              <a:gd name="T43" fmla="*/ 1 h 55"/>
                              <a:gd name="T44" fmla="*/ 2 w 17"/>
                              <a:gd name="T45" fmla="*/ 1 h 55"/>
                              <a:gd name="T46" fmla="*/ 5 w 17"/>
                              <a:gd name="T47" fmla="*/ 1 h 55"/>
                              <a:gd name="T48" fmla="*/ 6 w 17"/>
                              <a:gd name="T49" fmla="*/ 0 h 55"/>
                              <a:gd name="T50" fmla="*/ 9 w 17"/>
                              <a:gd name="T51" fmla="*/ 0 h 55"/>
                              <a:gd name="T52" fmla="*/ 11 w 17"/>
                              <a:gd name="T53" fmla="*/ 0 h 55"/>
                              <a:gd name="T54" fmla="*/ 12 w 17"/>
                              <a:gd name="T55" fmla="*/ 1 h 55"/>
                              <a:gd name="T56" fmla="*/ 15 w 17"/>
                              <a:gd name="T57" fmla="*/ 1 h 55"/>
                              <a:gd name="T58" fmla="*/ 16 w 17"/>
                              <a:gd name="T59" fmla="*/ 1 h 55"/>
                              <a:gd name="T60" fmla="*/ 16 w 17"/>
                              <a:gd name="T61" fmla="*/ 1 h 55"/>
                              <a:gd name="T62" fmla="*/ 17 w 17"/>
                              <a:gd name="T63" fmla="*/ 2 h 55"/>
                              <a:gd name="T64" fmla="*/ 17 w 17"/>
                              <a:gd name="T65" fmla="*/ 2 h 55"/>
                              <a:gd name="T66" fmla="*/ 17 w 17"/>
                              <a:gd name="T67" fmla="*/ 3 h 55"/>
                              <a:gd name="T68" fmla="*/ 15 w 17"/>
                              <a:gd name="T69" fmla="*/ 51 h 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17" h="55">
                                <a:moveTo>
                                  <a:pt x="15" y="51"/>
                                </a:moveTo>
                                <a:lnTo>
                                  <a:pt x="15" y="52"/>
                                </a:lnTo>
                                <a:lnTo>
                                  <a:pt x="15" y="54"/>
                                </a:lnTo>
                                <a:lnTo>
                                  <a:pt x="15" y="54"/>
                                </a:lnTo>
                                <a:lnTo>
                                  <a:pt x="14" y="54"/>
                                </a:lnTo>
                                <a:lnTo>
                                  <a:pt x="12" y="55"/>
                                </a:lnTo>
                                <a:lnTo>
                                  <a:pt x="11" y="55"/>
                                </a:lnTo>
                                <a:lnTo>
                                  <a:pt x="10" y="55"/>
                                </a:lnTo>
                                <a:lnTo>
                                  <a:pt x="9" y="55"/>
                                </a:lnTo>
                                <a:lnTo>
                                  <a:pt x="6" y="55"/>
                                </a:lnTo>
                                <a:lnTo>
                                  <a:pt x="5" y="55"/>
                                </a:lnTo>
                                <a:lnTo>
                                  <a:pt x="4" y="55"/>
                                </a:lnTo>
                                <a:lnTo>
                                  <a:pt x="4" y="54"/>
                                </a:lnTo>
                                <a:lnTo>
                                  <a:pt x="2" y="54"/>
                                </a:lnTo>
                                <a:lnTo>
                                  <a:pt x="2" y="54"/>
                                </a:lnTo>
                                <a:lnTo>
                                  <a:pt x="2" y="52"/>
                                </a:lnTo>
                                <a:lnTo>
                                  <a:pt x="1" y="51"/>
                                </a:lnTo>
                                <a:lnTo>
                                  <a:pt x="0" y="3"/>
                                </a:lnTo>
                                <a:lnTo>
                                  <a:pt x="0" y="2"/>
                                </a:lnTo>
                                <a:lnTo>
                                  <a:pt x="0" y="2"/>
                                </a:lnTo>
                                <a:lnTo>
                                  <a:pt x="0" y="1"/>
                                </a:lnTo>
                                <a:lnTo>
                                  <a:pt x="1" y="1"/>
                                </a:lnTo>
                                <a:lnTo>
                                  <a:pt x="2" y="1"/>
                                </a:lnTo>
                                <a:lnTo>
                                  <a:pt x="5" y="1"/>
                                </a:lnTo>
                                <a:lnTo>
                                  <a:pt x="6" y="0"/>
                                </a:lnTo>
                                <a:lnTo>
                                  <a:pt x="9" y="0"/>
                                </a:lnTo>
                                <a:lnTo>
                                  <a:pt x="11" y="0"/>
                                </a:lnTo>
                                <a:lnTo>
                                  <a:pt x="12" y="1"/>
                                </a:lnTo>
                                <a:lnTo>
                                  <a:pt x="15" y="1"/>
                                </a:lnTo>
                                <a:lnTo>
                                  <a:pt x="16" y="1"/>
                                </a:lnTo>
                                <a:lnTo>
                                  <a:pt x="16" y="1"/>
                                </a:lnTo>
                                <a:lnTo>
                                  <a:pt x="17" y="2"/>
                                </a:lnTo>
                                <a:lnTo>
                                  <a:pt x="17" y="2"/>
                                </a:lnTo>
                                <a:lnTo>
                                  <a:pt x="17" y="3"/>
                                </a:lnTo>
                                <a:lnTo>
                                  <a:pt x="15" y="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61" name="Freeform 827"/>
                        <wps:cNvSpPr>
                          <a:spLocks/>
                        </wps:cNvSpPr>
                        <wps:spPr bwMode="auto">
                          <a:xfrm>
                            <a:off x="2779713" y="2427288"/>
                            <a:ext cx="26988" cy="7938"/>
                          </a:xfrm>
                          <a:custGeom>
                            <a:avLst/>
                            <a:gdLst>
                              <a:gd name="T0" fmla="*/ 51 w 51"/>
                              <a:gd name="T1" fmla="*/ 7 h 14"/>
                              <a:gd name="T2" fmla="*/ 51 w 51"/>
                              <a:gd name="T3" fmla="*/ 11 h 14"/>
                              <a:gd name="T4" fmla="*/ 51 w 51"/>
                              <a:gd name="T5" fmla="*/ 13 h 14"/>
                              <a:gd name="T6" fmla="*/ 50 w 51"/>
                              <a:gd name="T7" fmla="*/ 14 h 14"/>
                              <a:gd name="T8" fmla="*/ 47 w 51"/>
                              <a:gd name="T9" fmla="*/ 14 h 14"/>
                              <a:gd name="T10" fmla="*/ 4 w 51"/>
                              <a:gd name="T11" fmla="*/ 14 h 14"/>
                              <a:gd name="T12" fmla="*/ 3 w 51"/>
                              <a:gd name="T13" fmla="*/ 14 h 14"/>
                              <a:gd name="T14" fmla="*/ 2 w 51"/>
                              <a:gd name="T15" fmla="*/ 13 h 14"/>
                              <a:gd name="T16" fmla="*/ 0 w 51"/>
                              <a:gd name="T17" fmla="*/ 11 h 14"/>
                              <a:gd name="T18" fmla="*/ 0 w 51"/>
                              <a:gd name="T19" fmla="*/ 7 h 14"/>
                              <a:gd name="T20" fmla="*/ 0 w 51"/>
                              <a:gd name="T21" fmla="*/ 3 h 14"/>
                              <a:gd name="T22" fmla="*/ 2 w 51"/>
                              <a:gd name="T23" fmla="*/ 2 h 14"/>
                              <a:gd name="T24" fmla="*/ 3 w 51"/>
                              <a:gd name="T25" fmla="*/ 0 h 14"/>
                              <a:gd name="T26" fmla="*/ 4 w 51"/>
                              <a:gd name="T27" fmla="*/ 0 h 14"/>
                              <a:gd name="T28" fmla="*/ 47 w 51"/>
                              <a:gd name="T29" fmla="*/ 0 h 14"/>
                              <a:gd name="T30" fmla="*/ 48 w 51"/>
                              <a:gd name="T31" fmla="*/ 0 h 14"/>
                              <a:gd name="T32" fmla="*/ 50 w 51"/>
                              <a:gd name="T33" fmla="*/ 1 h 14"/>
                              <a:gd name="T34" fmla="*/ 50 w 51"/>
                              <a:gd name="T35" fmla="*/ 1 h 14"/>
                              <a:gd name="T36" fmla="*/ 51 w 51"/>
                              <a:gd name="T37" fmla="*/ 2 h 14"/>
                              <a:gd name="T38" fmla="*/ 51 w 51"/>
                              <a:gd name="T39" fmla="*/ 2 h 14"/>
                              <a:gd name="T40" fmla="*/ 51 w 51"/>
                              <a:gd name="T41" fmla="*/ 3 h 14"/>
                              <a:gd name="T42" fmla="*/ 51 w 51"/>
                              <a:gd name="T43" fmla="*/ 6 h 14"/>
                              <a:gd name="T44" fmla="*/ 51 w 51"/>
                              <a:gd name="T45" fmla="*/ 7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1" h="14">
                                <a:moveTo>
                                  <a:pt x="51" y="7"/>
                                </a:moveTo>
                                <a:lnTo>
                                  <a:pt x="51" y="11"/>
                                </a:lnTo>
                                <a:lnTo>
                                  <a:pt x="51" y="13"/>
                                </a:lnTo>
                                <a:lnTo>
                                  <a:pt x="50" y="14"/>
                                </a:lnTo>
                                <a:lnTo>
                                  <a:pt x="47" y="14"/>
                                </a:lnTo>
                                <a:lnTo>
                                  <a:pt x="4" y="14"/>
                                </a:lnTo>
                                <a:lnTo>
                                  <a:pt x="3" y="14"/>
                                </a:lnTo>
                                <a:lnTo>
                                  <a:pt x="2" y="13"/>
                                </a:lnTo>
                                <a:lnTo>
                                  <a:pt x="0" y="11"/>
                                </a:lnTo>
                                <a:lnTo>
                                  <a:pt x="0" y="7"/>
                                </a:lnTo>
                                <a:lnTo>
                                  <a:pt x="0" y="3"/>
                                </a:lnTo>
                                <a:lnTo>
                                  <a:pt x="2" y="2"/>
                                </a:lnTo>
                                <a:lnTo>
                                  <a:pt x="3" y="0"/>
                                </a:lnTo>
                                <a:lnTo>
                                  <a:pt x="4" y="0"/>
                                </a:lnTo>
                                <a:lnTo>
                                  <a:pt x="47" y="0"/>
                                </a:lnTo>
                                <a:lnTo>
                                  <a:pt x="48" y="0"/>
                                </a:lnTo>
                                <a:lnTo>
                                  <a:pt x="50" y="1"/>
                                </a:lnTo>
                                <a:lnTo>
                                  <a:pt x="50" y="1"/>
                                </a:lnTo>
                                <a:lnTo>
                                  <a:pt x="51" y="2"/>
                                </a:lnTo>
                                <a:lnTo>
                                  <a:pt x="51" y="2"/>
                                </a:lnTo>
                                <a:lnTo>
                                  <a:pt x="51" y="3"/>
                                </a:lnTo>
                                <a:lnTo>
                                  <a:pt x="51" y="6"/>
                                </a:lnTo>
                                <a:lnTo>
                                  <a:pt x="51" y="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62" name="Freeform 828"/>
                        <wps:cNvSpPr>
                          <a:spLocks/>
                        </wps:cNvSpPr>
                        <wps:spPr bwMode="auto">
                          <a:xfrm>
                            <a:off x="2814638" y="2405063"/>
                            <a:ext cx="39688" cy="53975"/>
                          </a:xfrm>
                          <a:custGeom>
                            <a:avLst/>
                            <a:gdLst>
                              <a:gd name="T0" fmla="*/ 74 w 74"/>
                              <a:gd name="T1" fmla="*/ 85 h 102"/>
                              <a:gd name="T2" fmla="*/ 74 w 74"/>
                              <a:gd name="T3" fmla="*/ 89 h 102"/>
                              <a:gd name="T4" fmla="*/ 74 w 74"/>
                              <a:gd name="T5" fmla="*/ 90 h 102"/>
                              <a:gd name="T6" fmla="*/ 73 w 74"/>
                              <a:gd name="T7" fmla="*/ 91 h 102"/>
                              <a:gd name="T8" fmla="*/ 70 w 74"/>
                              <a:gd name="T9" fmla="*/ 94 h 102"/>
                              <a:gd name="T10" fmla="*/ 64 w 74"/>
                              <a:gd name="T11" fmla="*/ 97 h 102"/>
                              <a:gd name="T12" fmla="*/ 56 w 74"/>
                              <a:gd name="T13" fmla="*/ 101 h 102"/>
                              <a:gd name="T14" fmla="*/ 47 w 74"/>
                              <a:gd name="T15" fmla="*/ 102 h 102"/>
                              <a:gd name="T16" fmla="*/ 32 w 74"/>
                              <a:gd name="T17" fmla="*/ 102 h 102"/>
                              <a:gd name="T18" fmla="*/ 16 w 74"/>
                              <a:gd name="T19" fmla="*/ 96 h 102"/>
                              <a:gd name="T20" fmla="*/ 6 w 74"/>
                              <a:gd name="T21" fmla="*/ 83 h 102"/>
                              <a:gd name="T22" fmla="*/ 0 w 74"/>
                              <a:gd name="T23" fmla="*/ 64 h 102"/>
                              <a:gd name="T24" fmla="*/ 0 w 74"/>
                              <a:gd name="T25" fmla="*/ 39 h 102"/>
                              <a:gd name="T26" fmla="*/ 8 w 74"/>
                              <a:gd name="T27" fmla="*/ 20 h 102"/>
                              <a:gd name="T28" fmla="*/ 19 w 74"/>
                              <a:gd name="T29" fmla="*/ 6 h 102"/>
                              <a:gd name="T30" fmla="*/ 35 w 74"/>
                              <a:gd name="T31" fmla="*/ 0 h 102"/>
                              <a:gd name="T32" fmla="*/ 48 w 74"/>
                              <a:gd name="T33" fmla="*/ 0 h 102"/>
                              <a:gd name="T34" fmla="*/ 57 w 74"/>
                              <a:gd name="T35" fmla="*/ 1 h 102"/>
                              <a:gd name="T36" fmla="*/ 64 w 74"/>
                              <a:gd name="T37" fmla="*/ 4 h 102"/>
                              <a:gd name="T38" fmla="*/ 69 w 74"/>
                              <a:gd name="T39" fmla="*/ 7 h 102"/>
                              <a:gd name="T40" fmla="*/ 72 w 74"/>
                              <a:gd name="T41" fmla="*/ 10 h 102"/>
                              <a:gd name="T42" fmla="*/ 73 w 74"/>
                              <a:gd name="T43" fmla="*/ 11 h 102"/>
                              <a:gd name="T44" fmla="*/ 74 w 74"/>
                              <a:gd name="T45" fmla="*/ 14 h 102"/>
                              <a:gd name="T46" fmla="*/ 74 w 74"/>
                              <a:gd name="T47" fmla="*/ 16 h 102"/>
                              <a:gd name="T48" fmla="*/ 74 w 74"/>
                              <a:gd name="T49" fmla="*/ 22 h 102"/>
                              <a:gd name="T50" fmla="*/ 72 w 74"/>
                              <a:gd name="T51" fmla="*/ 25 h 102"/>
                              <a:gd name="T52" fmla="*/ 69 w 74"/>
                              <a:gd name="T53" fmla="*/ 25 h 102"/>
                              <a:gd name="T54" fmla="*/ 64 w 74"/>
                              <a:gd name="T55" fmla="*/ 22 h 102"/>
                              <a:gd name="T56" fmla="*/ 58 w 74"/>
                              <a:gd name="T57" fmla="*/ 17 h 102"/>
                              <a:gd name="T58" fmla="*/ 49 w 74"/>
                              <a:gd name="T59" fmla="*/ 15 h 102"/>
                              <a:gd name="T60" fmla="*/ 32 w 74"/>
                              <a:gd name="T61" fmla="*/ 16 h 102"/>
                              <a:gd name="T62" fmla="*/ 19 w 74"/>
                              <a:gd name="T63" fmla="*/ 35 h 102"/>
                              <a:gd name="T64" fmla="*/ 19 w 74"/>
                              <a:gd name="T65" fmla="*/ 60 h 102"/>
                              <a:gd name="T66" fmla="*/ 22 w 74"/>
                              <a:gd name="T67" fmla="*/ 74 h 102"/>
                              <a:gd name="T68" fmla="*/ 28 w 74"/>
                              <a:gd name="T69" fmla="*/ 83 h 102"/>
                              <a:gd name="T70" fmla="*/ 38 w 74"/>
                              <a:gd name="T71" fmla="*/ 87 h 102"/>
                              <a:gd name="T72" fmla="*/ 49 w 74"/>
                              <a:gd name="T73" fmla="*/ 87 h 102"/>
                              <a:gd name="T74" fmla="*/ 59 w 74"/>
                              <a:gd name="T75" fmla="*/ 84 h 102"/>
                              <a:gd name="T76" fmla="*/ 65 w 74"/>
                              <a:gd name="T77" fmla="*/ 80 h 102"/>
                              <a:gd name="T78" fmla="*/ 70 w 74"/>
                              <a:gd name="T79" fmla="*/ 76 h 102"/>
                              <a:gd name="T80" fmla="*/ 72 w 74"/>
                              <a:gd name="T81" fmla="*/ 76 h 102"/>
                              <a:gd name="T82" fmla="*/ 73 w 74"/>
                              <a:gd name="T83" fmla="*/ 76 h 102"/>
                              <a:gd name="T84" fmla="*/ 74 w 74"/>
                              <a:gd name="T85" fmla="*/ 79 h 102"/>
                              <a:gd name="T86" fmla="*/ 74 w 74"/>
                              <a:gd name="T87" fmla="*/ 83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74" h="102">
                                <a:moveTo>
                                  <a:pt x="74" y="84"/>
                                </a:moveTo>
                                <a:lnTo>
                                  <a:pt x="74" y="85"/>
                                </a:lnTo>
                                <a:lnTo>
                                  <a:pt x="74" y="87"/>
                                </a:lnTo>
                                <a:lnTo>
                                  <a:pt x="74" y="89"/>
                                </a:lnTo>
                                <a:lnTo>
                                  <a:pt x="74" y="89"/>
                                </a:lnTo>
                                <a:lnTo>
                                  <a:pt x="74" y="90"/>
                                </a:lnTo>
                                <a:lnTo>
                                  <a:pt x="73" y="91"/>
                                </a:lnTo>
                                <a:lnTo>
                                  <a:pt x="73" y="91"/>
                                </a:lnTo>
                                <a:lnTo>
                                  <a:pt x="72" y="92"/>
                                </a:lnTo>
                                <a:lnTo>
                                  <a:pt x="70" y="94"/>
                                </a:lnTo>
                                <a:lnTo>
                                  <a:pt x="67" y="96"/>
                                </a:lnTo>
                                <a:lnTo>
                                  <a:pt x="64" y="97"/>
                                </a:lnTo>
                                <a:lnTo>
                                  <a:pt x="61" y="100"/>
                                </a:lnTo>
                                <a:lnTo>
                                  <a:pt x="56" y="101"/>
                                </a:lnTo>
                                <a:lnTo>
                                  <a:pt x="52" y="102"/>
                                </a:lnTo>
                                <a:lnTo>
                                  <a:pt x="47" y="102"/>
                                </a:lnTo>
                                <a:lnTo>
                                  <a:pt x="42" y="102"/>
                                </a:lnTo>
                                <a:lnTo>
                                  <a:pt x="32" y="102"/>
                                </a:lnTo>
                                <a:lnTo>
                                  <a:pt x="24" y="100"/>
                                </a:lnTo>
                                <a:lnTo>
                                  <a:pt x="16" y="96"/>
                                </a:lnTo>
                                <a:lnTo>
                                  <a:pt x="11" y="90"/>
                                </a:lnTo>
                                <a:lnTo>
                                  <a:pt x="6" y="83"/>
                                </a:lnTo>
                                <a:lnTo>
                                  <a:pt x="3" y="74"/>
                                </a:lnTo>
                                <a:lnTo>
                                  <a:pt x="0" y="64"/>
                                </a:lnTo>
                                <a:lnTo>
                                  <a:pt x="0" y="53"/>
                                </a:lnTo>
                                <a:lnTo>
                                  <a:pt x="0" y="39"/>
                                </a:lnTo>
                                <a:lnTo>
                                  <a:pt x="4" y="28"/>
                                </a:lnTo>
                                <a:lnTo>
                                  <a:pt x="8" y="20"/>
                                </a:lnTo>
                                <a:lnTo>
                                  <a:pt x="12" y="12"/>
                                </a:lnTo>
                                <a:lnTo>
                                  <a:pt x="19" y="6"/>
                                </a:lnTo>
                                <a:lnTo>
                                  <a:pt x="26" y="3"/>
                                </a:lnTo>
                                <a:lnTo>
                                  <a:pt x="35" y="0"/>
                                </a:lnTo>
                                <a:lnTo>
                                  <a:pt x="45" y="0"/>
                                </a:lnTo>
                                <a:lnTo>
                                  <a:pt x="48" y="0"/>
                                </a:lnTo>
                                <a:lnTo>
                                  <a:pt x="53" y="0"/>
                                </a:lnTo>
                                <a:lnTo>
                                  <a:pt x="57" y="1"/>
                                </a:lnTo>
                                <a:lnTo>
                                  <a:pt x="61" y="3"/>
                                </a:lnTo>
                                <a:lnTo>
                                  <a:pt x="64" y="4"/>
                                </a:lnTo>
                                <a:lnTo>
                                  <a:pt x="67" y="6"/>
                                </a:lnTo>
                                <a:lnTo>
                                  <a:pt x="69" y="7"/>
                                </a:lnTo>
                                <a:lnTo>
                                  <a:pt x="70" y="9"/>
                                </a:lnTo>
                                <a:lnTo>
                                  <a:pt x="72" y="10"/>
                                </a:lnTo>
                                <a:lnTo>
                                  <a:pt x="73" y="11"/>
                                </a:lnTo>
                                <a:lnTo>
                                  <a:pt x="73" y="11"/>
                                </a:lnTo>
                                <a:lnTo>
                                  <a:pt x="73" y="12"/>
                                </a:lnTo>
                                <a:lnTo>
                                  <a:pt x="74" y="14"/>
                                </a:lnTo>
                                <a:lnTo>
                                  <a:pt x="74" y="15"/>
                                </a:lnTo>
                                <a:lnTo>
                                  <a:pt x="74" y="16"/>
                                </a:lnTo>
                                <a:lnTo>
                                  <a:pt x="74" y="19"/>
                                </a:lnTo>
                                <a:lnTo>
                                  <a:pt x="74" y="22"/>
                                </a:lnTo>
                                <a:lnTo>
                                  <a:pt x="73" y="23"/>
                                </a:lnTo>
                                <a:lnTo>
                                  <a:pt x="72" y="25"/>
                                </a:lnTo>
                                <a:lnTo>
                                  <a:pt x="70" y="25"/>
                                </a:lnTo>
                                <a:lnTo>
                                  <a:pt x="69" y="25"/>
                                </a:lnTo>
                                <a:lnTo>
                                  <a:pt x="67" y="23"/>
                                </a:lnTo>
                                <a:lnTo>
                                  <a:pt x="64" y="22"/>
                                </a:lnTo>
                                <a:lnTo>
                                  <a:pt x="62" y="20"/>
                                </a:lnTo>
                                <a:lnTo>
                                  <a:pt x="58" y="17"/>
                                </a:lnTo>
                                <a:lnTo>
                                  <a:pt x="54" y="16"/>
                                </a:lnTo>
                                <a:lnTo>
                                  <a:pt x="49" y="15"/>
                                </a:lnTo>
                                <a:lnTo>
                                  <a:pt x="43" y="14"/>
                                </a:lnTo>
                                <a:lnTo>
                                  <a:pt x="32" y="16"/>
                                </a:lnTo>
                                <a:lnTo>
                                  <a:pt x="25" y="23"/>
                                </a:lnTo>
                                <a:lnTo>
                                  <a:pt x="19" y="35"/>
                                </a:lnTo>
                                <a:lnTo>
                                  <a:pt x="19" y="52"/>
                                </a:lnTo>
                                <a:lnTo>
                                  <a:pt x="19" y="60"/>
                                </a:lnTo>
                                <a:lnTo>
                                  <a:pt x="20" y="68"/>
                                </a:lnTo>
                                <a:lnTo>
                                  <a:pt x="22" y="74"/>
                                </a:lnTo>
                                <a:lnTo>
                                  <a:pt x="25" y="79"/>
                                </a:lnTo>
                                <a:lnTo>
                                  <a:pt x="28" y="83"/>
                                </a:lnTo>
                                <a:lnTo>
                                  <a:pt x="33" y="86"/>
                                </a:lnTo>
                                <a:lnTo>
                                  <a:pt x="38" y="87"/>
                                </a:lnTo>
                                <a:lnTo>
                                  <a:pt x="45" y="87"/>
                                </a:lnTo>
                                <a:lnTo>
                                  <a:pt x="49" y="87"/>
                                </a:lnTo>
                                <a:lnTo>
                                  <a:pt x="54" y="86"/>
                                </a:lnTo>
                                <a:lnTo>
                                  <a:pt x="59" y="84"/>
                                </a:lnTo>
                                <a:lnTo>
                                  <a:pt x="62" y="83"/>
                                </a:lnTo>
                                <a:lnTo>
                                  <a:pt x="65" y="80"/>
                                </a:lnTo>
                                <a:lnTo>
                                  <a:pt x="68" y="78"/>
                                </a:lnTo>
                                <a:lnTo>
                                  <a:pt x="70" y="76"/>
                                </a:lnTo>
                                <a:lnTo>
                                  <a:pt x="72" y="76"/>
                                </a:lnTo>
                                <a:lnTo>
                                  <a:pt x="72" y="76"/>
                                </a:lnTo>
                                <a:lnTo>
                                  <a:pt x="73" y="76"/>
                                </a:lnTo>
                                <a:lnTo>
                                  <a:pt x="73" y="76"/>
                                </a:lnTo>
                                <a:lnTo>
                                  <a:pt x="74" y="78"/>
                                </a:lnTo>
                                <a:lnTo>
                                  <a:pt x="74" y="79"/>
                                </a:lnTo>
                                <a:lnTo>
                                  <a:pt x="74" y="80"/>
                                </a:lnTo>
                                <a:lnTo>
                                  <a:pt x="74" y="83"/>
                                </a:lnTo>
                                <a:lnTo>
                                  <a:pt x="74" y="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63" name="Freeform 829"/>
                        <wps:cNvSpPr>
                          <a:spLocks noEditPoints="1"/>
                        </wps:cNvSpPr>
                        <wps:spPr bwMode="auto">
                          <a:xfrm>
                            <a:off x="2862263" y="2405063"/>
                            <a:ext cx="41275" cy="53975"/>
                          </a:xfrm>
                          <a:custGeom>
                            <a:avLst/>
                            <a:gdLst>
                              <a:gd name="T0" fmla="*/ 77 w 77"/>
                              <a:gd name="T1" fmla="*/ 100 h 102"/>
                              <a:gd name="T2" fmla="*/ 76 w 77"/>
                              <a:gd name="T3" fmla="*/ 101 h 102"/>
                              <a:gd name="T4" fmla="*/ 73 w 77"/>
                              <a:gd name="T5" fmla="*/ 101 h 102"/>
                              <a:gd name="T6" fmla="*/ 68 w 77"/>
                              <a:gd name="T7" fmla="*/ 101 h 102"/>
                              <a:gd name="T8" fmla="*/ 64 w 77"/>
                              <a:gd name="T9" fmla="*/ 101 h 102"/>
                              <a:gd name="T10" fmla="*/ 63 w 77"/>
                              <a:gd name="T11" fmla="*/ 100 h 102"/>
                              <a:gd name="T12" fmla="*/ 63 w 77"/>
                              <a:gd name="T13" fmla="*/ 89 h 102"/>
                              <a:gd name="T14" fmla="*/ 49 w 77"/>
                              <a:gd name="T15" fmla="*/ 99 h 102"/>
                              <a:gd name="T16" fmla="*/ 33 w 77"/>
                              <a:gd name="T17" fmla="*/ 102 h 102"/>
                              <a:gd name="T18" fmla="*/ 20 w 77"/>
                              <a:gd name="T19" fmla="*/ 101 h 102"/>
                              <a:gd name="T20" fmla="*/ 10 w 77"/>
                              <a:gd name="T21" fmla="*/ 95 h 102"/>
                              <a:gd name="T22" fmla="*/ 2 w 77"/>
                              <a:gd name="T23" fmla="*/ 86 h 102"/>
                              <a:gd name="T24" fmla="*/ 0 w 77"/>
                              <a:gd name="T25" fmla="*/ 74 h 102"/>
                              <a:gd name="T26" fmla="*/ 4 w 77"/>
                              <a:gd name="T27" fmla="*/ 60 h 102"/>
                              <a:gd name="T28" fmla="*/ 13 w 77"/>
                              <a:gd name="T29" fmla="*/ 51 h 102"/>
                              <a:gd name="T30" fmla="*/ 28 w 77"/>
                              <a:gd name="T31" fmla="*/ 44 h 102"/>
                              <a:gd name="T32" fmla="*/ 48 w 77"/>
                              <a:gd name="T33" fmla="*/ 43 h 102"/>
                              <a:gd name="T34" fmla="*/ 60 w 77"/>
                              <a:gd name="T35" fmla="*/ 36 h 102"/>
                              <a:gd name="T36" fmla="*/ 59 w 77"/>
                              <a:gd name="T37" fmla="*/ 26 h 102"/>
                              <a:gd name="T38" fmla="*/ 55 w 77"/>
                              <a:gd name="T39" fmla="*/ 20 h 102"/>
                              <a:gd name="T40" fmla="*/ 49 w 77"/>
                              <a:gd name="T41" fmla="*/ 15 h 102"/>
                              <a:gd name="T42" fmla="*/ 39 w 77"/>
                              <a:gd name="T43" fmla="*/ 14 h 102"/>
                              <a:gd name="T44" fmla="*/ 27 w 77"/>
                              <a:gd name="T45" fmla="*/ 15 h 102"/>
                              <a:gd name="T46" fmla="*/ 18 w 77"/>
                              <a:gd name="T47" fmla="*/ 19 h 102"/>
                              <a:gd name="T48" fmla="*/ 12 w 77"/>
                              <a:gd name="T49" fmla="*/ 22 h 102"/>
                              <a:gd name="T50" fmla="*/ 8 w 77"/>
                              <a:gd name="T51" fmla="*/ 23 h 102"/>
                              <a:gd name="T52" fmla="*/ 7 w 77"/>
                              <a:gd name="T53" fmla="*/ 23 h 102"/>
                              <a:gd name="T54" fmla="*/ 6 w 77"/>
                              <a:gd name="T55" fmla="*/ 21 h 102"/>
                              <a:gd name="T56" fmla="*/ 5 w 77"/>
                              <a:gd name="T57" fmla="*/ 20 h 102"/>
                              <a:gd name="T58" fmla="*/ 5 w 77"/>
                              <a:gd name="T59" fmla="*/ 16 h 102"/>
                              <a:gd name="T60" fmla="*/ 5 w 77"/>
                              <a:gd name="T61" fmla="*/ 12 h 102"/>
                              <a:gd name="T62" fmla="*/ 7 w 77"/>
                              <a:gd name="T63" fmla="*/ 10 h 102"/>
                              <a:gd name="T64" fmla="*/ 12 w 77"/>
                              <a:gd name="T65" fmla="*/ 6 h 102"/>
                              <a:gd name="T66" fmla="*/ 20 w 77"/>
                              <a:gd name="T67" fmla="*/ 3 h 102"/>
                              <a:gd name="T68" fmla="*/ 29 w 77"/>
                              <a:gd name="T69" fmla="*/ 0 h 102"/>
                              <a:gd name="T70" fmla="*/ 40 w 77"/>
                              <a:gd name="T71" fmla="*/ 0 h 102"/>
                              <a:gd name="T72" fmla="*/ 58 w 77"/>
                              <a:gd name="T73" fmla="*/ 1 h 102"/>
                              <a:gd name="T74" fmla="*/ 69 w 77"/>
                              <a:gd name="T75" fmla="*/ 9 h 102"/>
                              <a:gd name="T76" fmla="*/ 75 w 77"/>
                              <a:gd name="T77" fmla="*/ 20 h 102"/>
                              <a:gd name="T78" fmla="*/ 77 w 77"/>
                              <a:gd name="T79" fmla="*/ 35 h 102"/>
                              <a:gd name="T80" fmla="*/ 60 w 77"/>
                              <a:gd name="T81" fmla="*/ 55 h 102"/>
                              <a:gd name="T82" fmla="*/ 39 w 77"/>
                              <a:gd name="T83" fmla="*/ 55 h 102"/>
                              <a:gd name="T84" fmla="*/ 28 w 77"/>
                              <a:gd name="T85" fmla="*/ 58 h 102"/>
                              <a:gd name="T86" fmla="*/ 22 w 77"/>
                              <a:gd name="T87" fmla="*/ 63 h 102"/>
                              <a:gd name="T88" fmla="*/ 18 w 77"/>
                              <a:gd name="T89" fmla="*/ 69 h 102"/>
                              <a:gd name="T90" fmla="*/ 18 w 77"/>
                              <a:gd name="T91" fmla="*/ 80 h 102"/>
                              <a:gd name="T92" fmla="*/ 28 w 77"/>
                              <a:gd name="T93" fmla="*/ 89 h 102"/>
                              <a:gd name="T94" fmla="*/ 42 w 77"/>
                              <a:gd name="T95" fmla="*/ 89 h 102"/>
                              <a:gd name="T96" fmla="*/ 54 w 77"/>
                              <a:gd name="T97" fmla="*/ 81 h 102"/>
                              <a:gd name="T98" fmla="*/ 60 w 77"/>
                              <a:gd name="T99" fmla="*/ 55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77" h="102">
                                <a:moveTo>
                                  <a:pt x="77" y="99"/>
                                </a:moveTo>
                                <a:lnTo>
                                  <a:pt x="77" y="100"/>
                                </a:lnTo>
                                <a:lnTo>
                                  <a:pt x="76" y="100"/>
                                </a:lnTo>
                                <a:lnTo>
                                  <a:pt x="76" y="101"/>
                                </a:lnTo>
                                <a:lnTo>
                                  <a:pt x="74" y="101"/>
                                </a:lnTo>
                                <a:lnTo>
                                  <a:pt x="73" y="101"/>
                                </a:lnTo>
                                <a:lnTo>
                                  <a:pt x="70" y="101"/>
                                </a:lnTo>
                                <a:lnTo>
                                  <a:pt x="68" y="101"/>
                                </a:lnTo>
                                <a:lnTo>
                                  <a:pt x="65" y="101"/>
                                </a:lnTo>
                                <a:lnTo>
                                  <a:pt x="64" y="101"/>
                                </a:lnTo>
                                <a:lnTo>
                                  <a:pt x="64" y="100"/>
                                </a:lnTo>
                                <a:lnTo>
                                  <a:pt x="63" y="100"/>
                                </a:lnTo>
                                <a:lnTo>
                                  <a:pt x="63" y="99"/>
                                </a:lnTo>
                                <a:lnTo>
                                  <a:pt x="63" y="89"/>
                                </a:lnTo>
                                <a:lnTo>
                                  <a:pt x="56" y="95"/>
                                </a:lnTo>
                                <a:lnTo>
                                  <a:pt x="49" y="99"/>
                                </a:lnTo>
                                <a:lnTo>
                                  <a:pt x="42" y="102"/>
                                </a:lnTo>
                                <a:lnTo>
                                  <a:pt x="33" y="102"/>
                                </a:lnTo>
                                <a:lnTo>
                                  <a:pt x="26" y="102"/>
                                </a:lnTo>
                                <a:lnTo>
                                  <a:pt x="20" y="101"/>
                                </a:lnTo>
                                <a:lnTo>
                                  <a:pt x="13" y="99"/>
                                </a:lnTo>
                                <a:lnTo>
                                  <a:pt x="10" y="95"/>
                                </a:lnTo>
                                <a:lnTo>
                                  <a:pt x="5" y="91"/>
                                </a:lnTo>
                                <a:lnTo>
                                  <a:pt x="2" y="86"/>
                                </a:lnTo>
                                <a:lnTo>
                                  <a:pt x="1" y="81"/>
                                </a:lnTo>
                                <a:lnTo>
                                  <a:pt x="0" y="74"/>
                                </a:lnTo>
                                <a:lnTo>
                                  <a:pt x="1" y="67"/>
                                </a:lnTo>
                                <a:lnTo>
                                  <a:pt x="4" y="60"/>
                                </a:lnTo>
                                <a:lnTo>
                                  <a:pt x="7" y="55"/>
                                </a:lnTo>
                                <a:lnTo>
                                  <a:pt x="13" y="51"/>
                                </a:lnTo>
                                <a:lnTo>
                                  <a:pt x="20" y="47"/>
                                </a:lnTo>
                                <a:lnTo>
                                  <a:pt x="28" y="44"/>
                                </a:lnTo>
                                <a:lnTo>
                                  <a:pt x="37" y="43"/>
                                </a:lnTo>
                                <a:lnTo>
                                  <a:pt x="48" y="43"/>
                                </a:lnTo>
                                <a:lnTo>
                                  <a:pt x="60" y="43"/>
                                </a:lnTo>
                                <a:lnTo>
                                  <a:pt x="60" y="36"/>
                                </a:lnTo>
                                <a:lnTo>
                                  <a:pt x="60" y="31"/>
                                </a:lnTo>
                                <a:lnTo>
                                  <a:pt x="59" y="26"/>
                                </a:lnTo>
                                <a:lnTo>
                                  <a:pt x="58" y="22"/>
                                </a:lnTo>
                                <a:lnTo>
                                  <a:pt x="55" y="20"/>
                                </a:lnTo>
                                <a:lnTo>
                                  <a:pt x="53" y="16"/>
                                </a:lnTo>
                                <a:lnTo>
                                  <a:pt x="49" y="15"/>
                                </a:lnTo>
                                <a:lnTo>
                                  <a:pt x="44" y="14"/>
                                </a:lnTo>
                                <a:lnTo>
                                  <a:pt x="39" y="14"/>
                                </a:lnTo>
                                <a:lnTo>
                                  <a:pt x="33" y="14"/>
                                </a:lnTo>
                                <a:lnTo>
                                  <a:pt x="27" y="15"/>
                                </a:lnTo>
                                <a:lnTo>
                                  <a:pt x="22" y="16"/>
                                </a:lnTo>
                                <a:lnTo>
                                  <a:pt x="18" y="19"/>
                                </a:lnTo>
                                <a:lnTo>
                                  <a:pt x="15" y="20"/>
                                </a:lnTo>
                                <a:lnTo>
                                  <a:pt x="12" y="22"/>
                                </a:lnTo>
                                <a:lnTo>
                                  <a:pt x="10" y="23"/>
                                </a:lnTo>
                                <a:lnTo>
                                  <a:pt x="8" y="23"/>
                                </a:lnTo>
                                <a:lnTo>
                                  <a:pt x="7" y="23"/>
                                </a:lnTo>
                                <a:lnTo>
                                  <a:pt x="7" y="23"/>
                                </a:lnTo>
                                <a:lnTo>
                                  <a:pt x="6" y="22"/>
                                </a:lnTo>
                                <a:lnTo>
                                  <a:pt x="6" y="21"/>
                                </a:lnTo>
                                <a:lnTo>
                                  <a:pt x="5" y="21"/>
                                </a:lnTo>
                                <a:lnTo>
                                  <a:pt x="5" y="20"/>
                                </a:lnTo>
                                <a:lnTo>
                                  <a:pt x="5" y="19"/>
                                </a:lnTo>
                                <a:lnTo>
                                  <a:pt x="5" y="16"/>
                                </a:lnTo>
                                <a:lnTo>
                                  <a:pt x="5" y="14"/>
                                </a:lnTo>
                                <a:lnTo>
                                  <a:pt x="5" y="12"/>
                                </a:lnTo>
                                <a:lnTo>
                                  <a:pt x="6" y="11"/>
                                </a:lnTo>
                                <a:lnTo>
                                  <a:pt x="7" y="10"/>
                                </a:lnTo>
                                <a:lnTo>
                                  <a:pt x="8" y="9"/>
                                </a:lnTo>
                                <a:lnTo>
                                  <a:pt x="12" y="6"/>
                                </a:lnTo>
                                <a:lnTo>
                                  <a:pt x="16" y="5"/>
                                </a:lnTo>
                                <a:lnTo>
                                  <a:pt x="20" y="3"/>
                                </a:lnTo>
                                <a:lnTo>
                                  <a:pt x="24" y="1"/>
                                </a:lnTo>
                                <a:lnTo>
                                  <a:pt x="29" y="0"/>
                                </a:lnTo>
                                <a:lnTo>
                                  <a:pt x="36" y="0"/>
                                </a:lnTo>
                                <a:lnTo>
                                  <a:pt x="40" y="0"/>
                                </a:lnTo>
                                <a:lnTo>
                                  <a:pt x="50" y="0"/>
                                </a:lnTo>
                                <a:lnTo>
                                  <a:pt x="58" y="1"/>
                                </a:lnTo>
                                <a:lnTo>
                                  <a:pt x="64" y="5"/>
                                </a:lnTo>
                                <a:lnTo>
                                  <a:pt x="69" y="9"/>
                                </a:lnTo>
                                <a:lnTo>
                                  <a:pt x="73" y="14"/>
                                </a:lnTo>
                                <a:lnTo>
                                  <a:pt x="75" y="20"/>
                                </a:lnTo>
                                <a:lnTo>
                                  <a:pt x="77" y="27"/>
                                </a:lnTo>
                                <a:lnTo>
                                  <a:pt x="77" y="35"/>
                                </a:lnTo>
                                <a:lnTo>
                                  <a:pt x="77" y="99"/>
                                </a:lnTo>
                                <a:close/>
                                <a:moveTo>
                                  <a:pt x="60" y="55"/>
                                </a:moveTo>
                                <a:lnTo>
                                  <a:pt x="45" y="55"/>
                                </a:lnTo>
                                <a:lnTo>
                                  <a:pt x="39" y="55"/>
                                </a:lnTo>
                                <a:lnTo>
                                  <a:pt x="33" y="57"/>
                                </a:lnTo>
                                <a:lnTo>
                                  <a:pt x="28" y="58"/>
                                </a:lnTo>
                                <a:lnTo>
                                  <a:pt x="24" y="60"/>
                                </a:lnTo>
                                <a:lnTo>
                                  <a:pt x="22" y="63"/>
                                </a:lnTo>
                                <a:lnTo>
                                  <a:pt x="20" y="65"/>
                                </a:lnTo>
                                <a:lnTo>
                                  <a:pt x="18" y="69"/>
                                </a:lnTo>
                                <a:lnTo>
                                  <a:pt x="18" y="74"/>
                                </a:lnTo>
                                <a:lnTo>
                                  <a:pt x="18" y="80"/>
                                </a:lnTo>
                                <a:lnTo>
                                  <a:pt x="22" y="85"/>
                                </a:lnTo>
                                <a:lnTo>
                                  <a:pt x="28" y="89"/>
                                </a:lnTo>
                                <a:lnTo>
                                  <a:pt x="36" y="90"/>
                                </a:lnTo>
                                <a:lnTo>
                                  <a:pt x="42" y="89"/>
                                </a:lnTo>
                                <a:lnTo>
                                  <a:pt x="48" y="86"/>
                                </a:lnTo>
                                <a:lnTo>
                                  <a:pt x="54" y="81"/>
                                </a:lnTo>
                                <a:lnTo>
                                  <a:pt x="60" y="75"/>
                                </a:lnTo>
                                <a:lnTo>
                                  <a:pt x="60" y="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64" name="Freeform 830"/>
                        <wps:cNvSpPr>
                          <a:spLocks/>
                        </wps:cNvSpPr>
                        <wps:spPr bwMode="auto">
                          <a:xfrm>
                            <a:off x="2919413" y="2405063"/>
                            <a:ext cx="30163" cy="53975"/>
                          </a:xfrm>
                          <a:custGeom>
                            <a:avLst/>
                            <a:gdLst>
                              <a:gd name="T0" fmla="*/ 55 w 55"/>
                              <a:gd name="T1" fmla="*/ 12 h 101"/>
                              <a:gd name="T2" fmla="*/ 55 w 55"/>
                              <a:gd name="T3" fmla="*/ 16 h 101"/>
                              <a:gd name="T4" fmla="*/ 55 w 55"/>
                              <a:gd name="T5" fmla="*/ 17 h 101"/>
                              <a:gd name="T6" fmla="*/ 53 w 55"/>
                              <a:gd name="T7" fmla="*/ 19 h 101"/>
                              <a:gd name="T8" fmla="*/ 51 w 55"/>
                              <a:gd name="T9" fmla="*/ 19 h 101"/>
                              <a:gd name="T10" fmla="*/ 48 w 55"/>
                              <a:gd name="T11" fmla="*/ 17 h 101"/>
                              <a:gd name="T12" fmla="*/ 46 w 55"/>
                              <a:gd name="T13" fmla="*/ 17 h 101"/>
                              <a:gd name="T14" fmla="*/ 42 w 55"/>
                              <a:gd name="T15" fmla="*/ 16 h 101"/>
                              <a:gd name="T16" fmla="*/ 37 w 55"/>
                              <a:gd name="T17" fmla="*/ 16 h 101"/>
                              <a:gd name="T18" fmla="*/ 32 w 55"/>
                              <a:gd name="T19" fmla="*/ 19 h 101"/>
                              <a:gd name="T20" fmla="*/ 26 w 55"/>
                              <a:gd name="T21" fmla="*/ 23 h 101"/>
                              <a:gd name="T22" fmla="*/ 21 w 55"/>
                              <a:gd name="T23" fmla="*/ 31 h 101"/>
                              <a:gd name="T24" fmla="*/ 18 w 55"/>
                              <a:gd name="T25" fmla="*/ 99 h 101"/>
                              <a:gd name="T26" fmla="*/ 16 w 55"/>
                              <a:gd name="T27" fmla="*/ 100 h 101"/>
                              <a:gd name="T28" fmla="*/ 15 w 55"/>
                              <a:gd name="T29" fmla="*/ 101 h 101"/>
                              <a:gd name="T30" fmla="*/ 13 w 55"/>
                              <a:gd name="T31" fmla="*/ 101 h 101"/>
                              <a:gd name="T32" fmla="*/ 9 w 55"/>
                              <a:gd name="T33" fmla="*/ 101 h 101"/>
                              <a:gd name="T34" fmla="*/ 4 w 55"/>
                              <a:gd name="T35" fmla="*/ 101 h 101"/>
                              <a:gd name="T36" fmla="*/ 2 w 55"/>
                              <a:gd name="T37" fmla="*/ 101 h 101"/>
                              <a:gd name="T38" fmla="*/ 0 w 55"/>
                              <a:gd name="T39" fmla="*/ 100 h 101"/>
                              <a:gd name="T40" fmla="*/ 0 w 55"/>
                              <a:gd name="T41" fmla="*/ 99 h 101"/>
                              <a:gd name="T42" fmla="*/ 0 w 55"/>
                              <a:gd name="T43" fmla="*/ 4 h 101"/>
                              <a:gd name="T44" fmla="*/ 0 w 55"/>
                              <a:gd name="T45" fmla="*/ 3 h 101"/>
                              <a:gd name="T46" fmla="*/ 3 w 55"/>
                              <a:gd name="T47" fmla="*/ 1 h 101"/>
                              <a:gd name="T48" fmla="*/ 5 w 55"/>
                              <a:gd name="T49" fmla="*/ 1 h 101"/>
                              <a:gd name="T50" fmla="*/ 10 w 55"/>
                              <a:gd name="T51" fmla="*/ 1 h 101"/>
                              <a:gd name="T52" fmla="*/ 13 w 55"/>
                              <a:gd name="T53" fmla="*/ 1 h 101"/>
                              <a:gd name="T54" fmla="*/ 15 w 55"/>
                              <a:gd name="T55" fmla="*/ 3 h 101"/>
                              <a:gd name="T56" fmla="*/ 15 w 55"/>
                              <a:gd name="T57" fmla="*/ 4 h 101"/>
                              <a:gd name="T58" fmla="*/ 15 w 55"/>
                              <a:gd name="T59" fmla="*/ 19 h 101"/>
                              <a:gd name="T60" fmla="*/ 23 w 55"/>
                              <a:gd name="T61" fmla="*/ 9 h 101"/>
                              <a:gd name="T62" fmla="*/ 29 w 55"/>
                              <a:gd name="T63" fmla="*/ 4 h 101"/>
                              <a:gd name="T64" fmla="*/ 35 w 55"/>
                              <a:gd name="T65" fmla="*/ 0 h 101"/>
                              <a:gd name="T66" fmla="*/ 41 w 55"/>
                              <a:gd name="T67" fmla="*/ 0 h 101"/>
                              <a:gd name="T68" fmla="*/ 45 w 55"/>
                              <a:gd name="T69" fmla="*/ 0 h 101"/>
                              <a:gd name="T70" fmla="*/ 48 w 55"/>
                              <a:gd name="T71" fmla="*/ 0 h 101"/>
                              <a:gd name="T72" fmla="*/ 51 w 55"/>
                              <a:gd name="T73" fmla="*/ 1 h 101"/>
                              <a:gd name="T74" fmla="*/ 53 w 55"/>
                              <a:gd name="T75" fmla="*/ 3 h 101"/>
                              <a:gd name="T76" fmla="*/ 55 w 55"/>
                              <a:gd name="T77" fmla="*/ 4 h 101"/>
                              <a:gd name="T78" fmla="*/ 55 w 55"/>
                              <a:gd name="T79" fmla="*/ 5 h 101"/>
                              <a:gd name="T80" fmla="*/ 55 w 55"/>
                              <a:gd name="T81" fmla="*/ 6 h 101"/>
                              <a:gd name="T82" fmla="*/ 55 w 55"/>
                              <a:gd name="T83" fmla="*/ 10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5" h="101">
                                <a:moveTo>
                                  <a:pt x="55" y="10"/>
                                </a:moveTo>
                                <a:lnTo>
                                  <a:pt x="55" y="12"/>
                                </a:lnTo>
                                <a:lnTo>
                                  <a:pt x="55" y="15"/>
                                </a:lnTo>
                                <a:lnTo>
                                  <a:pt x="55" y="16"/>
                                </a:lnTo>
                                <a:lnTo>
                                  <a:pt x="55" y="17"/>
                                </a:lnTo>
                                <a:lnTo>
                                  <a:pt x="55" y="17"/>
                                </a:lnTo>
                                <a:lnTo>
                                  <a:pt x="53" y="19"/>
                                </a:lnTo>
                                <a:lnTo>
                                  <a:pt x="53" y="19"/>
                                </a:lnTo>
                                <a:lnTo>
                                  <a:pt x="52" y="19"/>
                                </a:lnTo>
                                <a:lnTo>
                                  <a:pt x="51" y="19"/>
                                </a:lnTo>
                                <a:lnTo>
                                  <a:pt x="50" y="19"/>
                                </a:lnTo>
                                <a:lnTo>
                                  <a:pt x="48" y="17"/>
                                </a:lnTo>
                                <a:lnTo>
                                  <a:pt x="47" y="17"/>
                                </a:lnTo>
                                <a:lnTo>
                                  <a:pt x="46" y="17"/>
                                </a:lnTo>
                                <a:lnTo>
                                  <a:pt x="45" y="16"/>
                                </a:lnTo>
                                <a:lnTo>
                                  <a:pt x="42" y="16"/>
                                </a:lnTo>
                                <a:lnTo>
                                  <a:pt x="40" y="16"/>
                                </a:lnTo>
                                <a:lnTo>
                                  <a:pt x="37" y="16"/>
                                </a:lnTo>
                                <a:lnTo>
                                  <a:pt x="35" y="17"/>
                                </a:lnTo>
                                <a:lnTo>
                                  <a:pt x="32" y="19"/>
                                </a:lnTo>
                                <a:lnTo>
                                  <a:pt x="30" y="20"/>
                                </a:lnTo>
                                <a:lnTo>
                                  <a:pt x="26" y="23"/>
                                </a:lnTo>
                                <a:lnTo>
                                  <a:pt x="24" y="27"/>
                                </a:lnTo>
                                <a:lnTo>
                                  <a:pt x="21" y="31"/>
                                </a:lnTo>
                                <a:lnTo>
                                  <a:pt x="18" y="37"/>
                                </a:lnTo>
                                <a:lnTo>
                                  <a:pt x="18" y="99"/>
                                </a:lnTo>
                                <a:lnTo>
                                  <a:pt x="18" y="99"/>
                                </a:lnTo>
                                <a:lnTo>
                                  <a:pt x="16" y="100"/>
                                </a:lnTo>
                                <a:lnTo>
                                  <a:pt x="16" y="100"/>
                                </a:lnTo>
                                <a:lnTo>
                                  <a:pt x="15" y="101"/>
                                </a:lnTo>
                                <a:lnTo>
                                  <a:pt x="14" y="101"/>
                                </a:lnTo>
                                <a:lnTo>
                                  <a:pt x="13" y="101"/>
                                </a:lnTo>
                                <a:lnTo>
                                  <a:pt x="12" y="101"/>
                                </a:lnTo>
                                <a:lnTo>
                                  <a:pt x="9" y="101"/>
                                </a:lnTo>
                                <a:lnTo>
                                  <a:pt x="7" y="101"/>
                                </a:lnTo>
                                <a:lnTo>
                                  <a:pt x="4" y="101"/>
                                </a:lnTo>
                                <a:lnTo>
                                  <a:pt x="3" y="101"/>
                                </a:lnTo>
                                <a:lnTo>
                                  <a:pt x="2" y="101"/>
                                </a:lnTo>
                                <a:lnTo>
                                  <a:pt x="0" y="100"/>
                                </a:lnTo>
                                <a:lnTo>
                                  <a:pt x="0" y="100"/>
                                </a:lnTo>
                                <a:lnTo>
                                  <a:pt x="0" y="99"/>
                                </a:lnTo>
                                <a:lnTo>
                                  <a:pt x="0" y="99"/>
                                </a:lnTo>
                                <a:lnTo>
                                  <a:pt x="0" y="4"/>
                                </a:lnTo>
                                <a:lnTo>
                                  <a:pt x="0" y="4"/>
                                </a:lnTo>
                                <a:lnTo>
                                  <a:pt x="0" y="3"/>
                                </a:lnTo>
                                <a:lnTo>
                                  <a:pt x="0" y="3"/>
                                </a:lnTo>
                                <a:lnTo>
                                  <a:pt x="2" y="1"/>
                                </a:lnTo>
                                <a:lnTo>
                                  <a:pt x="3" y="1"/>
                                </a:lnTo>
                                <a:lnTo>
                                  <a:pt x="4" y="1"/>
                                </a:lnTo>
                                <a:lnTo>
                                  <a:pt x="5" y="1"/>
                                </a:lnTo>
                                <a:lnTo>
                                  <a:pt x="8" y="1"/>
                                </a:lnTo>
                                <a:lnTo>
                                  <a:pt x="10" y="1"/>
                                </a:lnTo>
                                <a:lnTo>
                                  <a:pt x="12" y="1"/>
                                </a:lnTo>
                                <a:lnTo>
                                  <a:pt x="13" y="1"/>
                                </a:lnTo>
                                <a:lnTo>
                                  <a:pt x="14" y="1"/>
                                </a:lnTo>
                                <a:lnTo>
                                  <a:pt x="15" y="3"/>
                                </a:lnTo>
                                <a:lnTo>
                                  <a:pt x="15" y="3"/>
                                </a:lnTo>
                                <a:lnTo>
                                  <a:pt x="15" y="4"/>
                                </a:lnTo>
                                <a:lnTo>
                                  <a:pt x="15" y="4"/>
                                </a:lnTo>
                                <a:lnTo>
                                  <a:pt x="15" y="19"/>
                                </a:lnTo>
                                <a:lnTo>
                                  <a:pt x="19" y="12"/>
                                </a:lnTo>
                                <a:lnTo>
                                  <a:pt x="23" y="9"/>
                                </a:lnTo>
                                <a:lnTo>
                                  <a:pt x="26" y="5"/>
                                </a:lnTo>
                                <a:lnTo>
                                  <a:pt x="29" y="4"/>
                                </a:lnTo>
                                <a:lnTo>
                                  <a:pt x="32" y="1"/>
                                </a:lnTo>
                                <a:lnTo>
                                  <a:pt x="35" y="0"/>
                                </a:lnTo>
                                <a:lnTo>
                                  <a:pt x="39" y="0"/>
                                </a:lnTo>
                                <a:lnTo>
                                  <a:pt x="41" y="0"/>
                                </a:lnTo>
                                <a:lnTo>
                                  <a:pt x="42" y="0"/>
                                </a:lnTo>
                                <a:lnTo>
                                  <a:pt x="45" y="0"/>
                                </a:lnTo>
                                <a:lnTo>
                                  <a:pt x="46" y="0"/>
                                </a:lnTo>
                                <a:lnTo>
                                  <a:pt x="48" y="0"/>
                                </a:lnTo>
                                <a:lnTo>
                                  <a:pt x="50" y="1"/>
                                </a:lnTo>
                                <a:lnTo>
                                  <a:pt x="51" y="1"/>
                                </a:lnTo>
                                <a:lnTo>
                                  <a:pt x="52" y="1"/>
                                </a:lnTo>
                                <a:lnTo>
                                  <a:pt x="53" y="3"/>
                                </a:lnTo>
                                <a:lnTo>
                                  <a:pt x="55" y="3"/>
                                </a:lnTo>
                                <a:lnTo>
                                  <a:pt x="55" y="4"/>
                                </a:lnTo>
                                <a:lnTo>
                                  <a:pt x="55" y="4"/>
                                </a:lnTo>
                                <a:lnTo>
                                  <a:pt x="55" y="5"/>
                                </a:lnTo>
                                <a:lnTo>
                                  <a:pt x="55" y="5"/>
                                </a:lnTo>
                                <a:lnTo>
                                  <a:pt x="55" y="6"/>
                                </a:lnTo>
                                <a:lnTo>
                                  <a:pt x="55" y="9"/>
                                </a:lnTo>
                                <a:lnTo>
                                  <a:pt x="55" y="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65" name="Freeform 831"/>
                        <wps:cNvSpPr>
                          <a:spLocks noEditPoints="1"/>
                        </wps:cNvSpPr>
                        <wps:spPr bwMode="auto">
                          <a:xfrm>
                            <a:off x="2959100" y="2382838"/>
                            <a:ext cx="46038" cy="76200"/>
                          </a:xfrm>
                          <a:custGeom>
                            <a:avLst/>
                            <a:gdLst>
                              <a:gd name="T0" fmla="*/ 87 w 88"/>
                              <a:gd name="T1" fmla="*/ 106 h 146"/>
                              <a:gd name="T2" fmla="*/ 82 w 88"/>
                              <a:gd name="T3" fmla="*/ 125 h 146"/>
                              <a:gd name="T4" fmla="*/ 72 w 88"/>
                              <a:gd name="T5" fmla="*/ 139 h 146"/>
                              <a:gd name="T6" fmla="*/ 56 w 88"/>
                              <a:gd name="T7" fmla="*/ 146 h 146"/>
                              <a:gd name="T8" fmla="*/ 42 w 88"/>
                              <a:gd name="T9" fmla="*/ 146 h 146"/>
                              <a:gd name="T10" fmla="*/ 35 w 88"/>
                              <a:gd name="T11" fmla="*/ 145 h 146"/>
                              <a:gd name="T12" fmla="*/ 27 w 88"/>
                              <a:gd name="T13" fmla="*/ 141 h 146"/>
                              <a:gd name="T14" fmla="*/ 20 w 88"/>
                              <a:gd name="T15" fmla="*/ 135 h 146"/>
                              <a:gd name="T16" fmla="*/ 16 w 88"/>
                              <a:gd name="T17" fmla="*/ 143 h 146"/>
                              <a:gd name="T18" fmla="*/ 15 w 88"/>
                              <a:gd name="T19" fmla="*/ 144 h 146"/>
                              <a:gd name="T20" fmla="*/ 14 w 88"/>
                              <a:gd name="T21" fmla="*/ 145 h 146"/>
                              <a:gd name="T22" fmla="*/ 11 w 88"/>
                              <a:gd name="T23" fmla="*/ 145 h 146"/>
                              <a:gd name="T24" fmla="*/ 8 w 88"/>
                              <a:gd name="T25" fmla="*/ 145 h 146"/>
                              <a:gd name="T26" fmla="*/ 5 w 88"/>
                              <a:gd name="T27" fmla="*/ 145 h 146"/>
                              <a:gd name="T28" fmla="*/ 3 w 88"/>
                              <a:gd name="T29" fmla="*/ 145 h 146"/>
                              <a:gd name="T30" fmla="*/ 2 w 88"/>
                              <a:gd name="T31" fmla="*/ 144 h 146"/>
                              <a:gd name="T32" fmla="*/ 0 w 88"/>
                              <a:gd name="T33" fmla="*/ 143 h 146"/>
                              <a:gd name="T34" fmla="*/ 0 w 88"/>
                              <a:gd name="T35" fmla="*/ 2 h 146"/>
                              <a:gd name="T36" fmla="*/ 2 w 88"/>
                              <a:gd name="T37" fmla="*/ 1 h 146"/>
                              <a:gd name="T38" fmla="*/ 4 w 88"/>
                              <a:gd name="T39" fmla="*/ 0 h 146"/>
                              <a:gd name="T40" fmla="*/ 7 w 88"/>
                              <a:gd name="T41" fmla="*/ 0 h 146"/>
                              <a:gd name="T42" fmla="*/ 11 w 88"/>
                              <a:gd name="T43" fmla="*/ 0 h 146"/>
                              <a:gd name="T44" fmla="*/ 15 w 88"/>
                              <a:gd name="T45" fmla="*/ 0 h 146"/>
                              <a:gd name="T46" fmla="*/ 18 w 88"/>
                              <a:gd name="T47" fmla="*/ 1 h 146"/>
                              <a:gd name="T48" fmla="*/ 18 w 88"/>
                              <a:gd name="T49" fmla="*/ 2 h 146"/>
                              <a:gd name="T50" fmla="*/ 18 w 88"/>
                              <a:gd name="T51" fmla="*/ 59 h 146"/>
                              <a:gd name="T52" fmla="*/ 26 w 88"/>
                              <a:gd name="T53" fmla="*/ 51 h 146"/>
                              <a:gd name="T54" fmla="*/ 34 w 88"/>
                              <a:gd name="T55" fmla="*/ 47 h 146"/>
                              <a:gd name="T56" fmla="*/ 41 w 88"/>
                              <a:gd name="T57" fmla="*/ 44 h 146"/>
                              <a:gd name="T58" fmla="*/ 50 w 88"/>
                              <a:gd name="T59" fmla="*/ 44 h 146"/>
                              <a:gd name="T60" fmla="*/ 67 w 88"/>
                              <a:gd name="T61" fmla="*/ 48 h 146"/>
                              <a:gd name="T62" fmla="*/ 78 w 88"/>
                              <a:gd name="T63" fmla="*/ 59 h 146"/>
                              <a:gd name="T64" fmla="*/ 85 w 88"/>
                              <a:gd name="T65" fmla="*/ 75 h 146"/>
                              <a:gd name="T66" fmla="*/ 88 w 88"/>
                              <a:gd name="T67" fmla="*/ 95 h 146"/>
                              <a:gd name="T68" fmla="*/ 69 w 88"/>
                              <a:gd name="T69" fmla="*/ 88 h 146"/>
                              <a:gd name="T70" fmla="*/ 67 w 88"/>
                              <a:gd name="T71" fmla="*/ 76 h 146"/>
                              <a:gd name="T72" fmla="*/ 61 w 88"/>
                              <a:gd name="T73" fmla="*/ 65 h 146"/>
                              <a:gd name="T74" fmla="*/ 52 w 88"/>
                              <a:gd name="T75" fmla="*/ 59 h 146"/>
                              <a:gd name="T76" fmla="*/ 42 w 88"/>
                              <a:gd name="T77" fmla="*/ 59 h 146"/>
                              <a:gd name="T78" fmla="*/ 36 w 88"/>
                              <a:gd name="T79" fmla="*/ 60 h 146"/>
                              <a:gd name="T80" fmla="*/ 29 w 88"/>
                              <a:gd name="T81" fmla="*/ 65 h 146"/>
                              <a:gd name="T82" fmla="*/ 23 w 88"/>
                              <a:gd name="T83" fmla="*/ 72 h 146"/>
                              <a:gd name="T84" fmla="*/ 18 w 88"/>
                              <a:gd name="T85" fmla="*/ 114 h 146"/>
                              <a:gd name="T86" fmla="*/ 31 w 88"/>
                              <a:gd name="T87" fmla="*/ 128 h 146"/>
                              <a:gd name="T88" fmla="*/ 45 w 88"/>
                              <a:gd name="T89" fmla="*/ 131 h 146"/>
                              <a:gd name="T90" fmla="*/ 56 w 88"/>
                              <a:gd name="T91" fmla="*/ 129 h 146"/>
                              <a:gd name="T92" fmla="*/ 63 w 88"/>
                              <a:gd name="T93" fmla="*/ 120 h 146"/>
                              <a:gd name="T94" fmla="*/ 68 w 88"/>
                              <a:gd name="T95" fmla="*/ 109 h 146"/>
                              <a:gd name="T96" fmla="*/ 69 w 88"/>
                              <a:gd name="T97" fmla="*/ 96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88" h="146">
                                <a:moveTo>
                                  <a:pt x="88" y="95"/>
                                </a:moveTo>
                                <a:lnTo>
                                  <a:pt x="87" y="106"/>
                                </a:lnTo>
                                <a:lnTo>
                                  <a:pt x="84" y="115"/>
                                </a:lnTo>
                                <a:lnTo>
                                  <a:pt x="82" y="125"/>
                                </a:lnTo>
                                <a:lnTo>
                                  <a:pt x="77" y="133"/>
                                </a:lnTo>
                                <a:lnTo>
                                  <a:pt x="72" y="139"/>
                                </a:lnTo>
                                <a:lnTo>
                                  <a:pt x="64" y="143"/>
                                </a:lnTo>
                                <a:lnTo>
                                  <a:pt x="56" y="146"/>
                                </a:lnTo>
                                <a:lnTo>
                                  <a:pt x="47" y="146"/>
                                </a:lnTo>
                                <a:lnTo>
                                  <a:pt x="42" y="146"/>
                                </a:lnTo>
                                <a:lnTo>
                                  <a:pt x="39" y="146"/>
                                </a:lnTo>
                                <a:lnTo>
                                  <a:pt x="35" y="145"/>
                                </a:lnTo>
                                <a:lnTo>
                                  <a:pt x="31" y="143"/>
                                </a:lnTo>
                                <a:lnTo>
                                  <a:pt x="27" y="141"/>
                                </a:lnTo>
                                <a:lnTo>
                                  <a:pt x="24" y="138"/>
                                </a:lnTo>
                                <a:lnTo>
                                  <a:pt x="20" y="135"/>
                                </a:lnTo>
                                <a:lnTo>
                                  <a:pt x="16" y="130"/>
                                </a:lnTo>
                                <a:lnTo>
                                  <a:pt x="16" y="143"/>
                                </a:lnTo>
                                <a:lnTo>
                                  <a:pt x="16" y="143"/>
                                </a:lnTo>
                                <a:lnTo>
                                  <a:pt x="15" y="144"/>
                                </a:lnTo>
                                <a:lnTo>
                                  <a:pt x="15" y="144"/>
                                </a:lnTo>
                                <a:lnTo>
                                  <a:pt x="14" y="145"/>
                                </a:lnTo>
                                <a:lnTo>
                                  <a:pt x="13" y="145"/>
                                </a:lnTo>
                                <a:lnTo>
                                  <a:pt x="11" y="145"/>
                                </a:lnTo>
                                <a:lnTo>
                                  <a:pt x="10" y="145"/>
                                </a:lnTo>
                                <a:lnTo>
                                  <a:pt x="8" y="145"/>
                                </a:lnTo>
                                <a:lnTo>
                                  <a:pt x="7" y="145"/>
                                </a:lnTo>
                                <a:lnTo>
                                  <a:pt x="5" y="145"/>
                                </a:lnTo>
                                <a:lnTo>
                                  <a:pt x="3" y="145"/>
                                </a:lnTo>
                                <a:lnTo>
                                  <a:pt x="3" y="145"/>
                                </a:lnTo>
                                <a:lnTo>
                                  <a:pt x="2" y="144"/>
                                </a:lnTo>
                                <a:lnTo>
                                  <a:pt x="2" y="144"/>
                                </a:lnTo>
                                <a:lnTo>
                                  <a:pt x="0" y="143"/>
                                </a:lnTo>
                                <a:lnTo>
                                  <a:pt x="0" y="143"/>
                                </a:lnTo>
                                <a:lnTo>
                                  <a:pt x="0" y="2"/>
                                </a:lnTo>
                                <a:lnTo>
                                  <a:pt x="0" y="2"/>
                                </a:lnTo>
                                <a:lnTo>
                                  <a:pt x="2" y="1"/>
                                </a:lnTo>
                                <a:lnTo>
                                  <a:pt x="2" y="1"/>
                                </a:lnTo>
                                <a:lnTo>
                                  <a:pt x="3" y="0"/>
                                </a:lnTo>
                                <a:lnTo>
                                  <a:pt x="4" y="0"/>
                                </a:lnTo>
                                <a:lnTo>
                                  <a:pt x="5" y="0"/>
                                </a:lnTo>
                                <a:lnTo>
                                  <a:pt x="7" y="0"/>
                                </a:lnTo>
                                <a:lnTo>
                                  <a:pt x="9" y="0"/>
                                </a:lnTo>
                                <a:lnTo>
                                  <a:pt x="11" y="0"/>
                                </a:lnTo>
                                <a:lnTo>
                                  <a:pt x="14" y="0"/>
                                </a:lnTo>
                                <a:lnTo>
                                  <a:pt x="15" y="0"/>
                                </a:lnTo>
                                <a:lnTo>
                                  <a:pt x="16" y="0"/>
                                </a:lnTo>
                                <a:lnTo>
                                  <a:pt x="18" y="1"/>
                                </a:lnTo>
                                <a:lnTo>
                                  <a:pt x="18" y="1"/>
                                </a:lnTo>
                                <a:lnTo>
                                  <a:pt x="18" y="2"/>
                                </a:lnTo>
                                <a:lnTo>
                                  <a:pt x="18" y="2"/>
                                </a:lnTo>
                                <a:lnTo>
                                  <a:pt x="18" y="59"/>
                                </a:lnTo>
                                <a:lnTo>
                                  <a:pt x="23" y="55"/>
                                </a:lnTo>
                                <a:lnTo>
                                  <a:pt x="26" y="51"/>
                                </a:lnTo>
                                <a:lnTo>
                                  <a:pt x="30" y="49"/>
                                </a:lnTo>
                                <a:lnTo>
                                  <a:pt x="34" y="47"/>
                                </a:lnTo>
                                <a:lnTo>
                                  <a:pt x="37" y="45"/>
                                </a:lnTo>
                                <a:lnTo>
                                  <a:pt x="41" y="44"/>
                                </a:lnTo>
                                <a:lnTo>
                                  <a:pt x="45" y="44"/>
                                </a:lnTo>
                                <a:lnTo>
                                  <a:pt x="50" y="44"/>
                                </a:lnTo>
                                <a:lnTo>
                                  <a:pt x="59" y="44"/>
                                </a:lnTo>
                                <a:lnTo>
                                  <a:pt x="67" y="48"/>
                                </a:lnTo>
                                <a:lnTo>
                                  <a:pt x="73" y="53"/>
                                </a:lnTo>
                                <a:lnTo>
                                  <a:pt x="78" y="59"/>
                                </a:lnTo>
                                <a:lnTo>
                                  <a:pt x="83" y="66"/>
                                </a:lnTo>
                                <a:lnTo>
                                  <a:pt x="85" y="75"/>
                                </a:lnTo>
                                <a:lnTo>
                                  <a:pt x="87" y="83"/>
                                </a:lnTo>
                                <a:lnTo>
                                  <a:pt x="88" y="95"/>
                                </a:lnTo>
                                <a:close/>
                                <a:moveTo>
                                  <a:pt x="69" y="96"/>
                                </a:moveTo>
                                <a:lnTo>
                                  <a:pt x="69" y="88"/>
                                </a:lnTo>
                                <a:lnTo>
                                  <a:pt x="68" y="82"/>
                                </a:lnTo>
                                <a:lnTo>
                                  <a:pt x="67" y="76"/>
                                </a:lnTo>
                                <a:lnTo>
                                  <a:pt x="64" y="70"/>
                                </a:lnTo>
                                <a:lnTo>
                                  <a:pt x="61" y="65"/>
                                </a:lnTo>
                                <a:lnTo>
                                  <a:pt x="57" y="61"/>
                                </a:lnTo>
                                <a:lnTo>
                                  <a:pt x="52" y="59"/>
                                </a:lnTo>
                                <a:lnTo>
                                  <a:pt x="46" y="59"/>
                                </a:lnTo>
                                <a:lnTo>
                                  <a:pt x="42" y="59"/>
                                </a:lnTo>
                                <a:lnTo>
                                  <a:pt x="40" y="59"/>
                                </a:lnTo>
                                <a:lnTo>
                                  <a:pt x="36" y="60"/>
                                </a:lnTo>
                                <a:lnTo>
                                  <a:pt x="32" y="63"/>
                                </a:lnTo>
                                <a:lnTo>
                                  <a:pt x="29" y="65"/>
                                </a:lnTo>
                                <a:lnTo>
                                  <a:pt x="26" y="69"/>
                                </a:lnTo>
                                <a:lnTo>
                                  <a:pt x="23" y="72"/>
                                </a:lnTo>
                                <a:lnTo>
                                  <a:pt x="18" y="77"/>
                                </a:lnTo>
                                <a:lnTo>
                                  <a:pt x="18" y="114"/>
                                </a:lnTo>
                                <a:lnTo>
                                  <a:pt x="25" y="122"/>
                                </a:lnTo>
                                <a:lnTo>
                                  <a:pt x="31" y="128"/>
                                </a:lnTo>
                                <a:lnTo>
                                  <a:pt x="39" y="131"/>
                                </a:lnTo>
                                <a:lnTo>
                                  <a:pt x="45" y="131"/>
                                </a:lnTo>
                                <a:lnTo>
                                  <a:pt x="51" y="131"/>
                                </a:lnTo>
                                <a:lnTo>
                                  <a:pt x="56" y="129"/>
                                </a:lnTo>
                                <a:lnTo>
                                  <a:pt x="61" y="125"/>
                                </a:lnTo>
                                <a:lnTo>
                                  <a:pt x="63" y="120"/>
                                </a:lnTo>
                                <a:lnTo>
                                  <a:pt x="66" y="115"/>
                                </a:lnTo>
                                <a:lnTo>
                                  <a:pt x="68" y="109"/>
                                </a:lnTo>
                                <a:lnTo>
                                  <a:pt x="69" y="102"/>
                                </a:lnTo>
                                <a:lnTo>
                                  <a:pt x="69" y="9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66" name="Freeform 832"/>
                        <wps:cNvSpPr>
                          <a:spLocks noEditPoints="1"/>
                        </wps:cNvSpPr>
                        <wps:spPr bwMode="auto">
                          <a:xfrm>
                            <a:off x="3014663" y="2405063"/>
                            <a:ext cx="50800" cy="53975"/>
                          </a:xfrm>
                          <a:custGeom>
                            <a:avLst/>
                            <a:gdLst>
                              <a:gd name="T0" fmla="*/ 94 w 95"/>
                              <a:gd name="T1" fmla="*/ 62 h 102"/>
                              <a:gd name="T2" fmla="*/ 88 w 95"/>
                              <a:gd name="T3" fmla="*/ 80 h 102"/>
                              <a:gd name="T4" fmla="*/ 75 w 95"/>
                              <a:gd name="T5" fmla="*/ 95 h 102"/>
                              <a:gd name="T6" fmla="*/ 58 w 95"/>
                              <a:gd name="T7" fmla="*/ 102 h 102"/>
                              <a:gd name="T8" fmla="*/ 36 w 95"/>
                              <a:gd name="T9" fmla="*/ 102 h 102"/>
                              <a:gd name="T10" fmla="*/ 19 w 95"/>
                              <a:gd name="T11" fmla="*/ 95 h 102"/>
                              <a:gd name="T12" fmla="*/ 6 w 95"/>
                              <a:gd name="T13" fmla="*/ 83 h 102"/>
                              <a:gd name="T14" fmla="*/ 2 w 95"/>
                              <a:gd name="T15" fmla="*/ 64 h 102"/>
                              <a:gd name="T16" fmla="*/ 2 w 95"/>
                              <a:gd name="T17" fmla="*/ 41 h 102"/>
                              <a:gd name="T18" fmla="*/ 6 w 95"/>
                              <a:gd name="T19" fmla="*/ 22 h 102"/>
                              <a:gd name="T20" fmla="*/ 19 w 95"/>
                              <a:gd name="T21" fmla="*/ 7 h 102"/>
                              <a:gd name="T22" fmla="*/ 37 w 95"/>
                              <a:gd name="T23" fmla="*/ 0 h 102"/>
                              <a:gd name="T24" fmla="*/ 59 w 95"/>
                              <a:gd name="T25" fmla="*/ 0 h 102"/>
                              <a:gd name="T26" fmla="*/ 77 w 95"/>
                              <a:gd name="T27" fmla="*/ 7 h 102"/>
                              <a:gd name="T28" fmla="*/ 89 w 95"/>
                              <a:gd name="T29" fmla="*/ 20 h 102"/>
                              <a:gd name="T30" fmla="*/ 94 w 95"/>
                              <a:gd name="T31" fmla="*/ 38 h 102"/>
                              <a:gd name="T32" fmla="*/ 77 w 95"/>
                              <a:gd name="T33" fmla="*/ 52 h 102"/>
                              <a:gd name="T34" fmla="*/ 75 w 95"/>
                              <a:gd name="T35" fmla="*/ 37 h 102"/>
                              <a:gd name="T36" fmla="*/ 70 w 95"/>
                              <a:gd name="T37" fmla="*/ 25 h 102"/>
                              <a:gd name="T38" fmla="*/ 62 w 95"/>
                              <a:gd name="T39" fmla="*/ 17 h 102"/>
                              <a:gd name="T40" fmla="*/ 48 w 95"/>
                              <a:gd name="T41" fmla="*/ 14 h 102"/>
                              <a:gd name="T42" fmla="*/ 35 w 95"/>
                              <a:gd name="T43" fmla="*/ 17 h 102"/>
                              <a:gd name="T44" fmla="*/ 26 w 95"/>
                              <a:gd name="T45" fmla="*/ 25 h 102"/>
                              <a:gd name="T46" fmla="*/ 20 w 95"/>
                              <a:gd name="T47" fmla="*/ 36 h 102"/>
                              <a:gd name="T48" fmla="*/ 19 w 95"/>
                              <a:gd name="T49" fmla="*/ 51 h 102"/>
                              <a:gd name="T50" fmla="*/ 20 w 95"/>
                              <a:gd name="T51" fmla="*/ 65 h 102"/>
                              <a:gd name="T52" fmla="*/ 25 w 95"/>
                              <a:gd name="T53" fmla="*/ 78 h 102"/>
                              <a:gd name="T54" fmla="*/ 34 w 95"/>
                              <a:gd name="T55" fmla="*/ 85 h 102"/>
                              <a:gd name="T56" fmla="*/ 47 w 95"/>
                              <a:gd name="T57" fmla="*/ 89 h 102"/>
                              <a:gd name="T58" fmla="*/ 61 w 95"/>
                              <a:gd name="T59" fmla="*/ 85 h 102"/>
                              <a:gd name="T60" fmla="*/ 69 w 95"/>
                              <a:gd name="T61" fmla="*/ 78 h 102"/>
                              <a:gd name="T62" fmla="*/ 74 w 95"/>
                              <a:gd name="T63" fmla="*/ 67 h 102"/>
                              <a:gd name="T64" fmla="*/ 77 w 95"/>
                              <a:gd name="T65" fmla="*/ 52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5" h="102">
                                <a:moveTo>
                                  <a:pt x="95" y="51"/>
                                </a:moveTo>
                                <a:lnTo>
                                  <a:pt x="94" y="62"/>
                                </a:lnTo>
                                <a:lnTo>
                                  <a:pt x="91" y="71"/>
                                </a:lnTo>
                                <a:lnTo>
                                  <a:pt x="88" y="80"/>
                                </a:lnTo>
                                <a:lnTo>
                                  <a:pt x="83" y="87"/>
                                </a:lnTo>
                                <a:lnTo>
                                  <a:pt x="75" y="95"/>
                                </a:lnTo>
                                <a:lnTo>
                                  <a:pt x="68" y="99"/>
                                </a:lnTo>
                                <a:lnTo>
                                  <a:pt x="58" y="102"/>
                                </a:lnTo>
                                <a:lnTo>
                                  <a:pt x="47" y="102"/>
                                </a:lnTo>
                                <a:lnTo>
                                  <a:pt x="36" y="102"/>
                                </a:lnTo>
                                <a:lnTo>
                                  <a:pt x="26" y="100"/>
                                </a:lnTo>
                                <a:lnTo>
                                  <a:pt x="19" y="95"/>
                                </a:lnTo>
                                <a:lnTo>
                                  <a:pt x="11" y="90"/>
                                </a:lnTo>
                                <a:lnTo>
                                  <a:pt x="6" y="83"/>
                                </a:lnTo>
                                <a:lnTo>
                                  <a:pt x="4" y="74"/>
                                </a:lnTo>
                                <a:lnTo>
                                  <a:pt x="2" y="64"/>
                                </a:lnTo>
                                <a:lnTo>
                                  <a:pt x="0" y="52"/>
                                </a:lnTo>
                                <a:lnTo>
                                  <a:pt x="2" y="41"/>
                                </a:lnTo>
                                <a:lnTo>
                                  <a:pt x="4" y="31"/>
                                </a:lnTo>
                                <a:lnTo>
                                  <a:pt x="6" y="22"/>
                                </a:lnTo>
                                <a:lnTo>
                                  <a:pt x="13" y="15"/>
                                </a:lnTo>
                                <a:lnTo>
                                  <a:pt x="19" y="7"/>
                                </a:lnTo>
                                <a:lnTo>
                                  <a:pt x="27" y="4"/>
                                </a:lnTo>
                                <a:lnTo>
                                  <a:pt x="37" y="0"/>
                                </a:lnTo>
                                <a:lnTo>
                                  <a:pt x="48" y="0"/>
                                </a:lnTo>
                                <a:lnTo>
                                  <a:pt x="59" y="0"/>
                                </a:lnTo>
                                <a:lnTo>
                                  <a:pt x="69" y="3"/>
                                </a:lnTo>
                                <a:lnTo>
                                  <a:pt x="77" y="7"/>
                                </a:lnTo>
                                <a:lnTo>
                                  <a:pt x="83" y="14"/>
                                </a:lnTo>
                                <a:lnTo>
                                  <a:pt x="89" y="20"/>
                                </a:lnTo>
                                <a:lnTo>
                                  <a:pt x="91" y="30"/>
                                </a:lnTo>
                                <a:lnTo>
                                  <a:pt x="94" y="38"/>
                                </a:lnTo>
                                <a:lnTo>
                                  <a:pt x="95" y="51"/>
                                </a:lnTo>
                                <a:close/>
                                <a:moveTo>
                                  <a:pt x="77" y="52"/>
                                </a:moveTo>
                                <a:lnTo>
                                  <a:pt x="77" y="44"/>
                                </a:lnTo>
                                <a:lnTo>
                                  <a:pt x="75" y="37"/>
                                </a:lnTo>
                                <a:lnTo>
                                  <a:pt x="73" y="31"/>
                                </a:lnTo>
                                <a:lnTo>
                                  <a:pt x="70" y="25"/>
                                </a:lnTo>
                                <a:lnTo>
                                  <a:pt x="67" y="20"/>
                                </a:lnTo>
                                <a:lnTo>
                                  <a:pt x="62" y="17"/>
                                </a:lnTo>
                                <a:lnTo>
                                  <a:pt x="56" y="15"/>
                                </a:lnTo>
                                <a:lnTo>
                                  <a:pt x="48" y="14"/>
                                </a:lnTo>
                                <a:lnTo>
                                  <a:pt x="41" y="15"/>
                                </a:lnTo>
                                <a:lnTo>
                                  <a:pt x="35" y="17"/>
                                </a:lnTo>
                                <a:lnTo>
                                  <a:pt x="30" y="20"/>
                                </a:lnTo>
                                <a:lnTo>
                                  <a:pt x="26" y="25"/>
                                </a:lnTo>
                                <a:lnTo>
                                  <a:pt x="22" y="30"/>
                                </a:lnTo>
                                <a:lnTo>
                                  <a:pt x="20" y="36"/>
                                </a:lnTo>
                                <a:lnTo>
                                  <a:pt x="19" y="43"/>
                                </a:lnTo>
                                <a:lnTo>
                                  <a:pt x="19" y="51"/>
                                </a:lnTo>
                                <a:lnTo>
                                  <a:pt x="19" y="58"/>
                                </a:lnTo>
                                <a:lnTo>
                                  <a:pt x="20" y="65"/>
                                </a:lnTo>
                                <a:lnTo>
                                  <a:pt x="21" y="71"/>
                                </a:lnTo>
                                <a:lnTo>
                                  <a:pt x="25" y="78"/>
                                </a:lnTo>
                                <a:lnTo>
                                  <a:pt x="29" y="83"/>
                                </a:lnTo>
                                <a:lnTo>
                                  <a:pt x="34" y="85"/>
                                </a:lnTo>
                                <a:lnTo>
                                  <a:pt x="40" y="87"/>
                                </a:lnTo>
                                <a:lnTo>
                                  <a:pt x="47" y="89"/>
                                </a:lnTo>
                                <a:lnTo>
                                  <a:pt x="54" y="87"/>
                                </a:lnTo>
                                <a:lnTo>
                                  <a:pt x="61" y="85"/>
                                </a:lnTo>
                                <a:lnTo>
                                  <a:pt x="66" y="83"/>
                                </a:lnTo>
                                <a:lnTo>
                                  <a:pt x="69" y="78"/>
                                </a:lnTo>
                                <a:lnTo>
                                  <a:pt x="73" y="73"/>
                                </a:lnTo>
                                <a:lnTo>
                                  <a:pt x="74" y="67"/>
                                </a:lnTo>
                                <a:lnTo>
                                  <a:pt x="77" y="59"/>
                                </a:lnTo>
                                <a:lnTo>
                                  <a:pt x="77" y="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67" name="Freeform 833"/>
                        <wps:cNvSpPr>
                          <a:spLocks/>
                        </wps:cNvSpPr>
                        <wps:spPr bwMode="auto">
                          <a:xfrm>
                            <a:off x="3070225" y="2406650"/>
                            <a:ext cx="44450" cy="52388"/>
                          </a:xfrm>
                          <a:custGeom>
                            <a:avLst/>
                            <a:gdLst>
                              <a:gd name="T0" fmla="*/ 83 w 83"/>
                              <a:gd name="T1" fmla="*/ 96 h 100"/>
                              <a:gd name="T2" fmla="*/ 83 w 83"/>
                              <a:gd name="T3" fmla="*/ 99 h 100"/>
                              <a:gd name="T4" fmla="*/ 82 w 83"/>
                              <a:gd name="T5" fmla="*/ 100 h 100"/>
                              <a:gd name="T6" fmla="*/ 77 w 83"/>
                              <a:gd name="T7" fmla="*/ 100 h 100"/>
                              <a:gd name="T8" fmla="*/ 71 w 83"/>
                              <a:gd name="T9" fmla="*/ 100 h 100"/>
                              <a:gd name="T10" fmla="*/ 67 w 83"/>
                              <a:gd name="T11" fmla="*/ 100 h 100"/>
                              <a:gd name="T12" fmla="*/ 66 w 83"/>
                              <a:gd name="T13" fmla="*/ 99 h 100"/>
                              <a:gd name="T14" fmla="*/ 65 w 83"/>
                              <a:gd name="T15" fmla="*/ 99 h 100"/>
                              <a:gd name="T16" fmla="*/ 42 w 83"/>
                              <a:gd name="T17" fmla="*/ 61 h 100"/>
                              <a:gd name="T18" fmla="*/ 18 w 83"/>
                              <a:gd name="T19" fmla="*/ 99 h 100"/>
                              <a:gd name="T20" fmla="*/ 17 w 83"/>
                              <a:gd name="T21" fmla="*/ 99 h 100"/>
                              <a:gd name="T22" fmla="*/ 15 w 83"/>
                              <a:gd name="T23" fmla="*/ 100 h 100"/>
                              <a:gd name="T24" fmla="*/ 12 w 83"/>
                              <a:gd name="T25" fmla="*/ 100 h 100"/>
                              <a:gd name="T26" fmla="*/ 6 w 83"/>
                              <a:gd name="T27" fmla="*/ 100 h 100"/>
                              <a:gd name="T28" fmla="*/ 2 w 83"/>
                              <a:gd name="T29" fmla="*/ 100 h 100"/>
                              <a:gd name="T30" fmla="*/ 0 w 83"/>
                              <a:gd name="T31" fmla="*/ 99 h 100"/>
                              <a:gd name="T32" fmla="*/ 0 w 83"/>
                              <a:gd name="T33" fmla="*/ 96 h 100"/>
                              <a:gd name="T34" fmla="*/ 31 w 83"/>
                              <a:gd name="T35" fmla="*/ 50 h 100"/>
                              <a:gd name="T36" fmla="*/ 2 w 83"/>
                              <a:gd name="T37" fmla="*/ 4 h 100"/>
                              <a:gd name="T38" fmla="*/ 2 w 83"/>
                              <a:gd name="T39" fmla="*/ 2 h 100"/>
                              <a:gd name="T40" fmla="*/ 3 w 83"/>
                              <a:gd name="T41" fmla="*/ 0 h 100"/>
                              <a:gd name="T42" fmla="*/ 8 w 83"/>
                              <a:gd name="T43" fmla="*/ 0 h 100"/>
                              <a:gd name="T44" fmla="*/ 15 w 83"/>
                              <a:gd name="T45" fmla="*/ 0 h 100"/>
                              <a:gd name="T46" fmla="*/ 18 w 83"/>
                              <a:gd name="T47" fmla="*/ 0 h 100"/>
                              <a:gd name="T48" fmla="*/ 19 w 83"/>
                              <a:gd name="T49" fmla="*/ 2 h 100"/>
                              <a:gd name="T50" fmla="*/ 21 w 83"/>
                              <a:gd name="T51" fmla="*/ 2 h 100"/>
                              <a:gd name="T52" fmla="*/ 43 w 83"/>
                              <a:gd name="T53" fmla="*/ 37 h 100"/>
                              <a:gd name="T54" fmla="*/ 65 w 83"/>
                              <a:gd name="T55" fmla="*/ 2 h 100"/>
                              <a:gd name="T56" fmla="*/ 66 w 83"/>
                              <a:gd name="T57" fmla="*/ 2 h 100"/>
                              <a:gd name="T58" fmla="*/ 67 w 83"/>
                              <a:gd name="T59" fmla="*/ 0 h 100"/>
                              <a:gd name="T60" fmla="*/ 71 w 83"/>
                              <a:gd name="T61" fmla="*/ 0 h 100"/>
                              <a:gd name="T62" fmla="*/ 76 w 83"/>
                              <a:gd name="T63" fmla="*/ 0 h 100"/>
                              <a:gd name="T64" fmla="*/ 81 w 83"/>
                              <a:gd name="T65" fmla="*/ 0 h 100"/>
                              <a:gd name="T66" fmla="*/ 82 w 83"/>
                              <a:gd name="T67" fmla="*/ 2 h 100"/>
                              <a:gd name="T68" fmla="*/ 82 w 83"/>
                              <a:gd name="T69" fmla="*/ 4 h 100"/>
                              <a:gd name="T70" fmla="*/ 54 w 83"/>
                              <a:gd name="T71" fmla="*/ 48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83" h="100">
                                <a:moveTo>
                                  <a:pt x="83" y="95"/>
                                </a:moveTo>
                                <a:lnTo>
                                  <a:pt x="83" y="96"/>
                                </a:lnTo>
                                <a:lnTo>
                                  <a:pt x="83" y="98"/>
                                </a:lnTo>
                                <a:lnTo>
                                  <a:pt x="83" y="99"/>
                                </a:lnTo>
                                <a:lnTo>
                                  <a:pt x="82" y="99"/>
                                </a:lnTo>
                                <a:lnTo>
                                  <a:pt x="82" y="100"/>
                                </a:lnTo>
                                <a:lnTo>
                                  <a:pt x="80" y="100"/>
                                </a:lnTo>
                                <a:lnTo>
                                  <a:pt x="77" y="100"/>
                                </a:lnTo>
                                <a:lnTo>
                                  <a:pt x="75" y="100"/>
                                </a:lnTo>
                                <a:lnTo>
                                  <a:pt x="71" y="100"/>
                                </a:lnTo>
                                <a:lnTo>
                                  <a:pt x="70" y="100"/>
                                </a:lnTo>
                                <a:lnTo>
                                  <a:pt x="67" y="100"/>
                                </a:lnTo>
                                <a:lnTo>
                                  <a:pt x="66" y="100"/>
                                </a:lnTo>
                                <a:lnTo>
                                  <a:pt x="66" y="99"/>
                                </a:lnTo>
                                <a:lnTo>
                                  <a:pt x="65" y="99"/>
                                </a:lnTo>
                                <a:lnTo>
                                  <a:pt x="65" y="99"/>
                                </a:lnTo>
                                <a:lnTo>
                                  <a:pt x="64" y="98"/>
                                </a:lnTo>
                                <a:lnTo>
                                  <a:pt x="42" y="61"/>
                                </a:lnTo>
                                <a:lnTo>
                                  <a:pt x="19" y="98"/>
                                </a:lnTo>
                                <a:lnTo>
                                  <a:pt x="18" y="99"/>
                                </a:lnTo>
                                <a:lnTo>
                                  <a:pt x="18" y="99"/>
                                </a:lnTo>
                                <a:lnTo>
                                  <a:pt x="17" y="99"/>
                                </a:lnTo>
                                <a:lnTo>
                                  <a:pt x="16" y="100"/>
                                </a:lnTo>
                                <a:lnTo>
                                  <a:pt x="15" y="100"/>
                                </a:lnTo>
                                <a:lnTo>
                                  <a:pt x="13" y="100"/>
                                </a:lnTo>
                                <a:lnTo>
                                  <a:pt x="12" y="100"/>
                                </a:lnTo>
                                <a:lnTo>
                                  <a:pt x="8" y="100"/>
                                </a:lnTo>
                                <a:lnTo>
                                  <a:pt x="6" y="100"/>
                                </a:lnTo>
                                <a:lnTo>
                                  <a:pt x="3" y="100"/>
                                </a:lnTo>
                                <a:lnTo>
                                  <a:pt x="2" y="100"/>
                                </a:lnTo>
                                <a:lnTo>
                                  <a:pt x="1" y="99"/>
                                </a:lnTo>
                                <a:lnTo>
                                  <a:pt x="0" y="99"/>
                                </a:lnTo>
                                <a:lnTo>
                                  <a:pt x="0" y="98"/>
                                </a:lnTo>
                                <a:lnTo>
                                  <a:pt x="0" y="96"/>
                                </a:lnTo>
                                <a:lnTo>
                                  <a:pt x="1" y="95"/>
                                </a:lnTo>
                                <a:lnTo>
                                  <a:pt x="31" y="50"/>
                                </a:lnTo>
                                <a:lnTo>
                                  <a:pt x="2" y="5"/>
                                </a:lnTo>
                                <a:lnTo>
                                  <a:pt x="2" y="4"/>
                                </a:lnTo>
                                <a:lnTo>
                                  <a:pt x="2" y="3"/>
                                </a:lnTo>
                                <a:lnTo>
                                  <a:pt x="2" y="2"/>
                                </a:lnTo>
                                <a:lnTo>
                                  <a:pt x="2" y="2"/>
                                </a:lnTo>
                                <a:lnTo>
                                  <a:pt x="3" y="0"/>
                                </a:lnTo>
                                <a:lnTo>
                                  <a:pt x="6" y="0"/>
                                </a:lnTo>
                                <a:lnTo>
                                  <a:pt x="8" y="0"/>
                                </a:lnTo>
                                <a:lnTo>
                                  <a:pt x="11" y="0"/>
                                </a:lnTo>
                                <a:lnTo>
                                  <a:pt x="15" y="0"/>
                                </a:lnTo>
                                <a:lnTo>
                                  <a:pt x="16" y="0"/>
                                </a:lnTo>
                                <a:lnTo>
                                  <a:pt x="18" y="0"/>
                                </a:lnTo>
                                <a:lnTo>
                                  <a:pt x="19" y="0"/>
                                </a:lnTo>
                                <a:lnTo>
                                  <a:pt x="19" y="2"/>
                                </a:lnTo>
                                <a:lnTo>
                                  <a:pt x="21" y="2"/>
                                </a:lnTo>
                                <a:lnTo>
                                  <a:pt x="21" y="2"/>
                                </a:lnTo>
                                <a:lnTo>
                                  <a:pt x="22" y="3"/>
                                </a:lnTo>
                                <a:lnTo>
                                  <a:pt x="43" y="37"/>
                                </a:lnTo>
                                <a:lnTo>
                                  <a:pt x="65" y="3"/>
                                </a:lnTo>
                                <a:lnTo>
                                  <a:pt x="65" y="2"/>
                                </a:lnTo>
                                <a:lnTo>
                                  <a:pt x="65" y="2"/>
                                </a:lnTo>
                                <a:lnTo>
                                  <a:pt x="66" y="2"/>
                                </a:lnTo>
                                <a:lnTo>
                                  <a:pt x="66" y="0"/>
                                </a:lnTo>
                                <a:lnTo>
                                  <a:pt x="67" y="0"/>
                                </a:lnTo>
                                <a:lnTo>
                                  <a:pt x="69" y="0"/>
                                </a:lnTo>
                                <a:lnTo>
                                  <a:pt x="71" y="0"/>
                                </a:lnTo>
                                <a:lnTo>
                                  <a:pt x="74" y="0"/>
                                </a:lnTo>
                                <a:lnTo>
                                  <a:pt x="76" y="0"/>
                                </a:lnTo>
                                <a:lnTo>
                                  <a:pt x="79" y="0"/>
                                </a:lnTo>
                                <a:lnTo>
                                  <a:pt x="81" y="0"/>
                                </a:lnTo>
                                <a:lnTo>
                                  <a:pt x="82" y="2"/>
                                </a:lnTo>
                                <a:lnTo>
                                  <a:pt x="82" y="2"/>
                                </a:lnTo>
                                <a:lnTo>
                                  <a:pt x="82" y="3"/>
                                </a:lnTo>
                                <a:lnTo>
                                  <a:pt x="82" y="4"/>
                                </a:lnTo>
                                <a:lnTo>
                                  <a:pt x="81" y="5"/>
                                </a:lnTo>
                                <a:lnTo>
                                  <a:pt x="54" y="48"/>
                                </a:lnTo>
                                <a:lnTo>
                                  <a:pt x="83" y="9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68" name="Freeform 834"/>
                        <wps:cNvSpPr>
                          <a:spLocks/>
                        </wps:cNvSpPr>
                        <wps:spPr bwMode="auto">
                          <a:xfrm>
                            <a:off x="3119438" y="2406650"/>
                            <a:ext cx="47625" cy="73025"/>
                          </a:xfrm>
                          <a:custGeom>
                            <a:avLst/>
                            <a:gdLst>
                              <a:gd name="T0" fmla="*/ 56 w 90"/>
                              <a:gd name="T1" fmla="*/ 100 h 138"/>
                              <a:gd name="T2" fmla="*/ 43 w 90"/>
                              <a:gd name="T3" fmla="*/ 135 h 138"/>
                              <a:gd name="T4" fmla="*/ 42 w 90"/>
                              <a:gd name="T5" fmla="*/ 136 h 138"/>
                              <a:gd name="T6" fmla="*/ 40 w 90"/>
                              <a:gd name="T7" fmla="*/ 137 h 138"/>
                              <a:gd name="T8" fmla="*/ 37 w 90"/>
                              <a:gd name="T9" fmla="*/ 138 h 138"/>
                              <a:gd name="T10" fmla="*/ 32 w 90"/>
                              <a:gd name="T11" fmla="*/ 138 h 138"/>
                              <a:gd name="T12" fmla="*/ 30 w 90"/>
                              <a:gd name="T13" fmla="*/ 138 h 138"/>
                              <a:gd name="T14" fmla="*/ 27 w 90"/>
                              <a:gd name="T15" fmla="*/ 137 h 138"/>
                              <a:gd name="T16" fmla="*/ 26 w 90"/>
                              <a:gd name="T17" fmla="*/ 137 h 138"/>
                              <a:gd name="T18" fmla="*/ 25 w 90"/>
                              <a:gd name="T19" fmla="*/ 137 h 138"/>
                              <a:gd name="T20" fmla="*/ 24 w 90"/>
                              <a:gd name="T21" fmla="*/ 136 h 138"/>
                              <a:gd name="T22" fmla="*/ 24 w 90"/>
                              <a:gd name="T23" fmla="*/ 135 h 138"/>
                              <a:gd name="T24" fmla="*/ 24 w 90"/>
                              <a:gd name="T25" fmla="*/ 135 h 138"/>
                              <a:gd name="T26" fmla="*/ 25 w 90"/>
                              <a:gd name="T27" fmla="*/ 132 h 138"/>
                              <a:gd name="T28" fmla="*/ 37 w 90"/>
                              <a:gd name="T29" fmla="*/ 100 h 138"/>
                              <a:gd name="T30" fmla="*/ 37 w 90"/>
                              <a:gd name="T31" fmla="*/ 99 h 138"/>
                              <a:gd name="T32" fmla="*/ 36 w 90"/>
                              <a:gd name="T33" fmla="*/ 99 h 138"/>
                              <a:gd name="T34" fmla="*/ 35 w 90"/>
                              <a:gd name="T35" fmla="*/ 98 h 138"/>
                              <a:gd name="T36" fmla="*/ 35 w 90"/>
                              <a:gd name="T37" fmla="*/ 96 h 138"/>
                              <a:gd name="T38" fmla="*/ 1 w 90"/>
                              <a:gd name="T39" fmla="*/ 6 h 138"/>
                              <a:gd name="T40" fmla="*/ 0 w 90"/>
                              <a:gd name="T41" fmla="*/ 5 h 138"/>
                              <a:gd name="T42" fmla="*/ 0 w 90"/>
                              <a:gd name="T43" fmla="*/ 3 h 138"/>
                              <a:gd name="T44" fmla="*/ 0 w 90"/>
                              <a:gd name="T45" fmla="*/ 2 h 138"/>
                              <a:gd name="T46" fmla="*/ 1 w 90"/>
                              <a:gd name="T47" fmla="*/ 2 h 138"/>
                              <a:gd name="T48" fmla="*/ 1 w 90"/>
                              <a:gd name="T49" fmla="*/ 0 h 138"/>
                              <a:gd name="T50" fmla="*/ 4 w 90"/>
                              <a:gd name="T51" fmla="*/ 0 h 138"/>
                              <a:gd name="T52" fmla="*/ 6 w 90"/>
                              <a:gd name="T53" fmla="*/ 0 h 138"/>
                              <a:gd name="T54" fmla="*/ 9 w 90"/>
                              <a:gd name="T55" fmla="*/ 0 h 138"/>
                              <a:gd name="T56" fmla="*/ 11 w 90"/>
                              <a:gd name="T57" fmla="*/ 0 h 138"/>
                              <a:gd name="T58" fmla="*/ 14 w 90"/>
                              <a:gd name="T59" fmla="*/ 0 h 138"/>
                              <a:gd name="T60" fmla="*/ 15 w 90"/>
                              <a:gd name="T61" fmla="*/ 0 h 138"/>
                              <a:gd name="T62" fmla="*/ 16 w 90"/>
                              <a:gd name="T63" fmla="*/ 0 h 138"/>
                              <a:gd name="T64" fmla="*/ 17 w 90"/>
                              <a:gd name="T65" fmla="*/ 2 h 138"/>
                              <a:gd name="T66" fmla="*/ 17 w 90"/>
                              <a:gd name="T67" fmla="*/ 2 h 138"/>
                              <a:gd name="T68" fmla="*/ 19 w 90"/>
                              <a:gd name="T69" fmla="*/ 3 h 138"/>
                              <a:gd name="T70" fmla="*/ 19 w 90"/>
                              <a:gd name="T71" fmla="*/ 4 h 138"/>
                              <a:gd name="T72" fmla="*/ 46 w 90"/>
                              <a:gd name="T73" fmla="*/ 79 h 138"/>
                              <a:gd name="T74" fmla="*/ 46 w 90"/>
                              <a:gd name="T75" fmla="*/ 79 h 138"/>
                              <a:gd name="T76" fmla="*/ 72 w 90"/>
                              <a:gd name="T77" fmla="*/ 4 h 138"/>
                              <a:gd name="T78" fmla="*/ 73 w 90"/>
                              <a:gd name="T79" fmla="*/ 2 h 138"/>
                              <a:gd name="T80" fmla="*/ 74 w 90"/>
                              <a:gd name="T81" fmla="*/ 2 h 138"/>
                              <a:gd name="T82" fmla="*/ 74 w 90"/>
                              <a:gd name="T83" fmla="*/ 0 h 138"/>
                              <a:gd name="T84" fmla="*/ 76 w 90"/>
                              <a:gd name="T85" fmla="*/ 0 h 138"/>
                              <a:gd name="T86" fmla="*/ 78 w 90"/>
                              <a:gd name="T87" fmla="*/ 0 h 138"/>
                              <a:gd name="T88" fmla="*/ 81 w 90"/>
                              <a:gd name="T89" fmla="*/ 0 h 138"/>
                              <a:gd name="T90" fmla="*/ 84 w 90"/>
                              <a:gd name="T91" fmla="*/ 0 h 138"/>
                              <a:gd name="T92" fmla="*/ 86 w 90"/>
                              <a:gd name="T93" fmla="*/ 0 h 138"/>
                              <a:gd name="T94" fmla="*/ 88 w 90"/>
                              <a:gd name="T95" fmla="*/ 0 h 138"/>
                              <a:gd name="T96" fmla="*/ 89 w 90"/>
                              <a:gd name="T97" fmla="*/ 2 h 138"/>
                              <a:gd name="T98" fmla="*/ 90 w 90"/>
                              <a:gd name="T99" fmla="*/ 2 h 138"/>
                              <a:gd name="T100" fmla="*/ 90 w 90"/>
                              <a:gd name="T101" fmla="*/ 3 h 138"/>
                              <a:gd name="T102" fmla="*/ 90 w 90"/>
                              <a:gd name="T103" fmla="*/ 5 h 138"/>
                              <a:gd name="T104" fmla="*/ 89 w 90"/>
                              <a:gd name="T105" fmla="*/ 6 h 138"/>
                              <a:gd name="T106" fmla="*/ 56 w 90"/>
                              <a:gd name="T107" fmla="*/ 100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0" h="138">
                                <a:moveTo>
                                  <a:pt x="56" y="100"/>
                                </a:moveTo>
                                <a:lnTo>
                                  <a:pt x="43" y="135"/>
                                </a:lnTo>
                                <a:lnTo>
                                  <a:pt x="42" y="136"/>
                                </a:lnTo>
                                <a:lnTo>
                                  <a:pt x="40" y="137"/>
                                </a:lnTo>
                                <a:lnTo>
                                  <a:pt x="37" y="138"/>
                                </a:lnTo>
                                <a:lnTo>
                                  <a:pt x="32" y="138"/>
                                </a:lnTo>
                                <a:lnTo>
                                  <a:pt x="30" y="138"/>
                                </a:lnTo>
                                <a:lnTo>
                                  <a:pt x="27" y="137"/>
                                </a:lnTo>
                                <a:lnTo>
                                  <a:pt x="26" y="137"/>
                                </a:lnTo>
                                <a:lnTo>
                                  <a:pt x="25" y="137"/>
                                </a:lnTo>
                                <a:lnTo>
                                  <a:pt x="24" y="136"/>
                                </a:lnTo>
                                <a:lnTo>
                                  <a:pt x="24" y="135"/>
                                </a:lnTo>
                                <a:lnTo>
                                  <a:pt x="24" y="135"/>
                                </a:lnTo>
                                <a:lnTo>
                                  <a:pt x="25" y="132"/>
                                </a:lnTo>
                                <a:lnTo>
                                  <a:pt x="37" y="100"/>
                                </a:lnTo>
                                <a:lnTo>
                                  <a:pt x="37" y="99"/>
                                </a:lnTo>
                                <a:lnTo>
                                  <a:pt x="36" y="99"/>
                                </a:lnTo>
                                <a:lnTo>
                                  <a:pt x="35" y="98"/>
                                </a:lnTo>
                                <a:lnTo>
                                  <a:pt x="35" y="96"/>
                                </a:lnTo>
                                <a:lnTo>
                                  <a:pt x="1" y="6"/>
                                </a:lnTo>
                                <a:lnTo>
                                  <a:pt x="0" y="5"/>
                                </a:lnTo>
                                <a:lnTo>
                                  <a:pt x="0" y="3"/>
                                </a:lnTo>
                                <a:lnTo>
                                  <a:pt x="0" y="2"/>
                                </a:lnTo>
                                <a:lnTo>
                                  <a:pt x="1" y="2"/>
                                </a:lnTo>
                                <a:lnTo>
                                  <a:pt x="1" y="0"/>
                                </a:lnTo>
                                <a:lnTo>
                                  <a:pt x="4" y="0"/>
                                </a:lnTo>
                                <a:lnTo>
                                  <a:pt x="6" y="0"/>
                                </a:lnTo>
                                <a:lnTo>
                                  <a:pt x="9" y="0"/>
                                </a:lnTo>
                                <a:lnTo>
                                  <a:pt x="11" y="0"/>
                                </a:lnTo>
                                <a:lnTo>
                                  <a:pt x="14" y="0"/>
                                </a:lnTo>
                                <a:lnTo>
                                  <a:pt x="15" y="0"/>
                                </a:lnTo>
                                <a:lnTo>
                                  <a:pt x="16" y="0"/>
                                </a:lnTo>
                                <a:lnTo>
                                  <a:pt x="17" y="2"/>
                                </a:lnTo>
                                <a:lnTo>
                                  <a:pt x="17" y="2"/>
                                </a:lnTo>
                                <a:lnTo>
                                  <a:pt x="19" y="3"/>
                                </a:lnTo>
                                <a:lnTo>
                                  <a:pt x="19" y="4"/>
                                </a:lnTo>
                                <a:lnTo>
                                  <a:pt x="46" y="79"/>
                                </a:lnTo>
                                <a:lnTo>
                                  <a:pt x="46" y="79"/>
                                </a:lnTo>
                                <a:lnTo>
                                  <a:pt x="72" y="4"/>
                                </a:lnTo>
                                <a:lnTo>
                                  <a:pt x="73" y="2"/>
                                </a:lnTo>
                                <a:lnTo>
                                  <a:pt x="74" y="2"/>
                                </a:lnTo>
                                <a:lnTo>
                                  <a:pt x="74" y="0"/>
                                </a:lnTo>
                                <a:lnTo>
                                  <a:pt x="76" y="0"/>
                                </a:lnTo>
                                <a:lnTo>
                                  <a:pt x="78" y="0"/>
                                </a:lnTo>
                                <a:lnTo>
                                  <a:pt x="81" y="0"/>
                                </a:lnTo>
                                <a:lnTo>
                                  <a:pt x="84" y="0"/>
                                </a:lnTo>
                                <a:lnTo>
                                  <a:pt x="86" y="0"/>
                                </a:lnTo>
                                <a:lnTo>
                                  <a:pt x="88" y="0"/>
                                </a:lnTo>
                                <a:lnTo>
                                  <a:pt x="89" y="2"/>
                                </a:lnTo>
                                <a:lnTo>
                                  <a:pt x="90" y="2"/>
                                </a:lnTo>
                                <a:lnTo>
                                  <a:pt x="90" y="3"/>
                                </a:lnTo>
                                <a:lnTo>
                                  <a:pt x="90" y="5"/>
                                </a:lnTo>
                                <a:lnTo>
                                  <a:pt x="89" y="6"/>
                                </a:lnTo>
                                <a:lnTo>
                                  <a:pt x="56" y="10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69" name="Freeform 835"/>
                        <wps:cNvSpPr>
                          <a:spLocks/>
                        </wps:cNvSpPr>
                        <wps:spPr bwMode="auto">
                          <a:xfrm>
                            <a:off x="3171825" y="2405063"/>
                            <a:ext cx="39688" cy="53975"/>
                          </a:xfrm>
                          <a:custGeom>
                            <a:avLst/>
                            <a:gdLst>
                              <a:gd name="T0" fmla="*/ 75 w 75"/>
                              <a:gd name="T1" fmla="*/ 85 h 102"/>
                              <a:gd name="T2" fmla="*/ 74 w 75"/>
                              <a:gd name="T3" fmla="*/ 89 h 102"/>
                              <a:gd name="T4" fmla="*/ 74 w 75"/>
                              <a:gd name="T5" fmla="*/ 90 h 102"/>
                              <a:gd name="T6" fmla="*/ 73 w 75"/>
                              <a:gd name="T7" fmla="*/ 91 h 102"/>
                              <a:gd name="T8" fmla="*/ 70 w 75"/>
                              <a:gd name="T9" fmla="*/ 94 h 102"/>
                              <a:gd name="T10" fmla="*/ 64 w 75"/>
                              <a:gd name="T11" fmla="*/ 97 h 102"/>
                              <a:gd name="T12" fmla="*/ 57 w 75"/>
                              <a:gd name="T13" fmla="*/ 101 h 102"/>
                              <a:gd name="T14" fmla="*/ 47 w 75"/>
                              <a:gd name="T15" fmla="*/ 102 h 102"/>
                              <a:gd name="T16" fmla="*/ 32 w 75"/>
                              <a:gd name="T17" fmla="*/ 102 h 102"/>
                              <a:gd name="T18" fmla="*/ 17 w 75"/>
                              <a:gd name="T19" fmla="*/ 96 h 102"/>
                              <a:gd name="T20" fmla="*/ 6 w 75"/>
                              <a:gd name="T21" fmla="*/ 83 h 102"/>
                              <a:gd name="T22" fmla="*/ 1 w 75"/>
                              <a:gd name="T23" fmla="*/ 64 h 102"/>
                              <a:gd name="T24" fmla="*/ 1 w 75"/>
                              <a:gd name="T25" fmla="*/ 39 h 102"/>
                              <a:gd name="T26" fmla="*/ 7 w 75"/>
                              <a:gd name="T27" fmla="*/ 20 h 102"/>
                              <a:gd name="T28" fmla="*/ 20 w 75"/>
                              <a:gd name="T29" fmla="*/ 6 h 102"/>
                              <a:gd name="T30" fmla="*/ 36 w 75"/>
                              <a:gd name="T31" fmla="*/ 0 h 102"/>
                              <a:gd name="T32" fmla="*/ 49 w 75"/>
                              <a:gd name="T33" fmla="*/ 0 h 102"/>
                              <a:gd name="T34" fmla="*/ 57 w 75"/>
                              <a:gd name="T35" fmla="*/ 1 h 102"/>
                              <a:gd name="T36" fmla="*/ 64 w 75"/>
                              <a:gd name="T37" fmla="*/ 4 h 102"/>
                              <a:gd name="T38" fmla="*/ 70 w 75"/>
                              <a:gd name="T39" fmla="*/ 7 h 102"/>
                              <a:gd name="T40" fmla="*/ 73 w 75"/>
                              <a:gd name="T41" fmla="*/ 10 h 102"/>
                              <a:gd name="T42" fmla="*/ 74 w 75"/>
                              <a:gd name="T43" fmla="*/ 11 h 102"/>
                              <a:gd name="T44" fmla="*/ 74 w 75"/>
                              <a:gd name="T45" fmla="*/ 14 h 102"/>
                              <a:gd name="T46" fmla="*/ 74 w 75"/>
                              <a:gd name="T47" fmla="*/ 16 h 102"/>
                              <a:gd name="T48" fmla="*/ 74 w 75"/>
                              <a:gd name="T49" fmla="*/ 22 h 102"/>
                              <a:gd name="T50" fmla="*/ 73 w 75"/>
                              <a:gd name="T51" fmla="*/ 25 h 102"/>
                              <a:gd name="T52" fmla="*/ 69 w 75"/>
                              <a:gd name="T53" fmla="*/ 25 h 102"/>
                              <a:gd name="T54" fmla="*/ 65 w 75"/>
                              <a:gd name="T55" fmla="*/ 22 h 102"/>
                              <a:gd name="T56" fmla="*/ 59 w 75"/>
                              <a:gd name="T57" fmla="*/ 17 h 102"/>
                              <a:gd name="T58" fmla="*/ 50 w 75"/>
                              <a:gd name="T59" fmla="*/ 15 h 102"/>
                              <a:gd name="T60" fmla="*/ 33 w 75"/>
                              <a:gd name="T61" fmla="*/ 16 h 102"/>
                              <a:gd name="T62" fmla="*/ 20 w 75"/>
                              <a:gd name="T63" fmla="*/ 35 h 102"/>
                              <a:gd name="T64" fmla="*/ 18 w 75"/>
                              <a:gd name="T65" fmla="*/ 60 h 102"/>
                              <a:gd name="T66" fmla="*/ 22 w 75"/>
                              <a:gd name="T67" fmla="*/ 74 h 102"/>
                              <a:gd name="T68" fmla="*/ 28 w 75"/>
                              <a:gd name="T69" fmla="*/ 83 h 102"/>
                              <a:gd name="T70" fmla="*/ 38 w 75"/>
                              <a:gd name="T71" fmla="*/ 87 h 102"/>
                              <a:gd name="T72" fmla="*/ 50 w 75"/>
                              <a:gd name="T73" fmla="*/ 87 h 102"/>
                              <a:gd name="T74" fmla="*/ 59 w 75"/>
                              <a:gd name="T75" fmla="*/ 84 h 102"/>
                              <a:gd name="T76" fmla="*/ 65 w 75"/>
                              <a:gd name="T77" fmla="*/ 80 h 102"/>
                              <a:gd name="T78" fmla="*/ 70 w 75"/>
                              <a:gd name="T79" fmla="*/ 76 h 102"/>
                              <a:gd name="T80" fmla="*/ 73 w 75"/>
                              <a:gd name="T81" fmla="*/ 76 h 102"/>
                              <a:gd name="T82" fmla="*/ 74 w 75"/>
                              <a:gd name="T83" fmla="*/ 76 h 102"/>
                              <a:gd name="T84" fmla="*/ 74 w 75"/>
                              <a:gd name="T85" fmla="*/ 79 h 102"/>
                              <a:gd name="T86" fmla="*/ 75 w 75"/>
                              <a:gd name="T87" fmla="*/ 83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75" h="102">
                                <a:moveTo>
                                  <a:pt x="75" y="84"/>
                                </a:moveTo>
                                <a:lnTo>
                                  <a:pt x="75" y="85"/>
                                </a:lnTo>
                                <a:lnTo>
                                  <a:pt x="75" y="87"/>
                                </a:lnTo>
                                <a:lnTo>
                                  <a:pt x="74" y="89"/>
                                </a:lnTo>
                                <a:lnTo>
                                  <a:pt x="74" y="89"/>
                                </a:lnTo>
                                <a:lnTo>
                                  <a:pt x="74" y="90"/>
                                </a:lnTo>
                                <a:lnTo>
                                  <a:pt x="74" y="91"/>
                                </a:lnTo>
                                <a:lnTo>
                                  <a:pt x="73" y="91"/>
                                </a:lnTo>
                                <a:lnTo>
                                  <a:pt x="71" y="92"/>
                                </a:lnTo>
                                <a:lnTo>
                                  <a:pt x="70" y="94"/>
                                </a:lnTo>
                                <a:lnTo>
                                  <a:pt x="68" y="96"/>
                                </a:lnTo>
                                <a:lnTo>
                                  <a:pt x="64" y="97"/>
                                </a:lnTo>
                                <a:lnTo>
                                  <a:pt x="60" y="100"/>
                                </a:lnTo>
                                <a:lnTo>
                                  <a:pt x="57" y="101"/>
                                </a:lnTo>
                                <a:lnTo>
                                  <a:pt x="52" y="102"/>
                                </a:lnTo>
                                <a:lnTo>
                                  <a:pt x="47" y="102"/>
                                </a:lnTo>
                                <a:lnTo>
                                  <a:pt x="42" y="102"/>
                                </a:lnTo>
                                <a:lnTo>
                                  <a:pt x="32" y="102"/>
                                </a:lnTo>
                                <a:lnTo>
                                  <a:pt x="25" y="100"/>
                                </a:lnTo>
                                <a:lnTo>
                                  <a:pt x="17" y="96"/>
                                </a:lnTo>
                                <a:lnTo>
                                  <a:pt x="11" y="90"/>
                                </a:lnTo>
                                <a:lnTo>
                                  <a:pt x="6" y="83"/>
                                </a:lnTo>
                                <a:lnTo>
                                  <a:pt x="4" y="74"/>
                                </a:lnTo>
                                <a:lnTo>
                                  <a:pt x="1" y="64"/>
                                </a:lnTo>
                                <a:lnTo>
                                  <a:pt x="0" y="53"/>
                                </a:lnTo>
                                <a:lnTo>
                                  <a:pt x="1" y="39"/>
                                </a:lnTo>
                                <a:lnTo>
                                  <a:pt x="4" y="28"/>
                                </a:lnTo>
                                <a:lnTo>
                                  <a:pt x="7" y="20"/>
                                </a:lnTo>
                                <a:lnTo>
                                  <a:pt x="13" y="12"/>
                                </a:lnTo>
                                <a:lnTo>
                                  <a:pt x="20" y="6"/>
                                </a:lnTo>
                                <a:lnTo>
                                  <a:pt x="27" y="3"/>
                                </a:lnTo>
                                <a:lnTo>
                                  <a:pt x="36" y="0"/>
                                </a:lnTo>
                                <a:lnTo>
                                  <a:pt x="44" y="0"/>
                                </a:lnTo>
                                <a:lnTo>
                                  <a:pt x="49" y="0"/>
                                </a:lnTo>
                                <a:lnTo>
                                  <a:pt x="53" y="0"/>
                                </a:lnTo>
                                <a:lnTo>
                                  <a:pt x="57" y="1"/>
                                </a:lnTo>
                                <a:lnTo>
                                  <a:pt x="60" y="3"/>
                                </a:lnTo>
                                <a:lnTo>
                                  <a:pt x="64" y="4"/>
                                </a:lnTo>
                                <a:lnTo>
                                  <a:pt x="66" y="6"/>
                                </a:lnTo>
                                <a:lnTo>
                                  <a:pt x="70" y="7"/>
                                </a:lnTo>
                                <a:lnTo>
                                  <a:pt x="71" y="9"/>
                                </a:lnTo>
                                <a:lnTo>
                                  <a:pt x="73" y="10"/>
                                </a:lnTo>
                                <a:lnTo>
                                  <a:pt x="73" y="11"/>
                                </a:lnTo>
                                <a:lnTo>
                                  <a:pt x="74" y="11"/>
                                </a:lnTo>
                                <a:lnTo>
                                  <a:pt x="74" y="12"/>
                                </a:lnTo>
                                <a:lnTo>
                                  <a:pt x="74" y="14"/>
                                </a:lnTo>
                                <a:lnTo>
                                  <a:pt x="74" y="15"/>
                                </a:lnTo>
                                <a:lnTo>
                                  <a:pt x="74" y="16"/>
                                </a:lnTo>
                                <a:lnTo>
                                  <a:pt x="74" y="19"/>
                                </a:lnTo>
                                <a:lnTo>
                                  <a:pt x="74" y="22"/>
                                </a:lnTo>
                                <a:lnTo>
                                  <a:pt x="73" y="23"/>
                                </a:lnTo>
                                <a:lnTo>
                                  <a:pt x="73" y="25"/>
                                </a:lnTo>
                                <a:lnTo>
                                  <a:pt x="71" y="25"/>
                                </a:lnTo>
                                <a:lnTo>
                                  <a:pt x="69" y="25"/>
                                </a:lnTo>
                                <a:lnTo>
                                  <a:pt x="68" y="23"/>
                                </a:lnTo>
                                <a:lnTo>
                                  <a:pt x="65" y="22"/>
                                </a:lnTo>
                                <a:lnTo>
                                  <a:pt x="61" y="20"/>
                                </a:lnTo>
                                <a:lnTo>
                                  <a:pt x="59" y="17"/>
                                </a:lnTo>
                                <a:lnTo>
                                  <a:pt x="54" y="16"/>
                                </a:lnTo>
                                <a:lnTo>
                                  <a:pt x="50" y="15"/>
                                </a:lnTo>
                                <a:lnTo>
                                  <a:pt x="44" y="14"/>
                                </a:lnTo>
                                <a:lnTo>
                                  <a:pt x="33" y="16"/>
                                </a:lnTo>
                                <a:lnTo>
                                  <a:pt x="25" y="23"/>
                                </a:lnTo>
                                <a:lnTo>
                                  <a:pt x="20" y="35"/>
                                </a:lnTo>
                                <a:lnTo>
                                  <a:pt x="18" y="52"/>
                                </a:lnTo>
                                <a:lnTo>
                                  <a:pt x="18" y="60"/>
                                </a:lnTo>
                                <a:lnTo>
                                  <a:pt x="20" y="68"/>
                                </a:lnTo>
                                <a:lnTo>
                                  <a:pt x="22" y="74"/>
                                </a:lnTo>
                                <a:lnTo>
                                  <a:pt x="25" y="79"/>
                                </a:lnTo>
                                <a:lnTo>
                                  <a:pt x="28" y="83"/>
                                </a:lnTo>
                                <a:lnTo>
                                  <a:pt x="33" y="86"/>
                                </a:lnTo>
                                <a:lnTo>
                                  <a:pt x="38" y="87"/>
                                </a:lnTo>
                                <a:lnTo>
                                  <a:pt x="44" y="87"/>
                                </a:lnTo>
                                <a:lnTo>
                                  <a:pt x="50" y="87"/>
                                </a:lnTo>
                                <a:lnTo>
                                  <a:pt x="55" y="86"/>
                                </a:lnTo>
                                <a:lnTo>
                                  <a:pt x="59" y="84"/>
                                </a:lnTo>
                                <a:lnTo>
                                  <a:pt x="63" y="83"/>
                                </a:lnTo>
                                <a:lnTo>
                                  <a:pt x="65" y="80"/>
                                </a:lnTo>
                                <a:lnTo>
                                  <a:pt x="68" y="78"/>
                                </a:lnTo>
                                <a:lnTo>
                                  <a:pt x="70" y="76"/>
                                </a:lnTo>
                                <a:lnTo>
                                  <a:pt x="71" y="76"/>
                                </a:lnTo>
                                <a:lnTo>
                                  <a:pt x="73" y="76"/>
                                </a:lnTo>
                                <a:lnTo>
                                  <a:pt x="73" y="76"/>
                                </a:lnTo>
                                <a:lnTo>
                                  <a:pt x="74" y="76"/>
                                </a:lnTo>
                                <a:lnTo>
                                  <a:pt x="74" y="78"/>
                                </a:lnTo>
                                <a:lnTo>
                                  <a:pt x="74" y="79"/>
                                </a:lnTo>
                                <a:lnTo>
                                  <a:pt x="74" y="80"/>
                                </a:lnTo>
                                <a:lnTo>
                                  <a:pt x="75" y="83"/>
                                </a:lnTo>
                                <a:lnTo>
                                  <a:pt x="75" y="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70" name="Freeform 836"/>
                        <wps:cNvSpPr>
                          <a:spLocks/>
                        </wps:cNvSpPr>
                        <wps:spPr bwMode="auto">
                          <a:xfrm>
                            <a:off x="3222625" y="2382838"/>
                            <a:ext cx="42863" cy="76200"/>
                          </a:xfrm>
                          <a:custGeom>
                            <a:avLst/>
                            <a:gdLst>
                              <a:gd name="T0" fmla="*/ 81 w 81"/>
                              <a:gd name="T1" fmla="*/ 143 h 145"/>
                              <a:gd name="T2" fmla="*/ 80 w 81"/>
                              <a:gd name="T3" fmla="*/ 144 h 145"/>
                              <a:gd name="T4" fmla="*/ 79 w 81"/>
                              <a:gd name="T5" fmla="*/ 145 h 145"/>
                              <a:gd name="T6" fmla="*/ 75 w 81"/>
                              <a:gd name="T7" fmla="*/ 145 h 145"/>
                              <a:gd name="T8" fmla="*/ 70 w 81"/>
                              <a:gd name="T9" fmla="*/ 145 h 145"/>
                              <a:gd name="T10" fmla="*/ 67 w 81"/>
                              <a:gd name="T11" fmla="*/ 145 h 145"/>
                              <a:gd name="T12" fmla="*/ 65 w 81"/>
                              <a:gd name="T13" fmla="*/ 144 h 145"/>
                              <a:gd name="T14" fmla="*/ 64 w 81"/>
                              <a:gd name="T15" fmla="*/ 143 h 145"/>
                              <a:gd name="T16" fmla="*/ 64 w 81"/>
                              <a:gd name="T17" fmla="*/ 87 h 145"/>
                              <a:gd name="T18" fmla="*/ 63 w 81"/>
                              <a:gd name="T19" fmla="*/ 75 h 145"/>
                              <a:gd name="T20" fmla="*/ 59 w 81"/>
                              <a:gd name="T21" fmla="*/ 66 h 145"/>
                              <a:gd name="T22" fmla="*/ 53 w 81"/>
                              <a:gd name="T23" fmla="*/ 60 h 145"/>
                              <a:gd name="T24" fmla="*/ 45 w 81"/>
                              <a:gd name="T25" fmla="*/ 59 h 145"/>
                              <a:gd name="T26" fmla="*/ 31 w 81"/>
                              <a:gd name="T27" fmla="*/ 63 h 145"/>
                              <a:gd name="T28" fmla="*/ 17 w 81"/>
                              <a:gd name="T29" fmla="*/ 76 h 145"/>
                              <a:gd name="T30" fmla="*/ 17 w 81"/>
                              <a:gd name="T31" fmla="*/ 143 h 145"/>
                              <a:gd name="T32" fmla="*/ 17 w 81"/>
                              <a:gd name="T33" fmla="*/ 144 h 145"/>
                              <a:gd name="T34" fmla="*/ 15 w 81"/>
                              <a:gd name="T35" fmla="*/ 145 h 145"/>
                              <a:gd name="T36" fmla="*/ 11 w 81"/>
                              <a:gd name="T37" fmla="*/ 145 h 145"/>
                              <a:gd name="T38" fmla="*/ 6 w 81"/>
                              <a:gd name="T39" fmla="*/ 145 h 145"/>
                              <a:gd name="T40" fmla="*/ 4 w 81"/>
                              <a:gd name="T41" fmla="*/ 145 h 145"/>
                              <a:gd name="T42" fmla="*/ 1 w 81"/>
                              <a:gd name="T43" fmla="*/ 144 h 145"/>
                              <a:gd name="T44" fmla="*/ 0 w 81"/>
                              <a:gd name="T45" fmla="*/ 143 h 145"/>
                              <a:gd name="T46" fmla="*/ 0 w 81"/>
                              <a:gd name="T47" fmla="*/ 2 h 145"/>
                              <a:gd name="T48" fmla="*/ 1 w 81"/>
                              <a:gd name="T49" fmla="*/ 1 h 145"/>
                              <a:gd name="T50" fmla="*/ 3 w 81"/>
                              <a:gd name="T51" fmla="*/ 0 h 145"/>
                              <a:gd name="T52" fmla="*/ 5 w 81"/>
                              <a:gd name="T53" fmla="*/ 0 h 145"/>
                              <a:gd name="T54" fmla="*/ 9 w 81"/>
                              <a:gd name="T55" fmla="*/ 0 h 145"/>
                              <a:gd name="T56" fmla="*/ 14 w 81"/>
                              <a:gd name="T57" fmla="*/ 0 h 145"/>
                              <a:gd name="T58" fmla="*/ 16 w 81"/>
                              <a:gd name="T59" fmla="*/ 0 h 145"/>
                              <a:gd name="T60" fmla="*/ 17 w 81"/>
                              <a:gd name="T61" fmla="*/ 1 h 145"/>
                              <a:gd name="T62" fmla="*/ 17 w 81"/>
                              <a:gd name="T63" fmla="*/ 2 h 145"/>
                              <a:gd name="T64" fmla="*/ 25 w 81"/>
                              <a:gd name="T65" fmla="*/ 51 h 145"/>
                              <a:gd name="T66" fmla="*/ 41 w 81"/>
                              <a:gd name="T67" fmla="*/ 44 h 145"/>
                              <a:gd name="T68" fmla="*/ 57 w 81"/>
                              <a:gd name="T69" fmla="*/ 44 h 145"/>
                              <a:gd name="T70" fmla="*/ 69 w 81"/>
                              <a:gd name="T71" fmla="*/ 50 h 145"/>
                              <a:gd name="T72" fmla="*/ 78 w 81"/>
                              <a:gd name="T73" fmla="*/ 61 h 145"/>
                              <a:gd name="T74" fmla="*/ 81 w 81"/>
                              <a:gd name="T75" fmla="*/ 75 h 145"/>
                              <a:gd name="T76" fmla="*/ 81 w 81"/>
                              <a:gd name="T77" fmla="*/ 143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81" h="145">
                                <a:moveTo>
                                  <a:pt x="81" y="143"/>
                                </a:moveTo>
                                <a:lnTo>
                                  <a:pt x="81" y="143"/>
                                </a:lnTo>
                                <a:lnTo>
                                  <a:pt x="81" y="144"/>
                                </a:lnTo>
                                <a:lnTo>
                                  <a:pt x="80" y="144"/>
                                </a:lnTo>
                                <a:lnTo>
                                  <a:pt x="80" y="145"/>
                                </a:lnTo>
                                <a:lnTo>
                                  <a:pt x="79" y="145"/>
                                </a:lnTo>
                                <a:lnTo>
                                  <a:pt x="77" y="145"/>
                                </a:lnTo>
                                <a:lnTo>
                                  <a:pt x="75" y="145"/>
                                </a:lnTo>
                                <a:lnTo>
                                  <a:pt x="73" y="145"/>
                                </a:lnTo>
                                <a:lnTo>
                                  <a:pt x="70" y="145"/>
                                </a:lnTo>
                                <a:lnTo>
                                  <a:pt x="69" y="145"/>
                                </a:lnTo>
                                <a:lnTo>
                                  <a:pt x="67" y="145"/>
                                </a:lnTo>
                                <a:lnTo>
                                  <a:pt x="65" y="145"/>
                                </a:lnTo>
                                <a:lnTo>
                                  <a:pt x="65" y="144"/>
                                </a:lnTo>
                                <a:lnTo>
                                  <a:pt x="64" y="144"/>
                                </a:lnTo>
                                <a:lnTo>
                                  <a:pt x="64" y="143"/>
                                </a:lnTo>
                                <a:lnTo>
                                  <a:pt x="64" y="143"/>
                                </a:lnTo>
                                <a:lnTo>
                                  <a:pt x="64" y="87"/>
                                </a:lnTo>
                                <a:lnTo>
                                  <a:pt x="64" y="80"/>
                                </a:lnTo>
                                <a:lnTo>
                                  <a:pt x="63" y="75"/>
                                </a:lnTo>
                                <a:lnTo>
                                  <a:pt x="62" y="70"/>
                                </a:lnTo>
                                <a:lnTo>
                                  <a:pt x="59" y="66"/>
                                </a:lnTo>
                                <a:lnTo>
                                  <a:pt x="57" y="63"/>
                                </a:lnTo>
                                <a:lnTo>
                                  <a:pt x="53" y="60"/>
                                </a:lnTo>
                                <a:lnTo>
                                  <a:pt x="49" y="59"/>
                                </a:lnTo>
                                <a:lnTo>
                                  <a:pt x="45" y="59"/>
                                </a:lnTo>
                                <a:lnTo>
                                  <a:pt x="38" y="59"/>
                                </a:lnTo>
                                <a:lnTo>
                                  <a:pt x="31" y="63"/>
                                </a:lnTo>
                                <a:lnTo>
                                  <a:pt x="25" y="69"/>
                                </a:lnTo>
                                <a:lnTo>
                                  <a:pt x="17" y="76"/>
                                </a:lnTo>
                                <a:lnTo>
                                  <a:pt x="17" y="143"/>
                                </a:lnTo>
                                <a:lnTo>
                                  <a:pt x="17" y="143"/>
                                </a:lnTo>
                                <a:lnTo>
                                  <a:pt x="17" y="144"/>
                                </a:lnTo>
                                <a:lnTo>
                                  <a:pt x="17" y="144"/>
                                </a:lnTo>
                                <a:lnTo>
                                  <a:pt x="16" y="145"/>
                                </a:lnTo>
                                <a:lnTo>
                                  <a:pt x="15" y="145"/>
                                </a:lnTo>
                                <a:lnTo>
                                  <a:pt x="14" y="145"/>
                                </a:lnTo>
                                <a:lnTo>
                                  <a:pt x="11" y="145"/>
                                </a:lnTo>
                                <a:lnTo>
                                  <a:pt x="9" y="145"/>
                                </a:lnTo>
                                <a:lnTo>
                                  <a:pt x="6" y="145"/>
                                </a:lnTo>
                                <a:lnTo>
                                  <a:pt x="5" y="145"/>
                                </a:lnTo>
                                <a:lnTo>
                                  <a:pt x="4" y="145"/>
                                </a:lnTo>
                                <a:lnTo>
                                  <a:pt x="3" y="145"/>
                                </a:lnTo>
                                <a:lnTo>
                                  <a:pt x="1" y="144"/>
                                </a:lnTo>
                                <a:lnTo>
                                  <a:pt x="1" y="144"/>
                                </a:lnTo>
                                <a:lnTo>
                                  <a:pt x="0" y="143"/>
                                </a:lnTo>
                                <a:lnTo>
                                  <a:pt x="0" y="143"/>
                                </a:lnTo>
                                <a:lnTo>
                                  <a:pt x="0" y="2"/>
                                </a:lnTo>
                                <a:lnTo>
                                  <a:pt x="0" y="2"/>
                                </a:lnTo>
                                <a:lnTo>
                                  <a:pt x="1" y="1"/>
                                </a:lnTo>
                                <a:lnTo>
                                  <a:pt x="1" y="1"/>
                                </a:lnTo>
                                <a:lnTo>
                                  <a:pt x="3" y="0"/>
                                </a:lnTo>
                                <a:lnTo>
                                  <a:pt x="4" y="0"/>
                                </a:lnTo>
                                <a:lnTo>
                                  <a:pt x="5" y="0"/>
                                </a:lnTo>
                                <a:lnTo>
                                  <a:pt x="6" y="0"/>
                                </a:lnTo>
                                <a:lnTo>
                                  <a:pt x="9" y="0"/>
                                </a:lnTo>
                                <a:lnTo>
                                  <a:pt x="11" y="0"/>
                                </a:lnTo>
                                <a:lnTo>
                                  <a:pt x="14" y="0"/>
                                </a:lnTo>
                                <a:lnTo>
                                  <a:pt x="15" y="0"/>
                                </a:lnTo>
                                <a:lnTo>
                                  <a:pt x="16" y="0"/>
                                </a:lnTo>
                                <a:lnTo>
                                  <a:pt x="17" y="1"/>
                                </a:lnTo>
                                <a:lnTo>
                                  <a:pt x="17" y="1"/>
                                </a:lnTo>
                                <a:lnTo>
                                  <a:pt x="17" y="2"/>
                                </a:lnTo>
                                <a:lnTo>
                                  <a:pt x="17" y="2"/>
                                </a:lnTo>
                                <a:lnTo>
                                  <a:pt x="17" y="59"/>
                                </a:lnTo>
                                <a:lnTo>
                                  <a:pt x="25" y="51"/>
                                </a:lnTo>
                                <a:lnTo>
                                  <a:pt x="32" y="48"/>
                                </a:lnTo>
                                <a:lnTo>
                                  <a:pt x="41" y="44"/>
                                </a:lnTo>
                                <a:lnTo>
                                  <a:pt x="48" y="44"/>
                                </a:lnTo>
                                <a:lnTo>
                                  <a:pt x="57" y="44"/>
                                </a:lnTo>
                                <a:lnTo>
                                  <a:pt x="64" y="47"/>
                                </a:lnTo>
                                <a:lnTo>
                                  <a:pt x="69" y="50"/>
                                </a:lnTo>
                                <a:lnTo>
                                  <a:pt x="74" y="55"/>
                                </a:lnTo>
                                <a:lnTo>
                                  <a:pt x="78" y="61"/>
                                </a:lnTo>
                                <a:lnTo>
                                  <a:pt x="80" y="67"/>
                                </a:lnTo>
                                <a:lnTo>
                                  <a:pt x="81" y="75"/>
                                </a:lnTo>
                                <a:lnTo>
                                  <a:pt x="81" y="85"/>
                                </a:lnTo>
                                <a:lnTo>
                                  <a:pt x="81" y="14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71" name="Freeform 837"/>
                        <wps:cNvSpPr>
                          <a:spLocks/>
                        </wps:cNvSpPr>
                        <wps:spPr bwMode="auto">
                          <a:xfrm>
                            <a:off x="3282950" y="2405063"/>
                            <a:ext cx="28575" cy="53975"/>
                          </a:xfrm>
                          <a:custGeom>
                            <a:avLst/>
                            <a:gdLst>
                              <a:gd name="T0" fmla="*/ 55 w 55"/>
                              <a:gd name="T1" fmla="*/ 12 h 101"/>
                              <a:gd name="T2" fmla="*/ 55 w 55"/>
                              <a:gd name="T3" fmla="*/ 16 h 101"/>
                              <a:gd name="T4" fmla="*/ 53 w 55"/>
                              <a:gd name="T5" fmla="*/ 17 h 101"/>
                              <a:gd name="T6" fmla="*/ 53 w 55"/>
                              <a:gd name="T7" fmla="*/ 19 h 101"/>
                              <a:gd name="T8" fmla="*/ 51 w 55"/>
                              <a:gd name="T9" fmla="*/ 19 h 101"/>
                              <a:gd name="T10" fmla="*/ 49 w 55"/>
                              <a:gd name="T11" fmla="*/ 17 h 101"/>
                              <a:gd name="T12" fmla="*/ 46 w 55"/>
                              <a:gd name="T13" fmla="*/ 17 h 101"/>
                              <a:gd name="T14" fmla="*/ 42 w 55"/>
                              <a:gd name="T15" fmla="*/ 16 h 101"/>
                              <a:gd name="T16" fmla="*/ 37 w 55"/>
                              <a:gd name="T17" fmla="*/ 16 h 101"/>
                              <a:gd name="T18" fmla="*/ 33 w 55"/>
                              <a:gd name="T19" fmla="*/ 19 h 101"/>
                              <a:gd name="T20" fmla="*/ 26 w 55"/>
                              <a:gd name="T21" fmla="*/ 23 h 101"/>
                              <a:gd name="T22" fmla="*/ 20 w 55"/>
                              <a:gd name="T23" fmla="*/ 31 h 101"/>
                              <a:gd name="T24" fmla="*/ 18 w 55"/>
                              <a:gd name="T25" fmla="*/ 99 h 101"/>
                              <a:gd name="T26" fmla="*/ 16 w 55"/>
                              <a:gd name="T27" fmla="*/ 100 h 101"/>
                              <a:gd name="T28" fmla="*/ 15 w 55"/>
                              <a:gd name="T29" fmla="*/ 101 h 101"/>
                              <a:gd name="T30" fmla="*/ 13 w 55"/>
                              <a:gd name="T31" fmla="*/ 101 h 101"/>
                              <a:gd name="T32" fmla="*/ 9 w 55"/>
                              <a:gd name="T33" fmla="*/ 101 h 101"/>
                              <a:gd name="T34" fmla="*/ 4 w 55"/>
                              <a:gd name="T35" fmla="*/ 101 h 101"/>
                              <a:gd name="T36" fmla="*/ 2 w 55"/>
                              <a:gd name="T37" fmla="*/ 101 h 101"/>
                              <a:gd name="T38" fmla="*/ 0 w 55"/>
                              <a:gd name="T39" fmla="*/ 100 h 101"/>
                              <a:gd name="T40" fmla="*/ 0 w 55"/>
                              <a:gd name="T41" fmla="*/ 99 h 101"/>
                              <a:gd name="T42" fmla="*/ 0 w 55"/>
                              <a:gd name="T43" fmla="*/ 4 h 101"/>
                              <a:gd name="T44" fmla="*/ 0 w 55"/>
                              <a:gd name="T45" fmla="*/ 3 h 101"/>
                              <a:gd name="T46" fmla="*/ 3 w 55"/>
                              <a:gd name="T47" fmla="*/ 1 h 101"/>
                              <a:gd name="T48" fmla="*/ 5 w 55"/>
                              <a:gd name="T49" fmla="*/ 1 h 101"/>
                              <a:gd name="T50" fmla="*/ 10 w 55"/>
                              <a:gd name="T51" fmla="*/ 1 h 101"/>
                              <a:gd name="T52" fmla="*/ 13 w 55"/>
                              <a:gd name="T53" fmla="*/ 1 h 101"/>
                              <a:gd name="T54" fmla="*/ 15 w 55"/>
                              <a:gd name="T55" fmla="*/ 3 h 101"/>
                              <a:gd name="T56" fmla="*/ 15 w 55"/>
                              <a:gd name="T57" fmla="*/ 4 h 101"/>
                              <a:gd name="T58" fmla="*/ 15 w 55"/>
                              <a:gd name="T59" fmla="*/ 19 h 101"/>
                              <a:gd name="T60" fmla="*/ 23 w 55"/>
                              <a:gd name="T61" fmla="*/ 9 h 101"/>
                              <a:gd name="T62" fmla="*/ 29 w 55"/>
                              <a:gd name="T63" fmla="*/ 4 h 101"/>
                              <a:gd name="T64" fmla="*/ 35 w 55"/>
                              <a:gd name="T65" fmla="*/ 0 h 101"/>
                              <a:gd name="T66" fmla="*/ 41 w 55"/>
                              <a:gd name="T67" fmla="*/ 0 h 101"/>
                              <a:gd name="T68" fmla="*/ 45 w 55"/>
                              <a:gd name="T69" fmla="*/ 0 h 101"/>
                              <a:gd name="T70" fmla="*/ 47 w 55"/>
                              <a:gd name="T71" fmla="*/ 0 h 101"/>
                              <a:gd name="T72" fmla="*/ 51 w 55"/>
                              <a:gd name="T73" fmla="*/ 1 h 101"/>
                              <a:gd name="T74" fmla="*/ 53 w 55"/>
                              <a:gd name="T75" fmla="*/ 3 h 101"/>
                              <a:gd name="T76" fmla="*/ 55 w 55"/>
                              <a:gd name="T77" fmla="*/ 4 h 101"/>
                              <a:gd name="T78" fmla="*/ 55 w 55"/>
                              <a:gd name="T79" fmla="*/ 5 h 101"/>
                              <a:gd name="T80" fmla="*/ 55 w 55"/>
                              <a:gd name="T81" fmla="*/ 6 h 101"/>
                              <a:gd name="T82" fmla="*/ 55 w 55"/>
                              <a:gd name="T83" fmla="*/ 10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5" h="101">
                                <a:moveTo>
                                  <a:pt x="55" y="10"/>
                                </a:moveTo>
                                <a:lnTo>
                                  <a:pt x="55" y="12"/>
                                </a:lnTo>
                                <a:lnTo>
                                  <a:pt x="55" y="15"/>
                                </a:lnTo>
                                <a:lnTo>
                                  <a:pt x="55" y="16"/>
                                </a:lnTo>
                                <a:lnTo>
                                  <a:pt x="55" y="17"/>
                                </a:lnTo>
                                <a:lnTo>
                                  <a:pt x="53" y="17"/>
                                </a:lnTo>
                                <a:lnTo>
                                  <a:pt x="53" y="19"/>
                                </a:lnTo>
                                <a:lnTo>
                                  <a:pt x="53" y="19"/>
                                </a:lnTo>
                                <a:lnTo>
                                  <a:pt x="52" y="19"/>
                                </a:lnTo>
                                <a:lnTo>
                                  <a:pt x="51" y="19"/>
                                </a:lnTo>
                                <a:lnTo>
                                  <a:pt x="50" y="19"/>
                                </a:lnTo>
                                <a:lnTo>
                                  <a:pt x="49" y="17"/>
                                </a:lnTo>
                                <a:lnTo>
                                  <a:pt x="47" y="17"/>
                                </a:lnTo>
                                <a:lnTo>
                                  <a:pt x="46" y="17"/>
                                </a:lnTo>
                                <a:lnTo>
                                  <a:pt x="44" y="16"/>
                                </a:lnTo>
                                <a:lnTo>
                                  <a:pt x="42" y="16"/>
                                </a:lnTo>
                                <a:lnTo>
                                  <a:pt x="40" y="16"/>
                                </a:lnTo>
                                <a:lnTo>
                                  <a:pt x="37" y="16"/>
                                </a:lnTo>
                                <a:lnTo>
                                  <a:pt x="35" y="17"/>
                                </a:lnTo>
                                <a:lnTo>
                                  <a:pt x="33" y="19"/>
                                </a:lnTo>
                                <a:lnTo>
                                  <a:pt x="30" y="20"/>
                                </a:lnTo>
                                <a:lnTo>
                                  <a:pt x="26" y="23"/>
                                </a:lnTo>
                                <a:lnTo>
                                  <a:pt x="24" y="27"/>
                                </a:lnTo>
                                <a:lnTo>
                                  <a:pt x="20" y="31"/>
                                </a:lnTo>
                                <a:lnTo>
                                  <a:pt x="18" y="37"/>
                                </a:lnTo>
                                <a:lnTo>
                                  <a:pt x="18" y="99"/>
                                </a:lnTo>
                                <a:lnTo>
                                  <a:pt x="18" y="99"/>
                                </a:lnTo>
                                <a:lnTo>
                                  <a:pt x="16" y="100"/>
                                </a:lnTo>
                                <a:lnTo>
                                  <a:pt x="16" y="100"/>
                                </a:lnTo>
                                <a:lnTo>
                                  <a:pt x="15" y="101"/>
                                </a:lnTo>
                                <a:lnTo>
                                  <a:pt x="14" y="101"/>
                                </a:lnTo>
                                <a:lnTo>
                                  <a:pt x="13" y="101"/>
                                </a:lnTo>
                                <a:lnTo>
                                  <a:pt x="12" y="101"/>
                                </a:lnTo>
                                <a:lnTo>
                                  <a:pt x="9" y="101"/>
                                </a:lnTo>
                                <a:lnTo>
                                  <a:pt x="7" y="101"/>
                                </a:lnTo>
                                <a:lnTo>
                                  <a:pt x="4" y="101"/>
                                </a:lnTo>
                                <a:lnTo>
                                  <a:pt x="3" y="101"/>
                                </a:lnTo>
                                <a:lnTo>
                                  <a:pt x="2" y="101"/>
                                </a:lnTo>
                                <a:lnTo>
                                  <a:pt x="0" y="100"/>
                                </a:lnTo>
                                <a:lnTo>
                                  <a:pt x="0" y="100"/>
                                </a:lnTo>
                                <a:lnTo>
                                  <a:pt x="0" y="99"/>
                                </a:lnTo>
                                <a:lnTo>
                                  <a:pt x="0" y="99"/>
                                </a:lnTo>
                                <a:lnTo>
                                  <a:pt x="0" y="4"/>
                                </a:lnTo>
                                <a:lnTo>
                                  <a:pt x="0" y="4"/>
                                </a:lnTo>
                                <a:lnTo>
                                  <a:pt x="0" y="3"/>
                                </a:lnTo>
                                <a:lnTo>
                                  <a:pt x="0" y="3"/>
                                </a:lnTo>
                                <a:lnTo>
                                  <a:pt x="2" y="1"/>
                                </a:lnTo>
                                <a:lnTo>
                                  <a:pt x="3" y="1"/>
                                </a:lnTo>
                                <a:lnTo>
                                  <a:pt x="4" y="1"/>
                                </a:lnTo>
                                <a:lnTo>
                                  <a:pt x="5" y="1"/>
                                </a:lnTo>
                                <a:lnTo>
                                  <a:pt x="8" y="1"/>
                                </a:lnTo>
                                <a:lnTo>
                                  <a:pt x="10" y="1"/>
                                </a:lnTo>
                                <a:lnTo>
                                  <a:pt x="12" y="1"/>
                                </a:lnTo>
                                <a:lnTo>
                                  <a:pt x="13" y="1"/>
                                </a:lnTo>
                                <a:lnTo>
                                  <a:pt x="14" y="1"/>
                                </a:lnTo>
                                <a:lnTo>
                                  <a:pt x="15" y="3"/>
                                </a:lnTo>
                                <a:lnTo>
                                  <a:pt x="15" y="3"/>
                                </a:lnTo>
                                <a:lnTo>
                                  <a:pt x="15" y="4"/>
                                </a:lnTo>
                                <a:lnTo>
                                  <a:pt x="15" y="4"/>
                                </a:lnTo>
                                <a:lnTo>
                                  <a:pt x="15" y="19"/>
                                </a:lnTo>
                                <a:lnTo>
                                  <a:pt x="19" y="12"/>
                                </a:lnTo>
                                <a:lnTo>
                                  <a:pt x="23" y="9"/>
                                </a:lnTo>
                                <a:lnTo>
                                  <a:pt x="26" y="5"/>
                                </a:lnTo>
                                <a:lnTo>
                                  <a:pt x="29" y="4"/>
                                </a:lnTo>
                                <a:lnTo>
                                  <a:pt x="33" y="1"/>
                                </a:lnTo>
                                <a:lnTo>
                                  <a:pt x="35" y="0"/>
                                </a:lnTo>
                                <a:lnTo>
                                  <a:pt x="39" y="0"/>
                                </a:lnTo>
                                <a:lnTo>
                                  <a:pt x="41" y="0"/>
                                </a:lnTo>
                                <a:lnTo>
                                  <a:pt x="42" y="0"/>
                                </a:lnTo>
                                <a:lnTo>
                                  <a:pt x="45" y="0"/>
                                </a:lnTo>
                                <a:lnTo>
                                  <a:pt x="46" y="0"/>
                                </a:lnTo>
                                <a:lnTo>
                                  <a:pt x="47" y="0"/>
                                </a:lnTo>
                                <a:lnTo>
                                  <a:pt x="50" y="1"/>
                                </a:lnTo>
                                <a:lnTo>
                                  <a:pt x="51" y="1"/>
                                </a:lnTo>
                                <a:lnTo>
                                  <a:pt x="52" y="1"/>
                                </a:lnTo>
                                <a:lnTo>
                                  <a:pt x="53" y="3"/>
                                </a:lnTo>
                                <a:lnTo>
                                  <a:pt x="53" y="3"/>
                                </a:lnTo>
                                <a:lnTo>
                                  <a:pt x="55" y="4"/>
                                </a:lnTo>
                                <a:lnTo>
                                  <a:pt x="55" y="4"/>
                                </a:lnTo>
                                <a:lnTo>
                                  <a:pt x="55" y="5"/>
                                </a:lnTo>
                                <a:lnTo>
                                  <a:pt x="55" y="5"/>
                                </a:lnTo>
                                <a:lnTo>
                                  <a:pt x="55" y="6"/>
                                </a:lnTo>
                                <a:lnTo>
                                  <a:pt x="55" y="9"/>
                                </a:lnTo>
                                <a:lnTo>
                                  <a:pt x="55" y="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72" name="Freeform 838"/>
                        <wps:cNvSpPr>
                          <a:spLocks noEditPoints="1"/>
                        </wps:cNvSpPr>
                        <wps:spPr bwMode="auto">
                          <a:xfrm>
                            <a:off x="3317875" y="2405063"/>
                            <a:ext cx="49213" cy="53975"/>
                          </a:xfrm>
                          <a:custGeom>
                            <a:avLst/>
                            <a:gdLst>
                              <a:gd name="T0" fmla="*/ 93 w 94"/>
                              <a:gd name="T1" fmla="*/ 62 h 102"/>
                              <a:gd name="T2" fmla="*/ 87 w 94"/>
                              <a:gd name="T3" fmla="*/ 80 h 102"/>
                              <a:gd name="T4" fmla="*/ 75 w 94"/>
                              <a:gd name="T5" fmla="*/ 95 h 102"/>
                              <a:gd name="T6" fmla="*/ 57 w 94"/>
                              <a:gd name="T7" fmla="*/ 102 h 102"/>
                              <a:gd name="T8" fmla="*/ 35 w 94"/>
                              <a:gd name="T9" fmla="*/ 102 h 102"/>
                              <a:gd name="T10" fmla="*/ 18 w 94"/>
                              <a:gd name="T11" fmla="*/ 95 h 102"/>
                              <a:gd name="T12" fmla="*/ 6 w 94"/>
                              <a:gd name="T13" fmla="*/ 83 h 102"/>
                              <a:gd name="T14" fmla="*/ 1 w 94"/>
                              <a:gd name="T15" fmla="*/ 64 h 102"/>
                              <a:gd name="T16" fmla="*/ 1 w 94"/>
                              <a:gd name="T17" fmla="*/ 41 h 102"/>
                              <a:gd name="T18" fmla="*/ 6 w 94"/>
                              <a:gd name="T19" fmla="*/ 22 h 102"/>
                              <a:gd name="T20" fmla="*/ 18 w 94"/>
                              <a:gd name="T21" fmla="*/ 7 h 102"/>
                              <a:gd name="T22" fmla="*/ 36 w 94"/>
                              <a:gd name="T23" fmla="*/ 0 h 102"/>
                              <a:gd name="T24" fmla="*/ 59 w 94"/>
                              <a:gd name="T25" fmla="*/ 0 h 102"/>
                              <a:gd name="T26" fmla="*/ 76 w 94"/>
                              <a:gd name="T27" fmla="*/ 7 h 102"/>
                              <a:gd name="T28" fmla="*/ 87 w 94"/>
                              <a:gd name="T29" fmla="*/ 20 h 102"/>
                              <a:gd name="T30" fmla="*/ 93 w 94"/>
                              <a:gd name="T31" fmla="*/ 38 h 102"/>
                              <a:gd name="T32" fmla="*/ 76 w 94"/>
                              <a:gd name="T33" fmla="*/ 52 h 102"/>
                              <a:gd name="T34" fmla="*/ 75 w 94"/>
                              <a:gd name="T35" fmla="*/ 37 h 102"/>
                              <a:gd name="T36" fmla="*/ 70 w 94"/>
                              <a:gd name="T37" fmla="*/ 25 h 102"/>
                              <a:gd name="T38" fmla="*/ 61 w 94"/>
                              <a:gd name="T39" fmla="*/ 17 h 102"/>
                              <a:gd name="T40" fmla="*/ 48 w 94"/>
                              <a:gd name="T41" fmla="*/ 14 h 102"/>
                              <a:gd name="T42" fmla="*/ 34 w 94"/>
                              <a:gd name="T43" fmla="*/ 17 h 102"/>
                              <a:gd name="T44" fmla="*/ 25 w 94"/>
                              <a:gd name="T45" fmla="*/ 25 h 102"/>
                              <a:gd name="T46" fmla="*/ 19 w 94"/>
                              <a:gd name="T47" fmla="*/ 36 h 102"/>
                              <a:gd name="T48" fmla="*/ 18 w 94"/>
                              <a:gd name="T49" fmla="*/ 51 h 102"/>
                              <a:gd name="T50" fmla="*/ 19 w 94"/>
                              <a:gd name="T51" fmla="*/ 65 h 102"/>
                              <a:gd name="T52" fmla="*/ 24 w 94"/>
                              <a:gd name="T53" fmla="*/ 78 h 102"/>
                              <a:gd name="T54" fmla="*/ 33 w 94"/>
                              <a:gd name="T55" fmla="*/ 85 h 102"/>
                              <a:gd name="T56" fmla="*/ 46 w 94"/>
                              <a:gd name="T57" fmla="*/ 89 h 102"/>
                              <a:gd name="T58" fmla="*/ 60 w 94"/>
                              <a:gd name="T59" fmla="*/ 85 h 102"/>
                              <a:gd name="T60" fmla="*/ 69 w 94"/>
                              <a:gd name="T61" fmla="*/ 78 h 102"/>
                              <a:gd name="T62" fmla="*/ 73 w 94"/>
                              <a:gd name="T63" fmla="*/ 67 h 102"/>
                              <a:gd name="T64" fmla="*/ 76 w 94"/>
                              <a:gd name="T65" fmla="*/ 52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4" h="102">
                                <a:moveTo>
                                  <a:pt x="94" y="51"/>
                                </a:moveTo>
                                <a:lnTo>
                                  <a:pt x="93" y="62"/>
                                </a:lnTo>
                                <a:lnTo>
                                  <a:pt x="91" y="71"/>
                                </a:lnTo>
                                <a:lnTo>
                                  <a:pt x="87" y="80"/>
                                </a:lnTo>
                                <a:lnTo>
                                  <a:pt x="82" y="87"/>
                                </a:lnTo>
                                <a:lnTo>
                                  <a:pt x="75" y="95"/>
                                </a:lnTo>
                                <a:lnTo>
                                  <a:pt x="66" y="99"/>
                                </a:lnTo>
                                <a:lnTo>
                                  <a:pt x="57" y="102"/>
                                </a:lnTo>
                                <a:lnTo>
                                  <a:pt x="46" y="102"/>
                                </a:lnTo>
                                <a:lnTo>
                                  <a:pt x="35" y="102"/>
                                </a:lnTo>
                                <a:lnTo>
                                  <a:pt x="25" y="100"/>
                                </a:lnTo>
                                <a:lnTo>
                                  <a:pt x="18" y="95"/>
                                </a:lnTo>
                                <a:lnTo>
                                  <a:pt x="11" y="90"/>
                                </a:lnTo>
                                <a:lnTo>
                                  <a:pt x="6" y="83"/>
                                </a:lnTo>
                                <a:lnTo>
                                  <a:pt x="3" y="74"/>
                                </a:lnTo>
                                <a:lnTo>
                                  <a:pt x="1" y="64"/>
                                </a:lnTo>
                                <a:lnTo>
                                  <a:pt x="0" y="52"/>
                                </a:lnTo>
                                <a:lnTo>
                                  <a:pt x="1" y="41"/>
                                </a:lnTo>
                                <a:lnTo>
                                  <a:pt x="3" y="31"/>
                                </a:lnTo>
                                <a:lnTo>
                                  <a:pt x="6" y="22"/>
                                </a:lnTo>
                                <a:lnTo>
                                  <a:pt x="12" y="15"/>
                                </a:lnTo>
                                <a:lnTo>
                                  <a:pt x="18" y="7"/>
                                </a:lnTo>
                                <a:lnTo>
                                  <a:pt x="27" y="4"/>
                                </a:lnTo>
                                <a:lnTo>
                                  <a:pt x="36" y="0"/>
                                </a:lnTo>
                                <a:lnTo>
                                  <a:pt x="48" y="0"/>
                                </a:lnTo>
                                <a:lnTo>
                                  <a:pt x="59" y="0"/>
                                </a:lnTo>
                                <a:lnTo>
                                  <a:pt x="69" y="3"/>
                                </a:lnTo>
                                <a:lnTo>
                                  <a:pt x="76" y="7"/>
                                </a:lnTo>
                                <a:lnTo>
                                  <a:pt x="82" y="14"/>
                                </a:lnTo>
                                <a:lnTo>
                                  <a:pt x="87" y="20"/>
                                </a:lnTo>
                                <a:lnTo>
                                  <a:pt x="91" y="30"/>
                                </a:lnTo>
                                <a:lnTo>
                                  <a:pt x="93" y="38"/>
                                </a:lnTo>
                                <a:lnTo>
                                  <a:pt x="94" y="51"/>
                                </a:lnTo>
                                <a:close/>
                                <a:moveTo>
                                  <a:pt x="76" y="52"/>
                                </a:moveTo>
                                <a:lnTo>
                                  <a:pt x="76" y="44"/>
                                </a:lnTo>
                                <a:lnTo>
                                  <a:pt x="75" y="37"/>
                                </a:lnTo>
                                <a:lnTo>
                                  <a:pt x="72" y="31"/>
                                </a:lnTo>
                                <a:lnTo>
                                  <a:pt x="70" y="25"/>
                                </a:lnTo>
                                <a:lnTo>
                                  <a:pt x="66" y="20"/>
                                </a:lnTo>
                                <a:lnTo>
                                  <a:pt x="61" y="17"/>
                                </a:lnTo>
                                <a:lnTo>
                                  <a:pt x="55" y="15"/>
                                </a:lnTo>
                                <a:lnTo>
                                  <a:pt x="48" y="14"/>
                                </a:lnTo>
                                <a:lnTo>
                                  <a:pt x="40" y="15"/>
                                </a:lnTo>
                                <a:lnTo>
                                  <a:pt x="34" y="17"/>
                                </a:lnTo>
                                <a:lnTo>
                                  <a:pt x="29" y="20"/>
                                </a:lnTo>
                                <a:lnTo>
                                  <a:pt x="25" y="25"/>
                                </a:lnTo>
                                <a:lnTo>
                                  <a:pt x="22" y="30"/>
                                </a:lnTo>
                                <a:lnTo>
                                  <a:pt x="19" y="36"/>
                                </a:lnTo>
                                <a:lnTo>
                                  <a:pt x="18" y="43"/>
                                </a:lnTo>
                                <a:lnTo>
                                  <a:pt x="18" y="51"/>
                                </a:lnTo>
                                <a:lnTo>
                                  <a:pt x="18" y="58"/>
                                </a:lnTo>
                                <a:lnTo>
                                  <a:pt x="19" y="65"/>
                                </a:lnTo>
                                <a:lnTo>
                                  <a:pt x="20" y="71"/>
                                </a:lnTo>
                                <a:lnTo>
                                  <a:pt x="24" y="78"/>
                                </a:lnTo>
                                <a:lnTo>
                                  <a:pt x="28" y="83"/>
                                </a:lnTo>
                                <a:lnTo>
                                  <a:pt x="33" y="85"/>
                                </a:lnTo>
                                <a:lnTo>
                                  <a:pt x="39" y="87"/>
                                </a:lnTo>
                                <a:lnTo>
                                  <a:pt x="46" y="89"/>
                                </a:lnTo>
                                <a:lnTo>
                                  <a:pt x="54" y="87"/>
                                </a:lnTo>
                                <a:lnTo>
                                  <a:pt x="60" y="85"/>
                                </a:lnTo>
                                <a:lnTo>
                                  <a:pt x="65" y="83"/>
                                </a:lnTo>
                                <a:lnTo>
                                  <a:pt x="69" y="78"/>
                                </a:lnTo>
                                <a:lnTo>
                                  <a:pt x="72" y="73"/>
                                </a:lnTo>
                                <a:lnTo>
                                  <a:pt x="73" y="67"/>
                                </a:lnTo>
                                <a:lnTo>
                                  <a:pt x="76" y="59"/>
                                </a:lnTo>
                                <a:lnTo>
                                  <a:pt x="76" y="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73" name="Freeform 839"/>
                        <wps:cNvSpPr>
                          <a:spLocks/>
                        </wps:cNvSpPr>
                        <wps:spPr bwMode="auto">
                          <a:xfrm>
                            <a:off x="3379788" y="2405063"/>
                            <a:ext cx="74613" cy="53975"/>
                          </a:xfrm>
                          <a:custGeom>
                            <a:avLst/>
                            <a:gdLst>
                              <a:gd name="T0" fmla="*/ 139 w 139"/>
                              <a:gd name="T1" fmla="*/ 99 h 101"/>
                              <a:gd name="T2" fmla="*/ 139 w 139"/>
                              <a:gd name="T3" fmla="*/ 100 h 101"/>
                              <a:gd name="T4" fmla="*/ 137 w 139"/>
                              <a:gd name="T5" fmla="*/ 101 h 101"/>
                              <a:gd name="T6" fmla="*/ 133 w 139"/>
                              <a:gd name="T7" fmla="*/ 101 h 101"/>
                              <a:gd name="T8" fmla="*/ 128 w 139"/>
                              <a:gd name="T9" fmla="*/ 101 h 101"/>
                              <a:gd name="T10" fmla="*/ 126 w 139"/>
                              <a:gd name="T11" fmla="*/ 101 h 101"/>
                              <a:gd name="T12" fmla="*/ 123 w 139"/>
                              <a:gd name="T13" fmla="*/ 100 h 101"/>
                              <a:gd name="T14" fmla="*/ 122 w 139"/>
                              <a:gd name="T15" fmla="*/ 99 h 101"/>
                              <a:gd name="T16" fmla="*/ 122 w 139"/>
                              <a:gd name="T17" fmla="*/ 41 h 101"/>
                              <a:gd name="T18" fmla="*/ 121 w 139"/>
                              <a:gd name="T19" fmla="*/ 31 h 101"/>
                              <a:gd name="T20" fmla="*/ 118 w 139"/>
                              <a:gd name="T21" fmla="*/ 22 h 101"/>
                              <a:gd name="T22" fmla="*/ 112 w 139"/>
                              <a:gd name="T23" fmla="*/ 16 h 101"/>
                              <a:gd name="T24" fmla="*/ 103 w 139"/>
                              <a:gd name="T25" fmla="*/ 15 h 101"/>
                              <a:gd name="T26" fmla="*/ 91 w 139"/>
                              <a:gd name="T27" fmla="*/ 19 h 101"/>
                              <a:gd name="T28" fmla="*/ 79 w 139"/>
                              <a:gd name="T29" fmla="*/ 32 h 101"/>
                              <a:gd name="T30" fmla="*/ 79 w 139"/>
                              <a:gd name="T31" fmla="*/ 99 h 101"/>
                              <a:gd name="T32" fmla="*/ 78 w 139"/>
                              <a:gd name="T33" fmla="*/ 100 h 101"/>
                              <a:gd name="T34" fmla="*/ 75 w 139"/>
                              <a:gd name="T35" fmla="*/ 101 h 101"/>
                              <a:gd name="T36" fmla="*/ 73 w 139"/>
                              <a:gd name="T37" fmla="*/ 101 h 101"/>
                              <a:gd name="T38" fmla="*/ 68 w 139"/>
                              <a:gd name="T39" fmla="*/ 101 h 101"/>
                              <a:gd name="T40" fmla="*/ 64 w 139"/>
                              <a:gd name="T41" fmla="*/ 101 h 101"/>
                              <a:gd name="T42" fmla="*/ 62 w 139"/>
                              <a:gd name="T43" fmla="*/ 100 h 101"/>
                              <a:gd name="T44" fmla="*/ 62 w 139"/>
                              <a:gd name="T45" fmla="*/ 99 h 101"/>
                              <a:gd name="T46" fmla="*/ 62 w 139"/>
                              <a:gd name="T47" fmla="*/ 41 h 101"/>
                              <a:gd name="T48" fmla="*/ 60 w 139"/>
                              <a:gd name="T49" fmla="*/ 31 h 101"/>
                              <a:gd name="T50" fmla="*/ 57 w 139"/>
                              <a:gd name="T51" fmla="*/ 22 h 101"/>
                              <a:gd name="T52" fmla="*/ 50 w 139"/>
                              <a:gd name="T53" fmla="*/ 16 h 101"/>
                              <a:gd name="T54" fmla="*/ 43 w 139"/>
                              <a:gd name="T55" fmla="*/ 15 h 101"/>
                              <a:gd name="T56" fmla="*/ 31 w 139"/>
                              <a:gd name="T57" fmla="*/ 19 h 101"/>
                              <a:gd name="T58" fmla="*/ 17 w 139"/>
                              <a:gd name="T59" fmla="*/ 32 h 101"/>
                              <a:gd name="T60" fmla="*/ 17 w 139"/>
                              <a:gd name="T61" fmla="*/ 99 h 101"/>
                              <a:gd name="T62" fmla="*/ 16 w 139"/>
                              <a:gd name="T63" fmla="*/ 100 h 101"/>
                              <a:gd name="T64" fmla="*/ 15 w 139"/>
                              <a:gd name="T65" fmla="*/ 101 h 101"/>
                              <a:gd name="T66" fmla="*/ 11 w 139"/>
                              <a:gd name="T67" fmla="*/ 101 h 101"/>
                              <a:gd name="T68" fmla="*/ 6 w 139"/>
                              <a:gd name="T69" fmla="*/ 101 h 101"/>
                              <a:gd name="T70" fmla="*/ 2 w 139"/>
                              <a:gd name="T71" fmla="*/ 101 h 101"/>
                              <a:gd name="T72" fmla="*/ 1 w 139"/>
                              <a:gd name="T73" fmla="*/ 100 h 101"/>
                              <a:gd name="T74" fmla="*/ 0 w 139"/>
                              <a:gd name="T75" fmla="*/ 99 h 101"/>
                              <a:gd name="T76" fmla="*/ 0 w 139"/>
                              <a:gd name="T77" fmla="*/ 4 h 101"/>
                              <a:gd name="T78" fmla="*/ 0 w 139"/>
                              <a:gd name="T79" fmla="*/ 3 h 101"/>
                              <a:gd name="T80" fmla="*/ 1 w 139"/>
                              <a:gd name="T81" fmla="*/ 1 h 101"/>
                              <a:gd name="T82" fmla="*/ 4 w 139"/>
                              <a:gd name="T83" fmla="*/ 1 h 101"/>
                              <a:gd name="T84" fmla="*/ 9 w 139"/>
                              <a:gd name="T85" fmla="*/ 1 h 101"/>
                              <a:gd name="T86" fmla="*/ 12 w 139"/>
                              <a:gd name="T87" fmla="*/ 1 h 101"/>
                              <a:gd name="T88" fmla="*/ 15 w 139"/>
                              <a:gd name="T89" fmla="*/ 1 h 101"/>
                              <a:gd name="T90" fmla="*/ 15 w 139"/>
                              <a:gd name="T91" fmla="*/ 3 h 101"/>
                              <a:gd name="T92" fmla="*/ 16 w 139"/>
                              <a:gd name="T93" fmla="*/ 4 h 101"/>
                              <a:gd name="T94" fmla="*/ 23 w 139"/>
                              <a:gd name="T95" fmla="*/ 9 h 101"/>
                              <a:gd name="T96" fmla="*/ 38 w 139"/>
                              <a:gd name="T97" fmla="*/ 0 h 101"/>
                              <a:gd name="T98" fmla="*/ 52 w 139"/>
                              <a:gd name="T99" fmla="*/ 0 h 101"/>
                              <a:gd name="T100" fmla="*/ 62 w 139"/>
                              <a:gd name="T101" fmla="*/ 3 h 101"/>
                              <a:gd name="T102" fmla="*/ 68 w 139"/>
                              <a:gd name="T103" fmla="*/ 7 h 101"/>
                              <a:gd name="T104" fmla="*/ 74 w 139"/>
                              <a:gd name="T105" fmla="*/ 14 h 101"/>
                              <a:gd name="T106" fmla="*/ 80 w 139"/>
                              <a:gd name="T107" fmla="*/ 14 h 101"/>
                              <a:gd name="T108" fmla="*/ 89 w 139"/>
                              <a:gd name="T109" fmla="*/ 6 h 101"/>
                              <a:gd name="T110" fmla="*/ 96 w 139"/>
                              <a:gd name="T111" fmla="*/ 1 h 101"/>
                              <a:gd name="T112" fmla="*/ 103 w 139"/>
                              <a:gd name="T113" fmla="*/ 0 h 101"/>
                              <a:gd name="T114" fmla="*/ 116 w 139"/>
                              <a:gd name="T115" fmla="*/ 0 h 101"/>
                              <a:gd name="T116" fmla="*/ 128 w 139"/>
                              <a:gd name="T117" fmla="*/ 6 h 101"/>
                              <a:gd name="T118" fmla="*/ 135 w 139"/>
                              <a:gd name="T119" fmla="*/ 17 h 101"/>
                              <a:gd name="T120" fmla="*/ 139 w 139"/>
                              <a:gd name="T121" fmla="*/ 31 h 101"/>
                              <a:gd name="T122" fmla="*/ 139 w 139"/>
                              <a:gd name="T123" fmla="*/ 99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39" h="101">
                                <a:moveTo>
                                  <a:pt x="139" y="99"/>
                                </a:moveTo>
                                <a:lnTo>
                                  <a:pt x="139" y="99"/>
                                </a:lnTo>
                                <a:lnTo>
                                  <a:pt x="139" y="100"/>
                                </a:lnTo>
                                <a:lnTo>
                                  <a:pt x="139" y="100"/>
                                </a:lnTo>
                                <a:lnTo>
                                  <a:pt x="138" y="101"/>
                                </a:lnTo>
                                <a:lnTo>
                                  <a:pt x="137" y="101"/>
                                </a:lnTo>
                                <a:lnTo>
                                  <a:pt x="135" y="101"/>
                                </a:lnTo>
                                <a:lnTo>
                                  <a:pt x="133" y="101"/>
                                </a:lnTo>
                                <a:lnTo>
                                  <a:pt x="131" y="101"/>
                                </a:lnTo>
                                <a:lnTo>
                                  <a:pt x="128" y="101"/>
                                </a:lnTo>
                                <a:lnTo>
                                  <a:pt x="127" y="101"/>
                                </a:lnTo>
                                <a:lnTo>
                                  <a:pt x="126" y="101"/>
                                </a:lnTo>
                                <a:lnTo>
                                  <a:pt x="124" y="101"/>
                                </a:lnTo>
                                <a:lnTo>
                                  <a:pt x="123" y="100"/>
                                </a:lnTo>
                                <a:lnTo>
                                  <a:pt x="123" y="100"/>
                                </a:lnTo>
                                <a:lnTo>
                                  <a:pt x="122" y="99"/>
                                </a:lnTo>
                                <a:lnTo>
                                  <a:pt x="122" y="99"/>
                                </a:lnTo>
                                <a:lnTo>
                                  <a:pt x="122" y="41"/>
                                </a:lnTo>
                                <a:lnTo>
                                  <a:pt x="122" y="36"/>
                                </a:lnTo>
                                <a:lnTo>
                                  <a:pt x="121" y="31"/>
                                </a:lnTo>
                                <a:lnTo>
                                  <a:pt x="119" y="26"/>
                                </a:lnTo>
                                <a:lnTo>
                                  <a:pt x="118" y="22"/>
                                </a:lnTo>
                                <a:lnTo>
                                  <a:pt x="116" y="19"/>
                                </a:lnTo>
                                <a:lnTo>
                                  <a:pt x="112" y="16"/>
                                </a:lnTo>
                                <a:lnTo>
                                  <a:pt x="108" y="15"/>
                                </a:lnTo>
                                <a:lnTo>
                                  <a:pt x="103" y="15"/>
                                </a:lnTo>
                                <a:lnTo>
                                  <a:pt x="97" y="15"/>
                                </a:lnTo>
                                <a:lnTo>
                                  <a:pt x="91" y="19"/>
                                </a:lnTo>
                                <a:lnTo>
                                  <a:pt x="85" y="25"/>
                                </a:lnTo>
                                <a:lnTo>
                                  <a:pt x="79" y="32"/>
                                </a:lnTo>
                                <a:lnTo>
                                  <a:pt x="79" y="99"/>
                                </a:lnTo>
                                <a:lnTo>
                                  <a:pt x="79" y="99"/>
                                </a:lnTo>
                                <a:lnTo>
                                  <a:pt x="78" y="100"/>
                                </a:lnTo>
                                <a:lnTo>
                                  <a:pt x="78" y="100"/>
                                </a:lnTo>
                                <a:lnTo>
                                  <a:pt x="76" y="101"/>
                                </a:lnTo>
                                <a:lnTo>
                                  <a:pt x="75" y="101"/>
                                </a:lnTo>
                                <a:lnTo>
                                  <a:pt x="74" y="101"/>
                                </a:lnTo>
                                <a:lnTo>
                                  <a:pt x="73" y="101"/>
                                </a:lnTo>
                                <a:lnTo>
                                  <a:pt x="70" y="101"/>
                                </a:lnTo>
                                <a:lnTo>
                                  <a:pt x="68" y="101"/>
                                </a:lnTo>
                                <a:lnTo>
                                  <a:pt x="65" y="101"/>
                                </a:lnTo>
                                <a:lnTo>
                                  <a:pt x="64" y="101"/>
                                </a:lnTo>
                                <a:lnTo>
                                  <a:pt x="63" y="101"/>
                                </a:lnTo>
                                <a:lnTo>
                                  <a:pt x="62" y="100"/>
                                </a:lnTo>
                                <a:lnTo>
                                  <a:pt x="62" y="100"/>
                                </a:lnTo>
                                <a:lnTo>
                                  <a:pt x="62" y="99"/>
                                </a:lnTo>
                                <a:lnTo>
                                  <a:pt x="62" y="99"/>
                                </a:lnTo>
                                <a:lnTo>
                                  <a:pt x="62" y="41"/>
                                </a:lnTo>
                                <a:lnTo>
                                  <a:pt x="62" y="36"/>
                                </a:lnTo>
                                <a:lnTo>
                                  <a:pt x="60" y="31"/>
                                </a:lnTo>
                                <a:lnTo>
                                  <a:pt x="59" y="26"/>
                                </a:lnTo>
                                <a:lnTo>
                                  <a:pt x="57" y="22"/>
                                </a:lnTo>
                                <a:lnTo>
                                  <a:pt x="54" y="19"/>
                                </a:lnTo>
                                <a:lnTo>
                                  <a:pt x="50" y="16"/>
                                </a:lnTo>
                                <a:lnTo>
                                  <a:pt x="47" y="15"/>
                                </a:lnTo>
                                <a:lnTo>
                                  <a:pt x="43" y="15"/>
                                </a:lnTo>
                                <a:lnTo>
                                  <a:pt x="37" y="15"/>
                                </a:lnTo>
                                <a:lnTo>
                                  <a:pt x="31" y="19"/>
                                </a:lnTo>
                                <a:lnTo>
                                  <a:pt x="25" y="25"/>
                                </a:lnTo>
                                <a:lnTo>
                                  <a:pt x="17" y="32"/>
                                </a:lnTo>
                                <a:lnTo>
                                  <a:pt x="17" y="99"/>
                                </a:lnTo>
                                <a:lnTo>
                                  <a:pt x="17" y="99"/>
                                </a:lnTo>
                                <a:lnTo>
                                  <a:pt x="17" y="100"/>
                                </a:lnTo>
                                <a:lnTo>
                                  <a:pt x="16" y="100"/>
                                </a:lnTo>
                                <a:lnTo>
                                  <a:pt x="16" y="101"/>
                                </a:lnTo>
                                <a:lnTo>
                                  <a:pt x="15" y="101"/>
                                </a:lnTo>
                                <a:lnTo>
                                  <a:pt x="14" y="101"/>
                                </a:lnTo>
                                <a:lnTo>
                                  <a:pt x="11" y="101"/>
                                </a:lnTo>
                                <a:lnTo>
                                  <a:pt x="9" y="101"/>
                                </a:lnTo>
                                <a:lnTo>
                                  <a:pt x="6" y="101"/>
                                </a:lnTo>
                                <a:lnTo>
                                  <a:pt x="5" y="101"/>
                                </a:lnTo>
                                <a:lnTo>
                                  <a:pt x="2" y="101"/>
                                </a:lnTo>
                                <a:lnTo>
                                  <a:pt x="2" y="101"/>
                                </a:lnTo>
                                <a:lnTo>
                                  <a:pt x="1" y="100"/>
                                </a:lnTo>
                                <a:lnTo>
                                  <a:pt x="0" y="100"/>
                                </a:lnTo>
                                <a:lnTo>
                                  <a:pt x="0" y="99"/>
                                </a:lnTo>
                                <a:lnTo>
                                  <a:pt x="0" y="99"/>
                                </a:lnTo>
                                <a:lnTo>
                                  <a:pt x="0" y="4"/>
                                </a:lnTo>
                                <a:lnTo>
                                  <a:pt x="0" y="4"/>
                                </a:lnTo>
                                <a:lnTo>
                                  <a:pt x="0" y="3"/>
                                </a:lnTo>
                                <a:lnTo>
                                  <a:pt x="1" y="3"/>
                                </a:lnTo>
                                <a:lnTo>
                                  <a:pt x="1" y="1"/>
                                </a:lnTo>
                                <a:lnTo>
                                  <a:pt x="2" y="1"/>
                                </a:lnTo>
                                <a:lnTo>
                                  <a:pt x="4" y="1"/>
                                </a:lnTo>
                                <a:lnTo>
                                  <a:pt x="6" y="1"/>
                                </a:lnTo>
                                <a:lnTo>
                                  <a:pt x="9" y="1"/>
                                </a:lnTo>
                                <a:lnTo>
                                  <a:pt x="10" y="1"/>
                                </a:lnTo>
                                <a:lnTo>
                                  <a:pt x="12" y="1"/>
                                </a:lnTo>
                                <a:lnTo>
                                  <a:pt x="14" y="1"/>
                                </a:lnTo>
                                <a:lnTo>
                                  <a:pt x="15" y="1"/>
                                </a:lnTo>
                                <a:lnTo>
                                  <a:pt x="15" y="3"/>
                                </a:lnTo>
                                <a:lnTo>
                                  <a:pt x="15" y="3"/>
                                </a:lnTo>
                                <a:lnTo>
                                  <a:pt x="16" y="4"/>
                                </a:lnTo>
                                <a:lnTo>
                                  <a:pt x="16" y="4"/>
                                </a:lnTo>
                                <a:lnTo>
                                  <a:pt x="16" y="17"/>
                                </a:lnTo>
                                <a:lnTo>
                                  <a:pt x="23" y="9"/>
                                </a:lnTo>
                                <a:lnTo>
                                  <a:pt x="31" y="4"/>
                                </a:lnTo>
                                <a:lnTo>
                                  <a:pt x="38" y="0"/>
                                </a:lnTo>
                                <a:lnTo>
                                  <a:pt x="47" y="0"/>
                                </a:lnTo>
                                <a:lnTo>
                                  <a:pt x="52" y="0"/>
                                </a:lnTo>
                                <a:lnTo>
                                  <a:pt x="57" y="1"/>
                                </a:lnTo>
                                <a:lnTo>
                                  <a:pt x="62" y="3"/>
                                </a:lnTo>
                                <a:lnTo>
                                  <a:pt x="65" y="5"/>
                                </a:lnTo>
                                <a:lnTo>
                                  <a:pt x="68" y="7"/>
                                </a:lnTo>
                                <a:lnTo>
                                  <a:pt x="71" y="11"/>
                                </a:lnTo>
                                <a:lnTo>
                                  <a:pt x="74" y="14"/>
                                </a:lnTo>
                                <a:lnTo>
                                  <a:pt x="75" y="19"/>
                                </a:lnTo>
                                <a:lnTo>
                                  <a:pt x="80" y="14"/>
                                </a:lnTo>
                                <a:lnTo>
                                  <a:pt x="84" y="10"/>
                                </a:lnTo>
                                <a:lnTo>
                                  <a:pt x="89" y="6"/>
                                </a:lnTo>
                                <a:lnTo>
                                  <a:pt x="92" y="4"/>
                                </a:lnTo>
                                <a:lnTo>
                                  <a:pt x="96" y="1"/>
                                </a:lnTo>
                                <a:lnTo>
                                  <a:pt x="100" y="0"/>
                                </a:lnTo>
                                <a:lnTo>
                                  <a:pt x="103" y="0"/>
                                </a:lnTo>
                                <a:lnTo>
                                  <a:pt x="107" y="0"/>
                                </a:lnTo>
                                <a:lnTo>
                                  <a:pt x="116" y="0"/>
                                </a:lnTo>
                                <a:lnTo>
                                  <a:pt x="123" y="3"/>
                                </a:lnTo>
                                <a:lnTo>
                                  <a:pt x="128" y="6"/>
                                </a:lnTo>
                                <a:lnTo>
                                  <a:pt x="133" y="11"/>
                                </a:lnTo>
                                <a:lnTo>
                                  <a:pt x="135" y="17"/>
                                </a:lnTo>
                                <a:lnTo>
                                  <a:pt x="138" y="23"/>
                                </a:lnTo>
                                <a:lnTo>
                                  <a:pt x="139" y="31"/>
                                </a:lnTo>
                                <a:lnTo>
                                  <a:pt x="139" y="38"/>
                                </a:lnTo>
                                <a:lnTo>
                                  <a:pt x="139" y="9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74" name="Freeform 840"/>
                        <wps:cNvSpPr>
                          <a:spLocks noEditPoints="1"/>
                        </wps:cNvSpPr>
                        <wps:spPr bwMode="auto">
                          <a:xfrm>
                            <a:off x="3467100" y="2405063"/>
                            <a:ext cx="41275" cy="53975"/>
                          </a:xfrm>
                          <a:custGeom>
                            <a:avLst/>
                            <a:gdLst>
                              <a:gd name="T0" fmla="*/ 76 w 76"/>
                              <a:gd name="T1" fmla="*/ 100 h 102"/>
                              <a:gd name="T2" fmla="*/ 75 w 76"/>
                              <a:gd name="T3" fmla="*/ 101 h 102"/>
                              <a:gd name="T4" fmla="*/ 71 w 76"/>
                              <a:gd name="T5" fmla="*/ 101 h 102"/>
                              <a:gd name="T6" fmla="*/ 67 w 76"/>
                              <a:gd name="T7" fmla="*/ 101 h 102"/>
                              <a:gd name="T8" fmla="*/ 64 w 76"/>
                              <a:gd name="T9" fmla="*/ 101 h 102"/>
                              <a:gd name="T10" fmla="*/ 62 w 76"/>
                              <a:gd name="T11" fmla="*/ 100 h 102"/>
                              <a:gd name="T12" fmla="*/ 62 w 76"/>
                              <a:gd name="T13" fmla="*/ 89 h 102"/>
                              <a:gd name="T14" fmla="*/ 48 w 76"/>
                              <a:gd name="T15" fmla="*/ 99 h 102"/>
                              <a:gd name="T16" fmla="*/ 32 w 76"/>
                              <a:gd name="T17" fmla="*/ 102 h 102"/>
                              <a:gd name="T18" fmla="*/ 19 w 76"/>
                              <a:gd name="T19" fmla="*/ 101 h 102"/>
                              <a:gd name="T20" fmla="*/ 9 w 76"/>
                              <a:gd name="T21" fmla="*/ 95 h 102"/>
                              <a:gd name="T22" fmla="*/ 3 w 76"/>
                              <a:gd name="T23" fmla="*/ 86 h 102"/>
                              <a:gd name="T24" fmla="*/ 0 w 76"/>
                              <a:gd name="T25" fmla="*/ 74 h 102"/>
                              <a:gd name="T26" fmla="*/ 3 w 76"/>
                              <a:gd name="T27" fmla="*/ 60 h 102"/>
                              <a:gd name="T28" fmla="*/ 12 w 76"/>
                              <a:gd name="T29" fmla="*/ 51 h 102"/>
                              <a:gd name="T30" fmla="*/ 27 w 76"/>
                              <a:gd name="T31" fmla="*/ 44 h 102"/>
                              <a:gd name="T32" fmla="*/ 47 w 76"/>
                              <a:gd name="T33" fmla="*/ 43 h 102"/>
                              <a:gd name="T34" fmla="*/ 59 w 76"/>
                              <a:gd name="T35" fmla="*/ 36 h 102"/>
                              <a:gd name="T36" fmla="*/ 59 w 76"/>
                              <a:gd name="T37" fmla="*/ 26 h 102"/>
                              <a:gd name="T38" fmla="*/ 54 w 76"/>
                              <a:gd name="T39" fmla="*/ 20 h 102"/>
                              <a:gd name="T40" fmla="*/ 48 w 76"/>
                              <a:gd name="T41" fmla="*/ 15 h 102"/>
                              <a:gd name="T42" fmla="*/ 38 w 76"/>
                              <a:gd name="T43" fmla="*/ 14 h 102"/>
                              <a:gd name="T44" fmla="*/ 27 w 76"/>
                              <a:gd name="T45" fmla="*/ 15 h 102"/>
                              <a:gd name="T46" fmla="*/ 17 w 76"/>
                              <a:gd name="T47" fmla="*/ 19 h 102"/>
                              <a:gd name="T48" fmla="*/ 11 w 76"/>
                              <a:gd name="T49" fmla="*/ 22 h 102"/>
                              <a:gd name="T50" fmla="*/ 7 w 76"/>
                              <a:gd name="T51" fmla="*/ 23 h 102"/>
                              <a:gd name="T52" fmla="*/ 6 w 76"/>
                              <a:gd name="T53" fmla="*/ 23 h 102"/>
                              <a:gd name="T54" fmla="*/ 5 w 76"/>
                              <a:gd name="T55" fmla="*/ 21 h 102"/>
                              <a:gd name="T56" fmla="*/ 5 w 76"/>
                              <a:gd name="T57" fmla="*/ 20 h 102"/>
                              <a:gd name="T58" fmla="*/ 4 w 76"/>
                              <a:gd name="T59" fmla="*/ 16 h 102"/>
                              <a:gd name="T60" fmla="*/ 5 w 76"/>
                              <a:gd name="T61" fmla="*/ 12 h 102"/>
                              <a:gd name="T62" fmla="*/ 6 w 76"/>
                              <a:gd name="T63" fmla="*/ 10 h 102"/>
                              <a:gd name="T64" fmla="*/ 11 w 76"/>
                              <a:gd name="T65" fmla="*/ 6 h 102"/>
                              <a:gd name="T66" fmla="*/ 20 w 76"/>
                              <a:gd name="T67" fmla="*/ 3 h 102"/>
                              <a:gd name="T68" fmla="*/ 30 w 76"/>
                              <a:gd name="T69" fmla="*/ 0 h 102"/>
                              <a:gd name="T70" fmla="*/ 39 w 76"/>
                              <a:gd name="T71" fmla="*/ 0 h 102"/>
                              <a:gd name="T72" fmla="*/ 57 w 76"/>
                              <a:gd name="T73" fmla="*/ 1 h 102"/>
                              <a:gd name="T74" fmla="*/ 69 w 76"/>
                              <a:gd name="T75" fmla="*/ 9 h 102"/>
                              <a:gd name="T76" fmla="*/ 75 w 76"/>
                              <a:gd name="T77" fmla="*/ 20 h 102"/>
                              <a:gd name="T78" fmla="*/ 76 w 76"/>
                              <a:gd name="T79" fmla="*/ 35 h 102"/>
                              <a:gd name="T80" fmla="*/ 59 w 76"/>
                              <a:gd name="T81" fmla="*/ 55 h 102"/>
                              <a:gd name="T82" fmla="*/ 38 w 76"/>
                              <a:gd name="T83" fmla="*/ 55 h 102"/>
                              <a:gd name="T84" fmla="*/ 27 w 76"/>
                              <a:gd name="T85" fmla="*/ 58 h 102"/>
                              <a:gd name="T86" fmla="*/ 21 w 76"/>
                              <a:gd name="T87" fmla="*/ 63 h 102"/>
                              <a:gd name="T88" fmla="*/ 17 w 76"/>
                              <a:gd name="T89" fmla="*/ 69 h 102"/>
                              <a:gd name="T90" fmla="*/ 19 w 76"/>
                              <a:gd name="T91" fmla="*/ 80 h 102"/>
                              <a:gd name="T92" fmla="*/ 27 w 76"/>
                              <a:gd name="T93" fmla="*/ 89 h 102"/>
                              <a:gd name="T94" fmla="*/ 42 w 76"/>
                              <a:gd name="T95" fmla="*/ 89 h 102"/>
                              <a:gd name="T96" fmla="*/ 53 w 76"/>
                              <a:gd name="T97" fmla="*/ 81 h 102"/>
                              <a:gd name="T98" fmla="*/ 59 w 76"/>
                              <a:gd name="T99" fmla="*/ 55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76" h="102">
                                <a:moveTo>
                                  <a:pt x="76" y="99"/>
                                </a:moveTo>
                                <a:lnTo>
                                  <a:pt x="76" y="100"/>
                                </a:lnTo>
                                <a:lnTo>
                                  <a:pt x="76" y="100"/>
                                </a:lnTo>
                                <a:lnTo>
                                  <a:pt x="75" y="101"/>
                                </a:lnTo>
                                <a:lnTo>
                                  <a:pt x="74" y="101"/>
                                </a:lnTo>
                                <a:lnTo>
                                  <a:pt x="71" y="101"/>
                                </a:lnTo>
                                <a:lnTo>
                                  <a:pt x="69" y="101"/>
                                </a:lnTo>
                                <a:lnTo>
                                  <a:pt x="67" y="101"/>
                                </a:lnTo>
                                <a:lnTo>
                                  <a:pt x="65" y="101"/>
                                </a:lnTo>
                                <a:lnTo>
                                  <a:pt x="64" y="101"/>
                                </a:lnTo>
                                <a:lnTo>
                                  <a:pt x="63" y="100"/>
                                </a:lnTo>
                                <a:lnTo>
                                  <a:pt x="62" y="100"/>
                                </a:lnTo>
                                <a:lnTo>
                                  <a:pt x="62" y="99"/>
                                </a:lnTo>
                                <a:lnTo>
                                  <a:pt x="62" y="89"/>
                                </a:lnTo>
                                <a:lnTo>
                                  <a:pt x="55" y="95"/>
                                </a:lnTo>
                                <a:lnTo>
                                  <a:pt x="48" y="99"/>
                                </a:lnTo>
                                <a:lnTo>
                                  <a:pt x="41" y="102"/>
                                </a:lnTo>
                                <a:lnTo>
                                  <a:pt x="32" y="102"/>
                                </a:lnTo>
                                <a:lnTo>
                                  <a:pt x="25" y="102"/>
                                </a:lnTo>
                                <a:lnTo>
                                  <a:pt x="19" y="101"/>
                                </a:lnTo>
                                <a:lnTo>
                                  <a:pt x="14" y="99"/>
                                </a:lnTo>
                                <a:lnTo>
                                  <a:pt x="9" y="95"/>
                                </a:lnTo>
                                <a:lnTo>
                                  <a:pt x="5" y="91"/>
                                </a:lnTo>
                                <a:lnTo>
                                  <a:pt x="3" y="86"/>
                                </a:lnTo>
                                <a:lnTo>
                                  <a:pt x="0" y="81"/>
                                </a:lnTo>
                                <a:lnTo>
                                  <a:pt x="0" y="74"/>
                                </a:lnTo>
                                <a:lnTo>
                                  <a:pt x="0" y="67"/>
                                </a:lnTo>
                                <a:lnTo>
                                  <a:pt x="3" y="60"/>
                                </a:lnTo>
                                <a:lnTo>
                                  <a:pt x="6" y="55"/>
                                </a:lnTo>
                                <a:lnTo>
                                  <a:pt x="12" y="51"/>
                                </a:lnTo>
                                <a:lnTo>
                                  <a:pt x="19" y="47"/>
                                </a:lnTo>
                                <a:lnTo>
                                  <a:pt x="27" y="44"/>
                                </a:lnTo>
                                <a:lnTo>
                                  <a:pt x="36" y="43"/>
                                </a:lnTo>
                                <a:lnTo>
                                  <a:pt x="47" y="43"/>
                                </a:lnTo>
                                <a:lnTo>
                                  <a:pt x="59" y="43"/>
                                </a:lnTo>
                                <a:lnTo>
                                  <a:pt x="59" y="36"/>
                                </a:lnTo>
                                <a:lnTo>
                                  <a:pt x="59" y="31"/>
                                </a:lnTo>
                                <a:lnTo>
                                  <a:pt x="59" y="26"/>
                                </a:lnTo>
                                <a:lnTo>
                                  <a:pt x="57" y="22"/>
                                </a:lnTo>
                                <a:lnTo>
                                  <a:pt x="54" y="20"/>
                                </a:lnTo>
                                <a:lnTo>
                                  <a:pt x="52" y="16"/>
                                </a:lnTo>
                                <a:lnTo>
                                  <a:pt x="48" y="15"/>
                                </a:lnTo>
                                <a:lnTo>
                                  <a:pt x="44" y="14"/>
                                </a:lnTo>
                                <a:lnTo>
                                  <a:pt x="38" y="14"/>
                                </a:lnTo>
                                <a:lnTo>
                                  <a:pt x="32" y="14"/>
                                </a:lnTo>
                                <a:lnTo>
                                  <a:pt x="27" y="15"/>
                                </a:lnTo>
                                <a:lnTo>
                                  <a:pt x="22" y="16"/>
                                </a:lnTo>
                                <a:lnTo>
                                  <a:pt x="17" y="19"/>
                                </a:lnTo>
                                <a:lnTo>
                                  <a:pt x="15" y="20"/>
                                </a:lnTo>
                                <a:lnTo>
                                  <a:pt x="11" y="22"/>
                                </a:lnTo>
                                <a:lnTo>
                                  <a:pt x="9" y="23"/>
                                </a:lnTo>
                                <a:lnTo>
                                  <a:pt x="7" y="23"/>
                                </a:lnTo>
                                <a:lnTo>
                                  <a:pt x="7" y="23"/>
                                </a:lnTo>
                                <a:lnTo>
                                  <a:pt x="6" y="23"/>
                                </a:lnTo>
                                <a:lnTo>
                                  <a:pt x="6" y="22"/>
                                </a:lnTo>
                                <a:lnTo>
                                  <a:pt x="5" y="21"/>
                                </a:lnTo>
                                <a:lnTo>
                                  <a:pt x="5" y="21"/>
                                </a:lnTo>
                                <a:lnTo>
                                  <a:pt x="5" y="20"/>
                                </a:lnTo>
                                <a:lnTo>
                                  <a:pt x="4" y="19"/>
                                </a:lnTo>
                                <a:lnTo>
                                  <a:pt x="4" y="16"/>
                                </a:lnTo>
                                <a:lnTo>
                                  <a:pt x="4" y="14"/>
                                </a:lnTo>
                                <a:lnTo>
                                  <a:pt x="5" y="12"/>
                                </a:lnTo>
                                <a:lnTo>
                                  <a:pt x="5" y="11"/>
                                </a:lnTo>
                                <a:lnTo>
                                  <a:pt x="6" y="10"/>
                                </a:lnTo>
                                <a:lnTo>
                                  <a:pt x="9" y="9"/>
                                </a:lnTo>
                                <a:lnTo>
                                  <a:pt x="11" y="6"/>
                                </a:lnTo>
                                <a:lnTo>
                                  <a:pt x="15" y="5"/>
                                </a:lnTo>
                                <a:lnTo>
                                  <a:pt x="20" y="3"/>
                                </a:lnTo>
                                <a:lnTo>
                                  <a:pt x="23" y="1"/>
                                </a:lnTo>
                                <a:lnTo>
                                  <a:pt x="30" y="0"/>
                                </a:lnTo>
                                <a:lnTo>
                                  <a:pt x="35" y="0"/>
                                </a:lnTo>
                                <a:lnTo>
                                  <a:pt x="39" y="0"/>
                                </a:lnTo>
                                <a:lnTo>
                                  <a:pt x="49" y="0"/>
                                </a:lnTo>
                                <a:lnTo>
                                  <a:pt x="57" y="1"/>
                                </a:lnTo>
                                <a:lnTo>
                                  <a:pt x="64" y="5"/>
                                </a:lnTo>
                                <a:lnTo>
                                  <a:pt x="69" y="9"/>
                                </a:lnTo>
                                <a:lnTo>
                                  <a:pt x="73" y="14"/>
                                </a:lnTo>
                                <a:lnTo>
                                  <a:pt x="75" y="20"/>
                                </a:lnTo>
                                <a:lnTo>
                                  <a:pt x="76" y="27"/>
                                </a:lnTo>
                                <a:lnTo>
                                  <a:pt x="76" y="35"/>
                                </a:lnTo>
                                <a:lnTo>
                                  <a:pt x="76" y="99"/>
                                </a:lnTo>
                                <a:close/>
                                <a:moveTo>
                                  <a:pt x="59" y="55"/>
                                </a:moveTo>
                                <a:lnTo>
                                  <a:pt x="46" y="55"/>
                                </a:lnTo>
                                <a:lnTo>
                                  <a:pt x="38" y="55"/>
                                </a:lnTo>
                                <a:lnTo>
                                  <a:pt x="32" y="57"/>
                                </a:lnTo>
                                <a:lnTo>
                                  <a:pt x="27" y="58"/>
                                </a:lnTo>
                                <a:lnTo>
                                  <a:pt x="23" y="60"/>
                                </a:lnTo>
                                <a:lnTo>
                                  <a:pt x="21" y="63"/>
                                </a:lnTo>
                                <a:lnTo>
                                  <a:pt x="19" y="65"/>
                                </a:lnTo>
                                <a:lnTo>
                                  <a:pt x="17" y="69"/>
                                </a:lnTo>
                                <a:lnTo>
                                  <a:pt x="17" y="74"/>
                                </a:lnTo>
                                <a:lnTo>
                                  <a:pt x="19" y="80"/>
                                </a:lnTo>
                                <a:lnTo>
                                  <a:pt x="22" y="85"/>
                                </a:lnTo>
                                <a:lnTo>
                                  <a:pt x="27" y="89"/>
                                </a:lnTo>
                                <a:lnTo>
                                  <a:pt x="35" y="90"/>
                                </a:lnTo>
                                <a:lnTo>
                                  <a:pt x="42" y="89"/>
                                </a:lnTo>
                                <a:lnTo>
                                  <a:pt x="48" y="86"/>
                                </a:lnTo>
                                <a:lnTo>
                                  <a:pt x="53" y="81"/>
                                </a:lnTo>
                                <a:lnTo>
                                  <a:pt x="59" y="75"/>
                                </a:lnTo>
                                <a:lnTo>
                                  <a:pt x="59" y="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75" name="Freeform 841"/>
                        <wps:cNvSpPr>
                          <a:spLocks/>
                        </wps:cNvSpPr>
                        <wps:spPr bwMode="auto">
                          <a:xfrm>
                            <a:off x="3524250" y="2405063"/>
                            <a:ext cx="44450" cy="53975"/>
                          </a:xfrm>
                          <a:custGeom>
                            <a:avLst/>
                            <a:gdLst>
                              <a:gd name="T0" fmla="*/ 82 w 82"/>
                              <a:gd name="T1" fmla="*/ 99 h 101"/>
                              <a:gd name="T2" fmla="*/ 80 w 82"/>
                              <a:gd name="T3" fmla="*/ 100 h 101"/>
                              <a:gd name="T4" fmla="*/ 78 w 82"/>
                              <a:gd name="T5" fmla="*/ 101 h 101"/>
                              <a:gd name="T6" fmla="*/ 76 w 82"/>
                              <a:gd name="T7" fmla="*/ 101 h 101"/>
                              <a:gd name="T8" fmla="*/ 71 w 82"/>
                              <a:gd name="T9" fmla="*/ 101 h 101"/>
                              <a:gd name="T10" fmla="*/ 67 w 82"/>
                              <a:gd name="T11" fmla="*/ 101 h 101"/>
                              <a:gd name="T12" fmla="*/ 64 w 82"/>
                              <a:gd name="T13" fmla="*/ 100 h 101"/>
                              <a:gd name="T14" fmla="*/ 64 w 82"/>
                              <a:gd name="T15" fmla="*/ 99 h 101"/>
                              <a:gd name="T16" fmla="*/ 64 w 82"/>
                              <a:gd name="T17" fmla="*/ 43 h 101"/>
                              <a:gd name="T18" fmla="*/ 63 w 82"/>
                              <a:gd name="T19" fmla="*/ 31 h 101"/>
                              <a:gd name="T20" fmla="*/ 60 w 82"/>
                              <a:gd name="T21" fmla="*/ 22 h 101"/>
                              <a:gd name="T22" fmla="*/ 53 w 82"/>
                              <a:gd name="T23" fmla="*/ 16 h 101"/>
                              <a:gd name="T24" fmla="*/ 44 w 82"/>
                              <a:gd name="T25" fmla="*/ 15 h 101"/>
                              <a:gd name="T26" fmla="*/ 31 w 82"/>
                              <a:gd name="T27" fmla="*/ 19 h 101"/>
                              <a:gd name="T28" fmla="*/ 18 w 82"/>
                              <a:gd name="T29" fmla="*/ 32 h 101"/>
                              <a:gd name="T30" fmla="*/ 18 w 82"/>
                              <a:gd name="T31" fmla="*/ 99 h 101"/>
                              <a:gd name="T32" fmla="*/ 16 w 82"/>
                              <a:gd name="T33" fmla="*/ 100 h 101"/>
                              <a:gd name="T34" fmla="*/ 15 w 82"/>
                              <a:gd name="T35" fmla="*/ 101 h 101"/>
                              <a:gd name="T36" fmla="*/ 12 w 82"/>
                              <a:gd name="T37" fmla="*/ 101 h 101"/>
                              <a:gd name="T38" fmla="*/ 7 w 82"/>
                              <a:gd name="T39" fmla="*/ 101 h 101"/>
                              <a:gd name="T40" fmla="*/ 3 w 82"/>
                              <a:gd name="T41" fmla="*/ 101 h 101"/>
                              <a:gd name="T42" fmla="*/ 2 w 82"/>
                              <a:gd name="T43" fmla="*/ 100 h 101"/>
                              <a:gd name="T44" fmla="*/ 0 w 82"/>
                              <a:gd name="T45" fmla="*/ 99 h 101"/>
                              <a:gd name="T46" fmla="*/ 0 w 82"/>
                              <a:gd name="T47" fmla="*/ 4 h 101"/>
                              <a:gd name="T48" fmla="*/ 0 w 82"/>
                              <a:gd name="T49" fmla="*/ 3 h 101"/>
                              <a:gd name="T50" fmla="*/ 2 w 82"/>
                              <a:gd name="T51" fmla="*/ 1 h 101"/>
                              <a:gd name="T52" fmla="*/ 4 w 82"/>
                              <a:gd name="T53" fmla="*/ 1 h 101"/>
                              <a:gd name="T54" fmla="*/ 8 w 82"/>
                              <a:gd name="T55" fmla="*/ 1 h 101"/>
                              <a:gd name="T56" fmla="*/ 12 w 82"/>
                              <a:gd name="T57" fmla="*/ 1 h 101"/>
                              <a:gd name="T58" fmla="*/ 14 w 82"/>
                              <a:gd name="T59" fmla="*/ 1 h 101"/>
                              <a:gd name="T60" fmla="*/ 15 w 82"/>
                              <a:gd name="T61" fmla="*/ 3 h 101"/>
                              <a:gd name="T62" fmla="*/ 16 w 82"/>
                              <a:gd name="T63" fmla="*/ 4 h 101"/>
                              <a:gd name="T64" fmla="*/ 24 w 82"/>
                              <a:gd name="T65" fmla="*/ 9 h 101"/>
                              <a:gd name="T66" fmla="*/ 40 w 82"/>
                              <a:gd name="T67" fmla="*/ 0 h 101"/>
                              <a:gd name="T68" fmla="*/ 57 w 82"/>
                              <a:gd name="T69" fmla="*/ 0 h 101"/>
                              <a:gd name="T70" fmla="*/ 69 w 82"/>
                              <a:gd name="T71" fmla="*/ 6 h 101"/>
                              <a:gd name="T72" fmla="*/ 78 w 82"/>
                              <a:gd name="T73" fmla="*/ 17 h 101"/>
                              <a:gd name="T74" fmla="*/ 80 w 82"/>
                              <a:gd name="T75" fmla="*/ 31 h 101"/>
                              <a:gd name="T76" fmla="*/ 82 w 82"/>
                              <a:gd name="T77" fmla="*/ 99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82" h="101">
                                <a:moveTo>
                                  <a:pt x="82" y="99"/>
                                </a:moveTo>
                                <a:lnTo>
                                  <a:pt x="82" y="99"/>
                                </a:lnTo>
                                <a:lnTo>
                                  <a:pt x="80" y="100"/>
                                </a:lnTo>
                                <a:lnTo>
                                  <a:pt x="80" y="100"/>
                                </a:lnTo>
                                <a:lnTo>
                                  <a:pt x="79" y="101"/>
                                </a:lnTo>
                                <a:lnTo>
                                  <a:pt x="78" y="101"/>
                                </a:lnTo>
                                <a:lnTo>
                                  <a:pt x="77" y="101"/>
                                </a:lnTo>
                                <a:lnTo>
                                  <a:pt x="76" y="101"/>
                                </a:lnTo>
                                <a:lnTo>
                                  <a:pt x="73" y="101"/>
                                </a:lnTo>
                                <a:lnTo>
                                  <a:pt x="71" y="101"/>
                                </a:lnTo>
                                <a:lnTo>
                                  <a:pt x="68" y="101"/>
                                </a:lnTo>
                                <a:lnTo>
                                  <a:pt x="67" y="101"/>
                                </a:lnTo>
                                <a:lnTo>
                                  <a:pt x="66" y="101"/>
                                </a:lnTo>
                                <a:lnTo>
                                  <a:pt x="64" y="100"/>
                                </a:lnTo>
                                <a:lnTo>
                                  <a:pt x="64" y="100"/>
                                </a:lnTo>
                                <a:lnTo>
                                  <a:pt x="64" y="99"/>
                                </a:lnTo>
                                <a:lnTo>
                                  <a:pt x="64" y="99"/>
                                </a:lnTo>
                                <a:lnTo>
                                  <a:pt x="64" y="43"/>
                                </a:lnTo>
                                <a:lnTo>
                                  <a:pt x="64" y="36"/>
                                </a:lnTo>
                                <a:lnTo>
                                  <a:pt x="63" y="31"/>
                                </a:lnTo>
                                <a:lnTo>
                                  <a:pt x="62" y="26"/>
                                </a:lnTo>
                                <a:lnTo>
                                  <a:pt x="60" y="22"/>
                                </a:lnTo>
                                <a:lnTo>
                                  <a:pt x="57" y="19"/>
                                </a:lnTo>
                                <a:lnTo>
                                  <a:pt x="53" y="16"/>
                                </a:lnTo>
                                <a:lnTo>
                                  <a:pt x="48" y="15"/>
                                </a:lnTo>
                                <a:lnTo>
                                  <a:pt x="44" y="15"/>
                                </a:lnTo>
                                <a:lnTo>
                                  <a:pt x="37" y="15"/>
                                </a:lnTo>
                                <a:lnTo>
                                  <a:pt x="31" y="19"/>
                                </a:lnTo>
                                <a:lnTo>
                                  <a:pt x="25" y="25"/>
                                </a:lnTo>
                                <a:lnTo>
                                  <a:pt x="18" y="32"/>
                                </a:lnTo>
                                <a:lnTo>
                                  <a:pt x="18" y="99"/>
                                </a:lnTo>
                                <a:lnTo>
                                  <a:pt x="18" y="99"/>
                                </a:lnTo>
                                <a:lnTo>
                                  <a:pt x="18" y="100"/>
                                </a:lnTo>
                                <a:lnTo>
                                  <a:pt x="16" y="100"/>
                                </a:lnTo>
                                <a:lnTo>
                                  <a:pt x="16" y="101"/>
                                </a:lnTo>
                                <a:lnTo>
                                  <a:pt x="15" y="101"/>
                                </a:lnTo>
                                <a:lnTo>
                                  <a:pt x="13" y="101"/>
                                </a:lnTo>
                                <a:lnTo>
                                  <a:pt x="12" y="101"/>
                                </a:lnTo>
                                <a:lnTo>
                                  <a:pt x="9" y="101"/>
                                </a:lnTo>
                                <a:lnTo>
                                  <a:pt x="7" y="101"/>
                                </a:lnTo>
                                <a:lnTo>
                                  <a:pt x="5" y="101"/>
                                </a:lnTo>
                                <a:lnTo>
                                  <a:pt x="3" y="101"/>
                                </a:lnTo>
                                <a:lnTo>
                                  <a:pt x="2" y="101"/>
                                </a:lnTo>
                                <a:lnTo>
                                  <a:pt x="2" y="100"/>
                                </a:lnTo>
                                <a:lnTo>
                                  <a:pt x="0" y="100"/>
                                </a:lnTo>
                                <a:lnTo>
                                  <a:pt x="0" y="99"/>
                                </a:lnTo>
                                <a:lnTo>
                                  <a:pt x="0" y="99"/>
                                </a:lnTo>
                                <a:lnTo>
                                  <a:pt x="0" y="4"/>
                                </a:lnTo>
                                <a:lnTo>
                                  <a:pt x="0" y="4"/>
                                </a:lnTo>
                                <a:lnTo>
                                  <a:pt x="0" y="3"/>
                                </a:lnTo>
                                <a:lnTo>
                                  <a:pt x="2" y="3"/>
                                </a:lnTo>
                                <a:lnTo>
                                  <a:pt x="2" y="1"/>
                                </a:lnTo>
                                <a:lnTo>
                                  <a:pt x="3" y="1"/>
                                </a:lnTo>
                                <a:lnTo>
                                  <a:pt x="4" y="1"/>
                                </a:lnTo>
                                <a:lnTo>
                                  <a:pt x="7" y="1"/>
                                </a:lnTo>
                                <a:lnTo>
                                  <a:pt x="8" y="1"/>
                                </a:lnTo>
                                <a:lnTo>
                                  <a:pt x="10" y="1"/>
                                </a:lnTo>
                                <a:lnTo>
                                  <a:pt x="12" y="1"/>
                                </a:lnTo>
                                <a:lnTo>
                                  <a:pt x="14" y="1"/>
                                </a:lnTo>
                                <a:lnTo>
                                  <a:pt x="14" y="1"/>
                                </a:lnTo>
                                <a:lnTo>
                                  <a:pt x="15" y="3"/>
                                </a:lnTo>
                                <a:lnTo>
                                  <a:pt x="15" y="3"/>
                                </a:lnTo>
                                <a:lnTo>
                                  <a:pt x="16" y="4"/>
                                </a:lnTo>
                                <a:lnTo>
                                  <a:pt x="16" y="4"/>
                                </a:lnTo>
                                <a:lnTo>
                                  <a:pt x="16" y="17"/>
                                </a:lnTo>
                                <a:lnTo>
                                  <a:pt x="24" y="9"/>
                                </a:lnTo>
                                <a:lnTo>
                                  <a:pt x="31" y="4"/>
                                </a:lnTo>
                                <a:lnTo>
                                  <a:pt x="40" y="0"/>
                                </a:lnTo>
                                <a:lnTo>
                                  <a:pt x="47" y="0"/>
                                </a:lnTo>
                                <a:lnTo>
                                  <a:pt x="57" y="0"/>
                                </a:lnTo>
                                <a:lnTo>
                                  <a:pt x="63" y="3"/>
                                </a:lnTo>
                                <a:lnTo>
                                  <a:pt x="69" y="6"/>
                                </a:lnTo>
                                <a:lnTo>
                                  <a:pt x="74" y="11"/>
                                </a:lnTo>
                                <a:lnTo>
                                  <a:pt x="78" y="17"/>
                                </a:lnTo>
                                <a:lnTo>
                                  <a:pt x="79" y="23"/>
                                </a:lnTo>
                                <a:lnTo>
                                  <a:pt x="80" y="31"/>
                                </a:lnTo>
                                <a:lnTo>
                                  <a:pt x="82" y="41"/>
                                </a:lnTo>
                                <a:lnTo>
                                  <a:pt x="82" y="9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76" name="Freeform 842"/>
                        <wps:cNvSpPr>
                          <a:spLocks noEditPoints="1"/>
                        </wps:cNvSpPr>
                        <wps:spPr bwMode="auto">
                          <a:xfrm>
                            <a:off x="3581400" y="2405063"/>
                            <a:ext cx="49213" cy="53975"/>
                          </a:xfrm>
                          <a:custGeom>
                            <a:avLst/>
                            <a:gdLst>
                              <a:gd name="T0" fmla="*/ 94 w 94"/>
                              <a:gd name="T1" fmla="*/ 62 h 102"/>
                              <a:gd name="T2" fmla="*/ 88 w 94"/>
                              <a:gd name="T3" fmla="*/ 80 h 102"/>
                              <a:gd name="T4" fmla="*/ 75 w 94"/>
                              <a:gd name="T5" fmla="*/ 95 h 102"/>
                              <a:gd name="T6" fmla="*/ 57 w 94"/>
                              <a:gd name="T7" fmla="*/ 102 h 102"/>
                              <a:gd name="T8" fmla="*/ 35 w 94"/>
                              <a:gd name="T9" fmla="*/ 102 h 102"/>
                              <a:gd name="T10" fmla="*/ 18 w 94"/>
                              <a:gd name="T11" fmla="*/ 95 h 102"/>
                              <a:gd name="T12" fmla="*/ 7 w 94"/>
                              <a:gd name="T13" fmla="*/ 83 h 102"/>
                              <a:gd name="T14" fmla="*/ 0 w 94"/>
                              <a:gd name="T15" fmla="*/ 64 h 102"/>
                              <a:gd name="T16" fmla="*/ 0 w 94"/>
                              <a:gd name="T17" fmla="*/ 41 h 102"/>
                              <a:gd name="T18" fmla="*/ 7 w 94"/>
                              <a:gd name="T19" fmla="*/ 22 h 102"/>
                              <a:gd name="T20" fmla="*/ 19 w 94"/>
                              <a:gd name="T21" fmla="*/ 7 h 102"/>
                              <a:gd name="T22" fmla="*/ 36 w 94"/>
                              <a:gd name="T23" fmla="*/ 0 h 102"/>
                              <a:gd name="T24" fmla="*/ 59 w 94"/>
                              <a:gd name="T25" fmla="*/ 0 h 102"/>
                              <a:gd name="T26" fmla="*/ 77 w 94"/>
                              <a:gd name="T27" fmla="*/ 7 h 102"/>
                              <a:gd name="T28" fmla="*/ 88 w 94"/>
                              <a:gd name="T29" fmla="*/ 20 h 102"/>
                              <a:gd name="T30" fmla="*/ 94 w 94"/>
                              <a:gd name="T31" fmla="*/ 38 h 102"/>
                              <a:gd name="T32" fmla="*/ 75 w 94"/>
                              <a:gd name="T33" fmla="*/ 52 h 102"/>
                              <a:gd name="T34" fmla="*/ 74 w 94"/>
                              <a:gd name="T35" fmla="*/ 37 h 102"/>
                              <a:gd name="T36" fmla="*/ 71 w 94"/>
                              <a:gd name="T37" fmla="*/ 25 h 102"/>
                              <a:gd name="T38" fmla="*/ 61 w 94"/>
                              <a:gd name="T39" fmla="*/ 17 h 102"/>
                              <a:gd name="T40" fmla="*/ 47 w 94"/>
                              <a:gd name="T41" fmla="*/ 14 h 102"/>
                              <a:gd name="T42" fmla="*/ 35 w 94"/>
                              <a:gd name="T43" fmla="*/ 17 h 102"/>
                              <a:gd name="T44" fmla="*/ 25 w 94"/>
                              <a:gd name="T45" fmla="*/ 25 h 102"/>
                              <a:gd name="T46" fmla="*/ 20 w 94"/>
                              <a:gd name="T47" fmla="*/ 36 h 102"/>
                              <a:gd name="T48" fmla="*/ 19 w 94"/>
                              <a:gd name="T49" fmla="*/ 51 h 102"/>
                              <a:gd name="T50" fmla="*/ 20 w 94"/>
                              <a:gd name="T51" fmla="*/ 65 h 102"/>
                              <a:gd name="T52" fmla="*/ 24 w 94"/>
                              <a:gd name="T53" fmla="*/ 78 h 102"/>
                              <a:gd name="T54" fmla="*/ 34 w 94"/>
                              <a:gd name="T55" fmla="*/ 85 h 102"/>
                              <a:gd name="T56" fmla="*/ 47 w 94"/>
                              <a:gd name="T57" fmla="*/ 89 h 102"/>
                              <a:gd name="T58" fmla="*/ 59 w 94"/>
                              <a:gd name="T59" fmla="*/ 85 h 102"/>
                              <a:gd name="T60" fmla="*/ 69 w 94"/>
                              <a:gd name="T61" fmla="*/ 78 h 102"/>
                              <a:gd name="T62" fmla="*/ 74 w 94"/>
                              <a:gd name="T63" fmla="*/ 67 h 102"/>
                              <a:gd name="T64" fmla="*/ 75 w 94"/>
                              <a:gd name="T65" fmla="*/ 52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4" h="102">
                                <a:moveTo>
                                  <a:pt x="94" y="51"/>
                                </a:moveTo>
                                <a:lnTo>
                                  <a:pt x="94" y="62"/>
                                </a:lnTo>
                                <a:lnTo>
                                  <a:pt x="91" y="71"/>
                                </a:lnTo>
                                <a:lnTo>
                                  <a:pt x="88" y="80"/>
                                </a:lnTo>
                                <a:lnTo>
                                  <a:pt x="82" y="87"/>
                                </a:lnTo>
                                <a:lnTo>
                                  <a:pt x="75" y="95"/>
                                </a:lnTo>
                                <a:lnTo>
                                  <a:pt x="67" y="99"/>
                                </a:lnTo>
                                <a:lnTo>
                                  <a:pt x="57" y="102"/>
                                </a:lnTo>
                                <a:lnTo>
                                  <a:pt x="46" y="102"/>
                                </a:lnTo>
                                <a:lnTo>
                                  <a:pt x="35" y="102"/>
                                </a:lnTo>
                                <a:lnTo>
                                  <a:pt x="26" y="100"/>
                                </a:lnTo>
                                <a:lnTo>
                                  <a:pt x="18" y="95"/>
                                </a:lnTo>
                                <a:lnTo>
                                  <a:pt x="11" y="90"/>
                                </a:lnTo>
                                <a:lnTo>
                                  <a:pt x="7" y="83"/>
                                </a:lnTo>
                                <a:lnTo>
                                  <a:pt x="3" y="74"/>
                                </a:lnTo>
                                <a:lnTo>
                                  <a:pt x="0" y="64"/>
                                </a:lnTo>
                                <a:lnTo>
                                  <a:pt x="0" y="52"/>
                                </a:lnTo>
                                <a:lnTo>
                                  <a:pt x="0" y="41"/>
                                </a:lnTo>
                                <a:lnTo>
                                  <a:pt x="3" y="31"/>
                                </a:lnTo>
                                <a:lnTo>
                                  <a:pt x="7" y="22"/>
                                </a:lnTo>
                                <a:lnTo>
                                  <a:pt x="13" y="15"/>
                                </a:lnTo>
                                <a:lnTo>
                                  <a:pt x="19" y="7"/>
                                </a:lnTo>
                                <a:lnTo>
                                  <a:pt x="27" y="4"/>
                                </a:lnTo>
                                <a:lnTo>
                                  <a:pt x="36" y="0"/>
                                </a:lnTo>
                                <a:lnTo>
                                  <a:pt x="48" y="0"/>
                                </a:lnTo>
                                <a:lnTo>
                                  <a:pt x="59" y="0"/>
                                </a:lnTo>
                                <a:lnTo>
                                  <a:pt x="68" y="3"/>
                                </a:lnTo>
                                <a:lnTo>
                                  <a:pt x="77" y="7"/>
                                </a:lnTo>
                                <a:lnTo>
                                  <a:pt x="83" y="14"/>
                                </a:lnTo>
                                <a:lnTo>
                                  <a:pt x="88" y="20"/>
                                </a:lnTo>
                                <a:lnTo>
                                  <a:pt x="91" y="30"/>
                                </a:lnTo>
                                <a:lnTo>
                                  <a:pt x="94" y="38"/>
                                </a:lnTo>
                                <a:lnTo>
                                  <a:pt x="94" y="51"/>
                                </a:lnTo>
                                <a:close/>
                                <a:moveTo>
                                  <a:pt x="75" y="52"/>
                                </a:moveTo>
                                <a:lnTo>
                                  <a:pt x="75" y="44"/>
                                </a:lnTo>
                                <a:lnTo>
                                  <a:pt x="74" y="37"/>
                                </a:lnTo>
                                <a:lnTo>
                                  <a:pt x="73" y="31"/>
                                </a:lnTo>
                                <a:lnTo>
                                  <a:pt x="71" y="25"/>
                                </a:lnTo>
                                <a:lnTo>
                                  <a:pt x="67" y="20"/>
                                </a:lnTo>
                                <a:lnTo>
                                  <a:pt x="61" y="17"/>
                                </a:lnTo>
                                <a:lnTo>
                                  <a:pt x="56" y="15"/>
                                </a:lnTo>
                                <a:lnTo>
                                  <a:pt x="47" y="14"/>
                                </a:lnTo>
                                <a:lnTo>
                                  <a:pt x="40" y="15"/>
                                </a:lnTo>
                                <a:lnTo>
                                  <a:pt x="35" y="17"/>
                                </a:lnTo>
                                <a:lnTo>
                                  <a:pt x="29" y="20"/>
                                </a:lnTo>
                                <a:lnTo>
                                  <a:pt x="25" y="25"/>
                                </a:lnTo>
                                <a:lnTo>
                                  <a:pt x="23" y="30"/>
                                </a:lnTo>
                                <a:lnTo>
                                  <a:pt x="20" y="36"/>
                                </a:lnTo>
                                <a:lnTo>
                                  <a:pt x="19" y="43"/>
                                </a:lnTo>
                                <a:lnTo>
                                  <a:pt x="19" y="51"/>
                                </a:lnTo>
                                <a:lnTo>
                                  <a:pt x="19" y="58"/>
                                </a:lnTo>
                                <a:lnTo>
                                  <a:pt x="20" y="65"/>
                                </a:lnTo>
                                <a:lnTo>
                                  <a:pt x="21" y="71"/>
                                </a:lnTo>
                                <a:lnTo>
                                  <a:pt x="24" y="78"/>
                                </a:lnTo>
                                <a:lnTo>
                                  <a:pt x="27" y="83"/>
                                </a:lnTo>
                                <a:lnTo>
                                  <a:pt x="34" y="85"/>
                                </a:lnTo>
                                <a:lnTo>
                                  <a:pt x="40" y="87"/>
                                </a:lnTo>
                                <a:lnTo>
                                  <a:pt x="47" y="89"/>
                                </a:lnTo>
                                <a:lnTo>
                                  <a:pt x="55" y="87"/>
                                </a:lnTo>
                                <a:lnTo>
                                  <a:pt x="59" y="85"/>
                                </a:lnTo>
                                <a:lnTo>
                                  <a:pt x="66" y="83"/>
                                </a:lnTo>
                                <a:lnTo>
                                  <a:pt x="69" y="78"/>
                                </a:lnTo>
                                <a:lnTo>
                                  <a:pt x="72" y="73"/>
                                </a:lnTo>
                                <a:lnTo>
                                  <a:pt x="74" y="67"/>
                                </a:lnTo>
                                <a:lnTo>
                                  <a:pt x="75" y="59"/>
                                </a:lnTo>
                                <a:lnTo>
                                  <a:pt x="75" y="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77" name="Freeform 843"/>
                        <wps:cNvSpPr>
                          <a:spLocks/>
                        </wps:cNvSpPr>
                        <wps:spPr bwMode="auto">
                          <a:xfrm>
                            <a:off x="3644900" y="2382838"/>
                            <a:ext cx="7938" cy="76200"/>
                          </a:xfrm>
                          <a:custGeom>
                            <a:avLst/>
                            <a:gdLst>
                              <a:gd name="T0" fmla="*/ 17 w 17"/>
                              <a:gd name="T1" fmla="*/ 143 h 145"/>
                              <a:gd name="T2" fmla="*/ 17 w 17"/>
                              <a:gd name="T3" fmla="*/ 143 h 145"/>
                              <a:gd name="T4" fmla="*/ 16 w 17"/>
                              <a:gd name="T5" fmla="*/ 144 h 145"/>
                              <a:gd name="T6" fmla="*/ 16 w 17"/>
                              <a:gd name="T7" fmla="*/ 144 h 145"/>
                              <a:gd name="T8" fmla="*/ 15 w 17"/>
                              <a:gd name="T9" fmla="*/ 145 h 145"/>
                              <a:gd name="T10" fmla="*/ 13 w 17"/>
                              <a:gd name="T11" fmla="*/ 145 h 145"/>
                              <a:gd name="T12" fmla="*/ 12 w 17"/>
                              <a:gd name="T13" fmla="*/ 145 h 145"/>
                              <a:gd name="T14" fmla="*/ 11 w 17"/>
                              <a:gd name="T15" fmla="*/ 145 h 145"/>
                              <a:gd name="T16" fmla="*/ 8 w 17"/>
                              <a:gd name="T17" fmla="*/ 145 h 145"/>
                              <a:gd name="T18" fmla="*/ 6 w 17"/>
                              <a:gd name="T19" fmla="*/ 145 h 145"/>
                              <a:gd name="T20" fmla="*/ 4 w 17"/>
                              <a:gd name="T21" fmla="*/ 145 h 145"/>
                              <a:gd name="T22" fmla="*/ 2 w 17"/>
                              <a:gd name="T23" fmla="*/ 145 h 145"/>
                              <a:gd name="T24" fmla="*/ 1 w 17"/>
                              <a:gd name="T25" fmla="*/ 145 h 145"/>
                              <a:gd name="T26" fmla="*/ 0 w 17"/>
                              <a:gd name="T27" fmla="*/ 144 h 145"/>
                              <a:gd name="T28" fmla="*/ 0 w 17"/>
                              <a:gd name="T29" fmla="*/ 144 h 145"/>
                              <a:gd name="T30" fmla="*/ 0 w 17"/>
                              <a:gd name="T31" fmla="*/ 143 h 145"/>
                              <a:gd name="T32" fmla="*/ 0 w 17"/>
                              <a:gd name="T33" fmla="*/ 143 h 145"/>
                              <a:gd name="T34" fmla="*/ 0 w 17"/>
                              <a:gd name="T35" fmla="*/ 2 h 145"/>
                              <a:gd name="T36" fmla="*/ 0 w 17"/>
                              <a:gd name="T37" fmla="*/ 2 h 145"/>
                              <a:gd name="T38" fmla="*/ 0 w 17"/>
                              <a:gd name="T39" fmla="*/ 1 h 145"/>
                              <a:gd name="T40" fmla="*/ 0 w 17"/>
                              <a:gd name="T41" fmla="*/ 1 h 145"/>
                              <a:gd name="T42" fmla="*/ 1 w 17"/>
                              <a:gd name="T43" fmla="*/ 0 h 145"/>
                              <a:gd name="T44" fmla="*/ 2 w 17"/>
                              <a:gd name="T45" fmla="*/ 0 h 145"/>
                              <a:gd name="T46" fmla="*/ 4 w 17"/>
                              <a:gd name="T47" fmla="*/ 0 h 145"/>
                              <a:gd name="T48" fmla="*/ 6 w 17"/>
                              <a:gd name="T49" fmla="*/ 0 h 145"/>
                              <a:gd name="T50" fmla="*/ 8 w 17"/>
                              <a:gd name="T51" fmla="*/ 0 h 145"/>
                              <a:gd name="T52" fmla="*/ 11 w 17"/>
                              <a:gd name="T53" fmla="*/ 0 h 145"/>
                              <a:gd name="T54" fmla="*/ 12 w 17"/>
                              <a:gd name="T55" fmla="*/ 0 h 145"/>
                              <a:gd name="T56" fmla="*/ 13 w 17"/>
                              <a:gd name="T57" fmla="*/ 0 h 145"/>
                              <a:gd name="T58" fmla="*/ 15 w 17"/>
                              <a:gd name="T59" fmla="*/ 0 h 145"/>
                              <a:gd name="T60" fmla="*/ 16 w 17"/>
                              <a:gd name="T61" fmla="*/ 1 h 145"/>
                              <a:gd name="T62" fmla="*/ 16 w 17"/>
                              <a:gd name="T63" fmla="*/ 1 h 145"/>
                              <a:gd name="T64" fmla="*/ 17 w 17"/>
                              <a:gd name="T65" fmla="*/ 2 h 145"/>
                              <a:gd name="T66" fmla="*/ 17 w 17"/>
                              <a:gd name="T67" fmla="*/ 2 h 145"/>
                              <a:gd name="T68" fmla="*/ 17 w 17"/>
                              <a:gd name="T69" fmla="*/ 143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17" h="145">
                                <a:moveTo>
                                  <a:pt x="17" y="143"/>
                                </a:moveTo>
                                <a:lnTo>
                                  <a:pt x="17" y="143"/>
                                </a:lnTo>
                                <a:lnTo>
                                  <a:pt x="16" y="144"/>
                                </a:lnTo>
                                <a:lnTo>
                                  <a:pt x="16" y="144"/>
                                </a:lnTo>
                                <a:lnTo>
                                  <a:pt x="15" y="145"/>
                                </a:lnTo>
                                <a:lnTo>
                                  <a:pt x="13" y="145"/>
                                </a:lnTo>
                                <a:lnTo>
                                  <a:pt x="12" y="145"/>
                                </a:lnTo>
                                <a:lnTo>
                                  <a:pt x="11" y="145"/>
                                </a:lnTo>
                                <a:lnTo>
                                  <a:pt x="8" y="145"/>
                                </a:lnTo>
                                <a:lnTo>
                                  <a:pt x="6" y="145"/>
                                </a:lnTo>
                                <a:lnTo>
                                  <a:pt x="4" y="145"/>
                                </a:lnTo>
                                <a:lnTo>
                                  <a:pt x="2" y="145"/>
                                </a:lnTo>
                                <a:lnTo>
                                  <a:pt x="1" y="145"/>
                                </a:lnTo>
                                <a:lnTo>
                                  <a:pt x="0" y="144"/>
                                </a:lnTo>
                                <a:lnTo>
                                  <a:pt x="0" y="144"/>
                                </a:lnTo>
                                <a:lnTo>
                                  <a:pt x="0" y="143"/>
                                </a:lnTo>
                                <a:lnTo>
                                  <a:pt x="0" y="143"/>
                                </a:lnTo>
                                <a:lnTo>
                                  <a:pt x="0" y="2"/>
                                </a:lnTo>
                                <a:lnTo>
                                  <a:pt x="0" y="2"/>
                                </a:lnTo>
                                <a:lnTo>
                                  <a:pt x="0" y="1"/>
                                </a:lnTo>
                                <a:lnTo>
                                  <a:pt x="0" y="1"/>
                                </a:lnTo>
                                <a:lnTo>
                                  <a:pt x="1" y="0"/>
                                </a:lnTo>
                                <a:lnTo>
                                  <a:pt x="2" y="0"/>
                                </a:lnTo>
                                <a:lnTo>
                                  <a:pt x="4" y="0"/>
                                </a:lnTo>
                                <a:lnTo>
                                  <a:pt x="6" y="0"/>
                                </a:lnTo>
                                <a:lnTo>
                                  <a:pt x="8" y="0"/>
                                </a:lnTo>
                                <a:lnTo>
                                  <a:pt x="11" y="0"/>
                                </a:lnTo>
                                <a:lnTo>
                                  <a:pt x="12" y="0"/>
                                </a:lnTo>
                                <a:lnTo>
                                  <a:pt x="13" y="0"/>
                                </a:lnTo>
                                <a:lnTo>
                                  <a:pt x="15" y="0"/>
                                </a:lnTo>
                                <a:lnTo>
                                  <a:pt x="16" y="1"/>
                                </a:lnTo>
                                <a:lnTo>
                                  <a:pt x="16" y="1"/>
                                </a:lnTo>
                                <a:lnTo>
                                  <a:pt x="17" y="2"/>
                                </a:lnTo>
                                <a:lnTo>
                                  <a:pt x="17" y="2"/>
                                </a:lnTo>
                                <a:lnTo>
                                  <a:pt x="17" y="14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78" name="Freeform 844"/>
                        <wps:cNvSpPr>
                          <a:spLocks noEditPoints="1"/>
                        </wps:cNvSpPr>
                        <wps:spPr bwMode="auto">
                          <a:xfrm>
                            <a:off x="1839913" y="3062288"/>
                            <a:ext cx="57150" cy="53975"/>
                          </a:xfrm>
                          <a:custGeom>
                            <a:avLst/>
                            <a:gdLst>
                              <a:gd name="T0" fmla="*/ 106 w 108"/>
                              <a:gd name="T1" fmla="*/ 99 h 104"/>
                              <a:gd name="T2" fmla="*/ 105 w 108"/>
                              <a:gd name="T3" fmla="*/ 101 h 104"/>
                              <a:gd name="T4" fmla="*/ 101 w 108"/>
                              <a:gd name="T5" fmla="*/ 102 h 104"/>
                              <a:gd name="T6" fmla="*/ 95 w 108"/>
                              <a:gd name="T7" fmla="*/ 104 h 104"/>
                              <a:gd name="T8" fmla="*/ 85 w 108"/>
                              <a:gd name="T9" fmla="*/ 102 h 104"/>
                              <a:gd name="T10" fmla="*/ 77 w 108"/>
                              <a:gd name="T11" fmla="*/ 97 h 104"/>
                              <a:gd name="T12" fmla="*/ 72 w 108"/>
                              <a:gd name="T13" fmla="*/ 83 h 104"/>
                              <a:gd name="T14" fmla="*/ 63 w 108"/>
                              <a:gd name="T15" fmla="*/ 95 h 104"/>
                              <a:gd name="T16" fmla="*/ 50 w 108"/>
                              <a:gd name="T17" fmla="*/ 102 h 104"/>
                              <a:gd name="T18" fmla="*/ 30 w 108"/>
                              <a:gd name="T19" fmla="*/ 104 h 104"/>
                              <a:gd name="T20" fmla="*/ 9 w 108"/>
                              <a:gd name="T21" fmla="*/ 89 h 104"/>
                              <a:gd name="T22" fmla="*/ 0 w 108"/>
                              <a:gd name="T23" fmla="*/ 64 h 104"/>
                              <a:gd name="T24" fmla="*/ 3 w 108"/>
                              <a:gd name="T25" fmla="*/ 31 h 104"/>
                              <a:gd name="T26" fmla="*/ 16 w 108"/>
                              <a:gd name="T27" fmla="*/ 9 h 104"/>
                              <a:gd name="T28" fmla="*/ 42 w 108"/>
                              <a:gd name="T29" fmla="*/ 0 h 104"/>
                              <a:gd name="T30" fmla="*/ 61 w 108"/>
                              <a:gd name="T31" fmla="*/ 5 h 104"/>
                              <a:gd name="T32" fmla="*/ 73 w 108"/>
                              <a:gd name="T33" fmla="*/ 20 h 104"/>
                              <a:gd name="T34" fmla="*/ 78 w 108"/>
                              <a:gd name="T35" fmla="*/ 27 h 104"/>
                              <a:gd name="T36" fmla="*/ 80 w 108"/>
                              <a:gd name="T37" fmla="*/ 11 h 104"/>
                              <a:gd name="T38" fmla="*/ 82 w 108"/>
                              <a:gd name="T39" fmla="*/ 4 h 104"/>
                              <a:gd name="T40" fmla="*/ 83 w 108"/>
                              <a:gd name="T41" fmla="*/ 3 h 104"/>
                              <a:gd name="T42" fmla="*/ 85 w 108"/>
                              <a:gd name="T43" fmla="*/ 3 h 104"/>
                              <a:gd name="T44" fmla="*/ 90 w 108"/>
                              <a:gd name="T45" fmla="*/ 1 h 104"/>
                              <a:gd name="T46" fmla="*/ 95 w 108"/>
                              <a:gd name="T47" fmla="*/ 3 h 104"/>
                              <a:gd name="T48" fmla="*/ 98 w 108"/>
                              <a:gd name="T49" fmla="*/ 4 h 104"/>
                              <a:gd name="T50" fmla="*/ 98 w 108"/>
                              <a:gd name="T51" fmla="*/ 8 h 104"/>
                              <a:gd name="T52" fmla="*/ 96 w 108"/>
                              <a:gd name="T53" fmla="*/ 19 h 104"/>
                              <a:gd name="T54" fmla="*/ 93 w 108"/>
                              <a:gd name="T55" fmla="*/ 35 h 104"/>
                              <a:gd name="T56" fmla="*/ 88 w 108"/>
                              <a:gd name="T57" fmla="*/ 52 h 104"/>
                              <a:gd name="T58" fmla="*/ 84 w 108"/>
                              <a:gd name="T59" fmla="*/ 70 h 104"/>
                              <a:gd name="T60" fmla="*/ 88 w 108"/>
                              <a:gd name="T61" fmla="*/ 84 h 104"/>
                              <a:gd name="T62" fmla="*/ 94 w 108"/>
                              <a:gd name="T63" fmla="*/ 89 h 104"/>
                              <a:gd name="T64" fmla="*/ 99 w 108"/>
                              <a:gd name="T65" fmla="*/ 89 h 104"/>
                              <a:gd name="T66" fmla="*/ 103 w 108"/>
                              <a:gd name="T67" fmla="*/ 88 h 104"/>
                              <a:gd name="T68" fmla="*/ 105 w 108"/>
                              <a:gd name="T69" fmla="*/ 88 h 104"/>
                              <a:gd name="T70" fmla="*/ 106 w 108"/>
                              <a:gd name="T71" fmla="*/ 88 h 104"/>
                              <a:gd name="T72" fmla="*/ 108 w 108"/>
                              <a:gd name="T73" fmla="*/ 90 h 104"/>
                              <a:gd name="T74" fmla="*/ 67 w 108"/>
                              <a:gd name="T75" fmla="*/ 52 h 104"/>
                              <a:gd name="T76" fmla="*/ 62 w 108"/>
                              <a:gd name="T77" fmla="*/ 28 h 104"/>
                              <a:gd name="T78" fmla="*/ 52 w 108"/>
                              <a:gd name="T79" fmla="*/ 17 h 104"/>
                              <a:gd name="T80" fmla="*/ 36 w 108"/>
                              <a:gd name="T81" fmla="*/ 15 h 104"/>
                              <a:gd name="T82" fmla="*/ 24 w 108"/>
                              <a:gd name="T83" fmla="*/ 26 h 104"/>
                              <a:gd name="T84" fmla="*/ 19 w 108"/>
                              <a:gd name="T85" fmla="*/ 44 h 104"/>
                              <a:gd name="T86" fmla="*/ 19 w 108"/>
                              <a:gd name="T87" fmla="*/ 65 h 104"/>
                              <a:gd name="T88" fmla="*/ 26 w 108"/>
                              <a:gd name="T89" fmla="*/ 83 h 104"/>
                              <a:gd name="T90" fmla="*/ 41 w 108"/>
                              <a:gd name="T91" fmla="*/ 90 h 104"/>
                              <a:gd name="T92" fmla="*/ 57 w 108"/>
                              <a:gd name="T93" fmla="*/ 84 h 104"/>
                              <a:gd name="T94" fmla="*/ 66 w 108"/>
                              <a:gd name="T95" fmla="*/ 67 h 104"/>
                              <a:gd name="T96" fmla="*/ 67 w 108"/>
                              <a:gd name="T97" fmla="*/ 52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08" h="104">
                                <a:moveTo>
                                  <a:pt x="108" y="94"/>
                                </a:moveTo>
                                <a:lnTo>
                                  <a:pt x="108" y="96"/>
                                </a:lnTo>
                                <a:lnTo>
                                  <a:pt x="106" y="99"/>
                                </a:lnTo>
                                <a:lnTo>
                                  <a:pt x="106" y="100"/>
                                </a:lnTo>
                                <a:lnTo>
                                  <a:pt x="106" y="101"/>
                                </a:lnTo>
                                <a:lnTo>
                                  <a:pt x="105" y="101"/>
                                </a:lnTo>
                                <a:lnTo>
                                  <a:pt x="104" y="102"/>
                                </a:lnTo>
                                <a:lnTo>
                                  <a:pt x="103" y="102"/>
                                </a:lnTo>
                                <a:lnTo>
                                  <a:pt x="101" y="102"/>
                                </a:lnTo>
                                <a:lnTo>
                                  <a:pt x="99" y="104"/>
                                </a:lnTo>
                                <a:lnTo>
                                  <a:pt x="96" y="104"/>
                                </a:lnTo>
                                <a:lnTo>
                                  <a:pt x="95" y="104"/>
                                </a:lnTo>
                                <a:lnTo>
                                  <a:pt x="93" y="104"/>
                                </a:lnTo>
                                <a:lnTo>
                                  <a:pt x="89" y="104"/>
                                </a:lnTo>
                                <a:lnTo>
                                  <a:pt x="85" y="102"/>
                                </a:lnTo>
                                <a:lnTo>
                                  <a:pt x="82" y="101"/>
                                </a:lnTo>
                                <a:lnTo>
                                  <a:pt x="79" y="100"/>
                                </a:lnTo>
                                <a:lnTo>
                                  <a:pt x="77" y="97"/>
                                </a:lnTo>
                                <a:lnTo>
                                  <a:pt x="74" y="94"/>
                                </a:lnTo>
                                <a:lnTo>
                                  <a:pt x="72" y="89"/>
                                </a:lnTo>
                                <a:lnTo>
                                  <a:pt x="72" y="83"/>
                                </a:lnTo>
                                <a:lnTo>
                                  <a:pt x="69" y="88"/>
                                </a:lnTo>
                                <a:lnTo>
                                  <a:pt x="67" y="91"/>
                                </a:lnTo>
                                <a:lnTo>
                                  <a:pt x="63" y="95"/>
                                </a:lnTo>
                                <a:lnTo>
                                  <a:pt x="60" y="97"/>
                                </a:lnTo>
                                <a:lnTo>
                                  <a:pt x="55" y="101"/>
                                </a:lnTo>
                                <a:lnTo>
                                  <a:pt x="50" y="102"/>
                                </a:lnTo>
                                <a:lnTo>
                                  <a:pt x="45" y="104"/>
                                </a:lnTo>
                                <a:lnTo>
                                  <a:pt x="40" y="104"/>
                                </a:lnTo>
                                <a:lnTo>
                                  <a:pt x="30" y="104"/>
                                </a:lnTo>
                                <a:lnTo>
                                  <a:pt x="21" y="100"/>
                                </a:lnTo>
                                <a:lnTo>
                                  <a:pt x="14" y="95"/>
                                </a:lnTo>
                                <a:lnTo>
                                  <a:pt x="9" y="89"/>
                                </a:lnTo>
                                <a:lnTo>
                                  <a:pt x="5" y="83"/>
                                </a:lnTo>
                                <a:lnTo>
                                  <a:pt x="3" y="73"/>
                                </a:lnTo>
                                <a:lnTo>
                                  <a:pt x="0" y="64"/>
                                </a:lnTo>
                                <a:lnTo>
                                  <a:pt x="0" y="53"/>
                                </a:lnTo>
                                <a:lnTo>
                                  <a:pt x="0" y="42"/>
                                </a:lnTo>
                                <a:lnTo>
                                  <a:pt x="3" y="31"/>
                                </a:lnTo>
                                <a:lnTo>
                                  <a:pt x="7" y="22"/>
                                </a:lnTo>
                                <a:lnTo>
                                  <a:pt x="11" y="15"/>
                                </a:lnTo>
                                <a:lnTo>
                                  <a:pt x="16" y="9"/>
                                </a:lnTo>
                                <a:lnTo>
                                  <a:pt x="24" y="4"/>
                                </a:lnTo>
                                <a:lnTo>
                                  <a:pt x="32" y="1"/>
                                </a:lnTo>
                                <a:lnTo>
                                  <a:pt x="42" y="0"/>
                                </a:lnTo>
                                <a:lnTo>
                                  <a:pt x="50" y="1"/>
                                </a:lnTo>
                                <a:lnTo>
                                  <a:pt x="55" y="3"/>
                                </a:lnTo>
                                <a:lnTo>
                                  <a:pt x="61" y="5"/>
                                </a:lnTo>
                                <a:lnTo>
                                  <a:pt x="66" y="9"/>
                                </a:lnTo>
                                <a:lnTo>
                                  <a:pt x="69" y="14"/>
                                </a:lnTo>
                                <a:lnTo>
                                  <a:pt x="73" y="20"/>
                                </a:lnTo>
                                <a:lnTo>
                                  <a:pt x="76" y="26"/>
                                </a:lnTo>
                                <a:lnTo>
                                  <a:pt x="77" y="33"/>
                                </a:lnTo>
                                <a:lnTo>
                                  <a:pt x="78" y="27"/>
                                </a:lnTo>
                                <a:lnTo>
                                  <a:pt x="79" y="21"/>
                                </a:lnTo>
                                <a:lnTo>
                                  <a:pt x="80" y="16"/>
                                </a:lnTo>
                                <a:lnTo>
                                  <a:pt x="80" y="11"/>
                                </a:lnTo>
                                <a:lnTo>
                                  <a:pt x="82" y="8"/>
                                </a:lnTo>
                                <a:lnTo>
                                  <a:pt x="82" y="6"/>
                                </a:lnTo>
                                <a:lnTo>
                                  <a:pt x="82" y="4"/>
                                </a:lnTo>
                                <a:lnTo>
                                  <a:pt x="83" y="4"/>
                                </a:lnTo>
                                <a:lnTo>
                                  <a:pt x="83" y="3"/>
                                </a:lnTo>
                                <a:lnTo>
                                  <a:pt x="83" y="3"/>
                                </a:lnTo>
                                <a:lnTo>
                                  <a:pt x="84" y="3"/>
                                </a:lnTo>
                                <a:lnTo>
                                  <a:pt x="84" y="3"/>
                                </a:lnTo>
                                <a:lnTo>
                                  <a:pt x="85" y="3"/>
                                </a:lnTo>
                                <a:lnTo>
                                  <a:pt x="87" y="3"/>
                                </a:lnTo>
                                <a:lnTo>
                                  <a:pt x="88" y="1"/>
                                </a:lnTo>
                                <a:lnTo>
                                  <a:pt x="90" y="1"/>
                                </a:lnTo>
                                <a:lnTo>
                                  <a:pt x="93" y="3"/>
                                </a:lnTo>
                                <a:lnTo>
                                  <a:pt x="94" y="3"/>
                                </a:lnTo>
                                <a:lnTo>
                                  <a:pt x="95" y="3"/>
                                </a:lnTo>
                                <a:lnTo>
                                  <a:pt x="96" y="3"/>
                                </a:lnTo>
                                <a:lnTo>
                                  <a:pt x="98" y="3"/>
                                </a:lnTo>
                                <a:lnTo>
                                  <a:pt x="98" y="4"/>
                                </a:lnTo>
                                <a:lnTo>
                                  <a:pt x="98" y="4"/>
                                </a:lnTo>
                                <a:lnTo>
                                  <a:pt x="98" y="5"/>
                                </a:lnTo>
                                <a:lnTo>
                                  <a:pt x="98" y="8"/>
                                </a:lnTo>
                                <a:lnTo>
                                  <a:pt x="98" y="10"/>
                                </a:lnTo>
                                <a:lnTo>
                                  <a:pt x="98" y="14"/>
                                </a:lnTo>
                                <a:lnTo>
                                  <a:pt x="96" y="19"/>
                                </a:lnTo>
                                <a:lnTo>
                                  <a:pt x="95" y="24"/>
                                </a:lnTo>
                                <a:lnTo>
                                  <a:pt x="94" y="28"/>
                                </a:lnTo>
                                <a:lnTo>
                                  <a:pt x="93" y="35"/>
                                </a:lnTo>
                                <a:lnTo>
                                  <a:pt x="92" y="41"/>
                                </a:lnTo>
                                <a:lnTo>
                                  <a:pt x="89" y="46"/>
                                </a:lnTo>
                                <a:lnTo>
                                  <a:pt x="88" y="52"/>
                                </a:lnTo>
                                <a:lnTo>
                                  <a:pt x="87" y="57"/>
                                </a:lnTo>
                                <a:lnTo>
                                  <a:pt x="84" y="62"/>
                                </a:lnTo>
                                <a:lnTo>
                                  <a:pt x="84" y="70"/>
                                </a:lnTo>
                                <a:lnTo>
                                  <a:pt x="85" y="76"/>
                                </a:lnTo>
                                <a:lnTo>
                                  <a:pt x="87" y="81"/>
                                </a:lnTo>
                                <a:lnTo>
                                  <a:pt x="88" y="84"/>
                                </a:lnTo>
                                <a:lnTo>
                                  <a:pt x="89" y="86"/>
                                </a:lnTo>
                                <a:lnTo>
                                  <a:pt x="92" y="89"/>
                                </a:lnTo>
                                <a:lnTo>
                                  <a:pt x="94" y="89"/>
                                </a:lnTo>
                                <a:lnTo>
                                  <a:pt x="95" y="89"/>
                                </a:lnTo>
                                <a:lnTo>
                                  <a:pt x="98" y="89"/>
                                </a:lnTo>
                                <a:lnTo>
                                  <a:pt x="99" y="89"/>
                                </a:lnTo>
                                <a:lnTo>
                                  <a:pt x="100" y="89"/>
                                </a:lnTo>
                                <a:lnTo>
                                  <a:pt x="101" y="88"/>
                                </a:lnTo>
                                <a:lnTo>
                                  <a:pt x="103" y="88"/>
                                </a:lnTo>
                                <a:lnTo>
                                  <a:pt x="104" y="88"/>
                                </a:lnTo>
                                <a:lnTo>
                                  <a:pt x="105" y="88"/>
                                </a:lnTo>
                                <a:lnTo>
                                  <a:pt x="105" y="88"/>
                                </a:lnTo>
                                <a:lnTo>
                                  <a:pt x="106" y="88"/>
                                </a:lnTo>
                                <a:lnTo>
                                  <a:pt x="106" y="88"/>
                                </a:lnTo>
                                <a:lnTo>
                                  <a:pt x="106" y="88"/>
                                </a:lnTo>
                                <a:lnTo>
                                  <a:pt x="106" y="89"/>
                                </a:lnTo>
                                <a:lnTo>
                                  <a:pt x="108" y="89"/>
                                </a:lnTo>
                                <a:lnTo>
                                  <a:pt x="108" y="90"/>
                                </a:lnTo>
                                <a:lnTo>
                                  <a:pt x="108" y="91"/>
                                </a:lnTo>
                                <a:lnTo>
                                  <a:pt x="108" y="94"/>
                                </a:lnTo>
                                <a:close/>
                                <a:moveTo>
                                  <a:pt x="67" y="52"/>
                                </a:moveTo>
                                <a:lnTo>
                                  <a:pt x="67" y="42"/>
                                </a:lnTo>
                                <a:lnTo>
                                  <a:pt x="64" y="35"/>
                                </a:lnTo>
                                <a:lnTo>
                                  <a:pt x="62" y="28"/>
                                </a:lnTo>
                                <a:lnTo>
                                  <a:pt x="60" y="24"/>
                                </a:lnTo>
                                <a:lnTo>
                                  <a:pt x="56" y="20"/>
                                </a:lnTo>
                                <a:lnTo>
                                  <a:pt x="52" y="17"/>
                                </a:lnTo>
                                <a:lnTo>
                                  <a:pt x="47" y="15"/>
                                </a:lnTo>
                                <a:lnTo>
                                  <a:pt x="42" y="15"/>
                                </a:lnTo>
                                <a:lnTo>
                                  <a:pt x="36" y="15"/>
                                </a:lnTo>
                                <a:lnTo>
                                  <a:pt x="31" y="17"/>
                                </a:lnTo>
                                <a:lnTo>
                                  <a:pt x="27" y="21"/>
                                </a:lnTo>
                                <a:lnTo>
                                  <a:pt x="24" y="26"/>
                                </a:lnTo>
                                <a:lnTo>
                                  <a:pt x="21" y="32"/>
                                </a:lnTo>
                                <a:lnTo>
                                  <a:pt x="20" y="38"/>
                                </a:lnTo>
                                <a:lnTo>
                                  <a:pt x="19" y="44"/>
                                </a:lnTo>
                                <a:lnTo>
                                  <a:pt x="18" y="52"/>
                                </a:lnTo>
                                <a:lnTo>
                                  <a:pt x="19" y="59"/>
                                </a:lnTo>
                                <a:lnTo>
                                  <a:pt x="19" y="65"/>
                                </a:lnTo>
                                <a:lnTo>
                                  <a:pt x="20" y="73"/>
                                </a:lnTo>
                                <a:lnTo>
                                  <a:pt x="23" y="78"/>
                                </a:lnTo>
                                <a:lnTo>
                                  <a:pt x="26" y="83"/>
                                </a:lnTo>
                                <a:lnTo>
                                  <a:pt x="30" y="86"/>
                                </a:lnTo>
                                <a:lnTo>
                                  <a:pt x="35" y="89"/>
                                </a:lnTo>
                                <a:lnTo>
                                  <a:pt x="41" y="90"/>
                                </a:lnTo>
                                <a:lnTo>
                                  <a:pt x="47" y="89"/>
                                </a:lnTo>
                                <a:lnTo>
                                  <a:pt x="52" y="86"/>
                                </a:lnTo>
                                <a:lnTo>
                                  <a:pt x="57" y="84"/>
                                </a:lnTo>
                                <a:lnTo>
                                  <a:pt x="61" y="79"/>
                                </a:lnTo>
                                <a:lnTo>
                                  <a:pt x="63" y="74"/>
                                </a:lnTo>
                                <a:lnTo>
                                  <a:pt x="66" y="67"/>
                                </a:lnTo>
                                <a:lnTo>
                                  <a:pt x="67" y="59"/>
                                </a:lnTo>
                                <a:lnTo>
                                  <a:pt x="67" y="52"/>
                                </a:lnTo>
                                <a:lnTo>
                                  <a:pt x="67" y="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79" name="Freeform 845"/>
                        <wps:cNvSpPr>
                          <a:spLocks/>
                        </wps:cNvSpPr>
                        <wps:spPr bwMode="auto">
                          <a:xfrm>
                            <a:off x="1901825" y="3084513"/>
                            <a:ext cx="26988" cy="7938"/>
                          </a:xfrm>
                          <a:custGeom>
                            <a:avLst/>
                            <a:gdLst>
                              <a:gd name="T0" fmla="*/ 51 w 51"/>
                              <a:gd name="T1" fmla="*/ 7 h 15"/>
                              <a:gd name="T2" fmla="*/ 51 w 51"/>
                              <a:gd name="T3" fmla="*/ 11 h 15"/>
                              <a:gd name="T4" fmla="*/ 50 w 51"/>
                              <a:gd name="T5" fmla="*/ 12 h 15"/>
                              <a:gd name="T6" fmla="*/ 49 w 51"/>
                              <a:gd name="T7" fmla="*/ 14 h 15"/>
                              <a:gd name="T8" fmla="*/ 48 w 51"/>
                              <a:gd name="T9" fmla="*/ 15 h 15"/>
                              <a:gd name="T10" fmla="*/ 3 w 51"/>
                              <a:gd name="T11" fmla="*/ 15 h 15"/>
                              <a:gd name="T12" fmla="*/ 2 w 51"/>
                              <a:gd name="T13" fmla="*/ 14 h 15"/>
                              <a:gd name="T14" fmla="*/ 1 w 51"/>
                              <a:gd name="T15" fmla="*/ 12 h 15"/>
                              <a:gd name="T16" fmla="*/ 0 w 51"/>
                              <a:gd name="T17" fmla="*/ 11 h 15"/>
                              <a:gd name="T18" fmla="*/ 0 w 51"/>
                              <a:gd name="T19" fmla="*/ 7 h 15"/>
                              <a:gd name="T20" fmla="*/ 0 w 51"/>
                              <a:gd name="T21" fmla="*/ 4 h 15"/>
                              <a:gd name="T22" fmla="*/ 1 w 51"/>
                              <a:gd name="T23" fmla="*/ 1 h 15"/>
                              <a:gd name="T24" fmla="*/ 2 w 51"/>
                              <a:gd name="T25" fmla="*/ 0 h 15"/>
                              <a:gd name="T26" fmla="*/ 3 w 51"/>
                              <a:gd name="T27" fmla="*/ 0 h 15"/>
                              <a:gd name="T28" fmla="*/ 48 w 51"/>
                              <a:gd name="T29" fmla="*/ 0 h 15"/>
                              <a:gd name="T30" fmla="*/ 48 w 51"/>
                              <a:gd name="T31" fmla="*/ 0 h 15"/>
                              <a:gd name="T32" fmla="*/ 49 w 51"/>
                              <a:gd name="T33" fmla="*/ 0 h 15"/>
                              <a:gd name="T34" fmla="*/ 50 w 51"/>
                              <a:gd name="T35" fmla="*/ 1 h 15"/>
                              <a:gd name="T36" fmla="*/ 50 w 51"/>
                              <a:gd name="T37" fmla="*/ 1 h 15"/>
                              <a:gd name="T38" fmla="*/ 50 w 51"/>
                              <a:gd name="T39" fmla="*/ 2 h 15"/>
                              <a:gd name="T40" fmla="*/ 50 w 51"/>
                              <a:gd name="T41" fmla="*/ 4 h 15"/>
                              <a:gd name="T42" fmla="*/ 51 w 51"/>
                              <a:gd name="T43" fmla="*/ 5 h 15"/>
                              <a:gd name="T44" fmla="*/ 51 w 51"/>
                              <a:gd name="T45" fmla="*/ 7 h 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1" h="15">
                                <a:moveTo>
                                  <a:pt x="51" y="7"/>
                                </a:moveTo>
                                <a:lnTo>
                                  <a:pt x="51" y="11"/>
                                </a:lnTo>
                                <a:lnTo>
                                  <a:pt x="50" y="12"/>
                                </a:lnTo>
                                <a:lnTo>
                                  <a:pt x="49" y="14"/>
                                </a:lnTo>
                                <a:lnTo>
                                  <a:pt x="48" y="15"/>
                                </a:lnTo>
                                <a:lnTo>
                                  <a:pt x="3" y="15"/>
                                </a:lnTo>
                                <a:lnTo>
                                  <a:pt x="2" y="14"/>
                                </a:lnTo>
                                <a:lnTo>
                                  <a:pt x="1" y="12"/>
                                </a:lnTo>
                                <a:lnTo>
                                  <a:pt x="0" y="11"/>
                                </a:lnTo>
                                <a:lnTo>
                                  <a:pt x="0" y="7"/>
                                </a:lnTo>
                                <a:lnTo>
                                  <a:pt x="0" y="4"/>
                                </a:lnTo>
                                <a:lnTo>
                                  <a:pt x="1" y="1"/>
                                </a:lnTo>
                                <a:lnTo>
                                  <a:pt x="2" y="0"/>
                                </a:lnTo>
                                <a:lnTo>
                                  <a:pt x="3" y="0"/>
                                </a:lnTo>
                                <a:lnTo>
                                  <a:pt x="48" y="0"/>
                                </a:lnTo>
                                <a:lnTo>
                                  <a:pt x="48" y="0"/>
                                </a:lnTo>
                                <a:lnTo>
                                  <a:pt x="49" y="0"/>
                                </a:lnTo>
                                <a:lnTo>
                                  <a:pt x="50" y="1"/>
                                </a:lnTo>
                                <a:lnTo>
                                  <a:pt x="50" y="1"/>
                                </a:lnTo>
                                <a:lnTo>
                                  <a:pt x="50" y="2"/>
                                </a:lnTo>
                                <a:lnTo>
                                  <a:pt x="50" y="4"/>
                                </a:lnTo>
                                <a:lnTo>
                                  <a:pt x="51" y="5"/>
                                </a:lnTo>
                                <a:lnTo>
                                  <a:pt x="51" y="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80" name="Freeform 846"/>
                        <wps:cNvSpPr>
                          <a:spLocks/>
                        </wps:cNvSpPr>
                        <wps:spPr bwMode="auto">
                          <a:xfrm>
                            <a:off x="1943100" y="3043238"/>
                            <a:ext cx="41275" cy="73025"/>
                          </a:xfrm>
                          <a:custGeom>
                            <a:avLst/>
                            <a:gdLst>
                              <a:gd name="T0" fmla="*/ 79 w 79"/>
                              <a:gd name="T1" fmla="*/ 130 h 136"/>
                              <a:gd name="T2" fmla="*/ 79 w 79"/>
                              <a:gd name="T3" fmla="*/ 134 h 136"/>
                              <a:gd name="T4" fmla="*/ 78 w 79"/>
                              <a:gd name="T5" fmla="*/ 135 h 136"/>
                              <a:gd name="T6" fmla="*/ 76 w 79"/>
                              <a:gd name="T7" fmla="*/ 135 h 136"/>
                              <a:gd name="T8" fmla="*/ 5 w 79"/>
                              <a:gd name="T9" fmla="*/ 136 h 136"/>
                              <a:gd name="T10" fmla="*/ 4 w 79"/>
                              <a:gd name="T11" fmla="*/ 135 h 136"/>
                              <a:gd name="T12" fmla="*/ 2 w 79"/>
                              <a:gd name="T13" fmla="*/ 134 h 136"/>
                              <a:gd name="T14" fmla="*/ 1 w 79"/>
                              <a:gd name="T15" fmla="*/ 131 h 136"/>
                              <a:gd name="T16" fmla="*/ 1 w 79"/>
                              <a:gd name="T17" fmla="*/ 129 h 136"/>
                              <a:gd name="T18" fmla="*/ 1 w 79"/>
                              <a:gd name="T19" fmla="*/ 125 h 136"/>
                              <a:gd name="T20" fmla="*/ 2 w 79"/>
                              <a:gd name="T21" fmla="*/ 123 h 136"/>
                              <a:gd name="T22" fmla="*/ 4 w 79"/>
                              <a:gd name="T23" fmla="*/ 122 h 136"/>
                              <a:gd name="T24" fmla="*/ 5 w 79"/>
                              <a:gd name="T25" fmla="*/ 122 h 136"/>
                              <a:gd name="T26" fmla="*/ 33 w 79"/>
                              <a:gd name="T27" fmla="*/ 18 h 136"/>
                              <a:gd name="T28" fmla="*/ 5 w 79"/>
                              <a:gd name="T29" fmla="*/ 35 h 136"/>
                              <a:gd name="T30" fmla="*/ 2 w 79"/>
                              <a:gd name="T31" fmla="*/ 35 h 136"/>
                              <a:gd name="T32" fmla="*/ 1 w 79"/>
                              <a:gd name="T33" fmla="*/ 34 h 136"/>
                              <a:gd name="T34" fmla="*/ 0 w 79"/>
                              <a:gd name="T35" fmla="*/ 30 h 136"/>
                              <a:gd name="T36" fmla="*/ 0 w 79"/>
                              <a:gd name="T37" fmla="*/ 27 h 136"/>
                              <a:gd name="T38" fmla="*/ 1 w 79"/>
                              <a:gd name="T39" fmla="*/ 24 h 136"/>
                              <a:gd name="T40" fmla="*/ 1 w 79"/>
                              <a:gd name="T41" fmla="*/ 23 h 136"/>
                              <a:gd name="T42" fmla="*/ 2 w 79"/>
                              <a:gd name="T43" fmla="*/ 22 h 136"/>
                              <a:gd name="T44" fmla="*/ 34 w 79"/>
                              <a:gd name="T45" fmla="*/ 1 h 136"/>
                              <a:gd name="T46" fmla="*/ 36 w 79"/>
                              <a:gd name="T47" fmla="*/ 1 h 136"/>
                              <a:gd name="T48" fmla="*/ 37 w 79"/>
                              <a:gd name="T49" fmla="*/ 0 h 136"/>
                              <a:gd name="T50" fmla="*/ 39 w 79"/>
                              <a:gd name="T51" fmla="*/ 0 h 136"/>
                              <a:gd name="T52" fmla="*/ 43 w 79"/>
                              <a:gd name="T53" fmla="*/ 0 h 136"/>
                              <a:gd name="T54" fmla="*/ 47 w 79"/>
                              <a:gd name="T55" fmla="*/ 0 h 136"/>
                              <a:gd name="T56" fmla="*/ 49 w 79"/>
                              <a:gd name="T57" fmla="*/ 1 h 136"/>
                              <a:gd name="T58" fmla="*/ 50 w 79"/>
                              <a:gd name="T59" fmla="*/ 1 h 136"/>
                              <a:gd name="T60" fmla="*/ 50 w 79"/>
                              <a:gd name="T61" fmla="*/ 2 h 136"/>
                              <a:gd name="T62" fmla="*/ 75 w 79"/>
                              <a:gd name="T63" fmla="*/ 122 h 136"/>
                              <a:gd name="T64" fmla="*/ 76 w 79"/>
                              <a:gd name="T65" fmla="*/ 122 h 136"/>
                              <a:gd name="T66" fmla="*/ 78 w 79"/>
                              <a:gd name="T67" fmla="*/ 123 h 136"/>
                              <a:gd name="T68" fmla="*/ 79 w 79"/>
                              <a:gd name="T69" fmla="*/ 125 h 136"/>
                              <a:gd name="T70" fmla="*/ 79 w 79"/>
                              <a:gd name="T71" fmla="*/ 129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79" h="136">
                                <a:moveTo>
                                  <a:pt x="79" y="129"/>
                                </a:moveTo>
                                <a:lnTo>
                                  <a:pt x="79" y="130"/>
                                </a:lnTo>
                                <a:lnTo>
                                  <a:pt x="79" y="131"/>
                                </a:lnTo>
                                <a:lnTo>
                                  <a:pt x="79" y="134"/>
                                </a:lnTo>
                                <a:lnTo>
                                  <a:pt x="78" y="134"/>
                                </a:lnTo>
                                <a:lnTo>
                                  <a:pt x="78" y="135"/>
                                </a:lnTo>
                                <a:lnTo>
                                  <a:pt x="76" y="135"/>
                                </a:lnTo>
                                <a:lnTo>
                                  <a:pt x="76" y="135"/>
                                </a:lnTo>
                                <a:lnTo>
                                  <a:pt x="75" y="136"/>
                                </a:lnTo>
                                <a:lnTo>
                                  <a:pt x="5" y="136"/>
                                </a:lnTo>
                                <a:lnTo>
                                  <a:pt x="4" y="135"/>
                                </a:lnTo>
                                <a:lnTo>
                                  <a:pt x="4" y="135"/>
                                </a:lnTo>
                                <a:lnTo>
                                  <a:pt x="2" y="135"/>
                                </a:lnTo>
                                <a:lnTo>
                                  <a:pt x="2" y="134"/>
                                </a:lnTo>
                                <a:lnTo>
                                  <a:pt x="1" y="134"/>
                                </a:lnTo>
                                <a:lnTo>
                                  <a:pt x="1" y="131"/>
                                </a:lnTo>
                                <a:lnTo>
                                  <a:pt x="1" y="130"/>
                                </a:lnTo>
                                <a:lnTo>
                                  <a:pt x="1" y="129"/>
                                </a:lnTo>
                                <a:lnTo>
                                  <a:pt x="1" y="126"/>
                                </a:lnTo>
                                <a:lnTo>
                                  <a:pt x="1" y="125"/>
                                </a:lnTo>
                                <a:lnTo>
                                  <a:pt x="1" y="124"/>
                                </a:lnTo>
                                <a:lnTo>
                                  <a:pt x="2" y="123"/>
                                </a:lnTo>
                                <a:lnTo>
                                  <a:pt x="2" y="123"/>
                                </a:lnTo>
                                <a:lnTo>
                                  <a:pt x="4" y="122"/>
                                </a:lnTo>
                                <a:lnTo>
                                  <a:pt x="4" y="122"/>
                                </a:lnTo>
                                <a:lnTo>
                                  <a:pt x="5" y="122"/>
                                </a:lnTo>
                                <a:lnTo>
                                  <a:pt x="33" y="122"/>
                                </a:lnTo>
                                <a:lnTo>
                                  <a:pt x="33" y="18"/>
                                </a:lnTo>
                                <a:lnTo>
                                  <a:pt x="7" y="34"/>
                                </a:lnTo>
                                <a:lnTo>
                                  <a:pt x="5" y="35"/>
                                </a:lnTo>
                                <a:lnTo>
                                  <a:pt x="4" y="35"/>
                                </a:lnTo>
                                <a:lnTo>
                                  <a:pt x="2" y="35"/>
                                </a:lnTo>
                                <a:lnTo>
                                  <a:pt x="1" y="35"/>
                                </a:lnTo>
                                <a:lnTo>
                                  <a:pt x="1" y="34"/>
                                </a:lnTo>
                                <a:lnTo>
                                  <a:pt x="1" y="33"/>
                                </a:lnTo>
                                <a:lnTo>
                                  <a:pt x="0" y="30"/>
                                </a:lnTo>
                                <a:lnTo>
                                  <a:pt x="0" y="29"/>
                                </a:lnTo>
                                <a:lnTo>
                                  <a:pt x="0" y="27"/>
                                </a:lnTo>
                                <a:lnTo>
                                  <a:pt x="1" y="26"/>
                                </a:lnTo>
                                <a:lnTo>
                                  <a:pt x="1" y="24"/>
                                </a:lnTo>
                                <a:lnTo>
                                  <a:pt x="1" y="23"/>
                                </a:lnTo>
                                <a:lnTo>
                                  <a:pt x="1" y="23"/>
                                </a:lnTo>
                                <a:lnTo>
                                  <a:pt x="2" y="22"/>
                                </a:lnTo>
                                <a:lnTo>
                                  <a:pt x="2" y="22"/>
                                </a:lnTo>
                                <a:lnTo>
                                  <a:pt x="4" y="21"/>
                                </a:lnTo>
                                <a:lnTo>
                                  <a:pt x="34" y="1"/>
                                </a:lnTo>
                                <a:lnTo>
                                  <a:pt x="36" y="1"/>
                                </a:lnTo>
                                <a:lnTo>
                                  <a:pt x="36" y="1"/>
                                </a:lnTo>
                                <a:lnTo>
                                  <a:pt x="37" y="0"/>
                                </a:lnTo>
                                <a:lnTo>
                                  <a:pt x="37" y="0"/>
                                </a:lnTo>
                                <a:lnTo>
                                  <a:pt x="38" y="0"/>
                                </a:lnTo>
                                <a:lnTo>
                                  <a:pt x="39" y="0"/>
                                </a:lnTo>
                                <a:lnTo>
                                  <a:pt x="41" y="0"/>
                                </a:lnTo>
                                <a:lnTo>
                                  <a:pt x="43" y="0"/>
                                </a:lnTo>
                                <a:lnTo>
                                  <a:pt x="46" y="0"/>
                                </a:lnTo>
                                <a:lnTo>
                                  <a:pt x="47" y="0"/>
                                </a:lnTo>
                                <a:lnTo>
                                  <a:pt x="48" y="0"/>
                                </a:lnTo>
                                <a:lnTo>
                                  <a:pt x="49" y="1"/>
                                </a:lnTo>
                                <a:lnTo>
                                  <a:pt x="50" y="1"/>
                                </a:lnTo>
                                <a:lnTo>
                                  <a:pt x="50" y="1"/>
                                </a:lnTo>
                                <a:lnTo>
                                  <a:pt x="50" y="2"/>
                                </a:lnTo>
                                <a:lnTo>
                                  <a:pt x="50" y="2"/>
                                </a:lnTo>
                                <a:lnTo>
                                  <a:pt x="50" y="122"/>
                                </a:lnTo>
                                <a:lnTo>
                                  <a:pt x="75" y="122"/>
                                </a:lnTo>
                                <a:lnTo>
                                  <a:pt x="76" y="122"/>
                                </a:lnTo>
                                <a:lnTo>
                                  <a:pt x="76" y="122"/>
                                </a:lnTo>
                                <a:lnTo>
                                  <a:pt x="78" y="123"/>
                                </a:lnTo>
                                <a:lnTo>
                                  <a:pt x="78" y="123"/>
                                </a:lnTo>
                                <a:lnTo>
                                  <a:pt x="79" y="124"/>
                                </a:lnTo>
                                <a:lnTo>
                                  <a:pt x="79" y="125"/>
                                </a:lnTo>
                                <a:lnTo>
                                  <a:pt x="79" y="126"/>
                                </a:lnTo>
                                <a:lnTo>
                                  <a:pt x="79"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81" name="Freeform 847"/>
                        <wps:cNvSpPr>
                          <a:spLocks/>
                        </wps:cNvSpPr>
                        <wps:spPr bwMode="auto">
                          <a:xfrm>
                            <a:off x="2000250" y="3043238"/>
                            <a:ext cx="41275" cy="73025"/>
                          </a:xfrm>
                          <a:custGeom>
                            <a:avLst/>
                            <a:gdLst>
                              <a:gd name="T0" fmla="*/ 77 w 77"/>
                              <a:gd name="T1" fmla="*/ 130 h 136"/>
                              <a:gd name="T2" fmla="*/ 77 w 77"/>
                              <a:gd name="T3" fmla="*/ 134 h 136"/>
                              <a:gd name="T4" fmla="*/ 76 w 77"/>
                              <a:gd name="T5" fmla="*/ 135 h 136"/>
                              <a:gd name="T6" fmla="*/ 75 w 77"/>
                              <a:gd name="T7" fmla="*/ 135 h 136"/>
                              <a:gd name="T8" fmla="*/ 3 w 77"/>
                              <a:gd name="T9" fmla="*/ 136 h 136"/>
                              <a:gd name="T10" fmla="*/ 2 w 77"/>
                              <a:gd name="T11" fmla="*/ 135 h 136"/>
                              <a:gd name="T12" fmla="*/ 1 w 77"/>
                              <a:gd name="T13" fmla="*/ 134 h 136"/>
                              <a:gd name="T14" fmla="*/ 0 w 77"/>
                              <a:gd name="T15" fmla="*/ 131 h 136"/>
                              <a:gd name="T16" fmla="*/ 0 w 77"/>
                              <a:gd name="T17" fmla="*/ 129 h 136"/>
                              <a:gd name="T18" fmla="*/ 0 w 77"/>
                              <a:gd name="T19" fmla="*/ 125 h 136"/>
                              <a:gd name="T20" fmla="*/ 1 w 77"/>
                              <a:gd name="T21" fmla="*/ 123 h 136"/>
                              <a:gd name="T22" fmla="*/ 2 w 77"/>
                              <a:gd name="T23" fmla="*/ 122 h 136"/>
                              <a:gd name="T24" fmla="*/ 3 w 77"/>
                              <a:gd name="T25" fmla="*/ 122 h 136"/>
                              <a:gd name="T26" fmla="*/ 32 w 77"/>
                              <a:gd name="T27" fmla="*/ 18 h 136"/>
                              <a:gd name="T28" fmla="*/ 3 w 77"/>
                              <a:gd name="T29" fmla="*/ 35 h 136"/>
                              <a:gd name="T30" fmla="*/ 1 w 77"/>
                              <a:gd name="T31" fmla="*/ 35 h 136"/>
                              <a:gd name="T32" fmla="*/ 0 w 77"/>
                              <a:gd name="T33" fmla="*/ 34 h 136"/>
                              <a:gd name="T34" fmla="*/ 0 w 77"/>
                              <a:gd name="T35" fmla="*/ 30 h 136"/>
                              <a:gd name="T36" fmla="*/ 0 w 77"/>
                              <a:gd name="T37" fmla="*/ 27 h 136"/>
                              <a:gd name="T38" fmla="*/ 0 w 77"/>
                              <a:gd name="T39" fmla="*/ 24 h 136"/>
                              <a:gd name="T40" fmla="*/ 0 w 77"/>
                              <a:gd name="T41" fmla="*/ 23 h 136"/>
                              <a:gd name="T42" fmla="*/ 1 w 77"/>
                              <a:gd name="T43" fmla="*/ 22 h 136"/>
                              <a:gd name="T44" fmla="*/ 33 w 77"/>
                              <a:gd name="T45" fmla="*/ 1 h 136"/>
                              <a:gd name="T46" fmla="*/ 34 w 77"/>
                              <a:gd name="T47" fmla="*/ 1 h 136"/>
                              <a:gd name="T48" fmla="*/ 35 w 77"/>
                              <a:gd name="T49" fmla="*/ 0 h 136"/>
                              <a:gd name="T50" fmla="*/ 38 w 77"/>
                              <a:gd name="T51" fmla="*/ 0 h 136"/>
                              <a:gd name="T52" fmla="*/ 41 w 77"/>
                              <a:gd name="T53" fmla="*/ 0 h 136"/>
                              <a:gd name="T54" fmla="*/ 45 w 77"/>
                              <a:gd name="T55" fmla="*/ 0 h 136"/>
                              <a:gd name="T56" fmla="*/ 48 w 77"/>
                              <a:gd name="T57" fmla="*/ 1 h 136"/>
                              <a:gd name="T58" fmla="*/ 49 w 77"/>
                              <a:gd name="T59" fmla="*/ 1 h 136"/>
                              <a:gd name="T60" fmla="*/ 50 w 77"/>
                              <a:gd name="T61" fmla="*/ 2 h 136"/>
                              <a:gd name="T62" fmla="*/ 74 w 77"/>
                              <a:gd name="T63" fmla="*/ 122 h 136"/>
                              <a:gd name="T64" fmla="*/ 76 w 77"/>
                              <a:gd name="T65" fmla="*/ 122 h 136"/>
                              <a:gd name="T66" fmla="*/ 77 w 77"/>
                              <a:gd name="T67" fmla="*/ 123 h 136"/>
                              <a:gd name="T68" fmla="*/ 77 w 77"/>
                              <a:gd name="T69" fmla="*/ 125 h 136"/>
                              <a:gd name="T70" fmla="*/ 77 w 77"/>
                              <a:gd name="T71" fmla="*/ 129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77" h="136">
                                <a:moveTo>
                                  <a:pt x="77" y="129"/>
                                </a:moveTo>
                                <a:lnTo>
                                  <a:pt x="77" y="130"/>
                                </a:lnTo>
                                <a:lnTo>
                                  <a:pt x="77" y="131"/>
                                </a:lnTo>
                                <a:lnTo>
                                  <a:pt x="77" y="134"/>
                                </a:lnTo>
                                <a:lnTo>
                                  <a:pt x="77" y="134"/>
                                </a:lnTo>
                                <a:lnTo>
                                  <a:pt x="76" y="135"/>
                                </a:lnTo>
                                <a:lnTo>
                                  <a:pt x="76" y="135"/>
                                </a:lnTo>
                                <a:lnTo>
                                  <a:pt x="75" y="135"/>
                                </a:lnTo>
                                <a:lnTo>
                                  <a:pt x="74" y="136"/>
                                </a:lnTo>
                                <a:lnTo>
                                  <a:pt x="3" y="136"/>
                                </a:lnTo>
                                <a:lnTo>
                                  <a:pt x="3" y="135"/>
                                </a:lnTo>
                                <a:lnTo>
                                  <a:pt x="2" y="135"/>
                                </a:lnTo>
                                <a:lnTo>
                                  <a:pt x="1" y="135"/>
                                </a:lnTo>
                                <a:lnTo>
                                  <a:pt x="1" y="134"/>
                                </a:lnTo>
                                <a:lnTo>
                                  <a:pt x="1" y="134"/>
                                </a:lnTo>
                                <a:lnTo>
                                  <a:pt x="0" y="131"/>
                                </a:lnTo>
                                <a:lnTo>
                                  <a:pt x="0" y="130"/>
                                </a:lnTo>
                                <a:lnTo>
                                  <a:pt x="0" y="129"/>
                                </a:lnTo>
                                <a:lnTo>
                                  <a:pt x="0" y="126"/>
                                </a:lnTo>
                                <a:lnTo>
                                  <a:pt x="0" y="125"/>
                                </a:lnTo>
                                <a:lnTo>
                                  <a:pt x="1" y="124"/>
                                </a:lnTo>
                                <a:lnTo>
                                  <a:pt x="1" y="123"/>
                                </a:lnTo>
                                <a:lnTo>
                                  <a:pt x="1" y="123"/>
                                </a:lnTo>
                                <a:lnTo>
                                  <a:pt x="2" y="122"/>
                                </a:lnTo>
                                <a:lnTo>
                                  <a:pt x="2" y="122"/>
                                </a:lnTo>
                                <a:lnTo>
                                  <a:pt x="3" y="122"/>
                                </a:lnTo>
                                <a:lnTo>
                                  <a:pt x="32" y="122"/>
                                </a:lnTo>
                                <a:lnTo>
                                  <a:pt x="32" y="18"/>
                                </a:lnTo>
                                <a:lnTo>
                                  <a:pt x="6" y="34"/>
                                </a:lnTo>
                                <a:lnTo>
                                  <a:pt x="3" y="35"/>
                                </a:lnTo>
                                <a:lnTo>
                                  <a:pt x="2" y="35"/>
                                </a:lnTo>
                                <a:lnTo>
                                  <a:pt x="1" y="35"/>
                                </a:lnTo>
                                <a:lnTo>
                                  <a:pt x="1" y="35"/>
                                </a:lnTo>
                                <a:lnTo>
                                  <a:pt x="0" y="34"/>
                                </a:lnTo>
                                <a:lnTo>
                                  <a:pt x="0" y="33"/>
                                </a:lnTo>
                                <a:lnTo>
                                  <a:pt x="0" y="30"/>
                                </a:lnTo>
                                <a:lnTo>
                                  <a:pt x="0" y="29"/>
                                </a:lnTo>
                                <a:lnTo>
                                  <a:pt x="0" y="27"/>
                                </a:lnTo>
                                <a:lnTo>
                                  <a:pt x="0" y="26"/>
                                </a:lnTo>
                                <a:lnTo>
                                  <a:pt x="0" y="24"/>
                                </a:lnTo>
                                <a:lnTo>
                                  <a:pt x="0" y="23"/>
                                </a:lnTo>
                                <a:lnTo>
                                  <a:pt x="0" y="23"/>
                                </a:lnTo>
                                <a:lnTo>
                                  <a:pt x="1" y="22"/>
                                </a:lnTo>
                                <a:lnTo>
                                  <a:pt x="1" y="22"/>
                                </a:lnTo>
                                <a:lnTo>
                                  <a:pt x="2" y="21"/>
                                </a:lnTo>
                                <a:lnTo>
                                  <a:pt x="33" y="1"/>
                                </a:lnTo>
                                <a:lnTo>
                                  <a:pt x="34" y="1"/>
                                </a:lnTo>
                                <a:lnTo>
                                  <a:pt x="34" y="1"/>
                                </a:lnTo>
                                <a:lnTo>
                                  <a:pt x="35" y="0"/>
                                </a:lnTo>
                                <a:lnTo>
                                  <a:pt x="35" y="0"/>
                                </a:lnTo>
                                <a:lnTo>
                                  <a:pt x="37" y="0"/>
                                </a:lnTo>
                                <a:lnTo>
                                  <a:pt x="38" y="0"/>
                                </a:lnTo>
                                <a:lnTo>
                                  <a:pt x="39" y="0"/>
                                </a:lnTo>
                                <a:lnTo>
                                  <a:pt x="41" y="0"/>
                                </a:lnTo>
                                <a:lnTo>
                                  <a:pt x="44" y="0"/>
                                </a:lnTo>
                                <a:lnTo>
                                  <a:pt x="45" y="0"/>
                                </a:lnTo>
                                <a:lnTo>
                                  <a:pt x="46" y="0"/>
                                </a:lnTo>
                                <a:lnTo>
                                  <a:pt x="48" y="1"/>
                                </a:lnTo>
                                <a:lnTo>
                                  <a:pt x="49" y="1"/>
                                </a:lnTo>
                                <a:lnTo>
                                  <a:pt x="49" y="1"/>
                                </a:lnTo>
                                <a:lnTo>
                                  <a:pt x="50" y="2"/>
                                </a:lnTo>
                                <a:lnTo>
                                  <a:pt x="50" y="2"/>
                                </a:lnTo>
                                <a:lnTo>
                                  <a:pt x="50" y="122"/>
                                </a:lnTo>
                                <a:lnTo>
                                  <a:pt x="74" y="122"/>
                                </a:lnTo>
                                <a:lnTo>
                                  <a:pt x="75" y="122"/>
                                </a:lnTo>
                                <a:lnTo>
                                  <a:pt x="76" y="122"/>
                                </a:lnTo>
                                <a:lnTo>
                                  <a:pt x="76" y="123"/>
                                </a:lnTo>
                                <a:lnTo>
                                  <a:pt x="77" y="123"/>
                                </a:lnTo>
                                <a:lnTo>
                                  <a:pt x="77" y="124"/>
                                </a:lnTo>
                                <a:lnTo>
                                  <a:pt x="77" y="125"/>
                                </a:lnTo>
                                <a:lnTo>
                                  <a:pt x="77" y="126"/>
                                </a:lnTo>
                                <a:lnTo>
                                  <a:pt x="77"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82" name="Freeform 848"/>
                        <wps:cNvSpPr>
                          <a:spLocks/>
                        </wps:cNvSpPr>
                        <wps:spPr bwMode="auto">
                          <a:xfrm>
                            <a:off x="2055813" y="3038475"/>
                            <a:ext cx="9525" cy="28575"/>
                          </a:xfrm>
                          <a:custGeom>
                            <a:avLst/>
                            <a:gdLst>
                              <a:gd name="T0" fmla="*/ 16 w 18"/>
                              <a:gd name="T1" fmla="*/ 52 h 55"/>
                              <a:gd name="T2" fmla="*/ 16 w 18"/>
                              <a:gd name="T3" fmla="*/ 53 h 55"/>
                              <a:gd name="T4" fmla="*/ 15 w 18"/>
                              <a:gd name="T5" fmla="*/ 53 h 55"/>
                              <a:gd name="T6" fmla="*/ 15 w 18"/>
                              <a:gd name="T7" fmla="*/ 54 h 55"/>
                              <a:gd name="T8" fmla="*/ 14 w 18"/>
                              <a:gd name="T9" fmla="*/ 54 h 55"/>
                              <a:gd name="T10" fmla="*/ 14 w 18"/>
                              <a:gd name="T11" fmla="*/ 54 h 55"/>
                              <a:gd name="T12" fmla="*/ 13 w 18"/>
                              <a:gd name="T13" fmla="*/ 55 h 55"/>
                              <a:gd name="T14" fmla="*/ 11 w 18"/>
                              <a:gd name="T15" fmla="*/ 55 h 55"/>
                              <a:gd name="T16" fmla="*/ 9 w 18"/>
                              <a:gd name="T17" fmla="*/ 55 h 55"/>
                              <a:gd name="T18" fmla="*/ 8 w 18"/>
                              <a:gd name="T19" fmla="*/ 55 h 55"/>
                              <a:gd name="T20" fmla="*/ 6 w 18"/>
                              <a:gd name="T21" fmla="*/ 55 h 55"/>
                              <a:gd name="T22" fmla="*/ 5 w 18"/>
                              <a:gd name="T23" fmla="*/ 54 h 55"/>
                              <a:gd name="T24" fmla="*/ 4 w 18"/>
                              <a:gd name="T25" fmla="*/ 54 h 55"/>
                              <a:gd name="T26" fmla="*/ 3 w 18"/>
                              <a:gd name="T27" fmla="*/ 54 h 55"/>
                              <a:gd name="T28" fmla="*/ 3 w 18"/>
                              <a:gd name="T29" fmla="*/ 53 h 55"/>
                              <a:gd name="T30" fmla="*/ 3 w 18"/>
                              <a:gd name="T31" fmla="*/ 53 h 55"/>
                              <a:gd name="T32" fmla="*/ 3 w 18"/>
                              <a:gd name="T33" fmla="*/ 52 h 55"/>
                              <a:gd name="T34" fmla="*/ 0 w 18"/>
                              <a:gd name="T35" fmla="*/ 3 h 55"/>
                              <a:gd name="T36" fmla="*/ 0 w 18"/>
                              <a:gd name="T37" fmla="*/ 2 h 55"/>
                              <a:gd name="T38" fmla="*/ 0 w 18"/>
                              <a:gd name="T39" fmla="*/ 2 h 55"/>
                              <a:gd name="T40" fmla="*/ 2 w 18"/>
                              <a:gd name="T41" fmla="*/ 1 h 55"/>
                              <a:gd name="T42" fmla="*/ 3 w 18"/>
                              <a:gd name="T43" fmla="*/ 1 h 55"/>
                              <a:gd name="T44" fmla="*/ 4 w 18"/>
                              <a:gd name="T45" fmla="*/ 0 h 55"/>
                              <a:gd name="T46" fmla="*/ 5 w 18"/>
                              <a:gd name="T47" fmla="*/ 0 h 55"/>
                              <a:gd name="T48" fmla="*/ 6 w 18"/>
                              <a:gd name="T49" fmla="*/ 0 h 55"/>
                              <a:gd name="T50" fmla="*/ 9 w 18"/>
                              <a:gd name="T51" fmla="*/ 0 h 55"/>
                              <a:gd name="T52" fmla="*/ 11 w 18"/>
                              <a:gd name="T53" fmla="*/ 0 h 55"/>
                              <a:gd name="T54" fmla="*/ 14 w 18"/>
                              <a:gd name="T55" fmla="*/ 0 h 55"/>
                              <a:gd name="T56" fmla="*/ 15 w 18"/>
                              <a:gd name="T57" fmla="*/ 0 h 55"/>
                              <a:gd name="T58" fmla="*/ 16 w 18"/>
                              <a:gd name="T59" fmla="*/ 1 h 55"/>
                              <a:gd name="T60" fmla="*/ 18 w 18"/>
                              <a:gd name="T61" fmla="*/ 1 h 55"/>
                              <a:gd name="T62" fmla="*/ 18 w 18"/>
                              <a:gd name="T63" fmla="*/ 2 h 55"/>
                              <a:gd name="T64" fmla="*/ 18 w 18"/>
                              <a:gd name="T65" fmla="*/ 2 h 55"/>
                              <a:gd name="T66" fmla="*/ 18 w 18"/>
                              <a:gd name="T67" fmla="*/ 3 h 55"/>
                              <a:gd name="T68" fmla="*/ 16 w 18"/>
                              <a:gd name="T69" fmla="*/ 52 h 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18" h="55">
                                <a:moveTo>
                                  <a:pt x="16" y="52"/>
                                </a:moveTo>
                                <a:lnTo>
                                  <a:pt x="16" y="53"/>
                                </a:lnTo>
                                <a:lnTo>
                                  <a:pt x="15" y="53"/>
                                </a:lnTo>
                                <a:lnTo>
                                  <a:pt x="15" y="54"/>
                                </a:lnTo>
                                <a:lnTo>
                                  <a:pt x="14" y="54"/>
                                </a:lnTo>
                                <a:lnTo>
                                  <a:pt x="14" y="54"/>
                                </a:lnTo>
                                <a:lnTo>
                                  <a:pt x="13" y="55"/>
                                </a:lnTo>
                                <a:lnTo>
                                  <a:pt x="11" y="55"/>
                                </a:lnTo>
                                <a:lnTo>
                                  <a:pt x="9" y="55"/>
                                </a:lnTo>
                                <a:lnTo>
                                  <a:pt x="8" y="55"/>
                                </a:lnTo>
                                <a:lnTo>
                                  <a:pt x="6" y="55"/>
                                </a:lnTo>
                                <a:lnTo>
                                  <a:pt x="5" y="54"/>
                                </a:lnTo>
                                <a:lnTo>
                                  <a:pt x="4" y="54"/>
                                </a:lnTo>
                                <a:lnTo>
                                  <a:pt x="3" y="54"/>
                                </a:lnTo>
                                <a:lnTo>
                                  <a:pt x="3" y="53"/>
                                </a:lnTo>
                                <a:lnTo>
                                  <a:pt x="3" y="53"/>
                                </a:lnTo>
                                <a:lnTo>
                                  <a:pt x="3" y="52"/>
                                </a:lnTo>
                                <a:lnTo>
                                  <a:pt x="0" y="3"/>
                                </a:lnTo>
                                <a:lnTo>
                                  <a:pt x="0" y="2"/>
                                </a:lnTo>
                                <a:lnTo>
                                  <a:pt x="0" y="2"/>
                                </a:lnTo>
                                <a:lnTo>
                                  <a:pt x="2" y="1"/>
                                </a:lnTo>
                                <a:lnTo>
                                  <a:pt x="3" y="1"/>
                                </a:lnTo>
                                <a:lnTo>
                                  <a:pt x="4" y="0"/>
                                </a:lnTo>
                                <a:lnTo>
                                  <a:pt x="5" y="0"/>
                                </a:lnTo>
                                <a:lnTo>
                                  <a:pt x="6" y="0"/>
                                </a:lnTo>
                                <a:lnTo>
                                  <a:pt x="9" y="0"/>
                                </a:lnTo>
                                <a:lnTo>
                                  <a:pt x="11" y="0"/>
                                </a:lnTo>
                                <a:lnTo>
                                  <a:pt x="14" y="0"/>
                                </a:lnTo>
                                <a:lnTo>
                                  <a:pt x="15" y="0"/>
                                </a:lnTo>
                                <a:lnTo>
                                  <a:pt x="16" y="1"/>
                                </a:lnTo>
                                <a:lnTo>
                                  <a:pt x="18" y="1"/>
                                </a:lnTo>
                                <a:lnTo>
                                  <a:pt x="18" y="2"/>
                                </a:lnTo>
                                <a:lnTo>
                                  <a:pt x="18" y="2"/>
                                </a:lnTo>
                                <a:lnTo>
                                  <a:pt x="18" y="3"/>
                                </a:lnTo>
                                <a:lnTo>
                                  <a:pt x="16" y="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83" name="Freeform 849"/>
                        <wps:cNvSpPr>
                          <a:spLocks/>
                        </wps:cNvSpPr>
                        <wps:spPr bwMode="auto">
                          <a:xfrm>
                            <a:off x="2076450" y="3084513"/>
                            <a:ext cx="26988" cy="7938"/>
                          </a:xfrm>
                          <a:custGeom>
                            <a:avLst/>
                            <a:gdLst>
                              <a:gd name="T0" fmla="*/ 51 w 51"/>
                              <a:gd name="T1" fmla="*/ 7 h 15"/>
                              <a:gd name="T2" fmla="*/ 51 w 51"/>
                              <a:gd name="T3" fmla="*/ 11 h 15"/>
                              <a:gd name="T4" fmla="*/ 50 w 51"/>
                              <a:gd name="T5" fmla="*/ 12 h 15"/>
                              <a:gd name="T6" fmla="*/ 49 w 51"/>
                              <a:gd name="T7" fmla="*/ 14 h 15"/>
                              <a:gd name="T8" fmla="*/ 48 w 51"/>
                              <a:gd name="T9" fmla="*/ 15 h 15"/>
                              <a:gd name="T10" fmla="*/ 3 w 51"/>
                              <a:gd name="T11" fmla="*/ 15 h 15"/>
                              <a:gd name="T12" fmla="*/ 2 w 51"/>
                              <a:gd name="T13" fmla="*/ 14 h 15"/>
                              <a:gd name="T14" fmla="*/ 1 w 51"/>
                              <a:gd name="T15" fmla="*/ 12 h 15"/>
                              <a:gd name="T16" fmla="*/ 0 w 51"/>
                              <a:gd name="T17" fmla="*/ 11 h 15"/>
                              <a:gd name="T18" fmla="*/ 0 w 51"/>
                              <a:gd name="T19" fmla="*/ 7 h 15"/>
                              <a:gd name="T20" fmla="*/ 0 w 51"/>
                              <a:gd name="T21" fmla="*/ 4 h 15"/>
                              <a:gd name="T22" fmla="*/ 1 w 51"/>
                              <a:gd name="T23" fmla="*/ 1 h 15"/>
                              <a:gd name="T24" fmla="*/ 2 w 51"/>
                              <a:gd name="T25" fmla="*/ 0 h 15"/>
                              <a:gd name="T26" fmla="*/ 3 w 51"/>
                              <a:gd name="T27" fmla="*/ 0 h 15"/>
                              <a:gd name="T28" fmla="*/ 48 w 51"/>
                              <a:gd name="T29" fmla="*/ 0 h 15"/>
                              <a:gd name="T30" fmla="*/ 48 w 51"/>
                              <a:gd name="T31" fmla="*/ 0 h 15"/>
                              <a:gd name="T32" fmla="*/ 49 w 51"/>
                              <a:gd name="T33" fmla="*/ 0 h 15"/>
                              <a:gd name="T34" fmla="*/ 49 w 51"/>
                              <a:gd name="T35" fmla="*/ 1 h 15"/>
                              <a:gd name="T36" fmla="*/ 50 w 51"/>
                              <a:gd name="T37" fmla="*/ 1 h 15"/>
                              <a:gd name="T38" fmla="*/ 50 w 51"/>
                              <a:gd name="T39" fmla="*/ 2 h 15"/>
                              <a:gd name="T40" fmla="*/ 50 w 51"/>
                              <a:gd name="T41" fmla="*/ 4 h 15"/>
                              <a:gd name="T42" fmla="*/ 51 w 51"/>
                              <a:gd name="T43" fmla="*/ 5 h 15"/>
                              <a:gd name="T44" fmla="*/ 51 w 51"/>
                              <a:gd name="T45" fmla="*/ 7 h 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1" h="15">
                                <a:moveTo>
                                  <a:pt x="51" y="7"/>
                                </a:moveTo>
                                <a:lnTo>
                                  <a:pt x="51" y="11"/>
                                </a:lnTo>
                                <a:lnTo>
                                  <a:pt x="50" y="12"/>
                                </a:lnTo>
                                <a:lnTo>
                                  <a:pt x="49" y="14"/>
                                </a:lnTo>
                                <a:lnTo>
                                  <a:pt x="48" y="15"/>
                                </a:lnTo>
                                <a:lnTo>
                                  <a:pt x="3" y="15"/>
                                </a:lnTo>
                                <a:lnTo>
                                  <a:pt x="2" y="14"/>
                                </a:lnTo>
                                <a:lnTo>
                                  <a:pt x="1" y="12"/>
                                </a:lnTo>
                                <a:lnTo>
                                  <a:pt x="0" y="11"/>
                                </a:lnTo>
                                <a:lnTo>
                                  <a:pt x="0" y="7"/>
                                </a:lnTo>
                                <a:lnTo>
                                  <a:pt x="0" y="4"/>
                                </a:lnTo>
                                <a:lnTo>
                                  <a:pt x="1" y="1"/>
                                </a:lnTo>
                                <a:lnTo>
                                  <a:pt x="2" y="0"/>
                                </a:lnTo>
                                <a:lnTo>
                                  <a:pt x="3" y="0"/>
                                </a:lnTo>
                                <a:lnTo>
                                  <a:pt x="48" y="0"/>
                                </a:lnTo>
                                <a:lnTo>
                                  <a:pt x="48" y="0"/>
                                </a:lnTo>
                                <a:lnTo>
                                  <a:pt x="49" y="0"/>
                                </a:lnTo>
                                <a:lnTo>
                                  <a:pt x="49" y="1"/>
                                </a:lnTo>
                                <a:lnTo>
                                  <a:pt x="50" y="1"/>
                                </a:lnTo>
                                <a:lnTo>
                                  <a:pt x="50" y="2"/>
                                </a:lnTo>
                                <a:lnTo>
                                  <a:pt x="50" y="4"/>
                                </a:lnTo>
                                <a:lnTo>
                                  <a:pt x="51" y="5"/>
                                </a:lnTo>
                                <a:lnTo>
                                  <a:pt x="51" y="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84" name="Freeform 850"/>
                        <wps:cNvSpPr>
                          <a:spLocks/>
                        </wps:cNvSpPr>
                        <wps:spPr bwMode="auto">
                          <a:xfrm>
                            <a:off x="2112963" y="3043238"/>
                            <a:ext cx="52388" cy="73025"/>
                          </a:xfrm>
                          <a:custGeom>
                            <a:avLst/>
                            <a:gdLst>
                              <a:gd name="T0" fmla="*/ 97 w 97"/>
                              <a:gd name="T1" fmla="*/ 120 h 140"/>
                              <a:gd name="T2" fmla="*/ 97 w 97"/>
                              <a:gd name="T3" fmla="*/ 122 h 140"/>
                              <a:gd name="T4" fmla="*/ 97 w 97"/>
                              <a:gd name="T5" fmla="*/ 125 h 140"/>
                              <a:gd name="T6" fmla="*/ 96 w 97"/>
                              <a:gd name="T7" fmla="*/ 126 h 140"/>
                              <a:gd name="T8" fmla="*/ 93 w 97"/>
                              <a:gd name="T9" fmla="*/ 128 h 140"/>
                              <a:gd name="T10" fmla="*/ 87 w 97"/>
                              <a:gd name="T11" fmla="*/ 132 h 140"/>
                              <a:gd name="T12" fmla="*/ 77 w 97"/>
                              <a:gd name="T13" fmla="*/ 137 h 140"/>
                              <a:gd name="T14" fmla="*/ 64 w 97"/>
                              <a:gd name="T15" fmla="*/ 140 h 140"/>
                              <a:gd name="T16" fmla="*/ 44 w 97"/>
                              <a:gd name="T17" fmla="*/ 138 h 140"/>
                              <a:gd name="T18" fmla="*/ 23 w 97"/>
                              <a:gd name="T19" fmla="*/ 130 h 140"/>
                              <a:gd name="T20" fmla="*/ 8 w 97"/>
                              <a:gd name="T21" fmla="*/ 112 h 140"/>
                              <a:gd name="T22" fmla="*/ 0 w 97"/>
                              <a:gd name="T23" fmla="*/ 88 h 140"/>
                              <a:gd name="T24" fmla="*/ 0 w 97"/>
                              <a:gd name="T25" fmla="*/ 56 h 140"/>
                              <a:gd name="T26" fmla="*/ 8 w 97"/>
                              <a:gd name="T27" fmla="*/ 30 h 140"/>
                              <a:gd name="T28" fmla="*/ 24 w 97"/>
                              <a:gd name="T29" fmla="*/ 12 h 140"/>
                              <a:gd name="T30" fmla="*/ 46 w 97"/>
                              <a:gd name="T31" fmla="*/ 2 h 140"/>
                              <a:gd name="T32" fmla="*/ 65 w 97"/>
                              <a:gd name="T33" fmla="*/ 2 h 140"/>
                              <a:gd name="T34" fmla="*/ 76 w 97"/>
                              <a:gd name="T35" fmla="*/ 3 h 140"/>
                              <a:gd name="T36" fmla="*/ 85 w 97"/>
                              <a:gd name="T37" fmla="*/ 7 h 140"/>
                              <a:gd name="T38" fmla="*/ 92 w 97"/>
                              <a:gd name="T39" fmla="*/ 10 h 140"/>
                              <a:gd name="T40" fmla="*/ 96 w 97"/>
                              <a:gd name="T41" fmla="*/ 14 h 140"/>
                              <a:gd name="T42" fmla="*/ 96 w 97"/>
                              <a:gd name="T43" fmla="*/ 15 h 140"/>
                              <a:gd name="T44" fmla="*/ 97 w 97"/>
                              <a:gd name="T45" fmla="*/ 18 h 140"/>
                              <a:gd name="T46" fmla="*/ 97 w 97"/>
                              <a:gd name="T47" fmla="*/ 20 h 140"/>
                              <a:gd name="T48" fmla="*/ 97 w 97"/>
                              <a:gd name="T49" fmla="*/ 24 h 140"/>
                              <a:gd name="T50" fmla="*/ 97 w 97"/>
                              <a:gd name="T51" fmla="*/ 26 h 140"/>
                              <a:gd name="T52" fmla="*/ 96 w 97"/>
                              <a:gd name="T53" fmla="*/ 29 h 140"/>
                              <a:gd name="T54" fmla="*/ 95 w 97"/>
                              <a:gd name="T55" fmla="*/ 30 h 140"/>
                              <a:gd name="T56" fmla="*/ 92 w 97"/>
                              <a:gd name="T57" fmla="*/ 30 h 140"/>
                              <a:gd name="T58" fmla="*/ 87 w 97"/>
                              <a:gd name="T59" fmla="*/ 25 h 140"/>
                              <a:gd name="T60" fmla="*/ 79 w 97"/>
                              <a:gd name="T61" fmla="*/ 21 h 140"/>
                              <a:gd name="T62" fmla="*/ 66 w 97"/>
                              <a:gd name="T63" fmla="*/ 16 h 140"/>
                              <a:gd name="T64" fmla="*/ 50 w 97"/>
                              <a:gd name="T65" fmla="*/ 18 h 140"/>
                              <a:gd name="T66" fmla="*/ 35 w 97"/>
                              <a:gd name="T67" fmla="*/ 24 h 140"/>
                              <a:gd name="T68" fmla="*/ 26 w 97"/>
                              <a:gd name="T69" fmla="*/ 39 h 140"/>
                              <a:gd name="T70" fmla="*/ 19 w 97"/>
                              <a:gd name="T71" fmla="*/ 58 h 140"/>
                              <a:gd name="T72" fmla="*/ 19 w 97"/>
                              <a:gd name="T73" fmla="*/ 83 h 140"/>
                              <a:gd name="T74" fmla="*/ 24 w 97"/>
                              <a:gd name="T75" fmla="*/ 103 h 140"/>
                              <a:gd name="T76" fmla="*/ 35 w 97"/>
                              <a:gd name="T77" fmla="*/ 116 h 140"/>
                              <a:gd name="T78" fmla="*/ 50 w 97"/>
                              <a:gd name="T79" fmla="*/ 124 h 140"/>
                              <a:gd name="T80" fmla="*/ 67 w 97"/>
                              <a:gd name="T81" fmla="*/ 124 h 140"/>
                              <a:gd name="T82" fmla="*/ 79 w 97"/>
                              <a:gd name="T83" fmla="*/ 120 h 140"/>
                              <a:gd name="T84" fmla="*/ 87 w 97"/>
                              <a:gd name="T85" fmla="*/ 115 h 140"/>
                              <a:gd name="T86" fmla="*/ 93 w 97"/>
                              <a:gd name="T87" fmla="*/ 111 h 140"/>
                              <a:gd name="T88" fmla="*/ 96 w 97"/>
                              <a:gd name="T89" fmla="*/ 111 h 140"/>
                              <a:gd name="T90" fmla="*/ 97 w 97"/>
                              <a:gd name="T91" fmla="*/ 111 h 140"/>
                              <a:gd name="T92" fmla="*/ 97 w 97"/>
                              <a:gd name="T93" fmla="*/ 114 h 140"/>
                              <a:gd name="T94" fmla="*/ 97 w 97"/>
                              <a:gd name="T95" fmla="*/ 116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97" h="140">
                                <a:moveTo>
                                  <a:pt x="97" y="119"/>
                                </a:moveTo>
                                <a:lnTo>
                                  <a:pt x="97" y="120"/>
                                </a:lnTo>
                                <a:lnTo>
                                  <a:pt x="97" y="121"/>
                                </a:lnTo>
                                <a:lnTo>
                                  <a:pt x="97" y="122"/>
                                </a:lnTo>
                                <a:lnTo>
                                  <a:pt x="97" y="124"/>
                                </a:lnTo>
                                <a:lnTo>
                                  <a:pt x="97" y="125"/>
                                </a:lnTo>
                                <a:lnTo>
                                  <a:pt x="97" y="126"/>
                                </a:lnTo>
                                <a:lnTo>
                                  <a:pt x="96" y="126"/>
                                </a:lnTo>
                                <a:lnTo>
                                  <a:pt x="95" y="127"/>
                                </a:lnTo>
                                <a:lnTo>
                                  <a:pt x="93" y="128"/>
                                </a:lnTo>
                                <a:lnTo>
                                  <a:pt x="91" y="131"/>
                                </a:lnTo>
                                <a:lnTo>
                                  <a:pt x="87" y="132"/>
                                </a:lnTo>
                                <a:lnTo>
                                  <a:pt x="82" y="135"/>
                                </a:lnTo>
                                <a:lnTo>
                                  <a:pt x="77" y="137"/>
                                </a:lnTo>
                                <a:lnTo>
                                  <a:pt x="71" y="138"/>
                                </a:lnTo>
                                <a:lnTo>
                                  <a:pt x="64" y="140"/>
                                </a:lnTo>
                                <a:lnTo>
                                  <a:pt x="56" y="140"/>
                                </a:lnTo>
                                <a:lnTo>
                                  <a:pt x="44" y="138"/>
                                </a:lnTo>
                                <a:lnTo>
                                  <a:pt x="33" y="135"/>
                                </a:lnTo>
                                <a:lnTo>
                                  <a:pt x="23" y="130"/>
                                </a:lnTo>
                                <a:lnTo>
                                  <a:pt x="14" y="122"/>
                                </a:lnTo>
                                <a:lnTo>
                                  <a:pt x="8" y="112"/>
                                </a:lnTo>
                                <a:lnTo>
                                  <a:pt x="3" y="101"/>
                                </a:lnTo>
                                <a:lnTo>
                                  <a:pt x="0" y="88"/>
                                </a:lnTo>
                                <a:lnTo>
                                  <a:pt x="0" y="72"/>
                                </a:lnTo>
                                <a:lnTo>
                                  <a:pt x="0" y="56"/>
                                </a:lnTo>
                                <a:lnTo>
                                  <a:pt x="3" y="42"/>
                                </a:lnTo>
                                <a:lnTo>
                                  <a:pt x="8" y="30"/>
                                </a:lnTo>
                                <a:lnTo>
                                  <a:pt x="16" y="20"/>
                                </a:lnTo>
                                <a:lnTo>
                                  <a:pt x="24" y="12"/>
                                </a:lnTo>
                                <a:lnTo>
                                  <a:pt x="34" y="5"/>
                                </a:lnTo>
                                <a:lnTo>
                                  <a:pt x="46" y="2"/>
                                </a:lnTo>
                                <a:lnTo>
                                  <a:pt x="59" y="0"/>
                                </a:lnTo>
                                <a:lnTo>
                                  <a:pt x="65" y="2"/>
                                </a:lnTo>
                                <a:lnTo>
                                  <a:pt x="70" y="2"/>
                                </a:lnTo>
                                <a:lnTo>
                                  <a:pt x="76" y="3"/>
                                </a:lnTo>
                                <a:lnTo>
                                  <a:pt x="81" y="5"/>
                                </a:lnTo>
                                <a:lnTo>
                                  <a:pt x="85" y="7"/>
                                </a:lnTo>
                                <a:lnTo>
                                  <a:pt x="88" y="9"/>
                                </a:lnTo>
                                <a:lnTo>
                                  <a:pt x="92" y="10"/>
                                </a:lnTo>
                                <a:lnTo>
                                  <a:pt x="95" y="13"/>
                                </a:lnTo>
                                <a:lnTo>
                                  <a:pt x="96" y="14"/>
                                </a:lnTo>
                                <a:lnTo>
                                  <a:pt x="96" y="14"/>
                                </a:lnTo>
                                <a:lnTo>
                                  <a:pt x="96" y="15"/>
                                </a:lnTo>
                                <a:lnTo>
                                  <a:pt x="97" y="16"/>
                                </a:lnTo>
                                <a:lnTo>
                                  <a:pt x="97" y="18"/>
                                </a:lnTo>
                                <a:lnTo>
                                  <a:pt x="97" y="19"/>
                                </a:lnTo>
                                <a:lnTo>
                                  <a:pt x="97" y="20"/>
                                </a:lnTo>
                                <a:lnTo>
                                  <a:pt x="97" y="21"/>
                                </a:lnTo>
                                <a:lnTo>
                                  <a:pt x="97" y="24"/>
                                </a:lnTo>
                                <a:lnTo>
                                  <a:pt x="97" y="25"/>
                                </a:lnTo>
                                <a:lnTo>
                                  <a:pt x="97" y="26"/>
                                </a:lnTo>
                                <a:lnTo>
                                  <a:pt x="96" y="28"/>
                                </a:lnTo>
                                <a:lnTo>
                                  <a:pt x="96" y="29"/>
                                </a:lnTo>
                                <a:lnTo>
                                  <a:pt x="96" y="29"/>
                                </a:lnTo>
                                <a:lnTo>
                                  <a:pt x="95" y="30"/>
                                </a:lnTo>
                                <a:lnTo>
                                  <a:pt x="93" y="30"/>
                                </a:lnTo>
                                <a:lnTo>
                                  <a:pt x="92" y="30"/>
                                </a:lnTo>
                                <a:lnTo>
                                  <a:pt x="90" y="28"/>
                                </a:lnTo>
                                <a:lnTo>
                                  <a:pt x="87" y="25"/>
                                </a:lnTo>
                                <a:lnTo>
                                  <a:pt x="83" y="24"/>
                                </a:lnTo>
                                <a:lnTo>
                                  <a:pt x="79" y="21"/>
                                </a:lnTo>
                                <a:lnTo>
                                  <a:pt x="72" y="19"/>
                                </a:lnTo>
                                <a:lnTo>
                                  <a:pt x="66" y="16"/>
                                </a:lnTo>
                                <a:lnTo>
                                  <a:pt x="59" y="16"/>
                                </a:lnTo>
                                <a:lnTo>
                                  <a:pt x="50" y="18"/>
                                </a:lnTo>
                                <a:lnTo>
                                  <a:pt x="43" y="20"/>
                                </a:lnTo>
                                <a:lnTo>
                                  <a:pt x="35" y="24"/>
                                </a:lnTo>
                                <a:lnTo>
                                  <a:pt x="30" y="31"/>
                                </a:lnTo>
                                <a:lnTo>
                                  <a:pt x="26" y="39"/>
                                </a:lnTo>
                                <a:lnTo>
                                  <a:pt x="22" y="48"/>
                                </a:lnTo>
                                <a:lnTo>
                                  <a:pt x="19" y="58"/>
                                </a:lnTo>
                                <a:lnTo>
                                  <a:pt x="19" y="71"/>
                                </a:lnTo>
                                <a:lnTo>
                                  <a:pt x="19" y="83"/>
                                </a:lnTo>
                                <a:lnTo>
                                  <a:pt x="22" y="94"/>
                                </a:lnTo>
                                <a:lnTo>
                                  <a:pt x="24" y="103"/>
                                </a:lnTo>
                                <a:lnTo>
                                  <a:pt x="29" y="110"/>
                                </a:lnTo>
                                <a:lnTo>
                                  <a:pt x="35" y="116"/>
                                </a:lnTo>
                                <a:lnTo>
                                  <a:pt x="43" y="120"/>
                                </a:lnTo>
                                <a:lnTo>
                                  <a:pt x="50" y="124"/>
                                </a:lnTo>
                                <a:lnTo>
                                  <a:pt x="59" y="124"/>
                                </a:lnTo>
                                <a:lnTo>
                                  <a:pt x="67" y="124"/>
                                </a:lnTo>
                                <a:lnTo>
                                  <a:pt x="74" y="121"/>
                                </a:lnTo>
                                <a:lnTo>
                                  <a:pt x="79" y="120"/>
                                </a:lnTo>
                                <a:lnTo>
                                  <a:pt x="83" y="117"/>
                                </a:lnTo>
                                <a:lnTo>
                                  <a:pt x="87" y="115"/>
                                </a:lnTo>
                                <a:lnTo>
                                  <a:pt x="91" y="112"/>
                                </a:lnTo>
                                <a:lnTo>
                                  <a:pt x="93" y="111"/>
                                </a:lnTo>
                                <a:lnTo>
                                  <a:pt x="95" y="111"/>
                                </a:lnTo>
                                <a:lnTo>
                                  <a:pt x="96" y="111"/>
                                </a:lnTo>
                                <a:lnTo>
                                  <a:pt x="96" y="111"/>
                                </a:lnTo>
                                <a:lnTo>
                                  <a:pt x="97" y="111"/>
                                </a:lnTo>
                                <a:lnTo>
                                  <a:pt x="97" y="112"/>
                                </a:lnTo>
                                <a:lnTo>
                                  <a:pt x="97" y="114"/>
                                </a:lnTo>
                                <a:lnTo>
                                  <a:pt x="97" y="115"/>
                                </a:lnTo>
                                <a:lnTo>
                                  <a:pt x="97" y="116"/>
                                </a:lnTo>
                                <a:lnTo>
                                  <a:pt x="97" y="1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85" name="Freeform 851"/>
                        <wps:cNvSpPr>
                          <a:spLocks noEditPoints="1"/>
                        </wps:cNvSpPr>
                        <wps:spPr bwMode="auto">
                          <a:xfrm>
                            <a:off x="2173288" y="3043238"/>
                            <a:ext cx="63500" cy="73025"/>
                          </a:xfrm>
                          <a:custGeom>
                            <a:avLst/>
                            <a:gdLst>
                              <a:gd name="T0" fmla="*/ 120 w 120"/>
                              <a:gd name="T1" fmla="*/ 84 h 140"/>
                              <a:gd name="T2" fmla="*/ 113 w 120"/>
                              <a:gd name="T3" fmla="*/ 111 h 140"/>
                              <a:gd name="T4" fmla="*/ 97 w 120"/>
                              <a:gd name="T5" fmla="*/ 130 h 140"/>
                              <a:gd name="T6" fmla="*/ 74 w 120"/>
                              <a:gd name="T7" fmla="*/ 138 h 140"/>
                              <a:gd name="T8" fmla="*/ 44 w 120"/>
                              <a:gd name="T9" fmla="*/ 140 h 140"/>
                              <a:gd name="T10" fmla="*/ 22 w 120"/>
                              <a:gd name="T11" fmla="*/ 130 h 140"/>
                              <a:gd name="T12" fmla="*/ 8 w 120"/>
                              <a:gd name="T13" fmla="*/ 112 h 140"/>
                              <a:gd name="T14" fmla="*/ 1 w 120"/>
                              <a:gd name="T15" fmla="*/ 87 h 140"/>
                              <a:gd name="T16" fmla="*/ 1 w 120"/>
                              <a:gd name="T17" fmla="*/ 56 h 140"/>
                              <a:gd name="T18" fmla="*/ 8 w 120"/>
                              <a:gd name="T19" fmla="*/ 30 h 140"/>
                              <a:gd name="T20" fmla="*/ 24 w 120"/>
                              <a:gd name="T21" fmla="*/ 12 h 140"/>
                              <a:gd name="T22" fmla="*/ 47 w 120"/>
                              <a:gd name="T23" fmla="*/ 2 h 140"/>
                              <a:gd name="T24" fmla="*/ 76 w 120"/>
                              <a:gd name="T25" fmla="*/ 2 h 140"/>
                              <a:gd name="T26" fmla="*/ 98 w 120"/>
                              <a:gd name="T27" fmla="*/ 10 h 140"/>
                              <a:gd name="T28" fmla="*/ 113 w 120"/>
                              <a:gd name="T29" fmla="*/ 28 h 140"/>
                              <a:gd name="T30" fmla="*/ 120 w 120"/>
                              <a:gd name="T31" fmla="*/ 53 h 140"/>
                              <a:gd name="T32" fmla="*/ 102 w 120"/>
                              <a:gd name="T33" fmla="*/ 69 h 140"/>
                              <a:gd name="T34" fmla="*/ 100 w 120"/>
                              <a:gd name="T35" fmla="*/ 48 h 140"/>
                              <a:gd name="T36" fmla="*/ 93 w 120"/>
                              <a:gd name="T37" fmla="*/ 31 h 140"/>
                              <a:gd name="T38" fmla="*/ 81 w 120"/>
                              <a:gd name="T39" fmla="*/ 20 h 140"/>
                              <a:gd name="T40" fmla="*/ 61 w 120"/>
                              <a:gd name="T41" fmla="*/ 16 h 140"/>
                              <a:gd name="T42" fmla="*/ 42 w 120"/>
                              <a:gd name="T43" fmla="*/ 20 h 140"/>
                              <a:gd name="T44" fmla="*/ 28 w 120"/>
                              <a:gd name="T45" fmla="*/ 32 h 140"/>
                              <a:gd name="T46" fmla="*/ 21 w 120"/>
                              <a:gd name="T47" fmla="*/ 50 h 140"/>
                              <a:gd name="T48" fmla="*/ 19 w 120"/>
                              <a:gd name="T49" fmla="*/ 69 h 140"/>
                              <a:gd name="T50" fmla="*/ 21 w 120"/>
                              <a:gd name="T51" fmla="*/ 92 h 140"/>
                              <a:gd name="T52" fmla="*/ 28 w 120"/>
                              <a:gd name="T53" fmla="*/ 109 h 140"/>
                              <a:gd name="T54" fmla="*/ 40 w 120"/>
                              <a:gd name="T55" fmla="*/ 120 h 140"/>
                              <a:gd name="T56" fmla="*/ 60 w 120"/>
                              <a:gd name="T57" fmla="*/ 125 h 140"/>
                              <a:gd name="T58" fmla="*/ 80 w 120"/>
                              <a:gd name="T59" fmla="*/ 120 h 140"/>
                              <a:gd name="T60" fmla="*/ 93 w 120"/>
                              <a:gd name="T61" fmla="*/ 108 h 140"/>
                              <a:gd name="T62" fmla="*/ 100 w 120"/>
                              <a:gd name="T63" fmla="*/ 90 h 140"/>
                              <a:gd name="T64" fmla="*/ 102 w 120"/>
                              <a:gd name="T65" fmla="*/ 69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20" h="140">
                                <a:moveTo>
                                  <a:pt x="120" y="68"/>
                                </a:moveTo>
                                <a:lnTo>
                                  <a:pt x="120" y="84"/>
                                </a:lnTo>
                                <a:lnTo>
                                  <a:pt x="117" y="98"/>
                                </a:lnTo>
                                <a:lnTo>
                                  <a:pt x="113" y="111"/>
                                </a:lnTo>
                                <a:lnTo>
                                  <a:pt x="106" y="121"/>
                                </a:lnTo>
                                <a:lnTo>
                                  <a:pt x="97" y="130"/>
                                </a:lnTo>
                                <a:lnTo>
                                  <a:pt x="86" y="135"/>
                                </a:lnTo>
                                <a:lnTo>
                                  <a:pt x="74" y="138"/>
                                </a:lnTo>
                                <a:lnTo>
                                  <a:pt x="59" y="140"/>
                                </a:lnTo>
                                <a:lnTo>
                                  <a:pt x="44" y="140"/>
                                </a:lnTo>
                                <a:lnTo>
                                  <a:pt x="33" y="136"/>
                                </a:lnTo>
                                <a:lnTo>
                                  <a:pt x="22" y="130"/>
                                </a:lnTo>
                                <a:lnTo>
                                  <a:pt x="15" y="122"/>
                                </a:lnTo>
                                <a:lnTo>
                                  <a:pt x="8" y="112"/>
                                </a:lnTo>
                                <a:lnTo>
                                  <a:pt x="3" y="100"/>
                                </a:lnTo>
                                <a:lnTo>
                                  <a:pt x="1" y="87"/>
                                </a:lnTo>
                                <a:lnTo>
                                  <a:pt x="0" y="71"/>
                                </a:lnTo>
                                <a:lnTo>
                                  <a:pt x="1" y="56"/>
                                </a:lnTo>
                                <a:lnTo>
                                  <a:pt x="3" y="42"/>
                                </a:lnTo>
                                <a:lnTo>
                                  <a:pt x="8" y="30"/>
                                </a:lnTo>
                                <a:lnTo>
                                  <a:pt x="16" y="20"/>
                                </a:lnTo>
                                <a:lnTo>
                                  <a:pt x="24" y="12"/>
                                </a:lnTo>
                                <a:lnTo>
                                  <a:pt x="34" y="5"/>
                                </a:lnTo>
                                <a:lnTo>
                                  <a:pt x="47" y="2"/>
                                </a:lnTo>
                                <a:lnTo>
                                  <a:pt x="61" y="0"/>
                                </a:lnTo>
                                <a:lnTo>
                                  <a:pt x="76" y="2"/>
                                </a:lnTo>
                                <a:lnTo>
                                  <a:pt x="88" y="5"/>
                                </a:lnTo>
                                <a:lnTo>
                                  <a:pt x="98" y="10"/>
                                </a:lnTo>
                                <a:lnTo>
                                  <a:pt x="106" y="19"/>
                                </a:lnTo>
                                <a:lnTo>
                                  <a:pt x="113" y="28"/>
                                </a:lnTo>
                                <a:lnTo>
                                  <a:pt x="117" y="40"/>
                                </a:lnTo>
                                <a:lnTo>
                                  <a:pt x="120" y="53"/>
                                </a:lnTo>
                                <a:lnTo>
                                  <a:pt x="120" y="68"/>
                                </a:lnTo>
                                <a:close/>
                                <a:moveTo>
                                  <a:pt x="102" y="69"/>
                                </a:moveTo>
                                <a:lnTo>
                                  <a:pt x="102" y="58"/>
                                </a:lnTo>
                                <a:lnTo>
                                  <a:pt x="100" y="48"/>
                                </a:lnTo>
                                <a:lnTo>
                                  <a:pt x="97" y="39"/>
                                </a:lnTo>
                                <a:lnTo>
                                  <a:pt x="93" y="31"/>
                                </a:lnTo>
                                <a:lnTo>
                                  <a:pt x="88" y="25"/>
                                </a:lnTo>
                                <a:lnTo>
                                  <a:pt x="81" y="20"/>
                                </a:lnTo>
                                <a:lnTo>
                                  <a:pt x="72" y="16"/>
                                </a:lnTo>
                                <a:lnTo>
                                  <a:pt x="61" y="16"/>
                                </a:lnTo>
                                <a:lnTo>
                                  <a:pt x="50" y="16"/>
                                </a:lnTo>
                                <a:lnTo>
                                  <a:pt x="42" y="20"/>
                                </a:lnTo>
                                <a:lnTo>
                                  <a:pt x="34" y="25"/>
                                </a:lnTo>
                                <a:lnTo>
                                  <a:pt x="28" y="32"/>
                                </a:lnTo>
                                <a:lnTo>
                                  <a:pt x="24" y="40"/>
                                </a:lnTo>
                                <a:lnTo>
                                  <a:pt x="21" y="50"/>
                                </a:lnTo>
                                <a:lnTo>
                                  <a:pt x="19" y="60"/>
                                </a:lnTo>
                                <a:lnTo>
                                  <a:pt x="19" y="69"/>
                                </a:lnTo>
                                <a:lnTo>
                                  <a:pt x="19" y="82"/>
                                </a:lnTo>
                                <a:lnTo>
                                  <a:pt x="21" y="92"/>
                                </a:lnTo>
                                <a:lnTo>
                                  <a:pt x="23" y="101"/>
                                </a:lnTo>
                                <a:lnTo>
                                  <a:pt x="28" y="109"/>
                                </a:lnTo>
                                <a:lnTo>
                                  <a:pt x="33" y="116"/>
                                </a:lnTo>
                                <a:lnTo>
                                  <a:pt x="40" y="120"/>
                                </a:lnTo>
                                <a:lnTo>
                                  <a:pt x="49" y="124"/>
                                </a:lnTo>
                                <a:lnTo>
                                  <a:pt x="60" y="125"/>
                                </a:lnTo>
                                <a:lnTo>
                                  <a:pt x="71" y="124"/>
                                </a:lnTo>
                                <a:lnTo>
                                  <a:pt x="80" y="120"/>
                                </a:lnTo>
                                <a:lnTo>
                                  <a:pt x="87" y="115"/>
                                </a:lnTo>
                                <a:lnTo>
                                  <a:pt x="93" y="108"/>
                                </a:lnTo>
                                <a:lnTo>
                                  <a:pt x="97" y="100"/>
                                </a:lnTo>
                                <a:lnTo>
                                  <a:pt x="100" y="90"/>
                                </a:lnTo>
                                <a:lnTo>
                                  <a:pt x="102" y="80"/>
                                </a:lnTo>
                                <a:lnTo>
                                  <a:pt x="102" y="6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86" name="Freeform 852"/>
                        <wps:cNvSpPr>
                          <a:spLocks noEditPoints="1"/>
                        </wps:cNvSpPr>
                        <wps:spPr bwMode="auto">
                          <a:xfrm>
                            <a:off x="2247900" y="3043238"/>
                            <a:ext cx="63500" cy="73025"/>
                          </a:xfrm>
                          <a:custGeom>
                            <a:avLst/>
                            <a:gdLst>
                              <a:gd name="T0" fmla="*/ 121 w 121"/>
                              <a:gd name="T1" fmla="*/ 84 h 140"/>
                              <a:gd name="T2" fmla="*/ 114 w 121"/>
                              <a:gd name="T3" fmla="*/ 111 h 140"/>
                              <a:gd name="T4" fmla="*/ 98 w 121"/>
                              <a:gd name="T5" fmla="*/ 130 h 140"/>
                              <a:gd name="T6" fmla="*/ 74 w 121"/>
                              <a:gd name="T7" fmla="*/ 138 h 140"/>
                              <a:gd name="T8" fmla="*/ 45 w 121"/>
                              <a:gd name="T9" fmla="*/ 140 h 140"/>
                              <a:gd name="T10" fmla="*/ 23 w 121"/>
                              <a:gd name="T11" fmla="*/ 130 h 140"/>
                              <a:gd name="T12" fmla="*/ 8 w 121"/>
                              <a:gd name="T13" fmla="*/ 112 h 140"/>
                              <a:gd name="T14" fmla="*/ 2 w 121"/>
                              <a:gd name="T15" fmla="*/ 87 h 140"/>
                              <a:gd name="T16" fmla="*/ 2 w 121"/>
                              <a:gd name="T17" fmla="*/ 56 h 140"/>
                              <a:gd name="T18" fmla="*/ 9 w 121"/>
                              <a:gd name="T19" fmla="*/ 30 h 140"/>
                              <a:gd name="T20" fmla="*/ 25 w 121"/>
                              <a:gd name="T21" fmla="*/ 12 h 140"/>
                              <a:gd name="T22" fmla="*/ 47 w 121"/>
                              <a:gd name="T23" fmla="*/ 2 h 140"/>
                              <a:gd name="T24" fmla="*/ 77 w 121"/>
                              <a:gd name="T25" fmla="*/ 2 h 140"/>
                              <a:gd name="T26" fmla="*/ 99 w 121"/>
                              <a:gd name="T27" fmla="*/ 10 h 140"/>
                              <a:gd name="T28" fmla="*/ 114 w 121"/>
                              <a:gd name="T29" fmla="*/ 28 h 140"/>
                              <a:gd name="T30" fmla="*/ 121 w 121"/>
                              <a:gd name="T31" fmla="*/ 53 h 140"/>
                              <a:gd name="T32" fmla="*/ 103 w 121"/>
                              <a:gd name="T33" fmla="*/ 69 h 140"/>
                              <a:gd name="T34" fmla="*/ 100 w 121"/>
                              <a:gd name="T35" fmla="*/ 48 h 140"/>
                              <a:gd name="T36" fmla="*/ 94 w 121"/>
                              <a:gd name="T37" fmla="*/ 31 h 140"/>
                              <a:gd name="T38" fmla="*/ 82 w 121"/>
                              <a:gd name="T39" fmla="*/ 20 h 140"/>
                              <a:gd name="T40" fmla="*/ 62 w 121"/>
                              <a:gd name="T41" fmla="*/ 16 h 140"/>
                              <a:gd name="T42" fmla="*/ 42 w 121"/>
                              <a:gd name="T43" fmla="*/ 20 h 140"/>
                              <a:gd name="T44" fmla="*/ 29 w 121"/>
                              <a:gd name="T45" fmla="*/ 32 h 140"/>
                              <a:gd name="T46" fmla="*/ 21 w 121"/>
                              <a:gd name="T47" fmla="*/ 50 h 140"/>
                              <a:gd name="T48" fmla="*/ 20 w 121"/>
                              <a:gd name="T49" fmla="*/ 69 h 140"/>
                              <a:gd name="T50" fmla="*/ 21 w 121"/>
                              <a:gd name="T51" fmla="*/ 92 h 140"/>
                              <a:gd name="T52" fmla="*/ 29 w 121"/>
                              <a:gd name="T53" fmla="*/ 109 h 140"/>
                              <a:gd name="T54" fmla="*/ 41 w 121"/>
                              <a:gd name="T55" fmla="*/ 120 h 140"/>
                              <a:gd name="T56" fmla="*/ 61 w 121"/>
                              <a:gd name="T57" fmla="*/ 125 h 140"/>
                              <a:gd name="T58" fmla="*/ 80 w 121"/>
                              <a:gd name="T59" fmla="*/ 120 h 140"/>
                              <a:gd name="T60" fmla="*/ 94 w 121"/>
                              <a:gd name="T61" fmla="*/ 108 h 140"/>
                              <a:gd name="T62" fmla="*/ 100 w 121"/>
                              <a:gd name="T63" fmla="*/ 90 h 140"/>
                              <a:gd name="T64" fmla="*/ 103 w 121"/>
                              <a:gd name="T65" fmla="*/ 69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21" h="140">
                                <a:moveTo>
                                  <a:pt x="121" y="68"/>
                                </a:moveTo>
                                <a:lnTo>
                                  <a:pt x="121" y="84"/>
                                </a:lnTo>
                                <a:lnTo>
                                  <a:pt x="117" y="98"/>
                                </a:lnTo>
                                <a:lnTo>
                                  <a:pt x="114" y="111"/>
                                </a:lnTo>
                                <a:lnTo>
                                  <a:pt x="106" y="121"/>
                                </a:lnTo>
                                <a:lnTo>
                                  <a:pt x="98" y="130"/>
                                </a:lnTo>
                                <a:lnTo>
                                  <a:pt x="87" y="135"/>
                                </a:lnTo>
                                <a:lnTo>
                                  <a:pt x="74" y="138"/>
                                </a:lnTo>
                                <a:lnTo>
                                  <a:pt x="60" y="140"/>
                                </a:lnTo>
                                <a:lnTo>
                                  <a:pt x="45" y="140"/>
                                </a:lnTo>
                                <a:lnTo>
                                  <a:pt x="34" y="136"/>
                                </a:lnTo>
                                <a:lnTo>
                                  <a:pt x="23" y="130"/>
                                </a:lnTo>
                                <a:lnTo>
                                  <a:pt x="15" y="122"/>
                                </a:lnTo>
                                <a:lnTo>
                                  <a:pt x="8" y="112"/>
                                </a:lnTo>
                                <a:lnTo>
                                  <a:pt x="4" y="100"/>
                                </a:lnTo>
                                <a:lnTo>
                                  <a:pt x="2" y="87"/>
                                </a:lnTo>
                                <a:lnTo>
                                  <a:pt x="0" y="71"/>
                                </a:lnTo>
                                <a:lnTo>
                                  <a:pt x="2" y="56"/>
                                </a:lnTo>
                                <a:lnTo>
                                  <a:pt x="4" y="42"/>
                                </a:lnTo>
                                <a:lnTo>
                                  <a:pt x="9" y="30"/>
                                </a:lnTo>
                                <a:lnTo>
                                  <a:pt x="16" y="20"/>
                                </a:lnTo>
                                <a:lnTo>
                                  <a:pt x="25" y="12"/>
                                </a:lnTo>
                                <a:lnTo>
                                  <a:pt x="35" y="5"/>
                                </a:lnTo>
                                <a:lnTo>
                                  <a:pt x="47" y="2"/>
                                </a:lnTo>
                                <a:lnTo>
                                  <a:pt x="62" y="0"/>
                                </a:lnTo>
                                <a:lnTo>
                                  <a:pt x="77" y="2"/>
                                </a:lnTo>
                                <a:lnTo>
                                  <a:pt x="89" y="5"/>
                                </a:lnTo>
                                <a:lnTo>
                                  <a:pt x="99" y="10"/>
                                </a:lnTo>
                                <a:lnTo>
                                  <a:pt x="106" y="19"/>
                                </a:lnTo>
                                <a:lnTo>
                                  <a:pt x="114" y="28"/>
                                </a:lnTo>
                                <a:lnTo>
                                  <a:pt x="117" y="40"/>
                                </a:lnTo>
                                <a:lnTo>
                                  <a:pt x="121" y="53"/>
                                </a:lnTo>
                                <a:lnTo>
                                  <a:pt x="121" y="68"/>
                                </a:lnTo>
                                <a:close/>
                                <a:moveTo>
                                  <a:pt x="103" y="69"/>
                                </a:moveTo>
                                <a:lnTo>
                                  <a:pt x="103" y="58"/>
                                </a:lnTo>
                                <a:lnTo>
                                  <a:pt x="100" y="48"/>
                                </a:lnTo>
                                <a:lnTo>
                                  <a:pt x="98" y="39"/>
                                </a:lnTo>
                                <a:lnTo>
                                  <a:pt x="94" y="31"/>
                                </a:lnTo>
                                <a:lnTo>
                                  <a:pt x="89" y="25"/>
                                </a:lnTo>
                                <a:lnTo>
                                  <a:pt x="82" y="20"/>
                                </a:lnTo>
                                <a:lnTo>
                                  <a:pt x="73" y="16"/>
                                </a:lnTo>
                                <a:lnTo>
                                  <a:pt x="62" y="16"/>
                                </a:lnTo>
                                <a:lnTo>
                                  <a:pt x="51" y="16"/>
                                </a:lnTo>
                                <a:lnTo>
                                  <a:pt x="42" y="20"/>
                                </a:lnTo>
                                <a:lnTo>
                                  <a:pt x="35" y="25"/>
                                </a:lnTo>
                                <a:lnTo>
                                  <a:pt x="29" y="32"/>
                                </a:lnTo>
                                <a:lnTo>
                                  <a:pt x="25" y="40"/>
                                </a:lnTo>
                                <a:lnTo>
                                  <a:pt x="21" y="50"/>
                                </a:lnTo>
                                <a:lnTo>
                                  <a:pt x="20" y="60"/>
                                </a:lnTo>
                                <a:lnTo>
                                  <a:pt x="20" y="69"/>
                                </a:lnTo>
                                <a:lnTo>
                                  <a:pt x="20" y="82"/>
                                </a:lnTo>
                                <a:lnTo>
                                  <a:pt x="21" y="92"/>
                                </a:lnTo>
                                <a:lnTo>
                                  <a:pt x="24" y="101"/>
                                </a:lnTo>
                                <a:lnTo>
                                  <a:pt x="29" y="109"/>
                                </a:lnTo>
                                <a:lnTo>
                                  <a:pt x="34" y="116"/>
                                </a:lnTo>
                                <a:lnTo>
                                  <a:pt x="41" y="120"/>
                                </a:lnTo>
                                <a:lnTo>
                                  <a:pt x="50" y="124"/>
                                </a:lnTo>
                                <a:lnTo>
                                  <a:pt x="61" y="125"/>
                                </a:lnTo>
                                <a:lnTo>
                                  <a:pt x="72" y="124"/>
                                </a:lnTo>
                                <a:lnTo>
                                  <a:pt x="80" y="120"/>
                                </a:lnTo>
                                <a:lnTo>
                                  <a:pt x="88" y="115"/>
                                </a:lnTo>
                                <a:lnTo>
                                  <a:pt x="94" y="108"/>
                                </a:lnTo>
                                <a:lnTo>
                                  <a:pt x="98" y="100"/>
                                </a:lnTo>
                                <a:lnTo>
                                  <a:pt x="100" y="90"/>
                                </a:lnTo>
                                <a:lnTo>
                                  <a:pt x="103" y="80"/>
                                </a:lnTo>
                                <a:lnTo>
                                  <a:pt x="103" y="6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87" name="Freeform 853"/>
                        <wps:cNvSpPr>
                          <a:spLocks/>
                        </wps:cNvSpPr>
                        <wps:spPr bwMode="auto">
                          <a:xfrm>
                            <a:off x="2325688" y="3043238"/>
                            <a:ext cx="52388" cy="73025"/>
                          </a:xfrm>
                          <a:custGeom>
                            <a:avLst/>
                            <a:gdLst>
                              <a:gd name="T0" fmla="*/ 98 w 98"/>
                              <a:gd name="T1" fmla="*/ 134 h 136"/>
                              <a:gd name="T2" fmla="*/ 98 w 98"/>
                              <a:gd name="T3" fmla="*/ 135 h 136"/>
                              <a:gd name="T4" fmla="*/ 95 w 98"/>
                              <a:gd name="T5" fmla="*/ 136 h 136"/>
                              <a:gd name="T6" fmla="*/ 92 w 98"/>
                              <a:gd name="T7" fmla="*/ 136 h 136"/>
                              <a:gd name="T8" fmla="*/ 87 w 98"/>
                              <a:gd name="T9" fmla="*/ 136 h 136"/>
                              <a:gd name="T10" fmla="*/ 83 w 98"/>
                              <a:gd name="T11" fmla="*/ 136 h 136"/>
                              <a:gd name="T12" fmla="*/ 82 w 98"/>
                              <a:gd name="T13" fmla="*/ 135 h 136"/>
                              <a:gd name="T14" fmla="*/ 80 w 98"/>
                              <a:gd name="T15" fmla="*/ 134 h 136"/>
                              <a:gd name="T16" fmla="*/ 80 w 98"/>
                              <a:gd name="T17" fmla="*/ 74 h 136"/>
                              <a:gd name="T18" fmla="*/ 19 w 98"/>
                              <a:gd name="T19" fmla="*/ 133 h 136"/>
                              <a:gd name="T20" fmla="*/ 19 w 98"/>
                              <a:gd name="T21" fmla="*/ 135 h 136"/>
                              <a:gd name="T22" fmla="*/ 16 w 98"/>
                              <a:gd name="T23" fmla="*/ 135 h 136"/>
                              <a:gd name="T24" fmla="*/ 14 w 98"/>
                              <a:gd name="T25" fmla="*/ 136 h 136"/>
                              <a:gd name="T26" fmla="*/ 10 w 98"/>
                              <a:gd name="T27" fmla="*/ 136 h 136"/>
                              <a:gd name="T28" fmla="*/ 5 w 98"/>
                              <a:gd name="T29" fmla="*/ 136 h 136"/>
                              <a:gd name="T30" fmla="*/ 3 w 98"/>
                              <a:gd name="T31" fmla="*/ 135 h 136"/>
                              <a:gd name="T32" fmla="*/ 2 w 98"/>
                              <a:gd name="T33" fmla="*/ 135 h 136"/>
                              <a:gd name="T34" fmla="*/ 0 w 98"/>
                              <a:gd name="T35" fmla="*/ 133 h 136"/>
                              <a:gd name="T36" fmla="*/ 0 w 98"/>
                              <a:gd name="T37" fmla="*/ 2 h 136"/>
                              <a:gd name="T38" fmla="*/ 2 w 98"/>
                              <a:gd name="T39" fmla="*/ 1 h 136"/>
                              <a:gd name="T40" fmla="*/ 4 w 98"/>
                              <a:gd name="T41" fmla="*/ 1 h 136"/>
                              <a:gd name="T42" fmla="*/ 8 w 98"/>
                              <a:gd name="T43" fmla="*/ 0 h 136"/>
                              <a:gd name="T44" fmla="*/ 13 w 98"/>
                              <a:gd name="T45" fmla="*/ 0 h 136"/>
                              <a:gd name="T46" fmla="*/ 16 w 98"/>
                              <a:gd name="T47" fmla="*/ 1 h 136"/>
                              <a:gd name="T48" fmla="*/ 18 w 98"/>
                              <a:gd name="T49" fmla="*/ 1 h 136"/>
                              <a:gd name="T50" fmla="*/ 19 w 98"/>
                              <a:gd name="T51" fmla="*/ 2 h 136"/>
                              <a:gd name="T52" fmla="*/ 19 w 98"/>
                              <a:gd name="T53" fmla="*/ 58 h 136"/>
                              <a:gd name="T54" fmla="*/ 80 w 98"/>
                              <a:gd name="T55" fmla="*/ 3 h 136"/>
                              <a:gd name="T56" fmla="*/ 80 w 98"/>
                              <a:gd name="T57" fmla="*/ 2 h 136"/>
                              <a:gd name="T58" fmla="*/ 82 w 98"/>
                              <a:gd name="T59" fmla="*/ 1 h 136"/>
                              <a:gd name="T60" fmla="*/ 85 w 98"/>
                              <a:gd name="T61" fmla="*/ 1 h 136"/>
                              <a:gd name="T62" fmla="*/ 89 w 98"/>
                              <a:gd name="T63" fmla="*/ 0 h 136"/>
                              <a:gd name="T64" fmla="*/ 94 w 98"/>
                              <a:gd name="T65" fmla="*/ 1 h 136"/>
                              <a:gd name="T66" fmla="*/ 96 w 98"/>
                              <a:gd name="T67" fmla="*/ 1 h 136"/>
                              <a:gd name="T68" fmla="*/ 98 w 98"/>
                              <a:gd name="T69" fmla="*/ 2 h 136"/>
                              <a:gd name="T70" fmla="*/ 98 w 98"/>
                              <a:gd name="T71" fmla="*/ 3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98" h="136">
                                <a:moveTo>
                                  <a:pt x="98" y="133"/>
                                </a:moveTo>
                                <a:lnTo>
                                  <a:pt x="98" y="134"/>
                                </a:lnTo>
                                <a:lnTo>
                                  <a:pt x="98" y="135"/>
                                </a:lnTo>
                                <a:lnTo>
                                  <a:pt x="98" y="135"/>
                                </a:lnTo>
                                <a:lnTo>
                                  <a:pt x="96" y="135"/>
                                </a:lnTo>
                                <a:lnTo>
                                  <a:pt x="95" y="136"/>
                                </a:lnTo>
                                <a:lnTo>
                                  <a:pt x="94" y="136"/>
                                </a:lnTo>
                                <a:lnTo>
                                  <a:pt x="92" y="136"/>
                                </a:lnTo>
                                <a:lnTo>
                                  <a:pt x="89" y="136"/>
                                </a:lnTo>
                                <a:lnTo>
                                  <a:pt x="87" y="136"/>
                                </a:lnTo>
                                <a:lnTo>
                                  <a:pt x="85" y="136"/>
                                </a:lnTo>
                                <a:lnTo>
                                  <a:pt x="83" y="136"/>
                                </a:lnTo>
                                <a:lnTo>
                                  <a:pt x="82" y="135"/>
                                </a:lnTo>
                                <a:lnTo>
                                  <a:pt x="82" y="135"/>
                                </a:lnTo>
                                <a:lnTo>
                                  <a:pt x="80" y="135"/>
                                </a:lnTo>
                                <a:lnTo>
                                  <a:pt x="80" y="134"/>
                                </a:lnTo>
                                <a:lnTo>
                                  <a:pt x="80" y="133"/>
                                </a:lnTo>
                                <a:lnTo>
                                  <a:pt x="80" y="74"/>
                                </a:lnTo>
                                <a:lnTo>
                                  <a:pt x="19" y="74"/>
                                </a:lnTo>
                                <a:lnTo>
                                  <a:pt x="19" y="133"/>
                                </a:lnTo>
                                <a:lnTo>
                                  <a:pt x="19" y="134"/>
                                </a:lnTo>
                                <a:lnTo>
                                  <a:pt x="19" y="135"/>
                                </a:lnTo>
                                <a:lnTo>
                                  <a:pt x="18" y="135"/>
                                </a:lnTo>
                                <a:lnTo>
                                  <a:pt x="16" y="135"/>
                                </a:lnTo>
                                <a:lnTo>
                                  <a:pt x="16" y="136"/>
                                </a:lnTo>
                                <a:lnTo>
                                  <a:pt x="14" y="136"/>
                                </a:lnTo>
                                <a:lnTo>
                                  <a:pt x="13" y="136"/>
                                </a:lnTo>
                                <a:lnTo>
                                  <a:pt x="10" y="136"/>
                                </a:lnTo>
                                <a:lnTo>
                                  <a:pt x="8" y="136"/>
                                </a:lnTo>
                                <a:lnTo>
                                  <a:pt x="5" y="136"/>
                                </a:lnTo>
                                <a:lnTo>
                                  <a:pt x="4" y="136"/>
                                </a:lnTo>
                                <a:lnTo>
                                  <a:pt x="3" y="135"/>
                                </a:lnTo>
                                <a:lnTo>
                                  <a:pt x="2" y="135"/>
                                </a:lnTo>
                                <a:lnTo>
                                  <a:pt x="2" y="135"/>
                                </a:lnTo>
                                <a:lnTo>
                                  <a:pt x="0" y="134"/>
                                </a:lnTo>
                                <a:lnTo>
                                  <a:pt x="0" y="133"/>
                                </a:lnTo>
                                <a:lnTo>
                                  <a:pt x="0" y="3"/>
                                </a:lnTo>
                                <a:lnTo>
                                  <a:pt x="0" y="2"/>
                                </a:lnTo>
                                <a:lnTo>
                                  <a:pt x="2" y="2"/>
                                </a:lnTo>
                                <a:lnTo>
                                  <a:pt x="2" y="1"/>
                                </a:lnTo>
                                <a:lnTo>
                                  <a:pt x="3" y="1"/>
                                </a:lnTo>
                                <a:lnTo>
                                  <a:pt x="4" y="1"/>
                                </a:lnTo>
                                <a:lnTo>
                                  <a:pt x="5" y="1"/>
                                </a:lnTo>
                                <a:lnTo>
                                  <a:pt x="8" y="0"/>
                                </a:lnTo>
                                <a:lnTo>
                                  <a:pt x="10" y="0"/>
                                </a:lnTo>
                                <a:lnTo>
                                  <a:pt x="13" y="0"/>
                                </a:lnTo>
                                <a:lnTo>
                                  <a:pt x="14" y="1"/>
                                </a:lnTo>
                                <a:lnTo>
                                  <a:pt x="16" y="1"/>
                                </a:lnTo>
                                <a:lnTo>
                                  <a:pt x="16" y="1"/>
                                </a:lnTo>
                                <a:lnTo>
                                  <a:pt x="18" y="1"/>
                                </a:lnTo>
                                <a:lnTo>
                                  <a:pt x="19" y="2"/>
                                </a:lnTo>
                                <a:lnTo>
                                  <a:pt x="19" y="2"/>
                                </a:lnTo>
                                <a:lnTo>
                                  <a:pt x="19" y="3"/>
                                </a:lnTo>
                                <a:lnTo>
                                  <a:pt x="19" y="58"/>
                                </a:lnTo>
                                <a:lnTo>
                                  <a:pt x="80" y="58"/>
                                </a:lnTo>
                                <a:lnTo>
                                  <a:pt x="80" y="3"/>
                                </a:lnTo>
                                <a:lnTo>
                                  <a:pt x="80" y="2"/>
                                </a:lnTo>
                                <a:lnTo>
                                  <a:pt x="80" y="2"/>
                                </a:lnTo>
                                <a:lnTo>
                                  <a:pt x="82" y="1"/>
                                </a:lnTo>
                                <a:lnTo>
                                  <a:pt x="82" y="1"/>
                                </a:lnTo>
                                <a:lnTo>
                                  <a:pt x="83" y="1"/>
                                </a:lnTo>
                                <a:lnTo>
                                  <a:pt x="85" y="1"/>
                                </a:lnTo>
                                <a:lnTo>
                                  <a:pt x="87" y="0"/>
                                </a:lnTo>
                                <a:lnTo>
                                  <a:pt x="89" y="0"/>
                                </a:lnTo>
                                <a:lnTo>
                                  <a:pt x="92" y="0"/>
                                </a:lnTo>
                                <a:lnTo>
                                  <a:pt x="94" y="1"/>
                                </a:lnTo>
                                <a:lnTo>
                                  <a:pt x="95" y="1"/>
                                </a:lnTo>
                                <a:lnTo>
                                  <a:pt x="96" y="1"/>
                                </a:lnTo>
                                <a:lnTo>
                                  <a:pt x="98" y="1"/>
                                </a:lnTo>
                                <a:lnTo>
                                  <a:pt x="98" y="2"/>
                                </a:lnTo>
                                <a:lnTo>
                                  <a:pt x="98" y="2"/>
                                </a:lnTo>
                                <a:lnTo>
                                  <a:pt x="98" y="3"/>
                                </a:lnTo>
                                <a:lnTo>
                                  <a:pt x="98" y="1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88" name="Freeform 854"/>
                        <wps:cNvSpPr>
                          <a:spLocks noEditPoints="1"/>
                        </wps:cNvSpPr>
                        <wps:spPr bwMode="auto">
                          <a:xfrm>
                            <a:off x="2417763" y="3062288"/>
                            <a:ext cx="50800" cy="53975"/>
                          </a:xfrm>
                          <a:custGeom>
                            <a:avLst/>
                            <a:gdLst>
                              <a:gd name="T0" fmla="*/ 94 w 94"/>
                              <a:gd name="T1" fmla="*/ 63 h 104"/>
                              <a:gd name="T2" fmla="*/ 88 w 94"/>
                              <a:gd name="T3" fmla="*/ 81 h 104"/>
                              <a:gd name="T4" fmla="*/ 75 w 94"/>
                              <a:gd name="T5" fmla="*/ 95 h 104"/>
                              <a:gd name="T6" fmla="*/ 58 w 94"/>
                              <a:gd name="T7" fmla="*/ 104 h 104"/>
                              <a:gd name="T8" fmla="*/ 35 w 94"/>
                              <a:gd name="T9" fmla="*/ 104 h 104"/>
                              <a:gd name="T10" fmla="*/ 17 w 94"/>
                              <a:gd name="T11" fmla="*/ 96 h 104"/>
                              <a:gd name="T12" fmla="*/ 6 w 94"/>
                              <a:gd name="T13" fmla="*/ 83 h 104"/>
                              <a:gd name="T14" fmla="*/ 0 w 94"/>
                              <a:gd name="T15" fmla="*/ 64 h 104"/>
                              <a:gd name="T16" fmla="*/ 0 w 94"/>
                              <a:gd name="T17" fmla="*/ 42 h 104"/>
                              <a:gd name="T18" fmla="*/ 6 w 94"/>
                              <a:gd name="T19" fmla="*/ 22 h 104"/>
                              <a:gd name="T20" fmla="*/ 19 w 94"/>
                              <a:gd name="T21" fmla="*/ 9 h 104"/>
                              <a:gd name="T22" fmla="*/ 37 w 94"/>
                              <a:gd name="T23" fmla="*/ 1 h 104"/>
                              <a:gd name="T24" fmla="*/ 59 w 94"/>
                              <a:gd name="T25" fmla="*/ 1 h 104"/>
                              <a:gd name="T26" fmla="*/ 76 w 94"/>
                              <a:gd name="T27" fmla="*/ 8 h 104"/>
                              <a:gd name="T28" fmla="*/ 88 w 94"/>
                              <a:gd name="T29" fmla="*/ 21 h 104"/>
                              <a:gd name="T30" fmla="*/ 94 w 94"/>
                              <a:gd name="T31" fmla="*/ 40 h 104"/>
                              <a:gd name="T32" fmla="*/ 76 w 94"/>
                              <a:gd name="T33" fmla="*/ 52 h 104"/>
                              <a:gd name="T34" fmla="*/ 74 w 94"/>
                              <a:gd name="T35" fmla="*/ 38 h 104"/>
                              <a:gd name="T36" fmla="*/ 70 w 94"/>
                              <a:gd name="T37" fmla="*/ 26 h 104"/>
                              <a:gd name="T38" fmla="*/ 62 w 94"/>
                              <a:gd name="T39" fmla="*/ 17 h 104"/>
                              <a:gd name="T40" fmla="*/ 47 w 94"/>
                              <a:gd name="T41" fmla="*/ 15 h 104"/>
                              <a:gd name="T42" fmla="*/ 35 w 94"/>
                              <a:gd name="T43" fmla="*/ 17 h 104"/>
                              <a:gd name="T44" fmla="*/ 25 w 94"/>
                              <a:gd name="T45" fmla="*/ 25 h 104"/>
                              <a:gd name="T46" fmla="*/ 20 w 94"/>
                              <a:gd name="T47" fmla="*/ 37 h 104"/>
                              <a:gd name="T48" fmla="*/ 19 w 94"/>
                              <a:gd name="T49" fmla="*/ 52 h 104"/>
                              <a:gd name="T50" fmla="*/ 20 w 94"/>
                              <a:gd name="T51" fmla="*/ 67 h 104"/>
                              <a:gd name="T52" fmla="*/ 25 w 94"/>
                              <a:gd name="T53" fmla="*/ 78 h 104"/>
                              <a:gd name="T54" fmla="*/ 33 w 94"/>
                              <a:gd name="T55" fmla="*/ 86 h 104"/>
                              <a:gd name="T56" fmla="*/ 47 w 94"/>
                              <a:gd name="T57" fmla="*/ 89 h 104"/>
                              <a:gd name="T58" fmla="*/ 60 w 94"/>
                              <a:gd name="T59" fmla="*/ 86 h 104"/>
                              <a:gd name="T60" fmla="*/ 69 w 94"/>
                              <a:gd name="T61" fmla="*/ 79 h 104"/>
                              <a:gd name="T62" fmla="*/ 74 w 94"/>
                              <a:gd name="T63" fmla="*/ 67 h 104"/>
                              <a:gd name="T64" fmla="*/ 76 w 94"/>
                              <a:gd name="T65" fmla="*/ 52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4" h="104">
                                <a:moveTo>
                                  <a:pt x="94" y="51"/>
                                </a:moveTo>
                                <a:lnTo>
                                  <a:pt x="94" y="63"/>
                                </a:lnTo>
                                <a:lnTo>
                                  <a:pt x="91" y="73"/>
                                </a:lnTo>
                                <a:lnTo>
                                  <a:pt x="88" y="81"/>
                                </a:lnTo>
                                <a:lnTo>
                                  <a:pt x="81" y="89"/>
                                </a:lnTo>
                                <a:lnTo>
                                  <a:pt x="75" y="95"/>
                                </a:lnTo>
                                <a:lnTo>
                                  <a:pt x="67" y="100"/>
                                </a:lnTo>
                                <a:lnTo>
                                  <a:pt x="58" y="104"/>
                                </a:lnTo>
                                <a:lnTo>
                                  <a:pt x="46" y="104"/>
                                </a:lnTo>
                                <a:lnTo>
                                  <a:pt x="35" y="104"/>
                                </a:lnTo>
                                <a:lnTo>
                                  <a:pt x="26" y="100"/>
                                </a:lnTo>
                                <a:lnTo>
                                  <a:pt x="17" y="96"/>
                                </a:lnTo>
                                <a:lnTo>
                                  <a:pt x="11" y="90"/>
                                </a:lnTo>
                                <a:lnTo>
                                  <a:pt x="6" y="83"/>
                                </a:lnTo>
                                <a:lnTo>
                                  <a:pt x="3" y="74"/>
                                </a:lnTo>
                                <a:lnTo>
                                  <a:pt x="0" y="64"/>
                                </a:lnTo>
                                <a:lnTo>
                                  <a:pt x="0" y="53"/>
                                </a:lnTo>
                                <a:lnTo>
                                  <a:pt x="0" y="42"/>
                                </a:lnTo>
                                <a:lnTo>
                                  <a:pt x="3" y="32"/>
                                </a:lnTo>
                                <a:lnTo>
                                  <a:pt x="6" y="22"/>
                                </a:lnTo>
                                <a:lnTo>
                                  <a:pt x="12" y="15"/>
                                </a:lnTo>
                                <a:lnTo>
                                  <a:pt x="19" y="9"/>
                                </a:lnTo>
                                <a:lnTo>
                                  <a:pt x="27" y="4"/>
                                </a:lnTo>
                                <a:lnTo>
                                  <a:pt x="37" y="1"/>
                                </a:lnTo>
                                <a:lnTo>
                                  <a:pt x="48" y="0"/>
                                </a:lnTo>
                                <a:lnTo>
                                  <a:pt x="59" y="1"/>
                                </a:lnTo>
                                <a:lnTo>
                                  <a:pt x="68" y="4"/>
                                </a:lnTo>
                                <a:lnTo>
                                  <a:pt x="76" y="8"/>
                                </a:lnTo>
                                <a:lnTo>
                                  <a:pt x="83" y="14"/>
                                </a:lnTo>
                                <a:lnTo>
                                  <a:pt x="88" y="21"/>
                                </a:lnTo>
                                <a:lnTo>
                                  <a:pt x="91" y="30"/>
                                </a:lnTo>
                                <a:lnTo>
                                  <a:pt x="94" y="40"/>
                                </a:lnTo>
                                <a:lnTo>
                                  <a:pt x="94" y="51"/>
                                </a:lnTo>
                                <a:close/>
                                <a:moveTo>
                                  <a:pt x="76" y="52"/>
                                </a:moveTo>
                                <a:lnTo>
                                  <a:pt x="75" y="44"/>
                                </a:lnTo>
                                <a:lnTo>
                                  <a:pt x="74" y="38"/>
                                </a:lnTo>
                                <a:lnTo>
                                  <a:pt x="73" y="31"/>
                                </a:lnTo>
                                <a:lnTo>
                                  <a:pt x="70" y="26"/>
                                </a:lnTo>
                                <a:lnTo>
                                  <a:pt x="67" y="21"/>
                                </a:lnTo>
                                <a:lnTo>
                                  <a:pt x="62" y="17"/>
                                </a:lnTo>
                                <a:lnTo>
                                  <a:pt x="56" y="15"/>
                                </a:lnTo>
                                <a:lnTo>
                                  <a:pt x="47" y="15"/>
                                </a:lnTo>
                                <a:lnTo>
                                  <a:pt x="40" y="15"/>
                                </a:lnTo>
                                <a:lnTo>
                                  <a:pt x="35" y="17"/>
                                </a:lnTo>
                                <a:lnTo>
                                  <a:pt x="28" y="21"/>
                                </a:lnTo>
                                <a:lnTo>
                                  <a:pt x="25" y="25"/>
                                </a:lnTo>
                                <a:lnTo>
                                  <a:pt x="22" y="31"/>
                                </a:lnTo>
                                <a:lnTo>
                                  <a:pt x="20" y="37"/>
                                </a:lnTo>
                                <a:lnTo>
                                  <a:pt x="19" y="44"/>
                                </a:lnTo>
                                <a:lnTo>
                                  <a:pt x="19" y="52"/>
                                </a:lnTo>
                                <a:lnTo>
                                  <a:pt x="19" y="59"/>
                                </a:lnTo>
                                <a:lnTo>
                                  <a:pt x="20" y="67"/>
                                </a:lnTo>
                                <a:lnTo>
                                  <a:pt x="21" y="73"/>
                                </a:lnTo>
                                <a:lnTo>
                                  <a:pt x="25" y="78"/>
                                </a:lnTo>
                                <a:lnTo>
                                  <a:pt x="28" y="83"/>
                                </a:lnTo>
                                <a:lnTo>
                                  <a:pt x="33" y="86"/>
                                </a:lnTo>
                                <a:lnTo>
                                  <a:pt x="40" y="89"/>
                                </a:lnTo>
                                <a:lnTo>
                                  <a:pt x="47" y="89"/>
                                </a:lnTo>
                                <a:lnTo>
                                  <a:pt x="54" y="89"/>
                                </a:lnTo>
                                <a:lnTo>
                                  <a:pt x="60" y="86"/>
                                </a:lnTo>
                                <a:lnTo>
                                  <a:pt x="65" y="84"/>
                                </a:lnTo>
                                <a:lnTo>
                                  <a:pt x="69" y="79"/>
                                </a:lnTo>
                                <a:lnTo>
                                  <a:pt x="73" y="74"/>
                                </a:lnTo>
                                <a:lnTo>
                                  <a:pt x="74" y="67"/>
                                </a:lnTo>
                                <a:lnTo>
                                  <a:pt x="75" y="60"/>
                                </a:lnTo>
                                <a:lnTo>
                                  <a:pt x="76" y="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89" name="Freeform 855"/>
                        <wps:cNvSpPr>
                          <a:spLocks/>
                        </wps:cNvSpPr>
                        <wps:spPr bwMode="auto">
                          <a:xfrm>
                            <a:off x="2481263" y="3062288"/>
                            <a:ext cx="30163" cy="53975"/>
                          </a:xfrm>
                          <a:custGeom>
                            <a:avLst/>
                            <a:gdLst>
                              <a:gd name="T0" fmla="*/ 55 w 55"/>
                              <a:gd name="T1" fmla="*/ 14 h 102"/>
                              <a:gd name="T2" fmla="*/ 54 w 55"/>
                              <a:gd name="T3" fmla="*/ 16 h 102"/>
                              <a:gd name="T4" fmla="*/ 54 w 55"/>
                              <a:gd name="T5" fmla="*/ 19 h 102"/>
                              <a:gd name="T6" fmla="*/ 53 w 55"/>
                              <a:gd name="T7" fmla="*/ 20 h 102"/>
                              <a:gd name="T8" fmla="*/ 51 w 55"/>
                              <a:gd name="T9" fmla="*/ 20 h 102"/>
                              <a:gd name="T10" fmla="*/ 49 w 55"/>
                              <a:gd name="T11" fmla="*/ 19 h 102"/>
                              <a:gd name="T12" fmla="*/ 45 w 55"/>
                              <a:gd name="T13" fmla="*/ 17 h 102"/>
                              <a:gd name="T14" fmla="*/ 41 w 55"/>
                              <a:gd name="T15" fmla="*/ 17 h 102"/>
                              <a:gd name="T16" fmla="*/ 37 w 55"/>
                              <a:gd name="T17" fmla="*/ 17 h 102"/>
                              <a:gd name="T18" fmla="*/ 32 w 55"/>
                              <a:gd name="T19" fmla="*/ 19 h 102"/>
                              <a:gd name="T20" fmla="*/ 27 w 55"/>
                              <a:gd name="T21" fmla="*/ 24 h 102"/>
                              <a:gd name="T22" fmla="*/ 20 w 55"/>
                              <a:gd name="T23" fmla="*/ 32 h 102"/>
                              <a:gd name="T24" fmla="*/ 17 w 55"/>
                              <a:gd name="T25" fmla="*/ 99 h 102"/>
                              <a:gd name="T26" fmla="*/ 17 w 55"/>
                              <a:gd name="T27" fmla="*/ 101 h 102"/>
                              <a:gd name="T28" fmla="*/ 14 w 55"/>
                              <a:gd name="T29" fmla="*/ 101 h 102"/>
                              <a:gd name="T30" fmla="*/ 12 w 55"/>
                              <a:gd name="T31" fmla="*/ 102 h 102"/>
                              <a:gd name="T32" fmla="*/ 8 w 55"/>
                              <a:gd name="T33" fmla="*/ 102 h 102"/>
                              <a:gd name="T34" fmla="*/ 3 w 55"/>
                              <a:gd name="T35" fmla="*/ 102 h 102"/>
                              <a:gd name="T36" fmla="*/ 1 w 55"/>
                              <a:gd name="T37" fmla="*/ 101 h 102"/>
                              <a:gd name="T38" fmla="*/ 0 w 55"/>
                              <a:gd name="T39" fmla="*/ 101 h 102"/>
                              <a:gd name="T40" fmla="*/ 0 w 55"/>
                              <a:gd name="T41" fmla="*/ 99 h 102"/>
                              <a:gd name="T42" fmla="*/ 0 w 55"/>
                              <a:gd name="T43" fmla="*/ 4 h 102"/>
                              <a:gd name="T44" fmla="*/ 1 w 55"/>
                              <a:gd name="T45" fmla="*/ 4 h 102"/>
                              <a:gd name="T46" fmla="*/ 2 w 55"/>
                              <a:gd name="T47" fmla="*/ 3 h 102"/>
                              <a:gd name="T48" fmla="*/ 4 w 55"/>
                              <a:gd name="T49" fmla="*/ 3 h 102"/>
                              <a:gd name="T50" fmla="*/ 9 w 55"/>
                              <a:gd name="T51" fmla="*/ 3 h 102"/>
                              <a:gd name="T52" fmla="*/ 13 w 55"/>
                              <a:gd name="T53" fmla="*/ 3 h 102"/>
                              <a:gd name="T54" fmla="*/ 14 w 55"/>
                              <a:gd name="T55" fmla="*/ 4 h 102"/>
                              <a:gd name="T56" fmla="*/ 14 w 55"/>
                              <a:gd name="T57" fmla="*/ 4 h 102"/>
                              <a:gd name="T58" fmla="*/ 16 w 55"/>
                              <a:gd name="T59" fmla="*/ 19 h 102"/>
                              <a:gd name="T60" fmla="*/ 22 w 55"/>
                              <a:gd name="T61" fmla="*/ 10 h 102"/>
                              <a:gd name="T62" fmla="*/ 29 w 55"/>
                              <a:gd name="T63" fmla="*/ 4 h 102"/>
                              <a:gd name="T64" fmla="*/ 34 w 55"/>
                              <a:gd name="T65" fmla="*/ 1 h 102"/>
                              <a:gd name="T66" fmla="*/ 40 w 55"/>
                              <a:gd name="T67" fmla="*/ 0 h 102"/>
                              <a:gd name="T68" fmla="*/ 44 w 55"/>
                              <a:gd name="T69" fmla="*/ 0 h 102"/>
                              <a:gd name="T70" fmla="*/ 48 w 55"/>
                              <a:gd name="T71" fmla="*/ 1 h 102"/>
                              <a:gd name="T72" fmla="*/ 51 w 55"/>
                              <a:gd name="T73" fmla="*/ 3 h 102"/>
                              <a:gd name="T74" fmla="*/ 53 w 55"/>
                              <a:gd name="T75" fmla="*/ 3 h 102"/>
                              <a:gd name="T76" fmla="*/ 54 w 55"/>
                              <a:gd name="T77" fmla="*/ 4 h 102"/>
                              <a:gd name="T78" fmla="*/ 54 w 55"/>
                              <a:gd name="T79" fmla="*/ 5 h 102"/>
                              <a:gd name="T80" fmla="*/ 54 w 55"/>
                              <a:gd name="T81" fmla="*/ 8 h 102"/>
                              <a:gd name="T82" fmla="*/ 55 w 55"/>
                              <a:gd name="T83" fmla="*/ 1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5" h="102">
                                <a:moveTo>
                                  <a:pt x="55" y="11"/>
                                </a:moveTo>
                                <a:lnTo>
                                  <a:pt x="55" y="14"/>
                                </a:lnTo>
                                <a:lnTo>
                                  <a:pt x="54" y="15"/>
                                </a:lnTo>
                                <a:lnTo>
                                  <a:pt x="54" y="16"/>
                                </a:lnTo>
                                <a:lnTo>
                                  <a:pt x="54" y="17"/>
                                </a:lnTo>
                                <a:lnTo>
                                  <a:pt x="54" y="19"/>
                                </a:lnTo>
                                <a:lnTo>
                                  <a:pt x="53" y="19"/>
                                </a:lnTo>
                                <a:lnTo>
                                  <a:pt x="53" y="20"/>
                                </a:lnTo>
                                <a:lnTo>
                                  <a:pt x="51" y="20"/>
                                </a:lnTo>
                                <a:lnTo>
                                  <a:pt x="51" y="20"/>
                                </a:lnTo>
                                <a:lnTo>
                                  <a:pt x="50" y="19"/>
                                </a:lnTo>
                                <a:lnTo>
                                  <a:pt x="49" y="19"/>
                                </a:lnTo>
                                <a:lnTo>
                                  <a:pt x="48" y="19"/>
                                </a:lnTo>
                                <a:lnTo>
                                  <a:pt x="45" y="17"/>
                                </a:lnTo>
                                <a:lnTo>
                                  <a:pt x="44" y="17"/>
                                </a:lnTo>
                                <a:lnTo>
                                  <a:pt x="41" y="17"/>
                                </a:lnTo>
                                <a:lnTo>
                                  <a:pt x="39" y="17"/>
                                </a:lnTo>
                                <a:lnTo>
                                  <a:pt x="37" y="17"/>
                                </a:lnTo>
                                <a:lnTo>
                                  <a:pt x="34" y="17"/>
                                </a:lnTo>
                                <a:lnTo>
                                  <a:pt x="32" y="19"/>
                                </a:lnTo>
                                <a:lnTo>
                                  <a:pt x="29" y="21"/>
                                </a:lnTo>
                                <a:lnTo>
                                  <a:pt x="27" y="24"/>
                                </a:lnTo>
                                <a:lnTo>
                                  <a:pt x="23" y="27"/>
                                </a:lnTo>
                                <a:lnTo>
                                  <a:pt x="20" y="32"/>
                                </a:lnTo>
                                <a:lnTo>
                                  <a:pt x="17" y="37"/>
                                </a:lnTo>
                                <a:lnTo>
                                  <a:pt x="17" y="99"/>
                                </a:lnTo>
                                <a:lnTo>
                                  <a:pt x="17" y="100"/>
                                </a:lnTo>
                                <a:lnTo>
                                  <a:pt x="17" y="101"/>
                                </a:lnTo>
                                <a:lnTo>
                                  <a:pt x="16" y="101"/>
                                </a:lnTo>
                                <a:lnTo>
                                  <a:pt x="14" y="101"/>
                                </a:lnTo>
                                <a:lnTo>
                                  <a:pt x="14" y="102"/>
                                </a:lnTo>
                                <a:lnTo>
                                  <a:pt x="12" y="102"/>
                                </a:lnTo>
                                <a:lnTo>
                                  <a:pt x="11" y="102"/>
                                </a:lnTo>
                                <a:lnTo>
                                  <a:pt x="8" y="102"/>
                                </a:lnTo>
                                <a:lnTo>
                                  <a:pt x="6" y="102"/>
                                </a:lnTo>
                                <a:lnTo>
                                  <a:pt x="3" y="102"/>
                                </a:lnTo>
                                <a:lnTo>
                                  <a:pt x="2" y="102"/>
                                </a:lnTo>
                                <a:lnTo>
                                  <a:pt x="1" y="101"/>
                                </a:lnTo>
                                <a:lnTo>
                                  <a:pt x="1" y="101"/>
                                </a:lnTo>
                                <a:lnTo>
                                  <a:pt x="0" y="101"/>
                                </a:lnTo>
                                <a:lnTo>
                                  <a:pt x="0" y="100"/>
                                </a:lnTo>
                                <a:lnTo>
                                  <a:pt x="0" y="99"/>
                                </a:lnTo>
                                <a:lnTo>
                                  <a:pt x="0" y="5"/>
                                </a:lnTo>
                                <a:lnTo>
                                  <a:pt x="0" y="4"/>
                                </a:lnTo>
                                <a:lnTo>
                                  <a:pt x="0" y="4"/>
                                </a:lnTo>
                                <a:lnTo>
                                  <a:pt x="1" y="4"/>
                                </a:lnTo>
                                <a:lnTo>
                                  <a:pt x="1" y="3"/>
                                </a:lnTo>
                                <a:lnTo>
                                  <a:pt x="2" y="3"/>
                                </a:lnTo>
                                <a:lnTo>
                                  <a:pt x="3" y="3"/>
                                </a:lnTo>
                                <a:lnTo>
                                  <a:pt x="4" y="3"/>
                                </a:lnTo>
                                <a:lnTo>
                                  <a:pt x="7" y="1"/>
                                </a:lnTo>
                                <a:lnTo>
                                  <a:pt x="9" y="3"/>
                                </a:lnTo>
                                <a:lnTo>
                                  <a:pt x="11" y="3"/>
                                </a:lnTo>
                                <a:lnTo>
                                  <a:pt x="13" y="3"/>
                                </a:lnTo>
                                <a:lnTo>
                                  <a:pt x="13" y="3"/>
                                </a:lnTo>
                                <a:lnTo>
                                  <a:pt x="14" y="4"/>
                                </a:lnTo>
                                <a:lnTo>
                                  <a:pt x="14" y="4"/>
                                </a:lnTo>
                                <a:lnTo>
                                  <a:pt x="14" y="4"/>
                                </a:lnTo>
                                <a:lnTo>
                                  <a:pt x="16" y="5"/>
                                </a:lnTo>
                                <a:lnTo>
                                  <a:pt x="16" y="19"/>
                                </a:lnTo>
                                <a:lnTo>
                                  <a:pt x="19" y="14"/>
                                </a:lnTo>
                                <a:lnTo>
                                  <a:pt x="22" y="10"/>
                                </a:lnTo>
                                <a:lnTo>
                                  <a:pt x="25" y="6"/>
                                </a:lnTo>
                                <a:lnTo>
                                  <a:pt x="29" y="4"/>
                                </a:lnTo>
                                <a:lnTo>
                                  <a:pt x="32" y="3"/>
                                </a:lnTo>
                                <a:lnTo>
                                  <a:pt x="34" y="1"/>
                                </a:lnTo>
                                <a:lnTo>
                                  <a:pt x="38" y="0"/>
                                </a:lnTo>
                                <a:lnTo>
                                  <a:pt x="40" y="0"/>
                                </a:lnTo>
                                <a:lnTo>
                                  <a:pt x="43" y="0"/>
                                </a:lnTo>
                                <a:lnTo>
                                  <a:pt x="44" y="0"/>
                                </a:lnTo>
                                <a:lnTo>
                                  <a:pt x="45" y="1"/>
                                </a:lnTo>
                                <a:lnTo>
                                  <a:pt x="48" y="1"/>
                                </a:lnTo>
                                <a:lnTo>
                                  <a:pt x="49" y="1"/>
                                </a:lnTo>
                                <a:lnTo>
                                  <a:pt x="51" y="3"/>
                                </a:lnTo>
                                <a:lnTo>
                                  <a:pt x="53" y="3"/>
                                </a:lnTo>
                                <a:lnTo>
                                  <a:pt x="53" y="3"/>
                                </a:lnTo>
                                <a:lnTo>
                                  <a:pt x="54" y="4"/>
                                </a:lnTo>
                                <a:lnTo>
                                  <a:pt x="54" y="4"/>
                                </a:lnTo>
                                <a:lnTo>
                                  <a:pt x="54" y="5"/>
                                </a:lnTo>
                                <a:lnTo>
                                  <a:pt x="54" y="5"/>
                                </a:lnTo>
                                <a:lnTo>
                                  <a:pt x="54" y="6"/>
                                </a:lnTo>
                                <a:lnTo>
                                  <a:pt x="54" y="8"/>
                                </a:lnTo>
                                <a:lnTo>
                                  <a:pt x="55" y="9"/>
                                </a:lnTo>
                                <a:lnTo>
                                  <a:pt x="55" y="1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90" name="Freeform 856"/>
                        <wps:cNvSpPr>
                          <a:spLocks noEditPoints="1"/>
                        </wps:cNvSpPr>
                        <wps:spPr bwMode="auto">
                          <a:xfrm>
                            <a:off x="2543175" y="3062288"/>
                            <a:ext cx="57150" cy="53975"/>
                          </a:xfrm>
                          <a:custGeom>
                            <a:avLst/>
                            <a:gdLst>
                              <a:gd name="T0" fmla="*/ 107 w 107"/>
                              <a:gd name="T1" fmla="*/ 99 h 104"/>
                              <a:gd name="T2" fmla="*/ 104 w 107"/>
                              <a:gd name="T3" fmla="*/ 101 h 104"/>
                              <a:gd name="T4" fmla="*/ 101 w 107"/>
                              <a:gd name="T5" fmla="*/ 102 h 104"/>
                              <a:gd name="T6" fmla="*/ 94 w 107"/>
                              <a:gd name="T7" fmla="*/ 104 h 104"/>
                              <a:gd name="T8" fmla="*/ 85 w 107"/>
                              <a:gd name="T9" fmla="*/ 102 h 104"/>
                              <a:gd name="T10" fmla="*/ 76 w 107"/>
                              <a:gd name="T11" fmla="*/ 97 h 104"/>
                              <a:gd name="T12" fmla="*/ 71 w 107"/>
                              <a:gd name="T13" fmla="*/ 83 h 104"/>
                              <a:gd name="T14" fmla="*/ 62 w 107"/>
                              <a:gd name="T15" fmla="*/ 95 h 104"/>
                              <a:gd name="T16" fmla="*/ 50 w 107"/>
                              <a:gd name="T17" fmla="*/ 102 h 104"/>
                              <a:gd name="T18" fmla="*/ 29 w 107"/>
                              <a:gd name="T19" fmla="*/ 104 h 104"/>
                              <a:gd name="T20" fmla="*/ 9 w 107"/>
                              <a:gd name="T21" fmla="*/ 89 h 104"/>
                              <a:gd name="T22" fmla="*/ 1 w 107"/>
                              <a:gd name="T23" fmla="*/ 64 h 104"/>
                              <a:gd name="T24" fmla="*/ 2 w 107"/>
                              <a:gd name="T25" fmla="*/ 31 h 104"/>
                              <a:gd name="T26" fmla="*/ 17 w 107"/>
                              <a:gd name="T27" fmla="*/ 9 h 104"/>
                              <a:gd name="T28" fmla="*/ 41 w 107"/>
                              <a:gd name="T29" fmla="*/ 0 h 104"/>
                              <a:gd name="T30" fmla="*/ 60 w 107"/>
                              <a:gd name="T31" fmla="*/ 5 h 104"/>
                              <a:gd name="T32" fmla="*/ 72 w 107"/>
                              <a:gd name="T33" fmla="*/ 20 h 104"/>
                              <a:gd name="T34" fmla="*/ 78 w 107"/>
                              <a:gd name="T35" fmla="*/ 27 h 104"/>
                              <a:gd name="T36" fmla="*/ 81 w 107"/>
                              <a:gd name="T37" fmla="*/ 11 h 104"/>
                              <a:gd name="T38" fmla="*/ 81 w 107"/>
                              <a:gd name="T39" fmla="*/ 4 h 104"/>
                              <a:gd name="T40" fmla="*/ 82 w 107"/>
                              <a:gd name="T41" fmla="*/ 3 h 104"/>
                              <a:gd name="T42" fmla="*/ 85 w 107"/>
                              <a:gd name="T43" fmla="*/ 3 h 104"/>
                              <a:gd name="T44" fmla="*/ 89 w 107"/>
                              <a:gd name="T45" fmla="*/ 1 h 104"/>
                              <a:gd name="T46" fmla="*/ 94 w 107"/>
                              <a:gd name="T47" fmla="*/ 3 h 104"/>
                              <a:gd name="T48" fmla="*/ 97 w 107"/>
                              <a:gd name="T49" fmla="*/ 4 h 104"/>
                              <a:gd name="T50" fmla="*/ 98 w 107"/>
                              <a:gd name="T51" fmla="*/ 8 h 104"/>
                              <a:gd name="T52" fmla="*/ 96 w 107"/>
                              <a:gd name="T53" fmla="*/ 19 h 104"/>
                              <a:gd name="T54" fmla="*/ 92 w 107"/>
                              <a:gd name="T55" fmla="*/ 35 h 104"/>
                              <a:gd name="T56" fmla="*/ 87 w 107"/>
                              <a:gd name="T57" fmla="*/ 52 h 104"/>
                              <a:gd name="T58" fmla="*/ 85 w 107"/>
                              <a:gd name="T59" fmla="*/ 70 h 104"/>
                              <a:gd name="T60" fmla="*/ 87 w 107"/>
                              <a:gd name="T61" fmla="*/ 84 h 104"/>
                              <a:gd name="T62" fmla="*/ 93 w 107"/>
                              <a:gd name="T63" fmla="*/ 89 h 104"/>
                              <a:gd name="T64" fmla="*/ 98 w 107"/>
                              <a:gd name="T65" fmla="*/ 89 h 104"/>
                              <a:gd name="T66" fmla="*/ 103 w 107"/>
                              <a:gd name="T67" fmla="*/ 88 h 104"/>
                              <a:gd name="T68" fmla="*/ 105 w 107"/>
                              <a:gd name="T69" fmla="*/ 88 h 104"/>
                              <a:gd name="T70" fmla="*/ 105 w 107"/>
                              <a:gd name="T71" fmla="*/ 88 h 104"/>
                              <a:gd name="T72" fmla="*/ 107 w 107"/>
                              <a:gd name="T73" fmla="*/ 90 h 104"/>
                              <a:gd name="T74" fmla="*/ 66 w 107"/>
                              <a:gd name="T75" fmla="*/ 52 h 104"/>
                              <a:gd name="T76" fmla="*/ 62 w 107"/>
                              <a:gd name="T77" fmla="*/ 28 h 104"/>
                              <a:gd name="T78" fmla="*/ 51 w 107"/>
                              <a:gd name="T79" fmla="*/ 17 h 104"/>
                              <a:gd name="T80" fmla="*/ 37 w 107"/>
                              <a:gd name="T81" fmla="*/ 15 h 104"/>
                              <a:gd name="T82" fmla="*/ 23 w 107"/>
                              <a:gd name="T83" fmla="*/ 26 h 104"/>
                              <a:gd name="T84" fmla="*/ 18 w 107"/>
                              <a:gd name="T85" fmla="*/ 44 h 104"/>
                              <a:gd name="T86" fmla="*/ 19 w 107"/>
                              <a:gd name="T87" fmla="*/ 65 h 104"/>
                              <a:gd name="T88" fmla="*/ 25 w 107"/>
                              <a:gd name="T89" fmla="*/ 83 h 104"/>
                              <a:gd name="T90" fmla="*/ 41 w 107"/>
                              <a:gd name="T91" fmla="*/ 90 h 104"/>
                              <a:gd name="T92" fmla="*/ 56 w 107"/>
                              <a:gd name="T93" fmla="*/ 84 h 104"/>
                              <a:gd name="T94" fmla="*/ 65 w 107"/>
                              <a:gd name="T95" fmla="*/ 67 h 104"/>
                              <a:gd name="T96" fmla="*/ 66 w 107"/>
                              <a:gd name="T97" fmla="*/ 52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07" h="104">
                                <a:moveTo>
                                  <a:pt x="107" y="94"/>
                                </a:moveTo>
                                <a:lnTo>
                                  <a:pt x="107" y="96"/>
                                </a:lnTo>
                                <a:lnTo>
                                  <a:pt x="107" y="99"/>
                                </a:lnTo>
                                <a:lnTo>
                                  <a:pt x="105" y="100"/>
                                </a:lnTo>
                                <a:lnTo>
                                  <a:pt x="105" y="101"/>
                                </a:lnTo>
                                <a:lnTo>
                                  <a:pt x="104" y="101"/>
                                </a:lnTo>
                                <a:lnTo>
                                  <a:pt x="103" y="102"/>
                                </a:lnTo>
                                <a:lnTo>
                                  <a:pt x="102" y="102"/>
                                </a:lnTo>
                                <a:lnTo>
                                  <a:pt x="101" y="102"/>
                                </a:lnTo>
                                <a:lnTo>
                                  <a:pt x="98" y="104"/>
                                </a:lnTo>
                                <a:lnTo>
                                  <a:pt x="97" y="104"/>
                                </a:lnTo>
                                <a:lnTo>
                                  <a:pt x="94" y="104"/>
                                </a:lnTo>
                                <a:lnTo>
                                  <a:pt x="93" y="104"/>
                                </a:lnTo>
                                <a:lnTo>
                                  <a:pt x="88" y="104"/>
                                </a:lnTo>
                                <a:lnTo>
                                  <a:pt x="85" y="102"/>
                                </a:lnTo>
                                <a:lnTo>
                                  <a:pt x="82" y="101"/>
                                </a:lnTo>
                                <a:lnTo>
                                  <a:pt x="78" y="100"/>
                                </a:lnTo>
                                <a:lnTo>
                                  <a:pt x="76" y="97"/>
                                </a:lnTo>
                                <a:lnTo>
                                  <a:pt x="73" y="94"/>
                                </a:lnTo>
                                <a:lnTo>
                                  <a:pt x="72" y="89"/>
                                </a:lnTo>
                                <a:lnTo>
                                  <a:pt x="71" y="83"/>
                                </a:lnTo>
                                <a:lnTo>
                                  <a:pt x="69" y="88"/>
                                </a:lnTo>
                                <a:lnTo>
                                  <a:pt x="66" y="91"/>
                                </a:lnTo>
                                <a:lnTo>
                                  <a:pt x="62" y="95"/>
                                </a:lnTo>
                                <a:lnTo>
                                  <a:pt x="59" y="97"/>
                                </a:lnTo>
                                <a:lnTo>
                                  <a:pt x="55" y="101"/>
                                </a:lnTo>
                                <a:lnTo>
                                  <a:pt x="50" y="102"/>
                                </a:lnTo>
                                <a:lnTo>
                                  <a:pt x="44" y="104"/>
                                </a:lnTo>
                                <a:lnTo>
                                  <a:pt x="39" y="104"/>
                                </a:lnTo>
                                <a:lnTo>
                                  <a:pt x="29" y="104"/>
                                </a:lnTo>
                                <a:lnTo>
                                  <a:pt x="21" y="100"/>
                                </a:lnTo>
                                <a:lnTo>
                                  <a:pt x="14" y="95"/>
                                </a:lnTo>
                                <a:lnTo>
                                  <a:pt x="9" y="89"/>
                                </a:lnTo>
                                <a:lnTo>
                                  <a:pt x="4" y="83"/>
                                </a:lnTo>
                                <a:lnTo>
                                  <a:pt x="2" y="73"/>
                                </a:lnTo>
                                <a:lnTo>
                                  <a:pt x="1" y="64"/>
                                </a:lnTo>
                                <a:lnTo>
                                  <a:pt x="0" y="53"/>
                                </a:lnTo>
                                <a:lnTo>
                                  <a:pt x="1" y="42"/>
                                </a:lnTo>
                                <a:lnTo>
                                  <a:pt x="2" y="31"/>
                                </a:lnTo>
                                <a:lnTo>
                                  <a:pt x="6" y="22"/>
                                </a:lnTo>
                                <a:lnTo>
                                  <a:pt x="11" y="15"/>
                                </a:lnTo>
                                <a:lnTo>
                                  <a:pt x="17" y="9"/>
                                </a:lnTo>
                                <a:lnTo>
                                  <a:pt x="24" y="4"/>
                                </a:lnTo>
                                <a:lnTo>
                                  <a:pt x="32" y="1"/>
                                </a:lnTo>
                                <a:lnTo>
                                  <a:pt x="41" y="0"/>
                                </a:lnTo>
                                <a:lnTo>
                                  <a:pt x="49" y="1"/>
                                </a:lnTo>
                                <a:lnTo>
                                  <a:pt x="55" y="3"/>
                                </a:lnTo>
                                <a:lnTo>
                                  <a:pt x="60" y="5"/>
                                </a:lnTo>
                                <a:lnTo>
                                  <a:pt x="65" y="9"/>
                                </a:lnTo>
                                <a:lnTo>
                                  <a:pt x="69" y="14"/>
                                </a:lnTo>
                                <a:lnTo>
                                  <a:pt x="72" y="20"/>
                                </a:lnTo>
                                <a:lnTo>
                                  <a:pt x="75" y="26"/>
                                </a:lnTo>
                                <a:lnTo>
                                  <a:pt x="76" y="33"/>
                                </a:lnTo>
                                <a:lnTo>
                                  <a:pt x="78" y="27"/>
                                </a:lnTo>
                                <a:lnTo>
                                  <a:pt x="78" y="21"/>
                                </a:lnTo>
                                <a:lnTo>
                                  <a:pt x="80" y="16"/>
                                </a:lnTo>
                                <a:lnTo>
                                  <a:pt x="81" y="11"/>
                                </a:lnTo>
                                <a:lnTo>
                                  <a:pt x="81" y="8"/>
                                </a:lnTo>
                                <a:lnTo>
                                  <a:pt x="81" y="6"/>
                                </a:lnTo>
                                <a:lnTo>
                                  <a:pt x="81" y="4"/>
                                </a:lnTo>
                                <a:lnTo>
                                  <a:pt x="82" y="4"/>
                                </a:lnTo>
                                <a:lnTo>
                                  <a:pt x="82" y="3"/>
                                </a:lnTo>
                                <a:lnTo>
                                  <a:pt x="82" y="3"/>
                                </a:lnTo>
                                <a:lnTo>
                                  <a:pt x="83" y="3"/>
                                </a:lnTo>
                                <a:lnTo>
                                  <a:pt x="85" y="3"/>
                                </a:lnTo>
                                <a:lnTo>
                                  <a:pt x="85" y="3"/>
                                </a:lnTo>
                                <a:lnTo>
                                  <a:pt x="86" y="3"/>
                                </a:lnTo>
                                <a:lnTo>
                                  <a:pt x="88" y="1"/>
                                </a:lnTo>
                                <a:lnTo>
                                  <a:pt x="89" y="1"/>
                                </a:lnTo>
                                <a:lnTo>
                                  <a:pt x="92" y="3"/>
                                </a:lnTo>
                                <a:lnTo>
                                  <a:pt x="93" y="3"/>
                                </a:lnTo>
                                <a:lnTo>
                                  <a:pt x="94" y="3"/>
                                </a:lnTo>
                                <a:lnTo>
                                  <a:pt x="96" y="3"/>
                                </a:lnTo>
                                <a:lnTo>
                                  <a:pt x="97" y="3"/>
                                </a:lnTo>
                                <a:lnTo>
                                  <a:pt x="97" y="4"/>
                                </a:lnTo>
                                <a:lnTo>
                                  <a:pt x="98" y="4"/>
                                </a:lnTo>
                                <a:lnTo>
                                  <a:pt x="98" y="5"/>
                                </a:lnTo>
                                <a:lnTo>
                                  <a:pt x="98" y="8"/>
                                </a:lnTo>
                                <a:lnTo>
                                  <a:pt x="97" y="10"/>
                                </a:lnTo>
                                <a:lnTo>
                                  <a:pt x="97" y="14"/>
                                </a:lnTo>
                                <a:lnTo>
                                  <a:pt x="96" y="19"/>
                                </a:lnTo>
                                <a:lnTo>
                                  <a:pt x="94" y="24"/>
                                </a:lnTo>
                                <a:lnTo>
                                  <a:pt x="93" y="28"/>
                                </a:lnTo>
                                <a:lnTo>
                                  <a:pt x="92" y="35"/>
                                </a:lnTo>
                                <a:lnTo>
                                  <a:pt x="91" y="41"/>
                                </a:lnTo>
                                <a:lnTo>
                                  <a:pt x="89" y="46"/>
                                </a:lnTo>
                                <a:lnTo>
                                  <a:pt x="87" y="52"/>
                                </a:lnTo>
                                <a:lnTo>
                                  <a:pt x="86" y="57"/>
                                </a:lnTo>
                                <a:lnTo>
                                  <a:pt x="83" y="62"/>
                                </a:lnTo>
                                <a:lnTo>
                                  <a:pt x="85" y="70"/>
                                </a:lnTo>
                                <a:lnTo>
                                  <a:pt x="85" y="76"/>
                                </a:lnTo>
                                <a:lnTo>
                                  <a:pt x="86" y="81"/>
                                </a:lnTo>
                                <a:lnTo>
                                  <a:pt x="87" y="84"/>
                                </a:lnTo>
                                <a:lnTo>
                                  <a:pt x="89" y="86"/>
                                </a:lnTo>
                                <a:lnTo>
                                  <a:pt x="91" y="89"/>
                                </a:lnTo>
                                <a:lnTo>
                                  <a:pt x="93" y="89"/>
                                </a:lnTo>
                                <a:lnTo>
                                  <a:pt x="96" y="89"/>
                                </a:lnTo>
                                <a:lnTo>
                                  <a:pt x="97" y="89"/>
                                </a:lnTo>
                                <a:lnTo>
                                  <a:pt x="98" y="89"/>
                                </a:lnTo>
                                <a:lnTo>
                                  <a:pt x="101" y="89"/>
                                </a:lnTo>
                                <a:lnTo>
                                  <a:pt x="102" y="88"/>
                                </a:lnTo>
                                <a:lnTo>
                                  <a:pt x="103" y="88"/>
                                </a:lnTo>
                                <a:lnTo>
                                  <a:pt x="103" y="88"/>
                                </a:lnTo>
                                <a:lnTo>
                                  <a:pt x="104" y="88"/>
                                </a:lnTo>
                                <a:lnTo>
                                  <a:pt x="105" y="88"/>
                                </a:lnTo>
                                <a:lnTo>
                                  <a:pt x="105" y="88"/>
                                </a:lnTo>
                                <a:lnTo>
                                  <a:pt x="105" y="88"/>
                                </a:lnTo>
                                <a:lnTo>
                                  <a:pt x="105" y="88"/>
                                </a:lnTo>
                                <a:lnTo>
                                  <a:pt x="107" y="89"/>
                                </a:lnTo>
                                <a:lnTo>
                                  <a:pt x="107" y="89"/>
                                </a:lnTo>
                                <a:lnTo>
                                  <a:pt x="107" y="90"/>
                                </a:lnTo>
                                <a:lnTo>
                                  <a:pt x="107" y="91"/>
                                </a:lnTo>
                                <a:lnTo>
                                  <a:pt x="107" y="94"/>
                                </a:lnTo>
                                <a:close/>
                                <a:moveTo>
                                  <a:pt x="66" y="52"/>
                                </a:moveTo>
                                <a:lnTo>
                                  <a:pt x="66" y="42"/>
                                </a:lnTo>
                                <a:lnTo>
                                  <a:pt x="65" y="35"/>
                                </a:lnTo>
                                <a:lnTo>
                                  <a:pt x="62" y="28"/>
                                </a:lnTo>
                                <a:lnTo>
                                  <a:pt x="59" y="24"/>
                                </a:lnTo>
                                <a:lnTo>
                                  <a:pt x="55" y="20"/>
                                </a:lnTo>
                                <a:lnTo>
                                  <a:pt x="51" y="17"/>
                                </a:lnTo>
                                <a:lnTo>
                                  <a:pt x="46" y="15"/>
                                </a:lnTo>
                                <a:lnTo>
                                  <a:pt x="43" y="15"/>
                                </a:lnTo>
                                <a:lnTo>
                                  <a:pt x="37" y="15"/>
                                </a:lnTo>
                                <a:lnTo>
                                  <a:pt x="30" y="17"/>
                                </a:lnTo>
                                <a:lnTo>
                                  <a:pt x="27" y="21"/>
                                </a:lnTo>
                                <a:lnTo>
                                  <a:pt x="23" y="26"/>
                                </a:lnTo>
                                <a:lnTo>
                                  <a:pt x="21" y="32"/>
                                </a:lnTo>
                                <a:lnTo>
                                  <a:pt x="19" y="38"/>
                                </a:lnTo>
                                <a:lnTo>
                                  <a:pt x="18" y="44"/>
                                </a:lnTo>
                                <a:lnTo>
                                  <a:pt x="18" y="52"/>
                                </a:lnTo>
                                <a:lnTo>
                                  <a:pt x="18" y="59"/>
                                </a:lnTo>
                                <a:lnTo>
                                  <a:pt x="19" y="65"/>
                                </a:lnTo>
                                <a:lnTo>
                                  <a:pt x="21" y="73"/>
                                </a:lnTo>
                                <a:lnTo>
                                  <a:pt x="23" y="78"/>
                                </a:lnTo>
                                <a:lnTo>
                                  <a:pt x="25" y="83"/>
                                </a:lnTo>
                                <a:lnTo>
                                  <a:pt x="29" y="86"/>
                                </a:lnTo>
                                <a:lnTo>
                                  <a:pt x="34" y="89"/>
                                </a:lnTo>
                                <a:lnTo>
                                  <a:pt x="41" y="90"/>
                                </a:lnTo>
                                <a:lnTo>
                                  <a:pt x="46" y="89"/>
                                </a:lnTo>
                                <a:lnTo>
                                  <a:pt x="51" y="86"/>
                                </a:lnTo>
                                <a:lnTo>
                                  <a:pt x="56" y="84"/>
                                </a:lnTo>
                                <a:lnTo>
                                  <a:pt x="60" y="79"/>
                                </a:lnTo>
                                <a:lnTo>
                                  <a:pt x="62" y="74"/>
                                </a:lnTo>
                                <a:lnTo>
                                  <a:pt x="65" y="67"/>
                                </a:lnTo>
                                <a:lnTo>
                                  <a:pt x="66" y="59"/>
                                </a:lnTo>
                                <a:lnTo>
                                  <a:pt x="66" y="52"/>
                                </a:lnTo>
                                <a:lnTo>
                                  <a:pt x="66" y="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91" name="Freeform 857"/>
                        <wps:cNvSpPr>
                          <a:spLocks/>
                        </wps:cNvSpPr>
                        <wps:spPr bwMode="auto">
                          <a:xfrm>
                            <a:off x="2606675" y="3084513"/>
                            <a:ext cx="26988" cy="7938"/>
                          </a:xfrm>
                          <a:custGeom>
                            <a:avLst/>
                            <a:gdLst>
                              <a:gd name="T0" fmla="*/ 51 w 51"/>
                              <a:gd name="T1" fmla="*/ 7 h 15"/>
                              <a:gd name="T2" fmla="*/ 51 w 51"/>
                              <a:gd name="T3" fmla="*/ 11 h 15"/>
                              <a:gd name="T4" fmla="*/ 49 w 51"/>
                              <a:gd name="T5" fmla="*/ 12 h 15"/>
                              <a:gd name="T6" fmla="*/ 48 w 51"/>
                              <a:gd name="T7" fmla="*/ 14 h 15"/>
                              <a:gd name="T8" fmla="*/ 47 w 51"/>
                              <a:gd name="T9" fmla="*/ 15 h 15"/>
                              <a:gd name="T10" fmla="*/ 4 w 51"/>
                              <a:gd name="T11" fmla="*/ 15 h 15"/>
                              <a:gd name="T12" fmla="*/ 1 w 51"/>
                              <a:gd name="T13" fmla="*/ 14 h 15"/>
                              <a:gd name="T14" fmla="*/ 0 w 51"/>
                              <a:gd name="T15" fmla="*/ 12 h 15"/>
                              <a:gd name="T16" fmla="*/ 0 w 51"/>
                              <a:gd name="T17" fmla="*/ 11 h 15"/>
                              <a:gd name="T18" fmla="*/ 0 w 51"/>
                              <a:gd name="T19" fmla="*/ 7 h 15"/>
                              <a:gd name="T20" fmla="*/ 0 w 51"/>
                              <a:gd name="T21" fmla="*/ 4 h 15"/>
                              <a:gd name="T22" fmla="*/ 0 w 51"/>
                              <a:gd name="T23" fmla="*/ 1 h 15"/>
                              <a:gd name="T24" fmla="*/ 1 w 51"/>
                              <a:gd name="T25" fmla="*/ 0 h 15"/>
                              <a:gd name="T26" fmla="*/ 4 w 51"/>
                              <a:gd name="T27" fmla="*/ 0 h 15"/>
                              <a:gd name="T28" fmla="*/ 47 w 51"/>
                              <a:gd name="T29" fmla="*/ 0 h 15"/>
                              <a:gd name="T30" fmla="*/ 48 w 51"/>
                              <a:gd name="T31" fmla="*/ 0 h 15"/>
                              <a:gd name="T32" fmla="*/ 48 w 51"/>
                              <a:gd name="T33" fmla="*/ 0 h 15"/>
                              <a:gd name="T34" fmla="*/ 49 w 51"/>
                              <a:gd name="T35" fmla="*/ 1 h 15"/>
                              <a:gd name="T36" fmla="*/ 49 w 51"/>
                              <a:gd name="T37" fmla="*/ 1 h 15"/>
                              <a:gd name="T38" fmla="*/ 51 w 51"/>
                              <a:gd name="T39" fmla="*/ 2 h 15"/>
                              <a:gd name="T40" fmla="*/ 51 w 51"/>
                              <a:gd name="T41" fmla="*/ 4 h 15"/>
                              <a:gd name="T42" fmla="*/ 51 w 51"/>
                              <a:gd name="T43" fmla="*/ 5 h 15"/>
                              <a:gd name="T44" fmla="*/ 51 w 51"/>
                              <a:gd name="T45" fmla="*/ 7 h 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1" h="15">
                                <a:moveTo>
                                  <a:pt x="51" y="7"/>
                                </a:moveTo>
                                <a:lnTo>
                                  <a:pt x="51" y="11"/>
                                </a:lnTo>
                                <a:lnTo>
                                  <a:pt x="49" y="12"/>
                                </a:lnTo>
                                <a:lnTo>
                                  <a:pt x="48" y="14"/>
                                </a:lnTo>
                                <a:lnTo>
                                  <a:pt x="47" y="15"/>
                                </a:lnTo>
                                <a:lnTo>
                                  <a:pt x="4" y="15"/>
                                </a:lnTo>
                                <a:lnTo>
                                  <a:pt x="1" y="14"/>
                                </a:lnTo>
                                <a:lnTo>
                                  <a:pt x="0" y="12"/>
                                </a:lnTo>
                                <a:lnTo>
                                  <a:pt x="0" y="11"/>
                                </a:lnTo>
                                <a:lnTo>
                                  <a:pt x="0" y="7"/>
                                </a:lnTo>
                                <a:lnTo>
                                  <a:pt x="0" y="4"/>
                                </a:lnTo>
                                <a:lnTo>
                                  <a:pt x="0" y="1"/>
                                </a:lnTo>
                                <a:lnTo>
                                  <a:pt x="1" y="0"/>
                                </a:lnTo>
                                <a:lnTo>
                                  <a:pt x="4" y="0"/>
                                </a:lnTo>
                                <a:lnTo>
                                  <a:pt x="47" y="0"/>
                                </a:lnTo>
                                <a:lnTo>
                                  <a:pt x="48" y="0"/>
                                </a:lnTo>
                                <a:lnTo>
                                  <a:pt x="48" y="0"/>
                                </a:lnTo>
                                <a:lnTo>
                                  <a:pt x="49" y="1"/>
                                </a:lnTo>
                                <a:lnTo>
                                  <a:pt x="49" y="1"/>
                                </a:lnTo>
                                <a:lnTo>
                                  <a:pt x="51" y="2"/>
                                </a:lnTo>
                                <a:lnTo>
                                  <a:pt x="51" y="4"/>
                                </a:lnTo>
                                <a:lnTo>
                                  <a:pt x="51" y="5"/>
                                </a:lnTo>
                                <a:lnTo>
                                  <a:pt x="51" y="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92" name="Freeform 858"/>
                        <wps:cNvSpPr>
                          <a:spLocks/>
                        </wps:cNvSpPr>
                        <wps:spPr bwMode="auto">
                          <a:xfrm>
                            <a:off x="2643188" y="3043238"/>
                            <a:ext cx="50800" cy="73025"/>
                          </a:xfrm>
                          <a:custGeom>
                            <a:avLst/>
                            <a:gdLst>
                              <a:gd name="T0" fmla="*/ 98 w 98"/>
                              <a:gd name="T1" fmla="*/ 120 h 140"/>
                              <a:gd name="T2" fmla="*/ 98 w 98"/>
                              <a:gd name="T3" fmla="*/ 122 h 140"/>
                              <a:gd name="T4" fmla="*/ 97 w 98"/>
                              <a:gd name="T5" fmla="*/ 125 h 140"/>
                              <a:gd name="T6" fmla="*/ 96 w 98"/>
                              <a:gd name="T7" fmla="*/ 126 h 140"/>
                              <a:gd name="T8" fmla="*/ 95 w 98"/>
                              <a:gd name="T9" fmla="*/ 128 h 140"/>
                              <a:gd name="T10" fmla="*/ 87 w 98"/>
                              <a:gd name="T11" fmla="*/ 132 h 140"/>
                              <a:gd name="T12" fmla="*/ 77 w 98"/>
                              <a:gd name="T13" fmla="*/ 137 h 140"/>
                              <a:gd name="T14" fmla="*/ 65 w 98"/>
                              <a:gd name="T15" fmla="*/ 140 h 140"/>
                              <a:gd name="T16" fmla="*/ 44 w 98"/>
                              <a:gd name="T17" fmla="*/ 138 h 140"/>
                              <a:gd name="T18" fmla="*/ 23 w 98"/>
                              <a:gd name="T19" fmla="*/ 130 h 140"/>
                              <a:gd name="T20" fmla="*/ 8 w 98"/>
                              <a:gd name="T21" fmla="*/ 112 h 140"/>
                              <a:gd name="T22" fmla="*/ 1 w 98"/>
                              <a:gd name="T23" fmla="*/ 88 h 140"/>
                              <a:gd name="T24" fmla="*/ 1 w 98"/>
                              <a:gd name="T25" fmla="*/ 56 h 140"/>
                              <a:gd name="T26" fmla="*/ 10 w 98"/>
                              <a:gd name="T27" fmla="*/ 30 h 140"/>
                              <a:gd name="T28" fmla="*/ 24 w 98"/>
                              <a:gd name="T29" fmla="*/ 12 h 140"/>
                              <a:gd name="T30" fmla="*/ 47 w 98"/>
                              <a:gd name="T31" fmla="*/ 2 h 140"/>
                              <a:gd name="T32" fmla="*/ 65 w 98"/>
                              <a:gd name="T33" fmla="*/ 2 h 140"/>
                              <a:gd name="T34" fmla="*/ 76 w 98"/>
                              <a:gd name="T35" fmla="*/ 3 h 140"/>
                              <a:gd name="T36" fmla="*/ 86 w 98"/>
                              <a:gd name="T37" fmla="*/ 7 h 140"/>
                              <a:gd name="T38" fmla="*/ 92 w 98"/>
                              <a:gd name="T39" fmla="*/ 10 h 140"/>
                              <a:gd name="T40" fmla="*/ 96 w 98"/>
                              <a:gd name="T41" fmla="*/ 14 h 140"/>
                              <a:gd name="T42" fmla="*/ 97 w 98"/>
                              <a:gd name="T43" fmla="*/ 15 h 140"/>
                              <a:gd name="T44" fmla="*/ 97 w 98"/>
                              <a:gd name="T45" fmla="*/ 18 h 140"/>
                              <a:gd name="T46" fmla="*/ 97 w 98"/>
                              <a:gd name="T47" fmla="*/ 20 h 140"/>
                              <a:gd name="T48" fmla="*/ 97 w 98"/>
                              <a:gd name="T49" fmla="*/ 24 h 140"/>
                              <a:gd name="T50" fmla="*/ 97 w 98"/>
                              <a:gd name="T51" fmla="*/ 26 h 140"/>
                              <a:gd name="T52" fmla="*/ 96 w 98"/>
                              <a:gd name="T53" fmla="*/ 29 h 140"/>
                              <a:gd name="T54" fmla="*/ 95 w 98"/>
                              <a:gd name="T55" fmla="*/ 30 h 140"/>
                              <a:gd name="T56" fmla="*/ 92 w 98"/>
                              <a:gd name="T57" fmla="*/ 30 h 140"/>
                              <a:gd name="T58" fmla="*/ 87 w 98"/>
                              <a:gd name="T59" fmla="*/ 25 h 140"/>
                              <a:gd name="T60" fmla="*/ 79 w 98"/>
                              <a:gd name="T61" fmla="*/ 21 h 140"/>
                              <a:gd name="T62" fmla="*/ 68 w 98"/>
                              <a:gd name="T63" fmla="*/ 16 h 140"/>
                              <a:gd name="T64" fmla="*/ 50 w 98"/>
                              <a:gd name="T65" fmla="*/ 18 h 140"/>
                              <a:gd name="T66" fmla="*/ 35 w 98"/>
                              <a:gd name="T67" fmla="*/ 24 h 140"/>
                              <a:gd name="T68" fmla="*/ 26 w 98"/>
                              <a:gd name="T69" fmla="*/ 39 h 140"/>
                              <a:gd name="T70" fmla="*/ 19 w 98"/>
                              <a:gd name="T71" fmla="*/ 58 h 140"/>
                              <a:gd name="T72" fmla="*/ 19 w 98"/>
                              <a:gd name="T73" fmla="*/ 83 h 140"/>
                              <a:gd name="T74" fmla="*/ 26 w 98"/>
                              <a:gd name="T75" fmla="*/ 103 h 140"/>
                              <a:gd name="T76" fmla="*/ 35 w 98"/>
                              <a:gd name="T77" fmla="*/ 116 h 140"/>
                              <a:gd name="T78" fmla="*/ 50 w 98"/>
                              <a:gd name="T79" fmla="*/ 124 h 140"/>
                              <a:gd name="T80" fmla="*/ 68 w 98"/>
                              <a:gd name="T81" fmla="*/ 124 h 140"/>
                              <a:gd name="T82" fmla="*/ 80 w 98"/>
                              <a:gd name="T83" fmla="*/ 120 h 140"/>
                              <a:gd name="T84" fmla="*/ 88 w 98"/>
                              <a:gd name="T85" fmla="*/ 115 h 140"/>
                              <a:gd name="T86" fmla="*/ 93 w 98"/>
                              <a:gd name="T87" fmla="*/ 111 h 140"/>
                              <a:gd name="T88" fmla="*/ 96 w 98"/>
                              <a:gd name="T89" fmla="*/ 111 h 140"/>
                              <a:gd name="T90" fmla="*/ 97 w 98"/>
                              <a:gd name="T91" fmla="*/ 111 h 140"/>
                              <a:gd name="T92" fmla="*/ 98 w 98"/>
                              <a:gd name="T93" fmla="*/ 114 h 140"/>
                              <a:gd name="T94" fmla="*/ 98 w 98"/>
                              <a:gd name="T95" fmla="*/ 116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98" h="140">
                                <a:moveTo>
                                  <a:pt x="98" y="119"/>
                                </a:moveTo>
                                <a:lnTo>
                                  <a:pt x="98" y="120"/>
                                </a:lnTo>
                                <a:lnTo>
                                  <a:pt x="98" y="121"/>
                                </a:lnTo>
                                <a:lnTo>
                                  <a:pt x="98" y="122"/>
                                </a:lnTo>
                                <a:lnTo>
                                  <a:pt x="97" y="124"/>
                                </a:lnTo>
                                <a:lnTo>
                                  <a:pt x="97" y="125"/>
                                </a:lnTo>
                                <a:lnTo>
                                  <a:pt x="97" y="126"/>
                                </a:lnTo>
                                <a:lnTo>
                                  <a:pt x="96" y="126"/>
                                </a:lnTo>
                                <a:lnTo>
                                  <a:pt x="96" y="127"/>
                                </a:lnTo>
                                <a:lnTo>
                                  <a:pt x="95" y="128"/>
                                </a:lnTo>
                                <a:lnTo>
                                  <a:pt x="91" y="131"/>
                                </a:lnTo>
                                <a:lnTo>
                                  <a:pt x="87" y="132"/>
                                </a:lnTo>
                                <a:lnTo>
                                  <a:pt x="82" y="135"/>
                                </a:lnTo>
                                <a:lnTo>
                                  <a:pt x="77" y="137"/>
                                </a:lnTo>
                                <a:lnTo>
                                  <a:pt x="71" y="138"/>
                                </a:lnTo>
                                <a:lnTo>
                                  <a:pt x="65" y="140"/>
                                </a:lnTo>
                                <a:lnTo>
                                  <a:pt x="58" y="140"/>
                                </a:lnTo>
                                <a:lnTo>
                                  <a:pt x="44" y="138"/>
                                </a:lnTo>
                                <a:lnTo>
                                  <a:pt x="33" y="135"/>
                                </a:lnTo>
                                <a:lnTo>
                                  <a:pt x="23" y="130"/>
                                </a:lnTo>
                                <a:lnTo>
                                  <a:pt x="16" y="122"/>
                                </a:lnTo>
                                <a:lnTo>
                                  <a:pt x="8" y="112"/>
                                </a:lnTo>
                                <a:lnTo>
                                  <a:pt x="3" y="101"/>
                                </a:lnTo>
                                <a:lnTo>
                                  <a:pt x="1" y="88"/>
                                </a:lnTo>
                                <a:lnTo>
                                  <a:pt x="0" y="72"/>
                                </a:lnTo>
                                <a:lnTo>
                                  <a:pt x="1" y="56"/>
                                </a:lnTo>
                                <a:lnTo>
                                  <a:pt x="5" y="42"/>
                                </a:lnTo>
                                <a:lnTo>
                                  <a:pt x="10" y="30"/>
                                </a:lnTo>
                                <a:lnTo>
                                  <a:pt x="17" y="20"/>
                                </a:lnTo>
                                <a:lnTo>
                                  <a:pt x="24" y="12"/>
                                </a:lnTo>
                                <a:lnTo>
                                  <a:pt x="35" y="5"/>
                                </a:lnTo>
                                <a:lnTo>
                                  <a:pt x="47" y="2"/>
                                </a:lnTo>
                                <a:lnTo>
                                  <a:pt x="59" y="0"/>
                                </a:lnTo>
                                <a:lnTo>
                                  <a:pt x="65" y="2"/>
                                </a:lnTo>
                                <a:lnTo>
                                  <a:pt x="71" y="2"/>
                                </a:lnTo>
                                <a:lnTo>
                                  <a:pt x="76" y="3"/>
                                </a:lnTo>
                                <a:lnTo>
                                  <a:pt x="81" y="5"/>
                                </a:lnTo>
                                <a:lnTo>
                                  <a:pt x="86" y="7"/>
                                </a:lnTo>
                                <a:lnTo>
                                  <a:pt x="90" y="9"/>
                                </a:lnTo>
                                <a:lnTo>
                                  <a:pt x="92" y="10"/>
                                </a:lnTo>
                                <a:lnTo>
                                  <a:pt x="95" y="13"/>
                                </a:lnTo>
                                <a:lnTo>
                                  <a:pt x="96" y="14"/>
                                </a:lnTo>
                                <a:lnTo>
                                  <a:pt x="96" y="14"/>
                                </a:lnTo>
                                <a:lnTo>
                                  <a:pt x="97" y="15"/>
                                </a:lnTo>
                                <a:lnTo>
                                  <a:pt x="97" y="16"/>
                                </a:lnTo>
                                <a:lnTo>
                                  <a:pt x="97" y="18"/>
                                </a:lnTo>
                                <a:lnTo>
                                  <a:pt x="97" y="19"/>
                                </a:lnTo>
                                <a:lnTo>
                                  <a:pt x="97" y="20"/>
                                </a:lnTo>
                                <a:lnTo>
                                  <a:pt x="97" y="21"/>
                                </a:lnTo>
                                <a:lnTo>
                                  <a:pt x="97" y="24"/>
                                </a:lnTo>
                                <a:lnTo>
                                  <a:pt x="97" y="25"/>
                                </a:lnTo>
                                <a:lnTo>
                                  <a:pt x="97" y="26"/>
                                </a:lnTo>
                                <a:lnTo>
                                  <a:pt x="97" y="28"/>
                                </a:lnTo>
                                <a:lnTo>
                                  <a:pt x="96" y="29"/>
                                </a:lnTo>
                                <a:lnTo>
                                  <a:pt x="96" y="29"/>
                                </a:lnTo>
                                <a:lnTo>
                                  <a:pt x="95" y="30"/>
                                </a:lnTo>
                                <a:lnTo>
                                  <a:pt x="95" y="30"/>
                                </a:lnTo>
                                <a:lnTo>
                                  <a:pt x="92" y="30"/>
                                </a:lnTo>
                                <a:lnTo>
                                  <a:pt x="90" y="28"/>
                                </a:lnTo>
                                <a:lnTo>
                                  <a:pt x="87" y="25"/>
                                </a:lnTo>
                                <a:lnTo>
                                  <a:pt x="84" y="24"/>
                                </a:lnTo>
                                <a:lnTo>
                                  <a:pt x="79" y="21"/>
                                </a:lnTo>
                                <a:lnTo>
                                  <a:pt x="74" y="19"/>
                                </a:lnTo>
                                <a:lnTo>
                                  <a:pt x="68" y="16"/>
                                </a:lnTo>
                                <a:lnTo>
                                  <a:pt x="59" y="16"/>
                                </a:lnTo>
                                <a:lnTo>
                                  <a:pt x="50" y="18"/>
                                </a:lnTo>
                                <a:lnTo>
                                  <a:pt x="43" y="20"/>
                                </a:lnTo>
                                <a:lnTo>
                                  <a:pt x="35" y="24"/>
                                </a:lnTo>
                                <a:lnTo>
                                  <a:pt x="31" y="31"/>
                                </a:lnTo>
                                <a:lnTo>
                                  <a:pt x="26" y="39"/>
                                </a:lnTo>
                                <a:lnTo>
                                  <a:pt x="22" y="48"/>
                                </a:lnTo>
                                <a:lnTo>
                                  <a:pt x="19" y="58"/>
                                </a:lnTo>
                                <a:lnTo>
                                  <a:pt x="19" y="71"/>
                                </a:lnTo>
                                <a:lnTo>
                                  <a:pt x="19" y="83"/>
                                </a:lnTo>
                                <a:lnTo>
                                  <a:pt x="22" y="94"/>
                                </a:lnTo>
                                <a:lnTo>
                                  <a:pt x="26" y="103"/>
                                </a:lnTo>
                                <a:lnTo>
                                  <a:pt x="31" y="110"/>
                                </a:lnTo>
                                <a:lnTo>
                                  <a:pt x="35" y="116"/>
                                </a:lnTo>
                                <a:lnTo>
                                  <a:pt x="43" y="120"/>
                                </a:lnTo>
                                <a:lnTo>
                                  <a:pt x="50" y="124"/>
                                </a:lnTo>
                                <a:lnTo>
                                  <a:pt x="60" y="124"/>
                                </a:lnTo>
                                <a:lnTo>
                                  <a:pt x="68" y="124"/>
                                </a:lnTo>
                                <a:lnTo>
                                  <a:pt x="74" y="121"/>
                                </a:lnTo>
                                <a:lnTo>
                                  <a:pt x="80" y="120"/>
                                </a:lnTo>
                                <a:lnTo>
                                  <a:pt x="84" y="117"/>
                                </a:lnTo>
                                <a:lnTo>
                                  <a:pt x="88" y="115"/>
                                </a:lnTo>
                                <a:lnTo>
                                  <a:pt x="91" y="112"/>
                                </a:lnTo>
                                <a:lnTo>
                                  <a:pt x="93" y="111"/>
                                </a:lnTo>
                                <a:lnTo>
                                  <a:pt x="96" y="111"/>
                                </a:lnTo>
                                <a:lnTo>
                                  <a:pt x="96" y="111"/>
                                </a:lnTo>
                                <a:lnTo>
                                  <a:pt x="97" y="111"/>
                                </a:lnTo>
                                <a:lnTo>
                                  <a:pt x="97" y="111"/>
                                </a:lnTo>
                                <a:lnTo>
                                  <a:pt x="97" y="112"/>
                                </a:lnTo>
                                <a:lnTo>
                                  <a:pt x="98" y="114"/>
                                </a:lnTo>
                                <a:lnTo>
                                  <a:pt x="98" y="115"/>
                                </a:lnTo>
                                <a:lnTo>
                                  <a:pt x="98" y="116"/>
                                </a:lnTo>
                                <a:lnTo>
                                  <a:pt x="98" y="1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93" name="Freeform 859"/>
                        <wps:cNvSpPr>
                          <a:spLocks noEditPoints="1"/>
                        </wps:cNvSpPr>
                        <wps:spPr bwMode="auto">
                          <a:xfrm>
                            <a:off x="2706688" y="3044825"/>
                            <a:ext cx="55563" cy="71438"/>
                          </a:xfrm>
                          <a:custGeom>
                            <a:avLst/>
                            <a:gdLst>
                              <a:gd name="T0" fmla="*/ 104 w 104"/>
                              <a:gd name="T1" fmla="*/ 65 h 135"/>
                              <a:gd name="T2" fmla="*/ 103 w 104"/>
                              <a:gd name="T3" fmla="*/ 82 h 135"/>
                              <a:gd name="T4" fmla="*/ 99 w 104"/>
                              <a:gd name="T5" fmla="*/ 96 h 135"/>
                              <a:gd name="T6" fmla="*/ 95 w 104"/>
                              <a:gd name="T7" fmla="*/ 108 h 135"/>
                              <a:gd name="T8" fmla="*/ 86 w 104"/>
                              <a:gd name="T9" fmla="*/ 118 h 135"/>
                              <a:gd name="T10" fmla="*/ 77 w 104"/>
                              <a:gd name="T11" fmla="*/ 125 h 135"/>
                              <a:gd name="T12" fmla="*/ 65 w 104"/>
                              <a:gd name="T13" fmla="*/ 130 h 135"/>
                              <a:gd name="T14" fmla="*/ 51 w 104"/>
                              <a:gd name="T15" fmla="*/ 134 h 135"/>
                              <a:gd name="T16" fmla="*/ 35 w 104"/>
                              <a:gd name="T17" fmla="*/ 135 h 135"/>
                              <a:gd name="T18" fmla="*/ 7 w 104"/>
                              <a:gd name="T19" fmla="*/ 135 h 135"/>
                              <a:gd name="T20" fmla="*/ 5 w 104"/>
                              <a:gd name="T21" fmla="*/ 134 h 135"/>
                              <a:gd name="T22" fmla="*/ 2 w 104"/>
                              <a:gd name="T23" fmla="*/ 133 h 135"/>
                              <a:gd name="T24" fmla="*/ 0 w 104"/>
                              <a:gd name="T25" fmla="*/ 132 h 135"/>
                              <a:gd name="T26" fmla="*/ 0 w 104"/>
                              <a:gd name="T27" fmla="*/ 128 h 135"/>
                              <a:gd name="T28" fmla="*/ 0 w 104"/>
                              <a:gd name="T29" fmla="*/ 7 h 135"/>
                              <a:gd name="T30" fmla="*/ 0 w 104"/>
                              <a:gd name="T31" fmla="*/ 4 h 135"/>
                              <a:gd name="T32" fmla="*/ 2 w 104"/>
                              <a:gd name="T33" fmla="*/ 1 h 135"/>
                              <a:gd name="T34" fmla="*/ 5 w 104"/>
                              <a:gd name="T35" fmla="*/ 0 h 135"/>
                              <a:gd name="T36" fmla="*/ 7 w 104"/>
                              <a:gd name="T37" fmla="*/ 0 h 135"/>
                              <a:gd name="T38" fmla="*/ 37 w 104"/>
                              <a:gd name="T39" fmla="*/ 0 h 135"/>
                              <a:gd name="T40" fmla="*/ 54 w 104"/>
                              <a:gd name="T41" fmla="*/ 0 h 135"/>
                              <a:gd name="T42" fmla="*/ 66 w 104"/>
                              <a:gd name="T43" fmla="*/ 5 h 135"/>
                              <a:gd name="T44" fmla="*/ 79 w 104"/>
                              <a:gd name="T45" fmla="*/ 10 h 135"/>
                              <a:gd name="T46" fmla="*/ 87 w 104"/>
                              <a:gd name="T47" fmla="*/ 17 h 135"/>
                              <a:gd name="T48" fmla="*/ 95 w 104"/>
                              <a:gd name="T49" fmla="*/ 27 h 135"/>
                              <a:gd name="T50" fmla="*/ 99 w 104"/>
                              <a:gd name="T51" fmla="*/ 38 h 135"/>
                              <a:gd name="T52" fmla="*/ 103 w 104"/>
                              <a:gd name="T53" fmla="*/ 50 h 135"/>
                              <a:gd name="T54" fmla="*/ 104 w 104"/>
                              <a:gd name="T55" fmla="*/ 65 h 135"/>
                              <a:gd name="T56" fmla="*/ 85 w 104"/>
                              <a:gd name="T57" fmla="*/ 66 h 135"/>
                              <a:gd name="T58" fmla="*/ 85 w 104"/>
                              <a:gd name="T59" fmla="*/ 55 h 135"/>
                              <a:gd name="T60" fmla="*/ 82 w 104"/>
                              <a:gd name="T61" fmla="*/ 45 h 135"/>
                              <a:gd name="T62" fmla="*/ 79 w 104"/>
                              <a:gd name="T63" fmla="*/ 37 h 135"/>
                              <a:gd name="T64" fmla="*/ 74 w 104"/>
                              <a:gd name="T65" fmla="*/ 29 h 135"/>
                              <a:gd name="T66" fmla="*/ 67 w 104"/>
                              <a:gd name="T67" fmla="*/ 23 h 135"/>
                              <a:gd name="T68" fmla="*/ 59 w 104"/>
                              <a:gd name="T69" fmla="*/ 18 h 135"/>
                              <a:gd name="T70" fmla="*/ 49 w 104"/>
                              <a:gd name="T71" fmla="*/ 15 h 135"/>
                              <a:gd name="T72" fmla="*/ 37 w 104"/>
                              <a:gd name="T73" fmla="*/ 15 h 135"/>
                              <a:gd name="T74" fmla="*/ 18 w 104"/>
                              <a:gd name="T75" fmla="*/ 15 h 135"/>
                              <a:gd name="T76" fmla="*/ 18 w 104"/>
                              <a:gd name="T77" fmla="*/ 119 h 135"/>
                              <a:gd name="T78" fmla="*/ 37 w 104"/>
                              <a:gd name="T79" fmla="*/ 119 h 135"/>
                              <a:gd name="T80" fmla="*/ 49 w 104"/>
                              <a:gd name="T81" fmla="*/ 119 h 135"/>
                              <a:gd name="T82" fmla="*/ 58 w 104"/>
                              <a:gd name="T83" fmla="*/ 117 h 135"/>
                              <a:gd name="T84" fmla="*/ 66 w 104"/>
                              <a:gd name="T85" fmla="*/ 113 h 135"/>
                              <a:gd name="T86" fmla="*/ 72 w 104"/>
                              <a:gd name="T87" fmla="*/ 107 h 135"/>
                              <a:gd name="T88" fmla="*/ 79 w 104"/>
                              <a:gd name="T89" fmla="*/ 100 h 135"/>
                              <a:gd name="T90" fmla="*/ 82 w 104"/>
                              <a:gd name="T91" fmla="*/ 90 h 135"/>
                              <a:gd name="T92" fmla="*/ 85 w 104"/>
                              <a:gd name="T93" fmla="*/ 79 h 135"/>
                              <a:gd name="T94" fmla="*/ 85 w 104"/>
                              <a:gd name="T95" fmla="*/ 66 h 1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04" h="135">
                                <a:moveTo>
                                  <a:pt x="104" y="65"/>
                                </a:moveTo>
                                <a:lnTo>
                                  <a:pt x="103" y="82"/>
                                </a:lnTo>
                                <a:lnTo>
                                  <a:pt x="99" y="96"/>
                                </a:lnTo>
                                <a:lnTo>
                                  <a:pt x="95" y="108"/>
                                </a:lnTo>
                                <a:lnTo>
                                  <a:pt x="86" y="118"/>
                                </a:lnTo>
                                <a:lnTo>
                                  <a:pt x="77" y="125"/>
                                </a:lnTo>
                                <a:lnTo>
                                  <a:pt x="65" y="130"/>
                                </a:lnTo>
                                <a:lnTo>
                                  <a:pt x="51" y="134"/>
                                </a:lnTo>
                                <a:lnTo>
                                  <a:pt x="35" y="135"/>
                                </a:lnTo>
                                <a:lnTo>
                                  <a:pt x="7" y="135"/>
                                </a:lnTo>
                                <a:lnTo>
                                  <a:pt x="5" y="134"/>
                                </a:lnTo>
                                <a:lnTo>
                                  <a:pt x="2" y="133"/>
                                </a:lnTo>
                                <a:lnTo>
                                  <a:pt x="0" y="132"/>
                                </a:lnTo>
                                <a:lnTo>
                                  <a:pt x="0" y="128"/>
                                </a:lnTo>
                                <a:lnTo>
                                  <a:pt x="0" y="7"/>
                                </a:lnTo>
                                <a:lnTo>
                                  <a:pt x="0" y="4"/>
                                </a:lnTo>
                                <a:lnTo>
                                  <a:pt x="2" y="1"/>
                                </a:lnTo>
                                <a:lnTo>
                                  <a:pt x="5" y="0"/>
                                </a:lnTo>
                                <a:lnTo>
                                  <a:pt x="7" y="0"/>
                                </a:lnTo>
                                <a:lnTo>
                                  <a:pt x="37" y="0"/>
                                </a:lnTo>
                                <a:lnTo>
                                  <a:pt x="54" y="0"/>
                                </a:lnTo>
                                <a:lnTo>
                                  <a:pt x="66" y="5"/>
                                </a:lnTo>
                                <a:lnTo>
                                  <a:pt x="79" y="10"/>
                                </a:lnTo>
                                <a:lnTo>
                                  <a:pt x="87" y="17"/>
                                </a:lnTo>
                                <a:lnTo>
                                  <a:pt x="95" y="27"/>
                                </a:lnTo>
                                <a:lnTo>
                                  <a:pt x="99" y="38"/>
                                </a:lnTo>
                                <a:lnTo>
                                  <a:pt x="103" y="50"/>
                                </a:lnTo>
                                <a:lnTo>
                                  <a:pt x="104" y="65"/>
                                </a:lnTo>
                                <a:close/>
                                <a:moveTo>
                                  <a:pt x="85" y="66"/>
                                </a:moveTo>
                                <a:lnTo>
                                  <a:pt x="85" y="55"/>
                                </a:lnTo>
                                <a:lnTo>
                                  <a:pt x="82" y="45"/>
                                </a:lnTo>
                                <a:lnTo>
                                  <a:pt x="79" y="37"/>
                                </a:lnTo>
                                <a:lnTo>
                                  <a:pt x="74" y="29"/>
                                </a:lnTo>
                                <a:lnTo>
                                  <a:pt x="67" y="23"/>
                                </a:lnTo>
                                <a:lnTo>
                                  <a:pt x="59" y="18"/>
                                </a:lnTo>
                                <a:lnTo>
                                  <a:pt x="49" y="15"/>
                                </a:lnTo>
                                <a:lnTo>
                                  <a:pt x="37" y="15"/>
                                </a:lnTo>
                                <a:lnTo>
                                  <a:pt x="18" y="15"/>
                                </a:lnTo>
                                <a:lnTo>
                                  <a:pt x="18" y="119"/>
                                </a:lnTo>
                                <a:lnTo>
                                  <a:pt x="37" y="119"/>
                                </a:lnTo>
                                <a:lnTo>
                                  <a:pt x="49" y="119"/>
                                </a:lnTo>
                                <a:lnTo>
                                  <a:pt x="58" y="117"/>
                                </a:lnTo>
                                <a:lnTo>
                                  <a:pt x="66" y="113"/>
                                </a:lnTo>
                                <a:lnTo>
                                  <a:pt x="72" y="107"/>
                                </a:lnTo>
                                <a:lnTo>
                                  <a:pt x="79" y="100"/>
                                </a:lnTo>
                                <a:lnTo>
                                  <a:pt x="82" y="90"/>
                                </a:lnTo>
                                <a:lnTo>
                                  <a:pt x="85" y="79"/>
                                </a:lnTo>
                                <a:lnTo>
                                  <a:pt x="85" y="6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94" name="Freeform 860"/>
                        <wps:cNvSpPr>
                          <a:spLocks/>
                        </wps:cNvSpPr>
                        <wps:spPr bwMode="auto">
                          <a:xfrm>
                            <a:off x="2776538" y="3044825"/>
                            <a:ext cx="77788" cy="71438"/>
                          </a:xfrm>
                          <a:custGeom>
                            <a:avLst/>
                            <a:gdLst>
                              <a:gd name="T0" fmla="*/ 147 w 147"/>
                              <a:gd name="T1" fmla="*/ 133 h 135"/>
                              <a:gd name="T2" fmla="*/ 147 w 147"/>
                              <a:gd name="T3" fmla="*/ 134 h 135"/>
                              <a:gd name="T4" fmla="*/ 145 w 147"/>
                              <a:gd name="T5" fmla="*/ 135 h 135"/>
                              <a:gd name="T6" fmla="*/ 141 w 147"/>
                              <a:gd name="T7" fmla="*/ 135 h 135"/>
                              <a:gd name="T8" fmla="*/ 136 w 147"/>
                              <a:gd name="T9" fmla="*/ 135 h 135"/>
                              <a:gd name="T10" fmla="*/ 132 w 147"/>
                              <a:gd name="T11" fmla="*/ 135 h 135"/>
                              <a:gd name="T12" fmla="*/ 131 w 147"/>
                              <a:gd name="T13" fmla="*/ 134 h 135"/>
                              <a:gd name="T14" fmla="*/ 130 w 147"/>
                              <a:gd name="T15" fmla="*/ 133 h 135"/>
                              <a:gd name="T16" fmla="*/ 130 w 147"/>
                              <a:gd name="T17" fmla="*/ 15 h 135"/>
                              <a:gd name="T18" fmla="*/ 82 w 147"/>
                              <a:gd name="T19" fmla="*/ 133 h 135"/>
                              <a:gd name="T20" fmla="*/ 81 w 147"/>
                              <a:gd name="T21" fmla="*/ 134 h 135"/>
                              <a:gd name="T22" fmla="*/ 79 w 147"/>
                              <a:gd name="T23" fmla="*/ 135 h 135"/>
                              <a:gd name="T24" fmla="*/ 77 w 147"/>
                              <a:gd name="T25" fmla="*/ 135 h 135"/>
                              <a:gd name="T26" fmla="*/ 73 w 147"/>
                              <a:gd name="T27" fmla="*/ 135 h 135"/>
                              <a:gd name="T28" fmla="*/ 69 w 147"/>
                              <a:gd name="T29" fmla="*/ 135 h 135"/>
                              <a:gd name="T30" fmla="*/ 67 w 147"/>
                              <a:gd name="T31" fmla="*/ 134 h 135"/>
                              <a:gd name="T32" fmla="*/ 65 w 147"/>
                              <a:gd name="T33" fmla="*/ 134 h 135"/>
                              <a:gd name="T34" fmla="*/ 65 w 147"/>
                              <a:gd name="T35" fmla="*/ 133 h 135"/>
                              <a:gd name="T36" fmla="*/ 18 w 147"/>
                              <a:gd name="T37" fmla="*/ 15 h 135"/>
                              <a:gd name="T38" fmla="*/ 18 w 147"/>
                              <a:gd name="T39" fmla="*/ 133 h 135"/>
                              <a:gd name="T40" fmla="*/ 17 w 147"/>
                              <a:gd name="T41" fmla="*/ 134 h 135"/>
                              <a:gd name="T42" fmla="*/ 15 w 147"/>
                              <a:gd name="T43" fmla="*/ 135 h 135"/>
                              <a:gd name="T44" fmla="*/ 12 w 147"/>
                              <a:gd name="T45" fmla="*/ 135 h 135"/>
                              <a:gd name="T46" fmla="*/ 7 w 147"/>
                              <a:gd name="T47" fmla="*/ 135 h 135"/>
                              <a:gd name="T48" fmla="*/ 3 w 147"/>
                              <a:gd name="T49" fmla="*/ 135 h 135"/>
                              <a:gd name="T50" fmla="*/ 2 w 147"/>
                              <a:gd name="T51" fmla="*/ 134 h 135"/>
                              <a:gd name="T52" fmla="*/ 0 w 147"/>
                              <a:gd name="T53" fmla="*/ 133 h 135"/>
                              <a:gd name="T54" fmla="*/ 0 w 147"/>
                              <a:gd name="T55" fmla="*/ 7 h 135"/>
                              <a:gd name="T56" fmla="*/ 3 w 147"/>
                              <a:gd name="T57" fmla="*/ 1 h 135"/>
                              <a:gd name="T58" fmla="*/ 8 w 147"/>
                              <a:gd name="T59" fmla="*/ 0 h 135"/>
                              <a:gd name="T60" fmla="*/ 21 w 147"/>
                              <a:gd name="T61" fmla="*/ 0 h 135"/>
                              <a:gd name="T62" fmla="*/ 28 w 147"/>
                              <a:gd name="T63" fmla="*/ 1 h 135"/>
                              <a:gd name="T64" fmla="*/ 31 w 147"/>
                              <a:gd name="T65" fmla="*/ 4 h 135"/>
                              <a:gd name="T66" fmla="*/ 34 w 147"/>
                              <a:gd name="T67" fmla="*/ 9 h 135"/>
                              <a:gd name="T68" fmla="*/ 73 w 147"/>
                              <a:gd name="T69" fmla="*/ 108 h 135"/>
                              <a:gd name="T70" fmla="*/ 115 w 147"/>
                              <a:gd name="T71" fmla="*/ 11 h 135"/>
                              <a:gd name="T72" fmla="*/ 118 w 147"/>
                              <a:gd name="T73" fmla="*/ 6 h 135"/>
                              <a:gd name="T74" fmla="*/ 120 w 147"/>
                              <a:gd name="T75" fmla="*/ 2 h 135"/>
                              <a:gd name="T76" fmla="*/ 124 w 147"/>
                              <a:gd name="T77" fmla="*/ 0 h 135"/>
                              <a:gd name="T78" fmla="*/ 129 w 147"/>
                              <a:gd name="T79" fmla="*/ 0 h 135"/>
                              <a:gd name="T80" fmla="*/ 141 w 147"/>
                              <a:gd name="T81" fmla="*/ 0 h 135"/>
                              <a:gd name="T82" fmla="*/ 145 w 147"/>
                              <a:gd name="T83" fmla="*/ 1 h 135"/>
                              <a:gd name="T84" fmla="*/ 146 w 147"/>
                              <a:gd name="T85" fmla="*/ 2 h 135"/>
                              <a:gd name="T86" fmla="*/ 147 w 147"/>
                              <a:gd name="T87" fmla="*/ 6 h 135"/>
                              <a:gd name="T88" fmla="*/ 147 w 147"/>
                              <a:gd name="T89" fmla="*/ 132 h 1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47" h="135">
                                <a:moveTo>
                                  <a:pt x="147" y="132"/>
                                </a:moveTo>
                                <a:lnTo>
                                  <a:pt x="147" y="133"/>
                                </a:lnTo>
                                <a:lnTo>
                                  <a:pt x="147" y="134"/>
                                </a:lnTo>
                                <a:lnTo>
                                  <a:pt x="147" y="134"/>
                                </a:lnTo>
                                <a:lnTo>
                                  <a:pt x="146" y="134"/>
                                </a:lnTo>
                                <a:lnTo>
                                  <a:pt x="145" y="135"/>
                                </a:lnTo>
                                <a:lnTo>
                                  <a:pt x="143" y="135"/>
                                </a:lnTo>
                                <a:lnTo>
                                  <a:pt x="141" y="135"/>
                                </a:lnTo>
                                <a:lnTo>
                                  <a:pt x="138" y="135"/>
                                </a:lnTo>
                                <a:lnTo>
                                  <a:pt x="136" y="135"/>
                                </a:lnTo>
                                <a:lnTo>
                                  <a:pt x="135" y="135"/>
                                </a:lnTo>
                                <a:lnTo>
                                  <a:pt x="132" y="135"/>
                                </a:lnTo>
                                <a:lnTo>
                                  <a:pt x="132" y="134"/>
                                </a:lnTo>
                                <a:lnTo>
                                  <a:pt x="131" y="134"/>
                                </a:lnTo>
                                <a:lnTo>
                                  <a:pt x="130" y="134"/>
                                </a:lnTo>
                                <a:lnTo>
                                  <a:pt x="130" y="133"/>
                                </a:lnTo>
                                <a:lnTo>
                                  <a:pt x="130" y="132"/>
                                </a:lnTo>
                                <a:lnTo>
                                  <a:pt x="130" y="15"/>
                                </a:lnTo>
                                <a:lnTo>
                                  <a:pt x="130" y="15"/>
                                </a:lnTo>
                                <a:lnTo>
                                  <a:pt x="82" y="133"/>
                                </a:lnTo>
                                <a:lnTo>
                                  <a:pt x="82" y="133"/>
                                </a:lnTo>
                                <a:lnTo>
                                  <a:pt x="81" y="134"/>
                                </a:lnTo>
                                <a:lnTo>
                                  <a:pt x="81" y="134"/>
                                </a:lnTo>
                                <a:lnTo>
                                  <a:pt x="79" y="135"/>
                                </a:lnTo>
                                <a:lnTo>
                                  <a:pt x="78" y="135"/>
                                </a:lnTo>
                                <a:lnTo>
                                  <a:pt x="77" y="135"/>
                                </a:lnTo>
                                <a:lnTo>
                                  <a:pt x="74" y="135"/>
                                </a:lnTo>
                                <a:lnTo>
                                  <a:pt x="73" y="135"/>
                                </a:lnTo>
                                <a:lnTo>
                                  <a:pt x="71" y="135"/>
                                </a:lnTo>
                                <a:lnTo>
                                  <a:pt x="69" y="135"/>
                                </a:lnTo>
                                <a:lnTo>
                                  <a:pt x="67" y="135"/>
                                </a:lnTo>
                                <a:lnTo>
                                  <a:pt x="67" y="134"/>
                                </a:lnTo>
                                <a:lnTo>
                                  <a:pt x="66" y="134"/>
                                </a:lnTo>
                                <a:lnTo>
                                  <a:pt x="65" y="134"/>
                                </a:lnTo>
                                <a:lnTo>
                                  <a:pt x="65" y="133"/>
                                </a:lnTo>
                                <a:lnTo>
                                  <a:pt x="65" y="133"/>
                                </a:lnTo>
                                <a:lnTo>
                                  <a:pt x="18" y="15"/>
                                </a:lnTo>
                                <a:lnTo>
                                  <a:pt x="18" y="15"/>
                                </a:lnTo>
                                <a:lnTo>
                                  <a:pt x="18" y="132"/>
                                </a:lnTo>
                                <a:lnTo>
                                  <a:pt x="18" y="133"/>
                                </a:lnTo>
                                <a:lnTo>
                                  <a:pt x="18" y="134"/>
                                </a:lnTo>
                                <a:lnTo>
                                  <a:pt x="17" y="134"/>
                                </a:lnTo>
                                <a:lnTo>
                                  <a:pt x="17" y="134"/>
                                </a:lnTo>
                                <a:lnTo>
                                  <a:pt x="15" y="135"/>
                                </a:lnTo>
                                <a:lnTo>
                                  <a:pt x="13" y="135"/>
                                </a:lnTo>
                                <a:lnTo>
                                  <a:pt x="12" y="135"/>
                                </a:lnTo>
                                <a:lnTo>
                                  <a:pt x="9" y="135"/>
                                </a:lnTo>
                                <a:lnTo>
                                  <a:pt x="7" y="135"/>
                                </a:lnTo>
                                <a:lnTo>
                                  <a:pt x="5" y="135"/>
                                </a:lnTo>
                                <a:lnTo>
                                  <a:pt x="3" y="135"/>
                                </a:lnTo>
                                <a:lnTo>
                                  <a:pt x="2" y="134"/>
                                </a:lnTo>
                                <a:lnTo>
                                  <a:pt x="2" y="134"/>
                                </a:lnTo>
                                <a:lnTo>
                                  <a:pt x="0" y="134"/>
                                </a:lnTo>
                                <a:lnTo>
                                  <a:pt x="0" y="133"/>
                                </a:lnTo>
                                <a:lnTo>
                                  <a:pt x="0" y="132"/>
                                </a:lnTo>
                                <a:lnTo>
                                  <a:pt x="0" y="7"/>
                                </a:lnTo>
                                <a:lnTo>
                                  <a:pt x="0" y="4"/>
                                </a:lnTo>
                                <a:lnTo>
                                  <a:pt x="3" y="1"/>
                                </a:lnTo>
                                <a:lnTo>
                                  <a:pt x="5" y="0"/>
                                </a:lnTo>
                                <a:lnTo>
                                  <a:pt x="8" y="0"/>
                                </a:lnTo>
                                <a:lnTo>
                                  <a:pt x="19" y="0"/>
                                </a:lnTo>
                                <a:lnTo>
                                  <a:pt x="21" y="0"/>
                                </a:lnTo>
                                <a:lnTo>
                                  <a:pt x="25" y="0"/>
                                </a:lnTo>
                                <a:lnTo>
                                  <a:pt x="28" y="1"/>
                                </a:lnTo>
                                <a:lnTo>
                                  <a:pt x="29" y="2"/>
                                </a:lnTo>
                                <a:lnTo>
                                  <a:pt x="31" y="4"/>
                                </a:lnTo>
                                <a:lnTo>
                                  <a:pt x="33" y="6"/>
                                </a:lnTo>
                                <a:lnTo>
                                  <a:pt x="34" y="9"/>
                                </a:lnTo>
                                <a:lnTo>
                                  <a:pt x="34" y="11"/>
                                </a:lnTo>
                                <a:lnTo>
                                  <a:pt x="73" y="108"/>
                                </a:lnTo>
                                <a:lnTo>
                                  <a:pt x="74" y="108"/>
                                </a:lnTo>
                                <a:lnTo>
                                  <a:pt x="115" y="11"/>
                                </a:lnTo>
                                <a:lnTo>
                                  <a:pt x="116" y="9"/>
                                </a:lnTo>
                                <a:lnTo>
                                  <a:pt x="118" y="6"/>
                                </a:lnTo>
                                <a:lnTo>
                                  <a:pt x="119" y="4"/>
                                </a:lnTo>
                                <a:lnTo>
                                  <a:pt x="120" y="2"/>
                                </a:lnTo>
                                <a:lnTo>
                                  <a:pt x="122" y="1"/>
                                </a:lnTo>
                                <a:lnTo>
                                  <a:pt x="124" y="0"/>
                                </a:lnTo>
                                <a:lnTo>
                                  <a:pt x="126" y="0"/>
                                </a:lnTo>
                                <a:lnTo>
                                  <a:pt x="129" y="0"/>
                                </a:lnTo>
                                <a:lnTo>
                                  <a:pt x="140" y="0"/>
                                </a:lnTo>
                                <a:lnTo>
                                  <a:pt x="141" y="0"/>
                                </a:lnTo>
                                <a:lnTo>
                                  <a:pt x="142" y="0"/>
                                </a:lnTo>
                                <a:lnTo>
                                  <a:pt x="145" y="1"/>
                                </a:lnTo>
                                <a:lnTo>
                                  <a:pt x="145" y="1"/>
                                </a:lnTo>
                                <a:lnTo>
                                  <a:pt x="146" y="2"/>
                                </a:lnTo>
                                <a:lnTo>
                                  <a:pt x="147" y="4"/>
                                </a:lnTo>
                                <a:lnTo>
                                  <a:pt x="147" y="6"/>
                                </a:lnTo>
                                <a:lnTo>
                                  <a:pt x="147" y="7"/>
                                </a:lnTo>
                                <a:lnTo>
                                  <a:pt x="147" y="13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95" name="Freeform 861"/>
                        <wps:cNvSpPr>
                          <a:spLocks noEditPoints="1"/>
                        </wps:cNvSpPr>
                        <wps:spPr bwMode="auto">
                          <a:xfrm>
                            <a:off x="2873375" y="3044825"/>
                            <a:ext cx="55563" cy="71438"/>
                          </a:xfrm>
                          <a:custGeom>
                            <a:avLst/>
                            <a:gdLst>
                              <a:gd name="T0" fmla="*/ 103 w 103"/>
                              <a:gd name="T1" fmla="*/ 65 h 135"/>
                              <a:gd name="T2" fmla="*/ 102 w 103"/>
                              <a:gd name="T3" fmla="*/ 82 h 135"/>
                              <a:gd name="T4" fmla="*/ 99 w 103"/>
                              <a:gd name="T5" fmla="*/ 96 h 135"/>
                              <a:gd name="T6" fmla="*/ 94 w 103"/>
                              <a:gd name="T7" fmla="*/ 108 h 135"/>
                              <a:gd name="T8" fmla="*/ 86 w 103"/>
                              <a:gd name="T9" fmla="*/ 118 h 135"/>
                              <a:gd name="T10" fmla="*/ 76 w 103"/>
                              <a:gd name="T11" fmla="*/ 125 h 135"/>
                              <a:gd name="T12" fmla="*/ 64 w 103"/>
                              <a:gd name="T13" fmla="*/ 130 h 135"/>
                              <a:gd name="T14" fmla="*/ 52 w 103"/>
                              <a:gd name="T15" fmla="*/ 134 h 135"/>
                              <a:gd name="T16" fmla="*/ 34 w 103"/>
                              <a:gd name="T17" fmla="*/ 135 h 135"/>
                              <a:gd name="T18" fmla="*/ 6 w 103"/>
                              <a:gd name="T19" fmla="*/ 135 h 135"/>
                              <a:gd name="T20" fmla="*/ 4 w 103"/>
                              <a:gd name="T21" fmla="*/ 134 h 135"/>
                              <a:gd name="T22" fmla="*/ 1 w 103"/>
                              <a:gd name="T23" fmla="*/ 133 h 135"/>
                              <a:gd name="T24" fmla="*/ 0 w 103"/>
                              <a:gd name="T25" fmla="*/ 132 h 135"/>
                              <a:gd name="T26" fmla="*/ 0 w 103"/>
                              <a:gd name="T27" fmla="*/ 128 h 135"/>
                              <a:gd name="T28" fmla="*/ 0 w 103"/>
                              <a:gd name="T29" fmla="*/ 7 h 135"/>
                              <a:gd name="T30" fmla="*/ 0 w 103"/>
                              <a:gd name="T31" fmla="*/ 4 h 135"/>
                              <a:gd name="T32" fmla="*/ 1 w 103"/>
                              <a:gd name="T33" fmla="*/ 1 h 135"/>
                              <a:gd name="T34" fmla="*/ 4 w 103"/>
                              <a:gd name="T35" fmla="*/ 0 h 135"/>
                              <a:gd name="T36" fmla="*/ 6 w 103"/>
                              <a:gd name="T37" fmla="*/ 0 h 135"/>
                              <a:gd name="T38" fmla="*/ 37 w 103"/>
                              <a:gd name="T39" fmla="*/ 0 h 135"/>
                              <a:gd name="T40" fmla="*/ 53 w 103"/>
                              <a:gd name="T41" fmla="*/ 0 h 135"/>
                              <a:gd name="T42" fmla="*/ 67 w 103"/>
                              <a:gd name="T43" fmla="*/ 5 h 135"/>
                              <a:gd name="T44" fmla="*/ 78 w 103"/>
                              <a:gd name="T45" fmla="*/ 10 h 135"/>
                              <a:gd name="T46" fmla="*/ 86 w 103"/>
                              <a:gd name="T47" fmla="*/ 17 h 135"/>
                              <a:gd name="T48" fmla="*/ 94 w 103"/>
                              <a:gd name="T49" fmla="*/ 27 h 135"/>
                              <a:gd name="T50" fmla="*/ 99 w 103"/>
                              <a:gd name="T51" fmla="*/ 38 h 135"/>
                              <a:gd name="T52" fmla="*/ 102 w 103"/>
                              <a:gd name="T53" fmla="*/ 50 h 135"/>
                              <a:gd name="T54" fmla="*/ 103 w 103"/>
                              <a:gd name="T55" fmla="*/ 65 h 135"/>
                              <a:gd name="T56" fmla="*/ 85 w 103"/>
                              <a:gd name="T57" fmla="*/ 66 h 135"/>
                              <a:gd name="T58" fmla="*/ 84 w 103"/>
                              <a:gd name="T59" fmla="*/ 55 h 135"/>
                              <a:gd name="T60" fmla="*/ 81 w 103"/>
                              <a:gd name="T61" fmla="*/ 45 h 135"/>
                              <a:gd name="T62" fmla="*/ 79 w 103"/>
                              <a:gd name="T63" fmla="*/ 37 h 135"/>
                              <a:gd name="T64" fmla="*/ 73 w 103"/>
                              <a:gd name="T65" fmla="*/ 29 h 135"/>
                              <a:gd name="T66" fmla="*/ 67 w 103"/>
                              <a:gd name="T67" fmla="*/ 23 h 135"/>
                              <a:gd name="T68" fmla="*/ 59 w 103"/>
                              <a:gd name="T69" fmla="*/ 18 h 135"/>
                              <a:gd name="T70" fmla="*/ 49 w 103"/>
                              <a:gd name="T71" fmla="*/ 15 h 135"/>
                              <a:gd name="T72" fmla="*/ 36 w 103"/>
                              <a:gd name="T73" fmla="*/ 15 h 135"/>
                              <a:gd name="T74" fmla="*/ 17 w 103"/>
                              <a:gd name="T75" fmla="*/ 15 h 135"/>
                              <a:gd name="T76" fmla="*/ 17 w 103"/>
                              <a:gd name="T77" fmla="*/ 119 h 135"/>
                              <a:gd name="T78" fmla="*/ 36 w 103"/>
                              <a:gd name="T79" fmla="*/ 119 h 135"/>
                              <a:gd name="T80" fmla="*/ 48 w 103"/>
                              <a:gd name="T81" fmla="*/ 119 h 135"/>
                              <a:gd name="T82" fmla="*/ 58 w 103"/>
                              <a:gd name="T83" fmla="*/ 117 h 135"/>
                              <a:gd name="T84" fmla="*/ 67 w 103"/>
                              <a:gd name="T85" fmla="*/ 113 h 135"/>
                              <a:gd name="T86" fmla="*/ 73 w 103"/>
                              <a:gd name="T87" fmla="*/ 107 h 135"/>
                              <a:gd name="T88" fmla="*/ 78 w 103"/>
                              <a:gd name="T89" fmla="*/ 100 h 135"/>
                              <a:gd name="T90" fmla="*/ 81 w 103"/>
                              <a:gd name="T91" fmla="*/ 90 h 135"/>
                              <a:gd name="T92" fmla="*/ 84 w 103"/>
                              <a:gd name="T93" fmla="*/ 79 h 135"/>
                              <a:gd name="T94" fmla="*/ 85 w 103"/>
                              <a:gd name="T95" fmla="*/ 66 h 1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03" h="135">
                                <a:moveTo>
                                  <a:pt x="103" y="65"/>
                                </a:moveTo>
                                <a:lnTo>
                                  <a:pt x="102" y="82"/>
                                </a:lnTo>
                                <a:lnTo>
                                  <a:pt x="99" y="96"/>
                                </a:lnTo>
                                <a:lnTo>
                                  <a:pt x="94" y="108"/>
                                </a:lnTo>
                                <a:lnTo>
                                  <a:pt x="86" y="118"/>
                                </a:lnTo>
                                <a:lnTo>
                                  <a:pt x="76" y="125"/>
                                </a:lnTo>
                                <a:lnTo>
                                  <a:pt x="64" y="130"/>
                                </a:lnTo>
                                <a:lnTo>
                                  <a:pt x="52" y="134"/>
                                </a:lnTo>
                                <a:lnTo>
                                  <a:pt x="34" y="135"/>
                                </a:lnTo>
                                <a:lnTo>
                                  <a:pt x="6" y="135"/>
                                </a:lnTo>
                                <a:lnTo>
                                  <a:pt x="4" y="134"/>
                                </a:lnTo>
                                <a:lnTo>
                                  <a:pt x="1" y="133"/>
                                </a:lnTo>
                                <a:lnTo>
                                  <a:pt x="0" y="132"/>
                                </a:lnTo>
                                <a:lnTo>
                                  <a:pt x="0" y="128"/>
                                </a:lnTo>
                                <a:lnTo>
                                  <a:pt x="0" y="7"/>
                                </a:lnTo>
                                <a:lnTo>
                                  <a:pt x="0" y="4"/>
                                </a:lnTo>
                                <a:lnTo>
                                  <a:pt x="1" y="1"/>
                                </a:lnTo>
                                <a:lnTo>
                                  <a:pt x="4" y="0"/>
                                </a:lnTo>
                                <a:lnTo>
                                  <a:pt x="6" y="0"/>
                                </a:lnTo>
                                <a:lnTo>
                                  <a:pt x="37" y="0"/>
                                </a:lnTo>
                                <a:lnTo>
                                  <a:pt x="53" y="0"/>
                                </a:lnTo>
                                <a:lnTo>
                                  <a:pt x="67" y="5"/>
                                </a:lnTo>
                                <a:lnTo>
                                  <a:pt x="78" y="10"/>
                                </a:lnTo>
                                <a:lnTo>
                                  <a:pt x="86" y="17"/>
                                </a:lnTo>
                                <a:lnTo>
                                  <a:pt x="94" y="27"/>
                                </a:lnTo>
                                <a:lnTo>
                                  <a:pt x="99" y="38"/>
                                </a:lnTo>
                                <a:lnTo>
                                  <a:pt x="102" y="50"/>
                                </a:lnTo>
                                <a:lnTo>
                                  <a:pt x="103" y="65"/>
                                </a:lnTo>
                                <a:close/>
                                <a:moveTo>
                                  <a:pt x="85" y="66"/>
                                </a:moveTo>
                                <a:lnTo>
                                  <a:pt x="84" y="55"/>
                                </a:lnTo>
                                <a:lnTo>
                                  <a:pt x="81" y="45"/>
                                </a:lnTo>
                                <a:lnTo>
                                  <a:pt x="79" y="37"/>
                                </a:lnTo>
                                <a:lnTo>
                                  <a:pt x="73" y="29"/>
                                </a:lnTo>
                                <a:lnTo>
                                  <a:pt x="67" y="23"/>
                                </a:lnTo>
                                <a:lnTo>
                                  <a:pt x="59" y="18"/>
                                </a:lnTo>
                                <a:lnTo>
                                  <a:pt x="49" y="15"/>
                                </a:lnTo>
                                <a:lnTo>
                                  <a:pt x="36" y="15"/>
                                </a:lnTo>
                                <a:lnTo>
                                  <a:pt x="17" y="15"/>
                                </a:lnTo>
                                <a:lnTo>
                                  <a:pt x="17" y="119"/>
                                </a:lnTo>
                                <a:lnTo>
                                  <a:pt x="36" y="119"/>
                                </a:lnTo>
                                <a:lnTo>
                                  <a:pt x="48" y="119"/>
                                </a:lnTo>
                                <a:lnTo>
                                  <a:pt x="58" y="117"/>
                                </a:lnTo>
                                <a:lnTo>
                                  <a:pt x="67" y="113"/>
                                </a:lnTo>
                                <a:lnTo>
                                  <a:pt x="73" y="107"/>
                                </a:lnTo>
                                <a:lnTo>
                                  <a:pt x="78" y="100"/>
                                </a:lnTo>
                                <a:lnTo>
                                  <a:pt x="81" y="90"/>
                                </a:lnTo>
                                <a:lnTo>
                                  <a:pt x="84" y="79"/>
                                </a:lnTo>
                                <a:lnTo>
                                  <a:pt x="85" y="6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96" name="Freeform 862"/>
                        <wps:cNvSpPr>
                          <a:spLocks/>
                        </wps:cNvSpPr>
                        <wps:spPr bwMode="auto">
                          <a:xfrm>
                            <a:off x="2943225" y="3043238"/>
                            <a:ext cx="50800" cy="73025"/>
                          </a:xfrm>
                          <a:custGeom>
                            <a:avLst/>
                            <a:gdLst>
                              <a:gd name="T0" fmla="*/ 97 w 97"/>
                              <a:gd name="T1" fmla="*/ 134 h 136"/>
                              <a:gd name="T2" fmla="*/ 97 w 97"/>
                              <a:gd name="T3" fmla="*/ 135 h 136"/>
                              <a:gd name="T4" fmla="*/ 94 w 97"/>
                              <a:gd name="T5" fmla="*/ 136 h 136"/>
                              <a:gd name="T6" fmla="*/ 91 w 97"/>
                              <a:gd name="T7" fmla="*/ 136 h 136"/>
                              <a:gd name="T8" fmla="*/ 86 w 97"/>
                              <a:gd name="T9" fmla="*/ 136 h 136"/>
                              <a:gd name="T10" fmla="*/ 82 w 97"/>
                              <a:gd name="T11" fmla="*/ 136 h 136"/>
                              <a:gd name="T12" fmla="*/ 81 w 97"/>
                              <a:gd name="T13" fmla="*/ 135 h 136"/>
                              <a:gd name="T14" fmla="*/ 80 w 97"/>
                              <a:gd name="T15" fmla="*/ 134 h 136"/>
                              <a:gd name="T16" fmla="*/ 80 w 97"/>
                              <a:gd name="T17" fmla="*/ 74 h 136"/>
                              <a:gd name="T18" fmla="*/ 18 w 97"/>
                              <a:gd name="T19" fmla="*/ 133 h 136"/>
                              <a:gd name="T20" fmla="*/ 18 w 97"/>
                              <a:gd name="T21" fmla="*/ 135 h 136"/>
                              <a:gd name="T22" fmla="*/ 16 w 97"/>
                              <a:gd name="T23" fmla="*/ 135 h 136"/>
                              <a:gd name="T24" fmla="*/ 13 w 97"/>
                              <a:gd name="T25" fmla="*/ 136 h 136"/>
                              <a:gd name="T26" fmla="*/ 9 w 97"/>
                              <a:gd name="T27" fmla="*/ 136 h 136"/>
                              <a:gd name="T28" fmla="*/ 4 w 97"/>
                              <a:gd name="T29" fmla="*/ 136 h 136"/>
                              <a:gd name="T30" fmla="*/ 2 w 97"/>
                              <a:gd name="T31" fmla="*/ 135 h 136"/>
                              <a:gd name="T32" fmla="*/ 1 w 97"/>
                              <a:gd name="T33" fmla="*/ 135 h 136"/>
                              <a:gd name="T34" fmla="*/ 0 w 97"/>
                              <a:gd name="T35" fmla="*/ 133 h 136"/>
                              <a:gd name="T36" fmla="*/ 0 w 97"/>
                              <a:gd name="T37" fmla="*/ 2 h 136"/>
                              <a:gd name="T38" fmla="*/ 1 w 97"/>
                              <a:gd name="T39" fmla="*/ 1 h 136"/>
                              <a:gd name="T40" fmla="*/ 3 w 97"/>
                              <a:gd name="T41" fmla="*/ 1 h 136"/>
                              <a:gd name="T42" fmla="*/ 7 w 97"/>
                              <a:gd name="T43" fmla="*/ 0 h 136"/>
                              <a:gd name="T44" fmla="*/ 12 w 97"/>
                              <a:gd name="T45" fmla="*/ 0 h 136"/>
                              <a:gd name="T46" fmla="*/ 14 w 97"/>
                              <a:gd name="T47" fmla="*/ 1 h 136"/>
                              <a:gd name="T48" fmla="*/ 17 w 97"/>
                              <a:gd name="T49" fmla="*/ 1 h 136"/>
                              <a:gd name="T50" fmla="*/ 18 w 97"/>
                              <a:gd name="T51" fmla="*/ 2 h 136"/>
                              <a:gd name="T52" fmla="*/ 18 w 97"/>
                              <a:gd name="T53" fmla="*/ 58 h 136"/>
                              <a:gd name="T54" fmla="*/ 80 w 97"/>
                              <a:gd name="T55" fmla="*/ 3 h 136"/>
                              <a:gd name="T56" fmla="*/ 80 w 97"/>
                              <a:gd name="T57" fmla="*/ 2 h 136"/>
                              <a:gd name="T58" fmla="*/ 81 w 97"/>
                              <a:gd name="T59" fmla="*/ 1 h 136"/>
                              <a:gd name="T60" fmla="*/ 85 w 97"/>
                              <a:gd name="T61" fmla="*/ 1 h 136"/>
                              <a:gd name="T62" fmla="*/ 88 w 97"/>
                              <a:gd name="T63" fmla="*/ 0 h 136"/>
                              <a:gd name="T64" fmla="*/ 93 w 97"/>
                              <a:gd name="T65" fmla="*/ 1 h 136"/>
                              <a:gd name="T66" fmla="*/ 96 w 97"/>
                              <a:gd name="T67" fmla="*/ 1 h 136"/>
                              <a:gd name="T68" fmla="*/ 97 w 97"/>
                              <a:gd name="T69" fmla="*/ 2 h 136"/>
                              <a:gd name="T70" fmla="*/ 97 w 97"/>
                              <a:gd name="T71" fmla="*/ 3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97" h="136">
                                <a:moveTo>
                                  <a:pt x="97" y="133"/>
                                </a:moveTo>
                                <a:lnTo>
                                  <a:pt x="97" y="134"/>
                                </a:lnTo>
                                <a:lnTo>
                                  <a:pt x="97" y="135"/>
                                </a:lnTo>
                                <a:lnTo>
                                  <a:pt x="97" y="135"/>
                                </a:lnTo>
                                <a:lnTo>
                                  <a:pt x="96" y="135"/>
                                </a:lnTo>
                                <a:lnTo>
                                  <a:pt x="94" y="136"/>
                                </a:lnTo>
                                <a:lnTo>
                                  <a:pt x="93" y="136"/>
                                </a:lnTo>
                                <a:lnTo>
                                  <a:pt x="91" y="136"/>
                                </a:lnTo>
                                <a:lnTo>
                                  <a:pt x="88" y="136"/>
                                </a:lnTo>
                                <a:lnTo>
                                  <a:pt x="86" y="136"/>
                                </a:lnTo>
                                <a:lnTo>
                                  <a:pt x="85" y="136"/>
                                </a:lnTo>
                                <a:lnTo>
                                  <a:pt x="82" y="136"/>
                                </a:lnTo>
                                <a:lnTo>
                                  <a:pt x="81" y="135"/>
                                </a:lnTo>
                                <a:lnTo>
                                  <a:pt x="81" y="135"/>
                                </a:lnTo>
                                <a:lnTo>
                                  <a:pt x="80" y="135"/>
                                </a:lnTo>
                                <a:lnTo>
                                  <a:pt x="80" y="134"/>
                                </a:lnTo>
                                <a:lnTo>
                                  <a:pt x="80" y="133"/>
                                </a:lnTo>
                                <a:lnTo>
                                  <a:pt x="80" y="74"/>
                                </a:lnTo>
                                <a:lnTo>
                                  <a:pt x="18" y="74"/>
                                </a:lnTo>
                                <a:lnTo>
                                  <a:pt x="18" y="133"/>
                                </a:lnTo>
                                <a:lnTo>
                                  <a:pt x="18" y="134"/>
                                </a:lnTo>
                                <a:lnTo>
                                  <a:pt x="18" y="135"/>
                                </a:lnTo>
                                <a:lnTo>
                                  <a:pt x="17" y="135"/>
                                </a:lnTo>
                                <a:lnTo>
                                  <a:pt x="16" y="135"/>
                                </a:lnTo>
                                <a:lnTo>
                                  <a:pt x="14" y="136"/>
                                </a:lnTo>
                                <a:lnTo>
                                  <a:pt x="13" y="136"/>
                                </a:lnTo>
                                <a:lnTo>
                                  <a:pt x="12" y="136"/>
                                </a:lnTo>
                                <a:lnTo>
                                  <a:pt x="9" y="136"/>
                                </a:lnTo>
                                <a:lnTo>
                                  <a:pt x="7" y="136"/>
                                </a:lnTo>
                                <a:lnTo>
                                  <a:pt x="4" y="136"/>
                                </a:lnTo>
                                <a:lnTo>
                                  <a:pt x="3" y="136"/>
                                </a:lnTo>
                                <a:lnTo>
                                  <a:pt x="2" y="135"/>
                                </a:lnTo>
                                <a:lnTo>
                                  <a:pt x="1" y="135"/>
                                </a:lnTo>
                                <a:lnTo>
                                  <a:pt x="1" y="135"/>
                                </a:lnTo>
                                <a:lnTo>
                                  <a:pt x="0" y="134"/>
                                </a:lnTo>
                                <a:lnTo>
                                  <a:pt x="0" y="133"/>
                                </a:lnTo>
                                <a:lnTo>
                                  <a:pt x="0" y="3"/>
                                </a:lnTo>
                                <a:lnTo>
                                  <a:pt x="0" y="2"/>
                                </a:lnTo>
                                <a:lnTo>
                                  <a:pt x="1" y="2"/>
                                </a:lnTo>
                                <a:lnTo>
                                  <a:pt x="1" y="1"/>
                                </a:lnTo>
                                <a:lnTo>
                                  <a:pt x="2" y="1"/>
                                </a:lnTo>
                                <a:lnTo>
                                  <a:pt x="3" y="1"/>
                                </a:lnTo>
                                <a:lnTo>
                                  <a:pt x="4" y="1"/>
                                </a:lnTo>
                                <a:lnTo>
                                  <a:pt x="7" y="0"/>
                                </a:lnTo>
                                <a:lnTo>
                                  <a:pt x="9" y="0"/>
                                </a:lnTo>
                                <a:lnTo>
                                  <a:pt x="12" y="0"/>
                                </a:lnTo>
                                <a:lnTo>
                                  <a:pt x="13" y="1"/>
                                </a:lnTo>
                                <a:lnTo>
                                  <a:pt x="14" y="1"/>
                                </a:lnTo>
                                <a:lnTo>
                                  <a:pt x="16" y="1"/>
                                </a:lnTo>
                                <a:lnTo>
                                  <a:pt x="17" y="1"/>
                                </a:lnTo>
                                <a:lnTo>
                                  <a:pt x="18" y="2"/>
                                </a:lnTo>
                                <a:lnTo>
                                  <a:pt x="18" y="2"/>
                                </a:lnTo>
                                <a:lnTo>
                                  <a:pt x="18" y="3"/>
                                </a:lnTo>
                                <a:lnTo>
                                  <a:pt x="18" y="58"/>
                                </a:lnTo>
                                <a:lnTo>
                                  <a:pt x="80" y="58"/>
                                </a:lnTo>
                                <a:lnTo>
                                  <a:pt x="80" y="3"/>
                                </a:lnTo>
                                <a:lnTo>
                                  <a:pt x="80" y="2"/>
                                </a:lnTo>
                                <a:lnTo>
                                  <a:pt x="80" y="2"/>
                                </a:lnTo>
                                <a:lnTo>
                                  <a:pt x="81" y="1"/>
                                </a:lnTo>
                                <a:lnTo>
                                  <a:pt x="81" y="1"/>
                                </a:lnTo>
                                <a:lnTo>
                                  <a:pt x="82" y="1"/>
                                </a:lnTo>
                                <a:lnTo>
                                  <a:pt x="85" y="1"/>
                                </a:lnTo>
                                <a:lnTo>
                                  <a:pt x="86" y="0"/>
                                </a:lnTo>
                                <a:lnTo>
                                  <a:pt x="88" y="0"/>
                                </a:lnTo>
                                <a:lnTo>
                                  <a:pt x="91" y="0"/>
                                </a:lnTo>
                                <a:lnTo>
                                  <a:pt x="93" y="1"/>
                                </a:lnTo>
                                <a:lnTo>
                                  <a:pt x="94" y="1"/>
                                </a:lnTo>
                                <a:lnTo>
                                  <a:pt x="96" y="1"/>
                                </a:lnTo>
                                <a:lnTo>
                                  <a:pt x="97" y="1"/>
                                </a:lnTo>
                                <a:lnTo>
                                  <a:pt x="97" y="2"/>
                                </a:lnTo>
                                <a:lnTo>
                                  <a:pt x="97" y="2"/>
                                </a:lnTo>
                                <a:lnTo>
                                  <a:pt x="97" y="3"/>
                                </a:lnTo>
                                <a:lnTo>
                                  <a:pt x="97" y="1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97" name="Freeform 863"/>
                        <wps:cNvSpPr>
                          <a:spLocks/>
                        </wps:cNvSpPr>
                        <wps:spPr bwMode="auto">
                          <a:xfrm>
                            <a:off x="3009900" y="3043238"/>
                            <a:ext cx="52388" cy="73025"/>
                          </a:xfrm>
                          <a:custGeom>
                            <a:avLst/>
                            <a:gdLst>
                              <a:gd name="T0" fmla="*/ 99 w 99"/>
                              <a:gd name="T1" fmla="*/ 120 h 140"/>
                              <a:gd name="T2" fmla="*/ 99 w 99"/>
                              <a:gd name="T3" fmla="*/ 122 h 140"/>
                              <a:gd name="T4" fmla="*/ 97 w 99"/>
                              <a:gd name="T5" fmla="*/ 125 h 140"/>
                              <a:gd name="T6" fmla="*/ 96 w 99"/>
                              <a:gd name="T7" fmla="*/ 126 h 140"/>
                              <a:gd name="T8" fmla="*/ 95 w 99"/>
                              <a:gd name="T9" fmla="*/ 128 h 140"/>
                              <a:gd name="T10" fmla="*/ 88 w 99"/>
                              <a:gd name="T11" fmla="*/ 132 h 140"/>
                              <a:gd name="T12" fmla="*/ 78 w 99"/>
                              <a:gd name="T13" fmla="*/ 137 h 140"/>
                              <a:gd name="T14" fmla="*/ 65 w 99"/>
                              <a:gd name="T15" fmla="*/ 140 h 140"/>
                              <a:gd name="T16" fmla="*/ 45 w 99"/>
                              <a:gd name="T17" fmla="*/ 138 h 140"/>
                              <a:gd name="T18" fmla="*/ 24 w 99"/>
                              <a:gd name="T19" fmla="*/ 130 h 140"/>
                              <a:gd name="T20" fmla="*/ 9 w 99"/>
                              <a:gd name="T21" fmla="*/ 112 h 140"/>
                              <a:gd name="T22" fmla="*/ 1 w 99"/>
                              <a:gd name="T23" fmla="*/ 88 h 140"/>
                              <a:gd name="T24" fmla="*/ 1 w 99"/>
                              <a:gd name="T25" fmla="*/ 56 h 140"/>
                              <a:gd name="T26" fmla="*/ 10 w 99"/>
                              <a:gd name="T27" fmla="*/ 30 h 140"/>
                              <a:gd name="T28" fmla="*/ 25 w 99"/>
                              <a:gd name="T29" fmla="*/ 12 h 140"/>
                              <a:gd name="T30" fmla="*/ 47 w 99"/>
                              <a:gd name="T31" fmla="*/ 2 h 140"/>
                              <a:gd name="T32" fmla="*/ 65 w 99"/>
                              <a:gd name="T33" fmla="*/ 2 h 140"/>
                              <a:gd name="T34" fmla="*/ 77 w 99"/>
                              <a:gd name="T35" fmla="*/ 3 h 140"/>
                              <a:gd name="T36" fmla="*/ 86 w 99"/>
                              <a:gd name="T37" fmla="*/ 7 h 140"/>
                              <a:gd name="T38" fmla="*/ 93 w 99"/>
                              <a:gd name="T39" fmla="*/ 10 h 140"/>
                              <a:gd name="T40" fmla="*/ 96 w 99"/>
                              <a:gd name="T41" fmla="*/ 14 h 140"/>
                              <a:gd name="T42" fmla="*/ 97 w 99"/>
                              <a:gd name="T43" fmla="*/ 15 h 140"/>
                              <a:gd name="T44" fmla="*/ 97 w 99"/>
                              <a:gd name="T45" fmla="*/ 18 h 140"/>
                              <a:gd name="T46" fmla="*/ 97 w 99"/>
                              <a:gd name="T47" fmla="*/ 20 h 140"/>
                              <a:gd name="T48" fmla="*/ 97 w 99"/>
                              <a:gd name="T49" fmla="*/ 24 h 140"/>
                              <a:gd name="T50" fmla="*/ 97 w 99"/>
                              <a:gd name="T51" fmla="*/ 26 h 140"/>
                              <a:gd name="T52" fmla="*/ 96 w 99"/>
                              <a:gd name="T53" fmla="*/ 29 h 140"/>
                              <a:gd name="T54" fmla="*/ 95 w 99"/>
                              <a:gd name="T55" fmla="*/ 30 h 140"/>
                              <a:gd name="T56" fmla="*/ 93 w 99"/>
                              <a:gd name="T57" fmla="*/ 30 h 140"/>
                              <a:gd name="T58" fmla="*/ 88 w 99"/>
                              <a:gd name="T59" fmla="*/ 25 h 140"/>
                              <a:gd name="T60" fmla="*/ 79 w 99"/>
                              <a:gd name="T61" fmla="*/ 21 h 140"/>
                              <a:gd name="T62" fmla="*/ 68 w 99"/>
                              <a:gd name="T63" fmla="*/ 16 h 140"/>
                              <a:gd name="T64" fmla="*/ 51 w 99"/>
                              <a:gd name="T65" fmla="*/ 18 h 140"/>
                              <a:gd name="T66" fmla="*/ 36 w 99"/>
                              <a:gd name="T67" fmla="*/ 24 h 140"/>
                              <a:gd name="T68" fmla="*/ 26 w 99"/>
                              <a:gd name="T69" fmla="*/ 39 h 140"/>
                              <a:gd name="T70" fmla="*/ 20 w 99"/>
                              <a:gd name="T71" fmla="*/ 58 h 140"/>
                              <a:gd name="T72" fmla="*/ 20 w 99"/>
                              <a:gd name="T73" fmla="*/ 83 h 140"/>
                              <a:gd name="T74" fmla="*/ 26 w 99"/>
                              <a:gd name="T75" fmla="*/ 103 h 140"/>
                              <a:gd name="T76" fmla="*/ 36 w 99"/>
                              <a:gd name="T77" fmla="*/ 116 h 140"/>
                              <a:gd name="T78" fmla="*/ 51 w 99"/>
                              <a:gd name="T79" fmla="*/ 124 h 140"/>
                              <a:gd name="T80" fmla="*/ 68 w 99"/>
                              <a:gd name="T81" fmla="*/ 124 h 140"/>
                              <a:gd name="T82" fmla="*/ 80 w 99"/>
                              <a:gd name="T83" fmla="*/ 120 h 140"/>
                              <a:gd name="T84" fmla="*/ 89 w 99"/>
                              <a:gd name="T85" fmla="*/ 115 h 140"/>
                              <a:gd name="T86" fmla="*/ 94 w 99"/>
                              <a:gd name="T87" fmla="*/ 111 h 140"/>
                              <a:gd name="T88" fmla="*/ 96 w 99"/>
                              <a:gd name="T89" fmla="*/ 111 h 140"/>
                              <a:gd name="T90" fmla="*/ 97 w 99"/>
                              <a:gd name="T91" fmla="*/ 111 h 140"/>
                              <a:gd name="T92" fmla="*/ 99 w 99"/>
                              <a:gd name="T93" fmla="*/ 114 h 140"/>
                              <a:gd name="T94" fmla="*/ 99 w 99"/>
                              <a:gd name="T95" fmla="*/ 116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99" h="140">
                                <a:moveTo>
                                  <a:pt x="99" y="119"/>
                                </a:moveTo>
                                <a:lnTo>
                                  <a:pt x="99" y="120"/>
                                </a:lnTo>
                                <a:lnTo>
                                  <a:pt x="99" y="121"/>
                                </a:lnTo>
                                <a:lnTo>
                                  <a:pt x="99" y="122"/>
                                </a:lnTo>
                                <a:lnTo>
                                  <a:pt x="97" y="124"/>
                                </a:lnTo>
                                <a:lnTo>
                                  <a:pt x="97" y="125"/>
                                </a:lnTo>
                                <a:lnTo>
                                  <a:pt x="97" y="126"/>
                                </a:lnTo>
                                <a:lnTo>
                                  <a:pt x="96" y="126"/>
                                </a:lnTo>
                                <a:lnTo>
                                  <a:pt x="96" y="127"/>
                                </a:lnTo>
                                <a:lnTo>
                                  <a:pt x="95" y="128"/>
                                </a:lnTo>
                                <a:lnTo>
                                  <a:pt x="91" y="131"/>
                                </a:lnTo>
                                <a:lnTo>
                                  <a:pt x="88" y="132"/>
                                </a:lnTo>
                                <a:lnTo>
                                  <a:pt x="83" y="135"/>
                                </a:lnTo>
                                <a:lnTo>
                                  <a:pt x="78" y="137"/>
                                </a:lnTo>
                                <a:lnTo>
                                  <a:pt x="72" y="138"/>
                                </a:lnTo>
                                <a:lnTo>
                                  <a:pt x="65" y="140"/>
                                </a:lnTo>
                                <a:lnTo>
                                  <a:pt x="58" y="140"/>
                                </a:lnTo>
                                <a:lnTo>
                                  <a:pt x="45" y="138"/>
                                </a:lnTo>
                                <a:lnTo>
                                  <a:pt x="33" y="135"/>
                                </a:lnTo>
                                <a:lnTo>
                                  <a:pt x="24" y="130"/>
                                </a:lnTo>
                                <a:lnTo>
                                  <a:pt x="16" y="122"/>
                                </a:lnTo>
                                <a:lnTo>
                                  <a:pt x="9" y="112"/>
                                </a:lnTo>
                                <a:lnTo>
                                  <a:pt x="4" y="101"/>
                                </a:lnTo>
                                <a:lnTo>
                                  <a:pt x="1" y="88"/>
                                </a:lnTo>
                                <a:lnTo>
                                  <a:pt x="0" y="72"/>
                                </a:lnTo>
                                <a:lnTo>
                                  <a:pt x="1" y="56"/>
                                </a:lnTo>
                                <a:lnTo>
                                  <a:pt x="5" y="42"/>
                                </a:lnTo>
                                <a:lnTo>
                                  <a:pt x="10" y="30"/>
                                </a:lnTo>
                                <a:lnTo>
                                  <a:pt x="17" y="20"/>
                                </a:lnTo>
                                <a:lnTo>
                                  <a:pt x="25" y="12"/>
                                </a:lnTo>
                                <a:lnTo>
                                  <a:pt x="36" y="5"/>
                                </a:lnTo>
                                <a:lnTo>
                                  <a:pt x="47" y="2"/>
                                </a:lnTo>
                                <a:lnTo>
                                  <a:pt x="59" y="0"/>
                                </a:lnTo>
                                <a:lnTo>
                                  <a:pt x="65" y="2"/>
                                </a:lnTo>
                                <a:lnTo>
                                  <a:pt x="72" y="2"/>
                                </a:lnTo>
                                <a:lnTo>
                                  <a:pt x="77" y="3"/>
                                </a:lnTo>
                                <a:lnTo>
                                  <a:pt x="81" y="5"/>
                                </a:lnTo>
                                <a:lnTo>
                                  <a:pt x="86" y="7"/>
                                </a:lnTo>
                                <a:lnTo>
                                  <a:pt x="90" y="9"/>
                                </a:lnTo>
                                <a:lnTo>
                                  <a:pt x="93" y="10"/>
                                </a:lnTo>
                                <a:lnTo>
                                  <a:pt x="95" y="13"/>
                                </a:lnTo>
                                <a:lnTo>
                                  <a:pt x="96" y="14"/>
                                </a:lnTo>
                                <a:lnTo>
                                  <a:pt x="96" y="14"/>
                                </a:lnTo>
                                <a:lnTo>
                                  <a:pt x="97" y="15"/>
                                </a:lnTo>
                                <a:lnTo>
                                  <a:pt x="97" y="16"/>
                                </a:lnTo>
                                <a:lnTo>
                                  <a:pt x="97" y="18"/>
                                </a:lnTo>
                                <a:lnTo>
                                  <a:pt x="97" y="19"/>
                                </a:lnTo>
                                <a:lnTo>
                                  <a:pt x="97" y="20"/>
                                </a:lnTo>
                                <a:lnTo>
                                  <a:pt x="97" y="21"/>
                                </a:lnTo>
                                <a:lnTo>
                                  <a:pt x="97" y="24"/>
                                </a:lnTo>
                                <a:lnTo>
                                  <a:pt x="97" y="25"/>
                                </a:lnTo>
                                <a:lnTo>
                                  <a:pt x="97" y="26"/>
                                </a:lnTo>
                                <a:lnTo>
                                  <a:pt x="97" y="28"/>
                                </a:lnTo>
                                <a:lnTo>
                                  <a:pt x="96" y="29"/>
                                </a:lnTo>
                                <a:lnTo>
                                  <a:pt x="96" y="29"/>
                                </a:lnTo>
                                <a:lnTo>
                                  <a:pt x="95" y="30"/>
                                </a:lnTo>
                                <a:lnTo>
                                  <a:pt x="95" y="30"/>
                                </a:lnTo>
                                <a:lnTo>
                                  <a:pt x="93" y="30"/>
                                </a:lnTo>
                                <a:lnTo>
                                  <a:pt x="90" y="28"/>
                                </a:lnTo>
                                <a:lnTo>
                                  <a:pt x="88" y="25"/>
                                </a:lnTo>
                                <a:lnTo>
                                  <a:pt x="84" y="24"/>
                                </a:lnTo>
                                <a:lnTo>
                                  <a:pt x="79" y="21"/>
                                </a:lnTo>
                                <a:lnTo>
                                  <a:pt x="74" y="19"/>
                                </a:lnTo>
                                <a:lnTo>
                                  <a:pt x="68" y="16"/>
                                </a:lnTo>
                                <a:lnTo>
                                  <a:pt x="59" y="16"/>
                                </a:lnTo>
                                <a:lnTo>
                                  <a:pt x="51" y="18"/>
                                </a:lnTo>
                                <a:lnTo>
                                  <a:pt x="43" y="20"/>
                                </a:lnTo>
                                <a:lnTo>
                                  <a:pt x="36" y="24"/>
                                </a:lnTo>
                                <a:lnTo>
                                  <a:pt x="31" y="31"/>
                                </a:lnTo>
                                <a:lnTo>
                                  <a:pt x="26" y="39"/>
                                </a:lnTo>
                                <a:lnTo>
                                  <a:pt x="22" y="48"/>
                                </a:lnTo>
                                <a:lnTo>
                                  <a:pt x="20" y="58"/>
                                </a:lnTo>
                                <a:lnTo>
                                  <a:pt x="20" y="71"/>
                                </a:lnTo>
                                <a:lnTo>
                                  <a:pt x="20" y="83"/>
                                </a:lnTo>
                                <a:lnTo>
                                  <a:pt x="22" y="94"/>
                                </a:lnTo>
                                <a:lnTo>
                                  <a:pt x="26" y="103"/>
                                </a:lnTo>
                                <a:lnTo>
                                  <a:pt x="31" y="110"/>
                                </a:lnTo>
                                <a:lnTo>
                                  <a:pt x="36" y="116"/>
                                </a:lnTo>
                                <a:lnTo>
                                  <a:pt x="43" y="120"/>
                                </a:lnTo>
                                <a:lnTo>
                                  <a:pt x="51" y="124"/>
                                </a:lnTo>
                                <a:lnTo>
                                  <a:pt x="61" y="124"/>
                                </a:lnTo>
                                <a:lnTo>
                                  <a:pt x="68" y="124"/>
                                </a:lnTo>
                                <a:lnTo>
                                  <a:pt x="74" y="121"/>
                                </a:lnTo>
                                <a:lnTo>
                                  <a:pt x="80" y="120"/>
                                </a:lnTo>
                                <a:lnTo>
                                  <a:pt x="84" y="117"/>
                                </a:lnTo>
                                <a:lnTo>
                                  <a:pt x="89" y="115"/>
                                </a:lnTo>
                                <a:lnTo>
                                  <a:pt x="91" y="112"/>
                                </a:lnTo>
                                <a:lnTo>
                                  <a:pt x="94" y="111"/>
                                </a:lnTo>
                                <a:lnTo>
                                  <a:pt x="96" y="111"/>
                                </a:lnTo>
                                <a:lnTo>
                                  <a:pt x="96" y="111"/>
                                </a:lnTo>
                                <a:lnTo>
                                  <a:pt x="97" y="111"/>
                                </a:lnTo>
                                <a:lnTo>
                                  <a:pt x="97" y="111"/>
                                </a:lnTo>
                                <a:lnTo>
                                  <a:pt x="97" y="112"/>
                                </a:lnTo>
                                <a:lnTo>
                                  <a:pt x="99" y="114"/>
                                </a:lnTo>
                                <a:lnTo>
                                  <a:pt x="99" y="115"/>
                                </a:lnTo>
                                <a:lnTo>
                                  <a:pt x="99" y="116"/>
                                </a:lnTo>
                                <a:lnTo>
                                  <a:pt x="99" y="1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98" name="Freeform 864"/>
                        <wps:cNvSpPr>
                          <a:spLocks noEditPoints="1"/>
                        </wps:cNvSpPr>
                        <wps:spPr bwMode="auto">
                          <a:xfrm>
                            <a:off x="1839913" y="3787775"/>
                            <a:ext cx="57150" cy="53975"/>
                          </a:xfrm>
                          <a:custGeom>
                            <a:avLst/>
                            <a:gdLst>
                              <a:gd name="T0" fmla="*/ 106 w 108"/>
                              <a:gd name="T1" fmla="*/ 97 h 103"/>
                              <a:gd name="T2" fmla="*/ 105 w 108"/>
                              <a:gd name="T3" fmla="*/ 101 h 103"/>
                              <a:gd name="T4" fmla="*/ 101 w 108"/>
                              <a:gd name="T5" fmla="*/ 102 h 103"/>
                              <a:gd name="T6" fmla="*/ 95 w 108"/>
                              <a:gd name="T7" fmla="*/ 102 h 103"/>
                              <a:gd name="T8" fmla="*/ 85 w 108"/>
                              <a:gd name="T9" fmla="*/ 102 h 103"/>
                              <a:gd name="T10" fmla="*/ 77 w 108"/>
                              <a:gd name="T11" fmla="*/ 96 h 103"/>
                              <a:gd name="T12" fmla="*/ 72 w 108"/>
                              <a:gd name="T13" fmla="*/ 82 h 103"/>
                              <a:gd name="T14" fmla="*/ 63 w 108"/>
                              <a:gd name="T15" fmla="*/ 94 h 103"/>
                              <a:gd name="T16" fmla="*/ 50 w 108"/>
                              <a:gd name="T17" fmla="*/ 101 h 103"/>
                              <a:gd name="T18" fmla="*/ 30 w 108"/>
                              <a:gd name="T19" fmla="*/ 102 h 103"/>
                              <a:gd name="T20" fmla="*/ 9 w 108"/>
                              <a:gd name="T21" fmla="*/ 89 h 103"/>
                              <a:gd name="T22" fmla="*/ 0 w 108"/>
                              <a:gd name="T23" fmla="*/ 63 h 103"/>
                              <a:gd name="T24" fmla="*/ 3 w 108"/>
                              <a:gd name="T25" fmla="*/ 31 h 103"/>
                              <a:gd name="T26" fmla="*/ 16 w 108"/>
                              <a:gd name="T27" fmla="*/ 7 h 103"/>
                              <a:gd name="T28" fmla="*/ 42 w 108"/>
                              <a:gd name="T29" fmla="*/ 0 h 103"/>
                              <a:gd name="T30" fmla="*/ 61 w 108"/>
                              <a:gd name="T31" fmla="*/ 4 h 103"/>
                              <a:gd name="T32" fmla="*/ 73 w 108"/>
                              <a:gd name="T33" fmla="*/ 18 h 103"/>
                              <a:gd name="T34" fmla="*/ 78 w 108"/>
                              <a:gd name="T35" fmla="*/ 26 h 103"/>
                              <a:gd name="T36" fmla="*/ 80 w 108"/>
                              <a:gd name="T37" fmla="*/ 11 h 103"/>
                              <a:gd name="T38" fmla="*/ 82 w 108"/>
                              <a:gd name="T39" fmla="*/ 4 h 103"/>
                              <a:gd name="T40" fmla="*/ 83 w 108"/>
                              <a:gd name="T41" fmla="*/ 2 h 103"/>
                              <a:gd name="T42" fmla="*/ 85 w 108"/>
                              <a:gd name="T43" fmla="*/ 1 h 103"/>
                              <a:gd name="T44" fmla="*/ 90 w 108"/>
                              <a:gd name="T45" fmla="*/ 1 h 103"/>
                              <a:gd name="T46" fmla="*/ 95 w 108"/>
                              <a:gd name="T47" fmla="*/ 1 h 103"/>
                              <a:gd name="T48" fmla="*/ 98 w 108"/>
                              <a:gd name="T49" fmla="*/ 2 h 103"/>
                              <a:gd name="T50" fmla="*/ 98 w 108"/>
                              <a:gd name="T51" fmla="*/ 6 h 103"/>
                              <a:gd name="T52" fmla="*/ 96 w 108"/>
                              <a:gd name="T53" fmla="*/ 17 h 103"/>
                              <a:gd name="T54" fmla="*/ 93 w 108"/>
                              <a:gd name="T55" fmla="*/ 33 h 103"/>
                              <a:gd name="T56" fmla="*/ 88 w 108"/>
                              <a:gd name="T57" fmla="*/ 50 h 103"/>
                              <a:gd name="T58" fmla="*/ 84 w 108"/>
                              <a:gd name="T59" fmla="*/ 69 h 103"/>
                              <a:gd name="T60" fmla="*/ 88 w 108"/>
                              <a:gd name="T61" fmla="*/ 84 h 103"/>
                              <a:gd name="T62" fmla="*/ 94 w 108"/>
                              <a:gd name="T63" fmla="*/ 89 h 103"/>
                              <a:gd name="T64" fmla="*/ 99 w 108"/>
                              <a:gd name="T65" fmla="*/ 87 h 103"/>
                              <a:gd name="T66" fmla="*/ 103 w 108"/>
                              <a:gd name="T67" fmla="*/ 87 h 103"/>
                              <a:gd name="T68" fmla="*/ 105 w 108"/>
                              <a:gd name="T69" fmla="*/ 86 h 103"/>
                              <a:gd name="T70" fmla="*/ 106 w 108"/>
                              <a:gd name="T71" fmla="*/ 86 h 103"/>
                              <a:gd name="T72" fmla="*/ 108 w 108"/>
                              <a:gd name="T73" fmla="*/ 90 h 103"/>
                              <a:gd name="T74" fmla="*/ 67 w 108"/>
                              <a:gd name="T75" fmla="*/ 50 h 103"/>
                              <a:gd name="T76" fmla="*/ 62 w 108"/>
                              <a:gd name="T77" fmla="*/ 27 h 103"/>
                              <a:gd name="T78" fmla="*/ 52 w 108"/>
                              <a:gd name="T79" fmla="*/ 16 h 103"/>
                              <a:gd name="T80" fmla="*/ 36 w 108"/>
                              <a:gd name="T81" fmla="*/ 15 h 103"/>
                              <a:gd name="T82" fmla="*/ 24 w 108"/>
                              <a:gd name="T83" fmla="*/ 26 h 103"/>
                              <a:gd name="T84" fmla="*/ 19 w 108"/>
                              <a:gd name="T85" fmla="*/ 44 h 103"/>
                              <a:gd name="T86" fmla="*/ 19 w 108"/>
                              <a:gd name="T87" fmla="*/ 65 h 103"/>
                              <a:gd name="T88" fmla="*/ 26 w 108"/>
                              <a:gd name="T89" fmla="*/ 81 h 103"/>
                              <a:gd name="T90" fmla="*/ 41 w 108"/>
                              <a:gd name="T91" fmla="*/ 89 h 103"/>
                              <a:gd name="T92" fmla="*/ 57 w 108"/>
                              <a:gd name="T93" fmla="*/ 82 h 103"/>
                              <a:gd name="T94" fmla="*/ 66 w 108"/>
                              <a:gd name="T95" fmla="*/ 66 h 103"/>
                              <a:gd name="T96" fmla="*/ 67 w 108"/>
                              <a:gd name="T97" fmla="*/ 50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08" h="103">
                                <a:moveTo>
                                  <a:pt x="108" y="92"/>
                                </a:moveTo>
                                <a:lnTo>
                                  <a:pt x="108" y="96"/>
                                </a:lnTo>
                                <a:lnTo>
                                  <a:pt x="106" y="97"/>
                                </a:lnTo>
                                <a:lnTo>
                                  <a:pt x="106" y="98"/>
                                </a:lnTo>
                                <a:lnTo>
                                  <a:pt x="106" y="100"/>
                                </a:lnTo>
                                <a:lnTo>
                                  <a:pt x="105" y="101"/>
                                </a:lnTo>
                                <a:lnTo>
                                  <a:pt x="104" y="101"/>
                                </a:lnTo>
                                <a:lnTo>
                                  <a:pt x="103" y="101"/>
                                </a:lnTo>
                                <a:lnTo>
                                  <a:pt x="101" y="102"/>
                                </a:lnTo>
                                <a:lnTo>
                                  <a:pt x="99" y="102"/>
                                </a:lnTo>
                                <a:lnTo>
                                  <a:pt x="96" y="102"/>
                                </a:lnTo>
                                <a:lnTo>
                                  <a:pt x="95" y="102"/>
                                </a:lnTo>
                                <a:lnTo>
                                  <a:pt x="93" y="102"/>
                                </a:lnTo>
                                <a:lnTo>
                                  <a:pt x="89" y="102"/>
                                </a:lnTo>
                                <a:lnTo>
                                  <a:pt x="85" y="102"/>
                                </a:lnTo>
                                <a:lnTo>
                                  <a:pt x="82" y="101"/>
                                </a:lnTo>
                                <a:lnTo>
                                  <a:pt x="79" y="98"/>
                                </a:lnTo>
                                <a:lnTo>
                                  <a:pt x="77" y="96"/>
                                </a:lnTo>
                                <a:lnTo>
                                  <a:pt x="74" y="92"/>
                                </a:lnTo>
                                <a:lnTo>
                                  <a:pt x="72" y="87"/>
                                </a:lnTo>
                                <a:lnTo>
                                  <a:pt x="72" y="82"/>
                                </a:lnTo>
                                <a:lnTo>
                                  <a:pt x="69" y="86"/>
                                </a:lnTo>
                                <a:lnTo>
                                  <a:pt x="67" y="91"/>
                                </a:lnTo>
                                <a:lnTo>
                                  <a:pt x="63" y="94"/>
                                </a:lnTo>
                                <a:lnTo>
                                  <a:pt x="60" y="97"/>
                                </a:lnTo>
                                <a:lnTo>
                                  <a:pt x="55" y="100"/>
                                </a:lnTo>
                                <a:lnTo>
                                  <a:pt x="50" y="101"/>
                                </a:lnTo>
                                <a:lnTo>
                                  <a:pt x="45" y="102"/>
                                </a:lnTo>
                                <a:lnTo>
                                  <a:pt x="40" y="103"/>
                                </a:lnTo>
                                <a:lnTo>
                                  <a:pt x="30" y="102"/>
                                </a:lnTo>
                                <a:lnTo>
                                  <a:pt x="21" y="98"/>
                                </a:lnTo>
                                <a:lnTo>
                                  <a:pt x="14" y="95"/>
                                </a:lnTo>
                                <a:lnTo>
                                  <a:pt x="9" y="89"/>
                                </a:lnTo>
                                <a:lnTo>
                                  <a:pt x="5" y="81"/>
                                </a:lnTo>
                                <a:lnTo>
                                  <a:pt x="3" y="73"/>
                                </a:lnTo>
                                <a:lnTo>
                                  <a:pt x="0" y="63"/>
                                </a:lnTo>
                                <a:lnTo>
                                  <a:pt x="0" y="53"/>
                                </a:lnTo>
                                <a:lnTo>
                                  <a:pt x="0" y="41"/>
                                </a:lnTo>
                                <a:lnTo>
                                  <a:pt x="3" y="31"/>
                                </a:lnTo>
                                <a:lnTo>
                                  <a:pt x="7" y="21"/>
                                </a:lnTo>
                                <a:lnTo>
                                  <a:pt x="11" y="14"/>
                                </a:lnTo>
                                <a:lnTo>
                                  <a:pt x="16" y="7"/>
                                </a:lnTo>
                                <a:lnTo>
                                  <a:pt x="24" y="4"/>
                                </a:lnTo>
                                <a:lnTo>
                                  <a:pt x="32" y="0"/>
                                </a:lnTo>
                                <a:lnTo>
                                  <a:pt x="42" y="0"/>
                                </a:lnTo>
                                <a:lnTo>
                                  <a:pt x="50" y="0"/>
                                </a:lnTo>
                                <a:lnTo>
                                  <a:pt x="55" y="1"/>
                                </a:lnTo>
                                <a:lnTo>
                                  <a:pt x="61" y="4"/>
                                </a:lnTo>
                                <a:lnTo>
                                  <a:pt x="66" y="9"/>
                                </a:lnTo>
                                <a:lnTo>
                                  <a:pt x="69" y="12"/>
                                </a:lnTo>
                                <a:lnTo>
                                  <a:pt x="73" y="18"/>
                                </a:lnTo>
                                <a:lnTo>
                                  <a:pt x="76" y="25"/>
                                </a:lnTo>
                                <a:lnTo>
                                  <a:pt x="77" y="33"/>
                                </a:lnTo>
                                <a:lnTo>
                                  <a:pt x="78" y="26"/>
                                </a:lnTo>
                                <a:lnTo>
                                  <a:pt x="79" y="20"/>
                                </a:lnTo>
                                <a:lnTo>
                                  <a:pt x="80" y="15"/>
                                </a:lnTo>
                                <a:lnTo>
                                  <a:pt x="80" y="11"/>
                                </a:lnTo>
                                <a:lnTo>
                                  <a:pt x="82" y="7"/>
                                </a:lnTo>
                                <a:lnTo>
                                  <a:pt x="82" y="5"/>
                                </a:lnTo>
                                <a:lnTo>
                                  <a:pt x="82" y="4"/>
                                </a:lnTo>
                                <a:lnTo>
                                  <a:pt x="83" y="2"/>
                                </a:lnTo>
                                <a:lnTo>
                                  <a:pt x="83" y="2"/>
                                </a:lnTo>
                                <a:lnTo>
                                  <a:pt x="83" y="2"/>
                                </a:lnTo>
                                <a:lnTo>
                                  <a:pt x="84" y="1"/>
                                </a:lnTo>
                                <a:lnTo>
                                  <a:pt x="84" y="1"/>
                                </a:lnTo>
                                <a:lnTo>
                                  <a:pt x="85" y="1"/>
                                </a:lnTo>
                                <a:lnTo>
                                  <a:pt x="87" y="1"/>
                                </a:lnTo>
                                <a:lnTo>
                                  <a:pt x="88" y="1"/>
                                </a:lnTo>
                                <a:lnTo>
                                  <a:pt x="90" y="1"/>
                                </a:lnTo>
                                <a:lnTo>
                                  <a:pt x="93" y="1"/>
                                </a:lnTo>
                                <a:lnTo>
                                  <a:pt x="94" y="1"/>
                                </a:lnTo>
                                <a:lnTo>
                                  <a:pt x="95" y="1"/>
                                </a:lnTo>
                                <a:lnTo>
                                  <a:pt x="96" y="1"/>
                                </a:lnTo>
                                <a:lnTo>
                                  <a:pt x="98" y="2"/>
                                </a:lnTo>
                                <a:lnTo>
                                  <a:pt x="98" y="2"/>
                                </a:lnTo>
                                <a:lnTo>
                                  <a:pt x="98" y="4"/>
                                </a:lnTo>
                                <a:lnTo>
                                  <a:pt x="98" y="4"/>
                                </a:lnTo>
                                <a:lnTo>
                                  <a:pt x="98" y="6"/>
                                </a:lnTo>
                                <a:lnTo>
                                  <a:pt x="98" y="10"/>
                                </a:lnTo>
                                <a:lnTo>
                                  <a:pt x="98" y="14"/>
                                </a:lnTo>
                                <a:lnTo>
                                  <a:pt x="96" y="17"/>
                                </a:lnTo>
                                <a:lnTo>
                                  <a:pt x="95" y="22"/>
                                </a:lnTo>
                                <a:lnTo>
                                  <a:pt x="94" y="28"/>
                                </a:lnTo>
                                <a:lnTo>
                                  <a:pt x="93" y="33"/>
                                </a:lnTo>
                                <a:lnTo>
                                  <a:pt x="92" y="39"/>
                                </a:lnTo>
                                <a:lnTo>
                                  <a:pt x="89" y="46"/>
                                </a:lnTo>
                                <a:lnTo>
                                  <a:pt x="88" y="50"/>
                                </a:lnTo>
                                <a:lnTo>
                                  <a:pt x="87" y="55"/>
                                </a:lnTo>
                                <a:lnTo>
                                  <a:pt x="84" y="60"/>
                                </a:lnTo>
                                <a:lnTo>
                                  <a:pt x="84" y="69"/>
                                </a:lnTo>
                                <a:lnTo>
                                  <a:pt x="85" y="75"/>
                                </a:lnTo>
                                <a:lnTo>
                                  <a:pt x="87" y="80"/>
                                </a:lnTo>
                                <a:lnTo>
                                  <a:pt x="88" y="84"/>
                                </a:lnTo>
                                <a:lnTo>
                                  <a:pt x="89" y="86"/>
                                </a:lnTo>
                                <a:lnTo>
                                  <a:pt x="92" y="87"/>
                                </a:lnTo>
                                <a:lnTo>
                                  <a:pt x="94" y="89"/>
                                </a:lnTo>
                                <a:lnTo>
                                  <a:pt x="95" y="89"/>
                                </a:lnTo>
                                <a:lnTo>
                                  <a:pt x="98" y="89"/>
                                </a:lnTo>
                                <a:lnTo>
                                  <a:pt x="99" y="87"/>
                                </a:lnTo>
                                <a:lnTo>
                                  <a:pt x="100" y="87"/>
                                </a:lnTo>
                                <a:lnTo>
                                  <a:pt x="101" y="87"/>
                                </a:lnTo>
                                <a:lnTo>
                                  <a:pt x="103" y="87"/>
                                </a:lnTo>
                                <a:lnTo>
                                  <a:pt x="104" y="86"/>
                                </a:lnTo>
                                <a:lnTo>
                                  <a:pt x="105" y="86"/>
                                </a:lnTo>
                                <a:lnTo>
                                  <a:pt x="105" y="86"/>
                                </a:lnTo>
                                <a:lnTo>
                                  <a:pt x="106" y="86"/>
                                </a:lnTo>
                                <a:lnTo>
                                  <a:pt x="106" y="86"/>
                                </a:lnTo>
                                <a:lnTo>
                                  <a:pt x="106" y="86"/>
                                </a:lnTo>
                                <a:lnTo>
                                  <a:pt x="106" y="87"/>
                                </a:lnTo>
                                <a:lnTo>
                                  <a:pt x="108" y="89"/>
                                </a:lnTo>
                                <a:lnTo>
                                  <a:pt x="108" y="90"/>
                                </a:lnTo>
                                <a:lnTo>
                                  <a:pt x="108" y="91"/>
                                </a:lnTo>
                                <a:lnTo>
                                  <a:pt x="108" y="92"/>
                                </a:lnTo>
                                <a:close/>
                                <a:moveTo>
                                  <a:pt x="67" y="50"/>
                                </a:moveTo>
                                <a:lnTo>
                                  <a:pt x="67" y="42"/>
                                </a:lnTo>
                                <a:lnTo>
                                  <a:pt x="64" y="33"/>
                                </a:lnTo>
                                <a:lnTo>
                                  <a:pt x="62" y="27"/>
                                </a:lnTo>
                                <a:lnTo>
                                  <a:pt x="60" y="22"/>
                                </a:lnTo>
                                <a:lnTo>
                                  <a:pt x="56" y="18"/>
                                </a:lnTo>
                                <a:lnTo>
                                  <a:pt x="52" y="16"/>
                                </a:lnTo>
                                <a:lnTo>
                                  <a:pt x="47" y="15"/>
                                </a:lnTo>
                                <a:lnTo>
                                  <a:pt x="42" y="14"/>
                                </a:lnTo>
                                <a:lnTo>
                                  <a:pt x="36" y="15"/>
                                </a:lnTo>
                                <a:lnTo>
                                  <a:pt x="31" y="17"/>
                                </a:lnTo>
                                <a:lnTo>
                                  <a:pt x="27" y="21"/>
                                </a:lnTo>
                                <a:lnTo>
                                  <a:pt x="24" y="26"/>
                                </a:lnTo>
                                <a:lnTo>
                                  <a:pt x="21" y="31"/>
                                </a:lnTo>
                                <a:lnTo>
                                  <a:pt x="20" y="37"/>
                                </a:lnTo>
                                <a:lnTo>
                                  <a:pt x="19" y="44"/>
                                </a:lnTo>
                                <a:lnTo>
                                  <a:pt x="18" y="50"/>
                                </a:lnTo>
                                <a:lnTo>
                                  <a:pt x="19" y="58"/>
                                </a:lnTo>
                                <a:lnTo>
                                  <a:pt x="19" y="65"/>
                                </a:lnTo>
                                <a:lnTo>
                                  <a:pt x="20" y="71"/>
                                </a:lnTo>
                                <a:lnTo>
                                  <a:pt x="23" y="78"/>
                                </a:lnTo>
                                <a:lnTo>
                                  <a:pt x="26" y="81"/>
                                </a:lnTo>
                                <a:lnTo>
                                  <a:pt x="30" y="85"/>
                                </a:lnTo>
                                <a:lnTo>
                                  <a:pt x="35" y="89"/>
                                </a:lnTo>
                                <a:lnTo>
                                  <a:pt x="41" y="89"/>
                                </a:lnTo>
                                <a:lnTo>
                                  <a:pt x="47" y="89"/>
                                </a:lnTo>
                                <a:lnTo>
                                  <a:pt x="52" y="86"/>
                                </a:lnTo>
                                <a:lnTo>
                                  <a:pt x="57" y="82"/>
                                </a:lnTo>
                                <a:lnTo>
                                  <a:pt x="61" y="78"/>
                                </a:lnTo>
                                <a:lnTo>
                                  <a:pt x="63" y="73"/>
                                </a:lnTo>
                                <a:lnTo>
                                  <a:pt x="66" y="66"/>
                                </a:lnTo>
                                <a:lnTo>
                                  <a:pt x="67" y="59"/>
                                </a:lnTo>
                                <a:lnTo>
                                  <a:pt x="67" y="50"/>
                                </a:lnTo>
                                <a:lnTo>
                                  <a:pt x="67"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399" name="Freeform 865"/>
                        <wps:cNvSpPr>
                          <a:spLocks/>
                        </wps:cNvSpPr>
                        <wps:spPr bwMode="auto">
                          <a:xfrm>
                            <a:off x="1901825" y="3810000"/>
                            <a:ext cx="26988" cy="6350"/>
                          </a:xfrm>
                          <a:custGeom>
                            <a:avLst/>
                            <a:gdLst>
                              <a:gd name="T0" fmla="*/ 51 w 51"/>
                              <a:gd name="T1" fmla="*/ 7 h 14"/>
                              <a:gd name="T2" fmla="*/ 51 w 51"/>
                              <a:gd name="T3" fmla="*/ 11 h 14"/>
                              <a:gd name="T4" fmla="*/ 50 w 51"/>
                              <a:gd name="T5" fmla="*/ 13 h 14"/>
                              <a:gd name="T6" fmla="*/ 49 w 51"/>
                              <a:gd name="T7" fmla="*/ 14 h 14"/>
                              <a:gd name="T8" fmla="*/ 48 w 51"/>
                              <a:gd name="T9" fmla="*/ 14 h 14"/>
                              <a:gd name="T10" fmla="*/ 3 w 51"/>
                              <a:gd name="T11" fmla="*/ 14 h 14"/>
                              <a:gd name="T12" fmla="*/ 2 w 51"/>
                              <a:gd name="T13" fmla="*/ 14 h 14"/>
                              <a:gd name="T14" fmla="*/ 1 w 51"/>
                              <a:gd name="T15" fmla="*/ 13 h 14"/>
                              <a:gd name="T16" fmla="*/ 0 w 51"/>
                              <a:gd name="T17" fmla="*/ 11 h 14"/>
                              <a:gd name="T18" fmla="*/ 0 w 51"/>
                              <a:gd name="T19" fmla="*/ 7 h 14"/>
                              <a:gd name="T20" fmla="*/ 0 w 51"/>
                              <a:gd name="T21" fmla="*/ 3 h 14"/>
                              <a:gd name="T22" fmla="*/ 1 w 51"/>
                              <a:gd name="T23" fmla="*/ 2 h 14"/>
                              <a:gd name="T24" fmla="*/ 2 w 51"/>
                              <a:gd name="T25" fmla="*/ 1 h 14"/>
                              <a:gd name="T26" fmla="*/ 3 w 51"/>
                              <a:gd name="T27" fmla="*/ 0 h 14"/>
                              <a:gd name="T28" fmla="*/ 48 w 51"/>
                              <a:gd name="T29" fmla="*/ 0 h 14"/>
                              <a:gd name="T30" fmla="*/ 48 w 51"/>
                              <a:gd name="T31" fmla="*/ 0 h 14"/>
                              <a:gd name="T32" fmla="*/ 49 w 51"/>
                              <a:gd name="T33" fmla="*/ 1 h 14"/>
                              <a:gd name="T34" fmla="*/ 50 w 51"/>
                              <a:gd name="T35" fmla="*/ 1 h 14"/>
                              <a:gd name="T36" fmla="*/ 50 w 51"/>
                              <a:gd name="T37" fmla="*/ 2 h 14"/>
                              <a:gd name="T38" fmla="*/ 50 w 51"/>
                              <a:gd name="T39" fmla="*/ 2 h 14"/>
                              <a:gd name="T40" fmla="*/ 50 w 51"/>
                              <a:gd name="T41" fmla="*/ 3 h 14"/>
                              <a:gd name="T42" fmla="*/ 51 w 51"/>
                              <a:gd name="T43" fmla="*/ 6 h 14"/>
                              <a:gd name="T44" fmla="*/ 51 w 51"/>
                              <a:gd name="T45" fmla="*/ 7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1" h="14">
                                <a:moveTo>
                                  <a:pt x="51" y="7"/>
                                </a:moveTo>
                                <a:lnTo>
                                  <a:pt x="51" y="11"/>
                                </a:lnTo>
                                <a:lnTo>
                                  <a:pt x="50" y="13"/>
                                </a:lnTo>
                                <a:lnTo>
                                  <a:pt x="49" y="14"/>
                                </a:lnTo>
                                <a:lnTo>
                                  <a:pt x="48" y="14"/>
                                </a:lnTo>
                                <a:lnTo>
                                  <a:pt x="3" y="14"/>
                                </a:lnTo>
                                <a:lnTo>
                                  <a:pt x="2" y="14"/>
                                </a:lnTo>
                                <a:lnTo>
                                  <a:pt x="1" y="13"/>
                                </a:lnTo>
                                <a:lnTo>
                                  <a:pt x="0" y="11"/>
                                </a:lnTo>
                                <a:lnTo>
                                  <a:pt x="0" y="7"/>
                                </a:lnTo>
                                <a:lnTo>
                                  <a:pt x="0" y="3"/>
                                </a:lnTo>
                                <a:lnTo>
                                  <a:pt x="1" y="2"/>
                                </a:lnTo>
                                <a:lnTo>
                                  <a:pt x="2" y="1"/>
                                </a:lnTo>
                                <a:lnTo>
                                  <a:pt x="3" y="0"/>
                                </a:lnTo>
                                <a:lnTo>
                                  <a:pt x="48" y="0"/>
                                </a:lnTo>
                                <a:lnTo>
                                  <a:pt x="48" y="0"/>
                                </a:lnTo>
                                <a:lnTo>
                                  <a:pt x="49" y="1"/>
                                </a:lnTo>
                                <a:lnTo>
                                  <a:pt x="50" y="1"/>
                                </a:lnTo>
                                <a:lnTo>
                                  <a:pt x="50" y="2"/>
                                </a:lnTo>
                                <a:lnTo>
                                  <a:pt x="50" y="2"/>
                                </a:lnTo>
                                <a:lnTo>
                                  <a:pt x="50" y="3"/>
                                </a:lnTo>
                                <a:lnTo>
                                  <a:pt x="51" y="6"/>
                                </a:lnTo>
                                <a:lnTo>
                                  <a:pt x="51" y="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00" name="Freeform 866"/>
                        <wps:cNvSpPr>
                          <a:spLocks noEditPoints="1"/>
                        </wps:cNvSpPr>
                        <wps:spPr bwMode="auto">
                          <a:xfrm>
                            <a:off x="1938338" y="3768725"/>
                            <a:ext cx="46038" cy="73025"/>
                          </a:xfrm>
                          <a:custGeom>
                            <a:avLst/>
                            <a:gdLst>
                              <a:gd name="T0" fmla="*/ 89 w 89"/>
                              <a:gd name="T1" fmla="*/ 73 h 139"/>
                              <a:gd name="T2" fmla="*/ 87 w 89"/>
                              <a:gd name="T3" fmla="*/ 90 h 139"/>
                              <a:gd name="T4" fmla="*/ 82 w 89"/>
                              <a:gd name="T5" fmla="*/ 107 h 139"/>
                              <a:gd name="T6" fmla="*/ 73 w 89"/>
                              <a:gd name="T7" fmla="*/ 121 h 139"/>
                              <a:gd name="T8" fmla="*/ 59 w 89"/>
                              <a:gd name="T9" fmla="*/ 132 h 139"/>
                              <a:gd name="T10" fmla="*/ 42 w 89"/>
                              <a:gd name="T11" fmla="*/ 138 h 139"/>
                              <a:gd name="T12" fmla="*/ 26 w 89"/>
                              <a:gd name="T13" fmla="*/ 138 h 139"/>
                              <a:gd name="T14" fmla="*/ 19 w 89"/>
                              <a:gd name="T15" fmla="*/ 138 h 139"/>
                              <a:gd name="T16" fmla="*/ 11 w 89"/>
                              <a:gd name="T17" fmla="*/ 136 h 139"/>
                              <a:gd name="T18" fmla="*/ 7 w 89"/>
                              <a:gd name="T19" fmla="*/ 134 h 139"/>
                              <a:gd name="T20" fmla="*/ 5 w 89"/>
                              <a:gd name="T21" fmla="*/ 132 h 139"/>
                              <a:gd name="T22" fmla="*/ 4 w 89"/>
                              <a:gd name="T23" fmla="*/ 128 h 139"/>
                              <a:gd name="T24" fmla="*/ 4 w 89"/>
                              <a:gd name="T25" fmla="*/ 125 h 139"/>
                              <a:gd name="T26" fmla="*/ 4 w 89"/>
                              <a:gd name="T27" fmla="*/ 121 h 139"/>
                              <a:gd name="T28" fmla="*/ 5 w 89"/>
                              <a:gd name="T29" fmla="*/ 120 h 139"/>
                              <a:gd name="T30" fmla="*/ 5 w 89"/>
                              <a:gd name="T31" fmla="*/ 120 h 139"/>
                              <a:gd name="T32" fmla="*/ 8 w 89"/>
                              <a:gd name="T33" fmla="*/ 120 h 139"/>
                              <a:gd name="T34" fmla="*/ 13 w 89"/>
                              <a:gd name="T35" fmla="*/ 121 h 139"/>
                              <a:gd name="T36" fmla="*/ 19 w 89"/>
                              <a:gd name="T37" fmla="*/ 122 h 139"/>
                              <a:gd name="T38" fmla="*/ 27 w 89"/>
                              <a:gd name="T39" fmla="*/ 125 h 139"/>
                              <a:gd name="T40" fmla="*/ 42 w 89"/>
                              <a:gd name="T41" fmla="*/ 123 h 139"/>
                              <a:gd name="T42" fmla="*/ 57 w 89"/>
                              <a:gd name="T43" fmla="*/ 116 h 139"/>
                              <a:gd name="T44" fmla="*/ 66 w 89"/>
                              <a:gd name="T45" fmla="*/ 102 h 139"/>
                              <a:gd name="T46" fmla="*/ 71 w 89"/>
                              <a:gd name="T47" fmla="*/ 86 h 139"/>
                              <a:gd name="T48" fmla="*/ 64 w 89"/>
                              <a:gd name="T49" fmla="*/ 79 h 139"/>
                              <a:gd name="T50" fmla="*/ 50 w 89"/>
                              <a:gd name="T51" fmla="*/ 84 h 139"/>
                              <a:gd name="T52" fmla="*/ 29 w 89"/>
                              <a:gd name="T53" fmla="*/ 84 h 139"/>
                              <a:gd name="T54" fmla="*/ 14 w 89"/>
                              <a:gd name="T55" fmla="*/ 78 h 139"/>
                              <a:gd name="T56" fmla="*/ 4 w 89"/>
                              <a:gd name="T57" fmla="*/ 68 h 139"/>
                              <a:gd name="T58" fmla="*/ 0 w 89"/>
                              <a:gd name="T59" fmla="*/ 53 h 139"/>
                              <a:gd name="T60" fmla="*/ 0 w 89"/>
                              <a:gd name="T61" fmla="*/ 36 h 139"/>
                              <a:gd name="T62" fmla="*/ 5 w 89"/>
                              <a:gd name="T63" fmla="*/ 20 h 139"/>
                              <a:gd name="T64" fmla="*/ 16 w 89"/>
                              <a:gd name="T65" fmla="*/ 8 h 139"/>
                              <a:gd name="T66" fmla="*/ 34 w 89"/>
                              <a:gd name="T67" fmla="*/ 0 h 139"/>
                              <a:gd name="T68" fmla="*/ 53 w 89"/>
                              <a:gd name="T69" fmla="*/ 0 h 139"/>
                              <a:gd name="T70" fmla="*/ 67 w 89"/>
                              <a:gd name="T71" fmla="*/ 4 h 139"/>
                              <a:gd name="T72" fmla="*/ 75 w 89"/>
                              <a:gd name="T73" fmla="*/ 13 h 139"/>
                              <a:gd name="T74" fmla="*/ 83 w 89"/>
                              <a:gd name="T75" fmla="*/ 24 h 139"/>
                              <a:gd name="T76" fmla="*/ 87 w 89"/>
                              <a:gd name="T77" fmla="*/ 38 h 139"/>
                              <a:gd name="T78" fmla="*/ 89 w 89"/>
                              <a:gd name="T79" fmla="*/ 54 h 139"/>
                              <a:gd name="T80" fmla="*/ 71 w 89"/>
                              <a:gd name="T81" fmla="*/ 62 h 139"/>
                              <a:gd name="T82" fmla="*/ 69 w 89"/>
                              <a:gd name="T83" fmla="*/ 40 h 139"/>
                              <a:gd name="T84" fmla="*/ 63 w 89"/>
                              <a:gd name="T85" fmla="*/ 25 h 139"/>
                              <a:gd name="T86" fmla="*/ 55 w 89"/>
                              <a:gd name="T87" fmla="*/ 16 h 139"/>
                              <a:gd name="T88" fmla="*/ 43 w 89"/>
                              <a:gd name="T89" fmla="*/ 14 h 139"/>
                              <a:gd name="T90" fmla="*/ 32 w 89"/>
                              <a:gd name="T91" fmla="*/ 16 h 139"/>
                              <a:gd name="T92" fmla="*/ 24 w 89"/>
                              <a:gd name="T93" fmla="*/ 24 h 139"/>
                              <a:gd name="T94" fmla="*/ 20 w 89"/>
                              <a:gd name="T95" fmla="*/ 32 h 139"/>
                              <a:gd name="T96" fmla="*/ 18 w 89"/>
                              <a:gd name="T97" fmla="*/ 43 h 139"/>
                              <a:gd name="T98" fmla="*/ 19 w 89"/>
                              <a:gd name="T99" fmla="*/ 54 h 139"/>
                              <a:gd name="T100" fmla="*/ 24 w 89"/>
                              <a:gd name="T101" fmla="*/ 63 h 139"/>
                              <a:gd name="T102" fmla="*/ 31 w 89"/>
                              <a:gd name="T103" fmla="*/ 69 h 139"/>
                              <a:gd name="T104" fmla="*/ 42 w 89"/>
                              <a:gd name="T105" fmla="*/ 70 h 139"/>
                              <a:gd name="T106" fmla="*/ 58 w 89"/>
                              <a:gd name="T107" fmla="*/ 68 h 139"/>
                              <a:gd name="T108" fmla="*/ 71 w 89"/>
                              <a:gd name="T109" fmla="*/ 62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89" h="139">
                                <a:moveTo>
                                  <a:pt x="89" y="64"/>
                                </a:moveTo>
                                <a:lnTo>
                                  <a:pt x="89" y="73"/>
                                </a:lnTo>
                                <a:lnTo>
                                  <a:pt x="88" y="82"/>
                                </a:lnTo>
                                <a:lnTo>
                                  <a:pt x="87" y="90"/>
                                </a:lnTo>
                                <a:lnTo>
                                  <a:pt x="84" y="99"/>
                                </a:lnTo>
                                <a:lnTo>
                                  <a:pt x="82" y="107"/>
                                </a:lnTo>
                                <a:lnTo>
                                  <a:pt x="78" y="115"/>
                                </a:lnTo>
                                <a:lnTo>
                                  <a:pt x="73" y="121"/>
                                </a:lnTo>
                                <a:lnTo>
                                  <a:pt x="67" y="127"/>
                                </a:lnTo>
                                <a:lnTo>
                                  <a:pt x="59" y="132"/>
                                </a:lnTo>
                                <a:lnTo>
                                  <a:pt x="52" y="136"/>
                                </a:lnTo>
                                <a:lnTo>
                                  <a:pt x="42" y="138"/>
                                </a:lnTo>
                                <a:lnTo>
                                  <a:pt x="31" y="139"/>
                                </a:lnTo>
                                <a:lnTo>
                                  <a:pt x="26" y="138"/>
                                </a:lnTo>
                                <a:lnTo>
                                  <a:pt x="23" y="138"/>
                                </a:lnTo>
                                <a:lnTo>
                                  <a:pt x="19" y="138"/>
                                </a:lnTo>
                                <a:lnTo>
                                  <a:pt x="15" y="137"/>
                                </a:lnTo>
                                <a:lnTo>
                                  <a:pt x="11" y="136"/>
                                </a:lnTo>
                                <a:lnTo>
                                  <a:pt x="9" y="134"/>
                                </a:lnTo>
                                <a:lnTo>
                                  <a:pt x="7" y="134"/>
                                </a:lnTo>
                                <a:lnTo>
                                  <a:pt x="5" y="133"/>
                                </a:lnTo>
                                <a:lnTo>
                                  <a:pt x="5" y="132"/>
                                </a:lnTo>
                                <a:lnTo>
                                  <a:pt x="4" y="131"/>
                                </a:lnTo>
                                <a:lnTo>
                                  <a:pt x="4" y="128"/>
                                </a:lnTo>
                                <a:lnTo>
                                  <a:pt x="4" y="126"/>
                                </a:lnTo>
                                <a:lnTo>
                                  <a:pt x="4" y="125"/>
                                </a:lnTo>
                                <a:lnTo>
                                  <a:pt x="4" y="122"/>
                                </a:lnTo>
                                <a:lnTo>
                                  <a:pt x="4" y="121"/>
                                </a:lnTo>
                                <a:lnTo>
                                  <a:pt x="4" y="121"/>
                                </a:lnTo>
                                <a:lnTo>
                                  <a:pt x="5" y="120"/>
                                </a:lnTo>
                                <a:lnTo>
                                  <a:pt x="5" y="120"/>
                                </a:lnTo>
                                <a:lnTo>
                                  <a:pt x="5" y="120"/>
                                </a:lnTo>
                                <a:lnTo>
                                  <a:pt x="7" y="120"/>
                                </a:lnTo>
                                <a:lnTo>
                                  <a:pt x="8" y="120"/>
                                </a:lnTo>
                                <a:lnTo>
                                  <a:pt x="10" y="120"/>
                                </a:lnTo>
                                <a:lnTo>
                                  <a:pt x="13" y="121"/>
                                </a:lnTo>
                                <a:lnTo>
                                  <a:pt x="15" y="122"/>
                                </a:lnTo>
                                <a:lnTo>
                                  <a:pt x="19" y="122"/>
                                </a:lnTo>
                                <a:lnTo>
                                  <a:pt x="23" y="123"/>
                                </a:lnTo>
                                <a:lnTo>
                                  <a:pt x="27" y="125"/>
                                </a:lnTo>
                                <a:lnTo>
                                  <a:pt x="32" y="125"/>
                                </a:lnTo>
                                <a:lnTo>
                                  <a:pt x="42" y="123"/>
                                </a:lnTo>
                                <a:lnTo>
                                  <a:pt x="50" y="121"/>
                                </a:lnTo>
                                <a:lnTo>
                                  <a:pt x="57" y="116"/>
                                </a:lnTo>
                                <a:lnTo>
                                  <a:pt x="62" y="110"/>
                                </a:lnTo>
                                <a:lnTo>
                                  <a:pt x="66" y="102"/>
                                </a:lnTo>
                                <a:lnTo>
                                  <a:pt x="68" y="95"/>
                                </a:lnTo>
                                <a:lnTo>
                                  <a:pt x="71" y="86"/>
                                </a:lnTo>
                                <a:lnTo>
                                  <a:pt x="71" y="77"/>
                                </a:lnTo>
                                <a:lnTo>
                                  <a:pt x="64" y="79"/>
                                </a:lnTo>
                                <a:lnTo>
                                  <a:pt x="58" y="83"/>
                                </a:lnTo>
                                <a:lnTo>
                                  <a:pt x="50" y="84"/>
                                </a:lnTo>
                                <a:lnTo>
                                  <a:pt x="40" y="85"/>
                                </a:lnTo>
                                <a:lnTo>
                                  <a:pt x="29" y="84"/>
                                </a:lnTo>
                                <a:lnTo>
                                  <a:pt x="21" y="82"/>
                                </a:lnTo>
                                <a:lnTo>
                                  <a:pt x="14" y="78"/>
                                </a:lnTo>
                                <a:lnTo>
                                  <a:pt x="9" y="73"/>
                                </a:lnTo>
                                <a:lnTo>
                                  <a:pt x="4" y="68"/>
                                </a:lnTo>
                                <a:lnTo>
                                  <a:pt x="2" y="61"/>
                                </a:lnTo>
                                <a:lnTo>
                                  <a:pt x="0" y="53"/>
                                </a:lnTo>
                                <a:lnTo>
                                  <a:pt x="0" y="45"/>
                                </a:lnTo>
                                <a:lnTo>
                                  <a:pt x="0" y="36"/>
                                </a:lnTo>
                                <a:lnTo>
                                  <a:pt x="3" y="27"/>
                                </a:lnTo>
                                <a:lnTo>
                                  <a:pt x="5" y="20"/>
                                </a:lnTo>
                                <a:lnTo>
                                  <a:pt x="10" y="14"/>
                                </a:lnTo>
                                <a:lnTo>
                                  <a:pt x="16" y="8"/>
                                </a:lnTo>
                                <a:lnTo>
                                  <a:pt x="25" y="4"/>
                                </a:lnTo>
                                <a:lnTo>
                                  <a:pt x="34" y="0"/>
                                </a:lnTo>
                                <a:lnTo>
                                  <a:pt x="45" y="0"/>
                                </a:lnTo>
                                <a:lnTo>
                                  <a:pt x="53" y="0"/>
                                </a:lnTo>
                                <a:lnTo>
                                  <a:pt x="61" y="1"/>
                                </a:lnTo>
                                <a:lnTo>
                                  <a:pt x="67" y="4"/>
                                </a:lnTo>
                                <a:lnTo>
                                  <a:pt x="72" y="8"/>
                                </a:lnTo>
                                <a:lnTo>
                                  <a:pt x="75" y="13"/>
                                </a:lnTo>
                                <a:lnTo>
                                  <a:pt x="79" y="18"/>
                                </a:lnTo>
                                <a:lnTo>
                                  <a:pt x="83" y="24"/>
                                </a:lnTo>
                                <a:lnTo>
                                  <a:pt x="85" y="31"/>
                                </a:lnTo>
                                <a:lnTo>
                                  <a:pt x="87" y="38"/>
                                </a:lnTo>
                                <a:lnTo>
                                  <a:pt x="88" y="46"/>
                                </a:lnTo>
                                <a:lnTo>
                                  <a:pt x="89" y="54"/>
                                </a:lnTo>
                                <a:lnTo>
                                  <a:pt x="89" y="64"/>
                                </a:lnTo>
                                <a:close/>
                                <a:moveTo>
                                  <a:pt x="71" y="62"/>
                                </a:moveTo>
                                <a:lnTo>
                                  <a:pt x="71" y="50"/>
                                </a:lnTo>
                                <a:lnTo>
                                  <a:pt x="69" y="40"/>
                                </a:lnTo>
                                <a:lnTo>
                                  <a:pt x="67" y="31"/>
                                </a:lnTo>
                                <a:lnTo>
                                  <a:pt x="63" y="25"/>
                                </a:lnTo>
                                <a:lnTo>
                                  <a:pt x="59" y="20"/>
                                </a:lnTo>
                                <a:lnTo>
                                  <a:pt x="55" y="16"/>
                                </a:lnTo>
                                <a:lnTo>
                                  <a:pt x="50" y="15"/>
                                </a:lnTo>
                                <a:lnTo>
                                  <a:pt x="43" y="14"/>
                                </a:lnTo>
                                <a:lnTo>
                                  <a:pt x="37" y="15"/>
                                </a:lnTo>
                                <a:lnTo>
                                  <a:pt x="32" y="16"/>
                                </a:lnTo>
                                <a:lnTo>
                                  <a:pt x="27" y="19"/>
                                </a:lnTo>
                                <a:lnTo>
                                  <a:pt x="24" y="24"/>
                                </a:lnTo>
                                <a:lnTo>
                                  <a:pt x="21" y="27"/>
                                </a:lnTo>
                                <a:lnTo>
                                  <a:pt x="20" y="32"/>
                                </a:lnTo>
                                <a:lnTo>
                                  <a:pt x="19" y="37"/>
                                </a:lnTo>
                                <a:lnTo>
                                  <a:pt x="18" y="43"/>
                                </a:lnTo>
                                <a:lnTo>
                                  <a:pt x="19" y="50"/>
                                </a:lnTo>
                                <a:lnTo>
                                  <a:pt x="19" y="54"/>
                                </a:lnTo>
                                <a:lnTo>
                                  <a:pt x="21" y="59"/>
                                </a:lnTo>
                                <a:lnTo>
                                  <a:pt x="24" y="63"/>
                                </a:lnTo>
                                <a:lnTo>
                                  <a:pt x="26" y="67"/>
                                </a:lnTo>
                                <a:lnTo>
                                  <a:pt x="31" y="69"/>
                                </a:lnTo>
                                <a:lnTo>
                                  <a:pt x="36" y="70"/>
                                </a:lnTo>
                                <a:lnTo>
                                  <a:pt x="42" y="70"/>
                                </a:lnTo>
                                <a:lnTo>
                                  <a:pt x="51" y="70"/>
                                </a:lnTo>
                                <a:lnTo>
                                  <a:pt x="58" y="68"/>
                                </a:lnTo>
                                <a:lnTo>
                                  <a:pt x="64" y="66"/>
                                </a:lnTo>
                                <a:lnTo>
                                  <a:pt x="71" y="6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01" name="Freeform 867"/>
                        <wps:cNvSpPr>
                          <a:spLocks/>
                        </wps:cNvSpPr>
                        <wps:spPr bwMode="auto">
                          <a:xfrm>
                            <a:off x="1998663" y="3763963"/>
                            <a:ext cx="9525" cy="28575"/>
                          </a:xfrm>
                          <a:custGeom>
                            <a:avLst/>
                            <a:gdLst>
                              <a:gd name="T0" fmla="*/ 15 w 17"/>
                              <a:gd name="T1" fmla="*/ 52 h 56"/>
                              <a:gd name="T2" fmla="*/ 15 w 17"/>
                              <a:gd name="T3" fmla="*/ 53 h 56"/>
                              <a:gd name="T4" fmla="*/ 15 w 17"/>
                              <a:gd name="T5" fmla="*/ 55 h 56"/>
                              <a:gd name="T6" fmla="*/ 15 w 17"/>
                              <a:gd name="T7" fmla="*/ 55 h 56"/>
                              <a:gd name="T8" fmla="*/ 13 w 17"/>
                              <a:gd name="T9" fmla="*/ 55 h 56"/>
                              <a:gd name="T10" fmla="*/ 13 w 17"/>
                              <a:gd name="T11" fmla="*/ 56 h 56"/>
                              <a:gd name="T12" fmla="*/ 12 w 17"/>
                              <a:gd name="T13" fmla="*/ 56 h 56"/>
                              <a:gd name="T14" fmla="*/ 10 w 17"/>
                              <a:gd name="T15" fmla="*/ 56 h 56"/>
                              <a:gd name="T16" fmla="*/ 9 w 17"/>
                              <a:gd name="T17" fmla="*/ 56 h 56"/>
                              <a:gd name="T18" fmla="*/ 7 w 17"/>
                              <a:gd name="T19" fmla="*/ 56 h 56"/>
                              <a:gd name="T20" fmla="*/ 5 w 17"/>
                              <a:gd name="T21" fmla="*/ 56 h 56"/>
                              <a:gd name="T22" fmla="*/ 4 w 17"/>
                              <a:gd name="T23" fmla="*/ 56 h 56"/>
                              <a:gd name="T24" fmla="*/ 4 w 17"/>
                              <a:gd name="T25" fmla="*/ 55 h 56"/>
                              <a:gd name="T26" fmla="*/ 2 w 17"/>
                              <a:gd name="T27" fmla="*/ 55 h 56"/>
                              <a:gd name="T28" fmla="*/ 2 w 17"/>
                              <a:gd name="T29" fmla="*/ 55 h 56"/>
                              <a:gd name="T30" fmla="*/ 2 w 17"/>
                              <a:gd name="T31" fmla="*/ 53 h 56"/>
                              <a:gd name="T32" fmla="*/ 2 w 17"/>
                              <a:gd name="T33" fmla="*/ 52 h 56"/>
                              <a:gd name="T34" fmla="*/ 0 w 17"/>
                              <a:gd name="T35" fmla="*/ 4 h 56"/>
                              <a:gd name="T36" fmla="*/ 0 w 17"/>
                              <a:gd name="T37" fmla="*/ 4 h 56"/>
                              <a:gd name="T38" fmla="*/ 0 w 17"/>
                              <a:gd name="T39" fmla="*/ 3 h 56"/>
                              <a:gd name="T40" fmla="*/ 1 w 17"/>
                              <a:gd name="T41" fmla="*/ 3 h 56"/>
                              <a:gd name="T42" fmla="*/ 1 w 17"/>
                              <a:gd name="T43" fmla="*/ 2 h 56"/>
                              <a:gd name="T44" fmla="*/ 2 w 17"/>
                              <a:gd name="T45" fmla="*/ 2 h 56"/>
                              <a:gd name="T46" fmla="*/ 5 w 17"/>
                              <a:gd name="T47" fmla="*/ 2 h 56"/>
                              <a:gd name="T48" fmla="*/ 6 w 17"/>
                              <a:gd name="T49" fmla="*/ 2 h 56"/>
                              <a:gd name="T50" fmla="*/ 9 w 17"/>
                              <a:gd name="T51" fmla="*/ 0 h 56"/>
                              <a:gd name="T52" fmla="*/ 11 w 17"/>
                              <a:gd name="T53" fmla="*/ 2 h 56"/>
                              <a:gd name="T54" fmla="*/ 12 w 17"/>
                              <a:gd name="T55" fmla="*/ 2 h 56"/>
                              <a:gd name="T56" fmla="*/ 15 w 17"/>
                              <a:gd name="T57" fmla="*/ 2 h 56"/>
                              <a:gd name="T58" fmla="*/ 16 w 17"/>
                              <a:gd name="T59" fmla="*/ 2 h 56"/>
                              <a:gd name="T60" fmla="*/ 17 w 17"/>
                              <a:gd name="T61" fmla="*/ 3 h 56"/>
                              <a:gd name="T62" fmla="*/ 17 w 17"/>
                              <a:gd name="T63" fmla="*/ 3 h 56"/>
                              <a:gd name="T64" fmla="*/ 17 w 17"/>
                              <a:gd name="T65" fmla="*/ 4 h 56"/>
                              <a:gd name="T66" fmla="*/ 17 w 17"/>
                              <a:gd name="T67" fmla="*/ 4 h 56"/>
                              <a:gd name="T68" fmla="*/ 15 w 17"/>
                              <a:gd name="T69" fmla="*/ 52 h 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17" h="56">
                                <a:moveTo>
                                  <a:pt x="15" y="52"/>
                                </a:moveTo>
                                <a:lnTo>
                                  <a:pt x="15" y="53"/>
                                </a:lnTo>
                                <a:lnTo>
                                  <a:pt x="15" y="55"/>
                                </a:lnTo>
                                <a:lnTo>
                                  <a:pt x="15" y="55"/>
                                </a:lnTo>
                                <a:lnTo>
                                  <a:pt x="13" y="55"/>
                                </a:lnTo>
                                <a:lnTo>
                                  <a:pt x="13" y="56"/>
                                </a:lnTo>
                                <a:lnTo>
                                  <a:pt x="12" y="56"/>
                                </a:lnTo>
                                <a:lnTo>
                                  <a:pt x="10" y="56"/>
                                </a:lnTo>
                                <a:lnTo>
                                  <a:pt x="9" y="56"/>
                                </a:lnTo>
                                <a:lnTo>
                                  <a:pt x="7" y="56"/>
                                </a:lnTo>
                                <a:lnTo>
                                  <a:pt x="5" y="56"/>
                                </a:lnTo>
                                <a:lnTo>
                                  <a:pt x="4" y="56"/>
                                </a:lnTo>
                                <a:lnTo>
                                  <a:pt x="4" y="55"/>
                                </a:lnTo>
                                <a:lnTo>
                                  <a:pt x="2" y="55"/>
                                </a:lnTo>
                                <a:lnTo>
                                  <a:pt x="2" y="55"/>
                                </a:lnTo>
                                <a:lnTo>
                                  <a:pt x="2" y="53"/>
                                </a:lnTo>
                                <a:lnTo>
                                  <a:pt x="2" y="52"/>
                                </a:lnTo>
                                <a:lnTo>
                                  <a:pt x="0" y="4"/>
                                </a:lnTo>
                                <a:lnTo>
                                  <a:pt x="0" y="4"/>
                                </a:lnTo>
                                <a:lnTo>
                                  <a:pt x="0" y="3"/>
                                </a:lnTo>
                                <a:lnTo>
                                  <a:pt x="1" y="3"/>
                                </a:lnTo>
                                <a:lnTo>
                                  <a:pt x="1" y="2"/>
                                </a:lnTo>
                                <a:lnTo>
                                  <a:pt x="2" y="2"/>
                                </a:lnTo>
                                <a:lnTo>
                                  <a:pt x="5" y="2"/>
                                </a:lnTo>
                                <a:lnTo>
                                  <a:pt x="6" y="2"/>
                                </a:lnTo>
                                <a:lnTo>
                                  <a:pt x="9" y="0"/>
                                </a:lnTo>
                                <a:lnTo>
                                  <a:pt x="11" y="2"/>
                                </a:lnTo>
                                <a:lnTo>
                                  <a:pt x="12" y="2"/>
                                </a:lnTo>
                                <a:lnTo>
                                  <a:pt x="15" y="2"/>
                                </a:lnTo>
                                <a:lnTo>
                                  <a:pt x="16" y="2"/>
                                </a:lnTo>
                                <a:lnTo>
                                  <a:pt x="17" y="3"/>
                                </a:lnTo>
                                <a:lnTo>
                                  <a:pt x="17" y="3"/>
                                </a:lnTo>
                                <a:lnTo>
                                  <a:pt x="17" y="4"/>
                                </a:lnTo>
                                <a:lnTo>
                                  <a:pt x="17" y="4"/>
                                </a:lnTo>
                                <a:lnTo>
                                  <a:pt x="15" y="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02" name="Freeform 868"/>
                        <wps:cNvSpPr>
                          <a:spLocks/>
                        </wps:cNvSpPr>
                        <wps:spPr bwMode="auto">
                          <a:xfrm>
                            <a:off x="2019300" y="3810000"/>
                            <a:ext cx="26988" cy="6350"/>
                          </a:xfrm>
                          <a:custGeom>
                            <a:avLst/>
                            <a:gdLst>
                              <a:gd name="T0" fmla="*/ 51 w 51"/>
                              <a:gd name="T1" fmla="*/ 7 h 14"/>
                              <a:gd name="T2" fmla="*/ 51 w 51"/>
                              <a:gd name="T3" fmla="*/ 11 h 14"/>
                              <a:gd name="T4" fmla="*/ 51 w 51"/>
                              <a:gd name="T5" fmla="*/ 13 h 14"/>
                              <a:gd name="T6" fmla="*/ 50 w 51"/>
                              <a:gd name="T7" fmla="*/ 14 h 14"/>
                              <a:gd name="T8" fmla="*/ 48 w 51"/>
                              <a:gd name="T9" fmla="*/ 14 h 14"/>
                              <a:gd name="T10" fmla="*/ 4 w 51"/>
                              <a:gd name="T11" fmla="*/ 14 h 14"/>
                              <a:gd name="T12" fmla="*/ 3 w 51"/>
                              <a:gd name="T13" fmla="*/ 14 h 14"/>
                              <a:gd name="T14" fmla="*/ 2 w 51"/>
                              <a:gd name="T15" fmla="*/ 13 h 14"/>
                              <a:gd name="T16" fmla="*/ 0 w 51"/>
                              <a:gd name="T17" fmla="*/ 11 h 14"/>
                              <a:gd name="T18" fmla="*/ 0 w 51"/>
                              <a:gd name="T19" fmla="*/ 7 h 14"/>
                              <a:gd name="T20" fmla="*/ 0 w 51"/>
                              <a:gd name="T21" fmla="*/ 3 h 14"/>
                              <a:gd name="T22" fmla="*/ 2 w 51"/>
                              <a:gd name="T23" fmla="*/ 2 h 14"/>
                              <a:gd name="T24" fmla="*/ 3 w 51"/>
                              <a:gd name="T25" fmla="*/ 1 h 14"/>
                              <a:gd name="T26" fmla="*/ 4 w 51"/>
                              <a:gd name="T27" fmla="*/ 0 h 14"/>
                              <a:gd name="T28" fmla="*/ 48 w 51"/>
                              <a:gd name="T29" fmla="*/ 0 h 14"/>
                              <a:gd name="T30" fmla="*/ 48 w 51"/>
                              <a:gd name="T31" fmla="*/ 0 h 14"/>
                              <a:gd name="T32" fmla="*/ 50 w 51"/>
                              <a:gd name="T33" fmla="*/ 1 h 14"/>
                              <a:gd name="T34" fmla="*/ 50 w 51"/>
                              <a:gd name="T35" fmla="*/ 1 h 14"/>
                              <a:gd name="T36" fmla="*/ 51 w 51"/>
                              <a:gd name="T37" fmla="*/ 2 h 14"/>
                              <a:gd name="T38" fmla="*/ 51 w 51"/>
                              <a:gd name="T39" fmla="*/ 2 h 14"/>
                              <a:gd name="T40" fmla="*/ 51 w 51"/>
                              <a:gd name="T41" fmla="*/ 3 h 14"/>
                              <a:gd name="T42" fmla="*/ 51 w 51"/>
                              <a:gd name="T43" fmla="*/ 6 h 14"/>
                              <a:gd name="T44" fmla="*/ 51 w 51"/>
                              <a:gd name="T45" fmla="*/ 7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1" h="14">
                                <a:moveTo>
                                  <a:pt x="51" y="7"/>
                                </a:moveTo>
                                <a:lnTo>
                                  <a:pt x="51" y="11"/>
                                </a:lnTo>
                                <a:lnTo>
                                  <a:pt x="51" y="13"/>
                                </a:lnTo>
                                <a:lnTo>
                                  <a:pt x="50" y="14"/>
                                </a:lnTo>
                                <a:lnTo>
                                  <a:pt x="48" y="14"/>
                                </a:lnTo>
                                <a:lnTo>
                                  <a:pt x="4" y="14"/>
                                </a:lnTo>
                                <a:lnTo>
                                  <a:pt x="3" y="14"/>
                                </a:lnTo>
                                <a:lnTo>
                                  <a:pt x="2" y="13"/>
                                </a:lnTo>
                                <a:lnTo>
                                  <a:pt x="0" y="11"/>
                                </a:lnTo>
                                <a:lnTo>
                                  <a:pt x="0" y="7"/>
                                </a:lnTo>
                                <a:lnTo>
                                  <a:pt x="0" y="3"/>
                                </a:lnTo>
                                <a:lnTo>
                                  <a:pt x="2" y="2"/>
                                </a:lnTo>
                                <a:lnTo>
                                  <a:pt x="3" y="1"/>
                                </a:lnTo>
                                <a:lnTo>
                                  <a:pt x="4" y="0"/>
                                </a:lnTo>
                                <a:lnTo>
                                  <a:pt x="48" y="0"/>
                                </a:lnTo>
                                <a:lnTo>
                                  <a:pt x="48" y="0"/>
                                </a:lnTo>
                                <a:lnTo>
                                  <a:pt x="50" y="1"/>
                                </a:lnTo>
                                <a:lnTo>
                                  <a:pt x="50" y="1"/>
                                </a:lnTo>
                                <a:lnTo>
                                  <a:pt x="51" y="2"/>
                                </a:lnTo>
                                <a:lnTo>
                                  <a:pt x="51" y="2"/>
                                </a:lnTo>
                                <a:lnTo>
                                  <a:pt x="51" y="3"/>
                                </a:lnTo>
                                <a:lnTo>
                                  <a:pt x="51" y="6"/>
                                </a:lnTo>
                                <a:lnTo>
                                  <a:pt x="51" y="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03" name="Freeform 869"/>
                        <wps:cNvSpPr>
                          <a:spLocks/>
                        </wps:cNvSpPr>
                        <wps:spPr bwMode="auto">
                          <a:xfrm>
                            <a:off x="2055813" y="3768725"/>
                            <a:ext cx="52388" cy="73025"/>
                          </a:xfrm>
                          <a:custGeom>
                            <a:avLst/>
                            <a:gdLst>
                              <a:gd name="T0" fmla="*/ 98 w 98"/>
                              <a:gd name="T1" fmla="*/ 120 h 138"/>
                              <a:gd name="T2" fmla="*/ 98 w 98"/>
                              <a:gd name="T3" fmla="*/ 122 h 138"/>
                              <a:gd name="T4" fmla="*/ 98 w 98"/>
                              <a:gd name="T5" fmla="*/ 123 h 138"/>
                              <a:gd name="T6" fmla="*/ 96 w 98"/>
                              <a:gd name="T7" fmla="*/ 126 h 138"/>
                              <a:gd name="T8" fmla="*/ 94 w 98"/>
                              <a:gd name="T9" fmla="*/ 127 h 138"/>
                              <a:gd name="T10" fmla="*/ 88 w 98"/>
                              <a:gd name="T11" fmla="*/ 132 h 138"/>
                              <a:gd name="T12" fmla="*/ 78 w 98"/>
                              <a:gd name="T13" fmla="*/ 136 h 138"/>
                              <a:gd name="T14" fmla="*/ 64 w 98"/>
                              <a:gd name="T15" fmla="*/ 138 h 138"/>
                              <a:gd name="T16" fmla="*/ 45 w 98"/>
                              <a:gd name="T17" fmla="*/ 138 h 138"/>
                              <a:gd name="T18" fmla="*/ 24 w 98"/>
                              <a:gd name="T19" fmla="*/ 130 h 138"/>
                              <a:gd name="T20" fmla="*/ 9 w 98"/>
                              <a:gd name="T21" fmla="*/ 112 h 138"/>
                              <a:gd name="T22" fmla="*/ 0 w 98"/>
                              <a:gd name="T23" fmla="*/ 86 h 138"/>
                              <a:gd name="T24" fmla="*/ 0 w 98"/>
                              <a:gd name="T25" fmla="*/ 54 h 138"/>
                              <a:gd name="T26" fmla="*/ 9 w 98"/>
                              <a:gd name="T27" fmla="*/ 29 h 138"/>
                              <a:gd name="T28" fmla="*/ 25 w 98"/>
                              <a:gd name="T29" fmla="*/ 10 h 138"/>
                              <a:gd name="T30" fmla="*/ 46 w 98"/>
                              <a:gd name="T31" fmla="*/ 1 h 138"/>
                              <a:gd name="T32" fmla="*/ 66 w 98"/>
                              <a:gd name="T33" fmla="*/ 0 h 138"/>
                              <a:gd name="T34" fmla="*/ 77 w 98"/>
                              <a:gd name="T35" fmla="*/ 3 h 138"/>
                              <a:gd name="T36" fmla="*/ 85 w 98"/>
                              <a:gd name="T37" fmla="*/ 5 h 138"/>
                              <a:gd name="T38" fmla="*/ 93 w 98"/>
                              <a:gd name="T39" fmla="*/ 10 h 138"/>
                              <a:gd name="T40" fmla="*/ 95 w 98"/>
                              <a:gd name="T41" fmla="*/ 13 h 138"/>
                              <a:gd name="T42" fmla="*/ 96 w 98"/>
                              <a:gd name="T43" fmla="*/ 14 h 138"/>
                              <a:gd name="T44" fmla="*/ 98 w 98"/>
                              <a:gd name="T45" fmla="*/ 16 h 138"/>
                              <a:gd name="T46" fmla="*/ 98 w 98"/>
                              <a:gd name="T47" fmla="*/ 19 h 138"/>
                              <a:gd name="T48" fmla="*/ 98 w 98"/>
                              <a:gd name="T49" fmla="*/ 22 h 138"/>
                              <a:gd name="T50" fmla="*/ 96 w 98"/>
                              <a:gd name="T51" fmla="*/ 26 h 138"/>
                              <a:gd name="T52" fmla="*/ 96 w 98"/>
                              <a:gd name="T53" fmla="*/ 27 h 138"/>
                              <a:gd name="T54" fmla="*/ 95 w 98"/>
                              <a:gd name="T55" fmla="*/ 29 h 138"/>
                              <a:gd name="T56" fmla="*/ 93 w 98"/>
                              <a:gd name="T57" fmla="*/ 29 h 138"/>
                              <a:gd name="T58" fmla="*/ 88 w 98"/>
                              <a:gd name="T59" fmla="*/ 25 h 138"/>
                              <a:gd name="T60" fmla="*/ 79 w 98"/>
                              <a:gd name="T61" fmla="*/ 20 h 138"/>
                              <a:gd name="T62" fmla="*/ 67 w 98"/>
                              <a:gd name="T63" fmla="*/ 16 h 138"/>
                              <a:gd name="T64" fmla="*/ 51 w 98"/>
                              <a:gd name="T65" fmla="*/ 16 h 138"/>
                              <a:gd name="T66" fmla="*/ 36 w 98"/>
                              <a:gd name="T67" fmla="*/ 24 h 138"/>
                              <a:gd name="T68" fmla="*/ 25 w 98"/>
                              <a:gd name="T69" fmla="*/ 37 h 138"/>
                              <a:gd name="T70" fmla="*/ 20 w 98"/>
                              <a:gd name="T71" fmla="*/ 58 h 138"/>
                              <a:gd name="T72" fmla="*/ 20 w 98"/>
                              <a:gd name="T73" fmla="*/ 83 h 138"/>
                              <a:gd name="T74" fmla="*/ 25 w 98"/>
                              <a:gd name="T75" fmla="*/ 102 h 138"/>
                              <a:gd name="T76" fmla="*/ 36 w 98"/>
                              <a:gd name="T77" fmla="*/ 115 h 138"/>
                              <a:gd name="T78" fmla="*/ 51 w 98"/>
                              <a:gd name="T79" fmla="*/ 122 h 138"/>
                              <a:gd name="T80" fmla="*/ 67 w 98"/>
                              <a:gd name="T81" fmla="*/ 122 h 138"/>
                              <a:gd name="T82" fmla="*/ 79 w 98"/>
                              <a:gd name="T83" fmla="*/ 118 h 138"/>
                              <a:gd name="T84" fmla="*/ 88 w 98"/>
                              <a:gd name="T85" fmla="*/ 114 h 138"/>
                              <a:gd name="T86" fmla="*/ 94 w 98"/>
                              <a:gd name="T87" fmla="*/ 110 h 138"/>
                              <a:gd name="T88" fmla="*/ 96 w 98"/>
                              <a:gd name="T89" fmla="*/ 110 h 138"/>
                              <a:gd name="T90" fmla="*/ 96 w 98"/>
                              <a:gd name="T91" fmla="*/ 111 h 138"/>
                              <a:gd name="T92" fmla="*/ 98 w 98"/>
                              <a:gd name="T93" fmla="*/ 112 h 138"/>
                              <a:gd name="T94" fmla="*/ 98 w 98"/>
                              <a:gd name="T95" fmla="*/ 116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98" h="138">
                                <a:moveTo>
                                  <a:pt x="98" y="117"/>
                                </a:moveTo>
                                <a:lnTo>
                                  <a:pt x="98" y="120"/>
                                </a:lnTo>
                                <a:lnTo>
                                  <a:pt x="98" y="121"/>
                                </a:lnTo>
                                <a:lnTo>
                                  <a:pt x="98" y="122"/>
                                </a:lnTo>
                                <a:lnTo>
                                  <a:pt x="98" y="123"/>
                                </a:lnTo>
                                <a:lnTo>
                                  <a:pt x="98" y="123"/>
                                </a:lnTo>
                                <a:lnTo>
                                  <a:pt x="96" y="125"/>
                                </a:lnTo>
                                <a:lnTo>
                                  <a:pt x="96" y="126"/>
                                </a:lnTo>
                                <a:lnTo>
                                  <a:pt x="95" y="126"/>
                                </a:lnTo>
                                <a:lnTo>
                                  <a:pt x="94" y="127"/>
                                </a:lnTo>
                                <a:lnTo>
                                  <a:pt x="91" y="130"/>
                                </a:lnTo>
                                <a:lnTo>
                                  <a:pt x="88" y="132"/>
                                </a:lnTo>
                                <a:lnTo>
                                  <a:pt x="83" y="133"/>
                                </a:lnTo>
                                <a:lnTo>
                                  <a:pt x="78" y="136"/>
                                </a:lnTo>
                                <a:lnTo>
                                  <a:pt x="72" y="137"/>
                                </a:lnTo>
                                <a:lnTo>
                                  <a:pt x="64" y="138"/>
                                </a:lnTo>
                                <a:lnTo>
                                  <a:pt x="57" y="138"/>
                                </a:lnTo>
                                <a:lnTo>
                                  <a:pt x="45" y="138"/>
                                </a:lnTo>
                                <a:lnTo>
                                  <a:pt x="34" y="134"/>
                                </a:lnTo>
                                <a:lnTo>
                                  <a:pt x="24" y="130"/>
                                </a:lnTo>
                                <a:lnTo>
                                  <a:pt x="15" y="121"/>
                                </a:lnTo>
                                <a:lnTo>
                                  <a:pt x="9" y="112"/>
                                </a:lnTo>
                                <a:lnTo>
                                  <a:pt x="4" y="100"/>
                                </a:lnTo>
                                <a:lnTo>
                                  <a:pt x="0" y="86"/>
                                </a:lnTo>
                                <a:lnTo>
                                  <a:pt x="0" y="72"/>
                                </a:lnTo>
                                <a:lnTo>
                                  <a:pt x="0" y="54"/>
                                </a:lnTo>
                                <a:lnTo>
                                  <a:pt x="4" y="41"/>
                                </a:lnTo>
                                <a:lnTo>
                                  <a:pt x="9" y="29"/>
                                </a:lnTo>
                                <a:lnTo>
                                  <a:pt x="16" y="19"/>
                                </a:lnTo>
                                <a:lnTo>
                                  <a:pt x="25" y="10"/>
                                </a:lnTo>
                                <a:lnTo>
                                  <a:pt x="35" y="5"/>
                                </a:lnTo>
                                <a:lnTo>
                                  <a:pt x="46" y="1"/>
                                </a:lnTo>
                                <a:lnTo>
                                  <a:pt x="59" y="0"/>
                                </a:lnTo>
                                <a:lnTo>
                                  <a:pt x="66" y="0"/>
                                </a:lnTo>
                                <a:lnTo>
                                  <a:pt x="70" y="1"/>
                                </a:lnTo>
                                <a:lnTo>
                                  <a:pt x="77" y="3"/>
                                </a:lnTo>
                                <a:lnTo>
                                  <a:pt x="80" y="4"/>
                                </a:lnTo>
                                <a:lnTo>
                                  <a:pt x="85" y="5"/>
                                </a:lnTo>
                                <a:lnTo>
                                  <a:pt x="89" y="8"/>
                                </a:lnTo>
                                <a:lnTo>
                                  <a:pt x="93" y="10"/>
                                </a:lnTo>
                                <a:lnTo>
                                  <a:pt x="94" y="11"/>
                                </a:lnTo>
                                <a:lnTo>
                                  <a:pt x="95" y="13"/>
                                </a:lnTo>
                                <a:lnTo>
                                  <a:pt x="96" y="14"/>
                                </a:lnTo>
                                <a:lnTo>
                                  <a:pt x="96" y="14"/>
                                </a:lnTo>
                                <a:lnTo>
                                  <a:pt x="96" y="15"/>
                                </a:lnTo>
                                <a:lnTo>
                                  <a:pt x="98" y="16"/>
                                </a:lnTo>
                                <a:lnTo>
                                  <a:pt x="98" y="18"/>
                                </a:lnTo>
                                <a:lnTo>
                                  <a:pt x="98" y="19"/>
                                </a:lnTo>
                                <a:lnTo>
                                  <a:pt x="98" y="21"/>
                                </a:lnTo>
                                <a:lnTo>
                                  <a:pt x="98" y="22"/>
                                </a:lnTo>
                                <a:lnTo>
                                  <a:pt x="98" y="25"/>
                                </a:lnTo>
                                <a:lnTo>
                                  <a:pt x="96" y="26"/>
                                </a:lnTo>
                                <a:lnTo>
                                  <a:pt x="96" y="27"/>
                                </a:lnTo>
                                <a:lnTo>
                                  <a:pt x="96" y="27"/>
                                </a:lnTo>
                                <a:lnTo>
                                  <a:pt x="95" y="29"/>
                                </a:lnTo>
                                <a:lnTo>
                                  <a:pt x="95" y="29"/>
                                </a:lnTo>
                                <a:lnTo>
                                  <a:pt x="94" y="29"/>
                                </a:lnTo>
                                <a:lnTo>
                                  <a:pt x="93" y="29"/>
                                </a:lnTo>
                                <a:lnTo>
                                  <a:pt x="90" y="27"/>
                                </a:lnTo>
                                <a:lnTo>
                                  <a:pt x="88" y="25"/>
                                </a:lnTo>
                                <a:lnTo>
                                  <a:pt x="83" y="22"/>
                                </a:lnTo>
                                <a:lnTo>
                                  <a:pt x="79" y="20"/>
                                </a:lnTo>
                                <a:lnTo>
                                  <a:pt x="73" y="18"/>
                                </a:lnTo>
                                <a:lnTo>
                                  <a:pt x="67" y="16"/>
                                </a:lnTo>
                                <a:lnTo>
                                  <a:pt x="59" y="16"/>
                                </a:lnTo>
                                <a:lnTo>
                                  <a:pt x="51" y="16"/>
                                </a:lnTo>
                                <a:lnTo>
                                  <a:pt x="43" y="20"/>
                                </a:lnTo>
                                <a:lnTo>
                                  <a:pt x="36" y="24"/>
                                </a:lnTo>
                                <a:lnTo>
                                  <a:pt x="30" y="30"/>
                                </a:lnTo>
                                <a:lnTo>
                                  <a:pt x="25" y="37"/>
                                </a:lnTo>
                                <a:lnTo>
                                  <a:pt x="22" y="47"/>
                                </a:lnTo>
                                <a:lnTo>
                                  <a:pt x="20" y="58"/>
                                </a:lnTo>
                                <a:lnTo>
                                  <a:pt x="19" y="70"/>
                                </a:lnTo>
                                <a:lnTo>
                                  <a:pt x="20" y="83"/>
                                </a:lnTo>
                                <a:lnTo>
                                  <a:pt x="22" y="93"/>
                                </a:lnTo>
                                <a:lnTo>
                                  <a:pt x="25" y="102"/>
                                </a:lnTo>
                                <a:lnTo>
                                  <a:pt x="30" y="110"/>
                                </a:lnTo>
                                <a:lnTo>
                                  <a:pt x="36" y="115"/>
                                </a:lnTo>
                                <a:lnTo>
                                  <a:pt x="42" y="120"/>
                                </a:lnTo>
                                <a:lnTo>
                                  <a:pt x="51" y="122"/>
                                </a:lnTo>
                                <a:lnTo>
                                  <a:pt x="59" y="122"/>
                                </a:lnTo>
                                <a:lnTo>
                                  <a:pt x="67" y="122"/>
                                </a:lnTo>
                                <a:lnTo>
                                  <a:pt x="74" y="121"/>
                                </a:lnTo>
                                <a:lnTo>
                                  <a:pt x="79" y="118"/>
                                </a:lnTo>
                                <a:lnTo>
                                  <a:pt x="84" y="116"/>
                                </a:lnTo>
                                <a:lnTo>
                                  <a:pt x="88" y="114"/>
                                </a:lnTo>
                                <a:lnTo>
                                  <a:pt x="91" y="112"/>
                                </a:lnTo>
                                <a:lnTo>
                                  <a:pt x="94" y="110"/>
                                </a:lnTo>
                                <a:lnTo>
                                  <a:pt x="95" y="110"/>
                                </a:lnTo>
                                <a:lnTo>
                                  <a:pt x="96" y="110"/>
                                </a:lnTo>
                                <a:lnTo>
                                  <a:pt x="96" y="110"/>
                                </a:lnTo>
                                <a:lnTo>
                                  <a:pt x="96" y="111"/>
                                </a:lnTo>
                                <a:lnTo>
                                  <a:pt x="98" y="111"/>
                                </a:lnTo>
                                <a:lnTo>
                                  <a:pt x="98" y="112"/>
                                </a:lnTo>
                                <a:lnTo>
                                  <a:pt x="98" y="114"/>
                                </a:lnTo>
                                <a:lnTo>
                                  <a:pt x="98" y="116"/>
                                </a:lnTo>
                                <a:lnTo>
                                  <a:pt x="98" y="1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04" name="Freeform 870"/>
                        <wps:cNvSpPr>
                          <a:spLocks noEditPoints="1"/>
                        </wps:cNvSpPr>
                        <wps:spPr bwMode="auto">
                          <a:xfrm>
                            <a:off x="2114550" y="3768725"/>
                            <a:ext cx="65088" cy="73025"/>
                          </a:xfrm>
                          <a:custGeom>
                            <a:avLst/>
                            <a:gdLst>
                              <a:gd name="T0" fmla="*/ 121 w 121"/>
                              <a:gd name="T1" fmla="*/ 84 h 139"/>
                              <a:gd name="T2" fmla="*/ 112 w 121"/>
                              <a:gd name="T3" fmla="*/ 110 h 139"/>
                              <a:gd name="T4" fmla="*/ 98 w 121"/>
                              <a:gd name="T5" fmla="*/ 128 h 139"/>
                              <a:gd name="T6" fmla="*/ 74 w 121"/>
                              <a:gd name="T7" fmla="*/ 138 h 139"/>
                              <a:gd name="T8" fmla="*/ 45 w 121"/>
                              <a:gd name="T9" fmla="*/ 138 h 139"/>
                              <a:gd name="T10" fmla="*/ 23 w 121"/>
                              <a:gd name="T11" fmla="*/ 130 h 139"/>
                              <a:gd name="T12" fmla="*/ 8 w 121"/>
                              <a:gd name="T13" fmla="*/ 112 h 139"/>
                              <a:gd name="T14" fmla="*/ 2 w 121"/>
                              <a:gd name="T15" fmla="*/ 86 h 139"/>
                              <a:gd name="T16" fmla="*/ 2 w 121"/>
                              <a:gd name="T17" fmla="*/ 54 h 139"/>
                              <a:gd name="T18" fmla="*/ 9 w 121"/>
                              <a:gd name="T19" fmla="*/ 29 h 139"/>
                              <a:gd name="T20" fmla="*/ 24 w 121"/>
                              <a:gd name="T21" fmla="*/ 10 h 139"/>
                              <a:gd name="T22" fmla="*/ 47 w 121"/>
                              <a:gd name="T23" fmla="*/ 0 h 139"/>
                              <a:gd name="T24" fmla="*/ 77 w 121"/>
                              <a:gd name="T25" fmla="*/ 0 h 139"/>
                              <a:gd name="T26" fmla="*/ 99 w 121"/>
                              <a:gd name="T27" fmla="*/ 9 h 139"/>
                              <a:gd name="T28" fmla="*/ 114 w 121"/>
                              <a:gd name="T29" fmla="*/ 26 h 139"/>
                              <a:gd name="T30" fmla="*/ 121 w 121"/>
                              <a:gd name="T31" fmla="*/ 52 h 139"/>
                              <a:gd name="T32" fmla="*/ 103 w 121"/>
                              <a:gd name="T33" fmla="*/ 69 h 139"/>
                              <a:gd name="T34" fmla="*/ 100 w 121"/>
                              <a:gd name="T35" fmla="*/ 48 h 139"/>
                              <a:gd name="T36" fmla="*/ 94 w 121"/>
                              <a:gd name="T37" fmla="*/ 31 h 139"/>
                              <a:gd name="T38" fmla="*/ 80 w 121"/>
                              <a:gd name="T39" fmla="*/ 19 h 139"/>
                              <a:gd name="T40" fmla="*/ 61 w 121"/>
                              <a:gd name="T41" fmla="*/ 15 h 139"/>
                              <a:gd name="T42" fmla="*/ 41 w 121"/>
                              <a:gd name="T43" fmla="*/ 20 h 139"/>
                              <a:gd name="T44" fmla="*/ 29 w 121"/>
                              <a:gd name="T45" fmla="*/ 31 h 139"/>
                              <a:gd name="T46" fmla="*/ 21 w 121"/>
                              <a:gd name="T47" fmla="*/ 48 h 139"/>
                              <a:gd name="T48" fmla="*/ 20 w 121"/>
                              <a:gd name="T49" fmla="*/ 69 h 139"/>
                              <a:gd name="T50" fmla="*/ 21 w 121"/>
                              <a:gd name="T51" fmla="*/ 90 h 139"/>
                              <a:gd name="T52" fmla="*/ 29 w 121"/>
                              <a:gd name="T53" fmla="*/ 109 h 139"/>
                              <a:gd name="T54" fmla="*/ 41 w 121"/>
                              <a:gd name="T55" fmla="*/ 120 h 139"/>
                              <a:gd name="T56" fmla="*/ 61 w 121"/>
                              <a:gd name="T57" fmla="*/ 123 h 139"/>
                              <a:gd name="T58" fmla="*/ 80 w 121"/>
                              <a:gd name="T59" fmla="*/ 118 h 139"/>
                              <a:gd name="T60" fmla="*/ 93 w 121"/>
                              <a:gd name="T61" fmla="*/ 107 h 139"/>
                              <a:gd name="T62" fmla="*/ 100 w 121"/>
                              <a:gd name="T63" fmla="*/ 90 h 139"/>
                              <a:gd name="T64" fmla="*/ 103 w 121"/>
                              <a:gd name="T65" fmla="*/ 69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21" h="139">
                                <a:moveTo>
                                  <a:pt x="121" y="68"/>
                                </a:moveTo>
                                <a:lnTo>
                                  <a:pt x="121" y="84"/>
                                </a:lnTo>
                                <a:lnTo>
                                  <a:pt x="117" y="98"/>
                                </a:lnTo>
                                <a:lnTo>
                                  <a:pt x="112" y="110"/>
                                </a:lnTo>
                                <a:lnTo>
                                  <a:pt x="106" y="120"/>
                                </a:lnTo>
                                <a:lnTo>
                                  <a:pt x="98" y="128"/>
                                </a:lnTo>
                                <a:lnTo>
                                  <a:pt x="87" y="134"/>
                                </a:lnTo>
                                <a:lnTo>
                                  <a:pt x="74" y="138"/>
                                </a:lnTo>
                                <a:lnTo>
                                  <a:pt x="59" y="139"/>
                                </a:lnTo>
                                <a:lnTo>
                                  <a:pt x="45" y="138"/>
                                </a:lnTo>
                                <a:lnTo>
                                  <a:pt x="34" y="134"/>
                                </a:lnTo>
                                <a:lnTo>
                                  <a:pt x="23" y="130"/>
                                </a:lnTo>
                                <a:lnTo>
                                  <a:pt x="15" y="121"/>
                                </a:lnTo>
                                <a:lnTo>
                                  <a:pt x="8" y="112"/>
                                </a:lnTo>
                                <a:lnTo>
                                  <a:pt x="4" y="100"/>
                                </a:lnTo>
                                <a:lnTo>
                                  <a:pt x="2" y="86"/>
                                </a:lnTo>
                                <a:lnTo>
                                  <a:pt x="0" y="70"/>
                                </a:lnTo>
                                <a:lnTo>
                                  <a:pt x="2" y="54"/>
                                </a:lnTo>
                                <a:lnTo>
                                  <a:pt x="4" y="41"/>
                                </a:lnTo>
                                <a:lnTo>
                                  <a:pt x="9" y="29"/>
                                </a:lnTo>
                                <a:lnTo>
                                  <a:pt x="16" y="19"/>
                                </a:lnTo>
                                <a:lnTo>
                                  <a:pt x="24" y="10"/>
                                </a:lnTo>
                                <a:lnTo>
                                  <a:pt x="35" y="5"/>
                                </a:lnTo>
                                <a:lnTo>
                                  <a:pt x="47" y="0"/>
                                </a:lnTo>
                                <a:lnTo>
                                  <a:pt x="62" y="0"/>
                                </a:lnTo>
                                <a:lnTo>
                                  <a:pt x="77" y="0"/>
                                </a:lnTo>
                                <a:lnTo>
                                  <a:pt x="88" y="4"/>
                                </a:lnTo>
                                <a:lnTo>
                                  <a:pt x="99" y="9"/>
                                </a:lnTo>
                                <a:lnTo>
                                  <a:pt x="106" y="18"/>
                                </a:lnTo>
                                <a:lnTo>
                                  <a:pt x="114" y="26"/>
                                </a:lnTo>
                                <a:lnTo>
                                  <a:pt x="117" y="38"/>
                                </a:lnTo>
                                <a:lnTo>
                                  <a:pt x="121" y="52"/>
                                </a:lnTo>
                                <a:lnTo>
                                  <a:pt x="121" y="68"/>
                                </a:lnTo>
                                <a:close/>
                                <a:moveTo>
                                  <a:pt x="103" y="69"/>
                                </a:moveTo>
                                <a:lnTo>
                                  <a:pt x="103" y="58"/>
                                </a:lnTo>
                                <a:lnTo>
                                  <a:pt x="100" y="48"/>
                                </a:lnTo>
                                <a:lnTo>
                                  <a:pt x="98" y="38"/>
                                </a:lnTo>
                                <a:lnTo>
                                  <a:pt x="94" y="31"/>
                                </a:lnTo>
                                <a:lnTo>
                                  <a:pt x="88" y="24"/>
                                </a:lnTo>
                                <a:lnTo>
                                  <a:pt x="80" y="19"/>
                                </a:lnTo>
                                <a:lnTo>
                                  <a:pt x="72" y="16"/>
                                </a:lnTo>
                                <a:lnTo>
                                  <a:pt x="61" y="15"/>
                                </a:lnTo>
                                <a:lnTo>
                                  <a:pt x="50" y="16"/>
                                </a:lnTo>
                                <a:lnTo>
                                  <a:pt x="41" y="20"/>
                                </a:lnTo>
                                <a:lnTo>
                                  <a:pt x="34" y="25"/>
                                </a:lnTo>
                                <a:lnTo>
                                  <a:pt x="29" y="31"/>
                                </a:lnTo>
                                <a:lnTo>
                                  <a:pt x="24" y="38"/>
                                </a:lnTo>
                                <a:lnTo>
                                  <a:pt x="21" y="48"/>
                                </a:lnTo>
                                <a:lnTo>
                                  <a:pt x="20" y="58"/>
                                </a:lnTo>
                                <a:lnTo>
                                  <a:pt x="20" y="69"/>
                                </a:lnTo>
                                <a:lnTo>
                                  <a:pt x="20" y="80"/>
                                </a:lnTo>
                                <a:lnTo>
                                  <a:pt x="21" y="90"/>
                                </a:lnTo>
                                <a:lnTo>
                                  <a:pt x="24" y="100"/>
                                </a:lnTo>
                                <a:lnTo>
                                  <a:pt x="29" y="109"/>
                                </a:lnTo>
                                <a:lnTo>
                                  <a:pt x="34" y="115"/>
                                </a:lnTo>
                                <a:lnTo>
                                  <a:pt x="41" y="120"/>
                                </a:lnTo>
                                <a:lnTo>
                                  <a:pt x="50" y="122"/>
                                </a:lnTo>
                                <a:lnTo>
                                  <a:pt x="61" y="123"/>
                                </a:lnTo>
                                <a:lnTo>
                                  <a:pt x="72" y="122"/>
                                </a:lnTo>
                                <a:lnTo>
                                  <a:pt x="80" y="118"/>
                                </a:lnTo>
                                <a:lnTo>
                                  <a:pt x="88" y="114"/>
                                </a:lnTo>
                                <a:lnTo>
                                  <a:pt x="93" y="107"/>
                                </a:lnTo>
                                <a:lnTo>
                                  <a:pt x="98" y="99"/>
                                </a:lnTo>
                                <a:lnTo>
                                  <a:pt x="100" y="90"/>
                                </a:lnTo>
                                <a:lnTo>
                                  <a:pt x="103" y="80"/>
                                </a:lnTo>
                                <a:lnTo>
                                  <a:pt x="103" y="6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05" name="Freeform 871"/>
                        <wps:cNvSpPr>
                          <a:spLocks noEditPoints="1"/>
                        </wps:cNvSpPr>
                        <wps:spPr bwMode="auto">
                          <a:xfrm>
                            <a:off x="2190750" y="3768725"/>
                            <a:ext cx="63500" cy="73025"/>
                          </a:xfrm>
                          <a:custGeom>
                            <a:avLst/>
                            <a:gdLst>
                              <a:gd name="T0" fmla="*/ 121 w 121"/>
                              <a:gd name="T1" fmla="*/ 84 h 139"/>
                              <a:gd name="T2" fmla="*/ 112 w 121"/>
                              <a:gd name="T3" fmla="*/ 110 h 139"/>
                              <a:gd name="T4" fmla="*/ 97 w 121"/>
                              <a:gd name="T5" fmla="*/ 128 h 139"/>
                              <a:gd name="T6" fmla="*/ 74 w 121"/>
                              <a:gd name="T7" fmla="*/ 138 h 139"/>
                              <a:gd name="T8" fmla="*/ 44 w 121"/>
                              <a:gd name="T9" fmla="*/ 138 h 139"/>
                              <a:gd name="T10" fmla="*/ 22 w 121"/>
                              <a:gd name="T11" fmla="*/ 130 h 139"/>
                              <a:gd name="T12" fmla="*/ 7 w 121"/>
                              <a:gd name="T13" fmla="*/ 112 h 139"/>
                              <a:gd name="T14" fmla="*/ 1 w 121"/>
                              <a:gd name="T15" fmla="*/ 86 h 139"/>
                              <a:gd name="T16" fmla="*/ 1 w 121"/>
                              <a:gd name="T17" fmla="*/ 54 h 139"/>
                              <a:gd name="T18" fmla="*/ 9 w 121"/>
                              <a:gd name="T19" fmla="*/ 29 h 139"/>
                              <a:gd name="T20" fmla="*/ 23 w 121"/>
                              <a:gd name="T21" fmla="*/ 10 h 139"/>
                              <a:gd name="T22" fmla="*/ 47 w 121"/>
                              <a:gd name="T23" fmla="*/ 0 h 139"/>
                              <a:gd name="T24" fmla="*/ 76 w 121"/>
                              <a:gd name="T25" fmla="*/ 0 h 139"/>
                              <a:gd name="T26" fmla="*/ 99 w 121"/>
                              <a:gd name="T27" fmla="*/ 9 h 139"/>
                              <a:gd name="T28" fmla="*/ 113 w 121"/>
                              <a:gd name="T29" fmla="*/ 26 h 139"/>
                              <a:gd name="T30" fmla="*/ 121 w 121"/>
                              <a:gd name="T31" fmla="*/ 52 h 139"/>
                              <a:gd name="T32" fmla="*/ 102 w 121"/>
                              <a:gd name="T33" fmla="*/ 69 h 139"/>
                              <a:gd name="T34" fmla="*/ 100 w 121"/>
                              <a:gd name="T35" fmla="*/ 48 h 139"/>
                              <a:gd name="T36" fmla="*/ 94 w 121"/>
                              <a:gd name="T37" fmla="*/ 31 h 139"/>
                              <a:gd name="T38" fmla="*/ 80 w 121"/>
                              <a:gd name="T39" fmla="*/ 19 h 139"/>
                              <a:gd name="T40" fmla="*/ 60 w 121"/>
                              <a:gd name="T41" fmla="*/ 15 h 139"/>
                              <a:gd name="T42" fmla="*/ 41 w 121"/>
                              <a:gd name="T43" fmla="*/ 20 h 139"/>
                              <a:gd name="T44" fmla="*/ 28 w 121"/>
                              <a:gd name="T45" fmla="*/ 31 h 139"/>
                              <a:gd name="T46" fmla="*/ 21 w 121"/>
                              <a:gd name="T47" fmla="*/ 48 h 139"/>
                              <a:gd name="T48" fmla="*/ 18 w 121"/>
                              <a:gd name="T49" fmla="*/ 69 h 139"/>
                              <a:gd name="T50" fmla="*/ 21 w 121"/>
                              <a:gd name="T51" fmla="*/ 90 h 139"/>
                              <a:gd name="T52" fmla="*/ 28 w 121"/>
                              <a:gd name="T53" fmla="*/ 109 h 139"/>
                              <a:gd name="T54" fmla="*/ 41 w 121"/>
                              <a:gd name="T55" fmla="*/ 120 h 139"/>
                              <a:gd name="T56" fmla="*/ 60 w 121"/>
                              <a:gd name="T57" fmla="*/ 123 h 139"/>
                              <a:gd name="T58" fmla="*/ 80 w 121"/>
                              <a:gd name="T59" fmla="*/ 118 h 139"/>
                              <a:gd name="T60" fmla="*/ 92 w 121"/>
                              <a:gd name="T61" fmla="*/ 107 h 139"/>
                              <a:gd name="T62" fmla="*/ 100 w 121"/>
                              <a:gd name="T63" fmla="*/ 90 h 139"/>
                              <a:gd name="T64" fmla="*/ 102 w 121"/>
                              <a:gd name="T65" fmla="*/ 69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21" h="139">
                                <a:moveTo>
                                  <a:pt x="121" y="68"/>
                                </a:moveTo>
                                <a:lnTo>
                                  <a:pt x="121" y="84"/>
                                </a:lnTo>
                                <a:lnTo>
                                  <a:pt x="117" y="98"/>
                                </a:lnTo>
                                <a:lnTo>
                                  <a:pt x="112" y="110"/>
                                </a:lnTo>
                                <a:lnTo>
                                  <a:pt x="106" y="120"/>
                                </a:lnTo>
                                <a:lnTo>
                                  <a:pt x="97" y="128"/>
                                </a:lnTo>
                                <a:lnTo>
                                  <a:pt x="86" y="134"/>
                                </a:lnTo>
                                <a:lnTo>
                                  <a:pt x="74" y="138"/>
                                </a:lnTo>
                                <a:lnTo>
                                  <a:pt x="59" y="139"/>
                                </a:lnTo>
                                <a:lnTo>
                                  <a:pt x="44" y="138"/>
                                </a:lnTo>
                                <a:lnTo>
                                  <a:pt x="33" y="134"/>
                                </a:lnTo>
                                <a:lnTo>
                                  <a:pt x="22" y="130"/>
                                </a:lnTo>
                                <a:lnTo>
                                  <a:pt x="15" y="121"/>
                                </a:lnTo>
                                <a:lnTo>
                                  <a:pt x="7" y="112"/>
                                </a:lnTo>
                                <a:lnTo>
                                  <a:pt x="4" y="100"/>
                                </a:lnTo>
                                <a:lnTo>
                                  <a:pt x="1" y="86"/>
                                </a:lnTo>
                                <a:lnTo>
                                  <a:pt x="0" y="70"/>
                                </a:lnTo>
                                <a:lnTo>
                                  <a:pt x="1" y="54"/>
                                </a:lnTo>
                                <a:lnTo>
                                  <a:pt x="4" y="41"/>
                                </a:lnTo>
                                <a:lnTo>
                                  <a:pt x="9" y="29"/>
                                </a:lnTo>
                                <a:lnTo>
                                  <a:pt x="16" y="19"/>
                                </a:lnTo>
                                <a:lnTo>
                                  <a:pt x="23" y="10"/>
                                </a:lnTo>
                                <a:lnTo>
                                  <a:pt x="34" y="5"/>
                                </a:lnTo>
                                <a:lnTo>
                                  <a:pt x="47" y="0"/>
                                </a:lnTo>
                                <a:lnTo>
                                  <a:pt x="62" y="0"/>
                                </a:lnTo>
                                <a:lnTo>
                                  <a:pt x="76" y="0"/>
                                </a:lnTo>
                                <a:lnTo>
                                  <a:pt x="87" y="4"/>
                                </a:lnTo>
                                <a:lnTo>
                                  <a:pt x="99" y="9"/>
                                </a:lnTo>
                                <a:lnTo>
                                  <a:pt x="106" y="18"/>
                                </a:lnTo>
                                <a:lnTo>
                                  <a:pt x="113" y="26"/>
                                </a:lnTo>
                                <a:lnTo>
                                  <a:pt x="117" y="38"/>
                                </a:lnTo>
                                <a:lnTo>
                                  <a:pt x="121" y="52"/>
                                </a:lnTo>
                                <a:lnTo>
                                  <a:pt x="121" y="68"/>
                                </a:lnTo>
                                <a:close/>
                                <a:moveTo>
                                  <a:pt x="102" y="69"/>
                                </a:moveTo>
                                <a:lnTo>
                                  <a:pt x="102" y="58"/>
                                </a:lnTo>
                                <a:lnTo>
                                  <a:pt x="100" y="48"/>
                                </a:lnTo>
                                <a:lnTo>
                                  <a:pt x="97" y="38"/>
                                </a:lnTo>
                                <a:lnTo>
                                  <a:pt x="94" y="31"/>
                                </a:lnTo>
                                <a:lnTo>
                                  <a:pt x="87" y="24"/>
                                </a:lnTo>
                                <a:lnTo>
                                  <a:pt x="80" y="19"/>
                                </a:lnTo>
                                <a:lnTo>
                                  <a:pt x="71" y="16"/>
                                </a:lnTo>
                                <a:lnTo>
                                  <a:pt x="60" y="15"/>
                                </a:lnTo>
                                <a:lnTo>
                                  <a:pt x="49" y="16"/>
                                </a:lnTo>
                                <a:lnTo>
                                  <a:pt x="41" y="20"/>
                                </a:lnTo>
                                <a:lnTo>
                                  <a:pt x="33" y="25"/>
                                </a:lnTo>
                                <a:lnTo>
                                  <a:pt x="28" y="31"/>
                                </a:lnTo>
                                <a:lnTo>
                                  <a:pt x="23" y="38"/>
                                </a:lnTo>
                                <a:lnTo>
                                  <a:pt x="21" y="48"/>
                                </a:lnTo>
                                <a:lnTo>
                                  <a:pt x="20" y="58"/>
                                </a:lnTo>
                                <a:lnTo>
                                  <a:pt x="18" y="69"/>
                                </a:lnTo>
                                <a:lnTo>
                                  <a:pt x="20" y="80"/>
                                </a:lnTo>
                                <a:lnTo>
                                  <a:pt x="21" y="90"/>
                                </a:lnTo>
                                <a:lnTo>
                                  <a:pt x="23" y="100"/>
                                </a:lnTo>
                                <a:lnTo>
                                  <a:pt x="28" y="109"/>
                                </a:lnTo>
                                <a:lnTo>
                                  <a:pt x="33" y="115"/>
                                </a:lnTo>
                                <a:lnTo>
                                  <a:pt x="41" y="120"/>
                                </a:lnTo>
                                <a:lnTo>
                                  <a:pt x="49" y="122"/>
                                </a:lnTo>
                                <a:lnTo>
                                  <a:pt x="60" y="123"/>
                                </a:lnTo>
                                <a:lnTo>
                                  <a:pt x="71" y="122"/>
                                </a:lnTo>
                                <a:lnTo>
                                  <a:pt x="80" y="118"/>
                                </a:lnTo>
                                <a:lnTo>
                                  <a:pt x="87" y="114"/>
                                </a:lnTo>
                                <a:lnTo>
                                  <a:pt x="92" y="107"/>
                                </a:lnTo>
                                <a:lnTo>
                                  <a:pt x="97" y="99"/>
                                </a:lnTo>
                                <a:lnTo>
                                  <a:pt x="100" y="90"/>
                                </a:lnTo>
                                <a:lnTo>
                                  <a:pt x="102" y="80"/>
                                </a:lnTo>
                                <a:lnTo>
                                  <a:pt x="102" y="6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06" name="Freeform 872"/>
                        <wps:cNvSpPr>
                          <a:spLocks/>
                        </wps:cNvSpPr>
                        <wps:spPr bwMode="auto">
                          <a:xfrm>
                            <a:off x="2268538" y="3768725"/>
                            <a:ext cx="52388" cy="73025"/>
                          </a:xfrm>
                          <a:custGeom>
                            <a:avLst/>
                            <a:gdLst>
                              <a:gd name="T0" fmla="*/ 97 w 97"/>
                              <a:gd name="T1" fmla="*/ 133 h 136"/>
                              <a:gd name="T2" fmla="*/ 96 w 97"/>
                              <a:gd name="T3" fmla="*/ 135 h 136"/>
                              <a:gd name="T4" fmla="*/ 95 w 97"/>
                              <a:gd name="T5" fmla="*/ 136 h 136"/>
                              <a:gd name="T6" fmla="*/ 91 w 97"/>
                              <a:gd name="T7" fmla="*/ 136 h 136"/>
                              <a:gd name="T8" fmla="*/ 86 w 97"/>
                              <a:gd name="T9" fmla="*/ 136 h 136"/>
                              <a:gd name="T10" fmla="*/ 83 w 97"/>
                              <a:gd name="T11" fmla="*/ 136 h 136"/>
                              <a:gd name="T12" fmla="*/ 81 w 97"/>
                              <a:gd name="T13" fmla="*/ 135 h 136"/>
                              <a:gd name="T14" fmla="*/ 80 w 97"/>
                              <a:gd name="T15" fmla="*/ 133 h 136"/>
                              <a:gd name="T16" fmla="*/ 80 w 97"/>
                              <a:gd name="T17" fmla="*/ 73 h 136"/>
                              <a:gd name="T18" fmla="*/ 19 w 97"/>
                              <a:gd name="T19" fmla="*/ 133 h 136"/>
                              <a:gd name="T20" fmla="*/ 17 w 97"/>
                              <a:gd name="T21" fmla="*/ 135 h 136"/>
                              <a:gd name="T22" fmla="*/ 16 w 97"/>
                              <a:gd name="T23" fmla="*/ 136 h 136"/>
                              <a:gd name="T24" fmla="*/ 14 w 97"/>
                              <a:gd name="T25" fmla="*/ 136 h 136"/>
                              <a:gd name="T26" fmla="*/ 10 w 97"/>
                              <a:gd name="T27" fmla="*/ 136 h 136"/>
                              <a:gd name="T28" fmla="*/ 5 w 97"/>
                              <a:gd name="T29" fmla="*/ 136 h 136"/>
                              <a:gd name="T30" fmla="*/ 3 w 97"/>
                              <a:gd name="T31" fmla="*/ 136 h 136"/>
                              <a:gd name="T32" fmla="*/ 1 w 97"/>
                              <a:gd name="T33" fmla="*/ 135 h 136"/>
                              <a:gd name="T34" fmla="*/ 0 w 97"/>
                              <a:gd name="T35" fmla="*/ 133 h 136"/>
                              <a:gd name="T36" fmla="*/ 0 w 97"/>
                              <a:gd name="T37" fmla="*/ 3 h 136"/>
                              <a:gd name="T38" fmla="*/ 1 w 97"/>
                              <a:gd name="T39" fmla="*/ 2 h 136"/>
                              <a:gd name="T40" fmla="*/ 4 w 97"/>
                              <a:gd name="T41" fmla="*/ 0 h 136"/>
                              <a:gd name="T42" fmla="*/ 7 w 97"/>
                              <a:gd name="T43" fmla="*/ 0 h 136"/>
                              <a:gd name="T44" fmla="*/ 12 w 97"/>
                              <a:gd name="T45" fmla="*/ 0 h 136"/>
                              <a:gd name="T46" fmla="*/ 15 w 97"/>
                              <a:gd name="T47" fmla="*/ 0 h 136"/>
                              <a:gd name="T48" fmla="*/ 17 w 97"/>
                              <a:gd name="T49" fmla="*/ 2 h 136"/>
                              <a:gd name="T50" fmla="*/ 19 w 97"/>
                              <a:gd name="T51" fmla="*/ 3 h 136"/>
                              <a:gd name="T52" fmla="*/ 19 w 97"/>
                              <a:gd name="T53" fmla="*/ 57 h 136"/>
                              <a:gd name="T54" fmla="*/ 80 w 97"/>
                              <a:gd name="T55" fmla="*/ 3 h 136"/>
                              <a:gd name="T56" fmla="*/ 80 w 97"/>
                              <a:gd name="T57" fmla="*/ 2 h 136"/>
                              <a:gd name="T58" fmla="*/ 81 w 97"/>
                              <a:gd name="T59" fmla="*/ 0 h 136"/>
                              <a:gd name="T60" fmla="*/ 84 w 97"/>
                              <a:gd name="T61" fmla="*/ 0 h 136"/>
                              <a:gd name="T62" fmla="*/ 89 w 97"/>
                              <a:gd name="T63" fmla="*/ 0 h 136"/>
                              <a:gd name="T64" fmla="*/ 92 w 97"/>
                              <a:gd name="T65" fmla="*/ 0 h 136"/>
                              <a:gd name="T66" fmla="*/ 96 w 97"/>
                              <a:gd name="T67" fmla="*/ 0 h 136"/>
                              <a:gd name="T68" fmla="*/ 97 w 97"/>
                              <a:gd name="T69" fmla="*/ 2 h 136"/>
                              <a:gd name="T70" fmla="*/ 97 w 97"/>
                              <a:gd name="T71" fmla="*/ 3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97" h="136">
                                <a:moveTo>
                                  <a:pt x="97" y="133"/>
                                </a:moveTo>
                                <a:lnTo>
                                  <a:pt x="97" y="133"/>
                                </a:lnTo>
                                <a:lnTo>
                                  <a:pt x="97" y="135"/>
                                </a:lnTo>
                                <a:lnTo>
                                  <a:pt x="96" y="135"/>
                                </a:lnTo>
                                <a:lnTo>
                                  <a:pt x="96" y="136"/>
                                </a:lnTo>
                                <a:lnTo>
                                  <a:pt x="95" y="136"/>
                                </a:lnTo>
                                <a:lnTo>
                                  <a:pt x="92" y="136"/>
                                </a:lnTo>
                                <a:lnTo>
                                  <a:pt x="91" y="136"/>
                                </a:lnTo>
                                <a:lnTo>
                                  <a:pt x="89" y="136"/>
                                </a:lnTo>
                                <a:lnTo>
                                  <a:pt x="86" y="136"/>
                                </a:lnTo>
                                <a:lnTo>
                                  <a:pt x="84" y="136"/>
                                </a:lnTo>
                                <a:lnTo>
                                  <a:pt x="83" y="136"/>
                                </a:lnTo>
                                <a:lnTo>
                                  <a:pt x="81" y="136"/>
                                </a:lnTo>
                                <a:lnTo>
                                  <a:pt x="81" y="135"/>
                                </a:lnTo>
                                <a:lnTo>
                                  <a:pt x="80" y="135"/>
                                </a:lnTo>
                                <a:lnTo>
                                  <a:pt x="80" y="133"/>
                                </a:lnTo>
                                <a:lnTo>
                                  <a:pt x="80" y="133"/>
                                </a:lnTo>
                                <a:lnTo>
                                  <a:pt x="80" y="73"/>
                                </a:lnTo>
                                <a:lnTo>
                                  <a:pt x="19" y="73"/>
                                </a:lnTo>
                                <a:lnTo>
                                  <a:pt x="19" y="133"/>
                                </a:lnTo>
                                <a:lnTo>
                                  <a:pt x="19" y="133"/>
                                </a:lnTo>
                                <a:lnTo>
                                  <a:pt x="17" y="135"/>
                                </a:lnTo>
                                <a:lnTo>
                                  <a:pt x="17" y="135"/>
                                </a:lnTo>
                                <a:lnTo>
                                  <a:pt x="16" y="136"/>
                                </a:lnTo>
                                <a:lnTo>
                                  <a:pt x="15" y="136"/>
                                </a:lnTo>
                                <a:lnTo>
                                  <a:pt x="14" y="136"/>
                                </a:lnTo>
                                <a:lnTo>
                                  <a:pt x="12" y="136"/>
                                </a:lnTo>
                                <a:lnTo>
                                  <a:pt x="10" y="136"/>
                                </a:lnTo>
                                <a:lnTo>
                                  <a:pt x="7" y="136"/>
                                </a:lnTo>
                                <a:lnTo>
                                  <a:pt x="5" y="136"/>
                                </a:lnTo>
                                <a:lnTo>
                                  <a:pt x="4" y="136"/>
                                </a:lnTo>
                                <a:lnTo>
                                  <a:pt x="3" y="136"/>
                                </a:lnTo>
                                <a:lnTo>
                                  <a:pt x="1" y="135"/>
                                </a:lnTo>
                                <a:lnTo>
                                  <a:pt x="1" y="135"/>
                                </a:lnTo>
                                <a:lnTo>
                                  <a:pt x="0" y="133"/>
                                </a:lnTo>
                                <a:lnTo>
                                  <a:pt x="0" y="133"/>
                                </a:lnTo>
                                <a:lnTo>
                                  <a:pt x="0" y="3"/>
                                </a:lnTo>
                                <a:lnTo>
                                  <a:pt x="0" y="3"/>
                                </a:lnTo>
                                <a:lnTo>
                                  <a:pt x="1" y="2"/>
                                </a:lnTo>
                                <a:lnTo>
                                  <a:pt x="1" y="2"/>
                                </a:lnTo>
                                <a:lnTo>
                                  <a:pt x="3" y="0"/>
                                </a:lnTo>
                                <a:lnTo>
                                  <a:pt x="4" y="0"/>
                                </a:lnTo>
                                <a:lnTo>
                                  <a:pt x="5" y="0"/>
                                </a:lnTo>
                                <a:lnTo>
                                  <a:pt x="7" y="0"/>
                                </a:lnTo>
                                <a:lnTo>
                                  <a:pt x="10" y="0"/>
                                </a:lnTo>
                                <a:lnTo>
                                  <a:pt x="12" y="0"/>
                                </a:lnTo>
                                <a:lnTo>
                                  <a:pt x="14" y="0"/>
                                </a:lnTo>
                                <a:lnTo>
                                  <a:pt x="15" y="0"/>
                                </a:lnTo>
                                <a:lnTo>
                                  <a:pt x="16" y="0"/>
                                </a:lnTo>
                                <a:lnTo>
                                  <a:pt x="17" y="2"/>
                                </a:lnTo>
                                <a:lnTo>
                                  <a:pt x="17" y="2"/>
                                </a:lnTo>
                                <a:lnTo>
                                  <a:pt x="19" y="3"/>
                                </a:lnTo>
                                <a:lnTo>
                                  <a:pt x="19" y="3"/>
                                </a:lnTo>
                                <a:lnTo>
                                  <a:pt x="19" y="57"/>
                                </a:lnTo>
                                <a:lnTo>
                                  <a:pt x="80" y="57"/>
                                </a:lnTo>
                                <a:lnTo>
                                  <a:pt x="80" y="3"/>
                                </a:lnTo>
                                <a:lnTo>
                                  <a:pt x="80" y="3"/>
                                </a:lnTo>
                                <a:lnTo>
                                  <a:pt x="80" y="2"/>
                                </a:lnTo>
                                <a:lnTo>
                                  <a:pt x="81" y="2"/>
                                </a:lnTo>
                                <a:lnTo>
                                  <a:pt x="81" y="0"/>
                                </a:lnTo>
                                <a:lnTo>
                                  <a:pt x="83" y="0"/>
                                </a:lnTo>
                                <a:lnTo>
                                  <a:pt x="84" y="0"/>
                                </a:lnTo>
                                <a:lnTo>
                                  <a:pt x="86" y="0"/>
                                </a:lnTo>
                                <a:lnTo>
                                  <a:pt x="89" y="0"/>
                                </a:lnTo>
                                <a:lnTo>
                                  <a:pt x="91" y="0"/>
                                </a:lnTo>
                                <a:lnTo>
                                  <a:pt x="92" y="0"/>
                                </a:lnTo>
                                <a:lnTo>
                                  <a:pt x="95" y="0"/>
                                </a:lnTo>
                                <a:lnTo>
                                  <a:pt x="96" y="0"/>
                                </a:lnTo>
                                <a:lnTo>
                                  <a:pt x="96" y="2"/>
                                </a:lnTo>
                                <a:lnTo>
                                  <a:pt x="97" y="2"/>
                                </a:lnTo>
                                <a:lnTo>
                                  <a:pt x="97" y="3"/>
                                </a:lnTo>
                                <a:lnTo>
                                  <a:pt x="97" y="3"/>
                                </a:lnTo>
                                <a:lnTo>
                                  <a:pt x="97" y="1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07" name="Freeform 873"/>
                        <wps:cNvSpPr>
                          <a:spLocks noEditPoints="1"/>
                        </wps:cNvSpPr>
                        <wps:spPr bwMode="auto">
                          <a:xfrm>
                            <a:off x="2360613" y="3787775"/>
                            <a:ext cx="49213" cy="53975"/>
                          </a:xfrm>
                          <a:custGeom>
                            <a:avLst/>
                            <a:gdLst>
                              <a:gd name="T0" fmla="*/ 93 w 93"/>
                              <a:gd name="T1" fmla="*/ 62 h 103"/>
                              <a:gd name="T2" fmla="*/ 87 w 93"/>
                              <a:gd name="T3" fmla="*/ 80 h 103"/>
                              <a:gd name="T4" fmla="*/ 75 w 93"/>
                              <a:gd name="T5" fmla="*/ 95 h 103"/>
                              <a:gd name="T6" fmla="*/ 56 w 93"/>
                              <a:gd name="T7" fmla="*/ 102 h 103"/>
                              <a:gd name="T8" fmla="*/ 34 w 93"/>
                              <a:gd name="T9" fmla="*/ 102 h 103"/>
                              <a:gd name="T10" fmla="*/ 17 w 93"/>
                              <a:gd name="T11" fmla="*/ 96 h 103"/>
                              <a:gd name="T12" fmla="*/ 6 w 93"/>
                              <a:gd name="T13" fmla="*/ 82 h 103"/>
                              <a:gd name="T14" fmla="*/ 0 w 93"/>
                              <a:gd name="T15" fmla="*/ 64 h 103"/>
                              <a:gd name="T16" fmla="*/ 0 w 93"/>
                              <a:gd name="T17" fmla="*/ 41 h 103"/>
                              <a:gd name="T18" fmla="*/ 6 w 93"/>
                              <a:gd name="T19" fmla="*/ 22 h 103"/>
                              <a:gd name="T20" fmla="*/ 18 w 93"/>
                              <a:gd name="T21" fmla="*/ 7 h 103"/>
                              <a:gd name="T22" fmla="*/ 35 w 93"/>
                              <a:gd name="T23" fmla="*/ 0 h 103"/>
                              <a:gd name="T24" fmla="*/ 59 w 93"/>
                              <a:gd name="T25" fmla="*/ 0 h 103"/>
                              <a:gd name="T26" fmla="*/ 76 w 93"/>
                              <a:gd name="T27" fmla="*/ 7 h 103"/>
                              <a:gd name="T28" fmla="*/ 87 w 93"/>
                              <a:gd name="T29" fmla="*/ 20 h 103"/>
                              <a:gd name="T30" fmla="*/ 93 w 93"/>
                              <a:gd name="T31" fmla="*/ 39 h 103"/>
                              <a:gd name="T32" fmla="*/ 75 w 93"/>
                              <a:gd name="T33" fmla="*/ 52 h 103"/>
                              <a:gd name="T34" fmla="*/ 74 w 93"/>
                              <a:gd name="T35" fmla="*/ 37 h 103"/>
                              <a:gd name="T36" fmla="*/ 69 w 93"/>
                              <a:gd name="T37" fmla="*/ 25 h 103"/>
                              <a:gd name="T38" fmla="*/ 60 w 93"/>
                              <a:gd name="T39" fmla="*/ 17 h 103"/>
                              <a:gd name="T40" fmla="*/ 47 w 93"/>
                              <a:gd name="T41" fmla="*/ 14 h 103"/>
                              <a:gd name="T42" fmla="*/ 33 w 93"/>
                              <a:gd name="T43" fmla="*/ 17 h 103"/>
                              <a:gd name="T44" fmla="*/ 24 w 93"/>
                              <a:gd name="T45" fmla="*/ 25 h 103"/>
                              <a:gd name="T46" fmla="*/ 19 w 93"/>
                              <a:gd name="T47" fmla="*/ 36 h 103"/>
                              <a:gd name="T48" fmla="*/ 17 w 93"/>
                              <a:gd name="T49" fmla="*/ 50 h 103"/>
                              <a:gd name="T50" fmla="*/ 19 w 93"/>
                              <a:gd name="T51" fmla="*/ 65 h 103"/>
                              <a:gd name="T52" fmla="*/ 23 w 93"/>
                              <a:gd name="T53" fmla="*/ 78 h 103"/>
                              <a:gd name="T54" fmla="*/ 33 w 93"/>
                              <a:gd name="T55" fmla="*/ 85 h 103"/>
                              <a:gd name="T56" fmla="*/ 47 w 93"/>
                              <a:gd name="T57" fmla="*/ 89 h 103"/>
                              <a:gd name="T58" fmla="*/ 59 w 93"/>
                              <a:gd name="T59" fmla="*/ 86 h 103"/>
                              <a:gd name="T60" fmla="*/ 69 w 93"/>
                              <a:gd name="T61" fmla="*/ 78 h 103"/>
                              <a:gd name="T62" fmla="*/ 74 w 93"/>
                              <a:gd name="T63" fmla="*/ 66 h 103"/>
                              <a:gd name="T64" fmla="*/ 75 w 93"/>
                              <a:gd name="T65" fmla="*/ 52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03">
                                <a:moveTo>
                                  <a:pt x="93" y="50"/>
                                </a:moveTo>
                                <a:lnTo>
                                  <a:pt x="93" y="62"/>
                                </a:lnTo>
                                <a:lnTo>
                                  <a:pt x="91" y="71"/>
                                </a:lnTo>
                                <a:lnTo>
                                  <a:pt x="87" y="80"/>
                                </a:lnTo>
                                <a:lnTo>
                                  <a:pt x="81" y="89"/>
                                </a:lnTo>
                                <a:lnTo>
                                  <a:pt x="75" y="95"/>
                                </a:lnTo>
                                <a:lnTo>
                                  <a:pt x="66" y="98"/>
                                </a:lnTo>
                                <a:lnTo>
                                  <a:pt x="56" y="102"/>
                                </a:lnTo>
                                <a:lnTo>
                                  <a:pt x="45" y="103"/>
                                </a:lnTo>
                                <a:lnTo>
                                  <a:pt x="34" y="102"/>
                                </a:lnTo>
                                <a:lnTo>
                                  <a:pt x="26" y="100"/>
                                </a:lnTo>
                                <a:lnTo>
                                  <a:pt x="17" y="96"/>
                                </a:lnTo>
                                <a:lnTo>
                                  <a:pt x="11" y="90"/>
                                </a:lnTo>
                                <a:lnTo>
                                  <a:pt x="6" y="82"/>
                                </a:lnTo>
                                <a:lnTo>
                                  <a:pt x="2" y="74"/>
                                </a:lnTo>
                                <a:lnTo>
                                  <a:pt x="0" y="64"/>
                                </a:lnTo>
                                <a:lnTo>
                                  <a:pt x="0" y="52"/>
                                </a:lnTo>
                                <a:lnTo>
                                  <a:pt x="0" y="41"/>
                                </a:lnTo>
                                <a:lnTo>
                                  <a:pt x="2" y="31"/>
                                </a:lnTo>
                                <a:lnTo>
                                  <a:pt x="6" y="22"/>
                                </a:lnTo>
                                <a:lnTo>
                                  <a:pt x="11" y="15"/>
                                </a:lnTo>
                                <a:lnTo>
                                  <a:pt x="18" y="7"/>
                                </a:lnTo>
                                <a:lnTo>
                                  <a:pt x="27" y="4"/>
                                </a:lnTo>
                                <a:lnTo>
                                  <a:pt x="35" y="0"/>
                                </a:lnTo>
                                <a:lnTo>
                                  <a:pt x="48" y="0"/>
                                </a:lnTo>
                                <a:lnTo>
                                  <a:pt x="59" y="0"/>
                                </a:lnTo>
                                <a:lnTo>
                                  <a:pt x="67" y="2"/>
                                </a:lnTo>
                                <a:lnTo>
                                  <a:pt x="76" y="7"/>
                                </a:lnTo>
                                <a:lnTo>
                                  <a:pt x="82" y="14"/>
                                </a:lnTo>
                                <a:lnTo>
                                  <a:pt x="87" y="20"/>
                                </a:lnTo>
                                <a:lnTo>
                                  <a:pt x="91" y="30"/>
                                </a:lnTo>
                                <a:lnTo>
                                  <a:pt x="93" y="39"/>
                                </a:lnTo>
                                <a:lnTo>
                                  <a:pt x="93" y="50"/>
                                </a:lnTo>
                                <a:close/>
                                <a:moveTo>
                                  <a:pt x="75" y="52"/>
                                </a:moveTo>
                                <a:lnTo>
                                  <a:pt x="75" y="44"/>
                                </a:lnTo>
                                <a:lnTo>
                                  <a:pt x="74" y="37"/>
                                </a:lnTo>
                                <a:lnTo>
                                  <a:pt x="72" y="31"/>
                                </a:lnTo>
                                <a:lnTo>
                                  <a:pt x="69" y="25"/>
                                </a:lnTo>
                                <a:lnTo>
                                  <a:pt x="66" y="21"/>
                                </a:lnTo>
                                <a:lnTo>
                                  <a:pt x="60" y="17"/>
                                </a:lnTo>
                                <a:lnTo>
                                  <a:pt x="54" y="15"/>
                                </a:lnTo>
                                <a:lnTo>
                                  <a:pt x="47" y="14"/>
                                </a:lnTo>
                                <a:lnTo>
                                  <a:pt x="39" y="15"/>
                                </a:lnTo>
                                <a:lnTo>
                                  <a:pt x="33" y="17"/>
                                </a:lnTo>
                                <a:lnTo>
                                  <a:pt x="28" y="20"/>
                                </a:lnTo>
                                <a:lnTo>
                                  <a:pt x="24" y="25"/>
                                </a:lnTo>
                                <a:lnTo>
                                  <a:pt x="22" y="30"/>
                                </a:lnTo>
                                <a:lnTo>
                                  <a:pt x="19" y="36"/>
                                </a:lnTo>
                                <a:lnTo>
                                  <a:pt x="18" y="43"/>
                                </a:lnTo>
                                <a:lnTo>
                                  <a:pt x="17" y="50"/>
                                </a:lnTo>
                                <a:lnTo>
                                  <a:pt x="18" y="59"/>
                                </a:lnTo>
                                <a:lnTo>
                                  <a:pt x="19" y="65"/>
                                </a:lnTo>
                                <a:lnTo>
                                  <a:pt x="21" y="71"/>
                                </a:lnTo>
                                <a:lnTo>
                                  <a:pt x="23" y="78"/>
                                </a:lnTo>
                                <a:lnTo>
                                  <a:pt x="27" y="82"/>
                                </a:lnTo>
                                <a:lnTo>
                                  <a:pt x="33" y="85"/>
                                </a:lnTo>
                                <a:lnTo>
                                  <a:pt x="38" y="87"/>
                                </a:lnTo>
                                <a:lnTo>
                                  <a:pt x="47" y="89"/>
                                </a:lnTo>
                                <a:lnTo>
                                  <a:pt x="54" y="87"/>
                                </a:lnTo>
                                <a:lnTo>
                                  <a:pt x="59" y="86"/>
                                </a:lnTo>
                                <a:lnTo>
                                  <a:pt x="65" y="82"/>
                                </a:lnTo>
                                <a:lnTo>
                                  <a:pt x="69" y="78"/>
                                </a:lnTo>
                                <a:lnTo>
                                  <a:pt x="71" y="73"/>
                                </a:lnTo>
                                <a:lnTo>
                                  <a:pt x="74" y="66"/>
                                </a:lnTo>
                                <a:lnTo>
                                  <a:pt x="75" y="59"/>
                                </a:lnTo>
                                <a:lnTo>
                                  <a:pt x="75" y="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08" name="Freeform 874"/>
                        <wps:cNvSpPr>
                          <a:spLocks/>
                        </wps:cNvSpPr>
                        <wps:spPr bwMode="auto">
                          <a:xfrm>
                            <a:off x="2424113" y="3787775"/>
                            <a:ext cx="28575" cy="53975"/>
                          </a:xfrm>
                          <a:custGeom>
                            <a:avLst/>
                            <a:gdLst>
                              <a:gd name="T0" fmla="*/ 54 w 54"/>
                              <a:gd name="T1" fmla="*/ 12 h 101"/>
                              <a:gd name="T2" fmla="*/ 54 w 54"/>
                              <a:gd name="T3" fmla="*/ 16 h 101"/>
                              <a:gd name="T4" fmla="*/ 54 w 54"/>
                              <a:gd name="T5" fmla="*/ 17 h 101"/>
                              <a:gd name="T6" fmla="*/ 53 w 54"/>
                              <a:gd name="T7" fmla="*/ 18 h 101"/>
                              <a:gd name="T8" fmla="*/ 51 w 54"/>
                              <a:gd name="T9" fmla="*/ 18 h 101"/>
                              <a:gd name="T10" fmla="*/ 49 w 54"/>
                              <a:gd name="T11" fmla="*/ 17 h 101"/>
                              <a:gd name="T12" fmla="*/ 46 w 54"/>
                              <a:gd name="T13" fmla="*/ 17 h 101"/>
                              <a:gd name="T14" fmla="*/ 42 w 54"/>
                              <a:gd name="T15" fmla="*/ 16 h 101"/>
                              <a:gd name="T16" fmla="*/ 37 w 54"/>
                              <a:gd name="T17" fmla="*/ 16 h 101"/>
                              <a:gd name="T18" fmla="*/ 32 w 54"/>
                              <a:gd name="T19" fmla="*/ 18 h 101"/>
                              <a:gd name="T20" fmla="*/ 27 w 54"/>
                              <a:gd name="T21" fmla="*/ 23 h 101"/>
                              <a:gd name="T22" fmla="*/ 21 w 54"/>
                              <a:gd name="T23" fmla="*/ 31 h 101"/>
                              <a:gd name="T24" fmla="*/ 17 w 54"/>
                              <a:gd name="T25" fmla="*/ 98 h 101"/>
                              <a:gd name="T26" fmla="*/ 16 w 54"/>
                              <a:gd name="T27" fmla="*/ 100 h 101"/>
                              <a:gd name="T28" fmla="*/ 15 w 54"/>
                              <a:gd name="T29" fmla="*/ 101 h 101"/>
                              <a:gd name="T30" fmla="*/ 12 w 54"/>
                              <a:gd name="T31" fmla="*/ 101 h 101"/>
                              <a:gd name="T32" fmla="*/ 9 w 54"/>
                              <a:gd name="T33" fmla="*/ 101 h 101"/>
                              <a:gd name="T34" fmla="*/ 4 w 54"/>
                              <a:gd name="T35" fmla="*/ 101 h 101"/>
                              <a:gd name="T36" fmla="*/ 1 w 54"/>
                              <a:gd name="T37" fmla="*/ 101 h 101"/>
                              <a:gd name="T38" fmla="*/ 0 w 54"/>
                              <a:gd name="T39" fmla="*/ 100 h 101"/>
                              <a:gd name="T40" fmla="*/ 0 w 54"/>
                              <a:gd name="T41" fmla="*/ 98 h 101"/>
                              <a:gd name="T42" fmla="*/ 0 w 54"/>
                              <a:gd name="T43" fmla="*/ 4 h 101"/>
                              <a:gd name="T44" fmla="*/ 0 w 54"/>
                              <a:gd name="T45" fmla="*/ 2 h 101"/>
                              <a:gd name="T46" fmla="*/ 3 w 54"/>
                              <a:gd name="T47" fmla="*/ 1 h 101"/>
                              <a:gd name="T48" fmla="*/ 5 w 54"/>
                              <a:gd name="T49" fmla="*/ 1 h 101"/>
                              <a:gd name="T50" fmla="*/ 10 w 54"/>
                              <a:gd name="T51" fmla="*/ 1 h 101"/>
                              <a:gd name="T52" fmla="*/ 12 w 54"/>
                              <a:gd name="T53" fmla="*/ 1 h 101"/>
                              <a:gd name="T54" fmla="*/ 15 w 54"/>
                              <a:gd name="T55" fmla="*/ 2 h 101"/>
                              <a:gd name="T56" fmla="*/ 15 w 54"/>
                              <a:gd name="T57" fmla="*/ 4 h 101"/>
                              <a:gd name="T58" fmla="*/ 15 w 54"/>
                              <a:gd name="T59" fmla="*/ 18 h 101"/>
                              <a:gd name="T60" fmla="*/ 22 w 54"/>
                              <a:gd name="T61" fmla="*/ 9 h 101"/>
                              <a:gd name="T62" fmla="*/ 29 w 54"/>
                              <a:gd name="T63" fmla="*/ 4 h 101"/>
                              <a:gd name="T64" fmla="*/ 35 w 54"/>
                              <a:gd name="T65" fmla="*/ 0 h 101"/>
                              <a:gd name="T66" fmla="*/ 41 w 54"/>
                              <a:gd name="T67" fmla="*/ 0 h 101"/>
                              <a:gd name="T68" fmla="*/ 45 w 54"/>
                              <a:gd name="T69" fmla="*/ 0 h 101"/>
                              <a:gd name="T70" fmla="*/ 48 w 54"/>
                              <a:gd name="T71" fmla="*/ 0 h 101"/>
                              <a:gd name="T72" fmla="*/ 51 w 54"/>
                              <a:gd name="T73" fmla="*/ 1 h 101"/>
                              <a:gd name="T74" fmla="*/ 53 w 54"/>
                              <a:gd name="T75" fmla="*/ 2 h 101"/>
                              <a:gd name="T76" fmla="*/ 54 w 54"/>
                              <a:gd name="T77" fmla="*/ 4 h 101"/>
                              <a:gd name="T78" fmla="*/ 54 w 54"/>
                              <a:gd name="T79" fmla="*/ 5 h 101"/>
                              <a:gd name="T80" fmla="*/ 54 w 54"/>
                              <a:gd name="T81" fmla="*/ 6 h 101"/>
                              <a:gd name="T82" fmla="*/ 54 w 54"/>
                              <a:gd name="T83" fmla="*/ 1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4" h="101">
                                <a:moveTo>
                                  <a:pt x="54" y="11"/>
                                </a:moveTo>
                                <a:lnTo>
                                  <a:pt x="54" y="12"/>
                                </a:lnTo>
                                <a:lnTo>
                                  <a:pt x="54" y="15"/>
                                </a:lnTo>
                                <a:lnTo>
                                  <a:pt x="54" y="16"/>
                                </a:lnTo>
                                <a:lnTo>
                                  <a:pt x="54" y="17"/>
                                </a:lnTo>
                                <a:lnTo>
                                  <a:pt x="54" y="17"/>
                                </a:lnTo>
                                <a:lnTo>
                                  <a:pt x="53" y="18"/>
                                </a:lnTo>
                                <a:lnTo>
                                  <a:pt x="53" y="18"/>
                                </a:lnTo>
                                <a:lnTo>
                                  <a:pt x="52" y="18"/>
                                </a:lnTo>
                                <a:lnTo>
                                  <a:pt x="51" y="18"/>
                                </a:lnTo>
                                <a:lnTo>
                                  <a:pt x="51" y="18"/>
                                </a:lnTo>
                                <a:lnTo>
                                  <a:pt x="49" y="17"/>
                                </a:lnTo>
                                <a:lnTo>
                                  <a:pt x="47" y="17"/>
                                </a:lnTo>
                                <a:lnTo>
                                  <a:pt x="46" y="17"/>
                                </a:lnTo>
                                <a:lnTo>
                                  <a:pt x="45" y="16"/>
                                </a:lnTo>
                                <a:lnTo>
                                  <a:pt x="42" y="16"/>
                                </a:lnTo>
                                <a:lnTo>
                                  <a:pt x="40" y="16"/>
                                </a:lnTo>
                                <a:lnTo>
                                  <a:pt x="37" y="16"/>
                                </a:lnTo>
                                <a:lnTo>
                                  <a:pt x="35" y="17"/>
                                </a:lnTo>
                                <a:lnTo>
                                  <a:pt x="32" y="18"/>
                                </a:lnTo>
                                <a:lnTo>
                                  <a:pt x="30" y="21"/>
                                </a:lnTo>
                                <a:lnTo>
                                  <a:pt x="27" y="23"/>
                                </a:lnTo>
                                <a:lnTo>
                                  <a:pt x="24" y="27"/>
                                </a:lnTo>
                                <a:lnTo>
                                  <a:pt x="21" y="31"/>
                                </a:lnTo>
                                <a:lnTo>
                                  <a:pt x="17" y="37"/>
                                </a:lnTo>
                                <a:lnTo>
                                  <a:pt x="17" y="98"/>
                                </a:lnTo>
                                <a:lnTo>
                                  <a:pt x="17" y="98"/>
                                </a:lnTo>
                                <a:lnTo>
                                  <a:pt x="16" y="100"/>
                                </a:lnTo>
                                <a:lnTo>
                                  <a:pt x="16" y="100"/>
                                </a:lnTo>
                                <a:lnTo>
                                  <a:pt x="15" y="101"/>
                                </a:lnTo>
                                <a:lnTo>
                                  <a:pt x="14" y="101"/>
                                </a:lnTo>
                                <a:lnTo>
                                  <a:pt x="12" y="101"/>
                                </a:lnTo>
                                <a:lnTo>
                                  <a:pt x="11" y="101"/>
                                </a:lnTo>
                                <a:lnTo>
                                  <a:pt x="9" y="101"/>
                                </a:lnTo>
                                <a:lnTo>
                                  <a:pt x="6" y="101"/>
                                </a:lnTo>
                                <a:lnTo>
                                  <a:pt x="4" y="101"/>
                                </a:lnTo>
                                <a:lnTo>
                                  <a:pt x="3" y="101"/>
                                </a:lnTo>
                                <a:lnTo>
                                  <a:pt x="1" y="101"/>
                                </a:lnTo>
                                <a:lnTo>
                                  <a:pt x="0" y="100"/>
                                </a:lnTo>
                                <a:lnTo>
                                  <a:pt x="0" y="100"/>
                                </a:lnTo>
                                <a:lnTo>
                                  <a:pt x="0" y="98"/>
                                </a:lnTo>
                                <a:lnTo>
                                  <a:pt x="0" y="98"/>
                                </a:lnTo>
                                <a:lnTo>
                                  <a:pt x="0" y="4"/>
                                </a:lnTo>
                                <a:lnTo>
                                  <a:pt x="0" y="4"/>
                                </a:lnTo>
                                <a:lnTo>
                                  <a:pt x="0" y="2"/>
                                </a:lnTo>
                                <a:lnTo>
                                  <a:pt x="0" y="2"/>
                                </a:lnTo>
                                <a:lnTo>
                                  <a:pt x="1" y="2"/>
                                </a:lnTo>
                                <a:lnTo>
                                  <a:pt x="3" y="1"/>
                                </a:lnTo>
                                <a:lnTo>
                                  <a:pt x="4" y="1"/>
                                </a:lnTo>
                                <a:lnTo>
                                  <a:pt x="5" y="1"/>
                                </a:lnTo>
                                <a:lnTo>
                                  <a:pt x="8" y="1"/>
                                </a:lnTo>
                                <a:lnTo>
                                  <a:pt x="10" y="1"/>
                                </a:lnTo>
                                <a:lnTo>
                                  <a:pt x="11" y="1"/>
                                </a:lnTo>
                                <a:lnTo>
                                  <a:pt x="12" y="1"/>
                                </a:lnTo>
                                <a:lnTo>
                                  <a:pt x="14" y="2"/>
                                </a:lnTo>
                                <a:lnTo>
                                  <a:pt x="15" y="2"/>
                                </a:lnTo>
                                <a:lnTo>
                                  <a:pt x="15" y="2"/>
                                </a:lnTo>
                                <a:lnTo>
                                  <a:pt x="15" y="4"/>
                                </a:lnTo>
                                <a:lnTo>
                                  <a:pt x="15" y="4"/>
                                </a:lnTo>
                                <a:lnTo>
                                  <a:pt x="15" y="18"/>
                                </a:lnTo>
                                <a:lnTo>
                                  <a:pt x="19" y="12"/>
                                </a:lnTo>
                                <a:lnTo>
                                  <a:pt x="22" y="9"/>
                                </a:lnTo>
                                <a:lnTo>
                                  <a:pt x="26" y="5"/>
                                </a:lnTo>
                                <a:lnTo>
                                  <a:pt x="29" y="4"/>
                                </a:lnTo>
                                <a:lnTo>
                                  <a:pt x="32" y="1"/>
                                </a:lnTo>
                                <a:lnTo>
                                  <a:pt x="35" y="0"/>
                                </a:lnTo>
                                <a:lnTo>
                                  <a:pt x="38" y="0"/>
                                </a:lnTo>
                                <a:lnTo>
                                  <a:pt x="41" y="0"/>
                                </a:lnTo>
                                <a:lnTo>
                                  <a:pt x="42" y="0"/>
                                </a:lnTo>
                                <a:lnTo>
                                  <a:pt x="45" y="0"/>
                                </a:lnTo>
                                <a:lnTo>
                                  <a:pt x="46" y="0"/>
                                </a:lnTo>
                                <a:lnTo>
                                  <a:pt x="48" y="0"/>
                                </a:lnTo>
                                <a:lnTo>
                                  <a:pt x="49" y="1"/>
                                </a:lnTo>
                                <a:lnTo>
                                  <a:pt x="51" y="1"/>
                                </a:lnTo>
                                <a:lnTo>
                                  <a:pt x="53" y="1"/>
                                </a:lnTo>
                                <a:lnTo>
                                  <a:pt x="53" y="2"/>
                                </a:lnTo>
                                <a:lnTo>
                                  <a:pt x="54" y="2"/>
                                </a:lnTo>
                                <a:lnTo>
                                  <a:pt x="54" y="4"/>
                                </a:lnTo>
                                <a:lnTo>
                                  <a:pt x="54" y="4"/>
                                </a:lnTo>
                                <a:lnTo>
                                  <a:pt x="54" y="5"/>
                                </a:lnTo>
                                <a:lnTo>
                                  <a:pt x="54" y="5"/>
                                </a:lnTo>
                                <a:lnTo>
                                  <a:pt x="54" y="6"/>
                                </a:lnTo>
                                <a:lnTo>
                                  <a:pt x="54" y="9"/>
                                </a:lnTo>
                                <a:lnTo>
                                  <a:pt x="54" y="1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09" name="Freeform 875"/>
                        <wps:cNvSpPr>
                          <a:spLocks noEditPoints="1"/>
                        </wps:cNvSpPr>
                        <wps:spPr bwMode="auto">
                          <a:xfrm>
                            <a:off x="2486025" y="3787775"/>
                            <a:ext cx="57150" cy="53975"/>
                          </a:xfrm>
                          <a:custGeom>
                            <a:avLst/>
                            <a:gdLst>
                              <a:gd name="T0" fmla="*/ 107 w 107"/>
                              <a:gd name="T1" fmla="*/ 97 h 103"/>
                              <a:gd name="T2" fmla="*/ 105 w 107"/>
                              <a:gd name="T3" fmla="*/ 101 h 103"/>
                              <a:gd name="T4" fmla="*/ 101 w 107"/>
                              <a:gd name="T5" fmla="*/ 102 h 103"/>
                              <a:gd name="T6" fmla="*/ 95 w 107"/>
                              <a:gd name="T7" fmla="*/ 102 h 103"/>
                              <a:gd name="T8" fmla="*/ 85 w 107"/>
                              <a:gd name="T9" fmla="*/ 102 h 103"/>
                              <a:gd name="T10" fmla="*/ 77 w 107"/>
                              <a:gd name="T11" fmla="*/ 96 h 103"/>
                              <a:gd name="T12" fmla="*/ 72 w 107"/>
                              <a:gd name="T13" fmla="*/ 82 h 103"/>
                              <a:gd name="T14" fmla="*/ 63 w 107"/>
                              <a:gd name="T15" fmla="*/ 94 h 103"/>
                              <a:gd name="T16" fmla="*/ 49 w 107"/>
                              <a:gd name="T17" fmla="*/ 101 h 103"/>
                              <a:gd name="T18" fmla="*/ 30 w 107"/>
                              <a:gd name="T19" fmla="*/ 102 h 103"/>
                              <a:gd name="T20" fmla="*/ 9 w 107"/>
                              <a:gd name="T21" fmla="*/ 89 h 103"/>
                              <a:gd name="T22" fmla="*/ 0 w 107"/>
                              <a:gd name="T23" fmla="*/ 63 h 103"/>
                              <a:gd name="T24" fmla="*/ 3 w 107"/>
                              <a:gd name="T25" fmla="*/ 31 h 103"/>
                              <a:gd name="T26" fmla="*/ 17 w 107"/>
                              <a:gd name="T27" fmla="*/ 7 h 103"/>
                              <a:gd name="T28" fmla="*/ 42 w 107"/>
                              <a:gd name="T29" fmla="*/ 0 h 103"/>
                              <a:gd name="T30" fmla="*/ 61 w 107"/>
                              <a:gd name="T31" fmla="*/ 4 h 103"/>
                              <a:gd name="T32" fmla="*/ 73 w 107"/>
                              <a:gd name="T33" fmla="*/ 18 h 103"/>
                              <a:gd name="T34" fmla="*/ 78 w 107"/>
                              <a:gd name="T35" fmla="*/ 26 h 103"/>
                              <a:gd name="T36" fmla="*/ 80 w 107"/>
                              <a:gd name="T37" fmla="*/ 11 h 103"/>
                              <a:gd name="T38" fmla="*/ 81 w 107"/>
                              <a:gd name="T39" fmla="*/ 4 h 103"/>
                              <a:gd name="T40" fmla="*/ 83 w 107"/>
                              <a:gd name="T41" fmla="*/ 2 h 103"/>
                              <a:gd name="T42" fmla="*/ 85 w 107"/>
                              <a:gd name="T43" fmla="*/ 1 h 103"/>
                              <a:gd name="T44" fmla="*/ 90 w 107"/>
                              <a:gd name="T45" fmla="*/ 1 h 103"/>
                              <a:gd name="T46" fmla="*/ 95 w 107"/>
                              <a:gd name="T47" fmla="*/ 1 h 103"/>
                              <a:gd name="T48" fmla="*/ 97 w 107"/>
                              <a:gd name="T49" fmla="*/ 2 h 103"/>
                              <a:gd name="T50" fmla="*/ 99 w 107"/>
                              <a:gd name="T51" fmla="*/ 6 h 103"/>
                              <a:gd name="T52" fmla="*/ 96 w 107"/>
                              <a:gd name="T53" fmla="*/ 17 h 103"/>
                              <a:gd name="T54" fmla="*/ 93 w 107"/>
                              <a:gd name="T55" fmla="*/ 33 h 103"/>
                              <a:gd name="T56" fmla="*/ 88 w 107"/>
                              <a:gd name="T57" fmla="*/ 50 h 103"/>
                              <a:gd name="T58" fmla="*/ 84 w 107"/>
                              <a:gd name="T59" fmla="*/ 69 h 103"/>
                              <a:gd name="T60" fmla="*/ 88 w 107"/>
                              <a:gd name="T61" fmla="*/ 84 h 103"/>
                              <a:gd name="T62" fmla="*/ 94 w 107"/>
                              <a:gd name="T63" fmla="*/ 89 h 103"/>
                              <a:gd name="T64" fmla="*/ 99 w 107"/>
                              <a:gd name="T65" fmla="*/ 87 h 103"/>
                              <a:gd name="T66" fmla="*/ 102 w 107"/>
                              <a:gd name="T67" fmla="*/ 87 h 103"/>
                              <a:gd name="T68" fmla="*/ 105 w 107"/>
                              <a:gd name="T69" fmla="*/ 86 h 103"/>
                              <a:gd name="T70" fmla="*/ 106 w 107"/>
                              <a:gd name="T71" fmla="*/ 86 h 103"/>
                              <a:gd name="T72" fmla="*/ 107 w 107"/>
                              <a:gd name="T73" fmla="*/ 90 h 103"/>
                              <a:gd name="T74" fmla="*/ 67 w 107"/>
                              <a:gd name="T75" fmla="*/ 50 h 103"/>
                              <a:gd name="T76" fmla="*/ 63 w 107"/>
                              <a:gd name="T77" fmla="*/ 27 h 103"/>
                              <a:gd name="T78" fmla="*/ 52 w 107"/>
                              <a:gd name="T79" fmla="*/ 16 h 103"/>
                              <a:gd name="T80" fmla="*/ 36 w 107"/>
                              <a:gd name="T81" fmla="*/ 15 h 103"/>
                              <a:gd name="T82" fmla="*/ 24 w 107"/>
                              <a:gd name="T83" fmla="*/ 26 h 103"/>
                              <a:gd name="T84" fmla="*/ 19 w 107"/>
                              <a:gd name="T85" fmla="*/ 44 h 103"/>
                              <a:gd name="T86" fmla="*/ 19 w 107"/>
                              <a:gd name="T87" fmla="*/ 65 h 103"/>
                              <a:gd name="T88" fmla="*/ 26 w 107"/>
                              <a:gd name="T89" fmla="*/ 81 h 103"/>
                              <a:gd name="T90" fmla="*/ 41 w 107"/>
                              <a:gd name="T91" fmla="*/ 89 h 103"/>
                              <a:gd name="T92" fmla="*/ 57 w 107"/>
                              <a:gd name="T93" fmla="*/ 82 h 103"/>
                              <a:gd name="T94" fmla="*/ 65 w 107"/>
                              <a:gd name="T95" fmla="*/ 66 h 103"/>
                              <a:gd name="T96" fmla="*/ 67 w 107"/>
                              <a:gd name="T97" fmla="*/ 50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07" h="103">
                                <a:moveTo>
                                  <a:pt x="107" y="92"/>
                                </a:moveTo>
                                <a:lnTo>
                                  <a:pt x="107" y="96"/>
                                </a:lnTo>
                                <a:lnTo>
                                  <a:pt x="107" y="97"/>
                                </a:lnTo>
                                <a:lnTo>
                                  <a:pt x="106" y="98"/>
                                </a:lnTo>
                                <a:lnTo>
                                  <a:pt x="106" y="100"/>
                                </a:lnTo>
                                <a:lnTo>
                                  <a:pt x="105" y="101"/>
                                </a:lnTo>
                                <a:lnTo>
                                  <a:pt x="104" y="101"/>
                                </a:lnTo>
                                <a:lnTo>
                                  <a:pt x="102" y="101"/>
                                </a:lnTo>
                                <a:lnTo>
                                  <a:pt x="101" y="102"/>
                                </a:lnTo>
                                <a:lnTo>
                                  <a:pt x="99" y="102"/>
                                </a:lnTo>
                                <a:lnTo>
                                  <a:pt x="97" y="102"/>
                                </a:lnTo>
                                <a:lnTo>
                                  <a:pt x="95" y="102"/>
                                </a:lnTo>
                                <a:lnTo>
                                  <a:pt x="93" y="102"/>
                                </a:lnTo>
                                <a:lnTo>
                                  <a:pt x="89" y="102"/>
                                </a:lnTo>
                                <a:lnTo>
                                  <a:pt x="85" y="102"/>
                                </a:lnTo>
                                <a:lnTo>
                                  <a:pt x="81" y="101"/>
                                </a:lnTo>
                                <a:lnTo>
                                  <a:pt x="79" y="98"/>
                                </a:lnTo>
                                <a:lnTo>
                                  <a:pt x="77" y="96"/>
                                </a:lnTo>
                                <a:lnTo>
                                  <a:pt x="74" y="92"/>
                                </a:lnTo>
                                <a:lnTo>
                                  <a:pt x="73" y="87"/>
                                </a:lnTo>
                                <a:lnTo>
                                  <a:pt x="72" y="82"/>
                                </a:lnTo>
                                <a:lnTo>
                                  <a:pt x="69" y="86"/>
                                </a:lnTo>
                                <a:lnTo>
                                  <a:pt x="67" y="91"/>
                                </a:lnTo>
                                <a:lnTo>
                                  <a:pt x="63" y="94"/>
                                </a:lnTo>
                                <a:lnTo>
                                  <a:pt x="59" y="97"/>
                                </a:lnTo>
                                <a:lnTo>
                                  <a:pt x="54" y="100"/>
                                </a:lnTo>
                                <a:lnTo>
                                  <a:pt x="49" y="101"/>
                                </a:lnTo>
                                <a:lnTo>
                                  <a:pt x="45" y="102"/>
                                </a:lnTo>
                                <a:lnTo>
                                  <a:pt x="40" y="103"/>
                                </a:lnTo>
                                <a:lnTo>
                                  <a:pt x="30" y="102"/>
                                </a:lnTo>
                                <a:lnTo>
                                  <a:pt x="21" y="98"/>
                                </a:lnTo>
                                <a:lnTo>
                                  <a:pt x="15" y="95"/>
                                </a:lnTo>
                                <a:lnTo>
                                  <a:pt x="9" y="89"/>
                                </a:lnTo>
                                <a:lnTo>
                                  <a:pt x="5" y="81"/>
                                </a:lnTo>
                                <a:lnTo>
                                  <a:pt x="3" y="73"/>
                                </a:lnTo>
                                <a:lnTo>
                                  <a:pt x="0" y="63"/>
                                </a:lnTo>
                                <a:lnTo>
                                  <a:pt x="0" y="53"/>
                                </a:lnTo>
                                <a:lnTo>
                                  <a:pt x="0" y="41"/>
                                </a:lnTo>
                                <a:lnTo>
                                  <a:pt x="3" y="31"/>
                                </a:lnTo>
                                <a:lnTo>
                                  <a:pt x="6" y="21"/>
                                </a:lnTo>
                                <a:lnTo>
                                  <a:pt x="11" y="14"/>
                                </a:lnTo>
                                <a:lnTo>
                                  <a:pt x="17" y="7"/>
                                </a:lnTo>
                                <a:lnTo>
                                  <a:pt x="25" y="4"/>
                                </a:lnTo>
                                <a:lnTo>
                                  <a:pt x="32" y="0"/>
                                </a:lnTo>
                                <a:lnTo>
                                  <a:pt x="42" y="0"/>
                                </a:lnTo>
                                <a:lnTo>
                                  <a:pt x="49" y="0"/>
                                </a:lnTo>
                                <a:lnTo>
                                  <a:pt x="54" y="1"/>
                                </a:lnTo>
                                <a:lnTo>
                                  <a:pt x="61" y="4"/>
                                </a:lnTo>
                                <a:lnTo>
                                  <a:pt x="65" y="9"/>
                                </a:lnTo>
                                <a:lnTo>
                                  <a:pt x="69" y="12"/>
                                </a:lnTo>
                                <a:lnTo>
                                  <a:pt x="73" y="18"/>
                                </a:lnTo>
                                <a:lnTo>
                                  <a:pt x="75" y="25"/>
                                </a:lnTo>
                                <a:lnTo>
                                  <a:pt x="77" y="33"/>
                                </a:lnTo>
                                <a:lnTo>
                                  <a:pt x="78" y="26"/>
                                </a:lnTo>
                                <a:lnTo>
                                  <a:pt x="79" y="20"/>
                                </a:lnTo>
                                <a:lnTo>
                                  <a:pt x="80" y="15"/>
                                </a:lnTo>
                                <a:lnTo>
                                  <a:pt x="80" y="11"/>
                                </a:lnTo>
                                <a:lnTo>
                                  <a:pt x="81" y="7"/>
                                </a:lnTo>
                                <a:lnTo>
                                  <a:pt x="81" y="5"/>
                                </a:lnTo>
                                <a:lnTo>
                                  <a:pt x="81" y="4"/>
                                </a:lnTo>
                                <a:lnTo>
                                  <a:pt x="83" y="2"/>
                                </a:lnTo>
                                <a:lnTo>
                                  <a:pt x="83" y="2"/>
                                </a:lnTo>
                                <a:lnTo>
                                  <a:pt x="83" y="2"/>
                                </a:lnTo>
                                <a:lnTo>
                                  <a:pt x="84" y="1"/>
                                </a:lnTo>
                                <a:lnTo>
                                  <a:pt x="84" y="1"/>
                                </a:lnTo>
                                <a:lnTo>
                                  <a:pt x="85" y="1"/>
                                </a:lnTo>
                                <a:lnTo>
                                  <a:pt x="86" y="1"/>
                                </a:lnTo>
                                <a:lnTo>
                                  <a:pt x="88" y="1"/>
                                </a:lnTo>
                                <a:lnTo>
                                  <a:pt x="90" y="1"/>
                                </a:lnTo>
                                <a:lnTo>
                                  <a:pt x="93" y="1"/>
                                </a:lnTo>
                                <a:lnTo>
                                  <a:pt x="94" y="1"/>
                                </a:lnTo>
                                <a:lnTo>
                                  <a:pt x="95" y="1"/>
                                </a:lnTo>
                                <a:lnTo>
                                  <a:pt x="96" y="1"/>
                                </a:lnTo>
                                <a:lnTo>
                                  <a:pt x="97" y="2"/>
                                </a:lnTo>
                                <a:lnTo>
                                  <a:pt x="97" y="2"/>
                                </a:lnTo>
                                <a:lnTo>
                                  <a:pt x="99" y="4"/>
                                </a:lnTo>
                                <a:lnTo>
                                  <a:pt x="99" y="4"/>
                                </a:lnTo>
                                <a:lnTo>
                                  <a:pt x="99" y="6"/>
                                </a:lnTo>
                                <a:lnTo>
                                  <a:pt x="97" y="10"/>
                                </a:lnTo>
                                <a:lnTo>
                                  <a:pt x="97" y="14"/>
                                </a:lnTo>
                                <a:lnTo>
                                  <a:pt x="96" y="17"/>
                                </a:lnTo>
                                <a:lnTo>
                                  <a:pt x="95" y="22"/>
                                </a:lnTo>
                                <a:lnTo>
                                  <a:pt x="94" y="28"/>
                                </a:lnTo>
                                <a:lnTo>
                                  <a:pt x="93" y="33"/>
                                </a:lnTo>
                                <a:lnTo>
                                  <a:pt x="91" y="39"/>
                                </a:lnTo>
                                <a:lnTo>
                                  <a:pt x="89" y="46"/>
                                </a:lnTo>
                                <a:lnTo>
                                  <a:pt x="88" y="50"/>
                                </a:lnTo>
                                <a:lnTo>
                                  <a:pt x="86" y="55"/>
                                </a:lnTo>
                                <a:lnTo>
                                  <a:pt x="84" y="60"/>
                                </a:lnTo>
                                <a:lnTo>
                                  <a:pt x="84" y="69"/>
                                </a:lnTo>
                                <a:lnTo>
                                  <a:pt x="85" y="75"/>
                                </a:lnTo>
                                <a:lnTo>
                                  <a:pt x="86" y="80"/>
                                </a:lnTo>
                                <a:lnTo>
                                  <a:pt x="88" y="84"/>
                                </a:lnTo>
                                <a:lnTo>
                                  <a:pt x="89" y="86"/>
                                </a:lnTo>
                                <a:lnTo>
                                  <a:pt x="91" y="87"/>
                                </a:lnTo>
                                <a:lnTo>
                                  <a:pt x="94" y="89"/>
                                </a:lnTo>
                                <a:lnTo>
                                  <a:pt x="95" y="89"/>
                                </a:lnTo>
                                <a:lnTo>
                                  <a:pt x="97" y="89"/>
                                </a:lnTo>
                                <a:lnTo>
                                  <a:pt x="99" y="87"/>
                                </a:lnTo>
                                <a:lnTo>
                                  <a:pt x="100" y="87"/>
                                </a:lnTo>
                                <a:lnTo>
                                  <a:pt x="101" y="87"/>
                                </a:lnTo>
                                <a:lnTo>
                                  <a:pt x="102" y="87"/>
                                </a:lnTo>
                                <a:lnTo>
                                  <a:pt x="104" y="86"/>
                                </a:lnTo>
                                <a:lnTo>
                                  <a:pt x="105" y="86"/>
                                </a:lnTo>
                                <a:lnTo>
                                  <a:pt x="105" y="86"/>
                                </a:lnTo>
                                <a:lnTo>
                                  <a:pt x="106" y="86"/>
                                </a:lnTo>
                                <a:lnTo>
                                  <a:pt x="106" y="86"/>
                                </a:lnTo>
                                <a:lnTo>
                                  <a:pt x="106" y="86"/>
                                </a:lnTo>
                                <a:lnTo>
                                  <a:pt x="106" y="87"/>
                                </a:lnTo>
                                <a:lnTo>
                                  <a:pt x="107" y="89"/>
                                </a:lnTo>
                                <a:lnTo>
                                  <a:pt x="107" y="90"/>
                                </a:lnTo>
                                <a:lnTo>
                                  <a:pt x="107" y="91"/>
                                </a:lnTo>
                                <a:lnTo>
                                  <a:pt x="107" y="92"/>
                                </a:lnTo>
                                <a:close/>
                                <a:moveTo>
                                  <a:pt x="67" y="50"/>
                                </a:moveTo>
                                <a:lnTo>
                                  <a:pt x="67" y="42"/>
                                </a:lnTo>
                                <a:lnTo>
                                  <a:pt x="64" y="33"/>
                                </a:lnTo>
                                <a:lnTo>
                                  <a:pt x="63" y="27"/>
                                </a:lnTo>
                                <a:lnTo>
                                  <a:pt x="59" y="22"/>
                                </a:lnTo>
                                <a:lnTo>
                                  <a:pt x="56" y="18"/>
                                </a:lnTo>
                                <a:lnTo>
                                  <a:pt x="52" y="16"/>
                                </a:lnTo>
                                <a:lnTo>
                                  <a:pt x="47" y="15"/>
                                </a:lnTo>
                                <a:lnTo>
                                  <a:pt x="42" y="14"/>
                                </a:lnTo>
                                <a:lnTo>
                                  <a:pt x="36" y="15"/>
                                </a:lnTo>
                                <a:lnTo>
                                  <a:pt x="31" y="17"/>
                                </a:lnTo>
                                <a:lnTo>
                                  <a:pt x="27" y="21"/>
                                </a:lnTo>
                                <a:lnTo>
                                  <a:pt x="24" y="26"/>
                                </a:lnTo>
                                <a:lnTo>
                                  <a:pt x="21" y="31"/>
                                </a:lnTo>
                                <a:lnTo>
                                  <a:pt x="20" y="37"/>
                                </a:lnTo>
                                <a:lnTo>
                                  <a:pt x="19" y="44"/>
                                </a:lnTo>
                                <a:lnTo>
                                  <a:pt x="19" y="50"/>
                                </a:lnTo>
                                <a:lnTo>
                                  <a:pt x="19" y="58"/>
                                </a:lnTo>
                                <a:lnTo>
                                  <a:pt x="19" y="65"/>
                                </a:lnTo>
                                <a:lnTo>
                                  <a:pt x="20" y="71"/>
                                </a:lnTo>
                                <a:lnTo>
                                  <a:pt x="22" y="78"/>
                                </a:lnTo>
                                <a:lnTo>
                                  <a:pt x="26" y="81"/>
                                </a:lnTo>
                                <a:lnTo>
                                  <a:pt x="30" y="85"/>
                                </a:lnTo>
                                <a:lnTo>
                                  <a:pt x="35" y="89"/>
                                </a:lnTo>
                                <a:lnTo>
                                  <a:pt x="41" y="89"/>
                                </a:lnTo>
                                <a:lnTo>
                                  <a:pt x="47" y="89"/>
                                </a:lnTo>
                                <a:lnTo>
                                  <a:pt x="52" y="86"/>
                                </a:lnTo>
                                <a:lnTo>
                                  <a:pt x="57" y="82"/>
                                </a:lnTo>
                                <a:lnTo>
                                  <a:pt x="61" y="78"/>
                                </a:lnTo>
                                <a:lnTo>
                                  <a:pt x="63" y="73"/>
                                </a:lnTo>
                                <a:lnTo>
                                  <a:pt x="65" y="66"/>
                                </a:lnTo>
                                <a:lnTo>
                                  <a:pt x="67" y="59"/>
                                </a:lnTo>
                                <a:lnTo>
                                  <a:pt x="67" y="50"/>
                                </a:lnTo>
                                <a:lnTo>
                                  <a:pt x="67"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10" name="Freeform 876"/>
                        <wps:cNvSpPr>
                          <a:spLocks/>
                        </wps:cNvSpPr>
                        <wps:spPr bwMode="auto">
                          <a:xfrm>
                            <a:off x="2547938" y="3810000"/>
                            <a:ext cx="28575" cy="6350"/>
                          </a:xfrm>
                          <a:custGeom>
                            <a:avLst/>
                            <a:gdLst>
                              <a:gd name="T0" fmla="*/ 52 w 52"/>
                              <a:gd name="T1" fmla="*/ 7 h 14"/>
                              <a:gd name="T2" fmla="*/ 52 w 52"/>
                              <a:gd name="T3" fmla="*/ 11 h 14"/>
                              <a:gd name="T4" fmla="*/ 51 w 52"/>
                              <a:gd name="T5" fmla="*/ 13 h 14"/>
                              <a:gd name="T6" fmla="*/ 50 w 52"/>
                              <a:gd name="T7" fmla="*/ 14 h 14"/>
                              <a:gd name="T8" fmla="*/ 48 w 52"/>
                              <a:gd name="T9" fmla="*/ 14 h 14"/>
                              <a:gd name="T10" fmla="*/ 4 w 52"/>
                              <a:gd name="T11" fmla="*/ 14 h 14"/>
                              <a:gd name="T12" fmla="*/ 3 w 52"/>
                              <a:gd name="T13" fmla="*/ 14 h 14"/>
                              <a:gd name="T14" fmla="*/ 2 w 52"/>
                              <a:gd name="T15" fmla="*/ 13 h 14"/>
                              <a:gd name="T16" fmla="*/ 0 w 52"/>
                              <a:gd name="T17" fmla="*/ 11 h 14"/>
                              <a:gd name="T18" fmla="*/ 0 w 52"/>
                              <a:gd name="T19" fmla="*/ 7 h 14"/>
                              <a:gd name="T20" fmla="*/ 0 w 52"/>
                              <a:gd name="T21" fmla="*/ 3 h 14"/>
                              <a:gd name="T22" fmla="*/ 2 w 52"/>
                              <a:gd name="T23" fmla="*/ 2 h 14"/>
                              <a:gd name="T24" fmla="*/ 3 w 52"/>
                              <a:gd name="T25" fmla="*/ 1 h 14"/>
                              <a:gd name="T26" fmla="*/ 4 w 52"/>
                              <a:gd name="T27" fmla="*/ 0 h 14"/>
                              <a:gd name="T28" fmla="*/ 48 w 52"/>
                              <a:gd name="T29" fmla="*/ 0 h 14"/>
                              <a:gd name="T30" fmla="*/ 50 w 52"/>
                              <a:gd name="T31" fmla="*/ 0 h 14"/>
                              <a:gd name="T32" fmla="*/ 50 w 52"/>
                              <a:gd name="T33" fmla="*/ 1 h 14"/>
                              <a:gd name="T34" fmla="*/ 51 w 52"/>
                              <a:gd name="T35" fmla="*/ 1 h 14"/>
                              <a:gd name="T36" fmla="*/ 51 w 52"/>
                              <a:gd name="T37" fmla="*/ 2 h 14"/>
                              <a:gd name="T38" fmla="*/ 51 w 52"/>
                              <a:gd name="T39" fmla="*/ 2 h 14"/>
                              <a:gd name="T40" fmla="*/ 52 w 52"/>
                              <a:gd name="T41" fmla="*/ 3 h 14"/>
                              <a:gd name="T42" fmla="*/ 52 w 52"/>
                              <a:gd name="T43" fmla="*/ 6 h 14"/>
                              <a:gd name="T44" fmla="*/ 52 w 52"/>
                              <a:gd name="T45" fmla="*/ 7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2" h="14">
                                <a:moveTo>
                                  <a:pt x="52" y="7"/>
                                </a:moveTo>
                                <a:lnTo>
                                  <a:pt x="52" y="11"/>
                                </a:lnTo>
                                <a:lnTo>
                                  <a:pt x="51" y="13"/>
                                </a:lnTo>
                                <a:lnTo>
                                  <a:pt x="50" y="14"/>
                                </a:lnTo>
                                <a:lnTo>
                                  <a:pt x="48" y="14"/>
                                </a:lnTo>
                                <a:lnTo>
                                  <a:pt x="4" y="14"/>
                                </a:lnTo>
                                <a:lnTo>
                                  <a:pt x="3" y="14"/>
                                </a:lnTo>
                                <a:lnTo>
                                  <a:pt x="2" y="13"/>
                                </a:lnTo>
                                <a:lnTo>
                                  <a:pt x="0" y="11"/>
                                </a:lnTo>
                                <a:lnTo>
                                  <a:pt x="0" y="7"/>
                                </a:lnTo>
                                <a:lnTo>
                                  <a:pt x="0" y="3"/>
                                </a:lnTo>
                                <a:lnTo>
                                  <a:pt x="2" y="2"/>
                                </a:lnTo>
                                <a:lnTo>
                                  <a:pt x="3" y="1"/>
                                </a:lnTo>
                                <a:lnTo>
                                  <a:pt x="4" y="0"/>
                                </a:lnTo>
                                <a:lnTo>
                                  <a:pt x="48" y="0"/>
                                </a:lnTo>
                                <a:lnTo>
                                  <a:pt x="50" y="0"/>
                                </a:lnTo>
                                <a:lnTo>
                                  <a:pt x="50" y="1"/>
                                </a:lnTo>
                                <a:lnTo>
                                  <a:pt x="51" y="1"/>
                                </a:lnTo>
                                <a:lnTo>
                                  <a:pt x="51" y="2"/>
                                </a:lnTo>
                                <a:lnTo>
                                  <a:pt x="51" y="2"/>
                                </a:lnTo>
                                <a:lnTo>
                                  <a:pt x="52" y="3"/>
                                </a:lnTo>
                                <a:lnTo>
                                  <a:pt x="52" y="6"/>
                                </a:lnTo>
                                <a:lnTo>
                                  <a:pt x="52" y="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11" name="Freeform 877"/>
                        <wps:cNvSpPr>
                          <a:spLocks/>
                        </wps:cNvSpPr>
                        <wps:spPr bwMode="auto">
                          <a:xfrm>
                            <a:off x="2584450" y="3768725"/>
                            <a:ext cx="52388" cy="73025"/>
                          </a:xfrm>
                          <a:custGeom>
                            <a:avLst/>
                            <a:gdLst>
                              <a:gd name="T0" fmla="*/ 99 w 99"/>
                              <a:gd name="T1" fmla="*/ 120 h 138"/>
                              <a:gd name="T2" fmla="*/ 98 w 99"/>
                              <a:gd name="T3" fmla="*/ 122 h 138"/>
                              <a:gd name="T4" fmla="*/ 98 w 99"/>
                              <a:gd name="T5" fmla="*/ 123 h 138"/>
                              <a:gd name="T6" fmla="*/ 96 w 99"/>
                              <a:gd name="T7" fmla="*/ 126 h 138"/>
                              <a:gd name="T8" fmla="*/ 94 w 99"/>
                              <a:gd name="T9" fmla="*/ 127 h 138"/>
                              <a:gd name="T10" fmla="*/ 88 w 99"/>
                              <a:gd name="T11" fmla="*/ 132 h 138"/>
                              <a:gd name="T12" fmla="*/ 78 w 99"/>
                              <a:gd name="T13" fmla="*/ 136 h 138"/>
                              <a:gd name="T14" fmla="*/ 66 w 99"/>
                              <a:gd name="T15" fmla="*/ 138 h 138"/>
                              <a:gd name="T16" fmla="*/ 45 w 99"/>
                              <a:gd name="T17" fmla="*/ 138 h 138"/>
                              <a:gd name="T18" fmla="*/ 24 w 99"/>
                              <a:gd name="T19" fmla="*/ 130 h 138"/>
                              <a:gd name="T20" fmla="*/ 9 w 99"/>
                              <a:gd name="T21" fmla="*/ 112 h 138"/>
                              <a:gd name="T22" fmla="*/ 2 w 99"/>
                              <a:gd name="T23" fmla="*/ 86 h 138"/>
                              <a:gd name="T24" fmla="*/ 2 w 99"/>
                              <a:gd name="T25" fmla="*/ 54 h 138"/>
                              <a:gd name="T26" fmla="*/ 9 w 99"/>
                              <a:gd name="T27" fmla="*/ 29 h 138"/>
                              <a:gd name="T28" fmla="*/ 25 w 99"/>
                              <a:gd name="T29" fmla="*/ 10 h 138"/>
                              <a:gd name="T30" fmla="*/ 47 w 99"/>
                              <a:gd name="T31" fmla="*/ 1 h 138"/>
                              <a:gd name="T32" fmla="*/ 66 w 99"/>
                              <a:gd name="T33" fmla="*/ 0 h 138"/>
                              <a:gd name="T34" fmla="*/ 77 w 99"/>
                              <a:gd name="T35" fmla="*/ 3 h 138"/>
                              <a:gd name="T36" fmla="*/ 85 w 99"/>
                              <a:gd name="T37" fmla="*/ 5 h 138"/>
                              <a:gd name="T38" fmla="*/ 93 w 99"/>
                              <a:gd name="T39" fmla="*/ 10 h 138"/>
                              <a:gd name="T40" fmla="*/ 96 w 99"/>
                              <a:gd name="T41" fmla="*/ 13 h 138"/>
                              <a:gd name="T42" fmla="*/ 96 w 99"/>
                              <a:gd name="T43" fmla="*/ 14 h 138"/>
                              <a:gd name="T44" fmla="*/ 98 w 99"/>
                              <a:gd name="T45" fmla="*/ 16 h 138"/>
                              <a:gd name="T46" fmla="*/ 98 w 99"/>
                              <a:gd name="T47" fmla="*/ 19 h 138"/>
                              <a:gd name="T48" fmla="*/ 98 w 99"/>
                              <a:gd name="T49" fmla="*/ 22 h 138"/>
                              <a:gd name="T50" fmla="*/ 98 w 99"/>
                              <a:gd name="T51" fmla="*/ 26 h 138"/>
                              <a:gd name="T52" fmla="*/ 96 w 99"/>
                              <a:gd name="T53" fmla="*/ 27 h 138"/>
                              <a:gd name="T54" fmla="*/ 95 w 99"/>
                              <a:gd name="T55" fmla="*/ 29 h 138"/>
                              <a:gd name="T56" fmla="*/ 93 w 99"/>
                              <a:gd name="T57" fmla="*/ 29 h 138"/>
                              <a:gd name="T58" fmla="*/ 88 w 99"/>
                              <a:gd name="T59" fmla="*/ 25 h 138"/>
                              <a:gd name="T60" fmla="*/ 79 w 99"/>
                              <a:gd name="T61" fmla="*/ 20 h 138"/>
                              <a:gd name="T62" fmla="*/ 68 w 99"/>
                              <a:gd name="T63" fmla="*/ 16 h 138"/>
                              <a:gd name="T64" fmla="*/ 51 w 99"/>
                              <a:gd name="T65" fmla="*/ 16 h 138"/>
                              <a:gd name="T66" fmla="*/ 36 w 99"/>
                              <a:gd name="T67" fmla="*/ 24 h 138"/>
                              <a:gd name="T68" fmla="*/ 26 w 99"/>
                              <a:gd name="T69" fmla="*/ 37 h 138"/>
                              <a:gd name="T70" fmla="*/ 20 w 99"/>
                              <a:gd name="T71" fmla="*/ 58 h 138"/>
                              <a:gd name="T72" fmla="*/ 20 w 99"/>
                              <a:gd name="T73" fmla="*/ 83 h 138"/>
                              <a:gd name="T74" fmla="*/ 26 w 99"/>
                              <a:gd name="T75" fmla="*/ 102 h 138"/>
                              <a:gd name="T76" fmla="*/ 36 w 99"/>
                              <a:gd name="T77" fmla="*/ 115 h 138"/>
                              <a:gd name="T78" fmla="*/ 51 w 99"/>
                              <a:gd name="T79" fmla="*/ 122 h 138"/>
                              <a:gd name="T80" fmla="*/ 68 w 99"/>
                              <a:gd name="T81" fmla="*/ 122 h 138"/>
                              <a:gd name="T82" fmla="*/ 80 w 99"/>
                              <a:gd name="T83" fmla="*/ 118 h 138"/>
                              <a:gd name="T84" fmla="*/ 89 w 99"/>
                              <a:gd name="T85" fmla="*/ 114 h 138"/>
                              <a:gd name="T86" fmla="*/ 94 w 99"/>
                              <a:gd name="T87" fmla="*/ 110 h 138"/>
                              <a:gd name="T88" fmla="*/ 96 w 99"/>
                              <a:gd name="T89" fmla="*/ 110 h 138"/>
                              <a:gd name="T90" fmla="*/ 98 w 99"/>
                              <a:gd name="T91" fmla="*/ 111 h 138"/>
                              <a:gd name="T92" fmla="*/ 98 w 99"/>
                              <a:gd name="T93" fmla="*/ 112 h 138"/>
                              <a:gd name="T94" fmla="*/ 99 w 99"/>
                              <a:gd name="T95" fmla="*/ 116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99" h="138">
                                <a:moveTo>
                                  <a:pt x="99" y="117"/>
                                </a:moveTo>
                                <a:lnTo>
                                  <a:pt x="99" y="120"/>
                                </a:lnTo>
                                <a:lnTo>
                                  <a:pt x="99" y="121"/>
                                </a:lnTo>
                                <a:lnTo>
                                  <a:pt x="98" y="122"/>
                                </a:lnTo>
                                <a:lnTo>
                                  <a:pt x="98" y="123"/>
                                </a:lnTo>
                                <a:lnTo>
                                  <a:pt x="98" y="123"/>
                                </a:lnTo>
                                <a:lnTo>
                                  <a:pt x="98" y="125"/>
                                </a:lnTo>
                                <a:lnTo>
                                  <a:pt x="96" y="126"/>
                                </a:lnTo>
                                <a:lnTo>
                                  <a:pt x="95" y="126"/>
                                </a:lnTo>
                                <a:lnTo>
                                  <a:pt x="94" y="127"/>
                                </a:lnTo>
                                <a:lnTo>
                                  <a:pt x="92" y="130"/>
                                </a:lnTo>
                                <a:lnTo>
                                  <a:pt x="88" y="132"/>
                                </a:lnTo>
                                <a:lnTo>
                                  <a:pt x="83" y="133"/>
                                </a:lnTo>
                                <a:lnTo>
                                  <a:pt x="78" y="136"/>
                                </a:lnTo>
                                <a:lnTo>
                                  <a:pt x="72" y="137"/>
                                </a:lnTo>
                                <a:lnTo>
                                  <a:pt x="66" y="138"/>
                                </a:lnTo>
                                <a:lnTo>
                                  <a:pt x="58" y="138"/>
                                </a:lnTo>
                                <a:lnTo>
                                  <a:pt x="45" y="138"/>
                                </a:lnTo>
                                <a:lnTo>
                                  <a:pt x="34" y="134"/>
                                </a:lnTo>
                                <a:lnTo>
                                  <a:pt x="24" y="130"/>
                                </a:lnTo>
                                <a:lnTo>
                                  <a:pt x="16" y="121"/>
                                </a:lnTo>
                                <a:lnTo>
                                  <a:pt x="9" y="112"/>
                                </a:lnTo>
                                <a:lnTo>
                                  <a:pt x="4" y="100"/>
                                </a:lnTo>
                                <a:lnTo>
                                  <a:pt x="2" y="86"/>
                                </a:lnTo>
                                <a:lnTo>
                                  <a:pt x="0" y="72"/>
                                </a:lnTo>
                                <a:lnTo>
                                  <a:pt x="2" y="54"/>
                                </a:lnTo>
                                <a:lnTo>
                                  <a:pt x="4" y="41"/>
                                </a:lnTo>
                                <a:lnTo>
                                  <a:pt x="9" y="29"/>
                                </a:lnTo>
                                <a:lnTo>
                                  <a:pt x="16" y="19"/>
                                </a:lnTo>
                                <a:lnTo>
                                  <a:pt x="25" y="10"/>
                                </a:lnTo>
                                <a:lnTo>
                                  <a:pt x="36" y="5"/>
                                </a:lnTo>
                                <a:lnTo>
                                  <a:pt x="47" y="1"/>
                                </a:lnTo>
                                <a:lnTo>
                                  <a:pt x="60" y="0"/>
                                </a:lnTo>
                                <a:lnTo>
                                  <a:pt x="66" y="0"/>
                                </a:lnTo>
                                <a:lnTo>
                                  <a:pt x="71" y="1"/>
                                </a:lnTo>
                                <a:lnTo>
                                  <a:pt x="77" y="3"/>
                                </a:lnTo>
                                <a:lnTo>
                                  <a:pt x="82" y="4"/>
                                </a:lnTo>
                                <a:lnTo>
                                  <a:pt x="85" y="5"/>
                                </a:lnTo>
                                <a:lnTo>
                                  <a:pt x="90" y="8"/>
                                </a:lnTo>
                                <a:lnTo>
                                  <a:pt x="93" y="10"/>
                                </a:lnTo>
                                <a:lnTo>
                                  <a:pt x="95" y="11"/>
                                </a:lnTo>
                                <a:lnTo>
                                  <a:pt x="96" y="13"/>
                                </a:lnTo>
                                <a:lnTo>
                                  <a:pt x="96" y="14"/>
                                </a:lnTo>
                                <a:lnTo>
                                  <a:pt x="96" y="14"/>
                                </a:lnTo>
                                <a:lnTo>
                                  <a:pt x="98" y="15"/>
                                </a:lnTo>
                                <a:lnTo>
                                  <a:pt x="98" y="16"/>
                                </a:lnTo>
                                <a:lnTo>
                                  <a:pt x="98" y="18"/>
                                </a:lnTo>
                                <a:lnTo>
                                  <a:pt x="98" y="19"/>
                                </a:lnTo>
                                <a:lnTo>
                                  <a:pt x="98" y="21"/>
                                </a:lnTo>
                                <a:lnTo>
                                  <a:pt x="98" y="22"/>
                                </a:lnTo>
                                <a:lnTo>
                                  <a:pt x="98" y="25"/>
                                </a:lnTo>
                                <a:lnTo>
                                  <a:pt x="98" y="26"/>
                                </a:lnTo>
                                <a:lnTo>
                                  <a:pt x="98" y="27"/>
                                </a:lnTo>
                                <a:lnTo>
                                  <a:pt x="96" y="27"/>
                                </a:lnTo>
                                <a:lnTo>
                                  <a:pt x="96" y="29"/>
                                </a:lnTo>
                                <a:lnTo>
                                  <a:pt x="95" y="29"/>
                                </a:lnTo>
                                <a:lnTo>
                                  <a:pt x="95" y="29"/>
                                </a:lnTo>
                                <a:lnTo>
                                  <a:pt x="93" y="29"/>
                                </a:lnTo>
                                <a:lnTo>
                                  <a:pt x="90" y="27"/>
                                </a:lnTo>
                                <a:lnTo>
                                  <a:pt x="88" y="25"/>
                                </a:lnTo>
                                <a:lnTo>
                                  <a:pt x="84" y="22"/>
                                </a:lnTo>
                                <a:lnTo>
                                  <a:pt x="79" y="20"/>
                                </a:lnTo>
                                <a:lnTo>
                                  <a:pt x="74" y="18"/>
                                </a:lnTo>
                                <a:lnTo>
                                  <a:pt x="68" y="16"/>
                                </a:lnTo>
                                <a:lnTo>
                                  <a:pt x="60" y="16"/>
                                </a:lnTo>
                                <a:lnTo>
                                  <a:pt x="51" y="16"/>
                                </a:lnTo>
                                <a:lnTo>
                                  <a:pt x="43" y="20"/>
                                </a:lnTo>
                                <a:lnTo>
                                  <a:pt x="36" y="24"/>
                                </a:lnTo>
                                <a:lnTo>
                                  <a:pt x="31" y="30"/>
                                </a:lnTo>
                                <a:lnTo>
                                  <a:pt x="26" y="37"/>
                                </a:lnTo>
                                <a:lnTo>
                                  <a:pt x="23" y="47"/>
                                </a:lnTo>
                                <a:lnTo>
                                  <a:pt x="20" y="58"/>
                                </a:lnTo>
                                <a:lnTo>
                                  <a:pt x="20" y="70"/>
                                </a:lnTo>
                                <a:lnTo>
                                  <a:pt x="20" y="83"/>
                                </a:lnTo>
                                <a:lnTo>
                                  <a:pt x="23" y="93"/>
                                </a:lnTo>
                                <a:lnTo>
                                  <a:pt x="26" y="102"/>
                                </a:lnTo>
                                <a:lnTo>
                                  <a:pt x="30" y="110"/>
                                </a:lnTo>
                                <a:lnTo>
                                  <a:pt x="36" y="115"/>
                                </a:lnTo>
                                <a:lnTo>
                                  <a:pt x="43" y="120"/>
                                </a:lnTo>
                                <a:lnTo>
                                  <a:pt x="51" y="122"/>
                                </a:lnTo>
                                <a:lnTo>
                                  <a:pt x="61" y="122"/>
                                </a:lnTo>
                                <a:lnTo>
                                  <a:pt x="68" y="122"/>
                                </a:lnTo>
                                <a:lnTo>
                                  <a:pt x="74" y="121"/>
                                </a:lnTo>
                                <a:lnTo>
                                  <a:pt x="80" y="118"/>
                                </a:lnTo>
                                <a:lnTo>
                                  <a:pt x="84" y="116"/>
                                </a:lnTo>
                                <a:lnTo>
                                  <a:pt x="89" y="114"/>
                                </a:lnTo>
                                <a:lnTo>
                                  <a:pt x="92" y="112"/>
                                </a:lnTo>
                                <a:lnTo>
                                  <a:pt x="94" y="110"/>
                                </a:lnTo>
                                <a:lnTo>
                                  <a:pt x="95" y="110"/>
                                </a:lnTo>
                                <a:lnTo>
                                  <a:pt x="96" y="110"/>
                                </a:lnTo>
                                <a:lnTo>
                                  <a:pt x="96" y="110"/>
                                </a:lnTo>
                                <a:lnTo>
                                  <a:pt x="98" y="111"/>
                                </a:lnTo>
                                <a:lnTo>
                                  <a:pt x="98" y="111"/>
                                </a:lnTo>
                                <a:lnTo>
                                  <a:pt x="98" y="112"/>
                                </a:lnTo>
                                <a:lnTo>
                                  <a:pt x="98" y="114"/>
                                </a:lnTo>
                                <a:lnTo>
                                  <a:pt x="99" y="116"/>
                                </a:lnTo>
                                <a:lnTo>
                                  <a:pt x="99" y="1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12" name="Freeform 878"/>
                        <wps:cNvSpPr>
                          <a:spLocks noEditPoints="1"/>
                        </wps:cNvSpPr>
                        <wps:spPr bwMode="auto">
                          <a:xfrm>
                            <a:off x="2649538" y="3768725"/>
                            <a:ext cx="55563" cy="73025"/>
                          </a:xfrm>
                          <a:custGeom>
                            <a:avLst/>
                            <a:gdLst>
                              <a:gd name="T0" fmla="*/ 104 w 104"/>
                              <a:gd name="T1" fmla="*/ 66 h 136"/>
                              <a:gd name="T2" fmla="*/ 104 w 104"/>
                              <a:gd name="T3" fmla="*/ 83 h 136"/>
                              <a:gd name="T4" fmla="*/ 100 w 104"/>
                              <a:gd name="T5" fmla="*/ 97 h 136"/>
                              <a:gd name="T6" fmla="*/ 94 w 104"/>
                              <a:gd name="T7" fmla="*/ 109 h 136"/>
                              <a:gd name="T8" fmla="*/ 87 w 104"/>
                              <a:gd name="T9" fmla="*/ 119 h 136"/>
                              <a:gd name="T10" fmla="*/ 78 w 104"/>
                              <a:gd name="T11" fmla="*/ 126 h 136"/>
                              <a:gd name="T12" fmla="*/ 66 w 104"/>
                              <a:gd name="T13" fmla="*/ 131 h 136"/>
                              <a:gd name="T14" fmla="*/ 52 w 104"/>
                              <a:gd name="T15" fmla="*/ 135 h 136"/>
                              <a:gd name="T16" fmla="*/ 36 w 104"/>
                              <a:gd name="T17" fmla="*/ 136 h 136"/>
                              <a:gd name="T18" fmla="*/ 6 w 104"/>
                              <a:gd name="T19" fmla="*/ 136 h 136"/>
                              <a:gd name="T20" fmla="*/ 4 w 104"/>
                              <a:gd name="T21" fmla="*/ 136 h 136"/>
                              <a:gd name="T22" fmla="*/ 3 w 104"/>
                              <a:gd name="T23" fmla="*/ 135 h 136"/>
                              <a:gd name="T24" fmla="*/ 0 w 104"/>
                              <a:gd name="T25" fmla="*/ 132 h 136"/>
                              <a:gd name="T26" fmla="*/ 0 w 104"/>
                              <a:gd name="T27" fmla="*/ 129 h 136"/>
                              <a:gd name="T28" fmla="*/ 0 w 104"/>
                              <a:gd name="T29" fmla="*/ 8 h 136"/>
                              <a:gd name="T30" fmla="*/ 0 w 104"/>
                              <a:gd name="T31" fmla="*/ 4 h 136"/>
                              <a:gd name="T32" fmla="*/ 3 w 104"/>
                              <a:gd name="T33" fmla="*/ 3 h 136"/>
                              <a:gd name="T34" fmla="*/ 4 w 104"/>
                              <a:gd name="T35" fmla="*/ 0 h 136"/>
                              <a:gd name="T36" fmla="*/ 6 w 104"/>
                              <a:gd name="T37" fmla="*/ 0 h 136"/>
                              <a:gd name="T38" fmla="*/ 37 w 104"/>
                              <a:gd name="T39" fmla="*/ 0 h 136"/>
                              <a:gd name="T40" fmla="*/ 55 w 104"/>
                              <a:gd name="T41" fmla="*/ 2 h 136"/>
                              <a:gd name="T42" fmla="*/ 67 w 104"/>
                              <a:gd name="T43" fmla="*/ 5 h 136"/>
                              <a:gd name="T44" fmla="*/ 79 w 104"/>
                              <a:gd name="T45" fmla="*/ 10 h 136"/>
                              <a:gd name="T46" fmla="*/ 88 w 104"/>
                              <a:gd name="T47" fmla="*/ 19 h 136"/>
                              <a:gd name="T48" fmla="*/ 95 w 104"/>
                              <a:gd name="T49" fmla="*/ 28 h 136"/>
                              <a:gd name="T50" fmla="*/ 100 w 104"/>
                              <a:gd name="T51" fmla="*/ 39 h 136"/>
                              <a:gd name="T52" fmla="*/ 104 w 104"/>
                              <a:gd name="T53" fmla="*/ 52 h 136"/>
                              <a:gd name="T54" fmla="*/ 104 w 104"/>
                              <a:gd name="T55" fmla="*/ 66 h 136"/>
                              <a:gd name="T56" fmla="*/ 85 w 104"/>
                              <a:gd name="T57" fmla="*/ 67 h 136"/>
                              <a:gd name="T58" fmla="*/ 85 w 104"/>
                              <a:gd name="T59" fmla="*/ 56 h 136"/>
                              <a:gd name="T60" fmla="*/ 83 w 104"/>
                              <a:gd name="T61" fmla="*/ 47 h 136"/>
                              <a:gd name="T62" fmla="*/ 79 w 104"/>
                              <a:gd name="T63" fmla="*/ 37 h 136"/>
                              <a:gd name="T64" fmla="*/ 74 w 104"/>
                              <a:gd name="T65" fmla="*/ 30 h 136"/>
                              <a:gd name="T66" fmla="*/ 68 w 104"/>
                              <a:gd name="T67" fmla="*/ 24 h 136"/>
                              <a:gd name="T68" fmla="*/ 59 w 104"/>
                              <a:gd name="T69" fmla="*/ 19 h 136"/>
                              <a:gd name="T70" fmla="*/ 50 w 104"/>
                              <a:gd name="T71" fmla="*/ 17 h 136"/>
                              <a:gd name="T72" fmla="*/ 36 w 104"/>
                              <a:gd name="T73" fmla="*/ 15 h 136"/>
                              <a:gd name="T74" fmla="*/ 19 w 104"/>
                              <a:gd name="T75" fmla="*/ 15 h 136"/>
                              <a:gd name="T76" fmla="*/ 19 w 104"/>
                              <a:gd name="T77" fmla="*/ 121 h 136"/>
                              <a:gd name="T78" fmla="*/ 37 w 104"/>
                              <a:gd name="T79" fmla="*/ 121 h 136"/>
                              <a:gd name="T80" fmla="*/ 50 w 104"/>
                              <a:gd name="T81" fmla="*/ 120 h 136"/>
                              <a:gd name="T82" fmla="*/ 58 w 104"/>
                              <a:gd name="T83" fmla="*/ 117 h 136"/>
                              <a:gd name="T84" fmla="*/ 67 w 104"/>
                              <a:gd name="T85" fmla="*/ 114 h 136"/>
                              <a:gd name="T86" fmla="*/ 73 w 104"/>
                              <a:gd name="T87" fmla="*/ 108 h 136"/>
                              <a:gd name="T88" fmla="*/ 79 w 104"/>
                              <a:gd name="T89" fmla="*/ 100 h 136"/>
                              <a:gd name="T90" fmla="*/ 83 w 104"/>
                              <a:gd name="T91" fmla="*/ 90 h 136"/>
                              <a:gd name="T92" fmla="*/ 85 w 104"/>
                              <a:gd name="T93" fmla="*/ 81 h 136"/>
                              <a:gd name="T94" fmla="*/ 85 w 104"/>
                              <a:gd name="T95" fmla="*/ 67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04" h="136">
                                <a:moveTo>
                                  <a:pt x="104" y="66"/>
                                </a:moveTo>
                                <a:lnTo>
                                  <a:pt x="104" y="83"/>
                                </a:lnTo>
                                <a:lnTo>
                                  <a:pt x="100" y="97"/>
                                </a:lnTo>
                                <a:lnTo>
                                  <a:pt x="94" y="109"/>
                                </a:lnTo>
                                <a:lnTo>
                                  <a:pt x="87" y="119"/>
                                </a:lnTo>
                                <a:lnTo>
                                  <a:pt x="78" y="126"/>
                                </a:lnTo>
                                <a:lnTo>
                                  <a:pt x="66" y="131"/>
                                </a:lnTo>
                                <a:lnTo>
                                  <a:pt x="52" y="135"/>
                                </a:lnTo>
                                <a:lnTo>
                                  <a:pt x="36" y="136"/>
                                </a:lnTo>
                                <a:lnTo>
                                  <a:pt x="6" y="136"/>
                                </a:lnTo>
                                <a:lnTo>
                                  <a:pt x="4" y="136"/>
                                </a:lnTo>
                                <a:lnTo>
                                  <a:pt x="3" y="135"/>
                                </a:lnTo>
                                <a:lnTo>
                                  <a:pt x="0" y="132"/>
                                </a:lnTo>
                                <a:lnTo>
                                  <a:pt x="0" y="129"/>
                                </a:lnTo>
                                <a:lnTo>
                                  <a:pt x="0" y="8"/>
                                </a:lnTo>
                                <a:lnTo>
                                  <a:pt x="0" y="4"/>
                                </a:lnTo>
                                <a:lnTo>
                                  <a:pt x="3" y="3"/>
                                </a:lnTo>
                                <a:lnTo>
                                  <a:pt x="4" y="0"/>
                                </a:lnTo>
                                <a:lnTo>
                                  <a:pt x="6" y="0"/>
                                </a:lnTo>
                                <a:lnTo>
                                  <a:pt x="37" y="0"/>
                                </a:lnTo>
                                <a:lnTo>
                                  <a:pt x="55" y="2"/>
                                </a:lnTo>
                                <a:lnTo>
                                  <a:pt x="67" y="5"/>
                                </a:lnTo>
                                <a:lnTo>
                                  <a:pt x="79" y="10"/>
                                </a:lnTo>
                                <a:lnTo>
                                  <a:pt x="88" y="19"/>
                                </a:lnTo>
                                <a:lnTo>
                                  <a:pt x="95" y="28"/>
                                </a:lnTo>
                                <a:lnTo>
                                  <a:pt x="100" y="39"/>
                                </a:lnTo>
                                <a:lnTo>
                                  <a:pt x="104" y="52"/>
                                </a:lnTo>
                                <a:lnTo>
                                  <a:pt x="104" y="66"/>
                                </a:lnTo>
                                <a:close/>
                                <a:moveTo>
                                  <a:pt x="85" y="67"/>
                                </a:moveTo>
                                <a:lnTo>
                                  <a:pt x="85" y="56"/>
                                </a:lnTo>
                                <a:lnTo>
                                  <a:pt x="83" y="47"/>
                                </a:lnTo>
                                <a:lnTo>
                                  <a:pt x="79" y="37"/>
                                </a:lnTo>
                                <a:lnTo>
                                  <a:pt x="74" y="30"/>
                                </a:lnTo>
                                <a:lnTo>
                                  <a:pt x="68" y="24"/>
                                </a:lnTo>
                                <a:lnTo>
                                  <a:pt x="59" y="19"/>
                                </a:lnTo>
                                <a:lnTo>
                                  <a:pt x="50" y="17"/>
                                </a:lnTo>
                                <a:lnTo>
                                  <a:pt x="36" y="15"/>
                                </a:lnTo>
                                <a:lnTo>
                                  <a:pt x="19" y="15"/>
                                </a:lnTo>
                                <a:lnTo>
                                  <a:pt x="19" y="121"/>
                                </a:lnTo>
                                <a:lnTo>
                                  <a:pt x="37" y="121"/>
                                </a:lnTo>
                                <a:lnTo>
                                  <a:pt x="50" y="120"/>
                                </a:lnTo>
                                <a:lnTo>
                                  <a:pt x="58" y="117"/>
                                </a:lnTo>
                                <a:lnTo>
                                  <a:pt x="67" y="114"/>
                                </a:lnTo>
                                <a:lnTo>
                                  <a:pt x="73" y="108"/>
                                </a:lnTo>
                                <a:lnTo>
                                  <a:pt x="79" y="100"/>
                                </a:lnTo>
                                <a:lnTo>
                                  <a:pt x="83" y="90"/>
                                </a:lnTo>
                                <a:lnTo>
                                  <a:pt x="85" y="81"/>
                                </a:lnTo>
                                <a:lnTo>
                                  <a:pt x="85" y="6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13" name="Freeform 879"/>
                        <wps:cNvSpPr>
                          <a:spLocks/>
                        </wps:cNvSpPr>
                        <wps:spPr bwMode="auto">
                          <a:xfrm>
                            <a:off x="2719388" y="3768725"/>
                            <a:ext cx="77788" cy="73025"/>
                          </a:xfrm>
                          <a:custGeom>
                            <a:avLst/>
                            <a:gdLst>
                              <a:gd name="T0" fmla="*/ 147 w 147"/>
                              <a:gd name="T1" fmla="*/ 133 h 136"/>
                              <a:gd name="T2" fmla="*/ 145 w 147"/>
                              <a:gd name="T3" fmla="*/ 135 h 136"/>
                              <a:gd name="T4" fmla="*/ 144 w 147"/>
                              <a:gd name="T5" fmla="*/ 136 h 136"/>
                              <a:gd name="T6" fmla="*/ 141 w 147"/>
                              <a:gd name="T7" fmla="*/ 136 h 136"/>
                              <a:gd name="T8" fmla="*/ 136 w 147"/>
                              <a:gd name="T9" fmla="*/ 136 h 136"/>
                              <a:gd name="T10" fmla="*/ 132 w 147"/>
                              <a:gd name="T11" fmla="*/ 136 h 136"/>
                              <a:gd name="T12" fmla="*/ 131 w 147"/>
                              <a:gd name="T13" fmla="*/ 135 h 136"/>
                              <a:gd name="T14" fmla="*/ 129 w 147"/>
                              <a:gd name="T15" fmla="*/ 133 h 136"/>
                              <a:gd name="T16" fmla="*/ 129 w 147"/>
                              <a:gd name="T17" fmla="*/ 15 h 136"/>
                              <a:gd name="T18" fmla="*/ 81 w 147"/>
                              <a:gd name="T19" fmla="*/ 133 h 136"/>
                              <a:gd name="T20" fmla="*/ 80 w 147"/>
                              <a:gd name="T21" fmla="*/ 135 h 136"/>
                              <a:gd name="T22" fmla="*/ 79 w 147"/>
                              <a:gd name="T23" fmla="*/ 136 h 136"/>
                              <a:gd name="T24" fmla="*/ 75 w 147"/>
                              <a:gd name="T25" fmla="*/ 136 h 136"/>
                              <a:gd name="T26" fmla="*/ 73 w 147"/>
                              <a:gd name="T27" fmla="*/ 136 h 136"/>
                              <a:gd name="T28" fmla="*/ 69 w 147"/>
                              <a:gd name="T29" fmla="*/ 136 h 136"/>
                              <a:gd name="T30" fmla="*/ 65 w 147"/>
                              <a:gd name="T31" fmla="*/ 136 h 136"/>
                              <a:gd name="T32" fmla="*/ 64 w 147"/>
                              <a:gd name="T33" fmla="*/ 135 h 136"/>
                              <a:gd name="T34" fmla="*/ 63 w 147"/>
                              <a:gd name="T35" fmla="*/ 133 h 136"/>
                              <a:gd name="T36" fmla="*/ 17 w 147"/>
                              <a:gd name="T37" fmla="*/ 15 h 136"/>
                              <a:gd name="T38" fmla="*/ 17 w 147"/>
                              <a:gd name="T39" fmla="*/ 133 h 136"/>
                              <a:gd name="T40" fmla="*/ 16 w 147"/>
                              <a:gd name="T41" fmla="*/ 135 h 136"/>
                              <a:gd name="T42" fmla="*/ 14 w 147"/>
                              <a:gd name="T43" fmla="*/ 136 h 136"/>
                              <a:gd name="T44" fmla="*/ 11 w 147"/>
                              <a:gd name="T45" fmla="*/ 136 h 136"/>
                              <a:gd name="T46" fmla="*/ 6 w 147"/>
                              <a:gd name="T47" fmla="*/ 136 h 136"/>
                              <a:gd name="T48" fmla="*/ 3 w 147"/>
                              <a:gd name="T49" fmla="*/ 136 h 136"/>
                              <a:gd name="T50" fmla="*/ 0 w 147"/>
                              <a:gd name="T51" fmla="*/ 135 h 136"/>
                              <a:gd name="T52" fmla="*/ 0 w 147"/>
                              <a:gd name="T53" fmla="*/ 133 h 136"/>
                              <a:gd name="T54" fmla="*/ 0 w 147"/>
                              <a:gd name="T55" fmla="*/ 9 h 136"/>
                              <a:gd name="T56" fmla="*/ 3 w 147"/>
                              <a:gd name="T57" fmla="*/ 3 h 136"/>
                              <a:gd name="T58" fmla="*/ 7 w 147"/>
                              <a:gd name="T59" fmla="*/ 0 h 136"/>
                              <a:gd name="T60" fmla="*/ 21 w 147"/>
                              <a:gd name="T61" fmla="*/ 0 h 136"/>
                              <a:gd name="T62" fmla="*/ 26 w 147"/>
                              <a:gd name="T63" fmla="*/ 2 h 136"/>
                              <a:gd name="T64" fmla="*/ 30 w 147"/>
                              <a:gd name="T65" fmla="*/ 5 h 136"/>
                              <a:gd name="T66" fmla="*/ 32 w 147"/>
                              <a:gd name="T67" fmla="*/ 9 h 136"/>
                              <a:gd name="T68" fmla="*/ 73 w 147"/>
                              <a:gd name="T69" fmla="*/ 110 h 136"/>
                              <a:gd name="T70" fmla="*/ 115 w 147"/>
                              <a:gd name="T71" fmla="*/ 12 h 136"/>
                              <a:gd name="T72" fmla="*/ 117 w 147"/>
                              <a:gd name="T73" fmla="*/ 7 h 136"/>
                              <a:gd name="T74" fmla="*/ 120 w 147"/>
                              <a:gd name="T75" fmla="*/ 3 h 136"/>
                              <a:gd name="T76" fmla="*/ 123 w 147"/>
                              <a:gd name="T77" fmla="*/ 2 h 136"/>
                              <a:gd name="T78" fmla="*/ 128 w 147"/>
                              <a:gd name="T79" fmla="*/ 0 h 136"/>
                              <a:gd name="T80" fmla="*/ 141 w 147"/>
                              <a:gd name="T81" fmla="*/ 0 h 136"/>
                              <a:gd name="T82" fmla="*/ 143 w 147"/>
                              <a:gd name="T83" fmla="*/ 2 h 136"/>
                              <a:gd name="T84" fmla="*/ 145 w 147"/>
                              <a:gd name="T85" fmla="*/ 4 h 136"/>
                              <a:gd name="T86" fmla="*/ 147 w 147"/>
                              <a:gd name="T87" fmla="*/ 7 h 136"/>
                              <a:gd name="T88" fmla="*/ 147 w 147"/>
                              <a:gd name="T89" fmla="*/ 133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47" h="136">
                                <a:moveTo>
                                  <a:pt x="147" y="133"/>
                                </a:moveTo>
                                <a:lnTo>
                                  <a:pt x="147" y="133"/>
                                </a:lnTo>
                                <a:lnTo>
                                  <a:pt x="147" y="135"/>
                                </a:lnTo>
                                <a:lnTo>
                                  <a:pt x="145" y="135"/>
                                </a:lnTo>
                                <a:lnTo>
                                  <a:pt x="145" y="136"/>
                                </a:lnTo>
                                <a:lnTo>
                                  <a:pt x="144" y="136"/>
                                </a:lnTo>
                                <a:lnTo>
                                  <a:pt x="142" y="136"/>
                                </a:lnTo>
                                <a:lnTo>
                                  <a:pt x="141" y="136"/>
                                </a:lnTo>
                                <a:lnTo>
                                  <a:pt x="138" y="136"/>
                                </a:lnTo>
                                <a:lnTo>
                                  <a:pt x="136" y="136"/>
                                </a:lnTo>
                                <a:lnTo>
                                  <a:pt x="134" y="136"/>
                                </a:lnTo>
                                <a:lnTo>
                                  <a:pt x="132" y="136"/>
                                </a:lnTo>
                                <a:lnTo>
                                  <a:pt x="131" y="136"/>
                                </a:lnTo>
                                <a:lnTo>
                                  <a:pt x="131" y="135"/>
                                </a:lnTo>
                                <a:lnTo>
                                  <a:pt x="129" y="135"/>
                                </a:lnTo>
                                <a:lnTo>
                                  <a:pt x="129" y="133"/>
                                </a:lnTo>
                                <a:lnTo>
                                  <a:pt x="129" y="133"/>
                                </a:lnTo>
                                <a:lnTo>
                                  <a:pt x="129" y="15"/>
                                </a:lnTo>
                                <a:lnTo>
                                  <a:pt x="129" y="15"/>
                                </a:lnTo>
                                <a:lnTo>
                                  <a:pt x="81" y="133"/>
                                </a:lnTo>
                                <a:lnTo>
                                  <a:pt x="80" y="135"/>
                                </a:lnTo>
                                <a:lnTo>
                                  <a:pt x="80" y="135"/>
                                </a:lnTo>
                                <a:lnTo>
                                  <a:pt x="79" y="136"/>
                                </a:lnTo>
                                <a:lnTo>
                                  <a:pt x="79" y="136"/>
                                </a:lnTo>
                                <a:lnTo>
                                  <a:pt x="78" y="136"/>
                                </a:lnTo>
                                <a:lnTo>
                                  <a:pt x="75" y="136"/>
                                </a:lnTo>
                                <a:lnTo>
                                  <a:pt x="74" y="136"/>
                                </a:lnTo>
                                <a:lnTo>
                                  <a:pt x="73" y="136"/>
                                </a:lnTo>
                                <a:lnTo>
                                  <a:pt x="70" y="136"/>
                                </a:lnTo>
                                <a:lnTo>
                                  <a:pt x="69" y="136"/>
                                </a:lnTo>
                                <a:lnTo>
                                  <a:pt x="67" y="136"/>
                                </a:lnTo>
                                <a:lnTo>
                                  <a:pt x="65" y="136"/>
                                </a:lnTo>
                                <a:lnTo>
                                  <a:pt x="65" y="135"/>
                                </a:lnTo>
                                <a:lnTo>
                                  <a:pt x="64" y="135"/>
                                </a:lnTo>
                                <a:lnTo>
                                  <a:pt x="64" y="135"/>
                                </a:lnTo>
                                <a:lnTo>
                                  <a:pt x="63" y="133"/>
                                </a:lnTo>
                                <a:lnTo>
                                  <a:pt x="17" y="15"/>
                                </a:lnTo>
                                <a:lnTo>
                                  <a:pt x="17" y="15"/>
                                </a:lnTo>
                                <a:lnTo>
                                  <a:pt x="17" y="133"/>
                                </a:lnTo>
                                <a:lnTo>
                                  <a:pt x="17" y="133"/>
                                </a:lnTo>
                                <a:lnTo>
                                  <a:pt x="17" y="135"/>
                                </a:lnTo>
                                <a:lnTo>
                                  <a:pt x="16" y="135"/>
                                </a:lnTo>
                                <a:lnTo>
                                  <a:pt x="15" y="136"/>
                                </a:lnTo>
                                <a:lnTo>
                                  <a:pt x="14" y="136"/>
                                </a:lnTo>
                                <a:lnTo>
                                  <a:pt x="12" y="136"/>
                                </a:lnTo>
                                <a:lnTo>
                                  <a:pt x="11" y="136"/>
                                </a:lnTo>
                                <a:lnTo>
                                  <a:pt x="9" y="136"/>
                                </a:lnTo>
                                <a:lnTo>
                                  <a:pt x="6" y="136"/>
                                </a:lnTo>
                                <a:lnTo>
                                  <a:pt x="4" y="136"/>
                                </a:lnTo>
                                <a:lnTo>
                                  <a:pt x="3" y="136"/>
                                </a:lnTo>
                                <a:lnTo>
                                  <a:pt x="1" y="136"/>
                                </a:lnTo>
                                <a:lnTo>
                                  <a:pt x="0" y="135"/>
                                </a:lnTo>
                                <a:lnTo>
                                  <a:pt x="0" y="135"/>
                                </a:lnTo>
                                <a:lnTo>
                                  <a:pt x="0" y="133"/>
                                </a:lnTo>
                                <a:lnTo>
                                  <a:pt x="0" y="133"/>
                                </a:lnTo>
                                <a:lnTo>
                                  <a:pt x="0" y="9"/>
                                </a:lnTo>
                                <a:lnTo>
                                  <a:pt x="0" y="5"/>
                                </a:lnTo>
                                <a:lnTo>
                                  <a:pt x="3" y="3"/>
                                </a:lnTo>
                                <a:lnTo>
                                  <a:pt x="5" y="0"/>
                                </a:lnTo>
                                <a:lnTo>
                                  <a:pt x="7" y="0"/>
                                </a:lnTo>
                                <a:lnTo>
                                  <a:pt x="19" y="0"/>
                                </a:lnTo>
                                <a:lnTo>
                                  <a:pt x="21" y="0"/>
                                </a:lnTo>
                                <a:lnTo>
                                  <a:pt x="24" y="2"/>
                                </a:lnTo>
                                <a:lnTo>
                                  <a:pt x="26" y="2"/>
                                </a:lnTo>
                                <a:lnTo>
                                  <a:pt x="28" y="3"/>
                                </a:lnTo>
                                <a:lnTo>
                                  <a:pt x="30" y="5"/>
                                </a:lnTo>
                                <a:lnTo>
                                  <a:pt x="31" y="7"/>
                                </a:lnTo>
                                <a:lnTo>
                                  <a:pt x="32" y="9"/>
                                </a:lnTo>
                                <a:lnTo>
                                  <a:pt x="33" y="12"/>
                                </a:lnTo>
                                <a:lnTo>
                                  <a:pt x="73" y="110"/>
                                </a:lnTo>
                                <a:lnTo>
                                  <a:pt x="73" y="110"/>
                                </a:lnTo>
                                <a:lnTo>
                                  <a:pt x="115" y="12"/>
                                </a:lnTo>
                                <a:lnTo>
                                  <a:pt x="116" y="9"/>
                                </a:lnTo>
                                <a:lnTo>
                                  <a:pt x="117" y="7"/>
                                </a:lnTo>
                                <a:lnTo>
                                  <a:pt x="118" y="4"/>
                                </a:lnTo>
                                <a:lnTo>
                                  <a:pt x="120" y="3"/>
                                </a:lnTo>
                                <a:lnTo>
                                  <a:pt x="121" y="2"/>
                                </a:lnTo>
                                <a:lnTo>
                                  <a:pt x="123" y="2"/>
                                </a:lnTo>
                                <a:lnTo>
                                  <a:pt x="126" y="0"/>
                                </a:lnTo>
                                <a:lnTo>
                                  <a:pt x="128" y="0"/>
                                </a:lnTo>
                                <a:lnTo>
                                  <a:pt x="139" y="0"/>
                                </a:lnTo>
                                <a:lnTo>
                                  <a:pt x="141" y="0"/>
                                </a:lnTo>
                                <a:lnTo>
                                  <a:pt x="142" y="2"/>
                                </a:lnTo>
                                <a:lnTo>
                                  <a:pt x="143" y="2"/>
                                </a:lnTo>
                                <a:lnTo>
                                  <a:pt x="144" y="3"/>
                                </a:lnTo>
                                <a:lnTo>
                                  <a:pt x="145" y="4"/>
                                </a:lnTo>
                                <a:lnTo>
                                  <a:pt x="147" y="5"/>
                                </a:lnTo>
                                <a:lnTo>
                                  <a:pt x="147" y="7"/>
                                </a:lnTo>
                                <a:lnTo>
                                  <a:pt x="147" y="9"/>
                                </a:lnTo>
                                <a:lnTo>
                                  <a:pt x="147" y="1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14" name="Freeform 880"/>
                        <wps:cNvSpPr>
                          <a:spLocks noEditPoints="1"/>
                        </wps:cNvSpPr>
                        <wps:spPr bwMode="auto">
                          <a:xfrm>
                            <a:off x="2811463" y="3768725"/>
                            <a:ext cx="65088" cy="73025"/>
                          </a:xfrm>
                          <a:custGeom>
                            <a:avLst/>
                            <a:gdLst>
                              <a:gd name="T0" fmla="*/ 121 w 121"/>
                              <a:gd name="T1" fmla="*/ 84 h 139"/>
                              <a:gd name="T2" fmla="*/ 112 w 121"/>
                              <a:gd name="T3" fmla="*/ 110 h 139"/>
                              <a:gd name="T4" fmla="*/ 97 w 121"/>
                              <a:gd name="T5" fmla="*/ 128 h 139"/>
                              <a:gd name="T6" fmla="*/ 74 w 121"/>
                              <a:gd name="T7" fmla="*/ 138 h 139"/>
                              <a:gd name="T8" fmla="*/ 44 w 121"/>
                              <a:gd name="T9" fmla="*/ 138 h 139"/>
                              <a:gd name="T10" fmla="*/ 22 w 121"/>
                              <a:gd name="T11" fmla="*/ 130 h 139"/>
                              <a:gd name="T12" fmla="*/ 7 w 121"/>
                              <a:gd name="T13" fmla="*/ 112 h 139"/>
                              <a:gd name="T14" fmla="*/ 1 w 121"/>
                              <a:gd name="T15" fmla="*/ 86 h 139"/>
                              <a:gd name="T16" fmla="*/ 1 w 121"/>
                              <a:gd name="T17" fmla="*/ 54 h 139"/>
                              <a:gd name="T18" fmla="*/ 9 w 121"/>
                              <a:gd name="T19" fmla="*/ 29 h 139"/>
                              <a:gd name="T20" fmla="*/ 25 w 121"/>
                              <a:gd name="T21" fmla="*/ 10 h 139"/>
                              <a:gd name="T22" fmla="*/ 47 w 121"/>
                              <a:gd name="T23" fmla="*/ 0 h 139"/>
                              <a:gd name="T24" fmla="*/ 76 w 121"/>
                              <a:gd name="T25" fmla="*/ 0 h 139"/>
                              <a:gd name="T26" fmla="*/ 99 w 121"/>
                              <a:gd name="T27" fmla="*/ 9 h 139"/>
                              <a:gd name="T28" fmla="*/ 113 w 121"/>
                              <a:gd name="T29" fmla="*/ 26 h 139"/>
                              <a:gd name="T30" fmla="*/ 121 w 121"/>
                              <a:gd name="T31" fmla="*/ 52 h 139"/>
                              <a:gd name="T32" fmla="*/ 102 w 121"/>
                              <a:gd name="T33" fmla="*/ 69 h 139"/>
                              <a:gd name="T34" fmla="*/ 100 w 121"/>
                              <a:gd name="T35" fmla="*/ 48 h 139"/>
                              <a:gd name="T36" fmla="*/ 94 w 121"/>
                              <a:gd name="T37" fmla="*/ 31 h 139"/>
                              <a:gd name="T38" fmla="*/ 80 w 121"/>
                              <a:gd name="T39" fmla="*/ 19 h 139"/>
                              <a:gd name="T40" fmla="*/ 62 w 121"/>
                              <a:gd name="T41" fmla="*/ 15 h 139"/>
                              <a:gd name="T42" fmla="*/ 42 w 121"/>
                              <a:gd name="T43" fmla="*/ 20 h 139"/>
                              <a:gd name="T44" fmla="*/ 28 w 121"/>
                              <a:gd name="T45" fmla="*/ 31 h 139"/>
                              <a:gd name="T46" fmla="*/ 21 w 121"/>
                              <a:gd name="T47" fmla="*/ 48 h 139"/>
                              <a:gd name="T48" fmla="*/ 20 w 121"/>
                              <a:gd name="T49" fmla="*/ 69 h 139"/>
                              <a:gd name="T50" fmla="*/ 21 w 121"/>
                              <a:gd name="T51" fmla="*/ 90 h 139"/>
                              <a:gd name="T52" fmla="*/ 28 w 121"/>
                              <a:gd name="T53" fmla="*/ 109 h 139"/>
                              <a:gd name="T54" fmla="*/ 41 w 121"/>
                              <a:gd name="T55" fmla="*/ 120 h 139"/>
                              <a:gd name="T56" fmla="*/ 60 w 121"/>
                              <a:gd name="T57" fmla="*/ 123 h 139"/>
                              <a:gd name="T58" fmla="*/ 80 w 121"/>
                              <a:gd name="T59" fmla="*/ 118 h 139"/>
                              <a:gd name="T60" fmla="*/ 94 w 121"/>
                              <a:gd name="T61" fmla="*/ 107 h 139"/>
                              <a:gd name="T62" fmla="*/ 100 w 121"/>
                              <a:gd name="T63" fmla="*/ 90 h 139"/>
                              <a:gd name="T64" fmla="*/ 102 w 121"/>
                              <a:gd name="T65" fmla="*/ 69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21" h="139">
                                <a:moveTo>
                                  <a:pt x="121" y="68"/>
                                </a:moveTo>
                                <a:lnTo>
                                  <a:pt x="121" y="84"/>
                                </a:lnTo>
                                <a:lnTo>
                                  <a:pt x="117" y="98"/>
                                </a:lnTo>
                                <a:lnTo>
                                  <a:pt x="112" y="110"/>
                                </a:lnTo>
                                <a:lnTo>
                                  <a:pt x="106" y="120"/>
                                </a:lnTo>
                                <a:lnTo>
                                  <a:pt x="97" y="128"/>
                                </a:lnTo>
                                <a:lnTo>
                                  <a:pt x="86" y="134"/>
                                </a:lnTo>
                                <a:lnTo>
                                  <a:pt x="74" y="138"/>
                                </a:lnTo>
                                <a:lnTo>
                                  <a:pt x="59" y="139"/>
                                </a:lnTo>
                                <a:lnTo>
                                  <a:pt x="44" y="138"/>
                                </a:lnTo>
                                <a:lnTo>
                                  <a:pt x="33" y="134"/>
                                </a:lnTo>
                                <a:lnTo>
                                  <a:pt x="22" y="130"/>
                                </a:lnTo>
                                <a:lnTo>
                                  <a:pt x="15" y="121"/>
                                </a:lnTo>
                                <a:lnTo>
                                  <a:pt x="7" y="112"/>
                                </a:lnTo>
                                <a:lnTo>
                                  <a:pt x="4" y="100"/>
                                </a:lnTo>
                                <a:lnTo>
                                  <a:pt x="1" y="86"/>
                                </a:lnTo>
                                <a:lnTo>
                                  <a:pt x="0" y="70"/>
                                </a:lnTo>
                                <a:lnTo>
                                  <a:pt x="1" y="54"/>
                                </a:lnTo>
                                <a:lnTo>
                                  <a:pt x="4" y="41"/>
                                </a:lnTo>
                                <a:lnTo>
                                  <a:pt x="9" y="29"/>
                                </a:lnTo>
                                <a:lnTo>
                                  <a:pt x="16" y="19"/>
                                </a:lnTo>
                                <a:lnTo>
                                  <a:pt x="25" y="10"/>
                                </a:lnTo>
                                <a:lnTo>
                                  <a:pt x="34" y="5"/>
                                </a:lnTo>
                                <a:lnTo>
                                  <a:pt x="47" y="0"/>
                                </a:lnTo>
                                <a:lnTo>
                                  <a:pt x="62" y="0"/>
                                </a:lnTo>
                                <a:lnTo>
                                  <a:pt x="76" y="0"/>
                                </a:lnTo>
                                <a:lnTo>
                                  <a:pt x="87" y="4"/>
                                </a:lnTo>
                                <a:lnTo>
                                  <a:pt x="99" y="9"/>
                                </a:lnTo>
                                <a:lnTo>
                                  <a:pt x="106" y="18"/>
                                </a:lnTo>
                                <a:lnTo>
                                  <a:pt x="113" y="26"/>
                                </a:lnTo>
                                <a:lnTo>
                                  <a:pt x="117" y="38"/>
                                </a:lnTo>
                                <a:lnTo>
                                  <a:pt x="121" y="52"/>
                                </a:lnTo>
                                <a:lnTo>
                                  <a:pt x="121" y="68"/>
                                </a:lnTo>
                                <a:close/>
                                <a:moveTo>
                                  <a:pt x="102" y="69"/>
                                </a:moveTo>
                                <a:lnTo>
                                  <a:pt x="102" y="58"/>
                                </a:lnTo>
                                <a:lnTo>
                                  <a:pt x="100" y="48"/>
                                </a:lnTo>
                                <a:lnTo>
                                  <a:pt x="97" y="38"/>
                                </a:lnTo>
                                <a:lnTo>
                                  <a:pt x="94" y="31"/>
                                </a:lnTo>
                                <a:lnTo>
                                  <a:pt x="87" y="24"/>
                                </a:lnTo>
                                <a:lnTo>
                                  <a:pt x="80" y="19"/>
                                </a:lnTo>
                                <a:lnTo>
                                  <a:pt x="73" y="16"/>
                                </a:lnTo>
                                <a:lnTo>
                                  <a:pt x="62" y="15"/>
                                </a:lnTo>
                                <a:lnTo>
                                  <a:pt x="51" y="16"/>
                                </a:lnTo>
                                <a:lnTo>
                                  <a:pt x="42" y="20"/>
                                </a:lnTo>
                                <a:lnTo>
                                  <a:pt x="34" y="25"/>
                                </a:lnTo>
                                <a:lnTo>
                                  <a:pt x="28" y="31"/>
                                </a:lnTo>
                                <a:lnTo>
                                  <a:pt x="23" y="38"/>
                                </a:lnTo>
                                <a:lnTo>
                                  <a:pt x="21" y="48"/>
                                </a:lnTo>
                                <a:lnTo>
                                  <a:pt x="20" y="58"/>
                                </a:lnTo>
                                <a:lnTo>
                                  <a:pt x="20" y="69"/>
                                </a:lnTo>
                                <a:lnTo>
                                  <a:pt x="20" y="80"/>
                                </a:lnTo>
                                <a:lnTo>
                                  <a:pt x="21" y="90"/>
                                </a:lnTo>
                                <a:lnTo>
                                  <a:pt x="23" y="100"/>
                                </a:lnTo>
                                <a:lnTo>
                                  <a:pt x="28" y="109"/>
                                </a:lnTo>
                                <a:lnTo>
                                  <a:pt x="33" y="115"/>
                                </a:lnTo>
                                <a:lnTo>
                                  <a:pt x="41" y="120"/>
                                </a:lnTo>
                                <a:lnTo>
                                  <a:pt x="49" y="122"/>
                                </a:lnTo>
                                <a:lnTo>
                                  <a:pt x="60" y="123"/>
                                </a:lnTo>
                                <a:lnTo>
                                  <a:pt x="71" y="122"/>
                                </a:lnTo>
                                <a:lnTo>
                                  <a:pt x="80" y="118"/>
                                </a:lnTo>
                                <a:lnTo>
                                  <a:pt x="87" y="114"/>
                                </a:lnTo>
                                <a:lnTo>
                                  <a:pt x="94" y="107"/>
                                </a:lnTo>
                                <a:lnTo>
                                  <a:pt x="97" y="99"/>
                                </a:lnTo>
                                <a:lnTo>
                                  <a:pt x="100" y="90"/>
                                </a:lnTo>
                                <a:lnTo>
                                  <a:pt x="102" y="80"/>
                                </a:lnTo>
                                <a:lnTo>
                                  <a:pt x="102" y="6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15" name="Freeform 881"/>
                        <wps:cNvSpPr>
                          <a:spLocks/>
                        </wps:cNvSpPr>
                        <wps:spPr bwMode="auto">
                          <a:xfrm>
                            <a:off x="2890838" y="3768725"/>
                            <a:ext cx="50800" cy="73025"/>
                          </a:xfrm>
                          <a:custGeom>
                            <a:avLst/>
                            <a:gdLst>
                              <a:gd name="T0" fmla="*/ 97 w 97"/>
                              <a:gd name="T1" fmla="*/ 133 h 136"/>
                              <a:gd name="T2" fmla="*/ 97 w 97"/>
                              <a:gd name="T3" fmla="*/ 135 h 136"/>
                              <a:gd name="T4" fmla="*/ 95 w 97"/>
                              <a:gd name="T5" fmla="*/ 136 h 136"/>
                              <a:gd name="T6" fmla="*/ 91 w 97"/>
                              <a:gd name="T7" fmla="*/ 136 h 136"/>
                              <a:gd name="T8" fmla="*/ 86 w 97"/>
                              <a:gd name="T9" fmla="*/ 136 h 136"/>
                              <a:gd name="T10" fmla="*/ 83 w 97"/>
                              <a:gd name="T11" fmla="*/ 136 h 136"/>
                              <a:gd name="T12" fmla="*/ 81 w 97"/>
                              <a:gd name="T13" fmla="*/ 135 h 136"/>
                              <a:gd name="T14" fmla="*/ 80 w 97"/>
                              <a:gd name="T15" fmla="*/ 133 h 136"/>
                              <a:gd name="T16" fmla="*/ 80 w 97"/>
                              <a:gd name="T17" fmla="*/ 73 h 136"/>
                              <a:gd name="T18" fmla="*/ 19 w 97"/>
                              <a:gd name="T19" fmla="*/ 133 h 136"/>
                              <a:gd name="T20" fmla="*/ 19 w 97"/>
                              <a:gd name="T21" fmla="*/ 135 h 136"/>
                              <a:gd name="T22" fmla="*/ 16 w 97"/>
                              <a:gd name="T23" fmla="*/ 136 h 136"/>
                              <a:gd name="T24" fmla="*/ 14 w 97"/>
                              <a:gd name="T25" fmla="*/ 136 h 136"/>
                              <a:gd name="T26" fmla="*/ 10 w 97"/>
                              <a:gd name="T27" fmla="*/ 136 h 136"/>
                              <a:gd name="T28" fmla="*/ 5 w 97"/>
                              <a:gd name="T29" fmla="*/ 136 h 136"/>
                              <a:gd name="T30" fmla="*/ 2 w 97"/>
                              <a:gd name="T31" fmla="*/ 136 h 136"/>
                              <a:gd name="T32" fmla="*/ 1 w 97"/>
                              <a:gd name="T33" fmla="*/ 135 h 136"/>
                              <a:gd name="T34" fmla="*/ 0 w 97"/>
                              <a:gd name="T35" fmla="*/ 133 h 136"/>
                              <a:gd name="T36" fmla="*/ 0 w 97"/>
                              <a:gd name="T37" fmla="*/ 3 h 136"/>
                              <a:gd name="T38" fmla="*/ 1 w 97"/>
                              <a:gd name="T39" fmla="*/ 2 h 136"/>
                              <a:gd name="T40" fmla="*/ 4 w 97"/>
                              <a:gd name="T41" fmla="*/ 0 h 136"/>
                              <a:gd name="T42" fmla="*/ 7 w 97"/>
                              <a:gd name="T43" fmla="*/ 0 h 136"/>
                              <a:gd name="T44" fmla="*/ 12 w 97"/>
                              <a:gd name="T45" fmla="*/ 0 h 136"/>
                              <a:gd name="T46" fmla="*/ 15 w 97"/>
                              <a:gd name="T47" fmla="*/ 0 h 136"/>
                              <a:gd name="T48" fmla="*/ 17 w 97"/>
                              <a:gd name="T49" fmla="*/ 2 h 136"/>
                              <a:gd name="T50" fmla="*/ 19 w 97"/>
                              <a:gd name="T51" fmla="*/ 3 h 136"/>
                              <a:gd name="T52" fmla="*/ 19 w 97"/>
                              <a:gd name="T53" fmla="*/ 57 h 136"/>
                              <a:gd name="T54" fmla="*/ 80 w 97"/>
                              <a:gd name="T55" fmla="*/ 3 h 136"/>
                              <a:gd name="T56" fmla="*/ 80 w 97"/>
                              <a:gd name="T57" fmla="*/ 2 h 136"/>
                              <a:gd name="T58" fmla="*/ 81 w 97"/>
                              <a:gd name="T59" fmla="*/ 0 h 136"/>
                              <a:gd name="T60" fmla="*/ 85 w 97"/>
                              <a:gd name="T61" fmla="*/ 0 h 136"/>
                              <a:gd name="T62" fmla="*/ 89 w 97"/>
                              <a:gd name="T63" fmla="*/ 0 h 136"/>
                              <a:gd name="T64" fmla="*/ 94 w 97"/>
                              <a:gd name="T65" fmla="*/ 0 h 136"/>
                              <a:gd name="T66" fmla="*/ 96 w 97"/>
                              <a:gd name="T67" fmla="*/ 0 h 136"/>
                              <a:gd name="T68" fmla="*/ 97 w 97"/>
                              <a:gd name="T69" fmla="*/ 2 h 136"/>
                              <a:gd name="T70" fmla="*/ 97 w 97"/>
                              <a:gd name="T71" fmla="*/ 3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97" h="136">
                                <a:moveTo>
                                  <a:pt x="97" y="133"/>
                                </a:moveTo>
                                <a:lnTo>
                                  <a:pt x="97" y="133"/>
                                </a:lnTo>
                                <a:lnTo>
                                  <a:pt x="97" y="135"/>
                                </a:lnTo>
                                <a:lnTo>
                                  <a:pt x="97" y="135"/>
                                </a:lnTo>
                                <a:lnTo>
                                  <a:pt x="96" y="136"/>
                                </a:lnTo>
                                <a:lnTo>
                                  <a:pt x="95" y="136"/>
                                </a:lnTo>
                                <a:lnTo>
                                  <a:pt x="94" y="136"/>
                                </a:lnTo>
                                <a:lnTo>
                                  <a:pt x="91" y="136"/>
                                </a:lnTo>
                                <a:lnTo>
                                  <a:pt x="89" y="136"/>
                                </a:lnTo>
                                <a:lnTo>
                                  <a:pt x="86" y="136"/>
                                </a:lnTo>
                                <a:lnTo>
                                  <a:pt x="85" y="136"/>
                                </a:lnTo>
                                <a:lnTo>
                                  <a:pt x="83" y="136"/>
                                </a:lnTo>
                                <a:lnTo>
                                  <a:pt x="81" y="136"/>
                                </a:lnTo>
                                <a:lnTo>
                                  <a:pt x="81" y="135"/>
                                </a:lnTo>
                                <a:lnTo>
                                  <a:pt x="80" y="135"/>
                                </a:lnTo>
                                <a:lnTo>
                                  <a:pt x="80" y="133"/>
                                </a:lnTo>
                                <a:lnTo>
                                  <a:pt x="80" y="133"/>
                                </a:lnTo>
                                <a:lnTo>
                                  <a:pt x="80" y="73"/>
                                </a:lnTo>
                                <a:lnTo>
                                  <a:pt x="19" y="73"/>
                                </a:lnTo>
                                <a:lnTo>
                                  <a:pt x="19" y="133"/>
                                </a:lnTo>
                                <a:lnTo>
                                  <a:pt x="19" y="133"/>
                                </a:lnTo>
                                <a:lnTo>
                                  <a:pt x="19" y="135"/>
                                </a:lnTo>
                                <a:lnTo>
                                  <a:pt x="17" y="135"/>
                                </a:lnTo>
                                <a:lnTo>
                                  <a:pt x="16" y="136"/>
                                </a:lnTo>
                                <a:lnTo>
                                  <a:pt x="15" y="136"/>
                                </a:lnTo>
                                <a:lnTo>
                                  <a:pt x="14" y="136"/>
                                </a:lnTo>
                                <a:lnTo>
                                  <a:pt x="12" y="136"/>
                                </a:lnTo>
                                <a:lnTo>
                                  <a:pt x="10" y="136"/>
                                </a:lnTo>
                                <a:lnTo>
                                  <a:pt x="7" y="136"/>
                                </a:lnTo>
                                <a:lnTo>
                                  <a:pt x="5" y="136"/>
                                </a:lnTo>
                                <a:lnTo>
                                  <a:pt x="4" y="136"/>
                                </a:lnTo>
                                <a:lnTo>
                                  <a:pt x="2" y="136"/>
                                </a:lnTo>
                                <a:lnTo>
                                  <a:pt x="1" y="135"/>
                                </a:lnTo>
                                <a:lnTo>
                                  <a:pt x="1" y="135"/>
                                </a:lnTo>
                                <a:lnTo>
                                  <a:pt x="0" y="133"/>
                                </a:lnTo>
                                <a:lnTo>
                                  <a:pt x="0" y="133"/>
                                </a:lnTo>
                                <a:lnTo>
                                  <a:pt x="0" y="3"/>
                                </a:lnTo>
                                <a:lnTo>
                                  <a:pt x="0" y="3"/>
                                </a:lnTo>
                                <a:lnTo>
                                  <a:pt x="1" y="2"/>
                                </a:lnTo>
                                <a:lnTo>
                                  <a:pt x="1" y="2"/>
                                </a:lnTo>
                                <a:lnTo>
                                  <a:pt x="2" y="0"/>
                                </a:lnTo>
                                <a:lnTo>
                                  <a:pt x="4" y="0"/>
                                </a:lnTo>
                                <a:lnTo>
                                  <a:pt x="5" y="0"/>
                                </a:lnTo>
                                <a:lnTo>
                                  <a:pt x="7" y="0"/>
                                </a:lnTo>
                                <a:lnTo>
                                  <a:pt x="10" y="0"/>
                                </a:lnTo>
                                <a:lnTo>
                                  <a:pt x="12" y="0"/>
                                </a:lnTo>
                                <a:lnTo>
                                  <a:pt x="14" y="0"/>
                                </a:lnTo>
                                <a:lnTo>
                                  <a:pt x="15" y="0"/>
                                </a:lnTo>
                                <a:lnTo>
                                  <a:pt x="16" y="0"/>
                                </a:lnTo>
                                <a:lnTo>
                                  <a:pt x="17" y="2"/>
                                </a:lnTo>
                                <a:lnTo>
                                  <a:pt x="19" y="2"/>
                                </a:lnTo>
                                <a:lnTo>
                                  <a:pt x="19" y="3"/>
                                </a:lnTo>
                                <a:lnTo>
                                  <a:pt x="19" y="3"/>
                                </a:lnTo>
                                <a:lnTo>
                                  <a:pt x="19" y="57"/>
                                </a:lnTo>
                                <a:lnTo>
                                  <a:pt x="80" y="57"/>
                                </a:lnTo>
                                <a:lnTo>
                                  <a:pt x="80" y="3"/>
                                </a:lnTo>
                                <a:lnTo>
                                  <a:pt x="80" y="3"/>
                                </a:lnTo>
                                <a:lnTo>
                                  <a:pt x="80" y="2"/>
                                </a:lnTo>
                                <a:lnTo>
                                  <a:pt x="81" y="2"/>
                                </a:lnTo>
                                <a:lnTo>
                                  <a:pt x="81" y="0"/>
                                </a:lnTo>
                                <a:lnTo>
                                  <a:pt x="83" y="0"/>
                                </a:lnTo>
                                <a:lnTo>
                                  <a:pt x="85" y="0"/>
                                </a:lnTo>
                                <a:lnTo>
                                  <a:pt x="86" y="0"/>
                                </a:lnTo>
                                <a:lnTo>
                                  <a:pt x="89" y="0"/>
                                </a:lnTo>
                                <a:lnTo>
                                  <a:pt x="91" y="0"/>
                                </a:lnTo>
                                <a:lnTo>
                                  <a:pt x="94" y="0"/>
                                </a:lnTo>
                                <a:lnTo>
                                  <a:pt x="95" y="0"/>
                                </a:lnTo>
                                <a:lnTo>
                                  <a:pt x="96" y="0"/>
                                </a:lnTo>
                                <a:lnTo>
                                  <a:pt x="97" y="2"/>
                                </a:lnTo>
                                <a:lnTo>
                                  <a:pt x="97" y="2"/>
                                </a:lnTo>
                                <a:lnTo>
                                  <a:pt x="97" y="3"/>
                                </a:lnTo>
                                <a:lnTo>
                                  <a:pt x="97" y="3"/>
                                </a:lnTo>
                                <a:lnTo>
                                  <a:pt x="97" y="1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16" name="Freeform 882"/>
                        <wps:cNvSpPr>
                          <a:spLocks/>
                        </wps:cNvSpPr>
                        <wps:spPr bwMode="auto">
                          <a:xfrm>
                            <a:off x="2957513" y="3768725"/>
                            <a:ext cx="52388" cy="73025"/>
                          </a:xfrm>
                          <a:custGeom>
                            <a:avLst/>
                            <a:gdLst>
                              <a:gd name="T0" fmla="*/ 98 w 98"/>
                              <a:gd name="T1" fmla="*/ 120 h 138"/>
                              <a:gd name="T2" fmla="*/ 98 w 98"/>
                              <a:gd name="T3" fmla="*/ 122 h 138"/>
                              <a:gd name="T4" fmla="*/ 97 w 98"/>
                              <a:gd name="T5" fmla="*/ 123 h 138"/>
                              <a:gd name="T6" fmla="*/ 96 w 98"/>
                              <a:gd name="T7" fmla="*/ 126 h 138"/>
                              <a:gd name="T8" fmla="*/ 94 w 98"/>
                              <a:gd name="T9" fmla="*/ 127 h 138"/>
                              <a:gd name="T10" fmla="*/ 87 w 98"/>
                              <a:gd name="T11" fmla="*/ 132 h 138"/>
                              <a:gd name="T12" fmla="*/ 77 w 98"/>
                              <a:gd name="T13" fmla="*/ 136 h 138"/>
                              <a:gd name="T14" fmla="*/ 65 w 98"/>
                              <a:gd name="T15" fmla="*/ 138 h 138"/>
                              <a:gd name="T16" fmla="*/ 44 w 98"/>
                              <a:gd name="T17" fmla="*/ 138 h 138"/>
                              <a:gd name="T18" fmla="*/ 23 w 98"/>
                              <a:gd name="T19" fmla="*/ 130 h 138"/>
                              <a:gd name="T20" fmla="*/ 8 w 98"/>
                              <a:gd name="T21" fmla="*/ 112 h 138"/>
                              <a:gd name="T22" fmla="*/ 1 w 98"/>
                              <a:gd name="T23" fmla="*/ 86 h 138"/>
                              <a:gd name="T24" fmla="*/ 1 w 98"/>
                              <a:gd name="T25" fmla="*/ 54 h 138"/>
                              <a:gd name="T26" fmla="*/ 10 w 98"/>
                              <a:gd name="T27" fmla="*/ 29 h 138"/>
                              <a:gd name="T28" fmla="*/ 24 w 98"/>
                              <a:gd name="T29" fmla="*/ 10 h 138"/>
                              <a:gd name="T30" fmla="*/ 46 w 98"/>
                              <a:gd name="T31" fmla="*/ 1 h 138"/>
                              <a:gd name="T32" fmla="*/ 65 w 98"/>
                              <a:gd name="T33" fmla="*/ 0 h 138"/>
                              <a:gd name="T34" fmla="*/ 76 w 98"/>
                              <a:gd name="T35" fmla="*/ 3 h 138"/>
                              <a:gd name="T36" fmla="*/ 86 w 98"/>
                              <a:gd name="T37" fmla="*/ 5 h 138"/>
                              <a:gd name="T38" fmla="*/ 92 w 98"/>
                              <a:gd name="T39" fmla="*/ 10 h 138"/>
                              <a:gd name="T40" fmla="*/ 96 w 98"/>
                              <a:gd name="T41" fmla="*/ 13 h 138"/>
                              <a:gd name="T42" fmla="*/ 97 w 98"/>
                              <a:gd name="T43" fmla="*/ 14 h 138"/>
                              <a:gd name="T44" fmla="*/ 97 w 98"/>
                              <a:gd name="T45" fmla="*/ 16 h 138"/>
                              <a:gd name="T46" fmla="*/ 97 w 98"/>
                              <a:gd name="T47" fmla="*/ 19 h 138"/>
                              <a:gd name="T48" fmla="*/ 97 w 98"/>
                              <a:gd name="T49" fmla="*/ 22 h 138"/>
                              <a:gd name="T50" fmla="*/ 97 w 98"/>
                              <a:gd name="T51" fmla="*/ 26 h 138"/>
                              <a:gd name="T52" fmla="*/ 96 w 98"/>
                              <a:gd name="T53" fmla="*/ 27 h 138"/>
                              <a:gd name="T54" fmla="*/ 94 w 98"/>
                              <a:gd name="T55" fmla="*/ 29 h 138"/>
                              <a:gd name="T56" fmla="*/ 92 w 98"/>
                              <a:gd name="T57" fmla="*/ 29 h 138"/>
                              <a:gd name="T58" fmla="*/ 87 w 98"/>
                              <a:gd name="T59" fmla="*/ 25 h 138"/>
                              <a:gd name="T60" fmla="*/ 78 w 98"/>
                              <a:gd name="T61" fmla="*/ 20 h 138"/>
                              <a:gd name="T62" fmla="*/ 67 w 98"/>
                              <a:gd name="T63" fmla="*/ 16 h 138"/>
                              <a:gd name="T64" fmla="*/ 50 w 98"/>
                              <a:gd name="T65" fmla="*/ 16 h 138"/>
                              <a:gd name="T66" fmla="*/ 35 w 98"/>
                              <a:gd name="T67" fmla="*/ 24 h 138"/>
                              <a:gd name="T68" fmla="*/ 26 w 98"/>
                              <a:gd name="T69" fmla="*/ 37 h 138"/>
                              <a:gd name="T70" fmla="*/ 19 w 98"/>
                              <a:gd name="T71" fmla="*/ 58 h 138"/>
                              <a:gd name="T72" fmla="*/ 19 w 98"/>
                              <a:gd name="T73" fmla="*/ 83 h 138"/>
                              <a:gd name="T74" fmla="*/ 26 w 98"/>
                              <a:gd name="T75" fmla="*/ 102 h 138"/>
                              <a:gd name="T76" fmla="*/ 35 w 98"/>
                              <a:gd name="T77" fmla="*/ 115 h 138"/>
                              <a:gd name="T78" fmla="*/ 50 w 98"/>
                              <a:gd name="T79" fmla="*/ 122 h 138"/>
                              <a:gd name="T80" fmla="*/ 67 w 98"/>
                              <a:gd name="T81" fmla="*/ 122 h 138"/>
                              <a:gd name="T82" fmla="*/ 80 w 98"/>
                              <a:gd name="T83" fmla="*/ 118 h 138"/>
                              <a:gd name="T84" fmla="*/ 88 w 98"/>
                              <a:gd name="T85" fmla="*/ 114 h 138"/>
                              <a:gd name="T86" fmla="*/ 93 w 98"/>
                              <a:gd name="T87" fmla="*/ 110 h 138"/>
                              <a:gd name="T88" fmla="*/ 96 w 98"/>
                              <a:gd name="T89" fmla="*/ 110 h 138"/>
                              <a:gd name="T90" fmla="*/ 97 w 98"/>
                              <a:gd name="T91" fmla="*/ 111 h 138"/>
                              <a:gd name="T92" fmla="*/ 98 w 98"/>
                              <a:gd name="T93" fmla="*/ 112 h 138"/>
                              <a:gd name="T94" fmla="*/ 98 w 98"/>
                              <a:gd name="T95" fmla="*/ 116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98" h="138">
                                <a:moveTo>
                                  <a:pt x="98" y="117"/>
                                </a:moveTo>
                                <a:lnTo>
                                  <a:pt x="98" y="120"/>
                                </a:lnTo>
                                <a:lnTo>
                                  <a:pt x="98" y="121"/>
                                </a:lnTo>
                                <a:lnTo>
                                  <a:pt x="98" y="122"/>
                                </a:lnTo>
                                <a:lnTo>
                                  <a:pt x="97" y="123"/>
                                </a:lnTo>
                                <a:lnTo>
                                  <a:pt x="97" y="123"/>
                                </a:lnTo>
                                <a:lnTo>
                                  <a:pt x="97" y="125"/>
                                </a:lnTo>
                                <a:lnTo>
                                  <a:pt x="96" y="126"/>
                                </a:lnTo>
                                <a:lnTo>
                                  <a:pt x="96" y="126"/>
                                </a:lnTo>
                                <a:lnTo>
                                  <a:pt x="94" y="127"/>
                                </a:lnTo>
                                <a:lnTo>
                                  <a:pt x="91" y="130"/>
                                </a:lnTo>
                                <a:lnTo>
                                  <a:pt x="87" y="132"/>
                                </a:lnTo>
                                <a:lnTo>
                                  <a:pt x="82" y="133"/>
                                </a:lnTo>
                                <a:lnTo>
                                  <a:pt x="77" y="136"/>
                                </a:lnTo>
                                <a:lnTo>
                                  <a:pt x="71" y="137"/>
                                </a:lnTo>
                                <a:lnTo>
                                  <a:pt x="65" y="138"/>
                                </a:lnTo>
                                <a:lnTo>
                                  <a:pt x="58" y="138"/>
                                </a:lnTo>
                                <a:lnTo>
                                  <a:pt x="44" y="138"/>
                                </a:lnTo>
                                <a:lnTo>
                                  <a:pt x="33" y="134"/>
                                </a:lnTo>
                                <a:lnTo>
                                  <a:pt x="23" y="130"/>
                                </a:lnTo>
                                <a:lnTo>
                                  <a:pt x="16" y="121"/>
                                </a:lnTo>
                                <a:lnTo>
                                  <a:pt x="8" y="112"/>
                                </a:lnTo>
                                <a:lnTo>
                                  <a:pt x="3" y="100"/>
                                </a:lnTo>
                                <a:lnTo>
                                  <a:pt x="1" y="86"/>
                                </a:lnTo>
                                <a:lnTo>
                                  <a:pt x="0" y="72"/>
                                </a:lnTo>
                                <a:lnTo>
                                  <a:pt x="1" y="54"/>
                                </a:lnTo>
                                <a:lnTo>
                                  <a:pt x="5" y="41"/>
                                </a:lnTo>
                                <a:lnTo>
                                  <a:pt x="10" y="29"/>
                                </a:lnTo>
                                <a:lnTo>
                                  <a:pt x="17" y="19"/>
                                </a:lnTo>
                                <a:lnTo>
                                  <a:pt x="24" y="10"/>
                                </a:lnTo>
                                <a:lnTo>
                                  <a:pt x="35" y="5"/>
                                </a:lnTo>
                                <a:lnTo>
                                  <a:pt x="46" y="1"/>
                                </a:lnTo>
                                <a:lnTo>
                                  <a:pt x="59" y="0"/>
                                </a:lnTo>
                                <a:lnTo>
                                  <a:pt x="65" y="0"/>
                                </a:lnTo>
                                <a:lnTo>
                                  <a:pt x="71" y="1"/>
                                </a:lnTo>
                                <a:lnTo>
                                  <a:pt x="76" y="3"/>
                                </a:lnTo>
                                <a:lnTo>
                                  <a:pt x="81" y="4"/>
                                </a:lnTo>
                                <a:lnTo>
                                  <a:pt x="86" y="5"/>
                                </a:lnTo>
                                <a:lnTo>
                                  <a:pt x="90" y="8"/>
                                </a:lnTo>
                                <a:lnTo>
                                  <a:pt x="92" y="10"/>
                                </a:lnTo>
                                <a:lnTo>
                                  <a:pt x="94" y="11"/>
                                </a:lnTo>
                                <a:lnTo>
                                  <a:pt x="96" y="13"/>
                                </a:lnTo>
                                <a:lnTo>
                                  <a:pt x="96" y="14"/>
                                </a:lnTo>
                                <a:lnTo>
                                  <a:pt x="97" y="14"/>
                                </a:lnTo>
                                <a:lnTo>
                                  <a:pt x="97" y="15"/>
                                </a:lnTo>
                                <a:lnTo>
                                  <a:pt x="97" y="16"/>
                                </a:lnTo>
                                <a:lnTo>
                                  <a:pt x="97" y="18"/>
                                </a:lnTo>
                                <a:lnTo>
                                  <a:pt x="97" y="19"/>
                                </a:lnTo>
                                <a:lnTo>
                                  <a:pt x="97" y="21"/>
                                </a:lnTo>
                                <a:lnTo>
                                  <a:pt x="97" y="22"/>
                                </a:lnTo>
                                <a:lnTo>
                                  <a:pt x="97" y="25"/>
                                </a:lnTo>
                                <a:lnTo>
                                  <a:pt x="97" y="26"/>
                                </a:lnTo>
                                <a:lnTo>
                                  <a:pt x="97" y="27"/>
                                </a:lnTo>
                                <a:lnTo>
                                  <a:pt x="96" y="27"/>
                                </a:lnTo>
                                <a:lnTo>
                                  <a:pt x="96" y="29"/>
                                </a:lnTo>
                                <a:lnTo>
                                  <a:pt x="94" y="29"/>
                                </a:lnTo>
                                <a:lnTo>
                                  <a:pt x="94" y="29"/>
                                </a:lnTo>
                                <a:lnTo>
                                  <a:pt x="92" y="29"/>
                                </a:lnTo>
                                <a:lnTo>
                                  <a:pt x="90" y="27"/>
                                </a:lnTo>
                                <a:lnTo>
                                  <a:pt x="87" y="25"/>
                                </a:lnTo>
                                <a:lnTo>
                                  <a:pt x="83" y="22"/>
                                </a:lnTo>
                                <a:lnTo>
                                  <a:pt x="78" y="20"/>
                                </a:lnTo>
                                <a:lnTo>
                                  <a:pt x="74" y="18"/>
                                </a:lnTo>
                                <a:lnTo>
                                  <a:pt x="67" y="16"/>
                                </a:lnTo>
                                <a:lnTo>
                                  <a:pt x="59" y="16"/>
                                </a:lnTo>
                                <a:lnTo>
                                  <a:pt x="50" y="16"/>
                                </a:lnTo>
                                <a:lnTo>
                                  <a:pt x="43" y="20"/>
                                </a:lnTo>
                                <a:lnTo>
                                  <a:pt x="35" y="24"/>
                                </a:lnTo>
                                <a:lnTo>
                                  <a:pt x="30" y="30"/>
                                </a:lnTo>
                                <a:lnTo>
                                  <a:pt x="26" y="37"/>
                                </a:lnTo>
                                <a:lnTo>
                                  <a:pt x="22" y="47"/>
                                </a:lnTo>
                                <a:lnTo>
                                  <a:pt x="19" y="58"/>
                                </a:lnTo>
                                <a:lnTo>
                                  <a:pt x="19" y="70"/>
                                </a:lnTo>
                                <a:lnTo>
                                  <a:pt x="19" y="83"/>
                                </a:lnTo>
                                <a:lnTo>
                                  <a:pt x="22" y="93"/>
                                </a:lnTo>
                                <a:lnTo>
                                  <a:pt x="26" y="102"/>
                                </a:lnTo>
                                <a:lnTo>
                                  <a:pt x="30" y="110"/>
                                </a:lnTo>
                                <a:lnTo>
                                  <a:pt x="35" y="115"/>
                                </a:lnTo>
                                <a:lnTo>
                                  <a:pt x="43" y="120"/>
                                </a:lnTo>
                                <a:lnTo>
                                  <a:pt x="50" y="122"/>
                                </a:lnTo>
                                <a:lnTo>
                                  <a:pt x="60" y="122"/>
                                </a:lnTo>
                                <a:lnTo>
                                  <a:pt x="67" y="122"/>
                                </a:lnTo>
                                <a:lnTo>
                                  <a:pt x="74" y="121"/>
                                </a:lnTo>
                                <a:lnTo>
                                  <a:pt x="80" y="118"/>
                                </a:lnTo>
                                <a:lnTo>
                                  <a:pt x="83" y="116"/>
                                </a:lnTo>
                                <a:lnTo>
                                  <a:pt x="88" y="114"/>
                                </a:lnTo>
                                <a:lnTo>
                                  <a:pt x="91" y="112"/>
                                </a:lnTo>
                                <a:lnTo>
                                  <a:pt x="93" y="110"/>
                                </a:lnTo>
                                <a:lnTo>
                                  <a:pt x="96" y="110"/>
                                </a:lnTo>
                                <a:lnTo>
                                  <a:pt x="96" y="110"/>
                                </a:lnTo>
                                <a:lnTo>
                                  <a:pt x="97" y="110"/>
                                </a:lnTo>
                                <a:lnTo>
                                  <a:pt x="97" y="111"/>
                                </a:lnTo>
                                <a:lnTo>
                                  <a:pt x="97" y="111"/>
                                </a:lnTo>
                                <a:lnTo>
                                  <a:pt x="98" y="112"/>
                                </a:lnTo>
                                <a:lnTo>
                                  <a:pt x="98" y="114"/>
                                </a:lnTo>
                                <a:lnTo>
                                  <a:pt x="98" y="116"/>
                                </a:lnTo>
                                <a:lnTo>
                                  <a:pt x="98" y="1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17" name="Freeform 883"/>
                        <wps:cNvSpPr>
                          <a:spLocks noEditPoints="1"/>
                        </wps:cNvSpPr>
                        <wps:spPr bwMode="auto">
                          <a:xfrm>
                            <a:off x="1838325" y="4487863"/>
                            <a:ext cx="57150" cy="53975"/>
                          </a:xfrm>
                          <a:custGeom>
                            <a:avLst/>
                            <a:gdLst>
                              <a:gd name="T0" fmla="*/ 106 w 107"/>
                              <a:gd name="T1" fmla="*/ 98 h 103"/>
                              <a:gd name="T2" fmla="*/ 105 w 107"/>
                              <a:gd name="T3" fmla="*/ 101 h 103"/>
                              <a:gd name="T4" fmla="*/ 100 w 107"/>
                              <a:gd name="T5" fmla="*/ 102 h 103"/>
                              <a:gd name="T6" fmla="*/ 95 w 107"/>
                              <a:gd name="T7" fmla="*/ 103 h 103"/>
                              <a:gd name="T8" fmla="*/ 85 w 107"/>
                              <a:gd name="T9" fmla="*/ 102 h 103"/>
                              <a:gd name="T10" fmla="*/ 75 w 107"/>
                              <a:gd name="T11" fmla="*/ 97 h 103"/>
                              <a:gd name="T12" fmla="*/ 71 w 107"/>
                              <a:gd name="T13" fmla="*/ 83 h 103"/>
                              <a:gd name="T14" fmla="*/ 63 w 107"/>
                              <a:gd name="T15" fmla="*/ 94 h 103"/>
                              <a:gd name="T16" fmla="*/ 49 w 107"/>
                              <a:gd name="T17" fmla="*/ 102 h 103"/>
                              <a:gd name="T18" fmla="*/ 28 w 107"/>
                              <a:gd name="T19" fmla="*/ 103 h 103"/>
                              <a:gd name="T20" fmla="*/ 9 w 107"/>
                              <a:gd name="T21" fmla="*/ 88 h 103"/>
                              <a:gd name="T22" fmla="*/ 0 w 107"/>
                              <a:gd name="T23" fmla="*/ 64 h 103"/>
                              <a:gd name="T24" fmla="*/ 2 w 107"/>
                              <a:gd name="T25" fmla="*/ 32 h 103"/>
                              <a:gd name="T26" fmla="*/ 16 w 107"/>
                              <a:gd name="T27" fmla="*/ 8 h 103"/>
                              <a:gd name="T28" fmla="*/ 42 w 107"/>
                              <a:gd name="T29" fmla="*/ 0 h 103"/>
                              <a:gd name="T30" fmla="*/ 60 w 107"/>
                              <a:gd name="T31" fmla="*/ 4 h 103"/>
                              <a:gd name="T32" fmla="*/ 73 w 107"/>
                              <a:gd name="T33" fmla="*/ 19 h 103"/>
                              <a:gd name="T34" fmla="*/ 78 w 107"/>
                              <a:gd name="T35" fmla="*/ 27 h 103"/>
                              <a:gd name="T36" fmla="*/ 80 w 107"/>
                              <a:gd name="T37" fmla="*/ 11 h 103"/>
                              <a:gd name="T38" fmla="*/ 81 w 107"/>
                              <a:gd name="T39" fmla="*/ 3 h 103"/>
                              <a:gd name="T40" fmla="*/ 82 w 107"/>
                              <a:gd name="T41" fmla="*/ 2 h 103"/>
                              <a:gd name="T42" fmla="*/ 85 w 107"/>
                              <a:gd name="T43" fmla="*/ 2 h 103"/>
                              <a:gd name="T44" fmla="*/ 89 w 107"/>
                              <a:gd name="T45" fmla="*/ 2 h 103"/>
                              <a:gd name="T46" fmla="*/ 95 w 107"/>
                              <a:gd name="T47" fmla="*/ 2 h 103"/>
                              <a:gd name="T48" fmla="*/ 97 w 107"/>
                              <a:gd name="T49" fmla="*/ 3 h 103"/>
                              <a:gd name="T50" fmla="*/ 97 w 107"/>
                              <a:gd name="T51" fmla="*/ 7 h 103"/>
                              <a:gd name="T52" fmla="*/ 96 w 107"/>
                              <a:gd name="T53" fmla="*/ 18 h 103"/>
                              <a:gd name="T54" fmla="*/ 92 w 107"/>
                              <a:gd name="T55" fmla="*/ 34 h 103"/>
                              <a:gd name="T56" fmla="*/ 87 w 107"/>
                              <a:gd name="T57" fmla="*/ 51 h 103"/>
                              <a:gd name="T58" fmla="*/ 84 w 107"/>
                              <a:gd name="T59" fmla="*/ 70 h 103"/>
                              <a:gd name="T60" fmla="*/ 87 w 107"/>
                              <a:gd name="T61" fmla="*/ 83 h 103"/>
                              <a:gd name="T62" fmla="*/ 92 w 107"/>
                              <a:gd name="T63" fmla="*/ 88 h 103"/>
                              <a:gd name="T64" fmla="*/ 98 w 107"/>
                              <a:gd name="T65" fmla="*/ 88 h 103"/>
                              <a:gd name="T66" fmla="*/ 102 w 107"/>
                              <a:gd name="T67" fmla="*/ 87 h 103"/>
                              <a:gd name="T68" fmla="*/ 105 w 107"/>
                              <a:gd name="T69" fmla="*/ 87 h 103"/>
                              <a:gd name="T70" fmla="*/ 106 w 107"/>
                              <a:gd name="T71" fmla="*/ 87 h 103"/>
                              <a:gd name="T72" fmla="*/ 107 w 107"/>
                              <a:gd name="T73" fmla="*/ 89 h 103"/>
                              <a:gd name="T74" fmla="*/ 66 w 107"/>
                              <a:gd name="T75" fmla="*/ 51 h 103"/>
                              <a:gd name="T76" fmla="*/ 62 w 107"/>
                              <a:gd name="T77" fmla="*/ 28 h 103"/>
                              <a:gd name="T78" fmla="*/ 52 w 107"/>
                              <a:gd name="T79" fmla="*/ 17 h 103"/>
                              <a:gd name="T80" fmla="*/ 36 w 107"/>
                              <a:gd name="T81" fmla="*/ 14 h 103"/>
                              <a:gd name="T82" fmla="*/ 23 w 107"/>
                              <a:gd name="T83" fmla="*/ 25 h 103"/>
                              <a:gd name="T84" fmla="*/ 17 w 107"/>
                              <a:gd name="T85" fmla="*/ 44 h 103"/>
                              <a:gd name="T86" fmla="*/ 18 w 107"/>
                              <a:gd name="T87" fmla="*/ 65 h 103"/>
                              <a:gd name="T88" fmla="*/ 26 w 107"/>
                              <a:gd name="T89" fmla="*/ 82 h 103"/>
                              <a:gd name="T90" fmla="*/ 41 w 107"/>
                              <a:gd name="T91" fmla="*/ 89 h 103"/>
                              <a:gd name="T92" fmla="*/ 57 w 107"/>
                              <a:gd name="T93" fmla="*/ 83 h 103"/>
                              <a:gd name="T94" fmla="*/ 64 w 107"/>
                              <a:gd name="T95" fmla="*/ 66 h 103"/>
                              <a:gd name="T96" fmla="*/ 66 w 107"/>
                              <a:gd name="T97" fmla="*/ 51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07" h="103">
                                <a:moveTo>
                                  <a:pt x="107" y="93"/>
                                </a:moveTo>
                                <a:lnTo>
                                  <a:pt x="107" y="97"/>
                                </a:lnTo>
                                <a:lnTo>
                                  <a:pt x="106" y="98"/>
                                </a:lnTo>
                                <a:lnTo>
                                  <a:pt x="106" y="99"/>
                                </a:lnTo>
                                <a:lnTo>
                                  <a:pt x="105" y="101"/>
                                </a:lnTo>
                                <a:lnTo>
                                  <a:pt x="105" y="101"/>
                                </a:lnTo>
                                <a:lnTo>
                                  <a:pt x="103" y="102"/>
                                </a:lnTo>
                                <a:lnTo>
                                  <a:pt x="102" y="102"/>
                                </a:lnTo>
                                <a:lnTo>
                                  <a:pt x="100" y="102"/>
                                </a:lnTo>
                                <a:lnTo>
                                  <a:pt x="98" y="103"/>
                                </a:lnTo>
                                <a:lnTo>
                                  <a:pt x="96" y="103"/>
                                </a:lnTo>
                                <a:lnTo>
                                  <a:pt x="95" y="103"/>
                                </a:lnTo>
                                <a:lnTo>
                                  <a:pt x="92" y="103"/>
                                </a:lnTo>
                                <a:lnTo>
                                  <a:pt x="89" y="103"/>
                                </a:lnTo>
                                <a:lnTo>
                                  <a:pt x="85" y="102"/>
                                </a:lnTo>
                                <a:lnTo>
                                  <a:pt x="81" y="101"/>
                                </a:lnTo>
                                <a:lnTo>
                                  <a:pt x="79" y="99"/>
                                </a:lnTo>
                                <a:lnTo>
                                  <a:pt x="75" y="97"/>
                                </a:lnTo>
                                <a:lnTo>
                                  <a:pt x="74" y="93"/>
                                </a:lnTo>
                                <a:lnTo>
                                  <a:pt x="71" y="88"/>
                                </a:lnTo>
                                <a:lnTo>
                                  <a:pt x="71" y="83"/>
                                </a:lnTo>
                                <a:lnTo>
                                  <a:pt x="69" y="87"/>
                                </a:lnTo>
                                <a:lnTo>
                                  <a:pt x="65" y="91"/>
                                </a:lnTo>
                                <a:lnTo>
                                  <a:pt x="63" y="94"/>
                                </a:lnTo>
                                <a:lnTo>
                                  <a:pt x="59" y="98"/>
                                </a:lnTo>
                                <a:lnTo>
                                  <a:pt x="54" y="101"/>
                                </a:lnTo>
                                <a:lnTo>
                                  <a:pt x="49" y="102"/>
                                </a:lnTo>
                                <a:lnTo>
                                  <a:pt x="44" y="103"/>
                                </a:lnTo>
                                <a:lnTo>
                                  <a:pt x="38" y="103"/>
                                </a:lnTo>
                                <a:lnTo>
                                  <a:pt x="28" y="103"/>
                                </a:lnTo>
                                <a:lnTo>
                                  <a:pt x="21" y="99"/>
                                </a:lnTo>
                                <a:lnTo>
                                  <a:pt x="13" y="96"/>
                                </a:lnTo>
                                <a:lnTo>
                                  <a:pt x="9" y="88"/>
                                </a:lnTo>
                                <a:lnTo>
                                  <a:pt x="5" y="82"/>
                                </a:lnTo>
                                <a:lnTo>
                                  <a:pt x="2" y="72"/>
                                </a:lnTo>
                                <a:lnTo>
                                  <a:pt x="0" y="64"/>
                                </a:lnTo>
                                <a:lnTo>
                                  <a:pt x="0" y="53"/>
                                </a:lnTo>
                                <a:lnTo>
                                  <a:pt x="0" y="41"/>
                                </a:lnTo>
                                <a:lnTo>
                                  <a:pt x="2" y="32"/>
                                </a:lnTo>
                                <a:lnTo>
                                  <a:pt x="6" y="22"/>
                                </a:lnTo>
                                <a:lnTo>
                                  <a:pt x="11" y="14"/>
                                </a:lnTo>
                                <a:lnTo>
                                  <a:pt x="16" y="8"/>
                                </a:lnTo>
                                <a:lnTo>
                                  <a:pt x="23" y="3"/>
                                </a:lnTo>
                                <a:lnTo>
                                  <a:pt x="32" y="1"/>
                                </a:lnTo>
                                <a:lnTo>
                                  <a:pt x="42" y="0"/>
                                </a:lnTo>
                                <a:lnTo>
                                  <a:pt x="48" y="1"/>
                                </a:lnTo>
                                <a:lnTo>
                                  <a:pt x="54" y="2"/>
                                </a:lnTo>
                                <a:lnTo>
                                  <a:pt x="60" y="4"/>
                                </a:lnTo>
                                <a:lnTo>
                                  <a:pt x="65" y="8"/>
                                </a:lnTo>
                                <a:lnTo>
                                  <a:pt x="69" y="13"/>
                                </a:lnTo>
                                <a:lnTo>
                                  <a:pt x="73" y="19"/>
                                </a:lnTo>
                                <a:lnTo>
                                  <a:pt x="75" y="25"/>
                                </a:lnTo>
                                <a:lnTo>
                                  <a:pt x="76" y="33"/>
                                </a:lnTo>
                                <a:lnTo>
                                  <a:pt x="78" y="27"/>
                                </a:lnTo>
                                <a:lnTo>
                                  <a:pt x="79" y="20"/>
                                </a:lnTo>
                                <a:lnTo>
                                  <a:pt x="80" y="16"/>
                                </a:lnTo>
                                <a:lnTo>
                                  <a:pt x="80" y="11"/>
                                </a:lnTo>
                                <a:lnTo>
                                  <a:pt x="81" y="8"/>
                                </a:lnTo>
                                <a:lnTo>
                                  <a:pt x="81" y="6"/>
                                </a:lnTo>
                                <a:lnTo>
                                  <a:pt x="81" y="3"/>
                                </a:lnTo>
                                <a:lnTo>
                                  <a:pt x="81" y="3"/>
                                </a:lnTo>
                                <a:lnTo>
                                  <a:pt x="82" y="3"/>
                                </a:lnTo>
                                <a:lnTo>
                                  <a:pt x="82" y="2"/>
                                </a:lnTo>
                                <a:lnTo>
                                  <a:pt x="82" y="2"/>
                                </a:lnTo>
                                <a:lnTo>
                                  <a:pt x="84" y="2"/>
                                </a:lnTo>
                                <a:lnTo>
                                  <a:pt x="85" y="2"/>
                                </a:lnTo>
                                <a:lnTo>
                                  <a:pt x="86" y="2"/>
                                </a:lnTo>
                                <a:lnTo>
                                  <a:pt x="87" y="2"/>
                                </a:lnTo>
                                <a:lnTo>
                                  <a:pt x="89" y="2"/>
                                </a:lnTo>
                                <a:lnTo>
                                  <a:pt x="91" y="2"/>
                                </a:lnTo>
                                <a:lnTo>
                                  <a:pt x="94" y="2"/>
                                </a:lnTo>
                                <a:lnTo>
                                  <a:pt x="95" y="2"/>
                                </a:lnTo>
                                <a:lnTo>
                                  <a:pt x="96" y="2"/>
                                </a:lnTo>
                                <a:lnTo>
                                  <a:pt x="97" y="3"/>
                                </a:lnTo>
                                <a:lnTo>
                                  <a:pt x="97" y="3"/>
                                </a:lnTo>
                                <a:lnTo>
                                  <a:pt x="97" y="4"/>
                                </a:lnTo>
                                <a:lnTo>
                                  <a:pt x="97" y="4"/>
                                </a:lnTo>
                                <a:lnTo>
                                  <a:pt x="97" y="7"/>
                                </a:lnTo>
                                <a:lnTo>
                                  <a:pt x="97" y="9"/>
                                </a:lnTo>
                                <a:lnTo>
                                  <a:pt x="96" y="13"/>
                                </a:lnTo>
                                <a:lnTo>
                                  <a:pt x="96" y="18"/>
                                </a:lnTo>
                                <a:lnTo>
                                  <a:pt x="95" y="23"/>
                                </a:lnTo>
                                <a:lnTo>
                                  <a:pt x="94" y="28"/>
                                </a:lnTo>
                                <a:lnTo>
                                  <a:pt x="92" y="34"/>
                                </a:lnTo>
                                <a:lnTo>
                                  <a:pt x="90" y="40"/>
                                </a:lnTo>
                                <a:lnTo>
                                  <a:pt x="89" y="45"/>
                                </a:lnTo>
                                <a:lnTo>
                                  <a:pt x="87" y="51"/>
                                </a:lnTo>
                                <a:lnTo>
                                  <a:pt x="85" y="56"/>
                                </a:lnTo>
                                <a:lnTo>
                                  <a:pt x="84" y="61"/>
                                </a:lnTo>
                                <a:lnTo>
                                  <a:pt x="84" y="70"/>
                                </a:lnTo>
                                <a:lnTo>
                                  <a:pt x="85" y="76"/>
                                </a:lnTo>
                                <a:lnTo>
                                  <a:pt x="86" y="81"/>
                                </a:lnTo>
                                <a:lnTo>
                                  <a:pt x="87" y="83"/>
                                </a:lnTo>
                                <a:lnTo>
                                  <a:pt x="89" y="87"/>
                                </a:lnTo>
                                <a:lnTo>
                                  <a:pt x="91" y="88"/>
                                </a:lnTo>
                                <a:lnTo>
                                  <a:pt x="92" y="88"/>
                                </a:lnTo>
                                <a:lnTo>
                                  <a:pt x="95" y="88"/>
                                </a:lnTo>
                                <a:lnTo>
                                  <a:pt x="97" y="88"/>
                                </a:lnTo>
                                <a:lnTo>
                                  <a:pt x="98" y="88"/>
                                </a:lnTo>
                                <a:lnTo>
                                  <a:pt x="100" y="88"/>
                                </a:lnTo>
                                <a:lnTo>
                                  <a:pt x="101" y="88"/>
                                </a:lnTo>
                                <a:lnTo>
                                  <a:pt x="102" y="87"/>
                                </a:lnTo>
                                <a:lnTo>
                                  <a:pt x="103" y="87"/>
                                </a:lnTo>
                                <a:lnTo>
                                  <a:pt x="105" y="87"/>
                                </a:lnTo>
                                <a:lnTo>
                                  <a:pt x="105" y="87"/>
                                </a:lnTo>
                                <a:lnTo>
                                  <a:pt x="105" y="87"/>
                                </a:lnTo>
                                <a:lnTo>
                                  <a:pt x="106" y="87"/>
                                </a:lnTo>
                                <a:lnTo>
                                  <a:pt x="106" y="87"/>
                                </a:lnTo>
                                <a:lnTo>
                                  <a:pt x="106" y="88"/>
                                </a:lnTo>
                                <a:lnTo>
                                  <a:pt x="106" y="88"/>
                                </a:lnTo>
                                <a:lnTo>
                                  <a:pt x="107" y="89"/>
                                </a:lnTo>
                                <a:lnTo>
                                  <a:pt x="107" y="92"/>
                                </a:lnTo>
                                <a:lnTo>
                                  <a:pt x="107" y="93"/>
                                </a:lnTo>
                                <a:close/>
                                <a:moveTo>
                                  <a:pt x="66" y="51"/>
                                </a:moveTo>
                                <a:lnTo>
                                  <a:pt x="66" y="41"/>
                                </a:lnTo>
                                <a:lnTo>
                                  <a:pt x="64" y="34"/>
                                </a:lnTo>
                                <a:lnTo>
                                  <a:pt x="62" y="28"/>
                                </a:lnTo>
                                <a:lnTo>
                                  <a:pt x="59" y="23"/>
                                </a:lnTo>
                                <a:lnTo>
                                  <a:pt x="55" y="19"/>
                                </a:lnTo>
                                <a:lnTo>
                                  <a:pt x="52" y="17"/>
                                </a:lnTo>
                                <a:lnTo>
                                  <a:pt x="47" y="14"/>
                                </a:lnTo>
                                <a:lnTo>
                                  <a:pt x="42" y="14"/>
                                </a:lnTo>
                                <a:lnTo>
                                  <a:pt x="36" y="14"/>
                                </a:lnTo>
                                <a:lnTo>
                                  <a:pt x="31" y="18"/>
                                </a:lnTo>
                                <a:lnTo>
                                  <a:pt x="27" y="20"/>
                                </a:lnTo>
                                <a:lnTo>
                                  <a:pt x="23" y="25"/>
                                </a:lnTo>
                                <a:lnTo>
                                  <a:pt x="21" y="32"/>
                                </a:lnTo>
                                <a:lnTo>
                                  <a:pt x="18" y="38"/>
                                </a:lnTo>
                                <a:lnTo>
                                  <a:pt x="17" y="44"/>
                                </a:lnTo>
                                <a:lnTo>
                                  <a:pt x="17" y="51"/>
                                </a:lnTo>
                                <a:lnTo>
                                  <a:pt x="17" y="59"/>
                                </a:lnTo>
                                <a:lnTo>
                                  <a:pt x="18" y="65"/>
                                </a:lnTo>
                                <a:lnTo>
                                  <a:pt x="20" y="72"/>
                                </a:lnTo>
                                <a:lnTo>
                                  <a:pt x="22" y="77"/>
                                </a:lnTo>
                                <a:lnTo>
                                  <a:pt x="26" y="82"/>
                                </a:lnTo>
                                <a:lnTo>
                                  <a:pt x="29" y="86"/>
                                </a:lnTo>
                                <a:lnTo>
                                  <a:pt x="34" y="88"/>
                                </a:lnTo>
                                <a:lnTo>
                                  <a:pt x="41" y="89"/>
                                </a:lnTo>
                                <a:lnTo>
                                  <a:pt x="47" y="88"/>
                                </a:lnTo>
                                <a:lnTo>
                                  <a:pt x="52" y="86"/>
                                </a:lnTo>
                                <a:lnTo>
                                  <a:pt x="57" y="83"/>
                                </a:lnTo>
                                <a:lnTo>
                                  <a:pt x="59" y="78"/>
                                </a:lnTo>
                                <a:lnTo>
                                  <a:pt x="63" y="73"/>
                                </a:lnTo>
                                <a:lnTo>
                                  <a:pt x="64" y="66"/>
                                </a:lnTo>
                                <a:lnTo>
                                  <a:pt x="66" y="60"/>
                                </a:lnTo>
                                <a:lnTo>
                                  <a:pt x="66" y="51"/>
                                </a:lnTo>
                                <a:lnTo>
                                  <a:pt x="66" y="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18" name="Freeform 884"/>
                        <wps:cNvSpPr>
                          <a:spLocks/>
                        </wps:cNvSpPr>
                        <wps:spPr bwMode="auto">
                          <a:xfrm>
                            <a:off x="1900238" y="4510088"/>
                            <a:ext cx="28575" cy="7938"/>
                          </a:xfrm>
                          <a:custGeom>
                            <a:avLst/>
                            <a:gdLst>
                              <a:gd name="T0" fmla="*/ 52 w 52"/>
                              <a:gd name="T1" fmla="*/ 8 h 15"/>
                              <a:gd name="T2" fmla="*/ 51 w 52"/>
                              <a:gd name="T3" fmla="*/ 12 h 15"/>
                              <a:gd name="T4" fmla="*/ 51 w 52"/>
                              <a:gd name="T5" fmla="*/ 13 h 15"/>
                              <a:gd name="T6" fmla="*/ 49 w 52"/>
                              <a:gd name="T7" fmla="*/ 14 h 15"/>
                              <a:gd name="T8" fmla="*/ 48 w 52"/>
                              <a:gd name="T9" fmla="*/ 15 h 15"/>
                              <a:gd name="T10" fmla="*/ 4 w 52"/>
                              <a:gd name="T11" fmla="*/ 15 h 15"/>
                              <a:gd name="T12" fmla="*/ 3 w 52"/>
                              <a:gd name="T13" fmla="*/ 14 h 15"/>
                              <a:gd name="T14" fmla="*/ 1 w 52"/>
                              <a:gd name="T15" fmla="*/ 13 h 15"/>
                              <a:gd name="T16" fmla="*/ 0 w 52"/>
                              <a:gd name="T17" fmla="*/ 12 h 15"/>
                              <a:gd name="T18" fmla="*/ 0 w 52"/>
                              <a:gd name="T19" fmla="*/ 8 h 15"/>
                              <a:gd name="T20" fmla="*/ 0 w 52"/>
                              <a:gd name="T21" fmla="*/ 4 h 15"/>
                              <a:gd name="T22" fmla="*/ 1 w 52"/>
                              <a:gd name="T23" fmla="*/ 2 h 15"/>
                              <a:gd name="T24" fmla="*/ 3 w 52"/>
                              <a:gd name="T25" fmla="*/ 0 h 15"/>
                              <a:gd name="T26" fmla="*/ 4 w 52"/>
                              <a:gd name="T27" fmla="*/ 0 h 15"/>
                              <a:gd name="T28" fmla="*/ 48 w 52"/>
                              <a:gd name="T29" fmla="*/ 0 h 15"/>
                              <a:gd name="T30" fmla="*/ 48 w 52"/>
                              <a:gd name="T31" fmla="*/ 0 h 15"/>
                              <a:gd name="T32" fmla="*/ 49 w 52"/>
                              <a:gd name="T33" fmla="*/ 0 h 15"/>
                              <a:gd name="T34" fmla="*/ 49 w 52"/>
                              <a:gd name="T35" fmla="*/ 2 h 15"/>
                              <a:gd name="T36" fmla="*/ 51 w 52"/>
                              <a:gd name="T37" fmla="*/ 2 h 15"/>
                              <a:gd name="T38" fmla="*/ 51 w 52"/>
                              <a:gd name="T39" fmla="*/ 3 h 15"/>
                              <a:gd name="T40" fmla="*/ 51 w 52"/>
                              <a:gd name="T41" fmla="*/ 4 h 15"/>
                              <a:gd name="T42" fmla="*/ 52 w 52"/>
                              <a:gd name="T43" fmla="*/ 5 h 15"/>
                              <a:gd name="T44" fmla="*/ 52 w 52"/>
                              <a:gd name="T45" fmla="*/ 8 h 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2" h="15">
                                <a:moveTo>
                                  <a:pt x="52" y="8"/>
                                </a:moveTo>
                                <a:lnTo>
                                  <a:pt x="51" y="12"/>
                                </a:lnTo>
                                <a:lnTo>
                                  <a:pt x="51" y="13"/>
                                </a:lnTo>
                                <a:lnTo>
                                  <a:pt x="49" y="14"/>
                                </a:lnTo>
                                <a:lnTo>
                                  <a:pt x="48" y="15"/>
                                </a:lnTo>
                                <a:lnTo>
                                  <a:pt x="4" y="15"/>
                                </a:lnTo>
                                <a:lnTo>
                                  <a:pt x="3" y="14"/>
                                </a:lnTo>
                                <a:lnTo>
                                  <a:pt x="1" y="13"/>
                                </a:lnTo>
                                <a:lnTo>
                                  <a:pt x="0" y="12"/>
                                </a:lnTo>
                                <a:lnTo>
                                  <a:pt x="0" y="8"/>
                                </a:lnTo>
                                <a:lnTo>
                                  <a:pt x="0" y="4"/>
                                </a:lnTo>
                                <a:lnTo>
                                  <a:pt x="1" y="2"/>
                                </a:lnTo>
                                <a:lnTo>
                                  <a:pt x="3" y="0"/>
                                </a:lnTo>
                                <a:lnTo>
                                  <a:pt x="4" y="0"/>
                                </a:lnTo>
                                <a:lnTo>
                                  <a:pt x="48" y="0"/>
                                </a:lnTo>
                                <a:lnTo>
                                  <a:pt x="48" y="0"/>
                                </a:lnTo>
                                <a:lnTo>
                                  <a:pt x="49" y="0"/>
                                </a:lnTo>
                                <a:lnTo>
                                  <a:pt x="49" y="2"/>
                                </a:lnTo>
                                <a:lnTo>
                                  <a:pt x="51" y="2"/>
                                </a:lnTo>
                                <a:lnTo>
                                  <a:pt x="51" y="3"/>
                                </a:lnTo>
                                <a:lnTo>
                                  <a:pt x="51" y="4"/>
                                </a:lnTo>
                                <a:lnTo>
                                  <a:pt x="52" y="5"/>
                                </a:lnTo>
                                <a:lnTo>
                                  <a:pt x="52"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19" name="Freeform 885"/>
                        <wps:cNvSpPr>
                          <a:spLocks/>
                        </wps:cNvSpPr>
                        <wps:spPr bwMode="auto">
                          <a:xfrm>
                            <a:off x="1936750" y="4470400"/>
                            <a:ext cx="47625" cy="71438"/>
                          </a:xfrm>
                          <a:custGeom>
                            <a:avLst/>
                            <a:gdLst>
                              <a:gd name="T0" fmla="*/ 88 w 88"/>
                              <a:gd name="T1" fmla="*/ 8 h 136"/>
                              <a:gd name="T2" fmla="*/ 88 w 88"/>
                              <a:gd name="T3" fmla="*/ 10 h 136"/>
                              <a:gd name="T4" fmla="*/ 88 w 88"/>
                              <a:gd name="T5" fmla="*/ 11 h 136"/>
                              <a:gd name="T6" fmla="*/ 88 w 88"/>
                              <a:gd name="T7" fmla="*/ 13 h 136"/>
                              <a:gd name="T8" fmla="*/ 88 w 88"/>
                              <a:gd name="T9" fmla="*/ 14 h 136"/>
                              <a:gd name="T10" fmla="*/ 88 w 88"/>
                              <a:gd name="T11" fmla="*/ 15 h 136"/>
                              <a:gd name="T12" fmla="*/ 86 w 88"/>
                              <a:gd name="T13" fmla="*/ 18 h 136"/>
                              <a:gd name="T14" fmla="*/ 86 w 88"/>
                              <a:gd name="T15" fmla="*/ 19 h 136"/>
                              <a:gd name="T16" fmla="*/ 86 w 88"/>
                              <a:gd name="T17" fmla="*/ 20 h 136"/>
                              <a:gd name="T18" fmla="*/ 37 w 88"/>
                              <a:gd name="T19" fmla="*/ 132 h 136"/>
                              <a:gd name="T20" fmla="*/ 37 w 88"/>
                              <a:gd name="T21" fmla="*/ 133 h 136"/>
                              <a:gd name="T22" fmla="*/ 36 w 88"/>
                              <a:gd name="T23" fmla="*/ 135 h 136"/>
                              <a:gd name="T24" fmla="*/ 35 w 88"/>
                              <a:gd name="T25" fmla="*/ 135 h 136"/>
                              <a:gd name="T26" fmla="*/ 33 w 88"/>
                              <a:gd name="T27" fmla="*/ 136 h 136"/>
                              <a:gd name="T28" fmla="*/ 32 w 88"/>
                              <a:gd name="T29" fmla="*/ 136 h 136"/>
                              <a:gd name="T30" fmla="*/ 31 w 88"/>
                              <a:gd name="T31" fmla="*/ 136 h 136"/>
                              <a:gd name="T32" fmla="*/ 28 w 88"/>
                              <a:gd name="T33" fmla="*/ 136 h 136"/>
                              <a:gd name="T34" fmla="*/ 26 w 88"/>
                              <a:gd name="T35" fmla="*/ 136 h 136"/>
                              <a:gd name="T36" fmla="*/ 22 w 88"/>
                              <a:gd name="T37" fmla="*/ 136 h 136"/>
                              <a:gd name="T38" fmla="*/ 21 w 88"/>
                              <a:gd name="T39" fmla="*/ 136 h 136"/>
                              <a:gd name="T40" fmla="*/ 19 w 88"/>
                              <a:gd name="T41" fmla="*/ 136 h 136"/>
                              <a:gd name="T42" fmla="*/ 17 w 88"/>
                              <a:gd name="T43" fmla="*/ 135 h 136"/>
                              <a:gd name="T44" fmla="*/ 17 w 88"/>
                              <a:gd name="T45" fmla="*/ 135 h 136"/>
                              <a:gd name="T46" fmla="*/ 17 w 88"/>
                              <a:gd name="T47" fmla="*/ 133 h 136"/>
                              <a:gd name="T48" fmla="*/ 17 w 88"/>
                              <a:gd name="T49" fmla="*/ 132 h 136"/>
                              <a:gd name="T50" fmla="*/ 17 w 88"/>
                              <a:gd name="T51" fmla="*/ 131 h 136"/>
                              <a:gd name="T52" fmla="*/ 69 w 88"/>
                              <a:gd name="T53" fmla="*/ 16 h 136"/>
                              <a:gd name="T54" fmla="*/ 4 w 88"/>
                              <a:gd name="T55" fmla="*/ 16 h 136"/>
                              <a:gd name="T56" fmla="*/ 3 w 88"/>
                              <a:gd name="T57" fmla="*/ 15 h 136"/>
                              <a:gd name="T58" fmla="*/ 1 w 88"/>
                              <a:gd name="T59" fmla="*/ 14 h 136"/>
                              <a:gd name="T60" fmla="*/ 0 w 88"/>
                              <a:gd name="T61" fmla="*/ 11 h 136"/>
                              <a:gd name="T62" fmla="*/ 0 w 88"/>
                              <a:gd name="T63" fmla="*/ 8 h 136"/>
                              <a:gd name="T64" fmla="*/ 0 w 88"/>
                              <a:gd name="T65" fmla="*/ 6 h 136"/>
                              <a:gd name="T66" fmla="*/ 0 w 88"/>
                              <a:gd name="T67" fmla="*/ 4 h 136"/>
                              <a:gd name="T68" fmla="*/ 0 w 88"/>
                              <a:gd name="T69" fmla="*/ 3 h 136"/>
                              <a:gd name="T70" fmla="*/ 1 w 88"/>
                              <a:gd name="T71" fmla="*/ 3 h 136"/>
                              <a:gd name="T72" fmla="*/ 1 w 88"/>
                              <a:gd name="T73" fmla="*/ 2 h 136"/>
                              <a:gd name="T74" fmla="*/ 3 w 88"/>
                              <a:gd name="T75" fmla="*/ 0 h 136"/>
                              <a:gd name="T76" fmla="*/ 3 w 88"/>
                              <a:gd name="T77" fmla="*/ 0 h 136"/>
                              <a:gd name="T78" fmla="*/ 4 w 88"/>
                              <a:gd name="T79" fmla="*/ 0 h 136"/>
                              <a:gd name="T80" fmla="*/ 83 w 88"/>
                              <a:gd name="T81" fmla="*/ 0 h 136"/>
                              <a:gd name="T82" fmla="*/ 84 w 88"/>
                              <a:gd name="T83" fmla="*/ 0 h 136"/>
                              <a:gd name="T84" fmla="*/ 85 w 88"/>
                              <a:gd name="T85" fmla="*/ 0 h 136"/>
                              <a:gd name="T86" fmla="*/ 86 w 88"/>
                              <a:gd name="T87" fmla="*/ 2 h 136"/>
                              <a:gd name="T88" fmla="*/ 86 w 88"/>
                              <a:gd name="T89" fmla="*/ 2 h 136"/>
                              <a:gd name="T90" fmla="*/ 88 w 88"/>
                              <a:gd name="T91" fmla="*/ 3 h 136"/>
                              <a:gd name="T92" fmla="*/ 88 w 88"/>
                              <a:gd name="T93" fmla="*/ 4 h 136"/>
                              <a:gd name="T94" fmla="*/ 88 w 88"/>
                              <a:gd name="T95" fmla="*/ 5 h 136"/>
                              <a:gd name="T96" fmla="*/ 88 w 88"/>
                              <a:gd name="T97" fmla="*/ 8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88" h="136">
                                <a:moveTo>
                                  <a:pt x="88" y="8"/>
                                </a:moveTo>
                                <a:lnTo>
                                  <a:pt x="88" y="10"/>
                                </a:lnTo>
                                <a:lnTo>
                                  <a:pt x="88" y="11"/>
                                </a:lnTo>
                                <a:lnTo>
                                  <a:pt x="88" y="13"/>
                                </a:lnTo>
                                <a:lnTo>
                                  <a:pt x="88" y="14"/>
                                </a:lnTo>
                                <a:lnTo>
                                  <a:pt x="88" y="15"/>
                                </a:lnTo>
                                <a:lnTo>
                                  <a:pt x="86" y="18"/>
                                </a:lnTo>
                                <a:lnTo>
                                  <a:pt x="86" y="19"/>
                                </a:lnTo>
                                <a:lnTo>
                                  <a:pt x="86" y="20"/>
                                </a:lnTo>
                                <a:lnTo>
                                  <a:pt x="37" y="132"/>
                                </a:lnTo>
                                <a:lnTo>
                                  <a:pt x="37" y="133"/>
                                </a:lnTo>
                                <a:lnTo>
                                  <a:pt x="36" y="135"/>
                                </a:lnTo>
                                <a:lnTo>
                                  <a:pt x="35" y="135"/>
                                </a:lnTo>
                                <a:lnTo>
                                  <a:pt x="33" y="136"/>
                                </a:lnTo>
                                <a:lnTo>
                                  <a:pt x="32" y="136"/>
                                </a:lnTo>
                                <a:lnTo>
                                  <a:pt x="31" y="136"/>
                                </a:lnTo>
                                <a:lnTo>
                                  <a:pt x="28" y="136"/>
                                </a:lnTo>
                                <a:lnTo>
                                  <a:pt x="26" y="136"/>
                                </a:lnTo>
                                <a:lnTo>
                                  <a:pt x="22" y="136"/>
                                </a:lnTo>
                                <a:lnTo>
                                  <a:pt x="21" y="136"/>
                                </a:lnTo>
                                <a:lnTo>
                                  <a:pt x="19" y="136"/>
                                </a:lnTo>
                                <a:lnTo>
                                  <a:pt x="17" y="135"/>
                                </a:lnTo>
                                <a:lnTo>
                                  <a:pt x="17" y="135"/>
                                </a:lnTo>
                                <a:lnTo>
                                  <a:pt x="17" y="133"/>
                                </a:lnTo>
                                <a:lnTo>
                                  <a:pt x="17" y="132"/>
                                </a:lnTo>
                                <a:lnTo>
                                  <a:pt x="17" y="131"/>
                                </a:lnTo>
                                <a:lnTo>
                                  <a:pt x="69" y="16"/>
                                </a:lnTo>
                                <a:lnTo>
                                  <a:pt x="4" y="16"/>
                                </a:lnTo>
                                <a:lnTo>
                                  <a:pt x="3" y="15"/>
                                </a:lnTo>
                                <a:lnTo>
                                  <a:pt x="1" y="14"/>
                                </a:lnTo>
                                <a:lnTo>
                                  <a:pt x="0" y="11"/>
                                </a:lnTo>
                                <a:lnTo>
                                  <a:pt x="0" y="8"/>
                                </a:lnTo>
                                <a:lnTo>
                                  <a:pt x="0" y="6"/>
                                </a:lnTo>
                                <a:lnTo>
                                  <a:pt x="0" y="4"/>
                                </a:lnTo>
                                <a:lnTo>
                                  <a:pt x="0" y="3"/>
                                </a:lnTo>
                                <a:lnTo>
                                  <a:pt x="1" y="3"/>
                                </a:lnTo>
                                <a:lnTo>
                                  <a:pt x="1" y="2"/>
                                </a:lnTo>
                                <a:lnTo>
                                  <a:pt x="3" y="0"/>
                                </a:lnTo>
                                <a:lnTo>
                                  <a:pt x="3" y="0"/>
                                </a:lnTo>
                                <a:lnTo>
                                  <a:pt x="4" y="0"/>
                                </a:lnTo>
                                <a:lnTo>
                                  <a:pt x="83" y="0"/>
                                </a:lnTo>
                                <a:lnTo>
                                  <a:pt x="84" y="0"/>
                                </a:lnTo>
                                <a:lnTo>
                                  <a:pt x="85" y="0"/>
                                </a:lnTo>
                                <a:lnTo>
                                  <a:pt x="86" y="2"/>
                                </a:lnTo>
                                <a:lnTo>
                                  <a:pt x="86" y="2"/>
                                </a:lnTo>
                                <a:lnTo>
                                  <a:pt x="88" y="3"/>
                                </a:lnTo>
                                <a:lnTo>
                                  <a:pt x="88" y="4"/>
                                </a:lnTo>
                                <a:lnTo>
                                  <a:pt x="88" y="5"/>
                                </a:lnTo>
                                <a:lnTo>
                                  <a:pt x="88"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20" name="Freeform 886"/>
                        <wps:cNvSpPr>
                          <a:spLocks/>
                        </wps:cNvSpPr>
                        <wps:spPr bwMode="auto">
                          <a:xfrm>
                            <a:off x="1997075" y="4464050"/>
                            <a:ext cx="9525" cy="30163"/>
                          </a:xfrm>
                          <a:custGeom>
                            <a:avLst/>
                            <a:gdLst>
                              <a:gd name="T0" fmla="*/ 16 w 19"/>
                              <a:gd name="T1" fmla="*/ 52 h 56"/>
                              <a:gd name="T2" fmla="*/ 16 w 19"/>
                              <a:gd name="T3" fmla="*/ 53 h 56"/>
                              <a:gd name="T4" fmla="*/ 16 w 19"/>
                              <a:gd name="T5" fmla="*/ 53 h 56"/>
                              <a:gd name="T6" fmla="*/ 16 w 19"/>
                              <a:gd name="T7" fmla="*/ 54 h 56"/>
                              <a:gd name="T8" fmla="*/ 15 w 19"/>
                              <a:gd name="T9" fmla="*/ 54 h 56"/>
                              <a:gd name="T10" fmla="*/ 14 w 19"/>
                              <a:gd name="T11" fmla="*/ 56 h 56"/>
                              <a:gd name="T12" fmla="*/ 13 w 19"/>
                              <a:gd name="T13" fmla="*/ 56 h 56"/>
                              <a:gd name="T14" fmla="*/ 11 w 19"/>
                              <a:gd name="T15" fmla="*/ 56 h 56"/>
                              <a:gd name="T16" fmla="*/ 10 w 19"/>
                              <a:gd name="T17" fmla="*/ 56 h 56"/>
                              <a:gd name="T18" fmla="*/ 8 w 19"/>
                              <a:gd name="T19" fmla="*/ 56 h 56"/>
                              <a:gd name="T20" fmla="*/ 6 w 19"/>
                              <a:gd name="T21" fmla="*/ 56 h 56"/>
                              <a:gd name="T22" fmla="*/ 5 w 19"/>
                              <a:gd name="T23" fmla="*/ 56 h 56"/>
                              <a:gd name="T24" fmla="*/ 5 w 19"/>
                              <a:gd name="T25" fmla="*/ 54 h 56"/>
                              <a:gd name="T26" fmla="*/ 4 w 19"/>
                              <a:gd name="T27" fmla="*/ 54 h 56"/>
                              <a:gd name="T28" fmla="*/ 4 w 19"/>
                              <a:gd name="T29" fmla="*/ 53 h 56"/>
                              <a:gd name="T30" fmla="*/ 3 w 19"/>
                              <a:gd name="T31" fmla="*/ 53 h 56"/>
                              <a:gd name="T32" fmla="*/ 3 w 19"/>
                              <a:gd name="T33" fmla="*/ 52 h 56"/>
                              <a:gd name="T34" fmla="*/ 0 w 19"/>
                              <a:gd name="T35" fmla="*/ 4 h 56"/>
                              <a:gd name="T36" fmla="*/ 1 w 19"/>
                              <a:gd name="T37" fmla="*/ 3 h 56"/>
                              <a:gd name="T38" fmla="*/ 1 w 19"/>
                              <a:gd name="T39" fmla="*/ 3 h 56"/>
                              <a:gd name="T40" fmla="*/ 1 w 19"/>
                              <a:gd name="T41" fmla="*/ 1 h 56"/>
                              <a:gd name="T42" fmla="*/ 3 w 19"/>
                              <a:gd name="T43" fmla="*/ 1 h 56"/>
                              <a:gd name="T44" fmla="*/ 4 w 19"/>
                              <a:gd name="T45" fmla="*/ 1 h 56"/>
                              <a:gd name="T46" fmla="*/ 5 w 19"/>
                              <a:gd name="T47" fmla="*/ 0 h 56"/>
                              <a:gd name="T48" fmla="*/ 8 w 19"/>
                              <a:gd name="T49" fmla="*/ 0 h 56"/>
                              <a:gd name="T50" fmla="*/ 10 w 19"/>
                              <a:gd name="T51" fmla="*/ 0 h 56"/>
                              <a:gd name="T52" fmla="*/ 13 w 19"/>
                              <a:gd name="T53" fmla="*/ 0 h 56"/>
                              <a:gd name="T54" fmla="*/ 14 w 19"/>
                              <a:gd name="T55" fmla="*/ 0 h 56"/>
                              <a:gd name="T56" fmla="*/ 16 w 19"/>
                              <a:gd name="T57" fmla="*/ 1 h 56"/>
                              <a:gd name="T58" fmla="*/ 17 w 19"/>
                              <a:gd name="T59" fmla="*/ 1 h 56"/>
                              <a:gd name="T60" fmla="*/ 17 w 19"/>
                              <a:gd name="T61" fmla="*/ 1 h 56"/>
                              <a:gd name="T62" fmla="*/ 19 w 19"/>
                              <a:gd name="T63" fmla="*/ 3 h 56"/>
                              <a:gd name="T64" fmla="*/ 19 w 19"/>
                              <a:gd name="T65" fmla="*/ 3 h 56"/>
                              <a:gd name="T66" fmla="*/ 19 w 19"/>
                              <a:gd name="T67" fmla="*/ 4 h 56"/>
                              <a:gd name="T68" fmla="*/ 16 w 19"/>
                              <a:gd name="T69" fmla="*/ 52 h 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19" h="56">
                                <a:moveTo>
                                  <a:pt x="16" y="52"/>
                                </a:moveTo>
                                <a:lnTo>
                                  <a:pt x="16" y="53"/>
                                </a:lnTo>
                                <a:lnTo>
                                  <a:pt x="16" y="53"/>
                                </a:lnTo>
                                <a:lnTo>
                                  <a:pt x="16" y="54"/>
                                </a:lnTo>
                                <a:lnTo>
                                  <a:pt x="15" y="54"/>
                                </a:lnTo>
                                <a:lnTo>
                                  <a:pt x="14" y="56"/>
                                </a:lnTo>
                                <a:lnTo>
                                  <a:pt x="13" y="56"/>
                                </a:lnTo>
                                <a:lnTo>
                                  <a:pt x="11" y="56"/>
                                </a:lnTo>
                                <a:lnTo>
                                  <a:pt x="10" y="56"/>
                                </a:lnTo>
                                <a:lnTo>
                                  <a:pt x="8" y="56"/>
                                </a:lnTo>
                                <a:lnTo>
                                  <a:pt x="6" y="56"/>
                                </a:lnTo>
                                <a:lnTo>
                                  <a:pt x="5" y="56"/>
                                </a:lnTo>
                                <a:lnTo>
                                  <a:pt x="5" y="54"/>
                                </a:lnTo>
                                <a:lnTo>
                                  <a:pt x="4" y="54"/>
                                </a:lnTo>
                                <a:lnTo>
                                  <a:pt x="4" y="53"/>
                                </a:lnTo>
                                <a:lnTo>
                                  <a:pt x="3" y="53"/>
                                </a:lnTo>
                                <a:lnTo>
                                  <a:pt x="3" y="52"/>
                                </a:lnTo>
                                <a:lnTo>
                                  <a:pt x="0" y="4"/>
                                </a:lnTo>
                                <a:lnTo>
                                  <a:pt x="1" y="3"/>
                                </a:lnTo>
                                <a:lnTo>
                                  <a:pt x="1" y="3"/>
                                </a:lnTo>
                                <a:lnTo>
                                  <a:pt x="1" y="1"/>
                                </a:lnTo>
                                <a:lnTo>
                                  <a:pt x="3" y="1"/>
                                </a:lnTo>
                                <a:lnTo>
                                  <a:pt x="4" y="1"/>
                                </a:lnTo>
                                <a:lnTo>
                                  <a:pt x="5" y="0"/>
                                </a:lnTo>
                                <a:lnTo>
                                  <a:pt x="8" y="0"/>
                                </a:lnTo>
                                <a:lnTo>
                                  <a:pt x="10" y="0"/>
                                </a:lnTo>
                                <a:lnTo>
                                  <a:pt x="13" y="0"/>
                                </a:lnTo>
                                <a:lnTo>
                                  <a:pt x="14" y="0"/>
                                </a:lnTo>
                                <a:lnTo>
                                  <a:pt x="16" y="1"/>
                                </a:lnTo>
                                <a:lnTo>
                                  <a:pt x="17" y="1"/>
                                </a:lnTo>
                                <a:lnTo>
                                  <a:pt x="17" y="1"/>
                                </a:lnTo>
                                <a:lnTo>
                                  <a:pt x="19" y="3"/>
                                </a:lnTo>
                                <a:lnTo>
                                  <a:pt x="19" y="3"/>
                                </a:lnTo>
                                <a:lnTo>
                                  <a:pt x="19" y="4"/>
                                </a:lnTo>
                                <a:lnTo>
                                  <a:pt x="16" y="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21" name="Freeform 887"/>
                        <wps:cNvSpPr>
                          <a:spLocks/>
                        </wps:cNvSpPr>
                        <wps:spPr bwMode="auto">
                          <a:xfrm>
                            <a:off x="2017713" y="4510088"/>
                            <a:ext cx="26988" cy="7938"/>
                          </a:xfrm>
                          <a:custGeom>
                            <a:avLst/>
                            <a:gdLst>
                              <a:gd name="T0" fmla="*/ 50 w 50"/>
                              <a:gd name="T1" fmla="*/ 8 h 15"/>
                              <a:gd name="T2" fmla="*/ 50 w 50"/>
                              <a:gd name="T3" fmla="*/ 12 h 15"/>
                              <a:gd name="T4" fmla="*/ 50 w 50"/>
                              <a:gd name="T5" fmla="*/ 13 h 15"/>
                              <a:gd name="T6" fmla="*/ 49 w 50"/>
                              <a:gd name="T7" fmla="*/ 14 h 15"/>
                              <a:gd name="T8" fmla="*/ 47 w 50"/>
                              <a:gd name="T9" fmla="*/ 15 h 15"/>
                              <a:gd name="T10" fmla="*/ 4 w 50"/>
                              <a:gd name="T11" fmla="*/ 15 h 15"/>
                              <a:gd name="T12" fmla="*/ 2 w 50"/>
                              <a:gd name="T13" fmla="*/ 14 h 15"/>
                              <a:gd name="T14" fmla="*/ 1 w 50"/>
                              <a:gd name="T15" fmla="*/ 13 h 15"/>
                              <a:gd name="T16" fmla="*/ 0 w 50"/>
                              <a:gd name="T17" fmla="*/ 12 h 15"/>
                              <a:gd name="T18" fmla="*/ 0 w 50"/>
                              <a:gd name="T19" fmla="*/ 8 h 15"/>
                              <a:gd name="T20" fmla="*/ 0 w 50"/>
                              <a:gd name="T21" fmla="*/ 4 h 15"/>
                              <a:gd name="T22" fmla="*/ 1 w 50"/>
                              <a:gd name="T23" fmla="*/ 2 h 15"/>
                              <a:gd name="T24" fmla="*/ 2 w 50"/>
                              <a:gd name="T25" fmla="*/ 0 h 15"/>
                              <a:gd name="T26" fmla="*/ 4 w 50"/>
                              <a:gd name="T27" fmla="*/ 0 h 15"/>
                              <a:gd name="T28" fmla="*/ 47 w 50"/>
                              <a:gd name="T29" fmla="*/ 0 h 15"/>
                              <a:gd name="T30" fmla="*/ 48 w 50"/>
                              <a:gd name="T31" fmla="*/ 0 h 15"/>
                              <a:gd name="T32" fmla="*/ 49 w 50"/>
                              <a:gd name="T33" fmla="*/ 0 h 15"/>
                              <a:gd name="T34" fmla="*/ 49 w 50"/>
                              <a:gd name="T35" fmla="*/ 2 h 15"/>
                              <a:gd name="T36" fmla="*/ 49 w 50"/>
                              <a:gd name="T37" fmla="*/ 2 h 15"/>
                              <a:gd name="T38" fmla="*/ 50 w 50"/>
                              <a:gd name="T39" fmla="*/ 3 h 15"/>
                              <a:gd name="T40" fmla="*/ 50 w 50"/>
                              <a:gd name="T41" fmla="*/ 4 h 15"/>
                              <a:gd name="T42" fmla="*/ 50 w 50"/>
                              <a:gd name="T43" fmla="*/ 5 h 15"/>
                              <a:gd name="T44" fmla="*/ 50 w 50"/>
                              <a:gd name="T45" fmla="*/ 8 h 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0" h="15">
                                <a:moveTo>
                                  <a:pt x="50" y="8"/>
                                </a:moveTo>
                                <a:lnTo>
                                  <a:pt x="50" y="12"/>
                                </a:lnTo>
                                <a:lnTo>
                                  <a:pt x="50" y="13"/>
                                </a:lnTo>
                                <a:lnTo>
                                  <a:pt x="49" y="14"/>
                                </a:lnTo>
                                <a:lnTo>
                                  <a:pt x="47" y="15"/>
                                </a:lnTo>
                                <a:lnTo>
                                  <a:pt x="4" y="15"/>
                                </a:lnTo>
                                <a:lnTo>
                                  <a:pt x="2" y="14"/>
                                </a:lnTo>
                                <a:lnTo>
                                  <a:pt x="1" y="13"/>
                                </a:lnTo>
                                <a:lnTo>
                                  <a:pt x="0" y="12"/>
                                </a:lnTo>
                                <a:lnTo>
                                  <a:pt x="0" y="8"/>
                                </a:lnTo>
                                <a:lnTo>
                                  <a:pt x="0" y="4"/>
                                </a:lnTo>
                                <a:lnTo>
                                  <a:pt x="1" y="2"/>
                                </a:lnTo>
                                <a:lnTo>
                                  <a:pt x="2" y="0"/>
                                </a:lnTo>
                                <a:lnTo>
                                  <a:pt x="4" y="0"/>
                                </a:lnTo>
                                <a:lnTo>
                                  <a:pt x="47" y="0"/>
                                </a:lnTo>
                                <a:lnTo>
                                  <a:pt x="48" y="0"/>
                                </a:lnTo>
                                <a:lnTo>
                                  <a:pt x="49" y="0"/>
                                </a:lnTo>
                                <a:lnTo>
                                  <a:pt x="49" y="2"/>
                                </a:lnTo>
                                <a:lnTo>
                                  <a:pt x="49" y="2"/>
                                </a:lnTo>
                                <a:lnTo>
                                  <a:pt x="50" y="3"/>
                                </a:lnTo>
                                <a:lnTo>
                                  <a:pt x="50" y="4"/>
                                </a:lnTo>
                                <a:lnTo>
                                  <a:pt x="50" y="5"/>
                                </a:lnTo>
                                <a:lnTo>
                                  <a:pt x="50"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22" name="Freeform 888"/>
                        <wps:cNvSpPr>
                          <a:spLocks/>
                        </wps:cNvSpPr>
                        <wps:spPr bwMode="auto">
                          <a:xfrm>
                            <a:off x="2054225" y="4468813"/>
                            <a:ext cx="52388" cy="73025"/>
                          </a:xfrm>
                          <a:custGeom>
                            <a:avLst/>
                            <a:gdLst>
                              <a:gd name="T0" fmla="*/ 97 w 97"/>
                              <a:gd name="T1" fmla="*/ 118 h 138"/>
                              <a:gd name="T2" fmla="*/ 97 w 97"/>
                              <a:gd name="T3" fmla="*/ 121 h 138"/>
                              <a:gd name="T4" fmla="*/ 97 w 97"/>
                              <a:gd name="T5" fmla="*/ 123 h 138"/>
                              <a:gd name="T6" fmla="*/ 96 w 97"/>
                              <a:gd name="T7" fmla="*/ 124 h 138"/>
                              <a:gd name="T8" fmla="*/ 93 w 97"/>
                              <a:gd name="T9" fmla="*/ 127 h 138"/>
                              <a:gd name="T10" fmla="*/ 87 w 97"/>
                              <a:gd name="T11" fmla="*/ 131 h 138"/>
                              <a:gd name="T12" fmla="*/ 76 w 97"/>
                              <a:gd name="T13" fmla="*/ 136 h 138"/>
                              <a:gd name="T14" fmla="*/ 64 w 97"/>
                              <a:gd name="T15" fmla="*/ 138 h 138"/>
                              <a:gd name="T16" fmla="*/ 44 w 97"/>
                              <a:gd name="T17" fmla="*/ 137 h 138"/>
                              <a:gd name="T18" fmla="*/ 23 w 97"/>
                              <a:gd name="T19" fmla="*/ 128 h 138"/>
                              <a:gd name="T20" fmla="*/ 7 w 97"/>
                              <a:gd name="T21" fmla="*/ 111 h 138"/>
                              <a:gd name="T22" fmla="*/ 0 w 97"/>
                              <a:gd name="T23" fmla="*/ 86 h 138"/>
                              <a:gd name="T24" fmla="*/ 0 w 97"/>
                              <a:gd name="T25" fmla="*/ 54 h 138"/>
                              <a:gd name="T26" fmla="*/ 8 w 97"/>
                              <a:gd name="T27" fmla="*/ 28 h 138"/>
                              <a:gd name="T28" fmla="*/ 24 w 97"/>
                              <a:gd name="T29" fmla="*/ 10 h 138"/>
                              <a:gd name="T30" fmla="*/ 45 w 97"/>
                              <a:gd name="T31" fmla="*/ 0 h 138"/>
                              <a:gd name="T32" fmla="*/ 64 w 97"/>
                              <a:gd name="T33" fmla="*/ 0 h 138"/>
                              <a:gd name="T34" fmla="*/ 75 w 97"/>
                              <a:gd name="T35" fmla="*/ 1 h 138"/>
                              <a:gd name="T36" fmla="*/ 85 w 97"/>
                              <a:gd name="T37" fmla="*/ 5 h 138"/>
                              <a:gd name="T38" fmla="*/ 92 w 97"/>
                              <a:gd name="T39" fmla="*/ 10 h 138"/>
                              <a:gd name="T40" fmla="*/ 95 w 97"/>
                              <a:gd name="T41" fmla="*/ 12 h 138"/>
                              <a:gd name="T42" fmla="*/ 96 w 97"/>
                              <a:gd name="T43" fmla="*/ 14 h 138"/>
                              <a:gd name="T44" fmla="*/ 96 w 97"/>
                              <a:gd name="T45" fmla="*/ 16 h 138"/>
                              <a:gd name="T46" fmla="*/ 97 w 97"/>
                              <a:gd name="T47" fmla="*/ 19 h 138"/>
                              <a:gd name="T48" fmla="*/ 97 w 97"/>
                              <a:gd name="T49" fmla="*/ 22 h 138"/>
                              <a:gd name="T50" fmla="*/ 96 w 97"/>
                              <a:gd name="T51" fmla="*/ 25 h 138"/>
                              <a:gd name="T52" fmla="*/ 96 w 97"/>
                              <a:gd name="T53" fmla="*/ 27 h 138"/>
                              <a:gd name="T54" fmla="*/ 95 w 97"/>
                              <a:gd name="T55" fmla="*/ 28 h 138"/>
                              <a:gd name="T56" fmla="*/ 92 w 97"/>
                              <a:gd name="T57" fmla="*/ 28 h 138"/>
                              <a:gd name="T58" fmla="*/ 86 w 97"/>
                              <a:gd name="T59" fmla="*/ 25 h 138"/>
                              <a:gd name="T60" fmla="*/ 79 w 97"/>
                              <a:gd name="T61" fmla="*/ 20 h 138"/>
                              <a:gd name="T62" fmla="*/ 66 w 97"/>
                              <a:gd name="T63" fmla="*/ 16 h 138"/>
                              <a:gd name="T64" fmla="*/ 50 w 97"/>
                              <a:gd name="T65" fmla="*/ 16 h 138"/>
                              <a:gd name="T66" fmla="*/ 36 w 97"/>
                              <a:gd name="T67" fmla="*/ 23 h 138"/>
                              <a:gd name="T68" fmla="*/ 24 w 97"/>
                              <a:gd name="T69" fmla="*/ 37 h 138"/>
                              <a:gd name="T70" fmla="*/ 20 w 97"/>
                              <a:gd name="T71" fmla="*/ 57 h 138"/>
                              <a:gd name="T72" fmla="*/ 20 w 97"/>
                              <a:gd name="T73" fmla="*/ 81 h 138"/>
                              <a:gd name="T74" fmla="*/ 24 w 97"/>
                              <a:gd name="T75" fmla="*/ 101 h 138"/>
                              <a:gd name="T76" fmla="*/ 34 w 97"/>
                              <a:gd name="T77" fmla="*/ 115 h 138"/>
                              <a:gd name="T78" fmla="*/ 50 w 97"/>
                              <a:gd name="T79" fmla="*/ 122 h 138"/>
                              <a:gd name="T80" fmla="*/ 66 w 97"/>
                              <a:gd name="T81" fmla="*/ 122 h 138"/>
                              <a:gd name="T82" fmla="*/ 79 w 97"/>
                              <a:gd name="T83" fmla="*/ 118 h 138"/>
                              <a:gd name="T84" fmla="*/ 87 w 97"/>
                              <a:gd name="T85" fmla="*/ 113 h 138"/>
                              <a:gd name="T86" fmla="*/ 92 w 97"/>
                              <a:gd name="T87" fmla="*/ 110 h 138"/>
                              <a:gd name="T88" fmla="*/ 95 w 97"/>
                              <a:gd name="T89" fmla="*/ 110 h 138"/>
                              <a:gd name="T90" fmla="*/ 96 w 97"/>
                              <a:gd name="T91" fmla="*/ 110 h 138"/>
                              <a:gd name="T92" fmla="*/ 97 w 97"/>
                              <a:gd name="T93" fmla="*/ 112 h 138"/>
                              <a:gd name="T94" fmla="*/ 97 w 97"/>
                              <a:gd name="T95" fmla="*/ 115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97" h="138">
                                <a:moveTo>
                                  <a:pt x="97" y="117"/>
                                </a:moveTo>
                                <a:lnTo>
                                  <a:pt x="97" y="118"/>
                                </a:lnTo>
                                <a:lnTo>
                                  <a:pt x="97" y="121"/>
                                </a:lnTo>
                                <a:lnTo>
                                  <a:pt x="97" y="121"/>
                                </a:lnTo>
                                <a:lnTo>
                                  <a:pt x="97" y="122"/>
                                </a:lnTo>
                                <a:lnTo>
                                  <a:pt x="97" y="123"/>
                                </a:lnTo>
                                <a:lnTo>
                                  <a:pt x="96" y="124"/>
                                </a:lnTo>
                                <a:lnTo>
                                  <a:pt x="96" y="124"/>
                                </a:lnTo>
                                <a:lnTo>
                                  <a:pt x="95" y="126"/>
                                </a:lnTo>
                                <a:lnTo>
                                  <a:pt x="93" y="127"/>
                                </a:lnTo>
                                <a:lnTo>
                                  <a:pt x="90" y="129"/>
                                </a:lnTo>
                                <a:lnTo>
                                  <a:pt x="87" y="131"/>
                                </a:lnTo>
                                <a:lnTo>
                                  <a:pt x="82" y="133"/>
                                </a:lnTo>
                                <a:lnTo>
                                  <a:pt x="76" y="136"/>
                                </a:lnTo>
                                <a:lnTo>
                                  <a:pt x="70" y="137"/>
                                </a:lnTo>
                                <a:lnTo>
                                  <a:pt x="64" y="138"/>
                                </a:lnTo>
                                <a:lnTo>
                                  <a:pt x="56" y="138"/>
                                </a:lnTo>
                                <a:lnTo>
                                  <a:pt x="44" y="137"/>
                                </a:lnTo>
                                <a:lnTo>
                                  <a:pt x="33" y="133"/>
                                </a:lnTo>
                                <a:lnTo>
                                  <a:pt x="23" y="128"/>
                                </a:lnTo>
                                <a:lnTo>
                                  <a:pt x="15" y="121"/>
                                </a:lnTo>
                                <a:lnTo>
                                  <a:pt x="7" y="111"/>
                                </a:lnTo>
                                <a:lnTo>
                                  <a:pt x="4" y="100"/>
                                </a:lnTo>
                                <a:lnTo>
                                  <a:pt x="0" y="86"/>
                                </a:lnTo>
                                <a:lnTo>
                                  <a:pt x="0" y="70"/>
                                </a:lnTo>
                                <a:lnTo>
                                  <a:pt x="0" y="54"/>
                                </a:lnTo>
                                <a:lnTo>
                                  <a:pt x="4" y="41"/>
                                </a:lnTo>
                                <a:lnTo>
                                  <a:pt x="8" y="28"/>
                                </a:lnTo>
                                <a:lnTo>
                                  <a:pt x="16" y="19"/>
                                </a:lnTo>
                                <a:lnTo>
                                  <a:pt x="24" y="10"/>
                                </a:lnTo>
                                <a:lnTo>
                                  <a:pt x="34" y="4"/>
                                </a:lnTo>
                                <a:lnTo>
                                  <a:pt x="45" y="0"/>
                                </a:lnTo>
                                <a:lnTo>
                                  <a:pt x="59" y="0"/>
                                </a:lnTo>
                                <a:lnTo>
                                  <a:pt x="64" y="0"/>
                                </a:lnTo>
                                <a:lnTo>
                                  <a:pt x="70" y="1"/>
                                </a:lnTo>
                                <a:lnTo>
                                  <a:pt x="75" y="1"/>
                                </a:lnTo>
                                <a:lnTo>
                                  <a:pt x="80" y="4"/>
                                </a:lnTo>
                                <a:lnTo>
                                  <a:pt x="85" y="5"/>
                                </a:lnTo>
                                <a:lnTo>
                                  <a:pt x="89" y="7"/>
                                </a:lnTo>
                                <a:lnTo>
                                  <a:pt x="92" y="10"/>
                                </a:lnTo>
                                <a:lnTo>
                                  <a:pt x="93" y="11"/>
                                </a:lnTo>
                                <a:lnTo>
                                  <a:pt x="95" y="12"/>
                                </a:lnTo>
                                <a:lnTo>
                                  <a:pt x="96" y="14"/>
                                </a:lnTo>
                                <a:lnTo>
                                  <a:pt x="96" y="14"/>
                                </a:lnTo>
                                <a:lnTo>
                                  <a:pt x="96" y="15"/>
                                </a:lnTo>
                                <a:lnTo>
                                  <a:pt x="96" y="16"/>
                                </a:lnTo>
                                <a:lnTo>
                                  <a:pt x="97" y="17"/>
                                </a:lnTo>
                                <a:lnTo>
                                  <a:pt x="97" y="19"/>
                                </a:lnTo>
                                <a:lnTo>
                                  <a:pt x="97" y="20"/>
                                </a:lnTo>
                                <a:lnTo>
                                  <a:pt x="97" y="22"/>
                                </a:lnTo>
                                <a:lnTo>
                                  <a:pt x="97" y="23"/>
                                </a:lnTo>
                                <a:lnTo>
                                  <a:pt x="96" y="25"/>
                                </a:lnTo>
                                <a:lnTo>
                                  <a:pt x="96" y="26"/>
                                </a:lnTo>
                                <a:lnTo>
                                  <a:pt x="96" y="27"/>
                                </a:lnTo>
                                <a:lnTo>
                                  <a:pt x="95" y="28"/>
                                </a:lnTo>
                                <a:lnTo>
                                  <a:pt x="95" y="28"/>
                                </a:lnTo>
                                <a:lnTo>
                                  <a:pt x="93" y="28"/>
                                </a:lnTo>
                                <a:lnTo>
                                  <a:pt x="92" y="28"/>
                                </a:lnTo>
                                <a:lnTo>
                                  <a:pt x="90" y="26"/>
                                </a:lnTo>
                                <a:lnTo>
                                  <a:pt x="86" y="25"/>
                                </a:lnTo>
                                <a:lnTo>
                                  <a:pt x="82" y="22"/>
                                </a:lnTo>
                                <a:lnTo>
                                  <a:pt x="79" y="20"/>
                                </a:lnTo>
                                <a:lnTo>
                                  <a:pt x="72" y="17"/>
                                </a:lnTo>
                                <a:lnTo>
                                  <a:pt x="66" y="16"/>
                                </a:lnTo>
                                <a:lnTo>
                                  <a:pt x="59" y="15"/>
                                </a:lnTo>
                                <a:lnTo>
                                  <a:pt x="50" y="16"/>
                                </a:lnTo>
                                <a:lnTo>
                                  <a:pt x="42" y="19"/>
                                </a:lnTo>
                                <a:lnTo>
                                  <a:pt x="36" y="23"/>
                                </a:lnTo>
                                <a:lnTo>
                                  <a:pt x="29" y="30"/>
                                </a:lnTo>
                                <a:lnTo>
                                  <a:pt x="24" y="37"/>
                                </a:lnTo>
                                <a:lnTo>
                                  <a:pt x="22" y="47"/>
                                </a:lnTo>
                                <a:lnTo>
                                  <a:pt x="20" y="57"/>
                                </a:lnTo>
                                <a:lnTo>
                                  <a:pt x="18" y="69"/>
                                </a:lnTo>
                                <a:lnTo>
                                  <a:pt x="20" y="81"/>
                                </a:lnTo>
                                <a:lnTo>
                                  <a:pt x="21" y="92"/>
                                </a:lnTo>
                                <a:lnTo>
                                  <a:pt x="24" y="101"/>
                                </a:lnTo>
                                <a:lnTo>
                                  <a:pt x="29" y="108"/>
                                </a:lnTo>
                                <a:lnTo>
                                  <a:pt x="34" y="115"/>
                                </a:lnTo>
                                <a:lnTo>
                                  <a:pt x="42" y="118"/>
                                </a:lnTo>
                                <a:lnTo>
                                  <a:pt x="50" y="122"/>
                                </a:lnTo>
                                <a:lnTo>
                                  <a:pt x="59" y="122"/>
                                </a:lnTo>
                                <a:lnTo>
                                  <a:pt x="66" y="122"/>
                                </a:lnTo>
                                <a:lnTo>
                                  <a:pt x="72" y="121"/>
                                </a:lnTo>
                                <a:lnTo>
                                  <a:pt x="79" y="118"/>
                                </a:lnTo>
                                <a:lnTo>
                                  <a:pt x="84" y="116"/>
                                </a:lnTo>
                                <a:lnTo>
                                  <a:pt x="87" y="113"/>
                                </a:lnTo>
                                <a:lnTo>
                                  <a:pt x="90" y="111"/>
                                </a:lnTo>
                                <a:lnTo>
                                  <a:pt x="92" y="110"/>
                                </a:lnTo>
                                <a:lnTo>
                                  <a:pt x="95" y="110"/>
                                </a:lnTo>
                                <a:lnTo>
                                  <a:pt x="95" y="110"/>
                                </a:lnTo>
                                <a:lnTo>
                                  <a:pt x="96" y="110"/>
                                </a:lnTo>
                                <a:lnTo>
                                  <a:pt x="96" y="110"/>
                                </a:lnTo>
                                <a:lnTo>
                                  <a:pt x="97" y="111"/>
                                </a:lnTo>
                                <a:lnTo>
                                  <a:pt x="97" y="112"/>
                                </a:lnTo>
                                <a:lnTo>
                                  <a:pt x="97" y="113"/>
                                </a:lnTo>
                                <a:lnTo>
                                  <a:pt x="97" y="115"/>
                                </a:lnTo>
                                <a:lnTo>
                                  <a:pt x="97" y="1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23" name="Freeform 889"/>
                        <wps:cNvSpPr>
                          <a:spLocks noEditPoints="1"/>
                        </wps:cNvSpPr>
                        <wps:spPr bwMode="auto">
                          <a:xfrm>
                            <a:off x="2114550" y="4468813"/>
                            <a:ext cx="63500" cy="73025"/>
                          </a:xfrm>
                          <a:custGeom>
                            <a:avLst/>
                            <a:gdLst>
                              <a:gd name="T0" fmla="*/ 121 w 121"/>
                              <a:gd name="T1" fmla="*/ 84 h 139"/>
                              <a:gd name="T2" fmla="*/ 112 w 121"/>
                              <a:gd name="T3" fmla="*/ 111 h 139"/>
                              <a:gd name="T4" fmla="*/ 97 w 121"/>
                              <a:gd name="T5" fmla="*/ 129 h 139"/>
                              <a:gd name="T6" fmla="*/ 74 w 121"/>
                              <a:gd name="T7" fmla="*/ 139 h 139"/>
                              <a:gd name="T8" fmla="*/ 44 w 121"/>
                              <a:gd name="T9" fmla="*/ 139 h 139"/>
                              <a:gd name="T10" fmla="*/ 22 w 121"/>
                              <a:gd name="T11" fmla="*/ 129 h 139"/>
                              <a:gd name="T12" fmla="*/ 7 w 121"/>
                              <a:gd name="T13" fmla="*/ 112 h 139"/>
                              <a:gd name="T14" fmla="*/ 0 w 121"/>
                              <a:gd name="T15" fmla="*/ 86 h 139"/>
                              <a:gd name="T16" fmla="*/ 0 w 121"/>
                              <a:gd name="T17" fmla="*/ 55 h 139"/>
                              <a:gd name="T18" fmla="*/ 9 w 121"/>
                              <a:gd name="T19" fmla="*/ 29 h 139"/>
                              <a:gd name="T20" fmla="*/ 23 w 121"/>
                              <a:gd name="T21" fmla="*/ 11 h 139"/>
                              <a:gd name="T22" fmla="*/ 47 w 121"/>
                              <a:gd name="T23" fmla="*/ 1 h 139"/>
                              <a:gd name="T24" fmla="*/ 76 w 121"/>
                              <a:gd name="T25" fmla="*/ 1 h 139"/>
                              <a:gd name="T26" fmla="*/ 98 w 121"/>
                              <a:gd name="T27" fmla="*/ 10 h 139"/>
                              <a:gd name="T28" fmla="*/ 113 w 121"/>
                              <a:gd name="T29" fmla="*/ 27 h 139"/>
                              <a:gd name="T30" fmla="*/ 121 w 121"/>
                              <a:gd name="T31" fmla="*/ 53 h 139"/>
                              <a:gd name="T32" fmla="*/ 102 w 121"/>
                              <a:gd name="T33" fmla="*/ 70 h 139"/>
                              <a:gd name="T34" fmla="*/ 100 w 121"/>
                              <a:gd name="T35" fmla="*/ 48 h 139"/>
                              <a:gd name="T36" fmla="*/ 92 w 121"/>
                              <a:gd name="T37" fmla="*/ 31 h 139"/>
                              <a:gd name="T38" fmla="*/ 80 w 121"/>
                              <a:gd name="T39" fmla="*/ 20 h 139"/>
                              <a:gd name="T40" fmla="*/ 60 w 121"/>
                              <a:gd name="T41" fmla="*/ 16 h 139"/>
                              <a:gd name="T42" fmla="*/ 41 w 121"/>
                              <a:gd name="T43" fmla="*/ 20 h 139"/>
                              <a:gd name="T44" fmla="*/ 28 w 121"/>
                              <a:gd name="T45" fmla="*/ 32 h 139"/>
                              <a:gd name="T46" fmla="*/ 21 w 121"/>
                              <a:gd name="T47" fmla="*/ 49 h 139"/>
                              <a:gd name="T48" fmla="*/ 18 w 121"/>
                              <a:gd name="T49" fmla="*/ 69 h 139"/>
                              <a:gd name="T50" fmla="*/ 21 w 121"/>
                              <a:gd name="T51" fmla="*/ 91 h 139"/>
                              <a:gd name="T52" fmla="*/ 27 w 121"/>
                              <a:gd name="T53" fmla="*/ 108 h 139"/>
                              <a:gd name="T54" fmla="*/ 41 w 121"/>
                              <a:gd name="T55" fmla="*/ 119 h 139"/>
                              <a:gd name="T56" fmla="*/ 60 w 121"/>
                              <a:gd name="T57" fmla="*/ 124 h 139"/>
                              <a:gd name="T58" fmla="*/ 80 w 121"/>
                              <a:gd name="T59" fmla="*/ 119 h 139"/>
                              <a:gd name="T60" fmla="*/ 92 w 121"/>
                              <a:gd name="T61" fmla="*/ 107 h 139"/>
                              <a:gd name="T62" fmla="*/ 100 w 121"/>
                              <a:gd name="T63" fmla="*/ 90 h 139"/>
                              <a:gd name="T64" fmla="*/ 102 w 121"/>
                              <a:gd name="T65" fmla="*/ 7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21" h="139">
                                <a:moveTo>
                                  <a:pt x="121" y="69"/>
                                </a:moveTo>
                                <a:lnTo>
                                  <a:pt x="121" y="84"/>
                                </a:lnTo>
                                <a:lnTo>
                                  <a:pt x="117" y="98"/>
                                </a:lnTo>
                                <a:lnTo>
                                  <a:pt x="112" y="111"/>
                                </a:lnTo>
                                <a:lnTo>
                                  <a:pt x="105" y="121"/>
                                </a:lnTo>
                                <a:lnTo>
                                  <a:pt x="97" y="129"/>
                                </a:lnTo>
                                <a:lnTo>
                                  <a:pt x="86" y="134"/>
                                </a:lnTo>
                                <a:lnTo>
                                  <a:pt x="74" y="139"/>
                                </a:lnTo>
                                <a:lnTo>
                                  <a:pt x="59" y="139"/>
                                </a:lnTo>
                                <a:lnTo>
                                  <a:pt x="44" y="139"/>
                                </a:lnTo>
                                <a:lnTo>
                                  <a:pt x="32" y="135"/>
                                </a:lnTo>
                                <a:lnTo>
                                  <a:pt x="22" y="129"/>
                                </a:lnTo>
                                <a:lnTo>
                                  <a:pt x="15" y="122"/>
                                </a:lnTo>
                                <a:lnTo>
                                  <a:pt x="7" y="112"/>
                                </a:lnTo>
                                <a:lnTo>
                                  <a:pt x="4" y="100"/>
                                </a:lnTo>
                                <a:lnTo>
                                  <a:pt x="0" y="86"/>
                                </a:lnTo>
                                <a:lnTo>
                                  <a:pt x="0" y="70"/>
                                </a:lnTo>
                                <a:lnTo>
                                  <a:pt x="0" y="55"/>
                                </a:lnTo>
                                <a:lnTo>
                                  <a:pt x="4" y="42"/>
                                </a:lnTo>
                                <a:lnTo>
                                  <a:pt x="9" y="29"/>
                                </a:lnTo>
                                <a:lnTo>
                                  <a:pt x="15" y="20"/>
                                </a:lnTo>
                                <a:lnTo>
                                  <a:pt x="23" y="11"/>
                                </a:lnTo>
                                <a:lnTo>
                                  <a:pt x="34" y="5"/>
                                </a:lnTo>
                                <a:lnTo>
                                  <a:pt x="47" y="1"/>
                                </a:lnTo>
                                <a:lnTo>
                                  <a:pt x="61" y="0"/>
                                </a:lnTo>
                                <a:lnTo>
                                  <a:pt x="76" y="1"/>
                                </a:lnTo>
                                <a:lnTo>
                                  <a:pt x="87" y="5"/>
                                </a:lnTo>
                                <a:lnTo>
                                  <a:pt x="98" y="10"/>
                                </a:lnTo>
                                <a:lnTo>
                                  <a:pt x="106" y="18"/>
                                </a:lnTo>
                                <a:lnTo>
                                  <a:pt x="113" y="27"/>
                                </a:lnTo>
                                <a:lnTo>
                                  <a:pt x="117" y="39"/>
                                </a:lnTo>
                                <a:lnTo>
                                  <a:pt x="121" y="53"/>
                                </a:lnTo>
                                <a:lnTo>
                                  <a:pt x="121" y="69"/>
                                </a:lnTo>
                                <a:close/>
                                <a:moveTo>
                                  <a:pt x="102" y="70"/>
                                </a:moveTo>
                                <a:lnTo>
                                  <a:pt x="101" y="58"/>
                                </a:lnTo>
                                <a:lnTo>
                                  <a:pt x="100" y="48"/>
                                </a:lnTo>
                                <a:lnTo>
                                  <a:pt x="97" y="39"/>
                                </a:lnTo>
                                <a:lnTo>
                                  <a:pt x="92" y="31"/>
                                </a:lnTo>
                                <a:lnTo>
                                  <a:pt x="87" y="24"/>
                                </a:lnTo>
                                <a:lnTo>
                                  <a:pt x="80" y="20"/>
                                </a:lnTo>
                                <a:lnTo>
                                  <a:pt x="71" y="16"/>
                                </a:lnTo>
                                <a:lnTo>
                                  <a:pt x="60" y="16"/>
                                </a:lnTo>
                                <a:lnTo>
                                  <a:pt x="49" y="16"/>
                                </a:lnTo>
                                <a:lnTo>
                                  <a:pt x="41" y="20"/>
                                </a:lnTo>
                                <a:lnTo>
                                  <a:pt x="33" y="24"/>
                                </a:lnTo>
                                <a:lnTo>
                                  <a:pt x="28" y="32"/>
                                </a:lnTo>
                                <a:lnTo>
                                  <a:pt x="23" y="39"/>
                                </a:lnTo>
                                <a:lnTo>
                                  <a:pt x="21" y="49"/>
                                </a:lnTo>
                                <a:lnTo>
                                  <a:pt x="20" y="59"/>
                                </a:lnTo>
                                <a:lnTo>
                                  <a:pt x="18" y="69"/>
                                </a:lnTo>
                                <a:lnTo>
                                  <a:pt x="20" y="81"/>
                                </a:lnTo>
                                <a:lnTo>
                                  <a:pt x="21" y="91"/>
                                </a:lnTo>
                                <a:lnTo>
                                  <a:pt x="23" y="101"/>
                                </a:lnTo>
                                <a:lnTo>
                                  <a:pt x="27" y="108"/>
                                </a:lnTo>
                                <a:lnTo>
                                  <a:pt x="33" y="116"/>
                                </a:lnTo>
                                <a:lnTo>
                                  <a:pt x="41" y="119"/>
                                </a:lnTo>
                                <a:lnTo>
                                  <a:pt x="49" y="123"/>
                                </a:lnTo>
                                <a:lnTo>
                                  <a:pt x="60" y="124"/>
                                </a:lnTo>
                                <a:lnTo>
                                  <a:pt x="71" y="123"/>
                                </a:lnTo>
                                <a:lnTo>
                                  <a:pt x="80" y="119"/>
                                </a:lnTo>
                                <a:lnTo>
                                  <a:pt x="87" y="114"/>
                                </a:lnTo>
                                <a:lnTo>
                                  <a:pt x="92" y="107"/>
                                </a:lnTo>
                                <a:lnTo>
                                  <a:pt x="97" y="100"/>
                                </a:lnTo>
                                <a:lnTo>
                                  <a:pt x="100" y="90"/>
                                </a:lnTo>
                                <a:lnTo>
                                  <a:pt x="101" y="80"/>
                                </a:lnTo>
                                <a:lnTo>
                                  <a:pt x="102" y="7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24" name="Freeform 890"/>
                        <wps:cNvSpPr>
                          <a:spLocks noEditPoints="1"/>
                        </wps:cNvSpPr>
                        <wps:spPr bwMode="auto">
                          <a:xfrm>
                            <a:off x="2189163" y="4468813"/>
                            <a:ext cx="63500" cy="73025"/>
                          </a:xfrm>
                          <a:custGeom>
                            <a:avLst/>
                            <a:gdLst>
                              <a:gd name="T0" fmla="*/ 119 w 120"/>
                              <a:gd name="T1" fmla="*/ 84 h 139"/>
                              <a:gd name="T2" fmla="*/ 112 w 120"/>
                              <a:gd name="T3" fmla="*/ 111 h 139"/>
                              <a:gd name="T4" fmla="*/ 97 w 120"/>
                              <a:gd name="T5" fmla="*/ 129 h 139"/>
                              <a:gd name="T6" fmla="*/ 73 w 120"/>
                              <a:gd name="T7" fmla="*/ 139 h 139"/>
                              <a:gd name="T8" fmla="*/ 44 w 120"/>
                              <a:gd name="T9" fmla="*/ 139 h 139"/>
                              <a:gd name="T10" fmla="*/ 22 w 120"/>
                              <a:gd name="T11" fmla="*/ 129 h 139"/>
                              <a:gd name="T12" fmla="*/ 7 w 120"/>
                              <a:gd name="T13" fmla="*/ 112 h 139"/>
                              <a:gd name="T14" fmla="*/ 0 w 120"/>
                              <a:gd name="T15" fmla="*/ 86 h 139"/>
                              <a:gd name="T16" fmla="*/ 0 w 120"/>
                              <a:gd name="T17" fmla="*/ 55 h 139"/>
                              <a:gd name="T18" fmla="*/ 8 w 120"/>
                              <a:gd name="T19" fmla="*/ 29 h 139"/>
                              <a:gd name="T20" fmla="*/ 23 w 120"/>
                              <a:gd name="T21" fmla="*/ 11 h 139"/>
                              <a:gd name="T22" fmla="*/ 46 w 120"/>
                              <a:gd name="T23" fmla="*/ 1 h 139"/>
                              <a:gd name="T24" fmla="*/ 76 w 120"/>
                              <a:gd name="T25" fmla="*/ 1 h 139"/>
                              <a:gd name="T26" fmla="*/ 98 w 120"/>
                              <a:gd name="T27" fmla="*/ 10 h 139"/>
                              <a:gd name="T28" fmla="*/ 113 w 120"/>
                              <a:gd name="T29" fmla="*/ 27 h 139"/>
                              <a:gd name="T30" fmla="*/ 120 w 120"/>
                              <a:gd name="T31" fmla="*/ 53 h 139"/>
                              <a:gd name="T32" fmla="*/ 102 w 120"/>
                              <a:gd name="T33" fmla="*/ 70 h 139"/>
                              <a:gd name="T34" fmla="*/ 99 w 120"/>
                              <a:gd name="T35" fmla="*/ 48 h 139"/>
                              <a:gd name="T36" fmla="*/ 92 w 120"/>
                              <a:gd name="T37" fmla="*/ 31 h 139"/>
                              <a:gd name="T38" fmla="*/ 80 w 120"/>
                              <a:gd name="T39" fmla="*/ 20 h 139"/>
                              <a:gd name="T40" fmla="*/ 60 w 120"/>
                              <a:gd name="T41" fmla="*/ 16 h 139"/>
                              <a:gd name="T42" fmla="*/ 40 w 120"/>
                              <a:gd name="T43" fmla="*/ 20 h 139"/>
                              <a:gd name="T44" fmla="*/ 28 w 120"/>
                              <a:gd name="T45" fmla="*/ 32 h 139"/>
                              <a:gd name="T46" fmla="*/ 20 w 120"/>
                              <a:gd name="T47" fmla="*/ 49 h 139"/>
                              <a:gd name="T48" fmla="*/ 18 w 120"/>
                              <a:gd name="T49" fmla="*/ 69 h 139"/>
                              <a:gd name="T50" fmla="*/ 20 w 120"/>
                              <a:gd name="T51" fmla="*/ 91 h 139"/>
                              <a:gd name="T52" fmla="*/ 27 w 120"/>
                              <a:gd name="T53" fmla="*/ 108 h 139"/>
                              <a:gd name="T54" fmla="*/ 40 w 120"/>
                              <a:gd name="T55" fmla="*/ 119 h 139"/>
                              <a:gd name="T56" fmla="*/ 60 w 120"/>
                              <a:gd name="T57" fmla="*/ 124 h 139"/>
                              <a:gd name="T58" fmla="*/ 80 w 120"/>
                              <a:gd name="T59" fmla="*/ 119 h 139"/>
                              <a:gd name="T60" fmla="*/ 92 w 120"/>
                              <a:gd name="T61" fmla="*/ 107 h 139"/>
                              <a:gd name="T62" fmla="*/ 99 w 120"/>
                              <a:gd name="T63" fmla="*/ 90 h 139"/>
                              <a:gd name="T64" fmla="*/ 102 w 120"/>
                              <a:gd name="T65" fmla="*/ 7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20" h="139">
                                <a:moveTo>
                                  <a:pt x="120" y="69"/>
                                </a:moveTo>
                                <a:lnTo>
                                  <a:pt x="119" y="84"/>
                                </a:lnTo>
                                <a:lnTo>
                                  <a:pt x="117" y="98"/>
                                </a:lnTo>
                                <a:lnTo>
                                  <a:pt x="112" y="111"/>
                                </a:lnTo>
                                <a:lnTo>
                                  <a:pt x="104" y="121"/>
                                </a:lnTo>
                                <a:lnTo>
                                  <a:pt x="97" y="129"/>
                                </a:lnTo>
                                <a:lnTo>
                                  <a:pt x="86" y="134"/>
                                </a:lnTo>
                                <a:lnTo>
                                  <a:pt x="73" y="139"/>
                                </a:lnTo>
                                <a:lnTo>
                                  <a:pt x="59" y="139"/>
                                </a:lnTo>
                                <a:lnTo>
                                  <a:pt x="44" y="139"/>
                                </a:lnTo>
                                <a:lnTo>
                                  <a:pt x="32" y="135"/>
                                </a:lnTo>
                                <a:lnTo>
                                  <a:pt x="22" y="129"/>
                                </a:lnTo>
                                <a:lnTo>
                                  <a:pt x="14" y="122"/>
                                </a:lnTo>
                                <a:lnTo>
                                  <a:pt x="7" y="112"/>
                                </a:lnTo>
                                <a:lnTo>
                                  <a:pt x="3" y="100"/>
                                </a:lnTo>
                                <a:lnTo>
                                  <a:pt x="0" y="86"/>
                                </a:lnTo>
                                <a:lnTo>
                                  <a:pt x="0" y="70"/>
                                </a:lnTo>
                                <a:lnTo>
                                  <a:pt x="0" y="55"/>
                                </a:lnTo>
                                <a:lnTo>
                                  <a:pt x="3" y="42"/>
                                </a:lnTo>
                                <a:lnTo>
                                  <a:pt x="8" y="29"/>
                                </a:lnTo>
                                <a:lnTo>
                                  <a:pt x="14" y="20"/>
                                </a:lnTo>
                                <a:lnTo>
                                  <a:pt x="23" y="11"/>
                                </a:lnTo>
                                <a:lnTo>
                                  <a:pt x="34" y="5"/>
                                </a:lnTo>
                                <a:lnTo>
                                  <a:pt x="46" y="1"/>
                                </a:lnTo>
                                <a:lnTo>
                                  <a:pt x="61" y="0"/>
                                </a:lnTo>
                                <a:lnTo>
                                  <a:pt x="76" y="1"/>
                                </a:lnTo>
                                <a:lnTo>
                                  <a:pt x="87" y="5"/>
                                </a:lnTo>
                                <a:lnTo>
                                  <a:pt x="98" y="10"/>
                                </a:lnTo>
                                <a:lnTo>
                                  <a:pt x="105" y="18"/>
                                </a:lnTo>
                                <a:lnTo>
                                  <a:pt x="113" y="27"/>
                                </a:lnTo>
                                <a:lnTo>
                                  <a:pt x="117" y="39"/>
                                </a:lnTo>
                                <a:lnTo>
                                  <a:pt x="120" y="53"/>
                                </a:lnTo>
                                <a:lnTo>
                                  <a:pt x="120" y="69"/>
                                </a:lnTo>
                                <a:close/>
                                <a:moveTo>
                                  <a:pt x="102" y="70"/>
                                </a:moveTo>
                                <a:lnTo>
                                  <a:pt x="101" y="58"/>
                                </a:lnTo>
                                <a:lnTo>
                                  <a:pt x="99" y="48"/>
                                </a:lnTo>
                                <a:lnTo>
                                  <a:pt x="97" y="39"/>
                                </a:lnTo>
                                <a:lnTo>
                                  <a:pt x="92" y="31"/>
                                </a:lnTo>
                                <a:lnTo>
                                  <a:pt x="87" y="24"/>
                                </a:lnTo>
                                <a:lnTo>
                                  <a:pt x="80" y="20"/>
                                </a:lnTo>
                                <a:lnTo>
                                  <a:pt x="71" y="16"/>
                                </a:lnTo>
                                <a:lnTo>
                                  <a:pt x="60" y="16"/>
                                </a:lnTo>
                                <a:lnTo>
                                  <a:pt x="49" y="16"/>
                                </a:lnTo>
                                <a:lnTo>
                                  <a:pt x="40" y="20"/>
                                </a:lnTo>
                                <a:lnTo>
                                  <a:pt x="33" y="24"/>
                                </a:lnTo>
                                <a:lnTo>
                                  <a:pt x="28" y="32"/>
                                </a:lnTo>
                                <a:lnTo>
                                  <a:pt x="23" y="39"/>
                                </a:lnTo>
                                <a:lnTo>
                                  <a:pt x="20" y="49"/>
                                </a:lnTo>
                                <a:lnTo>
                                  <a:pt x="19" y="59"/>
                                </a:lnTo>
                                <a:lnTo>
                                  <a:pt x="18" y="69"/>
                                </a:lnTo>
                                <a:lnTo>
                                  <a:pt x="19" y="81"/>
                                </a:lnTo>
                                <a:lnTo>
                                  <a:pt x="20" y="91"/>
                                </a:lnTo>
                                <a:lnTo>
                                  <a:pt x="23" y="101"/>
                                </a:lnTo>
                                <a:lnTo>
                                  <a:pt x="27" y="108"/>
                                </a:lnTo>
                                <a:lnTo>
                                  <a:pt x="33" y="116"/>
                                </a:lnTo>
                                <a:lnTo>
                                  <a:pt x="40" y="119"/>
                                </a:lnTo>
                                <a:lnTo>
                                  <a:pt x="49" y="123"/>
                                </a:lnTo>
                                <a:lnTo>
                                  <a:pt x="60" y="124"/>
                                </a:lnTo>
                                <a:lnTo>
                                  <a:pt x="71" y="123"/>
                                </a:lnTo>
                                <a:lnTo>
                                  <a:pt x="80" y="119"/>
                                </a:lnTo>
                                <a:lnTo>
                                  <a:pt x="87" y="114"/>
                                </a:lnTo>
                                <a:lnTo>
                                  <a:pt x="92" y="107"/>
                                </a:lnTo>
                                <a:lnTo>
                                  <a:pt x="97" y="100"/>
                                </a:lnTo>
                                <a:lnTo>
                                  <a:pt x="99" y="90"/>
                                </a:lnTo>
                                <a:lnTo>
                                  <a:pt x="101" y="80"/>
                                </a:lnTo>
                                <a:lnTo>
                                  <a:pt x="102" y="7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25" name="Freeform 891"/>
                        <wps:cNvSpPr>
                          <a:spLocks/>
                        </wps:cNvSpPr>
                        <wps:spPr bwMode="auto">
                          <a:xfrm>
                            <a:off x="2268538" y="4468813"/>
                            <a:ext cx="50800" cy="73025"/>
                          </a:xfrm>
                          <a:custGeom>
                            <a:avLst/>
                            <a:gdLst>
                              <a:gd name="T0" fmla="*/ 97 w 97"/>
                              <a:gd name="T1" fmla="*/ 134 h 137"/>
                              <a:gd name="T2" fmla="*/ 96 w 97"/>
                              <a:gd name="T3" fmla="*/ 136 h 137"/>
                              <a:gd name="T4" fmla="*/ 94 w 97"/>
                              <a:gd name="T5" fmla="*/ 137 h 137"/>
                              <a:gd name="T6" fmla="*/ 91 w 97"/>
                              <a:gd name="T7" fmla="*/ 137 h 137"/>
                              <a:gd name="T8" fmla="*/ 86 w 97"/>
                              <a:gd name="T9" fmla="*/ 137 h 137"/>
                              <a:gd name="T10" fmla="*/ 82 w 97"/>
                              <a:gd name="T11" fmla="*/ 137 h 137"/>
                              <a:gd name="T12" fmla="*/ 80 w 97"/>
                              <a:gd name="T13" fmla="*/ 136 h 137"/>
                              <a:gd name="T14" fmla="*/ 80 w 97"/>
                              <a:gd name="T15" fmla="*/ 134 h 137"/>
                              <a:gd name="T16" fmla="*/ 80 w 97"/>
                              <a:gd name="T17" fmla="*/ 74 h 137"/>
                              <a:gd name="T18" fmla="*/ 18 w 97"/>
                              <a:gd name="T19" fmla="*/ 133 h 137"/>
                              <a:gd name="T20" fmla="*/ 17 w 97"/>
                              <a:gd name="T21" fmla="*/ 136 h 137"/>
                              <a:gd name="T22" fmla="*/ 16 w 97"/>
                              <a:gd name="T23" fmla="*/ 136 h 137"/>
                              <a:gd name="T24" fmla="*/ 13 w 97"/>
                              <a:gd name="T25" fmla="*/ 137 h 137"/>
                              <a:gd name="T26" fmla="*/ 8 w 97"/>
                              <a:gd name="T27" fmla="*/ 137 h 137"/>
                              <a:gd name="T28" fmla="*/ 5 w 97"/>
                              <a:gd name="T29" fmla="*/ 137 h 137"/>
                              <a:gd name="T30" fmla="*/ 2 w 97"/>
                              <a:gd name="T31" fmla="*/ 136 h 137"/>
                              <a:gd name="T32" fmla="*/ 0 w 97"/>
                              <a:gd name="T33" fmla="*/ 136 h 137"/>
                              <a:gd name="T34" fmla="*/ 0 w 97"/>
                              <a:gd name="T35" fmla="*/ 133 h 137"/>
                              <a:gd name="T36" fmla="*/ 0 w 97"/>
                              <a:gd name="T37" fmla="*/ 3 h 137"/>
                              <a:gd name="T38" fmla="*/ 1 w 97"/>
                              <a:gd name="T39" fmla="*/ 1 h 137"/>
                              <a:gd name="T40" fmla="*/ 3 w 97"/>
                              <a:gd name="T41" fmla="*/ 1 h 137"/>
                              <a:gd name="T42" fmla="*/ 6 w 97"/>
                              <a:gd name="T43" fmla="*/ 0 h 137"/>
                              <a:gd name="T44" fmla="*/ 11 w 97"/>
                              <a:gd name="T45" fmla="*/ 0 h 137"/>
                              <a:gd name="T46" fmla="*/ 14 w 97"/>
                              <a:gd name="T47" fmla="*/ 1 h 137"/>
                              <a:gd name="T48" fmla="*/ 17 w 97"/>
                              <a:gd name="T49" fmla="*/ 1 h 137"/>
                              <a:gd name="T50" fmla="*/ 18 w 97"/>
                              <a:gd name="T51" fmla="*/ 3 h 137"/>
                              <a:gd name="T52" fmla="*/ 18 w 97"/>
                              <a:gd name="T53" fmla="*/ 58 h 137"/>
                              <a:gd name="T54" fmla="*/ 80 w 97"/>
                              <a:gd name="T55" fmla="*/ 4 h 137"/>
                              <a:gd name="T56" fmla="*/ 80 w 97"/>
                              <a:gd name="T57" fmla="*/ 3 h 137"/>
                              <a:gd name="T58" fmla="*/ 81 w 97"/>
                              <a:gd name="T59" fmla="*/ 1 h 137"/>
                              <a:gd name="T60" fmla="*/ 83 w 97"/>
                              <a:gd name="T61" fmla="*/ 1 h 137"/>
                              <a:gd name="T62" fmla="*/ 88 w 97"/>
                              <a:gd name="T63" fmla="*/ 0 h 137"/>
                              <a:gd name="T64" fmla="*/ 92 w 97"/>
                              <a:gd name="T65" fmla="*/ 1 h 137"/>
                              <a:gd name="T66" fmla="*/ 96 w 97"/>
                              <a:gd name="T67" fmla="*/ 1 h 137"/>
                              <a:gd name="T68" fmla="*/ 97 w 97"/>
                              <a:gd name="T69" fmla="*/ 3 h 137"/>
                              <a:gd name="T70" fmla="*/ 97 w 97"/>
                              <a:gd name="T71" fmla="*/ 4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97" h="137">
                                <a:moveTo>
                                  <a:pt x="97" y="133"/>
                                </a:moveTo>
                                <a:lnTo>
                                  <a:pt x="97" y="134"/>
                                </a:lnTo>
                                <a:lnTo>
                                  <a:pt x="97" y="136"/>
                                </a:lnTo>
                                <a:lnTo>
                                  <a:pt x="96" y="136"/>
                                </a:lnTo>
                                <a:lnTo>
                                  <a:pt x="96" y="136"/>
                                </a:lnTo>
                                <a:lnTo>
                                  <a:pt x="94" y="137"/>
                                </a:lnTo>
                                <a:lnTo>
                                  <a:pt x="92" y="137"/>
                                </a:lnTo>
                                <a:lnTo>
                                  <a:pt x="91" y="137"/>
                                </a:lnTo>
                                <a:lnTo>
                                  <a:pt x="88" y="137"/>
                                </a:lnTo>
                                <a:lnTo>
                                  <a:pt x="86" y="137"/>
                                </a:lnTo>
                                <a:lnTo>
                                  <a:pt x="83" y="137"/>
                                </a:lnTo>
                                <a:lnTo>
                                  <a:pt x="82" y="137"/>
                                </a:lnTo>
                                <a:lnTo>
                                  <a:pt x="81" y="136"/>
                                </a:lnTo>
                                <a:lnTo>
                                  <a:pt x="80" y="136"/>
                                </a:lnTo>
                                <a:lnTo>
                                  <a:pt x="80" y="136"/>
                                </a:lnTo>
                                <a:lnTo>
                                  <a:pt x="80" y="134"/>
                                </a:lnTo>
                                <a:lnTo>
                                  <a:pt x="80" y="133"/>
                                </a:lnTo>
                                <a:lnTo>
                                  <a:pt x="80" y="74"/>
                                </a:lnTo>
                                <a:lnTo>
                                  <a:pt x="18" y="74"/>
                                </a:lnTo>
                                <a:lnTo>
                                  <a:pt x="18" y="133"/>
                                </a:lnTo>
                                <a:lnTo>
                                  <a:pt x="18" y="134"/>
                                </a:lnTo>
                                <a:lnTo>
                                  <a:pt x="17" y="136"/>
                                </a:lnTo>
                                <a:lnTo>
                                  <a:pt x="17" y="136"/>
                                </a:lnTo>
                                <a:lnTo>
                                  <a:pt x="16" y="136"/>
                                </a:lnTo>
                                <a:lnTo>
                                  <a:pt x="14" y="137"/>
                                </a:lnTo>
                                <a:lnTo>
                                  <a:pt x="13" y="137"/>
                                </a:lnTo>
                                <a:lnTo>
                                  <a:pt x="11" y="137"/>
                                </a:lnTo>
                                <a:lnTo>
                                  <a:pt x="8" y="137"/>
                                </a:lnTo>
                                <a:lnTo>
                                  <a:pt x="6" y="137"/>
                                </a:lnTo>
                                <a:lnTo>
                                  <a:pt x="5" y="137"/>
                                </a:lnTo>
                                <a:lnTo>
                                  <a:pt x="3" y="137"/>
                                </a:lnTo>
                                <a:lnTo>
                                  <a:pt x="2" y="136"/>
                                </a:lnTo>
                                <a:lnTo>
                                  <a:pt x="1" y="136"/>
                                </a:lnTo>
                                <a:lnTo>
                                  <a:pt x="0" y="136"/>
                                </a:lnTo>
                                <a:lnTo>
                                  <a:pt x="0" y="134"/>
                                </a:lnTo>
                                <a:lnTo>
                                  <a:pt x="0" y="133"/>
                                </a:lnTo>
                                <a:lnTo>
                                  <a:pt x="0" y="4"/>
                                </a:lnTo>
                                <a:lnTo>
                                  <a:pt x="0" y="3"/>
                                </a:lnTo>
                                <a:lnTo>
                                  <a:pt x="0" y="3"/>
                                </a:lnTo>
                                <a:lnTo>
                                  <a:pt x="1" y="1"/>
                                </a:lnTo>
                                <a:lnTo>
                                  <a:pt x="2" y="1"/>
                                </a:lnTo>
                                <a:lnTo>
                                  <a:pt x="3" y="1"/>
                                </a:lnTo>
                                <a:lnTo>
                                  <a:pt x="5" y="1"/>
                                </a:lnTo>
                                <a:lnTo>
                                  <a:pt x="6" y="0"/>
                                </a:lnTo>
                                <a:lnTo>
                                  <a:pt x="8" y="0"/>
                                </a:lnTo>
                                <a:lnTo>
                                  <a:pt x="11" y="0"/>
                                </a:lnTo>
                                <a:lnTo>
                                  <a:pt x="13" y="1"/>
                                </a:lnTo>
                                <a:lnTo>
                                  <a:pt x="14" y="1"/>
                                </a:lnTo>
                                <a:lnTo>
                                  <a:pt x="16" y="1"/>
                                </a:lnTo>
                                <a:lnTo>
                                  <a:pt x="17" y="1"/>
                                </a:lnTo>
                                <a:lnTo>
                                  <a:pt x="17" y="3"/>
                                </a:lnTo>
                                <a:lnTo>
                                  <a:pt x="18" y="3"/>
                                </a:lnTo>
                                <a:lnTo>
                                  <a:pt x="18" y="4"/>
                                </a:lnTo>
                                <a:lnTo>
                                  <a:pt x="18" y="58"/>
                                </a:lnTo>
                                <a:lnTo>
                                  <a:pt x="80" y="58"/>
                                </a:lnTo>
                                <a:lnTo>
                                  <a:pt x="80" y="4"/>
                                </a:lnTo>
                                <a:lnTo>
                                  <a:pt x="80" y="3"/>
                                </a:lnTo>
                                <a:lnTo>
                                  <a:pt x="80" y="3"/>
                                </a:lnTo>
                                <a:lnTo>
                                  <a:pt x="80" y="1"/>
                                </a:lnTo>
                                <a:lnTo>
                                  <a:pt x="81" y="1"/>
                                </a:lnTo>
                                <a:lnTo>
                                  <a:pt x="82" y="1"/>
                                </a:lnTo>
                                <a:lnTo>
                                  <a:pt x="83" y="1"/>
                                </a:lnTo>
                                <a:lnTo>
                                  <a:pt x="86" y="0"/>
                                </a:lnTo>
                                <a:lnTo>
                                  <a:pt x="88" y="0"/>
                                </a:lnTo>
                                <a:lnTo>
                                  <a:pt x="91" y="0"/>
                                </a:lnTo>
                                <a:lnTo>
                                  <a:pt x="92" y="1"/>
                                </a:lnTo>
                                <a:lnTo>
                                  <a:pt x="94" y="1"/>
                                </a:lnTo>
                                <a:lnTo>
                                  <a:pt x="96" y="1"/>
                                </a:lnTo>
                                <a:lnTo>
                                  <a:pt x="96" y="1"/>
                                </a:lnTo>
                                <a:lnTo>
                                  <a:pt x="97" y="3"/>
                                </a:lnTo>
                                <a:lnTo>
                                  <a:pt x="97" y="3"/>
                                </a:lnTo>
                                <a:lnTo>
                                  <a:pt x="97" y="4"/>
                                </a:lnTo>
                                <a:lnTo>
                                  <a:pt x="97" y="1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26" name="Freeform 892"/>
                        <wps:cNvSpPr>
                          <a:spLocks noEditPoints="1"/>
                        </wps:cNvSpPr>
                        <wps:spPr bwMode="auto">
                          <a:xfrm>
                            <a:off x="2359025" y="4487863"/>
                            <a:ext cx="50800" cy="53975"/>
                          </a:xfrm>
                          <a:custGeom>
                            <a:avLst/>
                            <a:gdLst>
                              <a:gd name="T0" fmla="*/ 94 w 94"/>
                              <a:gd name="T1" fmla="*/ 62 h 103"/>
                              <a:gd name="T2" fmla="*/ 88 w 94"/>
                              <a:gd name="T3" fmla="*/ 81 h 103"/>
                              <a:gd name="T4" fmla="*/ 75 w 94"/>
                              <a:gd name="T5" fmla="*/ 94 h 103"/>
                              <a:gd name="T6" fmla="*/ 57 w 94"/>
                              <a:gd name="T7" fmla="*/ 103 h 103"/>
                              <a:gd name="T8" fmla="*/ 35 w 94"/>
                              <a:gd name="T9" fmla="*/ 103 h 103"/>
                              <a:gd name="T10" fmla="*/ 17 w 94"/>
                              <a:gd name="T11" fmla="*/ 96 h 103"/>
                              <a:gd name="T12" fmla="*/ 6 w 94"/>
                              <a:gd name="T13" fmla="*/ 83 h 103"/>
                              <a:gd name="T14" fmla="*/ 0 w 94"/>
                              <a:gd name="T15" fmla="*/ 64 h 103"/>
                              <a:gd name="T16" fmla="*/ 0 w 94"/>
                              <a:gd name="T17" fmla="*/ 41 h 103"/>
                              <a:gd name="T18" fmla="*/ 6 w 94"/>
                              <a:gd name="T19" fmla="*/ 22 h 103"/>
                              <a:gd name="T20" fmla="*/ 19 w 94"/>
                              <a:gd name="T21" fmla="*/ 8 h 103"/>
                              <a:gd name="T22" fmla="*/ 36 w 94"/>
                              <a:gd name="T23" fmla="*/ 1 h 103"/>
                              <a:gd name="T24" fmla="*/ 59 w 94"/>
                              <a:gd name="T25" fmla="*/ 1 h 103"/>
                              <a:gd name="T26" fmla="*/ 77 w 94"/>
                              <a:gd name="T27" fmla="*/ 7 h 103"/>
                              <a:gd name="T28" fmla="*/ 88 w 94"/>
                              <a:gd name="T29" fmla="*/ 20 h 103"/>
                              <a:gd name="T30" fmla="*/ 94 w 94"/>
                              <a:gd name="T31" fmla="*/ 39 h 103"/>
                              <a:gd name="T32" fmla="*/ 75 w 94"/>
                              <a:gd name="T33" fmla="*/ 51 h 103"/>
                              <a:gd name="T34" fmla="*/ 74 w 94"/>
                              <a:gd name="T35" fmla="*/ 38 h 103"/>
                              <a:gd name="T36" fmla="*/ 69 w 94"/>
                              <a:gd name="T37" fmla="*/ 25 h 103"/>
                              <a:gd name="T38" fmla="*/ 61 w 94"/>
                              <a:gd name="T39" fmla="*/ 18 h 103"/>
                              <a:gd name="T40" fmla="*/ 47 w 94"/>
                              <a:gd name="T41" fmla="*/ 14 h 103"/>
                              <a:gd name="T42" fmla="*/ 33 w 94"/>
                              <a:gd name="T43" fmla="*/ 17 h 103"/>
                              <a:gd name="T44" fmla="*/ 25 w 94"/>
                              <a:gd name="T45" fmla="*/ 25 h 103"/>
                              <a:gd name="T46" fmla="*/ 20 w 94"/>
                              <a:gd name="T47" fmla="*/ 36 h 103"/>
                              <a:gd name="T48" fmla="*/ 17 w 94"/>
                              <a:gd name="T49" fmla="*/ 51 h 103"/>
                              <a:gd name="T50" fmla="*/ 19 w 94"/>
                              <a:gd name="T51" fmla="*/ 66 h 103"/>
                              <a:gd name="T52" fmla="*/ 24 w 94"/>
                              <a:gd name="T53" fmla="*/ 78 h 103"/>
                              <a:gd name="T54" fmla="*/ 32 w 94"/>
                              <a:gd name="T55" fmla="*/ 86 h 103"/>
                              <a:gd name="T56" fmla="*/ 47 w 94"/>
                              <a:gd name="T57" fmla="*/ 88 h 103"/>
                              <a:gd name="T58" fmla="*/ 59 w 94"/>
                              <a:gd name="T59" fmla="*/ 86 h 103"/>
                              <a:gd name="T60" fmla="*/ 69 w 94"/>
                              <a:gd name="T61" fmla="*/ 78 h 103"/>
                              <a:gd name="T62" fmla="*/ 74 w 94"/>
                              <a:gd name="T63" fmla="*/ 67 h 103"/>
                              <a:gd name="T64" fmla="*/ 75 w 94"/>
                              <a:gd name="T65" fmla="*/ 51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4" h="103">
                                <a:moveTo>
                                  <a:pt x="94" y="51"/>
                                </a:moveTo>
                                <a:lnTo>
                                  <a:pt x="94" y="62"/>
                                </a:lnTo>
                                <a:lnTo>
                                  <a:pt x="91" y="72"/>
                                </a:lnTo>
                                <a:lnTo>
                                  <a:pt x="88" y="81"/>
                                </a:lnTo>
                                <a:lnTo>
                                  <a:pt x="82" y="88"/>
                                </a:lnTo>
                                <a:lnTo>
                                  <a:pt x="75" y="94"/>
                                </a:lnTo>
                                <a:lnTo>
                                  <a:pt x="67" y="99"/>
                                </a:lnTo>
                                <a:lnTo>
                                  <a:pt x="57" y="103"/>
                                </a:lnTo>
                                <a:lnTo>
                                  <a:pt x="46" y="103"/>
                                </a:lnTo>
                                <a:lnTo>
                                  <a:pt x="35" y="103"/>
                                </a:lnTo>
                                <a:lnTo>
                                  <a:pt x="26" y="99"/>
                                </a:lnTo>
                                <a:lnTo>
                                  <a:pt x="17" y="96"/>
                                </a:lnTo>
                                <a:lnTo>
                                  <a:pt x="11" y="89"/>
                                </a:lnTo>
                                <a:lnTo>
                                  <a:pt x="6" y="83"/>
                                </a:lnTo>
                                <a:lnTo>
                                  <a:pt x="3" y="73"/>
                                </a:lnTo>
                                <a:lnTo>
                                  <a:pt x="0" y="64"/>
                                </a:lnTo>
                                <a:lnTo>
                                  <a:pt x="0" y="53"/>
                                </a:lnTo>
                                <a:lnTo>
                                  <a:pt x="0" y="41"/>
                                </a:lnTo>
                                <a:lnTo>
                                  <a:pt x="3" y="32"/>
                                </a:lnTo>
                                <a:lnTo>
                                  <a:pt x="6" y="22"/>
                                </a:lnTo>
                                <a:lnTo>
                                  <a:pt x="11" y="14"/>
                                </a:lnTo>
                                <a:lnTo>
                                  <a:pt x="19" y="8"/>
                                </a:lnTo>
                                <a:lnTo>
                                  <a:pt x="27" y="4"/>
                                </a:lnTo>
                                <a:lnTo>
                                  <a:pt x="36" y="1"/>
                                </a:lnTo>
                                <a:lnTo>
                                  <a:pt x="48" y="0"/>
                                </a:lnTo>
                                <a:lnTo>
                                  <a:pt x="59" y="1"/>
                                </a:lnTo>
                                <a:lnTo>
                                  <a:pt x="68" y="3"/>
                                </a:lnTo>
                                <a:lnTo>
                                  <a:pt x="77" y="7"/>
                                </a:lnTo>
                                <a:lnTo>
                                  <a:pt x="83" y="13"/>
                                </a:lnTo>
                                <a:lnTo>
                                  <a:pt x="88" y="20"/>
                                </a:lnTo>
                                <a:lnTo>
                                  <a:pt x="91" y="29"/>
                                </a:lnTo>
                                <a:lnTo>
                                  <a:pt x="94" y="39"/>
                                </a:lnTo>
                                <a:lnTo>
                                  <a:pt x="94" y="51"/>
                                </a:lnTo>
                                <a:close/>
                                <a:moveTo>
                                  <a:pt x="75" y="51"/>
                                </a:moveTo>
                                <a:lnTo>
                                  <a:pt x="75" y="44"/>
                                </a:lnTo>
                                <a:lnTo>
                                  <a:pt x="74" y="38"/>
                                </a:lnTo>
                                <a:lnTo>
                                  <a:pt x="73" y="30"/>
                                </a:lnTo>
                                <a:lnTo>
                                  <a:pt x="69" y="25"/>
                                </a:lnTo>
                                <a:lnTo>
                                  <a:pt x="66" y="20"/>
                                </a:lnTo>
                                <a:lnTo>
                                  <a:pt x="61" y="18"/>
                                </a:lnTo>
                                <a:lnTo>
                                  <a:pt x="54" y="16"/>
                                </a:lnTo>
                                <a:lnTo>
                                  <a:pt x="47" y="14"/>
                                </a:lnTo>
                                <a:lnTo>
                                  <a:pt x="40" y="14"/>
                                </a:lnTo>
                                <a:lnTo>
                                  <a:pt x="33" y="17"/>
                                </a:lnTo>
                                <a:lnTo>
                                  <a:pt x="29" y="20"/>
                                </a:lnTo>
                                <a:lnTo>
                                  <a:pt x="25" y="25"/>
                                </a:lnTo>
                                <a:lnTo>
                                  <a:pt x="21" y="30"/>
                                </a:lnTo>
                                <a:lnTo>
                                  <a:pt x="20" y="36"/>
                                </a:lnTo>
                                <a:lnTo>
                                  <a:pt x="19" y="44"/>
                                </a:lnTo>
                                <a:lnTo>
                                  <a:pt x="17" y="51"/>
                                </a:lnTo>
                                <a:lnTo>
                                  <a:pt x="19" y="59"/>
                                </a:lnTo>
                                <a:lnTo>
                                  <a:pt x="19" y="66"/>
                                </a:lnTo>
                                <a:lnTo>
                                  <a:pt x="21" y="72"/>
                                </a:lnTo>
                                <a:lnTo>
                                  <a:pt x="24" y="78"/>
                                </a:lnTo>
                                <a:lnTo>
                                  <a:pt x="27" y="82"/>
                                </a:lnTo>
                                <a:lnTo>
                                  <a:pt x="32" y="86"/>
                                </a:lnTo>
                                <a:lnTo>
                                  <a:pt x="38" y="88"/>
                                </a:lnTo>
                                <a:lnTo>
                                  <a:pt x="47" y="88"/>
                                </a:lnTo>
                                <a:lnTo>
                                  <a:pt x="53" y="88"/>
                                </a:lnTo>
                                <a:lnTo>
                                  <a:pt x="59" y="86"/>
                                </a:lnTo>
                                <a:lnTo>
                                  <a:pt x="64" y="83"/>
                                </a:lnTo>
                                <a:lnTo>
                                  <a:pt x="69" y="78"/>
                                </a:lnTo>
                                <a:lnTo>
                                  <a:pt x="72" y="73"/>
                                </a:lnTo>
                                <a:lnTo>
                                  <a:pt x="74" y="67"/>
                                </a:lnTo>
                                <a:lnTo>
                                  <a:pt x="75" y="60"/>
                                </a:lnTo>
                                <a:lnTo>
                                  <a:pt x="75" y="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27" name="Freeform 893"/>
                        <wps:cNvSpPr>
                          <a:spLocks/>
                        </wps:cNvSpPr>
                        <wps:spPr bwMode="auto">
                          <a:xfrm>
                            <a:off x="2422525" y="4487863"/>
                            <a:ext cx="28575" cy="53975"/>
                          </a:xfrm>
                          <a:custGeom>
                            <a:avLst/>
                            <a:gdLst>
                              <a:gd name="T0" fmla="*/ 54 w 54"/>
                              <a:gd name="T1" fmla="*/ 13 h 102"/>
                              <a:gd name="T2" fmla="*/ 54 w 54"/>
                              <a:gd name="T3" fmla="*/ 17 h 102"/>
                              <a:gd name="T4" fmla="*/ 53 w 54"/>
                              <a:gd name="T5" fmla="*/ 18 h 102"/>
                              <a:gd name="T6" fmla="*/ 53 w 54"/>
                              <a:gd name="T7" fmla="*/ 19 h 102"/>
                              <a:gd name="T8" fmla="*/ 50 w 54"/>
                              <a:gd name="T9" fmla="*/ 19 h 102"/>
                              <a:gd name="T10" fmla="*/ 48 w 54"/>
                              <a:gd name="T11" fmla="*/ 18 h 102"/>
                              <a:gd name="T12" fmla="*/ 45 w 54"/>
                              <a:gd name="T13" fmla="*/ 17 h 102"/>
                              <a:gd name="T14" fmla="*/ 42 w 54"/>
                              <a:gd name="T15" fmla="*/ 17 h 102"/>
                              <a:gd name="T16" fmla="*/ 37 w 54"/>
                              <a:gd name="T17" fmla="*/ 17 h 102"/>
                              <a:gd name="T18" fmla="*/ 32 w 54"/>
                              <a:gd name="T19" fmla="*/ 19 h 102"/>
                              <a:gd name="T20" fmla="*/ 26 w 54"/>
                              <a:gd name="T21" fmla="*/ 23 h 102"/>
                              <a:gd name="T22" fmla="*/ 19 w 54"/>
                              <a:gd name="T23" fmla="*/ 32 h 102"/>
                              <a:gd name="T24" fmla="*/ 17 w 54"/>
                              <a:gd name="T25" fmla="*/ 99 h 102"/>
                              <a:gd name="T26" fmla="*/ 16 w 54"/>
                              <a:gd name="T27" fmla="*/ 101 h 102"/>
                              <a:gd name="T28" fmla="*/ 14 w 54"/>
                              <a:gd name="T29" fmla="*/ 101 h 102"/>
                              <a:gd name="T30" fmla="*/ 12 w 54"/>
                              <a:gd name="T31" fmla="*/ 102 h 102"/>
                              <a:gd name="T32" fmla="*/ 8 w 54"/>
                              <a:gd name="T33" fmla="*/ 102 h 102"/>
                              <a:gd name="T34" fmla="*/ 3 w 54"/>
                              <a:gd name="T35" fmla="*/ 102 h 102"/>
                              <a:gd name="T36" fmla="*/ 1 w 54"/>
                              <a:gd name="T37" fmla="*/ 101 h 102"/>
                              <a:gd name="T38" fmla="*/ 0 w 54"/>
                              <a:gd name="T39" fmla="*/ 101 h 102"/>
                              <a:gd name="T40" fmla="*/ 0 w 54"/>
                              <a:gd name="T41" fmla="*/ 99 h 102"/>
                              <a:gd name="T42" fmla="*/ 0 w 54"/>
                              <a:gd name="T43" fmla="*/ 4 h 102"/>
                              <a:gd name="T44" fmla="*/ 0 w 54"/>
                              <a:gd name="T45" fmla="*/ 3 h 102"/>
                              <a:gd name="T46" fmla="*/ 2 w 54"/>
                              <a:gd name="T47" fmla="*/ 2 h 102"/>
                              <a:gd name="T48" fmla="*/ 5 w 54"/>
                              <a:gd name="T49" fmla="*/ 2 h 102"/>
                              <a:gd name="T50" fmla="*/ 10 w 54"/>
                              <a:gd name="T51" fmla="*/ 2 h 102"/>
                              <a:gd name="T52" fmla="*/ 12 w 54"/>
                              <a:gd name="T53" fmla="*/ 2 h 102"/>
                              <a:gd name="T54" fmla="*/ 14 w 54"/>
                              <a:gd name="T55" fmla="*/ 3 h 102"/>
                              <a:gd name="T56" fmla="*/ 14 w 54"/>
                              <a:gd name="T57" fmla="*/ 4 h 102"/>
                              <a:gd name="T58" fmla="*/ 14 w 54"/>
                              <a:gd name="T59" fmla="*/ 18 h 102"/>
                              <a:gd name="T60" fmla="*/ 22 w 54"/>
                              <a:gd name="T61" fmla="*/ 9 h 102"/>
                              <a:gd name="T62" fmla="*/ 28 w 54"/>
                              <a:gd name="T63" fmla="*/ 3 h 102"/>
                              <a:gd name="T64" fmla="*/ 34 w 54"/>
                              <a:gd name="T65" fmla="*/ 1 h 102"/>
                              <a:gd name="T66" fmla="*/ 40 w 54"/>
                              <a:gd name="T67" fmla="*/ 0 h 102"/>
                              <a:gd name="T68" fmla="*/ 44 w 54"/>
                              <a:gd name="T69" fmla="*/ 1 h 102"/>
                              <a:gd name="T70" fmla="*/ 48 w 54"/>
                              <a:gd name="T71" fmla="*/ 1 h 102"/>
                              <a:gd name="T72" fmla="*/ 50 w 54"/>
                              <a:gd name="T73" fmla="*/ 2 h 102"/>
                              <a:gd name="T74" fmla="*/ 53 w 54"/>
                              <a:gd name="T75" fmla="*/ 3 h 102"/>
                              <a:gd name="T76" fmla="*/ 54 w 54"/>
                              <a:gd name="T77" fmla="*/ 3 h 102"/>
                              <a:gd name="T78" fmla="*/ 54 w 54"/>
                              <a:gd name="T79" fmla="*/ 4 h 102"/>
                              <a:gd name="T80" fmla="*/ 54 w 54"/>
                              <a:gd name="T81" fmla="*/ 7 h 102"/>
                              <a:gd name="T82" fmla="*/ 54 w 54"/>
                              <a:gd name="T83" fmla="*/ 1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4" h="102">
                                <a:moveTo>
                                  <a:pt x="54" y="11"/>
                                </a:moveTo>
                                <a:lnTo>
                                  <a:pt x="54" y="13"/>
                                </a:lnTo>
                                <a:lnTo>
                                  <a:pt x="54" y="14"/>
                                </a:lnTo>
                                <a:lnTo>
                                  <a:pt x="54" y="17"/>
                                </a:lnTo>
                                <a:lnTo>
                                  <a:pt x="54" y="17"/>
                                </a:lnTo>
                                <a:lnTo>
                                  <a:pt x="53" y="18"/>
                                </a:lnTo>
                                <a:lnTo>
                                  <a:pt x="53" y="18"/>
                                </a:lnTo>
                                <a:lnTo>
                                  <a:pt x="53" y="19"/>
                                </a:lnTo>
                                <a:lnTo>
                                  <a:pt x="51" y="19"/>
                                </a:lnTo>
                                <a:lnTo>
                                  <a:pt x="50" y="19"/>
                                </a:lnTo>
                                <a:lnTo>
                                  <a:pt x="49" y="18"/>
                                </a:lnTo>
                                <a:lnTo>
                                  <a:pt x="48" y="18"/>
                                </a:lnTo>
                                <a:lnTo>
                                  <a:pt x="47" y="18"/>
                                </a:lnTo>
                                <a:lnTo>
                                  <a:pt x="45" y="17"/>
                                </a:lnTo>
                                <a:lnTo>
                                  <a:pt x="43" y="17"/>
                                </a:lnTo>
                                <a:lnTo>
                                  <a:pt x="42" y="17"/>
                                </a:lnTo>
                                <a:lnTo>
                                  <a:pt x="39" y="17"/>
                                </a:lnTo>
                                <a:lnTo>
                                  <a:pt x="37" y="17"/>
                                </a:lnTo>
                                <a:lnTo>
                                  <a:pt x="34" y="17"/>
                                </a:lnTo>
                                <a:lnTo>
                                  <a:pt x="32" y="19"/>
                                </a:lnTo>
                                <a:lnTo>
                                  <a:pt x="29" y="20"/>
                                </a:lnTo>
                                <a:lnTo>
                                  <a:pt x="26" y="23"/>
                                </a:lnTo>
                                <a:lnTo>
                                  <a:pt x="23" y="27"/>
                                </a:lnTo>
                                <a:lnTo>
                                  <a:pt x="19" y="32"/>
                                </a:lnTo>
                                <a:lnTo>
                                  <a:pt x="17" y="36"/>
                                </a:lnTo>
                                <a:lnTo>
                                  <a:pt x="17" y="99"/>
                                </a:lnTo>
                                <a:lnTo>
                                  <a:pt x="17" y="99"/>
                                </a:lnTo>
                                <a:lnTo>
                                  <a:pt x="16" y="101"/>
                                </a:lnTo>
                                <a:lnTo>
                                  <a:pt x="16" y="101"/>
                                </a:lnTo>
                                <a:lnTo>
                                  <a:pt x="14" y="101"/>
                                </a:lnTo>
                                <a:lnTo>
                                  <a:pt x="13" y="102"/>
                                </a:lnTo>
                                <a:lnTo>
                                  <a:pt x="12" y="102"/>
                                </a:lnTo>
                                <a:lnTo>
                                  <a:pt x="11" y="102"/>
                                </a:lnTo>
                                <a:lnTo>
                                  <a:pt x="8" y="102"/>
                                </a:lnTo>
                                <a:lnTo>
                                  <a:pt x="6" y="102"/>
                                </a:lnTo>
                                <a:lnTo>
                                  <a:pt x="3" y="102"/>
                                </a:lnTo>
                                <a:lnTo>
                                  <a:pt x="2" y="102"/>
                                </a:lnTo>
                                <a:lnTo>
                                  <a:pt x="1" y="101"/>
                                </a:lnTo>
                                <a:lnTo>
                                  <a:pt x="0" y="101"/>
                                </a:lnTo>
                                <a:lnTo>
                                  <a:pt x="0" y="101"/>
                                </a:lnTo>
                                <a:lnTo>
                                  <a:pt x="0" y="99"/>
                                </a:lnTo>
                                <a:lnTo>
                                  <a:pt x="0" y="99"/>
                                </a:lnTo>
                                <a:lnTo>
                                  <a:pt x="0" y="4"/>
                                </a:lnTo>
                                <a:lnTo>
                                  <a:pt x="0" y="4"/>
                                </a:lnTo>
                                <a:lnTo>
                                  <a:pt x="0" y="3"/>
                                </a:lnTo>
                                <a:lnTo>
                                  <a:pt x="0" y="3"/>
                                </a:lnTo>
                                <a:lnTo>
                                  <a:pt x="1" y="2"/>
                                </a:lnTo>
                                <a:lnTo>
                                  <a:pt x="2" y="2"/>
                                </a:lnTo>
                                <a:lnTo>
                                  <a:pt x="3" y="2"/>
                                </a:lnTo>
                                <a:lnTo>
                                  <a:pt x="5" y="2"/>
                                </a:lnTo>
                                <a:lnTo>
                                  <a:pt x="7" y="2"/>
                                </a:lnTo>
                                <a:lnTo>
                                  <a:pt x="10" y="2"/>
                                </a:lnTo>
                                <a:lnTo>
                                  <a:pt x="11" y="2"/>
                                </a:lnTo>
                                <a:lnTo>
                                  <a:pt x="12" y="2"/>
                                </a:lnTo>
                                <a:lnTo>
                                  <a:pt x="13" y="2"/>
                                </a:lnTo>
                                <a:lnTo>
                                  <a:pt x="14" y="3"/>
                                </a:lnTo>
                                <a:lnTo>
                                  <a:pt x="14" y="3"/>
                                </a:lnTo>
                                <a:lnTo>
                                  <a:pt x="14" y="4"/>
                                </a:lnTo>
                                <a:lnTo>
                                  <a:pt x="14" y="4"/>
                                </a:lnTo>
                                <a:lnTo>
                                  <a:pt x="14" y="18"/>
                                </a:lnTo>
                                <a:lnTo>
                                  <a:pt x="18" y="13"/>
                                </a:lnTo>
                                <a:lnTo>
                                  <a:pt x="22" y="9"/>
                                </a:lnTo>
                                <a:lnTo>
                                  <a:pt x="26" y="6"/>
                                </a:lnTo>
                                <a:lnTo>
                                  <a:pt x="28" y="3"/>
                                </a:lnTo>
                                <a:lnTo>
                                  <a:pt x="32" y="2"/>
                                </a:lnTo>
                                <a:lnTo>
                                  <a:pt x="34" y="1"/>
                                </a:lnTo>
                                <a:lnTo>
                                  <a:pt x="38" y="1"/>
                                </a:lnTo>
                                <a:lnTo>
                                  <a:pt x="40" y="0"/>
                                </a:lnTo>
                                <a:lnTo>
                                  <a:pt x="42" y="0"/>
                                </a:lnTo>
                                <a:lnTo>
                                  <a:pt x="44" y="1"/>
                                </a:lnTo>
                                <a:lnTo>
                                  <a:pt x="45" y="1"/>
                                </a:lnTo>
                                <a:lnTo>
                                  <a:pt x="48" y="1"/>
                                </a:lnTo>
                                <a:lnTo>
                                  <a:pt x="49" y="1"/>
                                </a:lnTo>
                                <a:lnTo>
                                  <a:pt x="50" y="2"/>
                                </a:lnTo>
                                <a:lnTo>
                                  <a:pt x="51" y="2"/>
                                </a:lnTo>
                                <a:lnTo>
                                  <a:pt x="53" y="3"/>
                                </a:lnTo>
                                <a:lnTo>
                                  <a:pt x="53" y="3"/>
                                </a:lnTo>
                                <a:lnTo>
                                  <a:pt x="54" y="3"/>
                                </a:lnTo>
                                <a:lnTo>
                                  <a:pt x="54" y="4"/>
                                </a:lnTo>
                                <a:lnTo>
                                  <a:pt x="54" y="4"/>
                                </a:lnTo>
                                <a:lnTo>
                                  <a:pt x="54" y="6"/>
                                </a:lnTo>
                                <a:lnTo>
                                  <a:pt x="54" y="7"/>
                                </a:lnTo>
                                <a:lnTo>
                                  <a:pt x="54" y="8"/>
                                </a:lnTo>
                                <a:lnTo>
                                  <a:pt x="54" y="1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28" name="Freeform 894"/>
                        <wps:cNvSpPr>
                          <a:spLocks noEditPoints="1"/>
                        </wps:cNvSpPr>
                        <wps:spPr bwMode="auto">
                          <a:xfrm>
                            <a:off x="2484438" y="4487863"/>
                            <a:ext cx="57150" cy="53975"/>
                          </a:xfrm>
                          <a:custGeom>
                            <a:avLst/>
                            <a:gdLst>
                              <a:gd name="T0" fmla="*/ 106 w 107"/>
                              <a:gd name="T1" fmla="*/ 98 h 103"/>
                              <a:gd name="T2" fmla="*/ 104 w 107"/>
                              <a:gd name="T3" fmla="*/ 101 h 103"/>
                              <a:gd name="T4" fmla="*/ 99 w 107"/>
                              <a:gd name="T5" fmla="*/ 102 h 103"/>
                              <a:gd name="T6" fmla="*/ 95 w 107"/>
                              <a:gd name="T7" fmla="*/ 103 h 103"/>
                              <a:gd name="T8" fmla="*/ 85 w 107"/>
                              <a:gd name="T9" fmla="*/ 102 h 103"/>
                              <a:gd name="T10" fmla="*/ 76 w 107"/>
                              <a:gd name="T11" fmla="*/ 97 h 103"/>
                              <a:gd name="T12" fmla="*/ 71 w 107"/>
                              <a:gd name="T13" fmla="*/ 83 h 103"/>
                              <a:gd name="T14" fmla="*/ 63 w 107"/>
                              <a:gd name="T15" fmla="*/ 94 h 103"/>
                              <a:gd name="T16" fmla="*/ 49 w 107"/>
                              <a:gd name="T17" fmla="*/ 102 h 103"/>
                              <a:gd name="T18" fmla="*/ 28 w 107"/>
                              <a:gd name="T19" fmla="*/ 103 h 103"/>
                              <a:gd name="T20" fmla="*/ 8 w 107"/>
                              <a:gd name="T21" fmla="*/ 88 h 103"/>
                              <a:gd name="T22" fmla="*/ 0 w 107"/>
                              <a:gd name="T23" fmla="*/ 64 h 103"/>
                              <a:gd name="T24" fmla="*/ 2 w 107"/>
                              <a:gd name="T25" fmla="*/ 32 h 103"/>
                              <a:gd name="T26" fmla="*/ 16 w 107"/>
                              <a:gd name="T27" fmla="*/ 8 h 103"/>
                              <a:gd name="T28" fmla="*/ 42 w 107"/>
                              <a:gd name="T29" fmla="*/ 0 h 103"/>
                              <a:gd name="T30" fmla="*/ 60 w 107"/>
                              <a:gd name="T31" fmla="*/ 4 h 103"/>
                              <a:gd name="T32" fmla="*/ 72 w 107"/>
                              <a:gd name="T33" fmla="*/ 19 h 103"/>
                              <a:gd name="T34" fmla="*/ 77 w 107"/>
                              <a:gd name="T35" fmla="*/ 27 h 103"/>
                              <a:gd name="T36" fmla="*/ 80 w 107"/>
                              <a:gd name="T37" fmla="*/ 11 h 103"/>
                              <a:gd name="T38" fmla="*/ 81 w 107"/>
                              <a:gd name="T39" fmla="*/ 3 h 103"/>
                              <a:gd name="T40" fmla="*/ 82 w 107"/>
                              <a:gd name="T41" fmla="*/ 2 h 103"/>
                              <a:gd name="T42" fmla="*/ 85 w 107"/>
                              <a:gd name="T43" fmla="*/ 2 h 103"/>
                              <a:gd name="T44" fmla="*/ 90 w 107"/>
                              <a:gd name="T45" fmla="*/ 2 h 103"/>
                              <a:gd name="T46" fmla="*/ 95 w 107"/>
                              <a:gd name="T47" fmla="*/ 2 h 103"/>
                              <a:gd name="T48" fmla="*/ 97 w 107"/>
                              <a:gd name="T49" fmla="*/ 3 h 103"/>
                              <a:gd name="T50" fmla="*/ 97 w 107"/>
                              <a:gd name="T51" fmla="*/ 7 h 103"/>
                              <a:gd name="T52" fmla="*/ 96 w 107"/>
                              <a:gd name="T53" fmla="*/ 18 h 103"/>
                              <a:gd name="T54" fmla="*/ 92 w 107"/>
                              <a:gd name="T55" fmla="*/ 34 h 103"/>
                              <a:gd name="T56" fmla="*/ 87 w 107"/>
                              <a:gd name="T57" fmla="*/ 51 h 103"/>
                              <a:gd name="T58" fmla="*/ 83 w 107"/>
                              <a:gd name="T59" fmla="*/ 70 h 103"/>
                              <a:gd name="T60" fmla="*/ 87 w 107"/>
                              <a:gd name="T61" fmla="*/ 83 h 103"/>
                              <a:gd name="T62" fmla="*/ 92 w 107"/>
                              <a:gd name="T63" fmla="*/ 88 h 103"/>
                              <a:gd name="T64" fmla="*/ 98 w 107"/>
                              <a:gd name="T65" fmla="*/ 88 h 103"/>
                              <a:gd name="T66" fmla="*/ 102 w 107"/>
                              <a:gd name="T67" fmla="*/ 87 h 103"/>
                              <a:gd name="T68" fmla="*/ 104 w 107"/>
                              <a:gd name="T69" fmla="*/ 87 h 103"/>
                              <a:gd name="T70" fmla="*/ 106 w 107"/>
                              <a:gd name="T71" fmla="*/ 87 h 103"/>
                              <a:gd name="T72" fmla="*/ 107 w 107"/>
                              <a:gd name="T73" fmla="*/ 89 h 103"/>
                              <a:gd name="T74" fmla="*/ 66 w 107"/>
                              <a:gd name="T75" fmla="*/ 51 h 103"/>
                              <a:gd name="T76" fmla="*/ 61 w 107"/>
                              <a:gd name="T77" fmla="*/ 28 h 103"/>
                              <a:gd name="T78" fmla="*/ 51 w 107"/>
                              <a:gd name="T79" fmla="*/ 17 h 103"/>
                              <a:gd name="T80" fmla="*/ 35 w 107"/>
                              <a:gd name="T81" fmla="*/ 14 h 103"/>
                              <a:gd name="T82" fmla="*/ 23 w 107"/>
                              <a:gd name="T83" fmla="*/ 25 h 103"/>
                              <a:gd name="T84" fmla="*/ 18 w 107"/>
                              <a:gd name="T85" fmla="*/ 44 h 103"/>
                              <a:gd name="T86" fmla="*/ 18 w 107"/>
                              <a:gd name="T87" fmla="*/ 65 h 103"/>
                              <a:gd name="T88" fmla="*/ 26 w 107"/>
                              <a:gd name="T89" fmla="*/ 82 h 103"/>
                              <a:gd name="T90" fmla="*/ 40 w 107"/>
                              <a:gd name="T91" fmla="*/ 89 h 103"/>
                              <a:gd name="T92" fmla="*/ 56 w 107"/>
                              <a:gd name="T93" fmla="*/ 83 h 103"/>
                              <a:gd name="T94" fmla="*/ 65 w 107"/>
                              <a:gd name="T95" fmla="*/ 66 h 103"/>
                              <a:gd name="T96" fmla="*/ 66 w 107"/>
                              <a:gd name="T97" fmla="*/ 51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07" h="103">
                                <a:moveTo>
                                  <a:pt x="107" y="93"/>
                                </a:moveTo>
                                <a:lnTo>
                                  <a:pt x="107" y="97"/>
                                </a:lnTo>
                                <a:lnTo>
                                  <a:pt x="106" y="98"/>
                                </a:lnTo>
                                <a:lnTo>
                                  <a:pt x="106" y="99"/>
                                </a:lnTo>
                                <a:lnTo>
                                  <a:pt x="106" y="101"/>
                                </a:lnTo>
                                <a:lnTo>
                                  <a:pt x="104" y="101"/>
                                </a:lnTo>
                                <a:lnTo>
                                  <a:pt x="103" y="102"/>
                                </a:lnTo>
                                <a:lnTo>
                                  <a:pt x="102" y="102"/>
                                </a:lnTo>
                                <a:lnTo>
                                  <a:pt x="99" y="102"/>
                                </a:lnTo>
                                <a:lnTo>
                                  <a:pt x="98" y="103"/>
                                </a:lnTo>
                                <a:lnTo>
                                  <a:pt x="96" y="103"/>
                                </a:lnTo>
                                <a:lnTo>
                                  <a:pt x="95" y="103"/>
                                </a:lnTo>
                                <a:lnTo>
                                  <a:pt x="92" y="103"/>
                                </a:lnTo>
                                <a:lnTo>
                                  <a:pt x="88" y="103"/>
                                </a:lnTo>
                                <a:lnTo>
                                  <a:pt x="85" y="102"/>
                                </a:lnTo>
                                <a:lnTo>
                                  <a:pt x="81" y="101"/>
                                </a:lnTo>
                                <a:lnTo>
                                  <a:pt x="79" y="99"/>
                                </a:lnTo>
                                <a:lnTo>
                                  <a:pt x="76" y="97"/>
                                </a:lnTo>
                                <a:lnTo>
                                  <a:pt x="74" y="93"/>
                                </a:lnTo>
                                <a:lnTo>
                                  <a:pt x="71" y="88"/>
                                </a:lnTo>
                                <a:lnTo>
                                  <a:pt x="71" y="83"/>
                                </a:lnTo>
                                <a:lnTo>
                                  <a:pt x="69" y="87"/>
                                </a:lnTo>
                                <a:lnTo>
                                  <a:pt x="66" y="91"/>
                                </a:lnTo>
                                <a:lnTo>
                                  <a:pt x="63" y="94"/>
                                </a:lnTo>
                                <a:lnTo>
                                  <a:pt x="59" y="98"/>
                                </a:lnTo>
                                <a:lnTo>
                                  <a:pt x="54" y="101"/>
                                </a:lnTo>
                                <a:lnTo>
                                  <a:pt x="49" y="102"/>
                                </a:lnTo>
                                <a:lnTo>
                                  <a:pt x="44" y="103"/>
                                </a:lnTo>
                                <a:lnTo>
                                  <a:pt x="39" y="103"/>
                                </a:lnTo>
                                <a:lnTo>
                                  <a:pt x="28" y="103"/>
                                </a:lnTo>
                                <a:lnTo>
                                  <a:pt x="21" y="99"/>
                                </a:lnTo>
                                <a:lnTo>
                                  <a:pt x="13" y="96"/>
                                </a:lnTo>
                                <a:lnTo>
                                  <a:pt x="8" y="88"/>
                                </a:lnTo>
                                <a:lnTo>
                                  <a:pt x="5" y="82"/>
                                </a:lnTo>
                                <a:lnTo>
                                  <a:pt x="2" y="72"/>
                                </a:lnTo>
                                <a:lnTo>
                                  <a:pt x="0" y="64"/>
                                </a:lnTo>
                                <a:lnTo>
                                  <a:pt x="0" y="53"/>
                                </a:lnTo>
                                <a:lnTo>
                                  <a:pt x="0" y="41"/>
                                </a:lnTo>
                                <a:lnTo>
                                  <a:pt x="2" y="32"/>
                                </a:lnTo>
                                <a:lnTo>
                                  <a:pt x="6" y="22"/>
                                </a:lnTo>
                                <a:lnTo>
                                  <a:pt x="11" y="14"/>
                                </a:lnTo>
                                <a:lnTo>
                                  <a:pt x="16" y="8"/>
                                </a:lnTo>
                                <a:lnTo>
                                  <a:pt x="23" y="3"/>
                                </a:lnTo>
                                <a:lnTo>
                                  <a:pt x="32" y="1"/>
                                </a:lnTo>
                                <a:lnTo>
                                  <a:pt x="42" y="0"/>
                                </a:lnTo>
                                <a:lnTo>
                                  <a:pt x="48" y="1"/>
                                </a:lnTo>
                                <a:lnTo>
                                  <a:pt x="54" y="2"/>
                                </a:lnTo>
                                <a:lnTo>
                                  <a:pt x="60" y="4"/>
                                </a:lnTo>
                                <a:lnTo>
                                  <a:pt x="65" y="8"/>
                                </a:lnTo>
                                <a:lnTo>
                                  <a:pt x="69" y="13"/>
                                </a:lnTo>
                                <a:lnTo>
                                  <a:pt x="72" y="19"/>
                                </a:lnTo>
                                <a:lnTo>
                                  <a:pt x="75" y="25"/>
                                </a:lnTo>
                                <a:lnTo>
                                  <a:pt x="76" y="33"/>
                                </a:lnTo>
                                <a:lnTo>
                                  <a:pt x="77" y="27"/>
                                </a:lnTo>
                                <a:lnTo>
                                  <a:pt x="79" y="20"/>
                                </a:lnTo>
                                <a:lnTo>
                                  <a:pt x="80" y="16"/>
                                </a:lnTo>
                                <a:lnTo>
                                  <a:pt x="80" y="11"/>
                                </a:lnTo>
                                <a:lnTo>
                                  <a:pt x="81" y="8"/>
                                </a:lnTo>
                                <a:lnTo>
                                  <a:pt x="81" y="6"/>
                                </a:lnTo>
                                <a:lnTo>
                                  <a:pt x="81" y="3"/>
                                </a:lnTo>
                                <a:lnTo>
                                  <a:pt x="81" y="3"/>
                                </a:lnTo>
                                <a:lnTo>
                                  <a:pt x="82" y="3"/>
                                </a:lnTo>
                                <a:lnTo>
                                  <a:pt x="82" y="2"/>
                                </a:lnTo>
                                <a:lnTo>
                                  <a:pt x="83" y="2"/>
                                </a:lnTo>
                                <a:lnTo>
                                  <a:pt x="83" y="2"/>
                                </a:lnTo>
                                <a:lnTo>
                                  <a:pt x="85" y="2"/>
                                </a:lnTo>
                                <a:lnTo>
                                  <a:pt x="86" y="2"/>
                                </a:lnTo>
                                <a:lnTo>
                                  <a:pt x="87" y="2"/>
                                </a:lnTo>
                                <a:lnTo>
                                  <a:pt x="90" y="2"/>
                                </a:lnTo>
                                <a:lnTo>
                                  <a:pt x="91" y="2"/>
                                </a:lnTo>
                                <a:lnTo>
                                  <a:pt x="93" y="2"/>
                                </a:lnTo>
                                <a:lnTo>
                                  <a:pt x="95" y="2"/>
                                </a:lnTo>
                                <a:lnTo>
                                  <a:pt x="96" y="2"/>
                                </a:lnTo>
                                <a:lnTo>
                                  <a:pt x="97" y="3"/>
                                </a:lnTo>
                                <a:lnTo>
                                  <a:pt x="97" y="3"/>
                                </a:lnTo>
                                <a:lnTo>
                                  <a:pt x="97" y="4"/>
                                </a:lnTo>
                                <a:lnTo>
                                  <a:pt x="97" y="4"/>
                                </a:lnTo>
                                <a:lnTo>
                                  <a:pt x="97" y="7"/>
                                </a:lnTo>
                                <a:lnTo>
                                  <a:pt x="97" y="9"/>
                                </a:lnTo>
                                <a:lnTo>
                                  <a:pt x="97" y="13"/>
                                </a:lnTo>
                                <a:lnTo>
                                  <a:pt x="96" y="18"/>
                                </a:lnTo>
                                <a:lnTo>
                                  <a:pt x="95" y="23"/>
                                </a:lnTo>
                                <a:lnTo>
                                  <a:pt x="93" y="28"/>
                                </a:lnTo>
                                <a:lnTo>
                                  <a:pt x="92" y="34"/>
                                </a:lnTo>
                                <a:lnTo>
                                  <a:pt x="91" y="40"/>
                                </a:lnTo>
                                <a:lnTo>
                                  <a:pt x="88" y="45"/>
                                </a:lnTo>
                                <a:lnTo>
                                  <a:pt x="87" y="51"/>
                                </a:lnTo>
                                <a:lnTo>
                                  <a:pt x="85" y="56"/>
                                </a:lnTo>
                                <a:lnTo>
                                  <a:pt x="83" y="61"/>
                                </a:lnTo>
                                <a:lnTo>
                                  <a:pt x="83" y="70"/>
                                </a:lnTo>
                                <a:lnTo>
                                  <a:pt x="85" y="76"/>
                                </a:lnTo>
                                <a:lnTo>
                                  <a:pt x="86" y="81"/>
                                </a:lnTo>
                                <a:lnTo>
                                  <a:pt x="87" y="83"/>
                                </a:lnTo>
                                <a:lnTo>
                                  <a:pt x="88" y="87"/>
                                </a:lnTo>
                                <a:lnTo>
                                  <a:pt x="91" y="88"/>
                                </a:lnTo>
                                <a:lnTo>
                                  <a:pt x="92" y="88"/>
                                </a:lnTo>
                                <a:lnTo>
                                  <a:pt x="95" y="88"/>
                                </a:lnTo>
                                <a:lnTo>
                                  <a:pt x="97" y="88"/>
                                </a:lnTo>
                                <a:lnTo>
                                  <a:pt x="98" y="88"/>
                                </a:lnTo>
                                <a:lnTo>
                                  <a:pt x="99" y="88"/>
                                </a:lnTo>
                                <a:lnTo>
                                  <a:pt x="101" y="88"/>
                                </a:lnTo>
                                <a:lnTo>
                                  <a:pt x="102" y="87"/>
                                </a:lnTo>
                                <a:lnTo>
                                  <a:pt x="103" y="87"/>
                                </a:lnTo>
                                <a:lnTo>
                                  <a:pt x="104" y="87"/>
                                </a:lnTo>
                                <a:lnTo>
                                  <a:pt x="104" y="87"/>
                                </a:lnTo>
                                <a:lnTo>
                                  <a:pt x="106" y="87"/>
                                </a:lnTo>
                                <a:lnTo>
                                  <a:pt x="106" y="87"/>
                                </a:lnTo>
                                <a:lnTo>
                                  <a:pt x="106" y="87"/>
                                </a:lnTo>
                                <a:lnTo>
                                  <a:pt x="106" y="88"/>
                                </a:lnTo>
                                <a:lnTo>
                                  <a:pt x="107" y="88"/>
                                </a:lnTo>
                                <a:lnTo>
                                  <a:pt x="107" y="89"/>
                                </a:lnTo>
                                <a:lnTo>
                                  <a:pt x="107" y="92"/>
                                </a:lnTo>
                                <a:lnTo>
                                  <a:pt x="107" y="93"/>
                                </a:lnTo>
                                <a:close/>
                                <a:moveTo>
                                  <a:pt x="66" y="51"/>
                                </a:moveTo>
                                <a:lnTo>
                                  <a:pt x="66" y="41"/>
                                </a:lnTo>
                                <a:lnTo>
                                  <a:pt x="64" y="34"/>
                                </a:lnTo>
                                <a:lnTo>
                                  <a:pt x="61" y="28"/>
                                </a:lnTo>
                                <a:lnTo>
                                  <a:pt x="59" y="23"/>
                                </a:lnTo>
                                <a:lnTo>
                                  <a:pt x="55" y="19"/>
                                </a:lnTo>
                                <a:lnTo>
                                  <a:pt x="51" y="17"/>
                                </a:lnTo>
                                <a:lnTo>
                                  <a:pt x="47" y="14"/>
                                </a:lnTo>
                                <a:lnTo>
                                  <a:pt x="42" y="14"/>
                                </a:lnTo>
                                <a:lnTo>
                                  <a:pt x="35" y="14"/>
                                </a:lnTo>
                                <a:lnTo>
                                  <a:pt x="31" y="18"/>
                                </a:lnTo>
                                <a:lnTo>
                                  <a:pt x="27" y="20"/>
                                </a:lnTo>
                                <a:lnTo>
                                  <a:pt x="23" y="25"/>
                                </a:lnTo>
                                <a:lnTo>
                                  <a:pt x="21" y="32"/>
                                </a:lnTo>
                                <a:lnTo>
                                  <a:pt x="18" y="38"/>
                                </a:lnTo>
                                <a:lnTo>
                                  <a:pt x="18" y="44"/>
                                </a:lnTo>
                                <a:lnTo>
                                  <a:pt x="17" y="51"/>
                                </a:lnTo>
                                <a:lnTo>
                                  <a:pt x="18" y="59"/>
                                </a:lnTo>
                                <a:lnTo>
                                  <a:pt x="18" y="65"/>
                                </a:lnTo>
                                <a:lnTo>
                                  <a:pt x="19" y="72"/>
                                </a:lnTo>
                                <a:lnTo>
                                  <a:pt x="22" y="77"/>
                                </a:lnTo>
                                <a:lnTo>
                                  <a:pt x="26" y="82"/>
                                </a:lnTo>
                                <a:lnTo>
                                  <a:pt x="29" y="86"/>
                                </a:lnTo>
                                <a:lnTo>
                                  <a:pt x="34" y="88"/>
                                </a:lnTo>
                                <a:lnTo>
                                  <a:pt x="40" y="89"/>
                                </a:lnTo>
                                <a:lnTo>
                                  <a:pt x="47" y="88"/>
                                </a:lnTo>
                                <a:lnTo>
                                  <a:pt x="51" y="86"/>
                                </a:lnTo>
                                <a:lnTo>
                                  <a:pt x="56" y="83"/>
                                </a:lnTo>
                                <a:lnTo>
                                  <a:pt x="60" y="78"/>
                                </a:lnTo>
                                <a:lnTo>
                                  <a:pt x="63" y="73"/>
                                </a:lnTo>
                                <a:lnTo>
                                  <a:pt x="65" y="66"/>
                                </a:lnTo>
                                <a:lnTo>
                                  <a:pt x="66" y="60"/>
                                </a:lnTo>
                                <a:lnTo>
                                  <a:pt x="66" y="51"/>
                                </a:lnTo>
                                <a:lnTo>
                                  <a:pt x="66" y="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29" name="Freeform 895"/>
                        <wps:cNvSpPr>
                          <a:spLocks/>
                        </wps:cNvSpPr>
                        <wps:spPr bwMode="auto">
                          <a:xfrm>
                            <a:off x="2547938" y="4510088"/>
                            <a:ext cx="26988" cy="7938"/>
                          </a:xfrm>
                          <a:custGeom>
                            <a:avLst/>
                            <a:gdLst>
                              <a:gd name="T0" fmla="*/ 52 w 52"/>
                              <a:gd name="T1" fmla="*/ 8 h 15"/>
                              <a:gd name="T2" fmla="*/ 52 w 52"/>
                              <a:gd name="T3" fmla="*/ 12 h 15"/>
                              <a:gd name="T4" fmla="*/ 50 w 52"/>
                              <a:gd name="T5" fmla="*/ 13 h 15"/>
                              <a:gd name="T6" fmla="*/ 49 w 52"/>
                              <a:gd name="T7" fmla="*/ 14 h 15"/>
                              <a:gd name="T8" fmla="*/ 48 w 52"/>
                              <a:gd name="T9" fmla="*/ 15 h 15"/>
                              <a:gd name="T10" fmla="*/ 4 w 52"/>
                              <a:gd name="T11" fmla="*/ 15 h 15"/>
                              <a:gd name="T12" fmla="*/ 2 w 52"/>
                              <a:gd name="T13" fmla="*/ 14 h 15"/>
                              <a:gd name="T14" fmla="*/ 1 w 52"/>
                              <a:gd name="T15" fmla="*/ 13 h 15"/>
                              <a:gd name="T16" fmla="*/ 0 w 52"/>
                              <a:gd name="T17" fmla="*/ 12 h 15"/>
                              <a:gd name="T18" fmla="*/ 0 w 52"/>
                              <a:gd name="T19" fmla="*/ 8 h 15"/>
                              <a:gd name="T20" fmla="*/ 0 w 52"/>
                              <a:gd name="T21" fmla="*/ 4 h 15"/>
                              <a:gd name="T22" fmla="*/ 1 w 52"/>
                              <a:gd name="T23" fmla="*/ 2 h 15"/>
                              <a:gd name="T24" fmla="*/ 2 w 52"/>
                              <a:gd name="T25" fmla="*/ 0 h 15"/>
                              <a:gd name="T26" fmla="*/ 4 w 52"/>
                              <a:gd name="T27" fmla="*/ 0 h 15"/>
                              <a:gd name="T28" fmla="*/ 48 w 52"/>
                              <a:gd name="T29" fmla="*/ 0 h 15"/>
                              <a:gd name="T30" fmla="*/ 48 w 52"/>
                              <a:gd name="T31" fmla="*/ 0 h 15"/>
                              <a:gd name="T32" fmla="*/ 49 w 52"/>
                              <a:gd name="T33" fmla="*/ 0 h 15"/>
                              <a:gd name="T34" fmla="*/ 49 w 52"/>
                              <a:gd name="T35" fmla="*/ 2 h 15"/>
                              <a:gd name="T36" fmla="*/ 50 w 52"/>
                              <a:gd name="T37" fmla="*/ 2 h 15"/>
                              <a:gd name="T38" fmla="*/ 50 w 52"/>
                              <a:gd name="T39" fmla="*/ 3 h 15"/>
                              <a:gd name="T40" fmla="*/ 50 w 52"/>
                              <a:gd name="T41" fmla="*/ 4 h 15"/>
                              <a:gd name="T42" fmla="*/ 52 w 52"/>
                              <a:gd name="T43" fmla="*/ 5 h 15"/>
                              <a:gd name="T44" fmla="*/ 52 w 52"/>
                              <a:gd name="T45" fmla="*/ 8 h 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2" h="15">
                                <a:moveTo>
                                  <a:pt x="52" y="8"/>
                                </a:moveTo>
                                <a:lnTo>
                                  <a:pt x="52" y="12"/>
                                </a:lnTo>
                                <a:lnTo>
                                  <a:pt x="50" y="13"/>
                                </a:lnTo>
                                <a:lnTo>
                                  <a:pt x="49" y="14"/>
                                </a:lnTo>
                                <a:lnTo>
                                  <a:pt x="48" y="15"/>
                                </a:lnTo>
                                <a:lnTo>
                                  <a:pt x="4" y="15"/>
                                </a:lnTo>
                                <a:lnTo>
                                  <a:pt x="2" y="14"/>
                                </a:lnTo>
                                <a:lnTo>
                                  <a:pt x="1" y="13"/>
                                </a:lnTo>
                                <a:lnTo>
                                  <a:pt x="0" y="12"/>
                                </a:lnTo>
                                <a:lnTo>
                                  <a:pt x="0" y="8"/>
                                </a:lnTo>
                                <a:lnTo>
                                  <a:pt x="0" y="4"/>
                                </a:lnTo>
                                <a:lnTo>
                                  <a:pt x="1" y="2"/>
                                </a:lnTo>
                                <a:lnTo>
                                  <a:pt x="2" y="0"/>
                                </a:lnTo>
                                <a:lnTo>
                                  <a:pt x="4" y="0"/>
                                </a:lnTo>
                                <a:lnTo>
                                  <a:pt x="48" y="0"/>
                                </a:lnTo>
                                <a:lnTo>
                                  <a:pt x="48" y="0"/>
                                </a:lnTo>
                                <a:lnTo>
                                  <a:pt x="49" y="0"/>
                                </a:lnTo>
                                <a:lnTo>
                                  <a:pt x="49" y="2"/>
                                </a:lnTo>
                                <a:lnTo>
                                  <a:pt x="50" y="2"/>
                                </a:lnTo>
                                <a:lnTo>
                                  <a:pt x="50" y="3"/>
                                </a:lnTo>
                                <a:lnTo>
                                  <a:pt x="50" y="4"/>
                                </a:lnTo>
                                <a:lnTo>
                                  <a:pt x="52" y="5"/>
                                </a:lnTo>
                                <a:lnTo>
                                  <a:pt x="52"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30" name="Freeform 896"/>
                        <wps:cNvSpPr>
                          <a:spLocks/>
                        </wps:cNvSpPr>
                        <wps:spPr bwMode="auto">
                          <a:xfrm>
                            <a:off x="2584450" y="4468813"/>
                            <a:ext cx="50800" cy="73025"/>
                          </a:xfrm>
                          <a:custGeom>
                            <a:avLst/>
                            <a:gdLst>
                              <a:gd name="T0" fmla="*/ 97 w 97"/>
                              <a:gd name="T1" fmla="*/ 118 h 138"/>
                              <a:gd name="T2" fmla="*/ 97 w 97"/>
                              <a:gd name="T3" fmla="*/ 121 h 138"/>
                              <a:gd name="T4" fmla="*/ 97 w 97"/>
                              <a:gd name="T5" fmla="*/ 123 h 138"/>
                              <a:gd name="T6" fmla="*/ 96 w 97"/>
                              <a:gd name="T7" fmla="*/ 124 h 138"/>
                              <a:gd name="T8" fmla="*/ 94 w 97"/>
                              <a:gd name="T9" fmla="*/ 127 h 138"/>
                              <a:gd name="T10" fmla="*/ 87 w 97"/>
                              <a:gd name="T11" fmla="*/ 131 h 138"/>
                              <a:gd name="T12" fmla="*/ 78 w 97"/>
                              <a:gd name="T13" fmla="*/ 136 h 138"/>
                              <a:gd name="T14" fmla="*/ 64 w 97"/>
                              <a:gd name="T15" fmla="*/ 138 h 138"/>
                              <a:gd name="T16" fmla="*/ 44 w 97"/>
                              <a:gd name="T17" fmla="*/ 137 h 138"/>
                              <a:gd name="T18" fmla="*/ 23 w 97"/>
                              <a:gd name="T19" fmla="*/ 128 h 138"/>
                              <a:gd name="T20" fmla="*/ 9 w 97"/>
                              <a:gd name="T21" fmla="*/ 111 h 138"/>
                              <a:gd name="T22" fmla="*/ 0 w 97"/>
                              <a:gd name="T23" fmla="*/ 86 h 138"/>
                              <a:gd name="T24" fmla="*/ 0 w 97"/>
                              <a:gd name="T25" fmla="*/ 54 h 138"/>
                              <a:gd name="T26" fmla="*/ 9 w 97"/>
                              <a:gd name="T27" fmla="*/ 28 h 138"/>
                              <a:gd name="T28" fmla="*/ 25 w 97"/>
                              <a:gd name="T29" fmla="*/ 10 h 138"/>
                              <a:gd name="T30" fmla="*/ 47 w 97"/>
                              <a:gd name="T31" fmla="*/ 0 h 138"/>
                              <a:gd name="T32" fmla="*/ 65 w 97"/>
                              <a:gd name="T33" fmla="*/ 0 h 138"/>
                              <a:gd name="T34" fmla="*/ 76 w 97"/>
                              <a:gd name="T35" fmla="*/ 1 h 138"/>
                              <a:gd name="T36" fmla="*/ 85 w 97"/>
                              <a:gd name="T37" fmla="*/ 5 h 138"/>
                              <a:gd name="T38" fmla="*/ 92 w 97"/>
                              <a:gd name="T39" fmla="*/ 10 h 138"/>
                              <a:gd name="T40" fmla="*/ 96 w 97"/>
                              <a:gd name="T41" fmla="*/ 12 h 138"/>
                              <a:gd name="T42" fmla="*/ 96 w 97"/>
                              <a:gd name="T43" fmla="*/ 14 h 138"/>
                              <a:gd name="T44" fmla="*/ 97 w 97"/>
                              <a:gd name="T45" fmla="*/ 16 h 138"/>
                              <a:gd name="T46" fmla="*/ 97 w 97"/>
                              <a:gd name="T47" fmla="*/ 19 h 138"/>
                              <a:gd name="T48" fmla="*/ 97 w 97"/>
                              <a:gd name="T49" fmla="*/ 22 h 138"/>
                              <a:gd name="T50" fmla="*/ 97 w 97"/>
                              <a:gd name="T51" fmla="*/ 25 h 138"/>
                              <a:gd name="T52" fmla="*/ 96 w 97"/>
                              <a:gd name="T53" fmla="*/ 27 h 138"/>
                              <a:gd name="T54" fmla="*/ 95 w 97"/>
                              <a:gd name="T55" fmla="*/ 28 h 138"/>
                              <a:gd name="T56" fmla="*/ 92 w 97"/>
                              <a:gd name="T57" fmla="*/ 28 h 138"/>
                              <a:gd name="T58" fmla="*/ 87 w 97"/>
                              <a:gd name="T59" fmla="*/ 25 h 138"/>
                              <a:gd name="T60" fmla="*/ 79 w 97"/>
                              <a:gd name="T61" fmla="*/ 20 h 138"/>
                              <a:gd name="T62" fmla="*/ 66 w 97"/>
                              <a:gd name="T63" fmla="*/ 16 h 138"/>
                              <a:gd name="T64" fmla="*/ 50 w 97"/>
                              <a:gd name="T65" fmla="*/ 16 h 138"/>
                              <a:gd name="T66" fmla="*/ 36 w 97"/>
                              <a:gd name="T67" fmla="*/ 23 h 138"/>
                              <a:gd name="T68" fmla="*/ 26 w 97"/>
                              <a:gd name="T69" fmla="*/ 37 h 138"/>
                              <a:gd name="T70" fmla="*/ 20 w 97"/>
                              <a:gd name="T71" fmla="*/ 57 h 138"/>
                              <a:gd name="T72" fmla="*/ 20 w 97"/>
                              <a:gd name="T73" fmla="*/ 81 h 138"/>
                              <a:gd name="T74" fmla="*/ 25 w 97"/>
                              <a:gd name="T75" fmla="*/ 101 h 138"/>
                              <a:gd name="T76" fmla="*/ 36 w 97"/>
                              <a:gd name="T77" fmla="*/ 115 h 138"/>
                              <a:gd name="T78" fmla="*/ 50 w 97"/>
                              <a:gd name="T79" fmla="*/ 122 h 138"/>
                              <a:gd name="T80" fmla="*/ 68 w 97"/>
                              <a:gd name="T81" fmla="*/ 122 h 138"/>
                              <a:gd name="T82" fmla="*/ 79 w 97"/>
                              <a:gd name="T83" fmla="*/ 118 h 138"/>
                              <a:gd name="T84" fmla="*/ 87 w 97"/>
                              <a:gd name="T85" fmla="*/ 113 h 138"/>
                              <a:gd name="T86" fmla="*/ 94 w 97"/>
                              <a:gd name="T87" fmla="*/ 110 h 138"/>
                              <a:gd name="T88" fmla="*/ 96 w 97"/>
                              <a:gd name="T89" fmla="*/ 110 h 138"/>
                              <a:gd name="T90" fmla="*/ 97 w 97"/>
                              <a:gd name="T91" fmla="*/ 110 h 138"/>
                              <a:gd name="T92" fmla="*/ 97 w 97"/>
                              <a:gd name="T93" fmla="*/ 112 h 138"/>
                              <a:gd name="T94" fmla="*/ 97 w 97"/>
                              <a:gd name="T95" fmla="*/ 115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97" h="138">
                                <a:moveTo>
                                  <a:pt x="97" y="117"/>
                                </a:moveTo>
                                <a:lnTo>
                                  <a:pt x="97" y="118"/>
                                </a:lnTo>
                                <a:lnTo>
                                  <a:pt x="97" y="121"/>
                                </a:lnTo>
                                <a:lnTo>
                                  <a:pt x="97" y="121"/>
                                </a:lnTo>
                                <a:lnTo>
                                  <a:pt x="97" y="122"/>
                                </a:lnTo>
                                <a:lnTo>
                                  <a:pt x="97" y="123"/>
                                </a:lnTo>
                                <a:lnTo>
                                  <a:pt x="97" y="124"/>
                                </a:lnTo>
                                <a:lnTo>
                                  <a:pt x="96" y="124"/>
                                </a:lnTo>
                                <a:lnTo>
                                  <a:pt x="95" y="126"/>
                                </a:lnTo>
                                <a:lnTo>
                                  <a:pt x="94" y="127"/>
                                </a:lnTo>
                                <a:lnTo>
                                  <a:pt x="91" y="129"/>
                                </a:lnTo>
                                <a:lnTo>
                                  <a:pt x="87" y="131"/>
                                </a:lnTo>
                                <a:lnTo>
                                  <a:pt x="82" y="133"/>
                                </a:lnTo>
                                <a:lnTo>
                                  <a:pt x="78" y="136"/>
                                </a:lnTo>
                                <a:lnTo>
                                  <a:pt x="71" y="137"/>
                                </a:lnTo>
                                <a:lnTo>
                                  <a:pt x="64" y="138"/>
                                </a:lnTo>
                                <a:lnTo>
                                  <a:pt x="57" y="138"/>
                                </a:lnTo>
                                <a:lnTo>
                                  <a:pt x="44" y="137"/>
                                </a:lnTo>
                                <a:lnTo>
                                  <a:pt x="33" y="133"/>
                                </a:lnTo>
                                <a:lnTo>
                                  <a:pt x="23" y="128"/>
                                </a:lnTo>
                                <a:lnTo>
                                  <a:pt x="15" y="121"/>
                                </a:lnTo>
                                <a:lnTo>
                                  <a:pt x="9" y="111"/>
                                </a:lnTo>
                                <a:lnTo>
                                  <a:pt x="4" y="100"/>
                                </a:lnTo>
                                <a:lnTo>
                                  <a:pt x="0" y="86"/>
                                </a:lnTo>
                                <a:lnTo>
                                  <a:pt x="0" y="70"/>
                                </a:lnTo>
                                <a:lnTo>
                                  <a:pt x="0" y="54"/>
                                </a:lnTo>
                                <a:lnTo>
                                  <a:pt x="4" y="41"/>
                                </a:lnTo>
                                <a:lnTo>
                                  <a:pt x="9" y="28"/>
                                </a:lnTo>
                                <a:lnTo>
                                  <a:pt x="16" y="19"/>
                                </a:lnTo>
                                <a:lnTo>
                                  <a:pt x="25" y="10"/>
                                </a:lnTo>
                                <a:lnTo>
                                  <a:pt x="34" y="4"/>
                                </a:lnTo>
                                <a:lnTo>
                                  <a:pt x="47" y="0"/>
                                </a:lnTo>
                                <a:lnTo>
                                  <a:pt x="59" y="0"/>
                                </a:lnTo>
                                <a:lnTo>
                                  <a:pt x="65" y="0"/>
                                </a:lnTo>
                                <a:lnTo>
                                  <a:pt x="70" y="1"/>
                                </a:lnTo>
                                <a:lnTo>
                                  <a:pt x="76" y="1"/>
                                </a:lnTo>
                                <a:lnTo>
                                  <a:pt x="81" y="4"/>
                                </a:lnTo>
                                <a:lnTo>
                                  <a:pt x="85" y="5"/>
                                </a:lnTo>
                                <a:lnTo>
                                  <a:pt x="89" y="7"/>
                                </a:lnTo>
                                <a:lnTo>
                                  <a:pt x="92" y="10"/>
                                </a:lnTo>
                                <a:lnTo>
                                  <a:pt x="94" y="11"/>
                                </a:lnTo>
                                <a:lnTo>
                                  <a:pt x="96" y="12"/>
                                </a:lnTo>
                                <a:lnTo>
                                  <a:pt x="96" y="14"/>
                                </a:lnTo>
                                <a:lnTo>
                                  <a:pt x="96" y="14"/>
                                </a:lnTo>
                                <a:lnTo>
                                  <a:pt x="97" y="15"/>
                                </a:lnTo>
                                <a:lnTo>
                                  <a:pt x="97" y="16"/>
                                </a:lnTo>
                                <a:lnTo>
                                  <a:pt x="97" y="17"/>
                                </a:lnTo>
                                <a:lnTo>
                                  <a:pt x="97" y="19"/>
                                </a:lnTo>
                                <a:lnTo>
                                  <a:pt x="97" y="20"/>
                                </a:lnTo>
                                <a:lnTo>
                                  <a:pt x="97" y="22"/>
                                </a:lnTo>
                                <a:lnTo>
                                  <a:pt x="97" y="23"/>
                                </a:lnTo>
                                <a:lnTo>
                                  <a:pt x="97" y="25"/>
                                </a:lnTo>
                                <a:lnTo>
                                  <a:pt x="96" y="26"/>
                                </a:lnTo>
                                <a:lnTo>
                                  <a:pt x="96" y="27"/>
                                </a:lnTo>
                                <a:lnTo>
                                  <a:pt x="96" y="28"/>
                                </a:lnTo>
                                <a:lnTo>
                                  <a:pt x="95" y="28"/>
                                </a:lnTo>
                                <a:lnTo>
                                  <a:pt x="94" y="28"/>
                                </a:lnTo>
                                <a:lnTo>
                                  <a:pt x="92" y="28"/>
                                </a:lnTo>
                                <a:lnTo>
                                  <a:pt x="90" y="26"/>
                                </a:lnTo>
                                <a:lnTo>
                                  <a:pt x="87" y="25"/>
                                </a:lnTo>
                                <a:lnTo>
                                  <a:pt x="84" y="22"/>
                                </a:lnTo>
                                <a:lnTo>
                                  <a:pt x="79" y="20"/>
                                </a:lnTo>
                                <a:lnTo>
                                  <a:pt x="73" y="17"/>
                                </a:lnTo>
                                <a:lnTo>
                                  <a:pt x="66" y="16"/>
                                </a:lnTo>
                                <a:lnTo>
                                  <a:pt x="59" y="15"/>
                                </a:lnTo>
                                <a:lnTo>
                                  <a:pt x="50" y="16"/>
                                </a:lnTo>
                                <a:lnTo>
                                  <a:pt x="43" y="19"/>
                                </a:lnTo>
                                <a:lnTo>
                                  <a:pt x="36" y="23"/>
                                </a:lnTo>
                                <a:lnTo>
                                  <a:pt x="31" y="30"/>
                                </a:lnTo>
                                <a:lnTo>
                                  <a:pt x="26" y="37"/>
                                </a:lnTo>
                                <a:lnTo>
                                  <a:pt x="22" y="47"/>
                                </a:lnTo>
                                <a:lnTo>
                                  <a:pt x="20" y="57"/>
                                </a:lnTo>
                                <a:lnTo>
                                  <a:pt x="20" y="69"/>
                                </a:lnTo>
                                <a:lnTo>
                                  <a:pt x="20" y="81"/>
                                </a:lnTo>
                                <a:lnTo>
                                  <a:pt x="22" y="92"/>
                                </a:lnTo>
                                <a:lnTo>
                                  <a:pt x="25" y="101"/>
                                </a:lnTo>
                                <a:lnTo>
                                  <a:pt x="29" y="108"/>
                                </a:lnTo>
                                <a:lnTo>
                                  <a:pt x="36" y="115"/>
                                </a:lnTo>
                                <a:lnTo>
                                  <a:pt x="43" y="118"/>
                                </a:lnTo>
                                <a:lnTo>
                                  <a:pt x="50" y="122"/>
                                </a:lnTo>
                                <a:lnTo>
                                  <a:pt x="59" y="122"/>
                                </a:lnTo>
                                <a:lnTo>
                                  <a:pt x="68" y="122"/>
                                </a:lnTo>
                                <a:lnTo>
                                  <a:pt x="74" y="121"/>
                                </a:lnTo>
                                <a:lnTo>
                                  <a:pt x="79" y="118"/>
                                </a:lnTo>
                                <a:lnTo>
                                  <a:pt x="84" y="116"/>
                                </a:lnTo>
                                <a:lnTo>
                                  <a:pt x="87" y="113"/>
                                </a:lnTo>
                                <a:lnTo>
                                  <a:pt x="91" y="111"/>
                                </a:lnTo>
                                <a:lnTo>
                                  <a:pt x="94" y="110"/>
                                </a:lnTo>
                                <a:lnTo>
                                  <a:pt x="95" y="110"/>
                                </a:lnTo>
                                <a:lnTo>
                                  <a:pt x="96" y="110"/>
                                </a:lnTo>
                                <a:lnTo>
                                  <a:pt x="96" y="110"/>
                                </a:lnTo>
                                <a:lnTo>
                                  <a:pt x="97" y="110"/>
                                </a:lnTo>
                                <a:lnTo>
                                  <a:pt x="97" y="111"/>
                                </a:lnTo>
                                <a:lnTo>
                                  <a:pt x="97" y="112"/>
                                </a:lnTo>
                                <a:lnTo>
                                  <a:pt x="97" y="113"/>
                                </a:lnTo>
                                <a:lnTo>
                                  <a:pt x="97" y="115"/>
                                </a:lnTo>
                                <a:lnTo>
                                  <a:pt x="97" y="1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31" name="Freeform 897"/>
                        <wps:cNvSpPr>
                          <a:spLocks noEditPoints="1"/>
                        </wps:cNvSpPr>
                        <wps:spPr bwMode="auto">
                          <a:xfrm>
                            <a:off x="2647950" y="4470400"/>
                            <a:ext cx="55563" cy="71438"/>
                          </a:xfrm>
                          <a:custGeom>
                            <a:avLst/>
                            <a:gdLst>
                              <a:gd name="T0" fmla="*/ 103 w 103"/>
                              <a:gd name="T1" fmla="*/ 66 h 136"/>
                              <a:gd name="T2" fmla="*/ 103 w 103"/>
                              <a:gd name="T3" fmla="*/ 83 h 136"/>
                              <a:gd name="T4" fmla="*/ 100 w 103"/>
                              <a:gd name="T5" fmla="*/ 96 h 136"/>
                              <a:gd name="T6" fmla="*/ 93 w 103"/>
                              <a:gd name="T7" fmla="*/ 109 h 136"/>
                              <a:gd name="T8" fmla="*/ 86 w 103"/>
                              <a:gd name="T9" fmla="*/ 119 h 136"/>
                              <a:gd name="T10" fmla="*/ 76 w 103"/>
                              <a:gd name="T11" fmla="*/ 126 h 136"/>
                              <a:gd name="T12" fmla="*/ 65 w 103"/>
                              <a:gd name="T13" fmla="*/ 131 h 136"/>
                              <a:gd name="T14" fmla="*/ 52 w 103"/>
                              <a:gd name="T15" fmla="*/ 135 h 136"/>
                              <a:gd name="T16" fmla="*/ 34 w 103"/>
                              <a:gd name="T17" fmla="*/ 136 h 136"/>
                              <a:gd name="T18" fmla="*/ 6 w 103"/>
                              <a:gd name="T19" fmla="*/ 136 h 136"/>
                              <a:gd name="T20" fmla="*/ 4 w 103"/>
                              <a:gd name="T21" fmla="*/ 135 h 136"/>
                              <a:gd name="T22" fmla="*/ 1 w 103"/>
                              <a:gd name="T23" fmla="*/ 133 h 136"/>
                              <a:gd name="T24" fmla="*/ 0 w 103"/>
                              <a:gd name="T25" fmla="*/ 132 h 136"/>
                              <a:gd name="T26" fmla="*/ 0 w 103"/>
                              <a:gd name="T27" fmla="*/ 128 h 136"/>
                              <a:gd name="T28" fmla="*/ 0 w 103"/>
                              <a:gd name="T29" fmla="*/ 8 h 136"/>
                              <a:gd name="T30" fmla="*/ 0 w 103"/>
                              <a:gd name="T31" fmla="*/ 4 h 136"/>
                              <a:gd name="T32" fmla="*/ 1 w 103"/>
                              <a:gd name="T33" fmla="*/ 2 h 136"/>
                              <a:gd name="T34" fmla="*/ 4 w 103"/>
                              <a:gd name="T35" fmla="*/ 0 h 136"/>
                              <a:gd name="T36" fmla="*/ 6 w 103"/>
                              <a:gd name="T37" fmla="*/ 0 h 136"/>
                              <a:gd name="T38" fmla="*/ 37 w 103"/>
                              <a:gd name="T39" fmla="*/ 0 h 136"/>
                              <a:gd name="T40" fmla="*/ 54 w 103"/>
                              <a:gd name="T41" fmla="*/ 2 h 136"/>
                              <a:gd name="T42" fmla="*/ 66 w 103"/>
                              <a:gd name="T43" fmla="*/ 5 h 136"/>
                              <a:gd name="T44" fmla="*/ 77 w 103"/>
                              <a:gd name="T45" fmla="*/ 10 h 136"/>
                              <a:gd name="T46" fmla="*/ 87 w 103"/>
                              <a:gd name="T47" fmla="*/ 18 h 136"/>
                              <a:gd name="T48" fmla="*/ 95 w 103"/>
                              <a:gd name="T49" fmla="*/ 27 h 136"/>
                              <a:gd name="T50" fmla="*/ 100 w 103"/>
                              <a:gd name="T51" fmla="*/ 38 h 136"/>
                              <a:gd name="T52" fmla="*/ 103 w 103"/>
                              <a:gd name="T53" fmla="*/ 51 h 136"/>
                              <a:gd name="T54" fmla="*/ 103 w 103"/>
                              <a:gd name="T55" fmla="*/ 66 h 136"/>
                              <a:gd name="T56" fmla="*/ 85 w 103"/>
                              <a:gd name="T57" fmla="*/ 67 h 136"/>
                              <a:gd name="T58" fmla="*/ 84 w 103"/>
                              <a:gd name="T59" fmla="*/ 56 h 136"/>
                              <a:gd name="T60" fmla="*/ 82 w 103"/>
                              <a:gd name="T61" fmla="*/ 46 h 136"/>
                              <a:gd name="T62" fmla="*/ 79 w 103"/>
                              <a:gd name="T63" fmla="*/ 37 h 136"/>
                              <a:gd name="T64" fmla="*/ 74 w 103"/>
                              <a:gd name="T65" fmla="*/ 30 h 136"/>
                              <a:gd name="T66" fmla="*/ 68 w 103"/>
                              <a:gd name="T67" fmla="*/ 24 h 136"/>
                              <a:gd name="T68" fmla="*/ 59 w 103"/>
                              <a:gd name="T69" fmla="*/ 19 h 136"/>
                              <a:gd name="T70" fmla="*/ 49 w 103"/>
                              <a:gd name="T71" fmla="*/ 16 h 136"/>
                              <a:gd name="T72" fmla="*/ 36 w 103"/>
                              <a:gd name="T73" fmla="*/ 15 h 136"/>
                              <a:gd name="T74" fmla="*/ 17 w 103"/>
                              <a:gd name="T75" fmla="*/ 15 h 136"/>
                              <a:gd name="T76" fmla="*/ 17 w 103"/>
                              <a:gd name="T77" fmla="*/ 120 h 136"/>
                              <a:gd name="T78" fmla="*/ 36 w 103"/>
                              <a:gd name="T79" fmla="*/ 120 h 136"/>
                              <a:gd name="T80" fmla="*/ 48 w 103"/>
                              <a:gd name="T81" fmla="*/ 120 h 136"/>
                              <a:gd name="T82" fmla="*/ 58 w 103"/>
                              <a:gd name="T83" fmla="*/ 117 h 136"/>
                              <a:gd name="T84" fmla="*/ 66 w 103"/>
                              <a:gd name="T85" fmla="*/ 114 h 136"/>
                              <a:gd name="T86" fmla="*/ 73 w 103"/>
                              <a:gd name="T87" fmla="*/ 107 h 136"/>
                              <a:gd name="T88" fmla="*/ 79 w 103"/>
                              <a:gd name="T89" fmla="*/ 100 h 136"/>
                              <a:gd name="T90" fmla="*/ 81 w 103"/>
                              <a:gd name="T91" fmla="*/ 90 h 136"/>
                              <a:gd name="T92" fmla="*/ 84 w 103"/>
                              <a:gd name="T93" fmla="*/ 79 h 136"/>
                              <a:gd name="T94" fmla="*/ 85 w 103"/>
                              <a:gd name="T95" fmla="*/ 67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03" h="136">
                                <a:moveTo>
                                  <a:pt x="103" y="66"/>
                                </a:moveTo>
                                <a:lnTo>
                                  <a:pt x="103" y="83"/>
                                </a:lnTo>
                                <a:lnTo>
                                  <a:pt x="100" y="96"/>
                                </a:lnTo>
                                <a:lnTo>
                                  <a:pt x="93" y="109"/>
                                </a:lnTo>
                                <a:lnTo>
                                  <a:pt x="86" y="119"/>
                                </a:lnTo>
                                <a:lnTo>
                                  <a:pt x="76" y="126"/>
                                </a:lnTo>
                                <a:lnTo>
                                  <a:pt x="65" y="131"/>
                                </a:lnTo>
                                <a:lnTo>
                                  <a:pt x="52" y="135"/>
                                </a:lnTo>
                                <a:lnTo>
                                  <a:pt x="34" y="136"/>
                                </a:lnTo>
                                <a:lnTo>
                                  <a:pt x="6" y="136"/>
                                </a:lnTo>
                                <a:lnTo>
                                  <a:pt x="4" y="135"/>
                                </a:lnTo>
                                <a:lnTo>
                                  <a:pt x="1" y="133"/>
                                </a:lnTo>
                                <a:lnTo>
                                  <a:pt x="0" y="132"/>
                                </a:lnTo>
                                <a:lnTo>
                                  <a:pt x="0" y="128"/>
                                </a:lnTo>
                                <a:lnTo>
                                  <a:pt x="0" y="8"/>
                                </a:lnTo>
                                <a:lnTo>
                                  <a:pt x="0" y="4"/>
                                </a:lnTo>
                                <a:lnTo>
                                  <a:pt x="1" y="2"/>
                                </a:lnTo>
                                <a:lnTo>
                                  <a:pt x="4" y="0"/>
                                </a:lnTo>
                                <a:lnTo>
                                  <a:pt x="6" y="0"/>
                                </a:lnTo>
                                <a:lnTo>
                                  <a:pt x="37" y="0"/>
                                </a:lnTo>
                                <a:lnTo>
                                  <a:pt x="54" y="2"/>
                                </a:lnTo>
                                <a:lnTo>
                                  <a:pt x="66" y="5"/>
                                </a:lnTo>
                                <a:lnTo>
                                  <a:pt x="77" y="10"/>
                                </a:lnTo>
                                <a:lnTo>
                                  <a:pt x="87" y="18"/>
                                </a:lnTo>
                                <a:lnTo>
                                  <a:pt x="95" y="27"/>
                                </a:lnTo>
                                <a:lnTo>
                                  <a:pt x="100" y="38"/>
                                </a:lnTo>
                                <a:lnTo>
                                  <a:pt x="103" y="51"/>
                                </a:lnTo>
                                <a:lnTo>
                                  <a:pt x="103" y="66"/>
                                </a:lnTo>
                                <a:close/>
                                <a:moveTo>
                                  <a:pt x="85" y="67"/>
                                </a:moveTo>
                                <a:lnTo>
                                  <a:pt x="84" y="56"/>
                                </a:lnTo>
                                <a:lnTo>
                                  <a:pt x="82" y="46"/>
                                </a:lnTo>
                                <a:lnTo>
                                  <a:pt x="79" y="37"/>
                                </a:lnTo>
                                <a:lnTo>
                                  <a:pt x="74" y="30"/>
                                </a:lnTo>
                                <a:lnTo>
                                  <a:pt x="68" y="24"/>
                                </a:lnTo>
                                <a:lnTo>
                                  <a:pt x="59" y="19"/>
                                </a:lnTo>
                                <a:lnTo>
                                  <a:pt x="49" y="16"/>
                                </a:lnTo>
                                <a:lnTo>
                                  <a:pt x="36" y="15"/>
                                </a:lnTo>
                                <a:lnTo>
                                  <a:pt x="17" y="15"/>
                                </a:lnTo>
                                <a:lnTo>
                                  <a:pt x="17" y="120"/>
                                </a:lnTo>
                                <a:lnTo>
                                  <a:pt x="36" y="120"/>
                                </a:lnTo>
                                <a:lnTo>
                                  <a:pt x="48" y="120"/>
                                </a:lnTo>
                                <a:lnTo>
                                  <a:pt x="58" y="117"/>
                                </a:lnTo>
                                <a:lnTo>
                                  <a:pt x="66" y="114"/>
                                </a:lnTo>
                                <a:lnTo>
                                  <a:pt x="73" y="107"/>
                                </a:lnTo>
                                <a:lnTo>
                                  <a:pt x="79" y="100"/>
                                </a:lnTo>
                                <a:lnTo>
                                  <a:pt x="81" y="90"/>
                                </a:lnTo>
                                <a:lnTo>
                                  <a:pt x="84" y="79"/>
                                </a:lnTo>
                                <a:lnTo>
                                  <a:pt x="85" y="6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32" name="Freeform 898"/>
                        <wps:cNvSpPr>
                          <a:spLocks/>
                        </wps:cNvSpPr>
                        <wps:spPr bwMode="auto">
                          <a:xfrm>
                            <a:off x="2717800" y="4470400"/>
                            <a:ext cx="77788" cy="71438"/>
                          </a:xfrm>
                          <a:custGeom>
                            <a:avLst/>
                            <a:gdLst>
                              <a:gd name="T0" fmla="*/ 146 w 146"/>
                              <a:gd name="T1" fmla="*/ 133 h 136"/>
                              <a:gd name="T2" fmla="*/ 145 w 146"/>
                              <a:gd name="T3" fmla="*/ 135 h 136"/>
                              <a:gd name="T4" fmla="*/ 143 w 146"/>
                              <a:gd name="T5" fmla="*/ 136 h 136"/>
                              <a:gd name="T6" fmla="*/ 140 w 146"/>
                              <a:gd name="T7" fmla="*/ 136 h 136"/>
                              <a:gd name="T8" fmla="*/ 135 w 146"/>
                              <a:gd name="T9" fmla="*/ 136 h 136"/>
                              <a:gd name="T10" fmla="*/ 131 w 146"/>
                              <a:gd name="T11" fmla="*/ 136 h 136"/>
                              <a:gd name="T12" fmla="*/ 130 w 146"/>
                              <a:gd name="T13" fmla="*/ 135 h 136"/>
                              <a:gd name="T14" fmla="*/ 129 w 146"/>
                              <a:gd name="T15" fmla="*/ 133 h 136"/>
                              <a:gd name="T16" fmla="*/ 129 w 146"/>
                              <a:gd name="T17" fmla="*/ 15 h 136"/>
                              <a:gd name="T18" fmla="*/ 81 w 146"/>
                              <a:gd name="T19" fmla="*/ 133 h 136"/>
                              <a:gd name="T20" fmla="*/ 80 w 146"/>
                              <a:gd name="T21" fmla="*/ 135 h 136"/>
                              <a:gd name="T22" fmla="*/ 77 w 146"/>
                              <a:gd name="T23" fmla="*/ 136 h 136"/>
                              <a:gd name="T24" fmla="*/ 75 w 146"/>
                              <a:gd name="T25" fmla="*/ 136 h 136"/>
                              <a:gd name="T26" fmla="*/ 71 w 146"/>
                              <a:gd name="T27" fmla="*/ 136 h 136"/>
                              <a:gd name="T28" fmla="*/ 67 w 146"/>
                              <a:gd name="T29" fmla="*/ 136 h 136"/>
                              <a:gd name="T30" fmla="*/ 65 w 146"/>
                              <a:gd name="T31" fmla="*/ 136 h 136"/>
                              <a:gd name="T32" fmla="*/ 64 w 146"/>
                              <a:gd name="T33" fmla="*/ 135 h 136"/>
                              <a:gd name="T34" fmla="*/ 62 w 146"/>
                              <a:gd name="T35" fmla="*/ 133 h 136"/>
                              <a:gd name="T36" fmla="*/ 17 w 146"/>
                              <a:gd name="T37" fmla="*/ 15 h 136"/>
                              <a:gd name="T38" fmla="*/ 17 w 146"/>
                              <a:gd name="T39" fmla="*/ 133 h 136"/>
                              <a:gd name="T40" fmla="*/ 16 w 146"/>
                              <a:gd name="T41" fmla="*/ 135 h 136"/>
                              <a:gd name="T42" fmla="*/ 13 w 146"/>
                              <a:gd name="T43" fmla="*/ 136 h 136"/>
                              <a:gd name="T44" fmla="*/ 11 w 146"/>
                              <a:gd name="T45" fmla="*/ 136 h 136"/>
                              <a:gd name="T46" fmla="*/ 6 w 146"/>
                              <a:gd name="T47" fmla="*/ 136 h 136"/>
                              <a:gd name="T48" fmla="*/ 2 w 146"/>
                              <a:gd name="T49" fmla="*/ 136 h 136"/>
                              <a:gd name="T50" fmla="*/ 0 w 146"/>
                              <a:gd name="T51" fmla="*/ 135 h 136"/>
                              <a:gd name="T52" fmla="*/ 0 w 146"/>
                              <a:gd name="T53" fmla="*/ 133 h 136"/>
                              <a:gd name="T54" fmla="*/ 0 w 146"/>
                              <a:gd name="T55" fmla="*/ 9 h 136"/>
                              <a:gd name="T56" fmla="*/ 2 w 146"/>
                              <a:gd name="T57" fmla="*/ 2 h 136"/>
                              <a:gd name="T58" fmla="*/ 7 w 146"/>
                              <a:gd name="T59" fmla="*/ 0 h 136"/>
                              <a:gd name="T60" fmla="*/ 21 w 146"/>
                              <a:gd name="T61" fmla="*/ 0 h 136"/>
                              <a:gd name="T62" fmla="*/ 26 w 146"/>
                              <a:gd name="T63" fmla="*/ 2 h 136"/>
                              <a:gd name="T64" fmla="*/ 29 w 146"/>
                              <a:gd name="T65" fmla="*/ 4 h 136"/>
                              <a:gd name="T66" fmla="*/ 32 w 146"/>
                              <a:gd name="T67" fmla="*/ 9 h 136"/>
                              <a:gd name="T68" fmla="*/ 72 w 146"/>
                              <a:gd name="T69" fmla="*/ 109 h 136"/>
                              <a:gd name="T70" fmla="*/ 113 w 146"/>
                              <a:gd name="T71" fmla="*/ 11 h 136"/>
                              <a:gd name="T72" fmla="*/ 115 w 146"/>
                              <a:gd name="T73" fmla="*/ 6 h 136"/>
                              <a:gd name="T74" fmla="*/ 119 w 146"/>
                              <a:gd name="T75" fmla="*/ 3 h 136"/>
                              <a:gd name="T76" fmla="*/ 123 w 146"/>
                              <a:gd name="T77" fmla="*/ 0 h 136"/>
                              <a:gd name="T78" fmla="*/ 128 w 146"/>
                              <a:gd name="T79" fmla="*/ 0 h 136"/>
                              <a:gd name="T80" fmla="*/ 140 w 146"/>
                              <a:gd name="T81" fmla="*/ 0 h 136"/>
                              <a:gd name="T82" fmla="*/ 143 w 146"/>
                              <a:gd name="T83" fmla="*/ 2 h 136"/>
                              <a:gd name="T84" fmla="*/ 145 w 146"/>
                              <a:gd name="T85" fmla="*/ 3 h 136"/>
                              <a:gd name="T86" fmla="*/ 146 w 146"/>
                              <a:gd name="T87" fmla="*/ 6 h 136"/>
                              <a:gd name="T88" fmla="*/ 146 w 146"/>
                              <a:gd name="T89" fmla="*/ 132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46" h="136">
                                <a:moveTo>
                                  <a:pt x="146" y="132"/>
                                </a:moveTo>
                                <a:lnTo>
                                  <a:pt x="146" y="133"/>
                                </a:lnTo>
                                <a:lnTo>
                                  <a:pt x="146" y="135"/>
                                </a:lnTo>
                                <a:lnTo>
                                  <a:pt x="145" y="135"/>
                                </a:lnTo>
                                <a:lnTo>
                                  <a:pt x="144" y="135"/>
                                </a:lnTo>
                                <a:lnTo>
                                  <a:pt x="143" y="136"/>
                                </a:lnTo>
                                <a:lnTo>
                                  <a:pt x="141" y="136"/>
                                </a:lnTo>
                                <a:lnTo>
                                  <a:pt x="140" y="136"/>
                                </a:lnTo>
                                <a:lnTo>
                                  <a:pt x="138" y="136"/>
                                </a:lnTo>
                                <a:lnTo>
                                  <a:pt x="135" y="136"/>
                                </a:lnTo>
                                <a:lnTo>
                                  <a:pt x="133" y="136"/>
                                </a:lnTo>
                                <a:lnTo>
                                  <a:pt x="131" y="136"/>
                                </a:lnTo>
                                <a:lnTo>
                                  <a:pt x="130" y="135"/>
                                </a:lnTo>
                                <a:lnTo>
                                  <a:pt x="130" y="135"/>
                                </a:lnTo>
                                <a:lnTo>
                                  <a:pt x="129" y="135"/>
                                </a:lnTo>
                                <a:lnTo>
                                  <a:pt x="129" y="133"/>
                                </a:lnTo>
                                <a:lnTo>
                                  <a:pt x="129" y="132"/>
                                </a:lnTo>
                                <a:lnTo>
                                  <a:pt x="129" y="15"/>
                                </a:lnTo>
                                <a:lnTo>
                                  <a:pt x="129" y="15"/>
                                </a:lnTo>
                                <a:lnTo>
                                  <a:pt x="81" y="133"/>
                                </a:lnTo>
                                <a:lnTo>
                                  <a:pt x="80" y="133"/>
                                </a:lnTo>
                                <a:lnTo>
                                  <a:pt x="80" y="135"/>
                                </a:lnTo>
                                <a:lnTo>
                                  <a:pt x="78" y="135"/>
                                </a:lnTo>
                                <a:lnTo>
                                  <a:pt x="77" y="136"/>
                                </a:lnTo>
                                <a:lnTo>
                                  <a:pt x="76" y="136"/>
                                </a:lnTo>
                                <a:lnTo>
                                  <a:pt x="75" y="136"/>
                                </a:lnTo>
                                <a:lnTo>
                                  <a:pt x="74" y="136"/>
                                </a:lnTo>
                                <a:lnTo>
                                  <a:pt x="71" y="136"/>
                                </a:lnTo>
                                <a:lnTo>
                                  <a:pt x="70" y="136"/>
                                </a:lnTo>
                                <a:lnTo>
                                  <a:pt x="67" y="136"/>
                                </a:lnTo>
                                <a:lnTo>
                                  <a:pt x="66" y="136"/>
                                </a:lnTo>
                                <a:lnTo>
                                  <a:pt x="65" y="136"/>
                                </a:lnTo>
                                <a:lnTo>
                                  <a:pt x="64" y="135"/>
                                </a:lnTo>
                                <a:lnTo>
                                  <a:pt x="64" y="135"/>
                                </a:lnTo>
                                <a:lnTo>
                                  <a:pt x="62" y="133"/>
                                </a:lnTo>
                                <a:lnTo>
                                  <a:pt x="62" y="133"/>
                                </a:lnTo>
                                <a:lnTo>
                                  <a:pt x="17" y="15"/>
                                </a:lnTo>
                                <a:lnTo>
                                  <a:pt x="17" y="15"/>
                                </a:lnTo>
                                <a:lnTo>
                                  <a:pt x="17" y="132"/>
                                </a:lnTo>
                                <a:lnTo>
                                  <a:pt x="17" y="133"/>
                                </a:lnTo>
                                <a:lnTo>
                                  <a:pt x="16" y="135"/>
                                </a:lnTo>
                                <a:lnTo>
                                  <a:pt x="16" y="135"/>
                                </a:lnTo>
                                <a:lnTo>
                                  <a:pt x="14" y="135"/>
                                </a:lnTo>
                                <a:lnTo>
                                  <a:pt x="13" y="136"/>
                                </a:lnTo>
                                <a:lnTo>
                                  <a:pt x="12" y="136"/>
                                </a:lnTo>
                                <a:lnTo>
                                  <a:pt x="11" y="136"/>
                                </a:lnTo>
                                <a:lnTo>
                                  <a:pt x="8" y="136"/>
                                </a:lnTo>
                                <a:lnTo>
                                  <a:pt x="6" y="136"/>
                                </a:lnTo>
                                <a:lnTo>
                                  <a:pt x="3" y="136"/>
                                </a:lnTo>
                                <a:lnTo>
                                  <a:pt x="2" y="136"/>
                                </a:lnTo>
                                <a:lnTo>
                                  <a:pt x="1" y="135"/>
                                </a:lnTo>
                                <a:lnTo>
                                  <a:pt x="0" y="135"/>
                                </a:lnTo>
                                <a:lnTo>
                                  <a:pt x="0" y="135"/>
                                </a:lnTo>
                                <a:lnTo>
                                  <a:pt x="0" y="133"/>
                                </a:lnTo>
                                <a:lnTo>
                                  <a:pt x="0" y="132"/>
                                </a:lnTo>
                                <a:lnTo>
                                  <a:pt x="0" y="9"/>
                                </a:lnTo>
                                <a:lnTo>
                                  <a:pt x="0" y="4"/>
                                </a:lnTo>
                                <a:lnTo>
                                  <a:pt x="2" y="2"/>
                                </a:lnTo>
                                <a:lnTo>
                                  <a:pt x="3" y="0"/>
                                </a:lnTo>
                                <a:lnTo>
                                  <a:pt x="7" y="0"/>
                                </a:lnTo>
                                <a:lnTo>
                                  <a:pt x="17" y="0"/>
                                </a:lnTo>
                                <a:lnTo>
                                  <a:pt x="21" y="0"/>
                                </a:lnTo>
                                <a:lnTo>
                                  <a:pt x="23" y="0"/>
                                </a:lnTo>
                                <a:lnTo>
                                  <a:pt x="26" y="2"/>
                                </a:lnTo>
                                <a:lnTo>
                                  <a:pt x="28" y="3"/>
                                </a:lnTo>
                                <a:lnTo>
                                  <a:pt x="29" y="4"/>
                                </a:lnTo>
                                <a:lnTo>
                                  <a:pt x="30" y="6"/>
                                </a:lnTo>
                                <a:lnTo>
                                  <a:pt x="32" y="9"/>
                                </a:lnTo>
                                <a:lnTo>
                                  <a:pt x="33" y="11"/>
                                </a:lnTo>
                                <a:lnTo>
                                  <a:pt x="72" y="109"/>
                                </a:lnTo>
                                <a:lnTo>
                                  <a:pt x="72" y="109"/>
                                </a:lnTo>
                                <a:lnTo>
                                  <a:pt x="113" y="11"/>
                                </a:lnTo>
                                <a:lnTo>
                                  <a:pt x="114" y="9"/>
                                </a:lnTo>
                                <a:lnTo>
                                  <a:pt x="115" y="6"/>
                                </a:lnTo>
                                <a:lnTo>
                                  <a:pt x="118" y="4"/>
                                </a:lnTo>
                                <a:lnTo>
                                  <a:pt x="119" y="3"/>
                                </a:lnTo>
                                <a:lnTo>
                                  <a:pt x="120" y="2"/>
                                </a:lnTo>
                                <a:lnTo>
                                  <a:pt x="123" y="0"/>
                                </a:lnTo>
                                <a:lnTo>
                                  <a:pt x="124" y="0"/>
                                </a:lnTo>
                                <a:lnTo>
                                  <a:pt x="128" y="0"/>
                                </a:lnTo>
                                <a:lnTo>
                                  <a:pt x="139" y="0"/>
                                </a:lnTo>
                                <a:lnTo>
                                  <a:pt x="140" y="0"/>
                                </a:lnTo>
                                <a:lnTo>
                                  <a:pt x="141" y="0"/>
                                </a:lnTo>
                                <a:lnTo>
                                  <a:pt x="143" y="2"/>
                                </a:lnTo>
                                <a:lnTo>
                                  <a:pt x="144" y="3"/>
                                </a:lnTo>
                                <a:lnTo>
                                  <a:pt x="145" y="3"/>
                                </a:lnTo>
                                <a:lnTo>
                                  <a:pt x="145" y="5"/>
                                </a:lnTo>
                                <a:lnTo>
                                  <a:pt x="146" y="6"/>
                                </a:lnTo>
                                <a:lnTo>
                                  <a:pt x="146" y="9"/>
                                </a:lnTo>
                                <a:lnTo>
                                  <a:pt x="146" y="13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33" name="Freeform 899"/>
                        <wps:cNvSpPr>
                          <a:spLocks/>
                        </wps:cNvSpPr>
                        <wps:spPr bwMode="auto">
                          <a:xfrm>
                            <a:off x="2814638" y="4468813"/>
                            <a:ext cx="50800" cy="73025"/>
                          </a:xfrm>
                          <a:custGeom>
                            <a:avLst/>
                            <a:gdLst>
                              <a:gd name="T0" fmla="*/ 97 w 97"/>
                              <a:gd name="T1" fmla="*/ 134 h 137"/>
                              <a:gd name="T2" fmla="*/ 96 w 97"/>
                              <a:gd name="T3" fmla="*/ 136 h 137"/>
                              <a:gd name="T4" fmla="*/ 95 w 97"/>
                              <a:gd name="T5" fmla="*/ 137 h 137"/>
                              <a:gd name="T6" fmla="*/ 91 w 97"/>
                              <a:gd name="T7" fmla="*/ 137 h 137"/>
                              <a:gd name="T8" fmla="*/ 86 w 97"/>
                              <a:gd name="T9" fmla="*/ 137 h 137"/>
                              <a:gd name="T10" fmla="*/ 82 w 97"/>
                              <a:gd name="T11" fmla="*/ 137 h 137"/>
                              <a:gd name="T12" fmla="*/ 80 w 97"/>
                              <a:gd name="T13" fmla="*/ 136 h 137"/>
                              <a:gd name="T14" fmla="*/ 80 w 97"/>
                              <a:gd name="T15" fmla="*/ 134 h 137"/>
                              <a:gd name="T16" fmla="*/ 80 w 97"/>
                              <a:gd name="T17" fmla="*/ 74 h 137"/>
                              <a:gd name="T18" fmla="*/ 18 w 97"/>
                              <a:gd name="T19" fmla="*/ 133 h 137"/>
                              <a:gd name="T20" fmla="*/ 17 w 97"/>
                              <a:gd name="T21" fmla="*/ 136 h 137"/>
                              <a:gd name="T22" fmla="*/ 16 w 97"/>
                              <a:gd name="T23" fmla="*/ 136 h 137"/>
                              <a:gd name="T24" fmla="*/ 13 w 97"/>
                              <a:gd name="T25" fmla="*/ 137 h 137"/>
                              <a:gd name="T26" fmla="*/ 9 w 97"/>
                              <a:gd name="T27" fmla="*/ 137 h 137"/>
                              <a:gd name="T28" fmla="*/ 5 w 97"/>
                              <a:gd name="T29" fmla="*/ 137 h 137"/>
                              <a:gd name="T30" fmla="*/ 2 w 97"/>
                              <a:gd name="T31" fmla="*/ 136 h 137"/>
                              <a:gd name="T32" fmla="*/ 1 w 97"/>
                              <a:gd name="T33" fmla="*/ 136 h 137"/>
                              <a:gd name="T34" fmla="*/ 0 w 97"/>
                              <a:gd name="T35" fmla="*/ 133 h 137"/>
                              <a:gd name="T36" fmla="*/ 0 w 97"/>
                              <a:gd name="T37" fmla="*/ 3 h 137"/>
                              <a:gd name="T38" fmla="*/ 1 w 97"/>
                              <a:gd name="T39" fmla="*/ 1 h 137"/>
                              <a:gd name="T40" fmla="*/ 4 w 97"/>
                              <a:gd name="T41" fmla="*/ 1 h 137"/>
                              <a:gd name="T42" fmla="*/ 7 w 97"/>
                              <a:gd name="T43" fmla="*/ 0 h 137"/>
                              <a:gd name="T44" fmla="*/ 11 w 97"/>
                              <a:gd name="T45" fmla="*/ 0 h 137"/>
                              <a:gd name="T46" fmla="*/ 15 w 97"/>
                              <a:gd name="T47" fmla="*/ 1 h 137"/>
                              <a:gd name="T48" fmla="*/ 17 w 97"/>
                              <a:gd name="T49" fmla="*/ 1 h 137"/>
                              <a:gd name="T50" fmla="*/ 18 w 97"/>
                              <a:gd name="T51" fmla="*/ 3 h 137"/>
                              <a:gd name="T52" fmla="*/ 18 w 97"/>
                              <a:gd name="T53" fmla="*/ 58 h 137"/>
                              <a:gd name="T54" fmla="*/ 80 w 97"/>
                              <a:gd name="T55" fmla="*/ 4 h 137"/>
                              <a:gd name="T56" fmla="*/ 80 w 97"/>
                              <a:gd name="T57" fmla="*/ 3 h 137"/>
                              <a:gd name="T58" fmla="*/ 81 w 97"/>
                              <a:gd name="T59" fmla="*/ 1 h 137"/>
                              <a:gd name="T60" fmla="*/ 84 w 97"/>
                              <a:gd name="T61" fmla="*/ 1 h 137"/>
                              <a:gd name="T62" fmla="*/ 89 w 97"/>
                              <a:gd name="T63" fmla="*/ 0 h 137"/>
                              <a:gd name="T64" fmla="*/ 92 w 97"/>
                              <a:gd name="T65" fmla="*/ 1 h 137"/>
                              <a:gd name="T66" fmla="*/ 96 w 97"/>
                              <a:gd name="T67" fmla="*/ 1 h 137"/>
                              <a:gd name="T68" fmla="*/ 97 w 97"/>
                              <a:gd name="T69" fmla="*/ 3 h 137"/>
                              <a:gd name="T70" fmla="*/ 97 w 97"/>
                              <a:gd name="T71" fmla="*/ 4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97" h="137">
                                <a:moveTo>
                                  <a:pt x="97" y="133"/>
                                </a:moveTo>
                                <a:lnTo>
                                  <a:pt x="97" y="134"/>
                                </a:lnTo>
                                <a:lnTo>
                                  <a:pt x="97" y="136"/>
                                </a:lnTo>
                                <a:lnTo>
                                  <a:pt x="96" y="136"/>
                                </a:lnTo>
                                <a:lnTo>
                                  <a:pt x="96" y="136"/>
                                </a:lnTo>
                                <a:lnTo>
                                  <a:pt x="95" y="137"/>
                                </a:lnTo>
                                <a:lnTo>
                                  <a:pt x="92" y="137"/>
                                </a:lnTo>
                                <a:lnTo>
                                  <a:pt x="91" y="137"/>
                                </a:lnTo>
                                <a:lnTo>
                                  <a:pt x="89" y="137"/>
                                </a:lnTo>
                                <a:lnTo>
                                  <a:pt x="86" y="137"/>
                                </a:lnTo>
                                <a:lnTo>
                                  <a:pt x="84" y="137"/>
                                </a:lnTo>
                                <a:lnTo>
                                  <a:pt x="82" y="137"/>
                                </a:lnTo>
                                <a:lnTo>
                                  <a:pt x="81" y="136"/>
                                </a:lnTo>
                                <a:lnTo>
                                  <a:pt x="80" y="136"/>
                                </a:lnTo>
                                <a:lnTo>
                                  <a:pt x="80" y="136"/>
                                </a:lnTo>
                                <a:lnTo>
                                  <a:pt x="80" y="134"/>
                                </a:lnTo>
                                <a:lnTo>
                                  <a:pt x="80" y="133"/>
                                </a:lnTo>
                                <a:lnTo>
                                  <a:pt x="80" y="74"/>
                                </a:lnTo>
                                <a:lnTo>
                                  <a:pt x="18" y="74"/>
                                </a:lnTo>
                                <a:lnTo>
                                  <a:pt x="18" y="133"/>
                                </a:lnTo>
                                <a:lnTo>
                                  <a:pt x="18" y="134"/>
                                </a:lnTo>
                                <a:lnTo>
                                  <a:pt x="17" y="136"/>
                                </a:lnTo>
                                <a:lnTo>
                                  <a:pt x="17" y="136"/>
                                </a:lnTo>
                                <a:lnTo>
                                  <a:pt x="16" y="136"/>
                                </a:lnTo>
                                <a:lnTo>
                                  <a:pt x="15" y="137"/>
                                </a:lnTo>
                                <a:lnTo>
                                  <a:pt x="13" y="137"/>
                                </a:lnTo>
                                <a:lnTo>
                                  <a:pt x="11" y="137"/>
                                </a:lnTo>
                                <a:lnTo>
                                  <a:pt x="9" y="137"/>
                                </a:lnTo>
                                <a:lnTo>
                                  <a:pt x="7" y="137"/>
                                </a:lnTo>
                                <a:lnTo>
                                  <a:pt x="5" y="137"/>
                                </a:lnTo>
                                <a:lnTo>
                                  <a:pt x="4" y="137"/>
                                </a:lnTo>
                                <a:lnTo>
                                  <a:pt x="2" y="136"/>
                                </a:lnTo>
                                <a:lnTo>
                                  <a:pt x="1" y="136"/>
                                </a:lnTo>
                                <a:lnTo>
                                  <a:pt x="1" y="136"/>
                                </a:lnTo>
                                <a:lnTo>
                                  <a:pt x="0" y="134"/>
                                </a:lnTo>
                                <a:lnTo>
                                  <a:pt x="0" y="133"/>
                                </a:lnTo>
                                <a:lnTo>
                                  <a:pt x="0" y="4"/>
                                </a:lnTo>
                                <a:lnTo>
                                  <a:pt x="0" y="3"/>
                                </a:lnTo>
                                <a:lnTo>
                                  <a:pt x="1" y="3"/>
                                </a:lnTo>
                                <a:lnTo>
                                  <a:pt x="1" y="1"/>
                                </a:lnTo>
                                <a:lnTo>
                                  <a:pt x="2" y="1"/>
                                </a:lnTo>
                                <a:lnTo>
                                  <a:pt x="4" y="1"/>
                                </a:lnTo>
                                <a:lnTo>
                                  <a:pt x="5" y="1"/>
                                </a:lnTo>
                                <a:lnTo>
                                  <a:pt x="7" y="0"/>
                                </a:lnTo>
                                <a:lnTo>
                                  <a:pt x="9" y="0"/>
                                </a:lnTo>
                                <a:lnTo>
                                  <a:pt x="11" y="0"/>
                                </a:lnTo>
                                <a:lnTo>
                                  <a:pt x="13" y="1"/>
                                </a:lnTo>
                                <a:lnTo>
                                  <a:pt x="15" y="1"/>
                                </a:lnTo>
                                <a:lnTo>
                                  <a:pt x="16" y="1"/>
                                </a:lnTo>
                                <a:lnTo>
                                  <a:pt x="17" y="1"/>
                                </a:lnTo>
                                <a:lnTo>
                                  <a:pt x="17" y="3"/>
                                </a:lnTo>
                                <a:lnTo>
                                  <a:pt x="18" y="3"/>
                                </a:lnTo>
                                <a:lnTo>
                                  <a:pt x="18" y="4"/>
                                </a:lnTo>
                                <a:lnTo>
                                  <a:pt x="18" y="58"/>
                                </a:lnTo>
                                <a:lnTo>
                                  <a:pt x="80" y="58"/>
                                </a:lnTo>
                                <a:lnTo>
                                  <a:pt x="80" y="4"/>
                                </a:lnTo>
                                <a:lnTo>
                                  <a:pt x="80" y="3"/>
                                </a:lnTo>
                                <a:lnTo>
                                  <a:pt x="80" y="3"/>
                                </a:lnTo>
                                <a:lnTo>
                                  <a:pt x="80" y="1"/>
                                </a:lnTo>
                                <a:lnTo>
                                  <a:pt x="81" y="1"/>
                                </a:lnTo>
                                <a:lnTo>
                                  <a:pt x="82" y="1"/>
                                </a:lnTo>
                                <a:lnTo>
                                  <a:pt x="84" y="1"/>
                                </a:lnTo>
                                <a:lnTo>
                                  <a:pt x="86" y="0"/>
                                </a:lnTo>
                                <a:lnTo>
                                  <a:pt x="89" y="0"/>
                                </a:lnTo>
                                <a:lnTo>
                                  <a:pt x="91" y="0"/>
                                </a:lnTo>
                                <a:lnTo>
                                  <a:pt x="92" y="1"/>
                                </a:lnTo>
                                <a:lnTo>
                                  <a:pt x="95" y="1"/>
                                </a:lnTo>
                                <a:lnTo>
                                  <a:pt x="96" y="1"/>
                                </a:lnTo>
                                <a:lnTo>
                                  <a:pt x="96" y="1"/>
                                </a:lnTo>
                                <a:lnTo>
                                  <a:pt x="97" y="3"/>
                                </a:lnTo>
                                <a:lnTo>
                                  <a:pt x="97" y="3"/>
                                </a:lnTo>
                                <a:lnTo>
                                  <a:pt x="97" y="4"/>
                                </a:lnTo>
                                <a:lnTo>
                                  <a:pt x="97" y="1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34" name="Freeform 900"/>
                        <wps:cNvSpPr>
                          <a:spLocks/>
                        </wps:cNvSpPr>
                        <wps:spPr bwMode="auto">
                          <a:xfrm>
                            <a:off x="2884488" y="4468813"/>
                            <a:ext cx="52388" cy="73025"/>
                          </a:xfrm>
                          <a:custGeom>
                            <a:avLst/>
                            <a:gdLst>
                              <a:gd name="T0" fmla="*/ 97 w 97"/>
                              <a:gd name="T1" fmla="*/ 134 h 137"/>
                              <a:gd name="T2" fmla="*/ 97 w 97"/>
                              <a:gd name="T3" fmla="*/ 136 h 137"/>
                              <a:gd name="T4" fmla="*/ 95 w 97"/>
                              <a:gd name="T5" fmla="*/ 137 h 137"/>
                              <a:gd name="T6" fmla="*/ 91 w 97"/>
                              <a:gd name="T7" fmla="*/ 137 h 137"/>
                              <a:gd name="T8" fmla="*/ 86 w 97"/>
                              <a:gd name="T9" fmla="*/ 137 h 137"/>
                              <a:gd name="T10" fmla="*/ 82 w 97"/>
                              <a:gd name="T11" fmla="*/ 137 h 137"/>
                              <a:gd name="T12" fmla="*/ 81 w 97"/>
                              <a:gd name="T13" fmla="*/ 136 h 137"/>
                              <a:gd name="T14" fmla="*/ 80 w 97"/>
                              <a:gd name="T15" fmla="*/ 134 h 137"/>
                              <a:gd name="T16" fmla="*/ 80 w 97"/>
                              <a:gd name="T17" fmla="*/ 74 h 137"/>
                              <a:gd name="T18" fmla="*/ 18 w 97"/>
                              <a:gd name="T19" fmla="*/ 133 h 137"/>
                              <a:gd name="T20" fmla="*/ 18 w 97"/>
                              <a:gd name="T21" fmla="*/ 136 h 137"/>
                              <a:gd name="T22" fmla="*/ 16 w 97"/>
                              <a:gd name="T23" fmla="*/ 136 h 137"/>
                              <a:gd name="T24" fmla="*/ 13 w 97"/>
                              <a:gd name="T25" fmla="*/ 137 h 137"/>
                              <a:gd name="T26" fmla="*/ 10 w 97"/>
                              <a:gd name="T27" fmla="*/ 137 h 137"/>
                              <a:gd name="T28" fmla="*/ 5 w 97"/>
                              <a:gd name="T29" fmla="*/ 137 h 137"/>
                              <a:gd name="T30" fmla="*/ 2 w 97"/>
                              <a:gd name="T31" fmla="*/ 136 h 137"/>
                              <a:gd name="T32" fmla="*/ 1 w 97"/>
                              <a:gd name="T33" fmla="*/ 136 h 137"/>
                              <a:gd name="T34" fmla="*/ 0 w 97"/>
                              <a:gd name="T35" fmla="*/ 133 h 137"/>
                              <a:gd name="T36" fmla="*/ 0 w 97"/>
                              <a:gd name="T37" fmla="*/ 3 h 137"/>
                              <a:gd name="T38" fmla="*/ 1 w 97"/>
                              <a:gd name="T39" fmla="*/ 1 h 137"/>
                              <a:gd name="T40" fmla="*/ 4 w 97"/>
                              <a:gd name="T41" fmla="*/ 1 h 137"/>
                              <a:gd name="T42" fmla="*/ 7 w 97"/>
                              <a:gd name="T43" fmla="*/ 0 h 137"/>
                              <a:gd name="T44" fmla="*/ 12 w 97"/>
                              <a:gd name="T45" fmla="*/ 0 h 137"/>
                              <a:gd name="T46" fmla="*/ 16 w 97"/>
                              <a:gd name="T47" fmla="*/ 1 h 137"/>
                              <a:gd name="T48" fmla="*/ 17 w 97"/>
                              <a:gd name="T49" fmla="*/ 1 h 137"/>
                              <a:gd name="T50" fmla="*/ 18 w 97"/>
                              <a:gd name="T51" fmla="*/ 3 h 137"/>
                              <a:gd name="T52" fmla="*/ 18 w 97"/>
                              <a:gd name="T53" fmla="*/ 58 h 137"/>
                              <a:gd name="T54" fmla="*/ 80 w 97"/>
                              <a:gd name="T55" fmla="*/ 4 h 137"/>
                              <a:gd name="T56" fmla="*/ 80 w 97"/>
                              <a:gd name="T57" fmla="*/ 3 h 137"/>
                              <a:gd name="T58" fmla="*/ 81 w 97"/>
                              <a:gd name="T59" fmla="*/ 1 h 137"/>
                              <a:gd name="T60" fmla="*/ 85 w 97"/>
                              <a:gd name="T61" fmla="*/ 1 h 137"/>
                              <a:gd name="T62" fmla="*/ 89 w 97"/>
                              <a:gd name="T63" fmla="*/ 0 h 137"/>
                              <a:gd name="T64" fmla="*/ 94 w 97"/>
                              <a:gd name="T65" fmla="*/ 1 h 137"/>
                              <a:gd name="T66" fmla="*/ 96 w 97"/>
                              <a:gd name="T67" fmla="*/ 1 h 137"/>
                              <a:gd name="T68" fmla="*/ 97 w 97"/>
                              <a:gd name="T69" fmla="*/ 3 h 137"/>
                              <a:gd name="T70" fmla="*/ 97 w 97"/>
                              <a:gd name="T71" fmla="*/ 4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97" h="137">
                                <a:moveTo>
                                  <a:pt x="97" y="133"/>
                                </a:moveTo>
                                <a:lnTo>
                                  <a:pt x="97" y="134"/>
                                </a:lnTo>
                                <a:lnTo>
                                  <a:pt x="97" y="136"/>
                                </a:lnTo>
                                <a:lnTo>
                                  <a:pt x="97" y="136"/>
                                </a:lnTo>
                                <a:lnTo>
                                  <a:pt x="96" y="136"/>
                                </a:lnTo>
                                <a:lnTo>
                                  <a:pt x="95" y="137"/>
                                </a:lnTo>
                                <a:lnTo>
                                  <a:pt x="94" y="137"/>
                                </a:lnTo>
                                <a:lnTo>
                                  <a:pt x="91" y="137"/>
                                </a:lnTo>
                                <a:lnTo>
                                  <a:pt x="89" y="137"/>
                                </a:lnTo>
                                <a:lnTo>
                                  <a:pt x="86" y="137"/>
                                </a:lnTo>
                                <a:lnTo>
                                  <a:pt x="85" y="137"/>
                                </a:lnTo>
                                <a:lnTo>
                                  <a:pt x="82" y="137"/>
                                </a:lnTo>
                                <a:lnTo>
                                  <a:pt x="81" y="136"/>
                                </a:lnTo>
                                <a:lnTo>
                                  <a:pt x="81" y="136"/>
                                </a:lnTo>
                                <a:lnTo>
                                  <a:pt x="80" y="136"/>
                                </a:lnTo>
                                <a:lnTo>
                                  <a:pt x="80" y="134"/>
                                </a:lnTo>
                                <a:lnTo>
                                  <a:pt x="80" y="133"/>
                                </a:lnTo>
                                <a:lnTo>
                                  <a:pt x="80" y="74"/>
                                </a:lnTo>
                                <a:lnTo>
                                  <a:pt x="18" y="74"/>
                                </a:lnTo>
                                <a:lnTo>
                                  <a:pt x="18" y="133"/>
                                </a:lnTo>
                                <a:lnTo>
                                  <a:pt x="18" y="134"/>
                                </a:lnTo>
                                <a:lnTo>
                                  <a:pt x="18" y="136"/>
                                </a:lnTo>
                                <a:lnTo>
                                  <a:pt x="17" y="136"/>
                                </a:lnTo>
                                <a:lnTo>
                                  <a:pt x="16" y="136"/>
                                </a:lnTo>
                                <a:lnTo>
                                  <a:pt x="16" y="137"/>
                                </a:lnTo>
                                <a:lnTo>
                                  <a:pt x="13" y="137"/>
                                </a:lnTo>
                                <a:lnTo>
                                  <a:pt x="12" y="137"/>
                                </a:lnTo>
                                <a:lnTo>
                                  <a:pt x="10" y="137"/>
                                </a:lnTo>
                                <a:lnTo>
                                  <a:pt x="7" y="137"/>
                                </a:lnTo>
                                <a:lnTo>
                                  <a:pt x="5" y="137"/>
                                </a:lnTo>
                                <a:lnTo>
                                  <a:pt x="4" y="137"/>
                                </a:lnTo>
                                <a:lnTo>
                                  <a:pt x="2" y="136"/>
                                </a:lnTo>
                                <a:lnTo>
                                  <a:pt x="1" y="136"/>
                                </a:lnTo>
                                <a:lnTo>
                                  <a:pt x="1" y="136"/>
                                </a:lnTo>
                                <a:lnTo>
                                  <a:pt x="0" y="134"/>
                                </a:lnTo>
                                <a:lnTo>
                                  <a:pt x="0" y="133"/>
                                </a:lnTo>
                                <a:lnTo>
                                  <a:pt x="0" y="4"/>
                                </a:lnTo>
                                <a:lnTo>
                                  <a:pt x="0" y="3"/>
                                </a:lnTo>
                                <a:lnTo>
                                  <a:pt x="1" y="3"/>
                                </a:lnTo>
                                <a:lnTo>
                                  <a:pt x="1" y="1"/>
                                </a:lnTo>
                                <a:lnTo>
                                  <a:pt x="2" y="1"/>
                                </a:lnTo>
                                <a:lnTo>
                                  <a:pt x="4" y="1"/>
                                </a:lnTo>
                                <a:lnTo>
                                  <a:pt x="5" y="1"/>
                                </a:lnTo>
                                <a:lnTo>
                                  <a:pt x="7" y="0"/>
                                </a:lnTo>
                                <a:lnTo>
                                  <a:pt x="10" y="0"/>
                                </a:lnTo>
                                <a:lnTo>
                                  <a:pt x="12" y="0"/>
                                </a:lnTo>
                                <a:lnTo>
                                  <a:pt x="13" y="1"/>
                                </a:lnTo>
                                <a:lnTo>
                                  <a:pt x="16" y="1"/>
                                </a:lnTo>
                                <a:lnTo>
                                  <a:pt x="16" y="1"/>
                                </a:lnTo>
                                <a:lnTo>
                                  <a:pt x="17" y="1"/>
                                </a:lnTo>
                                <a:lnTo>
                                  <a:pt x="18" y="3"/>
                                </a:lnTo>
                                <a:lnTo>
                                  <a:pt x="18" y="3"/>
                                </a:lnTo>
                                <a:lnTo>
                                  <a:pt x="18" y="4"/>
                                </a:lnTo>
                                <a:lnTo>
                                  <a:pt x="18" y="58"/>
                                </a:lnTo>
                                <a:lnTo>
                                  <a:pt x="80" y="58"/>
                                </a:lnTo>
                                <a:lnTo>
                                  <a:pt x="80" y="4"/>
                                </a:lnTo>
                                <a:lnTo>
                                  <a:pt x="80" y="3"/>
                                </a:lnTo>
                                <a:lnTo>
                                  <a:pt x="80" y="3"/>
                                </a:lnTo>
                                <a:lnTo>
                                  <a:pt x="81" y="1"/>
                                </a:lnTo>
                                <a:lnTo>
                                  <a:pt x="81" y="1"/>
                                </a:lnTo>
                                <a:lnTo>
                                  <a:pt x="82" y="1"/>
                                </a:lnTo>
                                <a:lnTo>
                                  <a:pt x="85" y="1"/>
                                </a:lnTo>
                                <a:lnTo>
                                  <a:pt x="86" y="0"/>
                                </a:lnTo>
                                <a:lnTo>
                                  <a:pt x="89" y="0"/>
                                </a:lnTo>
                                <a:lnTo>
                                  <a:pt x="91" y="0"/>
                                </a:lnTo>
                                <a:lnTo>
                                  <a:pt x="94" y="1"/>
                                </a:lnTo>
                                <a:lnTo>
                                  <a:pt x="95" y="1"/>
                                </a:lnTo>
                                <a:lnTo>
                                  <a:pt x="96" y="1"/>
                                </a:lnTo>
                                <a:lnTo>
                                  <a:pt x="97" y="1"/>
                                </a:lnTo>
                                <a:lnTo>
                                  <a:pt x="97" y="3"/>
                                </a:lnTo>
                                <a:lnTo>
                                  <a:pt x="97" y="3"/>
                                </a:lnTo>
                                <a:lnTo>
                                  <a:pt x="97" y="4"/>
                                </a:lnTo>
                                <a:lnTo>
                                  <a:pt x="97" y="1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35" name="Freeform 901"/>
                        <wps:cNvSpPr>
                          <a:spLocks/>
                        </wps:cNvSpPr>
                        <wps:spPr bwMode="auto">
                          <a:xfrm>
                            <a:off x="2951163" y="4468813"/>
                            <a:ext cx="52388" cy="73025"/>
                          </a:xfrm>
                          <a:custGeom>
                            <a:avLst/>
                            <a:gdLst>
                              <a:gd name="T0" fmla="*/ 98 w 98"/>
                              <a:gd name="T1" fmla="*/ 118 h 138"/>
                              <a:gd name="T2" fmla="*/ 98 w 98"/>
                              <a:gd name="T3" fmla="*/ 121 h 138"/>
                              <a:gd name="T4" fmla="*/ 97 w 98"/>
                              <a:gd name="T5" fmla="*/ 123 h 138"/>
                              <a:gd name="T6" fmla="*/ 97 w 98"/>
                              <a:gd name="T7" fmla="*/ 124 h 138"/>
                              <a:gd name="T8" fmla="*/ 94 w 98"/>
                              <a:gd name="T9" fmla="*/ 127 h 138"/>
                              <a:gd name="T10" fmla="*/ 87 w 98"/>
                              <a:gd name="T11" fmla="*/ 131 h 138"/>
                              <a:gd name="T12" fmla="*/ 77 w 98"/>
                              <a:gd name="T13" fmla="*/ 136 h 138"/>
                              <a:gd name="T14" fmla="*/ 65 w 98"/>
                              <a:gd name="T15" fmla="*/ 138 h 138"/>
                              <a:gd name="T16" fmla="*/ 44 w 98"/>
                              <a:gd name="T17" fmla="*/ 137 h 138"/>
                              <a:gd name="T18" fmla="*/ 23 w 98"/>
                              <a:gd name="T19" fmla="*/ 128 h 138"/>
                              <a:gd name="T20" fmla="*/ 8 w 98"/>
                              <a:gd name="T21" fmla="*/ 111 h 138"/>
                              <a:gd name="T22" fmla="*/ 1 w 98"/>
                              <a:gd name="T23" fmla="*/ 86 h 138"/>
                              <a:gd name="T24" fmla="*/ 1 w 98"/>
                              <a:gd name="T25" fmla="*/ 54 h 138"/>
                              <a:gd name="T26" fmla="*/ 9 w 98"/>
                              <a:gd name="T27" fmla="*/ 28 h 138"/>
                              <a:gd name="T28" fmla="*/ 24 w 98"/>
                              <a:gd name="T29" fmla="*/ 10 h 138"/>
                              <a:gd name="T30" fmla="*/ 46 w 98"/>
                              <a:gd name="T31" fmla="*/ 0 h 138"/>
                              <a:gd name="T32" fmla="*/ 65 w 98"/>
                              <a:gd name="T33" fmla="*/ 0 h 138"/>
                              <a:gd name="T34" fmla="*/ 76 w 98"/>
                              <a:gd name="T35" fmla="*/ 1 h 138"/>
                              <a:gd name="T36" fmla="*/ 86 w 98"/>
                              <a:gd name="T37" fmla="*/ 5 h 138"/>
                              <a:gd name="T38" fmla="*/ 92 w 98"/>
                              <a:gd name="T39" fmla="*/ 10 h 138"/>
                              <a:gd name="T40" fmla="*/ 96 w 98"/>
                              <a:gd name="T41" fmla="*/ 12 h 138"/>
                              <a:gd name="T42" fmla="*/ 97 w 98"/>
                              <a:gd name="T43" fmla="*/ 14 h 138"/>
                              <a:gd name="T44" fmla="*/ 97 w 98"/>
                              <a:gd name="T45" fmla="*/ 16 h 138"/>
                              <a:gd name="T46" fmla="*/ 97 w 98"/>
                              <a:gd name="T47" fmla="*/ 19 h 138"/>
                              <a:gd name="T48" fmla="*/ 97 w 98"/>
                              <a:gd name="T49" fmla="*/ 22 h 138"/>
                              <a:gd name="T50" fmla="*/ 97 w 98"/>
                              <a:gd name="T51" fmla="*/ 25 h 138"/>
                              <a:gd name="T52" fmla="*/ 96 w 98"/>
                              <a:gd name="T53" fmla="*/ 27 h 138"/>
                              <a:gd name="T54" fmla="*/ 94 w 98"/>
                              <a:gd name="T55" fmla="*/ 28 h 138"/>
                              <a:gd name="T56" fmla="*/ 92 w 98"/>
                              <a:gd name="T57" fmla="*/ 28 h 138"/>
                              <a:gd name="T58" fmla="*/ 87 w 98"/>
                              <a:gd name="T59" fmla="*/ 25 h 138"/>
                              <a:gd name="T60" fmla="*/ 78 w 98"/>
                              <a:gd name="T61" fmla="*/ 20 h 138"/>
                              <a:gd name="T62" fmla="*/ 67 w 98"/>
                              <a:gd name="T63" fmla="*/ 16 h 138"/>
                              <a:gd name="T64" fmla="*/ 50 w 98"/>
                              <a:gd name="T65" fmla="*/ 16 h 138"/>
                              <a:gd name="T66" fmla="*/ 35 w 98"/>
                              <a:gd name="T67" fmla="*/ 23 h 138"/>
                              <a:gd name="T68" fmla="*/ 25 w 98"/>
                              <a:gd name="T69" fmla="*/ 37 h 138"/>
                              <a:gd name="T70" fmla="*/ 19 w 98"/>
                              <a:gd name="T71" fmla="*/ 57 h 138"/>
                              <a:gd name="T72" fmla="*/ 19 w 98"/>
                              <a:gd name="T73" fmla="*/ 81 h 138"/>
                              <a:gd name="T74" fmla="*/ 25 w 98"/>
                              <a:gd name="T75" fmla="*/ 101 h 138"/>
                              <a:gd name="T76" fmla="*/ 35 w 98"/>
                              <a:gd name="T77" fmla="*/ 115 h 138"/>
                              <a:gd name="T78" fmla="*/ 50 w 98"/>
                              <a:gd name="T79" fmla="*/ 122 h 138"/>
                              <a:gd name="T80" fmla="*/ 67 w 98"/>
                              <a:gd name="T81" fmla="*/ 122 h 138"/>
                              <a:gd name="T82" fmla="*/ 80 w 98"/>
                              <a:gd name="T83" fmla="*/ 118 h 138"/>
                              <a:gd name="T84" fmla="*/ 88 w 98"/>
                              <a:gd name="T85" fmla="*/ 113 h 138"/>
                              <a:gd name="T86" fmla="*/ 93 w 98"/>
                              <a:gd name="T87" fmla="*/ 110 h 138"/>
                              <a:gd name="T88" fmla="*/ 96 w 98"/>
                              <a:gd name="T89" fmla="*/ 110 h 138"/>
                              <a:gd name="T90" fmla="*/ 97 w 98"/>
                              <a:gd name="T91" fmla="*/ 110 h 138"/>
                              <a:gd name="T92" fmla="*/ 98 w 98"/>
                              <a:gd name="T93" fmla="*/ 112 h 138"/>
                              <a:gd name="T94" fmla="*/ 98 w 98"/>
                              <a:gd name="T95" fmla="*/ 115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98" h="138">
                                <a:moveTo>
                                  <a:pt x="98" y="117"/>
                                </a:moveTo>
                                <a:lnTo>
                                  <a:pt x="98" y="118"/>
                                </a:lnTo>
                                <a:lnTo>
                                  <a:pt x="98" y="121"/>
                                </a:lnTo>
                                <a:lnTo>
                                  <a:pt x="98" y="121"/>
                                </a:lnTo>
                                <a:lnTo>
                                  <a:pt x="97" y="122"/>
                                </a:lnTo>
                                <a:lnTo>
                                  <a:pt x="97" y="123"/>
                                </a:lnTo>
                                <a:lnTo>
                                  <a:pt x="97" y="124"/>
                                </a:lnTo>
                                <a:lnTo>
                                  <a:pt x="97" y="124"/>
                                </a:lnTo>
                                <a:lnTo>
                                  <a:pt x="96" y="126"/>
                                </a:lnTo>
                                <a:lnTo>
                                  <a:pt x="94" y="127"/>
                                </a:lnTo>
                                <a:lnTo>
                                  <a:pt x="91" y="129"/>
                                </a:lnTo>
                                <a:lnTo>
                                  <a:pt x="87" y="131"/>
                                </a:lnTo>
                                <a:lnTo>
                                  <a:pt x="82" y="133"/>
                                </a:lnTo>
                                <a:lnTo>
                                  <a:pt x="77" y="136"/>
                                </a:lnTo>
                                <a:lnTo>
                                  <a:pt x="71" y="137"/>
                                </a:lnTo>
                                <a:lnTo>
                                  <a:pt x="65" y="138"/>
                                </a:lnTo>
                                <a:lnTo>
                                  <a:pt x="57" y="138"/>
                                </a:lnTo>
                                <a:lnTo>
                                  <a:pt x="44" y="137"/>
                                </a:lnTo>
                                <a:lnTo>
                                  <a:pt x="33" y="133"/>
                                </a:lnTo>
                                <a:lnTo>
                                  <a:pt x="23" y="128"/>
                                </a:lnTo>
                                <a:lnTo>
                                  <a:pt x="16" y="121"/>
                                </a:lnTo>
                                <a:lnTo>
                                  <a:pt x="8" y="111"/>
                                </a:lnTo>
                                <a:lnTo>
                                  <a:pt x="3" y="100"/>
                                </a:lnTo>
                                <a:lnTo>
                                  <a:pt x="1" y="86"/>
                                </a:lnTo>
                                <a:lnTo>
                                  <a:pt x="0" y="70"/>
                                </a:lnTo>
                                <a:lnTo>
                                  <a:pt x="1" y="54"/>
                                </a:lnTo>
                                <a:lnTo>
                                  <a:pt x="5" y="41"/>
                                </a:lnTo>
                                <a:lnTo>
                                  <a:pt x="9" y="28"/>
                                </a:lnTo>
                                <a:lnTo>
                                  <a:pt x="17" y="19"/>
                                </a:lnTo>
                                <a:lnTo>
                                  <a:pt x="24" y="10"/>
                                </a:lnTo>
                                <a:lnTo>
                                  <a:pt x="35" y="4"/>
                                </a:lnTo>
                                <a:lnTo>
                                  <a:pt x="46" y="0"/>
                                </a:lnTo>
                                <a:lnTo>
                                  <a:pt x="59" y="0"/>
                                </a:lnTo>
                                <a:lnTo>
                                  <a:pt x="65" y="0"/>
                                </a:lnTo>
                                <a:lnTo>
                                  <a:pt x="71" y="1"/>
                                </a:lnTo>
                                <a:lnTo>
                                  <a:pt x="76" y="1"/>
                                </a:lnTo>
                                <a:lnTo>
                                  <a:pt x="81" y="4"/>
                                </a:lnTo>
                                <a:lnTo>
                                  <a:pt x="86" y="5"/>
                                </a:lnTo>
                                <a:lnTo>
                                  <a:pt x="89" y="7"/>
                                </a:lnTo>
                                <a:lnTo>
                                  <a:pt x="92" y="10"/>
                                </a:lnTo>
                                <a:lnTo>
                                  <a:pt x="94" y="11"/>
                                </a:lnTo>
                                <a:lnTo>
                                  <a:pt x="96" y="12"/>
                                </a:lnTo>
                                <a:lnTo>
                                  <a:pt x="96" y="14"/>
                                </a:lnTo>
                                <a:lnTo>
                                  <a:pt x="97" y="14"/>
                                </a:lnTo>
                                <a:lnTo>
                                  <a:pt x="97" y="15"/>
                                </a:lnTo>
                                <a:lnTo>
                                  <a:pt x="97" y="16"/>
                                </a:lnTo>
                                <a:lnTo>
                                  <a:pt x="97" y="17"/>
                                </a:lnTo>
                                <a:lnTo>
                                  <a:pt x="97" y="19"/>
                                </a:lnTo>
                                <a:lnTo>
                                  <a:pt x="97" y="20"/>
                                </a:lnTo>
                                <a:lnTo>
                                  <a:pt x="97" y="22"/>
                                </a:lnTo>
                                <a:lnTo>
                                  <a:pt x="97" y="23"/>
                                </a:lnTo>
                                <a:lnTo>
                                  <a:pt x="97" y="25"/>
                                </a:lnTo>
                                <a:lnTo>
                                  <a:pt x="97" y="26"/>
                                </a:lnTo>
                                <a:lnTo>
                                  <a:pt x="96" y="27"/>
                                </a:lnTo>
                                <a:lnTo>
                                  <a:pt x="96" y="28"/>
                                </a:lnTo>
                                <a:lnTo>
                                  <a:pt x="94" y="28"/>
                                </a:lnTo>
                                <a:lnTo>
                                  <a:pt x="94" y="28"/>
                                </a:lnTo>
                                <a:lnTo>
                                  <a:pt x="92" y="28"/>
                                </a:lnTo>
                                <a:lnTo>
                                  <a:pt x="91" y="26"/>
                                </a:lnTo>
                                <a:lnTo>
                                  <a:pt x="87" y="25"/>
                                </a:lnTo>
                                <a:lnTo>
                                  <a:pt x="83" y="22"/>
                                </a:lnTo>
                                <a:lnTo>
                                  <a:pt x="78" y="20"/>
                                </a:lnTo>
                                <a:lnTo>
                                  <a:pt x="73" y="17"/>
                                </a:lnTo>
                                <a:lnTo>
                                  <a:pt x="67" y="16"/>
                                </a:lnTo>
                                <a:lnTo>
                                  <a:pt x="59" y="15"/>
                                </a:lnTo>
                                <a:lnTo>
                                  <a:pt x="50" y="16"/>
                                </a:lnTo>
                                <a:lnTo>
                                  <a:pt x="43" y="19"/>
                                </a:lnTo>
                                <a:lnTo>
                                  <a:pt x="35" y="23"/>
                                </a:lnTo>
                                <a:lnTo>
                                  <a:pt x="30" y="30"/>
                                </a:lnTo>
                                <a:lnTo>
                                  <a:pt x="25" y="37"/>
                                </a:lnTo>
                                <a:lnTo>
                                  <a:pt x="22" y="47"/>
                                </a:lnTo>
                                <a:lnTo>
                                  <a:pt x="19" y="57"/>
                                </a:lnTo>
                                <a:lnTo>
                                  <a:pt x="19" y="69"/>
                                </a:lnTo>
                                <a:lnTo>
                                  <a:pt x="19" y="81"/>
                                </a:lnTo>
                                <a:lnTo>
                                  <a:pt x="22" y="92"/>
                                </a:lnTo>
                                <a:lnTo>
                                  <a:pt x="25" y="101"/>
                                </a:lnTo>
                                <a:lnTo>
                                  <a:pt x="30" y="108"/>
                                </a:lnTo>
                                <a:lnTo>
                                  <a:pt x="35" y="115"/>
                                </a:lnTo>
                                <a:lnTo>
                                  <a:pt x="43" y="118"/>
                                </a:lnTo>
                                <a:lnTo>
                                  <a:pt x="50" y="122"/>
                                </a:lnTo>
                                <a:lnTo>
                                  <a:pt x="60" y="122"/>
                                </a:lnTo>
                                <a:lnTo>
                                  <a:pt x="67" y="122"/>
                                </a:lnTo>
                                <a:lnTo>
                                  <a:pt x="73" y="121"/>
                                </a:lnTo>
                                <a:lnTo>
                                  <a:pt x="80" y="118"/>
                                </a:lnTo>
                                <a:lnTo>
                                  <a:pt x="83" y="116"/>
                                </a:lnTo>
                                <a:lnTo>
                                  <a:pt x="88" y="113"/>
                                </a:lnTo>
                                <a:lnTo>
                                  <a:pt x="91" y="111"/>
                                </a:lnTo>
                                <a:lnTo>
                                  <a:pt x="93" y="110"/>
                                </a:lnTo>
                                <a:lnTo>
                                  <a:pt x="96" y="110"/>
                                </a:lnTo>
                                <a:lnTo>
                                  <a:pt x="96" y="110"/>
                                </a:lnTo>
                                <a:lnTo>
                                  <a:pt x="97" y="110"/>
                                </a:lnTo>
                                <a:lnTo>
                                  <a:pt x="97" y="110"/>
                                </a:lnTo>
                                <a:lnTo>
                                  <a:pt x="97" y="111"/>
                                </a:lnTo>
                                <a:lnTo>
                                  <a:pt x="98" y="112"/>
                                </a:lnTo>
                                <a:lnTo>
                                  <a:pt x="98" y="113"/>
                                </a:lnTo>
                                <a:lnTo>
                                  <a:pt x="98" y="115"/>
                                </a:lnTo>
                                <a:lnTo>
                                  <a:pt x="98" y="1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36" name="Freeform 902"/>
                        <wps:cNvSpPr>
                          <a:spLocks noEditPoints="1"/>
                        </wps:cNvSpPr>
                        <wps:spPr bwMode="auto">
                          <a:xfrm>
                            <a:off x="1838325" y="5195888"/>
                            <a:ext cx="57150" cy="55563"/>
                          </a:xfrm>
                          <a:custGeom>
                            <a:avLst/>
                            <a:gdLst>
                              <a:gd name="T0" fmla="*/ 106 w 107"/>
                              <a:gd name="T1" fmla="*/ 99 h 104"/>
                              <a:gd name="T2" fmla="*/ 105 w 107"/>
                              <a:gd name="T3" fmla="*/ 101 h 104"/>
                              <a:gd name="T4" fmla="*/ 100 w 107"/>
                              <a:gd name="T5" fmla="*/ 103 h 104"/>
                              <a:gd name="T6" fmla="*/ 95 w 107"/>
                              <a:gd name="T7" fmla="*/ 104 h 104"/>
                              <a:gd name="T8" fmla="*/ 85 w 107"/>
                              <a:gd name="T9" fmla="*/ 103 h 104"/>
                              <a:gd name="T10" fmla="*/ 75 w 107"/>
                              <a:gd name="T11" fmla="*/ 98 h 104"/>
                              <a:gd name="T12" fmla="*/ 71 w 107"/>
                              <a:gd name="T13" fmla="*/ 83 h 104"/>
                              <a:gd name="T14" fmla="*/ 63 w 107"/>
                              <a:gd name="T15" fmla="*/ 95 h 104"/>
                              <a:gd name="T16" fmla="*/ 49 w 107"/>
                              <a:gd name="T17" fmla="*/ 103 h 104"/>
                              <a:gd name="T18" fmla="*/ 28 w 107"/>
                              <a:gd name="T19" fmla="*/ 104 h 104"/>
                              <a:gd name="T20" fmla="*/ 9 w 107"/>
                              <a:gd name="T21" fmla="*/ 89 h 104"/>
                              <a:gd name="T22" fmla="*/ 0 w 107"/>
                              <a:gd name="T23" fmla="*/ 64 h 104"/>
                              <a:gd name="T24" fmla="*/ 2 w 107"/>
                              <a:gd name="T25" fmla="*/ 31 h 104"/>
                              <a:gd name="T26" fmla="*/ 16 w 107"/>
                              <a:gd name="T27" fmla="*/ 9 h 104"/>
                              <a:gd name="T28" fmla="*/ 42 w 107"/>
                              <a:gd name="T29" fmla="*/ 0 h 104"/>
                              <a:gd name="T30" fmla="*/ 60 w 107"/>
                              <a:gd name="T31" fmla="*/ 5 h 104"/>
                              <a:gd name="T32" fmla="*/ 73 w 107"/>
                              <a:gd name="T33" fmla="*/ 20 h 104"/>
                              <a:gd name="T34" fmla="*/ 78 w 107"/>
                              <a:gd name="T35" fmla="*/ 27 h 104"/>
                              <a:gd name="T36" fmla="*/ 80 w 107"/>
                              <a:gd name="T37" fmla="*/ 11 h 104"/>
                              <a:gd name="T38" fmla="*/ 81 w 107"/>
                              <a:gd name="T39" fmla="*/ 4 h 104"/>
                              <a:gd name="T40" fmla="*/ 82 w 107"/>
                              <a:gd name="T41" fmla="*/ 3 h 104"/>
                              <a:gd name="T42" fmla="*/ 85 w 107"/>
                              <a:gd name="T43" fmla="*/ 3 h 104"/>
                              <a:gd name="T44" fmla="*/ 89 w 107"/>
                              <a:gd name="T45" fmla="*/ 3 h 104"/>
                              <a:gd name="T46" fmla="*/ 95 w 107"/>
                              <a:gd name="T47" fmla="*/ 3 h 104"/>
                              <a:gd name="T48" fmla="*/ 97 w 107"/>
                              <a:gd name="T49" fmla="*/ 4 h 104"/>
                              <a:gd name="T50" fmla="*/ 97 w 107"/>
                              <a:gd name="T51" fmla="*/ 8 h 104"/>
                              <a:gd name="T52" fmla="*/ 96 w 107"/>
                              <a:gd name="T53" fmla="*/ 19 h 104"/>
                              <a:gd name="T54" fmla="*/ 92 w 107"/>
                              <a:gd name="T55" fmla="*/ 35 h 104"/>
                              <a:gd name="T56" fmla="*/ 87 w 107"/>
                              <a:gd name="T57" fmla="*/ 52 h 104"/>
                              <a:gd name="T58" fmla="*/ 84 w 107"/>
                              <a:gd name="T59" fmla="*/ 71 h 104"/>
                              <a:gd name="T60" fmla="*/ 87 w 107"/>
                              <a:gd name="T61" fmla="*/ 84 h 104"/>
                              <a:gd name="T62" fmla="*/ 92 w 107"/>
                              <a:gd name="T63" fmla="*/ 89 h 104"/>
                              <a:gd name="T64" fmla="*/ 98 w 107"/>
                              <a:gd name="T65" fmla="*/ 89 h 104"/>
                              <a:gd name="T66" fmla="*/ 102 w 107"/>
                              <a:gd name="T67" fmla="*/ 88 h 104"/>
                              <a:gd name="T68" fmla="*/ 105 w 107"/>
                              <a:gd name="T69" fmla="*/ 88 h 104"/>
                              <a:gd name="T70" fmla="*/ 106 w 107"/>
                              <a:gd name="T71" fmla="*/ 88 h 104"/>
                              <a:gd name="T72" fmla="*/ 107 w 107"/>
                              <a:gd name="T73" fmla="*/ 90 h 104"/>
                              <a:gd name="T74" fmla="*/ 66 w 107"/>
                              <a:gd name="T75" fmla="*/ 52 h 104"/>
                              <a:gd name="T76" fmla="*/ 62 w 107"/>
                              <a:gd name="T77" fmla="*/ 29 h 104"/>
                              <a:gd name="T78" fmla="*/ 52 w 107"/>
                              <a:gd name="T79" fmla="*/ 18 h 104"/>
                              <a:gd name="T80" fmla="*/ 36 w 107"/>
                              <a:gd name="T81" fmla="*/ 15 h 104"/>
                              <a:gd name="T82" fmla="*/ 23 w 107"/>
                              <a:gd name="T83" fmla="*/ 26 h 104"/>
                              <a:gd name="T84" fmla="*/ 17 w 107"/>
                              <a:gd name="T85" fmla="*/ 45 h 104"/>
                              <a:gd name="T86" fmla="*/ 18 w 107"/>
                              <a:gd name="T87" fmla="*/ 66 h 104"/>
                              <a:gd name="T88" fmla="*/ 26 w 107"/>
                              <a:gd name="T89" fmla="*/ 83 h 104"/>
                              <a:gd name="T90" fmla="*/ 41 w 107"/>
                              <a:gd name="T91" fmla="*/ 90 h 104"/>
                              <a:gd name="T92" fmla="*/ 57 w 107"/>
                              <a:gd name="T93" fmla="*/ 84 h 104"/>
                              <a:gd name="T94" fmla="*/ 64 w 107"/>
                              <a:gd name="T95" fmla="*/ 67 h 104"/>
                              <a:gd name="T96" fmla="*/ 66 w 107"/>
                              <a:gd name="T97" fmla="*/ 52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07" h="104">
                                <a:moveTo>
                                  <a:pt x="107" y="94"/>
                                </a:moveTo>
                                <a:lnTo>
                                  <a:pt x="107" y="96"/>
                                </a:lnTo>
                                <a:lnTo>
                                  <a:pt x="106" y="99"/>
                                </a:lnTo>
                                <a:lnTo>
                                  <a:pt x="106" y="100"/>
                                </a:lnTo>
                                <a:lnTo>
                                  <a:pt x="105" y="101"/>
                                </a:lnTo>
                                <a:lnTo>
                                  <a:pt x="105" y="101"/>
                                </a:lnTo>
                                <a:lnTo>
                                  <a:pt x="103" y="103"/>
                                </a:lnTo>
                                <a:lnTo>
                                  <a:pt x="102" y="103"/>
                                </a:lnTo>
                                <a:lnTo>
                                  <a:pt x="100" y="103"/>
                                </a:lnTo>
                                <a:lnTo>
                                  <a:pt x="98" y="104"/>
                                </a:lnTo>
                                <a:lnTo>
                                  <a:pt x="96" y="104"/>
                                </a:lnTo>
                                <a:lnTo>
                                  <a:pt x="95" y="104"/>
                                </a:lnTo>
                                <a:lnTo>
                                  <a:pt x="92" y="104"/>
                                </a:lnTo>
                                <a:lnTo>
                                  <a:pt x="89" y="104"/>
                                </a:lnTo>
                                <a:lnTo>
                                  <a:pt x="85" y="103"/>
                                </a:lnTo>
                                <a:lnTo>
                                  <a:pt x="81" y="101"/>
                                </a:lnTo>
                                <a:lnTo>
                                  <a:pt x="79" y="100"/>
                                </a:lnTo>
                                <a:lnTo>
                                  <a:pt x="75" y="98"/>
                                </a:lnTo>
                                <a:lnTo>
                                  <a:pt x="74" y="94"/>
                                </a:lnTo>
                                <a:lnTo>
                                  <a:pt x="71" y="89"/>
                                </a:lnTo>
                                <a:lnTo>
                                  <a:pt x="71" y="83"/>
                                </a:lnTo>
                                <a:lnTo>
                                  <a:pt x="69" y="88"/>
                                </a:lnTo>
                                <a:lnTo>
                                  <a:pt x="65" y="91"/>
                                </a:lnTo>
                                <a:lnTo>
                                  <a:pt x="63" y="95"/>
                                </a:lnTo>
                                <a:lnTo>
                                  <a:pt x="59" y="99"/>
                                </a:lnTo>
                                <a:lnTo>
                                  <a:pt x="54" y="101"/>
                                </a:lnTo>
                                <a:lnTo>
                                  <a:pt x="49" y="103"/>
                                </a:lnTo>
                                <a:lnTo>
                                  <a:pt x="44" y="104"/>
                                </a:lnTo>
                                <a:lnTo>
                                  <a:pt x="38" y="104"/>
                                </a:lnTo>
                                <a:lnTo>
                                  <a:pt x="28" y="104"/>
                                </a:lnTo>
                                <a:lnTo>
                                  <a:pt x="21" y="100"/>
                                </a:lnTo>
                                <a:lnTo>
                                  <a:pt x="13" y="96"/>
                                </a:lnTo>
                                <a:lnTo>
                                  <a:pt x="9" y="89"/>
                                </a:lnTo>
                                <a:lnTo>
                                  <a:pt x="5" y="83"/>
                                </a:lnTo>
                                <a:lnTo>
                                  <a:pt x="2" y="73"/>
                                </a:lnTo>
                                <a:lnTo>
                                  <a:pt x="0" y="64"/>
                                </a:lnTo>
                                <a:lnTo>
                                  <a:pt x="0" y="53"/>
                                </a:lnTo>
                                <a:lnTo>
                                  <a:pt x="0" y="42"/>
                                </a:lnTo>
                                <a:lnTo>
                                  <a:pt x="2" y="31"/>
                                </a:lnTo>
                                <a:lnTo>
                                  <a:pt x="6" y="23"/>
                                </a:lnTo>
                                <a:lnTo>
                                  <a:pt x="11" y="15"/>
                                </a:lnTo>
                                <a:lnTo>
                                  <a:pt x="16" y="9"/>
                                </a:lnTo>
                                <a:lnTo>
                                  <a:pt x="23" y="4"/>
                                </a:lnTo>
                                <a:lnTo>
                                  <a:pt x="32" y="2"/>
                                </a:lnTo>
                                <a:lnTo>
                                  <a:pt x="42" y="0"/>
                                </a:lnTo>
                                <a:lnTo>
                                  <a:pt x="48" y="2"/>
                                </a:lnTo>
                                <a:lnTo>
                                  <a:pt x="54" y="3"/>
                                </a:lnTo>
                                <a:lnTo>
                                  <a:pt x="60" y="5"/>
                                </a:lnTo>
                                <a:lnTo>
                                  <a:pt x="65" y="9"/>
                                </a:lnTo>
                                <a:lnTo>
                                  <a:pt x="69" y="14"/>
                                </a:lnTo>
                                <a:lnTo>
                                  <a:pt x="73" y="20"/>
                                </a:lnTo>
                                <a:lnTo>
                                  <a:pt x="75" y="26"/>
                                </a:lnTo>
                                <a:lnTo>
                                  <a:pt x="76" y="34"/>
                                </a:lnTo>
                                <a:lnTo>
                                  <a:pt x="78" y="27"/>
                                </a:lnTo>
                                <a:lnTo>
                                  <a:pt x="79" y="21"/>
                                </a:lnTo>
                                <a:lnTo>
                                  <a:pt x="80" y="16"/>
                                </a:lnTo>
                                <a:lnTo>
                                  <a:pt x="80" y="11"/>
                                </a:lnTo>
                                <a:lnTo>
                                  <a:pt x="81" y="9"/>
                                </a:lnTo>
                                <a:lnTo>
                                  <a:pt x="81" y="7"/>
                                </a:lnTo>
                                <a:lnTo>
                                  <a:pt x="81" y="4"/>
                                </a:lnTo>
                                <a:lnTo>
                                  <a:pt x="81" y="4"/>
                                </a:lnTo>
                                <a:lnTo>
                                  <a:pt x="82" y="3"/>
                                </a:lnTo>
                                <a:lnTo>
                                  <a:pt x="82" y="3"/>
                                </a:lnTo>
                                <a:lnTo>
                                  <a:pt x="82" y="3"/>
                                </a:lnTo>
                                <a:lnTo>
                                  <a:pt x="84" y="3"/>
                                </a:lnTo>
                                <a:lnTo>
                                  <a:pt x="85" y="3"/>
                                </a:lnTo>
                                <a:lnTo>
                                  <a:pt x="86" y="3"/>
                                </a:lnTo>
                                <a:lnTo>
                                  <a:pt x="87" y="3"/>
                                </a:lnTo>
                                <a:lnTo>
                                  <a:pt x="89" y="3"/>
                                </a:lnTo>
                                <a:lnTo>
                                  <a:pt x="91" y="3"/>
                                </a:lnTo>
                                <a:lnTo>
                                  <a:pt x="94" y="3"/>
                                </a:lnTo>
                                <a:lnTo>
                                  <a:pt x="95" y="3"/>
                                </a:lnTo>
                                <a:lnTo>
                                  <a:pt x="96" y="3"/>
                                </a:lnTo>
                                <a:lnTo>
                                  <a:pt x="97" y="3"/>
                                </a:lnTo>
                                <a:lnTo>
                                  <a:pt x="97" y="4"/>
                                </a:lnTo>
                                <a:lnTo>
                                  <a:pt x="97" y="4"/>
                                </a:lnTo>
                                <a:lnTo>
                                  <a:pt x="97" y="5"/>
                                </a:lnTo>
                                <a:lnTo>
                                  <a:pt x="97" y="8"/>
                                </a:lnTo>
                                <a:lnTo>
                                  <a:pt x="97" y="10"/>
                                </a:lnTo>
                                <a:lnTo>
                                  <a:pt x="96" y="14"/>
                                </a:lnTo>
                                <a:lnTo>
                                  <a:pt x="96" y="19"/>
                                </a:lnTo>
                                <a:lnTo>
                                  <a:pt x="95" y="24"/>
                                </a:lnTo>
                                <a:lnTo>
                                  <a:pt x="94" y="29"/>
                                </a:lnTo>
                                <a:lnTo>
                                  <a:pt x="92" y="35"/>
                                </a:lnTo>
                                <a:lnTo>
                                  <a:pt x="90" y="41"/>
                                </a:lnTo>
                                <a:lnTo>
                                  <a:pt x="89" y="46"/>
                                </a:lnTo>
                                <a:lnTo>
                                  <a:pt x="87" y="52"/>
                                </a:lnTo>
                                <a:lnTo>
                                  <a:pt x="85" y="57"/>
                                </a:lnTo>
                                <a:lnTo>
                                  <a:pt x="84" y="62"/>
                                </a:lnTo>
                                <a:lnTo>
                                  <a:pt x="84" y="71"/>
                                </a:lnTo>
                                <a:lnTo>
                                  <a:pt x="85" y="77"/>
                                </a:lnTo>
                                <a:lnTo>
                                  <a:pt x="86" y="82"/>
                                </a:lnTo>
                                <a:lnTo>
                                  <a:pt x="87" y="84"/>
                                </a:lnTo>
                                <a:lnTo>
                                  <a:pt x="89" y="87"/>
                                </a:lnTo>
                                <a:lnTo>
                                  <a:pt x="91" y="89"/>
                                </a:lnTo>
                                <a:lnTo>
                                  <a:pt x="92" y="89"/>
                                </a:lnTo>
                                <a:lnTo>
                                  <a:pt x="95" y="89"/>
                                </a:lnTo>
                                <a:lnTo>
                                  <a:pt x="97" y="89"/>
                                </a:lnTo>
                                <a:lnTo>
                                  <a:pt x="98" y="89"/>
                                </a:lnTo>
                                <a:lnTo>
                                  <a:pt x="100" y="89"/>
                                </a:lnTo>
                                <a:lnTo>
                                  <a:pt x="101" y="88"/>
                                </a:lnTo>
                                <a:lnTo>
                                  <a:pt x="102" y="88"/>
                                </a:lnTo>
                                <a:lnTo>
                                  <a:pt x="103" y="88"/>
                                </a:lnTo>
                                <a:lnTo>
                                  <a:pt x="105" y="88"/>
                                </a:lnTo>
                                <a:lnTo>
                                  <a:pt x="105" y="88"/>
                                </a:lnTo>
                                <a:lnTo>
                                  <a:pt x="105" y="88"/>
                                </a:lnTo>
                                <a:lnTo>
                                  <a:pt x="106" y="88"/>
                                </a:lnTo>
                                <a:lnTo>
                                  <a:pt x="106" y="88"/>
                                </a:lnTo>
                                <a:lnTo>
                                  <a:pt x="106" y="89"/>
                                </a:lnTo>
                                <a:lnTo>
                                  <a:pt x="106" y="89"/>
                                </a:lnTo>
                                <a:lnTo>
                                  <a:pt x="107" y="90"/>
                                </a:lnTo>
                                <a:lnTo>
                                  <a:pt x="107" y="91"/>
                                </a:lnTo>
                                <a:lnTo>
                                  <a:pt x="107" y="94"/>
                                </a:lnTo>
                                <a:close/>
                                <a:moveTo>
                                  <a:pt x="66" y="52"/>
                                </a:moveTo>
                                <a:lnTo>
                                  <a:pt x="66" y="42"/>
                                </a:lnTo>
                                <a:lnTo>
                                  <a:pt x="64" y="35"/>
                                </a:lnTo>
                                <a:lnTo>
                                  <a:pt x="62" y="29"/>
                                </a:lnTo>
                                <a:lnTo>
                                  <a:pt x="59" y="24"/>
                                </a:lnTo>
                                <a:lnTo>
                                  <a:pt x="55" y="20"/>
                                </a:lnTo>
                                <a:lnTo>
                                  <a:pt x="52" y="18"/>
                                </a:lnTo>
                                <a:lnTo>
                                  <a:pt x="47" y="15"/>
                                </a:lnTo>
                                <a:lnTo>
                                  <a:pt x="42" y="15"/>
                                </a:lnTo>
                                <a:lnTo>
                                  <a:pt x="36" y="15"/>
                                </a:lnTo>
                                <a:lnTo>
                                  <a:pt x="31" y="18"/>
                                </a:lnTo>
                                <a:lnTo>
                                  <a:pt x="27" y="21"/>
                                </a:lnTo>
                                <a:lnTo>
                                  <a:pt x="23" y="26"/>
                                </a:lnTo>
                                <a:lnTo>
                                  <a:pt x="21" y="32"/>
                                </a:lnTo>
                                <a:lnTo>
                                  <a:pt x="18" y="39"/>
                                </a:lnTo>
                                <a:lnTo>
                                  <a:pt x="17" y="45"/>
                                </a:lnTo>
                                <a:lnTo>
                                  <a:pt x="17" y="52"/>
                                </a:lnTo>
                                <a:lnTo>
                                  <a:pt x="17" y="59"/>
                                </a:lnTo>
                                <a:lnTo>
                                  <a:pt x="18" y="66"/>
                                </a:lnTo>
                                <a:lnTo>
                                  <a:pt x="20" y="73"/>
                                </a:lnTo>
                                <a:lnTo>
                                  <a:pt x="22" y="78"/>
                                </a:lnTo>
                                <a:lnTo>
                                  <a:pt x="26" y="83"/>
                                </a:lnTo>
                                <a:lnTo>
                                  <a:pt x="29" y="87"/>
                                </a:lnTo>
                                <a:lnTo>
                                  <a:pt x="34" y="89"/>
                                </a:lnTo>
                                <a:lnTo>
                                  <a:pt x="41" y="90"/>
                                </a:lnTo>
                                <a:lnTo>
                                  <a:pt x="47" y="89"/>
                                </a:lnTo>
                                <a:lnTo>
                                  <a:pt x="52" y="87"/>
                                </a:lnTo>
                                <a:lnTo>
                                  <a:pt x="57" y="84"/>
                                </a:lnTo>
                                <a:lnTo>
                                  <a:pt x="59" y="79"/>
                                </a:lnTo>
                                <a:lnTo>
                                  <a:pt x="63" y="74"/>
                                </a:lnTo>
                                <a:lnTo>
                                  <a:pt x="64" y="67"/>
                                </a:lnTo>
                                <a:lnTo>
                                  <a:pt x="66" y="61"/>
                                </a:lnTo>
                                <a:lnTo>
                                  <a:pt x="66" y="52"/>
                                </a:lnTo>
                                <a:lnTo>
                                  <a:pt x="66" y="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37" name="Freeform 903"/>
                        <wps:cNvSpPr>
                          <a:spLocks/>
                        </wps:cNvSpPr>
                        <wps:spPr bwMode="auto">
                          <a:xfrm>
                            <a:off x="1900238" y="5218113"/>
                            <a:ext cx="28575" cy="7938"/>
                          </a:xfrm>
                          <a:custGeom>
                            <a:avLst/>
                            <a:gdLst>
                              <a:gd name="T0" fmla="*/ 52 w 52"/>
                              <a:gd name="T1" fmla="*/ 8 h 15"/>
                              <a:gd name="T2" fmla="*/ 51 w 52"/>
                              <a:gd name="T3" fmla="*/ 11 h 15"/>
                              <a:gd name="T4" fmla="*/ 51 w 52"/>
                              <a:gd name="T5" fmla="*/ 13 h 15"/>
                              <a:gd name="T6" fmla="*/ 49 w 52"/>
                              <a:gd name="T7" fmla="*/ 14 h 15"/>
                              <a:gd name="T8" fmla="*/ 48 w 52"/>
                              <a:gd name="T9" fmla="*/ 15 h 15"/>
                              <a:gd name="T10" fmla="*/ 4 w 52"/>
                              <a:gd name="T11" fmla="*/ 15 h 15"/>
                              <a:gd name="T12" fmla="*/ 3 w 52"/>
                              <a:gd name="T13" fmla="*/ 14 h 15"/>
                              <a:gd name="T14" fmla="*/ 1 w 52"/>
                              <a:gd name="T15" fmla="*/ 13 h 15"/>
                              <a:gd name="T16" fmla="*/ 0 w 52"/>
                              <a:gd name="T17" fmla="*/ 11 h 15"/>
                              <a:gd name="T18" fmla="*/ 0 w 52"/>
                              <a:gd name="T19" fmla="*/ 8 h 15"/>
                              <a:gd name="T20" fmla="*/ 0 w 52"/>
                              <a:gd name="T21" fmla="*/ 4 h 15"/>
                              <a:gd name="T22" fmla="*/ 1 w 52"/>
                              <a:gd name="T23" fmla="*/ 1 h 15"/>
                              <a:gd name="T24" fmla="*/ 3 w 52"/>
                              <a:gd name="T25" fmla="*/ 0 h 15"/>
                              <a:gd name="T26" fmla="*/ 4 w 52"/>
                              <a:gd name="T27" fmla="*/ 0 h 15"/>
                              <a:gd name="T28" fmla="*/ 48 w 52"/>
                              <a:gd name="T29" fmla="*/ 0 h 15"/>
                              <a:gd name="T30" fmla="*/ 48 w 52"/>
                              <a:gd name="T31" fmla="*/ 0 h 15"/>
                              <a:gd name="T32" fmla="*/ 49 w 52"/>
                              <a:gd name="T33" fmla="*/ 0 h 15"/>
                              <a:gd name="T34" fmla="*/ 49 w 52"/>
                              <a:gd name="T35" fmla="*/ 1 h 15"/>
                              <a:gd name="T36" fmla="*/ 51 w 52"/>
                              <a:gd name="T37" fmla="*/ 1 h 15"/>
                              <a:gd name="T38" fmla="*/ 51 w 52"/>
                              <a:gd name="T39" fmla="*/ 3 h 15"/>
                              <a:gd name="T40" fmla="*/ 51 w 52"/>
                              <a:gd name="T41" fmla="*/ 4 h 15"/>
                              <a:gd name="T42" fmla="*/ 52 w 52"/>
                              <a:gd name="T43" fmla="*/ 5 h 15"/>
                              <a:gd name="T44" fmla="*/ 52 w 52"/>
                              <a:gd name="T45" fmla="*/ 8 h 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2" h="15">
                                <a:moveTo>
                                  <a:pt x="52" y="8"/>
                                </a:moveTo>
                                <a:lnTo>
                                  <a:pt x="51" y="11"/>
                                </a:lnTo>
                                <a:lnTo>
                                  <a:pt x="51" y="13"/>
                                </a:lnTo>
                                <a:lnTo>
                                  <a:pt x="49" y="14"/>
                                </a:lnTo>
                                <a:lnTo>
                                  <a:pt x="48" y="15"/>
                                </a:lnTo>
                                <a:lnTo>
                                  <a:pt x="4" y="15"/>
                                </a:lnTo>
                                <a:lnTo>
                                  <a:pt x="3" y="14"/>
                                </a:lnTo>
                                <a:lnTo>
                                  <a:pt x="1" y="13"/>
                                </a:lnTo>
                                <a:lnTo>
                                  <a:pt x="0" y="11"/>
                                </a:lnTo>
                                <a:lnTo>
                                  <a:pt x="0" y="8"/>
                                </a:lnTo>
                                <a:lnTo>
                                  <a:pt x="0" y="4"/>
                                </a:lnTo>
                                <a:lnTo>
                                  <a:pt x="1" y="1"/>
                                </a:lnTo>
                                <a:lnTo>
                                  <a:pt x="3" y="0"/>
                                </a:lnTo>
                                <a:lnTo>
                                  <a:pt x="4" y="0"/>
                                </a:lnTo>
                                <a:lnTo>
                                  <a:pt x="48" y="0"/>
                                </a:lnTo>
                                <a:lnTo>
                                  <a:pt x="48" y="0"/>
                                </a:lnTo>
                                <a:lnTo>
                                  <a:pt x="49" y="0"/>
                                </a:lnTo>
                                <a:lnTo>
                                  <a:pt x="49" y="1"/>
                                </a:lnTo>
                                <a:lnTo>
                                  <a:pt x="51" y="1"/>
                                </a:lnTo>
                                <a:lnTo>
                                  <a:pt x="51" y="3"/>
                                </a:lnTo>
                                <a:lnTo>
                                  <a:pt x="51" y="4"/>
                                </a:lnTo>
                                <a:lnTo>
                                  <a:pt x="52" y="5"/>
                                </a:lnTo>
                                <a:lnTo>
                                  <a:pt x="52"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38" name="Freeform 904"/>
                        <wps:cNvSpPr>
                          <a:spLocks/>
                        </wps:cNvSpPr>
                        <wps:spPr bwMode="auto">
                          <a:xfrm>
                            <a:off x="1936750" y="5178425"/>
                            <a:ext cx="46038" cy="73025"/>
                          </a:xfrm>
                          <a:custGeom>
                            <a:avLst/>
                            <a:gdLst>
                              <a:gd name="T0" fmla="*/ 85 w 85"/>
                              <a:gd name="T1" fmla="*/ 102 h 137"/>
                              <a:gd name="T2" fmla="*/ 78 w 85"/>
                              <a:gd name="T3" fmla="*/ 120 h 137"/>
                              <a:gd name="T4" fmla="*/ 64 w 85"/>
                              <a:gd name="T5" fmla="*/ 131 h 137"/>
                              <a:gd name="T6" fmla="*/ 46 w 85"/>
                              <a:gd name="T7" fmla="*/ 137 h 137"/>
                              <a:gd name="T8" fmla="*/ 28 w 85"/>
                              <a:gd name="T9" fmla="*/ 137 h 137"/>
                              <a:gd name="T10" fmla="*/ 17 w 85"/>
                              <a:gd name="T11" fmla="*/ 136 h 137"/>
                              <a:gd name="T12" fmla="*/ 9 w 85"/>
                              <a:gd name="T13" fmla="*/ 133 h 137"/>
                              <a:gd name="T14" fmla="*/ 4 w 85"/>
                              <a:gd name="T15" fmla="*/ 131 h 137"/>
                              <a:gd name="T16" fmla="*/ 1 w 85"/>
                              <a:gd name="T17" fmla="*/ 128 h 137"/>
                              <a:gd name="T18" fmla="*/ 1 w 85"/>
                              <a:gd name="T19" fmla="*/ 127 h 137"/>
                              <a:gd name="T20" fmla="*/ 0 w 85"/>
                              <a:gd name="T21" fmla="*/ 126 h 137"/>
                              <a:gd name="T22" fmla="*/ 0 w 85"/>
                              <a:gd name="T23" fmla="*/ 123 h 137"/>
                              <a:gd name="T24" fmla="*/ 0 w 85"/>
                              <a:gd name="T25" fmla="*/ 120 h 137"/>
                              <a:gd name="T26" fmla="*/ 0 w 85"/>
                              <a:gd name="T27" fmla="*/ 117 h 137"/>
                              <a:gd name="T28" fmla="*/ 1 w 85"/>
                              <a:gd name="T29" fmla="*/ 115 h 137"/>
                              <a:gd name="T30" fmla="*/ 3 w 85"/>
                              <a:gd name="T31" fmla="*/ 113 h 137"/>
                              <a:gd name="T32" fmla="*/ 5 w 85"/>
                              <a:gd name="T33" fmla="*/ 115 h 137"/>
                              <a:gd name="T34" fmla="*/ 9 w 85"/>
                              <a:gd name="T35" fmla="*/ 117 h 137"/>
                              <a:gd name="T36" fmla="*/ 16 w 85"/>
                              <a:gd name="T37" fmla="*/ 120 h 137"/>
                              <a:gd name="T38" fmla="*/ 27 w 85"/>
                              <a:gd name="T39" fmla="*/ 122 h 137"/>
                              <a:gd name="T40" fmla="*/ 42 w 85"/>
                              <a:gd name="T41" fmla="*/ 122 h 137"/>
                              <a:gd name="T42" fmla="*/ 53 w 85"/>
                              <a:gd name="T43" fmla="*/ 118 h 137"/>
                              <a:gd name="T44" fmla="*/ 62 w 85"/>
                              <a:gd name="T45" fmla="*/ 111 h 137"/>
                              <a:gd name="T46" fmla="*/ 67 w 85"/>
                              <a:gd name="T47" fmla="*/ 101 h 137"/>
                              <a:gd name="T48" fmla="*/ 67 w 85"/>
                              <a:gd name="T49" fmla="*/ 88 h 137"/>
                              <a:gd name="T50" fmla="*/ 62 w 85"/>
                              <a:gd name="T51" fmla="*/ 78 h 137"/>
                              <a:gd name="T52" fmla="*/ 53 w 85"/>
                              <a:gd name="T53" fmla="*/ 70 h 137"/>
                              <a:gd name="T54" fmla="*/ 41 w 85"/>
                              <a:gd name="T55" fmla="*/ 68 h 137"/>
                              <a:gd name="T56" fmla="*/ 26 w 85"/>
                              <a:gd name="T57" fmla="*/ 67 h 137"/>
                              <a:gd name="T58" fmla="*/ 16 w 85"/>
                              <a:gd name="T59" fmla="*/ 68 h 137"/>
                              <a:gd name="T60" fmla="*/ 10 w 85"/>
                              <a:gd name="T61" fmla="*/ 68 h 137"/>
                              <a:gd name="T62" fmla="*/ 8 w 85"/>
                              <a:gd name="T63" fmla="*/ 65 h 137"/>
                              <a:gd name="T64" fmla="*/ 8 w 85"/>
                              <a:gd name="T65" fmla="*/ 6 h 137"/>
                              <a:gd name="T66" fmla="*/ 9 w 85"/>
                              <a:gd name="T67" fmla="*/ 1 h 137"/>
                              <a:gd name="T68" fmla="*/ 14 w 85"/>
                              <a:gd name="T69" fmla="*/ 0 h 137"/>
                              <a:gd name="T70" fmla="*/ 74 w 85"/>
                              <a:gd name="T71" fmla="*/ 0 h 137"/>
                              <a:gd name="T72" fmla="*/ 75 w 85"/>
                              <a:gd name="T73" fmla="*/ 1 h 137"/>
                              <a:gd name="T74" fmla="*/ 76 w 85"/>
                              <a:gd name="T75" fmla="*/ 3 h 137"/>
                              <a:gd name="T76" fmla="*/ 78 w 85"/>
                              <a:gd name="T77" fmla="*/ 6 h 137"/>
                              <a:gd name="T78" fmla="*/ 76 w 85"/>
                              <a:gd name="T79" fmla="*/ 11 h 137"/>
                              <a:gd name="T80" fmla="*/ 75 w 85"/>
                              <a:gd name="T81" fmla="*/ 15 h 137"/>
                              <a:gd name="T82" fmla="*/ 22 w 85"/>
                              <a:gd name="T83" fmla="*/ 16 h 137"/>
                              <a:gd name="T84" fmla="*/ 26 w 85"/>
                              <a:gd name="T85" fmla="*/ 53 h 137"/>
                              <a:gd name="T86" fmla="*/ 35 w 85"/>
                              <a:gd name="T87" fmla="*/ 53 h 137"/>
                              <a:gd name="T88" fmla="*/ 51 w 85"/>
                              <a:gd name="T89" fmla="*/ 53 h 137"/>
                              <a:gd name="T90" fmla="*/ 68 w 85"/>
                              <a:gd name="T91" fmla="*/ 59 h 137"/>
                              <a:gd name="T92" fmla="*/ 79 w 85"/>
                              <a:gd name="T93" fmla="*/ 69 h 137"/>
                              <a:gd name="T94" fmla="*/ 85 w 85"/>
                              <a:gd name="T95" fmla="*/ 83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85" h="137">
                                <a:moveTo>
                                  <a:pt x="85" y="91"/>
                                </a:moveTo>
                                <a:lnTo>
                                  <a:pt x="85" y="102"/>
                                </a:lnTo>
                                <a:lnTo>
                                  <a:pt x="81" y="111"/>
                                </a:lnTo>
                                <a:lnTo>
                                  <a:pt x="78" y="120"/>
                                </a:lnTo>
                                <a:lnTo>
                                  <a:pt x="72" y="126"/>
                                </a:lnTo>
                                <a:lnTo>
                                  <a:pt x="64" y="131"/>
                                </a:lnTo>
                                <a:lnTo>
                                  <a:pt x="56" y="134"/>
                                </a:lnTo>
                                <a:lnTo>
                                  <a:pt x="46" y="137"/>
                                </a:lnTo>
                                <a:lnTo>
                                  <a:pt x="35" y="137"/>
                                </a:lnTo>
                                <a:lnTo>
                                  <a:pt x="28" y="137"/>
                                </a:lnTo>
                                <a:lnTo>
                                  <a:pt x="24" y="136"/>
                                </a:lnTo>
                                <a:lnTo>
                                  <a:pt x="17" y="136"/>
                                </a:lnTo>
                                <a:lnTo>
                                  <a:pt x="14" y="134"/>
                                </a:lnTo>
                                <a:lnTo>
                                  <a:pt x="9" y="133"/>
                                </a:lnTo>
                                <a:lnTo>
                                  <a:pt x="6" y="132"/>
                                </a:lnTo>
                                <a:lnTo>
                                  <a:pt x="4" y="131"/>
                                </a:lnTo>
                                <a:lnTo>
                                  <a:pt x="3" y="129"/>
                                </a:lnTo>
                                <a:lnTo>
                                  <a:pt x="1" y="128"/>
                                </a:lnTo>
                                <a:lnTo>
                                  <a:pt x="1" y="128"/>
                                </a:lnTo>
                                <a:lnTo>
                                  <a:pt x="1" y="127"/>
                                </a:lnTo>
                                <a:lnTo>
                                  <a:pt x="0" y="127"/>
                                </a:lnTo>
                                <a:lnTo>
                                  <a:pt x="0" y="126"/>
                                </a:lnTo>
                                <a:lnTo>
                                  <a:pt x="0" y="124"/>
                                </a:lnTo>
                                <a:lnTo>
                                  <a:pt x="0" y="123"/>
                                </a:lnTo>
                                <a:lnTo>
                                  <a:pt x="0" y="121"/>
                                </a:lnTo>
                                <a:lnTo>
                                  <a:pt x="0" y="120"/>
                                </a:lnTo>
                                <a:lnTo>
                                  <a:pt x="0" y="118"/>
                                </a:lnTo>
                                <a:lnTo>
                                  <a:pt x="0" y="117"/>
                                </a:lnTo>
                                <a:lnTo>
                                  <a:pt x="1" y="116"/>
                                </a:lnTo>
                                <a:lnTo>
                                  <a:pt x="1" y="115"/>
                                </a:lnTo>
                                <a:lnTo>
                                  <a:pt x="1" y="115"/>
                                </a:lnTo>
                                <a:lnTo>
                                  <a:pt x="3" y="113"/>
                                </a:lnTo>
                                <a:lnTo>
                                  <a:pt x="4" y="113"/>
                                </a:lnTo>
                                <a:lnTo>
                                  <a:pt x="5" y="115"/>
                                </a:lnTo>
                                <a:lnTo>
                                  <a:pt x="6" y="115"/>
                                </a:lnTo>
                                <a:lnTo>
                                  <a:pt x="9" y="117"/>
                                </a:lnTo>
                                <a:lnTo>
                                  <a:pt x="12" y="118"/>
                                </a:lnTo>
                                <a:lnTo>
                                  <a:pt x="16" y="120"/>
                                </a:lnTo>
                                <a:lnTo>
                                  <a:pt x="21" y="121"/>
                                </a:lnTo>
                                <a:lnTo>
                                  <a:pt x="27" y="122"/>
                                </a:lnTo>
                                <a:lnTo>
                                  <a:pt x="35" y="122"/>
                                </a:lnTo>
                                <a:lnTo>
                                  <a:pt x="42" y="122"/>
                                </a:lnTo>
                                <a:lnTo>
                                  <a:pt x="47" y="121"/>
                                </a:lnTo>
                                <a:lnTo>
                                  <a:pt x="53" y="118"/>
                                </a:lnTo>
                                <a:lnTo>
                                  <a:pt x="58" y="116"/>
                                </a:lnTo>
                                <a:lnTo>
                                  <a:pt x="62" y="111"/>
                                </a:lnTo>
                                <a:lnTo>
                                  <a:pt x="64" y="106"/>
                                </a:lnTo>
                                <a:lnTo>
                                  <a:pt x="67" y="101"/>
                                </a:lnTo>
                                <a:lnTo>
                                  <a:pt x="67" y="94"/>
                                </a:lnTo>
                                <a:lnTo>
                                  <a:pt x="67" y="88"/>
                                </a:lnTo>
                                <a:lnTo>
                                  <a:pt x="64" y="81"/>
                                </a:lnTo>
                                <a:lnTo>
                                  <a:pt x="62" y="78"/>
                                </a:lnTo>
                                <a:lnTo>
                                  <a:pt x="58" y="74"/>
                                </a:lnTo>
                                <a:lnTo>
                                  <a:pt x="53" y="70"/>
                                </a:lnTo>
                                <a:lnTo>
                                  <a:pt x="47" y="69"/>
                                </a:lnTo>
                                <a:lnTo>
                                  <a:pt x="41" y="68"/>
                                </a:lnTo>
                                <a:lnTo>
                                  <a:pt x="32" y="67"/>
                                </a:lnTo>
                                <a:lnTo>
                                  <a:pt x="26" y="67"/>
                                </a:lnTo>
                                <a:lnTo>
                                  <a:pt x="21" y="68"/>
                                </a:lnTo>
                                <a:lnTo>
                                  <a:pt x="16" y="68"/>
                                </a:lnTo>
                                <a:lnTo>
                                  <a:pt x="12" y="68"/>
                                </a:lnTo>
                                <a:lnTo>
                                  <a:pt x="10" y="68"/>
                                </a:lnTo>
                                <a:lnTo>
                                  <a:pt x="9" y="67"/>
                                </a:lnTo>
                                <a:lnTo>
                                  <a:pt x="8" y="65"/>
                                </a:lnTo>
                                <a:lnTo>
                                  <a:pt x="8" y="62"/>
                                </a:lnTo>
                                <a:lnTo>
                                  <a:pt x="8" y="6"/>
                                </a:lnTo>
                                <a:lnTo>
                                  <a:pt x="8" y="4"/>
                                </a:lnTo>
                                <a:lnTo>
                                  <a:pt x="9" y="1"/>
                                </a:lnTo>
                                <a:lnTo>
                                  <a:pt x="10" y="0"/>
                                </a:lnTo>
                                <a:lnTo>
                                  <a:pt x="14" y="0"/>
                                </a:lnTo>
                                <a:lnTo>
                                  <a:pt x="73" y="0"/>
                                </a:lnTo>
                                <a:lnTo>
                                  <a:pt x="74" y="0"/>
                                </a:lnTo>
                                <a:lnTo>
                                  <a:pt x="75" y="0"/>
                                </a:lnTo>
                                <a:lnTo>
                                  <a:pt x="75" y="1"/>
                                </a:lnTo>
                                <a:lnTo>
                                  <a:pt x="76" y="1"/>
                                </a:lnTo>
                                <a:lnTo>
                                  <a:pt x="76" y="3"/>
                                </a:lnTo>
                                <a:lnTo>
                                  <a:pt x="76" y="4"/>
                                </a:lnTo>
                                <a:lnTo>
                                  <a:pt x="78" y="6"/>
                                </a:lnTo>
                                <a:lnTo>
                                  <a:pt x="78" y="8"/>
                                </a:lnTo>
                                <a:lnTo>
                                  <a:pt x="76" y="11"/>
                                </a:lnTo>
                                <a:lnTo>
                                  <a:pt x="76" y="14"/>
                                </a:lnTo>
                                <a:lnTo>
                                  <a:pt x="75" y="15"/>
                                </a:lnTo>
                                <a:lnTo>
                                  <a:pt x="73" y="16"/>
                                </a:lnTo>
                                <a:lnTo>
                                  <a:pt x="22" y="16"/>
                                </a:lnTo>
                                <a:lnTo>
                                  <a:pt x="22" y="53"/>
                                </a:lnTo>
                                <a:lnTo>
                                  <a:pt x="26" y="53"/>
                                </a:lnTo>
                                <a:lnTo>
                                  <a:pt x="30" y="53"/>
                                </a:lnTo>
                                <a:lnTo>
                                  <a:pt x="35" y="53"/>
                                </a:lnTo>
                                <a:lnTo>
                                  <a:pt x="40" y="53"/>
                                </a:lnTo>
                                <a:lnTo>
                                  <a:pt x="51" y="53"/>
                                </a:lnTo>
                                <a:lnTo>
                                  <a:pt x="59" y="56"/>
                                </a:lnTo>
                                <a:lnTo>
                                  <a:pt x="68" y="59"/>
                                </a:lnTo>
                                <a:lnTo>
                                  <a:pt x="74" y="63"/>
                                </a:lnTo>
                                <a:lnTo>
                                  <a:pt x="79" y="69"/>
                                </a:lnTo>
                                <a:lnTo>
                                  <a:pt x="83" y="75"/>
                                </a:lnTo>
                                <a:lnTo>
                                  <a:pt x="85" y="83"/>
                                </a:lnTo>
                                <a:lnTo>
                                  <a:pt x="85" y="9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39" name="Freeform 905"/>
                        <wps:cNvSpPr>
                          <a:spLocks/>
                        </wps:cNvSpPr>
                        <wps:spPr bwMode="auto">
                          <a:xfrm>
                            <a:off x="1997075" y="5173663"/>
                            <a:ext cx="9525" cy="28575"/>
                          </a:xfrm>
                          <a:custGeom>
                            <a:avLst/>
                            <a:gdLst>
                              <a:gd name="T0" fmla="*/ 16 w 19"/>
                              <a:gd name="T1" fmla="*/ 52 h 55"/>
                              <a:gd name="T2" fmla="*/ 16 w 19"/>
                              <a:gd name="T3" fmla="*/ 53 h 55"/>
                              <a:gd name="T4" fmla="*/ 16 w 19"/>
                              <a:gd name="T5" fmla="*/ 53 h 55"/>
                              <a:gd name="T6" fmla="*/ 16 w 19"/>
                              <a:gd name="T7" fmla="*/ 54 h 55"/>
                              <a:gd name="T8" fmla="*/ 15 w 19"/>
                              <a:gd name="T9" fmla="*/ 54 h 55"/>
                              <a:gd name="T10" fmla="*/ 14 w 19"/>
                              <a:gd name="T11" fmla="*/ 54 h 55"/>
                              <a:gd name="T12" fmla="*/ 13 w 19"/>
                              <a:gd name="T13" fmla="*/ 55 h 55"/>
                              <a:gd name="T14" fmla="*/ 11 w 19"/>
                              <a:gd name="T15" fmla="*/ 55 h 55"/>
                              <a:gd name="T16" fmla="*/ 10 w 19"/>
                              <a:gd name="T17" fmla="*/ 55 h 55"/>
                              <a:gd name="T18" fmla="*/ 8 w 19"/>
                              <a:gd name="T19" fmla="*/ 55 h 55"/>
                              <a:gd name="T20" fmla="*/ 6 w 19"/>
                              <a:gd name="T21" fmla="*/ 55 h 55"/>
                              <a:gd name="T22" fmla="*/ 5 w 19"/>
                              <a:gd name="T23" fmla="*/ 54 h 55"/>
                              <a:gd name="T24" fmla="*/ 5 w 19"/>
                              <a:gd name="T25" fmla="*/ 54 h 55"/>
                              <a:gd name="T26" fmla="*/ 4 w 19"/>
                              <a:gd name="T27" fmla="*/ 54 h 55"/>
                              <a:gd name="T28" fmla="*/ 4 w 19"/>
                              <a:gd name="T29" fmla="*/ 53 h 55"/>
                              <a:gd name="T30" fmla="*/ 3 w 19"/>
                              <a:gd name="T31" fmla="*/ 53 h 55"/>
                              <a:gd name="T32" fmla="*/ 3 w 19"/>
                              <a:gd name="T33" fmla="*/ 52 h 55"/>
                              <a:gd name="T34" fmla="*/ 0 w 19"/>
                              <a:gd name="T35" fmla="*/ 4 h 55"/>
                              <a:gd name="T36" fmla="*/ 1 w 19"/>
                              <a:gd name="T37" fmla="*/ 3 h 55"/>
                              <a:gd name="T38" fmla="*/ 1 w 19"/>
                              <a:gd name="T39" fmla="*/ 3 h 55"/>
                              <a:gd name="T40" fmla="*/ 1 w 19"/>
                              <a:gd name="T41" fmla="*/ 1 h 55"/>
                              <a:gd name="T42" fmla="*/ 3 w 19"/>
                              <a:gd name="T43" fmla="*/ 1 h 55"/>
                              <a:gd name="T44" fmla="*/ 4 w 19"/>
                              <a:gd name="T45" fmla="*/ 0 h 55"/>
                              <a:gd name="T46" fmla="*/ 5 w 19"/>
                              <a:gd name="T47" fmla="*/ 0 h 55"/>
                              <a:gd name="T48" fmla="*/ 8 w 19"/>
                              <a:gd name="T49" fmla="*/ 0 h 55"/>
                              <a:gd name="T50" fmla="*/ 10 w 19"/>
                              <a:gd name="T51" fmla="*/ 0 h 55"/>
                              <a:gd name="T52" fmla="*/ 13 w 19"/>
                              <a:gd name="T53" fmla="*/ 0 h 55"/>
                              <a:gd name="T54" fmla="*/ 14 w 19"/>
                              <a:gd name="T55" fmla="*/ 0 h 55"/>
                              <a:gd name="T56" fmla="*/ 16 w 19"/>
                              <a:gd name="T57" fmla="*/ 0 h 55"/>
                              <a:gd name="T58" fmla="*/ 17 w 19"/>
                              <a:gd name="T59" fmla="*/ 1 h 55"/>
                              <a:gd name="T60" fmla="*/ 17 w 19"/>
                              <a:gd name="T61" fmla="*/ 1 h 55"/>
                              <a:gd name="T62" fmla="*/ 19 w 19"/>
                              <a:gd name="T63" fmla="*/ 3 h 55"/>
                              <a:gd name="T64" fmla="*/ 19 w 19"/>
                              <a:gd name="T65" fmla="*/ 3 h 55"/>
                              <a:gd name="T66" fmla="*/ 19 w 19"/>
                              <a:gd name="T67" fmla="*/ 4 h 55"/>
                              <a:gd name="T68" fmla="*/ 16 w 19"/>
                              <a:gd name="T69" fmla="*/ 52 h 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19" h="55">
                                <a:moveTo>
                                  <a:pt x="16" y="52"/>
                                </a:moveTo>
                                <a:lnTo>
                                  <a:pt x="16" y="53"/>
                                </a:lnTo>
                                <a:lnTo>
                                  <a:pt x="16" y="53"/>
                                </a:lnTo>
                                <a:lnTo>
                                  <a:pt x="16" y="54"/>
                                </a:lnTo>
                                <a:lnTo>
                                  <a:pt x="15" y="54"/>
                                </a:lnTo>
                                <a:lnTo>
                                  <a:pt x="14" y="54"/>
                                </a:lnTo>
                                <a:lnTo>
                                  <a:pt x="13" y="55"/>
                                </a:lnTo>
                                <a:lnTo>
                                  <a:pt x="11" y="55"/>
                                </a:lnTo>
                                <a:lnTo>
                                  <a:pt x="10" y="55"/>
                                </a:lnTo>
                                <a:lnTo>
                                  <a:pt x="8" y="55"/>
                                </a:lnTo>
                                <a:lnTo>
                                  <a:pt x="6" y="55"/>
                                </a:lnTo>
                                <a:lnTo>
                                  <a:pt x="5" y="54"/>
                                </a:lnTo>
                                <a:lnTo>
                                  <a:pt x="5" y="54"/>
                                </a:lnTo>
                                <a:lnTo>
                                  <a:pt x="4" y="54"/>
                                </a:lnTo>
                                <a:lnTo>
                                  <a:pt x="4" y="53"/>
                                </a:lnTo>
                                <a:lnTo>
                                  <a:pt x="3" y="53"/>
                                </a:lnTo>
                                <a:lnTo>
                                  <a:pt x="3" y="52"/>
                                </a:lnTo>
                                <a:lnTo>
                                  <a:pt x="0" y="4"/>
                                </a:lnTo>
                                <a:lnTo>
                                  <a:pt x="1" y="3"/>
                                </a:lnTo>
                                <a:lnTo>
                                  <a:pt x="1" y="3"/>
                                </a:lnTo>
                                <a:lnTo>
                                  <a:pt x="1" y="1"/>
                                </a:lnTo>
                                <a:lnTo>
                                  <a:pt x="3" y="1"/>
                                </a:lnTo>
                                <a:lnTo>
                                  <a:pt x="4" y="0"/>
                                </a:lnTo>
                                <a:lnTo>
                                  <a:pt x="5" y="0"/>
                                </a:lnTo>
                                <a:lnTo>
                                  <a:pt x="8" y="0"/>
                                </a:lnTo>
                                <a:lnTo>
                                  <a:pt x="10" y="0"/>
                                </a:lnTo>
                                <a:lnTo>
                                  <a:pt x="13" y="0"/>
                                </a:lnTo>
                                <a:lnTo>
                                  <a:pt x="14" y="0"/>
                                </a:lnTo>
                                <a:lnTo>
                                  <a:pt x="16" y="0"/>
                                </a:lnTo>
                                <a:lnTo>
                                  <a:pt x="17" y="1"/>
                                </a:lnTo>
                                <a:lnTo>
                                  <a:pt x="17" y="1"/>
                                </a:lnTo>
                                <a:lnTo>
                                  <a:pt x="19" y="3"/>
                                </a:lnTo>
                                <a:lnTo>
                                  <a:pt x="19" y="3"/>
                                </a:lnTo>
                                <a:lnTo>
                                  <a:pt x="19" y="4"/>
                                </a:lnTo>
                                <a:lnTo>
                                  <a:pt x="16" y="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40" name="Freeform 906"/>
                        <wps:cNvSpPr>
                          <a:spLocks/>
                        </wps:cNvSpPr>
                        <wps:spPr bwMode="auto">
                          <a:xfrm>
                            <a:off x="2017713" y="5218113"/>
                            <a:ext cx="26988" cy="7938"/>
                          </a:xfrm>
                          <a:custGeom>
                            <a:avLst/>
                            <a:gdLst>
                              <a:gd name="T0" fmla="*/ 50 w 50"/>
                              <a:gd name="T1" fmla="*/ 8 h 15"/>
                              <a:gd name="T2" fmla="*/ 50 w 50"/>
                              <a:gd name="T3" fmla="*/ 11 h 15"/>
                              <a:gd name="T4" fmla="*/ 50 w 50"/>
                              <a:gd name="T5" fmla="*/ 13 h 15"/>
                              <a:gd name="T6" fmla="*/ 49 w 50"/>
                              <a:gd name="T7" fmla="*/ 14 h 15"/>
                              <a:gd name="T8" fmla="*/ 47 w 50"/>
                              <a:gd name="T9" fmla="*/ 15 h 15"/>
                              <a:gd name="T10" fmla="*/ 4 w 50"/>
                              <a:gd name="T11" fmla="*/ 15 h 15"/>
                              <a:gd name="T12" fmla="*/ 2 w 50"/>
                              <a:gd name="T13" fmla="*/ 14 h 15"/>
                              <a:gd name="T14" fmla="*/ 1 w 50"/>
                              <a:gd name="T15" fmla="*/ 13 h 15"/>
                              <a:gd name="T16" fmla="*/ 0 w 50"/>
                              <a:gd name="T17" fmla="*/ 11 h 15"/>
                              <a:gd name="T18" fmla="*/ 0 w 50"/>
                              <a:gd name="T19" fmla="*/ 8 h 15"/>
                              <a:gd name="T20" fmla="*/ 0 w 50"/>
                              <a:gd name="T21" fmla="*/ 4 h 15"/>
                              <a:gd name="T22" fmla="*/ 1 w 50"/>
                              <a:gd name="T23" fmla="*/ 1 h 15"/>
                              <a:gd name="T24" fmla="*/ 2 w 50"/>
                              <a:gd name="T25" fmla="*/ 0 h 15"/>
                              <a:gd name="T26" fmla="*/ 4 w 50"/>
                              <a:gd name="T27" fmla="*/ 0 h 15"/>
                              <a:gd name="T28" fmla="*/ 47 w 50"/>
                              <a:gd name="T29" fmla="*/ 0 h 15"/>
                              <a:gd name="T30" fmla="*/ 48 w 50"/>
                              <a:gd name="T31" fmla="*/ 0 h 15"/>
                              <a:gd name="T32" fmla="*/ 49 w 50"/>
                              <a:gd name="T33" fmla="*/ 0 h 15"/>
                              <a:gd name="T34" fmla="*/ 49 w 50"/>
                              <a:gd name="T35" fmla="*/ 1 h 15"/>
                              <a:gd name="T36" fmla="*/ 49 w 50"/>
                              <a:gd name="T37" fmla="*/ 1 h 15"/>
                              <a:gd name="T38" fmla="*/ 50 w 50"/>
                              <a:gd name="T39" fmla="*/ 3 h 15"/>
                              <a:gd name="T40" fmla="*/ 50 w 50"/>
                              <a:gd name="T41" fmla="*/ 4 h 15"/>
                              <a:gd name="T42" fmla="*/ 50 w 50"/>
                              <a:gd name="T43" fmla="*/ 5 h 15"/>
                              <a:gd name="T44" fmla="*/ 50 w 50"/>
                              <a:gd name="T45" fmla="*/ 8 h 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0" h="15">
                                <a:moveTo>
                                  <a:pt x="50" y="8"/>
                                </a:moveTo>
                                <a:lnTo>
                                  <a:pt x="50" y="11"/>
                                </a:lnTo>
                                <a:lnTo>
                                  <a:pt x="50" y="13"/>
                                </a:lnTo>
                                <a:lnTo>
                                  <a:pt x="49" y="14"/>
                                </a:lnTo>
                                <a:lnTo>
                                  <a:pt x="47" y="15"/>
                                </a:lnTo>
                                <a:lnTo>
                                  <a:pt x="4" y="15"/>
                                </a:lnTo>
                                <a:lnTo>
                                  <a:pt x="2" y="14"/>
                                </a:lnTo>
                                <a:lnTo>
                                  <a:pt x="1" y="13"/>
                                </a:lnTo>
                                <a:lnTo>
                                  <a:pt x="0" y="11"/>
                                </a:lnTo>
                                <a:lnTo>
                                  <a:pt x="0" y="8"/>
                                </a:lnTo>
                                <a:lnTo>
                                  <a:pt x="0" y="4"/>
                                </a:lnTo>
                                <a:lnTo>
                                  <a:pt x="1" y="1"/>
                                </a:lnTo>
                                <a:lnTo>
                                  <a:pt x="2" y="0"/>
                                </a:lnTo>
                                <a:lnTo>
                                  <a:pt x="4" y="0"/>
                                </a:lnTo>
                                <a:lnTo>
                                  <a:pt x="47" y="0"/>
                                </a:lnTo>
                                <a:lnTo>
                                  <a:pt x="48" y="0"/>
                                </a:lnTo>
                                <a:lnTo>
                                  <a:pt x="49" y="0"/>
                                </a:lnTo>
                                <a:lnTo>
                                  <a:pt x="49" y="1"/>
                                </a:lnTo>
                                <a:lnTo>
                                  <a:pt x="49" y="1"/>
                                </a:lnTo>
                                <a:lnTo>
                                  <a:pt x="50" y="3"/>
                                </a:lnTo>
                                <a:lnTo>
                                  <a:pt x="50" y="4"/>
                                </a:lnTo>
                                <a:lnTo>
                                  <a:pt x="50" y="5"/>
                                </a:lnTo>
                                <a:lnTo>
                                  <a:pt x="50"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41" name="Freeform 907"/>
                        <wps:cNvSpPr>
                          <a:spLocks/>
                        </wps:cNvSpPr>
                        <wps:spPr bwMode="auto">
                          <a:xfrm>
                            <a:off x="2054225" y="5178425"/>
                            <a:ext cx="52388" cy="73025"/>
                          </a:xfrm>
                          <a:custGeom>
                            <a:avLst/>
                            <a:gdLst>
                              <a:gd name="T0" fmla="*/ 97 w 97"/>
                              <a:gd name="T1" fmla="*/ 118 h 138"/>
                              <a:gd name="T2" fmla="*/ 97 w 97"/>
                              <a:gd name="T3" fmla="*/ 121 h 138"/>
                              <a:gd name="T4" fmla="*/ 97 w 97"/>
                              <a:gd name="T5" fmla="*/ 123 h 138"/>
                              <a:gd name="T6" fmla="*/ 96 w 97"/>
                              <a:gd name="T7" fmla="*/ 124 h 138"/>
                              <a:gd name="T8" fmla="*/ 93 w 97"/>
                              <a:gd name="T9" fmla="*/ 127 h 138"/>
                              <a:gd name="T10" fmla="*/ 87 w 97"/>
                              <a:gd name="T11" fmla="*/ 130 h 138"/>
                              <a:gd name="T12" fmla="*/ 76 w 97"/>
                              <a:gd name="T13" fmla="*/ 135 h 138"/>
                              <a:gd name="T14" fmla="*/ 64 w 97"/>
                              <a:gd name="T15" fmla="*/ 138 h 138"/>
                              <a:gd name="T16" fmla="*/ 44 w 97"/>
                              <a:gd name="T17" fmla="*/ 137 h 138"/>
                              <a:gd name="T18" fmla="*/ 23 w 97"/>
                              <a:gd name="T19" fmla="*/ 128 h 138"/>
                              <a:gd name="T20" fmla="*/ 7 w 97"/>
                              <a:gd name="T21" fmla="*/ 111 h 138"/>
                              <a:gd name="T22" fmla="*/ 0 w 97"/>
                              <a:gd name="T23" fmla="*/ 86 h 138"/>
                              <a:gd name="T24" fmla="*/ 0 w 97"/>
                              <a:gd name="T25" fmla="*/ 54 h 138"/>
                              <a:gd name="T26" fmla="*/ 8 w 97"/>
                              <a:gd name="T27" fmla="*/ 28 h 138"/>
                              <a:gd name="T28" fmla="*/ 24 w 97"/>
                              <a:gd name="T29" fmla="*/ 10 h 138"/>
                              <a:gd name="T30" fmla="*/ 45 w 97"/>
                              <a:gd name="T31" fmla="*/ 0 h 138"/>
                              <a:gd name="T32" fmla="*/ 64 w 97"/>
                              <a:gd name="T33" fmla="*/ 0 h 138"/>
                              <a:gd name="T34" fmla="*/ 75 w 97"/>
                              <a:gd name="T35" fmla="*/ 1 h 138"/>
                              <a:gd name="T36" fmla="*/ 85 w 97"/>
                              <a:gd name="T37" fmla="*/ 5 h 138"/>
                              <a:gd name="T38" fmla="*/ 92 w 97"/>
                              <a:gd name="T39" fmla="*/ 9 h 138"/>
                              <a:gd name="T40" fmla="*/ 95 w 97"/>
                              <a:gd name="T41" fmla="*/ 12 h 138"/>
                              <a:gd name="T42" fmla="*/ 96 w 97"/>
                              <a:gd name="T43" fmla="*/ 13 h 138"/>
                              <a:gd name="T44" fmla="*/ 96 w 97"/>
                              <a:gd name="T45" fmla="*/ 16 h 138"/>
                              <a:gd name="T46" fmla="*/ 97 w 97"/>
                              <a:gd name="T47" fmla="*/ 18 h 138"/>
                              <a:gd name="T48" fmla="*/ 97 w 97"/>
                              <a:gd name="T49" fmla="*/ 22 h 138"/>
                              <a:gd name="T50" fmla="*/ 96 w 97"/>
                              <a:gd name="T51" fmla="*/ 25 h 138"/>
                              <a:gd name="T52" fmla="*/ 96 w 97"/>
                              <a:gd name="T53" fmla="*/ 27 h 138"/>
                              <a:gd name="T54" fmla="*/ 95 w 97"/>
                              <a:gd name="T55" fmla="*/ 28 h 138"/>
                              <a:gd name="T56" fmla="*/ 92 w 97"/>
                              <a:gd name="T57" fmla="*/ 28 h 138"/>
                              <a:gd name="T58" fmla="*/ 86 w 97"/>
                              <a:gd name="T59" fmla="*/ 23 h 138"/>
                              <a:gd name="T60" fmla="*/ 79 w 97"/>
                              <a:gd name="T61" fmla="*/ 20 h 138"/>
                              <a:gd name="T62" fmla="*/ 66 w 97"/>
                              <a:gd name="T63" fmla="*/ 16 h 138"/>
                              <a:gd name="T64" fmla="*/ 50 w 97"/>
                              <a:gd name="T65" fmla="*/ 16 h 138"/>
                              <a:gd name="T66" fmla="*/ 36 w 97"/>
                              <a:gd name="T67" fmla="*/ 23 h 138"/>
                              <a:gd name="T68" fmla="*/ 24 w 97"/>
                              <a:gd name="T69" fmla="*/ 37 h 138"/>
                              <a:gd name="T70" fmla="*/ 20 w 97"/>
                              <a:gd name="T71" fmla="*/ 57 h 138"/>
                              <a:gd name="T72" fmla="*/ 20 w 97"/>
                              <a:gd name="T73" fmla="*/ 81 h 138"/>
                              <a:gd name="T74" fmla="*/ 24 w 97"/>
                              <a:gd name="T75" fmla="*/ 101 h 138"/>
                              <a:gd name="T76" fmla="*/ 34 w 97"/>
                              <a:gd name="T77" fmla="*/ 114 h 138"/>
                              <a:gd name="T78" fmla="*/ 50 w 97"/>
                              <a:gd name="T79" fmla="*/ 122 h 138"/>
                              <a:gd name="T80" fmla="*/ 66 w 97"/>
                              <a:gd name="T81" fmla="*/ 122 h 138"/>
                              <a:gd name="T82" fmla="*/ 79 w 97"/>
                              <a:gd name="T83" fmla="*/ 118 h 138"/>
                              <a:gd name="T84" fmla="*/ 87 w 97"/>
                              <a:gd name="T85" fmla="*/ 113 h 138"/>
                              <a:gd name="T86" fmla="*/ 92 w 97"/>
                              <a:gd name="T87" fmla="*/ 109 h 138"/>
                              <a:gd name="T88" fmla="*/ 95 w 97"/>
                              <a:gd name="T89" fmla="*/ 109 h 138"/>
                              <a:gd name="T90" fmla="*/ 96 w 97"/>
                              <a:gd name="T91" fmla="*/ 109 h 138"/>
                              <a:gd name="T92" fmla="*/ 97 w 97"/>
                              <a:gd name="T93" fmla="*/ 112 h 138"/>
                              <a:gd name="T94" fmla="*/ 97 w 97"/>
                              <a:gd name="T95" fmla="*/ 114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97" h="138">
                                <a:moveTo>
                                  <a:pt x="97" y="117"/>
                                </a:moveTo>
                                <a:lnTo>
                                  <a:pt x="97" y="118"/>
                                </a:lnTo>
                                <a:lnTo>
                                  <a:pt x="97" y="119"/>
                                </a:lnTo>
                                <a:lnTo>
                                  <a:pt x="97" y="121"/>
                                </a:lnTo>
                                <a:lnTo>
                                  <a:pt x="97" y="122"/>
                                </a:lnTo>
                                <a:lnTo>
                                  <a:pt x="97" y="123"/>
                                </a:lnTo>
                                <a:lnTo>
                                  <a:pt x="96" y="124"/>
                                </a:lnTo>
                                <a:lnTo>
                                  <a:pt x="96" y="124"/>
                                </a:lnTo>
                                <a:lnTo>
                                  <a:pt x="95" y="125"/>
                                </a:lnTo>
                                <a:lnTo>
                                  <a:pt x="93" y="127"/>
                                </a:lnTo>
                                <a:lnTo>
                                  <a:pt x="90" y="129"/>
                                </a:lnTo>
                                <a:lnTo>
                                  <a:pt x="87" y="130"/>
                                </a:lnTo>
                                <a:lnTo>
                                  <a:pt x="82" y="133"/>
                                </a:lnTo>
                                <a:lnTo>
                                  <a:pt x="76" y="135"/>
                                </a:lnTo>
                                <a:lnTo>
                                  <a:pt x="70" y="137"/>
                                </a:lnTo>
                                <a:lnTo>
                                  <a:pt x="64" y="138"/>
                                </a:lnTo>
                                <a:lnTo>
                                  <a:pt x="56" y="138"/>
                                </a:lnTo>
                                <a:lnTo>
                                  <a:pt x="44" y="137"/>
                                </a:lnTo>
                                <a:lnTo>
                                  <a:pt x="33" y="133"/>
                                </a:lnTo>
                                <a:lnTo>
                                  <a:pt x="23" y="128"/>
                                </a:lnTo>
                                <a:lnTo>
                                  <a:pt x="15" y="121"/>
                                </a:lnTo>
                                <a:lnTo>
                                  <a:pt x="7" y="111"/>
                                </a:lnTo>
                                <a:lnTo>
                                  <a:pt x="4" y="100"/>
                                </a:lnTo>
                                <a:lnTo>
                                  <a:pt x="0" y="86"/>
                                </a:lnTo>
                                <a:lnTo>
                                  <a:pt x="0" y="70"/>
                                </a:lnTo>
                                <a:lnTo>
                                  <a:pt x="0" y="54"/>
                                </a:lnTo>
                                <a:lnTo>
                                  <a:pt x="4" y="41"/>
                                </a:lnTo>
                                <a:lnTo>
                                  <a:pt x="8" y="28"/>
                                </a:lnTo>
                                <a:lnTo>
                                  <a:pt x="16" y="18"/>
                                </a:lnTo>
                                <a:lnTo>
                                  <a:pt x="24" y="10"/>
                                </a:lnTo>
                                <a:lnTo>
                                  <a:pt x="34" y="4"/>
                                </a:lnTo>
                                <a:lnTo>
                                  <a:pt x="45" y="0"/>
                                </a:lnTo>
                                <a:lnTo>
                                  <a:pt x="59" y="0"/>
                                </a:lnTo>
                                <a:lnTo>
                                  <a:pt x="64" y="0"/>
                                </a:lnTo>
                                <a:lnTo>
                                  <a:pt x="70" y="0"/>
                                </a:lnTo>
                                <a:lnTo>
                                  <a:pt x="75" y="1"/>
                                </a:lnTo>
                                <a:lnTo>
                                  <a:pt x="80" y="4"/>
                                </a:lnTo>
                                <a:lnTo>
                                  <a:pt x="85" y="5"/>
                                </a:lnTo>
                                <a:lnTo>
                                  <a:pt x="89" y="7"/>
                                </a:lnTo>
                                <a:lnTo>
                                  <a:pt x="92" y="9"/>
                                </a:lnTo>
                                <a:lnTo>
                                  <a:pt x="93" y="11"/>
                                </a:lnTo>
                                <a:lnTo>
                                  <a:pt x="95" y="12"/>
                                </a:lnTo>
                                <a:lnTo>
                                  <a:pt x="96" y="12"/>
                                </a:lnTo>
                                <a:lnTo>
                                  <a:pt x="96" y="13"/>
                                </a:lnTo>
                                <a:lnTo>
                                  <a:pt x="96" y="15"/>
                                </a:lnTo>
                                <a:lnTo>
                                  <a:pt x="96" y="16"/>
                                </a:lnTo>
                                <a:lnTo>
                                  <a:pt x="97" y="17"/>
                                </a:lnTo>
                                <a:lnTo>
                                  <a:pt x="97" y="18"/>
                                </a:lnTo>
                                <a:lnTo>
                                  <a:pt x="97" y="20"/>
                                </a:lnTo>
                                <a:lnTo>
                                  <a:pt x="97" y="22"/>
                                </a:lnTo>
                                <a:lnTo>
                                  <a:pt x="97" y="23"/>
                                </a:lnTo>
                                <a:lnTo>
                                  <a:pt x="96" y="25"/>
                                </a:lnTo>
                                <a:lnTo>
                                  <a:pt x="96" y="26"/>
                                </a:lnTo>
                                <a:lnTo>
                                  <a:pt x="96" y="27"/>
                                </a:lnTo>
                                <a:lnTo>
                                  <a:pt x="95" y="27"/>
                                </a:lnTo>
                                <a:lnTo>
                                  <a:pt x="95" y="28"/>
                                </a:lnTo>
                                <a:lnTo>
                                  <a:pt x="93" y="28"/>
                                </a:lnTo>
                                <a:lnTo>
                                  <a:pt x="92" y="28"/>
                                </a:lnTo>
                                <a:lnTo>
                                  <a:pt x="90" y="26"/>
                                </a:lnTo>
                                <a:lnTo>
                                  <a:pt x="86" y="23"/>
                                </a:lnTo>
                                <a:lnTo>
                                  <a:pt x="82" y="22"/>
                                </a:lnTo>
                                <a:lnTo>
                                  <a:pt x="79" y="20"/>
                                </a:lnTo>
                                <a:lnTo>
                                  <a:pt x="72" y="17"/>
                                </a:lnTo>
                                <a:lnTo>
                                  <a:pt x="66" y="16"/>
                                </a:lnTo>
                                <a:lnTo>
                                  <a:pt x="59" y="15"/>
                                </a:lnTo>
                                <a:lnTo>
                                  <a:pt x="50" y="16"/>
                                </a:lnTo>
                                <a:lnTo>
                                  <a:pt x="42" y="18"/>
                                </a:lnTo>
                                <a:lnTo>
                                  <a:pt x="36" y="23"/>
                                </a:lnTo>
                                <a:lnTo>
                                  <a:pt x="29" y="29"/>
                                </a:lnTo>
                                <a:lnTo>
                                  <a:pt x="24" y="37"/>
                                </a:lnTo>
                                <a:lnTo>
                                  <a:pt x="22" y="47"/>
                                </a:lnTo>
                                <a:lnTo>
                                  <a:pt x="20" y="57"/>
                                </a:lnTo>
                                <a:lnTo>
                                  <a:pt x="18" y="69"/>
                                </a:lnTo>
                                <a:lnTo>
                                  <a:pt x="20" y="81"/>
                                </a:lnTo>
                                <a:lnTo>
                                  <a:pt x="21" y="92"/>
                                </a:lnTo>
                                <a:lnTo>
                                  <a:pt x="24" y="101"/>
                                </a:lnTo>
                                <a:lnTo>
                                  <a:pt x="29" y="108"/>
                                </a:lnTo>
                                <a:lnTo>
                                  <a:pt x="34" y="114"/>
                                </a:lnTo>
                                <a:lnTo>
                                  <a:pt x="42" y="118"/>
                                </a:lnTo>
                                <a:lnTo>
                                  <a:pt x="50" y="122"/>
                                </a:lnTo>
                                <a:lnTo>
                                  <a:pt x="59" y="122"/>
                                </a:lnTo>
                                <a:lnTo>
                                  <a:pt x="66" y="122"/>
                                </a:lnTo>
                                <a:lnTo>
                                  <a:pt x="72" y="119"/>
                                </a:lnTo>
                                <a:lnTo>
                                  <a:pt x="79" y="118"/>
                                </a:lnTo>
                                <a:lnTo>
                                  <a:pt x="84" y="116"/>
                                </a:lnTo>
                                <a:lnTo>
                                  <a:pt x="87" y="113"/>
                                </a:lnTo>
                                <a:lnTo>
                                  <a:pt x="90" y="111"/>
                                </a:lnTo>
                                <a:lnTo>
                                  <a:pt x="92" y="109"/>
                                </a:lnTo>
                                <a:lnTo>
                                  <a:pt x="95" y="109"/>
                                </a:lnTo>
                                <a:lnTo>
                                  <a:pt x="95" y="109"/>
                                </a:lnTo>
                                <a:lnTo>
                                  <a:pt x="96" y="109"/>
                                </a:lnTo>
                                <a:lnTo>
                                  <a:pt x="96" y="109"/>
                                </a:lnTo>
                                <a:lnTo>
                                  <a:pt x="97" y="111"/>
                                </a:lnTo>
                                <a:lnTo>
                                  <a:pt x="97" y="112"/>
                                </a:lnTo>
                                <a:lnTo>
                                  <a:pt x="97" y="113"/>
                                </a:lnTo>
                                <a:lnTo>
                                  <a:pt x="97" y="114"/>
                                </a:lnTo>
                                <a:lnTo>
                                  <a:pt x="97" y="1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42" name="Freeform 908"/>
                        <wps:cNvSpPr>
                          <a:spLocks noEditPoints="1"/>
                        </wps:cNvSpPr>
                        <wps:spPr bwMode="auto">
                          <a:xfrm>
                            <a:off x="2114550" y="5178425"/>
                            <a:ext cx="63500" cy="73025"/>
                          </a:xfrm>
                          <a:custGeom>
                            <a:avLst/>
                            <a:gdLst>
                              <a:gd name="T0" fmla="*/ 121 w 121"/>
                              <a:gd name="T1" fmla="*/ 83 h 139"/>
                              <a:gd name="T2" fmla="*/ 112 w 121"/>
                              <a:gd name="T3" fmla="*/ 110 h 139"/>
                              <a:gd name="T4" fmla="*/ 97 w 121"/>
                              <a:gd name="T5" fmla="*/ 129 h 139"/>
                              <a:gd name="T6" fmla="*/ 74 w 121"/>
                              <a:gd name="T7" fmla="*/ 139 h 139"/>
                              <a:gd name="T8" fmla="*/ 44 w 121"/>
                              <a:gd name="T9" fmla="*/ 139 h 139"/>
                              <a:gd name="T10" fmla="*/ 22 w 121"/>
                              <a:gd name="T11" fmla="*/ 129 h 139"/>
                              <a:gd name="T12" fmla="*/ 7 w 121"/>
                              <a:gd name="T13" fmla="*/ 112 h 139"/>
                              <a:gd name="T14" fmla="*/ 0 w 121"/>
                              <a:gd name="T15" fmla="*/ 86 h 139"/>
                              <a:gd name="T16" fmla="*/ 0 w 121"/>
                              <a:gd name="T17" fmla="*/ 55 h 139"/>
                              <a:gd name="T18" fmla="*/ 9 w 121"/>
                              <a:gd name="T19" fmla="*/ 29 h 139"/>
                              <a:gd name="T20" fmla="*/ 23 w 121"/>
                              <a:gd name="T21" fmla="*/ 11 h 139"/>
                              <a:gd name="T22" fmla="*/ 47 w 121"/>
                              <a:gd name="T23" fmla="*/ 1 h 139"/>
                              <a:gd name="T24" fmla="*/ 76 w 121"/>
                              <a:gd name="T25" fmla="*/ 1 h 139"/>
                              <a:gd name="T26" fmla="*/ 98 w 121"/>
                              <a:gd name="T27" fmla="*/ 10 h 139"/>
                              <a:gd name="T28" fmla="*/ 113 w 121"/>
                              <a:gd name="T29" fmla="*/ 27 h 139"/>
                              <a:gd name="T30" fmla="*/ 121 w 121"/>
                              <a:gd name="T31" fmla="*/ 53 h 139"/>
                              <a:gd name="T32" fmla="*/ 102 w 121"/>
                              <a:gd name="T33" fmla="*/ 69 h 139"/>
                              <a:gd name="T34" fmla="*/ 100 w 121"/>
                              <a:gd name="T35" fmla="*/ 48 h 139"/>
                              <a:gd name="T36" fmla="*/ 92 w 121"/>
                              <a:gd name="T37" fmla="*/ 30 h 139"/>
                              <a:gd name="T38" fmla="*/ 80 w 121"/>
                              <a:gd name="T39" fmla="*/ 19 h 139"/>
                              <a:gd name="T40" fmla="*/ 60 w 121"/>
                              <a:gd name="T41" fmla="*/ 16 h 139"/>
                              <a:gd name="T42" fmla="*/ 41 w 121"/>
                              <a:gd name="T43" fmla="*/ 19 h 139"/>
                              <a:gd name="T44" fmla="*/ 28 w 121"/>
                              <a:gd name="T45" fmla="*/ 32 h 139"/>
                              <a:gd name="T46" fmla="*/ 21 w 121"/>
                              <a:gd name="T47" fmla="*/ 49 h 139"/>
                              <a:gd name="T48" fmla="*/ 18 w 121"/>
                              <a:gd name="T49" fmla="*/ 69 h 139"/>
                              <a:gd name="T50" fmla="*/ 21 w 121"/>
                              <a:gd name="T51" fmla="*/ 91 h 139"/>
                              <a:gd name="T52" fmla="*/ 27 w 121"/>
                              <a:gd name="T53" fmla="*/ 108 h 139"/>
                              <a:gd name="T54" fmla="*/ 41 w 121"/>
                              <a:gd name="T55" fmla="*/ 119 h 139"/>
                              <a:gd name="T56" fmla="*/ 60 w 121"/>
                              <a:gd name="T57" fmla="*/ 124 h 139"/>
                              <a:gd name="T58" fmla="*/ 80 w 121"/>
                              <a:gd name="T59" fmla="*/ 119 h 139"/>
                              <a:gd name="T60" fmla="*/ 92 w 121"/>
                              <a:gd name="T61" fmla="*/ 107 h 139"/>
                              <a:gd name="T62" fmla="*/ 100 w 121"/>
                              <a:gd name="T63" fmla="*/ 90 h 139"/>
                              <a:gd name="T64" fmla="*/ 102 w 121"/>
                              <a:gd name="T65" fmla="*/ 69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21" h="139">
                                <a:moveTo>
                                  <a:pt x="121" y="67"/>
                                </a:moveTo>
                                <a:lnTo>
                                  <a:pt x="121" y="83"/>
                                </a:lnTo>
                                <a:lnTo>
                                  <a:pt x="117" y="97"/>
                                </a:lnTo>
                                <a:lnTo>
                                  <a:pt x="112" y="110"/>
                                </a:lnTo>
                                <a:lnTo>
                                  <a:pt x="105" y="120"/>
                                </a:lnTo>
                                <a:lnTo>
                                  <a:pt x="97" y="129"/>
                                </a:lnTo>
                                <a:lnTo>
                                  <a:pt x="86" y="134"/>
                                </a:lnTo>
                                <a:lnTo>
                                  <a:pt x="74" y="139"/>
                                </a:lnTo>
                                <a:lnTo>
                                  <a:pt x="59" y="139"/>
                                </a:lnTo>
                                <a:lnTo>
                                  <a:pt x="44" y="139"/>
                                </a:lnTo>
                                <a:lnTo>
                                  <a:pt x="32" y="135"/>
                                </a:lnTo>
                                <a:lnTo>
                                  <a:pt x="22" y="129"/>
                                </a:lnTo>
                                <a:lnTo>
                                  <a:pt x="15" y="122"/>
                                </a:lnTo>
                                <a:lnTo>
                                  <a:pt x="7" y="112"/>
                                </a:lnTo>
                                <a:lnTo>
                                  <a:pt x="4" y="99"/>
                                </a:lnTo>
                                <a:lnTo>
                                  <a:pt x="0" y="86"/>
                                </a:lnTo>
                                <a:lnTo>
                                  <a:pt x="0" y="70"/>
                                </a:lnTo>
                                <a:lnTo>
                                  <a:pt x="0" y="55"/>
                                </a:lnTo>
                                <a:lnTo>
                                  <a:pt x="4" y="42"/>
                                </a:lnTo>
                                <a:lnTo>
                                  <a:pt x="9" y="29"/>
                                </a:lnTo>
                                <a:lnTo>
                                  <a:pt x="15" y="19"/>
                                </a:lnTo>
                                <a:lnTo>
                                  <a:pt x="23" y="11"/>
                                </a:lnTo>
                                <a:lnTo>
                                  <a:pt x="34" y="5"/>
                                </a:lnTo>
                                <a:lnTo>
                                  <a:pt x="47" y="1"/>
                                </a:lnTo>
                                <a:lnTo>
                                  <a:pt x="61" y="0"/>
                                </a:lnTo>
                                <a:lnTo>
                                  <a:pt x="76" y="1"/>
                                </a:lnTo>
                                <a:lnTo>
                                  <a:pt x="87" y="5"/>
                                </a:lnTo>
                                <a:lnTo>
                                  <a:pt x="98" y="10"/>
                                </a:lnTo>
                                <a:lnTo>
                                  <a:pt x="106" y="18"/>
                                </a:lnTo>
                                <a:lnTo>
                                  <a:pt x="113" y="27"/>
                                </a:lnTo>
                                <a:lnTo>
                                  <a:pt x="117" y="39"/>
                                </a:lnTo>
                                <a:lnTo>
                                  <a:pt x="121" y="53"/>
                                </a:lnTo>
                                <a:lnTo>
                                  <a:pt x="121" y="67"/>
                                </a:lnTo>
                                <a:close/>
                                <a:moveTo>
                                  <a:pt x="102" y="69"/>
                                </a:moveTo>
                                <a:lnTo>
                                  <a:pt x="101" y="58"/>
                                </a:lnTo>
                                <a:lnTo>
                                  <a:pt x="100" y="48"/>
                                </a:lnTo>
                                <a:lnTo>
                                  <a:pt x="97" y="38"/>
                                </a:lnTo>
                                <a:lnTo>
                                  <a:pt x="92" y="30"/>
                                </a:lnTo>
                                <a:lnTo>
                                  <a:pt x="87" y="24"/>
                                </a:lnTo>
                                <a:lnTo>
                                  <a:pt x="80" y="19"/>
                                </a:lnTo>
                                <a:lnTo>
                                  <a:pt x="71" y="16"/>
                                </a:lnTo>
                                <a:lnTo>
                                  <a:pt x="60" y="16"/>
                                </a:lnTo>
                                <a:lnTo>
                                  <a:pt x="49" y="16"/>
                                </a:lnTo>
                                <a:lnTo>
                                  <a:pt x="41" y="19"/>
                                </a:lnTo>
                                <a:lnTo>
                                  <a:pt x="33" y="24"/>
                                </a:lnTo>
                                <a:lnTo>
                                  <a:pt x="28" y="32"/>
                                </a:lnTo>
                                <a:lnTo>
                                  <a:pt x="23" y="39"/>
                                </a:lnTo>
                                <a:lnTo>
                                  <a:pt x="21" y="49"/>
                                </a:lnTo>
                                <a:lnTo>
                                  <a:pt x="20" y="59"/>
                                </a:lnTo>
                                <a:lnTo>
                                  <a:pt x="18" y="69"/>
                                </a:lnTo>
                                <a:lnTo>
                                  <a:pt x="20" y="81"/>
                                </a:lnTo>
                                <a:lnTo>
                                  <a:pt x="21" y="91"/>
                                </a:lnTo>
                                <a:lnTo>
                                  <a:pt x="23" y="101"/>
                                </a:lnTo>
                                <a:lnTo>
                                  <a:pt x="27" y="108"/>
                                </a:lnTo>
                                <a:lnTo>
                                  <a:pt x="33" y="115"/>
                                </a:lnTo>
                                <a:lnTo>
                                  <a:pt x="41" y="119"/>
                                </a:lnTo>
                                <a:lnTo>
                                  <a:pt x="49" y="123"/>
                                </a:lnTo>
                                <a:lnTo>
                                  <a:pt x="60" y="124"/>
                                </a:lnTo>
                                <a:lnTo>
                                  <a:pt x="71" y="123"/>
                                </a:lnTo>
                                <a:lnTo>
                                  <a:pt x="80" y="119"/>
                                </a:lnTo>
                                <a:lnTo>
                                  <a:pt x="87" y="114"/>
                                </a:lnTo>
                                <a:lnTo>
                                  <a:pt x="92" y="107"/>
                                </a:lnTo>
                                <a:lnTo>
                                  <a:pt x="97" y="99"/>
                                </a:lnTo>
                                <a:lnTo>
                                  <a:pt x="100" y="90"/>
                                </a:lnTo>
                                <a:lnTo>
                                  <a:pt x="101" y="80"/>
                                </a:lnTo>
                                <a:lnTo>
                                  <a:pt x="102" y="6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43" name="Freeform 909"/>
                        <wps:cNvSpPr>
                          <a:spLocks noEditPoints="1"/>
                        </wps:cNvSpPr>
                        <wps:spPr bwMode="auto">
                          <a:xfrm>
                            <a:off x="2189163" y="5178425"/>
                            <a:ext cx="63500" cy="73025"/>
                          </a:xfrm>
                          <a:custGeom>
                            <a:avLst/>
                            <a:gdLst>
                              <a:gd name="T0" fmla="*/ 119 w 120"/>
                              <a:gd name="T1" fmla="*/ 83 h 139"/>
                              <a:gd name="T2" fmla="*/ 112 w 120"/>
                              <a:gd name="T3" fmla="*/ 110 h 139"/>
                              <a:gd name="T4" fmla="*/ 97 w 120"/>
                              <a:gd name="T5" fmla="*/ 129 h 139"/>
                              <a:gd name="T6" fmla="*/ 73 w 120"/>
                              <a:gd name="T7" fmla="*/ 139 h 139"/>
                              <a:gd name="T8" fmla="*/ 44 w 120"/>
                              <a:gd name="T9" fmla="*/ 139 h 139"/>
                              <a:gd name="T10" fmla="*/ 22 w 120"/>
                              <a:gd name="T11" fmla="*/ 129 h 139"/>
                              <a:gd name="T12" fmla="*/ 7 w 120"/>
                              <a:gd name="T13" fmla="*/ 112 h 139"/>
                              <a:gd name="T14" fmla="*/ 0 w 120"/>
                              <a:gd name="T15" fmla="*/ 86 h 139"/>
                              <a:gd name="T16" fmla="*/ 0 w 120"/>
                              <a:gd name="T17" fmla="*/ 55 h 139"/>
                              <a:gd name="T18" fmla="*/ 8 w 120"/>
                              <a:gd name="T19" fmla="*/ 29 h 139"/>
                              <a:gd name="T20" fmla="*/ 23 w 120"/>
                              <a:gd name="T21" fmla="*/ 11 h 139"/>
                              <a:gd name="T22" fmla="*/ 46 w 120"/>
                              <a:gd name="T23" fmla="*/ 1 h 139"/>
                              <a:gd name="T24" fmla="*/ 76 w 120"/>
                              <a:gd name="T25" fmla="*/ 1 h 139"/>
                              <a:gd name="T26" fmla="*/ 98 w 120"/>
                              <a:gd name="T27" fmla="*/ 10 h 139"/>
                              <a:gd name="T28" fmla="*/ 113 w 120"/>
                              <a:gd name="T29" fmla="*/ 27 h 139"/>
                              <a:gd name="T30" fmla="*/ 120 w 120"/>
                              <a:gd name="T31" fmla="*/ 53 h 139"/>
                              <a:gd name="T32" fmla="*/ 102 w 120"/>
                              <a:gd name="T33" fmla="*/ 69 h 139"/>
                              <a:gd name="T34" fmla="*/ 99 w 120"/>
                              <a:gd name="T35" fmla="*/ 48 h 139"/>
                              <a:gd name="T36" fmla="*/ 92 w 120"/>
                              <a:gd name="T37" fmla="*/ 30 h 139"/>
                              <a:gd name="T38" fmla="*/ 80 w 120"/>
                              <a:gd name="T39" fmla="*/ 19 h 139"/>
                              <a:gd name="T40" fmla="*/ 60 w 120"/>
                              <a:gd name="T41" fmla="*/ 16 h 139"/>
                              <a:gd name="T42" fmla="*/ 40 w 120"/>
                              <a:gd name="T43" fmla="*/ 19 h 139"/>
                              <a:gd name="T44" fmla="*/ 28 w 120"/>
                              <a:gd name="T45" fmla="*/ 32 h 139"/>
                              <a:gd name="T46" fmla="*/ 20 w 120"/>
                              <a:gd name="T47" fmla="*/ 49 h 139"/>
                              <a:gd name="T48" fmla="*/ 18 w 120"/>
                              <a:gd name="T49" fmla="*/ 69 h 139"/>
                              <a:gd name="T50" fmla="*/ 20 w 120"/>
                              <a:gd name="T51" fmla="*/ 91 h 139"/>
                              <a:gd name="T52" fmla="*/ 27 w 120"/>
                              <a:gd name="T53" fmla="*/ 108 h 139"/>
                              <a:gd name="T54" fmla="*/ 40 w 120"/>
                              <a:gd name="T55" fmla="*/ 119 h 139"/>
                              <a:gd name="T56" fmla="*/ 60 w 120"/>
                              <a:gd name="T57" fmla="*/ 124 h 139"/>
                              <a:gd name="T58" fmla="*/ 80 w 120"/>
                              <a:gd name="T59" fmla="*/ 119 h 139"/>
                              <a:gd name="T60" fmla="*/ 92 w 120"/>
                              <a:gd name="T61" fmla="*/ 107 h 139"/>
                              <a:gd name="T62" fmla="*/ 99 w 120"/>
                              <a:gd name="T63" fmla="*/ 90 h 139"/>
                              <a:gd name="T64" fmla="*/ 102 w 120"/>
                              <a:gd name="T65" fmla="*/ 69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20" h="139">
                                <a:moveTo>
                                  <a:pt x="120" y="67"/>
                                </a:moveTo>
                                <a:lnTo>
                                  <a:pt x="119" y="83"/>
                                </a:lnTo>
                                <a:lnTo>
                                  <a:pt x="117" y="97"/>
                                </a:lnTo>
                                <a:lnTo>
                                  <a:pt x="112" y="110"/>
                                </a:lnTo>
                                <a:lnTo>
                                  <a:pt x="104" y="120"/>
                                </a:lnTo>
                                <a:lnTo>
                                  <a:pt x="97" y="129"/>
                                </a:lnTo>
                                <a:lnTo>
                                  <a:pt x="86" y="134"/>
                                </a:lnTo>
                                <a:lnTo>
                                  <a:pt x="73" y="139"/>
                                </a:lnTo>
                                <a:lnTo>
                                  <a:pt x="59" y="139"/>
                                </a:lnTo>
                                <a:lnTo>
                                  <a:pt x="44" y="139"/>
                                </a:lnTo>
                                <a:lnTo>
                                  <a:pt x="32" y="135"/>
                                </a:lnTo>
                                <a:lnTo>
                                  <a:pt x="22" y="129"/>
                                </a:lnTo>
                                <a:lnTo>
                                  <a:pt x="14" y="122"/>
                                </a:lnTo>
                                <a:lnTo>
                                  <a:pt x="7" y="112"/>
                                </a:lnTo>
                                <a:lnTo>
                                  <a:pt x="3" y="99"/>
                                </a:lnTo>
                                <a:lnTo>
                                  <a:pt x="0" y="86"/>
                                </a:lnTo>
                                <a:lnTo>
                                  <a:pt x="0" y="70"/>
                                </a:lnTo>
                                <a:lnTo>
                                  <a:pt x="0" y="55"/>
                                </a:lnTo>
                                <a:lnTo>
                                  <a:pt x="3" y="42"/>
                                </a:lnTo>
                                <a:lnTo>
                                  <a:pt x="8" y="29"/>
                                </a:lnTo>
                                <a:lnTo>
                                  <a:pt x="14" y="19"/>
                                </a:lnTo>
                                <a:lnTo>
                                  <a:pt x="23" y="11"/>
                                </a:lnTo>
                                <a:lnTo>
                                  <a:pt x="34" y="5"/>
                                </a:lnTo>
                                <a:lnTo>
                                  <a:pt x="46" y="1"/>
                                </a:lnTo>
                                <a:lnTo>
                                  <a:pt x="61" y="0"/>
                                </a:lnTo>
                                <a:lnTo>
                                  <a:pt x="76" y="1"/>
                                </a:lnTo>
                                <a:lnTo>
                                  <a:pt x="87" y="5"/>
                                </a:lnTo>
                                <a:lnTo>
                                  <a:pt x="98" y="10"/>
                                </a:lnTo>
                                <a:lnTo>
                                  <a:pt x="105" y="18"/>
                                </a:lnTo>
                                <a:lnTo>
                                  <a:pt x="113" y="27"/>
                                </a:lnTo>
                                <a:lnTo>
                                  <a:pt x="117" y="39"/>
                                </a:lnTo>
                                <a:lnTo>
                                  <a:pt x="120" y="53"/>
                                </a:lnTo>
                                <a:lnTo>
                                  <a:pt x="120" y="67"/>
                                </a:lnTo>
                                <a:close/>
                                <a:moveTo>
                                  <a:pt x="102" y="69"/>
                                </a:moveTo>
                                <a:lnTo>
                                  <a:pt x="101" y="58"/>
                                </a:lnTo>
                                <a:lnTo>
                                  <a:pt x="99" y="48"/>
                                </a:lnTo>
                                <a:lnTo>
                                  <a:pt x="97" y="38"/>
                                </a:lnTo>
                                <a:lnTo>
                                  <a:pt x="92" y="30"/>
                                </a:lnTo>
                                <a:lnTo>
                                  <a:pt x="87" y="24"/>
                                </a:lnTo>
                                <a:lnTo>
                                  <a:pt x="80" y="19"/>
                                </a:lnTo>
                                <a:lnTo>
                                  <a:pt x="71" y="16"/>
                                </a:lnTo>
                                <a:lnTo>
                                  <a:pt x="60" y="16"/>
                                </a:lnTo>
                                <a:lnTo>
                                  <a:pt x="49" y="16"/>
                                </a:lnTo>
                                <a:lnTo>
                                  <a:pt x="40" y="19"/>
                                </a:lnTo>
                                <a:lnTo>
                                  <a:pt x="33" y="24"/>
                                </a:lnTo>
                                <a:lnTo>
                                  <a:pt x="28" y="32"/>
                                </a:lnTo>
                                <a:lnTo>
                                  <a:pt x="23" y="39"/>
                                </a:lnTo>
                                <a:lnTo>
                                  <a:pt x="20" y="49"/>
                                </a:lnTo>
                                <a:lnTo>
                                  <a:pt x="19" y="59"/>
                                </a:lnTo>
                                <a:lnTo>
                                  <a:pt x="18" y="69"/>
                                </a:lnTo>
                                <a:lnTo>
                                  <a:pt x="19" y="81"/>
                                </a:lnTo>
                                <a:lnTo>
                                  <a:pt x="20" y="91"/>
                                </a:lnTo>
                                <a:lnTo>
                                  <a:pt x="23" y="101"/>
                                </a:lnTo>
                                <a:lnTo>
                                  <a:pt x="27" y="108"/>
                                </a:lnTo>
                                <a:lnTo>
                                  <a:pt x="33" y="115"/>
                                </a:lnTo>
                                <a:lnTo>
                                  <a:pt x="40" y="119"/>
                                </a:lnTo>
                                <a:lnTo>
                                  <a:pt x="49" y="123"/>
                                </a:lnTo>
                                <a:lnTo>
                                  <a:pt x="60" y="124"/>
                                </a:lnTo>
                                <a:lnTo>
                                  <a:pt x="71" y="123"/>
                                </a:lnTo>
                                <a:lnTo>
                                  <a:pt x="80" y="119"/>
                                </a:lnTo>
                                <a:lnTo>
                                  <a:pt x="87" y="114"/>
                                </a:lnTo>
                                <a:lnTo>
                                  <a:pt x="92" y="107"/>
                                </a:lnTo>
                                <a:lnTo>
                                  <a:pt x="97" y="99"/>
                                </a:lnTo>
                                <a:lnTo>
                                  <a:pt x="99" y="90"/>
                                </a:lnTo>
                                <a:lnTo>
                                  <a:pt x="101" y="80"/>
                                </a:lnTo>
                                <a:lnTo>
                                  <a:pt x="102" y="6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44" name="Freeform 910"/>
                        <wps:cNvSpPr>
                          <a:spLocks/>
                        </wps:cNvSpPr>
                        <wps:spPr bwMode="auto">
                          <a:xfrm>
                            <a:off x="2268538" y="5178425"/>
                            <a:ext cx="50800" cy="73025"/>
                          </a:xfrm>
                          <a:custGeom>
                            <a:avLst/>
                            <a:gdLst>
                              <a:gd name="T0" fmla="*/ 97 w 97"/>
                              <a:gd name="T1" fmla="*/ 134 h 137"/>
                              <a:gd name="T2" fmla="*/ 96 w 97"/>
                              <a:gd name="T3" fmla="*/ 135 h 137"/>
                              <a:gd name="T4" fmla="*/ 94 w 97"/>
                              <a:gd name="T5" fmla="*/ 137 h 137"/>
                              <a:gd name="T6" fmla="*/ 91 w 97"/>
                              <a:gd name="T7" fmla="*/ 137 h 137"/>
                              <a:gd name="T8" fmla="*/ 86 w 97"/>
                              <a:gd name="T9" fmla="*/ 137 h 137"/>
                              <a:gd name="T10" fmla="*/ 82 w 97"/>
                              <a:gd name="T11" fmla="*/ 137 h 137"/>
                              <a:gd name="T12" fmla="*/ 80 w 97"/>
                              <a:gd name="T13" fmla="*/ 135 h 137"/>
                              <a:gd name="T14" fmla="*/ 80 w 97"/>
                              <a:gd name="T15" fmla="*/ 134 h 137"/>
                              <a:gd name="T16" fmla="*/ 80 w 97"/>
                              <a:gd name="T17" fmla="*/ 74 h 137"/>
                              <a:gd name="T18" fmla="*/ 18 w 97"/>
                              <a:gd name="T19" fmla="*/ 133 h 137"/>
                              <a:gd name="T20" fmla="*/ 17 w 97"/>
                              <a:gd name="T21" fmla="*/ 135 h 137"/>
                              <a:gd name="T22" fmla="*/ 16 w 97"/>
                              <a:gd name="T23" fmla="*/ 135 h 137"/>
                              <a:gd name="T24" fmla="*/ 13 w 97"/>
                              <a:gd name="T25" fmla="*/ 137 h 137"/>
                              <a:gd name="T26" fmla="*/ 8 w 97"/>
                              <a:gd name="T27" fmla="*/ 137 h 137"/>
                              <a:gd name="T28" fmla="*/ 5 w 97"/>
                              <a:gd name="T29" fmla="*/ 137 h 137"/>
                              <a:gd name="T30" fmla="*/ 2 w 97"/>
                              <a:gd name="T31" fmla="*/ 135 h 137"/>
                              <a:gd name="T32" fmla="*/ 0 w 97"/>
                              <a:gd name="T33" fmla="*/ 135 h 137"/>
                              <a:gd name="T34" fmla="*/ 0 w 97"/>
                              <a:gd name="T35" fmla="*/ 133 h 137"/>
                              <a:gd name="T36" fmla="*/ 0 w 97"/>
                              <a:gd name="T37" fmla="*/ 2 h 137"/>
                              <a:gd name="T38" fmla="*/ 1 w 97"/>
                              <a:gd name="T39" fmla="*/ 1 h 137"/>
                              <a:gd name="T40" fmla="*/ 3 w 97"/>
                              <a:gd name="T41" fmla="*/ 1 h 137"/>
                              <a:gd name="T42" fmla="*/ 6 w 97"/>
                              <a:gd name="T43" fmla="*/ 0 h 137"/>
                              <a:gd name="T44" fmla="*/ 11 w 97"/>
                              <a:gd name="T45" fmla="*/ 0 h 137"/>
                              <a:gd name="T46" fmla="*/ 14 w 97"/>
                              <a:gd name="T47" fmla="*/ 1 h 137"/>
                              <a:gd name="T48" fmla="*/ 17 w 97"/>
                              <a:gd name="T49" fmla="*/ 1 h 137"/>
                              <a:gd name="T50" fmla="*/ 18 w 97"/>
                              <a:gd name="T51" fmla="*/ 2 h 137"/>
                              <a:gd name="T52" fmla="*/ 18 w 97"/>
                              <a:gd name="T53" fmla="*/ 58 h 137"/>
                              <a:gd name="T54" fmla="*/ 80 w 97"/>
                              <a:gd name="T55" fmla="*/ 4 h 137"/>
                              <a:gd name="T56" fmla="*/ 80 w 97"/>
                              <a:gd name="T57" fmla="*/ 2 h 137"/>
                              <a:gd name="T58" fmla="*/ 81 w 97"/>
                              <a:gd name="T59" fmla="*/ 1 h 137"/>
                              <a:gd name="T60" fmla="*/ 83 w 97"/>
                              <a:gd name="T61" fmla="*/ 1 h 137"/>
                              <a:gd name="T62" fmla="*/ 88 w 97"/>
                              <a:gd name="T63" fmla="*/ 0 h 137"/>
                              <a:gd name="T64" fmla="*/ 92 w 97"/>
                              <a:gd name="T65" fmla="*/ 1 h 137"/>
                              <a:gd name="T66" fmla="*/ 96 w 97"/>
                              <a:gd name="T67" fmla="*/ 1 h 137"/>
                              <a:gd name="T68" fmla="*/ 97 w 97"/>
                              <a:gd name="T69" fmla="*/ 2 h 137"/>
                              <a:gd name="T70" fmla="*/ 97 w 97"/>
                              <a:gd name="T71" fmla="*/ 4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97" h="137">
                                <a:moveTo>
                                  <a:pt x="97" y="133"/>
                                </a:moveTo>
                                <a:lnTo>
                                  <a:pt x="97" y="134"/>
                                </a:lnTo>
                                <a:lnTo>
                                  <a:pt x="97" y="135"/>
                                </a:lnTo>
                                <a:lnTo>
                                  <a:pt x="96" y="135"/>
                                </a:lnTo>
                                <a:lnTo>
                                  <a:pt x="96" y="135"/>
                                </a:lnTo>
                                <a:lnTo>
                                  <a:pt x="94" y="137"/>
                                </a:lnTo>
                                <a:lnTo>
                                  <a:pt x="92" y="137"/>
                                </a:lnTo>
                                <a:lnTo>
                                  <a:pt x="91" y="137"/>
                                </a:lnTo>
                                <a:lnTo>
                                  <a:pt x="88" y="137"/>
                                </a:lnTo>
                                <a:lnTo>
                                  <a:pt x="86" y="137"/>
                                </a:lnTo>
                                <a:lnTo>
                                  <a:pt x="83" y="137"/>
                                </a:lnTo>
                                <a:lnTo>
                                  <a:pt x="82" y="137"/>
                                </a:lnTo>
                                <a:lnTo>
                                  <a:pt x="81" y="135"/>
                                </a:lnTo>
                                <a:lnTo>
                                  <a:pt x="80" y="135"/>
                                </a:lnTo>
                                <a:lnTo>
                                  <a:pt x="80" y="135"/>
                                </a:lnTo>
                                <a:lnTo>
                                  <a:pt x="80" y="134"/>
                                </a:lnTo>
                                <a:lnTo>
                                  <a:pt x="80" y="133"/>
                                </a:lnTo>
                                <a:lnTo>
                                  <a:pt x="80" y="74"/>
                                </a:lnTo>
                                <a:lnTo>
                                  <a:pt x="18" y="74"/>
                                </a:lnTo>
                                <a:lnTo>
                                  <a:pt x="18" y="133"/>
                                </a:lnTo>
                                <a:lnTo>
                                  <a:pt x="18" y="134"/>
                                </a:lnTo>
                                <a:lnTo>
                                  <a:pt x="17" y="135"/>
                                </a:lnTo>
                                <a:lnTo>
                                  <a:pt x="17" y="135"/>
                                </a:lnTo>
                                <a:lnTo>
                                  <a:pt x="16" y="135"/>
                                </a:lnTo>
                                <a:lnTo>
                                  <a:pt x="14" y="137"/>
                                </a:lnTo>
                                <a:lnTo>
                                  <a:pt x="13" y="137"/>
                                </a:lnTo>
                                <a:lnTo>
                                  <a:pt x="11" y="137"/>
                                </a:lnTo>
                                <a:lnTo>
                                  <a:pt x="8" y="137"/>
                                </a:lnTo>
                                <a:lnTo>
                                  <a:pt x="6" y="137"/>
                                </a:lnTo>
                                <a:lnTo>
                                  <a:pt x="5" y="137"/>
                                </a:lnTo>
                                <a:lnTo>
                                  <a:pt x="3" y="137"/>
                                </a:lnTo>
                                <a:lnTo>
                                  <a:pt x="2" y="135"/>
                                </a:lnTo>
                                <a:lnTo>
                                  <a:pt x="1" y="135"/>
                                </a:lnTo>
                                <a:lnTo>
                                  <a:pt x="0" y="135"/>
                                </a:lnTo>
                                <a:lnTo>
                                  <a:pt x="0" y="134"/>
                                </a:lnTo>
                                <a:lnTo>
                                  <a:pt x="0" y="133"/>
                                </a:lnTo>
                                <a:lnTo>
                                  <a:pt x="0" y="4"/>
                                </a:lnTo>
                                <a:lnTo>
                                  <a:pt x="0" y="2"/>
                                </a:lnTo>
                                <a:lnTo>
                                  <a:pt x="0" y="2"/>
                                </a:lnTo>
                                <a:lnTo>
                                  <a:pt x="1" y="1"/>
                                </a:lnTo>
                                <a:lnTo>
                                  <a:pt x="2" y="1"/>
                                </a:lnTo>
                                <a:lnTo>
                                  <a:pt x="3" y="1"/>
                                </a:lnTo>
                                <a:lnTo>
                                  <a:pt x="5" y="1"/>
                                </a:lnTo>
                                <a:lnTo>
                                  <a:pt x="6" y="0"/>
                                </a:lnTo>
                                <a:lnTo>
                                  <a:pt x="8" y="0"/>
                                </a:lnTo>
                                <a:lnTo>
                                  <a:pt x="11" y="0"/>
                                </a:lnTo>
                                <a:lnTo>
                                  <a:pt x="13" y="1"/>
                                </a:lnTo>
                                <a:lnTo>
                                  <a:pt x="14" y="1"/>
                                </a:lnTo>
                                <a:lnTo>
                                  <a:pt x="16" y="1"/>
                                </a:lnTo>
                                <a:lnTo>
                                  <a:pt x="17" y="1"/>
                                </a:lnTo>
                                <a:lnTo>
                                  <a:pt x="17" y="2"/>
                                </a:lnTo>
                                <a:lnTo>
                                  <a:pt x="18" y="2"/>
                                </a:lnTo>
                                <a:lnTo>
                                  <a:pt x="18" y="4"/>
                                </a:lnTo>
                                <a:lnTo>
                                  <a:pt x="18" y="58"/>
                                </a:lnTo>
                                <a:lnTo>
                                  <a:pt x="80" y="58"/>
                                </a:lnTo>
                                <a:lnTo>
                                  <a:pt x="80" y="4"/>
                                </a:lnTo>
                                <a:lnTo>
                                  <a:pt x="80" y="2"/>
                                </a:lnTo>
                                <a:lnTo>
                                  <a:pt x="80" y="2"/>
                                </a:lnTo>
                                <a:lnTo>
                                  <a:pt x="80" y="1"/>
                                </a:lnTo>
                                <a:lnTo>
                                  <a:pt x="81" y="1"/>
                                </a:lnTo>
                                <a:lnTo>
                                  <a:pt x="82" y="1"/>
                                </a:lnTo>
                                <a:lnTo>
                                  <a:pt x="83" y="1"/>
                                </a:lnTo>
                                <a:lnTo>
                                  <a:pt x="86" y="0"/>
                                </a:lnTo>
                                <a:lnTo>
                                  <a:pt x="88" y="0"/>
                                </a:lnTo>
                                <a:lnTo>
                                  <a:pt x="91" y="0"/>
                                </a:lnTo>
                                <a:lnTo>
                                  <a:pt x="92" y="1"/>
                                </a:lnTo>
                                <a:lnTo>
                                  <a:pt x="94" y="1"/>
                                </a:lnTo>
                                <a:lnTo>
                                  <a:pt x="96" y="1"/>
                                </a:lnTo>
                                <a:lnTo>
                                  <a:pt x="96" y="1"/>
                                </a:lnTo>
                                <a:lnTo>
                                  <a:pt x="97" y="2"/>
                                </a:lnTo>
                                <a:lnTo>
                                  <a:pt x="97" y="2"/>
                                </a:lnTo>
                                <a:lnTo>
                                  <a:pt x="97" y="4"/>
                                </a:lnTo>
                                <a:lnTo>
                                  <a:pt x="97" y="1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45" name="Freeform 911"/>
                        <wps:cNvSpPr>
                          <a:spLocks noEditPoints="1"/>
                        </wps:cNvSpPr>
                        <wps:spPr bwMode="auto">
                          <a:xfrm>
                            <a:off x="2359025" y="5195888"/>
                            <a:ext cx="50800" cy="55563"/>
                          </a:xfrm>
                          <a:custGeom>
                            <a:avLst/>
                            <a:gdLst>
                              <a:gd name="T0" fmla="*/ 94 w 94"/>
                              <a:gd name="T1" fmla="*/ 63 h 104"/>
                              <a:gd name="T2" fmla="*/ 88 w 94"/>
                              <a:gd name="T3" fmla="*/ 82 h 104"/>
                              <a:gd name="T4" fmla="*/ 75 w 94"/>
                              <a:gd name="T5" fmla="*/ 95 h 104"/>
                              <a:gd name="T6" fmla="*/ 57 w 94"/>
                              <a:gd name="T7" fmla="*/ 104 h 104"/>
                              <a:gd name="T8" fmla="*/ 35 w 94"/>
                              <a:gd name="T9" fmla="*/ 104 h 104"/>
                              <a:gd name="T10" fmla="*/ 17 w 94"/>
                              <a:gd name="T11" fmla="*/ 96 h 104"/>
                              <a:gd name="T12" fmla="*/ 6 w 94"/>
                              <a:gd name="T13" fmla="*/ 84 h 104"/>
                              <a:gd name="T14" fmla="*/ 0 w 94"/>
                              <a:gd name="T15" fmla="*/ 64 h 104"/>
                              <a:gd name="T16" fmla="*/ 0 w 94"/>
                              <a:gd name="T17" fmla="*/ 42 h 104"/>
                              <a:gd name="T18" fmla="*/ 6 w 94"/>
                              <a:gd name="T19" fmla="*/ 23 h 104"/>
                              <a:gd name="T20" fmla="*/ 19 w 94"/>
                              <a:gd name="T21" fmla="*/ 9 h 104"/>
                              <a:gd name="T22" fmla="*/ 36 w 94"/>
                              <a:gd name="T23" fmla="*/ 2 h 104"/>
                              <a:gd name="T24" fmla="*/ 59 w 94"/>
                              <a:gd name="T25" fmla="*/ 2 h 104"/>
                              <a:gd name="T26" fmla="*/ 77 w 94"/>
                              <a:gd name="T27" fmla="*/ 8 h 104"/>
                              <a:gd name="T28" fmla="*/ 88 w 94"/>
                              <a:gd name="T29" fmla="*/ 21 h 104"/>
                              <a:gd name="T30" fmla="*/ 94 w 94"/>
                              <a:gd name="T31" fmla="*/ 40 h 104"/>
                              <a:gd name="T32" fmla="*/ 75 w 94"/>
                              <a:gd name="T33" fmla="*/ 52 h 104"/>
                              <a:gd name="T34" fmla="*/ 74 w 94"/>
                              <a:gd name="T35" fmla="*/ 39 h 104"/>
                              <a:gd name="T36" fmla="*/ 69 w 94"/>
                              <a:gd name="T37" fmla="*/ 26 h 104"/>
                              <a:gd name="T38" fmla="*/ 61 w 94"/>
                              <a:gd name="T39" fmla="*/ 18 h 104"/>
                              <a:gd name="T40" fmla="*/ 47 w 94"/>
                              <a:gd name="T41" fmla="*/ 15 h 104"/>
                              <a:gd name="T42" fmla="*/ 33 w 94"/>
                              <a:gd name="T43" fmla="*/ 18 h 104"/>
                              <a:gd name="T44" fmla="*/ 25 w 94"/>
                              <a:gd name="T45" fmla="*/ 26 h 104"/>
                              <a:gd name="T46" fmla="*/ 20 w 94"/>
                              <a:gd name="T47" fmla="*/ 37 h 104"/>
                              <a:gd name="T48" fmla="*/ 17 w 94"/>
                              <a:gd name="T49" fmla="*/ 52 h 104"/>
                              <a:gd name="T50" fmla="*/ 19 w 94"/>
                              <a:gd name="T51" fmla="*/ 67 h 104"/>
                              <a:gd name="T52" fmla="*/ 24 w 94"/>
                              <a:gd name="T53" fmla="*/ 79 h 104"/>
                              <a:gd name="T54" fmla="*/ 32 w 94"/>
                              <a:gd name="T55" fmla="*/ 87 h 104"/>
                              <a:gd name="T56" fmla="*/ 47 w 94"/>
                              <a:gd name="T57" fmla="*/ 89 h 104"/>
                              <a:gd name="T58" fmla="*/ 59 w 94"/>
                              <a:gd name="T59" fmla="*/ 87 h 104"/>
                              <a:gd name="T60" fmla="*/ 69 w 94"/>
                              <a:gd name="T61" fmla="*/ 79 h 104"/>
                              <a:gd name="T62" fmla="*/ 74 w 94"/>
                              <a:gd name="T63" fmla="*/ 68 h 104"/>
                              <a:gd name="T64" fmla="*/ 75 w 94"/>
                              <a:gd name="T65" fmla="*/ 52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4" h="104">
                                <a:moveTo>
                                  <a:pt x="94" y="51"/>
                                </a:moveTo>
                                <a:lnTo>
                                  <a:pt x="94" y="63"/>
                                </a:lnTo>
                                <a:lnTo>
                                  <a:pt x="91" y="73"/>
                                </a:lnTo>
                                <a:lnTo>
                                  <a:pt x="88" y="82"/>
                                </a:lnTo>
                                <a:lnTo>
                                  <a:pt x="82" y="89"/>
                                </a:lnTo>
                                <a:lnTo>
                                  <a:pt x="75" y="95"/>
                                </a:lnTo>
                                <a:lnTo>
                                  <a:pt x="67" y="100"/>
                                </a:lnTo>
                                <a:lnTo>
                                  <a:pt x="57" y="104"/>
                                </a:lnTo>
                                <a:lnTo>
                                  <a:pt x="46" y="104"/>
                                </a:lnTo>
                                <a:lnTo>
                                  <a:pt x="35" y="104"/>
                                </a:lnTo>
                                <a:lnTo>
                                  <a:pt x="26" y="100"/>
                                </a:lnTo>
                                <a:lnTo>
                                  <a:pt x="17" y="96"/>
                                </a:lnTo>
                                <a:lnTo>
                                  <a:pt x="11" y="90"/>
                                </a:lnTo>
                                <a:lnTo>
                                  <a:pt x="6" y="84"/>
                                </a:lnTo>
                                <a:lnTo>
                                  <a:pt x="3" y="74"/>
                                </a:lnTo>
                                <a:lnTo>
                                  <a:pt x="0" y="64"/>
                                </a:lnTo>
                                <a:lnTo>
                                  <a:pt x="0" y="53"/>
                                </a:lnTo>
                                <a:lnTo>
                                  <a:pt x="0" y="42"/>
                                </a:lnTo>
                                <a:lnTo>
                                  <a:pt x="3" y="32"/>
                                </a:lnTo>
                                <a:lnTo>
                                  <a:pt x="6" y="23"/>
                                </a:lnTo>
                                <a:lnTo>
                                  <a:pt x="11" y="15"/>
                                </a:lnTo>
                                <a:lnTo>
                                  <a:pt x="19" y="9"/>
                                </a:lnTo>
                                <a:lnTo>
                                  <a:pt x="27" y="4"/>
                                </a:lnTo>
                                <a:lnTo>
                                  <a:pt x="36" y="2"/>
                                </a:lnTo>
                                <a:lnTo>
                                  <a:pt x="48" y="0"/>
                                </a:lnTo>
                                <a:lnTo>
                                  <a:pt x="59" y="2"/>
                                </a:lnTo>
                                <a:lnTo>
                                  <a:pt x="68" y="4"/>
                                </a:lnTo>
                                <a:lnTo>
                                  <a:pt x="77" y="8"/>
                                </a:lnTo>
                                <a:lnTo>
                                  <a:pt x="83" y="14"/>
                                </a:lnTo>
                                <a:lnTo>
                                  <a:pt x="88" y="21"/>
                                </a:lnTo>
                                <a:lnTo>
                                  <a:pt x="91" y="30"/>
                                </a:lnTo>
                                <a:lnTo>
                                  <a:pt x="94" y="40"/>
                                </a:lnTo>
                                <a:lnTo>
                                  <a:pt x="94" y="51"/>
                                </a:lnTo>
                                <a:close/>
                                <a:moveTo>
                                  <a:pt x="75" y="52"/>
                                </a:moveTo>
                                <a:lnTo>
                                  <a:pt x="75" y="45"/>
                                </a:lnTo>
                                <a:lnTo>
                                  <a:pt x="74" y="39"/>
                                </a:lnTo>
                                <a:lnTo>
                                  <a:pt x="73" y="31"/>
                                </a:lnTo>
                                <a:lnTo>
                                  <a:pt x="69" y="26"/>
                                </a:lnTo>
                                <a:lnTo>
                                  <a:pt x="66" y="21"/>
                                </a:lnTo>
                                <a:lnTo>
                                  <a:pt x="61" y="18"/>
                                </a:lnTo>
                                <a:lnTo>
                                  <a:pt x="54" y="15"/>
                                </a:lnTo>
                                <a:lnTo>
                                  <a:pt x="47" y="15"/>
                                </a:lnTo>
                                <a:lnTo>
                                  <a:pt x="40" y="15"/>
                                </a:lnTo>
                                <a:lnTo>
                                  <a:pt x="33" y="18"/>
                                </a:lnTo>
                                <a:lnTo>
                                  <a:pt x="29" y="21"/>
                                </a:lnTo>
                                <a:lnTo>
                                  <a:pt x="25" y="26"/>
                                </a:lnTo>
                                <a:lnTo>
                                  <a:pt x="21" y="31"/>
                                </a:lnTo>
                                <a:lnTo>
                                  <a:pt x="20" y="37"/>
                                </a:lnTo>
                                <a:lnTo>
                                  <a:pt x="19" y="45"/>
                                </a:lnTo>
                                <a:lnTo>
                                  <a:pt x="17" y="52"/>
                                </a:lnTo>
                                <a:lnTo>
                                  <a:pt x="19" y="59"/>
                                </a:lnTo>
                                <a:lnTo>
                                  <a:pt x="19" y="67"/>
                                </a:lnTo>
                                <a:lnTo>
                                  <a:pt x="21" y="73"/>
                                </a:lnTo>
                                <a:lnTo>
                                  <a:pt x="24" y="79"/>
                                </a:lnTo>
                                <a:lnTo>
                                  <a:pt x="27" y="83"/>
                                </a:lnTo>
                                <a:lnTo>
                                  <a:pt x="32" y="87"/>
                                </a:lnTo>
                                <a:lnTo>
                                  <a:pt x="38" y="89"/>
                                </a:lnTo>
                                <a:lnTo>
                                  <a:pt x="47" y="89"/>
                                </a:lnTo>
                                <a:lnTo>
                                  <a:pt x="53" y="89"/>
                                </a:lnTo>
                                <a:lnTo>
                                  <a:pt x="59" y="87"/>
                                </a:lnTo>
                                <a:lnTo>
                                  <a:pt x="64" y="84"/>
                                </a:lnTo>
                                <a:lnTo>
                                  <a:pt x="69" y="79"/>
                                </a:lnTo>
                                <a:lnTo>
                                  <a:pt x="72" y="74"/>
                                </a:lnTo>
                                <a:lnTo>
                                  <a:pt x="74" y="68"/>
                                </a:lnTo>
                                <a:lnTo>
                                  <a:pt x="75" y="61"/>
                                </a:lnTo>
                                <a:lnTo>
                                  <a:pt x="75" y="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46" name="Freeform 912"/>
                        <wps:cNvSpPr>
                          <a:spLocks/>
                        </wps:cNvSpPr>
                        <wps:spPr bwMode="auto">
                          <a:xfrm>
                            <a:off x="2422525" y="5195888"/>
                            <a:ext cx="28575" cy="55563"/>
                          </a:xfrm>
                          <a:custGeom>
                            <a:avLst/>
                            <a:gdLst>
                              <a:gd name="T0" fmla="*/ 54 w 54"/>
                              <a:gd name="T1" fmla="*/ 14 h 103"/>
                              <a:gd name="T2" fmla="*/ 54 w 54"/>
                              <a:gd name="T3" fmla="*/ 16 h 103"/>
                              <a:gd name="T4" fmla="*/ 53 w 54"/>
                              <a:gd name="T5" fmla="*/ 19 h 103"/>
                              <a:gd name="T6" fmla="*/ 53 w 54"/>
                              <a:gd name="T7" fmla="*/ 20 h 103"/>
                              <a:gd name="T8" fmla="*/ 50 w 54"/>
                              <a:gd name="T9" fmla="*/ 20 h 103"/>
                              <a:gd name="T10" fmla="*/ 48 w 54"/>
                              <a:gd name="T11" fmla="*/ 19 h 103"/>
                              <a:gd name="T12" fmla="*/ 45 w 54"/>
                              <a:gd name="T13" fmla="*/ 18 h 103"/>
                              <a:gd name="T14" fmla="*/ 42 w 54"/>
                              <a:gd name="T15" fmla="*/ 18 h 103"/>
                              <a:gd name="T16" fmla="*/ 37 w 54"/>
                              <a:gd name="T17" fmla="*/ 18 h 103"/>
                              <a:gd name="T18" fmla="*/ 32 w 54"/>
                              <a:gd name="T19" fmla="*/ 19 h 103"/>
                              <a:gd name="T20" fmla="*/ 26 w 54"/>
                              <a:gd name="T21" fmla="*/ 24 h 103"/>
                              <a:gd name="T22" fmla="*/ 19 w 54"/>
                              <a:gd name="T23" fmla="*/ 32 h 103"/>
                              <a:gd name="T24" fmla="*/ 17 w 54"/>
                              <a:gd name="T25" fmla="*/ 99 h 103"/>
                              <a:gd name="T26" fmla="*/ 16 w 54"/>
                              <a:gd name="T27" fmla="*/ 101 h 103"/>
                              <a:gd name="T28" fmla="*/ 14 w 54"/>
                              <a:gd name="T29" fmla="*/ 101 h 103"/>
                              <a:gd name="T30" fmla="*/ 12 w 54"/>
                              <a:gd name="T31" fmla="*/ 103 h 103"/>
                              <a:gd name="T32" fmla="*/ 8 w 54"/>
                              <a:gd name="T33" fmla="*/ 103 h 103"/>
                              <a:gd name="T34" fmla="*/ 3 w 54"/>
                              <a:gd name="T35" fmla="*/ 103 h 103"/>
                              <a:gd name="T36" fmla="*/ 1 w 54"/>
                              <a:gd name="T37" fmla="*/ 101 h 103"/>
                              <a:gd name="T38" fmla="*/ 0 w 54"/>
                              <a:gd name="T39" fmla="*/ 101 h 103"/>
                              <a:gd name="T40" fmla="*/ 0 w 54"/>
                              <a:gd name="T41" fmla="*/ 99 h 103"/>
                              <a:gd name="T42" fmla="*/ 0 w 54"/>
                              <a:gd name="T43" fmla="*/ 5 h 103"/>
                              <a:gd name="T44" fmla="*/ 0 w 54"/>
                              <a:gd name="T45" fmla="*/ 4 h 103"/>
                              <a:gd name="T46" fmla="*/ 2 w 54"/>
                              <a:gd name="T47" fmla="*/ 3 h 103"/>
                              <a:gd name="T48" fmla="*/ 5 w 54"/>
                              <a:gd name="T49" fmla="*/ 3 h 103"/>
                              <a:gd name="T50" fmla="*/ 10 w 54"/>
                              <a:gd name="T51" fmla="*/ 3 h 103"/>
                              <a:gd name="T52" fmla="*/ 12 w 54"/>
                              <a:gd name="T53" fmla="*/ 3 h 103"/>
                              <a:gd name="T54" fmla="*/ 14 w 54"/>
                              <a:gd name="T55" fmla="*/ 4 h 103"/>
                              <a:gd name="T56" fmla="*/ 14 w 54"/>
                              <a:gd name="T57" fmla="*/ 5 h 103"/>
                              <a:gd name="T58" fmla="*/ 14 w 54"/>
                              <a:gd name="T59" fmla="*/ 19 h 103"/>
                              <a:gd name="T60" fmla="*/ 22 w 54"/>
                              <a:gd name="T61" fmla="*/ 10 h 103"/>
                              <a:gd name="T62" fmla="*/ 28 w 54"/>
                              <a:gd name="T63" fmla="*/ 4 h 103"/>
                              <a:gd name="T64" fmla="*/ 34 w 54"/>
                              <a:gd name="T65" fmla="*/ 2 h 103"/>
                              <a:gd name="T66" fmla="*/ 40 w 54"/>
                              <a:gd name="T67" fmla="*/ 0 h 103"/>
                              <a:gd name="T68" fmla="*/ 44 w 54"/>
                              <a:gd name="T69" fmla="*/ 2 h 103"/>
                              <a:gd name="T70" fmla="*/ 48 w 54"/>
                              <a:gd name="T71" fmla="*/ 2 h 103"/>
                              <a:gd name="T72" fmla="*/ 50 w 54"/>
                              <a:gd name="T73" fmla="*/ 3 h 103"/>
                              <a:gd name="T74" fmla="*/ 53 w 54"/>
                              <a:gd name="T75" fmla="*/ 4 h 103"/>
                              <a:gd name="T76" fmla="*/ 54 w 54"/>
                              <a:gd name="T77" fmla="*/ 4 h 103"/>
                              <a:gd name="T78" fmla="*/ 54 w 54"/>
                              <a:gd name="T79" fmla="*/ 5 h 103"/>
                              <a:gd name="T80" fmla="*/ 54 w 54"/>
                              <a:gd name="T81" fmla="*/ 8 h 103"/>
                              <a:gd name="T82" fmla="*/ 54 w 54"/>
                              <a:gd name="T83" fmla="*/ 11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4" h="103">
                                <a:moveTo>
                                  <a:pt x="54" y="11"/>
                                </a:moveTo>
                                <a:lnTo>
                                  <a:pt x="54" y="14"/>
                                </a:lnTo>
                                <a:lnTo>
                                  <a:pt x="54" y="15"/>
                                </a:lnTo>
                                <a:lnTo>
                                  <a:pt x="54" y="16"/>
                                </a:lnTo>
                                <a:lnTo>
                                  <a:pt x="54" y="18"/>
                                </a:lnTo>
                                <a:lnTo>
                                  <a:pt x="53" y="19"/>
                                </a:lnTo>
                                <a:lnTo>
                                  <a:pt x="53" y="19"/>
                                </a:lnTo>
                                <a:lnTo>
                                  <a:pt x="53" y="20"/>
                                </a:lnTo>
                                <a:lnTo>
                                  <a:pt x="51" y="20"/>
                                </a:lnTo>
                                <a:lnTo>
                                  <a:pt x="50" y="20"/>
                                </a:lnTo>
                                <a:lnTo>
                                  <a:pt x="49" y="19"/>
                                </a:lnTo>
                                <a:lnTo>
                                  <a:pt x="48" y="19"/>
                                </a:lnTo>
                                <a:lnTo>
                                  <a:pt x="47" y="19"/>
                                </a:lnTo>
                                <a:lnTo>
                                  <a:pt x="45" y="18"/>
                                </a:lnTo>
                                <a:lnTo>
                                  <a:pt x="43" y="18"/>
                                </a:lnTo>
                                <a:lnTo>
                                  <a:pt x="42" y="18"/>
                                </a:lnTo>
                                <a:lnTo>
                                  <a:pt x="39" y="18"/>
                                </a:lnTo>
                                <a:lnTo>
                                  <a:pt x="37" y="18"/>
                                </a:lnTo>
                                <a:lnTo>
                                  <a:pt x="34" y="18"/>
                                </a:lnTo>
                                <a:lnTo>
                                  <a:pt x="32" y="19"/>
                                </a:lnTo>
                                <a:lnTo>
                                  <a:pt x="29" y="21"/>
                                </a:lnTo>
                                <a:lnTo>
                                  <a:pt x="26" y="24"/>
                                </a:lnTo>
                                <a:lnTo>
                                  <a:pt x="23" y="27"/>
                                </a:lnTo>
                                <a:lnTo>
                                  <a:pt x="19" y="32"/>
                                </a:lnTo>
                                <a:lnTo>
                                  <a:pt x="17" y="37"/>
                                </a:lnTo>
                                <a:lnTo>
                                  <a:pt x="17" y="99"/>
                                </a:lnTo>
                                <a:lnTo>
                                  <a:pt x="17" y="100"/>
                                </a:lnTo>
                                <a:lnTo>
                                  <a:pt x="16" y="101"/>
                                </a:lnTo>
                                <a:lnTo>
                                  <a:pt x="16" y="101"/>
                                </a:lnTo>
                                <a:lnTo>
                                  <a:pt x="14" y="101"/>
                                </a:lnTo>
                                <a:lnTo>
                                  <a:pt x="13" y="103"/>
                                </a:lnTo>
                                <a:lnTo>
                                  <a:pt x="12" y="103"/>
                                </a:lnTo>
                                <a:lnTo>
                                  <a:pt x="11" y="103"/>
                                </a:lnTo>
                                <a:lnTo>
                                  <a:pt x="8" y="103"/>
                                </a:lnTo>
                                <a:lnTo>
                                  <a:pt x="6" y="103"/>
                                </a:lnTo>
                                <a:lnTo>
                                  <a:pt x="3" y="103"/>
                                </a:lnTo>
                                <a:lnTo>
                                  <a:pt x="2" y="103"/>
                                </a:lnTo>
                                <a:lnTo>
                                  <a:pt x="1" y="101"/>
                                </a:lnTo>
                                <a:lnTo>
                                  <a:pt x="0" y="101"/>
                                </a:lnTo>
                                <a:lnTo>
                                  <a:pt x="0" y="101"/>
                                </a:lnTo>
                                <a:lnTo>
                                  <a:pt x="0" y="100"/>
                                </a:lnTo>
                                <a:lnTo>
                                  <a:pt x="0" y="99"/>
                                </a:lnTo>
                                <a:lnTo>
                                  <a:pt x="0" y="5"/>
                                </a:lnTo>
                                <a:lnTo>
                                  <a:pt x="0" y="5"/>
                                </a:lnTo>
                                <a:lnTo>
                                  <a:pt x="0" y="4"/>
                                </a:lnTo>
                                <a:lnTo>
                                  <a:pt x="0" y="4"/>
                                </a:lnTo>
                                <a:lnTo>
                                  <a:pt x="1" y="3"/>
                                </a:lnTo>
                                <a:lnTo>
                                  <a:pt x="2" y="3"/>
                                </a:lnTo>
                                <a:lnTo>
                                  <a:pt x="3" y="3"/>
                                </a:lnTo>
                                <a:lnTo>
                                  <a:pt x="5" y="3"/>
                                </a:lnTo>
                                <a:lnTo>
                                  <a:pt x="7" y="3"/>
                                </a:lnTo>
                                <a:lnTo>
                                  <a:pt x="10" y="3"/>
                                </a:lnTo>
                                <a:lnTo>
                                  <a:pt x="11" y="3"/>
                                </a:lnTo>
                                <a:lnTo>
                                  <a:pt x="12" y="3"/>
                                </a:lnTo>
                                <a:lnTo>
                                  <a:pt x="13" y="3"/>
                                </a:lnTo>
                                <a:lnTo>
                                  <a:pt x="14" y="4"/>
                                </a:lnTo>
                                <a:lnTo>
                                  <a:pt x="14" y="4"/>
                                </a:lnTo>
                                <a:lnTo>
                                  <a:pt x="14" y="5"/>
                                </a:lnTo>
                                <a:lnTo>
                                  <a:pt x="14" y="5"/>
                                </a:lnTo>
                                <a:lnTo>
                                  <a:pt x="14" y="19"/>
                                </a:lnTo>
                                <a:lnTo>
                                  <a:pt x="18" y="14"/>
                                </a:lnTo>
                                <a:lnTo>
                                  <a:pt x="22" y="10"/>
                                </a:lnTo>
                                <a:lnTo>
                                  <a:pt x="26" y="7"/>
                                </a:lnTo>
                                <a:lnTo>
                                  <a:pt x="28" y="4"/>
                                </a:lnTo>
                                <a:lnTo>
                                  <a:pt x="32" y="3"/>
                                </a:lnTo>
                                <a:lnTo>
                                  <a:pt x="34" y="2"/>
                                </a:lnTo>
                                <a:lnTo>
                                  <a:pt x="38" y="0"/>
                                </a:lnTo>
                                <a:lnTo>
                                  <a:pt x="40" y="0"/>
                                </a:lnTo>
                                <a:lnTo>
                                  <a:pt x="42" y="0"/>
                                </a:lnTo>
                                <a:lnTo>
                                  <a:pt x="44" y="2"/>
                                </a:lnTo>
                                <a:lnTo>
                                  <a:pt x="45" y="2"/>
                                </a:lnTo>
                                <a:lnTo>
                                  <a:pt x="48" y="2"/>
                                </a:lnTo>
                                <a:lnTo>
                                  <a:pt x="49" y="2"/>
                                </a:lnTo>
                                <a:lnTo>
                                  <a:pt x="50" y="3"/>
                                </a:lnTo>
                                <a:lnTo>
                                  <a:pt x="51" y="3"/>
                                </a:lnTo>
                                <a:lnTo>
                                  <a:pt x="53" y="4"/>
                                </a:lnTo>
                                <a:lnTo>
                                  <a:pt x="53" y="4"/>
                                </a:lnTo>
                                <a:lnTo>
                                  <a:pt x="54" y="4"/>
                                </a:lnTo>
                                <a:lnTo>
                                  <a:pt x="54" y="5"/>
                                </a:lnTo>
                                <a:lnTo>
                                  <a:pt x="54" y="5"/>
                                </a:lnTo>
                                <a:lnTo>
                                  <a:pt x="54" y="7"/>
                                </a:lnTo>
                                <a:lnTo>
                                  <a:pt x="54" y="8"/>
                                </a:lnTo>
                                <a:lnTo>
                                  <a:pt x="54" y="9"/>
                                </a:lnTo>
                                <a:lnTo>
                                  <a:pt x="54" y="1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47" name="Freeform 913"/>
                        <wps:cNvSpPr>
                          <a:spLocks noEditPoints="1"/>
                        </wps:cNvSpPr>
                        <wps:spPr bwMode="auto">
                          <a:xfrm>
                            <a:off x="2484438" y="5195888"/>
                            <a:ext cx="57150" cy="55563"/>
                          </a:xfrm>
                          <a:custGeom>
                            <a:avLst/>
                            <a:gdLst>
                              <a:gd name="T0" fmla="*/ 106 w 107"/>
                              <a:gd name="T1" fmla="*/ 99 h 104"/>
                              <a:gd name="T2" fmla="*/ 104 w 107"/>
                              <a:gd name="T3" fmla="*/ 101 h 104"/>
                              <a:gd name="T4" fmla="*/ 99 w 107"/>
                              <a:gd name="T5" fmla="*/ 103 h 104"/>
                              <a:gd name="T6" fmla="*/ 95 w 107"/>
                              <a:gd name="T7" fmla="*/ 104 h 104"/>
                              <a:gd name="T8" fmla="*/ 85 w 107"/>
                              <a:gd name="T9" fmla="*/ 103 h 104"/>
                              <a:gd name="T10" fmla="*/ 76 w 107"/>
                              <a:gd name="T11" fmla="*/ 98 h 104"/>
                              <a:gd name="T12" fmla="*/ 71 w 107"/>
                              <a:gd name="T13" fmla="*/ 83 h 104"/>
                              <a:gd name="T14" fmla="*/ 63 w 107"/>
                              <a:gd name="T15" fmla="*/ 95 h 104"/>
                              <a:gd name="T16" fmla="*/ 49 w 107"/>
                              <a:gd name="T17" fmla="*/ 103 h 104"/>
                              <a:gd name="T18" fmla="*/ 28 w 107"/>
                              <a:gd name="T19" fmla="*/ 104 h 104"/>
                              <a:gd name="T20" fmla="*/ 8 w 107"/>
                              <a:gd name="T21" fmla="*/ 89 h 104"/>
                              <a:gd name="T22" fmla="*/ 0 w 107"/>
                              <a:gd name="T23" fmla="*/ 64 h 104"/>
                              <a:gd name="T24" fmla="*/ 2 w 107"/>
                              <a:gd name="T25" fmla="*/ 31 h 104"/>
                              <a:gd name="T26" fmla="*/ 16 w 107"/>
                              <a:gd name="T27" fmla="*/ 9 h 104"/>
                              <a:gd name="T28" fmla="*/ 42 w 107"/>
                              <a:gd name="T29" fmla="*/ 0 h 104"/>
                              <a:gd name="T30" fmla="*/ 60 w 107"/>
                              <a:gd name="T31" fmla="*/ 5 h 104"/>
                              <a:gd name="T32" fmla="*/ 72 w 107"/>
                              <a:gd name="T33" fmla="*/ 20 h 104"/>
                              <a:gd name="T34" fmla="*/ 77 w 107"/>
                              <a:gd name="T35" fmla="*/ 27 h 104"/>
                              <a:gd name="T36" fmla="*/ 80 w 107"/>
                              <a:gd name="T37" fmla="*/ 11 h 104"/>
                              <a:gd name="T38" fmla="*/ 81 w 107"/>
                              <a:gd name="T39" fmla="*/ 4 h 104"/>
                              <a:gd name="T40" fmla="*/ 82 w 107"/>
                              <a:gd name="T41" fmla="*/ 3 h 104"/>
                              <a:gd name="T42" fmla="*/ 85 w 107"/>
                              <a:gd name="T43" fmla="*/ 3 h 104"/>
                              <a:gd name="T44" fmla="*/ 90 w 107"/>
                              <a:gd name="T45" fmla="*/ 3 h 104"/>
                              <a:gd name="T46" fmla="*/ 95 w 107"/>
                              <a:gd name="T47" fmla="*/ 3 h 104"/>
                              <a:gd name="T48" fmla="*/ 97 w 107"/>
                              <a:gd name="T49" fmla="*/ 4 h 104"/>
                              <a:gd name="T50" fmla="*/ 97 w 107"/>
                              <a:gd name="T51" fmla="*/ 8 h 104"/>
                              <a:gd name="T52" fmla="*/ 96 w 107"/>
                              <a:gd name="T53" fmla="*/ 19 h 104"/>
                              <a:gd name="T54" fmla="*/ 92 w 107"/>
                              <a:gd name="T55" fmla="*/ 35 h 104"/>
                              <a:gd name="T56" fmla="*/ 87 w 107"/>
                              <a:gd name="T57" fmla="*/ 52 h 104"/>
                              <a:gd name="T58" fmla="*/ 83 w 107"/>
                              <a:gd name="T59" fmla="*/ 71 h 104"/>
                              <a:gd name="T60" fmla="*/ 87 w 107"/>
                              <a:gd name="T61" fmla="*/ 84 h 104"/>
                              <a:gd name="T62" fmla="*/ 92 w 107"/>
                              <a:gd name="T63" fmla="*/ 89 h 104"/>
                              <a:gd name="T64" fmla="*/ 98 w 107"/>
                              <a:gd name="T65" fmla="*/ 89 h 104"/>
                              <a:gd name="T66" fmla="*/ 102 w 107"/>
                              <a:gd name="T67" fmla="*/ 88 h 104"/>
                              <a:gd name="T68" fmla="*/ 104 w 107"/>
                              <a:gd name="T69" fmla="*/ 88 h 104"/>
                              <a:gd name="T70" fmla="*/ 106 w 107"/>
                              <a:gd name="T71" fmla="*/ 88 h 104"/>
                              <a:gd name="T72" fmla="*/ 107 w 107"/>
                              <a:gd name="T73" fmla="*/ 90 h 104"/>
                              <a:gd name="T74" fmla="*/ 66 w 107"/>
                              <a:gd name="T75" fmla="*/ 52 h 104"/>
                              <a:gd name="T76" fmla="*/ 61 w 107"/>
                              <a:gd name="T77" fmla="*/ 29 h 104"/>
                              <a:gd name="T78" fmla="*/ 51 w 107"/>
                              <a:gd name="T79" fmla="*/ 18 h 104"/>
                              <a:gd name="T80" fmla="*/ 35 w 107"/>
                              <a:gd name="T81" fmla="*/ 15 h 104"/>
                              <a:gd name="T82" fmla="*/ 23 w 107"/>
                              <a:gd name="T83" fmla="*/ 26 h 104"/>
                              <a:gd name="T84" fmla="*/ 18 w 107"/>
                              <a:gd name="T85" fmla="*/ 45 h 104"/>
                              <a:gd name="T86" fmla="*/ 18 w 107"/>
                              <a:gd name="T87" fmla="*/ 66 h 104"/>
                              <a:gd name="T88" fmla="*/ 26 w 107"/>
                              <a:gd name="T89" fmla="*/ 83 h 104"/>
                              <a:gd name="T90" fmla="*/ 40 w 107"/>
                              <a:gd name="T91" fmla="*/ 90 h 104"/>
                              <a:gd name="T92" fmla="*/ 56 w 107"/>
                              <a:gd name="T93" fmla="*/ 84 h 104"/>
                              <a:gd name="T94" fmla="*/ 65 w 107"/>
                              <a:gd name="T95" fmla="*/ 67 h 104"/>
                              <a:gd name="T96" fmla="*/ 66 w 107"/>
                              <a:gd name="T97" fmla="*/ 52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07" h="104">
                                <a:moveTo>
                                  <a:pt x="107" y="94"/>
                                </a:moveTo>
                                <a:lnTo>
                                  <a:pt x="107" y="96"/>
                                </a:lnTo>
                                <a:lnTo>
                                  <a:pt x="106" y="99"/>
                                </a:lnTo>
                                <a:lnTo>
                                  <a:pt x="106" y="100"/>
                                </a:lnTo>
                                <a:lnTo>
                                  <a:pt x="106" y="101"/>
                                </a:lnTo>
                                <a:lnTo>
                                  <a:pt x="104" y="101"/>
                                </a:lnTo>
                                <a:lnTo>
                                  <a:pt x="103" y="103"/>
                                </a:lnTo>
                                <a:lnTo>
                                  <a:pt x="102" y="103"/>
                                </a:lnTo>
                                <a:lnTo>
                                  <a:pt x="99" y="103"/>
                                </a:lnTo>
                                <a:lnTo>
                                  <a:pt x="98" y="104"/>
                                </a:lnTo>
                                <a:lnTo>
                                  <a:pt x="96" y="104"/>
                                </a:lnTo>
                                <a:lnTo>
                                  <a:pt x="95" y="104"/>
                                </a:lnTo>
                                <a:lnTo>
                                  <a:pt x="92" y="104"/>
                                </a:lnTo>
                                <a:lnTo>
                                  <a:pt x="88" y="104"/>
                                </a:lnTo>
                                <a:lnTo>
                                  <a:pt x="85" y="103"/>
                                </a:lnTo>
                                <a:lnTo>
                                  <a:pt x="81" y="101"/>
                                </a:lnTo>
                                <a:lnTo>
                                  <a:pt x="79" y="100"/>
                                </a:lnTo>
                                <a:lnTo>
                                  <a:pt x="76" y="98"/>
                                </a:lnTo>
                                <a:lnTo>
                                  <a:pt x="74" y="94"/>
                                </a:lnTo>
                                <a:lnTo>
                                  <a:pt x="71" y="89"/>
                                </a:lnTo>
                                <a:lnTo>
                                  <a:pt x="71" y="83"/>
                                </a:lnTo>
                                <a:lnTo>
                                  <a:pt x="69" y="88"/>
                                </a:lnTo>
                                <a:lnTo>
                                  <a:pt x="66" y="91"/>
                                </a:lnTo>
                                <a:lnTo>
                                  <a:pt x="63" y="95"/>
                                </a:lnTo>
                                <a:lnTo>
                                  <a:pt x="59" y="99"/>
                                </a:lnTo>
                                <a:lnTo>
                                  <a:pt x="54" y="101"/>
                                </a:lnTo>
                                <a:lnTo>
                                  <a:pt x="49" y="103"/>
                                </a:lnTo>
                                <a:lnTo>
                                  <a:pt x="44" y="104"/>
                                </a:lnTo>
                                <a:lnTo>
                                  <a:pt x="39" y="104"/>
                                </a:lnTo>
                                <a:lnTo>
                                  <a:pt x="28" y="104"/>
                                </a:lnTo>
                                <a:lnTo>
                                  <a:pt x="21" y="100"/>
                                </a:lnTo>
                                <a:lnTo>
                                  <a:pt x="13" y="96"/>
                                </a:lnTo>
                                <a:lnTo>
                                  <a:pt x="8" y="89"/>
                                </a:lnTo>
                                <a:lnTo>
                                  <a:pt x="5" y="83"/>
                                </a:lnTo>
                                <a:lnTo>
                                  <a:pt x="2" y="73"/>
                                </a:lnTo>
                                <a:lnTo>
                                  <a:pt x="0" y="64"/>
                                </a:lnTo>
                                <a:lnTo>
                                  <a:pt x="0" y="53"/>
                                </a:lnTo>
                                <a:lnTo>
                                  <a:pt x="0" y="42"/>
                                </a:lnTo>
                                <a:lnTo>
                                  <a:pt x="2" y="31"/>
                                </a:lnTo>
                                <a:lnTo>
                                  <a:pt x="6" y="23"/>
                                </a:lnTo>
                                <a:lnTo>
                                  <a:pt x="11" y="15"/>
                                </a:lnTo>
                                <a:lnTo>
                                  <a:pt x="16" y="9"/>
                                </a:lnTo>
                                <a:lnTo>
                                  <a:pt x="23" y="4"/>
                                </a:lnTo>
                                <a:lnTo>
                                  <a:pt x="32" y="2"/>
                                </a:lnTo>
                                <a:lnTo>
                                  <a:pt x="42" y="0"/>
                                </a:lnTo>
                                <a:lnTo>
                                  <a:pt x="48" y="2"/>
                                </a:lnTo>
                                <a:lnTo>
                                  <a:pt x="54" y="3"/>
                                </a:lnTo>
                                <a:lnTo>
                                  <a:pt x="60" y="5"/>
                                </a:lnTo>
                                <a:lnTo>
                                  <a:pt x="65" y="9"/>
                                </a:lnTo>
                                <a:lnTo>
                                  <a:pt x="69" y="14"/>
                                </a:lnTo>
                                <a:lnTo>
                                  <a:pt x="72" y="20"/>
                                </a:lnTo>
                                <a:lnTo>
                                  <a:pt x="75" y="26"/>
                                </a:lnTo>
                                <a:lnTo>
                                  <a:pt x="76" y="34"/>
                                </a:lnTo>
                                <a:lnTo>
                                  <a:pt x="77" y="27"/>
                                </a:lnTo>
                                <a:lnTo>
                                  <a:pt x="79" y="21"/>
                                </a:lnTo>
                                <a:lnTo>
                                  <a:pt x="80" y="16"/>
                                </a:lnTo>
                                <a:lnTo>
                                  <a:pt x="80" y="11"/>
                                </a:lnTo>
                                <a:lnTo>
                                  <a:pt x="81" y="9"/>
                                </a:lnTo>
                                <a:lnTo>
                                  <a:pt x="81" y="7"/>
                                </a:lnTo>
                                <a:lnTo>
                                  <a:pt x="81" y="4"/>
                                </a:lnTo>
                                <a:lnTo>
                                  <a:pt x="81" y="4"/>
                                </a:lnTo>
                                <a:lnTo>
                                  <a:pt x="82" y="3"/>
                                </a:lnTo>
                                <a:lnTo>
                                  <a:pt x="82" y="3"/>
                                </a:lnTo>
                                <a:lnTo>
                                  <a:pt x="83" y="3"/>
                                </a:lnTo>
                                <a:lnTo>
                                  <a:pt x="83" y="3"/>
                                </a:lnTo>
                                <a:lnTo>
                                  <a:pt x="85" y="3"/>
                                </a:lnTo>
                                <a:lnTo>
                                  <a:pt x="86" y="3"/>
                                </a:lnTo>
                                <a:lnTo>
                                  <a:pt x="87" y="3"/>
                                </a:lnTo>
                                <a:lnTo>
                                  <a:pt x="90" y="3"/>
                                </a:lnTo>
                                <a:lnTo>
                                  <a:pt x="91" y="3"/>
                                </a:lnTo>
                                <a:lnTo>
                                  <a:pt x="93" y="3"/>
                                </a:lnTo>
                                <a:lnTo>
                                  <a:pt x="95" y="3"/>
                                </a:lnTo>
                                <a:lnTo>
                                  <a:pt x="96" y="3"/>
                                </a:lnTo>
                                <a:lnTo>
                                  <a:pt x="97" y="3"/>
                                </a:lnTo>
                                <a:lnTo>
                                  <a:pt x="97" y="4"/>
                                </a:lnTo>
                                <a:lnTo>
                                  <a:pt x="97" y="4"/>
                                </a:lnTo>
                                <a:lnTo>
                                  <a:pt x="97" y="5"/>
                                </a:lnTo>
                                <a:lnTo>
                                  <a:pt x="97" y="8"/>
                                </a:lnTo>
                                <a:lnTo>
                                  <a:pt x="97" y="10"/>
                                </a:lnTo>
                                <a:lnTo>
                                  <a:pt x="97" y="14"/>
                                </a:lnTo>
                                <a:lnTo>
                                  <a:pt x="96" y="19"/>
                                </a:lnTo>
                                <a:lnTo>
                                  <a:pt x="95" y="24"/>
                                </a:lnTo>
                                <a:lnTo>
                                  <a:pt x="93" y="29"/>
                                </a:lnTo>
                                <a:lnTo>
                                  <a:pt x="92" y="35"/>
                                </a:lnTo>
                                <a:lnTo>
                                  <a:pt x="91" y="41"/>
                                </a:lnTo>
                                <a:lnTo>
                                  <a:pt x="88" y="46"/>
                                </a:lnTo>
                                <a:lnTo>
                                  <a:pt x="87" y="52"/>
                                </a:lnTo>
                                <a:lnTo>
                                  <a:pt x="85" y="57"/>
                                </a:lnTo>
                                <a:lnTo>
                                  <a:pt x="83" y="62"/>
                                </a:lnTo>
                                <a:lnTo>
                                  <a:pt x="83" y="71"/>
                                </a:lnTo>
                                <a:lnTo>
                                  <a:pt x="85" y="77"/>
                                </a:lnTo>
                                <a:lnTo>
                                  <a:pt x="86" y="82"/>
                                </a:lnTo>
                                <a:lnTo>
                                  <a:pt x="87" y="84"/>
                                </a:lnTo>
                                <a:lnTo>
                                  <a:pt x="88" y="87"/>
                                </a:lnTo>
                                <a:lnTo>
                                  <a:pt x="91" y="89"/>
                                </a:lnTo>
                                <a:lnTo>
                                  <a:pt x="92" y="89"/>
                                </a:lnTo>
                                <a:lnTo>
                                  <a:pt x="95" y="89"/>
                                </a:lnTo>
                                <a:lnTo>
                                  <a:pt x="97" y="89"/>
                                </a:lnTo>
                                <a:lnTo>
                                  <a:pt x="98" y="89"/>
                                </a:lnTo>
                                <a:lnTo>
                                  <a:pt x="99" y="89"/>
                                </a:lnTo>
                                <a:lnTo>
                                  <a:pt x="101" y="88"/>
                                </a:lnTo>
                                <a:lnTo>
                                  <a:pt x="102" y="88"/>
                                </a:lnTo>
                                <a:lnTo>
                                  <a:pt x="103" y="88"/>
                                </a:lnTo>
                                <a:lnTo>
                                  <a:pt x="104" y="88"/>
                                </a:lnTo>
                                <a:lnTo>
                                  <a:pt x="104" y="88"/>
                                </a:lnTo>
                                <a:lnTo>
                                  <a:pt x="106" y="88"/>
                                </a:lnTo>
                                <a:lnTo>
                                  <a:pt x="106" y="88"/>
                                </a:lnTo>
                                <a:lnTo>
                                  <a:pt x="106" y="88"/>
                                </a:lnTo>
                                <a:lnTo>
                                  <a:pt x="106" y="89"/>
                                </a:lnTo>
                                <a:lnTo>
                                  <a:pt x="107" y="89"/>
                                </a:lnTo>
                                <a:lnTo>
                                  <a:pt x="107" y="90"/>
                                </a:lnTo>
                                <a:lnTo>
                                  <a:pt x="107" y="91"/>
                                </a:lnTo>
                                <a:lnTo>
                                  <a:pt x="107" y="94"/>
                                </a:lnTo>
                                <a:close/>
                                <a:moveTo>
                                  <a:pt x="66" y="52"/>
                                </a:moveTo>
                                <a:lnTo>
                                  <a:pt x="66" y="42"/>
                                </a:lnTo>
                                <a:lnTo>
                                  <a:pt x="64" y="35"/>
                                </a:lnTo>
                                <a:lnTo>
                                  <a:pt x="61" y="29"/>
                                </a:lnTo>
                                <a:lnTo>
                                  <a:pt x="59" y="24"/>
                                </a:lnTo>
                                <a:lnTo>
                                  <a:pt x="55" y="20"/>
                                </a:lnTo>
                                <a:lnTo>
                                  <a:pt x="51" y="18"/>
                                </a:lnTo>
                                <a:lnTo>
                                  <a:pt x="47" y="15"/>
                                </a:lnTo>
                                <a:lnTo>
                                  <a:pt x="42" y="15"/>
                                </a:lnTo>
                                <a:lnTo>
                                  <a:pt x="35" y="15"/>
                                </a:lnTo>
                                <a:lnTo>
                                  <a:pt x="31" y="18"/>
                                </a:lnTo>
                                <a:lnTo>
                                  <a:pt x="27" y="21"/>
                                </a:lnTo>
                                <a:lnTo>
                                  <a:pt x="23" y="26"/>
                                </a:lnTo>
                                <a:lnTo>
                                  <a:pt x="21" y="32"/>
                                </a:lnTo>
                                <a:lnTo>
                                  <a:pt x="18" y="39"/>
                                </a:lnTo>
                                <a:lnTo>
                                  <a:pt x="18" y="45"/>
                                </a:lnTo>
                                <a:lnTo>
                                  <a:pt x="17" y="52"/>
                                </a:lnTo>
                                <a:lnTo>
                                  <a:pt x="18" y="59"/>
                                </a:lnTo>
                                <a:lnTo>
                                  <a:pt x="18" y="66"/>
                                </a:lnTo>
                                <a:lnTo>
                                  <a:pt x="19" y="73"/>
                                </a:lnTo>
                                <a:lnTo>
                                  <a:pt x="22" y="78"/>
                                </a:lnTo>
                                <a:lnTo>
                                  <a:pt x="26" y="83"/>
                                </a:lnTo>
                                <a:lnTo>
                                  <a:pt x="29" y="87"/>
                                </a:lnTo>
                                <a:lnTo>
                                  <a:pt x="34" y="89"/>
                                </a:lnTo>
                                <a:lnTo>
                                  <a:pt x="40" y="90"/>
                                </a:lnTo>
                                <a:lnTo>
                                  <a:pt x="47" y="89"/>
                                </a:lnTo>
                                <a:lnTo>
                                  <a:pt x="51" y="87"/>
                                </a:lnTo>
                                <a:lnTo>
                                  <a:pt x="56" y="84"/>
                                </a:lnTo>
                                <a:lnTo>
                                  <a:pt x="60" y="79"/>
                                </a:lnTo>
                                <a:lnTo>
                                  <a:pt x="63" y="74"/>
                                </a:lnTo>
                                <a:lnTo>
                                  <a:pt x="65" y="67"/>
                                </a:lnTo>
                                <a:lnTo>
                                  <a:pt x="66" y="61"/>
                                </a:lnTo>
                                <a:lnTo>
                                  <a:pt x="66" y="52"/>
                                </a:lnTo>
                                <a:lnTo>
                                  <a:pt x="66" y="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48" name="Freeform 914"/>
                        <wps:cNvSpPr>
                          <a:spLocks/>
                        </wps:cNvSpPr>
                        <wps:spPr bwMode="auto">
                          <a:xfrm>
                            <a:off x="2547938" y="5218113"/>
                            <a:ext cx="26988" cy="7938"/>
                          </a:xfrm>
                          <a:custGeom>
                            <a:avLst/>
                            <a:gdLst>
                              <a:gd name="T0" fmla="*/ 52 w 52"/>
                              <a:gd name="T1" fmla="*/ 8 h 15"/>
                              <a:gd name="T2" fmla="*/ 52 w 52"/>
                              <a:gd name="T3" fmla="*/ 11 h 15"/>
                              <a:gd name="T4" fmla="*/ 50 w 52"/>
                              <a:gd name="T5" fmla="*/ 13 h 15"/>
                              <a:gd name="T6" fmla="*/ 49 w 52"/>
                              <a:gd name="T7" fmla="*/ 14 h 15"/>
                              <a:gd name="T8" fmla="*/ 48 w 52"/>
                              <a:gd name="T9" fmla="*/ 15 h 15"/>
                              <a:gd name="T10" fmla="*/ 4 w 52"/>
                              <a:gd name="T11" fmla="*/ 15 h 15"/>
                              <a:gd name="T12" fmla="*/ 2 w 52"/>
                              <a:gd name="T13" fmla="*/ 14 h 15"/>
                              <a:gd name="T14" fmla="*/ 1 w 52"/>
                              <a:gd name="T15" fmla="*/ 13 h 15"/>
                              <a:gd name="T16" fmla="*/ 0 w 52"/>
                              <a:gd name="T17" fmla="*/ 11 h 15"/>
                              <a:gd name="T18" fmla="*/ 0 w 52"/>
                              <a:gd name="T19" fmla="*/ 8 h 15"/>
                              <a:gd name="T20" fmla="*/ 0 w 52"/>
                              <a:gd name="T21" fmla="*/ 4 h 15"/>
                              <a:gd name="T22" fmla="*/ 1 w 52"/>
                              <a:gd name="T23" fmla="*/ 1 h 15"/>
                              <a:gd name="T24" fmla="*/ 2 w 52"/>
                              <a:gd name="T25" fmla="*/ 0 h 15"/>
                              <a:gd name="T26" fmla="*/ 4 w 52"/>
                              <a:gd name="T27" fmla="*/ 0 h 15"/>
                              <a:gd name="T28" fmla="*/ 48 w 52"/>
                              <a:gd name="T29" fmla="*/ 0 h 15"/>
                              <a:gd name="T30" fmla="*/ 48 w 52"/>
                              <a:gd name="T31" fmla="*/ 0 h 15"/>
                              <a:gd name="T32" fmla="*/ 49 w 52"/>
                              <a:gd name="T33" fmla="*/ 0 h 15"/>
                              <a:gd name="T34" fmla="*/ 49 w 52"/>
                              <a:gd name="T35" fmla="*/ 1 h 15"/>
                              <a:gd name="T36" fmla="*/ 50 w 52"/>
                              <a:gd name="T37" fmla="*/ 1 h 15"/>
                              <a:gd name="T38" fmla="*/ 50 w 52"/>
                              <a:gd name="T39" fmla="*/ 3 h 15"/>
                              <a:gd name="T40" fmla="*/ 50 w 52"/>
                              <a:gd name="T41" fmla="*/ 4 h 15"/>
                              <a:gd name="T42" fmla="*/ 52 w 52"/>
                              <a:gd name="T43" fmla="*/ 5 h 15"/>
                              <a:gd name="T44" fmla="*/ 52 w 52"/>
                              <a:gd name="T45" fmla="*/ 8 h 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2" h="15">
                                <a:moveTo>
                                  <a:pt x="52" y="8"/>
                                </a:moveTo>
                                <a:lnTo>
                                  <a:pt x="52" y="11"/>
                                </a:lnTo>
                                <a:lnTo>
                                  <a:pt x="50" y="13"/>
                                </a:lnTo>
                                <a:lnTo>
                                  <a:pt x="49" y="14"/>
                                </a:lnTo>
                                <a:lnTo>
                                  <a:pt x="48" y="15"/>
                                </a:lnTo>
                                <a:lnTo>
                                  <a:pt x="4" y="15"/>
                                </a:lnTo>
                                <a:lnTo>
                                  <a:pt x="2" y="14"/>
                                </a:lnTo>
                                <a:lnTo>
                                  <a:pt x="1" y="13"/>
                                </a:lnTo>
                                <a:lnTo>
                                  <a:pt x="0" y="11"/>
                                </a:lnTo>
                                <a:lnTo>
                                  <a:pt x="0" y="8"/>
                                </a:lnTo>
                                <a:lnTo>
                                  <a:pt x="0" y="4"/>
                                </a:lnTo>
                                <a:lnTo>
                                  <a:pt x="1" y="1"/>
                                </a:lnTo>
                                <a:lnTo>
                                  <a:pt x="2" y="0"/>
                                </a:lnTo>
                                <a:lnTo>
                                  <a:pt x="4" y="0"/>
                                </a:lnTo>
                                <a:lnTo>
                                  <a:pt x="48" y="0"/>
                                </a:lnTo>
                                <a:lnTo>
                                  <a:pt x="48" y="0"/>
                                </a:lnTo>
                                <a:lnTo>
                                  <a:pt x="49" y="0"/>
                                </a:lnTo>
                                <a:lnTo>
                                  <a:pt x="49" y="1"/>
                                </a:lnTo>
                                <a:lnTo>
                                  <a:pt x="50" y="1"/>
                                </a:lnTo>
                                <a:lnTo>
                                  <a:pt x="50" y="3"/>
                                </a:lnTo>
                                <a:lnTo>
                                  <a:pt x="50" y="4"/>
                                </a:lnTo>
                                <a:lnTo>
                                  <a:pt x="52" y="5"/>
                                </a:lnTo>
                                <a:lnTo>
                                  <a:pt x="52"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49" name="Freeform 915"/>
                        <wps:cNvSpPr>
                          <a:spLocks/>
                        </wps:cNvSpPr>
                        <wps:spPr bwMode="auto">
                          <a:xfrm>
                            <a:off x="2584450" y="5178425"/>
                            <a:ext cx="50800" cy="73025"/>
                          </a:xfrm>
                          <a:custGeom>
                            <a:avLst/>
                            <a:gdLst>
                              <a:gd name="T0" fmla="*/ 97 w 97"/>
                              <a:gd name="T1" fmla="*/ 118 h 138"/>
                              <a:gd name="T2" fmla="*/ 97 w 97"/>
                              <a:gd name="T3" fmla="*/ 121 h 138"/>
                              <a:gd name="T4" fmla="*/ 97 w 97"/>
                              <a:gd name="T5" fmla="*/ 123 h 138"/>
                              <a:gd name="T6" fmla="*/ 96 w 97"/>
                              <a:gd name="T7" fmla="*/ 124 h 138"/>
                              <a:gd name="T8" fmla="*/ 94 w 97"/>
                              <a:gd name="T9" fmla="*/ 127 h 138"/>
                              <a:gd name="T10" fmla="*/ 87 w 97"/>
                              <a:gd name="T11" fmla="*/ 130 h 138"/>
                              <a:gd name="T12" fmla="*/ 78 w 97"/>
                              <a:gd name="T13" fmla="*/ 135 h 138"/>
                              <a:gd name="T14" fmla="*/ 64 w 97"/>
                              <a:gd name="T15" fmla="*/ 138 h 138"/>
                              <a:gd name="T16" fmla="*/ 44 w 97"/>
                              <a:gd name="T17" fmla="*/ 137 h 138"/>
                              <a:gd name="T18" fmla="*/ 23 w 97"/>
                              <a:gd name="T19" fmla="*/ 128 h 138"/>
                              <a:gd name="T20" fmla="*/ 9 w 97"/>
                              <a:gd name="T21" fmla="*/ 111 h 138"/>
                              <a:gd name="T22" fmla="*/ 0 w 97"/>
                              <a:gd name="T23" fmla="*/ 86 h 138"/>
                              <a:gd name="T24" fmla="*/ 0 w 97"/>
                              <a:gd name="T25" fmla="*/ 54 h 138"/>
                              <a:gd name="T26" fmla="*/ 9 w 97"/>
                              <a:gd name="T27" fmla="*/ 28 h 138"/>
                              <a:gd name="T28" fmla="*/ 25 w 97"/>
                              <a:gd name="T29" fmla="*/ 10 h 138"/>
                              <a:gd name="T30" fmla="*/ 47 w 97"/>
                              <a:gd name="T31" fmla="*/ 0 h 138"/>
                              <a:gd name="T32" fmla="*/ 65 w 97"/>
                              <a:gd name="T33" fmla="*/ 0 h 138"/>
                              <a:gd name="T34" fmla="*/ 76 w 97"/>
                              <a:gd name="T35" fmla="*/ 1 h 138"/>
                              <a:gd name="T36" fmla="*/ 85 w 97"/>
                              <a:gd name="T37" fmla="*/ 5 h 138"/>
                              <a:gd name="T38" fmla="*/ 92 w 97"/>
                              <a:gd name="T39" fmla="*/ 9 h 138"/>
                              <a:gd name="T40" fmla="*/ 96 w 97"/>
                              <a:gd name="T41" fmla="*/ 12 h 138"/>
                              <a:gd name="T42" fmla="*/ 96 w 97"/>
                              <a:gd name="T43" fmla="*/ 13 h 138"/>
                              <a:gd name="T44" fmla="*/ 97 w 97"/>
                              <a:gd name="T45" fmla="*/ 16 h 138"/>
                              <a:gd name="T46" fmla="*/ 97 w 97"/>
                              <a:gd name="T47" fmla="*/ 18 h 138"/>
                              <a:gd name="T48" fmla="*/ 97 w 97"/>
                              <a:gd name="T49" fmla="*/ 22 h 138"/>
                              <a:gd name="T50" fmla="*/ 97 w 97"/>
                              <a:gd name="T51" fmla="*/ 25 h 138"/>
                              <a:gd name="T52" fmla="*/ 96 w 97"/>
                              <a:gd name="T53" fmla="*/ 27 h 138"/>
                              <a:gd name="T54" fmla="*/ 95 w 97"/>
                              <a:gd name="T55" fmla="*/ 28 h 138"/>
                              <a:gd name="T56" fmla="*/ 92 w 97"/>
                              <a:gd name="T57" fmla="*/ 28 h 138"/>
                              <a:gd name="T58" fmla="*/ 87 w 97"/>
                              <a:gd name="T59" fmla="*/ 23 h 138"/>
                              <a:gd name="T60" fmla="*/ 79 w 97"/>
                              <a:gd name="T61" fmla="*/ 20 h 138"/>
                              <a:gd name="T62" fmla="*/ 66 w 97"/>
                              <a:gd name="T63" fmla="*/ 16 h 138"/>
                              <a:gd name="T64" fmla="*/ 50 w 97"/>
                              <a:gd name="T65" fmla="*/ 16 h 138"/>
                              <a:gd name="T66" fmla="*/ 36 w 97"/>
                              <a:gd name="T67" fmla="*/ 23 h 138"/>
                              <a:gd name="T68" fmla="*/ 26 w 97"/>
                              <a:gd name="T69" fmla="*/ 37 h 138"/>
                              <a:gd name="T70" fmla="*/ 20 w 97"/>
                              <a:gd name="T71" fmla="*/ 57 h 138"/>
                              <a:gd name="T72" fmla="*/ 20 w 97"/>
                              <a:gd name="T73" fmla="*/ 81 h 138"/>
                              <a:gd name="T74" fmla="*/ 25 w 97"/>
                              <a:gd name="T75" fmla="*/ 101 h 138"/>
                              <a:gd name="T76" fmla="*/ 36 w 97"/>
                              <a:gd name="T77" fmla="*/ 114 h 138"/>
                              <a:gd name="T78" fmla="*/ 50 w 97"/>
                              <a:gd name="T79" fmla="*/ 122 h 138"/>
                              <a:gd name="T80" fmla="*/ 68 w 97"/>
                              <a:gd name="T81" fmla="*/ 122 h 138"/>
                              <a:gd name="T82" fmla="*/ 79 w 97"/>
                              <a:gd name="T83" fmla="*/ 118 h 138"/>
                              <a:gd name="T84" fmla="*/ 87 w 97"/>
                              <a:gd name="T85" fmla="*/ 113 h 138"/>
                              <a:gd name="T86" fmla="*/ 94 w 97"/>
                              <a:gd name="T87" fmla="*/ 109 h 138"/>
                              <a:gd name="T88" fmla="*/ 96 w 97"/>
                              <a:gd name="T89" fmla="*/ 109 h 138"/>
                              <a:gd name="T90" fmla="*/ 97 w 97"/>
                              <a:gd name="T91" fmla="*/ 109 h 138"/>
                              <a:gd name="T92" fmla="*/ 97 w 97"/>
                              <a:gd name="T93" fmla="*/ 112 h 138"/>
                              <a:gd name="T94" fmla="*/ 97 w 97"/>
                              <a:gd name="T95" fmla="*/ 114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97" h="138">
                                <a:moveTo>
                                  <a:pt x="97" y="117"/>
                                </a:moveTo>
                                <a:lnTo>
                                  <a:pt x="97" y="118"/>
                                </a:lnTo>
                                <a:lnTo>
                                  <a:pt x="97" y="119"/>
                                </a:lnTo>
                                <a:lnTo>
                                  <a:pt x="97" y="121"/>
                                </a:lnTo>
                                <a:lnTo>
                                  <a:pt x="97" y="122"/>
                                </a:lnTo>
                                <a:lnTo>
                                  <a:pt x="97" y="123"/>
                                </a:lnTo>
                                <a:lnTo>
                                  <a:pt x="97" y="124"/>
                                </a:lnTo>
                                <a:lnTo>
                                  <a:pt x="96" y="124"/>
                                </a:lnTo>
                                <a:lnTo>
                                  <a:pt x="95" y="125"/>
                                </a:lnTo>
                                <a:lnTo>
                                  <a:pt x="94" y="127"/>
                                </a:lnTo>
                                <a:lnTo>
                                  <a:pt x="91" y="129"/>
                                </a:lnTo>
                                <a:lnTo>
                                  <a:pt x="87" y="130"/>
                                </a:lnTo>
                                <a:lnTo>
                                  <a:pt x="82" y="133"/>
                                </a:lnTo>
                                <a:lnTo>
                                  <a:pt x="78" y="135"/>
                                </a:lnTo>
                                <a:lnTo>
                                  <a:pt x="71" y="137"/>
                                </a:lnTo>
                                <a:lnTo>
                                  <a:pt x="64" y="138"/>
                                </a:lnTo>
                                <a:lnTo>
                                  <a:pt x="57" y="138"/>
                                </a:lnTo>
                                <a:lnTo>
                                  <a:pt x="44" y="137"/>
                                </a:lnTo>
                                <a:lnTo>
                                  <a:pt x="33" y="133"/>
                                </a:lnTo>
                                <a:lnTo>
                                  <a:pt x="23" y="128"/>
                                </a:lnTo>
                                <a:lnTo>
                                  <a:pt x="15" y="121"/>
                                </a:lnTo>
                                <a:lnTo>
                                  <a:pt x="9" y="111"/>
                                </a:lnTo>
                                <a:lnTo>
                                  <a:pt x="4" y="100"/>
                                </a:lnTo>
                                <a:lnTo>
                                  <a:pt x="0" y="86"/>
                                </a:lnTo>
                                <a:lnTo>
                                  <a:pt x="0" y="70"/>
                                </a:lnTo>
                                <a:lnTo>
                                  <a:pt x="0" y="54"/>
                                </a:lnTo>
                                <a:lnTo>
                                  <a:pt x="4" y="41"/>
                                </a:lnTo>
                                <a:lnTo>
                                  <a:pt x="9" y="28"/>
                                </a:lnTo>
                                <a:lnTo>
                                  <a:pt x="16" y="18"/>
                                </a:lnTo>
                                <a:lnTo>
                                  <a:pt x="25" y="10"/>
                                </a:lnTo>
                                <a:lnTo>
                                  <a:pt x="34" y="4"/>
                                </a:lnTo>
                                <a:lnTo>
                                  <a:pt x="47" y="0"/>
                                </a:lnTo>
                                <a:lnTo>
                                  <a:pt x="59" y="0"/>
                                </a:lnTo>
                                <a:lnTo>
                                  <a:pt x="65" y="0"/>
                                </a:lnTo>
                                <a:lnTo>
                                  <a:pt x="70" y="0"/>
                                </a:lnTo>
                                <a:lnTo>
                                  <a:pt x="76" y="1"/>
                                </a:lnTo>
                                <a:lnTo>
                                  <a:pt x="81" y="4"/>
                                </a:lnTo>
                                <a:lnTo>
                                  <a:pt x="85" y="5"/>
                                </a:lnTo>
                                <a:lnTo>
                                  <a:pt x="89" y="7"/>
                                </a:lnTo>
                                <a:lnTo>
                                  <a:pt x="92" y="9"/>
                                </a:lnTo>
                                <a:lnTo>
                                  <a:pt x="94" y="11"/>
                                </a:lnTo>
                                <a:lnTo>
                                  <a:pt x="96" y="12"/>
                                </a:lnTo>
                                <a:lnTo>
                                  <a:pt x="96" y="12"/>
                                </a:lnTo>
                                <a:lnTo>
                                  <a:pt x="96" y="13"/>
                                </a:lnTo>
                                <a:lnTo>
                                  <a:pt x="97" y="15"/>
                                </a:lnTo>
                                <a:lnTo>
                                  <a:pt x="97" y="16"/>
                                </a:lnTo>
                                <a:lnTo>
                                  <a:pt x="97" y="17"/>
                                </a:lnTo>
                                <a:lnTo>
                                  <a:pt x="97" y="18"/>
                                </a:lnTo>
                                <a:lnTo>
                                  <a:pt x="97" y="20"/>
                                </a:lnTo>
                                <a:lnTo>
                                  <a:pt x="97" y="22"/>
                                </a:lnTo>
                                <a:lnTo>
                                  <a:pt x="97" y="23"/>
                                </a:lnTo>
                                <a:lnTo>
                                  <a:pt x="97" y="25"/>
                                </a:lnTo>
                                <a:lnTo>
                                  <a:pt x="96" y="26"/>
                                </a:lnTo>
                                <a:lnTo>
                                  <a:pt x="96" y="27"/>
                                </a:lnTo>
                                <a:lnTo>
                                  <a:pt x="96" y="27"/>
                                </a:lnTo>
                                <a:lnTo>
                                  <a:pt x="95" y="28"/>
                                </a:lnTo>
                                <a:lnTo>
                                  <a:pt x="94" y="28"/>
                                </a:lnTo>
                                <a:lnTo>
                                  <a:pt x="92" y="28"/>
                                </a:lnTo>
                                <a:lnTo>
                                  <a:pt x="90" y="26"/>
                                </a:lnTo>
                                <a:lnTo>
                                  <a:pt x="87" y="23"/>
                                </a:lnTo>
                                <a:lnTo>
                                  <a:pt x="84" y="22"/>
                                </a:lnTo>
                                <a:lnTo>
                                  <a:pt x="79" y="20"/>
                                </a:lnTo>
                                <a:lnTo>
                                  <a:pt x="73" y="17"/>
                                </a:lnTo>
                                <a:lnTo>
                                  <a:pt x="66" y="16"/>
                                </a:lnTo>
                                <a:lnTo>
                                  <a:pt x="59" y="15"/>
                                </a:lnTo>
                                <a:lnTo>
                                  <a:pt x="50" y="16"/>
                                </a:lnTo>
                                <a:lnTo>
                                  <a:pt x="43" y="18"/>
                                </a:lnTo>
                                <a:lnTo>
                                  <a:pt x="36" y="23"/>
                                </a:lnTo>
                                <a:lnTo>
                                  <a:pt x="31" y="29"/>
                                </a:lnTo>
                                <a:lnTo>
                                  <a:pt x="26" y="37"/>
                                </a:lnTo>
                                <a:lnTo>
                                  <a:pt x="22" y="47"/>
                                </a:lnTo>
                                <a:lnTo>
                                  <a:pt x="20" y="57"/>
                                </a:lnTo>
                                <a:lnTo>
                                  <a:pt x="20" y="69"/>
                                </a:lnTo>
                                <a:lnTo>
                                  <a:pt x="20" y="81"/>
                                </a:lnTo>
                                <a:lnTo>
                                  <a:pt x="22" y="92"/>
                                </a:lnTo>
                                <a:lnTo>
                                  <a:pt x="25" y="101"/>
                                </a:lnTo>
                                <a:lnTo>
                                  <a:pt x="29" y="108"/>
                                </a:lnTo>
                                <a:lnTo>
                                  <a:pt x="36" y="114"/>
                                </a:lnTo>
                                <a:lnTo>
                                  <a:pt x="43" y="118"/>
                                </a:lnTo>
                                <a:lnTo>
                                  <a:pt x="50" y="122"/>
                                </a:lnTo>
                                <a:lnTo>
                                  <a:pt x="59" y="122"/>
                                </a:lnTo>
                                <a:lnTo>
                                  <a:pt x="68" y="122"/>
                                </a:lnTo>
                                <a:lnTo>
                                  <a:pt x="74" y="119"/>
                                </a:lnTo>
                                <a:lnTo>
                                  <a:pt x="79" y="118"/>
                                </a:lnTo>
                                <a:lnTo>
                                  <a:pt x="84" y="116"/>
                                </a:lnTo>
                                <a:lnTo>
                                  <a:pt x="87" y="113"/>
                                </a:lnTo>
                                <a:lnTo>
                                  <a:pt x="91" y="111"/>
                                </a:lnTo>
                                <a:lnTo>
                                  <a:pt x="94" y="109"/>
                                </a:lnTo>
                                <a:lnTo>
                                  <a:pt x="95" y="109"/>
                                </a:lnTo>
                                <a:lnTo>
                                  <a:pt x="96" y="109"/>
                                </a:lnTo>
                                <a:lnTo>
                                  <a:pt x="96" y="109"/>
                                </a:lnTo>
                                <a:lnTo>
                                  <a:pt x="97" y="109"/>
                                </a:lnTo>
                                <a:lnTo>
                                  <a:pt x="97" y="111"/>
                                </a:lnTo>
                                <a:lnTo>
                                  <a:pt x="97" y="112"/>
                                </a:lnTo>
                                <a:lnTo>
                                  <a:pt x="97" y="113"/>
                                </a:lnTo>
                                <a:lnTo>
                                  <a:pt x="97" y="114"/>
                                </a:lnTo>
                                <a:lnTo>
                                  <a:pt x="97" y="1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50" name="Freeform 916"/>
                        <wps:cNvSpPr>
                          <a:spLocks/>
                        </wps:cNvSpPr>
                        <wps:spPr bwMode="auto">
                          <a:xfrm>
                            <a:off x="2647950" y="5178425"/>
                            <a:ext cx="77788" cy="73025"/>
                          </a:xfrm>
                          <a:custGeom>
                            <a:avLst/>
                            <a:gdLst>
                              <a:gd name="T0" fmla="*/ 146 w 146"/>
                              <a:gd name="T1" fmla="*/ 133 h 136"/>
                              <a:gd name="T2" fmla="*/ 145 w 146"/>
                              <a:gd name="T3" fmla="*/ 134 h 136"/>
                              <a:gd name="T4" fmla="*/ 144 w 146"/>
                              <a:gd name="T5" fmla="*/ 136 h 136"/>
                              <a:gd name="T6" fmla="*/ 140 w 146"/>
                              <a:gd name="T7" fmla="*/ 136 h 136"/>
                              <a:gd name="T8" fmla="*/ 135 w 146"/>
                              <a:gd name="T9" fmla="*/ 136 h 136"/>
                              <a:gd name="T10" fmla="*/ 132 w 146"/>
                              <a:gd name="T11" fmla="*/ 136 h 136"/>
                              <a:gd name="T12" fmla="*/ 130 w 146"/>
                              <a:gd name="T13" fmla="*/ 134 h 136"/>
                              <a:gd name="T14" fmla="*/ 129 w 146"/>
                              <a:gd name="T15" fmla="*/ 133 h 136"/>
                              <a:gd name="T16" fmla="*/ 129 w 146"/>
                              <a:gd name="T17" fmla="*/ 15 h 136"/>
                              <a:gd name="T18" fmla="*/ 81 w 146"/>
                              <a:gd name="T19" fmla="*/ 133 h 136"/>
                              <a:gd name="T20" fmla="*/ 80 w 146"/>
                              <a:gd name="T21" fmla="*/ 134 h 136"/>
                              <a:gd name="T22" fmla="*/ 79 w 146"/>
                              <a:gd name="T23" fmla="*/ 136 h 136"/>
                              <a:gd name="T24" fmla="*/ 75 w 146"/>
                              <a:gd name="T25" fmla="*/ 136 h 136"/>
                              <a:gd name="T26" fmla="*/ 73 w 146"/>
                              <a:gd name="T27" fmla="*/ 136 h 136"/>
                              <a:gd name="T28" fmla="*/ 69 w 146"/>
                              <a:gd name="T29" fmla="*/ 136 h 136"/>
                              <a:gd name="T30" fmla="*/ 65 w 146"/>
                              <a:gd name="T31" fmla="*/ 136 h 136"/>
                              <a:gd name="T32" fmla="*/ 64 w 146"/>
                              <a:gd name="T33" fmla="*/ 134 h 136"/>
                              <a:gd name="T34" fmla="*/ 63 w 146"/>
                              <a:gd name="T35" fmla="*/ 133 h 136"/>
                              <a:gd name="T36" fmla="*/ 17 w 146"/>
                              <a:gd name="T37" fmla="*/ 15 h 136"/>
                              <a:gd name="T38" fmla="*/ 17 w 146"/>
                              <a:gd name="T39" fmla="*/ 133 h 136"/>
                              <a:gd name="T40" fmla="*/ 16 w 146"/>
                              <a:gd name="T41" fmla="*/ 134 h 136"/>
                              <a:gd name="T42" fmla="*/ 15 w 146"/>
                              <a:gd name="T43" fmla="*/ 136 h 136"/>
                              <a:gd name="T44" fmla="*/ 11 w 146"/>
                              <a:gd name="T45" fmla="*/ 136 h 136"/>
                              <a:gd name="T46" fmla="*/ 6 w 146"/>
                              <a:gd name="T47" fmla="*/ 136 h 136"/>
                              <a:gd name="T48" fmla="*/ 2 w 146"/>
                              <a:gd name="T49" fmla="*/ 136 h 136"/>
                              <a:gd name="T50" fmla="*/ 0 w 146"/>
                              <a:gd name="T51" fmla="*/ 134 h 136"/>
                              <a:gd name="T52" fmla="*/ 0 w 146"/>
                              <a:gd name="T53" fmla="*/ 133 h 136"/>
                              <a:gd name="T54" fmla="*/ 0 w 146"/>
                              <a:gd name="T55" fmla="*/ 8 h 136"/>
                              <a:gd name="T56" fmla="*/ 2 w 146"/>
                              <a:gd name="T57" fmla="*/ 1 h 136"/>
                              <a:gd name="T58" fmla="*/ 7 w 146"/>
                              <a:gd name="T59" fmla="*/ 0 h 136"/>
                              <a:gd name="T60" fmla="*/ 21 w 146"/>
                              <a:gd name="T61" fmla="*/ 0 h 136"/>
                              <a:gd name="T62" fmla="*/ 26 w 146"/>
                              <a:gd name="T63" fmla="*/ 1 h 136"/>
                              <a:gd name="T64" fmla="*/ 29 w 146"/>
                              <a:gd name="T65" fmla="*/ 4 h 136"/>
                              <a:gd name="T66" fmla="*/ 32 w 146"/>
                              <a:gd name="T67" fmla="*/ 9 h 136"/>
                              <a:gd name="T68" fmla="*/ 73 w 146"/>
                              <a:gd name="T69" fmla="*/ 108 h 136"/>
                              <a:gd name="T70" fmla="*/ 114 w 146"/>
                              <a:gd name="T71" fmla="*/ 11 h 136"/>
                              <a:gd name="T72" fmla="*/ 117 w 146"/>
                              <a:gd name="T73" fmla="*/ 6 h 136"/>
                              <a:gd name="T74" fmla="*/ 119 w 146"/>
                              <a:gd name="T75" fmla="*/ 3 h 136"/>
                              <a:gd name="T76" fmla="*/ 123 w 146"/>
                              <a:gd name="T77" fmla="*/ 0 h 136"/>
                              <a:gd name="T78" fmla="*/ 128 w 146"/>
                              <a:gd name="T79" fmla="*/ 0 h 136"/>
                              <a:gd name="T80" fmla="*/ 140 w 146"/>
                              <a:gd name="T81" fmla="*/ 0 h 136"/>
                              <a:gd name="T82" fmla="*/ 143 w 146"/>
                              <a:gd name="T83" fmla="*/ 1 h 136"/>
                              <a:gd name="T84" fmla="*/ 145 w 146"/>
                              <a:gd name="T85" fmla="*/ 3 h 136"/>
                              <a:gd name="T86" fmla="*/ 146 w 146"/>
                              <a:gd name="T87" fmla="*/ 6 h 136"/>
                              <a:gd name="T88" fmla="*/ 146 w 146"/>
                              <a:gd name="T89" fmla="*/ 132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46" h="136">
                                <a:moveTo>
                                  <a:pt x="146" y="132"/>
                                </a:moveTo>
                                <a:lnTo>
                                  <a:pt x="146" y="133"/>
                                </a:lnTo>
                                <a:lnTo>
                                  <a:pt x="146" y="134"/>
                                </a:lnTo>
                                <a:lnTo>
                                  <a:pt x="145" y="134"/>
                                </a:lnTo>
                                <a:lnTo>
                                  <a:pt x="145" y="134"/>
                                </a:lnTo>
                                <a:lnTo>
                                  <a:pt x="144" y="136"/>
                                </a:lnTo>
                                <a:lnTo>
                                  <a:pt x="141" y="136"/>
                                </a:lnTo>
                                <a:lnTo>
                                  <a:pt x="140" y="136"/>
                                </a:lnTo>
                                <a:lnTo>
                                  <a:pt x="138" y="136"/>
                                </a:lnTo>
                                <a:lnTo>
                                  <a:pt x="135" y="136"/>
                                </a:lnTo>
                                <a:lnTo>
                                  <a:pt x="134" y="136"/>
                                </a:lnTo>
                                <a:lnTo>
                                  <a:pt x="132" y="136"/>
                                </a:lnTo>
                                <a:lnTo>
                                  <a:pt x="130" y="134"/>
                                </a:lnTo>
                                <a:lnTo>
                                  <a:pt x="130" y="134"/>
                                </a:lnTo>
                                <a:lnTo>
                                  <a:pt x="129" y="134"/>
                                </a:lnTo>
                                <a:lnTo>
                                  <a:pt x="129" y="133"/>
                                </a:lnTo>
                                <a:lnTo>
                                  <a:pt x="129" y="132"/>
                                </a:lnTo>
                                <a:lnTo>
                                  <a:pt x="129" y="15"/>
                                </a:lnTo>
                                <a:lnTo>
                                  <a:pt x="129" y="15"/>
                                </a:lnTo>
                                <a:lnTo>
                                  <a:pt x="81" y="133"/>
                                </a:lnTo>
                                <a:lnTo>
                                  <a:pt x="80" y="133"/>
                                </a:lnTo>
                                <a:lnTo>
                                  <a:pt x="80" y="134"/>
                                </a:lnTo>
                                <a:lnTo>
                                  <a:pt x="79" y="134"/>
                                </a:lnTo>
                                <a:lnTo>
                                  <a:pt x="79" y="136"/>
                                </a:lnTo>
                                <a:lnTo>
                                  <a:pt x="77" y="136"/>
                                </a:lnTo>
                                <a:lnTo>
                                  <a:pt x="75" y="136"/>
                                </a:lnTo>
                                <a:lnTo>
                                  <a:pt x="74" y="136"/>
                                </a:lnTo>
                                <a:lnTo>
                                  <a:pt x="73" y="136"/>
                                </a:lnTo>
                                <a:lnTo>
                                  <a:pt x="70" y="136"/>
                                </a:lnTo>
                                <a:lnTo>
                                  <a:pt x="69" y="136"/>
                                </a:lnTo>
                                <a:lnTo>
                                  <a:pt x="66" y="136"/>
                                </a:lnTo>
                                <a:lnTo>
                                  <a:pt x="65" y="136"/>
                                </a:lnTo>
                                <a:lnTo>
                                  <a:pt x="65" y="134"/>
                                </a:lnTo>
                                <a:lnTo>
                                  <a:pt x="64" y="134"/>
                                </a:lnTo>
                                <a:lnTo>
                                  <a:pt x="64" y="133"/>
                                </a:lnTo>
                                <a:lnTo>
                                  <a:pt x="63" y="133"/>
                                </a:lnTo>
                                <a:lnTo>
                                  <a:pt x="17" y="15"/>
                                </a:lnTo>
                                <a:lnTo>
                                  <a:pt x="17" y="15"/>
                                </a:lnTo>
                                <a:lnTo>
                                  <a:pt x="17" y="132"/>
                                </a:lnTo>
                                <a:lnTo>
                                  <a:pt x="17" y="133"/>
                                </a:lnTo>
                                <a:lnTo>
                                  <a:pt x="17" y="134"/>
                                </a:lnTo>
                                <a:lnTo>
                                  <a:pt x="16" y="134"/>
                                </a:lnTo>
                                <a:lnTo>
                                  <a:pt x="15" y="134"/>
                                </a:lnTo>
                                <a:lnTo>
                                  <a:pt x="15" y="136"/>
                                </a:lnTo>
                                <a:lnTo>
                                  <a:pt x="12" y="136"/>
                                </a:lnTo>
                                <a:lnTo>
                                  <a:pt x="11" y="136"/>
                                </a:lnTo>
                                <a:lnTo>
                                  <a:pt x="8" y="136"/>
                                </a:lnTo>
                                <a:lnTo>
                                  <a:pt x="6" y="136"/>
                                </a:lnTo>
                                <a:lnTo>
                                  <a:pt x="4" y="136"/>
                                </a:lnTo>
                                <a:lnTo>
                                  <a:pt x="2" y="136"/>
                                </a:lnTo>
                                <a:lnTo>
                                  <a:pt x="1" y="134"/>
                                </a:lnTo>
                                <a:lnTo>
                                  <a:pt x="0" y="134"/>
                                </a:lnTo>
                                <a:lnTo>
                                  <a:pt x="0" y="134"/>
                                </a:lnTo>
                                <a:lnTo>
                                  <a:pt x="0" y="133"/>
                                </a:lnTo>
                                <a:lnTo>
                                  <a:pt x="0" y="132"/>
                                </a:lnTo>
                                <a:lnTo>
                                  <a:pt x="0" y="8"/>
                                </a:lnTo>
                                <a:lnTo>
                                  <a:pt x="0" y="4"/>
                                </a:lnTo>
                                <a:lnTo>
                                  <a:pt x="2" y="1"/>
                                </a:lnTo>
                                <a:lnTo>
                                  <a:pt x="5" y="0"/>
                                </a:lnTo>
                                <a:lnTo>
                                  <a:pt x="7" y="0"/>
                                </a:lnTo>
                                <a:lnTo>
                                  <a:pt x="18" y="0"/>
                                </a:lnTo>
                                <a:lnTo>
                                  <a:pt x="21" y="0"/>
                                </a:lnTo>
                                <a:lnTo>
                                  <a:pt x="23" y="0"/>
                                </a:lnTo>
                                <a:lnTo>
                                  <a:pt x="26" y="1"/>
                                </a:lnTo>
                                <a:lnTo>
                                  <a:pt x="28" y="3"/>
                                </a:lnTo>
                                <a:lnTo>
                                  <a:pt x="29" y="4"/>
                                </a:lnTo>
                                <a:lnTo>
                                  <a:pt x="31" y="6"/>
                                </a:lnTo>
                                <a:lnTo>
                                  <a:pt x="32" y="9"/>
                                </a:lnTo>
                                <a:lnTo>
                                  <a:pt x="33" y="11"/>
                                </a:lnTo>
                                <a:lnTo>
                                  <a:pt x="73" y="108"/>
                                </a:lnTo>
                                <a:lnTo>
                                  <a:pt x="73" y="108"/>
                                </a:lnTo>
                                <a:lnTo>
                                  <a:pt x="114" y="11"/>
                                </a:lnTo>
                                <a:lnTo>
                                  <a:pt x="116" y="9"/>
                                </a:lnTo>
                                <a:lnTo>
                                  <a:pt x="117" y="6"/>
                                </a:lnTo>
                                <a:lnTo>
                                  <a:pt x="118" y="4"/>
                                </a:lnTo>
                                <a:lnTo>
                                  <a:pt x="119" y="3"/>
                                </a:lnTo>
                                <a:lnTo>
                                  <a:pt x="121" y="1"/>
                                </a:lnTo>
                                <a:lnTo>
                                  <a:pt x="123" y="0"/>
                                </a:lnTo>
                                <a:lnTo>
                                  <a:pt x="125" y="0"/>
                                </a:lnTo>
                                <a:lnTo>
                                  <a:pt x="128" y="0"/>
                                </a:lnTo>
                                <a:lnTo>
                                  <a:pt x="139" y="0"/>
                                </a:lnTo>
                                <a:lnTo>
                                  <a:pt x="140" y="0"/>
                                </a:lnTo>
                                <a:lnTo>
                                  <a:pt x="141" y="0"/>
                                </a:lnTo>
                                <a:lnTo>
                                  <a:pt x="143" y="1"/>
                                </a:lnTo>
                                <a:lnTo>
                                  <a:pt x="144" y="1"/>
                                </a:lnTo>
                                <a:lnTo>
                                  <a:pt x="145" y="3"/>
                                </a:lnTo>
                                <a:lnTo>
                                  <a:pt x="146" y="5"/>
                                </a:lnTo>
                                <a:lnTo>
                                  <a:pt x="146" y="6"/>
                                </a:lnTo>
                                <a:lnTo>
                                  <a:pt x="146" y="8"/>
                                </a:lnTo>
                                <a:lnTo>
                                  <a:pt x="146" y="13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51" name="Freeform 917"/>
                        <wps:cNvSpPr>
                          <a:spLocks noEditPoints="1"/>
                        </wps:cNvSpPr>
                        <wps:spPr bwMode="auto">
                          <a:xfrm>
                            <a:off x="2744788" y="5178425"/>
                            <a:ext cx="47625" cy="73025"/>
                          </a:xfrm>
                          <a:custGeom>
                            <a:avLst/>
                            <a:gdLst>
                              <a:gd name="T0" fmla="*/ 89 w 90"/>
                              <a:gd name="T1" fmla="*/ 102 h 136"/>
                              <a:gd name="T2" fmla="*/ 86 w 90"/>
                              <a:gd name="T3" fmla="*/ 113 h 136"/>
                              <a:gd name="T4" fmla="*/ 80 w 90"/>
                              <a:gd name="T5" fmla="*/ 122 h 136"/>
                              <a:gd name="T6" fmla="*/ 72 w 90"/>
                              <a:gd name="T7" fmla="*/ 128 h 136"/>
                              <a:gd name="T8" fmla="*/ 62 w 90"/>
                              <a:gd name="T9" fmla="*/ 133 h 136"/>
                              <a:gd name="T10" fmla="*/ 49 w 90"/>
                              <a:gd name="T11" fmla="*/ 134 h 136"/>
                              <a:gd name="T12" fmla="*/ 8 w 90"/>
                              <a:gd name="T13" fmla="*/ 136 h 136"/>
                              <a:gd name="T14" fmla="*/ 3 w 90"/>
                              <a:gd name="T15" fmla="*/ 133 h 136"/>
                              <a:gd name="T16" fmla="*/ 0 w 90"/>
                              <a:gd name="T17" fmla="*/ 128 h 136"/>
                              <a:gd name="T18" fmla="*/ 1 w 90"/>
                              <a:gd name="T19" fmla="*/ 4 h 136"/>
                              <a:gd name="T20" fmla="*/ 5 w 90"/>
                              <a:gd name="T21" fmla="*/ 0 h 136"/>
                              <a:gd name="T22" fmla="*/ 38 w 90"/>
                              <a:gd name="T23" fmla="*/ 0 h 136"/>
                              <a:gd name="T24" fmla="*/ 58 w 90"/>
                              <a:gd name="T25" fmla="*/ 3 h 136"/>
                              <a:gd name="T26" fmla="*/ 70 w 90"/>
                              <a:gd name="T27" fmla="*/ 9 h 136"/>
                              <a:gd name="T28" fmla="*/ 79 w 90"/>
                              <a:gd name="T29" fmla="*/ 20 h 136"/>
                              <a:gd name="T30" fmla="*/ 81 w 90"/>
                              <a:gd name="T31" fmla="*/ 35 h 136"/>
                              <a:gd name="T32" fmla="*/ 80 w 90"/>
                              <a:gd name="T33" fmla="*/ 43 h 136"/>
                              <a:gd name="T34" fmla="*/ 77 w 90"/>
                              <a:gd name="T35" fmla="*/ 52 h 136"/>
                              <a:gd name="T36" fmla="*/ 70 w 90"/>
                              <a:gd name="T37" fmla="*/ 58 h 136"/>
                              <a:gd name="T38" fmla="*/ 63 w 90"/>
                              <a:gd name="T39" fmla="*/ 63 h 136"/>
                              <a:gd name="T40" fmla="*/ 74 w 90"/>
                              <a:gd name="T41" fmla="*/ 67 h 136"/>
                              <a:gd name="T42" fmla="*/ 81 w 90"/>
                              <a:gd name="T43" fmla="*/ 74 h 136"/>
                              <a:gd name="T44" fmla="*/ 88 w 90"/>
                              <a:gd name="T45" fmla="*/ 84 h 136"/>
                              <a:gd name="T46" fmla="*/ 90 w 90"/>
                              <a:gd name="T47" fmla="*/ 96 h 136"/>
                              <a:gd name="T48" fmla="*/ 63 w 90"/>
                              <a:gd name="T49" fmla="*/ 31 h 136"/>
                              <a:gd name="T50" fmla="*/ 59 w 90"/>
                              <a:gd name="T51" fmla="*/ 24 h 136"/>
                              <a:gd name="T52" fmla="*/ 54 w 90"/>
                              <a:gd name="T53" fmla="*/ 17 h 136"/>
                              <a:gd name="T54" fmla="*/ 44 w 90"/>
                              <a:gd name="T55" fmla="*/ 15 h 136"/>
                              <a:gd name="T56" fmla="*/ 19 w 90"/>
                              <a:gd name="T57" fmla="*/ 15 h 136"/>
                              <a:gd name="T58" fmla="*/ 38 w 90"/>
                              <a:gd name="T59" fmla="*/ 58 h 136"/>
                              <a:gd name="T60" fmla="*/ 51 w 90"/>
                              <a:gd name="T61" fmla="*/ 57 h 136"/>
                              <a:gd name="T62" fmla="*/ 57 w 90"/>
                              <a:gd name="T63" fmla="*/ 52 h 136"/>
                              <a:gd name="T64" fmla="*/ 62 w 90"/>
                              <a:gd name="T65" fmla="*/ 44 h 136"/>
                              <a:gd name="T66" fmla="*/ 63 w 90"/>
                              <a:gd name="T67" fmla="*/ 36 h 136"/>
                              <a:gd name="T68" fmla="*/ 70 w 90"/>
                              <a:gd name="T69" fmla="*/ 91 h 136"/>
                              <a:gd name="T70" fmla="*/ 67 w 90"/>
                              <a:gd name="T71" fmla="*/ 83 h 136"/>
                              <a:gd name="T72" fmla="*/ 59 w 90"/>
                              <a:gd name="T73" fmla="*/ 76 h 136"/>
                              <a:gd name="T74" fmla="*/ 48 w 90"/>
                              <a:gd name="T75" fmla="*/ 73 h 136"/>
                              <a:gd name="T76" fmla="*/ 19 w 90"/>
                              <a:gd name="T77" fmla="*/ 73 h 136"/>
                              <a:gd name="T78" fmla="*/ 44 w 90"/>
                              <a:gd name="T79" fmla="*/ 121 h 136"/>
                              <a:gd name="T80" fmla="*/ 56 w 90"/>
                              <a:gd name="T81" fmla="*/ 118 h 136"/>
                              <a:gd name="T82" fmla="*/ 63 w 90"/>
                              <a:gd name="T83" fmla="*/ 115 h 136"/>
                              <a:gd name="T84" fmla="*/ 69 w 90"/>
                              <a:gd name="T85" fmla="*/ 107 h 136"/>
                              <a:gd name="T86" fmla="*/ 70 w 90"/>
                              <a:gd name="T87" fmla="*/ 97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90" h="136">
                                <a:moveTo>
                                  <a:pt x="90" y="96"/>
                                </a:moveTo>
                                <a:lnTo>
                                  <a:pt x="89" y="102"/>
                                </a:lnTo>
                                <a:lnTo>
                                  <a:pt x="88" y="108"/>
                                </a:lnTo>
                                <a:lnTo>
                                  <a:pt x="86" y="113"/>
                                </a:lnTo>
                                <a:lnTo>
                                  <a:pt x="84" y="118"/>
                                </a:lnTo>
                                <a:lnTo>
                                  <a:pt x="80" y="122"/>
                                </a:lnTo>
                                <a:lnTo>
                                  <a:pt x="77" y="126"/>
                                </a:lnTo>
                                <a:lnTo>
                                  <a:pt x="72" y="128"/>
                                </a:lnTo>
                                <a:lnTo>
                                  <a:pt x="67" y="131"/>
                                </a:lnTo>
                                <a:lnTo>
                                  <a:pt x="62" y="133"/>
                                </a:lnTo>
                                <a:lnTo>
                                  <a:pt x="56" y="134"/>
                                </a:lnTo>
                                <a:lnTo>
                                  <a:pt x="49" y="134"/>
                                </a:lnTo>
                                <a:lnTo>
                                  <a:pt x="42" y="136"/>
                                </a:lnTo>
                                <a:lnTo>
                                  <a:pt x="8" y="136"/>
                                </a:lnTo>
                                <a:lnTo>
                                  <a:pt x="5" y="134"/>
                                </a:lnTo>
                                <a:lnTo>
                                  <a:pt x="3" y="133"/>
                                </a:lnTo>
                                <a:lnTo>
                                  <a:pt x="1" y="132"/>
                                </a:lnTo>
                                <a:lnTo>
                                  <a:pt x="0" y="128"/>
                                </a:lnTo>
                                <a:lnTo>
                                  <a:pt x="0" y="8"/>
                                </a:lnTo>
                                <a:lnTo>
                                  <a:pt x="1" y="4"/>
                                </a:lnTo>
                                <a:lnTo>
                                  <a:pt x="3" y="1"/>
                                </a:lnTo>
                                <a:lnTo>
                                  <a:pt x="5" y="0"/>
                                </a:lnTo>
                                <a:lnTo>
                                  <a:pt x="8" y="0"/>
                                </a:lnTo>
                                <a:lnTo>
                                  <a:pt x="38" y="0"/>
                                </a:lnTo>
                                <a:lnTo>
                                  <a:pt x="49" y="0"/>
                                </a:lnTo>
                                <a:lnTo>
                                  <a:pt x="58" y="3"/>
                                </a:lnTo>
                                <a:lnTo>
                                  <a:pt x="65" y="5"/>
                                </a:lnTo>
                                <a:lnTo>
                                  <a:pt x="70" y="9"/>
                                </a:lnTo>
                                <a:lnTo>
                                  <a:pt x="75" y="14"/>
                                </a:lnTo>
                                <a:lnTo>
                                  <a:pt x="79" y="20"/>
                                </a:lnTo>
                                <a:lnTo>
                                  <a:pt x="80" y="26"/>
                                </a:lnTo>
                                <a:lnTo>
                                  <a:pt x="81" y="35"/>
                                </a:lnTo>
                                <a:lnTo>
                                  <a:pt x="81" y="38"/>
                                </a:lnTo>
                                <a:lnTo>
                                  <a:pt x="80" y="43"/>
                                </a:lnTo>
                                <a:lnTo>
                                  <a:pt x="79" y="48"/>
                                </a:lnTo>
                                <a:lnTo>
                                  <a:pt x="77" y="52"/>
                                </a:lnTo>
                                <a:lnTo>
                                  <a:pt x="74" y="56"/>
                                </a:lnTo>
                                <a:lnTo>
                                  <a:pt x="70" y="58"/>
                                </a:lnTo>
                                <a:lnTo>
                                  <a:pt x="68" y="60"/>
                                </a:lnTo>
                                <a:lnTo>
                                  <a:pt x="63" y="63"/>
                                </a:lnTo>
                                <a:lnTo>
                                  <a:pt x="69" y="64"/>
                                </a:lnTo>
                                <a:lnTo>
                                  <a:pt x="74" y="67"/>
                                </a:lnTo>
                                <a:lnTo>
                                  <a:pt x="78" y="69"/>
                                </a:lnTo>
                                <a:lnTo>
                                  <a:pt x="81" y="74"/>
                                </a:lnTo>
                                <a:lnTo>
                                  <a:pt x="85" y="78"/>
                                </a:lnTo>
                                <a:lnTo>
                                  <a:pt x="88" y="84"/>
                                </a:lnTo>
                                <a:lnTo>
                                  <a:pt x="89" y="90"/>
                                </a:lnTo>
                                <a:lnTo>
                                  <a:pt x="90" y="96"/>
                                </a:lnTo>
                                <a:close/>
                                <a:moveTo>
                                  <a:pt x="63" y="36"/>
                                </a:moveTo>
                                <a:lnTo>
                                  <a:pt x="63" y="31"/>
                                </a:lnTo>
                                <a:lnTo>
                                  <a:pt x="62" y="27"/>
                                </a:lnTo>
                                <a:lnTo>
                                  <a:pt x="59" y="24"/>
                                </a:lnTo>
                                <a:lnTo>
                                  <a:pt x="57" y="20"/>
                                </a:lnTo>
                                <a:lnTo>
                                  <a:pt x="54" y="17"/>
                                </a:lnTo>
                                <a:lnTo>
                                  <a:pt x="49" y="16"/>
                                </a:lnTo>
                                <a:lnTo>
                                  <a:pt x="44" y="15"/>
                                </a:lnTo>
                                <a:lnTo>
                                  <a:pt x="37" y="15"/>
                                </a:lnTo>
                                <a:lnTo>
                                  <a:pt x="19" y="15"/>
                                </a:lnTo>
                                <a:lnTo>
                                  <a:pt x="19" y="58"/>
                                </a:lnTo>
                                <a:lnTo>
                                  <a:pt x="38" y="58"/>
                                </a:lnTo>
                                <a:lnTo>
                                  <a:pt x="46" y="58"/>
                                </a:lnTo>
                                <a:lnTo>
                                  <a:pt x="51" y="57"/>
                                </a:lnTo>
                                <a:lnTo>
                                  <a:pt x="54" y="54"/>
                                </a:lnTo>
                                <a:lnTo>
                                  <a:pt x="57" y="52"/>
                                </a:lnTo>
                                <a:lnTo>
                                  <a:pt x="59" y="48"/>
                                </a:lnTo>
                                <a:lnTo>
                                  <a:pt x="62" y="44"/>
                                </a:lnTo>
                                <a:lnTo>
                                  <a:pt x="63" y="41"/>
                                </a:lnTo>
                                <a:lnTo>
                                  <a:pt x="63" y="36"/>
                                </a:lnTo>
                                <a:close/>
                                <a:moveTo>
                                  <a:pt x="70" y="97"/>
                                </a:moveTo>
                                <a:lnTo>
                                  <a:pt x="70" y="91"/>
                                </a:lnTo>
                                <a:lnTo>
                                  <a:pt x="69" y="86"/>
                                </a:lnTo>
                                <a:lnTo>
                                  <a:pt x="67" y="83"/>
                                </a:lnTo>
                                <a:lnTo>
                                  <a:pt x="63" y="79"/>
                                </a:lnTo>
                                <a:lnTo>
                                  <a:pt x="59" y="76"/>
                                </a:lnTo>
                                <a:lnTo>
                                  <a:pt x="54" y="74"/>
                                </a:lnTo>
                                <a:lnTo>
                                  <a:pt x="48" y="73"/>
                                </a:lnTo>
                                <a:lnTo>
                                  <a:pt x="40" y="73"/>
                                </a:lnTo>
                                <a:lnTo>
                                  <a:pt x="19" y="73"/>
                                </a:lnTo>
                                <a:lnTo>
                                  <a:pt x="19" y="121"/>
                                </a:lnTo>
                                <a:lnTo>
                                  <a:pt x="44" y="121"/>
                                </a:lnTo>
                                <a:lnTo>
                                  <a:pt x="51" y="120"/>
                                </a:lnTo>
                                <a:lnTo>
                                  <a:pt x="56" y="118"/>
                                </a:lnTo>
                                <a:lnTo>
                                  <a:pt x="59" y="117"/>
                                </a:lnTo>
                                <a:lnTo>
                                  <a:pt x="63" y="115"/>
                                </a:lnTo>
                                <a:lnTo>
                                  <a:pt x="67" y="111"/>
                                </a:lnTo>
                                <a:lnTo>
                                  <a:pt x="69" y="107"/>
                                </a:lnTo>
                                <a:lnTo>
                                  <a:pt x="70" y="102"/>
                                </a:lnTo>
                                <a:lnTo>
                                  <a:pt x="70" y="9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52" name="Freeform 918"/>
                        <wps:cNvSpPr>
                          <a:spLocks/>
                        </wps:cNvSpPr>
                        <wps:spPr bwMode="auto">
                          <a:xfrm>
                            <a:off x="2806700" y="5178425"/>
                            <a:ext cx="50800" cy="73025"/>
                          </a:xfrm>
                          <a:custGeom>
                            <a:avLst/>
                            <a:gdLst>
                              <a:gd name="T0" fmla="*/ 97 w 97"/>
                              <a:gd name="T1" fmla="*/ 134 h 137"/>
                              <a:gd name="T2" fmla="*/ 96 w 97"/>
                              <a:gd name="T3" fmla="*/ 135 h 137"/>
                              <a:gd name="T4" fmla="*/ 95 w 97"/>
                              <a:gd name="T5" fmla="*/ 137 h 137"/>
                              <a:gd name="T6" fmla="*/ 91 w 97"/>
                              <a:gd name="T7" fmla="*/ 137 h 137"/>
                              <a:gd name="T8" fmla="*/ 86 w 97"/>
                              <a:gd name="T9" fmla="*/ 137 h 137"/>
                              <a:gd name="T10" fmla="*/ 83 w 97"/>
                              <a:gd name="T11" fmla="*/ 137 h 137"/>
                              <a:gd name="T12" fmla="*/ 80 w 97"/>
                              <a:gd name="T13" fmla="*/ 135 h 137"/>
                              <a:gd name="T14" fmla="*/ 80 w 97"/>
                              <a:gd name="T15" fmla="*/ 134 h 137"/>
                              <a:gd name="T16" fmla="*/ 80 w 97"/>
                              <a:gd name="T17" fmla="*/ 74 h 137"/>
                              <a:gd name="T18" fmla="*/ 19 w 97"/>
                              <a:gd name="T19" fmla="*/ 133 h 137"/>
                              <a:gd name="T20" fmla="*/ 17 w 97"/>
                              <a:gd name="T21" fmla="*/ 135 h 137"/>
                              <a:gd name="T22" fmla="*/ 16 w 97"/>
                              <a:gd name="T23" fmla="*/ 135 h 137"/>
                              <a:gd name="T24" fmla="*/ 14 w 97"/>
                              <a:gd name="T25" fmla="*/ 137 h 137"/>
                              <a:gd name="T26" fmla="*/ 9 w 97"/>
                              <a:gd name="T27" fmla="*/ 137 h 137"/>
                              <a:gd name="T28" fmla="*/ 5 w 97"/>
                              <a:gd name="T29" fmla="*/ 137 h 137"/>
                              <a:gd name="T30" fmla="*/ 3 w 97"/>
                              <a:gd name="T31" fmla="*/ 135 h 137"/>
                              <a:gd name="T32" fmla="*/ 0 w 97"/>
                              <a:gd name="T33" fmla="*/ 135 h 137"/>
                              <a:gd name="T34" fmla="*/ 0 w 97"/>
                              <a:gd name="T35" fmla="*/ 133 h 137"/>
                              <a:gd name="T36" fmla="*/ 0 w 97"/>
                              <a:gd name="T37" fmla="*/ 2 h 137"/>
                              <a:gd name="T38" fmla="*/ 1 w 97"/>
                              <a:gd name="T39" fmla="*/ 1 h 137"/>
                              <a:gd name="T40" fmla="*/ 3 w 97"/>
                              <a:gd name="T41" fmla="*/ 1 h 137"/>
                              <a:gd name="T42" fmla="*/ 6 w 97"/>
                              <a:gd name="T43" fmla="*/ 0 h 137"/>
                              <a:gd name="T44" fmla="*/ 11 w 97"/>
                              <a:gd name="T45" fmla="*/ 0 h 137"/>
                              <a:gd name="T46" fmla="*/ 15 w 97"/>
                              <a:gd name="T47" fmla="*/ 1 h 137"/>
                              <a:gd name="T48" fmla="*/ 17 w 97"/>
                              <a:gd name="T49" fmla="*/ 1 h 137"/>
                              <a:gd name="T50" fmla="*/ 19 w 97"/>
                              <a:gd name="T51" fmla="*/ 2 h 137"/>
                              <a:gd name="T52" fmla="*/ 19 w 97"/>
                              <a:gd name="T53" fmla="*/ 58 h 137"/>
                              <a:gd name="T54" fmla="*/ 80 w 97"/>
                              <a:gd name="T55" fmla="*/ 4 h 137"/>
                              <a:gd name="T56" fmla="*/ 80 w 97"/>
                              <a:gd name="T57" fmla="*/ 2 h 137"/>
                              <a:gd name="T58" fmla="*/ 81 w 97"/>
                              <a:gd name="T59" fmla="*/ 1 h 137"/>
                              <a:gd name="T60" fmla="*/ 84 w 97"/>
                              <a:gd name="T61" fmla="*/ 1 h 137"/>
                              <a:gd name="T62" fmla="*/ 89 w 97"/>
                              <a:gd name="T63" fmla="*/ 0 h 137"/>
                              <a:gd name="T64" fmla="*/ 93 w 97"/>
                              <a:gd name="T65" fmla="*/ 1 h 137"/>
                              <a:gd name="T66" fmla="*/ 95 w 97"/>
                              <a:gd name="T67" fmla="*/ 1 h 137"/>
                              <a:gd name="T68" fmla="*/ 97 w 97"/>
                              <a:gd name="T69" fmla="*/ 2 h 137"/>
                              <a:gd name="T70" fmla="*/ 97 w 97"/>
                              <a:gd name="T71" fmla="*/ 4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97" h="137">
                                <a:moveTo>
                                  <a:pt x="97" y="133"/>
                                </a:moveTo>
                                <a:lnTo>
                                  <a:pt x="97" y="134"/>
                                </a:lnTo>
                                <a:lnTo>
                                  <a:pt x="97" y="135"/>
                                </a:lnTo>
                                <a:lnTo>
                                  <a:pt x="96" y="135"/>
                                </a:lnTo>
                                <a:lnTo>
                                  <a:pt x="95" y="135"/>
                                </a:lnTo>
                                <a:lnTo>
                                  <a:pt x="95" y="137"/>
                                </a:lnTo>
                                <a:lnTo>
                                  <a:pt x="93" y="137"/>
                                </a:lnTo>
                                <a:lnTo>
                                  <a:pt x="91" y="137"/>
                                </a:lnTo>
                                <a:lnTo>
                                  <a:pt x="89" y="137"/>
                                </a:lnTo>
                                <a:lnTo>
                                  <a:pt x="86" y="137"/>
                                </a:lnTo>
                                <a:lnTo>
                                  <a:pt x="84" y="137"/>
                                </a:lnTo>
                                <a:lnTo>
                                  <a:pt x="83" y="137"/>
                                </a:lnTo>
                                <a:lnTo>
                                  <a:pt x="81" y="135"/>
                                </a:lnTo>
                                <a:lnTo>
                                  <a:pt x="80" y="135"/>
                                </a:lnTo>
                                <a:lnTo>
                                  <a:pt x="80" y="135"/>
                                </a:lnTo>
                                <a:lnTo>
                                  <a:pt x="80" y="134"/>
                                </a:lnTo>
                                <a:lnTo>
                                  <a:pt x="80" y="133"/>
                                </a:lnTo>
                                <a:lnTo>
                                  <a:pt x="80" y="74"/>
                                </a:lnTo>
                                <a:lnTo>
                                  <a:pt x="19" y="74"/>
                                </a:lnTo>
                                <a:lnTo>
                                  <a:pt x="19" y="133"/>
                                </a:lnTo>
                                <a:lnTo>
                                  <a:pt x="19" y="134"/>
                                </a:lnTo>
                                <a:lnTo>
                                  <a:pt x="17" y="135"/>
                                </a:lnTo>
                                <a:lnTo>
                                  <a:pt x="17" y="135"/>
                                </a:lnTo>
                                <a:lnTo>
                                  <a:pt x="16" y="135"/>
                                </a:lnTo>
                                <a:lnTo>
                                  <a:pt x="15" y="137"/>
                                </a:lnTo>
                                <a:lnTo>
                                  <a:pt x="14" y="137"/>
                                </a:lnTo>
                                <a:lnTo>
                                  <a:pt x="11" y="137"/>
                                </a:lnTo>
                                <a:lnTo>
                                  <a:pt x="9" y="137"/>
                                </a:lnTo>
                                <a:lnTo>
                                  <a:pt x="6" y="137"/>
                                </a:lnTo>
                                <a:lnTo>
                                  <a:pt x="5" y="137"/>
                                </a:lnTo>
                                <a:lnTo>
                                  <a:pt x="3" y="137"/>
                                </a:lnTo>
                                <a:lnTo>
                                  <a:pt x="3" y="135"/>
                                </a:lnTo>
                                <a:lnTo>
                                  <a:pt x="1" y="135"/>
                                </a:lnTo>
                                <a:lnTo>
                                  <a:pt x="0" y="135"/>
                                </a:lnTo>
                                <a:lnTo>
                                  <a:pt x="0" y="134"/>
                                </a:lnTo>
                                <a:lnTo>
                                  <a:pt x="0" y="133"/>
                                </a:lnTo>
                                <a:lnTo>
                                  <a:pt x="0" y="4"/>
                                </a:lnTo>
                                <a:lnTo>
                                  <a:pt x="0" y="2"/>
                                </a:lnTo>
                                <a:lnTo>
                                  <a:pt x="0" y="2"/>
                                </a:lnTo>
                                <a:lnTo>
                                  <a:pt x="1" y="1"/>
                                </a:lnTo>
                                <a:lnTo>
                                  <a:pt x="3" y="1"/>
                                </a:lnTo>
                                <a:lnTo>
                                  <a:pt x="3" y="1"/>
                                </a:lnTo>
                                <a:lnTo>
                                  <a:pt x="5" y="1"/>
                                </a:lnTo>
                                <a:lnTo>
                                  <a:pt x="6" y="0"/>
                                </a:lnTo>
                                <a:lnTo>
                                  <a:pt x="9" y="0"/>
                                </a:lnTo>
                                <a:lnTo>
                                  <a:pt x="11" y="0"/>
                                </a:lnTo>
                                <a:lnTo>
                                  <a:pt x="14" y="1"/>
                                </a:lnTo>
                                <a:lnTo>
                                  <a:pt x="15" y="1"/>
                                </a:lnTo>
                                <a:lnTo>
                                  <a:pt x="16" y="1"/>
                                </a:lnTo>
                                <a:lnTo>
                                  <a:pt x="17" y="1"/>
                                </a:lnTo>
                                <a:lnTo>
                                  <a:pt x="17" y="2"/>
                                </a:lnTo>
                                <a:lnTo>
                                  <a:pt x="19" y="2"/>
                                </a:lnTo>
                                <a:lnTo>
                                  <a:pt x="19" y="4"/>
                                </a:lnTo>
                                <a:lnTo>
                                  <a:pt x="19" y="58"/>
                                </a:lnTo>
                                <a:lnTo>
                                  <a:pt x="80" y="58"/>
                                </a:lnTo>
                                <a:lnTo>
                                  <a:pt x="80" y="4"/>
                                </a:lnTo>
                                <a:lnTo>
                                  <a:pt x="80" y="2"/>
                                </a:lnTo>
                                <a:lnTo>
                                  <a:pt x="80" y="2"/>
                                </a:lnTo>
                                <a:lnTo>
                                  <a:pt x="80" y="1"/>
                                </a:lnTo>
                                <a:lnTo>
                                  <a:pt x="81" y="1"/>
                                </a:lnTo>
                                <a:lnTo>
                                  <a:pt x="83" y="1"/>
                                </a:lnTo>
                                <a:lnTo>
                                  <a:pt x="84" y="1"/>
                                </a:lnTo>
                                <a:lnTo>
                                  <a:pt x="86" y="0"/>
                                </a:lnTo>
                                <a:lnTo>
                                  <a:pt x="89" y="0"/>
                                </a:lnTo>
                                <a:lnTo>
                                  <a:pt x="91" y="0"/>
                                </a:lnTo>
                                <a:lnTo>
                                  <a:pt x="93" y="1"/>
                                </a:lnTo>
                                <a:lnTo>
                                  <a:pt x="95" y="1"/>
                                </a:lnTo>
                                <a:lnTo>
                                  <a:pt x="95" y="1"/>
                                </a:lnTo>
                                <a:lnTo>
                                  <a:pt x="96" y="1"/>
                                </a:lnTo>
                                <a:lnTo>
                                  <a:pt x="97" y="2"/>
                                </a:lnTo>
                                <a:lnTo>
                                  <a:pt x="97" y="2"/>
                                </a:lnTo>
                                <a:lnTo>
                                  <a:pt x="97" y="4"/>
                                </a:lnTo>
                                <a:lnTo>
                                  <a:pt x="97" y="1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53" name="Freeform 919"/>
                        <wps:cNvSpPr>
                          <a:spLocks/>
                        </wps:cNvSpPr>
                        <wps:spPr bwMode="auto">
                          <a:xfrm>
                            <a:off x="2873375" y="5178425"/>
                            <a:ext cx="50800" cy="73025"/>
                          </a:xfrm>
                          <a:custGeom>
                            <a:avLst/>
                            <a:gdLst>
                              <a:gd name="T0" fmla="*/ 97 w 97"/>
                              <a:gd name="T1" fmla="*/ 118 h 138"/>
                              <a:gd name="T2" fmla="*/ 97 w 97"/>
                              <a:gd name="T3" fmla="*/ 121 h 138"/>
                              <a:gd name="T4" fmla="*/ 97 w 97"/>
                              <a:gd name="T5" fmla="*/ 123 h 138"/>
                              <a:gd name="T6" fmla="*/ 96 w 97"/>
                              <a:gd name="T7" fmla="*/ 124 h 138"/>
                              <a:gd name="T8" fmla="*/ 93 w 97"/>
                              <a:gd name="T9" fmla="*/ 127 h 138"/>
                              <a:gd name="T10" fmla="*/ 87 w 97"/>
                              <a:gd name="T11" fmla="*/ 130 h 138"/>
                              <a:gd name="T12" fmla="*/ 77 w 97"/>
                              <a:gd name="T13" fmla="*/ 135 h 138"/>
                              <a:gd name="T14" fmla="*/ 64 w 97"/>
                              <a:gd name="T15" fmla="*/ 138 h 138"/>
                              <a:gd name="T16" fmla="*/ 44 w 97"/>
                              <a:gd name="T17" fmla="*/ 137 h 138"/>
                              <a:gd name="T18" fmla="*/ 23 w 97"/>
                              <a:gd name="T19" fmla="*/ 128 h 138"/>
                              <a:gd name="T20" fmla="*/ 8 w 97"/>
                              <a:gd name="T21" fmla="*/ 111 h 138"/>
                              <a:gd name="T22" fmla="*/ 0 w 97"/>
                              <a:gd name="T23" fmla="*/ 86 h 138"/>
                              <a:gd name="T24" fmla="*/ 0 w 97"/>
                              <a:gd name="T25" fmla="*/ 54 h 138"/>
                              <a:gd name="T26" fmla="*/ 8 w 97"/>
                              <a:gd name="T27" fmla="*/ 28 h 138"/>
                              <a:gd name="T28" fmla="*/ 24 w 97"/>
                              <a:gd name="T29" fmla="*/ 10 h 138"/>
                              <a:gd name="T30" fmla="*/ 47 w 97"/>
                              <a:gd name="T31" fmla="*/ 0 h 138"/>
                              <a:gd name="T32" fmla="*/ 65 w 97"/>
                              <a:gd name="T33" fmla="*/ 0 h 138"/>
                              <a:gd name="T34" fmla="*/ 76 w 97"/>
                              <a:gd name="T35" fmla="*/ 1 h 138"/>
                              <a:gd name="T36" fmla="*/ 85 w 97"/>
                              <a:gd name="T37" fmla="*/ 5 h 138"/>
                              <a:gd name="T38" fmla="*/ 92 w 97"/>
                              <a:gd name="T39" fmla="*/ 9 h 138"/>
                              <a:gd name="T40" fmla="*/ 96 w 97"/>
                              <a:gd name="T41" fmla="*/ 12 h 138"/>
                              <a:gd name="T42" fmla="*/ 96 w 97"/>
                              <a:gd name="T43" fmla="*/ 13 h 138"/>
                              <a:gd name="T44" fmla="*/ 97 w 97"/>
                              <a:gd name="T45" fmla="*/ 16 h 138"/>
                              <a:gd name="T46" fmla="*/ 97 w 97"/>
                              <a:gd name="T47" fmla="*/ 18 h 138"/>
                              <a:gd name="T48" fmla="*/ 97 w 97"/>
                              <a:gd name="T49" fmla="*/ 22 h 138"/>
                              <a:gd name="T50" fmla="*/ 97 w 97"/>
                              <a:gd name="T51" fmla="*/ 25 h 138"/>
                              <a:gd name="T52" fmla="*/ 96 w 97"/>
                              <a:gd name="T53" fmla="*/ 27 h 138"/>
                              <a:gd name="T54" fmla="*/ 95 w 97"/>
                              <a:gd name="T55" fmla="*/ 28 h 138"/>
                              <a:gd name="T56" fmla="*/ 92 w 97"/>
                              <a:gd name="T57" fmla="*/ 28 h 138"/>
                              <a:gd name="T58" fmla="*/ 87 w 97"/>
                              <a:gd name="T59" fmla="*/ 23 h 138"/>
                              <a:gd name="T60" fmla="*/ 79 w 97"/>
                              <a:gd name="T61" fmla="*/ 20 h 138"/>
                              <a:gd name="T62" fmla="*/ 66 w 97"/>
                              <a:gd name="T63" fmla="*/ 16 h 138"/>
                              <a:gd name="T64" fmla="*/ 50 w 97"/>
                              <a:gd name="T65" fmla="*/ 16 h 138"/>
                              <a:gd name="T66" fmla="*/ 35 w 97"/>
                              <a:gd name="T67" fmla="*/ 23 h 138"/>
                              <a:gd name="T68" fmla="*/ 26 w 97"/>
                              <a:gd name="T69" fmla="*/ 37 h 138"/>
                              <a:gd name="T70" fmla="*/ 19 w 97"/>
                              <a:gd name="T71" fmla="*/ 57 h 138"/>
                              <a:gd name="T72" fmla="*/ 19 w 97"/>
                              <a:gd name="T73" fmla="*/ 81 h 138"/>
                              <a:gd name="T74" fmla="*/ 24 w 97"/>
                              <a:gd name="T75" fmla="*/ 101 h 138"/>
                              <a:gd name="T76" fmla="*/ 35 w 97"/>
                              <a:gd name="T77" fmla="*/ 114 h 138"/>
                              <a:gd name="T78" fmla="*/ 50 w 97"/>
                              <a:gd name="T79" fmla="*/ 122 h 138"/>
                              <a:gd name="T80" fmla="*/ 68 w 97"/>
                              <a:gd name="T81" fmla="*/ 122 h 138"/>
                              <a:gd name="T82" fmla="*/ 79 w 97"/>
                              <a:gd name="T83" fmla="*/ 118 h 138"/>
                              <a:gd name="T84" fmla="*/ 87 w 97"/>
                              <a:gd name="T85" fmla="*/ 113 h 138"/>
                              <a:gd name="T86" fmla="*/ 93 w 97"/>
                              <a:gd name="T87" fmla="*/ 109 h 138"/>
                              <a:gd name="T88" fmla="*/ 96 w 97"/>
                              <a:gd name="T89" fmla="*/ 109 h 138"/>
                              <a:gd name="T90" fmla="*/ 97 w 97"/>
                              <a:gd name="T91" fmla="*/ 109 h 138"/>
                              <a:gd name="T92" fmla="*/ 97 w 97"/>
                              <a:gd name="T93" fmla="*/ 112 h 138"/>
                              <a:gd name="T94" fmla="*/ 97 w 97"/>
                              <a:gd name="T95" fmla="*/ 114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97" h="138">
                                <a:moveTo>
                                  <a:pt x="97" y="117"/>
                                </a:moveTo>
                                <a:lnTo>
                                  <a:pt x="97" y="118"/>
                                </a:lnTo>
                                <a:lnTo>
                                  <a:pt x="97" y="119"/>
                                </a:lnTo>
                                <a:lnTo>
                                  <a:pt x="97" y="121"/>
                                </a:lnTo>
                                <a:lnTo>
                                  <a:pt x="97" y="122"/>
                                </a:lnTo>
                                <a:lnTo>
                                  <a:pt x="97" y="123"/>
                                </a:lnTo>
                                <a:lnTo>
                                  <a:pt x="97" y="124"/>
                                </a:lnTo>
                                <a:lnTo>
                                  <a:pt x="96" y="124"/>
                                </a:lnTo>
                                <a:lnTo>
                                  <a:pt x="95" y="125"/>
                                </a:lnTo>
                                <a:lnTo>
                                  <a:pt x="93" y="127"/>
                                </a:lnTo>
                                <a:lnTo>
                                  <a:pt x="91" y="129"/>
                                </a:lnTo>
                                <a:lnTo>
                                  <a:pt x="87" y="130"/>
                                </a:lnTo>
                                <a:lnTo>
                                  <a:pt x="82" y="133"/>
                                </a:lnTo>
                                <a:lnTo>
                                  <a:pt x="77" y="135"/>
                                </a:lnTo>
                                <a:lnTo>
                                  <a:pt x="71" y="137"/>
                                </a:lnTo>
                                <a:lnTo>
                                  <a:pt x="64" y="138"/>
                                </a:lnTo>
                                <a:lnTo>
                                  <a:pt x="56" y="138"/>
                                </a:lnTo>
                                <a:lnTo>
                                  <a:pt x="44" y="137"/>
                                </a:lnTo>
                                <a:lnTo>
                                  <a:pt x="33" y="133"/>
                                </a:lnTo>
                                <a:lnTo>
                                  <a:pt x="23" y="128"/>
                                </a:lnTo>
                                <a:lnTo>
                                  <a:pt x="15" y="121"/>
                                </a:lnTo>
                                <a:lnTo>
                                  <a:pt x="8" y="111"/>
                                </a:lnTo>
                                <a:lnTo>
                                  <a:pt x="3" y="100"/>
                                </a:lnTo>
                                <a:lnTo>
                                  <a:pt x="0" y="86"/>
                                </a:lnTo>
                                <a:lnTo>
                                  <a:pt x="0" y="70"/>
                                </a:lnTo>
                                <a:lnTo>
                                  <a:pt x="0" y="54"/>
                                </a:lnTo>
                                <a:lnTo>
                                  <a:pt x="3" y="41"/>
                                </a:lnTo>
                                <a:lnTo>
                                  <a:pt x="8" y="28"/>
                                </a:lnTo>
                                <a:lnTo>
                                  <a:pt x="16" y="18"/>
                                </a:lnTo>
                                <a:lnTo>
                                  <a:pt x="24" y="10"/>
                                </a:lnTo>
                                <a:lnTo>
                                  <a:pt x="34" y="4"/>
                                </a:lnTo>
                                <a:lnTo>
                                  <a:pt x="47" y="0"/>
                                </a:lnTo>
                                <a:lnTo>
                                  <a:pt x="59" y="0"/>
                                </a:lnTo>
                                <a:lnTo>
                                  <a:pt x="65" y="0"/>
                                </a:lnTo>
                                <a:lnTo>
                                  <a:pt x="70" y="0"/>
                                </a:lnTo>
                                <a:lnTo>
                                  <a:pt x="76" y="1"/>
                                </a:lnTo>
                                <a:lnTo>
                                  <a:pt x="81" y="4"/>
                                </a:lnTo>
                                <a:lnTo>
                                  <a:pt x="85" y="5"/>
                                </a:lnTo>
                                <a:lnTo>
                                  <a:pt x="88" y="7"/>
                                </a:lnTo>
                                <a:lnTo>
                                  <a:pt x="92" y="9"/>
                                </a:lnTo>
                                <a:lnTo>
                                  <a:pt x="93" y="11"/>
                                </a:lnTo>
                                <a:lnTo>
                                  <a:pt x="96" y="12"/>
                                </a:lnTo>
                                <a:lnTo>
                                  <a:pt x="96" y="12"/>
                                </a:lnTo>
                                <a:lnTo>
                                  <a:pt x="96" y="13"/>
                                </a:lnTo>
                                <a:lnTo>
                                  <a:pt x="97" y="15"/>
                                </a:lnTo>
                                <a:lnTo>
                                  <a:pt x="97" y="16"/>
                                </a:lnTo>
                                <a:lnTo>
                                  <a:pt x="97" y="17"/>
                                </a:lnTo>
                                <a:lnTo>
                                  <a:pt x="97" y="18"/>
                                </a:lnTo>
                                <a:lnTo>
                                  <a:pt x="97" y="20"/>
                                </a:lnTo>
                                <a:lnTo>
                                  <a:pt x="97" y="22"/>
                                </a:lnTo>
                                <a:lnTo>
                                  <a:pt x="97" y="23"/>
                                </a:lnTo>
                                <a:lnTo>
                                  <a:pt x="97" y="25"/>
                                </a:lnTo>
                                <a:lnTo>
                                  <a:pt x="96" y="26"/>
                                </a:lnTo>
                                <a:lnTo>
                                  <a:pt x="96" y="27"/>
                                </a:lnTo>
                                <a:lnTo>
                                  <a:pt x="96" y="27"/>
                                </a:lnTo>
                                <a:lnTo>
                                  <a:pt x="95" y="28"/>
                                </a:lnTo>
                                <a:lnTo>
                                  <a:pt x="93" y="28"/>
                                </a:lnTo>
                                <a:lnTo>
                                  <a:pt x="92" y="28"/>
                                </a:lnTo>
                                <a:lnTo>
                                  <a:pt x="90" y="26"/>
                                </a:lnTo>
                                <a:lnTo>
                                  <a:pt x="87" y="23"/>
                                </a:lnTo>
                                <a:lnTo>
                                  <a:pt x="84" y="22"/>
                                </a:lnTo>
                                <a:lnTo>
                                  <a:pt x="79" y="20"/>
                                </a:lnTo>
                                <a:lnTo>
                                  <a:pt x="72" y="17"/>
                                </a:lnTo>
                                <a:lnTo>
                                  <a:pt x="66" y="16"/>
                                </a:lnTo>
                                <a:lnTo>
                                  <a:pt x="59" y="15"/>
                                </a:lnTo>
                                <a:lnTo>
                                  <a:pt x="50" y="16"/>
                                </a:lnTo>
                                <a:lnTo>
                                  <a:pt x="43" y="18"/>
                                </a:lnTo>
                                <a:lnTo>
                                  <a:pt x="35" y="23"/>
                                </a:lnTo>
                                <a:lnTo>
                                  <a:pt x="31" y="29"/>
                                </a:lnTo>
                                <a:lnTo>
                                  <a:pt x="26" y="37"/>
                                </a:lnTo>
                                <a:lnTo>
                                  <a:pt x="22" y="47"/>
                                </a:lnTo>
                                <a:lnTo>
                                  <a:pt x="19" y="57"/>
                                </a:lnTo>
                                <a:lnTo>
                                  <a:pt x="19" y="69"/>
                                </a:lnTo>
                                <a:lnTo>
                                  <a:pt x="19" y="81"/>
                                </a:lnTo>
                                <a:lnTo>
                                  <a:pt x="22" y="92"/>
                                </a:lnTo>
                                <a:lnTo>
                                  <a:pt x="24" y="101"/>
                                </a:lnTo>
                                <a:lnTo>
                                  <a:pt x="29" y="108"/>
                                </a:lnTo>
                                <a:lnTo>
                                  <a:pt x="35" y="114"/>
                                </a:lnTo>
                                <a:lnTo>
                                  <a:pt x="43" y="118"/>
                                </a:lnTo>
                                <a:lnTo>
                                  <a:pt x="50" y="122"/>
                                </a:lnTo>
                                <a:lnTo>
                                  <a:pt x="59" y="122"/>
                                </a:lnTo>
                                <a:lnTo>
                                  <a:pt x="68" y="122"/>
                                </a:lnTo>
                                <a:lnTo>
                                  <a:pt x="74" y="119"/>
                                </a:lnTo>
                                <a:lnTo>
                                  <a:pt x="79" y="118"/>
                                </a:lnTo>
                                <a:lnTo>
                                  <a:pt x="84" y="116"/>
                                </a:lnTo>
                                <a:lnTo>
                                  <a:pt x="87" y="113"/>
                                </a:lnTo>
                                <a:lnTo>
                                  <a:pt x="91" y="111"/>
                                </a:lnTo>
                                <a:lnTo>
                                  <a:pt x="93" y="109"/>
                                </a:lnTo>
                                <a:lnTo>
                                  <a:pt x="95" y="109"/>
                                </a:lnTo>
                                <a:lnTo>
                                  <a:pt x="96" y="109"/>
                                </a:lnTo>
                                <a:lnTo>
                                  <a:pt x="96" y="109"/>
                                </a:lnTo>
                                <a:lnTo>
                                  <a:pt x="97" y="109"/>
                                </a:lnTo>
                                <a:lnTo>
                                  <a:pt x="97" y="111"/>
                                </a:lnTo>
                                <a:lnTo>
                                  <a:pt x="97" y="112"/>
                                </a:lnTo>
                                <a:lnTo>
                                  <a:pt x="97" y="113"/>
                                </a:lnTo>
                                <a:lnTo>
                                  <a:pt x="97" y="114"/>
                                </a:lnTo>
                                <a:lnTo>
                                  <a:pt x="97" y="1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54" name="Freeform 920"/>
                        <wps:cNvSpPr>
                          <a:spLocks noEditPoints="1"/>
                        </wps:cNvSpPr>
                        <wps:spPr bwMode="auto">
                          <a:xfrm>
                            <a:off x="1846263" y="5929313"/>
                            <a:ext cx="57150" cy="53975"/>
                          </a:xfrm>
                          <a:custGeom>
                            <a:avLst/>
                            <a:gdLst>
                              <a:gd name="T0" fmla="*/ 106 w 107"/>
                              <a:gd name="T1" fmla="*/ 97 h 102"/>
                              <a:gd name="T2" fmla="*/ 105 w 107"/>
                              <a:gd name="T3" fmla="*/ 101 h 102"/>
                              <a:gd name="T4" fmla="*/ 101 w 107"/>
                              <a:gd name="T5" fmla="*/ 102 h 102"/>
                              <a:gd name="T6" fmla="*/ 95 w 107"/>
                              <a:gd name="T7" fmla="*/ 102 h 102"/>
                              <a:gd name="T8" fmla="*/ 85 w 107"/>
                              <a:gd name="T9" fmla="*/ 102 h 102"/>
                              <a:gd name="T10" fmla="*/ 76 w 107"/>
                              <a:gd name="T11" fmla="*/ 96 h 102"/>
                              <a:gd name="T12" fmla="*/ 71 w 107"/>
                              <a:gd name="T13" fmla="*/ 82 h 102"/>
                              <a:gd name="T14" fmla="*/ 63 w 107"/>
                              <a:gd name="T15" fmla="*/ 93 h 102"/>
                              <a:gd name="T16" fmla="*/ 49 w 107"/>
                              <a:gd name="T17" fmla="*/ 101 h 102"/>
                              <a:gd name="T18" fmla="*/ 29 w 107"/>
                              <a:gd name="T19" fmla="*/ 102 h 102"/>
                              <a:gd name="T20" fmla="*/ 9 w 107"/>
                              <a:gd name="T21" fmla="*/ 88 h 102"/>
                              <a:gd name="T22" fmla="*/ 0 w 107"/>
                              <a:gd name="T23" fmla="*/ 63 h 102"/>
                              <a:gd name="T24" fmla="*/ 2 w 107"/>
                              <a:gd name="T25" fmla="*/ 31 h 102"/>
                              <a:gd name="T26" fmla="*/ 16 w 107"/>
                              <a:gd name="T27" fmla="*/ 7 h 102"/>
                              <a:gd name="T28" fmla="*/ 42 w 107"/>
                              <a:gd name="T29" fmla="*/ 0 h 102"/>
                              <a:gd name="T30" fmla="*/ 60 w 107"/>
                              <a:gd name="T31" fmla="*/ 3 h 102"/>
                              <a:gd name="T32" fmla="*/ 73 w 107"/>
                              <a:gd name="T33" fmla="*/ 18 h 102"/>
                              <a:gd name="T34" fmla="*/ 78 w 107"/>
                              <a:gd name="T35" fmla="*/ 26 h 102"/>
                              <a:gd name="T36" fmla="*/ 80 w 107"/>
                              <a:gd name="T37" fmla="*/ 11 h 102"/>
                              <a:gd name="T38" fmla="*/ 81 w 107"/>
                              <a:gd name="T39" fmla="*/ 2 h 102"/>
                              <a:gd name="T40" fmla="*/ 82 w 107"/>
                              <a:gd name="T41" fmla="*/ 2 h 102"/>
                              <a:gd name="T42" fmla="*/ 85 w 107"/>
                              <a:gd name="T43" fmla="*/ 1 h 102"/>
                              <a:gd name="T44" fmla="*/ 90 w 107"/>
                              <a:gd name="T45" fmla="*/ 1 h 102"/>
                              <a:gd name="T46" fmla="*/ 95 w 107"/>
                              <a:gd name="T47" fmla="*/ 1 h 102"/>
                              <a:gd name="T48" fmla="*/ 97 w 107"/>
                              <a:gd name="T49" fmla="*/ 2 h 102"/>
                              <a:gd name="T50" fmla="*/ 97 w 107"/>
                              <a:gd name="T51" fmla="*/ 6 h 102"/>
                              <a:gd name="T52" fmla="*/ 96 w 107"/>
                              <a:gd name="T53" fmla="*/ 17 h 102"/>
                              <a:gd name="T54" fmla="*/ 92 w 107"/>
                              <a:gd name="T55" fmla="*/ 33 h 102"/>
                              <a:gd name="T56" fmla="*/ 87 w 107"/>
                              <a:gd name="T57" fmla="*/ 50 h 102"/>
                              <a:gd name="T58" fmla="*/ 84 w 107"/>
                              <a:gd name="T59" fmla="*/ 69 h 102"/>
                              <a:gd name="T60" fmla="*/ 87 w 107"/>
                              <a:gd name="T61" fmla="*/ 83 h 102"/>
                              <a:gd name="T62" fmla="*/ 94 w 107"/>
                              <a:gd name="T63" fmla="*/ 87 h 102"/>
                              <a:gd name="T64" fmla="*/ 98 w 107"/>
                              <a:gd name="T65" fmla="*/ 87 h 102"/>
                              <a:gd name="T66" fmla="*/ 102 w 107"/>
                              <a:gd name="T67" fmla="*/ 87 h 102"/>
                              <a:gd name="T68" fmla="*/ 105 w 107"/>
                              <a:gd name="T69" fmla="*/ 86 h 102"/>
                              <a:gd name="T70" fmla="*/ 106 w 107"/>
                              <a:gd name="T71" fmla="*/ 86 h 102"/>
                              <a:gd name="T72" fmla="*/ 107 w 107"/>
                              <a:gd name="T73" fmla="*/ 90 h 102"/>
                              <a:gd name="T74" fmla="*/ 66 w 107"/>
                              <a:gd name="T75" fmla="*/ 50 h 102"/>
                              <a:gd name="T76" fmla="*/ 63 w 107"/>
                              <a:gd name="T77" fmla="*/ 27 h 102"/>
                              <a:gd name="T78" fmla="*/ 52 w 107"/>
                              <a:gd name="T79" fmla="*/ 16 h 102"/>
                              <a:gd name="T80" fmla="*/ 36 w 107"/>
                              <a:gd name="T81" fmla="*/ 15 h 102"/>
                              <a:gd name="T82" fmla="*/ 23 w 107"/>
                              <a:gd name="T83" fmla="*/ 26 h 102"/>
                              <a:gd name="T84" fmla="*/ 18 w 107"/>
                              <a:gd name="T85" fmla="*/ 43 h 102"/>
                              <a:gd name="T86" fmla="*/ 18 w 107"/>
                              <a:gd name="T87" fmla="*/ 65 h 102"/>
                              <a:gd name="T88" fmla="*/ 26 w 107"/>
                              <a:gd name="T89" fmla="*/ 81 h 102"/>
                              <a:gd name="T90" fmla="*/ 41 w 107"/>
                              <a:gd name="T91" fmla="*/ 88 h 102"/>
                              <a:gd name="T92" fmla="*/ 57 w 107"/>
                              <a:gd name="T93" fmla="*/ 82 h 102"/>
                              <a:gd name="T94" fmla="*/ 65 w 107"/>
                              <a:gd name="T95" fmla="*/ 66 h 102"/>
                              <a:gd name="T96" fmla="*/ 66 w 107"/>
                              <a:gd name="T97" fmla="*/ 50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07" h="102">
                                <a:moveTo>
                                  <a:pt x="107" y="92"/>
                                </a:moveTo>
                                <a:lnTo>
                                  <a:pt x="107" y="96"/>
                                </a:lnTo>
                                <a:lnTo>
                                  <a:pt x="106" y="97"/>
                                </a:lnTo>
                                <a:lnTo>
                                  <a:pt x="106" y="98"/>
                                </a:lnTo>
                                <a:lnTo>
                                  <a:pt x="106" y="100"/>
                                </a:lnTo>
                                <a:lnTo>
                                  <a:pt x="105" y="101"/>
                                </a:lnTo>
                                <a:lnTo>
                                  <a:pt x="103" y="101"/>
                                </a:lnTo>
                                <a:lnTo>
                                  <a:pt x="102" y="101"/>
                                </a:lnTo>
                                <a:lnTo>
                                  <a:pt x="101" y="102"/>
                                </a:lnTo>
                                <a:lnTo>
                                  <a:pt x="98" y="102"/>
                                </a:lnTo>
                                <a:lnTo>
                                  <a:pt x="97" y="102"/>
                                </a:lnTo>
                                <a:lnTo>
                                  <a:pt x="95" y="102"/>
                                </a:lnTo>
                                <a:lnTo>
                                  <a:pt x="92" y="102"/>
                                </a:lnTo>
                                <a:lnTo>
                                  <a:pt x="89" y="102"/>
                                </a:lnTo>
                                <a:lnTo>
                                  <a:pt x="85" y="102"/>
                                </a:lnTo>
                                <a:lnTo>
                                  <a:pt x="81" y="101"/>
                                </a:lnTo>
                                <a:lnTo>
                                  <a:pt x="79" y="98"/>
                                </a:lnTo>
                                <a:lnTo>
                                  <a:pt x="76" y="96"/>
                                </a:lnTo>
                                <a:lnTo>
                                  <a:pt x="74" y="92"/>
                                </a:lnTo>
                                <a:lnTo>
                                  <a:pt x="73" y="87"/>
                                </a:lnTo>
                                <a:lnTo>
                                  <a:pt x="71" y="82"/>
                                </a:lnTo>
                                <a:lnTo>
                                  <a:pt x="69" y="86"/>
                                </a:lnTo>
                                <a:lnTo>
                                  <a:pt x="66" y="90"/>
                                </a:lnTo>
                                <a:lnTo>
                                  <a:pt x="63" y="93"/>
                                </a:lnTo>
                                <a:lnTo>
                                  <a:pt x="59" y="97"/>
                                </a:lnTo>
                                <a:lnTo>
                                  <a:pt x="54" y="100"/>
                                </a:lnTo>
                                <a:lnTo>
                                  <a:pt x="49" y="101"/>
                                </a:lnTo>
                                <a:lnTo>
                                  <a:pt x="44" y="102"/>
                                </a:lnTo>
                                <a:lnTo>
                                  <a:pt x="39" y="102"/>
                                </a:lnTo>
                                <a:lnTo>
                                  <a:pt x="29" y="102"/>
                                </a:lnTo>
                                <a:lnTo>
                                  <a:pt x="21" y="98"/>
                                </a:lnTo>
                                <a:lnTo>
                                  <a:pt x="13" y="95"/>
                                </a:lnTo>
                                <a:lnTo>
                                  <a:pt x="9" y="88"/>
                                </a:lnTo>
                                <a:lnTo>
                                  <a:pt x="5" y="81"/>
                                </a:lnTo>
                                <a:lnTo>
                                  <a:pt x="2" y="72"/>
                                </a:lnTo>
                                <a:lnTo>
                                  <a:pt x="0" y="63"/>
                                </a:lnTo>
                                <a:lnTo>
                                  <a:pt x="0" y="51"/>
                                </a:lnTo>
                                <a:lnTo>
                                  <a:pt x="0" y="40"/>
                                </a:lnTo>
                                <a:lnTo>
                                  <a:pt x="2" y="31"/>
                                </a:lnTo>
                                <a:lnTo>
                                  <a:pt x="6" y="21"/>
                                </a:lnTo>
                                <a:lnTo>
                                  <a:pt x="11" y="13"/>
                                </a:lnTo>
                                <a:lnTo>
                                  <a:pt x="16" y="7"/>
                                </a:lnTo>
                                <a:lnTo>
                                  <a:pt x="25" y="3"/>
                                </a:lnTo>
                                <a:lnTo>
                                  <a:pt x="32" y="0"/>
                                </a:lnTo>
                                <a:lnTo>
                                  <a:pt x="42" y="0"/>
                                </a:lnTo>
                                <a:lnTo>
                                  <a:pt x="49" y="0"/>
                                </a:lnTo>
                                <a:lnTo>
                                  <a:pt x="54" y="1"/>
                                </a:lnTo>
                                <a:lnTo>
                                  <a:pt x="60" y="3"/>
                                </a:lnTo>
                                <a:lnTo>
                                  <a:pt x="65" y="8"/>
                                </a:lnTo>
                                <a:lnTo>
                                  <a:pt x="69" y="12"/>
                                </a:lnTo>
                                <a:lnTo>
                                  <a:pt x="73" y="18"/>
                                </a:lnTo>
                                <a:lnTo>
                                  <a:pt x="75" y="24"/>
                                </a:lnTo>
                                <a:lnTo>
                                  <a:pt x="76" y="33"/>
                                </a:lnTo>
                                <a:lnTo>
                                  <a:pt x="78" y="26"/>
                                </a:lnTo>
                                <a:lnTo>
                                  <a:pt x="79" y="19"/>
                                </a:lnTo>
                                <a:lnTo>
                                  <a:pt x="80" y="15"/>
                                </a:lnTo>
                                <a:lnTo>
                                  <a:pt x="80" y="11"/>
                                </a:lnTo>
                                <a:lnTo>
                                  <a:pt x="81" y="7"/>
                                </a:lnTo>
                                <a:lnTo>
                                  <a:pt x="81" y="5"/>
                                </a:lnTo>
                                <a:lnTo>
                                  <a:pt x="81" y="2"/>
                                </a:lnTo>
                                <a:lnTo>
                                  <a:pt x="82" y="2"/>
                                </a:lnTo>
                                <a:lnTo>
                                  <a:pt x="82" y="2"/>
                                </a:lnTo>
                                <a:lnTo>
                                  <a:pt x="82" y="2"/>
                                </a:lnTo>
                                <a:lnTo>
                                  <a:pt x="84" y="1"/>
                                </a:lnTo>
                                <a:lnTo>
                                  <a:pt x="84" y="1"/>
                                </a:lnTo>
                                <a:lnTo>
                                  <a:pt x="85" y="1"/>
                                </a:lnTo>
                                <a:lnTo>
                                  <a:pt x="86" y="1"/>
                                </a:lnTo>
                                <a:lnTo>
                                  <a:pt x="87" y="1"/>
                                </a:lnTo>
                                <a:lnTo>
                                  <a:pt x="90" y="1"/>
                                </a:lnTo>
                                <a:lnTo>
                                  <a:pt x="92" y="1"/>
                                </a:lnTo>
                                <a:lnTo>
                                  <a:pt x="94" y="1"/>
                                </a:lnTo>
                                <a:lnTo>
                                  <a:pt x="95" y="1"/>
                                </a:lnTo>
                                <a:lnTo>
                                  <a:pt x="96" y="1"/>
                                </a:lnTo>
                                <a:lnTo>
                                  <a:pt x="97" y="2"/>
                                </a:lnTo>
                                <a:lnTo>
                                  <a:pt x="97" y="2"/>
                                </a:lnTo>
                                <a:lnTo>
                                  <a:pt x="97" y="3"/>
                                </a:lnTo>
                                <a:lnTo>
                                  <a:pt x="98" y="3"/>
                                </a:lnTo>
                                <a:lnTo>
                                  <a:pt x="97" y="6"/>
                                </a:lnTo>
                                <a:lnTo>
                                  <a:pt x="97" y="10"/>
                                </a:lnTo>
                                <a:lnTo>
                                  <a:pt x="97" y="13"/>
                                </a:lnTo>
                                <a:lnTo>
                                  <a:pt x="96" y="17"/>
                                </a:lnTo>
                                <a:lnTo>
                                  <a:pt x="95" y="22"/>
                                </a:lnTo>
                                <a:lnTo>
                                  <a:pt x="94" y="28"/>
                                </a:lnTo>
                                <a:lnTo>
                                  <a:pt x="92" y="33"/>
                                </a:lnTo>
                                <a:lnTo>
                                  <a:pt x="91" y="39"/>
                                </a:lnTo>
                                <a:lnTo>
                                  <a:pt x="89" y="45"/>
                                </a:lnTo>
                                <a:lnTo>
                                  <a:pt x="87" y="50"/>
                                </a:lnTo>
                                <a:lnTo>
                                  <a:pt x="86" y="55"/>
                                </a:lnTo>
                                <a:lnTo>
                                  <a:pt x="84" y="60"/>
                                </a:lnTo>
                                <a:lnTo>
                                  <a:pt x="84" y="69"/>
                                </a:lnTo>
                                <a:lnTo>
                                  <a:pt x="85" y="75"/>
                                </a:lnTo>
                                <a:lnTo>
                                  <a:pt x="86" y="80"/>
                                </a:lnTo>
                                <a:lnTo>
                                  <a:pt x="87" y="83"/>
                                </a:lnTo>
                                <a:lnTo>
                                  <a:pt x="89" y="86"/>
                                </a:lnTo>
                                <a:lnTo>
                                  <a:pt x="91" y="87"/>
                                </a:lnTo>
                                <a:lnTo>
                                  <a:pt x="94" y="87"/>
                                </a:lnTo>
                                <a:lnTo>
                                  <a:pt x="95" y="88"/>
                                </a:lnTo>
                                <a:lnTo>
                                  <a:pt x="97" y="88"/>
                                </a:lnTo>
                                <a:lnTo>
                                  <a:pt x="98" y="87"/>
                                </a:lnTo>
                                <a:lnTo>
                                  <a:pt x="100" y="87"/>
                                </a:lnTo>
                                <a:lnTo>
                                  <a:pt x="101" y="87"/>
                                </a:lnTo>
                                <a:lnTo>
                                  <a:pt x="102" y="87"/>
                                </a:lnTo>
                                <a:lnTo>
                                  <a:pt x="103" y="86"/>
                                </a:lnTo>
                                <a:lnTo>
                                  <a:pt x="105" y="86"/>
                                </a:lnTo>
                                <a:lnTo>
                                  <a:pt x="105" y="86"/>
                                </a:lnTo>
                                <a:lnTo>
                                  <a:pt x="106" y="86"/>
                                </a:lnTo>
                                <a:lnTo>
                                  <a:pt x="106" y="86"/>
                                </a:lnTo>
                                <a:lnTo>
                                  <a:pt x="106" y="86"/>
                                </a:lnTo>
                                <a:lnTo>
                                  <a:pt x="106" y="87"/>
                                </a:lnTo>
                                <a:lnTo>
                                  <a:pt x="107" y="88"/>
                                </a:lnTo>
                                <a:lnTo>
                                  <a:pt x="107" y="90"/>
                                </a:lnTo>
                                <a:lnTo>
                                  <a:pt x="107" y="91"/>
                                </a:lnTo>
                                <a:lnTo>
                                  <a:pt x="107" y="92"/>
                                </a:lnTo>
                                <a:close/>
                                <a:moveTo>
                                  <a:pt x="66" y="50"/>
                                </a:moveTo>
                                <a:lnTo>
                                  <a:pt x="66" y="42"/>
                                </a:lnTo>
                                <a:lnTo>
                                  <a:pt x="64" y="33"/>
                                </a:lnTo>
                                <a:lnTo>
                                  <a:pt x="63" y="27"/>
                                </a:lnTo>
                                <a:lnTo>
                                  <a:pt x="59" y="22"/>
                                </a:lnTo>
                                <a:lnTo>
                                  <a:pt x="55" y="18"/>
                                </a:lnTo>
                                <a:lnTo>
                                  <a:pt x="52" y="16"/>
                                </a:lnTo>
                                <a:lnTo>
                                  <a:pt x="47" y="15"/>
                                </a:lnTo>
                                <a:lnTo>
                                  <a:pt x="42" y="13"/>
                                </a:lnTo>
                                <a:lnTo>
                                  <a:pt x="36" y="15"/>
                                </a:lnTo>
                                <a:lnTo>
                                  <a:pt x="31" y="17"/>
                                </a:lnTo>
                                <a:lnTo>
                                  <a:pt x="27" y="21"/>
                                </a:lnTo>
                                <a:lnTo>
                                  <a:pt x="23" y="26"/>
                                </a:lnTo>
                                <a:lnTo>
                                  <a:pt x="21" y="31"/>
                                </a:lnTo>
                                <a:lnTo>
                                  <a:pt x="20" y="37"/>
                                </a:lnTo>
                                <a:lnTo>
                                  <a:pt x="18" y="43"/>
                                </a:lnTo>
                                <a:lnTo>
                                  <a:pt x="18" y="50"/>
                                </a:lnTo>
                                <a:lnTo>
                                  <a:pt x="18" y="58"/>
                                </a:lnTo>
                                <a:lnTo>
                                  <a:pt x="18" y="65"/>
                                </a:lnTo>
                                <a:lnTo>
                                  <a:pt x="20" y="71"/>
                                </a:lnTo>
                                <a:lnTo>
                                  <a:pt x="22" y="76"/>
                                </a:lnTo>
                                <a:lnTo>
                                  <a:pt x="26" y="81"/>
                                </a:lnTo>
                                <a:lnTo>
                                  <a:pt x="29" y="85"/>
                                </a:lnTo>
                                <a:lnTo>
                                  <a:pt x="34" y="87"/>
                                </a:lnTo>
                                <a:lnTo>
                                  <a:pt x="41" y="88"/>
                                </a:lnTo>
                                <a:lnTo>
                                  <a:pt x="47" y="87"/>
                                </a:lnTo>
                                <a:lnTo>
                                  <a:pt x="52" y="86"/>
                                </a:lnTo>
                                <a:lnTo>
                                  <a:pt x="57" y="82"/>
                                </a:lnTo>
                                <a:lnTo>
                                  <a:pt x="60" y="77"/>
                                </a:lnTo>
                                <a:lnTo>
                                  <a:pt x="63" y="72"/>
                                </a:lnTo>
                                <a:lnTo>
                                  <a:pt x="65" y="66"/>
                                </a:lnTo>
                                <a:lnTo>
                                  <a:pt x="66" y="59"/>
                                </a:lnTo>
                                <a:lnTo>
                                  <a:pt x="66" y="50"/>
                                </a:lnTo>
                                <a:lnTo>
                                  <a:pt x="66"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55" name="Freeform 921"/>
                        <wps:cNvSpPr>
                          <a:spLocks/>
                        </wps:cNvSpPr>
                        <wps:spPr bwMode="auto">
                          <a:xfrm>
                            <a:off x="1909763" y="5951538"/>
                            <a:ext cx="26988" cy="7938"/>
                          </a:xfrm>
                          <a:custGeom>
                            <a:avLst/>
                            <a:gdLst>
                              <a:gd name="T0" fmla="*/ 52 w 52"/>
                              <a:gd name="T1" fmla="*/ 8 h 15"/>
                              <a:gd name="T2" fmla="*/ 52 w 52"/>
                              <a:gd name="T3" fmla="*/ 11 h 15"/>
                              <a:gd name="T4" fmla="*/ 51 w 52"/>
                              <a:gd name="T5" fmla="*/ 14 h 15"/>
                              <a:gd name="T6" fmla="*/ 49 w 52"/>
                              <a:gd name="T7" fmla="*/ 15 h 15"/>
                              <a:gd name="T8" fmla="*/ 48 w 52"/>
                              <a:gd name="T9" fmla="*/ 15 h 15"/>
                              <a:gd name="T10" fmla="*/ 4 w 52"/>
                              <a:gd name="T11" fmla="*/ 15 h 15"/>
                              <a:gd name="T12" fmla="*/ 3 w 52"/>
                              <a:gd name="T13" fmla="*/ 15 h 15"/>
                              <a:gd name="T14" fmla="*/ 1 w 52"/>
                              <a:gd name="T15" fmla="*/ 14 h 15"/>
                              <a:gd name="T16" fmla="*/ 0 w 52"/>
                              <a:gd name="T17" fmla="*/ 11 h 15"/>
                              <a:gd name="T18" fmla="*/ 0 w 52"/>
                              <a:gd name="T19" fmla="*/ 8 h 15"/>
                              <a:gd name="T20" fmla="*/ 0 w 52"/>
                              <a:gd name="T21" fmla="*/ 4 h 15"/>
                              <a:gd name="T22" fmla="*/ 1 w 52"/>
                              <a:gd name="T23" fmla="*/ 3 h 15"/>
                              <a:gd name="T24" fmla="*/ 3 w 52"/>
                              <a:gd name="T25" fmla="*/ 2 h 15"/>
                              <a:gd name="T26" fmla="*/ 4 w 52"/>
                              <a:gd name="T27" fmla="*/ 0 h 15"/>
                              <a:gd name="T28" fmla="*/ 48 w 52"/>
                              <a:gd name="T29" fmla="*/ 0 h 15"/>
                              <a:gd name="T30" fmla="*/ 48 w 52"/>
                              <a:gd name="T31" fmla="*/ 0 h 15"/>
                              <a:gd name="T32" fmla="*/ 49 w 52"/>
                              <a:gd name="T33" fmla="*/ 2 h 15"/>
                              <a:gd name="T34" fmla="*/ 51 w 52"/>
                              <a:gd name="T35" fmla="*/ 2 h 15"/>
                              <a:gd name="T36" fmla="*/ 51 w 52"/>
                              <a:gd name="T37" fmla="*/ 3 h 15"/>
                              <a:gd name="T38" fmla="*/ 51 w 52"/>
                              <a:gd name="T39" fmla="*/ 3 h 15"/>
                              <a:gd name="T40" fmla="*/ 52 w 52"/>
                              <a:gd name="T41" fmla="*/ 4 h 15"/>
                              <a:gd name="T42" fmla="*/ 52 w 52"/>
                              <a:gd name="T43" fmla="*/ 7 h 15"/>
                              <a:gd name="T44" fmla="*/ 52 w 52"/>
                              <a:gd name="T45" fmla="*/ 8 h 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2" h="15">
                                <a:moveTo>
                                  <a:pt x="52" y="8"/>
                                </a:moveTo>
                                <a:lnTo>
                                  <a:pt x="52" y="11"/>
                                </a:lnTo>
                                <a:lnTo>
                                  <a:pt x="51" y="14"/>
                                </a:lnTo>
                                <a:lnTo>
                                  <a:pt x="49" y="15"/>
                                </a:lnTo>
                                <a:lnTo>
                                  <a:pt x="48" y="15"/>
                                </a:lnTo>
                                <a:lnTo>
                                  <a:pt x="4" y="15"/>
                                </a:lnTo>
                                <a:lnTo>
                                  <a:pt x="3" y="15"/>
                                </a:lnTo>
                                <a:lnTo>
                                  <a:pt x="1" y="14"/>
                                </a:lnTo>
                                <a:lnTo>
                                  <a:pt x="0" y="11"/>
                                </a:lnTo>
                                <a:lnTo>
                                  <a:pt x="0" y="8"/>
                                </a:lnTo>
                                <a:lnTo>
                                  <a:pt x="0" y="4"/>
                                </a:lnTo>
                                <a:lnTo>
                                  <a:pt x="1" y="3"/>
                                </a:lnTo>
                                <a:lnTo>
                                  <a:pt x="3" y="2"/>
                                </a:lnTo>
                                <a:lnTo>
                                  <a:pt x="4" y="0"/>
                                </a:lnTo>
                                <a:lnTo>
                                  <a:pt x="48" y="0"/>
                                </a:lnTo>
                                <a:lnTo>
                                  <a:pt x="48" y="0"/>
                                </a:lnTo>
                                <a:lnTo>
                                  <a:pt x="49" y="2"/>
                                </a:lnTo>
                                <a:lnTo>
                                  <a:pt x="51" y="2"/>
                                </a:lnTo>
                                <a:lnTo>
                                  <a:pt x="51" y="3"/>
                                </a:lnTo>
                                <a:lnTo>
                                  <a:pt x="51" y="3"/>
                                </a:lnTo>
                                <a:lnTo>
                                  <a:pt x="52" y="4"/>
                                </a:lnTo>
                                <a:lnTo>
                                  <a:pt x="52" y="7"/>
                                </a:lnTo>
                                <a:lnTo>
                                  <a:pt x="52"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56" name="Freeform 922"/>
                        <wps:cNvSpPr>
                          <a:spLocks/>
                        </wps:cNvSpPr>
                        <wps:spPr bwMode="auto">
                          <a:xfrm>
                            <a:off x="1946275" y="5910263"/>
                            <a:ext cx="44450" cy="73025"/>
                          </a:xfrm>
                          <a:custGeom>
                            <a:avLst/>
                            <a:gdLst>
                              <a:gd name="T0" fmla="*/ 83 w 85"/>
                              <a:gd name="T1" fmla="*/ 115 h 138"/>
                              <a:gd name="T2" fmla="*/ 67 w 85"/>
                              <a:gd name="T3" fmla="*/ 133 h 138"/>
                              <a:gd name="T4" fmla="*/ 38 w 85"/>
                              <a:gd name="T5" fmla="*/ 138 h 138"/>
                              <a:gd name="T6" fmla="*/ 20 w 85"/>
                              <a:gd name="T7" fmla="*/ 137 h 138"/>
                              <a:gd name="T8" fmla="*/ 8 w 85"/>
                              <a:gd name="T9" fmla="*/ 132 h 138"/>
                              <a:gd name="T10" fmla="*/ 3 w 85"/>
                              <a:gd name="T11" fmla="*/ 128 h 138"/>
                              <a:gd name="T12" fmla="*/ 1 w 85"/>
                              <a:gd name="T13" fmla="*/ 126 h 138"/>
                              <a:gd name="T14" fmla="*/ 0 w 85"/>
                              <a:gd name="T15" fmla="*/ 122 h 138"/>
                              <a:gd name="T16" fmla="*/ 1 w 85"/>
                              <a:gd name="T17" fmla="*/ 115 h 138"/>
                              <a:gd name="T18" fmla="*/ 5 w 85"/>
                              <a:gd name="T19" fmla="*/ 113 h 138"/>
                              <a:gd name="T20" fmla="*/ 14 w 85"/>
                              <a:gd name="T21" fmla="*/ 118 h 138"/>
                              <a:gd name="T22" fmla="*/ 31 w 85"/>
                              <a:gd name="T23" fmla="*/ 123 h 138"/>
                              <a:gd name="T24" fmla="*/ 49 w 85"/>
                              <a:gd name="T25" fmla="*/ 122 h 138"/>
                              <a:gd name="T26" fmla="*/ 62 w 85"/>
                              <a:gd name="T27" fmla="*/ 113 h 138"/>
                              <a:gd name="T28" fmla="*/ 65 w 85"/>
                              <a:gd name="T29" fmla="*/ 100 h 138"/>
                              <a:gd name="T30" fmla="*/ 60 w 85"/>
                              <a:gd name="T31" fmla="*/ 85 h 138"/>
                              <a:gd name="T32" fmla="*/ 46 w 85"/>
                              <a:gd name="T33" fmla="*/ 76 h 138"/>
                              <a:gd name="T34" fmla="*/ 19 w 85"/>
                              <a:gd name="T35" fmla="*/ 74 h 138"/>
                              <a:gd name="T36" fmla="*/ 16 w 85"/>
                              <a:gd name="T37" fmla="*/ 74 h 138"/>
                              <a:gd name="T38" fmla="*/ 15 w 85"/>
                              <a:gd name="T39" fmla="*/ 70 h 138"/>
                              <a:gd name="T40" fmla="*/ 15 w 85"/>
                              <a:gd name="T41" fmla="*/ 65 h 138"/>
                              <a:gd name="T42" fmla="*/ 16 w 85"/>
                              <a:gd name="T43" fmla="*/ 62 h 138"/>
                              <a:gd name="T44" fmla="*/ 17 w 85"/>
                              <a:gd name="T45" fmla="*/ 60 h 138"/>
                              <a:gd name="T46" fmla="*/ 37 w 85"/>
                              <a:gd name="T47" fmla="*/ 60 h 138"/>
                              <a:gd name="T48" fmla="*/ 52 w 85"/>
                              <a:gd name="T49" fmla="*/ 53 h 138"/>
                              <a:gd name="T50" fmla="*/ 59 w 85"/>
                              <a:gd name="T51" fmla="*/ 41 h 138"/>
                              <a:gd name="T52" fmla="*/ 58 w 85"/>
                              <a:gd name="T53" fmla="*/ 27 h 138"/>
                              <a:gd name="T54" fmla="*/ 52 w 85"/>
                              <a:gd name="T55" fmla="*/ 17 h 138"/>
                              <a:gd name="T56" fmla="*/ 38 w 85"/>
                              <a:gd name="T57" fmla="*/ 15 h 138"/>
                              <a:gd name="T58" fmla="*/ 22 w 85"/>
                              <a:gd name="T59" fmla="*/ 19 h 138"/>
                              <a:gd name="T60" fmla="*/ 11 w 85"/>
                              <a:gd name="T61" fmla="*/ 23 h 138"/>
                              <a:gd name="T62" fmla="*/ 6 w 85"/>
                              <a:gd name="T63" fmla="*/ 26 h 138"/>
                              <a:gd name="T64" fmla="*/ 5 w 85"/>
                              <a:gd name="T65" fmla="*/ 25 h 138"/>
                              <a:gd name="T66" fmla="*/ 5 w 85"/>
                              <a:gd name="T67" fmla="*/ 21 h 138"/>
                              <a:gd name="T68" fmla="*/ 5 w 85"/>
                              <a:gd name="T69" fmla="*/ 16 h 138"/>
                              <a:gd name="T70" fmla="*/ 5 w 85"/>
                              <a:gd name="T71" fmla="*/ 12 h 138"/>
                              <a:gd name="T72" fmla="*/ 8 w 85"/>
                              <a:gd name="T73" fmla="*/ 10 h 138"/>
                              <a:gd name="T74" fmla="*/ 15 w 85"/>
                              <a:gd name="T75" fmla="*/ 6 h 138"/>
                              <a:gd name="T76" fmla="*/ 28 w 85"/>
                              <a:gd name="T77" fmla="*/ 1 h 138"/>
                              <a:gd name="T78" fmla="*/ 51 w 85"/>
                              <a:gd name="T79" fmla="*/ 0 h 138"/>
                              <a:gd name="T80" fmla="*/ 69 w 85"/>
                              <a:gd name="T81" fmla="*/ 9 h 138"/>
                              <a:gd name="T82" fmla="*/ 79 w 85"/>
                              <a:gd name="T83" fmla="*/ 26 h 138"/>
                              <a:gd name="T84" fmla="*/ 78 w 85"/>
                              <a:gd name="T85" fmla="*/ 44 h 138"/>
                              <a:gd name="T86" fmla="*/ 69 w 85"/>
                              <a:gd name="T87" fmla="*/ 58 h 138"/>
                              <a:gd name="T88" fmla="*/ 54 w 85"/>
                              <a:gd name="T89" fmla="*/ 65 h 138"/>
                              <a:gd name="T90" fmla="*/ 67 w 85"/>
                              <a:gd name="T91" fmla="*/ 69 h 138"/>
                              <a:gd name="T92" fmla="*/ 80 w 85"/>
                              <a:gd name="T93" fmla="*/ 80 h 138"/>
                              <a:gd name="T94" fmla="*/ 85 w 85"/>
                              <a:gd name="T95" fmla="*/ 99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85" h="138">
                                <a:moveTo>
                                  <a:pt x="85" y="99"/>
                                </a:moveTo>
                                <a:lnTo>
                                  <a:pt x="85" y="107"/>
                                </a:lnTo>
                                <a:lnTo>
                                  <a:pt x="83" y="115"/>
                                </a:lnTo>
                                <a:lnTo>
                                  <a:pt x="79" y="122"/>
                                </a:lnTo>
                                <a:lnTo>
                                  <a:pt x="73" y="128"/>
                                </a:lnTo>
                                <a:lnTo>
                                  <a:pt x="67" y="133"/>
                                </a:lnTo>
                                <a:lnTo>
                                  <a:pt x="58" y="136"/>
                                </a:lnTo>
                                <a:lnTo>
                                  <a:pt x="48" y="138"/>
                                </a:lnTo>
                                <a:lnTo>
                                  <a:pt x="38" y="138"/>
                                </a:lnTo>
                                <a:lnTo>
                                  <a:pt x="31" y="138"/>
                                </a:lnTo>
                                <a:lnTo>
                                  <a:pt x="25" y="138"/>
                                </a:lnTo>
                                <a:lnTo>
                                  <a:pt x="20" y="137"/>
                                </a:lnTo>
                                <a:lnTo>
                                  <a:pt x="15" y="136"/>
                                </a:lnTo>
                                <a:lnTo>
                                  <a:pt x="10" y="133"/>
                                </a:lnTo>
                                <a:lnTo>
                                  <a:pt x="8" y="132"/>
                                </a:lnTo>
                                <a:lnTo>
                                  <a:pt x="4" y="131"/>
                                </a:lnTo>
                                <a:lnTo>
                                  <a:pt x="3" y="129"/>
                                </a:lnTo>
                                <a:lnTo>
                                  <a:pt x="3" y="128"/>
                                </a:lnTo>
                                <a:lnTo>
                                  <a:pt x="3" y="128"/>
                                </a:lnTo>
                                <a:lnTo>
                                  <a:pt x="1" y="127"/>
                                </a:lnTo>
                                <a:lnTo>
                                  <a:pt x="1" y="126"/>
                                </a:lnTo>
                                <a:lnTo>
                                  <a:pt x="1" y="126"/>
                                </a:lnTo>
                                <a:lnTo>
                                  <a:pt x="1" y="123"/>
                                </a:lnTo>
                                <a:lnTo>
                                  <a:pt x="0" y="122"/>
                                </a:lnTo>
                                <a:lnTo>
                                  <a:pt x="0" y="119"/>
                                </a:lnTo>
                                <a:lnTo>
                                  <a:pt x="1" y="117"/>
                                </a:lnTo>
                                <a:lnTo>
                                  <a:pt x="1" y="115"/>
                                </a:lnTo>
                                <a:lnTo>
                                  <a:pt x="3" y="113"/>
                                </a:lnTo>
                                <a:lnTo>
                                  <a:pt x="4" y="113"/>
                                </a:lnTo>
                                <a:lnTo>
                                  <a:pt x="5" y="113"/>
                                </a:lnTo>
                                <a:lnTo>
                                  <a:pt x="8" y="115"/>
                                </a:lnTo>
                                <a:lnTo>
                                  <a:pt x="10" y="117"/>
                                </a:lnTo>
                                <a:lnTo>
                                  <a:pt x="14" y="118"/>
                                </a:lnTo>
                                <a:lnTo>
                                  <a:pt x="19" y="121"/>
                                </a:lnTo>
                                <a:lnTo>
                                  <a:pt x="25" y="122"/>
                                </a:lnTo>
                                <a:lnTo>
                                  <a:pt x="31" y="123"/>
                                </a:lnTo>
                                <a:lnTo>
                                  <a:pt x="37" y="123"/>
                                </a:lnTo>
                                <a:lnTo>
                                  <a:pt x="44" y="123"/>
                                </a:lnTo>
                                <a:lnTo>
                                  <a:pt x="49" y="122"/>
                                </a:lnTo>
                                <a:lnTo>
                                  <a:pt x="54" y="119"/>
                                </a:lnTo>
                                <a:lnTo>
                                  <a:pt x="58" y="117"/>
                                </a:lnTo>
                                <a:lnTo>
                                  <a:pt x="62" y="113"/>
                                </a:lnTo>
                                <a:lnTo>
                                  <a:pt x="64" y="110"/>
                                </a:lnTo>
                                <a:lnTo>
                                  <a:pt x="65" y="105"/>
                                </a:lnTo>
                                <a:lnTo>
                                  <a:pt x="65" y="100"/>
                                </a:lnTo>
                                <a:lnTo>
                                  <a:pt x="65" y="94"/>
                                </a:lnTo>
                                <a:lnTo>
                                  <a:pt x="63" y="89"/>
                                </a:lnTo>
                                <a:lnTo>
                                  <a:pt x="60" y="85"/>
                                </a:lnTo>
                                <a:lnTo>
                                  <a:pt x="57" y="81"/>
                                </a:lnTo>
                                <a:lnTo>
                                  <a:pt x="52" y="79"/>
                                </a:lnTo>
                                <a:lnTo>
                                  <a:pt x="46" y="76"/>
                                </a:lnTo>
                                <a:lnTo>
                                  <a:pt x="40" y="75"/>
                                </a:lnTo>
                                <a:lnTo>
                                  <a:pt x="31" y="74"/>
                                </a:lnTo>
                                <a:lnTo>
                                  <a:pt x="19" y="74"/>
                                </a:lnTo>
                                <a:lnTo>
                                  <a:pt x="17" y="74"/>
                                </a:lnTo>
                                <a:lnTo>
                                  <a:pt x="17" y="74"/>
                                </a:lnTo>
                                <a:lnTo>
                                  <a:pt x="16" y="74"/>
                                </a:lnTo>
                                <a:lnTo>
                                  <a:pt x="16" y="73"/>
                                </a:lnTo>
                                <a:lnTo>
                                  <a:pt x="15" y="71"/>
                                </a:lnTo>
                                <a:lnTo>
                                  <a:pt x="15" y="70"/>
                                </a:lnTo>
                                <a:lnTo>
                                  <a:pt x="15" y="69"/>
                                </a:lnTo>
                                <a:lnTo>
                                  <a:pt x="15" y="67"/>
                                </a:lnTo>
                                <a:lnTo>
                                  <a:pt x="15" y="65"/>
                                </a:lnTo>
                                <a:lnTo>
                                  <a:pt x="15" y="64"/>
                                </a:lnTo>
                                <a:lnTo>
                                  <a:pt x="15" y="63"/>
                                </a:lnTo>
                                <a:lnTo>
                                  <a:pt x="16" y="62"/>
                                </a:lnTo>
                                <a:lnTo>
                                  <a:pt x="16" y="62"/>
                                </a:lnTo>
                                <a:lnTo>
                                  <a:pt x="17" y="60"/>
                                </a:lnTo>
                                <a:lnTo>
                                  <a:pt x="17" y="60"/>
                                </a:lnTo>
                                <a:lnTo>
                                  <a:pt x="19" y="60"/>
                                </a:lnTo>
                                <a:lnTo>
                                  <a:pt x="31" y="60"/>
                                </a:lnTo>
                                <a:lnTo>
                                  <a:pt x="37" y="60"/>
                                </a:lnTo>
                                <a:lnTo>
                                  <a:pt x="43" y="58"/>
                                </a:lnTo>
                                <a:lnTo>
                                  <a:pt x="48" y="57"/>
                                </a:lnTo>
                                <a:lnTo>
                                  <a:pt x="52" y="53"/>
                                </a:lnTo>
                                <a:lnTo>
                                  <a:pt x="56" y="49"/>
                                </a:lnTo>
                                <a:lnTo>
                                  <a:pt x="58" y="46"/>
                                </a:lnTo>
                                <a:lnTo>
                                  <a:pt x="59" y="41"/>
                                </a:lnTo>
                                <a:lnTo>
                                  <a:pt x="60" y="35"/>
                                </a:lnTo>
                                <a:lnTo>
                                  <a:pt x="59" y="31"/>
                                </a:lnTo>
                                <a:lnTo>
                                  <a:pt x="58" y="27"/>
                                </a:lnTo>
                                <a:lnTo>
                                  <a:pt x="57" y="23"/>
                                </a:lnTo>
                                <a:lnTo>
                                  <a:pt x="54" y="21"/>
                                </a:lnTo>
                                <a:lnTo>
                                  <a:pt x="52" y="17"/>
                                </a:lnTo>
                                <a:lnTo>
                                  <a:pt x="47" y="16"/>
                                </a:lnTo>
                                <a:lnTo>
                                  <a:pt x="43" y="15"/>
                                </a:lnTo>
                                <a:lnTo>
                                  <a:pt x="38" y="15"/>
                                </a:lnTo>
                                <a:lnTo>
                                  <a:pt x="32" y="15"/>
                                </a:lnTo>
                                <a:lnTo>
                                  <a:pt x="26" y="16"/>
                                </a:lnTo>
                                <a:lnTo>
                                  <a:pt x="22" y="19"/>
                                </a:lnTo>
                                <a:lnTo>
                                  <a:pt x="17" y="20"/>
                                </a:lnTo>
                                <a:lnTo>
                                  <a:pt x="14" y="22"/>
                                </a:lnTo>
                                <a:lnTo>
                                  <a:pt x="11" y="23"/>
                                </a:lnTo>
                                <a:lnTo>
                                  <a:pt x="9" y="26"/>
                                </a:lnTo>
                                <a:lnTo>
                                  <a:pt x="8" y="26"/>
                                </a:lnTo>
                                <a:lnTo>
                                  <a:pt x="6" y="26"/>
                                </a:lnTo>
                                <a:lnTo>
                                  <a:pt x="6" y="26"/>
                                </a:lnTo>
                                <a:lnTo>
                                  <a:pt x="5" y="25"/>
                                </a:lnTo>
                                <a:lnTo>
                                  <a:pt x="5" y="25"/>
                                </a:lnTo>
                                <a:lnTo>
                                  <a:pt x="5" y="23"/>
                                </a:lnTo>
                                <a:lnTo>
                                  <a:pt x="5" y="22"/>
                                </a:lnTo>
                                <a:lnTo>
                                  <a:pt x="5" y="21"/>
                                </a:lnTo>
                                <a:lnTo>
                                  <a:pt x="5" y="19"/>
                                </a:lnTo>
                                <a:lnTo>
                                  <a:pt x="5" y="17"/>
                                </a:lnTo>
                                <a:lnTo>
                                  <a:pt x="5" y="16"/>
                                </a:lnTo>
                                <a:lnTo>
                                  <a:pt x="5" y="15"/>
                                </a:lnTo>
                                <a:lnTo>
                                  <a:pt x="5" y="14"/>
                                </a:lnTo>
                                <a:lnTo>
                                  <a:pt x="5" y="12"/>
                                </a:lnTo>
                                <a:lnTo>
                                  <a:pt x="6" y="12"/>
                                </a:lnTo>
                                <a:lnTo>
                                  <a:pt x="6" y="11"/>
                                </a:lnTo>
                                <a:lnTo>
                                  <a:pt x="8" y="10"/>
                                </a:lnTo>
                                <a:lnTo>
                                  <a:pt x="9" y="9"/>
                                </a:lnTo>
                                <a:lnTo>
                                  <a:pt x="11" y="7"/>
                                </a:lnTo>
                                <a:lnTo>
                                  <a:pt x="15" y="6"/>
                                </a:lnTo>
                                <a:lnTo>
                                  <a:pt x="19" y="4"/>
                                </a:lnTo>
                                <a:lnTo>
                                  <a:pt x="24" y="3"/>
                                </a:lnTo>
                                <a:lnTo>
                                  <a:pt x="28" y="1"/>
                                </a:lnTo>
                                <a:lnTo>
                                  <a:pt x="35" y="0"/>
                                </a:lnTo>
                                <a:lnTo>
                                  <a:pt x="41" y="0"/>
                                </a:lnTo>
                                <a:lnTo>
                                  <a:pt x="51" y="0"/>
                                </a:lnTo>
                                <a:lnTo>
                                  <a:pt x="58" y="3"/>
                                </a:lnTo>
                                <a:lnTo>
                                  <a:pt x="64" y="5"/>
                                </a:lnTo>
                                <a:lnTo>
                                  <a:pt x="69" y="9"/>
                                </a:lnTo>
                                <a:lnTo>
                                  <a:pt x="74" y="14"/>
                                </a:lnTo>
                                <a:lnTo>
                                  <a:pt x="77" y="20"/>
                                </a:lnTo>
                                <a:lnTo>
                                  <a:pt x="79" y="26"/>
                                </a:lnTo>
                                <a:lnTo>
                                  <a:pt x="79" y="33"/>
                                </a:lnTo>
                                <a:lnTo>
                                  <a:pt x="79" y="39"/>
                                </a:lnTo>
                                <a:lnTo>
                                  <a:pt x="78" y="44"/>
                                </a:lnTo>
                                <a:lnTo>
                                  <a:pt x="75" y="49"/>
                                </a:lnTo>
                                <a:lnTo>
                                  <a:pt x="73" y="54"/>
                                </a:lnTo>
                                <a:lnTo>
                                  <a:pt x="69" y="58"/>
                                </a:lnTo>
                                <a:lnTo>
                                  <a:pt x="64" y="62"/>
                                </a:lnTo>
                                <a:lnTo>
                                  <a:pt x="59" y="64"/>
                                </a:lnTo>
                                <a:lnTo>
                                  <a:pt x="54" y="65"/>
                                </a:lnTo>
                                <a:lnTo>
                                  <a:pt x="54" y="65"/>
                                </a:lnTo>
                                <a:lnTo>
                                  <a:pt x="60" y="67"/>
                                </a:lnTo>
                                <a:lnTo>
                                  <a:pt x="67" y="69"/>
                                </a:lnTo>
                                <a:lnTo>
                                  <a:pt x="72" y="73"/>
                                </a:lnTo>
                                <a:lnTo>
                                  <a:pt x="77" y="76"/>
                                </a:lnTo>
                                <a:lnTo>
                                  <a:pt x="80" y="80"/>
                                </a:lnTo>
                                <a:lnTo>
                                  <a:pt x="83" y="86"/>
                                </a:lnTo>
                                <a:lnTo>
                                  <a:pt x="85" y="91"/>
                                </a:lnTo>
                                <a:lnTo>
                                  <a:pt x="85" y="9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57" name="Freeform 923"/>
                        <wps:cNvSpPr>
                          <a:spLocks/>
                        </wps:cNvSpPr>
                        <wps:spPr bwMode="auto">
                          <a:xfrm>
                            <a:off x="2005013" y="5905500"/>
                            <a:ext cx="9525" cy="30163"/>
                          </a:xfrm>
                          <a:custGeom>
                            <a:avLst/>
                            <a:gdLst>
                              <a:gd name="T0" fmla="*/ 16 w 18"/>
                              <a:gd name="T1" fmla="*/ 52 h 56"/>
                              <a:gd name="T2" fmla="*/ 15 w 18"/>
                              <a:gd name="T3" fmla="*/ 53 h 56"/>
                              <a:gd name="T4" fmla="*/ 15 w 18"/>
                              <a:gd name="T5" fmla="*/ 54 h 56"/>
                              <a:gd name="T6" fmla="*/ 15 w 18"/>
                              <a:gd name="T7" fmla="*/ 54 h 56"/>
                              <a:gd name="T8" fmla="*/ 14 w 18"/>
                              <a:gd name="T9" fmla="*/ 54 h 56"/>
                              <a:gd name="T10" fmla="*/ 14 w 18"/>
                              <a:gd name="T11" fmla="*/ 56 h 56"/>
                              <a:gd name="T12" fmla="*/ 13 w 18"/>
                              <a:gd name="T13" fmla="*/ 56 h 56"/>
                              <a:gd name="T14" fmla="*/ 12 w 18"/>
                              <a:gd name="T15" fmla="*/ 56 h 56"/>
                              <a:gd name="T16" fmla="*/ 9 w 18"/>
                              <a:gd name="T17" fmla="*/ 56 h 56"/>
                              <a:gd name="T18" fmla="*/ 8 w 18"/>
                              <a:gd name="T19" fmla="*/ 56 h 56"/>
                              <a:gd name="T20" fmla="*/ 5 w 18"/>
                              <a:gd name="T21" fmla="*/ 56 h 56"/>
                              <a:gd name="T22" fmla="*/ 5 w 18"/>
                              <a:gd name="T23" fmla="*/ 56 h 56"/>
                              <a:gd name="T24" fmla="*/ 4 w 18"/>
                              <a:gd name="T25" fmla="*/ 54 h 56"/>
                              <a:gd name="T26" fmla="*/ 3 w 18"/>
                              <a:gd name="T27" fmla="*/ 54 h 56"/>
                              <a:gd name="T28" fmla="*/ 3 w 18"/>
                              <a:gd name="T29" fmla="*/ 54 h 56"/>
                              <a:gd name="T30" fmla="*/ 3 w 18"/>
                              <a:gd name="T31" fmla="*/ 53 h 56"/>
                              <a:gd name="T32" fmla="*/ 3 w 18"/>
                              <a:gd name="T33" fmla="*/ 52 h 56"/>
                              <a:gd name="T34" fmla="*/ 0 w 18"/>
                              <a:gd name="T35" fmla="*/ 4 h 56"/>
                              <a:gd name="T36" fmla="*/ 0 w 18"/>
                              <a:gd name="T37" fmla="*/ 3 h 56"/>
                              <a:gd name="T38" fmla="*/ 0 w 18"/>
                              <a:gd name="T39" fmla="*/ 3 h 56"/>
                              <a:gd name="T40" fmla="*/ 2 w 18"/>
                              <a:gd name="T41" fmla="*/ 1 h 56"/>
                              <a:gd name="T42" fmla="*/ 2 w 18"/>
                              <a:gd name="T43" fmla="*/ 1 h 56"/>
                              <a:gd name="T44" fmla="*/ 3 w 18"/>
                              <a:gd name="T45" fmla="*/ 1 h 56"/>
                              <a:gd name="T46" fmla="*/ 5 w 18"/>
                              <a:gd name="T47" fmla="*/ 1 h 56"/>
                              <a:gd name="T48" fmla="*/ 7 w 18"/>
                              <a:gd name="T49" fmla="*/ 0 h 56"/>
                              <a:gd name="T50" fmla="*/ 9 w 18"/>
                              <a:gd name="T51" fmla="*/ 0 h 56"/>
                              <a:gd name="T52" fmla="*/ 12 w 18"/>
                              <a:gd name="T53" fmla="*/ 0 h 56"/>
                              <a:gd name="T54" fmla="*/ 13 w 18"/>
                              <a:gd name="T55" fmla="*/ 1 h 56"/>
                              <a:gd name="T56" fmla="*/ 15 w 18"/>
                              <a:gd name="T57" fmla="*/ 1 h 56"/>
                              <a:gd name="T58" fmla="*/ 16 w 18"/>
                              <a:gd name="T59" fmla="*/ 1 h 56"/>
                              <a:gd name="T60" fmla="*/ 18 w 18"/>
                              <a:gd name="T61" fmla="*/ 1 h 56"/>
                              <a:gd name="T62" fmla="*/ 18 w 18"/>
                              <a:gd name="T63" fmla="*/ 3 h 56"/>
                              <a:gd name="T64" fmla="*/ 18 w 18"/>
                              <a:gd name="T65" fmla="*/ 3 h 56"/>
                              <a:gd name="T66" fmla="*/ 18 w 18"/>
                              <a:gd name="T67" fmla="*/ 4 h 56"/>
                              <a:gd name="T68" fmla="*/ 16 w 18"/>
                              <a:gd name="T69" fmla="*/ 52 h 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18" h="56">
                                <a:moveTo>
                                  <a:pt x="16" y="52"/>
                                </a:moveTo>
                                <a:lnTo>
                                  <a:pt x="15" y="53"/>
                                </a:lnTo>
                                <a:lnTo>
                                  <a:pt x="15" y="54"/>
                                </a:lnTo>
                                <a:lnTo>
                                  <a:pt x="15" y="54"/>
                                </a:lnTo>
                                <a:lnTo>
                                  <a:pt x="14" y="54"/>
                                </a:lnTo>
                                <a:lnTo>
                                  <a:pt x="14" y="56"/>
                                </a:lnTo>
                                <a:lnTo>
                                  <a:pt x="13" y="56"/>
                                </a:lnTo>
                                <a:lnTo>
                                  <a:pt x="12" y="56"/>
                                </a:lnTo>
                                <a:lnTo>
                                  <a:pt x="9" y="56"/>
                                </a:lnTo>
                                <a:lnTo>
                                  <a:pt x="8" y="56"/>
                                </a:lnTo>
                                <a:lnTo>
                                  <a:pt x="5" y="56"/>
                                </a:lnTo>
                                <a:lnTo>
                                  <a:pt x="5" y="56"/>
                                </a:lnTo>
                                <a:lnTo>
                                  <a:pt x="4" y="54"/>
                                </a:lnTo>
                                <a:lnTo>
                                  <a:pt x="3" y="54"/>
                                </a:lnTo>
                                <a:lnTo>
                                  <a:pt x="3" y="54"/>
                                </a:lnTo>
                                <a:lnTo>
                                  <a:pt x="3" y="53"/>
                                </a:lnTo>
                                <a:lnTo>
                                  <a:pt x="3" y="52"/>
                                </a:lnTo>
                                <a:lnTo>
                                  <a:pt x="0" y="4"/>
                                </a:lnTo>
                                <a:lnTo>
                                  <a:pt x="0" y="3"/>
                                </a:lnTo>
                                <a:lnTo>
                                  <a:pt x="0" y="3"/>
                                </a:lnTo>
                                <a:lnTo>
                                  <a:pt x="2" y="1"/>
                                </a:lnTo>
                                <a:lnTo>
                                  <a:pt x="2" y="1"/>
                                </a:lnTo>
                                <a:lnTo>
                                  <a:pt x="3" y="1"/>
                                </a:lnTo>
                                <a:lnTo>
                                  <a:pt x="5" y="1"/>
                                </a:lnTo>
                                <a:lnTo>
                                  <a:pt x="7" y="0"/>
                                </a:lnTo>
                                <a:lnTo>
                                  <a:pt x="9" y="0"/>
                                </a:lnTo>
                                <a:lnTo>
                                  <a:pt x="12" y="0"/>
                                </a:lnTo>
                                <a:lnTo>
                                  <a:pt x="13" y="1"/>
                                </a:lnTo>
                                <a:lnTo>
                                  <a:pt x="15" y="1"/>
                                </a:lnTo>
                                <a:lnTo>
                                  <a:pt x="16" y="1"/>
                                </a:lnTo>
                                <a:lnTo>
                                  <a:pt x="18" y="1"/>
                                </a:lnTo>
                                <a:lnTo>
                                  <a:pt x="18" y="3"/>
                                </a:lnTo>
                                <a:lnTo>
                                  <a:pt x="18" y="3"/>
                                </a:lnTo>
                                <a:lnTo>
                                  <a:pt x="18" y="4"/>
                                </a:lnTo>
                                <a:lnTo>
                                  <a:pt x="16" y="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58" name="Freeform 924"/>
                        <wps:cNvSpPr>
                          <a:spLocks/>
                        </wps:cNvSpPr>
                        <wps:spPr bwMode="auto">
                          <a:xfrm>
                            <a:off x="2027238" y="5951538"/>
                            <a:ext cx="26988" cy="7938"/>
                          </a:xfrm>
                          <a:custGeom>
                            <a:avLst/>
                            <a:gdLst>
                              <a:gd name="T0" fmla="*/ 52 w 52"/>
                              <a:gd name="T1" fmla="*/ 8 h 15"/>
                              <a:gd name="T2" fmla="*/ 50 w 52"/>
                              <a:gd name="T3" fmla="*/ 11 h 15"/>
                              <a:gd name="T4" fmla="*/ 50 w 52"/>
                              <a:gd name="T5" fmla="*/ 14 h 15"/>
                              <a:gd name="T6" fmla="*/ 49 w 52"/>
                              <a:gd name="T7" fmla="*/ 15 h 15"/>
                              <a:gd name="T8" fmla="*/ 48 w 52"/>
                              <a:gd name="T9" fmla="*/ 15 h 15"/>
                              <a:gd name="T10" fmla="*/ 4 w 52"/>
                              <a:gd name="T11" fmla="*/ 15 h 15"/>
                              <a:gd name="T12" fmla="*/ 2 w 52"/>
                              <a:gd name="T13" fmla="*/ 15 h 15"/>
                              <a:gd name="T14" fmla="*/ 1 w 52"/>
                              <a:gd name="T15" fmla="*/ 14 h 15"/>
                              <a:gd name="T16" fmla="*/ 0 w 52"/>
                              <a:gd name="T17" fmla="*/ 11 h 15"/>
                              <a:gd name="T18" fmla="*/ 0 w 52"/>
                              <a:gd name="T19" fmla="*/ 8 h 15"/>
                              <a:gd name="T20" fmla="*/ 0 w 52"/>
                              <a:gd name="T21" fmla="*/ 4 h 15"/>
                              <a:gd name="T22" fmla="*/ 1 w 52"/>
                              <a:gd name="T23" fmla="*/ 3 h 15"/>
                              <a:gd name="T24" fmla="*/ 2 w 52"/>
                              <a:gd name="T25" fmla="*/ 2 h 15"/>
                              <a:gd name="T26" fmla="*/ 4 w 52"/>
                              <a:gd name="T27" fmla="*/ 0 h 15"/>
                              <a:gd name="T28" fmla="*/ 48 w 52"/>
                              <a:gd name="T29" fmla="*/ 0 h 15"/>
                              <a:gd name="T30" fmla="*/ 48 w 52"/>
                              <a:gd name="T31" fmla="*/ 0 h 15"/>
                              <a:gd name="T32" fmla="*/ 49 w 52"/>
                              <a:gd name="T33" fmla="*/ 2 h 15"/>
                              <a:gd name="T34" fmla="*/ 49 w 52"/>
                              <a:gd name="T35" fmla="*/ 2 h 15"/>
                              <a:gd name="T36" fmla="*/ 50 w 52"/>
                              <a:gd name="T37" fmla="*/ 3 h 15"/>
                              <a:gd name="T38" fmla="*/ 50 w 52"/>
                              <a:gd name="T39" fmla="*/ 3 h 15"/>
                              <a:gd name="T40" fmla="*/ 50 w 52"/>
                              <a:gd name="T41" fmla="*/ 4 h 15"/>
                              <a:gd name="T42" fmla="*/ 52 w 52"/>
                              <a:gd name="T43" fmla="*/ 7 h 15"/>
                              <a:gd name="T44" fmla="*/ 52 w 52"/>
                              <a:gd name="T45" fmla="*/ 8 h 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2" h="15">
                                <a:moveTo>
                                  <a:pt x="52" y="8"/>
                                </a:moveTo>
                                <a:lnTo>
                                  <a:pt x="50" y="11"/>
                                </a:lnTo>
                                <a:lnTo>
                                  <a:pt x="50" y="14"/>
                                </a:lnTo>
                                <a:lnTo>
                                  <a:pt x="49" y="15"/>
                                </a:lnTo>
                                <a:lnTo>
                                  <a:pt x="48" y="15"/>
                                </a:lnTo>
                                <a:lnTo>
                                  <a:pt x="4" y="15"/>
                                </a:lnTo>
                                <a:lnTo>
                                  <a:pt x="2" y="15"/>
                                </a:lnTo>
                                <a:lnTo>
                                  <a:pt x="1" y="14"/>
                                </a:lnTo>
                                <a:lnTo>
                                  <a:pt x="0" y="11"/>
                                </a:lnTo>
                                <a:lnTo>
                                  <a:pt x="0" y="8"/>
                                </a:lnTo>
                                <a:lnTo>
                                  <a:pt x="0" y="4"/>
                                </a:lnTo>
                                <a:lnTo>
                                  <a:pt x="1" y="3"/>
                                </a:lnTo>
                                <a:lnTo>
                                  <a:pt x="2" y="2"/>
                                </a:lnTo>
                                <a:lnTo>
                                  <a:pt x="4" y="0"/>
                                </a:lnTo>
                                <a:lnTo>
                                  <a:pt x="48" y="0"/>
                                </a:lnTo>
                                <a:lnTo>
                                  <a:pt x="48" y="0"/>
                                </a:lnTo>
                                <a:lnTo>
                                  <a:pt x="49" y="2"/>
                                </a:lnTo>
                                <a:lnTo>
                                  <a:pt x="49" y="2"/>
                                </a:lnTo>
                                <a:lnTo>
                                  <a:pt x="50" y="3"/>
                                </a:lnTo>
                                <a:lnTo>
                                  <a:pt x="50" y="3"/>
                                </a:lnTo>
                                <a:lnTo>
                                  <a:pt x="50" y="4"/>
                                </a:lnTo>
                                <a:lnTo>
                                  <a:pt x="52" y="7"/>
                                </a:lnTo>
                                <a:lnTo>
                                  <a:pt x="52"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59" name="Freeform 925"/>
                        <wps:cNvSpPr>
                          <a:spLocks/>
                        </wps:cNvSpPr>
                        <wps:spPr bwMode="auto">
                          <a:xfrm>
                            <a:off x="2063750" y="5910263"/>
                            <a:ext cx="50800" cy="73025"/>
                          </a:xfrm>
                          <a:custGeom>
                            <a:avLst/>
                            <a:gdLst>
                              <a:gd name="T0" fmla="*/ 97 w 97"/>
                              <a:gd name="T1" fmla="*/ 119 h 138"/>
                              <a:gd name="T2" fmla="*/ 97 w 97"/>
                              <a:gd name="T3" fmla="*/ 122 h 138"/>
                              <a:gd name="T4" fmla="*/ 97 w 97"/>
                              <a:gd name="T5" fmla="*/ 123 h 138"/>
                              <a:gd name="T6" fmla="*/ 96 w 97"/>
                              <a:gd name="T7" fmla="*/ 126 h 138"/>
                              <a:gd name="T8" fmla="*/ 93 w 97"/>
                              <a:gd name="T9" fmla="*/ 127 h 138"/>
                              <a:gd name="T10" fmla="*/ 87 w 97"/>
                              <a:gd name="T11" fmla="*/ 132 h 138"/>
                              <a:gd name="T12" fmla="*/ 77 w 97"/>
                              <a:gd name="T13" fmla="*/ 136 h 138"/>
                              <a:gd name="T14" fmla="*/ 64 w 97"/>
                              <a:gd name="T15" fmla="*/ 138 h 138"/>
                              <a:gd name="T16" fmla="*/ 44 w 97"/>
                              <a:gd name="T17" fmla="*/ 138 h 138"/>
                              <a:gd name="T18" fmla="*/ 23 w 97"/>
                              <a:gd name="T19" fmla="*/ 129 h 138"/>
                              <a:gd name="T20" fmla="*/ 8 w 97"/>
                              <a:gd name="T21" fmla="*/ 112 h 138"/>
                              <a:gd name="T22" fmla="*/ 0 w 97"/>
                              <a:gd name="T23" fmla="*/ 86 h 138"/>
                              <a:gd name="T24" fmla="*/ 0 w 97"/>
                              <a:gd name="T25" fmla="*/ 54 h 138"/>
                              <a:gd name="T26" fmla="*/ 8 w 97"/>
                              <a:gd name="T27" fmla="*/ 28 h 138"/>
                              <a:gd name="T28" fmla="*/ 24 w 97"/>
                              <a:gd name="T29" fmla="*/ 10 h 138"/>
                              <a:gd name="T30" fmla="*/ 47 w 97"/>
                              <a:gd name="T31" fmla="*/ 0 h 138"/>
                              <a:gd name="T32" fmla="*/ 65 w 97"/>
                              <a:gd name="T33" fmla="*/ 0 h 138"/>
                              <a:gd name="T34" fmla="*/ 76 w 97"/>
                              <a:gd name="T35" fmla="*/ 3 h 138"/>
                              <a:gd name="T36" fmla="*/ 85 w 97"/>
                              <a:gd name="T37" fmla="*/ 5 h 138"/>
                              <a:gd name="T38" fmla="*/ 92 w 97"/>
                              <a:gd name="T39" fmla="*/ 10 h 138"/>
                              <a:gd name="T40" fmla="*/ 95 w 97"/>
                              <a:gd name="T41" fmla="*/ 12 h 138"/>
                              <a:gd name="T42" fmla="*/ 96 w 97"/>
                              <a:gd name="T43" fmla="*/ 14 h 138"/>
                              <a:gd name="T44" fmla="*/ 97 w 97"/>
                              <a:gd name="T45" fmla="*/ 16 h 138"/>
                              <a:gd name="T46" fmla="*/ 97 w 97"/>
                              <a:gd name="T47" fmla="*/ 19 h 138"/>
                              <a:gd name="T48" fmla="*/ 97 w 97"/>
                              <a:gd name="T49" fmla="*/ 22 h 138"/>
                              <a:gd name="T50" fmla="*/ 97 w 97"/>
                              <a:gd name="T51" fmla="*/ 26 h 138"/>
                              <a:gd name="T52" fmla="*/ 96 w 97"/>
                              <a:gd name="T53" fmla="*/ 27 h 138"/>
                              <a:gd name="T54" fmla="*/ 95 w 97"/>
                              <a:gd name="T55" fmla="*/ 28 h 138"/>
                              <a:gd name="T56" fmla="*/ 92 w 97"/>
                              <a:gd name="T57" fmla="*/ 28 h 138"/>
                              <a:gd name="T58" fmla="*/ 87 w 97"/>
                              <a:gd name="T59" fmla="*/ 25 h 138"/>
                              <a:gd name="T60" fmla="*/ 79 w 97"/>
                              <a:gd name="T61" fmla="*/ 20 h 138"/>
                              <a:gd name="T62" fmla="*/ 66 w 97"/>
                              <a:gd name="T63" fmla="*/ 16 h 138"/>
                              <a:gd name="T64" fmla="*/ 50 w 97"/>
                              <a:gd name="T65" fmla="*/ 16 h 138"/>
                              <a:gd name="T66" fmla="*/ 36 w 97"/>
                              <a:gd name="T67" fmla="*/ 23 h 138"/>
                              <a:gd name="T68" fmla="*/ 24 w 97"/>
                              <a:gd name="T69" fmla="*/ 37 h 138"/>
                              <a:gd name="T70" fmla="*/ 20 w 97"/>
                              <a:gd name="T71" fmla="*/ 57 h 138"/>
                              <a:gd name="T72" fmla="*/ 20 w 97"/>
                              <a:gd name="T73" fmla="*/ 83 h 138"/>
                              <a:gd name="T74" fmla="*/ 24 w 97"/>
                              <a:gd name="T75" fmla="*/ 102 h 138"/>
                              <a:gd name="T76" fmla="*/ 36 w 97"/>
                              <a:gd name="T77" fmla="*/ 115 h 138"/>
                              <a:gd name="T78" fmla="*/ 50 w 97"/>
                              <a:gd name="T79" fmla="*/ 122 h 138"/>
                              <a:gd name="T80" fmla="*/ 68 w 97"/>
                              <a:gd name="T81" fmla="*/ 122 h 138"/>
                              <a:gd name="T82" fmla="*/ 79 w 97"/>
                              <a:gd name="T83" fmla="*/ 118 h 138"/>
                              <a:gd name="T84" fmla="*/ 87 w 97"/>
                              <a:gd name="T85" fmla="*/ 113 h 138"/>
                              <a:gd name="T86" fmla="*/ 93 w 97"/>
                              <a:gd name="T87" fmla="*/ 110 h 138"/>
                              <a:gd name="T88" fmla="*/ 96 w 97"/>
                              <a:gd name="T89" fmla="*/ 110 h 138"/>
                              <a:gd name="T90" fmla="*/ 97 w 97"/>
                              <a:gd name="T91" fmla="*/ 111 h 138"/>
                              <a:gd name="T92" fmla="*/ 97 w 97"/>
                              <a:gd name="T93" fmla="*/ 112 h 138"/>
                              <a:gd name="T94" fmla="*/ 97 w 97"/>
                              <a:gd name="T95" fmla="*/ 116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97" h="138">
                                <a:moveTo>
                                  <a:pt x="97" y="117"/>
                                </a:moveTo>
                                <a:lnTo>
                                  <a:pt x="97" y="119"/>
                                </a:lnTo>
                                <a:lnTo>
                                  <a:pt x="97" y="121"/>
                                </a:lnTo>
                                <a:lnTo>
                                  <a:pt x="97" y="122"/>
                                </a:lnTo>
                                <a:lnTo>
                                  <a:pt x="97" y="123"/>
                                </a:lnTo>
                                <a:lnTo>
                                  <a:pt x="97" y="123"/>
                                </a:lnTo>
                                <a:lnTo>
                                  <a:pt x="96" y="124"/>
                                </a:lnTo>
                                <a:lnTo>
                                  <a:pt x="96" y="126"/>
                                </a:lnTo>
                                <a:lnTo>
                                  <a:pt x="95" y="126"/>
                                </a:lnTo>
                                <a:lnTo>
                                  <a:pt x="93" y="127"/>
                                </a:lnTo>
                                <a:lnTo>
                                  <a:pt x="91" y="129"/>
                                </a:lnTo>
                                <a:lnTo>
                                  <a:pt x="87" y="132"/>
                                </a:lnTo>
                                <a:lnTo>
                                  <a:pt x="82" y="133"/>
                                </a:lnTo>
                                <a:lnTo>
                                  <a:pt x="77" y="136"/>
                                </a:lnTo>
                                <a:lnTo>
                                  <a:pt x="71" y="137"/>
                                </a:lnTo>
                                <a:lnTo>
                                  <a:pt x="64" y="138"/>
                                </a:lnTo>
                                <a:lnTo>
                                  <a:pt x="56" y="138"/>
                                </a:lnTo>
                                <a:lnTo>
                                  <a:pt x="44" y="138"/>
                                </a:lnTo>
                                <a:lnTo>
                                  <a:pt x="33" y="134"/>
                                </a:lnTo>
                                <a:lnTo>
                                  <a:pt x="23" y="129"/>
                                </a:lnTo>
                                <a:lnTo>
                                  <a:pt x="15" y="121"/>
                                </a:lnTo>
                                <a:lnTo>
                                  <a:pt x="8" y="112"/>
                                </a:lnTo>
                                <a:lnTo>
                                  <a:pt x="4" y="100"/>
                                </a:lnTo>
                                <a:lnTo>
                                  <a:pt x="0" y="86"/>
                                </a:lnTo>
                                <a:lnTo>
                                  <a:pt x="0" y="70"/>
                                </a:lnTo>
                                <a:lnTo>
                                  <a:pt x="0" y="54"/>
                                </a:lnTo>
                                <a:lnTo>
                                  <a:pt x="4" y="41"/>
                                </a:lnTo>
                                <a:lnTo>
                                  <a:pt x="8" y="28"/>
                                </a:lnTo>
                                <a:lnTo>
                                  <a:pt x="16" y="19"/>
                                </a:lnTo>
                                <a:lnTo>
                                  <a:pt x="24" y="10"/>
                                </a:lnTo>
                                <a:lnTo>
                                  <a:pt x="34" y="5"/>
                                </a:lnTo>
                                <a:lnTo>
                                  <a:pt x="47" y="0"/>
                                </a:lnTo>
                                <a:lnTo>
                                  <a:pt x="59" y="0"/>
                                </a:lnTo>
                                <a:lnTo>
                                  <a:pt x="65" y="0"/>
                                </a:lnTo>
                                <a:lnTo>
                                  <a:pt x="70" y="1"/>
                                </a:lnTo>
                                <a:lnTo>
                                  <a:pt x="76" y="3"/>
                                </a:lnTo>
                                <a:lnTo>
                                  <a:pt x="81" y="4"/>
                                </a:lnTo>
                                <a:lnTo>
                                  <a:pt x="85" y="5"/>
                                </a:lnTo>
                                <a:lnTo>
                                  <a:pt x="89" y="7"/>
                                </a:lnTo>
                                <a:lnTo>
                                  <a:pt x="92" y="10"/>
                                </a:lnTo>
                                <a:lnTo>
                                  <a:pt x="93" y="11"/>
                                </a:lnTo>
                                <a:lnTo>
                                  <a:pt x="95" y="12"/>
                                </a:lnTo>
                                <a:lnTo>
                                  <a:pt x="96" y="14"/>
                                </a:lnTo>
                                <a:lnTo>
                                  <a:pt x="96" y="14"/>
                                </a:lnTo>
                                <a:lnTo>
                                  <a:pt x="96" y="15"/>
                                </a:lnTo>
                                <a:lnTo>
                                  <a:pt x="97" y="16"/>
                                </a:lnTo>
                                <a:lnTo>
                                  <a:pt x="97" y="17"/>
                                </a:lnTo>
                                <a:lnTo>
                                  <a:pt x="97" y="19"/>
                                </a:lnTo>
                                <a:lnTo>
                                  <a:pt x="97" y="21"/>
                                </a:lnTo>
                                <a:lnTo>
                                  <a:pt x="97" y="22"/>
                                </a:lnTo>
                                <a:lnTo>
                                  <a:pt x="97" y="25"/>
                                </a:lnTo>
                                <a:lnTo>
                                  <a:pt x="97" y="26"/>
                                </a:lnTo>
                                <a:lnTo>
                                  <a:pt x="96" y="27"/>
                                </a:lnTo>
                                <a:lnTo>
                                  <a:pt x="96" y="27"/>
                                </a:lnTo>
                                <a:lnTo>
                                  <a:pt x="95" y="28"/>
                                </a:lnTo>
                                <a:lnTo>
                                  <a:pt x="95" y="28"/>
                                </a:lnTo>
                                <a:lnTo>
                                  <a:pt x="93" y="28"/>
                                </a:lnTo>
                                <a:lnTo>
                                  <a:pt x="92" y="28"/>
                                </a:lnTo>
                                <a:lnTo>
                                  <a:pt x="90" y="27"/>
                                </a:lnTo>
                                <a:lnTo>
                                  <a:pt x="87" y="25"/>
                                </a:lnTo>
                                <a:lnTo>
                                  <a:pt x="82" y="22"/>
                                </a:lnTo>
                                <a:lnTo>
                                  <a:pt x="79" y="20"/>
                                </a:lnTo>
                                <a:lnTo>
                                  <a:pt x="73" y="17"/>
                                </a:lnTo>
                                <a:lnTo>
                                  <a:pt x="66" y="16"/>
                                </a:lnTo>
                                <a:lnTo>
                                  <a:pt x="59" y="16"/>
                                </a:lnTo>
                                <a:lnTo>
                                  <a:pt x="50" y="16"/>
                                </a:lnTo>
                                <a:lnTo>
                                  <a:pt x="43" y="19"/>
                                </a:lnTo>
                                <a:lnTo>
                                  <a:pt x="36" y="23"/>
                                </a:lnTo>
                                <a:lnTo>
                                  <a:pt x="29" y="30"/>
                                </a:lnTo>
                                <a:lnTo>
                                  <a:pt x="24" y="37"/>
                                </a:lnTo>
                                <a:lnTo>
                                  <a:pt x="22" y="47"/>
                                </a:lnTo>
                                <a:lnTo>
                                  <a:pt x="20" y="57"/>
                                </a:lnTo>
                                <a:lnTo>
                                  <a:pt x="18" y="70"/>
                                </a:lnTo>
                                <a:lnTo>
                                  <a:pt x="20" y="83"/>
                                </a:lnTo>
                                <a:lnTo>
                                  <a:pt x="22" y="92"/>
                                </a:lnTo>
                                <a:lnTo>
                                  <a:pt x="24" y="102"/>
                                </a:lnTo>
                                <a:lnTo>
                                  <a:pt x="29" y="110"/>
                                </a:lnTo>
                                <a:lnTo>
                                  <a:pt x="36" y="115"/>
                                </a:lnTo>
                                <a:lnTo>
                                  <a:pt x="42" y="119"/>
                                </a:lnTo>
                                <a:lnTo>
                                  <a:pt x="50" y="122"/>
                                </a:lnTo>
                                <a:lnTo>
                                  <a:pt x="59" y="122"/>
                                </a:lnTo>
                                <a:lnTo>
                                  <a:pt x="68" y="122"/>
                                </a:lnTo>
                                <a:lnTo>
                                  <a:pt x="74" y="121"/>
                                </a:lnTo>
                                <a:lnTo>
                                  <a:pt x="79" y="118"/>
                                </a:lnTo>
                                <a:lnTo>
                                  <a:pt x="84" y="116"/>
                                </a:lnTo>
                                <a:lnTo>
                                  <a:pt x="87" y="113"/>
                                </a:lnTo>
                                <a:lnTo>
                                  <a:pt x="91" y="112"/>
                                </a:lnTo>
                                <a:lnTo>
                                  <a:pt x="93" y="110"/>
                                </a:lnTo>
                                <a:lnTo>
                                  <a:pt x="95" y="110"/>
                                </a:lnTo>
                                <a:lnTo>
                                  <a:pt x="96" y="110"/>
                                </a:lnTo>
                                <a:lnTo>
                                  <a:pt x="96" y="110"/>
                                </a:lnTo>
                                <a:lnTo>
                                  <a:pt x="97" y="111"/>
                                </a:lnTo>
                                <a:lnTo>
                                  <a:pt x="97" y="111"/>
                                </a:lnTo>
                                <a:lnTo>
                                  <a:pt x="97" y="112"/>
                                </a:lnTo>
                                <a:lnTo>
                                  <a:pt x="97" y="113"/>
                                </a:lnTo>
                                <a:lnTo>
                                  <a:pt x="97" y="116"/>
                                </a:lnTo>
                                <a:lnTo>
                                  <a:pt x="97" y="1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60" name="Freeform 926"/>
                        <wps:cNvSpPr>
                          <a:spLocks noEditPoints="1"/>
                        </wps:cNvSpPr>
                        <wps:spPr bwMode="auto">
                          <a:xfrm>
                            <a:off x="2122488" y="5910263"/>
                            <a:ext cx="63500" cy="73025"/>
                          </a:xfrm>
                          <a:custGeom>
                            <a:avLst/>
                            <a:gdLst>
                              <a:gd name="T0" fmla="*/ 121 w 121"/>
                              <a:gd name="T1" fmla="*/ 84 h 138"/>
                              <a:gd name="T2" fmla="*/ 112 w 121"/>
                              <a:gd name="T3" fmla="*/ 110 h 138"/>
                              <a:gd name="T4" fmla="*/ 97 w 121"/>
                              <a:gd name="T5" fmla="*/ 128 h 138"/>
                              <a:gd name="T6" fmla="*/ 74 w 121"/>
                              <a:gd name="T7" fmla="*/ 138 h 138"/>
                              <a:gd name="T8" fmla="*/ 44 w 121"/>
                              <a:gd name="T9" fmla="*/ 138 h 138"/>
                              <a:gd name="T10" fmla="*/ 22 w 121"/>
                              <a:gd name="T11" fmla="*/ 129 h 138"/>
                              <a:gd name="T12" fmla="*/ 7 w 121"/>
                              <a:gd name="T13" fmla="*/ 111 h 138"/>
                              <a:gd name="T14" fmla="*/ 1 w 121"/>
                              <a:gd name="T15" fmla="*/ 86 h 138"/>
                              <a:gd name="T16" fmla="*/ 1 w 121"/>
                              <a:gd name="T17" fmla="*/ 54 h 138"/>
                              <a:gd name="T18" fmla="*/ 9 w 121"/>
                              <a:gd name="T19" fmla="*/ 28 h 138"/>
                              <a:gd name="T20" fmla="*/ 23 w 121"/>
                              <a:gd name="T21" fmla="*/ 10 h 138"/>
                              <a:gd name="T22" fmla="*/ 47 w 121"/>
                              <a:gd name="T23" fmla="*/ 0 h 138"/>
                              <a:gd name="T24" fmla="*/ 76 w 121"/>
                              <a:gd name="T25" fmla="*/ 0 h 138"/>
                              <a:gd name="T26" fmla="*/ 98 w 121"/>
                              <a:gd name="T27" fmla="*/ 9 h 138"/>
                              <a:gd name="T28" fmla="*/ 113 w 121"/>
                              <a:gd name="T29" fmla="*/ 26 h 138"/>
                              <a:gd name="T30" fmla="*/ 121 w 121"/>
                              <a:gd name="T31" fmla="*/ 52 h 138"/>
                              <a:gd name="T32" fmla="*/ 102 w 121"/>
                              <a:gd name="T33" fmla="*/ 69 h 138"/>
                              <a:gd name="T34" fmla="*/ 100 w 121"/>
                              <a:gd name="T35" fmla="*/ 47 h 138"/>
                              <a:gd name="T36" fmla="*/ 94 w 121"/>
                              <a:gd name="T37" fmla="*/ 31 h 138"/>
                              <a:gd name="T38" fmla="*/ 80 w 121"/>
                              <a:gd name="T39" fmla="*/ 19 h 138"/>
                              <a:gd name="T40" fmla="*/ 60 w 121"/>
                              <a:gd name="T41" fmla="*/ 15 h 138"/>
                              <a:gd name="T42" fmla="*/ 42 w 121"/>
                              <a:gd name="T43" fmla="*/ 20 h 138"/>
                              <a:gd name="T44" fmla="*/ 28 w 121"/>
                              <a:gd name="T45" fmla="*/ 31 h 138"/>
                              <a:gd name="T46" fmla="*/ 21 w 121"/>
                              <a:gd name="T47" fmla="*/ 48 h 138"/>
                              <a:gd name="T48" fmla="*/ 20 w 121"/>
                              <a:gd name="T49" fmla="*/ 69 h 138"/>
                              <a:gd name="T50" fmla="*/ 21 w 121"/>
                              <a:gd name="T51" fmla="*/ 90 h 138"/>
                              <a:gd name="T52" fmla="*/ 28 w 121"/>
                              <a:gd name="T53" fmla="*/ 107 h 138"/>
                              <a:gd name="T54" fmla="*/ 41 w 121"/>
                              <a:gd name="T55" fmla="*/ 119 h 138"/>
                              <a:gd name="T56" fmla="*/ 60 w 121"/>
                              <a:gd name="T57" fmla="*/ 123 h 138"/>
                              <a:gd name="T58" fmla="*/ 80 w 121"/>
                              <a:gd name="T59" fmla="*/ 118 h 138"/>
                              <a:gd name="T60" fmla="*/ 94 w 121"/>
                              <a:gd name="T61" fmla="*/ 107 h 138"/>
                              <a:gd name="T62" fmla="*/ 100 w 121"/>
                              <a:gd name="T63" fmla="*/ 90 h 138"/>
                              <a:gd name="T64" fmla="*/ 102 w 121"/>
                              <a:gd name="T65" fmla="*/ 69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21" h="138">
                                <a:moveTo>
                                  <a:pt x="121" y="68"/>
                                </a:moveTo>
                                <a:lnTo>
                                  <a:pt x="121" y="84"/>
                                </a:lnTo>
                                <a:lnTo>
                                  <a:pt x="117" y="97"/>
                                </a:lnTo>
                                <a:lnTo>
                                  <a:pt x="112" y="110"/>
                                </a:lnTo>
                                <a:lnTo>
                                  <a:pt x="106" y="119"/>
                                </a:lnTo>
                                <a:lnTo>
                                  <a:pt x="97" y="128"/>
                                </a:lnTo>
                                <a:lnTo>
                                  <a:pt x="86" y="134"/>
                                </a:lnTo>
                                <a:lnTo>
                                  <a:pt x="74" y="138"/>
                                </a:lnTo>
                                <a:lnTo>
                                  <a:pt x="59" y="138"/>
                                </a:lnTo>
                                <a:lnTo>
                                  <a:pt x="44" y="138"/>
                                </a:lnTo>
                                <a:lnTo>
                                  <a:pt x="33" y="134"/>
                                </a:lnTo>
                                <a:lnTo>
                                  <a:pt x="22" y="129"/>
                                </a:lnTo>
                                <a:lnTo>
                                  <a:pt x="15" y="121"/>
                                </a:lnTo>
                                <a:lnTo>
                                  <a:pt x="7" y="111"/>
                                </a:lnTo>
                                <a:lnTo>
                                  <a:pt x="4" y="100"/>
                                </a:lnTo>
                                <a:lnTo>
                                  <a:pt x="1" y="86"/>
                                </a:lnTo>
                                <a:lnTo>
                                  <a:pt x="0" y="70"/>
                                </a:lnTo>
                                <a:lnTo>
                                  <a:pt x="1" y="54"/>
                                </a:lnTo>
                                <a:lnTo>
                                  <a:pt x="4" y="41"/>
                                </a:lnTo>
                                <a:lnTo>
                                  <a:pt x="9" y="28"/>
                                </a:lnTo>
                                <a:lnTo>
                                  <a:pt x="16" y="19"/>
                                </a:lnTo>
                                <a:lnTo>
                                  <a:pt x="23" y="10"/>
                                </a:lnTo>
                                <a:lnTo>
                                  <a:pt x="34" y="5"/>
                                </a:lnTo>
                                <a:lnTo>
                                  <a:pt x="47" y="0"/>
                                </a:lnTo>
                                <a:lnTo>
                                  <a:pt x="62" y="0"/>
                                </a:lnTo>
                                <a:lnTo>
                                  <a:pt x="76" y="0"/>
                                </a:lnTo>
                                <a:lnTo>
                                  <a:pt x="87" y="4"/>
                                </a:lnTo>
                                <a:lnTo>
                                  <a:pt x="98" y="9"/>
                                </a:lnTo>
                                <a:lnTo>
                                  <a:pt x="106" y="17"/>
                                </a:lnTo>
                                <a:lnTo>
                                  <a:pt x="113" y="26"/>
                                </a:lnTo>
                                <a:lnTo>
                                  <a:pt x="117" y="38"/>
                                </a:lnTo>
                                <a:lnTo>
                                  <a:pt x="121" y="52"/>
                                </a:lnTo>
                                <a:lnTo>
                                  <a:pt x="121" y="68"/>
                                </a:lnTo>
                                <a:close/>
                                <a:moveTo>
                                  <a:pt x="102" y="69"/>
                                </a:moveTo>
                                <a:lnTo>
                                  <a:pt x="102" y="58"/>
                                </a:lnTo>
                                <a:lnTo>
                                  <a:pt x="100" y="47"/>
                                </a:lnTo>
                                <a:lnTo>
                                  <a:pt x="97" y="38"/>
                                </a:lnTo>
                                <a:lnTo>
                                  <a:pt x="94" y="31"/>
                                </a:lnTo>
                                <a:lnTo>
                                  <a:pt x="87" y="23"/>
                                </a:lnTo>
                                <a:lnTo>
                                  <a:pt x="80" y="19"/>
                                </a:lnTo>
                                <a:lnTo>
                                  <a:pt x="71" y="16"/>
                                </a:lnTo>
                                <a:lnTo>
                                  <a:pt x="60" y="15"/>
                                </a:lnTo>
                                <a:lnTo>
                                  <a:pt x="49" y="16"/>
                                </a:lnTo>
                                <a:lnTo>
                                  <a:pt x="42" y="20"/>
                                </a:lnTo>
                                <a:lnTo>
                                  <a:pt x="33" y="25"/>
                                </a:lnTo>
                                <a:lnTo>
                                  <a:pt x="28" y="31"/>
                                </a:lnTo>
                                <a:lnTo>
                                  <a:pt x="23" y="38"/>
                                </a:lnTo>
                                <a:lnTo>
                                  <a:pt x="21" y="48"/>
                                </a:lnTo>
                                <a:lnTo>
                                  <a:pt x="20" y="58"/>
                                </a:lnTo>
                                <a:lnTo>
                                  <a:pt x="20" y="69"/>
                                </a:lnTo>
                                <a:lnTo>
                                  <a:pt x="20" y="80"/>
                                </a:lnTo>
                                <a:lnTo>
                                  <a:pt x="21" y="90"/>
                                </a:lnTo>
                                <a:lnTo>
                                  <a:pt x="23" y="100"/>
                                </a:lnTo>
                                <a:lnTo>
                                  <a:pt x="28" y="107"/>
                                </a:lnTo>
                                <a:lnTo>
                                  <a:pt x="33" y="115"/>
                                </a:lnTo>
                                <a:lnTo>
                                  <a:pt x="41" y="119"/>
                                </a:lnTo>
                                <a:lnTo>
                                  <a:pt x="49" y="122"/>
                                </a:lnTo>
                                <a:lnTo>
                                  <a:pt x="60" y="123"/>
                                </a:lnTo>
                                <a:lnTo>
                                  <a:pt x="71" y="122"/>
                                </a:lnTo>
                                <a:lnTo>
                                  <a:pt x="80" y="118"/>
                                </a:lnTo>
                                <a:lnTo>
                                  <a:pt x="87" y="113"/>
                                </a:lnTo>
                                <a:lnTo>
                                  <a:pt x="94" y="107"/>
                                </a:lnTo>
                                <a:lnTo>
                                  <a:pt x="97" y="99"/>
                                </a:lnTo>
                                <a:lnTo>
                                  <a:pt x="100" y="90"/>
                                </a:lnTo>
                                <a:lnTo>
                                  <a:pt x="102" y="80"/>
                                </a:lnTo>
                                <a:lnTo>
                                  <a:pt x="102" y="6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61" name="Freeform 927"/>
                        <wps:cNvSpPr>
                          <a:spLocks noEditPoints="1"/>
                        </wps:cNvSpPr>
                        <wps:spPr bwMode="auto">
                          <a:xfrm>
                            <a:off x="2197100" y="5910263"/>
                            <a:ext cx="63500" cy="73025"/>
                          </a:xfrm>
                          <a:custGeom>
                            <a:avLst/>
                            <a:gdLst>
                              <a:gd name="T0" fmla="*/ 120 w 120"/>
                              <a:gd name="T1" fmla="*/ 84 h 138"/>
                              <a:gd name="T2" fmla="*/ 112 w 120"/>
                              <a:gd name="T3" fmla="*/ 110 h 138"/>
                              <a:gd name="T4" fmla="*/ 97 w 120"/>
                              <a:gd name="T5" fmla="*/ 128 h 138"/>
                              <a:gd name="T6" fmla="*/ 73 w 120"/>
                              <a:gd name="T7" fmla="*/ 138 h 138"/>
                              <a:gd name="T8" fmla="*/ 44 w 120"/>
                              <a:gd name="T9" fmla="*/ 138 h 138"/>
                              <a:gd name="T10" fmla="*/ 22 w 120"/>
                              <a:gd name="T11" fmla="*/ 129 h 138"/>
                              <a:gd name="T12" fmla="*/ 7 w 120"/>
                              <a:gd name="T13" fmla="*/ 111 h 138"/>
                              <a:gd name="T14" fmla="*/ 1 w 120"/>
                              <a:gd name="T15" fmla="*/ 86 h 138"/>
                              <a:gd name="T16" fmla="*/ 1 w 120"/>
                              <a:gd name="T17" fmla="*/ 54 h 138"/>
                              <a:gd name="T18" fmla="*/ 8 w 120"/>
                              <a:gd name="T19" fmla="*/ 28 h 138"/>
                              <a:gd name="T20" fmla="*/ 23 w 120"/>
                              <a:gd name="T21" fmla="*/ 10 h 138"/>
                              <a:gd name="T22" fmla="*/ 46 w 120"/>
                              <a:gd name="T23" fmla="*/ 0 h 138"/>
                              <a:gd name="T24" fmla="*/ 76 w 120"/>
                              <a:gd name="T25" fmla="*/ 0 h 138"/>
                              <a:gd name="T26" fmla="*/ 98 w 120"/>
                              <a:gd name="T27" fmla="*/ 9 h 138"/>
                              <a:gd name="T28" fmla="*/ 113 w 120"/>
                              <a:gd name="T29" fmla="*/ 26 h 138"/>
                              <a:gd name="T30" fmla="*/ 120 w 120"/>
                              <a:gd name="T31" fmla="*/ 52 h 138"/>
                              <a:gd name="T32" fmla="*/ 102 w 120"/>
                              <a:gd name="T33" fmla="*/ 69 h 138"/>
                              <a:gd name="T34" fmla="*/ 99 w 120"/>
                              <a:gd name="T35" fmla="*/ 47 h 138"/>
                              <a:gd name="T36" fmla="*/ 93 w 120"/>
                              <a:gd name="T37" fmla="*/ 31 h 138"/>
                              <a:gd name="T38" fmla="*/ 80 w 120"/>
                              <a:gd name="T39" fmla="*/ 19 h 138"/>
                              <a:gd name="T40" fmla="*/ 60 w 120"/>
                              <a:gd name="T41" fmla="*/ 15 h 138"/>
                              <a:gd name="T42" fmla="*/ 41 w 120"/>
                              <a:gd name="T43" fmla="*/ 20 h 138"/>
                              <a:gd name="T44" fmla="*/ 28 w 120"/>
                              <a:gd name="T45" fmla="*/ 31 h 138"/>
                              <a:gd name="T46" fmla="*/ 20 w 120"/>
                              <a:gd name="T47" fmla="*/ 48 h 138"/>
                              <a:gd name="T48" fmla="*/ 19 w 120"/>
                              <a:gd name="T49" fmla="*/ 69 h 138"/>
                              <a:gd name="T50" fmla="*/ 20 w 120"/>
                              <a:gd name="T51" fmla="*/ 90 h 138"/>
                              <a:gd name="T52" fmla="*/ 28 w 120"/>
                              <a:gd name="T53" fmla="*/ 107 h 138"/>
                              <a:gd name="T54" fmla="*/ 40 w 120"/>
                              <a:gd name="T55" fmla="*/ 119 h 138"/>
                              <a:gd name="T56" fmla="*/ 60 w 120"/>
                              <a:gd name="T57" fmla="*/ 123 h 138"/>
                              <a:gd name="T58" fmla="*/ 80 w 120"/>
                              <a:gd name="T59" fmla="*/ 118 h 138"/>
                              <a:gd name="T60" fmla="*/ 92 w 120"/>
                              <a:gd name="T61" fmla="*/ 107 h 138"/>
                              <a:gd name="T62" fmla="*/ 99 w 120"/>
                              <a:gd name="T63" fmla="*/ 90 h 138"/>
                              <a:gd name="T64" fmla="*/ 102 w 120"/>
                              <a:gd name="T65" fmla="*/ 69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20" h="138">
                                <a:moveTo>
                                  <a:pt x="120" y="68"/>
                                </a:moveTo>
                                <a:lnTo>
                                  <a:pt x="120" y="84"/>
                                </a:lnTo>
                                <a:lnTo>
                                  <a:pt x="117" y="97"/>
                                </a:lnTo>
                                <a:lnTo>
                                  <a:pt x="112" y="110"/>
                                </a:lnTo>
                                <a:lnTo>
                                  <a:pt x="105" y="119"/>
                                </a:lnTo>
                                <a:lnTo>
                                  <a:pt x="97" y="128"/>
                                </a:lnTo>
                                <a:lnTo>
                                  <a:pt x="86" y="134"/>
                                </a:lnTo>
                                <a:lnTo>
                                  <a:pt x="73" y="138"/>
                                </a:lnTo>
                                <a:lnTo>
                                  <a:pt x="59" y="138"/>
                                </a:lnTo>
                                <a:lnTo>
                                  <a:pt x="44" y="138"/>
                                </a:lnTo>
                                <a:lnTo>
                                  <a:pt x="33" y="134"/>
                                </a:lnTo>
                                <a:lnTo>
                                  <a:pt x="22" y="129"/>
                                </a:lnTo>
                                <a:lnTo>
                                  <a:pt x="14" y="121"/>
                                </a:lnTo>
                                <a:lnTo>
                                  <a:pt x="7" y="111"/>
                                </a:lnTo>
                                <a:lnTo>
                                  <a:pt x="3" y="100"/>
                                </a:lnTo>
                                <a:lnTo>
                                  <a:pt x="1" y="86"/>
                                </a:lnTo>
                                <a:lnTo>
                                  <a:pt x="0" y="70"/>
                                </a:lnTo>
                                <a:lnTo>
                                  <a:pt x="1" y="54"/>
                                </a:lnTo>
                                <a:lnTo>
                                  <a:pt x="3" y="41"/>
                                </a:lnTo>
                                <a:lnTo>
                                  <a:pt x="8" y="28"/>
                                </a:lnTo>
                                <a:lnTo>
                                  <a:pt x="16" y="19"/>
                                </a:lnTo>
                                <a:lnTo>
                                  <a:pt x="23" y="10"/>
                                </a:lnTo>
                                <a:lnTo>
                                  <a:pt x="34" y="5"/>
                                </a:lnTo>
                                <a:lnTo>
                                  <a:pt x="46" y="0"/>
                                </a:lnTo>
                                <a:lnTo>
                                  <a:pt x="61" y="0"/>
                                </a:lnTo>
                                <a:lnTo>
                                  <a:pt x="76" y="0"/>
                                </a:lnTo>
                                <a:lnTo>
                                  <a:pt x="87" y="4"/>
                                </a:lnTo>
                                <a:lnTo>
                                  <a:pt x="98" y="9"/>
                                </a:lnTo>
                                <a:lnTo>
                                  <a:pt x="105" y="17"/>
                                </a:lnTo>
                                <a:lnTo>
                                  <a:pt x="113" y="26"/>
                                </a:lnTo>
                                <a:lnTo>
                                  <a:pt x="117" y="38"/>
                                </a:lnTo>
                                <a:lnTo>
                                  <a:pt x="120" y="52"/>
                                </a:lnTo>
                                <a:lnTo>
                                  <a:pt x="120" y="68"/>
                                </a:lnTo>
                                <a:close/>
                                <a:moveTo>
                                  <a:pt x="102" y="69"/>
                                </a:moveTo>
                                <a:lnTo>
                                  <a:pt x="102" y="58"/>
                                </a:lnTo>
                                <a:lnTo>
                                  <a:pt x="99" y="47"/>
                                </a:lnTo>
                                <a:lnTo>
                                  <a:pt x="97" y="38"/>
                                </a:lnTo>
                                <a:lnTo>
                                  <a:pt x="93" y="31"/>
                                </a:lnTo>
                                <a:lnTo>
                                  <a:pt x="87" y="23"/>
                                </a:lnTo>
                                <a:lnTo>
                                  <a:pt x="80" y="19"/>
                                </a:lnTo>
                                <a:lnTo>
                                  <a:pt x="71" y="16"/>
                                </a:lnTo>
                                <a:lnTo>
                                  <a:pt x="60" y="15"/>
                                </a:lnTo>
                                <a:lnTo>
                                  <a:pt x="49" y="16"/>
                                </a:lnTo>
                                <a:lnTo>
                                  <a:pt x="41" y="20"/>
                                </a:lnTo>
                                <a:lnTo>
                                  <a:pt x="33" y="25"/>
                                </a:lnTo>
                                <a:lnTo>
                                  <a:pt x="28" y="31"/>
                                </a:lnTo>
                                <a:lnTo>
                                  <a:pt x="23" y="38"/>
                                </a:lnTo>
                                <a:lnTo>
                                  <a:pt x="20" y="48"/>
                                </a:lnTo>
                                <a:lnTo>
                                  <a:pt x="19" y="58"/>
                                </a:lnTo>
                                <a:lnTo>
                                  <a:pt x="19" y="69"/>
                                </a:lnTo>
                                <a:lnTo>
                                  <a:pt x="19" y="80"/>
                                </a:lnTo>
                                <a:lnTo>
                                  <a:pt x="20" y="90"/>
                                </a:lnTo>
                                <a:lnTo>
                                  <a:pt x="23" y="100"/>
                                </a:lnTo>
                                <a:lnTo>
                                  <a:pt x="28" y="107"/>
                                </a:lnTo>
                                <a:lnTo>
                                  <a:pt x="33" y="115"/>
                                </a:lnTo>
                                <a:lnTo>
                                  <a:pt x="40" y="119"/>
                                </a:lnTo>
                                <a:lnTo>
                                  <a:pt x="49" y="122"/>
                                </a:lnTo>
                                <a:lnTo>
                                  <a:pt x="60" y="123"/>
                                </a:lnTo>
                                <a:lnTo>
                                  <a:pt x="71" y="122"/>
                                </a:lnTo>
                                <a:lnTo>
                                  <a:pt x="80" y="118"/>
                                </a:lnTo>
                                <a:lnTo>
                                  <a:pt x="87" y="113"/>
                                </a:lnTo>
                                <a:lnTo>
                                  <a:pt x="92" y="107"/>
                                </a:lnTo>
                                <a:lnTo>
                                  <a:pt x="97" y="99"/>
                                </a:lnTo>
                                <a:lnTo>
                                  <a:pt x="99" y="90"/>
                                </a:lnTo>
                                <a:lnTo>
                                  <a:pt x="102" y="80"/>
                                </a:lnTo>
                                <a:lnTo>
                                  <a:pt x="102" y="6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62" name="Freeform 928"/>
                        <wps:cNvSpPr>
                          <a:spLocks/>
                        </wps:cNvSpPr>
                        <wps:spPr bwMode="auto">
                          <a:xfrm>
                            <a:off x="2276475" y="5911850"/>
                            <a:ext cx="50800" cy="71438"/>
                          </a:xfrm>
                          <a:custGeom>
                            <a:avLst/>
                            <a:gdLst>
                              <a:gd name="T0" fmla="*/ 97 w 97"/>
                              <a:gd name="T1" fmla="*/ 133 h 136"/>
                              <a:gd name="T2" fmla="*/ 97 w 97"/>
                              <a:gd name="T3" fmla="*/ 135 h 136"/>
                              <a:gd name="T4" fmla="*/ 94 w 97"/>
                              <a:gd name="T5" fmla="*/ 136 h 136"/>
                              <a:gd name="T6" fmla="*/ 91 w 97"/>
                              <a:gd name="T7" fmla="*/ 136 h 136"/>
                              <a:gd name="T8" fmla="*/ 86 w 97"/>
                              <a:gd name="T9" fmla="*/ 136 h 136"/>
                              <a:gd name="T10" fmla="*/ 82 w 97"/>
                              <a:gd name="T11" fmla="*/ 136 h 136"/>
                              <a:gd name="T12" fmla="*/ 81 w 97"/>
                              <a:gd name="T13" fmla="*/ 135 h 136"/>
                              <a:gd name="T14" fmla="*/ 80 w 97"/>
                              <a:gd name="T15" fmla="*/ 133 h 136"/>
                              <a:gd name="T16" fmla="*/ 80 w 97"/>
                              <a:gd name="T17" fmla="*/ 73 h 136"/>
                              <a:gd name="T18" fmla="*/ 18 w 97"/>
                              <a:gd name="T19" fmla="*/ 133 h 136"/>
                              <a:gd name="T20" fmla="*/ 18 w 97"/>
                              <a:gd name="T21" fmla="*/ 135 h 136"/>
                              <a:gd name="T22" fmla="*/ 16 w 97"/>
                              <a:gd name="T23" fmla="*/ 136 h 136"/>
                              <a:gd name="T24" fmla="*/ 13 w 97"/>
                              <a:gd name="T25" fmla="*/ 136 h 136"/>
                              <a:gd name="T26" fmla="*/ 9 w 97"/>
                              <a:gd name="T27" fmla="*/ 136 h 136"/>
                              <a:gd name="T28" fmla="*/ 5 w 97"/>
                              <a:gd name="T29" fmla="*/ 136 h 136"/>
                              <a:gd name="T30" fmla="*/ 2 w 97"/>
                              <a:gd name="T31" fmla="*/ 136 h 136"/>
                              <a:gd name="T32" fmla="*/ 1 w 97"/>
                              <a:gd name="T33" fmla="*/ 135 h 136"/>
                              <a:gd name="T34" fmla="*/ 0 w 97"/>
                              <a:gd name="T35" fmla="*/ 133 h 136"/>
                              <a:gd name="T36" fmla="*/ 0 w 97"/>
                              <a:gd name="T37" fmla="*/ 3 h 136"/>
                              <a:gd name="T38" fmla="*/ 1 w 97"/>
                              <a:gd name="T39" fmla="*/ 2 h 136"/>
                              <a:gd name="T40" fmla="*/ 3 w 97"/>
                              <a:gd name="T41" fmla="*/ 0 h 136"/>
                              <a:gd name="T42" fmla="*/ 7 w 97"/>
                              <a:gd name="T43" fmla="*/ 0 h 136"/>
                              <a:gd name="T44" fmla="*/ 12 w 97"/>
                              <a:gd name="T45" fmla="*/ 0 h 136"/>
                              <a:gd name="T46" fmla="*/ 14 w 97"/>
                              <a:gd name="T47" fmla="*/ 0 h 136"/>
                              <a:gd name="T48" fmla="*/ 17 w 97"/>
                              <a:gd name="T49" fmla="*/ 2 h 136"/>
                              <a:gd name="T50" fmla="*/ 18 w 97"/>
                              <a:gd name="T51" fmla="*/ 3 h 136"/>
                              <a:gd name="T52" fmla="*/ 18 w 97"/>
                              <a:gd name="T53" fmla="*/ 57 h 136"/>
                              <a:gd name="T54" fmla="*/ 80 w 97"/>
                              <a:gd name="T55" fmla="*/ 3 h 136"/>
                              <a:gd name="T56" fmla="*/ 80 w 97"/>
                              <a:gd name="T57" fmla="*/ 2 h 136"/>
                              <a:gd name="T58" fmla="*/ 81 w 97"/>
                              <a:gd name="T59" fmla="*/ 0 h 136"/>
                              <a:gd name="T60" fmla="*/ 85 w 97"/>
                              <a:gd name="T61" fmla="*/ 0 h 136"/>
                              <a:gd name="T62" fmla="*/ 88 w 97"/>
                              <a:gd name="T63" fmla="*/ 0 h 136"/>
                              <a:gd name="T64" fmla="*/ 92 w 97"/>
                              <a:gd name="T65" fmla="*/ 0 h 136"/>
                              <a:gd name="T66" fmla="*/ 96 w 97"/>
                              <a:gd name="T67" fmla="*/ 0 h 136"/>
                              <a:gd name="T68" fmla="*/ 97 w 97"/>
                              <a:gd name="T69" fmla="*/ 2 h 136"/>
                              <a:gd name="T70" fmla="*/ 97 w 97"/>
                              <a:gd name="T71" fmla="*/ 3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97" h="136">
                                <a:moveTo>
                                  <a:pt x="97" y="133"/>
                                </a:moveTo>
                                <a:lnTo>
                                  <a:pt x="97" y="133"/>
                                </a:lnTo>
                                <a:lnTo>
                                  <a:pt x="97" y="135"/>
                                </a:lnTo>
                                <a:lnTo>
                                  <a:pt x="97" y="135"/>
                                </a:lnTo>
                                <a:lnTo>
                                  <a:pt x="96" y="136"/>
                                </a:lnTo>
                                <a:lnTo>
                                  <a:pt x="94" y="136"/>
                                </a:lnTo>
                                <a:lnTo>
                                  <a:pt x="92" y="136"/>
                                </a:lnTo>
                                <a:lnTo>
                                  <a:pt x="91" y="136"/>
                                </a:lnTo>
                                <a:lnTo>
                                  <a:pt x="88" y="136"/>
                                </a:lnTo>
                                <a:lnTo>
                                  <a:pt x="86" y="136"/>
                                </a:lnTo>
                                <a:lnTo>
                                  <a:pt x="85" y="136"/>
                                </a:lnTo>
                                <a:lnTo>
                                  <a:pt x="82" y="136"/>
                                </a:lnTo>
                                <a:lnTo>
                                  <a:pt x="81" y="136"/>
                                </a:lnTo>
                                <a:lnTo>
                                  <a:pt x="81" y="135"/>
                                </a:lnTo>
                                <a:lnTo>
                                  <a:pt x="80" y="135"/>
                                </a:lnTo>
                                <a:lnTo>
                                  <a:pt x="80" y="133"/>
                                </a:lnTo>
                                <a:lnTo>
                                  <a:pt x="80" y="133"/>
                                </a:lnTo>
                                <a:lnTo>
                                  <a:pt x="80" y="73"/>
                                </a:lnTo>
                                <a:lnTo>
                                  <a:pt x="18" y="73"/>
                                </a:lnTo>
                                <a:lnTo>
                                  <a:pt x="18" y="133"/>
                                </a:lnTo>
                                <a:lnTo>
                                  <a:pt x="18" y="133"/>
                                </a:lnTo>
                                <a:lnTo>
                                  <a:pt x="18" y="135"/>
                                </a:lnTo>
                                <a:lnTo>
                                  <a:pt x="17" y="135"/>
                                </a:lnTo>
                                <a:lnTo>
                                  <a:pt x="16" y="136"/>
                                </a:lnTo>
                                <a:lnTo>
                                  <a:pt x="14" y="136"/>
                                </a:lnTo>
                                <a:lnTo>
                                  <a:pt x="13" y="136"/>
                                </a:lnTo>
                                <a:lnTo>
                                  <a:pt x="12" y="136"/>
                                </a:lnTo>
                                <a:lnTo>
                                  <a:pt x="9" y="136"/>
                                </a:lnTo>
                                <a:lnTo>
                                  <a:pt x="7" y="136"/>
                                </a:lnTo>
                                <a:lnTo>
                                  <a:pt x="5" y="136"/>
                                </a:lnTo>
                                <a:lnTo>
                                  <a:pt x="3" y="136"/>
                                </a:lnTo>
                                <a:lnTo>
                                  <a:pt x="2" y="136"/>
                                </a:lnTo>
                                <a:lnTo>
                                  <a:pt x="1" y="135"/>
                                </a:lnTo>
                                <a:lnTo>
                                  <a:pt x="1" y="135"/>
                                </a:lnTo>
                                <a:lnTo>
                                  <a:pt x="0" y="133"/>
                                </a:lnTo>
                                <a:lnTo>
                                  <a:pt x="0" y="133"/>
                                </a:lnTo>
                                <a:lnTo>
                                  <a:pt x="0" y="3"/>
                                </a:lnTo>
                                <a:lnTo>
                                  <a:pt x="0" y="3"/>
                                </a:lnTo>
                                <a:lnTo>
                                  <a:pt x="1" y="2"/>
                                </a:lnTo>
                                <a:lnTo>
                                  <a:pt x="1" y="2"/>
                                </a:lnTo>
                                <a:lnTo>
                                  <a:pt x="2" y="0"/>
                                </a:lnTo>
                                <a:lnTo>
                                  <a:pt x="3" y="0"/>
                                </a:lnTo>
                                <a:lnTo>
                                  <a:pt x="5" y="0"/>
                                </a:lnTo>
                                <a:lnTo>
                                  <a:pt x="7" y="0"/>
                                </a:lnTo>
                                <a:lnTo>
                                  <a:pt x="9" y="0"/>
                                </a:lnTo>
                                <a:lnTo>
                                  <a:pt x="12" y="0"/>
                                </a:lnTo>
                                <a:lnTo>
                                  <a:pt x="13" y="0"/>
                                </a:lnTo>
                                <a:lnTo>
                                  <a:pt x="14" y="0"/>
                                </a:lnTo>
                                <a:lnTo>
                                  <a:pt x="16" y="0"/>
                                </a:lnTo>
                                <a:lnTo>
                                  <a:pt x="17" y="2"/>
                                </a:lnTo>
                                <a:lnTo>
                                  <a:pt x="18" y="2"/>
                                </a:lnTo>
                                <a:lnTo>
                                  <a:pt x="18" y="3"/>
                                </a:lnTo>
                                <a:lnTo>
                                  <a:pt x="18" y="3"/>
                                </a:lnTo>
                                <a:lnTo>
                                  <a:pt x="18" y="57"/>
                                </a:lnTo>
                                <a:lnTo>
                                  <a:pt x="80" y="57"/>
                                </a:lnTo>
                                <a:lnTo>
                                  <a:pt x="80" y="3"/>
                                </a:lnTo>
                                <a:lnTo>
                                  <a:pt x="80" y="3"/>
                                </a:lnTo>
                                <a:lnTo>
                                  <a:pt x="80" y="2"/>
                                </a:lnTo>
                                <a:lnTo>
                                  <a:pt x="81" y="2"/>
                                </a:lnTo>
                                <a:lnTo>
                                  <a:pt x="81" y="0"/>
                                </a:lnTo>
                                <a:lnTo>
                                  <a:pt x="82" y="0"/>
                                </a:lnTo>
                                <a:lnTo>
                                  <a:pt x="85" y="0"/>
                                </a:lnTo>
                                <a:lnTo>
                                  <a:pt x="86" y="0"/>
                                </a:lnTo>
                                <a:lnTo>
                                  <a:pt x="88" y="0"/>
                                </a:lnTo>
                                <a:lnTo>
                                  <a:pt x="91" y="0"/>
                                </a:lnTo>
                                <a:lnTo>
                                  <a:pt x="92" y="0"/>
                                </a:lnTo>
                                <a:lnTo>
                                  <a:pt x="94" y="0"/>
                                </a:lnTo>
                                <a:lnTo>
                                  <a:pt x="96" y="0"/>
                                </a:lnTo>
                                <a:lnTo>
                                  <a:pt x="97" y="2"/>
                                </a:lnTo>
                                <a:lnTo>
                                  <a:pt x="97" y="2"/>
                                </a:lnTo>
                                <a:lnTo>
                                  <a:pt x="97" y="3"/>
                                </a:lnTo>
                                <a:lnTo>
                                  <a:pt x="97" y="3"/>
                                </a:lnTo>
                                <a:lnTo>
                                  <a:pt x="97" y="1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63" name="Freeform 929"/>
                        <wps:cNvSpPr>
                          <a:spLocks noEditPoints="1"/>
                        </wps:cNvSpPr>
                        <wps:spPr bwMode="auto">
                          <a:xfrm>
                            <a:off x="2368550" y="5929313"/>
                            <a:ext cx="49213" cy="53975"/>
                          </a:xfrm>
                          <a:custGeom>
                            <a:avLst/>
                            <a:gdLst>
                              <a:gd name="T0" fmla="*/ 94 w 94"/>
                              <a:gd name="T1" fmla="*/ 61 h 102"/>
                              <a:gd name="T2" fmla="*/ 88 w 94"/>
                              <a:gd name="T3" fmla="*/ 80 h 102"/>
                              <a:gd name="T4" fmla="*/ 75 w 94"/>
                              <a:gd name="T5" fmla="*/ 95 h 102"/>
                              <a:gd name="T6" fmla="*/ 57 w 94"/>
                              <a:gd name="T7" fmla="*/ 102 h 102"/>
                              <a:gd name="T8" fmla="*/ 35 w 94"/>
                              <a:gd name="T9" fmla="*/ 102 h 102"/>
                              <a:gd name="T10" fmla="*/ 17 w 94"/>
                              <a:gd name="T11" fmla="*/ 95 h 102"/>
                              <a:gd name="T12" fmla="*/ 6 w 94"/>
                              <a:gd name="T13" fmla="*/ 82 h 102"/>
                              <a:gd name="T14" fmla="*/ 0 w 94"/>
                              <a:gd name="T15" fmla="*/ 64 h 102"/>
                              <a:gd name="T16" fmla="*/ 0 w 94"/>
                              <a:gd name="T17" fmla="*/ 40 h 102"/>
                              <a:gd name="T18" fmla="*/ 6 w 94"/>
                              <a:gd name="T19" fmla="*/ 22 h 102"/>
                              <a:gd name="T20" fmla="*/ 19 w 94"/>
                              <a:gd name="T21" fmla="*/ 7 h 102"/>
                              <a:gd name="T22" fmla="*/ 36 w 94"/>
                              <a:gd name="T23" fmla="*/ 0 h 102"/>
                              <a:gd name="T24" fmla="*/ 59 w 94"/>
                              <a:gd name="T25" fmla="*/ 0 h 102"/>
                              <a:gd name="T26" fmla="*/ 77 w 94"/>
                              <a:gd name="T27" fmla="*/ 7 h 102"/>
                              <a:gd name="T28" fmla="*/ 88 w 94"/>
                              <a:gd name="T29" fmla="*/ 19 h 102"/>
                              <a:gd name="T30" fmla="*/ 94 w 94"/>
                              <a:gd name="T31" fmla="*/ 39 h 102"/>
                              <a:gd name="T32" fmla="*/ 75 w 94"/>
                              <a:gd name="T33" fmla="*/ 51 h 102"/>
                              <a:gd name="T34" fmla="*/ 74 w 94"/>
                              <a:gd name="T35" fmla="*/ 37 h 102"/>
                              <a:gd name="T36" fmla="*/ 70 w 94"/>
                              <a:gd name="T37" fmla="*/ 24 h 102"/>
                              <a:gd name="T38" fmla="*/ 61 w 94"/>
                              <a:gd name="T39" fmla="*/ 17 h 102"/>
                              <a:gd name="T40" fmla="*/ 47 w 94"/>
                              <a:gd name="T41" fmla="*/ 13 h 102"/>
                              <a:gd name="T42" fmla="*/ 35 w 94"/>
                              <a:gd name="T43" fmla="*/ 17 h 102"/>
                              <a:gd name="T44" fmla="*/ 25 w 94"/>
                              <a:gd name="T45" fmla="*/ 24 h 102"/>
                              <a:gd name="T46" fmla="*/ 20 w 94"/>
                              <a:gd name="T47" fmla="*/ 35 h 102"/>
                              <a:gd name="T48" fmla="*/ 19 w 94"/>
                              <a:gd name="T49" fmla="*/ 50 h 102"/>
                              <a:gd name="T50" fmla="*/ 20 w 94"/>
                              <a:gd name="T51" fmla="*/ 65 h 102"/>
                              <a:gd name="T52" fmla="*/ 24 w 94"/>
                              <a:gd name="T53" fmla="*/ 77 h 102"/>
                              <a:gd name="T54" fmla="*/ 34 w 94"/>
                              <a:gd name="T55" fmla="*/ 85 h 102"/>
                              <a:gd name="T56" fmla="*/ 47 w 94"/>
                              <a:gd name="T57" fmla="*/ 88 h 102"/>
                              <a:gd name="T58" fmla="*/ 59 w 94"/>
                              <a:gd name="T59" fmla="*/ 86 h 102"/>
                              <a:gd name="T60" fmla="*/ 69 w 94"/>
                              <a:gd name="T61" fmla="*/ 77 h 102"/>
                              <a:gd name="T62" fmla="*/ 74 w 94"/>
                              <a:gd name="T63" fmla="*/ 66 h 102"/>
                              <a:gd name="T64" fmla="*/ 75 w 94"/>
                              <a:gd name="T65" fmla="*/ 5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4" h="102">
                                <a:moveTo>
                                  <a:pt x="94" y="50"/>
                                </a:moveTo>
                                <a:lnTo>
                                  <a:pt x="94" y="61"/>
                                </a:lnTo>
                                <a:lnTo>
                                  <a:pt x="91" y="71"/>
                                </a:lnTo>
                                <a:lnTo>
                                  <a:pt x="88" y="80"/>
                                </a:lnTo>
                                <a:lnTo>
                                  <a:pt x="82" y="87"/>
                                </a:lnTo>
                                <a:lnTo>
                                  <a:pt x="75" y="95"/>
                                </a:lnTo>
                                <a:lnTo>
                                  <a:pt x="67" y="98"/>
                                </a:lnTo>
                                <a:lnTo>
                                  <a:pt x="57" y="102"/>
                                </a:lnTo>
                                <a:lnTo>
                                  <a:pt x="46" y="102"/>
                                </a:lnTo>
                                <a:lnTo>
                                  <a:pt x="35" y="102"/>
                                </a:lnTo>
                                <a:lnTo>
                                  <a:pt x="26" y="100"/>
                                </a:lnTo>
                                <a:lnTo>
                                  <a:pt x="17" y="95"/>
                                </a:lnTo>
                                <a:lnTo>
                                  <a:pt x="11" y="90"/>
                                </a:lnTo>
                                <a:lnTo>
                                  <a:pt x="6" y="82"/>
                                </a:lnTo>
                                <a:lnTo>
                                  <a:pt x="3" y="74"/>
                                </a:lnTo>
                                <a:lnTo>
                                  <a:pt x="0" y="64"/>
                                </a:lnTo>
                                <a:lnTo>
                                  <a:pt x="0" y="51"/>
                                </a:lnTo>
                                <a:lnTo>
                                  <a:pt x="0" y="40"/>
                                </a:lnTo>
                                <a:lnTo>
                                  <a:pt x="3" y="31"/>
                                </a:lnTo>
                                <a:lnTo>
                                  <a:pt x="6" y="22"/>
                                </a:lnTo>
                                <a:lnTo>
                                  <a:pt x="13" y="15"/>
                                </a:lnTo>
                                <a:lnTo>
                                  <a:pt x="19" y="7"/>
                                </a:lnTo>
                                <a:lnTo>
                                  <a:pt x="27" y="3"/>
                                </a:lnTo>
                                <a:lnTo>
                                  <a:pt x="36" y="0"/>
                                </a:lnTo>
                                <a:lnTo>
                                  <a:pt x="48" y="0"/>
                                </a:lnTo>
                                <a:lnTo>
                                  <a:pt x="59" y="0"/>
                                </a:lnTo>
                                <a:lnTo>
                                  <a:pt x="68" y="2"/>
                                </a:lnTo>
                                <a:lnTo>
                                  <a:pt x="77" y="7"/>
                                </a:lnTo>
                                <a:lnTo>
                                  <a:pt x="83" y="13"/>
                                </a:lnTo>
                                <a:lnTo>
                                  <a:pt x="88" y="19"/>
                                </a:lnTo>
                                <a:lnTo>
                                  <a:pt x="91" y="29"/>
                                </a:lnTo>
                                <a:lnTo>
                                  <a:pt x="94" y="39"/>
                                </a:lnTo>
                                <a:lnTo>
                                  <a:pt x="94" y="50"/>
                                </a:lnTo>
                                <a:close/>
                                <a:moveTo>
                                  <a:pt x="75" y="51"/>
                                </a:moveTo>
                                <a:lnTo>
                                  <a:pt x="75" y="44"/>
                                </a:lnTo>
                                <a:lnTo>
                                  <a:pt x="74" y="37"/>
                                </a:lnTo>
                                <a:lnTo>
                                  <a:pt x="73" y="31"/>
                                </a:lnTo>
                                <a:lnTo>
                                  <a:pt x="70" y="24"/>
                                </a:lnTo>
                                <a:lnTo>
                                  <a:pt x="67" y="19"/>
                                </a:lnTo>
                                <a:lnTo>
                                  <a:pt x="61" y="17"/>
                                </a:lnTo>
                                <a:lnTo>
                                  <a:pt x="56" y="15"/>
                                </a:lnTo>
                                <a:lnTo>
                                  <a:pt x="47" y="13"/>
                                </a:lnTo>
                                <a:lnTo>
                                  <a:pt x="40" y="15"/>
                                </a:lnTo>
                                <a:lnTo>
                                  <a:pt x="35" y="17"/>
                                </a:lnTo>
                                <a:lnTo>
                                  <a:pt x="29" y="19"/>
                                </a:lnTo>
                                <a:lnTo>
                                  <a:pt x="25" y="24"/>
                                </a:lnTo>
                                <a:lnTo>
                                  <a:pt x="22" y="29"/>
                                </a:lnTo>
                                <a:lnTo>
                                  <a:pt x="20" y="35"/>
                                </a:lnTo>
                                <a:lnTo>
                                  <a:pt x="19" y="43"/>
                                </a:lnTo>
                                <a:lnTo>
                                  <a:pt x="19" y="50"/>
                                </a:lnTo>
                                <a:lnTo>
                                  <a:pt x="19" y="59"/>
                                </a:lnTo>
                                <a:lnTo>
                                  <a:pt x="20" y="65"/>
                                </a:lnTo>
                                <a:lnTo>
                                  <a:pt x="21" y="71"/>
                                </a:lnTo>
                                <a:lnTo>
                                  <a:pt x="24" y="77"/>
                                </a:lnTo>
                                <a:lnTo>
                                  <a:pt x="27" y="82"/>
                                </a:lnTo>
                                <a:lnTo>
                                  <a:pt x="34" y="85"/>
                                </a:lnTo>
                                <a:lnTo>
                                  <a:pt x="40" y="87"/>
                                </a:lnTo>
                                <a:lnTo>
                                  <a:pt x="47" y="88"/>
                                </a:lnTo>
                                <a:lnTo>
                                  <a:pt x="54" y="87"/>
                                </a:lnTo>
                                <a:lnTo>
                                  <a:pt x="59" y="86"/>
                                </a:lnTo>
                                <a:lnTo>
                                  <a:pt x="66" y="82"/>
                                </a:lnTo>
                                <a:lnTo>
                                  <a:pt x="69" y="77"/>
                                </a:lnTo>
                                <a:lnTo>
                                  <a:pt x="72" y="72"/>
                                </a:lnTo>
                                <a:lnTo>
                                  <a:pt x="74" y="66"/>
                                </a:lnTo>
                                <a:lnTo>
                                  <a:pt x="75" y="59"/>
                                </a:lnTo>
                                <a:lnTo>
                                  <a:pt x="75" y="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64" name="Freeform 930"/>
                        <wps:cNvSpPr>
                          <a:spLocks/>
                        </wps:cNvSpPr>
                        <wps:spPr bwMode="auto">
                          <a:xfrm>
                            <a:off x="2432050" y="5929313"/>
                            <a:ext cx="28575" cy="53975"/>
                          </a:xfrm>
                          <a:custGeom>
                            <a:avLst/>
                            <a:gdLst>
                              <a:gd name="T0" fmla="*/ 54 w 54"/>
                              <a:gd name="T1" fmla="*/ 12 h 101"/>
                              <a:gd name="T2" fmla="*/ 54 w 54"/>
                              <a:gd name="T3" fmla="*/ 16 h 101"/>
                              <a:gd name="T4" fmla="*/ 54 w 54"/>
                              <a:gd name="T5" fmla="*/ 17 h 101"/>
                              <a:gd name="T6" fmla="*/ 53 w 54"/>
                              <a:gd name="T7" fmla="*/ 18 h 101"/>
                              <a:gd name="T8" fmla="*/ 51 w 54"/>
                              <a:gd name="T9" fmla="*/ 18 h 101"/>
                              <a:gd name="T10" fmla="*/ 49 w 54"/>
                              <a:gd name="T11" fmla="*/ 17 h 101"/>
                              <a:gd name="T12" fmla="*/ 45 w 54"/>
                              <a:gd name="T13" fmla="*/ 17 h 101"/>
                              <a:gd name="T14" fmla="*/ 42 w 54"/>
                              <a:gd name="T15" fmla="*/ 16 h 101"/>
                              <a:gd name="T16" fmla="*/ 37 w 54"/>
                              <a:gd name="T17" fmla="*/ 16 h 101"/>
                              <a:gd name="T18" fmla="*/ 32 w 54"/>
                              <a:gd name="T19" fmla="*/ 18 h 101"/>
                              <a:gd name="T20" fmla="*/ 27 w 54"/>
                              <a:gd name="T21" fmla="*/ 23 h 101"/>
                              <a:gd name="T22" fmla="*/ 21 w 54"/>
                              <a:gd name="T23" fmla="*/ 31 h 101"/>
                              <a:gd name="T24" fmla="*/ 17 w 54"/>
                              <a:gd name="T25" fmla="*/ 98 h 101"/>
                              <a:gd name="T26" fmla="*/ 16 w 54"/>
                              <a:gd name="T27" fmla="*/ 100 h 101"/>
                              <a:gd name="T28" fmla="*/ 15 w 54"/>
                              <a:gd name="T29" fmla="*/ 101 h 101"/>
                              <a:gd name="T30" fmla="*/ 12 w 54"/>
                              <a:gd name="T31" fmla="*/ 101 h 101"/>
                              <a:gd name="T32" fmla="*/ 8 w 54"/>
                              <a:gd name="T33" fmla="*/ 101 h 101"/>
                              <a:gd name="T34" fmla="*/ 3 w 54"/>
                              <a:gd name="T35" fmla="*/ 101 h 101"/>
                              <a:gd name="T36" fmla="*/ 1 w 54"/>
                              <a:gd name="T37" fmla="*/ 101 h 101"/>
                              <a:gd name="T38" fmla="*/ 0 w 54"/>
                              <a:gd name="T39" fmla="*/ 100 h 101"/>
                              <a:gd name="T40" fmla="*/ 0 w 54"/>
                              <a:gd name="T41" fmla="*/ 98 h 101"/>
                              <a:gd name="T42" fmla="*/ 0 w 54"/>
                              <a:gd name="T43" fmla="*/ 3 h 101"/>
                              <a:gd name="T44" fmla="*/ 0 w 54"/>
                              <a:gd name="T45" fmla="*/ 2 h 101"/>
                              <a:gd name="T46" fmla="*/ 2 w 54"/>
                              <a:gd name="T47" fmla="*/ 1 h 101"/>
                              <a:gd name="T48" fmla="*/ 5 w 54"/>
                              <a:gd name="T49" fmla="*/ 1 h 101"/>
                              <a:gd name="T50" fmla="*/ 10 w 54"/>
                              <a:gd name="T51" fmla="*/ 1 h 101"/>
                              <a:gd name="T52" fmla="*/ 12 w 54"/>
                              <a:gd name="T53" fmla="*/ 1 h 101"/>
                              <a:gd name="T54" fmla="*/ 15 w 54"/>
                              <a:gd name="T55" fmla="*/ 2 h 101"/>
                              <a:gd name="T56" fmla="*/ 15 w 54"/>
                              <a:gd name="T57" fmla="*/ 3 h 101"/>
                              <a:gd name="T58" fmla="*/ 15 w 54"/>
                              <a:gd name="T59" fmla="*/ 18 h 101"/>
                              <a:gd name="T60" fmla="*/ 22 w 54"/>
                              <a:gd name="T61" fmla="*/ 8 h 101"/>
                              <a:gd name="T62" fmla="*/ 29 w 54"/>
                              <a:gd name="T63" fmla="*/ 3 h 101"/>
                              <a:gd name="T64" fmla="*/ 34 w 54"/>
                              <a:gd name="T65" fmla="*/ 0 h 101"/>
                              <a:gd name="T66" fmla="*/ 40 w 54"/>
                              <a:gd name="T67" fmla="*/ 0 h 101"/>
                              <a:gd name="T68" fmla="*/ 44 w 54"/>
                              <a:gd name="T69" fmla="*/ 0 h 101"/>
                              <a:gd name="T70" fmla="*/ 48 w 54"/>
                              <a:gd name="T71" fmla="*/ 0 h 101"/>
                              <a:gd name="T72" fmla="*/ 50 w 54"/>
                              <a:gd name="T73" fmla="*/ 1 h 101"/>
                              <a:gd name="T74" fmla="*/ 53 w 54"/>
                              <a:gd name="T75" fmla="*/ 2 h 101"/>
                              <a:gd name="T76" fmla="*/ 54 w 54"/>
                              <a:gd name="T77" fmla="*/ 3 h 101"/>
                              <a:gd name="T78" fmla="*/ 54 w 54"/>
                              <a:gd name="T79" fmla="*/ 5 h 101"/>
                              <a:gd name="T80" fmla="*/ 54 w 54"/>
                              <a:gd name="T81" fmla="*/ 6 h 101"/>
                              <a:gd name="T82" fmla="*/ 54 w 54"/>
                              <a:gd name="T83" fmla="*/ 10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4" h="101">
                                <a:moveTo>
                                  <a:pt x="54" y="10"/>
                                </a:moveTo>
                                <a:lnTo>
                                  <a:pt x="54" y="12"/>
                                </a:lnTo>
                                <a:lnTo>
                                  <a:pt x="54" y="15"/>
                                </a:lnTo>
                                <a:lnTo>
                                  <a:pt x="54" y="16"/>
                                </a:lnTo>
                                <a:lnTo>
                                  <a:pt x="54" y="17"/>
                                </a:lnTo>
                                <a:lnTo>
                                  <a:pt x="54" y="17"/>
                                </a:lnTo>
                                <a:lnTo>
                                  <a:pt x="53" y="18"/>
                                </a:lnTo>
                                <a:lnTo>
                                  <a:pt x="53" y="18"/>
                                </a:lnTo>
                                <a:lnTo>
                                  <a:pt x="51" y="18"/>
                                </a:lnTo>
                                <a:lnTo>
                                  <a:pt x="51" y="18"/>
                                </a:lnTo>
                                <a:lnTo>
                                  <a:pt x="50" y="18"/>
                                </a:lnTo>
                                <a:lnTo>
                                  <a:pt x="49" y="17"/>
                                </a:lnTo>
                                <a:lnTo>
                                  <a:pt x="47" y="17"/>
                                </a:lnTo>
                                <a:lnTo>
                                  <a:pt x="45" y="17"/>
                                </a:lnTo>
                                <a:lnTo>
                                  <a:pt x="44" y="16"/>
                                </a:lnTo>
                                <a:lnTo>
                                  <a:pt x="42" y="16"/>
                                </a:lnTo>
                                <a:lnTo>
                                  <a:pt x="39" y="16"/>
                                </a:lnTo>
                                <a:lnTo>
                                  <a:pt x="37" y="16"/>
                                </a:lnTo>
                                <a:lnTo>
                                  <a:pt x="34" y="17"/>
                                </a:lnTo>
                                <a:lnTo>
                                  <a:pt x="32" y="18"/>
                                </a:lnTo>
                                <a:lnTo>
                                  <a:pt x="29" y="21"/>
                                </a:lnTo>
                                <a:lnTo>
                                  <a:pt x="27" y="23"/>
                                </a:lnTo>
                                <a:lnTo>
                                  <a:pt x="23" y="27"/>
                                </a:lnTo>
                                <a:lnTo>
                                  <a:pt x="21" y="31"/>
                                </a:lnTo>
                                <a:lnTo>
                                  <a:pt x="17" y="37"/>
                                </a:lnTo>
                                <a:lnTo>
                                  <a:pt x="17" y="98"/>
                                </a:lnTo>
                                <a:lnTo>
                                  <a:pt x="17" y="98"/>
                                </a:lnTo>
                                <a:lnTo>
                                  <a:pt x="16" y="100"/>
                                </a:lnTo>
                                <a:lnTo>
                                  <a:pt x="16" y="100"/>
                                </a:lnTo>
                                <a:lnTo>
                                  <a:pt x="15" y="101"/>
                                </a:lnTo>
                                <a:lnTo>
                                  <a:pt x="13" y="101"/>
                                </a:lnTo>
                                <a:lnTo>
                                  <a:pt x="12" y="101"/>
                                </a:lnTo>
                                <a:lnTo>
                                  <a:pt x="11" y="101"/>
                                </a:lnTo>
                                <a:lnTo>
                                  <a:pt x="8" y="101"/>
                                </a:lnTo>
                                <a:lnTo>
                                  <a:pt x="6" y="101"/>
                                </a:lnTo>
                                <a:lnTo>
                                  <a:pt x="3" y="101"/>
                                </a:lnTo>
                                <a:lnTo>
                                  <a:pt x="2" y="101"/>
                                </a:lnTo>
                                <a:lnTo>
                                  <a:pt x="1" y="101"/>
                                </a:lnTo>
                                <a:lnTo>
                                  <a:pt x="0" y="100"/>
                                </a:lnTo>
                                <a:lnTo>
                                  <a:pt x="0" y="100"/>
                                </a:lnTo>
                                <a:lnTo>
                                  <a:pt x="0" y="98"/>
                                </a:lnTo>
                                <a:lnTo>
                                  <a:pt x="0" y="98"/>
                                </a:lnTo>
                                <a:lnTo>
                                  <a:pt x="0" y="3"/>
                                </a:lnTo>
                                <a:lnTo>
                                  <a:pt x="0" y="3"/>
                                </a:lnTo>
                                <a:lnTo>
                                  <a:pt x="0" y="2"/>
                                </a:lnTo>
                                <a:lnTo>
                                  <a:pt x="0" y="2"/>
                                </a:lnTo>
                                <a:lnTo>
                                  <a:pt x="1" y="2"/>
                                </a:lnTo>
                                <a:lnTo>
                                  <a:pt x="2" y="1"/>
                                </a:lnTo>
                                <a:lnTo>
                                  <a:pt x="3" y="1"/>
                                </a:lnTo>
                                <a:lnTo>
                                  <a:pt x="5" y="1"/>
                                </a:lnTo>
                                <a:lnTo>
                                  <a:pt x="7" y="1"/>
                                </a:lnTo>
                                <a:lnTo>
                                  <a:pt x="10" y="1"/>
                                </a:lnTo>
                                <a:lnTo>
                                  <a:pt x="11" y="1"/>
                                </a:lnTo>
                                <a:lnTo>
                                  <a:pt x="12" y="1"/>
                                </a:lnTo>
                                <a:lnTo>
                                  <a:pt x="13" y="2"/>
                                </a:lnTo>
                                <a:lnTo>
                                  <a:pt x="15" y="2"/>
                                </a:lnTo>
                                <a:lnTo>
                                  <a:pt x="15" y="2"/>
                                </a:lnTo>
                                <a:lnTo>
                                  <a:pt x="15" y="3"/>
                                </a:lnTo>
                                <a:lnTo>
                                  <a:pt x="15" y="3"/>
                                </a:lnTo>
                                <a:lnTo>
                                  <a:pt x="15" y="18"/>
                                </a:lnTo>
                                <a:lnTo>
                                  <a:pt x="18" y="12"/>
                                </a:lnTo>
                                <a:lnTo>
                                  <a:pt x="22" y="8"/>
                                </a:lnTo>
                                <a:lnTo>
                                  <a:pt x="26" y="5"/>
                                </a:lnTo>
                                <a:lnTo>
                                  <a:pt x="29" y="3"/>
                                </a:lnTo>
                                <a:lnTo>
                                  <a:pt x="32" y="1"/>
                                </a:lnTo>
                                <a:lnTo>
                                  <a:pt x="34" y="0"/>
                                </a:lnTo>
                                <a:lnTo>
                                  <a:pt x="38" y="0"/>
                                </a:lnTo>
                                <a:lnTo>
                                  <a:pt x="40" y="0"/>
                                </a:lnTo>
                                <a:lnTo>
                                  <a:pt x="42" y="0"/>
                                </a:lnTo>
                                <a:lnTo>
                                  <a:pt x="44" y="0"/>
                                </a:lnTo>
                                <a:lnTo>
                                  <a:pt x="45" y="0"/>
                                </a:lnTo>
                                <a:lnTo>
                                  <a:pt x="48" y="0"/>
                                </a:lnTo>
                                <a:lnTo>
                                  <a:pt x="49" y="1"/>
                                </a:lnTo>
                                <a:lnTo>
                                  <a:pt x="50" y="1"/>
                                </a:lnTo>
                                <a:lnTo>
                                  <a:pt x="53" y="1"/>
                                </a:lnTo>
                                <a:lnTo>
                                  <a:pt x="53" y="2"/>
                                </a:lnTo>
                                <a:lnTo>
                                  <a:pt x="54" y="2"/>
                                </a:lnTo>
                                <a:lnTo>
                                  <a:pt x="54" y="3"/>
                                </a:lnTo>
                                <a:lnTo>
                                  <a:pt x="54" y="3"/>
                                </a:lnTo>
                                <a:lnTo>
                                  <a:pt x="54" y="5"/>
                                </a:lnTo>
                                <a:lnTo>
                                  <a:pt x="54" y="5"/>
                                </a:lnTo>
                                <a:lnTo>
                                  <a:pt x="54" y="6"/>
                                </a:lnTo>
                                <a:lnTo>
                                  <a:pt x="54" y="8"/>
                                </a:lnTo>
                                <a:lnTo>
                                  <a:pt x="54" y="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65" name="Freeform 931"/>
                        <wps:cNvSpPr>
                          <a:spLocks noEditPoints="1"/>
                        </wps:cNvSpPr>
                        <wps:spPr bwMode="auto">
                          <a:xfrm>
                            <a:off x="2493963" y="5929313"/>
                            <a:ext cx="55563" cy="53975"/>
                          </a:xfrm>
                          <a:custGeom>
                            <a:avLst/>
                            <a:gdLst>
                              <a:gd name="T0" fmla="*/ 107 w 107"/>
                              <a:gd name="T1" fmla="*/ 97 h 102"/>
                              <a:gd name="T2" fmla="*/ 104 w 107"/>
                              <a:gd name="T3" fmla="*/ 101 h 102"/>
                              <a:gd name="T4" fmla="*/ 101 w 107"/>
                              <a:gd name="T5" fmla="*/ 102 h 102"/>
                              <a:gd name="T6" fmla="*/ 95 w 107"/>
                              <a:gd name="T7" fmla="*/ 102 h 102"/>
                              <a:gd name="T8" fmla="*/ 85 w 107"/>
                              <a:gd name="T9" fmla="*/ 102 h 102"/>
                              <a:gd name="T10" fmla="*/ 76 w 107"/>
                              <a:gd name="T11" fmla="*/ 96 h 102"/>
                              <a:gd name="T12" fmla="*/ 71 w 107"/>
                              <a:gd name="T13" fmla="*/ 82 h 102"/>
                              <a:gd name="T14" fmla="*/ 63 w 107"/>
                              <a:gd name="T15" fmla="*/ 93 h 102"/>
                              <a:gd name="T16" fmla="*/ 49 w 107"/>
                              <a:gd name="T17" fmla="*/ 101 h 102"/>
                              <a:gd name="T18" fmla="*/ 29 w 107"/>
                              <a:gd name="T19" fmla="*/ 102 h 102"/>
                              <a:gd name="T20" fmla="*/ 8 w 107"/>
                              <a:gd name="T21" fmla="*/ 88 h 102"/>
                              <a:gd name="T22" fmla="*/ 0 w 107"/>
                              <a:gd name="T23" fmla="*/ 63 h 102"/>
                              <a:gd name="T24" fmla="*/ 2 w 107"/>
                              <a:gd name="T25" fmla="*/ 31 h 102"/>
                              <a:gd name="T26" fmla="*/ 17 w 107"/>
                              <a:gd name="T27" fmla="*/ 7 h 102"/>
                              <a:gd name="T28" fmla="*/ 42 w 107"/>
                              <a:gd name="T29" fmla="*/ 0 h 102"/>
                              <a:gd name="T30" fmla="*/ 60 w 107"/>
                              <a:gd name="T31" fmla="*/ 3 h 102"/>
                              <a:gd name="T32" fmla="*/ 72 w 107"/>
                              <a:gd name="T33" fmla="*/ 18 h 102"/>
                              <a:gd name="T34" fmla="*/ 77 w 107"/>
                              <a:gd name="T35" fmla="*/ 26 h 102"/>
                              <a:gd name="T36" fmla="*/ 80 w 107"/>
                              <a:gd name="T37" fmla="*/ 11 h 102"/>
                              <a:gd name="T38" fmla="*/ 81 w 107"/>
                              <a:gd name="T39" fmla="*/ 2 h 102"/>
                              <a:gd name="T40" fmla="*/ 82 w 107"/>
                              <a:gd name="T41" fmla="*/ 2 h 102"/>
                              <a:gd name="T42" fmla="*/ 85 w 107"/>
                              <a:gd name="T43" fmla="*/ 1 h 102"/>
                              <a:gd name="T44" fmla="*/ 90 w 107"/>
                              <a:gd name="T45" fmla="*/ 1 h 102"/>
                              <a:gd name="T46" fmla="*/ 95 w 107"/>
                              <a:gd name="T47" fmla="*/ 1 h 102"/>
                              <a:gd name="T48" fmla="*/ 97 w 107"/>
                              <a:gd name="T49" fmla="*/ 2 h 102"/>
                              <a:gd name="T50" fmla="*/ 98 w 107"/>
                              <a:gd name="T51" fmla="*/ 6 h 102"/>
                              <a:gd name="T52" fmla="*/ 96 w 107"/>
                              <a:gd name="T53" fmla="*/ 17 h 102"/>
                              <a:gd name="T54" fmla="*/ 92 w 107"/>
                              <a:gd name="T55" fmla="*/ 33 h 102"/>
                              <a:gd name="T56" fmla="*/ 87 w 107"/>
                              <a:gd name="T57" fmla="*/ 50 h 102"/>
                              <a:gd name="T58" fmla="*/ 83 w 107"/>
                              <a:gd name="T59" fmla="*/ 69 h 102"/>
                              <a:gd name="T60" fmla="*/ 87 w 107"/>
                              <a:gd name="T61" fmla="*/ 83 h 102"/>
                              <a:gd name="T62" fmla="*/ 93 w 107"/>
                              <a:gd name="T63" fmla="*/ 87 h 102"/>
                              <a:gd name="T64" fmla="*/ 98 w 107"/>
                              <a:gd name="T65" fmla="*/ 87 h 102"/>
                              <a:gd name="T66" fmla="*/ 102 w 107"/>
                              <a:gd name="T67" fmla="*/ 87 h 102"/>
                              <a:gd name="T68" fmla="*/ 104 w 107"/>
                              <a:gd name="T69" fmla="*/ 86 h 102"/>
                              <a:gd name="T70" fmla="*/ 106 w 107"/>
                              <a:gd name="T71" fmla="*/ 86 h 102"/>
                              <a:gd name="T72" fmla="*/ 107 w 107"/>
                              <a:gd name="T73" fmla="*/ 90 h 102"/>
                              <a:gd name="T74" fmla="*/ 66 w 107"/>
                              <a:gd name="T75" fmla="*/ 50 h 102"/>
                              <a:gd name="T76" fmla="*/ 63 w 107"/>
                              <a:gd name="T77" fmla="*/ 27 h 102"/>
                              <a:gd name="T78" fmla="*/ 51 w 107"/>
                              <a:gd name="T79" fmla="*/ 16 h 102"/>
                              <a:gd name="T80" fmla="*/ 35 w 107"/>
                              <a:gd name="T81" fmla="*/ 15 h 102"/>
                              <a:gd name="T82" fmla="*/ 23 w 107"/>
                              <a:gd name="T83" fmla="*/ 26 h 102"/>
                              <a:gd name="T84" fmla="*/ 18 w 107"/>
                              <a:gd name="T85" fmla="*/ 43 h 102"/>
                              <a:gd name="T86" fmla="*/ 18 w 107"/>
                              <a:gd name="T87" fmla="*/ 65 h 102"/>
                              <a:gd name="T88" fmla="*/ 26 w 107"/>
                              <a:gd name="T89" fmla="*/ 81 h 102"/>
                              <a:gd name="T90" fmla="*/ 42 w 107"/>
                              <a:gd name="T91" fmla="*/ 88 h 102"/>
                              <a:gd name="T92" fmla="*/ 56 w 107"/>
                              <a:gd name="T93" fmla="*/ 82 h 102"/>
                              <a:gd name="T94" fmla="*/ 65 w 107"/>
                              <a:gd name="T95" fmla="*/ 66 h 102"/>
                              <a:gd name="T96" fmla="*/ 66 w 107"/>
                              <a:gd name="T97" fmla="*/ 50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07" h="102">
                                <a:moveTo>
                                  <a:pt x="107" y="92"/>
                                </a:moveTo>
                                <a:lnTo>
                                  <a:pt x="107" y="96"/>
                                </a:lnTo>
                                <a:lnTo>
                                  <a:pt x="107" y="97"/>
                                </a:lnTo>
                                <a:lnTo>
                                  <a:pt x="106" y="98"/>
                                </a:lnTo>
                                <a:lnTo>
                                  <a:pt x="106" y="100"/>
                                </a:lnTo>
                                <a:lnTo>
                                  <a:pt x="104" y="101"/>
                                </a:lnTo>
                                <a:lnTo>
                                  <a:pt x="103" y="101"/>
                                </a:lnTo>
                                <a:lnTo>
                                  <a:pt x="102" y="101"/>
                                </a:lnTo>
                                <a:lnTo>
                                  <a:pt x="101" y="102"/>
                                </a:lnTo>
                                <a:lnTo>
                                  <a:pt x="98" y="102"/>
                                </a:lnTo>
                                <a:lnTo>
                                  <a:pt x="97" y="102"/>
                                </a:lnTo>
                                <a:lnTo>
                                  <a:pt x="95" y="102"/>
                                </a:lnTo>
                                <a:lnTo>
                                  <a:pt x="92" y="102"/>
                                </a:lnTo>
                                <a:lnTo>
                                  <a:pt x="88" y="102"/>
                                </a:lnTo>
                                <a:lnTo>
                                  <a:pt x="85" y="102"/>
                                </a:lnTo>
                                <a:lnTo>
                                  <a:pt x="81" y="101"/>
                                </a:lnTo>
                                <a:lnTo>
                                  <a:pt x="79" y="98"/>
                                </a:lnTo>
                                <a:lnTo>
                                  <a:pt x="76" y="96"/>
                                </a:lnTo>
                                <a:lnTo>
                                  <a:pt x="74" y="92"/>
                                </a:lnTo>
                                <a:lnTo>
                                  <a:pt x="72" y="87"/>
                                </a:lnTo>
                                <a:lnTo>
                                  <a:pt x="71" y="82"/>
                                </a:lnTo>
                                <a:lnTo>
                                  <a:pt x="69" y="86"/>
                                </a:lnTo>
                                <a:lnTo>
                                  <a:pt x="66" y="90"/>
                                </a:lnTo>
                                <a:lnTo>
                                  <a:pt x="63" y="93"/>
                                </a:lnTo>
                                <a:lnTo>
                                  <a:pt x="59" y="97"/>
                                </a:lnTo>
                                <a:lnTo>
                                  <a:pt x="54" y="100"/>
                                </a:lnTo>
                                <a:lnTo>
                                  <a:pt x="49" y="101"/>
                                </a:lnTo>
                                <a:lnTo>
                                  <a:pt x="44" y="102"/>
                                </a:lnTo>
                                <a:lnTo>
                                  <a:pt x="39" y="102"/>
                                </a:lnTo>
                                <a:lnTo>
                                  <a:pt x="29" y="102"/>
                                </a:lnTo>
                                <a:lnTo>
                                  <a:pt x="21" y="98"/>
                                </a:lnTo>
                                <a:lnTo>
                                  <a:pt x="15" y="95"/>
                                </a:lnTo>
                                <a:lnTo>
                                  <a:pt x="8" y="88"/>
                                </a:lnTo>
                                <a:lnTo>
                                  <a:pt x="5" y="81"/>
                                </a:lnTo>
                                <a:lnTo>
                                  <a:pt x="2" y="72"/>
                                </a:lnTo>
                                <a:lnTo>
                                  <a:pt x="0" y="63"/>
                                </a:lnTo>
                                <a:lnTo>
                                  <a:pt x="0" y="51"/>
                                </a:lnTo>
                                <a:lnTo>
                                  <a:pt x="0" y="40"/>
                                </a:lnTo>
                                <a:lnTo>
                                  <a:pt x="2" y="31"/>
                                </a:lnTo>
                                <a:lnTo>
                                  <a:pt x="6" y="21"/>
                                </a:lnTo>
                                <a:lnTo>
                                  <a:pt x="11" y="13"/>
                                </a:lnTo>
                                <a:lnTo>
                                  <a:pt x="17" y="7"/>
                                </a:lnTo>
                                <a:lnTo>
                                  <a:pt x="24" y="3"/>
                                </a:lnTo>
                                <a:lnTo>
                                  <a:pt x="32" y="0"/>
                                </a:lnTo>
                                <a:lnTo>
                                  <a:pt x="42" y="0"/>
                                </a:lnTo>
                                <a:lnTo>
                                  <a:pt x="49" y="0"/>
                                </a:lnTo>
                                <a:lnTo>
                                  <a:pt x="55" y="1"/>
                                </a:lnTo>
                                <a:lnTo>
                                  <a:pt x="60" y="3"/>
                                </a:lnTo>
                                <a:lnTo>
                                  <a:pt x="65" y="8"/>
                                </a:lnTo>
                                <a:lnTo>
                                  <a:pt x="69" y="12"/>
                                </a:lnTo>
                                <a:lnTo>
                                  <a:pt x="72" y="18"/>
                                </a:lnTo>
                                <a:lnTo>
                                  <a:pt x="75" y="24"/>
                                </a:lnTo>
                                <a:lnTo>
                                  <a:pt x="76" y="33"/>
                                </a:lnTo>
                                <a:lnTo>
                                  <a:pt x="77" y="26"/>
                                </a:lnTo>
                                <a:lnTo>
                                  <a:pt x="79" y="19"/>
                                </a:lnTo>
                                <a:lnTo>
                                  <a:pt x="80" y="15"/>
                                </a:lnTo>
                                <a:lnTo>
                                  <a:pt x="80" y="11"/>
                                </a:lnTo>
                                <a:lnTo>
                                  <a:pt x="81" y="7"/>
                                </a:lnTo>
                                <a:lnTo>
                                  <a:pt x="81" y="5"/>
                                </a:lnTo>
                                <a:lnTo>
                                  <a:pt x="81" y="2"/>
                                </a:lnTo>
                                <a:lnTo>
                                  <a:pt x="82" y="2"/>
                                </a:lnTo>
                                <a:lnTo>
                                  <a:pt x="82" y="2"/>
                                </a:lnTo>
                                <a:lnTo>
                                  <a:pt x="82" y="2"/>
                                </a:lnTo>
                                <a:lnTo>
                                  <a:pt x="83" y="1"/>
                                </a:lnTo>
                                <a:lnTo>
                                  <a:pt x="83" y="1"/>
                                </a:lnTo>
                                <a:lnTo>
                                  <a:pt x="85" y="1"/>
                                </a:lnTo>
                                <a:lnTo>
                                  <a:pt x="86" y="1"/>
                                </a:lnTo>
                                <a:lnTo>
                                  <a:pt x="87" y="1"/>
                                </a:lnTo>
                                <a:lnTo>
                                  <a:pt x="90" y="1"/>
                                </a:lnTo>
                                <a:lnTo>
                                  <a:pt x="92" y="1"/>
                                </a:lnTo>
                                <a:lnTo>
                                  <a:pt x="93" y="1"/>
                                </a:lnTo>
                                <a:lnTo>
                                  <a:pt x="95" y="1"/>
                                </a:lnTo>
                                <a:lnTo>
                                  <a:pt x="96" y="1"/>
                                </a:lnTo>
                                <a:lnTo>
                                  <a:pt x="97" y="2"/>
                                </a:lnTo>
                                <a:lnTo>
                                  <a:pt x="97" y="2"/>
                                </a:lnTo>
                                <a:lnTo>
                                  <a:pt x="98" y="3"/>
                                </a:lnTo>
                                <a:lnTo>
                                  <a:pt x="98" y="3"/>
                                </a:lnTo>
                                <a:lnTo>
                                  <a:pt x="98" y="6"/>
                                </a:lnTo>
                                <a:lnTo>
                                  <a:pt x="97" y="10"/>
                                </a:lnTo>
                                <a:lnTo>
                                  <a:pt x="97" y="13"/>
                                </a:lnTo>
                                <a:lnTo>
                                  <a:pt x="96" y="17"/>
                                </a:lnTo>
                                <a:lnTo>
                                  <a:pt x="95" y="22"/>
                                </a:lnTo>
                                <a:lnTo>
                                  <a:pt x="93" y="28"/>
                                </a:lnTo>
                                <a:lnTo>
                                  <a:pt x="92" y="33"/>
                                </a:lnTo>
                                <a:lnTo>
                                  <a:pt x="91" y="39"/>
                                </a:lnTo>
                                <a:lnTo>
                                  <a:pt x="90" y="45"/>
                                </a:lnTo>
                                <a:lnTo>
                                  <a:pt x="87" y="50"/>
                                </a:lnTo>
                                <a:lnTo>
                                  <a:pt x="86" y="55"/>
                                </a:lnTo>
                                <a:lnTo>
                                  <a:pt x="83" y="60"/>
                                </a:lnTo>
                                <a:lnTo>
                                  <a:pt x="83" y="69"/>
                                </a:lnTo>
                                <a:lnTo>
                                  <a:pt x="85" y="75"/>
                                </a:lnTo>
                                <a:lnTo>
                                  <a:pt x="86" y="80"/>
                                </a:lnTo>
                                <a:lnTo>
                                  <a:pt x="87" y="83"/>
                                </a:lnTo>
                                <a:lnTo>
                                  <a:pt x="88" y="86"/>
                                </a:lnTo>
                                <a:lnTo>
                                  <a:pt x="91" y="87"/>
                                </a:lnTo>
                                <a:lnTo>
                                  <a:pt x="93" y="87"/>
                                </a:lnTo>
                                <a:lnTo>
                                  <a:pt x="95" y="88"/>
                                </a:lnTo>
                                <a:lnTo>
                                  <a:pt x="97" y="88"/>
                                </a:lnTo>
                                <a:lnTo>
                                  <a:pt x="98" y="87"/>
                                </a:lnTo>
                                <a:lnTo>
                                  <a:pt x="99" y="87"/>
                                </a:lnTo>
                                <a:lnTo>
                                  <a:pt x="101" y="87"/>
                                </a:lnTo>
                                <a:lnTo>
                                  <a:pt x="102" y="87"/>
                                </a:lnTo>
                                <a:lnTo>
                                  <a:pt x="103" y="86"/>
                                </a:lnTo>
                                <a:lnTo>
                                  <a:pt x="104" y="86"/>
                                </a:lnTo>
                                <a:lnTo>
                                  <a:pt x="104" y="86"/>
                                </a:lnTo>
                                <a:lnTo>
                                  <a:pt x="106" y="86"/>
                                </a:lnTo>
                                <a:lnTo>
                                  <a:pt x="106" y="86"/>
                                </a:lnTo>
                                <a:lnTo>
                                  <a:pt x="106" y="86"/>
                                </a:lnTo>
                                <a:lnTo>
                                  <a:pt x="107" y="87"/>
                                </a:lnTo>
                                <a:lnTo>
                                  <a:pt x="107" y="88"/>
                                </a:lnTo>
                                <a:lnTo>
                                  <a:pt x="107" y="90"/>
                                </a:lnTo>
                                <a:lnTo>
                                  <a:pt x="107" y="91"/>
                                </a:lnTo>
                                <a:lnTo>
                                  <a:pt x="107" y="92"/>
                                </a:lnTo>
                                <a:close/>
                                <a:moveTo>
                                  <a:pt x="66" y="50"/>
                                </a:moveTo>
                                <a:lnTo>
                                  <a:pt x="66" y="42"/>
                                </a:lnTo>
                                <a:lnTo>
                                  <a:pt x="64" y="33"/>
                                </a:lnTo>
                                <a:lnTo>
                                  <a:pt x="63" y="27"/>
                                </a:lnTo>
                                <a:lnTo>
                                  <a:pt x="59" y="22"/>
                                </a:lnTo>
                                <a:lnTo>
                                  <a:pt x="55" y="18"/>
                                </a:lnTo>
                                <a:lnTo>
                                  <a:pt x="51" y="16"/>
                                </a:lnTo>
                                <a:lnTo>
                                  <a:pt x="47" y="15"/>
                                </a:lnTo>
                                <a:lnTo>
                                  <a:pt x="43" y="13"/>
                                </a:lnTo>
                                <a:lnTo>
                                  <a:pt x="35" y="15"/>
                                </a:lnTo>
                                <a:lnTo>
                                  <a:pt x="31" y="17"/>
                                </a:lnTo>
                                <a:lnTo>
                                  <a:pt x="27" y="21"/>
                                </a:lnTo>
                                <a:lnTo>
                                  <a:pt x="23" y="26"/>
                                </a:lnTo>
                                <a:lnTo>
                                  <a:pt x="21" y="31"/>
                                </a:lnTo>
                                <a:lnTo>
                                  <a:pt x="19" y="37"/>
                                </a:lnTo>
                                <a:lnTo>
                                  <a:pt x="18" y="43"/>
                                </a:lnTo>
                                <a:lnTo>
                                  <a:pt x="18" y="50"/>
                                </a:lnTo>
                                <a:lnTo>
                                  <a:pt x="18" y="58"/>
                                </a:lnTo>
                                <a:lnTo>
                                  <a:pt x="18" y="65"/>
                                </a:lnTo>
                                <a:lnTo>
                                  <a:pt x="21" y="71"/>
                                </a:lnTo>
                                <a:lnTo>
                                  <a:pt x="23" y="76"/>
                                </a:lnTo>
                                <a:lnTo>
                                  <a:pt x="26" y="81"/>
                                </a:lnTo>
                                <a:lnTo>
                                  <a:pt x="29" y="85"/>
                                </a:lnTo>
                                <a:lnTo>
                                  <a:pt x="34" y="87"/>
                                </a:lnTo>
                                <a:lnTo>
                                  <a:pt x="42" y="88"/>
                                </a:lnTo>
                                <a:lnTo>
                                  <a:pt x="47" y="87"/>
                                </a:lnTo>
                                <a:lnTo>
                                  <a:pt x="51" y="86"/>
                                </a:lnTo>
                                <a:lnTo>
                                  <a:pt x="56" y="82"/>
                                </a:lnTo>
                                <a:lnTo>
                                  <a:pt x="60" y="77"/>
                                </a:lnTo>
                                <a:lnTo>
                                  <a:pt x="63" y="72"/>
                                </a:lnTo>
                                <a:lnTo>
                                  <a:pt x="65" y="66"/>
                                </a:lnTo>
                                <a:lnTo>
                                  <a:pt x="66" y="59"/>
                                </a:lnTo>
                                <a:lnTo>
                                  <a:pt x="66" y="50"/>
                                </a:lnTo>
                                <a:lnTo>
                                  <a:pt x="66"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66" name="Freeform 932"/>
                        <wps:cNvSpPr>
                          <a:spLocks/>
                        </wps:cNvSpPr>
                        <wps:spPr bwMode="auto">
                          <a:xfrm>
                            <a:off x="2555875" y="5951538"/>
                            <a:ext cx="26988" cy="7938"/>
                          </a:xfrm>
                          <a:custGeom>
                            <a:avLst/>
                            <a:gdLst>
                              <a:gd name="T0" fmla="*/ 52 w 52"/>
                              <a:gd name="T1" fmla="*/ 8 h 15"/>
                              <a:gd name="T2" fmla="*/ 52 w 52"/>
                              <a:gd name="T3" fmla="*/ 11 h 15"/>
                              <a:gd name="T4" fmla="*/ 50 w 52"/>
                              <a:gd name="T5" fmla="*/ 14 h 15"/>
                              <a:gd name="T6" fmla="*/ 49 w 52"/>
                              <a:gd name="T7" fmla="*/ 15 h 15"/>
                              <a:gd name="T8" fmla="*/ 48 w 52"/>
                              <a:gd name="T9" fmla="*/ 15 h 15"/>
                              <a:gd name="T10" fmla="*/ 4 w 52"/>
                              <a:gd name="T11" fmla="*/ 15 h 15"/>
                              <a:gd name="T12" fmla="*/ 2 w 52"/>
                              <a:gd name="T13" fmla="*/ 15 h 15"/>
                              <a:gd name="T14" fmla="*/ 1 w 52"/>
                              <a:gd name="T15" fmla="*/ 14 h 15"/>
                              <a:gd name="T16" fmla="*/ 1 w 52"/>
                              <a:gd name="T17" fmla="*/ 11 h 15"/>
                              <a:gd name="T18" fmla="*/ 0 w 52"/>
                              <a:gd name="T19" fmla="*/ 8 h 15"/>
                              <a:gd name="T20" fmla="*/ 1 w 52"/>
                              <a:gd name="T21" fmla="*/ 4 h 15"/>
                              <a:gd name="T22" fmla="*/ 1 w 52"/>
                              <a:gd name="T23" fmla="*/ 3 h 15"/>
                              <a:gd name="T24" fmla="*/ 2 w 52"/>
                              <a:gd name="T25" fmla="*/ 2 h 15"/>
                              <a:gd name="T26" fmla="*/ 4 w 52"/>
                              <a:gd name="T27" fmla="*/ 0 h 15"/>
                              <a:gd name="T28" fmla="*/ 48 w 52"/>
                              <a:gd name="T29" fmla="*/ 0 h 15"/>
                              <a:gd name="T30" fmla="*/ 49 w 52"/>
                              <a:gd name="T31" fmla="*/ 0 h 15"/>
                              <a:gd name="T32" fmla="*/ 49 w 52"/>
                              <a:gd name="T33" fmla="*/ 2 h 15"/>
                              <a:gd name="T34" fmla="*/ 50 w 52"/>
                              <a:gd name="T35" fmla="*/ 2 h 15"/>
                              <a:gd name="T36" fmla="*/ 50 w 52"/>
                              <a:gd name="T37" fmla="*/ 3 h 15"/>
                              <a:gd name="T38" fmla="*/ 50 w 52"/>
                              <a:gd name="T39" fmla="*/ 3 h 15"/>
                              <a:gd name="T40" fmla="*/ 52 w 52"/>
                              <a:gd name="T41" fmla="*/ 4 h 15"/>
                              <a:gd name="T42" fmla="*/ 52 w 52"/>
                              <a:gd name="T43" fmla="*/ 7 h 15"/>
                              <a:gd name="T44" fmla="*/ 52 w 52"/>
                              <a:gd name="T45" fmla="*/ 8 h 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2" h="15">
                                <a:moveTo>
                                  <a:pt x="52" y="8"/>
                                </a:moveTo>
                                <a:lnTo>
                                  <a:pt x="52" y="11"/>
                                </a:lnTo>
                                <a:lnTo>
                                  <a:pt x="50" y="14"/>
                                </a:lnTo>
                                <a:lnTo>
                                  <a:pt x="49" y="15"/>
                                </a:lnTo>
                                <a:lnTo>
                                  <a:pt x="48" y="15"/>
                                </a:lnTo>
                                <a:lnTo>
                                  <a:pt x="4" y="15"/>
                                </a:lnTo>
                                <a:lnTo>
                                  <a:pt x="2" y="15"/>
                                </a:lnTo>
                                <a:lnTo>
                                  <a:pt x="1" y="14"/>
                                </a:lnTo>
                                <a:lnTo>
                                  <a:pt x="1" y="11"/>
                                </a:lnTo>
                                <a:lnTo>
                                  <a:pt x="0" y="8"/>
                                </a:lnTo>
                                <a:lnTo>
                                  <a:pt x="1" y="4"/>
                                </a:lnTo>
                                <a:lnTo>
                                  <a:pt x="1" y="3"/>
                                </a:lnTo>
                                <a:lnTo>
                                  <a:pt x="2" y="2"/>
                                </a:lnTo>
                                <a:lnTo>
                                  <a:pt x="4" y="0"/>
                                </a:lnTo>
                                <a:lnTo>
                                  <a:pt x="48" y="0"/>
                                </a:lnTo>
                                <a:lnTo>
                                  <a:pt x="49" y="0"/>
                                </a:lnTo>
                                <a:lnTo>
                                  <a:pt x="49" y="2"/>
                                </a:lnTo>
                                <a:lnTo>
                                  <a:pt x="50" y="2"/>
                                </a:lnTo>
                                <a:lnTo>
                                  <a:pt x="50" y="3"/>
                                </a:lnTo>
                                <a:lnTo>
                                  <a:pt x="50" y="3"/>
                                </a:lnTo>
                                <a:lnTo>
                                  <a:pt x="52" y="4"/>
                                </a:lnTo>
                                <a:lnTo>
                                  <a:pt x="52" y="7"/>
                                </a:lnTo>
                                <a:lnTo>
                                  <a:pt x="52"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67" name="Freeform 933"/>
                        <wps:cNvSpPr>
                          <a:spLocks/>
                        </wps:cNvSpPr>
                        <wps:spPr bwMode="auto">
                          <a:xfrm>
                            <a:off x="2592388" y="5910263"/>
                            <a:ext cx="52388" cy="73025"/>
                          </a:xfrm>
                          <a:custGeom>
                            <a:avLst/>
                            <a:gdLst>
                              <a:gd name="T0" fmla="*/ 98 w 98"/>
                              <a:gd name="T1" fmla="*/ 119 h 138"/>
                              <a:gd name="T2" fmla="*/ 97 w 98"/>
                              <a:gd name="T3" fmla="*/ 122 h 138"/>
                              <a:gd name="T4" fmla="*/ 97 w 98"/>
                              <a:gd name="T5" fmla="*/ 123 h 138"/>
                              <a:gd name="T6" fmla="*/ 96 w 98"/>
                              <a:gd name="T7" fmla="*/ 126 h 138"/>
                              <a:gd name="T8" fmla="*/ 94 w 98"/>
                              <a:gd name="T9" fmla="*/ 127 h 138"/>
                              <a:gd name="T10" fmla="*/ 87 w 98"/>
                              <a:gd name="T11" fmla="*/ 132 h 138"/>
                              <a:gd name="T12" fmla="*/ 78 w 98"/>
                              <a:gd name="T13" fmla="*/ 136 h 138"/>
                              <a:gd name="T14" fmla="*/ 65 w 98"/>
                              <a:gd name="T15" fmla="*/ 138 h 138"/>
                              <a:gd name="T16" fmla="*/ 44 w 98"/>
                              <a:gd name="T17" fmla="*/ 138 h 138"/>
                              <a:gd name="T18" fmla="*/ 23 w 98"/>
                              <a:gd name="T19" fmla="*/ 129 h 138"/>
                              <a:gd name="T20" fmla="*/ 9 w 98"/>
                              <a:gd name="T21" fmla="*/ 112 h 138"/>
                              <a:gd name="T22" fmla="*/ 1 w 98"/>
                              <a:gd name="T23" fmla="*/ 86 h 138"/>
                              <a:gd name="T24" fmla="*/ 1 w 98"/>
                              <a:gd name="T25" fmla="*/ 54 h 138"/>
                              <a:gd name="T26" fmla="*/ 10 w 98"/>
                              <a:gd name="T27" fmla="*/ 28 h 138"/>
                              <a:gd name="T28" fmla="*/ 25 w 98"/>
                              <a:gd name="T29" fmla="*/ 10 h 138"/>
                              <a:gd name="T30" fmla="*/ 47 w 98"/>
                              <a:gd name="T31" fmla="*/ 0 h 138"/>
                              <a:gd name="T32" fmla="*/ 65 w 98"/>
                              <a:gd name="T33" fmla="*/ 0 h 138"/>
                              <a:gd name="T34" fmla="*/ 76 w 98"/>
                              <a:gd name="T35" fmla="*/ 3 h 138"/>
                              <a:gd name="T36" fmla="*/ 86 w 98"/>
                              <a:gd name="T37" fmla="*/ 5 h 138"/>
                              <a:gd name="T38" fmla="*/ 92 w 98"/>
                              <a:gd name="T39" fmla="*/ 10 h 138"/>
                              <a:gd name="T40" fmla="*/ 96 w 98"/>
                              <a:gd name="T41" fmla="*/ 12 h 138"/>
                              <a:gd name="T42" fmla="*/ 97 w 98"/>
                              <a:gd name="T43" fmla="*/ 14 h 138"/>
                              <a:gd name="T44" fmla="*/ 97 w 98"/>
                              <a:gd name="T45" fmla="*/ 16 h 138"/>
                              <a:gd name="T46" fmla="*/ 97 w 98"/>
                              <a:gd name="T47" fmla="*/ 19 h 138"/>
                              <a:gd name="T48" fmla="*/ 97 w 98"/>
                              <a:gd name="T49" fmla="*/ 22 h 138"/>
                              <a:gd name="T50" fmla="*/ 97 w 98"/>
                              <a:gd name="T51" fmla="*/ 26 h 138"/>
                              <a:gd name="T52" fmla="*/ 96 w 98"/>
                              <a:gd name="T53" fmla="*/ 27 h 138"/>
                              <a:gd name="T54" fmla="*/ 95 w 98"/>
                              <a:gd name="T55" fmla="*/ 28 h 138"/>
                              <a:gd name="T56" fmla="*/ 92 w 98"/>
                              <a:gd name="T57" fmla="*/ 28 h 138"/>
                              <a:gd name="T58" fmla="*/ 87 w 98"/>
                              <a:gd name="T59" fmla="*/ 25 h 138"/>
                              <a:gd name="T60" fmla="*/ 79 w 98"/>
                              <a:gd name="T61" fmla="*/ 20 h 138"/>
                              <a:gd name="T62" fmla="*/ 68 w 98"/>
                              <a:gd name="T63" fmla="*/ 16 h 138"/>
                              <a:gd name="T64" fmla="*/ 50 w 98"/>
                              <a:gd name="T65" fmla="*/ 16 h 138"/>
                              <a:gd name="T66" fmla="*/ 36 w 98"/>
                              <a:gd name="T67" fmla="*/ 23 h 138"/>
                              <a:gd name="T68" fmla="*/ 26 w 98"/>
                              <a:gd name="T69" fmla="*/ 37 h 138"/>
                              <a:gd name="T70" fmla="*/ 20 w 98"/>
                              <a:gd name="T71" fmla="*/ 57 h 138"/>
                              <a:gd name="T72" fmla="*/ 20 w 98"/>
                              <a:gd name="T73" fmla="*/ 83 h 138"/>
                              <a:gd name="T74" fmla="*/ 26 w 98"/>
                              <a:gd name="T75" fmla="*/ 102 h 138"/>
                              <a:gd name="T76" fmla="*/ 36 w 98"/>
                              <a:gd name="T77" fmla="*/ 115 h 138"/>
                              <a:gd name="T78" fmla="*/ 50 w 98"/>
                              <a:gd name="T79" fmla="*/ 122 h 138"/>
                              <a:gd name="T80" fmla="*/ 68 w 98"/>
                              <a:gd name="T81" fmla="*/ 122 h 138"/>
                              <a:gd name="T82" fmla="*/ 80 w 98"/>
                              <a:gd name="T83" fmla="*/ 118 h 138"/>
                              <a:gd name="T84" fmla="*/ 89 w 98"/>
                              <a:gd name="T85" fmla="*/ 113 h 138"/>
                              <a:gd name="T86" fmla="*/ 94 w 98"/>
                              <a:gd name="T87" fmla="*/ 110 h 138"/>
                              <a:gd name="T88" fmla="*/ 96 w 98"/>
                              <a:gd name="T89" fmla="*/ 110 h 138"/>
                              <a:gd name="T90" fmla="*/ 97 w 98"/>
                              <a:gd name="T91" fmla="*/ 111 h 138"/>
                              <a:gd name="T92" fmla="*/ 97 w 98"/>
                              <a:gd name="T93" fmla="*/ 112 h 138"/>
                              <a:gd name="T94" fmla="*/ 98 w 98"/>
                              <a:gd name="T95" fmla="*/ 116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98" h="138">
                                <a:moveTo>
                                  <a:pt x="98" y="117"/>
                                </a:moveTo>
                                <a:lnTo>
                                  <a:pt x="98" y="119"/>
                                </a:lnTo>
                                <a:lnTo>
                                  <a:pt x="98" y="121"/>
                                </a:lnTo>
                                <a:lnTo>
                                  <a:pt x="97" y="122"/>
                                </a:lnTo>
                                <a:lnTo>
                                  <a:pt x="97" y="123"/>
                                </a:lnTo>
                                <a:lnTo>
                                  <a:pt x="97" y="123"/>
                                </a:lnTo>
                                <a:lnTo>
                                  <a:pt x="97" y="124"/>
                                </a:lnTo>
                                <a:lnTo>
                                  <a:pt x="96" y="126"/>
                                </a:lnTo>
                                <a:lnTo>
                                  <a:pt x="96" y="126"/>
                                </a:lnTo>
                                <a:lnTo>
                                  <a:pt x="94" y="127"/>
                                </a:lnTo>
                                <a:lnTo>
                                  <a:pt x="91" y="129"/>
                                </a:lnTo>
                                <a:lnTo>
                                  <a:pt x="87" y="132"/>
                                </a:lnTo>
                                <a:lnTo>
                                  <a:pt x="82" y="133"/>
                                </a:lnTo>
                                <a:lnTo>
                                  <a:pt x="78" y="136"/>
                                </a:lnTo>
                                <a:lnTo>
                                  <a:pt x="71" y="137"/>
                                </a:lnTo>
                                <a:lnTo>
                                  <a:pt x="65" y="138"/>
                                </a:lnTo>
                                <a:lnTo>
                                  <a:pt x="58" y="138"/>
                                </a:lnTo>
                                <a:lnTo>
                                  <a:pt x="44" y="138"/>
                                </a:lnTo>
                                <a:lnTo>
                                  <a:pt x="33" y="134"/>
                                </a:lnTo>
                                <a:lnTo>
                                  <a:pt x="23" y="129"/>
                                </a:lnTo>
                                <a:lnTo>
                                  <a:pt x="16" y="121"/>
                                </a:lnTo>
                                <a:lnTo>
                                  <a:pt x="9" y="112"/>
                                </a:lnTo>
                                <a:lnTo>
                                  <a:pt x="4" y="100"/>
                                </a:lnTo>
                                <a:lnTo>
                                  <a:pt x="1" y="86"/>
                                </a:lnTo>
                                <a:lnTo>
                                  <a:pt x="0" y="70"/>
                                </a:lnTo>
                                <a:lnTo>
                                  <a:pt x="1" y="54"/>
                                </a:lnTo>
                                <a:lnTo>
                                  <a:pt x="5" y="41"/>
                                </a:lnTo>
                                <a:lnTo>
                                  <a:pt x="10" y="28"/>
                                </a:lnTo>
                                <a:lnTo>
                                  <a:pt x="16" y="19"/>
                                </a:lnTo>
                                <a:lnTo>
                                  <a:pt x="25" y="10"/>
                                </a:lnTo>
                                <a:lnTo>
                                  <a:pt x="36" y="5"/>
                                </a:lnTo>
                                <a:lnTo>
                                  <a:pt x="47" y="0"/>
                                </a:lnTo>
                                <a:lnTo>
                                  <a:pt x="59" y="0"/>
                                </a:lnTo>
                                <a:lnTo>
                                  <a:pt x="65" y="0"/>
                                </a:lnTo>
                                <a:lnTo>
                                  <a:pt x="71" y="1"/>
                                </a:lnTo>
                                <a:lnTo>
                                  <a:pt x="76" y="3"/>
                                </a:lnTo>
                                <a:lnTo>
                                  <a:pt x="81" y="4"/>
                                </a:lnTo>
                                <a:lnTo>
                                  <a:pt x="86" y="5"/>
                                </a:lnTo>
                                <a:lnTo>
                                  <a:pt x="90" y="7"/>
                                </a:lnTo>
                                <a:lnTo>
                                  <a:pt x="92" y="10"/>
                                </a:lnTo>
                                <a:lnTo>
                                  <a:pt x="95" y="11"/>
                                </a:lnTo>
                                <a:lnTo>
                                  <a:pt x="96" y="12"/>
                                </a:lnTo>
                                <a:lnTo>
                                  <a:pt x="96" y="14"/>
                                </a:lnTo>
                                <a:lnTo>
                                  <a:pt x="97" y="14"/>
                                </a:lnTo>
                                <a:lnTo>
                                  <a:pt x="97" y="15"/>
                                </a:lnTo>
                                <a:lnTo>
                                  <a:pt x="97" y="16"/>
                                </a:lnTo>
                                <a:lnTo>
                                  <a:pt x="97" y="17"/>
                                </a:lnTo>
                                <a:lnTo>
                                  <a:pt x="97" y="19"/>
                                </a:lnTo>
                                <a:lnTo>
                                  <a:pt x="97" y="21"/>
                                </a:lnTo>
                                <a:lnTo>
                                  <a:pt x="97" y="22"/>
                                </a:lnTo>
                                <a:lnTo>
                                  <a:pt x="97" y="25"/>
                                </a:lnTo>
                                <a:lnTo>
                                  <a:pt x="97" y="26"/>
                                </a:lnTo>
                                <a:lnTo>
                                  <a:pt x="97" y="27"/>
                                </a:lnTo>
                                <a:lnTo>
                                  <a:pt x="96" y="27"/>
                                </a:lnTo>
                                <a:lnTo>
                                  <a:pt x="96" y="28"/>
                                </a:lnTo>
                                <a:lnTo>
                                  <a:pt x="95" y="28"/>
                                </a:lnTo>
                                <a:lnTo>
                                  <a:pt x="95" y="28"/>
                                </a:lnTo>
                                <a:lnTo>
                                  <a:pt x="92" y="28"/>
                                </a:lnTo>
                                <a:lnTo>
                                  <a:pt x="90" y="27"/>
                                </a:lnTo>
                                <a:lnTo>
                                  <a:pt x="87" y="25"/>
                                </a:lnTo>
                                <a:lnTo>
                                  <a:pt x="84" y="22"/>
                                </a:lnTo>
                                <a:lnTo>
                                  <a:pt x="79" y="20"/>
                                </a:lnTo>
                                <a:lnTo>
                                  <a:pt x="74" y="17"/>
                                </a:lnTo>
                                <a:lnTo>
                                  <a:pt x="68" y="16"/>
                                </a:lnTo>
                                <a:lnTo>
                                  <a:pt x="59" y="16"/>
                                </a:lnTo>
                                <a:lnTo>
                                  <a:pt x="50" y="16"/>
                                </a:lnTo>
                                <a:lnTo>
                                  <a:pt x="43" y="19"/>
                                </a:lnTo>
                                <a:lnTo>
                                  <a:pt x="36" y="23"/>
                                </a:lnTo>
                                <a:lnTo>
                                  <a:pt x="31" y="30"/>
                                </a:lnTo>
                                <a:lnTo>
                                  <a:pt x="26" y="37"/>
                                </a:lnTo>
                                <a:lnTo>
                                  <a:pt x="22" y="47"/>
                                </a:lnTo>
                                <a:lnTo>
                                  <a:pt x="20" y="57"/>
                                </a:lnTo>
                                <a:lnTo>
                                  <a:pt x="20" y="70"/>
                                </a:lnTo>
                                <a:lnTo>
                                  <a:pt x="20" y="83"/>
                                </a:lnTo>
                                <a:lnTo>
                                  <a:pt x="22" y="92"/>
                                </a:lnTo>
                                <a:lnTo>
                                  <a:pt x="26" y="102"/>
                                </a:lnTo>
                                <a:lnTo>
                                  <a:pt x="29" y="110"/>
                                </a:lnTo>
                                <a:lnTo>
                                  <a:pt x="36" y="115"/>
                                </a:lnTo>
                                <a:lnTo>
                                  <a:pt x="43" y="119"/>
                                </a:lnTo>
                                <a:lnTo>
                                  <a:pt x="50" y="122"/>
                                </a:lnTo>
                                <a:lnTo>
                                  <a:pt x="60" y="122"/>
                                </a:lnTo>
                                <a:lnTo>
                                  <a:pt x="68" y="122"/>
                                </a:lnTo>
                                <a:lnTo>
                                  <a:pt x="74" y="121"/>
                                </a:lnTo>
                                <a:lnTo>
                                  <a:pt x="80" y="118"/>
                                </a:lnTo>
                                <a:lnTo>
                                  <a:pt x="84" y="116"/>
                                </a:lnTo>
                                <a:lnTo>
                                  <a:pt x="89" y="113"/>
                                </a:lnTo>
                                <a:lnTo>
                                  <a:pt x="91" y="112"/>
                                </a:lnTo>
                                <a:lnTo>
                                  <a:pt x="94" y="110"/>
                                </a:lnTo>
                                <a:lnTo>
                                  <a:pt x="95" y="110"/>
                                </a:lnTo>
                                <a:lnTo>
                                  <a:pt x="96" y="110"/>
                                </a:lnTo>
                                <a:lnTo>
                                  <a:pt x="96" y="110"/>
                                </a:lnTo>
                                <a:lnTo>
                                  <a:pt x="97" y="111"/>
                                </a:lnTo>
                                <a:lnTo>
                                  <a:pt x="97" y="111"/>
                                </a:lnTo>
                                <a:lnTo>
                                  <a:pt x="97" y="112"/>
                                </a:lnTo>
                                <a:lnTo>
                                  <a:pt x="98" y="113"/>
                                </a:lnTo>
                                <a:lnTo>
                                  <a:pt x="98" y="116"/>
                                </a:lnTo>
                                <a:lnTo>
                                  <a:pt x="98" y="1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68" name="Freeform 934"/>
                        <wps:cNvSpPr>
                          <a:spLocks/>
                        </wps:cNvSpPr>
                        <wps:spPr bwMode="auto">
                          <a:xfrm>
                            <a:off x="2657475" y="5911850"/>
                            <a:ext cx="39688" cy="71438"/>
                          </a:xfrm>
                          <a:custGeom>
                            <a:avLst/>
                            <a:gdLst>
                              <a:gd name="T0" fmla="*/ 75 w 75"/>
                              <a:gd name="T1" fmla="*/ 130 h 136"/>
                              <a:gd name="T2" fmla="*/ 75 w 75"/>
                              <a:gd name="T3" fmla="*/ 133 h 136"/>
                              <a:gd name="T4" fmla="*/ 74 w 75"/>
                              <a:gd name="T5" fmla="*/ 135 h 136"/>
                              <a:gd name="T6" fmla="*/ 73 w 75"/>
                              <a:gd name="T7" fmla="*/ 136 h 136"/>
                              <a:gd name="T8" fmla="*/ 6 w 75"/>
                              <a:gd name="T9" fmla="*/ 136 h 136"/>
                              <a:gd name="T10" fmla="*/ 2 w 75"/>
                              <a:gd name="T11" fmla="*/ 135 h 136"/>
                              <a:gd name="T12" fmla="*/ 0 w 75"/>
                              <a:gd name="T13" fmla="*/ 128 h 136"/>
                              <a:gd name="T14" fmla="*/ 0 w 75"/>
                              <a:gd name="T15" fmla="*/ 4 h 136"/>
                              <a:gd name="T16" fmla="*/ 5 w 75"/>
                              <a:gd name="T17" fmla="*/ 0 h 136"/>
                              <a:gd name="T18" fmla="*/ 71 w 75"/>
                              <a:gd name="T19" fmla="*/ 0 h 136"/>
                              <a:gd name="T20" fmla="*/ 73 w 75"/>
                              <a:gd name="T21" fmla="*/ 2 h 136"/>
                              <a:gd name="T22" fmla="*/ 74 w 75"/>
                              <a:gd name="T23" fmla="*/ 3 h 136"/>
                              <a:gd name="T24" fmla="*/ 74 w 75"/>
                              <a:gd name="T25" fmla="*/ 5 h 136"/>
                              <a:gd name="T26" fmla="*/ 74 w 75"/>
                              <a:gd name="T27" fmla="*/ 8 h 136"/>
                              <a:gd name="T28" fmla="*/ 74 w 75"/>
                              <a:gd name="T29" fmla="*/ 11 h 136"/>
                              <a:gd name="T30" fmla="*/ 74 w 75"/>
                              <a:gd name="T31" fmla="*/ 14 h 136"/>
                              <a:gd name="T32" fmla="*/ 73 w 75"/>
                              <a:gd name="T33" fmla="*/ 15 h 136"/>
                              <a:gd name="T34" fmla="*/ 71 w 75"/>
                              <a:gd name="T35" fmla="*/ 15 h 136"/>
                              <a:gd name="T36" fmla="*/ 18 w 75"/>
                              <a:gd name="T37" fmla="*/ 58 h 136"/>
                              <a:gd name="T38" fmla="*/ 64 w 75"/>
                              <a:gd name="T39" fmla="*/ 58 h 136"/>
                              <a:gd name="T40" fmla="*/ 65 w 75"/>
                              <a:gd name="T41" fmla="*/ 59 h 136"/>
                              <a:gd name="T42" fmla="*/ 66 w 75"/>
                              <a:gd name="T43" fmla="*/ 61 h 136"/>
                              <a:gd name="T44" fmla="*/ 66 w 75"/>
                              <a:gd name="T45" fmla="*/ 63 h 136"/>
                              <a:gd name="T46" fmla="*/ 66 w 75"/>
                              <a:gd name="T47" fmla="*/ 67 h 136"/>
                              <a:gd name="T48" fmla="*/ 66 w 75"/>
                              <a:gd name="T49" fmla="*/ 69 h 136"/>
                              <a:gd name="T50" fmla="*/ 65 w 75"/>
                              <a:gd name="T51" fmla="*/ 72 h 136"/>
                              <a:gd name="T52" fmla="*/ 64 w 75"/>
                              <a:gd name="T53" fmla="*/ 72 h 136"/>
                              <a:gd name="T54" fmla="*/ 18 w 75"/>
                              <a:gd name="T55" fmla="*/ 73 h 136"/>
                              <a:gd name="T56" fmla="*/ 71 w 75"/>
                              <a:gd name="T57" fmla="*/ 121 h 136"/>
                              <a:gd name="T58" fmla="*/ 73 w 75"/>
                              <a:gd name="T59" fmla="*/ 121 h 136"/>
                              <a:gd name="T60" fmla="*/ 74 w 75"/>
                              <a:gd name="T61" fmla="*/ 122 h 136"/>
                              <a:gd name="T62" fmla="*/ 75 w 75"/>
                              <a:gd name="T63" fmla="*/ 125 h 136"/>
                              <a:gd name="T64" fmla="*/ 75 w 75"/>
                              <a:gd name="T65" fmla="*/ 128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75" h="136">
                                <a:moveTo>
                                  <a:pt x="75" y="128"/>
                                </a:moveTo>
                                <a:lnTo>
                                  <a:pt x="75" y="130"/>
                                </a:lnTo>
                                <a:lnTo>
                                  <a:pt x="75" y="132"/>
                                </a:lnTo>
                                <a:lnTo>
                                  <a:pt x="75" y="133"/>
                                </a:lnTo>
                                <a:lnTo>
                                  <a:pt x="74" y="133"/>
                                </a:lnTo>
                                <a:lnTo>
                                  <a:pt x="74" y="135"/>
                                </a:lnTo>
                                <a:lnTo>
                                  <a:pt x="73" y="136"/>
                                </a:lnTo>
                                <a:lnTo>
                                  <a:pt x="73" y="136"/>
                                </a:lnTo>
                                <a:lnTo>
                                  <a:pt x="71" y="136"/>
                                </a:lnTo>
                                <a:lnTo>
                                  <a:pt x="6" y="136"/>
                                </a:lnTo>
                                <a:lnTo>
                                  <a:pt x="5" y="136"/>
                                </a:lnTo>
                                <a:lnTo>
                                  <a:pt x="2" y="135"/>
                                </a:lnTo>
                                <a:lnTo>
                                  <a:pt x="0" y="132"/>
                                </a:lnTo>
                                <a:lnTo>
                                  <a:pt x="0" y="128"/>
                                </a:lnTo>
                                <a:lnTo>
                                  <a:pt x="0" y="8"/>
                                </a:lnTo>
                                <a:lnTo>
                                  <a:pt x="0" y="4"/>
                                </a:lnTo>
                                <a:lnTo>
                                  <a:pt x="2" y="3"/>
                                </a:lnTo>
                                <a:lnTo>
                                  <a:pt x="5" y="0"/>
                                </a:lnTo>
                                <a:lnTo>
                                  <a:pt x="6" y="0"/>
                                </a:lnTo>
                                <a:lnTo>
                                  <a:pt x="71" y="0"/>
                                </a:lnTo>
                                <a:lnTo>
                                  <a:pt x="71" y="0"/>
                                </a:lnTo>
                                <a:lnTo>
                                  <a:pt x="73" y="2"/>
                                </a:lnTo>
                                <a:lnTo>
                                  <a:pt x="73" y="2"/>
                                </a:lnTo>
                                <a:lnTo>
                                  <a:pt x="74" y="3"/>
                                </a:lnTo>
                                <a:lnTo>
                                  <a:pt x="74" y="3"/>
                                </a:lnTo>
                                <a:lnTo>
                                  <a:pt x="74" y="5"/>
                                </a:lnTo>
                                <a:lnTo>
                                  <a:pt x="74" y="6"/>
                                </a:lnTo>
                                <a:lnTo>
                                  <a:pt x="74" y="8"/>
                                </a:lnTo>
                                <a:lnTo>
                                  <a:pt x="74" y="10"/>
                                </a:lnTo>
                                <a:lnTo>
                                  <a:pt x="74" y="11"/>
                                </a:lnTo>
                                <a:lnTo>
                                  <a:pt x="74" y="13"/>
                                </a:lnTo>
                                <a:lnTo>
                                  <a:pt x="74" y="14"/>
                                </a:lnTo>
                                <a:lnTo>
                                  <a:pt x="73" y="15"/>
                                </a:lnTo>
                                <a:lnTo>
                                  <a:pt x="73" y="15"/>
                                </a:lnTo>
                                <a:lnTo>
                                  <a:pt x="71" y="15"/>
                                </a:lnTo>
                                <a:lnTo>
                                  <a:pt x="71" y="15"/>
                                </a:lnTo>
                                <a:lnTo>
                                  <a:pt x="18" y="15"/>
                                </a:lnTo>
                                <a:lnTo>
                                  <a:pt x="18" y="58"/>
                                </a:lnTo>
                                <a:lnTo>
                                  <a:pt x="63" y="58"/>
                                </a:lnTo>
                                <a:lnTo>
                                  <a:pt x="64" y="58"/>
                                </a:lnTo>
                                <a:lnTo>
                                  <a:pt x="65" y="58"/>
                                </a:lnTo>
                                <a:lnTo>
                                  <a:pt x="65" y="59"/>
                                </a:lnTo>
                                <a:lnTo>
                                  <a:pt x="66" y="59"/>
                                </a:lnTo>
                                <a:lnTo>
                                  <a:pt x="66" y="61"/>
                                </a:lnTo>
                                <a:lnTo>
                                  <a:pt x="66" y="62"/>
                                </a:lnTo>
                                <a:lnTo>
                                  <a:pt x="66" y="63"/>
                                </a:lnTo>
                                <a:lnTo>
                                  <a:pt x="66" y="66"/>
                                </a:lnTo>
                                <a:lnTo>
                                  <a:pt x="66" y="67"/>
                                </a:lnTo>
                                <a:lnTo>
                                  <a:pt x="66" y="68"/>
                                </a:lnTo>
                                <a:lnTo>
                                  <a:pt x="66" y="69"/>
                                </a:lnTo>
                                <a:lnTo>
                                  <a:pt x="66" y="70"/>
                                </a:lnTo>
                                <a:lnTo>
                                  <a:pt x="65" y="72"/>
                                </a:lnTo>
                                <a:lnTo>
                                  <a:pt x="65" y="72"/>
                                </a:lnTo>
                                <a:lnTo>
                                  <a:pt x="64" y="72"/>
                                </a:lnTo>
                                <a:lnTo>
                                  <a:pt x="63" y="73"/>
                                </a:lnTo>
                                <a:lnTo>
                                  <a:pt x="18" y="73"/>
                                </a:lnTo>
                                <a:lnTo>
                                  <a:pt x="18" y="121"/>
                                </a:lnTo>
                                <a:lnTo>
                                  <a:pt x="71" y="121"/>
                                </a:lnTo>
                                <a:lnTo>
                                  <a:pt x="73" y="121"/>
                                </a:lnTo>
                                <a:lnTo>
                                  <a:pt x="73" y="121"/>
                                </a:lnTo>
                                <a:lnTo>
                                  <a:pt x="74" y="122"/>
                                </a:lnTo>
                                <a:lnTo>
                                  <a:pt x="74" y="122"/>
                                </a:lnTo>
                                <a:lnTo>
                                  <a:pt x="75" y="123"/>
                                </a:lnTo>
                                <a:lnTo>
                                  <a:pt x="75" y="125"/>
                                </a:lnTo>
                                <a:lnTo>
                                  <a:pt x="75" y="126"/>
                                </a:lnTo>
                                <a:lnTo>
                                  <a:pt x="75" y="1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69" name="Freeform 935"/>
                        <wps:cNvSpPr>
                          <a:spLocks/>
                        </wps:cNvSpPr>
                        <wps:spPr bwMode="auto">
                          <a:xfrm>
                            <a:off x="2713038" y="5911850"/>
                            <a:ext cx="50800" cy="71438"/>
                          </a:xfrm>
                          <a:custGeom>
                            <a:avLst/>
                            <a:gdLst>
                              <a:gd name="T0" fmla="*/ 97 w 97"/>
                              <a:gd name="T1" fmla="*/ 133 h 136"/>
                              <a:gd name="T2" fmla="*/ 96 w 97"/>
                              <a:gd name="T3" fmla="*/ 135 h 136"/>
                              <a:gd name="T4" fmla="*/ 93 w 97"/>
                              <a:gd name="T5" fmla="*/ 136 h 136"/>
                              <a:gd name="T6" fmla="*/ 91 w 97"/>
                              <a:gd name="T7" fmla="*/ 136 h 136"/>
                              <a:gd name="T8" fmla="*/ 86 w 97"/>
                              <a:gd name="T9" fmla="*/ 136 h 136"/>
                              <a:gd name="T10" fmla="*/ 82 w 97"/>
                              <a:gd name="T11" fmla="*/ 136 h 136"/>
                              <a:gd name="T12" fmla="*/ 80 w 97"/>
                              <a:gd name="T13" fmla="*/ 135 h 136"/>
                              <a:gd name="T14" fmla="*/ 78 w 97"/>
                              <a:gd name="T15" fmla="*/ 133 h 136"/>
                              <a:gd name="T16" fmla="*/ 78 w 97"/>
                              <a:gd name="T17" fmla="*/ 73 h 136"/>
                              <a:gd name="T18" fmla="*/ 17 w 97"/>
                              <a:gd name="T19" fmla="*/ 133 h 136"/>
                              <a:gd name="T20" fmla="*/ 17 w 97"/>
                              <a:gd name="T21" fmla="*/ 135 h 136"/>
                              <a:gd name="T22" fmla="*/ 16 w 97"/>
                              <a:gd name="T23" fmla="*/ 136 h 136"/>
                              <a:gd name="T24" fmla="*/ 13 w 97"/>
                              <a:gd name="T25" fmla="*/ 136 h 136"/>
                              <a:gd name="T26" fmla="*/ 8 w 97"/>
                              <a:gd name="T27" fmla="*/ 136 h 136"/>
                              <a:gd name="T28" fmla="*/ 4 w 97"/>
                              <a:gd name="T29" fmla="*/ 136 h 136"/>
                              <a:gd name="T30" fmla="*/ 1 w 97"/>
                              <a:gd name="T31" fmla="*/ 136 h 136"/>
                              <a:gd name="T32" fmla="*/ 0 w 97"/>
                              <a:gd name="T33" fmla="*/ 135 h 136"/>
                              <a:gd name="T34" fmla="*/ 0 w 97"/>
                              <a:gd name="T35" fmla="*/ 133 h 136"/>
                              <a:gd name="T36" fmla="*/ 0 w 97"/>
                              <a:gd name="T37" fmla="*/ 3 h 136"/>
                              <a:gd name="T38" fmla="*/ 1 w 97"/>
                              <a:gd name="T39" fmla="*/ 2 h 136"/>
                              <a:gd name="T40" fmla="*/ 2 w 97"/>
                              <a:gd name="T41" fmla="*/ 0 h 136"/>
                              <a:gd name="T42" fmla="*/ 6 w 97"/>
                              <a:gd name="T43" fmla="*/ 0 h 136"/>
                              <a:gd name="T44" fmla="*/ 11 w 97"/>
                              <a:gd name="T45" fmla="*/ 0 h 136"/>
                              <a:gd name="T46" fmla="*/ 14 w 97"/>
                              <a:gd name="T47" fmla="*/ 0 h 136"/>
                              <a:gd name="T48" fmla="*/ 17 w 97"/>
                              <a:gd name="T49" fmla="*/ 2 h 136"/>
                              <a:gd name="T50" fmla="*/ 17 w 97"/>
                              <a:gd name="T51" fmla="*/ 3 h 136"/>
                              <a:gd name="T52" fmla="*/ 17 w 97"/>
                              <a:gd name="T53" fmla="*/ 57 h 136"/>
                              <a:gd name="T54" fmla="*/ 78 w 97"/>
                              <a:gd name="T55" fmla="*/ 3 h 136"/>
                              <a:gd name="T56" fmla="*/ 80 w 97"/>
                              <a:gd name="T57" fmla="*/ 2 h 136"/>
                              <a:gd name="T58" fmla="*/ 81 w 97"/>
                              <a:gd name="T59" fmla="*/ 0 h 136"/>
                              <a:gd name="T60" fmla="*/ 83 w 97"/>
                              <a:gd name="T61" fmla="*/ 0 h 136"/>
                              <a:gd name="T62" fmla="*/ 88 w 97"/>
                              <a:gd name="T63" fmla="*/ 0 h 136"/>
                              <a:gd name="T64" fmla="*/ 92 w 97"/>
                              <a:gd name="T65" fmla="*/ 0 h 136"/>
                              <a:gd name="T66" fmla="*/ 94 w 97"/>
                              <a:gd name="T67" fmla="*/ 0 h 136"/>
                              <a:gd name="T68" fmla="*/ 96 w 97"/>
                              <a:gd name="T69" fmla="*/ 2 h 136"/>
                              <a:gd name="T70" fmla="*/ 97 w 97"/>
                              <a:gd name="T71" fmla="*/ 3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97" h="136">
                                <a:moveTo>
                                  <a:pt x="97" y="133"/>
                                </a:moveTo>
                                <a:lnTo>
                                  <a:pt x="97" y="133"/>
                                </a:lnTo>
                                <a:lnTo>
                                  <a:pt x="96" y="135"/>
                                </a:lnTo>
                                <a:lnTo>
                                  <a:pt x="96" y="135"/>
                                </a:lnTo>
                                <a:lnTo>
                                  <a:pt x="94" y="136"/>
                                </a:lnTo>
                                <a:lnTo>
                                  <a:pt x="93" y="136"/>
                                </a:lnTo>
                                <a:lnTo>
                                  <a:pt x="92" y="136"/>
                                </a:lnTo>
                                <a:lnTo>
                                  <a:pt x="91" y="136"/>
                                </a:lnTo>
                                <a:lnTo>
                                  <a:pt x="88" y="136"/>
                                </a:lnTo>
                                <a:lnTo>
                                  <a:pt x="86" y="136"/>
                                </a:lnTo>
                                <a:lnTo>
                                  <a:pt x="83" y="136"/>
                                </a:lnTo>
                                <a:lnTo>
                                  <a:pt x="82" y="136"/>
                                </a:lnTo>
                                <a:lnTo>
                                  <a:pt x="81" y="136"/>
                                </a:lnTo>
                                <a:lnTo>
                                  <a:pt x="80" y="135"/>
                                </a:lnTo>
                                <a:lnTo>
                                  <a:pt x="80" y="135"/>
                                </a:lnTo>
                                <a:lnTo>
                                  <a:pt x="78" y="133"/>
                                </a:lnTo>
                                <a:lnTo>
                                  <a:pt x="78" y="133"/>
                                </a:lnTo>
                                <a:lnTo>
                                  <a:pt x="78" y="73"/>
                                </a:lnTo>
                                <a:lnTo>
                                  <a:pt x="17" y="73"/>
                                </a:lnTo>
                                <a:lnTo>
                                  <a:pt x="17" y="133"/>
                                </a:lnTo>
                                <a:lnTo>
                                  <a:pt x="17" y="133"/>
                                </a:lnTo>
                                <a:lnTo>
                                  <a:pt x="17" y="135"/>
                                </a:lnTo>
                                <a:lnTo>
                                  <a:pt x="17" y="135"/>
                                </a:lnTo>
                                <a:lnTo>
                                  <a:pt x="16" y="136"/>
                                </a:lnTo>
                                <a:lnTo>
                                  <a:pt x="14" y="136"/>
                                </a:lnTo>
                                <a:lnTo>
                                  <a:pt x="13" y="136"/>
                                </a:lnTo>
                                <a:lnTo>
                                  <a:pt x="11" y="136"/>
                                </a:lnTo>
                                <a:lnTo>
                                  <a:pt x="8" y="136"/>
                                </a:lnTo>
                                <a:lnTo>
                                  <a:pt x="6" y="136"/>
                                </a:lnTo>
                                <a:lnTo>
                                  <a:pt x="4" y="136"/>
                                </a:lnTo>
                                <a:lnTo>
                                  <a:pt x="2" y="136"/>
                                </a:lnTo>
                                <a:lnTo>
                                  <a:pt x="1" y="136"/>
                                </a:lnTo>
                                <a:lnTo>
                                  <a:pt x="1" y="135"/>
                                </a:lnTo>
                                <a:lnTo>
                                  <a:pt x="0" y="135"/>
                                </a:lnTo>
                                <a:lnTo>
                                  <a:pt x="0" y="133"/>
                                </a:lnTo>
                                <a:lnTo>
                                  <a:pt x="0" y="133"/>
                                </a:lnTo>
                                <a:lnTo>
                                  <a:pt x="0" y="3"/>
                                </a:lnTo>
                                <a:lnTo>
                                  <a:pt x="0" y="3"/>
                                </a:lnTo>
                                <a:lnTo>
                                  <a:pt x="0" y="2"/>
                                </a:lnTo>
                                <a:lnTo>
                                  <a:pt x="1" y="2"/>
                                </a:lnTo>
                                <a:lnTo>
                                  <a:pt x="1" y="0"/>
                                </a:lnTo>
                                <a:lnTo>
                                  <a:pt x="2" y="0"/>
                                </a:lnTo>
                                <a:lnTo>
                                  <a:pt x="4" y="0"/>
                                </a:lnTo>
                                <a:lnTo>
                                  <a:pt x="6" y="0"/>
                                </a:lnTo>
                                <a:lnTo>
                                  <a:pt x="8" y="0"/>
                                </a:lnTo>
                                <a:lnTo>
                                  <a:pt x="11" y="0"/>
                                </a:lnTo>
                                <a:lnTo>
                                  <a:pt x="13" y="0"/>
                                </a:lnTo>
                                <a:lnTo>
                                  <a:pt x="14" y="0"/>
                                </a:lnTo>
                                <a:lnTo>
                                  <a:pt x="16" y="0"/>
                                </a:lnTo>
                                <a:lnTo>
                                  <a:pt x="17" y="2"/>
                                </a:lnTo>
                                <a:lnTo>
                                  <a:pt x="17" y="2"/>
                                </a:lnTo>
                                <a:lnTo>
                                  <a:pt x="17" y="3"/>
                                </a:lnTo>
                                <a:lnTo>
                                  <a:pt x="17" y="3"/>
                                </a:lnTo>
                                <a:lnTo>
                                  <a:pt x="17" y="57"/>
                                </a:lnTo>
                                <a:lnTo>
                                  <a:pt x="78" y="57"/>
                                </a:lnTo>
                                <a:lnTo>
                                  <a:pt x="78" y="3"/>
                                </a:lnTo>
                                <a:lnTo>
                                  <a:pt x="78" y="3"/>
                                </a:lnTo>
                                <a:lnTo>
                                  <a:pt x="80" y="2"/>
                                </a:lnTo>
                                <a:lnTo>
                                  <a:pt x="80" y="2"/>
                                </a:lnTo>
                                <a:lnTo>
                                  <a:pt x="81" y="0"/>
                                </a:lnTo>
                                <a:lnTo>
                                  <a:pt x="82" y="0"/>
                                </a:lnTo>
                                <a:lnTo>
                                  <a:pt x="83" y="0"/>
                                </a:lnTo>
                                <a:lnTo>
                                  <a:pt x="86" y="0"/>
                                </a:lnTo>
                                <a:lnTo>
                                  <a:pt x="88" y="0"/>
                                </a:lnTo>
                                <a:lnTo>
                                  <a:pt x="91" y="0"/>
                                </a:lnTo>
                                <a:lnTo>
                                  <a:pt x="92" y="0"/>
                                </a:lnTo>
                                <a:lnTo>
                                  <a:pt x="93" y="0"/>
                                </a:lnTo>
                                <a:lnTo>
                                  <a:pt x="94" y="0"/>
                                </a:lnTo>
                                <a:lnTo>
                                  <a:pt x="96" y="2"/>
                                </a:lnTo>
                                <a:lnTo>
                                  <a:pt x="96" y="2"/>
                                </a:lnTo>
                                <a:lnTo>
                                  <a:pt x="97" y="3"/>
                                </a:lnTo>
                                <a:lnTo>
                                  <a:pt x="97" y="3"/>
                                </a:lnTo>
                                <a:lnTo>
                                  <a:pt x="97" y="1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70" name="Freeform 936"/>
                        <wps:cNvSpPr>
                          <a:spLocks/>
                        </wps:cNvSpPr>
                        <wps:spPr bwMode="auto">
                          <a:xfrm>
                            <a:off x="2778125" y="5910263"/>
                            <a:ext cx="52388" cy="73025"/>
                          </a:xfrm>
                          <a:custGeom>
                            <a:avLst/>
                            <a:gdLst>
                              <a:gd name="T0" fmla="*/ 97 w 97"/>
                              <a:gd name="T1" fmla="*/ 119 h 138"/>
                              <a:gd name="T2" fmla="*/ 97 w 97"/>
                              <a:gd name="T3" fmla="*/ 122 h 138"/>
                              <a:gd name="T4" fmla="*/ 97 w 97"/>
                              <a:gd name="T5" fmla="*/ 123 h 138"/>
                              <a:gd name="T6" fmla="*/ 96 w 97"/>
                              <a:gd name="T7" fmla="*/ 126 h 138"/>
                              <a:gd name="T8" fmla="*/ 94 w 97"/>
                              <a:gd name="T9" fmla="*/ 127 h 138"/>
                              <a:gd name="T10" fmla="*/ 88 w 97"/>
                              <a:gd name="T11" fmla="*/ 132 h 138"/>
                              <a:gd name="T12" fmla="*/ 78 w 97"/>
                              <a:gd name="T13" fmla="*/ 136 h 138"/>
                              <a:gd name="T14" fmla="*/ 64 w 97"/>
                              <a:gd name="T15" fmla="*/ 138 h 138"/>
                              <a:gd name="T16" fmla="*/ 45 w 97"/>
                              <a:gd name="T17" fmla="*/ 138 h 138"/>
                              <a:gd name="T18" fmla="*/ 24 w 97"/>
                              <a:gd name="T19" fmla="*/ 129 h 138"/>
                              <a:gd name="T20" fmla="*/ 9 w 97"/>
                              <a:gd name="T21" fmla="*/ 112 h 138"/>
                              <a:gd name="T22" fmla="*/ 0 w 97"/>
                              <a:gd name="T23" fmla="*/ 86 h 138"/>
                              <a:gd name="T24" fmla="*/ 0 w 97"/>
                              <a:gd name="T25" fmla="*/ 54 h 138"/>
                              <a:gd name="T26" fmla="*/ 9 w 97"/>
                              <a:gd name="T27" fmla="*/ 28 h 138"/>
                              <a:gd name="T28" fmla="*/ 25 w 97"/>
                              <a:gd name="T29" fmla="*/ 10 h 138"/>
                              <a:gd name="T30" fmla="*/ 46 w 97"/>
                              <a:gd name="T31" fmla="*/ 0 h 138"/>
                              <a:gd name="T32" fmla="*/ 65 w 97"/>
                              <a:gd name="T33" fmla="*/ 0 h 138"/>
                              <a:gd name="T34" fmla="*/ 77 w 97"/>
                              <a:gd name="T35" fmla="*/ 3 h 138"/>
                              <a:gd name="T36" fmla="*/ 85 w 97"/>
                              <a:gd name="T37" fmla="*/ 5 h 138"/>
                              <a:gd name="T38" fmla="*/ 93 w 97"/>
                              <a:gd name="T39" fmla="*/ 10 h 138"/>
                              <a:gd name="T40" fmla="*/ 95 w 97"/>
                              <a:gd name="T41" fmla="*/ 12 h 138"/>
                              <a:gd name="T42" fmla="*/ 96 w 97"/>
                              <a:gd name="T43" fmla="*/ 14 h 138"/>
                              <a:gd name="T44" fmla="*/ 97 w 97"/>
                              <a:gd name="T45" fmla="*/ 16 h 138"/>
                              <a:gd name="T46" fmla="*/ 97 w 97"/>
                              <a:gd name="T47" fmla="*/ 19 h 138"/>
                              <a:gd name="T48" fmla="*/ 97 w 97"/>
                              <a:gd name="T49" fmla="*/ 22 h 138"/>
                              <a:gd name="T50" fmla="*/ 96 w 97"/>
                              <a:gd name="T51" fmla="*/ 26 h 138"/>
                              <a:gd name="T52" fmla="*/ 96 w 97"/>
                              <a:gd name="T53" fmla="*/ 27 h 138"/>
                              <a:gd name="T54" fmla="*/ 95 w 97"/>
                              <a:gd name="T55" fmla="*/ 28 h 138"/>
                              <a:gd name="T56" fmla="*/ 93 w 97"/>
                              <a:gd name="T57" fmla="*/ 28 h 138"/>
                              <a:gd name="T58" fmla="*/ 88 w 97"/>
                              <a:gd name="T59" fmla="*/ 25 h 138"/>
                              <a:gd name="T60" fmla="*/ 79 w 97"/>
                              <a:gd name="T61" fmla="*/ 20 h 138"/>
                              <a:gd name="T62" fmla="*/ 67 w 97"/>
                              <a:gd name="T63" fmla="*/ 16 h 138"/>
                              <a:gd name="T64" fmla="*/ 51 w 97"/>
                              <a:gd name="T65" fmla="*/ 16 h 138"/>
                              <a:gd name="T66" fmla="*/ 36 w 97"/>
                              <a:gd name="T67" fmla="*/ 23 h 138"/>
                              <a:gd name="T68" fmla="*/ 25 w 97"/>
                              <a:gd name="T69" fmla="*/ 37 h 138"/>
                              <a:gd name="T70" fmla="*/ 20 w 97"/>
                              <a:gd name="T71" fmla="*/ 57 h 138"/>
                              <a:gd name="T72" fmla="*/ 20 w 97"/>
                              <a:gd name="T73" fmla="*/ 83 h 138"/>
                              <a:gd name="T74" fmla="*/ 25 w 97"/>
                              <a:gd name="T75" fmla="*/ 102 h 138"/>
                              <a:gd name="T76" fmla="*/ 36 w 97"/>
                              <a:gd name="T77" fmla="*/ 115 h 138"/>
                              <a:gd name="T78" fmla="*/ 51 w 97"/>
                              <a:gd name="T79" fmla="*/ 122 h 138"/>
                              <a:gd name="T80" fmla="*/ 67 w 97"/>
                              <a:gd name="T81" fmla="*/ 122 h 138"/>
                              <a:gd name="T82" fmla="*/ 79 w 97"/>
                              <a:gd name="T83" fmla="*/ 118 h 138"/>
                              <a:gd name="T84" fmla="*/ 88 w 97"/>
                              <a:gd name="T85" fmla="*/ 113 h 138"/>
                              <a:gd name="T86" fmla="*/ 94 w 97"/>
                              <a:gd name="T87" fmla="*/ 110 h 138"/>
                              <a:gd name="T88" fmla="*/ 96 w 97"/>
                              <a:gd name="T89" fmla="*/ 110 h 138"/>
                              <a:gd name="T90" fmla="*/ 96 w 97"/>
                              <a:gd name="T91" fmla="*/ 111 h 138"/>
                              <a:gd name="T92" fmla="*/ 97 w 97"/>
                              <a:gd name="T93" fmla="*/ 112 h 138"/>
                              <a:gd name="T94" fmla="*/ 97 w 97"/>
                              <a:gd name="T95" fmla="*/ 116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97" h="138">
                                <a:moveTo>
                                  <a:pt x="97" y="117"/>
                                </a:moveTo>
                                <a:lnTo>
                                  <a:pt x="97" y="119"/>
                                </a:lnTo>
                                <a:lnTo>
                                  <a:pt x="97" y="121"/>
                                </a:lnTo>
                                <a:lnTo>
                                  <a:pt x="97" y="122"/>
                                </a:lnTo>
                                <a:lnTo>
                                  <a:pt x="97" y="123"/>
                                </a:lnTo>
                                <a:lnTo>
                                  <a:pt x="97" y="123"/>
                                </a:lnTo>
                                <a:lnTo>
                                  <a:pt x="96" y="124"/>
                                </a:lnTo>
                                <a:lnTo>
                                  <a:pt x="96" y="126"/>
                                </a:lnTo>
                                <a:lnTo>
                                  <a:pt x="95" y="126"/>
                                </a:lnTo>
                                <a:lnTo>
                                  <a:pt x="94" y="127"/>
                                </a:lnTo>
                                <a:lnTo>
                                  <a:pt x="91" y="129"/>
                                </a:lnTo>
                                <a:lnTo>
                                  <a:pt x="88" y="132"/>
                                </a:lnTo>
                                <a:lnTo>
                                  <a:pt x="83" y="133"/>
                                </a:lnTo>
                                <a:lnTo>
                                  <a:pt x="78" y="136"/>
                                </a:lnTo>
                                <a:lnTo>
                                  <a:pt x="72" y="137"/>
                                </a:lnTo>
                                <a:lnTo>
                                  <a:pt x="64" y="138"/>
                                </a:lnTo>
                                <a:lnTo>
                                  <a:pt x="57" y="138"/>
                                </a:lnTo>
                                <a:lnTo>
                                  <a:pt x="45" y="138"/>
                                </a:lnTo>
                                <a:lnTo>
                                  <a:pt x="33" y="134"/>
                                </a:lnTo>
                                <a:lnTo>
                                  <a:pt x="24" y="129"/>
                                </a:lnTo>
                                <a:lnTo>
                                  <a:pt x="15" y="121"/>
                                </a:lnTo>
                                <a:lnTo>
                                  <a:pt x="9" y="112"/>
                                </a:lnTo>
                                <a:lnTo>
                                  <a:pt x="4" y="100"/>
                                </a:lnTo>
                                <a:lnTo>
                                  <a:pt x="0" y="86"/>
                                </a:lnTo>
                                <a:lnTo>
                                  <a:pt x="0" y="70"/>
                                </a:lnTo>
                                <a:lnTo>
                                  <a:pt x="0" y="54"/>
                                </a:lnTo>
                                <a:lnTo>
                                  <a:pt x="4" y="41"/>
                                </a:lnTo>
                                <a:lnTo>
                                  <a:pt x="9" y="28"/>
                                </a:lnTo>
                                <a:lnTo>
                                  <a:pt x="16" y="19"/>
                                </a:lnTo>
                                <a:lnTo>
                                  <a:pt x="25" y="10"/>
                                </a:lnTo>
                                <a:lnTo>
                                  <a:pt x="35" y="5"/>
                                </a:lnTo>
                                <a:lnTo>
                                  <a:pt x="46" y="0"/>
                                </a:lnTo>
                                <a:lnTo>
                                  <a:pt x="59" y="0"/>
                                </a:lnTo>
                                <a:lnTo>
                                  <a:pt x="65" y="0"/>
                                </a:lnTo>
                                <a:lnTo>
                                  <a:pt x="70" y="1"/>
                                </a:lnTo>
                                <a:lnTo>
                                  <a:pt x="77" y="3"/>
                                </a:lnTo>
                                <a:lnTo>
                                  <a:pt x="80" y="4"/>
                                </a:lnTo>
                                <a:lnTo>
                                  <a:pt x="85" y="5"/>
                                </a:lnTo>
                                <a:lnTo>
                                  <a:pt x="89" y="7"/>
                                </a:lnTo>
                                <a:lnTo>
                                  <a:pt x="93" y="10"/>
                                </a:lnTo>
                                <a:lnTo>
                                  <a:pt x="94" y="11"/>
                                </a:lnTo>
                                <a:lnTo>
                                  <a:pt x="95" y="12"/>
                                </a:lnTo>
                                <a:lnTo>
                                  <a:pt x="96" y="14"/>
                                </a:lnTo>
                                <a:lnTo>
                                  <a:pt x="96" y="14"/>
                                </a:lnTo>
                                <a:lnTo>
                                  <a:pt x="96" y="15"/>
                                </a:lnTo>
                                <a:lnTo>
                                  <a:pt x="97" y="16"/>
                                </a:lnTo>
                                <a:lnTo>
                                  <a:pt x="97" y="17"/>
                                </a:lnTo>
                                <a:lnTo>
                                  <a:pt x="97" y="19"/>
                                </a:lnTo>
                                <a:lnTo>
                                  <a:pt x="97" y="21"/>
                                </a:lnTo>
                                <a:lnTo>
                                  <a:pt x="97" y="22"/>
                                </a:lnTo>
                                <a:lnTo>
                                  <a:pt x="97" y="25"/>
                                </a:lnTo>
                                <a:lnTo>
                                  <a:pt x="96" y="26"/>
                                </a:lnTo>
                                <a:lnTo>
                                  <a:pt x="96" y="27"/>
                                </a:lnTo>
                                <a:lnTo>
                                  <a:pt x="96" y="27"/>
                                </a:lnTo>
                                <a:lnTo>
                                  <a:pt x="95" y="28"/>
                                </a:lnTo>
                                <a:lnTo>
                                  <a:pt x="95" y="28"/>
                                </a:lnTo>
                                <a:lnTo>
                                  <a:pt x="94" y="28"/>
                                </a:lnTo>
                                <a:lnTo>
                                  <a:pt x="93" y="28"/>
                                </a:lnTo>
                                <a:lnTo>
                                  <a:pt x="90" y="27"/>
                                </a:lnTo>
                                <a:lnTo>
                                  <a:pt x="88" y="25"/>
                                </a:lnTo>
                                <a:lnTo>
                                  <a:pt x="83" y="22"/>
                                </a:lnTo>
                                <a:lnTo>
                                  <a:pt x="79" y="20"/>
                                </a:lnTo>
                                <a:lnTo>
                                  <a:pt x="73" y="17"/>
                                </a:lnTo>
                                <a:lnTo>
                                  <a:pt x="67" y="16"/>
                                </a:lnTo>
                                <a:lnTo>
                                  <a:pt x="59" y="16"/>
                                </a:lnTo>
                                <a:lnTo>
                                  <a:pt x="51" y="16"/>
                                </a:lnTo>
                                <a:lnTo>
                                  <a:pt x="42" y="19"/>
                                </a:lnTo>
                                <a:lnTo>
                                  <a:pt x="36" y="23"/>
                                </a:lnTo>
                                <a:lnTo>
                                  <a:pt x="30" y="30"/>
                                </a:lnTo>
                                <a:lnTo>
                                  <a:pt x="25" y="37"/>
                                </a:lnTo>
                                <a:lnTo>
                                  <a:pt x="22" y="47"/>
                                </a:lnTo>
                                <a:lnTo>
                                  <a:pt x="20" y="57"/>
                                </a:lnTo>
                                <a:lnTo>
                                  <a:pt x="19" y="70"/>
                                </a:lnTo>
                                <a:lnTo>
                                  <a:pt x="20" y="83"/>
                                </a:lnTo>
                                <a:lnTo>
                                  <a:pt x="22" y="92"/>
                                </a:lnTo>
                                <a:lnTo>
                                  <a:pt x="25" y="102"/>
                                </a:lnTo>
                                <a:lnTo>
                                  <a:pt x="30" y="110"/>
                                </a:lnTo>
                                <a:lnTo>
                                  <a:pt x="36" y="115"/>
                                </a:lnTo>
                                <a:lnTo>
                                  <a:pt x="42" y="119"/>
                                </a:lnTo>
                                <a:lnTo>
                                  <a:pt x="51" y="122"/>
                                </a:lnTo>
                                <a:lnTo>
                                  <a:pt x="59" y="122"/>
                                </a:lnTo>
                                <a:lnTo>
                                  <a:pt x="67" y="122"/>
                                </a:lnTo>
                                <a:lnTo>
                                  <a:pt x="74" y="121"/>
                                </a:lnTo>
                                <a:lnTo>
                                  <a:pt x="79" y="118"/>
                                </a:lnTo>
                                <a:lnTo>
                                  <a:pt x="84" y="116"/>
                                </a:lnTo>
                                <a:lnTo>
                                  <a:pt x="88" y="113"/>
                                </a:lnTo>
                                <a:lnTo>
                                  <a:pt x="91" y="112"/>
                                </a:lnTo>
                                <a:lnTo>
                                  <a:pt x="94" y="110"/>
                                </a:lnTo>
                                <a:lnTo>
                                  <a:pt x="95" y="110"/>
                                </a:lnTo>
                                <a:lnTo>
                                  <a:pt x="96" y="110"/>
                                </a:lnTo>
                                <a:lnTo>
                                  <a:pt x="96" y="110"/>
                                </a:lnTo>
                                <a:lnTo>
                                  <a:pt x="96" y="111"/>
                                </a:lnTo>
                                <a:lnTo>
                                  <a:pt x="97" y="111"/>
                                </a:lnTo>
                                <a:lnTo>
                                  <a:pt x="97" y="112"/>
                                </a:lnTo>
                                <a:lnTo>
                                  <a:pt x="97" y="113"/>
                                </a:lnTo>
                                <a:lnTo>
                                  <a:pt x="97" y="116"/>
                                </a:lnTo>
                                <a:lnTo>
                                  <a:pt x="97" y="1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71" name="Freeform 937"/>
                        <wps:cNvSpPr>
                          <a:spLocks noEditPoints="1"/>
                        </wps:cNvSpPr>
                        <wps:spPr bwMode="auto">
                          <a:xfrm>
                            <a:off x="4394200" y="1009650"/>
                            <a:ext cx="55563" cy="55563"/>
                          </a:xfrm>
                          <a:custGeom>
                            <a:avLst/>
                            <a:gdLst>
                              <a:gd name="T0" fmla="*/ 106 w 106"/>
                              <a:gd name="T1" fmla="*/ 98 h 104"/>
                              <a:gd name="T2" fmla="*/ 105 w 106"/>
                              <a:gd name="T3" fmla="*/ 101 h 104"/>
                              <a:gd name="T4" fmla="*/ 100 w 106"/>
                              <a:gd name="T5" fmla="*/ 103 h 104"/>
                              <a:gd name="T6" fmla="*/ 95 w 106"/>
                              <a:gd name="T7" fmla="*/ 104 h 104"/>
                              <a:gd name="T8" fmla="*/ 85 w 106"/>
                              <a:gd name="T9" fmla="*/ 103 h 104"/>
                              <a:gd name="T10" fmla="*/ 75 w 106"/>
                              <a:gd name="T11" fmla="*/ 96 h 104"/>
                              <a:gd name="T12" fmla="*/ 70 w 106"/>
                              <a:gd name="T13" fmla="*/ 83 h 104"/>
                              <a:gd name="T14" fmla="*/ 63 w 106"/>
                              <a:gd name="T15" fmla="*/ 95 h 104"/>
                              <a:gd name="T16" fmla="*/ 49 w 106"/>
                              <a:gd name="T17" fmla="*/ 101 h 104"/>
                              <a:gd name="T18" fmla="*/ 29 w 106"/>
                              <a:gd name="T19" fmla="*/ 103 h 104"/>
                              <a:gd name="T20" fmla="*/ 9 w 106"/>
                              <a:gd name="T21" fmla="*/ 89 h 104"/>
                              <a:gd name="T22" fmla="*/ 0 w 106"/>
                              <a:gd name="T23" fmla="*/ 63 h 104"/>
                              <a:gd name="T24" fmla="*/ 3 w 106"/>
                              <a:gd name="T25" fmla="*/ 31 h 104"/>
                              <a:gd name="T26" fmla="*/ 16 w 106"/>
                              <a:gd name="T27" fmla="*/ 8 h 104"/>
                              <a:gd name="T28" fmla="*/ 42 w 106"/>
                              <a:gd name="T29" fmla="*/ 0 h 104"/>
                              <a:gd name="T30" fmla="*/ 61 w 106"/>
                              <a:gd name="T31" fmla="*/ 5 h 104"/>
                              <a:gd name="T32" fmla="*/ 72 w 106"/>
                              <a:gd name="T33" fmla="*/ 19 h 104"/>
                              <a:gd name="T34" fmla="*/ 78 w 106"/>
                              <a:gd name="T35" fmla="*/ 26 h 104"/>
                              <a:gd name="T36" fmla="*/ 80 w 106"/>
                              <a:gd name="T37" fmla="*/ 11 h 104"/>
                              <a:gd name="T38" fmla="*/ 81 w 106"/>
                              <a:gd name="T39" fmla="*/ 4 h 104"/>
                              <a:gd name="T40" fmla="*/ 83 w 106"/>
                              <a:gd name="T41" fmla="*/ 3 h 104"/>
                              <a:gd name="T42" fmla="*/ 85 w 106"/>
                              <a:gd name="T43" fmla="*/ 2 h 104"/>
                              <a:gd name="T44" fmla="*/ 89 w 106"/>
                              <a:gd name="T45" fmla="*/ 2 h 104"/>
                              <a:gd name="T46" fmla="*/ 95 w 106"/>
                              <a:gd name="T47" fmla="*/ 2 h 104"/>
                              <a:gd name="T48" fmla="*/ 98 w 106"/>
                              <a:gd name="T49" fmla="*/ 3 h 104"/>
                              <a:gd name="T50" fmla="*/ 98 w 106"/>
                              <a:gd name="T51" fmla="*/ 6 h 104"/>
                              <a:gd name="T52" fmla="*/ 96 w 106"/>
                              <a:gd name="T53" fmla="*/ 19 h 104"/>
                              <a:gd name="T54" fmla="*/ 93 w 106"/>
                              <a:gd name="T55" fmla="*/ 34 h 104"/>
                              <a:gd name="T56" fmla="*/ 88 w 106"/>
                              <a:gd name="T57" fmla="*/ 51 h 104"/>
                              <a:gd name="T58" fmla="*/ 84 w 106"/>
                              <a:gd name="T59" fmla="*/ 69 h 104"/>
                              <a:gd name="T60" fmla="*/ 88 w 106"/>
                              <a:gd name="T61" fmla="*/ 84 h 104"/>
                              <a:gd name="T62" fmla="*/ 93 w 106"/>
                              <a:gd name="T63" fmla="*/ 89 h 104"/>
                              <a:gd name="T64" fmla="*/ 99 w 106"/>
                              <a:gd name="T65" fmla="*/ 89 h 104"/>
                              <a:gd name="T66" fmla="*/ 102 w 106"/>
                              <a:gd name="T67" fmla="*/ 88 h 104"/>
                              <a:gd name="T68" fmla="*/ 105 w 106"/>
                              <a:gd name="T69" fmla="*/ 86 h 104"/>
                              <a:gd name="T70" fmla="*/ 106 w 106"/>
                              <a:gd name="T71" fmla="*/ 88 h 104"/>
                              <a:gd name="T72" fmla="*/ 106 w 106"/>
                              <a:gd name="T73" fmla="*/ 90 h 104"/>
                              <a:gd name="T74" fmla="*/ 67 w 106"/>
                              <a:gd name="T75" fmla="*/ 51 h 104"/>
                              <a:gd name="T76" fmla="*/ 62 w 106"/>
                              <a:gd name="T77" fmla="*/ 27 h 104"/>
                              <a:gd name="T78" fmla="*/ 51 w 106"/>
                              <a:gd name="T79" fmla="*/ 16 h 104"/>
                              <a:gd name="T80" fmla="*/ 36 w 106"/>
                              <a:gd name="T81" fmla="*/ 15 h 104"/>
                              <a:gd name="T82" fmla="*/ 24 w 106"/>
                              <a:gd name="T83" fmla="*/ 26 h 104"/>
                              <a:gd name="T84" fmla="*/ 17 w 106"/>
                              <a:gd name="T85" fmla="*/ 45 h 104"/>
                              <a:gd name="T86" fmla="*/ 19 w 106"/>
                              <a:gd name="T87" fmla="*/ 66 h 104"/>
                              <a:gd name="T88" fmla="*/ 25 w 106"/>
                              <a:gd name="T89" fmla="*/ 83 h 104"/>
                              <a:gd name="T90" fmla="*/ 41 w 106"/>
                              <a:gd name="T91" fmla="*/ 89 h 104"/>
                              <a:gd name="T92" fmla="*/ 57 w 106"/>
                              <a:gd name="T93" fmla="*/ 83 h 104"/>
                              <a:gd name="T94" fmla="*/ 64 w 106"/>
                              <a:gd name="T95" fmla="*/ 67 h 104"/>
                              <a:gd name="T96" fmla="*/ 67 w 106"/>
                              <a:gd name="T97" fmla="*/ 51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06" h="104">
                                <a:moveTo>
                                  <a:pt x="106" y="94"/>
                                </a:moveTo>
                                <a:lnTo>
                                  <a:pt x="106" y="96"/>
                                </a:lnTo>
                                <a:lnTo>
                                  <a:pt x="106" y="98"/>
                                </a:lnTo>
                                <a:lnTo>
                                  <a:pt x="106" y="100"/>
                                </a:lnTo>
                                <a:lnTo>
                                  <a:pt x="105" y="100"/>
                                </a:lnTo>
                                <a:lnTo>
                                  <a:pt x="105" y="101"/>
                                </a:lnTo>
                                <a:lnTo>
                                  <a:pt x="104" y="101"/>
                                </a:lnTo>
                                <a:lnTo>
                                  <a:pt x="102" y="103"/>
                                </a:lnTo>
                                <a:lnTo>
                                  <a:pt x="100" y="103"/>
                                </a:lnTo>
                                <a:lnTo>
                                  <a:pt x="99" y="103"/>
                                </a:lnTo>
                                <a:lnTo>
                                  <a:pt x="96" y="103"/>
                                </a:lnTo>
                                <a:lnTo>
                                  <a:pt x="95" y="104"/>
                                </a:lnTo>
                                <a:lnTo>
                                  <a:pt x="93" y="104"/>
                                </a:lnTo>
                                <a:lnTo>
                                  <a:pt x="89" y="103"/>
                                </a:lnTo>
                                <a:lnTo>
                                  <a:pt x="85" y="103"/>
                                </a:lnTo>
                                <a:lnTo>
                                  <a:pt x="81" y="101"/>
                                </a:lnTo>
                                <a:lnTo>
                                  <a:pt x="78" y="99"/>
                                </a:lnTo>
                                <a:lnTo>
                                  <a:pt x="75" y="96"/>
                                </a:lnTo>
                                <a:lnTo>
                                  <a:pt x="74" y="93"/>
                                </a:lnTo>
                                <a:lnTo>
                                  <a:pt x="72" y="89"/>
                                </a:lnTo>
                                <a:lnTo>
                                  <a:pt x="70" y="83"/>
                                </a:lnTo>
                                <a:lnTo>
                                  <a:pt x="69" y="88"/>
                                </a:lnTo>
                                <a:lnTo>
                                  <a:pt x="65" y="91"/>
                                </a:lnTo>
                                <a:lnTo>
                                  <a:pt x="63" y="95"/>
                                </a:lnTo>
                                <a:lnTo>
                                  <a:pt x="58" y="98"/>
                                </a:lnTo>
                                <a:lnTo>
                                  <a:pt x="54" y="100"/>
                                </a:lnTo>
                                <a:lnTo>
                                  <a:pt x="49" y="101"/>
                                </a:lnTo>
                                <a:lnTo>
                                  <a:pt x="45" y="103"/>
                                </a:lnTo>
                                <a:lnTo>
                                  <a:pt x="38" y="104"/>
                                </a:lnTo>
                                <a:lnTo>
                                  <a:pt x="29" y="103"/>
                                </a:lnTo>
                                <a:lnTo>
                                  <a:pt x="21" y="100"/>
                                </a:lnTo>
                                <a:lnTo>
                                  <a:pt x="14" y="95"/>
                                </a:lnTo>
                                <a:lnTo>
                                  <a:pt x="9" y="89"/>
                                </a:lnTo>
                                <a:lnTo>
                                  <a:pt x="4" y="82"/>
                                </a:lnTo>
                                <a:lnTo>
                                  <a:pt x="1" y="73"/>
                                </a:lnTo>
                                <a:lnTo>
                                  <a:pt x="0" y="63"/>
                                </a:lnTo>
                                <a:lnTo>
                                  <a:pt x="0" y="53"/>
                                </a:lnTo>
                                <a:lnTo>
                                  <a:pt x="0" y="41"/>
                                </a:lnTo>
                                <a:lnTo>
                                  <a:pt x="3" y="31"/>
                                </a:lnTo>
                                <a:lnTo>
                                  <a:pt x="5" y="21"/>
                                </a:lnTo>
                                <a:lnTo>
                                  <a:pt x="10" y="14"/>
                                </a:lnTo>
                                <a:lnTo>
                                  <a:pt x="16" y="8"/>
                                </a:lnTo>
                                <a:lnTo>
                                  <a:pt x="24" y="4"/>
                                </a:lnTo>
                                <a:lnTo>
                                  <a:pt x="32" y="0"/>
                                </a:lnTo>
                                <a:lnTo>
                                  <a:pt x="42" y="0"/>
                                </a:lnTo>
                                <a:lnTo>
                                  <a:pt x="48" y="0"/>
                                </a:lnTo>
                                <a:lnTo>
                                  <a:pt x="54" y="3"/>
                                </a:lnTo>
                                <a:lnTo>
                                  <a:pt x="61" y="5"/>
                                </a:lnTo>
                                <a:lnTo>
                                  <a:pt x="64" y="9"/>
                                </a:lnTo>
                                <a:lnTo>
                                  <a:pt x="69" y="13"/>
                                </a:lnTo>
                                <a:lnTo>
                                  <a:pt x="72" y="19"/>
                                </a:lnTo>
                                <a:lnTo>
                                  <a:pt x="75" y="25"/>
                                </a:lnTo>
                                <a:lnTo>
                                  <a:pt x="77" y="34"/>
                                </a:lnTo>
                                <a:lnTo>
                                  <a:pt x="78" y="26"/>
                                </a:lnTo>
                                <a:lnTo>
                                  <a:pt x="79" y="20"/>
                                </a:lnTo>
                                <a:lnTo>
                                  <a:pt x="80" y="15"/>
                                </a:lnTo>
                                <a:lnTo>
                                  <a:pt x="80" y="11"/>
                                </a:lnTo>
                                <a:lnTo>
                                  <a:pt x="80" y="8"/>
                                </a:lnTo>
                                <a:lnTo>
                                  <a:pt x="81" y="5"/>
                                </a:lnTo>
                                <a:lnTo>
                                  <a:pt x="81" y="4"/>
                                </a:lnTo>
                                <a:lnTo>
                                  <a:pt x="81" y="3"/>
                                </a:lnTo>
                                <a:lnTo>
                                  <a:pt x="81" y="3"/>
                                </a:lnTo>
                                <a:lnTo>
                                  <a:pt x="83" y="3"/>
                                </a:lnTo>
                                <a:lnTo>
                                  <a:pt x="83" y="3"/>
                                </a:lnTo>
                                <a:lnTo>
                                  <a:pt x="84" y="2"/>
                                </a:lnTo>
                                <a:lnTo>
                                  <a:pt x="85" y="2"/>
                                </a:lnTo>
                                <a:lnTo>
                                  <a:pt x="86" y="2"/>
                                </a:lnTo>
                                <a:lnTo>
                                  <a:pt x="88" y="2"/>
                                </a:lnTo>
                                <a:lnTo>
                                  <a:pt x="89" y="2"/>
                                </a:lnTo>
                                <a:lnTo>
                                  <a:pt x="91" y="2"/>
                                </a:lnTo>
                                <a:lnTo>
                                  <a:pt x="94" y="2"/>
                                </a:lnTo>
                                <a:lnTo>
                                  <a:pt x="95" y="2"/>
                                </a:lnTo>
                                <a:lnTo>
                                  <a:pt x="96" y="3"/>
                                </a:lnTo>
                                <a:lnTo>
                                  <a:pt x="96" y="3"/>
                                </a:lnTo>
                                <a:lnTo>
                                  <a:pt x="98" y="3"/>
                                </a:lnTo>
                                <a:lnTo>
                                  <a:pt x="98" y="4"/>
                                </a:lnTo>
                                <a:lnTo>
                                  <a:pt x="98" y="5"/>
                                </a:lnTo>
                                <a:lnTo>
                                  <a:pt x="98" y="6"/>
                                </a:lnTo>
                                <a:lnTo>
                                  <a:pt x="98" y="10"/>
                                </a:lnTo>
                                <a:lnTo>
                                  <a:pt x="96" y="14"/>
                                </a:lnTo>
                                <a:lnTo>
                                  <a:pt x="96" y="19"/>
                                </a:lnTo>
                                <a:lnTo>
                                  <a:pt x="95" y="22"/>
                                </a:lnTo>
                                <a:lnTo>
                                  <a:pt x="94" y="29"/>
                                </a:lnTo>
                                <a:lnTo>
                                  <a:pt x="93" y="34"/>
                                </a:lnTo>
                                <a:lnTo>
                                  <a:pt x="90" y="40"/>
                                </a:lnTo>
                                <a:lnTo>
                                  <a:pt x="89" y="46"/>
                                </a:lnTo>
                                <a:lnTo>
                                  <a:pt x="88" y="51"/>
                                </a:lnTo>
                                <a:lnTo>
                                  <a:pt x="85" y="57"/>
                                </a:lnTo>
                                <a:lnTo>
                                  <a:pt x="84" y="61"/>
                                </a:lnTo>
                                <a:lnTo>
                                  <a:pt x="84" y="69"/>
                                </a:lnTo>
                                <a:lnTo>
                                  <a:pt x="85" y="75"/>
                                </a:lnTo>
                                <a:lnTo>
                                  <a:pt x="85" y="80"/>
                                </a:lnTo>
                                <a:lnTo>
                                  <a:pt x="88" y="84"/>
                                </a:lnTo>
                                <a:lnTo>
                                  <a:pt x="89" y="86"/>
                                </a:lnTo>
                                <a:lnTo>
                                  <a:pt x="91" y="88"/>
                                </a:lnTo>
                                <a:lnTo>
                                  <a:pt x="93" y="89"/>
                                </a:lnTo>
                                <a:lnTo>
                                  <a:pt x="95" y="89"/>
                                </a:lnTo>
                                <a:lnTo>
                                  <a:pt x="96" y="89"/>
                                </a:lnTo>
                                <a:lnTo>
                                  <a:pt x="99" y="89"/>
                                </a:lnTo>
                                <a:lnTo>
                                  <a:pt x="100" y="88"/>
                                </a:lnTo>
                                <a:lnTo>
                                  <a:pt x="101" y="88"/>
                                </a:lnTo>
                                <a:lnTo>
                                  <a:pt x="102" y="88"/>
                                </a:lnTo>
                                <a:lnTo>
                                  <a:pt x="104" y="86"/>
                                </a:lnTo>
                                <a:lnTo>
                                  <a:pt x="104" y="86"/>
                                </a:lnTo>
                                <a:lnTo>
                                  <a:pt x="105" y="86"/>
                                </a:lnTo>
                                <a:lnTo>
                                  <a:pt x="105" y="86"/>
                                </a:lnTo>
                                <a:lnTo>
                                  <a:pt x="106" y="86"/>
                                </a:lnTo>
                                <a:lnTo>
                                  <a:pt x="106" y="88"/>
                                </a:lnTo>
                                <a:lnTo>
                                  <a:pt x="106" y="88"/>
                                </a:lnTo>
                                <a:lnTo>
                                  <a:pt x="106" y="89"/>
                                </a:lnTo>
                                <a:lnTo>
                                  <a:pt x="106" y="90"/>
                                </a:lnTo>
                                <a:lnTo>
                                  <a:pt x="106" y="91"/>
                                </a:lnTo>
                                <a:lnTo>
                                  <a:pt x="106" y="94"/>
                                </a:lnTo>
                                <a:close/>
                                <a:moveTo>
                                  <a:pt x="67" y="51"/>
                                </a:moveTo>
                                <a:lnTo>
                                  <a:pt x="65" y="42"/>
                                </a:lnTo>
                                <a:lnTo>
                                  <a:pt x="64" y="35"/>
                                </a:lnTo>
                                <a:lnTo>
                                  <a:pt x="62" y="27"/>
                                </a:lnTo>
                                <a:lnTo>
                                  <a:pt x="59" y="22"/>
                                </a:lnTo>
                                <a:lnTo>
                                  <a:pt x="56" y="19"/>
                                </a:lnTo>
                                <a:lnTo>
                                  <a:pt x="51" y="16"/>
                                </a:lnTo>
                                <a:lnTo>
                                  <a:pt x="47" y="15"/>
                                </a:lnTo>
                                <a:lnTo>
                                  <a:pt x="42" y="14"/>
                                </a:lnTo>
                                <a:lnTo>
                                  <a:pt x="36" y="15"/>
                                </a:lnTo>
                                <a:lnTo>
                                  <a:pt x="31" y="18"/>
                                </a:lnTo>
                                <a:lnTo>
                                  <a:pt x="26" y="21"/>
                                </a:lnTo>
                                <a:lnTo>
                                  <a:pt x="24" y="26"/>
                                </a:lnTo>
                                <a:lnTo>
                                  <a:pt x="21" y="31"/>
                                </a:lnTo>
                                <a:lnTo>
                                  <a:pt x="19" y="37"/>
                                </a:lnTo>
                                <a:lnTo>
                                  <a:pt x="17" y="45"/>
                                </a:lnTo>
                                <a:lnTo>
                                  <a:pt x="17" y="51"/>
                                </a:lnTo>
                                <a:lnTo>
                                  <a:pt x="17" y="58"/>
                                </a:lnTo>
                                <a:lnTo>
                                  <a:pt x="19" y="66"/>
                                </a:lnTo>
                                <a:lnTo>
                                  <a:pt x="20" y="72"/>
                                </a:lnTo>
                                <a:lnTo>
                                  <a:pt x="22" y="78"/>
                                </a:lnTo>
                                <a:lnTo>
                                  <a:pt x="25" y="83"/>
                                </a:lnTo>
                                <a:lnTo>
                                  <a:pt x="30" y="86"/>
                                </a:lnTo>
                                <a:lnTo>
                                  <a:pt x="35" y="89"/>
                                </a:lnTo>
                                <a:lnTo>
                                  <a:pt x="41" y="89"/>
                                </a:lnTo>
                                <a:lnTo>
                                  <a:pt x="47" y="89"/>
                                </a:lnTo>
                                <a:lnTo>
                                  <a:pt x="52" y="86"/>
                                </a:lnTo>
                                <a:lnTo>
                                  <a:pt x="57" y="83"/>
                                </a:lnTo>
                                <a:lnTo>
                                  <a:pt x="59" y="78"/>
                                </a:lnTo>
                                <a:lnTo>
                                  <a:pt x="63" y="73"/>
                                </a:lnTo>
                                <a:lnTo>
                                  <a:pt x="64" y="67"/>
                                </a:lnTo>
                                <a:lnTo>
                                  <a:pt x="65" y="59"/>
                                </a:lnTo>
                                <a:lnTo>
                                  <a:pt x="67" y="52"/>
                                </a:lnTo>
                                <a:lnTo>
                                  <a:pt x="67" y="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72" name="Freeform 938"/>
                        <wps:cNvSpPr>
                          <a:spLocks/>
                        </wps:cNvSpPr>
                        <wps:spPr bwMode="auto">
                          <a:xfrm>
                            <a:off x="4456113" y="1031875"/>
                            <a:ext cx="26988" cy="7938"/>
                          </a:xfrm>
                          <a:custGeom>
                            <a:avLst/>
                            <a:gdLst>
                              <a:gd name="T0" fmla="*/ 51 w 51"/>
                              <a:gd name="T1" fmla="*/ 6 h 14"/>
                              <a:gd name="T2" fmla="*/ 51 w 51"/>
                              <a:gd name="T3" fmla="*/ 10 h 14"/>
                              <a:gd name="T4" fmla="*/ 51 w 51"/>
                              <a:gd name="T5" fmla="*/ 12 h 14"/>
                              <a:gd name="T6" fmla="*/ 50 w 51"/>
                              <a:gd name="T7" fmla="*/ 14 h 14"/>
                              <a:gd name="T8" fmla="*/ 47 w 51"/>
                              <a:gd name="T9" fmla="*/ 14 h 14"/>
                              <a:gd name="T10" fmla="*/ 4 w 51"/>
                              <a:gd name="T11" fmla="*/ 14 h 14"/>
                              <a:gd name="T12" fmla="*/ 3 w 51"/>
                              <a:gd name="T13" fmla="*/ 14 h 14"/>
                              <a:gd name="T14" fmla="*/ 2 w 51"/>
                              <a:gd name="T15" fmla="*/ 12 h 14"/>
                              <a:gd name="T16" fmla="*/ 0 w 51"/>
                              <a:gd name="T17" fmla="*/ 10 h 14"/>
                              <a:gd name="T18" fmla="*/ 0 w 51"/>
                              <a:gd name="T19" fmla="*/ 6 h 14"/>
                              <a:gd name="T20" fmla="*/ 0 w 51"/>
                              <a:gd name="T21" fmla="*/ 3 h 14"/>
                              <a:gd name="T22" fmla="*/ 2 w 51"/>
                              <a:gd name="T23" fmla="*/ 1 h 14"/>
                              <a:gd name="T24" fmla="*/ 3 w 51"/>
                              <a:gd name="T25" fmla="*/ 0 h 14"/>
                              <a:gd name="T26" fmla="*/ 4 w 51"/>
                              <a:gd name="T27" fmla="*/ 0 h 14"/>
                              <a:gd name="T28" fmla="*/ 47 w 51"/>
                              <a:gd name="T29" fmla="*/ 0 h 14"/>
                              <a:gd name="T30" fmla="*/ 48 w 51"/>
                              <a:gd name="T31" fmla="*/ 0 h 14"/>
                              <a:gd name="T32" fmla="*/ 50 w 51"/>
                              <a:gd name="T33" fmla="*/ 0 h 14"/>
                              <a:gd name="T34" fmla="*/ 50 w 51"/>
                              <a:gd name="T35" fmla="*/ 0 h 14"/>
                              <a:gd name="T36" fmla="*/ 51 w 51"/>
                              <a:gd name="T37" fmla="*/ 1 h 14"/>
                              <a:gd name="T38" fmla="*/ 51 w 51"/>
                              <a:gd name="T39" fmla="*/ 3 h 14"/>
                              <a:gd name="T40" fmla="*/ 51 w 51"/>
                              <a:gd name="T41" fmla="*/ 4 h 14"/>
                              <a:gd name="T42" fmla="*/ 51 w 51"/>
                              <a:gd name="T43" fmla="*/ 5 h 14"/>
                              <a:gd name="T44" fmla="*/ 51 w 51"/>
                              <a:gd name="T45" fmla="*/ 6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1" h="14">
                                <a:moveTo>
                                  <a:pt x="51" y="6"/>
                                </a:moveTo>
                                <a:lnTo>
                                  <a:pt x="51" y="10"/>
                                </a:lnTo>
                                <a:lnTo>
                                  <a:pt x="51" y="12"/>
                                </a:lnTo>
                                <a:lnTo>
                                  <a:pt x="50" y="14"/>
                                </a:lnTo>
                                <a:lnTo>
                                  <a:pt x="47" y="14"/>
                                </a:lnTo>
                                <a:lnTo>
                                  <a:pt x="4" y="14"/>
                                </a:lnTo>
                                <a:lnTo>
                                  <a:pt x="3" y="14"/>
                                </a:lnTo>
                                <a:lnTo>
                                  <a:pt x="2" y="12"/>
                                </a:lnTo>
                                <a:lnTo>
                                  <a:pt x="0" y="10"/>
                                </a:lnTo>
                                <a:lnTo>
                                  <a:pt x="0" y="6"/>
                                </a:lnTo>
                                <a:lnTo>
                                  <a:pt x="0" y="3"/>
                                </a:lnTo>
                                <a:lnTo>
                                  <a:pt x="2" y="1"/>
                                </a:lnTo>
                                <a:lnTo>
                                  <a:pt x="3" y="0"/>
                                </a:lnTo>
                                <a:lnTo>
                                  <a:pt x="4" y="0"/>
                                </a:lnTo>
                                <a:lnTo>
                                  <a:pt x="47" y="0"/>
                                </a:lnTo>
                                <a:lnTo>
                                  <a:pt x="48" y="0"/>
                                </a:lnTo>
                                <a:lnTo>
                                  <a:pt x="50" y="0"/>
                                </a:lnTo>
                                <a:lnTo>
                                  <a:pt x="50" y="0"/>
                                </a:lnTo>
                                <a:lnTo>
                                  <a:pt x="51" y="1"/>
                                </a:lnTo>
                                <a:lnTo>
                                  <a:pt x="51" y="3"/>
                                </a:lnTo>
                                <a:lnTo>
                                  <a:pt x="51" y="4"/>
                                </a:lnTo>
                                <a:lnTo>
                                  <a:pt x="51" y="5"/>
                                </a:lnTo>
                                <a:lnTo>
                                  <a:pt x="51" y="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73" name="Freeform 939"/>
                        <wps:cNvSpPr>
                          <a:spLocks/>
                        </wps:cNvSpPr>
                        <wps:spPr bwMode="auto">
                          <a:xfrm>
                            <a:off x="4487863" y="992188"/>
                            <a:ext cx="53975" cy="71438"/>
                          </a:xfrm>
                          <a:custGeom>
                            <a:avLst/>
                            <a:gdLst>
                              <a:gd name="T0" fmla="*/ 101 w 101"/>
                              <a:gd name="T1" fmla="*/ 8 h 137"/>
                              <a:gd name="T2" fmla="*/ 101 w 101"/>
                              <a:gd name="T3" fmla="*/ 10 h 137"/>
                              <a:gd name="T4" fmla="*/ 101 w 101"/>
                              <a:gd name="T5" fmla="*/ 11 h 137"/>
                              <a:gd name="T6" fmla="*/ 100 w 101"/>
                              <a:gd name="T7" fmla="*/ 13 h 137"/>
                              <a:gd name="T8" fmla="*/ 100 w 101"/>
                              <a:gd name="T9" fmla="*/ 13 h 137"/>
                              <a:gd name="T10" fmla="*/ 100 w 101"/>
                              <a:gd name="T11" fmla="*/ 15 h 137"/>
                              <a:gd name="T12" fmla="*/ 98 w 101"/>
                              <a:gd name="T13" fmla="*/ 15 h 137"/>
                              <a:gd name="T14" fmla="*/ 97 w 101"/>
                              <a:gd name="T15" fmla="*/ 16 h 137"/>
                              <a:gd name="T16" fmla="*/ 97 w 101"/>
                              <a:gd name="T17" fmla="*/ 16 h 137"/>
                              <a:gd name="T18" fmla="*/ 59 w 101"/>
                              <a:gd name="T19" fmla="*/ 16 h 137"/>
                              <a:gd name="T20" fmla="*/ 59 w 101"/>
                              <a:gd name="T21" fmla="*/ 133 h 137"/>
                              <a:gd name="T22" fmla="*/ 59 w 101"/>
                              <a:gd name="T23" fmla="*/ 134 h 137"/>
                              <a:gd name="T24" fmla="*/ 59 w 101"/>
                              <a:gd name="T25" fmla="*/ 134 h 137"/>
                              <a:gd name="T26" fmla="*/ 58 w 101"/>
                              <a:gd name="T27" fmla="*/ 135 h 137"/>
                              <a:gd name="T28" fmla="*/ 56 w 101"/>
                              <a:gd name="T29" fmla="*/ 135 h 137"/>
                              <a:gd name="T30" fmla="*/ 55 w 101"/>
                              <a:gd name="T31" fmla="*/ 135 h 137"/>
                              <a:gd name="T32" fmla="*/ 54 w 101"/>
                              <a:gd name="T33" fmla="*/ 135 h 137"/>
                              <a:gd name="T34" fmla="*/ 53 w 101"/>
                              <a:gd name="T35" fmla="*/ 137 h 137"/>
                              <a:gd name="T36" fmla="*/ 50 w 101"/>
                              <a:gd name="T37" fmla="*/ 137 h 137"/>
                              <a:gd name="T38" fmla="*/ 48 w 101"/>
                              <a:gd name="T39" fmla="*/ 137 h 137"/>
                              <a:gd name="T40" fmla="*/ 45 w 101"/>
                              <a:gd name="T41" fmla="*/ 135 h 137"/>
                              <a:gd name="T42" fmla="*/ 44 w 101"/>
                              <a:gd name="T43" fmla="*/ 135 h 137"/>
                              <a:gd name="T44" fmla="*/ 43 w 101"/>
                              <a:gd name="T45" fmla="*/ 135 h 137"/>
                              <a:gd name="T46" fmla="*/ 42 w 101"/>
                              <a:gd name="T47" fmla="*/ 135 h 137"/>
                              <a:gd name="T48" fmla="*/ 42 w 101"/>
                              <a:gd name="T49" fmla="*/ 134 h 137"/>
                              <a:gd name="T50" fmla="*/ 40 w 101"/>
                              <a:gd name="T51" fmla="*/ 134 h 137"/>
                              <a:gd name="T52" fmla="*/ 40 w 101"/>
                              <a:gd name="T53" fmla="*/ 133 h 137"/>
                              <a:gd name="T54" fmla="*/ 40 w 101"/>
                              <a:gd name="T55" fmla="*/ 16 h 137"/>
                              <a:gd name="T56" fmla="*/ 2 w 101"/>
                              <a:gd name="T57" fmla="*/ 16 h 137"/>
                              <a:gd name="T58" fmla="*/ 2 w 101"/>
                              <a:gd name="T59" fmla="*/ 16 h 137"/>
                              <a:gd name="T60" fmla="*/ 1 w 101"/>
                              <a:gd name="T61" fmla="*/ 15 h 137"/>
                              <a:gd name="T62" fmla="*/ 1 w 101"/>
                              <a:gd name="T63" fmla="*/ 15 h 137"/>
                              <a:gd name="T64" fmla="*/ 0 w 101"/>
                              <a:gd name="T65" fmla="*/ 13 h 137"/>
                              <a:gd name="T66" fmla="*/ 0 w 101"/>
                              <a:gd name="T67" fmla="*/ 13 h 137"/>
                              <a:gd name="T68" fmla="*/ 0 w 101"/>
                              <a:gd name="T69" fmla="*/ 11 h 137"/>
                              <a:gd name="T70" fmla="*/ 0 w 101"/>
                              <a:gd name="T71" fmla="*/ 10 h 137"/>
                              <a:gd name="T72" fmla="*/ 0 w 101"/>
                              <a:gd name="T73" fmla="*/ 8 h 137"/>
                              <a:gd name="T74" fmla="*/ 0 w 101"/>
                              <a:gd name="T75" fmla="*/ 6 h 137"/>
                              <a:gd name="T76" fmla="*/ 0 w 101"/>
                              <a:gd name="T77" fmla="*/ 5 h 137"/>
                              <a:gd name="T78" fmla="*/ 0 w 101"/>
                              <a:gd name="T79" fmla="*/ 4 h 137"/>
                              <a:gd name="T80" fmla="*/ 0 w 101"/>
                              <a:gd name="T81" fmla="*/ 2 h 137"/>
                              <a:gd name="T82" fmla="*/ 1 w 101"/>
                              <a:gd name="T83" fmla="*/ 1 h 137"/>
                              <a:gd name="T84" fmla="*/ 1 w 101"/>
                              <a:gd name="T85" fmla="*/ 1 h 137"/>
                              <a:gd name="T86" fmla="*/ 2 w 101"/>
                              <a:gd name="T87" fmla="*/ 0 h 137"/>
                              <a:gd name="T88" fmla="*/ 2 w 101"/>
                              <a:gd name="T89" fmla="*/ 0 h 137"/>
                              <a:gd name="T90" fmla="*/ 97 w 101"/>
                              <a:gd name="T91" fmla="*/ 0 h 137"/>
                              <a:gd name="T92" fmla="*/ 97 w 101"/>
                              <a:gd name="T93" fmla="*/ 0 h 137"/>
                              <a:gd name="T94" fmla="*/ 98 w 101"/>
                              <a:gd name="T95" fmla="*/ 1 h 137"/>
                              <a:gd name="T96" fmla="*/ 100 w 101"/>
                              <a:gd name="T97" fmla="*/ 1 h 137"/>
                              <a:gd name="T98" fmla="*/ 100 w 101"/>
                              <a:gd name="T99" fmla="*/ 2 h 137"/>
                              <a:gd name="T100" fmla="*/ 100 w 101"/>
                              <a:gd name="T101" fmla="*/ 4 h 137"/>
                              <a:gd name="T102" fmla="*/ 101 w 101"/>
                              <a:gd name="T103" fmla="*/ 5 h 137"/>
                              <a:gd name="T104" fmla="*/ 101 w 101"/>
                              <a:gd name="T105" fmla="*/ 6 h 137"/>
                              <a:gd name="T106" fmla="*/ 101 w 101"/>
                              <a:gd name="T107" fmla="*/ 8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01" h="137">
                                <a:moveTo>
                                  <a:pt x="101" y="8"/>
                                </a:moveTo>
                                <a:lnTo>
                                  <a:pt x="101" y="10"/>
                                </a:lnTo>
                                <a:lnTo>
                                  <a:pt x="101" y="11"/>
                                </a:lnTo>
                                <a:lnTo>
                                  <a:pt x="100" y="13"/>
                                </a:lnTo>
                                <a:lnTo>
                                  <a:pt x="100" y="13"/>
                                </a:lnTo>
                                <a:lnTo>
                                  <a:pt x="100" y="15"/>
                                </a:lnTo>
                                <a:lnTo>
                                  <a:pt x="98" y="15"/>
                                </a:lnTo>
                                <a:lnTo>
                                  <a:pt x="97" y="16"/>
                                </a:lnTo>
                                <a:lnTo>
                                  <a:pt x="97" y="16"/>
                                </a:lnTo>
                                <a:lnTo>
                                  <a:pt x="59" y="16"/>
                                </a:lnTo>
                                <a:lnTo>
                                  <a:pt x="59" y="133"/>
                                </a:lnTo>
                                <a:lnTo>
                                  <a:pt x="59" y="134"/>
                                </a:lnTo>
                                <a:lnTo>
                                  <a:pt x="59" y="134"/>
                                </a:lnTo>
                                <a:lnTo>
                                  <a:pt x="58" y="135"/>
                                </a:lnTo>
                                <a:lnTo>
                                  <a:pt x="56" y="135"/>
                                </a:lnTo>
                                <a:lnTo>
                                  <a:pt x="55" y="135"/>
                                </a:lnTo>
                                <a:lnTo>
                                  <a:pt x="54" y="135"/>
                                </a:lnTo>
                                <a:lnTo>
                                  <a:pt x="53" y="137"/>
                                </a:lnTo>
                                <a:lnTo>
                                  <a:pt x="50" y="137"/>
                                </a:lnTo>
                                <a:lnTo>
                                  <a:pt x="48" y="137"/>
                                </a:lnTo>
                                <a:lnTo>
                                  <a:pt x="45" y="135"/>
                                </a:lnTo>
                                <a:lnTo>
                                  <a:pt x="44" y="135"/>
                                </a:lnTo>
                                <a:lnTo>
                                  <a:pt x="43" y="135"/>
                                </a:lnTo>
                                <a:lnTo>
                                  <a:pt x="42" y="135"/>
                                </a:lnTo>
                                <a:lnTo>
                                  <a:pt x="42" y="134"/>
                                </a:lnTo>
                                <a:lnTo>
                                  <a:pt x="40" y="134"/>
                                </a:lnTo>
                                <a:lnTo>
                                  <a:pt x="40" y="133"/>
                                </a:lnTo>
                                <a:lnTo>
                                  <a:pt x="40" y="16"/>
                                </a:lnTo>
                                <a:lnTo>
                                  <a:pt x="2" y="16"/>
                                </a:lnTo>
                                <a:lnTo>
                                  <a:pt x="2" y="16"/>
                                </a:lnTo>
                                <a:lnTo>
                                  <a:pt x="1" y="15"/>
                                </a:lnTo>
                                <a:lnTo>
                                  <a:pt x="1" y="15"/>
                                </a:lnTo>
                                <a:lnTo>
                                  <a:pt x="0" y="13"/>
                                </a:lnTo>
                                <a:lnTo>
                                  <a:pt x="0" y="13"/>
                                </a:lnTo>
                                <a:lnTo>
                                  <a:pt x="0" y="11"/>
                                </a:lnTo>
                                <a:lnTo>
                                  <a:pt x="0" y="10"/>
                                </a:lnTo>
                                <a:lnTo>
                                  <a:pt x="0" y="8"/>
                                </a:lnTo>
                                <a:lnTo>
                                  <a:pt x="0" y="6"/>
                                </a:lnTo>
                                <a:lnTo>
                                  <a:pt x="0" y="5"/>
                                </a:lnTo>
                                <a:lnTo>
                                  <a:pt x="0" y="4"/>
                                </a:lnTo>
                                <a:lnTo>
                                  <a:pt x="0" y="2"/>
                                </a:lnTo>
                                <a:lnTo>
                                  <a:pt x="1" y="1"/>
                                </a:lnTo>
                                <a:lnTo>
                                  <a:pt x="1" y="1"/>
                                </a:lnTo>
                                <a:lnTo>
                                  <a:pt x="2" y="0"/>
                                </a:lnTo>
                                <a:lnTo>
                                  <a:pt x="2" y="0"/>
                                </a:lnTo>
                                <a:lnTo>
                                  <a:pt x="97" y="0"/>
                                </a:lnTo>
                                <a:lnTo>
                                  <a:pt x="97" y="0"/>
                                </a:lnTo>
                                <a:lnTo>
                                  <a:pt x="98" y="1"/>
                                </a:lnTo>
                                <a:lnTo>
                                  <a:pt x="100" y="1"/>
                                </a:lnTo>
                                <a:lnTo>
                                  <a:pt x="100" y="2"/>
                                </a:lnTo>
                                <a:lnTo>
                                  <a:pt x="100" y="4"/>
                                </a:lnTo>
                                <a:lnTo>
                                  <a:pt x="101" y="5"/>
                                </a:lnTo>
                                <a:lnTo>
                                  <a:pt x="101" y="6"/>
                                </a:lnTo>
                                <a:lnTo>
                                  <a:pt x="101"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74" name="Freeform 940"/>
                        <wps:cNvSpPr>
                          <a:spLocks/>
                        </wps:cNvSpPr>
                        <wps:spPr bwMode="auto">
                          <a:xfrm>
                            <a:off x="4548188" y="990600"/>
                            <a:ext cx="44450" cy="74613"/>
                          </a:xfrm>
                          <a:custGeom>
                            <a:avLst/>
                            <a:gdLst>
                              <a:gd name="T0" fmla="*/ 81 w 85"/>
                              <a:gd name="T1" fmla="*/ 114 h 139"/>
                              <a:gd name="T2" fmla="*/ 65 w 85"/>
                              <a:gd name="T3" fmla="*/ 133 h 139"/>
                              <a:gd name="T4" fmla="*/ 37 w 85"/>
                              <a:gd name="T5" fmla="*/ 139 h 139"/>
                              <a:gd name="T6" fmla="*/ 19 w 85"/>
                              <a:gd name="T7" fmla="*/ 136 h 139"/>
                              <a:gd name="T8" fmla="*/ 6 w 85"/>
                              <a:gd name="T9" fmla="*/ 131 h 139"/>
                              <a:gd name="T10" fmla="*/ 1 w 85"/>
                              <a:gd name="T11" fmla="*/ 129 h 139"/>
                              <a:gd name="T12" fmla="*/ 0 w 85"/>
                              <a:gd name="T13" fmla="*/ 126 h 139"/>
                              <a:gd name="T14" fmla="*/ 0 w 85"/>
                              <a:gd name="T15" fmla="*/ 121 h 139"/>
                              <a:gd name="T16" fmla="*/ 0 w 85"/>
                              <a:gd name="T17" fmla="*/ 114 h 139"/>
                              <a:gd name="T18" fmla="*/ 4 w 85"/>
                              <a:gd name="T19" fmla="*/ 113 h 139"/>
                              <a:gd name="T20" fmla="*/ 14 w 85"/>
                              <a:gd name="T21" fmla="*/ 118 h 139"/>
                              <a:gd name="T22" fmla="*/ 30 w 85"/>
                              <a:gd name="T23" fmla="*/ 123 h 139"/>
                              <a:gd name="T24" fmla="*/ 48 w 85"/>
                              <a:gd name="T25" fmla="*/ 121 h 139"/>
                              <a:gd name="T26" fmla="*/ 60 w 85"/>
                              <a:gd name="T27" fmla="*/ 113 h 139"/>
                              <a:gd name="T28" fmla="*/ 64 w 85"/>
                              <a:gd name="T29" fmla="*/ 99 h 139"/>
                              <a:gd name="T30" fmla="*/ 59 w 85"/>
                              <a:gd name="T31" fmla="*/ 85 h 139"/>
                              <a:gd name="T32" fmla="*/ 44 w 85"/>
                              <a:gd name="T33" fmla="*/ 76 h 139"/>
                              <a:gd name="T34" fmla="*/ 17 w 85"/>
                              <a:gd name="T35" fmla="*/ 75 h 139"/>
                              <a:gd name="T36" fmla="*/ 16 w 85"/>
                              <a:gd name="T37" fmla="*/ 73 h 139"/>
                              <a:gd name="T38" fmla="*/ 14 w 85"/>
                              <a:gd name="T39" fmla="*/ 71 h 139"/>
                              <a:gd name="T40" fmla="*/ 14 w 85"/>
                              <a:gd name="T41" fmla="*/ 65 h 139"/>
                              <a:gd name="T42" fmla="*/ 15 w 85"/>
                              <a:gd name="T43" fmla="*/ 61 h 139"/>
                              <a:gd name="T44" fmla="*/ 17 w 85"/>
                              <a:gd name="T45" fmla="*/ 60 h 139"/>
                              <a:gd name="T46" fmla="*/ 36 w 85"/>
                              <a:gd name="T47" fmla="*/ 60 h 139"/>
                              <a:gd name="T48" fmla="*/ 52 w 85"/>
                              <a:gd name="T49" fmla="*/ 54 h 139"/>
                              <a:gd name="T50" fmla="*/ 59 w 85"/>
                              <a:gd name="T51" fmla="*/ 40 h 139"/>
                              <a:gd name="T52" fmla="*/ 58 w 85"/>
                              <a:gd name="T53" fmla="*/ 27 h 139"/>
                              <a:gd name="T54" fmla="*/ 51 w 85"/>
                              <a:gd name="T55" fmla="*/ 18 h 139"/>
                              <a:gd name="T56" fmla="*/ 37 w 85"/>
                              <a:gd name="T57" fmla="*/ 14 h 139"/>
                              <a:gd name="T58" fmla="*/ 21 w 85"/>
                              <a:gd name="T59" fmla="*/ 18 h 139"/>
                              <a:gd name="T60" fmla="*/ 10 w 85"/>
                              <a:gd name="T61" fmla="*/ 24 h 139"/>
                              <a:gd name="T62" fmla="*/ 6 w 85"/>
                              <a:gd name="T63" fmla="*/ 25 h 139"/>
                              <a:gd name="T64" fmla="*/ 4 w 85"/>
                              <a:gd name="T65" fmla="*/ 24 h 139"/>
                              <a:gd name="T66" fmla="*/ 4 w 85"/>
                              <a:gd name="T67" fmla="*/ 21 h 139"/>
                              <a:gd name="T68" fmla="*/ 4 w 85"/>
                              <a:gd name="T69" fmla="*/ 16 h 139"/>
                              <a:gd name="T70" fmla="*/ 5 w 85"/>
                              <a:gd name="T71" fmla="*/ 13 h 139"/>
                              <a:gd name="T72" fmla="*/ 6 w 85"/>
                              <a:gd name="T73" fmla="*/ 11 h 139"/>
                              <a:gd name="T74" fmla="*/ 14 w 85"/>
                              <a:gd name="T75" fmla="*/ 6 h 139"/>
                              <a:gd name="T76" fmla="*/ 28 w 85"/>
                              <a:gd name="T77" fmla="*/ 1 h 139"/>
                              <a:gd name="T78" fmla="*/ 49 w 85"/>
                              <a:gd name="T79" fmla="*/ 0 h 139"/>
                              <a:gd name="T80" fmla="*/ 69 w 85"/>
                              <a:gd name="T81" fmla="*/ 8 h 139"/>
                              <a:gd name="T82" fmla="*/ 78 w 85"/>
                              <a:gd name="T83" fmla="*/ 25 h 139"/>
                              <a:gd name="T84" fmla="*/ 76 w 85"/>
                              <a:gd name="T85" fmla="*/ 44 h 139"/>
                              <a:gd name="T86" fmla="*/ 68 w 85"/>
                              <a:gd name="T87" fmla="*/ 59 h 139"/>
                              <a:gd name="T88" fmla="*/ 53 w 85"/>
                              <a:gd name="T89" fmla="*/ 65 h 139"/>
                              <a:gd name="T90" fmla="*/ 65 w 85"/>
                              <a:gd name="T91" fmla="*/ 69 h 139"/>
                              <a:gd name="T92" fmla="*/ 80 w 85"/>
                              <a:gd name="T93" fmla="*/ 81 h 139"/>
                              <a:gd name="T94" fmla="*/ 85 w 85"/>
                              <a:gd name="T95" fmla="*/ 98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85" h="139">
                                <a:moveTo>
                                  <a:pt x="85" y="98"/>
                                </a:moveTo>
                                <a:lnTo>
                                  <a:pt x="84" y="107"/>
                                </a:lnTo>
                                <a:lnTo>
                                  <a:pt x="81" y="114"/>
                                </a:lnTo>
                                <a:lnTo>
                                  <a:pt x="78" y="121"/>
                                </a:lnTo>
                                <a:lnTo>
                                  <a:pt x="72" y="128"/>
                                </a:lnTo>
                                <a:lnTo>
                                  <a:pt x="65" y="133"/>
                                </a:lnTo>
                                <a:lnTo>
                                  <a:pt x="57" y="135"/>
                                </a:lnTo>
                                <a:lnTo>
                                  <a:pt x="48" y="138"/>
                                </a:lnTo>
                                <a:lnTo>
                                  <a:pt x="37" y="139"/>
                                </a:lnTo>
                                <a:lnTo>
                                  <a:pt x="31" y="139"/>
                                </a:lnTo>
                                <a:lnTo>
                                  <a:pt x="25" y="138"/>
                                </a:lnTo>
                                <a:lnTo>
                                  <a:pt x="19" y="136"/>
                                </a:lnTo>
                                <a:lnTo>
                                  <a:pt x="14" y="135"/>
                                </a:lnTo>
                                <a:lnTo>
                                  <a:pt x="10" y="133"/>
                                </a:lnTo>
                                <a:lnTo>
                                  <a:pt x="6" y="131"/>
                                </a:lnTo>
                                <a:lnTo>
                                  <a:pt x="4" y="130"/>
                                </a:lnTo>
                                <a:lnTo>
                                  <a:pt x="3" y="129"/>
                                </a:lnTo>
                                <a:lnTo>
                                  <a:pt x="1" y="129"/>
                                </a:lnTo>
                                <a:lnTo>
                                  <a:pt x="1" y="128"/>
                                </a:lnTo>
                                <a:lnTo>
                                  <a:pt x="1" y="126"/>
                                </a:lnTo>
                                <a:lnTo>
                                  <a:pt x="0" y="126"/>
                                </a:lnTo>
                                <a:lnTo>
                                  <a:pt x="0" y="125"/>
                                </a:lnTo>
                                <a:lnTo>
                                  <a:pt x="0" y="124"/>
                                </a:lnTo>
                                <a:lnTo>
                                  <a:pt x="0" y="121"/>
                                </a:lnTo>
                                <a:lnTo>
                                  <a:pt x="0" y="120"/>
                                </a:lnTo>
                                <a:lnTo>
                                  <a:pt x="0" y="117"/>
                                </a:lnTo>
                                <a:lnTo>
                                  <a:pt x="0" y="114"/>
                                </a:lnTo>
                                <a:lnTo>
                                  <a:pt x="1" y="113"/>
                                </a:lnTo>
                                <a:lnTo>
                                  <a:pt x="3" y="113"/>
                                </a:lnTo>
                                <a:lnTo>
                                  <a:pt x="4" y="113"/>
                                </a:lnTo>
                                <a:lnTo>
                                  <a:pt x="6" y="114"/>
                                </a:lnTo>
                                <a:lnTo>
                                  <a:pt x="10" y="117"/>
                                </a:lnTo>
                                <a:lnTo>
                                  <a:pt x="14" y="118"/>
                                </a:lnTo>
                                <a:lnTo>
                                  <a:pt x="19" y="120"/>
                                </a:lnTo>
                                <a:lnTo>
                                  <a:pt x="24" y="121"/>
                                </a:lnTo>
                                <a:lnTo>
                                  <a:pt x="30" y="123"/>
                                </a:lnTo>
                                <a:lnTo>
                                  <a:pt x="37" y="124"/>
                                </a:lnTo>
                                <a:lnTo>
                                  <a:pt x="43" y="123"/>
                                </a:lnTo>
                                <a:lnTo>
                                  <a:pt x="48" y="121"/>
                                </a:lnTo>
                                <a:lnTo>
                                  <a:pt x="53" y="120"/>
                                </a:lnTo>
                                <a:lnTo>
                                  <a:pt x="58" y="117"/>
                                </a:lnTo>
                                <a:lnTo>
                                  <a:pt x="60" y="113"/>
                                </a:lnTo>
                                <a:lnTo>
                                  <a:pt x="63" y="109"/>
                                </a:lnTo>
                                <a:lnTo>
                                  <a:pt x="64" y="104"/>
                                </a:lnTo>
                                <a:lnTo>
                                  <a:pt x="64" y="99"/>
                                </a:lnTo>
                                <a:lnTo>
                                  <a:pt x="64" y="94"/>
                                </a:lnTo>
                                <a:lnTo>
                                  <a:pt x="62" y="89"/>
                                </a:lnTo>
                                <a:lnTo>
                                  <a:pt x="59" y="85"/>
                                </a:lnTo>
                                <a:lnTo>
                                  <a:pt x="56" y="81"/>
                                </a:lnTo>
                                <a:lnTo>
                                  <a:pt x="51" y="78"/>
                                </a:lnTo>
                                <a:lnTo>
                                  <a:pt x="44" y="76"/>
                                </a:lnTo>
                                <a:lnTo>
                                  <a:pt x="38" y="75"/>
                                </a:lnTo>
                                <a:lnTo>
                                  <a:pt x="31" y="75"/>
                                </a:lnTo>
                                <a:lnTo>
                                  <a:pt x="17" y="75"/>
                                </a:lnTo>
                                <a:lnTo>
                                  <a:pt x="17" y="75"/>
                                </a:lnTo>
                                <a:lnTo>
                                  <a:pt x="16" y="73"/>
                                </a:lnTo>
                                <a:lnTo>
                                  <a:pt x="16" y="73"/>
                                </a:lnTo>
                                <a:lnTo>
                                  <a:pt x="15" y="72"/>
                                </a:lnTo>
                                <a:lnTo>
                                  <a:pt x="15" y="72"/>
                                </a:lnTo>
                                <a:lnTo>
                                  <a:pt x="14" y="71"/>
                                </a:lnTo>
                                <a:lnTo>
                                  <a:pt x="14" y="69"/>
                                </a:lnTo>
                                <a:lnTo>
                                  <a:pt x="14" y="67"/>
                                </a:lnTo>
                                <a:lnTo>
                                  <a:pt x="14" y="65"/>
                                </a:lnTo>
                                <a:lnTo>
                                  <a:pt x="14" y="64"/>
                                </a:lnTo>
                                <a:lnTo>
                                  <a:pt x="15" y="62"/>
                                </a:lnTo>
                                <a:lnTo>
                                  <a:pt x="15" y="61"/>
                                </a:lnTo>
                                <a:lnTo>
                                  <a:pt x="15" y="61"/>
                                </a:lnTo>
                                <a:lnTo>
                                  <a:pt x="16" y="60"/>
                                </a:lnTo>
                                <a:lnTo>
                                  <a:pt x="17" y="60"/>
                                </a:lnTo>
                                <a:lnTo>
                                  <a:pt x="17" y="60"/>
                                </a:lnTo>
                                <a:lnTo>
                                  <a:pt x="30" y="60"/>
                                </a:lnTo>
                                <a:lnTo>
                                  <a:pt x="36" y="60"/>
                                </a:lnTo>
                                <a:lnTo>
                                  <a:pt x="42" y="59"/>
                                </a:lnTo>
                                <a:lnTo>
                                  <a:pt x="47" y="56"/>
                                </a:lnTo>
                                <a:lnTo>
                                  <a:pt x="52" y="54"/>
                                </a:lnTo>
                                <a:lnTo>
                                  <a:pt x="54" y="50"/>
                                </a:lnTo>
                                <a:lnTo>
                                  <a:pt x="57" y="45"/>
                                </a:lnTo>
                                <a:lnTo>
                                  <a:pt x="59" y="40"/>
                                </a:lnTo>
                                <a:lnTo>
                                  <a:pt x="59" y="35"/>
                                </a:lnTo>
                                <a:lnTo>
                                  <a:pt x="59" y="30"/>
                                </a:lnTo>
                                <a:lnTo>
                                  <a:pt x="58" y="27"/>
                                </a:lnTo>
                                <a:lnTo>
                                  <a:pt x="57" y="23"/>
                                </a:lnTo>
                                <a:lnTo>
                                  <a:pt x="54" y="21"/>
                                </a:lnTo>
                                <a:lnTo>
                                  <a:pt x="51" y="18"/>
                                </a:lnTo>
                                <a:lnTo>
                                  <a:pt x="47" y="16"/>
                                </a:lnTo>
                                <a:lnTo>
                                  <a:pt x="42" y="14"/>
                                </a:lnTo>
                                <a:lnTo>
                                  <a:pt x="37" y="14"/>
                                </a:lnTo>
                                <a:lnTo>
                                  <a:pt x="31" y="14"/>
                                </a:lnTo>
                                <a:lnTo>
                                  <a:pt x="26" y="16"/>
                                </a:lnTo>
                                <a:lnTo>
                                  <a:pt x="21" y="18"/>
                                </a:lnTo>
                                <a:lnTo>
                                  <a:pt x="17" y="19"/>
                                </a:lnTo>
                                <a:lnTo>
                                  <a:pt x="14" y="22"/>
                                </a:lnTo>
                                <a:lnTo>
                                  <a:pt x="10" y="24"/>
                                </a:lnTo>
                                <a:lnTo>
                                  <a:pt x="7" y="25"/>
                                </a:lnTo>
                                <a:lnTo>
                                  <a:pt x="6" y="25"/>
                                </a:lnTo>
                                <a:lnTo>
                                  <a:pt x="6" y="25"/>
                                </a:lnTo>
                                <a:lnTo>
                                  <a:pt x="5" y="25"/>
                                </a:lnTo>
                                <a:lnTo>
                                  <a:pt x="5" y="25"/>
                                </a:lnTo>
                                <a:lnTo>
                                  <a:pt x="4" y="24"/>
                                </a:lnTo>
                                <a:lnTo>
                                  <a:pt x="4" y="23"/>
                                </a:lnTo>
                                <a:lnTo>
                                  <a:pt x="4" y="22"/>
                                </a:lnTo>
                                <a:lnTo>
                                  <a:pt x="4" y="21"/>
                                </a:lnTo>
                                <a:lnTo>
                                  <a:pt x="4" y="18"/>
                                </a:lnTo>
                                <a:lnTo>
                                  <a:pt x="4" y="17"/>
                                </a:lnTo>
                                <a:lnTo>
                                  <a:pt x="4" y="16"/>
                                </a:lnTo>
                                <a:lnTo>
                                  <a:pt x="4" y="14"/>
                                </a:lnTo>
                                <a:lnTo>
                                  <a:pt x="4" y="13"/>
                                </a:lnTo>
                                <a:lnTo>
                                  <a:pt x="5" y="13"/>
                                </a:lnTo>
                                <a:lnTo>
                                  <a:pt x="5" y="12"/>
                                </a:lnTo>
                                <a:lnTo>
                                  <a:pt x="5" y="11"/>
                                </a:lnTo>
                                <a:lnTo>
                                  <a:pt x="6" y="11"/>
                                </a:lnTo>
                                <a:lnTo>
                                  <a:pt x="7" y="9"/>
                                </a:lnTo>
                                <a:lnTo>
                                  <a:pt x="10" y="7"/>
                                </a:lnTo>
                                <a:lnTo>
                                  <a:pt x="14" y="6"/>
                                </a:lnTo>
                                <a:lnTo>
                                  <a:pt x="17" y="3"/>
                                </a:lnTo>
                                <a:lnTo>
                                  <a:pt x="22" y="2"/>
                                </a:lnTo>
                                <a:lnTo>
                                  <a:pt x="28" y="1"/>
                                </a:lnTo>
                                <a:lnTo>
                                  <a:pt x="35" y="0"/>
                                </a:lnTo>
                                <a:lnTo>
                                  <a:pt x="41" y="0"/>
                                </a:lnTo>
                                <a:lnTo>
                                  <a:pt x="49" y="0"/>
                                </a:lnTo>
                                <a:lnTo>
                                  <a:pt x="57" y="2"/>
                                </a:lnTo>
                                <a:lnTo>
                                  <a:pt x="64" y="5"/>
                                </a:lnTo>
                                <a:lnTo>
                                  <a:pt x="69" y="8"/>
                                </a:lnTo>
                                <a:lnTo>
                                  <a:pt x="73" y="13"/>
                                </a:lnTo>
                                <a:lnTo>
                                  <a:pt x="76" y="19"/>
                                </a:lnTo>
                                <a:lnTo>
                                  <a:pt x="78" y="25"/>
                                </a:lnTo>
                                <a:lnTo>
                                  <a:pt x="79" y="33"/>
                                </a:lnTo>
                                <a:lnTo>
                                  <a:pt x="78" y="39"/>
                                </a:lnTo>
                                <a:lnTo>
                                  <a:pt x="76" y="44"/>
                                </a:lnTo>
                                <a:lnTo>
                                  <a:pt x="75" y="50"/>
                                </a:lnTo>
                                <a:lnTo>
                                  <a:pt x="72" y="54"/>
                                </a:lnTo>
                                <a:lnTo>
                                  <a:pt x="68" y="59"/>
                                </a:lnTo>
                                <a:lnTo>
                                  <a:pt x="64" y="61"/>
                                </a:lnTo>
                                <a:lnTo>
                                  <a:pt x="59" y="64"/>
                                </a:lnTo>
                                <a:lnTo>
                                  <a:pt x="53" y="65"/>
                                </a:lnTo>
                                <a:lnTo>
                                  <a:pt x="53" y="66"/>
                                </a:lnTo>
                                <a:lnTo>
                                  <a:pt x="59" y="66"/>
                                </a:lnTo>
                                <a:lnTo>
                                  <a:pt x="65" y="69"/>
                                </a:lnTo>
                                <a:lnTo>
                                  <a:pt x="72" y="72"/>
                                </a:lnTo>
                                <a:lnTo>
                                  <a:pt x="75" y="76"/>
                                </a:lnTo>
                                <a:lnTo>
                                  <a:pt x="80" y="81"/>
                                </a:lnTo>
                                <a:lnTo>
                                  <a:pt x="83" y="86"/>
                                </a:lnTo>
                                <a:lnTo>
                                  <a:pt x="84" y="92"/>
                                </a:lnTo>
                                <a:lnTo>
                                  <a:pt x="85" y="9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75" name="Freeform 941"/>
                        <wps:cNvSpPr>
                          <a:spLocks noEditPoints="1"/>
                        </wps:cNvSpPr>
                        <wps:spPr bwMode="auto">
                          <a:xfrm>
                            <a:off x="4387850" y="2406650"/>
                            <a:ext cx="55563" cy="53975"/>
                          </a:xfrm>
                          <a:custGeom>
                            <a:avLst/>
                            <a:gdLst>
                              <a:gd name="T0" fmla="*/ 107 w 107"/>
                              <a:gd name="T1" fmla="*/ 99 h 104"/>
                              <a:gd name="T2" fmla="*/ 105 w 107"/>
                              <a:gd name="T3" fmla="*/ 101 h 104"/>
                              <a:gd name="T4" fmla="*/ 101 w 107"/>
                              <a:gd name="T5" fmla="*/ 103 h 104"/>
                              <a:gd name="T6" fmla="*/ 95 w 107"/>
                              <a:gd name="T7" fmla="*/ 104 h 104"/>
                              <a:gd name="T8" fmla="*/ 86 w 107"/>
                              <a:gd name="T9" fmla="*/ 103 h 104"/>
                              <a:gd name="T10" fmla="*/ 76 w 107"/>
                              <a:gd name="T11" fmla="*/ 96 h 104"/>
                              <a:gd name="T12" fmla="*/ 71 w 107"/>
                              <a:gd name="T13" fmla="*/ 83 h 104"/>
                              <a:gd name="T14" fmla="*/ 63 w 107"/>
                              <a:gd name="T15" fmla="*/ 95 h 104"/>
                              <a:gd name="T16" fmla="*/ 50 w 107"/>
                              <a:gd name="T17" fmla="*/ 103 h 104"/>
                              <a:gd name="T18" fmla="*/ 29 w 107"/>
                              <a:gd name="T19" fmla="*/ 103 h 104"/>
                              <a:gd name="T20" fmla="*/ 10 w 107"/>
                              <a:gd name="T21" fmla="*/ 89 h 104"/>
                              <a:gd name="T22" fmla="*/ 1 w 107"/>
                              <a:gd name="T23" fmla="*/ 63 h 104"/>
                              <a:gd name="T24" fmla="*/ 4 w 107"/>
                              <a:gd name="T25" fmla="*/ 31 h 104"/>
                              <a:gd name="T26" fmla="*/ 17 w 107"/>
                              <a:gd name="T27" fmla="*/ 9 h 104"/>
                              <a:gd name="T28" fmla="*/ 43 w 107"/>
                              <a:gd name="T29" fmla="*/ 0 h 104"/>
                              <a:gd name="T30" fmla="*/ 60 w 107"/>
                              <a:gd name="T31" fmla="*/ 5 h 104"/>
                              <a:gd name="T32" fmla="*/ 73 w 107"/>
                              <a:gd name="T33" fmla="*/ 19 h 104"/>
                              <a:gd name="T34" fmla="*/ 79 w 107"/>
                              <a:gd name="T35" fmla="*/ 26 h 104"/>
                              <a:gd name="T36" fmla="*/ 81 w 107"/>
                              <a:gd name="T37" fmla="*/ 11 h 104"/>
                              <a:gd name="T38" fmla="*/ 82 w 107"/>
                              <a:gd name="T39" fmla="*/ 4 h 104"/>
                              <a:gd name="T40" fmla="*/ 84 w 107"/>
                              <a:gd name="T41" fmla="*/ 3 h 104"/>
                              <a:gd name="T42" fmla="*/ 86 w 107"/>
                              <a:gd name="T43" fmla="*/ 2 h 104"/>
                              <a:gd name="T44" fmla="*/ 90 w 107"/>
                              <a:gd name="T45" fmla="*/ 2 h 104"/>
                              <a:gd name="T46" fmla="*/ 96 w 107"/>
                              <a:gd name="T47" fmla="*/ 3 h 104"/>
                              <a:gd name="T48" fmla="*/ 98 w 107"/>
                              <a:gd name="T49" fmla="*/ 4 h 104"/>
                              <a:gd name="T50" fmla="*/ 98 w 107"/>
                              <a:gd name="T51" fmla="*/ 6 h 104"/>
                              <a:gd name="T52" fmla="*/ 96 w 107"/>
                              <a:gd name="T53" fmla="*/ 19 h 104"/>
                              <a:gd name="T54" fmla="*/ 92 w 107"/>
                              <a:gd name="T55" fmla="*/ 35 h 104"/>
                              <a:gd name="T56" fmla="*/ 87 w 107"/>
                              <a:gd name="T57" fmla="*/ 52 h 104"/>
                              <a:gd name="T58" fmla="*/ 85 w 107"/>
                              <a:gd name="T59" fmla="*/ 69 h 104"/>
                              <a:gd name="T60" fmla="*/ 87 w 107"/>
                              <a:gd name="T61" fmla="*/ 84 h 104"/>
                              <a:gd name="T62" fmla="*/ 93 w 107"/>
                              <a:gd name="T63" fmla="*/ 89 h 104"/>
                              <a:gd name="T64" fmla="*/ 100 w 107"/>
                              <a:gd name="T65" fmla="*/ 89 h 104"/>
                              <a:gd name="T66" fmla="*/ 103 w 107"/>
                              <a:gd name="T67" fmla="*/ 88 h 104"/>
                              <a:gd name="T68" fmla="*/ 106 w 107"/>
                              <a:gd name="T69" fmla="*/ 86 h 104"/>
                              <a:gd name="T70" fmla="*/ 107 w 107"/>
                              <a:gd name="T71" fmla="*/ 88 h 104"/>
                              <a:gd name="T72" fmla="*/ 107 w 107"/>
                              <a:gd name="T73" fmla="*/ 90 h 104"/>
                              <a:gd name="T74" fmla="*/ 66 w 107"/>
                              <a:gd name="T75" fmla="*/ 52 h 104"/>
                              <a:gd name="T76" fmla="*/ 63 w 107"/>
                              <a:gd name="T77" fmla="*/ 29 h 104"/>
                              <a:gd name="T78" fmla="*/ 52 w 107"/>
                              <a:gd name="T79" fmla="*/ 16 h 104"/>
                              <a:gd name="T80" fmla="*/ 37 w 107"/>
                              <a:gd name="T81" fmla="*/ 15 h 104"/>
                              <a:gd name="T82" fmla="*/ 23 w 107"/>
                              <a:gd name="T83" fmla="*/ 26 h 104"/>
                              <a:gd name="T84" fmla="*/ 18 w 107"/>
                              <a:gd name="T85" fmla="*/ 45 h 104"/>
                              <a:gd name="T86" fmla="*/ 20 w 107"/>
                              <a:gd name="T87" fmla="*/ 66 h 104"/>
                              <a:gd name="T88" fmla="*/ 26 w 107"/>
                              <a:gd name="T89" fmla="*/ 83 h 104"/>
                              <a:gd name="T90" fmla="*/ 42 w 107"/>
                              <a:gd name="T91" fmla="*/ 89 h 104"/>
                              <a:gd name="T92" fmla="*/ 57 w 107"/>
                              <a:gd name="T93" fmla="*/ 83 h 104"/>
                              <a:gd name="T94" fmla="*/ 65 w 107"/>
                              <a:gd name="T95" fmla="*/ 67 h 104"/>
                              <a:gd name="T96" fmla="*/ 66 w 107"/>
                              <a:gd name="T97" fmla="*/ 52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07" h="104">
                                <a:moveTo>
                                  <a:pt x="107" y="94"/>
                                </a:moveTo>
                                <a:lnTo>
                                  <a:pt x="107" y="96"/>
                                </a:lnTo>
                                <a:lnTo>
                                  <a:pt x="107" y="99"/>
                                </a:lnTo>
                                <a:lnTo>
                                  <a:pt x="107" y="100"/>
                                </a:lnTo>
                                <a:lnTo>
                                  <a:pt x="106" y="100"/>
                                </a:lnTo>
                                <a:lnTo>
                                  <a:pt x="105" y="101"/>
                                </a:lnTo>
                                <a:lnTo>
                                  <a:pt x="105" y="101"/>
                                </a:lnTo>
                                <a:lnTo>
                                  <a:pt x="102" y="103"/>
                                </a:lnTo>
                                <a:lnTo>
                                  <a:pt x="101" y="103"/>
                                </a:lnTo>
                                <a:lnTo>
                                  <a:pt x="98" y="103"/>
                                </a:lnTo>
                                <a:lnTo>
                                  <a:pt x="97" y="104"/>
                                </a:lnTo>
                                <a:lnTo>
                                  <a:pt x="95" y="104"/>
                                </a:lnTo>
                                <a:lnTo>
                                  <a:pt x="93" y="104"/>
                                </a:lnTo>
                                <a:lnTo>
                                  <a:pt x="90" y="104"/>
                                </a:lnTo>
                                <a:lnTo>
                                  <a:pt x="86" y="103"/>
                                </a:lnTo>
                                <a:lnTo>
                                  <a:pt x="82" y="101"/>
                                </a:lnTo>
                                <a:lnTo>
                                  <a:pt x="79" y="99"/>
                                </a:lnTo>
                                <a:lnTo>
                                  <a:pt x="76" y="96"/>
                                </a:lnTo>
                                <a:lnTo>
                                  <a:pt x="74" y="93"/>
                                </a:lnTo>
                                <a:lnTo>
                                  <a:pt x="73" y="89"/>
                                </a:lnTo>
                                <a:lnTo>
                                  <a:pt x="71" y="83"/>
                                </a:lnTo>
                                <a:lnTo>
                                  <a:pt x="69" y="88"/>
                                </a:lnTo>
                                <a:lnTo>
                                  <a:pt x="66" y="91"/>
                                </a:lnTo>
                                <a:lnTo>
                                  <a:pt x="63" y="95"/>
                                </a:lnTo>
                                <a:lnTo>
                                  <a:pt x="59" y="98"/>
                                </a:lnTo>
                                <a:lnTo>
                                  <a:pt x="55" y="100"/>
                                </a:lnTo>
                                <a:lnTo>
                                  <a:pt x="50" y="103"/>
                                </a:lnTo>
                                <a:lnTo>
                                  <a:pt x="45" y="104"/>
                                </a:lnTo>
                                <a:lnTo>
                                  <a:pt x="39" y="104"/>
                                </a:lnTo>
                                <a:lnTo>
                                  <a:pt x="29" y="103"/>
                                </a:lnTo>
                                <a:lnTo>
                                  <a:pt x="22" y="100"/>
                                </a:lnTo>
                                <a:lnTo>
                                  <a:pt x="15" y="95"/>
                                </a:lnTo>
                                <a:lnTo>
                                  <a:pt x="10" y="89"/>
                                </a:lnTo>
                                <a:lnTo>
                                  <a:pt x="5" y="82"/>
                                </a:lnTo>
                                <a:lnTo>
                                  <a:pt x="2" y="73"/>
                                </a:lnTo>
                                <a:lnTo>
                                  <a:pt x="1" y="63"/>
                                </a:lnTo>
                                <a:lnTo>
                                  <a:pt x="0" y="53"/>
                                </a:lnTo>
                                <a:lnTo>
                                  <a:pt x="1" y="41"/>
                                </a:lnTo>
                                <a:lnTo>
                                  <a:pt x="4" y="31"/>
                                </a:lnTo>
                                <a:lnTo>
                                  <a:pt x="6" y="22"/>
                                </a:lnTo>
                                <a:lnTo>
                                  <a:pt x="11" y="15"/>
                                </a:lnTo>
                                <a:lnTo>
                                  <a:pt x="17" y="9"/>
                                </a:lnTo>
                                <a:lnTo>
                                  <a:pt x="25" y="4"/>
                                </a:lnTo>
                                <a:lnTo>
                                  <a:pt x="33" y="2"/>
                                </a:lnTo>
                                <a:lnTo>
                                  <a:pt x="43" y="0"/>
                                </a:lnTo>
                                <a:lnTo>
                                  <a:pt x="49" y="0"/>
                                </a:lnTo>
                                <a:lnTo>
                                  <a:pt x="55" y="3"/>
                                </a:lnTo>
                                <a:lnTo>
                                  <a:pt x="60" y="5"/>
                                </a:lnTo>
                                <a:lnTo>
                                  <a:pt x="65" y="9"/>
                                </a:lnTo>
                                <a:lnTo>
                                  <a:pt x="70" y="14"/>
                                </a:lnTo>
                                <a:lnTo>
                                  <a:pt x="73" y="19"/>
                                </a:lnTo>
                                <a:lnTo>
                                  <a:pt x="75" y="26"/>
                                </a:lnTo>
                                <a:lnTo>
                                  <a:pt x="76" y="34"/>
                                </a:lnTo>
                                <a:lnTo>
                                  <a:pt x="79" y="26"/>
                                </a:lnTo>
                                <a:lnTo>
                                  <a:pt x="80" y="21"/>
                                </a:lnTo>
                                <a:lnTo>
                                  <a:pt x="80" y="15"/>
                                </a:lnTo>
                                <a:lnTo>
                                  <a:pt x="81" y="11"/>
                                </a:lnTo>
                                <a:lnTo>
                                  <a:pt x="81" y="8"/>
                                </a:lnTo>
                                <a:lnTo>
                                  <a:pt x="81" y="5"/>
                                </a:lnTo>
                                <a:lnTo>
                                  <a:pt x="82" y="4"/>
                                </a:lnTo>
                                <a:lnTo>
                                  <a:pt x="82" y="3"/>
                                </a:lnTo>
                                <a:lnTo>
                                  <a:pt x="82" y="3"/>
                                </a:lnTo>
                                <a:lnTo>
                                  <a:pt x="84" y="3"/>
                                </a:lnTo>
                                <a:lnTo>
                                  <a:pt x="84" y="3"/>
                                </a:lnTo>
                                <a:lnTo>
                                  <a:pt x="85" y="3"/>
                                </a:lnTo>
                                <a:lnTo>
                                  <a:pt x="86" y="2"/>
                                </a:lnTo>
                                <a:lnTo>
                                  <a:pt x="87" y="2"/>
                                </a:lnTo>
                                <a:lnTo>
                                  <a:pt x="89" y="2"/>
                                </a:lnTo>
                                <a:lnTo>
                                  <a:pt x="90" y="2"/>
                                </a:lnTo>
                                <a:lnTo>
                                  <a:pt x="92" y="2"/>
                                </a:lnTo>
                                <a:lnTo>
                                  <a:pt x="93" y="2"/>
                                </a:lnTo>
                                <a:lnTo>
                                  <a:pt x="96" y="3"/>
                                </a:lnTo>
                                <a:lnTo>
                                  <a:pt x="96" y="3"/>
                                </a:lnTo>
                                <a:lnTo>
                                  <a:pt x="97" y="3"/>
                                </a:lnTo>
                                <a:lnTo>
                                  <a:pt x="98" y="4"/>
                                </a:lnTo>
                                <a:lnTo>
                                  <a:pt x="98" y="4"/>
                                </a:lnTo>
                                <a:lnTo>
                                  <a:pt x="98" y="5"/>
                                </a:lnTo>
                                <a:lnTo>
                                  <a:pt x="98" y="6"/>
                                </a:lnTo>
                                <a:lnTo>
                                  <a:pt x="98" y="10"/>
                                </a:lnTo>
                                <a:lnTo>
                                  <a:pt x="97" y="14"/>
                                </a:lnTo>
                                <a:lnTo>
                                  <a:pt x="96" y="19"/>
                                </a:lnTo>
                                <a:lnTo>
                                  <a:pt x="96" y="24"/>
                                </a:lnTo>
                                <a:lnTo>
                                  <a:pt x="93" y="29"/>
                                </a:lnTo>
                                <a:lnTo>
                                  <a:pt x="92" y="35"/>
                                </a:lnTo>
                                <a:lnTo>
                                  <a:pt x="91" y="40"/>
                                </a:lnTo>
                                <a:lnTo>
                                  <a:pt x="90" y="46"/>
                                </a:lnTo>
                                <a:lnTo>
                                  <a:pt x="87" y="52"/>
                                </a:lnTo>
                                <a:lnTo>
                                  <a:pt x="86" y="57"/>
                                </a:lnTo>
                                <a:lnTo>
                                  <a:pt x="84" y="62"/>
                                </a:lnTo>
                                <a:lnTo>
                                  <a:pt x="85" y="69"/>
                                </a:lnTo>
                                <a:lnTo>
                                  <a:pt x="85" y="75"/>
                                </a:lnTo>
                                <a:lnTo>
                                  <a:pt x="86" y="80"/>
                                </a:lnTo>
                                <a:lnTo>
                                  <a:pt x="87" y="84"/>
                                </a:lnTo>
                                <a:lnTo>
                                  <a:pt x="90" y="86"/>
                                </a:lnTo>
                                <a:lnTo>
                                  <a:pt x="91" y="88"/>
                                </a:lnTo>
                                <a:lnTo>
                                  <a:pt x="93" y="89"/>
                                </a:lnTo>
                                <a:lnTo>
                                  <a:pt x="96" y="89"/>
                                </a:lnTo>
                                <a:lnTo>
                                  <a:pt x="97" y="89"/>
                                </a:lnTo>
                                <a:lnTo>
                                  <a:pt x="100" y="89"/>
                                </a:lnTo>
                                <a:lnTo>
                                  <a:pt x="101" y="88"/>
                                </a:lnTo>
                                <a:lnTo>
                                  <a:pt x="102" y="88"/>
                                </a:lnTo>
                                <a:lnTo>
                                  <a:pt x="103" y="88"/>
                                </a:lnTo>
                                <a:lnTo>
                                  <a:pt x="103" y="88"/>
                                </a:lnTo>
                                <a:lnTo>
                                  <a:pt x="105" y="86"/>
                                </a:lnTo>
                                <a:lnTo>
                                  <a:pt x="106" y="86"/>
                                </a:lnTo>
                                <a:lnTo>
                                  <a:pt x="106" y="86"/>
                                </a:lnTo>
                                <a:lnTo>
                                  <a:pt x="106" y="88"/>
                                </a:lnTo>
                                <a:lnTo>
                                  <a:pt x="107" y="88"/>
                                </a:lnTo>
                                <a:lnTo>
                                  <a:pt x="107" y="88"/>
                                </a:lnTo>
                                <a:lnTo>
                                  <a:pt x="107" y="89"/>
                                </a:lnTo>
                                <a:lnTo>
                                  <a:pt x="107" y="90"/>
                                </a:lnTo>
                                <a:lnTo>
                                  <a:pt x="107" y="91"/>
                                </a:lnTo>
                                <a:lnTo>
                                  <a:pt x="107" y="94"/>
                                </a:lnTo>
                                <a:close/>
                                <a:moveTo>
                                  <a:pt x="66" y="52"/>
                                </a:moveTo>
                                <a:lnTo>
                                  <a:pt x="66" y="42"/>
                                </a:lnTo>
                                <a:lnTo>
                                  <a:pt x="65" y="35"/>
                                </a:lnTo>
                                <a:lnTo>
                                  <a:pt x="63" y="29"/>
                                </a:lnTo>
                                <a:lnTo>
                                  <a:pt x="59" y="24"/>
                                </a:lnTo>
                                <a:lnTo>
                                  <a:pt x="57" y="19"/>
                                </a:lnTo>
                                <a:lnTo>
                                  <a:pt x="52" y="16"/>
                                </a:lnTo>
                                <a:lnTo>
                                  <a:pt x="48" y="15"/>
                                </a:lnTo>
                                <a:lnTo>
                                  <a:pt x="43" y="15"/>
                                </a:lnTo>
                                <a:lnTo>
                                  <a:pt x="37" y="15"/>
                                </a:lnTo>
                                <a:lnTo>
                                  <a:pt x="32" y="18"/>
                                </a:lnTo>
                                <a:lnTo>
                                  <a:pt x="27" y="21"/>
                                </a:lnTo>
                                <a:lnTo>
                                  <a:pt x="23" y="26"/>
                                </a:lnTo>
                                <a:lnTo>
                                  <a:pt x="21" y="31"/>
                                </a:lnTo>
                                <a:lnTo>
                                  <a:pt x="20" y="37"/>
                                </a:lnTo>
                                <a:lnTo>
                                  <a:pt x="18" y="45"/>
                                </a:lnTo>
                                <a:lnTo>
                                  <a:pt x="18" y="51"/>
                                </a:lnTo>
                                <a:lnTo>
                                  <a:pt x="18" y="58"/>
                                </a:lnTo>
                                <a:lnTo>
                                  <a:pt x="20" y="66"/>
                                </a:lnTo>
                                <a:lnTo>
                                  <a:pt x="21" y="72"/>
                                </a:lnTo>
                                <a:lnTo>
                                  <a:pt x="23" y="78"/>
                                </a:lnTo>
                                <a:lnTo>
                                  <a:pt x="26" y="83"/>
                                </a:lnTo>
                                <a:lnTo>
                                  <a:pt x="31" y="86"/>
                                </a:lnTo>
                                <a:lnTo>
                                  <a:pt x="36" y="89"/>
                                </a:lnTo>
                                <a:lnTo>
                                  <a:pt x="42" y="89"/>
                                </a:lnTo>
                                <a:lnTo>
                                  <a:pt x="48" y="89"/>
                                </a:lnTo>
                                <a:lnTo>
                                  <a:pt x="53" y="86"/>
                                </a:lnTo>
                                <a:lnTo>
                                  <a:pt x="57" y="83"/>
                                </a:lnTo>
                                <a:lnTo>
                                  <a:pt x="60" y="79"/>
                                </a:lnTo>
                                <a:lnTo>
                                  <a:pt x="63" y="73"/>
                                </a:lnTo>
                                <a:lnTo>
                                  <a:pt x="65" y="67"/>
                                </a:lnTo>
                                <a:lnTo>
                                  <a:pt x="66" y="59"/>
                                </a:lnTo>
                                <a:lnTo>
                                  <a:pt x="66" y="52"/>
                                </a:lnTo>
                                <a:lnTo>
                                  <a:pt x="66" y="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76" name="Freeform 942"/>
                        <wps:cNvSpPr>
                          <a:spLocks/>
                        </wps:cNvSpPr>
                        <wps:spPr bwMode="auto">
                          <a:xfrm>
                            <a:off x="4449763" y="2428875"/>
                            <a:ext cx="26988" cy="6350"/>
                          </a:xfrm>
                          <a:custGeom>
                            <a:avLst/>
                            <a:gdLst>
                              <a:gd name="T0" fmla="*/ 51 w 51"/>
                              <a:gd name="T1" fmla="*/ 6 h 14"/>
                              <a:gd name="T2" fmla="*/ 51 w 51"/>
                              <a:gd name="T3" fmla="*/ 10 h 14"/>
                              <a:gd name="T4" fmla="*/ 50 w 51"/>
                              <a:gd name="T5" fmla="*/ 12 h 14"/>
                              <a:gd name="T6" fmla="*/ 50 w 51"/>
                              <a:gd name="T7" fmla="*/ 14 h 14"/>
                              <a:gd name="T8" fmla="*/ 47 w 51"/>
                              <a:gd name="T9" fmla="*/ 14 h 14"/>
                              <a:gd name="T10" fmla="*/ 4 w 51"/>
                              <a:gd name="T11" fmla="*/ 14 h 14"/>
                              <a:gd name="T12" fmla="*/ 2 w 51"/>
                              <a:gd name="T13" fmla="*/ 14 h 14"/>
                              <a:gd name="T14" fmla="*/ 0 w 51"/>
                              <a:gd name="T15" fmla="*/ 12 h 14"/>
                              <a:gd name="T16" fmla="*/ 0 w 51"/>
                              <a:gd name="T17" fmla="*/ 10 h 14"/>
                              <a:gd name="T18" fmla="*/ 0 w 51"/>
                              <a:gd name="T19" fmla="*/ 6 h 14"/>
                              <a:gd name="T20" fmla="*/ 0 w 51"/>
                              <a:gd name="T21" fmla="*/ 4 h 14"/>
                              <a:gd name="T22" fmla="*/ 0 w 51"/>
                              <a:gd name="T23" fmla="*/ 1 h 14"/>
                              <a:gd name="T24" fmla="*/ 2 w 51"/>
                              <a:gd name="T25" fmla="*/ 0 h 14"/>
                              <a:gd name="T26" fmla="*/ 4 w 51"/>
                              <a:gd name="T27" fmla="*/ 0 h 14"/>
                              <a:gd name="T28" fmla="*/ 47 w 51"/>
                              <a:gd name="T29" fmla="*/ 0 h 14"/>
                              <a:gd name="T30" fmla="*/ 48 w 51"/>
                              <a:gd name="T31" fmla="*/ 0 h 14"/>
                              <a:gd name="T32" fmla="*/ 48 w 51"/>
                              <a:gd name="T33" fmla="*/ 0 h 14"/>
                              <a:gd name="T34" fmla="*/ 50 w 51"/>
                              <a:gd name="T35" fmla="*/ 0 h 14"/>
                              <a:gd name="T36" fmla="*/ 50 w 51"/>
                              <a:gd name="T37" fmla="*/ 1 h 14"/>
                              <a:gd name="T38" fmla="*/ 51 w 51"/>
                              <a:gd name="T39" fmla="*/ 3 h 14"/>
                              <a:gd name="T40" fmla="*/ 51 w 51"/>
                              <a:gd name="T41" fmla="*/ 4 h 14"/>
                              <a:gd name="T42" fmla="*/ 51 w 51"/>
                              <a:gd name="T43" fmla="*/ 5 h 14"/>
                              <a:gd name="T44" fmla="*/ 51 w 51"/>
                              <a:gd name="T45" fmla="*/ 6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1" h="14">
                                <a:moveTo>
                                  <a:pt x="51" y="6"/>
                                </a:moveTo>
                                <a:lnTo>
                                  <a:pt x="51" y="10"/>
                                </a:lnTo>
                                <a:lnTo>
                                  <a:pt x="50" y="12"/>
                                </a:lnTo>
                                <a:lnTo>
                                  <a:pt x="50" y="14"/>
                                </a:lnTo>
                                <a:lnTo>
                                  <a:pt x="47" y="14"/>
                                </a:lnTo>
                                <a:lnTo>
                                  <a:pt x="4" y="14"/>
                                </a:lnTo>
                                <a:lnTo>
                                  <a:pt x="2" y="14"/>
                                </a:lnTo>
                                <a:lnTo>
                                  <a:pt x="0" y="12"/>
                                </a:lnTo>
                                <a:lnTo>
                                  <a:pt x="0" y="10"/>
                                </a:lnTo>
                                <a:lnTo>
                                  <a:pt x="0" y="6"/>
                                </a:lnTo>
                                <a:lnTo>
                                  <a:pt x="0" y="4"/>
                                </a:lnTo>
                                <a:lnTo>
                                  <a:pt x="0" y="1"/>
                                </a:lnTo>
                                <a:lnTo>
                                  <a:pt x="2" y="0"/>
                                </a:lnTo>
                                <a:lnTo>
                                  <a:pt x="4" y="0"/>
                                </a:lnTo>
                                <a:lnTo>
                                  <a:pt x="47" y="0"/>
                                </a:lnTo>
                                <a:lnTo>
                                  <a:pt x="48" y="0"/>
                                </a:lnTo>
                                <a:lnTo>
                                  <a:pt x="48" y="0"/>
                                </a:lnTo>
                                <a:lnTo>
                                  <a:pt x="50" y="0"/>
                                </a:lnTo>
                                <a:lnTo>
                                  <a:pt x="50" y="1"/>
                                </a:lnTo>
                                <a:lnTo>
                                  <a:pt x="51" y="3"/>
                                </a:lnTo>
                                <a:lnTo>
                                  <a:pt x="51" y="4"/>
                                </a:lnTo>
                                <a:lnTo>
                                  <a:pt x="51" y="5"/>
                                </a:lnTo>
                                <a:lnTo>
                                  <a:pt x="51" y="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77" name="Freeform 943"/>
                        <wps:cNvSpPr>
                          <a:spLocks/>
                        </wps:cNvSpPr>
                        <wps:spPr bwMode="auto">
                          <a:xfrm>
                            <a:off x="4491038" y="2387600"/>
                            <a:ext cx="41275" cy="71438"/>
                          </a:xfrm>
                          <a:custGeom>
                            <a:avLst/>
                            <a:gdLst>
                              <a:gd name="T0" fmla="*/ 79 w 79"/>
                              <a:gd name="T1" fmla="*/ 130 h 135"/>
                              <a:gd name="T2" fmla="*/ 77 w 79"/>
                              <a:gd name="T3" fmla="*/ 133 h 135"/>
                              <a:gd name="T4" fmla="*/ 76 w 79"/>
                              <a:gd name="T5" fmla="*/ 135 h 135"/>
                              <a:gd name="T6" fmla="*/ 75 w 79"/>
                              <a:gd name="T7" fmla="*/ 135 h 135"/>
                              <a:gd name="T8" fmla="*/ 3 w 79"/>
                              <a:gd name="T9" fmla="*/ 135 h 135"/>
                              <a:gd name="T10" fmla="*/ 2 w 79"/>
                              <a:gd name="T11" fmla="*/ 135 h 135"/>
                              <a:gd name="T12" fmla="*/ 1 w 79"/>
                              <a:gd name="T13" fmla="*/ 134 h 135"/>
                              <a:gd name="T14" fmla="*/ 1 w 79"/>
                              <a:gd name="T15" fmla="*/ 132 h 135"/>
                              <a:gd name="T16" fmla="*/ 0 w 79"/>
                              <a:gd name="T17" fmla="*/ 129 h 135"/>
                              <a:gd name="T18" fmla="*/ 1 w 79"/>
                              <a:gd name="T19" fmla="*/ 125 h 135"/>
                              <a:gd name="T20" fmla="*/ 1 w 79"/>
                              <a:gd name="T21" fmla="*/ 123 h 135"/>
                              <a:gd name="T22" fmla="*/ 2 w 79"/>
                              <a:gd name="T23" fmla="*/ 122 h 135"/>
                              <a:gd name="T24" fmla="*/ 3 w 79"/>
                              <a:gd name="T25" fmla="*/ 122 h 135"/>
                              <a:gd name="T26" fmla="*/ 32 w 79"/>
                              <a:gd name="T27" fmla="*/ 18 h 135"/>
                              <a:gd name="T28" fmla="*/ 5 w 79"/>
                              <a:gd name="T29" fmla="*/ 36 h 135"/>
                              <a:gd name="T30" fmla="*/ 2 w 79"/>
                              <a:gd name="T31" fmla="*/ 36 h 135"/>
                              <a:gd name="T32" fmla="*/ 0 w 79"/>
                              <a:gd name="T33" fmla="*/ 34 h 135"/>
                              <a:gd name="T34" fmla="*/ 0 w 79"/>
                              <a:gd name="T35" fmla="*/ 31 h 135"/>
                              <a:gd name="T36" fmla="*/ 0 w 79"/>
                              <a:gd name="T37" fmla="*/ 27 h 135"/>
                              <a:gd name="T38" fmla="*/ 0 w 79"/>
                              <a:gd name="T39" fmla="*/ 24 h 135"/>
                              <a:gd name="T40" fmla="*/ 1 w 79"/>
                              <a:gd name="T41" fmla="*/ 23 h 135"/>
                              <a:gd name="T42" fmla="*/ 2 w 79"/>
                              <a:gd name="T43" fmla="*/ 22 h 135"/>
                              <a:gd name="T44" fmla="*/ 34 w 79"/>
                              <a:gd name="T45" fmla="*/ 1 h 135"/>
                              <a:gd name="T46" fmla="*/ 34 w 79"/>
                              <a:gd name="T47" fmla="*/ 0 h 135"/>
                              <a:gd name="T48" fmla="*/ 37 w 79"/>
                              <a:gd name="T49" fmla="*/ 0 h 135"/>
                              <a:gd name="T50" fmla="*/ 39 w 79"/>
                              <a:gd name="T51" fmla="*/ 0 h 135"/>
                              <a:gd name="T52" fmla="*/ 42 w 79"/>
                              <a:gd name="T53" fmla="*/ 0 h 135"/>
                              <a:gd name="T54" fmla="*/ 45 w 79"/>
                              <a:gd name="T55" fmla="*/ 0 h 135"/>
                              <a:gd name="T56" fmla="*/ 49 w 79"/>
                              <a:gd name="T57" fmla="*/ 0 h 135"/>
                              <a:gd name="T58" fmla="*/ 50 w 79"/>
                              <a:gd name="T59" fmla="*/ 1 h 135"/>
                              <a:gd name="T60" fmla="*/ 50 w 79"/>
                              <a:gd name="T61" fmla="*/ 2 h 135"/>
                              <a:gd name="T62" fmla="*/ 75 w 79"/>
                              <a:gd name="T63" fmla="*/ 122 h 135"/>
                              <a:gd name="T64" fmla="*/ 76 w 79"/>
                              <a:gd name="T65" fmla="*/ 122 h 135"/>
                              <a:gd name="T66" fmla="*/ 77 w 79"/>
                              <a:gd name="T67" fmla="*/ 123 h 135"/>
                              <a:gd name="T68" fmla="*/ 77 w 79"/>
                              <a:gd name="T69" fmla="*/ 125 h 135"/>
                              <a:gd name="T70" fmla="*/ 79 w 79"/>
                              <a:gd name="T71" fmla="*/ 129 h 1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79" h="135">
                                <a:moveTo>
                                  <a:pt x="79" y="129"/>
                                </a:moveTo>
                                <a:lnTo>
                                  <a:pt x="79" y="130"/>
                                </a:lnTo>
                                <a:lnTo>
                                  <a:pt x="77" y="132"/>
                                </a:lnTo>
                                <a:lnTo>
                                  <a:pt x="77" y="133"/>
                                </a:lnTo>
                                <a:lnTo>
                                  <a:pt x="77" y="134"/>
                                </a:lnTo>
                                <a:lnTo>
                                  <a:pt x="76" y="135"/>
                                </a:lnTo>
                                <a:lnTo>
                                  <a:pt x="76" y="135"/>
                                </a:lnTo>
                                <a:lnTo>
                                  <a:pt x="75" y="135"/>
                                </a:lnTo>
                                <a:lnTo>
                                  <a:pt x="75" y="135"/>
                                </a:lnTo>
                                <a:lnTo>
                                  <a:pt x="3" y="135"/>
                                </a:lnTo>
                                <a:lnTo>
                                  <a:pt x="3" y="135"/>
                                </a:lnTo>
                                <a:lnTo>
                                  <a:pt x="2" y="135"/>
                                </a:lnTo>
                                <a:lnTo>
                                  <a:pt x="2" y="135"/>
                                </a:lnTo>
                                <a:lnTo>
                                  <a:pt x="1" y="134"/>
                                </a:lnTo>
                                <a:lnTo>
                                  <a:pt x="1" y="133"/>
                                </a:lnTo>
                                <a:lnTo>
                                  <a:pt x="1" y="132"/>
                                </a:lnTo>
                                <a:lnTo>
                                  <a:pt x="0" y="130"/>
                                </a:lnTo>
                                <a:lnTo>
                                  <a:pt x="0" y="129"/>
                                </a:lnTo>
                                <a:lnTo>
                                  <a:pt x="0" y="127"/>
                                </a:lnTo>
                                <a:lnTo>
                                  <a:pt x="1" y="125"/>
                                </a:lnTo>
                                <a:lnTo>
                                  <a:pt x="1" y="124"/>
                                </a:lnTo>
                                <a:lnTo>
                                  <a:pt x="1" y="123"/>
                                </a:lnTo>
                                <a:lnTo>
                                  <a:pt x="2" y="122"/>
                                </a:lnTo>
                                <a:lnTo>
                                  <a:pt x="2" y="122"/>
                                </a:lnTo>
                                <a:lnTo>
                                  <a:pt x="3" y="122"/>
                                </a:lnTo>
                                <a:lnTo>
                                  <a:pt x="3" y="122"/>
                                </a:lnTo>
                                <a:lnTo>
                                  <a:pt x="32" y="122"/>
                                </a:lnTo>
                                <a:lnTo>
                                  <a:pt x="32" y="18"/>
                                </a:lnTo>
                                <a:lnTo>
                                  <a:pt x="6" y="34"/>
                                </a:lnTo>
                                <a:lnTo>
                                  <a:pt x="5" y="36"/>
                                </a:lnTo>
                                <a:lnTo>
                                  <a:pt x="2" y="36"/>
                                </a:lnTo>
                                <a:lnTo>
                                  <a:pt x="2" y="36"/>
                                </a:lnTo>
                                <a:lnTo>
                                  <a:pt x="1" y="34"/>
                                </a:lnTo>
                                <a:lnTo>
                                  <a:pt x="0" y="34"/>
                                </a:lnTo>
                                <a:lnTo>
                                  <a:pt x="0" y="33"/>
                                </a:lnTo>
                                <a:lnTo>
                                  <a:pt x="0" y="31"/>
                                </a:lnTo>
                                <a:lnTo>
                                  <a:pt x="0" y="28"/>
                                </a:lnTo>
                                <a:lnTo>
                                  <a:pt x="0" y="27"/>
                                </a:lnTo>
                                <a:lnTo>
                                  <a:pt x="0" y="26"/>
                                </a:lnTo>
                                <a:lnTo>
                                  <a:pt x="0" y="24"/>
                                </a:lnTo>
                                <a:lnTo>
                                  <a:pt x="0" y="23"/>
                                </a:lnTo>
                                <a:lnTo>
                                  <a:pt x="1" y="23"/>
                                </a:lnTo>
                                <a:lnTo>
                                  <a:pt x="1" y="22"/>
                                </a:lnTo>
                                <a:lnTo>
                                  <a:pt x="2" y="22"/>
                                </a:lnTo>
                                <a:lnTo>
                                  <a:pt x="2" y="21"/>
                                </a:lnTo>
                                <a:lnTo>
                                  <a:pt x="34" y="1"/>
                                </a:lnTo>
                                <a:lnTo>
                                  <a:pt x="34" y="1"/>
                                </a:lnTo>
                                <a:lnTo>
                                  <a:pt x="34" y="0"/>
                                </a:lnTo>
                                <a:lnTo>
                                  <a:pt x="35" y="0"/>
                                </a:lnTo>
                                <a:lnTo>
                                  <a:pt x="37" y="0"/>
                                </a:lnTo>
                                <a:lnTo>
                                  <a:pt x="38" y="0"/>
                                </a:lnTo>
                                <a:lnTo>
                                  <a:pt x="39" y="0"/>
                                </a:lnTo>
                                <a:lnTo>
                                  <a:pt x="40" y="0"/>
                                </a:lnTo>
                                <a:lnTo>
                                  <a:pt x="42" y="0"/>
                                </a:lnTo>
                                <a:lnTo>
                                  <a:pt x="44" y="0"/>
                                </a:lnTo>
                                <a:lnTo>
                                  <a:pt x="45" y="0"/>
                                </a:lnTo>
                                <a:lnTo>
                                  <a:pt x="48" y="0"/>
                                </a:lnTo>
                                <a:lnTo>
                                  <a:pt x="49" y="0"/>
                                </a:lnTo>
                                <a:lnTo>
                                  <a:pt x="49" y="1"/>
                                </a:lnTo>
                                <a:lnTo>
                                  <a:pt x="50" y="1"/>
                                </a:lnTo>
                                <a:lnTo>
                                  <a:pt x="50" y="2"/>
                                </a:lnTo>
                                <a:lnTo>
                                  <a:pt x="50" y="2"/>
                                </a:lnTo>
                                <a:lnTo>
                                  <a:pt x="50" y="122"/>
                                </a:lnTo>
                                <a:lnTo>
                                  <a:pt x="75" y="122"/>
                                </a:lnTo>
                                <a:lnTo>
                                  <a:pt x="75" y="122"/>
                                </a:lnTo>
                                <a:lnTo>
                                  <a:pt x="76" y="122"/>
                                </a:lnTo>
                                <a:lnTo>
                                  <a:pt x="77" y="122"/>
                                </a:lnTo>
                                <a:lnTo>
                                  <a:pt x="77" y="123"/>
                                </a:lnTo>
                                <a:lnTo>
                                  <a:pt x="77" y="124"/>
                                </a:lnTo>
                                <a:lnTo>
                                  <a:pt x="77" y="125"/>
                                </a:lnTo>
                                <a:lnTo>
                                  <a:pt x="79" y="127"/>
                                </a:lnTo>
                                <a:lnTo>
                                  <a:pt x="79"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78" name="Freeform 944"/>
                        <wps:cNvSpPr>
                          <a:spLocks/>
                        </wps:cNvSpPr>
                        <wps:spPr bwMode="auto">
                          <a:xfrm>
                            <a:off x="4545013" y="2387600"/>
                            <a:ext cx="44450" cy="73025"/>
                          </a:xfrm>
                          <a:custGeom>
                            <a:avLst/>
                            <a:gdLst>
                              <a:gd name="T0" fmla="*/ 81 w 85"/>
                              <a:gd name="T1" fmla="*/ 115 h 139"/>
                              <a:gd name="T2" fmla="*/ 65 w 85"/>
                              <a:gd name="T3" fmla="*/ 133 h 139"/>
                              <a:gd name="T4" fmla="*/ 37 w 85"/>
                              <a:gd name="T5" fmla="*/ 139 h 139"/>
                              <a:gd name="T6" fmla="*/ 18 w 85"/>
                              <a:gd name="T7" fmla="*/ 136 h 139"/>
                              <a:gd name="T8" fmla="*/ 6 w 85"/>
                              <a:gd name="T9" fmla="*/ 131 h 139"/>
                              <a:gd name="T10" fmla="*/ 2 w 85"/>
                              <a:gd name="T11" fmla="*/ 129 h 139"/>
                              <a:gd name="T12" fmla="*/ 1 w 85"/>
                              <a:gd name="T13" fmla="*/ 126 h 139"/>
                              <a:gd name="T14" fmla="*/ 0 w 85"/>
                              <a:gd name="T15" fmla="*/ 121 h 139"/>
                              <a:gd name="T16" fmla="*/ 1 w 85"/>
                              <a:gd name="T17" fmla="*/ 115 h 139"/>
                              <a:gd name="T18" fmla="*/ 3 w 85"/>
                              <a:gd name="T19" fmla="*/ 114 h 139"/>
                              <a:gd name="T20" fmla="*/ 13 w 85"/>
                              <a:gd name="T21" fmla="*/ 119 h 139"/>
                              <a:gd name="T22" fmla="*/ 29 w 85"/>
                              <a:gd name="T23" fmla="*/ 124 h 139"/>
                              <a:gd name="T24" fmla="*/ 49 w 85"/>
                              <a:gd name="T25" fmla="*/ 121 h 139"/>
                              <a:gd name="T26" fmla="*/ 60 w 85"/>
                              <a:gd name="T27" fmla="*/ 114 h 139"/>
                              <a:gd name="T28" fmla="*/ 65 w 85"/>
                              <a:gd name="T29" fmla="*/ 99 h 139"/>
                              <a:gd name="T30" fmla="*/ 60 w 85"/>
                              <a:gd name="T31" fmla="*/ 85 h 139"/>
                              <a:gd name="T32" fmla="*/ 45 w 85"/>
                              <a:gd name="T33" fmla="*/ 76 h 139"/>
                              <a:gd name="T34" fmla="*/ 18 w 85"/>
                              <a:gd name="T35" fmla="*/ 75 h 139"/>
                              <a:gd name="T36" fmla="*/ 16 w 85"/>
                              <a:gd name="T37" fmla="*/ 73 h 139"/>
                              <a:gd name="T38" fmla="*/ 13 w 85"/>
                              <a:gd name="T39" fmla="*/ 71 h 139"/>
                              <a:gd name="T40" fmla="*/ 13 w 85"/>
                              <a:gd name="T41" fmla="*/ 65 h 139"/>
                              <a:gd name="T42" fmla="*/ 14 w 85"/>
                              <a:gd name="T43" fmla="*/ 62 h 139"/>
                              <a:gd name="T44" fmla="*/ 17 w 85"/>
                              <a:gd name="T45" fmla="*/ 60 h 139"/>
                              <a:gd name="T46" fmla="*/ 37 w 85"/>
                              <a:gd name="T47" fmla="*/ 60 h 139"/>
                              <a:gd name="T48" fmla="*/ 51 w 85"/>
                              <a:gd name="T49" fmla="*/ 54 h 139"/>
                              <a:gd name="T50" fmla="*/ 59 w 85"/>
                              <a:gd name="T51" fmla="*/ 40 h 139"/>
                              <a:gd name="T52" fmla="*/ 58 w 85"/>
                              <a:gd name="T53" fmla="*/ 27 h 139"/>
                              <a:gd name="T54" fmla="*/ 50 w 85"/>
                              <a:gd name="T55" fmla="*/ 18 h 139"/>
                              <a:gd name="T56" fmla="*/ 37 w 85"/>
                              <a:gd name="T57" fmla="*/ 14 h 139"/>
                              <a:gd name="T58" fmla="*/ 21 w 85"/>
                              <a:gd name="T59" fmla="*/ 18 h 139"/>
                              <a:gd name="T60" fmla="*/ 10 w 85"/>
                              <a:gd name="T61" fmla="*/ 24 h 139"/>
                              <a:gd name="T62" fmla="*/ 6 w 85"/>
                              <a:gd name="T63" fmla="*/ 25 h 139"/>
                              <a:gd name="T64" fmla="*/ 5 w 85"/>
                              <a:gd name="T65" fmla="*/ 24 h 139"/>
                              <a:gd name="T66" fmla="*/ 3 w 85"/>
                              <a:gd name="T67" fmla="*/ 21 h 139"/>
                              <a:gd name="T68" fmla="*/ 3 w 85"/>
                              <a:gd name="T69" fmla="*/ 16 h 139"/>
                              <a:gd name="T70" fmla="*/ 5 w 85"/>
                              <a:gd name="T71" fmla="*/ 13 h 139"/>
                              <a:gd name="T72" fmla="*/ 6 w 85"/>
                              <a:gd name="T73" fmla="*/ 11 h 139"/>
                              <a:gd name="T74" fmla="*/ 13 w 85"/>
                              <a:gd name="T75" fmla="*/ 6 h 139"/>
                              <a:gd name="T76" fmla="*/ 28 w 85"/>
                              <a:gd name="T77" fmla="*/ 1 h 139"/>
                              <a:gd name="T78" fmla="*/ 49 w 85"/>
                              <a:gd name="T79" fmla="*/ 0 h 139"/>
                              <a:gd name="T80" fmla="*/ 69 w 85"/>
                              <a:gd name="T81" fmla="*/ 8 h 139"/>
                              <a:gd name="T82" fmla="*/ 77 w 85"/>
                              <a:gd name="T83" fmla="*/ 25 h 139"/>
                              <a:gd name="T84" fmla="*/ 76 w 85"/>
                              <a:gd name="T85" fmla="*/ 45 h 139"/>
                              <a:gd name="T86" fmla="*/ 69 w 85"/>
                              <a:gd name="T87" fmla="*/ 59 h 139"/>
                              <a:gd name="T88" fmla="*/ 53 w 85"/>
                              <a:gd name="T89" fmla="*/ 66 h 139"/>
                              <a:gd name="T90" fmla="*/ 65 w 85"/>
                              <a:gd name="T91" fmla="*/ 70 h 139"/>
                              <a:gd name="T92" fmla="*/ 80 w 85"/>
                              <a:gd name="T93" fmla="*/ 81 h 139"/>
                              <a:gd name="T94" fmla="*/ 85 w 85"/>
                              <a:gd name="T95" fmla="*/ 98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85" h="139">
                                <a:moveTo>
                                  <a:pt x="85" y="98"/>
                                </a:moveTo>
                                <a:lnTo>
                                  <a:pt x="83" y="107"/>
                                </a:lnTo>
                                <a:lnTo>
                                  <a:pt x="81" y="115"/>
                                </a:lnTo>
                                <a:lnTo>
                                  <a:pt x="77" y="121"/>
                                </a:lnTo>
                                <a:lnTo>
                                  <a:pt x="72" y="128"/>
                                </a:lnTo>
                                <a:lnTo>
                                  <a:pt x="65" y="133"/>
                                </a:lnTo>
                                <a:lnTo>
                                  <a:pt x="58" y="136"/>
                                </a:lnTo>
                                <a:lnTo>
                                  <a:pt x="48" y="139"/>
                                </a:lnTo>
                                <a:lnTo>
                                  <a:pt x="37" y="139"/>
                                </a:lnTo>
                                <a:lnTo>
                                  <a:pt x="31" y="139"/>
                                </a:lnTo>
                                <a:lnTo>
                                  <a:pt x="24" y="138"/>
                                </a:lnTo>
                                <a:lnTo>
                                  <a:pt x="18" y="136"/>
                                </a:lnTo>
                                <a:lnTo>
                                  <a:pt x="13" y="135"/>
                                </a:lnTo>
                                <a:lnTo>
                                  <a:pt x="10" y="134"/>
                                </a:lnTo>
                                <a:lnTo>
                                  <a:pt x="6" y="131"/>
                                </a:lnTo>
                                <a:lnTo>
                                  <a:pt x="3" y="130"/>
                                </a:lnTo>
                                <a:lnTo>
                                  <a:pt x="2" y="129"/>
                                </a:lnTo>
                                <a:lnTo>
                                  <a:pt x="2" y="129"/>
                                </a:lnTo>
                                <a:lnTo>
                                  <a:pt x="1" y="128"/>
                                </a:lnTo>
                                <a:lnTo>
                                  <a:pt x="1" y="128"/>
                                </a:lnTo>
                                <a:lnTo>
                                  <a:pt x="1" y="126"/>
                                </a:lnTo>
                                <a:lnTo>
                                  <a:pt x="0" y="125"/>
                                </a:lnTo>
                                <a:lnTo>
                                  <a:pt x="0" y="124"/>
                                </a:lnTo>
                                <a:lnTo>
                                  <a:pt x="0" y="121"/>
                                </a:lnTo>
                                <a:lnTo>
                                  <a:pt x="0" y="120"/>
                                </a:lnTo>
                                <a:lnTo>
                                  <a:pt x="0" y="117"/>
                                </a:lnTo>
                                <a:lnTo>
                                  <a:pt x="1" y="115"/>
                                </a:lnTo>
                                <a:lnTo>
                                  <a:pt x="1" y="114"/>
                                </a:lnTo>
                                <a:lnTo>
                                  <a:pt x="2" y="113"/>
                                </a:lnTo>
                                <a:lnTo>
                                  <a:pt x="3" y="114"/>
                                </a:lnTo>
                                <a:lnTo>
                                  <a:pt x="6" y="115"/>
                                </a:lnTo>
                                <a:lnTo>
                                  <a:pt x="10" y="117"/>
                                </a:lnTo>
                                <a:lnTo>
                                  <a:pt x="13" y="119"/>
                                </a:lnTo>
                                <a:lnTo>
                                  <a:pt x="18" y="120"/>
                                </a:lnTo>
                                <a:lnTo>
                                  <a:pt x="23" y="123"/>
                                </a:lnTo>
                                <a:lnTo>
                                  <a:pt x="29" y="124"/>
                                </a:lnTo>
                                <a:lnTo>
                                  <a:pt x="37" y="124"/>
                                </a:lnTo>
                                <a:lnTo>
                                  <a:pt x="43" y="124"/>
                                </a:lnTo>
                                <a:lnTo>
                                  <a:pt x="49" y="121"/>
                                </a:lnTo>
                                <a:lnTo>
                                  <a:pt x="54" y="120"/>
                                </a:lnTo>
                                <a:lnTo>
                                  <a:pt x="58" y="117"/>
                                </a:lnTo>
                                <a:lnTo>
                                  <a:pt x="60" y="114"/>
                                </a:lnTo>
                                <a:lnTo>
                                  <a:pt x="63" y="109"/>
                                </a:lnTo>
                                <a:lnTo>
                                  <a:pt x="64" y="104"/>
                                </a:lnTo>
                                <a:lnTo>
                                  <a:pt x="65" y="99"/>
                                </a:lnTo>
                                <a:lnTo>
                                  <a:pt x="64" y="94"/>
                                </a:lnTo>
                                <a:lnTo>
                                  <a:pt x="63" y="89"/>
                                </a:lnTo>
                                <a:lnTo>
                                  <a:pt x="60" y="85"/>
                                </a:lnTo>
                                <a:lnTo>
                                  <a:pt x="55" y="81"/>
                                </a:lnTo>
                                <a:lnTo>
                                  <a:pt x="51" y="78"/>
                                </a:lnTo>
                                <a:lnTo>
                                  <a:pt x="45" y="76"/>
                                </a:lnTo>
                                <a:lnTo>
                                  <a:pt x="38" y="75"/>
                                </a:lnTo>
                                <a:lnTo>
                                  <a:pt x="31" y="75"/>
                                </a:lnTo>
                                <a:lnTo>
                                  <a:pt x="18" y="75"/>
                                </a:lnTo>
                                <a:lnTo>
                                  <a:pt x="17" y="75"/>
                                </a:lnTo>
                                <a:lnTo>
                                  <a:pt x="16" y="75"/>
                                </a:lnTo>
                                <a:lnTo>
                                  <a:pt x="16" y="73"/>
                                </a:lnTo>
                                <a:lnTo>
                                  <a:pt x="14" y="73"/>
                                </a:lnTo>
                                <a:lnTo>
                                  <a:pt x="14" y="72"/>
                                </a:lnTo>
                                <a:lnTo>
                                  <a:pt x="13" y="71"/>
                                </a:lnTo>
                                <a:lnTo>
                                  <a:pt x="13" y="70"/>
                                </a:lnTo>
                                <a:lnTo>
                                  <a:pt x="13" y="67"/>
                                </a:lnTo>
                                <a:lnTo>
                                  <a:pt x="13" y="65"/>
                                </a:lnTo>
                                <a:lnTo>
                                  <a:pt x="13" y="64"/>
                                </a:lnTo>
                                <a:lnTo>
                                  <a:pt x="14" y="62"/>
                                </a:lnTo>
                                <a:lnTo>
                                  <a:pt x="14" y="62"/>
                                </a:lnTo>
                                <a:lnTo>
                                  <a:pt x="16" y="61"/>
                                </a:lnTo>
                                <a:lnTo>
                                  <a:pt x="16" y="61"/>
                                </a:lnTo>
                                <a:lnTo>
                                  <a:pt x="17" y="60"/>
                                </a:lnTo>
                                <a:lnTo>
                                  <a:pt x="18" y="60"/>
                                </a:lnTo>
                                <a:lnTo>
                                  <a:pt x="29" y="60"/>
                                </a:lnTo>
                                <a:lnTo>
                                  <a:pt x="37" y="60"/>
                                </a:lnTo>
                                <a:lnTo>
                                  <a:pt x="42" y="59"/>
                                </a:lnTo>
                                <a:lnTo>
                                  <a:pt x="47" y="56"/>
                                </a:lnTo>
                                <a:lnTo>
                                  <a:pt x="51" y="54"/>
                                </a:lnTo>
                                <a:lnTo>
                                  <a:pt x="55" y="50"/>
                                </a:lnTo>
                                <a:lnTo>
                                  <a:pt x="56" y="45"/>
                                </a:lnTo>
                                <a:lnTo>
                                  <a:pt x="59" y="40"/>
                                </a:lnTo>
                                <a:lnTo>
                                  <a:pt x="59" y="35"/>
                                </a:lnTo>
                                <a:lnTo>
                                  <a:pt x="59" y="30"/>
                                </a:lnTo>
                                <a:lnTo>
                                  <a:pt x="58" y="27"/>
                                </a:lnTo>
                                <a:lnTo>
                                  <a:pt x="56" y="23"/>
                                </a:lnTo>
                                <a:lnTo>
                                  <a:pt x="54" y="21"/>
                                </a:lnTo>
                                <a:lnTo>
                                  <a:pt x="50" y="18"/>
                                </a:lnTo>
                                <a:lnTo>
                                  <a:pt x="47" y="16"/>
                                </a:lnTo>
                                <a:lnTo>
                                  <a:pt x="42" y="14"/>
                                </a:lnTo>
                                <a:lnTo>
                                  <a:pt x="37" y="14"/>
                                </a:lnTo>
                                <a:lnTo>
                                  <a:pt x="31" y="14"/>
                                </a:lnTo>
                                <a:lnTo>
                                  <a:pt x="26" y="17"/>
                                </a:lnTo>
                                <a:lnTo>
                                  <a:pt x="21" y="18"/>
                                </a:lnTo>
                                <a:lnTo>
                                  <a:pt x="17" y="21"/>
                                </a:lnTo>
                                <a:lnTo>
                                  <a:pt x="13" y="22"/>
                                </a:lnTo>
                                <a:lnTo>
                                  <a:pt x="10" y="24"/>
                                </a:lnTo>
                                <a:lnTo>
                                  <a:pt x="8" y="25"/>
                                </a:lnTo>
                                <a:lnTo>
                                  <a:pt x="6" y="25"/>
                                </a:lnTo>
                                <a:lnTo>
                                  <a:pt x="6" y="25"/>
                                </a:lnTo>
                                <a:lnTo>
                                  <a:pt x="5" y="25"/>
                                </a:lnTo>
                                <a:lnTo>
                                  <a:pt x="5" y="25"/>
                                </a:lnTo>
                                <a:lnTo>
                                  <a:pt x="5" y="24"/>
                                </a:lnTo>
                                <a:lnTo>
                                  <a:pt x="3" y="24"/>
                                </a:lnTo>
                                <a:lnTo>
                                  <a:pt x="3" y="23"/>
                                </a:lnTo>
                                <a:lnTo>
                                  <a:pt x="3" y="21"/>
                                </a:lnTo>
                                <a:lnTo>
                                  <a:pt x="3" y="18"/>
                                </a:lnTo>
                                <a:lnTo>
                                  <a:pt x="3" y="17"/>
                                </a:lnTo>
                                <a:lnTo>
                                  <a:pt x="3" y="16"/>
                                </a:lnTo>
                                <a:lnTo>
                                  <a:pt x="3" y="14"/>
                                </a:lnTo>
                                <a:lnTo>
                                  <a:pt x="5" y="14"/>
                                </a:lnTo>
                                <a:lnTo>
                                  <a:pt x="5" y="13"/>
                                </a:lnTo>
                                <a:lnTo>
                                  <a:pt x="5" y="12"/>
                                </a:lnTo>
                                <a:lnTo>
                                  <a:pt x="6" y="12"/>
                                </a:lnTo>
                                <a:lnTo>
                                  <a:pt x="6" y="11"/>
                                </a:lnTo>
                                <a:lnTo>
                                  <a:pt x="7" y="9"/>
                                </a:lnTo>
                                <a:lnTo>
                                  <a:pt x="11" y="8"/>
                                </a:lnTo>
                                <a:lnTo>
                                  <a:pt x="13" y="6"/>
                                </a:lnTo>
                                <a:lnTo>
                                  <a:pt x="18" y="5"/>
                                </a:lnTo>
                                <a:lnTo>
                                  <a:pt x="22" y="2"/>
                                </a:lnTo>
                                <a:lnTo>
                                  <a:pt x="28" y="1"/>
                                </a:lnTo>
                                <a:lnTo>
                                  <a:pt x="34" y="0"/>
                                </a:lnTo>
                                <a:lnTo>
                                  <a:pt x="40" y="0"/>
                                </a:lnTo>
                                <a:lnTo>
                                  <a:pt x="49" y="0"/>
                                </a:lnTo>
                                <a:lnTo>
                                  <a:pt x="56" y="2"/>
                                </a:lnTo>
                                <a:lnTo>
                                  <a:pt x="64" y="5"/>
                                </a:lnTo>
                                <a:lnTo>
                                  <a:pt x="69" y="8"/>
                                </a:lnTo>
                                <a:lnTo>
                                  <a:pt x="74" y="13"/>
                                </a:lnTo>
                                <a:lnTo>
                                  <a:pt x="76" y="19"/>
                                </a:lnTo>
                                <a:lnTo>
                                  <a:pt x="77" y="25"/>
                                </a:lnTo>
                                <a:lnTo>
                                  <a:pt x="79" y="33"/>
                                </a:lnTo>
                                <a:lnTo>
                                  <a:pt x="79" y="39"/>
                                </a:lnTo>
                                <a:lnTo>
                                  <a:pt x="76" y="45"/>
                                </a:lnTo>
                                <a:lnTo>
                                  <a:pt x="75" y="50"/>
                                </a:lnTo>
                                <a:lnTo>
                                  <a:pt x="71" y="54"/>
                                </a:lnTo>
                                <a:lnTo>
                                  <a:pt x="69" y="59"/>
                                </a:lnTo>
                                <a:lnTo>
                                  <a:pt x="64" y="61"/>
                                </a:lnTo>
                                <a:lnTo>
                                  <a:pt x="59" y="64"/>
                                </a:lnTo>
                                <a:lnTo>
                                  <a:pt x="53" y="66"/>
                                </a:lnTo>
                                <a:lnTo>
                                  <a:pt x="53" y="66"/>
                                </a:lnTo>
                                <a:lnTo>
                                  <a:pt x="60" y="67"/>
                                </a:lnTo>
                                <a:lnTo>
                                  <a:pt x="65" y="70"/>
                                </a:lnTo>
                                <a:lnTo>
                                  <a:pt x="71" y="72"/>
                                </a:lnTo>
                                <a:lnTo>
                                  <a:pt x="76" y="76"/>
                                </a:lnTo>
                                <a:lnTo>
                                  <a:pt x="80" y="81"/>
                                </a:lnTo>
                                <a:lnTo>
                                  <a:pt x="82" y="86"/>
                                </a:lnTo>
                                <a:lnTo>
                                  <a:pt x="83" y="92"/>
                                </a:lnTo>
                                <a:lnTo>
                                  <a:pt x="85" y="9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79" name="Freeform 945"/>
                        <wps:cNvSpPr>
                          <a:spLocks/>
                        </wps:cNvSpPr>
                        <wps:spPr bwMode="auto">
                          <a:xfrm>
                            <a:off x="4603750" y="2382838"/>
                            <a:ext cx="9525" cy="28575"/>
                          </a:xfrm>
                          <a:custGeom>
                            <a:avLst/>
                            <a:gdLst>
                              <a:gd name="T0" fmla="*/ 16 w 18"/>
                              <a:gd name="T1" fmla="*/ 52 h 55"/>
                              <a:gd name="T2" fmla="*/ 16 w 18"/>
                              <a:gd name="T3" fmla="*/ 52 h 55"/>
                              <a:gd name="T4" fmla="*/ 16 w 18"/>
                              <a:gd name="T5" fmla="*/ 53 h 55"/>
                              <a:gd name="T6" fmla="*/ 15 w 18"/>
                              <a:gd name="T7" fmla="*/ 53 h 55"/>
                              <a:gd name="T8" fmla="*/ 15 w 18"/>
                              <a:gd name="T9" fmla="*/ 54 h 55"/>
                              <a:gd name="T10" fmla="*/ 13 w 18"/>
                              <a:gd name="T11" fmla="*/ 54 h 55"/>
                              <a:gd name="T12" fmla="*/ 12 w 18"/>
                              <a:gd name="T13" fmla="*/ 54 h 55"/>
                              <a:gd name="T14" fmla="*/ 11 w 18"/>
                              <a:gd name="T15" fmla="*/ 55 h 55"/>
                              <a:gd name="T16" fmla="*/ 10 w 18"/>
                              <a:gd name="T17" fmla="*/ 55 h 55"/>
                              <a:gd name="T18" fmla="*/ 7 w 18"/>
                              <a:gd name="T19" fmla="*/ 55 h 55"/>
                              <a:gd name="T20" fmla="*/ 6 w 18"/>
                              <a:gd name="T21" fmla="*/ 54 h 55"/>
                              <a:gd name="T22" fmla="*/ 5 w 18"/>
                              <a:gd name="T23" fmla="*/ 54 h 55"/>
                              <a:gd name="T24" fmla="*/ 3 w 18"/>
                              <a:gd name="T25" fmla="*/ 54 h 55"/>
                              <a:gd name="T26" fmla="*/ 3 w 18"/>
                              <a:gd name="T27" fmla="*/ 53 h 55"/>
                              <a:gd name="T28" fmla="*/ 2 w 18"/>
                              <a:gd name="T29" fmla="*/ 53 h 55"/>
                              <a:gd name="T30" fmla="*/ 2 w 18"/>
                              <a:gd name="T31" fmla="*/ 52 h 55"/>
                              <a:gd name="T32" fmla="*/ 2 w 18"/>
                              <a:gd name="T33" fmla="*/ 52 h 55"/>
                              <a:gd name="T34" fmla="*/ 0 w 18"/>
                              <a:gd name="T35" fmla="*/ 4 h 55"/>
                              <a:gd name="T36" fmla="*/ 0 w 18"/>
                              <a:gd name="T37" fmla="*/ 2 h 55"/>
                              <a:gd name="T38" fmla="*/ 1 w 18"/>
                              <a:gd name="T39" fmla="*/ 1 h 55"/>
                              <a:gd name="T40" fmla="*/ 1 w 18"/>
                              <a:gd name="T41" fmla="*/ 1 h 55"/>
                              <a:gd name="T42" fmla="*/ 2 w 18"/>
                              <a:gd name="T43" fmla="*/ 1 h 55"/>
                              <a:gd name="T44" fmla="*/ 3 w 18"/>
                              <a:gd name="T45" fmla="*/ 0 h 55"/>
                              <a:gd name="T46" fmla="*/ 5 w 18"/>
                              <a:gd name="T47" fmla="*/ 0 h 55"/>
                              <a:gd name="T48" fmla="*/ 7 w 18"/>
                              <a:gd name="T49" fmla="*/ 0 h 55"/>
                              <a:gd name="T50" fmla="*/ 10 w 18"/>
                              <a:gd name="T51" fmla="*/ 0 h 55"/>
                              <a:gd name="T52" fmla="*/ 12 w 18"/>
                              <a:gd name="T53" fmla="*/ 0 h 55"/>
                              <a:gd name="T54" fmla="*/ 13 w 18"/>
                              <a:gd name="T55" fmla="*/ 0 h 55"/>
                              <a:gd name="T56" fmla="*/ 15 w 18"/>
                              <a:gd name="T57" fmla="*/ 0 h 55"/>
                              <a:gd name="T58" fmla="*/ 16 w 18"/>
                              <a:gd name="T59" fmla="*/ 1 h 55"/>
                              <a:gd name="T60" fmla="*/ 17 w 18"/>
                              <a:gd name="T61" fmla="*/ 1 h 55"/>
                              <a:gd name="T62" fmla="*/ 18 w 18"/>
                              <a:gd name="T63" fmla="*/ 1 h 55"/>
                              <a:gd name="T64" fmla="*/ 18 w 18"/>
                              <a:gd name="T65" fmla="*/ 2 h 55"/>
                              <a:gd name="T66" fmla="*/ 18 w 18"/>
                              <a:gd name="T67" fmla="*/ 4 h 55"/>
                              <a:gd name="T68" fmla="*/ 16 w 18"/>
                              <a:gd name="T69" fmla="*/ 52 h 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18" h="55">
                                <a:moveTo>
                                  <a:pt x="16" y="52"/>
                                </a:moveTo>
                                <a:lnTo>
                                  <a:pt x="16" y="52"/>
                                </a:lnTo>
                                <a:lnTo>
                                  <a:pt x="16" y="53"/>
                                </a:lnTo>
                                <a:lnTo>
                                  <a:pt x="15" y="53"/>
                                </a:lnTo>
                                <a:lnTo>
                                  <a:pt x="15" y="54"/>
                                </a:lnTo>
                                <a:lnTo>
                                  <a:pt x="13" y="54"/>
                                </a:lnTo>
                                <a:lnTo>
                                  <a:pt x="12" y="54"/>
                                </a:lnTo>
                                <a:lnTo>
                                  <a:pt x="11" y="55"/>
                                </a:lnTo>
                                <a:lnTo>
                                  <a:pt x="10" y="55"/>
                                </a:lnTo>
                                <a:lnTo>
                                  <a:pt x="7" y="55"/>
                                </a:lnTo>
                                <a:lnTo>
                                  <a:pt x="6" y="54"/>
                                </a:lnTo>
                                <a:lnTo>
                                  <a:pt x="5" y="54"/>
                                </a:lnTo>
                                <a:lnTo>
                                  <a:pt x="3" y="54"/>
                                </a:lnTo>
                                <a:lnTo>
                                  <a:pt x="3" y="53"/>
                                </a:lnTo>
                                <a:lnTo>
                                  <a:pt x="2" y="53"/>
                                </a:lnTo>
                                <a:lnTo>
                                  <a:pt x="2" y="52"/>
                                </a:lnTo>
                                <a:lnTo>
                                  <a:pt x="2" y="52"/>
                                </a:lnTo>
                                <a:lnTo>
                                  <a:pt x="0" y="4"/>
                                </a:lnTo>
                                <a:lnTo>
                                  <a:pt x="0" y="2"/>
                                </a:lnTo>
                                <a:lnTo>
                                  <a:pt x="1" y="1"/>
                                </a:lnTo>
                                <a:lnTo>
                                  <a:pt x="1" y="1"/>
                                </a:lnTo>
                                <a:lnTo>
                                  <a:pt x="2" y="1"/>
                                </a:lnTo>
                                <a:lnTo>
                                  <a:pt x="3" y="0"/>
                                </a:lnTo>
                                <a:lnTo>
                                  <a:pt x="5" y="0"/>
                                </a:lnTo>
                                <a:lnTo>
                                  <a:pt x="7" y="0"/>
                                </a:lnTo>
                                <a:lnTo>
                                  <a:pt x="10" y="0"/>
                                </a:lnTo>
                                <a:lnTo>
                                  <a:pt x="12" y="0"/>
                                </a:lnTo>
                                <a:lnTo>
                                  <a:pt x="13" y="0"/>
                                </a:lnTo>
                                <a:lnTo>
                                  <a:pt x="15" y="0"/>
                                </a:lnTo>
                                <a:lnTo>
                                  <a:pt x="16" y="1"/>
                                </a:lnTo>
                                <a:lnTo>
                                  <a:pt x="17" y="1"/>
                                </a:lnTo>
                                <a:lnTo>
                                  <a:pt x="18" y="1"/>
                                </a:lnTo>
                                <a:lnTo>
                                  <a:pt x="18" y="2"/>
                                </a:lnTo>
                                <a:lnTo>
                                  <a:pt x="18" y="4"/>
                                </a:lnTo>
                                <a:lnTo>
                                  <a:pt x="16" y="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80" name="Freeform 946"/>
                        <wps:cNvSpPr>
                          <a:spLocks/>
                        </wps:cNvSpPr>
                        <wps:spPr bwMode="auto">
                          <a:xfrm>
                            <a:off x="4624388" y="2428875"/>
                            <a:ext cx="26988" cy="6350"/>
                          </a:xfrm>
                          <a:custGeom>
                            <a:avLst/>
                            <a:gdLst>
                              <a:gd name="T0" fmla="*/ 51 w 51"/>
                              <a:gd name="T1" fmla="*/ 6 h 14"/>
                              <a:gd name="T2" fmla="*/ 51 w 51"/>
                              <a:gd name="T3" fmla="*/ 10 h 14"/>
                              <a:gd name="T4" fmla="*/ 50 w 51"/>
                              <a:gd name="T5" fmla="*/ 12 h 14"/>
                              <a:gd name="T6" fmla="*/ 50 w 51"/>
                              <a:gd name="T7" fmla="*/ 14 h 14"/>
                              <a:gd name="T8" fmla="*/ 47 w 51"/>
                              <a:gd name="T9" fmla="*/ 14 h 14"/>
                              <a:gd name="T10" fmla="*/ 4 w 51"/>
                              <a:gd name="T11" fmla="*/ 14 h 14"/>
                              <a:gd name="T12" fmla="*/ 2 w 51"/>
                              <a:gd name="T13" fmla="*/ 14 h 14"/>
                              <a:gd name="T14" fmla="*/ 0 w 51"/>
                              <a:gd name="T15" fmla="*/ 12 h 14"/>
                              <a:gd name="T16" fmla="*/ 0 w 51"/>
                              <a:gd name="T17" fmla="*/ 10 h 14"/>
                              <a:gd name="T18" fmla="*/ 0 w 51"/>
                              <a:gd name="T19" fmla="*/ 6 h 14"/>
                              <a:gd name="T20" fmla="*/ 0 w 51"/>
                              <a:gd name="T21" fmla="*/ 4 h 14"/>
                              <a:gd name="T22" fmla="*/ 0 w 51"/>
                              <a:gd name="T23" fmla="*/ 1 h 14"/>
                              <a:gd name="T24" fmla="*/ 2 w 51"/>
                              <a:gd name="T25" fmla="*/ 0 h 14"/>
                              <a:gd name="T26" fmla="*/ 4 w 51"/>
                              <a:gd name="T27" fmla="*/ 0 h 14"/>
                              <a:gd name="T28" fmla="*/ 47 w 51"/>
                              <a:gd name="T29" fmla="*/ 0 h 14"/>
                              <a:gd name="T30" fmla="*/ 48 w 51"/>
                              <a:gd name="T31" fmla="*/ 0 h 14"/>
                              <a:gd name="T32" fmla="*/ 48 w 51"/>
                              <a:gd name="T33" fmla="*/ 0 h 14"/>
                              <a:gd name="T34" fmla="*/ 50 w 51"/>
                              <a:gd name="T35" fmla="*/ 0 h 14"/>
                              <a:gd name="T36" fmla="*/ 50 w 51"/>
                              <a:gd name="T37" fmla="*/ 1 h 14"/>
                              <a:gd name="T38" fmla="*/ 51 w 51"/>
                              <a:gd name="T39" fmla="*/ 3 h 14"/>
                              <a:gd name="T40" fmla="*/ 51 w 51"/>
                              <a:gd name="T41" fmla="*/ 4 h 14"/>
                              <a:gd name="T42" fmla="*/ 51 w 51"/>
                              <a:gd name="T43" fmla="*/ 5 h 14"/>
                              <a:gd name="T44" fmla="*/ 51 w 51"/>
                              <a:gd name="T45" fmla="*/ 6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1" h="14">
                                <a:moveTo>
                                  <a:pt x="51" y="6"/>
                                </a:moveTo>
                                <a:lnTo>
                                  <a:pt x="51" y="10"/>
                                </a:lnTo>
                                <a:lnTo>
                                  <a:pt x="50" y="12"/>
                                </a:lnTo>
                                <a:lnTo>
                                  <a:pt x="50" y="14"/>
                                </a:lnTo>
                                <a:lnTo>
                                  <a:pt x="47" y="14"/>
                                </a:lnTo>
                                <a:lnTo>
                                  <a:pt x="4" y="14"/>
                                </a:lnTo>
                                <a:lnTo>
                                  <a:pt x="2" y="14"/>
                                </a:lnTo>
                                <a:lnTo>
                                  <a:pt x="0" y="12"/>
                                </a:lnTo>
                                <a:lnTo>
                                  <a:pt x="0" y="10"/>
                                </a:lnTo>
                                <a:lnTo>
                                  <a:pt x="0" y="6"/>
                                </a:lnTo>
                                <a:lnTo>
                                  <a:pt x="0" y="4"/>
                                </a:lnTo>
                                <a:lnTo>
                                  <a:pt x="0" y="1"/>
                                </a:lnTo>
                                <a:lnTo>
                                  <a:pt x="2" y="0"/>
                                </a:lnTo>
                                <a:lnTo>
                                  <a:pt x="4" y="0"/>
                                </a:lnTo>
                                <a:lnTo>
                                  <a:pt x="47" y="0"/>
                                </a:lnTo>
                                <a:lnTo>
                                  <a:pt x="48" y="0"/>
                                </a:lnTo>
                                <a:lnTo>
                                  <a:pt x="48" y="0"/>
                                </a:lnTo>
                                <a:lnTo>
                                  <a:pt x="50" y="0"/>
                                </a:lnTo>
                                <a:lnTo>
                                  <a:pt x="50" y="1"/>
                                </a:lnTo>
                                <a:lnTo>
                                  <a:pt x="51" y="3"/>
                                </a:lnTo>
                                <a:lnTo>
                                  <a:pt x="51" y="4"/>
                                </a:lnTo>
                                <a:lnTo>
                                  <a:pt x="51" y="5"/>
                                </a:lnTo>
                                <a:lnTo>
                                  <a:pt x="51" y="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81" name="Freeform 947"/>
                        <wps:cNvSpPr>
                          <a:spLocks/>
                        </wps:cNvSpPr>
                        <wps:spPr bwMode="auto">
                          <a:xfrm>
                            <a:off x="4660900" y="2406650"/>
                            <a:ext cx="39688" cy="53975"/>
                          </a:xfrm>
                          <a:custGeom>
                            <a:avLst/>
                            <a:gdLst>
                              <a:gd name="T0" fmla="*/ 74 w 74"/>
                              <a:gd name="T1" fmla="*/ 86 h 104"/>
                              <a:gd name="T2" fmla="*/ 74 w 74"/>
                              <a:gd name="T3" fmla="*/ 89 h 104"/>
                              <a:gd name="T4" fmla="*/ 73 w 74"/>
                              <a:gd name="T5" fmla="*/ 91 h 104"/>
                              <a:gd name="T6" fmla="*/ 73 w 74"/>
                              <a:gd name="T7" fmla="*/ 93 h 104"/>
                              <a:gd name="T8" fmla="*/ 69 w 74"/>
                              <a:gd name="T9" fmla="*/ 95 h 104"/>
                              <a:gd name="T10" fmla="*/ 63 w 74"/>
                              <a:gd name="T11" fmla="*/ 99 h 104"/>
                              <a:gd name="T12" fmla="*/ 56 w 74"/>
                              <a:gd name="T13" fmla="*/ 101 h 104"/>
                              <a:gd name="T14" fmla="*/ 47 w 74"/>
                              <a:gd name="T15" fmla="*/ 104 h 104"/>
                              <a:gd name="T16" fmla="*/ 32 w 74"/>
                              <a:gd name="T17" fmla="*/ 103 h 104"/>
                              <a:gd name="T18" fmla="*/ 16 w 74"/>
                              <a:gd name="T19" fmla="*/ 96 h 104"/>
                              <a:gd name="T20" fmla="*/ 6 w 74"/>
                              <a:gd name="T21" fmla="*/ 84 h 104"/>
                              <a:gd name="T22" fmla="*/ 0 w 74"/>
                              <a:gd name="T23" fmla="*/ 66 h 104"/>
                              <a:gd name="T24" fmla="*/ 0 w 74"/>
                              <a:gd name="T25" fmla="*/ 40 h 104"/>
                              <a:gd name="T26" fmla="*/ 8 w 74"/>
                              <a:gd name="T27" fmla="*/ 20 h 104"/>
                              <a:gd name="T28" fmla="*/ 19 w 74"/>
                              <a:gd name="T29" fmla="*/ 8 h 104"/>
                              <a:gd name="T30" fmla="*/ 35 w 74"/>
                              <a:gd name="T31" fmla="*/ 2 h 104"/>
                              <a:gd name="T32" fmla="*/ 48 w 74"/>
                              <a:gd name="T33" fmla="*/ 0 h 104"/>
                              <a:gd name="T34" fmla="*/ 57 w 74"/>
                              <a:gd name="T35" fmla="*/ 3 h 104"/>
                              <a:gd name="T36" fmla="*/ 63 w 74"/>
                              <a:gd name="T37" fmla="*/ 5 h 104"/>
                              <a:gd name="T38" fmla="*/ 69 w 74"/>
                              <a:gd name="T39" fmla="*/ 9 h 104"/>
                              <a:gd name="T40" fmla="*/ 72 w 74"/>
                              <a:gd name="T41" fmla="*/ 11 h 104"/>
                              <a:gd name="T42" fmla="*/ 73 w 74"/>
                              <a:gd name="T43" fmla="*/ 13 h 104"/>
                              <a:gd name="T44" fmla="*/ 73 w 74"/>
                              <a:gd name="T45" fmla="*/ 14 h 104"/>
                              <a:gd name="T46" fmla="*/ 74 w 74"/>
                              <a:gd name="T47" fmla="*/ 18 h 104"/>
                              <a:gd name="T48" fmla="*/ 73 w 74"/>
                              <a:gd name="T49" fmla="*/ 22 h 104"/>
                              <a:gd name="T50" fmla="*/ 72 w 74"/>
                              <a:gd name="T51" fmla="*/ 26 h 104"/>
                              <a:gd name="T52" fmla="*/ 69 w 74"/>
                              <a:gd name="T53" fmla="*/ 26 h 104"/>
                              <a:gd name="T54" fmla="*/ 64 w 74"/>
                              <a:gd name="T55" fmla="*/ 22 h 104"/>
                              <a:gd name="T56" fmla="*/ 58 w 74"/>
                              <a:gd name="T57" fmla="*/ 19 h 104"/>
                              <a:gd name="T58" fmla="*/ 49 w 74"/>
                              <a:gd name="T59" fmla="*/ 15 h 104"/>
                              <a:gd name="T60" fmla="*/ 32 w 74"/>
                              <a:gd name="T61" fmla="*/ 16 h 104"/>
                              <a:gd name="T62" fmla="*/ 19 w 74"/>
                              <a:gd name="T63" fmla="*/ 36 h 104"/>
                              <a:gd name="T64" fmla="*/ 19 w 74"/>
                              <a:gd name="T65" fmla="*/ 61 h 104"/>
                              <a:gd name="T66" fmla="*/ 21 w 74"/>
                              <a:gd name="T67" fmla="*/ 74 h 104"/>
                              <a:gd name="T68" fmla="*/ 29 w 74"/>
                              <a:gd name="T69" fmla="*/ 84 h 104"/>
                              <a:gd name="T70" fmla="*/ 38 w 74"/>
                              <a:gd name="T71" fmla="*/ 88 h 104"/>
                              <a:gd name="T72" fmla="*/ 49 w 74"/>
                              <a:gd name="T73" fmla="*/ 89 h 104"/>
                              <a:gd name="T74" fmla="*/ 58 w 74"/>
                              <a:gd name="T75" fmla="*/ 85 h 104"/>
                              <a:gd name="T76" fmla="*/ 65 w 74"/>
                              <a:gd name="T77" fmla="*/ 80 h 104"/>
                              <a:gd name="T78" fmla="*/ 69 w 74"/>
                              <a:gd name="T79" fmla="*/ 77 h 104"/>
                              <a:gd name="T80" fmla="*/ 72 w 74"/>
                              <a:gd name="T81" fmla="*/ 77 h 104"/>
                              <a:gd name="T82" fmla="*/ 73 w 74"/>
                              <a:gd name="T83" fmla="*/ 78 h 104"/>
                              <a:gd name="T84" fmla="*/ 74 w 74"/>
                              <a:gd name="T85" fmla="*/ 80 h 104"/>
                              <a:gd name="T86" fmla="*/ 74 w 74"/>
                              <a:gd name="T87" fmla="*/ 83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74" h="104">
                                <a:moveTo>
                                  <a:pt x="74" y="85"/>
                                </a:moveTo>
                                <a:lnTo>
                                  <a:pt x="74" y="86"/>
                                </a:lnTo>
                                <a:lnTo>
                                  <a:pt x="74" y="88"/>
                                </a:lnTo>
                                <a:lnTo>
                                  <a:pt x="74" y="89"/>
                                </a:lnTo>
                                <a:lnTo>
                                  <a:pt x="73" y="90"/>
                                </a:lnTo>
                                <a:lnTo>
                                  <a:pt x="73" y="91"/>
                                </a:lnTo>
                                <a:lnTo>
                                  <a:pt x="73" y="91"/>
                                </a:lnTo>
                                <a:lnTo>
                                  <a:pt x="73" y="93"/>
                                </a:lnTo>
                                <a:lnTo>
                                  <a:pt x="72" y="94"/>
                                </a:lnTo>
                                <a:lnTo>
                                  <a:pt x="69" y="95"/>
                                </a:lnTo>
                                <a:lnTo>
                                  <a:pt x="67" y="96"/>
                                </a:lnTo>
                                <a:lnTo>
                                  <a:pt x="63" y="99"/>
                                </a:lnTo>
                                <a:lnTo>
                                  <a:pt x="59" y="100"/>
                                </a:lnTo>
                                <a:lnTo>
                                  <a:pt x="56" y="101"/>
                                </a:lnTo>
                                <a:lnTo>
                                  <a:pt x="51" y="103"/>
                                </a:lnTo>
                                <a:lnTo>
                                  <a:pt x="47" y="104"/>
                                </a:lnTo>
                                <a:lnTo>
                                  <a:pt x="42" y="104"/>
                                </a:lnTo>
                                <a:lnTo>
                                  <a:pt x="32" y="103"/>
                                </a:lnTo>
                                <a:lnTo>
                                  <a:pt x="24" y="100"/>
                                </a:lnTo>
                                <a:lnTo>
                                  <a:pt x="16" y="96"/>
                                </a:lnTo>
                                <a:lnTo>
                                  <a:pt x="10" y="90"/>
                                </a:lnTo>
                                <a:lnTo>
                                  <a:pt x="6" y="84"/>
                                </a:lnTo>
                                <a:lnTo>
                                  <a:pt x="3" y="75"/>
                                </a:lnTo>
                                <a:lnTo>
                                  <a:pt x="0" y="66"/>
                                </a:lnTo>
                                <a:lnTo>
                                  <a:pt x="0" y="53"/>
                                </a:lnTo>
                                <a:lnTo>
                                  <a:pt x="0" y="40"/>
                                </a:lnTo>
                                <a:lnTo>
                                  <a:pt x="3" y="30"/>
                                </a:lnTo>
                                <a:lnTo>
                                  <a:pt x="8" y="20"/>
                                </a:lnTo>
                                <a:lnTo>
                                  <a:pt x="13" y="13"/>
                                </a:lnTo>
                                <a:lnTo>
                                  <a:pt x="19" y="8"/>
                                </a:lnTo>
                                <a:lnTo>
                                  <a:pt x="26" y="4"/>
                                </a:lnTo>
                                <a:lnTo>
                                  <a:pt x="35" y="2"/>
                                </a:lnTo>
                                <a:lnTo>
                                  <a:pt x="43" y="0"/>
                                </a:lnTo>
                                <a:lnTo>
                                  <a:pt x="48" y="0"/>
                                </a:lnTo>
                                <a:lnTo>
                                  <a:pt x="52" y="2"/>
                                </a:lnTo>
                                <a:lnTo>
                                  <a:pt x="57" y="3"/>
                                </a:lnTo>
                                <a:lnTo>
                                  <a:pt x="61" y="4"/>
                                </a:lnTo>
                                <a:lnTo>
                                  <a:pt x="63" y="5"/>
                                </a:lnTo>
                                <a:lnTo>
                                  <a:pt x="67" y="6"/>
                                </a:lnTo>
                                <a:lnTo>
                                  <a:pt x="69" y="9"/>
                                </a:lnTo>
                                <a:lnTo>
                                  <a:pt x="70" y="10"/>
                                </a:lnTo>
                                <a:lnTo>
                                  <a:pt x="72" y="11"/>
                                </a:lnTo>
                                <a:lnTo>
                                  <a:pt x="72" y="11"/>
                                </a:lnTo>
                                <a:lnTo>
                                  <a:pt x="73" y="13"/>
                                </a:lnTo>
                                <a:lnTo>
                                  <a:pt x="73" y="14"/>
                                </a:lnTo>
                                <a:lnTo>
                                  <a:pt x="73" y="14"/>
                                </a:lnTo>
                                <a:lnTo>
                                  <a:pt x="73" y="15"/>
                                </a:lnTo>
                                <a:lnTo>
                                  <a:pt x="74" y="18"/>
                                </a:lnTo>
                                <a:lnTo>
                                  <a:pt x="74" y="19"/>
                                </a:lnTo>
                                <a:lnTo>
                                  <a:pt x="73" y="22"/>
                                </a:lnTo>
                                <a:lnTo>
                                  <a:pt x="73" y="25"/>
                                </a:lnTo>
                                <a:lnTo>
                                  <a:pt x="72" y="26"/>
                                </a:lnTo>
                                <a:lnTo>
                                  <a:pt x="70" y="26"/>
                                </a:lnTo>
                                <a:lnTo>
                                  <a:pt x="69" y="26"/>
                                </a:lnTo>
                                <a:lnTo>
                                  <a:pt x="67" y="25"/>
                                </a:lnTo>
                                <a:lnTo>
                                  <a:pt x="64" y="22"/>
                                </a:lnTo>
                                <a:lnTo>
                                  <a:pt x="62" y="20"/>
                                </a:lnTo>
                                <a:lnTo>
                                  <a:pt x="58" y="19"/>
                                </a:lnTo>
                                <a:lnTo>
                                  <a:pt x="54" y="16"/>
                                </a:lnTo>
                                <a:lnTo>
                                  <a:pt x="49" y="15"/>
                                </a:lnTo>
                                <a:lnTo>
                                  <a:pt x="43" y="15"/>
                                </a:lnTo>
                                <a:lnTo>
                                  <a:pt x="32" y="16"/>
                                </a:lnTo>
                                <a:lnTo>
                                  <a:pt x="25" y="25"/>
                                </a:lnTo>
                                <a:lnTo>
                                  <a:pt x="19" y="36"/>
                                </a:lnTo>
                                <a:lnTo>
                                  <a:pt x="17" y="52"/>
                                </a:lnTo>
                                <a:lnTo>
                                  <a:pt x="19" y="61"/>
                                </a:lnTo>
                                <a:lnTo>
                                  <a:pt x="20" y="68"/>
                                </a:lnTo>
                                <a:lnTo>
                                  <a:pt x="21" y="74"/>
                                </a:lnTo>
                                <a:lnTo>
                                  <a:pt x="25" y="79"/>
                                </a:lnTo>
                                <a:lnTo>
                                  <a:pt x="29" y="84"/>
                                </a:lnTo>
                                <a:lnTo>
                                  <a:pt x="32" y="86"/>
                                </a:lnTo>
                                <a:lnTo>
                                  <a:pt x="38" y="88"/>
                                </a:lnTo>
                                <a:lnTo>
                                  <a:pt x="43" y="89"/>
                                </a:lnTo>
                                <a:lnTo>
                                  <a:pt x="49" y="89"/>
                                </a:lnTo>
                                <a:lnTo>
                                  <a:pt x="54" y="86"/>
                                </a:lnTo>
                                <a:lnTo>
                                  <a:pt x="58" y="85"/>
                                </a:lnTo>
                                <a:lnTo>
                                  <a:pt x="62" y="83"/>
                                </a:lnTo>
                                <a:lnTo>
                                  <a:pt x="65" y="80"/>
                                </a:lnTo>
                                <a:lnTo>
                                  <a:pt x="68" y="79"/>
                                </a:lnTo>
                                <a:lnTo>
                                  <a:pt x="69" y="77"/>
                                </a:lnTo>
                                <a:lnTo>
                                  <a:pt x="72" y="77"/>
                                </a:lnTo>
                                <a:lnTo>
                                  <a:pt x="72" y="77"/>
                                </a:lnTo>
                                <a:lnTo>
                                  <a:pt x="73" y="77"/>
                                </a:lnTo>
                                <a:lnTo>
                                  <a:pt x="73" y="78"/>
                                </a:lnTo>
                                <a:lnTo>
                                  <a:pt x="73" y="79"/>
                                </a:lnTo>
                                <a:lnTo>
                                  <a:pt x="74" y="80"/>
                                </a:lnTo>
                                <a:lnTo>
                                  <a:pt x="74" y="82"/>
                                </a:lnTo>
                                <a:lnTo>
                                  <a:pt x="74" y="83"/>
                                </a:lnTo>
                                <a:lnTo>
                                  <a:pt x="74" y="8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82" name="Freeform 948"/>
                        <wps:cNvSpPr>
                          <a:spLocks noEditPoints="1"/>
                        </wps:cNvSpPr>
                        <wps:spPr bwMode="auto">
                          <a:xfrm>
                            <a:off x="4708525" y="2406650"/>
                            <a:ext cx="39688" cy="53975"/>
                          </a:xfrm>
                          <a:custGeom>
                            <a:avLst/>
                            <a:gdLst>
                              <a:gd name="T0" fmla="*/ 77 w 77"/>
                              <a:gd name="T1" fmla="*/ 100 h 104"/>
                              <a:gd name="T2" fmla="*/ 75 w 77"/>
                              <a:gd name="T3" fmla="*/ 101 h 104"/>
                              <a:gd name="T4" fmla="*/ 73 w 77"/>
                              <a:gd name="T5" fmla="*/ 103 h 104"/>
                              <a:gd name="T6" fmla="*/ 68 w 77"/>
                              <a:gd name="T7" fmla="*/ 103 h 104"/>
                              <a:gd name="T8" fmla="*/ 64 w 77"/>
                              <a:gd name="T9" fmla="*/ 101 h 104"/>
                              <a:gd name="T10" fmla="*/ 63 w 77"/>
                              <a:gd name="T11" fmla="*/ 100 h 104"/>
                              <a:gd name="T12" fmla="*/ 63 w 77"/>
                              <a:gd name="T13" fmla="*/ 90 h 104"/>
                              <a:gd name="T14" fmla="*/ 49 w 77"/>
                              <a:gd name="T15" fmla="*/ 100 h 104"/>
                              <a:gd name="T16" fmla="*/ 33 w 77"/>
                              <a:gd name="T17" fmla="*/ 104 h 104"/>
                              <a:gd name="T18" fmla="*/ 20 w 77"/>
                              <a:gd name="T19" fmla="*/ 101 h 104"/>
                              <a:gd name="T20" fmla="*/ 8 w 77"/>
                              <a:gd name="T21" fmla="*/ 96 h 104"/>
                              <a:gd name="T22" fmla="*/ 2 w 77"/>
                              <a:gd name="T23" fmla="*/ 88 h 104"/>
                              <a:gd name="T24" fmla="*/ 0 w 77"/>
                              <a:gd name="T25" fmla="*/ 75 h 104"/>
                              <a:gd name="T26" fmla="*/ 4 w 77"/>
                              <a:gd name="T27" fmla="*/ 61 h 104"/>
                              <a:gd name="T28" fmla="*/ 12 w 77"/>
                              <a:gd name="T29" fmla="*/ 52 h 104"/>
                              <a:gd name="T30" fmla="*/ 27 w 77"/>
                              <a:gd name="T31" fmla="*/ 46 h 104"/>
                              <a:gd name="T32" fmla="*/ 47 w 77"/>
                              <a:gd name="T33" fmla="*/ 43 h 104"/>
                              <a:gd name="T34" fmla="*/ 60 w 77"/>
                              <a:gd name="T35" fmla="*/ 36 h 104"/>
                              <a:gd name="T36" fmla="*/ 59 w 77"/>
                              <a:gd name="T37" fmla="*/ 27 h 104"/>
                              <a:gd name="T38" fmla="*/ 55 w 77"/>
                              <a:gd name="T39" fmla="*/ 20 h 104"/>
                              <a:gd name="T40" fmla="*/ 49 w 77"/>
                              <a:gd name="T41" fmla="*/ 16 h 104"/>
                              <a:gd name="T42" fmla="*/ 38 w 77"/>
                              <a:gd name="T43" fmla="*/ 14 h 104"/>
                              <a:gd name="T44" fmla="*/ 27 w 77"/>
                              <a:gd name="T45" fmla="*/ 16 h 104"/>
                              <a:gd name="T46" fmla="*/ 18 w 77"/>
                              <a:gd name="T47" fmla="*/ 19 h 104"/>
                              <a:gd name="T48" fmla="*/ 12 w 77"/>
                              <a:gd name="T49" fmla="*/ 22 h 104"/>
                              <a:gd name="T50" fmla="*/ 8 w 77"/>
                              <a:gd name="T51" fmla="*/ 24 h 104"/>
                              <a:gd name="T52" fmla="*/ 6 w 77"/>
                              <a:gd name="T53" fmla="*/ 24 h 104"/>
                              <a:gd name="T54" fmla="*/ 6 w 77"/>
                              <a:gd name="T55" fmla="*/ 22 h 104"/>
                              <a:gd name="T56" fmla="*/ 5 w 77"/>
                              <a:gd name="T57" fmla="*/ 20 h 104"/>
                              <a:gd name="T58" fmla="*/ 5 w 77"/>
                              <a:gd name="T59" fmla="*/ 18 h 104"/>
                              <a:gd name="T60" fmla="*/ 5 w 77"/>
                              <a:gd name="T61" fmla="*/ 14 h 104"/>
                              <a:gd name="T62" fmla="*/ 7 w 77"/>
                              <a:gd name="T63" fmla="*/ 10 h 104"/>
                              <a:gd name="T64" fmla="*/ 12 w 77"/>
                              <a:gd name="T65" fmla="*/ 8 h 104"/>
                              <a:gd name="T66" fmla="*/ 20 w 77"/>
                              <a:gd name="T67" fmla="*/ 4 h 104"/>
                              <a:gd name="T68" fmla="*/ 29 w 77"/>
                              <a:gd name="T69" fmla="*/ 2 h 104"/>
                              <a:gd name="T70" fmla="*/ 41 w 77"/>
                              <a:gd name="T71" fmla="*/ 0 h 104"/>
                              <a:gd name="T72" fmla="*/ 58 w 77"/>
                              <a:gd name="T73" fmla="*/ 3 h 104"/>
                              <a:gd name="T74" fmla="*/ 69 w 77"/>
                              <a:gd name="T75" fmla="*/ 9 h 104"/>
                              <a:gd name="T76" fmla="*/ 75 w 77"/>
                              <a:gd name="T77" fmla="*/ 20 h 104"/>
                              <a:gd name="T78" fmla="*/ 77 w 77"/>
                              <a:gd name="T79" fmla="*/ 36 h 104"/>
                              <a:gd name="T80" fmla="*/ 60 w 77"/>
                              <a:gd name="T81" fmla="*/ 56 h 104"/>
                              <a:gd name="T82" fmla="*/ 38 w 77"/>
                              <a:gd name="T83" fmla="*/ 57 h 104"/>
                              <a:gd name="T84" fmla="*/ 28 w 77"/>
                              <a:gd name="T85" fmla="*/ 59 h 104"/>
                              <a:gd name="T86" fmla="*/ 21 w 77"/>
                              <a:gd name="T87" fmla="*/ 63 h 104"/>
                              <a:gd name="T88" fmla="*/ 18 w 77"/>
                              <a:gd name="T89" fmla="*/ 70 h 104"/>
                              <a:gd name="T90" fmla="*/ 18 w 77"/>
                              <a:gd name="T91" fmla="*/ 82 h 104"/>
                              <a:gd name="T92" fmla="*/ 28 w 77"/>
                              <a:gd name="T93" fmla="*/ 89 h 104"/>
                              <a:gd name="T94" fmla="*/ 42 w 77"/>
                              <a:gd name="T95" fmla="*/ 90 h 104"/>
                              <a:gd name="T96" fmla="*/ 54 w 77"/>
                              <a:gd name="T97" fmla="*/ 83 h 104"/>
                              <a:gd name="T98" fmla="*/ 60 w 77"/>
                              <a:gd name="T99" fmla="*/ 56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77" h="104">
                                <a:moveTo>
                                  <a:pt x="77" y="99"/>
                                </a:moveTo>
                                <a:lnTo>
                                  <a:pt x="77" y="100"/>
                                </a:lnTo>
                                <a:lnTo>
                                  <a:pt x="76" y="101"/>
                                </a:lnTo>
                                <a:lnTo>
                                  <a:pt x="75" y="101"/>
                                </a:lnTo>
                                <a:lnTo>
                                  <a:pt x="74" y="103"/>
                                </a:lnTo>
                                <a:lnTo>
                                  <a:pt x="73" y="103"/>
                                </a:lnTo>
                                <a:lnTo>
                                  <a:pt x="70" y="103"/>
                                </a:lnTo>
                                <a:lnTo>
                                  <a:pt x="68" y="103"/>
                                </a:lnTo>
                                <a:lnTo>
                                  <a:pt x="65" y="103"/>
                                </a:lnTo>
                                <a:lnTo>
                                  <a:pt x="64" y="101"/>
                                </a:lnTo>
                                <a:lnTo>
                                  <a:pt x="63" y="101"/>
                                </a:lnTo>
                                <a:lnTo>
                                  <a:pt x="63" y="100"/>
                                </a:lnTo>
                                <a:lnTo>
                                  <a:pt x="63" y="99"/>
                                </a:lnTo>
                                <a:lnTo>
                                  <a:pt x="63" y="90"/>
                                </a:lnTo>
                                <a:lnTo>
                                  <a:pt x="57" y="96"/>
                                </a:lnTo>
                                <a:lnTo>
                                  <a:pt x="49" y="100"/>
                                </a:lnTo>
                                <a:lnTo>
                                  <a:pt x="41" y="103"/>
                                </a:lnTo>
                                <a:lnTo>
                                  <a:pt x="33" y="104"/>
                                </a:lnTo>
                                <a:lnTo>
                                  <a:pt x="26" y="104"/>
                                </a:lnTo>
                                <a:lnTo>
                                  <a:pt x="20" y="101"/>
                                </a:lnTo>
                                <a:lnTo>
                                  <a:pt x="13" y="100"/>
                                </a:lnTo>
                                <a:lnTo>
                                  <a:pt x="8" y="96"/>
                                </a:lnTo>
                                <a:lnTo>
                                  <a:pt x="5" y="93"/>
                                </a:lnTo>
                                <a:lnTo>
                                  <a:pt x="2" y="88"/>
                                </a:lnTo>
                                <a:lnTo>
                                  <a:pt x="0" y="82"/>
                                </a:lnTo>
                                <a:lnTo>
                                  <a:pt x="0" y="75"/>
                                </a:lnTo>
                                <a:lnTo>
                                  <a:pt x="1" y="68"/>
                                </a:lnTo>
                                <a:lnTo>
                                  <a:pt x="4" y="61"/>
                                </a:lnTo>
                                <a:lnTo>
                                  <a:pt x="7" y="56"/>
                                </a:lnTo>
                                <a:lnTo>
                                  <a:pt x="12" y="52"/>
                                </a:lnTo>
                                <a:lnTo>
                                  <a:pt x="20" y="48"/>
                                </a:lnTo>
                                <a:lnTo>
                                  <a:pt x="27" y="46"/>
                                </a:lnTo>
                                <a:lnTo>
                                  <a:pt x="37" y="45"/>
                                </a:lnTo>
                                <a:lnTo>
                                  <a:pt x="47" y="43"/>
                                </a:lnTo>
                                <a:lnTo>
                                  <a:pt x="60" y="43"/>
                                </a:lnTo>
                                <a:lnTo>
                                  <a:pt x="60" y="36"/>
                                </a:lnTo>
                                <a:lnTo>
                                  <a:pt x="60" y="31"/>
                                </a:lnTo>
                                <a:lnTo>
                                  <a:pt x="59" y="27"/>
                                </a:lnTo>
                                <a:lnTo>
                                  <a:pt x="58" y="22"/>
                                </a:lnTo>
                                <a:lnTo>
                                  <a:pt x="55" y="20"/>
                                </a:lnTo>
                                <a:lnTo>
                                  <a:pt x="53" y="18"/>
                                </a:lnTo>
                                <a:lnTo>
                                  <a:pt x="49" y="16"/>
                                </a:lnTo>
                                <a:lnTo>
                                  <a:pt x="44" y="15"/>
                                </a:lnTo>
                                <a:lnTo>
                                  <a:pt x="38" y="14"/>
                                </a:lnTo>
                                <a:lnTo>
                                  <a:pt x="32" y="15"/>
                                </a:lnTo>
                                <a:lnTo>
                                  <a:pt x="27" y="16"/>
                                </a:lnTo>
                                <a:lnTo>
                                  <a:pt x="22" y="18"/>
                                </a:lnTo>
                                <a:lnTo>
                                  <a:pt x="18" y="19"/>
                                </a:lnTo>
                                <a:lnTo>
                                  <a:pt x="15" y="21"/>
                                </a:lnTo>
                                <a:lnTo>
                                  <a:pt x="12" y="22"/>
                                </a:lnTo>
                                <a:lnTo>
                                  <a:pt x="10" y="24"/>
                                </a:lnTo>
                                <a:lnTo>
                                  <a:pt x="8" y="24"/>
                                </a:lnTo>
                                <a:lnTo>
                                  <a:pt x="7" y="24"/>
                                </a:lnTo>
                                <a:lnTo>
                                  <a:pt x="6" y="24"/>
                                </a:lnTo>
                                <a:lnTo>
                                  <a:pt x="6" y="24"/>
                                </a:lnTo>
                                <a:lnTo>
                                  <a:pt x="6" y="22"/>
                                </a:lnTo>
                                <a:lnTo>
                                  <a:pt x="5" y="21"/>
                                </a:lnTo>
                                <a:lnTo>
                                  <a:pt x="5" y="20"/>
                                </a:lnTo>
                                <a:lnTo>
                                  <a:pt x="5" y="19"/>
                                </a:lnTo>
                                <a:lnTo>
                                  <a:pt x="5" y="18"/>
                                </a:lnTo>
                                <a:lnTo>
                                  <a:pt x="5" y="15"/>
                                </a:lnTo>
                                <a:lnTo>
                                  <a:pt x="5" y="14"/>
                                </a:lnTo>
                                <a:lnTo>
                                  <a:pt x="6" y="11"/>
                                </a:lnTo>
                                <a:lnTo>
                                  <a:pt x="7" y="10"/>
                                </a:lnTo>
                                <a:lnTo>
                                  <a:pt x="8" y="9"/>
                                </a:lnTo>
                                <a:lnTo>
                                  <a:pt x="12" y="8"/>
                                </a:lnTo>
                                <a:lnTo>
                                  <a:pt x="15" y="5"/>
                                </a:lnTo>
                                <a:lnTo>
                                  <a:pt x="20" y="4"/>
                                </a:lnTo>
                                <a:lnTo>
                                  <a:pt x="24" y="3"/>
                                </a:lnTo>
                                <a:lnTo>
                                  <a:pt x="29" y="2"/>
                                </a:lnTo>
                                <a:lnTo>
                                  <a:pt x="34" y="0"/>
                                </a:lnTo>
                                <a:lnTo>
                                  <a:pt x="41" y="0"/>
                                </a:lnTo>
                                <a:lnTo>
                                  <a:pt x="50" y="0"/>
                                </a:lnTo>
                                <a:lnTo>
                                  <a:pt x="58" y="3"/>
                                </a:lnTo>
                                <a:lnTo>
                                  <a:pt x="64" y="5"/>
                                </a:lnTo>
                                <a:lnTo>
                                  <a:pt x="69" y="9"/>
                                </a:lnTo>
                                <a:lnTo>
                                  <a:pt x="73" y="14"/>
                                </a:lnTo>
                                <a:lnTo>
                                  <a:pt x="75" y="20"/>
                                </a:lnTo>
                                <a:lnTo>
                                  <a:pt x="77" y="27"/>
                                </a:lnTo>
                                <a:lnTo>
                                  <a:pt x="77" y="36"/>
                                </a:lnTo>
                                <a:lnTo>
                                  <a:pt x="77" y="99"/>
                                </a:lnTo>
                                <a:close/>
                                <a:moveTo>
                                  <a:pt x="60" y="56"/>
                                </a:moveTo>
                                <a:lnTo>
                                  <a:pt x="45" y="56"/>
                                </a:lnTo>
                                <a:lnTo>
                                  <a:pt x="38" y="57"/>
                                </a:lnTo>
                                <a:lnTo>
                                  <a:pt x="33" y="57"/>
                                </a:lnTo>
                                <a:lnTo>
                                  <a:pt x="28" y="59"/>
                                </a:lnTo>
                                <a:lnTo>
                                  <a:pt x="24" y="61"/>
                                </a:lnTo>
                                <a:lnTo>
                                  <a:pt x="21" y="63"/>
                                </a:lnTo>
                                <a:lnTo>
                                  <a:pt x="20" y="67"/>
                                </a:lnTo>
                                <a:lnTo>
                                  <a:pt x="18" y="70"/>
                                </a:lnTo>
                                <a:lnTo>
                                  <a:pt x="17" y="74"/>
                                </a:lnTo>
                                <a:lnTo>
                                  <a:pt x="18" y="82"/>
                                </a:lnTo>
                                <a:lnTo>
                                  <a:pt x="22" y="86"/>
                                </a:lnTo>
                                <a:lnTo>
                                  <a:pt x="28" y="89"/>
                                </a:lnTo>
                                <a:lnTo>
                                  <a:pt x="36" y="90"/>
                                </a:lnTo>
                                <a:lnTo>
                                  <a:pt x="42" y="90"/>
                                </a:lnTo>
                                <a:lnTo>
                                  <a:pt x="48" y="86"/>
                                </a:lnTo>
                                <a:lnTo>
                                  <a:pt x="54" y="83"/>
                                </a:lnTo>
                                <a:lnTo>
                                  <a:pt x="60" y="77"/>
                                </a:lnTo>
                                <a:lnTo>
                                  <a:pt x="60" y="5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83" name="Freeform 949"/>
                        <wps:cNvSpPr>
                          <a:spLocks/>
                        </wps:cNvSpPr>
                        <wps:spPr bwMode="auto">
                          <a:xfrm>
                            <a:off x="4765675" y="2406650"/>
                            <a:ext cx="28575" cy="53975"/>
                          </a:xfrm>
                          <a:custGeom>
                            <a:avLst/>
                            <a:gdLst>
                              <a:gd name="T0" fmla="*/ 56 w 56"/>
                              <a:gd name="T1" fmla="*/ 14 h 103"/>
                              <a:gd name="T2" fmla="*/ 56 w 56"/>
                              <a:gd name="T3" fmla="*/ 16 h 103"/>
                              <a:gd name="T4" fmla="*/ 54 w 56"/>
                              <a:gd name="T5" fmla="*/ 19 h 103"/>
                              <a:gd name="T6" fmla="*/ 54 w 56"/>
                              <a:gd name="T7" fmla="*/ 19 h 103"/>
                              <a:gd name="T8" fmla="*/ 52 w 56"/>
                              <a:gd name="T9" fmla="*/ 19 h 103"/>
                              <a:gd name="T10" fmla="*/ 50 w 56"/>
                              <a:gd name="T11" fmla="*/ 19 h 103"/>
                              <a:gd name="T12" fmla="*/ 47 w 56"/>
                              <a:gd name="T13" fmla="*/ 18 h 103"/>
                              <a:gd name="T14" fmla="*/ 43 w 56"/>
                              <a:gd name="T15" fmla="*/ 16 h 103"/>
                              <a:gd name="T16" fmla="*/ 38 w 56"/>
                              <a:gd name="T17" fmla="*/ 16 h 103"/>
                              <a:gd name="T18" fmla="*/ 34 w 56"/>
                              <a:gd name="T19" fmla="*/ 19 h 103"/>
                              <a:gd name="T20" fmla="*/ 27 w 56"/>
                              <a:gd name="T21" fmla="*/ 24 h 103"/>
                              <a:gd name="T22" fmla="*/ 21 w 56"/>
                              <a:gd name="T23" fmla="*/ 32 h 103"/>
                              <a:gd name="T24" fmla="*/ 17 w 56"/>
                              <a:gd name="T25" fmla="*/ 99 h 103"/>
                              <a:gd name="T26" fmla="*/ 17 w 56"/>
                              <a:gd name="T27" fmla="*/ 100 h 103"/>
                              <a:gd name="T28" fmla="*/ 16 w 56"/>
                              <a:gd name="T29" fmla="*/ 101 h 103"/>
                              <a:gd name="T30" fmla="*/ 14 w 56"/>
                              <a:gd name="T31" fmla="*/ 103 h 103"/>
                              <a:gd name="T32" fmla="*/ 9 w 56"/>
                              <a:gd name="T33" fmla="*/ 103 h 103"/>
                              <a:gd name="T34" fmla="*/ 5 w 56"/>
                              <a:gd name="T35" fmla="*/ 103 h 103"/>
                              <a:gd name="T36" fmla="*/ 3 w 56"/>
                              <a:gd name="T37" fmla="*/ 101 h 103"/>
                              <a:gd name="T38" fmla="*/ 1 w 56"/>
                              <a:gd name="T39" fmla="*/ 100 h 103"/>
                              <a:gd name="T40" fmla="*/ 0 w 56"/>
                              <a:gd name="T41" fmla="*/ 99 h 103"/>
                              <a:gd name="T42" fmla="*/ 0 w 56"/>
                              <a:gd name="T43" fmla="*/ 4 h 103"/>
                              <a:gd name="T44" fmla="*/ 1 w 56"/>
                              <a:gd name="T45" fmla="*/ 3 h 103"/>
                              <a:gd name="T46" fmla="*/ 4 w 56"/>
                              <a:gd name="T47" fmla="*/ 3 h 103"/>
                              <a:gd name="T48" fmla="*/ 6 w 56"/>
                              <a:gd name="T49" fmla="*/ 2 h 103"/>
                              <a:gd name="T50" fmla="*/ 11 w 56"/>
                              <a:gd name="T51" fmla="*/ 2 h 103"/>
                              <a:gd name="T52" fmla="*/ 14 w 56"/>
                              <a:gd name="T53" fmla="*/ 3 h 103"/>
                              <a:gd name="T54" fmla="*/ 15 w 56"/>
                              <a:gd name="T55" fmla="*/ 3 h 103"/>
                              <a:gd name="T56" fmla="*/ 16 w 56"/>
                              <a:gd name="T57" fmla="*/ 4 h 103"/>
                              <a:gd name="T58" fmla="*/ 16 w 56"/>
                              <a:gd name="T59" fmla="*/ 19 h 103"/>
                              <a:gd name="T60" fmla="*/ 24 w 56"/>
                              <a:gd name="T61" fmla="*/ 10 h 103"/>
                              <a:gd name="T62" fmla="*/ 30 w 56"/>
                              <a:gd name="T63" fmla="*/ 4 h 103"/>
                              <a:gd name="T64" fmla="*/ 36 w 56"/>
                              <a:gd name="T65" fmla="*/ 2 h 103"/>
                              <a:gd name="T66" fmla="*/ 42 w 56"/>
                              <a:gd name="T67" fmla="*/ 0 h 103"/>
                              <a:gd name="T68" fmla="*/ 45 w 56"/>
                              <a:gd name="T69" fmla="*/ 0 h 103"/>
                              <a:gd name="T70" fmla="*/ 48 w 56"/>
                              <a:gd name="T71" fmla="*/ 2 h 103"/>
                              <a:gd name="T72" fmla="*/ 52 w 56"/>
                              <a:gd name="T73" fmla="*/ 2 h 103"/>
                              <a:gd name="T74" fmla="*/ 54 w 56"/>
                              <a:gd name="T75" fmla="*/ 3 h 103"/>
                              <a:gd name="T76" fmla="*/ 54 w 56"/>
                              <a:gd name="T77" fmla="*/ 4 h 103"/>
                              <a:gd name="T78" fmla="*/ 56 w 56"/>
                              <a:gd name="T79" fmla="*/ 5 h 103"/>
                              <a:gd name="T80" fmla="*/ 56 w 56"/>
                              <a:gd name="T81" fmla="*/ 8 h 103"/>
                              <a:gd name="T82" fmla="*/ 56 w 56"/>
                              <a:gd name="T83" fmla="*/ 11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6" h="103">
                                <a:moveTo>
                                  <a:pt x="56" y="11"/>
                                </a:moveTo>
                                <a:lnTo>
                                  <a:pt x="56" y="14"/>
                                </a:lnTo>
                                <a:lnTo>
                                  <a:pt x="56" y="15"/>
                                </a:lnTo>
                                <a:lnTo>
                                  <a:pt x="56" y="16"/>
                                </a:lnTo>
                                <a:lnTo>
                                  <a:pt x="56" y="18"/>
                                </a:lnTo>
                                <a:lnTo>
                                  <a:pt x="54" y="19"/>
                                </a:lnTo>
                                <a:lnTo>
                                  <a:pt x="54" y="19"/>
                                </a:lnTo>
                                <a:lnTo>
                                  <a:pt x="54" y="19"/>
                                </a:lnTo>
                                <a:lnTo>
                                  <a:pt x="53" y="19"/>
                                </a:lnTo>
                                <a:lnTo>
                                  <a:pt x="52" y="19"/>
                                </a:lnTo>
                                <a:lnTo>
                                  <a:pt x="51" y="19"/>
                                </a:lnTo>
                                <a:lnTo>
                                  <a:pt x="50" y="19"/>
                                </a:lnTo>
                                <a:lnTo>
                                  <a:pt x="48" y="18"/>
                                </a:lnTo>
                                <a:lnTo>
                                  <a:pt x="47" y="18"/>
                                </a:lnTo>
                                <a:lnTo>
                                  <a:pt x="45" y="18"/>
                                </a:lnTo>
                                <a:lnTo>
                                  <a:pt x="43" y="16"/>
                                </a:lnTo>
                                <a:lnTo>
                                  <a:pt x="41" y="16"/>
                                </a:lnTo>
                                <a:lnTo>
                                  <a:pt x="38" y="16"/>
                                </a:lnTo>
                                <a:lnTo>
                                  <a:pt x="36" y="18"/>
                                </a:lnTo>
                                <a:lnTo>
                                  <a:pt x="34" y="19"/>
                                </a:lnTo>
                                <a:lnTo>
                                  <a:pt x="30" y="21"/>
                                </a:lnTo>
                                <a:lnTo>
                                  <a:pt x="27" y="24"/>
                                </a:lnTo>
                                <a:lnTo>
                                  <a:pt x="25" y="27"/>
                                </a:lnTo>
                                <a:lnTo>
                                  <a:pt x="21" y="32"/>
                                </a:lnTo>
                                <a:lnTo>
                                  <a:pt x="17" y="37"/>
                                </a:lnTo>
                                <a:lnTo>
                                  <a:pt x="17" y="99"/>
                                </a:lnTo>
                                <a:lnTo>
                                  <a:pt x="17" y="100"/>
                                </a:lnTo>
                                <a:lnTo>
                                  <a:pt x="17" y="100"/>
                                </a:lnTo>
                                <a:lnTo>
                                  <a:pt x="17" y="101"/>
                                </a:lnTo>
                                <a:lnTo>
                                  <a:pt x="16" y="101"/>
                                </a:lnTo>
                                <a:lnTo>
                                  <a:pt x="15" y="101"/>
                                </a:lnTo>
                                <a:lnTo>
                                  <a:pt x="14" y="103"/>
                                </a:lnTo>
                                <a:lnTo>
                                  <a:pt x="11" y="103"/>
                                </a:lnTo>
                                <a:lnTo>
                                  <a:pt x="9" y="103"/>
                                </a:lnTo>
                                <a:lnTo>
                                  <a:pt x="6" y="103"/>
                                </a:lnTo>
                                <a:lnTo>
                                  <a:pt x="5" y="103"/>
                                </a:lnTo>
                                <a:lnTo>
                                  <a:pt x="4" y="101"/>
                                </a:lnTo>
                                <a:lnTo>
                                  <a:pt x="3" y="101"/>
                                </a:lnTo>
                                <a:lnTo>
                                  <a:pt x="1" y="101"/>
                                </a:lnTo>
                                <a:lnTo>
                                  <a:pt x="1" y="100"/>
                                </a:lnTo>
                                <a:lnTo>
                                  <a:pt x="0" y="100"/>
                                </a:lnTo>
                                <a:lnTo>
                                  <a:pt x="0" y="99"/>
                                </a:lnTo>
                                <a:lnTo>
                                  <a:pt x="0" y="5"/>
                                </a:lnTo>
                                <a:lnTo>
                                  <a:pt x="0" y="4"/>
                                </a:lnTo>
                                <a:lnTo>
                                  <a:pt x="1" y="4"/>
                                </a:lnTo>
                                <a:lnTo>
                                  <a:pt x="1" y="3"/>
                                </a:lnTo>
                                <a:lnTo>
                                  <a:pt x="3" y="3"/>
                                </a:lnTo>
                                <a:lnTo>
                                  <a:pt x="4" y="3"/>
                                </a:lnTo>
                                <a:lnTo>
                                  <a:pt x="5" y="2"/>
                                </a:lnTo>
                                <a:lnTo>
                                  <a:pt x="6" y="2"/>
                                </a:lnTo>
                                <a:lnTo>
                                  <a:pt x="9" y="2"/>
                                </a:lnTo>
                                <a:lnTo>
                                  <a:pt x="11" y="2"/>
                                </a:lnTo>
                                <a:lnTo>
                                  <a:pt x="13" y="2"/>
                                </a:lnTo>
                                <a:lnTo>
                                  <a:pt x="14" y="3"/>
                                </a:lnTo>
                                <a:lnTo>
                                  <a:pt x="15" y="3"/>
                                </a:lnTo>
                                <a:lnTo>
                                  <a:pt x="15" y="3"/>
                                </a:lnTo>
                                <a:lnTo>
                                  <a:pt x="16" y="4"/>
                                </a:lnTo>
                                <a:lnTo>
                                  <a:pt x="16" y="4"/>
                                </a:lnTo>
                                <a:lnTo>
                                  <a:pt x="16" y="5"/>
                                </a:lnTo>
                                <a:lnTo>
                                  <a:pt x="16" y="19"/>
                                </a:lnTo>
                                <a:lnTo>
                                  <a:pt x="20" y="14"/>
                                </a:lnTo>
                                <a:lnTo>
                                  <a:pt x="24" y="10"/>
                                </a:lnTo>
                                <a:lnTo>
                                  <a:pt x="27" y="6"/>
                                </a:lnTo>
                                <a:lnTo>
                                  <a:pt x="30" y="4"/>
                                </a:lnTo>
                                <a:lnTo>
                                  <a:pt x="34" y="3"/>
                                </a:lnTo>
                                <a:lnTo>
                                  <a:pt x="36" y="2"/>
                                </a:lnTo>
                                <a:lnTo>
                                  <a:pt x="38" y="0"/>
                                </a:lnTo>
                                <a:lnTo>
                                  <a:pt x="42" y="0"/>
                                </a:lnTo>
                                <a:lnTo>
                                  <a:pt x="43" y="0"/>
                                </a:lnTo>
                                <a:lnTo>
                                  <a:pt x="45" y="0"/>
                                </a:lnTo>
                                <a:lnTo>
                                  <a:pt x="47" y="0"/>
                                </a:lnTo>
                                <a:lnTo>
                                  <a:pt x="48" y="2"/>
                                </a:lnTo>
                                <a:lnTo>
                                  <a:pt x="51" y="2"/>
                                </a:lnTo>
                                <a:lnTo>
                                  <a:pt x="52" y="2"/>
                                </a:lnTo>
                                <a:lnTo>
                                  <a:pt x="53" y="3"/>
                                </a:lnTo>
                                <a:lnTo>
                                  <a:pt x="54" y="3"/>
                                </a:lnTo>
                                <a:lnTo>
                                  <a:pt x="54" y="4"/>
                                </a:lnTo>
                                <a:lnTo>
                                  <a:pt x="54" y="4"/>
                                </a:lnTo>
                                <a:lnTo>
                                  <a:pt x="56" y="4"/>
                                </a:lnTo>
                                <a:lnTo>
                                  <a:pt x="56" y="5"/>
                                </a:lnTo>
                                <a:lnTo>
                                  <a:pt x="56" y="6"/>
                                </a:lnTo>
                                <a:lnTo>
                                  <a:pt x="56" y="8"/>
                                </a:lnTo>
                                <a:lnTo>
                                  <a:pt x="56" y="9"/>
                                </a:lnTo>
                                <a:lnTo>
                                  <a:pt x="56" y="1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84" name="Freeform 950"/>
                        <wps:cNvSpPr>
                          <a:spLocks noEditPoints="1"/>
                        </wps:cNvSpPr>
                        <wps:spPr bwMode="auto">
                          <a:xfrm>
                            <a:off x="4805363" y="2382838"/>
                            <a:ext cx="46038" cy="77788"/>
                          </a:xfrm>
                          <a:custGeom>
                            <a:avLst/>
                            <a:gdLst>
                              <a:gd name="T0" fmla="*/ 87 w 87"/>
                              <a:gd name="T1" fmla="*/ 107 h 148"/>
                              <a:gd name="T2" fmla="*/ 82 w 87"/>
                              <a:gd name="T3" fmla="*/ 126 h 148"/>
                              <a:gd name="T4" fmla="*/ 71 w 87"/>
                              <a:gd name="T5" fmla="*/ 140 h 148"/>
                              <a:gd name="T6" fmla="*/ 56 w 87"/>
                              <a:gd name="T7" fmla="*/ 147 h 148"/>
                              <a:gd name="T8" fmla="*/ 42 w 87"/>
                              <a:gd name="T9" fmla="*/ 148 h 148"/>
                              <a:gd name="T10" fmla="*/ 35 w 87"/>
                              <a:gd name="T11" fmla="*/ 145 h 148"/>
                              <a:gd name="T12" fmla="*/ 27 w 87"/>
                              <a:gd name="T13" fmla="*/ 142 h 148"/>
                              <a:gd name="T14" fmla="*/ 20 w 87"/>
                              <a:gd name="T15" fmla="*/ 135 h 148"/>
                              <a:gd name="T16" fmla="*/ 15 w 87"/>
                              <a:gd name="T17" fmla="*/ 143 h 148"/>
                              <a:gd name="T18" fmla="*/ 15 w 87"/>
                              <a:gd name="T19" fmla="*/ 144 h 148"/>
                              <a:gd name="T20" fmla="*/ 14 w 87"/>
                              <a:gd name="T21" fmla="*/ 145 h 148"/>
                              <a:gd name="T22" fmla="*/ 11 w 87"/>
                              <a:gd name="T23" fmla="*/ 147 h 148"/>
                              <a:gd name="T24" fmla="*/ 8 w 87"/>
                              <a:gd name="T25" fmla="*/ 147 h 148"/>
                              <a:gd name="T26" fmla="*/ 4 w 87"/>
                              <a:gd name="T27" fmla="*/ 147 h 148"/>
                              <a:gd name="T28" fmla="*/ 2 w 87"/>
                              <a:gd name="T29" fmla="*/ 145 h 148"/>
                              <a:gd name="T30" fmla="*/ 0 w 87"/>
                              <a:gd name="T31" fmla="*/ 144 h 148"/>
                              <a:gd name="T32" fmla="*/ 0 w 87"/>
                              <a:gd name="T33" fmla="*/ 143 h 148"/>
                              <a:gd name="T34" fmla="*/ 0 w 87"/>
                              <a:gd name="T35" fmla="*/ 2 h 148"/>
                              <a:gd name="T36" fmla="*/ 2 w 87"/>
                              <a:gd name="T37" fmla="*/ 1 h 148"/>
                              <a:gd name="T38" fmla="*/ 3 w 87"/>
                              <a:gd name="T39" fmla="*/ 1 h 148"/>
                              <a:gd name="T40" fmla="*/ 7 w 87"/>
                              <a:gd name="T41" fmla="*/ 0 h 148"/>
                              <a:gd name="T42" fmla="*/ 11 w 87"/>
                              <a:gd name="T43" fmla="*/ 0 h 148"/>
                              <a:gd name="T44" fmla="*/ 15 w 87"/>
                              <a:gd name="T45" fmla="*/ 1 h 148"/>
                              <a:gd name="T46" fmla="*/ 16 w 87"/>
                              <a:gd name="T47" fmla="*/ 1 h 148"/>
                              <a:gd name="T48" fmla="*/ 18 w 87"/>
                              <a:gd name="T49" fmla="*/ 2 h 148"/>
                              <a:gd name="T50" fmla="*/ 18 w 87"/>
                              <a:gd name="T51" fmla="*/ 60 h 148"/>
                              <a:gd name="T52" fmla="*/ 26 w 87"/>
                              <a:gd name="T53" fmla="*/ 53 h 148"/>
                              <a:gd name="T54" fmla="*/ 34 w 87"/>
                              <a:gd name="T55" fmla="*/ 48 h 148"/>
                              <a:gd name="T56" fmla="*/ 41 w 87"/>
                              <a:gd name="T57" fmla="*/ 46 h 148"/>
                              <a:gd name="T58" fmla="*/ 48 w 87"/>
                              <a:gd name="T59" fmla="*/ 44 h 148"/>
                              <a:gd name="T60" fmla="*/ 67 w 87"/>
                              <a:gd name="T61" fmla="*/ 48 h 148"/>
                              <a:gd name="T62" fmla="*/ 78 w 87"/>
                              <a:gd name="T63" fmla="*/ 59 h 148"/>
                              <a:gd name="T64" fmla="*/ 85 w 87"/>
                              <a:gd name="T65" fmla="*/ 75 h 148"/>
                              <a:gd name="T66" fmla="*/ 87 w 87"/>
                              <a:gd name="T67" fmla="*/ 95 h 148"/>
                              <a:gd name="T68" fmla="*/ 68 w 87"/>
                              <a:gd name="T69" fmla="*/ 90 h 148"/>
                              <a:gd name="T70" fmla="*/ 67 w 87"/>
                              <a:gd name="T71" fmla="*/ 76 h 148"/>
                              <a:gd name="T72" fmla="*/ 61 w 87"/>
                              <a:gd name="T73" fmla="*/ 66 h 148"/>
                              <a:gd name="T74" fmla="*/ 52 w 87"/>
                              <a:gd name="T75" fmla="*/ 60 h 148"/>
                              <a:gd name="T76" fmla="*/ 42 w 87"/>
                              <a:gd name="T77" fmla="*/ 59 h 148"/>
                              <a:gd name="T78" fmla="*/ 36 w 87"/>
                              <a:gd name="T79" fmla="*/ 62 h 148"/>
                              <a:gd name="T80" fmla="*/ 29 w 87"/>
                              <a:gd name="T81" fmla="*/ 65 h 148"/>
                              <a:gd name="T82" fmla="*/ 21 w 87"/>
                              <a:gd name="T83" fmla="*/ 73 h 148"/>
                              <a:gd name="T84" fmla="*/ 18 w 87"/>
                              <a:gd name="T85" fmla="*/ 114 h 148"/>
                              <a:gd name="T86" fmla="*/ 31 w 87"/>
                              <a:gd name="T87" fmla="*/ 128 h 148"/>
                              <a:gd name="T88" fmla="*/ 45 w 87"/>
                              <a:gd name="T89" fmla="*/ 133 h 148"/>
                              <a:gd name="T90" fmla="*/ 56 w 87"/>
                              <a:gd name="T91" fmla="*/ 129 h 148"/>
                              <a:gd name="T92" fmla="*/ 63 w 87"/>
                              <a:gd name="T93" fmla="*/ 122 h 148"/>
                              <a:gd name="T94" fmla="*/ 67 w 87"/>
                              <a:gd name="T95" fmla="*/ 110 h 148"/>
                              <a:gd name="T96" fmla="*/ 69 w 87"/>
                              <a:gd name="T97" fmla="*/ 97 h 1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87" h="148">
                                <a:moveTo>
                                  <a:pt x="87" y="95"/>
                                </a:moveTo>
                                <a:lnTo>
                                  <a:pt x="87" y="107"/>
                                </a:lnTo>
                                <a:lnTo>
                                  <a:pt x="84" y="117"/>
                                </a:lnTo>
                                <a:lnTo>
                                  <a:pt x="82" y="126"/>
                                </a:lnTo>
                                <a:lnTo>
                                  <a:pt x="77" y="133"/>
                                </a:lnTo>
                                <a:lnTo>
                                  <a:pt x="71" y="140"/>
                                </a:lnTo>
                                <a:lnTo>
                                  <a:pt x="63" y="144"/>
                                </a:lnTo>
                                <a:lnTo>
                                  <a:pt x="56" y="147"/>
                                </a:lnTo>
                                <a:lnTo>
                                  <a:pt x="47" y="148"/>
                                </a:lnTo>
                                <a:lnTo>
                                  <a:pt x="42" y="148"/>
                                </a:lnTo>
                                <a:lnTo>
                                  <a:pt x="39" y="147"/>
                                </a:lnTo>
                                <a:lnTo>
                                  <a:pt x="35" y="145"/>
                                </a:lnTo>
                                <a:lnTo>
                                  <a:pt x="31" y="144"/>
                                </a:lnTo>
                                <a:lnTo>
                                  <a:pt x="27" y="142"/>
                                </a:lnTo>
                                <a:lnTo>
                                  <a:pt x="24" y="139"/>
                                </a:lnTo>
                                <a:lnTo>
                                  <a:pt x="20" y="135"/>
                                </a:lnTo>
                                <a:lnTo>
                                  <a:pt x="15" y="132"/>
                                </a:lnTo>
                                <a:lnTo>
                                  <a:pt x="15" y="143"/>
                                </a:lnTo>
                                <a:lnTo>
                                  <a:pt x="15" y="144"/>
                                </a:lnTo>
                                <a:lnTo>
                                  <a:pt x="15" y="144"/>
                                </a:lnTo>
                                <a:lnTo>
                                  <a:pt x="15" y="145"/>
                                </a:lnTo>
                                <a:lnTo>
                                  <a:pt x="14" y="145"/>
                                </a:lnTo>
                                <a:lnTo>
                                  <a:pt x="13" y="145"/>
                                </a:lnTo>
                                <a:lnTo>
                                  <a:pt x="11" y="147"/>
                                </a:lnTo>
                                <a:lnTo>
                                  <a:pt x="10" y="147"/>
                                </a:lnTo>
                                <a:lnTo>
                                  <a:pt x="8" y="147"/>
                                </a:lnTo>
                                <a:lnTo>
                                  <a:pt x="7" y="147"/>
                                </a:lnTo>
                                <a:lnTo>
                                  <a:pt x="4" y="147"/>
                                </a:lnTo>
                                <a:lnTo>
                                  <a:pt x="3" y="145"/>
                                </a:lnTo>
                                <a:lnTo>
                                  <a:pt x="2" y="145"/>
                                </a:lnTo>
                                <a:lnTo>
                                  <a:pt x="2" y="145"/>
                                </a:lnTo>
                                <a:lnTo>
                                  <a:pt x="0" y="144"/>
                                </a:lnTo>
                                <a:lnTo>
                                  <a:pt x="0" y="144"/>
                                </a:lnTo>
                                <a:lnTo>
                                  <a:pt x="0" y="143"/>
                                </a:lnTo>
                                <a:lnTo>
                                  <a:pt x="0" y="4"/>
                                </a:lnTo>
                                <a:lnTo>
                                  <a:pt x="0" y="2"/>
                                </a:lnTo>
                                <a:lnTo>
                                  <a:pt x="0" y="2"/>
                                </a:lnTo>
                                <a:lnTo>
                                  <a:pt x="2" y="1"/>
                                </a:lnTo>
                                <a:lnTo>
                                  <a:pt x="2" y="1"/>
                                </a:lnTo>
                                <a:lnTo>
                                  <a:pt x="3" y="1"/>
                                </a:lnTo>
                                <a:lnTo>
                                  <a:pt x="5" y="0"/>
                                </a:lnTo>
                                <a:lnTo>
                                  <a:pt x="7" y="0"/>
                                </a:lnTo>
                                <a:lnTo>
                                  <a:pt x="9" y="0"/>
                                </a:lnTo>
                                <a:lnTo>
                                  <a:pt x="11" y="0"/>
                                </a:lnTo>
                                <a:lnTo>
                                  <a:pt x="14" y="0"/>
                                </a:lnTo>
                                <a:lnTo>
                                  <a:pt x="15" y="1"/>
                                </a:lnTo>
                                <a:lnTo>
                                  <a:pt x="16" y="1"/>
                                </a:lnTo>
                                <a:lnTo>
                                  <a:pt x="16" y="1"/>
                                </a:lnTo>
                                <a:lnTo>
                                  <a:pt x="18" y="2"/>
                                </a:lnTo>
                                <a:lnTo>
                                  <a:pt x="18" y="2"/>
                                </a:lnTo>
                                <a:lnTo>
                                  <a:pt x="18" y="4"/>
                                </a:lnTo>
                                <a:lnTo>
                                  <a:pt x="18" y="60"/>
                                </a:lnTo>
                                <a:lnTo>
                                  <a:pt x="21" y="55"/>
                                </a:lnTo>
                                <a:lnTo>
                                  <a:pt x="26" y="53"/>
                                </a:lnTo>
                                <a:lnTo>
                                  <a:pt x="30" y="50"/>
                                </a:lnTo>
                                <a:lnTo>
                                  <a:pt x="34" y="48"/>
                                </a:lnTo>
                                <a:lnTo>
                                  <a:pt x="37" y="47"/>
                                </a:lnTo>
                                <a:lnTo>
                                  <a:pt x="41" y="46"/>
                                </a:lnTo>
                                <a:lnTo>
                                  <a:pt x="45" y="44"/>
                                </a:lnTo>
                                <a:lnTo>
                                  <a:pt x="48" y="44"/>
                                </a:lnTo>
                                <a:lnTo>
                                  <a:pt x="58" y="46"/>
                                </a:lnTo>
                                <a:lnTo>
                                  <a:pt x="67" y="48"/>
                                </a:lnTo>
                                <a:lnTo>
                                  <a:pt x="73" y="53"/>
                                </a:lnTo>
                                <a:lnTo>
                                  <a:pt x="78" y="59"/>
                                </a:lnTo>
                                <a:lnTo>
                                  <a:pt x="83" y="66"/>
                                </a:lnTo>
                                <a:lnTo>
                                  <a:pt x="85" y="75"/>
                                </a:lnTo>
                                <a:lnTo>
                                  <a:pt x="87" y="85"/>
                                </a:lnTo>
                                <a:lnTo>
                                  <a:pt x="87" y="95"/>
                                </a:lnTo>
                                <a:close/>
                                <a:moveTo>
                                  <a:pt x="69" y="97"/>
                                </a:moveTo>
                                <a:lnTo>
                                  <a:pt x="68" y="90"/>
                                </a:lnTo>
                                <a:lnTo>
                                  <a:pt x="68" y="82"/>
                                </a:lnTo>
                                <a:lnTo>
                                  <a:pt x="67" y="76"/>
                                </a:lnTo>
                                <a:lnTo>
                                  <a:pt x="64" y="71"/>
                                </a:lnTo>
                                <a:lnTo>
                                  <a:pt x="61" y="66"/>
                                </a:lnTo>
                                <a:lnTo>
                                  <a:pt x="57" y="63"/>
                                </a:lnTo>
                                <a:lnTo>
                                  <a:pt x="52" y="60"/>
                                </a:lnTo>
                                <a:lnTo>
                                  <a:pt x="46" y="59"/>
                                </a:lnTo>
                                <a:lnTo>
                                  <a:pt x="42" y="59"/>
                                </a:lnTo>
                                <a:lnTo>
                                  <a:pt x="39" y="60"/>
                                </a:lnTo>
                                <a:lnTo>
                                  <a:pt x="36" y="62"/>
                                </a:lnTo>
                                <a:lnTo>
                                  <a:pt x="32" y="63"/>
                                </a:lnTo>
                                <a:lnTo>
                                  <a:pt x="29" y="65"/>
                                </a:lnTo>
                                <a:lnTo>
                                  <a:pt x="25" y="69"/>
                                </a:lnTo>
                                <a:lnTo>
                                  <a:pt x="21" y="73"/>
                                </a:lnTo>
                                <a:lnTo>
                                  <a:pt x="18" y="78"/>
                                </a:lnTo>
                                <a:lnTo>
                                  <a:pt x="18" y="114"/>
                                </a:lnTo>
                                <a:lnTo>
                                  <a:pt x="25" y="123"/>
                                </a:lnTo>
                                <a:lnTo>
                                  <a:pt x="31" y="128"/>
                                </a:lnTo>
                                <a:lnTo>
                                  <a:pt x="37" y="132"/>
                                </a:lnTo>
                                <a:lnTo>
                                  <a:pt x="45" y="133"/>
                                </a:lnTo>
                                <a:lnTo>
                                  <a:pt x="51" y="132"/>
                                </a:lnTo>
                                <a:lnTo>
                                  <a:pt x="56" y="129"/>
                                </a:lnTo>
                                <a:lnTo>
                                  <a:pt x="61" y="127"/>
                                </a:lnTo>
                                <a:lnTo>
                                  <a:pt x="63" y="122"/>
                                </a:lnTo>
                                <a:lnTo>
                                  <a:pt x="66" y="116"/>
                                </a:lnTo>
                                <a:lnTo>
                                  <a:pt x="67" y="110"/>
                                </a:lnTo>
                                <a:lnTo>
                                  <a:pt x="68" y="103"/>
                                </a:lnTo>
                                <a:lnTo>
                                  <a:pt x="69" y="9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85" name="Freeform 951"/>
                        <wps:cNvSpPr>
                          <a:spLocks noEditPoints="1"/>
                        </wps:cNvSpPr>
                        <wps:spPr bwMode="auto">
                          <a:xfrm>
                            <a:off x="4860925" y="2406650"/>
                            <a:ext cx="49213" cy="53975"/>
                          </a:xfrm>
                          <a:custGeom>
                            <a:avLst/>
                            <a:gdLst>
                              <a:gd name="T0" fmla="*/ 94 w 94"/>
                              <a:gd name="T1" fmla="*/ 62 h 104"/>
                              <a:gd name="T2" fmla="*/ 88 w 94"/>
                              <a:gd name="T3" fmla="*/ 82 h 104"/>
                              <a:gd name="T4" fmla="*/ 75 w 94"/>
                              <a:gd name="T5" fmla="*/ 95 h 104"/>
                              <a:gd name="T6" fmla="*/ 58 w 94"/>
                              <a:gd name="T7" fmla="*/ 103 h 104"/>
                              <a:gd name="T8" fmla="*/ 35 w 94"/>
                              <a:gd name="T9" fmla="*/ 103 h 104"/>
                              <a:gd name="T10" fmla="*/ 18 w 94"/>
                              <a:gd name="T11" fmla="*/ 96 h 104"/>
                              <a:gd name="T12" fmla="*/ 6 w 94"/>
                              <a:gd name="T13" fmla="*/ 83 h 104"/>
                              <a:gd name="T14" fmla="*/ 0 w 94"/>
                              <a:gd name="T15" fmla="*/ 64 h 104"/>
                              <a:gd name="T16" fmla="*/ 0 w 94"/>
                              <a:gd name="T17" fmla="*/ 42 h 104"/>
                              <a:gd name="T18" fmla="*/ 6 w 94"/>
                              <a:gd name="T19" fmla="*/ 22 h 104"/>
                              <a:gd name="T20" fmla="*/ 19 w 94"/>
                              <a:gd name="T21" fmla="*/ 9 h 104"/>
                              <a:gd name="T22" fmla="*/ 37 w 94"/>
                              <a:gd name="T23" fmla="*/ 2 h 104"/>
                              <a:gd name="T24" fmla="*/ 59 w 94"/>
                              <a:gd name="T25" fmla="*/ 2 h 104"/>
                              <a:gd name="T26" fmla="*/ 77 w 94"/>
                              <a:gd name="T27" fmla="*/ 8 h 104"/>
                              <a:gd name="T28" fmla="*/ 88 w 94"/>
                              <a:gd name="T29" fmla="*/ 21 h 104"/>
                              <a:gd name="T30" fmla="*/ 94 w 94"/>
                              <a:gd name="T31" fmla="*/ 40 h 104"/>
                              <a:gd name="T32" fmla="*/ 77 w 94"/>
                              <a:gd name="T33" fmla="*/ 52 h 104"/>
                              <a:gd name="T34" fmla="*/ 74 w 94"/>
                              <a:gd name="T35" fmla="*/ 37 h 104"/>
                              <a:gd name="T36" fmla="*/ 71 w 94"/>
                              <a:gd name="T37" fmla="*/ 26 h 104"/>
                              <a:gd name="T38" fmla="*/ 62 w 94"/>
                              <a:gd name="T39" fmla="*/ 18 h 104"/>
                              <a:gd name="T40" fmla="*/ 47 w 94"/>
                              <a:gd name="T41" fmla="*/ 15 h 104"/>
                              <a:gd name="T42" fmla="*/ 35 w 94"/>
                              <a:gd name="T43" fmla="*/ 18 h 104"/>
                              <a:gd name="T44" fmla="*/ 25 w 94"/>
                              <a:gd name="T45" fmla="*/ 25 h 104"/>
                              <a:gd name="T46" fmla="*/ 20 w 94"/>
                              <a:gd name="T47" fmla="*/ 37 h 104"/>
                              <a:gd name="T48" fmla="*/ 19 w 94"/>
                              <a:gd name="T49" fmla="*/ 52 h 104"/>
                              <a:gd name="T50" fmla="*/ 20 w 94"/>
                              <a:gd name="T51" fmla="*/ 67 h 104"/>
                              <a:gd name="T52" fmla="*/ 25 w 94"/>
                              <a:gd name="T53" fmla="*/ 78 h 104"/>
                              <a:gd name="T54" fmla="*/ 34 w 94"/>
                              <a:gd name="T55" fmla="*/ 86 h 104"/>
                              <a:gd name="T56" fmla="*/ 47 w 94"/>
                              <a:gd name="T57" fmla="*/ 89 h 104"/>
                              <a:gd name="T58" fmla="*/ 61 w 94"/>
                              <a:gd name="T59" fmla="*/ 86 h 104"/>
                              <a:gd name="T60" fmla="*/ 69 w 94"/>
                              <a:gd name="T61" fmla="*/ 79 h 104"/>
                              <a:gd name="T62" fmla="*/ 74 w 94"/>
                              <a:gd name="T63" fmla="*/ 67 h 104"/>
                              <a:gd name="T64" fmla="*/ 77 w 94"/>
                              <a:gd name="T65" fmla="*/ 52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4" h="104">
                                <a:moveTo>
                                  <a:pt x="94" y="51"/>
                                </a:moveTo>
                                <a:lnTo>
                                  <a:pt x="94" y="62"/>
                                </a:lnTo>
                                <a:lnTo>
                                  <a:pt x="91" y="72"/>
                                </a:lnTo>
                                <a:lnTo>
                                  <a:pt x="88" y="82"/>
                                </a:lnTo>
                                <a:lnTo>
                                  <a:pt x="82" y="89"/>
                                </a:lnTo>
                                <a:lnTo>
                                  <a:pt x="75" y="95"/>
                                </a:lnTo>
                                <a:lnTo>
                                  <a:pt x="67" y="100"/>
                                </a:lnTo>
                                <a:lnTo>
                                  <a:pt x="58" y="103"/>
                                </a:lnTo>
                                <a:lnTo>
                                  <a:pt x="46" y="104"/>
                                </a:lnTo>
                                <a:lnTo>
                                  <a:pt x="35" y="103"/>
                                </a:lnTo>
                                <a:lnTo>
                                  <a:pt x="26" y="100"/>
                                </a:lnTo>
                                <a:lnTo>
                                  <a:pt x="18" y="96"/>
                                </a:lnTo>
                                <a:lnTo>
                                  <a:pt x="11" y="90"/>
                                </a:lnTo>
                                <a:lnTo>
                                  <a:pt x="6" y="83"/>
                                </a:lnTo>
                                <a:lnTo>
                                  <a:pt x="3" y="74"/>
                                </a:lnTo>
                                <a:lnTo>
                                  <a:pt x="0" y="64"/>
                                </a:lnTo>
                                <a:lnTo>
                                  <a:pt x="0" y="53"/>
                                </a:lnTo>
                                <a:lnTo>
                                  <a:pt x="0" y="42"/>
                                </a:lnTo>
                                <a:lnTo>
                                  <a:pt x="3" y="32"/>
                                </a:lnTo>
                                <a:lnTo>
                                  <a:pt x="6" y="22"/>
                                </a:lnTo>
                                <a:lnTo>
                                  <a:pt x="13" y="15"/>
                                </a:lnTo>
                                <a:lnTo>
                                  <a:pt x="19" y="9"/>
                                </a:lnTo>
                                <a:lnTo>
                                  <a:pt x="27" y="4"/>
                                </a:lnTo>
                                <a:lnTo>
                                  <a:pt x="37" y="2"/>
                                </a:lnTo>
                                <a:lnTo>
                                  <a:pt x="48" y="0"/>
                                </a:lnTo>
                                <a:lnTo>
                                  <a:pt x="59" y="2"/>
                                </a:lnTo>
                                <a:lnTo>
                                  <a:pt x="68" y="4"/>
                                </a:lnTo>
                                <a:lnTo>
                                  <a:pt x="77" y="8"/>
                                </a:lnTo>
                                <a:lnTo>
                                  <a:pt x="83" y="14"/>
                                </a:lnTo>
                                <a:lnTo>
                                  <a:pt x="88" y="21"/>
                                </a:lnTo>
                                <a:lnTo>
                                  <a:pt x="91" y="30"/>
                                </a:lnTo>
                                <a:lnTo>
                                  <a:pt x="94" y="40"/>
                                </a:lnTo>
                                <a:lnTo>
                                  <a:pt x="94" y="51"/>
                                </a:lnTo>
                                <a:close/>
                                <a:moveTo>
                                  <a:pt x="77" y="52"/>
                                </a:moveTo>
                                <a:lnTo>
                                  <a:pt x="75" y="45"/>
                                </a:lnTo>
                                <a:lnTo>
                                  <a:pt x="74" y="37"/>
                                </a:lnTo>
                                <a:lnTo>
                                  <a:pt x="73" y="31"/>
                                </a:lnTo>
                                <a:lnTo>
                                  <a:pt x="71" y="26"/>
                                </a:lnTo>
                                <a:lnTo>
                                  <a:pt x="67" y="21"/>
                                </a:lnTo>
                                <a:lnTo>
                                  <a:pt x="62" y="18"/>
                                </a:lnTo>
                                <a:lnTo>
                                  <a:pt x="56" y="15"/>
                                </a:lnTo>
                                <a:lnTo>
                                  <a:pt x="47" y="15"/>
                                </a:lnTo>
                                <a:lnTo>
                                  <a:pt x="40" y="15"/>
                                </a:lnTo>
                                <a:lnTo>
                                  <a:pt x="35" y="18"/>
                                </a:lnTo>
                                <a:lnTo>
                                  <a:pt x="29" y="20"/>
                                </a:lnTo>
                                <a:lnTo>
                                  <a:pt x="25" y="25"/>
                                </a:lnTo>
                                <a:lnTo>
                                  <a:pt x="22" y="30"/>
                                </a:lnTo>
                                <a:lnTo>
                                  <a:pt x="20" y="37"/>
                                </a:lnTo>
                                <a:lnTo>
                                  <a:pt x="19" y="43"/>
                                </a:lnTo>
                                <a:lnTo>
                                  <a:pt x="19" y="52"/>
                                </a:lnTo>
                                <a:lnTo>
                                  <a:pt x="19" y="59"/>
                                </a:lnTo>
                                <a:lnTo>
                                  <a:pt x="20" y="67"/>
                                </a:lnTo>
                                <a:lnTo>
                                  <a:pt x="21" y="73"/>
                                </a:lnTo>
                                <a:lnTo>
                                  <a:pt x="25" y="78"/>
                                </a:lnTo>
                                <a:lnTo>
                                  <a:pt x="29" y="83"/>
                                </a:lnTo>
                                <a:lnTo>
                                  <a:pt x="34" y="86"/>
                                </a:lnTo>
                                <a:lnTo>
                                  <a:pt x="40" y="89"/>
                                </a:lnTo>
                                <a:lnTo>
                                  <a:pt x="47" y="89"/>
                                </a:lnTo>
                                <a:lnTo>
                                  <a:pt x="54" y="89"/>
                                </a:lnTo>
                                <a:lnTo>
                                  <a:pt x="61" y="86"/>
                                </a:lnTo>
                                <a:lnTo>
                                  <a:pt x="66" y="83"/>
                                </a:lnTo>
                                <a:lnTo>
                                  <a:pt x="69" y="79"/>
                                </a:lnTo>
                                <a:lnTo>
                                  <a:pt x="73" y="73"/>
                                </a:lnTo>
                                <a:lnTo>
                                  <a:pt x="74" y="67"/>
                                </a:lnTo>
                                <a:lnTo>
                                  <a:pt x="75" y="61"/>
                                </a:lnTo>
                                <a:lnTo>
                                  <a:pt x="77" y="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86" name="Freeform 952"/>
                        <wps:cNvSpPr>
                          <a:spLocks/>
                        </wps:cNvSpPr>
                        <wps:spPr bwMode="auto">
                          <a:xfrm>
                            <a:off x="4916488" y="2406650"/>
                            <a:ext cx="44450" cy="53975"/>
                          </a:xfrm>
                          <a:custGeom>
                            <a:avLst/>
                            <a:gdLst>
                              <a:gd name="T0" fmla="*/ 84 w 84"/>
                              <a:gd name="T1" fmla="*/ 97 h 101"/>
                              <a:gd name="T2" fmla="*/ 84 w 84"/>
                              <a:gd name="T3" fmla="*/ 98 h 101"/>
                              <a:gd name="T4" fmla="*/ 81 w 84"/>
                              <a:gd name="T5" fmla="*/ 99 h 101"/>
                              <a:gd name="T6" fmla="*/ 77 w 84"/>
                              <a:gd name="T7" fmla="*/ 101 h 101"/>
                              <a:gd name="T8" fmla="*/ 71 w 84"/>
                              <a:gd name="T9" fmla="*/ 101 h 101"/>
                              <a:gd name="T10" fmla="*/ 67 w 84"/>
                              <a:gd name="T11" fmla="*/ 101 h 101"/>
                              <a:gd name="T12" fmla="*/ 65 w 84"/>
                              <a:gd name="T13" fmla="*/ 99 h 101"/>
                              <a:gd name="T14" fmla="*/ 64 w 84"/>
                              <a:gd name="T15" fmla="*/ 98 h 101"/>
                              <a:gd name="T16" fmla="*/ 42 w 84"/>
                              <a:gd name="T17" fmla="*/ 60 h 101"/>
                              <a:gd name="T18" fmla="*/ 18 w 84"/>
                              <a:gd name="T19" fmla="*/ 98 h 101"/>
                              <a:gd name="T20" fmla="*/ 17 w 84"/>
                              <a:gd name="T21" fmla="*/ 99 h 101"/>
                              <a:gd name="T22" fmla="*/ 15 w 84"/>
                              <a:gd name="T23" fmla="*/ 101 h 101"/>
                              <a:gd name="T24" fmla="*/ 11 w 84"/>
                              <a:gd name="T25" fmla="*/ 101 h 101"/>
                              <a:gd name="T26" fmla="*/ 6 w 84"/>
                              <a:gd name="T27" fmla="*/ 101 h 101"/>
                              <a:gd name="T28" fmla="*/ 2 w 84"/>
                              <a:gd name="T29" fmla="*/ 99 h 101"/>
                              <a:gd name="T30" fmla="*/ 0 w 84"/>
                              <a:gd name="T31" fmla="*/ 98 h 101"/>
                              <a:gd name="T32" fmla="*/ 0 w 84"/>
                              <a:gd name="T33" fmla="*/ 97 h 101"/>
                              <a:gd name="T34" fmla="*/ 31 w 84"/>
                              <a:gd name="T35" fmla="*/ 49 h 101"/>
                              <a:gd name="T36" fmla="*/ 2 w 84"/>
                              <a:gd name="T37" fmla="*/ 3 h 101"/>
                              <a:gd name="T38" fmla="*/ 2 w 84"/>
                              <a:gd name="T39" fmla="*/ 2 h 101"/>
                              <a:gd name="T40" fmla="*/ 3 w 84"/>
                              <a:gd name="T41" fmla="*/ 1 h 101"/>
                              <a:gd name="T42" fmla="*/ 7 w 84"/>
                              <a:gd name="T43" fmla="*/ 0 h 101"/>
                              <a:gd name="T44" fmla="*/ 13 w 84"/>
                              <a:gd name="T45" fmla="*/ 0 h 101"/>
                              <a:gd name="T46" fmla="*/ 17 w 84"/>
                              <a:gd name="T47" fmla="*/ 1 h 101"/>
                              <a:gd name="T48" fmla="*/ 19 w 84"/>
                              <a:gd name="T49" fmla="*/ 1 h 101"/>
                              <a:gd name="T50" fmla="*/ 21 w 84"/>
                              <a:gd name="T51" fmla="*/ 2 h 101"/>
                              <a:gd name="T52" fmla="*/ 43 w 84"/>
                              <a:gd name="T53" fmla="*/ 38 h 101"/>
                              <a:gd name="T54" fmla="*/ 65 w 84"/>
                              <a:gd name="T55" fmla="*/ 2 h 101"/>
                              <a:gd name="T56" fmla="*/ 66 w 84"/>
                              <a:gd name="T57" fmla="*/ 1 h 101"/>
                              <a:gd name="T58" fmla="*/ 67 w 84"/>
                              <a:gd name="T59" fmla="*/ 1 h 101"/>
                              <a:gd name="T60" fmla="*/ 71 w 84"/>
                              <a:gd name="T61" fmla="*/ 0 h 101"/>
                              <a:gd name="T62" fmla="*/ 76 w 84"/>
                              <a:gd name="T63" fmla="*/ 0 h 101"/>
                              <a:gd name="T64" fmla="*/ 80 w 84"/>
                              <a:gd name="T65" fmla="*/ 1 h 101"/>
                              <a:gd name="T66" fmla="*/ 82 w 84"/>
                              <a:gd name="T67" fmla="*/ 2 h 101"/>
                              <a:gd name="T68" fmla="*/ 82 w 84"/>
                              <a:gd name="T69" fmla="*/ 3 h 101"/>
                              <a:gd name="T70" fmla="*/ 54 w 84"/>
                              <a:gd name="T71" fmla="*/ 49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84" h="101">
                                <a:moveTo>
                                  <a:pt x="82" y="96"/>
                                </a:moveTo>
                                <a:lnTo>
                                  <a:pt x="84" y="97"/>
                                </a:lnTo>
                                <a:lnTo>
                                  <a:pt x="84" y="98"/>
                                </a:lnTo>
                                <a:lnTo>
                                  <a:pt x="84" y="98"/>
                                </a:lnTo>
                                <a:lnTo>
                                  <a:pt x="82" y="99"/>
                                </a:lnTo>
                                <a:lnTo>
                                  <a:pt x="81" y="99"/>
                                </a:lnTo>
                                <a:lnTo>
                                  <a:pt x="80" y="101"/>
                                </a:lnTo>
                                <a:lnTo>
                                  <a:pt x="77" y="101"/>
                                </a:lnTo>
                                <a:lnTo>
                                  <a:pt x="75" y="101"/>
                                </a:lnTo>
                                <a:lnTo>
                                  <a:pt x="71" y="101"/>
                                </a:lnTo>
                                <a:lnTo>
                                  <a:pt x="69" y="101"/>
                                </a:lnTo>
                                <a:lnTo>
                                  <a:pt x="67" y="101"/>
                                </a:lnTo>
                                <a:lnTo>
                                  <a:pt x="66" y="99"/>
                                </a:lnTo>
                                <a:lnTo>
                                  <a:pt x="65" y="99"/>
                                </a:lnTo>
                                <a:lnTo>
                                  <a:pt x="65" y="99"/>
                                </a:lnTo>
                                <a:lnTo>
                                  <a:pt x="64" y="98"/>
                                </a:lnTo>
                                <a:lnTo>
                                  <a:pt x="64" y="97"/>
                                </a:lnTo>
                                <a:lnTo>
                                  <a:pt x="42" y="60"/>
                                </a:lnTo>
                                <a:lnTo>
                                  <a:pt x="18" y="97"/>
                                </a:lnTo>
                                <a:lnTo>
                                  <a:pt x="18" y="98"/>
                                </a:lnTo>
                                <a:lnTo>
                                  <a:pt x="18" y="99"/>
                                </a:lnTo>
                                <a:lnTo>
                                  <a:pt x="17" y="99"/>
                                </a:lnTo>
                                <a:lnTo>
                                  <a:pt x="16" y="99"/>
                                </a:lnTo>
                                <a:lnTo>
                                  <a:pt x="15" y="101"/>
                                </a:lnTo>
                                <a:lnTo>
                                  <a:pt x="13" y="101"/>
                                </a:lnTo>
                                <a:lnTo>
                                  <a:pt x="11" y="101"/>
                                </a:lnTo>
                                <a:lnTo>
                                  <a:pt x="8" y="101"/>
                                </a:lnTo>
                                <a:lnTo>
                                  <a:pt x="6" y="101"/>
                                </a:lnTo>
                                <a:lnTo>
                                  <a:pt x="3" y="101"/>
                                </a:lnTo>
                                <a:lnTo>
                                  <a:pt x="2" y="99"/>
                                </a:lnTo>
                                <a:lnTo>
                                  <a:pt x="1" y="99"/>
                                </a:lnTo>
                                <a:lnTo>
                                  <a:pt x="0" y="98"/>
                                </a:lnTo>
                                <a:lnTo>
                                  <a:pt x="0" y="98"/>
                                </a:lnTo>
                                <a:lnTo>
                                  <a:pt x="0" y="97"/>
                                </a:lnTo>
                                <a:lnTo>
                                  <a:pt x="1" y="96"/>
                                </a:lnTo>
                                <a:lnTo>
                                  <a:pt x="31" y="49"/>
                                </a:lnTo>
                                <a:lnTo>
                                  <a:pt x="2" y="4"/>
                                </a:lnTo>
                                <a:lnTo>
                                  <a:pt x="2" y="3"/>
                                </a:lnTo>
                                <a:lnTo>
                                  <a:pt x="1" y="3"/>
                                </a:lnTo>
                                <a:lnTo>
                                  <a:pt x="2" y="2"/>
                                </a:lnTo>
                                <a:lnTo>
                                  <a:pt x="2" y="1"/>
                                </a:lnTo>
                                <a:lnTo>
                                  <a:pt x="3" y="1"/>
                                </a:lnTo>
                                <a:lnTo>
                                  <a:pt x="6" y="0"/>
                                </a:lnTo>
                                <a:lnTo>
                                  <a:pt x="7" y="0"/>
                                </a:lnTo>
                                <a:lnTo>
                                  <a:pt x="11" y="0"/>
                                </a:lnTo>
                                <a:lnTo>
                                  <a:pt x="13" y="0"/>
                                </a:lnTo>
                                <a:lnTo>
                                  <a:pt x="16" y="0"/>
                                </a:lnTo>
                                <a:lnTo>
                                  <a:pt x="17" y="1"/>
                                </a:lnTo>
                                <a:lnTo>
                                  <a:pt x="18" y="1"/>
                                </a:lnTo>
                                <a:lnTo>
                                  <a:pt x="19" y="1"/>
                                </a:lnTo>
                                <a:lnTo>
                                  <a:pt x="21" y="1"/>
                                </a:lnTo>
                                <a:lnTo>
                                  <a:pt x="21" y="2"/>
                                </a:lnTo>
                                <a:lnTo>
                                  <a:pt x="21" y="2"/>
                                </a:lnTo>
                                <a:lnTo>
                                  <a:pt x="43" y="38"/>
                                </a:lnTo>
                                <a:lnTo>
                                  <a:pt x="64" y="2"/>
                                </a:lnTo>
                                <a:lnTo>
                                  <a:pt x="65" y="2"/>
                                </a:lnTo>
                                <a:lnTo>
                                  <a:pt x="65" y="2"/>
                                </a:lnTo>
                                <a:lnTo>
                                  <a:pt x="66" y="1"/>
                                </a:lnTo>
                                <a:lnTo>
                                  <a:pt x="66" y="1"/>
                                </a:lnTo>
                                <a:lnTo>
                                  <a:pt x="67" y="1"/>
                                </a:lnTo>
                                <a:lnTo>
                                  <a:pt x="69" y="0"/>
                                </a:lnTo>
                                <a:lnTo>
                                  <a:pt x="71" y="0"/>
                                </a:lnTo>
                                <a:lnTo>
                                  <a:pt x="74" y="0"/>
                                </a:lnTo>
                                <a:lnTo>
                                  <a:pt x="76" y="0"/>
                                </a:lnTo>
                                <a:lnTo>
                                  <a:pt x="79" y="0"/>
                                </a:lnTo>
                                <a:lnTo>
                                  <a:pt x="80" y="1"/>
                                </a:lnTo>
                                <a:lnTo>
                                  <a:pt x="81" y="1"/>
                                </a:lnTo>
                                <a:lnTo>
                                  <a:pt x="82" y="2"/>
                                </a:lnTo>
                                <a:lnTo>
                                  <a:pt x="82" y="2"/>
                                </a:lnTo>
                                <a:lnTo>
                                  <a:pt x="82" y="3"/>
                                </a:lnTo>
                                <a:lnTo>
                                  <a:pt x="81" y="4"/>
                                </a:lnTo>
                                <a:lnTo>
                                  <a:pt x="54" y="49"/>
                                </a:lnTo>
                                <a:lnTo>
                                  <a:pt x="82" y="9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87" name="Freeform 953"/>
                        <wps:cNvSpPr>
                          <a:spLocks/>
                        </wps:cNvSpPr>
                        <wps:spPr bwMode="auto">
                          <a:xfrm>
                            <a:off x="4964113" y="2406650"/>
                            <a:ext cx="47625" cy="73025"/>
                          </a:xfrm>
                          <a:custGeom>
                            <a:avLst/>
                            <a:gdLst>
                              <a:gd name="T0" fmla="*/ 56 w 90"/>
                              <a:gd name="T1" fmla="*/ 99 h 137"/>
                              <a:gd name="T2" fmla="*/ 42 w 90"/>
                              <a:gd name="T3" fmla="*/ 134 h 137"/>
                              <a:gd name="T4" fmla="*/ 42 w 90"/>
                              <a:gd name="T5" fmla="*/ 136 h 137"/>
                              <a:gd name="T6" fmla="*/ 40 w 90"/>
                              <a:gd name="T7" fmla="*/ 136 h 137"/>
                              <a:gd name="T8" fmla="*/ 36 w 90"/>
                              <a:gd name="T9" fmla="*/ 137 h 137"/>
                              <a:gd name="T10" fmla="*/ 32 w 90"/>
                              <a:gd name="T11" fmla="*/ 137 h 137"/>
                              <a:gd name="T12" fmla="*/ 28 w 90"/>
                              <a:gd name="T13" fmla="*/ 137 h 137"/>
                              <a:gd name="T14" fmla="*/ 27 w 90"/>
                              <a:gd name="T15" fmla="*/ 137 h 137"/>
                              <a:gd name="T16" fmla="*/ 26 w 90"/>
                              <a:gd name="T17" fmla="*/ 137 h 137"/>
                              <a:gd name="T18" fmla="*/ 25 w 90"/>
                              <a:gd name="T19" fmla="*/ 136 h 137"/>
                              <a:gd name="T20" fmla="*/ 24 w 90"/>
                              <a:gd name="T21" fmla="*/ 136 h 137"/>
                              <a:gd name="T22" fmla="*/ 24 w 90"/>
                              <a:gd name="T23" fmla="*/ 135 h 137"/>
                              <a:gd name="T24" fmla="*/ 24 w 90"/>
                              <a:gd name="T25" fmla="*/ 134 h 137"/>
                              <a:gd name="T26" fmla="*/ 25 w 90"/>
                              <a:gd name="T27" fmla="*/ 133 h 137"/>
                              <a:gd name="T28" fmla="*/ 37 w 90"/>
                              <a:gd name="T29" fmla="*/ 99 h 137"/>
                              <a:gd name="T30" fmla="*/ 36 w 90"/>
                              <a:gd name="T31" fmla="*/ 99 h 137"/>
                              <a:gd name="T32" fmla="*/ 36 w 90"/>
                              <a:gd name="T33" fmla="*/ 98 h 137"/>
                              <a:gd name="T34" fmla="*/ 35 w 90"/>
                              <a:gd name="T35" fmla="*/ 97 h 137"/>
                              <a:gd name="T36" fmla="*/ 35 w 90"/>
                              <a:gd name="T37" fmla="*/ 97 h 137"/>
                              <a:gd name="T38" fmla="*/ 0 w 90"/>
                              <a:gd name="T39" fmla="*/ 7 h 137"/>
                              <a:gd name="T40" fmla="*/ 0 w 90"/>
                              <a:gd name="T41" fmla="*/ 4 h 137"/>
                              <a:gd name="T42" fmla="*/ 0 w 90"/>
                              <a:gd name="T43" fmla="*/ 3 h 137"/>
                              <a:gd name="T44" fmla="*/ 0 w 90"/>
                              <a:gd name="T45" fmla="*/ 2 h 137"/>
                              <a:gd name="T46" fmla="*/ 0 w 90"/>
                              <a:gd name="T47" fmla="*/ 1 h 137"/>
                              <a:gd name="T48" fmla="*/ 1 w 90"/>
                              <a:gd name="T49" fmla="*/ 1 h 137"/>
                              <a:gd name="T50" fmla="*/ 4 w 90"/>
                              <a:gd name="T51" fmla="*/ 0 h 137"/>
                              <a:gd name="T52" fmla="*/ 5 w 90"/>
                              <a:gd name="T53" fmla="*/ 0 h 137"/>
                              <a:gd name="T54" fmla="*/ 9 w 90"/>
                              <a:gd name="T55" fmla="*/ 0 h 137"/>
                              <a:gd name="T56" fmla="*/ 11 w 90"/>
                              <a:gd name="T57" fmla="*/ 0 h 137"/>
                              <a:gd name="T58" fmla="*/ 14 w 90"/>
                              <a:gd name="T59" fmla="*/ 0 h 137"/>
                              <a:gd name="T60" fmla="*/ 15 w 90"/>
                              <a:gd name="T61" fmla="*/ 1 h 137"/>
                              <a:gd name="T62" fmla="*/ 16 w 90"/>
                              <a:gd name="T63" fmla="*/ 1 h 137"/>
                              <a:gd name="T64" fmla="*/ 17 w 90"/>
                              <a:gd name="T65" fmla="*/ 1 h 137"/>
                              <a:gd name="T66" fmla="*/ 17 w 90"/>
                              <a:gd name="T67" fmla="*/ 2 h 137"/>
                              <a:gd name="T68" fmla="*/ 19 w 90"/>
                              <a:gd name="T69" fmla="*/ 3 h 137"/>
                              <a:gd name="T70" fmla="*/ 19 w 90"/>
                              <a:gd name="T71" fmla="*/ 4 h 137"/>
                              <a:gd name="T72" fmla="*/ 46 w 90"/>
                              <a:gd name="T73" fmla="*/ 80 h 137"/>
                              <a:gd name="T74" fmla="*/ 46 w 90"/>
                              <a:gd name="T75" fmla="*/ 80 h 137"/>
                              <a:gd name="T76" fmla="*/ 72 w 90"/>
                              <a:gd name="T77" fmla="*/ 3 h 137"/>
                              <a:gd name="T78" fmla="*/ 73 w 90"/>
                              <a:gd name="T79" fmla="*/ 2 h 137"/>
                              <a:gd name="T80" fmla="*/ 73 w 90"/>
                              <a:gd name="T81" fmla="*/ 1 h 137"/>
                              <a:gd name="T82" fmla="*/ 74 w 90"/>
                              <a:gd name="T83" fmla="*/ 1 h 137"/>
                              <a:gd name="T84" fmla="*/ 75 w 90"/>
                              <a:gd name="T85" fmla="*/ 0 h 137"/>
                              <a:gd name="T86" fmla="*/ 78 w 90"/>
                              <a:gd name="T87" fmla="*/ 0 h 137"/>
                              <a:gd name="T88" fmla="*/ 81 w 90"/>
                              <a:gd name="T89" fmla="*/ 0 h 137"/>
                              <a:gd name="T90" fmla="*/ 84 w 90"/>
                              <a:gd name="T91" fmla="*/ 0 h 137"/>
                              <a:gd name="T92" fmla="*/ 86 w 90"/>
                              <a:gd name="T93" fmla="*/ 0 h 137"/>
                              <a:gd name="T94" fmla="*/ 88 w 90"/>
                              <a:gd name="T95" fmla="*/ 1 h 137"/>
                              <a:gd name="T96" fmla="*/ 89 w 90"/>
                              <a:gd name="T97" fmla="*/ 1 h 137"/>
                              <a:gd name="T98" fmla="*/ 89 w 90"/>
                              <a:gd name="T99" fmla="*/ 2 h 137"/>
                              <a:gd name="T100" fmla="*/ 90 w 90"/>
                              <a:gd name="T101" fmla="*/ 3 h 137"/>
                              <a:gd name="T102" fmla="*/ 89 w 90"/>
                              <a:gd name="T103" fmla="*/ 4 h 137"/>
                              <a:gd name="T104" fmla="*/ 89 w 90"/>
                              <a:gd name="T105" fmla="*/ 6 h 137"/>
                              <a:gd name="T106" fmla="*/ 56 w 90"/>
                              <a:gd name="T107" fmla="*/ 99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0" h="137">
                                <a:moveTo>
                                  <a:pt x="56" y="99"/>
                                </a:moveTo>
                                <a:lnTo>
                                  <a:pt x="42" y="134"/>
                                </a:lnTo>
                                <a:lnTo>
                                  <a:pt x="42" y="136"/>
                                </a:lnTo>
                                <a:lnTo>
                                  <a:pt x="40" y="136"/>
                                </a:lnTo>
                                <a:lnTo>
                                  <a:pt x="36" y="137"/>
                                </a:lnTo>
                                <a:lnTo>
                                  <a:pt x="32" y="137"/>
                                </a:lnTo>
                                <a:lnTo>
                                  <a:pt x="28" y="137"/>
                                </a:lnTo>
                                <a:lnTo>
                                  <a:pt x="27" y="137"/>
                                </a:lnTo>
                                <a:lnTo>
                                  <a:pt x="26" y="137"/>
                                </a:lnTo>
                                <a:lnTo>
                                  <a:pt x="25" y="136"/>
                                </a:lnTo>
                                <a:lnTo>
                                  <a:pt x="24" y="136"/>
                                </a:lnTo>
                                <a:lnTo>
                                  <a:pt x="24" y="135"/>
                                </a:lnTo>
                                <a:lnTo>
                                  <a:pt x="24" y="134"/>
                                </a:lnTo>
                                <a:lnTo>
                                  <a:pt x="25" y="133"/>
                                </a:lnTo>
                                <a:lnTo>
                                  <a:pt x="37" y="99"/>
                                </a:lnTo>
                                <a:lnTo>
                                  <a:pt x="36" y="99"/>
                                </a:lnTo>
                                <a:lnTo>
                                  <a:pt x="36" y="98"/>
                                </a:lnTo>
                                <a:lnTo>
                                  <a:pt x="35" y="97"/>
                                </a:lnTo>
                                <a:lnTo>
                                  <a:pt x="35" y="97"/>
                                </a:lnTo>
                                <a:lnTo>
                                  <a:pt x="0" y="7"/>
                                </a:lnTo>
                                <a:lnTo>
                                  <a:pt x="0" y="4"/>
                                </a:lnTo>
                                <a:lnTo>
                                  <a:pt x="0" y="3"/>
                                </a:lnTo>
                                <a:lnTo>
                                  <a:pt x="0" y="2"/>
                                </a:lnTo>
                                <a:lnTo>
                                  <a:pt x="0" y="1"/>
                                </a:lnTo>
                                <a:lnTo>
                                  <a:pt x="1" y="1"/>
                                </a:lnTo>
                                <a:lnTo>
                                  <a:pt x="4" y="0"/>
                                </a:lnTo>
                                <a:lnTo>
                                  <a:pt x="5" y="0"/>
                                </a:lnTo>
                                <a:lnTo>
                                  <a:pt x="9" y="0"/>
                                </a:lnTo>
                                <a:lnTo>
                                  <a:pt x="11" y="0"/>
                                </a:lnTo>
                                <a:lnTo>
                                  <a:pt x="14" y="0"/>
                                </a:lnTo>
                                <a:lnTo>
                                  <a:pt x="15" y="1"/>
                                </a:lnTo>
                                <a:lnTo>
                                  <a:pt x="16" y="1"/>
                                </a:lnTo>
                                <a:lnTo>
                                  <a:pt x="17" y="1"/>
                                </a:lnTo>
                                <a:lnTo>
                                  <a:pt x="17" y="2"/>
                                </a:lnTo>
                                <a:lnTo>
                                  <a:pt x="19" y="3"/>
                                </a:lnTo>
                                <a:lnTo>
                                  <a:pt x="19" y="4"/>
                                </a:lnTo>
                                <a:lnTo>
                                  <a:pt x="46" y="80"/>
                                </a:lnTo>
                                <a:lnTo>
                                  <a:pt x="46" y="80"/>
                                </a:lnTo>
                                <a:lnTo>
                                  <a:pt x="72" y="3"/>
                                </a:lnTo>
                                <a:lnTo>
                                  <a:pt x="73" y="2"/>
                                </a:lnTo>
                                <a:lnTo>
                                  <a:pt x="73" y="1"/>
                                </a:lnTo>
                                <a:lnTo>
                                  <a:pt x="74" y="1"/>
                                </a:lnTo>
                                <a:lnTo>
                                  <a:pt x="75" y="0"/>
                                </a:lnTo>
                                <a:lnTo>
                                  <a:pt x="78" y="0"/>
                                </a:lnTo>
                                <a:lnTo>
                                  <a:pt x="81" y="0"/>
                                </a:lnTo>
                                <a:lnTo>
                                  <a:pt x="84" y="0"/>
                                </a:lnTo>
                                <a:lnTo>
                                  <a:pt x="86" y="0"/>
                                </a:lnTo>
                                <a:lnTo>
                                  <a:pt x="88" y="1"/>
                                </a:lnTo>
                                <a:lnTo>
                                  <a:pt x="89" y="1"/>
                                </a:lnTo>
                                <a:lnTo>
                                  <a:pt x="89" y="2"/>
                                </a:lnTo>
                                <a:lnTo>
                                  <a:pt x="90" y="3"/>
                                </a:lnTo>
                                <a:lnTo>
                                  <a:pt x="89" y="4"/>
                                </a:lnTo>
                                <a:lnTo>
                                  <a:pt x="89" y="6"/>
                                </a:lnTo>
                                <a:lnTo>
                                  <a:pt x="56" y="9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88" name="Freeform 954"/>
                        <wps:cNvSpPr>
                          <a:spLocks/>
                        </wps:cNvSpPr>
                        <wps:spPr bwMode="auto">
                          <a:xfrm>
                            <a:off x="5016500" y="2393950"/>
                            <a:ext cx="31750" cy="66675"/>
                          </a:xfrm>
                          <a:custGeom>
                            <a:avLst/>
                            <a:gdLst>
                              <a:gd name="T0" fmla="*/ 62 w 62"/>
                              <a:gd name="T1" fmla="*/ 118 h 127"/>
                              <a:gd name="T2" fmla="*/ 61 w 62"/>
                              <a:gd name="T3" fmla="*/ 122 h 127"/>
                              <a:gd name="T4" fmla="*/ 60 w 62"/>
                              <a:gd name="T5" fmla="*/ 123 h 127"/>
                              <a:gd name="T6" fmla="*/ 56 w 62"/>
                              <a:gd name="T7" fmla="*/ 124 h 127"/>
                              <a:gd name="T8" fmla="*/ 52 w 62"/>
                              <a:gd name="T9" fmla="*/ 126 h 127"/>
                              <a:gd name="T10" fmla="*/ 47 w 62"/>
                              <a:gd name="T11" fmla="*/ 127 h 127"/>
                              <a:gd name="T12" fmla="*/ 37 w 62"/>
                              <a:gd name="T13" fmla="*/ 126 h 127"/>
                              <a:gd name="T14" fmla="*/ 28 w 62"/>
                              <a:gd name="T15" fmla="*/ 122 h 127"/>
                              <a:gd name="T16" fmla="*/ 21 w 62"/>
                              <a:gd name="T17" fmla="*/ 114 h 127"/>
                              <a:gd name="T18" fmla="*/ 18 w 62"/>
                              <a:gd name="T19" fmla="*/ 102 h 127"/>
                              <a:gd name="T20" fmla="*/ 18 w 62"/>
                              <a:gd name="T21" fmla="*/ 39 h 127"/>
                              <a:gd name="T22" fmla="*/ 3 w 62"/>
                              <a:gd name="T23" fmla="*/ 39 h 127"/>
                              <a:gd name="T24" fmla="*/ 0 w 62"/>
                              <a:gd name="T25" fmla="*/ 36 h 127"/>
                              <a:gd name="T26" fmla="*/ 0 w 62"/>
                              <a:gd name="T27" fmla="*/ 31 h 127"/>
                              <a:gd name="T28" fmla="*/ 2 w 62"/>
                              <a:gd name="T29" fmla="*/ 28 h 127"/>
                              <a:gd name="T30" fmla="*/ 2 w 62"/>
                              <a:gd name="T31" fmla="*/ 26 h 127"/>
                              <a:gd name="T32" fmla="*/ 4 w 62"/>
                              <a:gd name="T33" fmla="*/ 26 h 127"/>
                              <a:gd name="T34" fmla="*/ 18 w 62"/>
                              <a:gd name="T35" fmla="*/ 26 h 127"/>
                              <a:gd name="T36" fmla="*/ 18 w 62"/>
                              <a:gd name="T37" fmla="*/ 2 h 127"/>
                              <a:gd name="T38" fmla="*/ 19 w 62"/>
                              <a:gd name="T39" fmla="*/ 1 h 127"/>
                              <a:gd name="T40" fmla="*/ 20 w 62"/>
                              <a:gd name="T41" fmla="*/ 0 h 127"/>
                              <a:gd name="T42" fmla="*/ 24 w 62"/>
                              <a:gd name="T43" fmla="*/ 0 h 127"/>
                              <a:gd name="T44" fmla="*/ 29 w 62"/>
                              <a:gd name="T45" fmla="*/ 0 h 127"/>
                              <a:gd name="T46" fmla="*/ 32 w 62"/>
                              <a:gd name="T47" fmla="*/ 0 h 127"/>
                              <a:gd name="T48" fmla="*/ 34 w 62"/>
                              <a:gd name="T49" fmla="*/ 1 h 127"/>
                              <a:gd name="T50" fmla="*/ 35 w 62"/>
                              <a:gd name="T51" fmla="*/ 2 h 127"/>
                              <a:gd name="T52" fmla="*/ 35 w 62"/>
                              <a:gd name="T53" fmla="*/ 26 h 127"/>
                              <a:gd name="T54" fmla="*/ 60 w 62"/>
                              <a:gd name="T55" fmla="*/ 26 h 127"/>
                              <a:gd name="T56" fmla="*/ 61 w 62"/>
                              <a:gd name="T57" fmla="*/ 26 h 127"/>
                              <a:gd name="T58" fmla="*/ 62 w 62"/>
                              <a:gd name="T59" fmla="*/ 28 h 127"/>
                              <a:gd name="T60" fmla="*/ 62 w 62"/>
                              <a:gd name="T61" fmla="*/ 31 h 127"/>
                              <a:gd name="T62" fmla="*/ 62 w 62"/>
                              <a:gd name="T63" fmla="*/ 36 h 127"/>
                              <a:gd name="T64" fmla="*/ 61 w 62"/>
                              <a:gd name="T65" fmla="*/ 39 h 127"/>
                              <a:gd name="T66" fmla="*/ 35 w 62"/>
                              <a:gd name="T67" fmla="*/ 39 h 127"/>
                              <a:gd name="T68" fmla="*/ 35 w 62"/>
                              <a:gd name="T69" fmla="*/ 101 h 127"/>
                              <a:gd name="T70" fmla="*/ 41 w 62"/>
                              <a:gd name="T71" fmla="*/ 111 h 127"/>
                              <a:gd name="T72" fmla="*/ 50 w 62"/>
                              <a:gd name="T73" fmla="*/ 112 h 127"/>
                              <a:gd name="T74" fmla="*/ 53 w 62"/>
                              <a:gd name="T75" fmla="*/ 111 h 127"/>
                              <a:gd name="T76" fmla="*/ 57 w 62"/>
                              <a:gd name="T77" fmla="*/ 109 h 127"/>
                              <a:gd name="T78" fmla="*/ 60 w 62"/>
                              <a:gd name="T79" fmla="*/ 108 h 127"/>
                              <a:gd name="T80" fmla="*/ 61 w 62"/>
                              <a:gd name="T81" fmla="*/ 108 h 127"/>
                              <a:gd name="T82" fmla="*/ 61 w 62"/>
                              <a:gd name="T83" fmla="*/ 109 h 127"/>
                              <a:gd name="T84" fmla="*/ 62 w 62"/>
                              <a:gd name="T85" fmla="*/ 111 h 127"/>
                              <a:gd name="T86" fmla="*/ 62 w 62"/>
                              <a:gd name="T87" fmla="*/ 113 h 1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62" h="127">
                                <a:moveTo>
                                  <a:pt x="62" y="116"/>
                                </a:moveTo>
                                <a:lnTo>
                                  <a:pt x="62" y="118"/>
                                </a:lnTo>
                                <a:lnTo>
                                  <a:pt x="62" y="119"/>
                                </a:lnTo>
                                <a:lnTo>
                                  <a:pt x="61" y="122"/>
                                </a:lnTo>
                                <a:lnTo>
                                  <a:pt x="61" y="123"/>
                                </a:lnTo>
                                <a:lnTo>
                                  <a:pt x="60" y="123"/>
                                </a:lnTo>
                                <a:lnTo>
                                  <a:pt x="58" y="124"/>
                                </a:lnTo>
                                <a:lnTo>
                                  <a:pt x="56" y="124"/>
                                </a:lnTo>
                                <a:lnTo>
                                  <a:pt x="55" y="126"/>
                                </a:lnTo>
                                <a:lnTo>
                                  <a:pt x="52" y="126"/>
                                </a:lnTo>
                                <a:lnTo>
                                  <a:pt x="50" y="126"/>
                                </a:lnTo>
                                <a:lnTo>
                                  <a:pt x="47" y="127"/>
                                </a:lnTo>
                                <a:lnTo>
                                  <a:pt x="45" y="127"/>
                                </a:lnTo>
                                <a:lnTo>
                                  <a:pt x="37" y="126"/>
                                </a:lnTo>
                                <a:lnTo>
                                  <a:pt x="32" y="124"/>
                                </a:lnTo>
                                <a:lnTo>
                                  <a:pt x="28" y="122"/>
                                </a:lnTo>
                                <a:lnTo>
                                  <a:pt x="24" y="118"/>
                                </a:lnTo>
                                <a:lnTo>
                                  <a:pt x="21" y="114"/>
                                </a:lnTo>
                                <a:lnTo>
                                  <a:pt x="19" y="108"/>
                                </a:lnTo>
                                <a:lnTo>
                                  <a:pt x="18" y="102"/>
                                </a:lnTo>
                                <a:lnTo>
                                  <a:pt x="18" y="95"/>
                                </a:lnTo>
                                <a:lnTo>
                                  <a:pt x="18" y="39"/>
                                </a:lnTo>
                                <a:lnTo>
                                  <a:pt x="4" y="39"/>
                                </a:lnTo>
                                <a:lnTo>
                                  <a:pt x="3" y="39"/>
                                </a:lnTo>
                                <a:lnTo>
                                  <a:pt x="2" y="38"/>
                                </a:lnTo>
                                <a:lnTo>
                                  <a:pt x="0" y="36"/>
                                </a:lnTo>
                                <a:lnTo>
                                  <a:pt x="0" y="33"/>
                                </a:lnTo>
                                <a:lnTo>
                                  <a:pt x="0" y="31"/>
                                </a:lnTo>
                                <a:lnTo>
                                  <a:pt x="2" y="29"/>
                                </a:lnTo>
                                <a:lnTo>
                                  <a:pt x="2" y="28"/>
                                </a:lnTo>
                                <a:lnTo>
                                  <a:pt x="2" y="27"/>
                                </a:lnTo>
                                <a:lnTo>
                                  <a:pt x="2" y="26"/>
                                </a:lnTo>
                                <a:lnTo>
                                  <a:pt x="3" y="26"/>
                                </a:lnTo>
                                <a:lnTo>
                                  <a:pt x="4" y="26"/>
                                </a:lnTo>
                                <a:lnTo>
                                  <a:pt x="4" y="26"/>
                                </a:lnTo>
                                <a:lnTo>
                                  <a:pt x="18" y="26"/>
                                </a:lnTo>
                                <a:lnTo>
                                  <a:pt x="18" y="4"/>
                                </a:lnTo>
                                <a:lnTo>
                                  <a:pt x="18" y="2"/>
                                </a:lnTo>
                                <a:lnTo>
                                  <a:pt x="18" y="1"/>
                                </a:lnTo>
                                <a:lnTo>
                                  <a:pt x="19" y="1"/>
                                </a:lnTo>
                                <a:lnTo>
                                  <a:pt x="19" y="1"/>
                                </a:lnTo>
                                <a:lnTo>
                                  <a:pt x="20" y="0"/>
                                </a:lnTo>
                                <a:lnTo>
                                  <a:pt x="21" y="0"/>
                                </a:lnTo>
                                <a:lnTo>
                                  <a:pt x="24" y="0"/>
                                </a:lnTo>
                                <a:lnTo>
                                  <a:pt x="26" y="0"/>
                                </a:lnTo>
                                <a:lnTo>
                                  <a:pt x="29" y="0"/>
                                </a:lnTo>
                                <a:lnTo>
                                  <a:pt x="30" y="0"/>
                                </a:lnTo>
                                <a:lnTo>
                                  <a:pt x="32" y="0"/>
                                </a:lnTo>
                                <a:lnTo>
                                  <a:pt x="32" y="1"/>
                                </a:lnTo>
                                <a:lnTo>
                                  <a:pt x="34" y="1"/>
                                </a:lnTo>
                                <a:lnTo>
                                  <a:pt x="35" y="1"/>
                                </a:lnTo>
                                <a:lnTo>
                                  <a:pt x="35" y="2"/>
                                </a:lnTo>
                                <a:lnTo>
                                  <a:pt x="35" y="4"/>
                                </a:lnTo>
                                <a:lnTo>
                                  <a:pt x="35" y="26"/>
                                </a:lnTo>
                                <a:lnTo>
                                  <a:pt x="58" y="26"/>
                                </a:lnTo>
                                <a:lnTo>
                                  <a:pt x="60" y="26"/>
                                </a:lnTo>
                                <a:lnTo>
                                  <a:pt x="61" y="26"/>
                                </a:lnTo>
                                <a:lnTo>
                                  <a:pt x="61" y="26"/>
                                </a:lnTo>
                                <a:lnTo>
                                  <a:pt x="61" y="27"/>
                                </a:lnTo>
                                <a:lnTo>
                                  <a:pt x="62" y="28"/>
                                </a:lnTo>
                                <a:lnTo>
                                  <a:pt x="62" y="29"/>
                                </a:lnTo>
                                <a:lnTo>
                                  <a:pt x="62" y="31"/>
                                </a:lnTo>
                                <a:lnTo>
                                  <a:pt x="62" y="33"/>
                                </a:lnTo>
                                <a:lnTo>
                                  <a:pt x="62" y="36"/>
                                </a:lnTo>
                                <a:lnTo>
                                  <a:pt x="61" y="38"/>
                                </a:lnTo>
                                <a:lnTo>
                                  <a:pt x="61" y="39"/>
                                </a:lnTo>
                                <a:lnTo>
                                  <a:pt x="58" y="39"/>
                                </a:lnTo>
                                <a:lnTo>
                                  <a:pt x="35" y="39"/>
                                </a:lnTo>
                                <a:lnTo>
                                  <a:pt x="35" y="92"/>
                                </a:lnTo>
                                <a:lnTo>
                                  <a:pt x="35" y="101"/>
                                </a:lnTo>
                                <a:lnTo>
                                  <a:pt x="37" y="107"/>
                                </a:lnTo>
                                <a:lnTo>
                                  <a:pt x="41" y="111"/>
                                </a:lnTo>
                                <a:lnTo>
                                  <a:pt x="48" y="112"/>
                                </a:lnTo>
                                <a:lnTo>
                                  <a:pt x="50" y="112"/>
                                </a:lnTo>
                                <a:lnTo>
                                  <a:pt x="52" y="111"/>
                                </a:lnTo>
                                <a:lnTo>
                                  <a:pt x="53" y="111"/>
                                </a:lnTo>
                                <a:lnTo>
                                  <a:pt x="56" y="111"/>
                                </a:lnTo>
                                <a:lnTo>
                                  <a:pt x="57" y="109"/>
                                </a:lnTo>
                                <a:lnTo>
                                  <a:pt x="58" y="109"/>
                                </a:lnTo>
                                <a:lnTo>
                                  <a:pt x="60" y="108"/>
                                </a:lnTo>
                                <a:lnTo>
                                  <a:pt x="60" y="108"/>
                                </a:lnTo>
                                <a:lnTo>
                                  <a:pt x="61" y="108"/>
                                </a:lnTo>
                                <a:lnTo>
                                  <a:pt x="61" y="109"/>
                                </a:lnTo>
                                <a:lnTo>
                                  <a:pt x="61" y="109"/>
                                </a:lnTo>
                                <a:lnTo>
                                  <a:pt x="62" y="109"/>
                                </a:lnTo>
                                <a:lnTo>
                                  <a:pt x="62" y="111"/>
                                </a:lnTo>
                                <a:lnTo>
                                  <a:pt x="62" y="112"/>
                                </a:lnTo>
                                <a:lnTo>
                                  <a:pt x="62" y="113"/>
                                </a:lnTo>
                                <a:lnTo>
                                  <a:pt x="62" y="1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89" name="Freeform 955"/>
                        <wps:cNvSpPr>
                          <a:spLocks/>
                        </wps:cNvSpPr>
                        <wps:spPr bwMode="auto">
                          <a:xfrm>
                            <a:off x="5060950" y="2406650"/>
                            <a:ext cx="28575" cy="53975"/>
                          </a:xfrm>
                          <a:custGeom>
                            <a:avLst/>
                            <a:gdLst>
                              <a:gd name="T0" fmla="*/ 55 w 55"/>
                              <a:gd name="T1" fmla="*/ 14 h 103"/>
                              <a:gd name="T2" fmla="*/ 55 w 55"/>
                              <a:gd name="T3" fmla="*/ 16 h 103"/>
                              <a:gd name="T4" fmla="*/ 55 w 55"/>
                              <a:gd name="T5" fmla="*/ 19 h 103"/>
                              <a:gd name="T6" fmla="*/ 53 w 55"/>
                              <a:gd name="T7" fmla="*/ 19 h 103"/>
                              <a:gd name="T8" fmla="*/ 52 w 55"/>
                              <a:gd name="T9" fmla="*/ 19 h 103"/>
                              <a:gd name="T10" fmla="*/ 50 w 55"/>
                              <a:gd name="T11" fmla="*/ 19 h 103"/>
                              <a:gd name="T12" fmla="*/ 46 w 55"/>
                              <a:gd name="T13" fmla="*/ 18 h 103"/>
                              <a:gd name="T14" fmla="*/ 42 w 55"/>
                              <a:gd name="T15" fmla="*/ 16 h 103"/>
                              <a:gd name="T16" fmla="*/ 37 w 55"/>
                              <a:gd name="T17" fmla="*/ 16 h 103"/>
                              <a:gd name="T18" fmla="*/ 32 w 55"/>
                              <a:gd name="T19" fmla="*/ 19 h 103"/>
                              <a:gd name="T20" fmla="*/ 28 w 55"/>
                              <a:gd name="T21" fmla="*/ 24 h 103"/>
                              <a:gd name="T22" fmla="*/ 21 w 55"/>
                              <a:gd name="T23" fmla="*/ 32 h 103"/>
                              <a:gd name="T24" fmla="*/ 18 w 55"/>
                              <a:gd name="T25" fmla="*/ 99 h 103"/>
                              <a:gd name="T26" fmla="*/ 18 w 55"/>
                              <a:gd name="T27" fmla="*/ 100 h 103"/>
                              <a:gd name="T28" fmla="*/ 15 w 55"/>
                              <a:gd name="T29" fmla="*/ 101 h 103"/>
                              <a:gd name="T30" fmla="*/ 13 w 55"/>
                              <a:gd name="T31" fmla="*/ 103 h 103"/>
                              <a:gd name="T32" fmla="*/ 9 w 55"/>
                              <a:gd name="T33" fmla="*/ 103 h 103"/>
                              <a:gd name="T34" fmla="*/ 4 w 55"/>
                              <a:gd name="T35" fmla="*/ 103 h 103"/>
                              <a:gd name="T36" fmla="*/ 2 w 55"/>
                              <a:gd name="T37" fmla="*/ 101 h 103"/>
                              <a:gd name="T38" fmla="*/ 0 w 55"/>
                              <a:gd name="T39" fmla="*/ 100 h 103"/>
                              <a:gd name="T40" fmla="*/ 0 w 55"/>
                              <a:gd name="T41" fmla="*/ 99 h 103"/>
                              <a:gd name="T42" fmla="*/ 0 w 55"/>
                              <a:gd name="T43" fmla="*/ 4 h 103"/>
                              <a:gd name="T44" fmla="*/ 0 w 55"/>
                              <a:gd name="T45" fmla="*/ 3 h 103"/>
                              <a:gd name="T46" fmla="*/ 3 w 55"/>
                              <a:gd name="T47" fmla="*/ 3 h 103"/>
                              <a:gd name="T48" fmla="*/ 5 w 55"/>
                              <a:gd name="T49" fmla="*/ 2 h 103"/>
                              <a:gd name="T50" fmla="*/ 10 w 55"/>
                              <a:gd name="T51" fmla="*/ 2 h 103"/>
                              <a:gd name="T52" fmla="*/ 13 w 55"/>
                              <a:gd name="T53" fmla="*/ 3 h 103"/>
                              <a:gd name="T54" fmla="*/ 15 w 55"/>
                              <a:gd name="T55" fmla="*/ 3 h 103"/>
                              <a:gd name="T56" fmla="*/ 15 w 55"/>
                              <a:gd name="T57" fmla="*/ 4 h 103"/>
                              <a:gd name="T58" fmla="*/ 16 w 55"/>
                              <a:gd name="T59" fmla="*/ 19 h 103"/>
                              <a:gd name="T60" fmla="*/ 23 w 55"/>
                              <a:gd name="T61" fmla="*/ 10 h 103"/>
                              <a:gd name="T62" fmla="*/ 30 w 55"/>
                              <a:gd name="T63" fmla="*/ 4 h 103"/>
                              <a:gd name="T64" fmla="*/ 35 w 55"/>
                              <a:gd name="T65" fmla="*/ 2 h 103"/>
                              <a:gd name="T66" fmla="*/ 41 w 55"/>
                              <a:gd name="T67" fmla="*/ 0 h 103"/>
                              <a:gd name="T68" fmla="*/ 45 w 55"/>
                              <a:gd name="T69" fmla="*/ 0 h 103"/>
                              <a:gd name="T70" fmla="*/ 48 w 55"/>
                              <a:gd name="T71" fmla="*/ 2 h 103"/>
                              <a:gd name="T72" fmla="*/ 52 w 55"/>
                              <a:gd name="T73" fmla="*/ 2 h 103"/>
                              <a:gd name="T74" fmla="*/ 53 w 55"/>
                              <a:gd name="T75" fmla="*/ 3 h 103"/>
                              <a:gd name="T76" fmla="*/ 55 w 55"/>
                              <a:gd name="T77" fmla="*/ 4 h 103"/>
                              <a:gd name="T78" fmla="*/ 55 w 55"/>
                              <a:gd name="T79" fmla="*/ 5 h 103"/>
                              <a:gd name="T80" fmla="*/ 55 w 55"/>
                              <a:gd name="T81" fmla="*/ 8 h 103"/>
                              <a:gd name="T82" fmla="*/ 55 w 55"/>
                              <a:gd name="T83" fmla="*/ 11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5" h="103">
                                <a:moveTo>
                                  <a:pt x="55" y="11"/>
                                </a:moveTo>
                                <a:lnTo>
                                  <a:pt x="55" y="14"/>
                                </a:lnTo>
                                <a:lnTo>
                                  <a:pt x="55" y="15"/>
                                </a:lnTo>
                                <a:lnTo>
                                  <a:pt x="55" y="16"/>
                                </a:lnTo>
                                <a:lnTo>
                                  <a:pt x="55" y="18"/>
                                </a:lnTo>
                                <a:lnTo>
                                  <a:pt x="55" y="19"/>
                                </a:lnTo>
                                <a:lnTo>
                                  <a:pt x="53" y="19"/>
                                </a:lnTo>
                                <a:lnTo>
                                  <a:pt x="53" y="19"/>
                                </a:lnTo>
                                <a:lnTo>
                                  <a:pt x="52" y="19"/>
                                </a:lnTo>
                                <a:lnTo>
                                  <a:pt x="52" y="19"/>
                                </a:lnTo>
                                <a:lnTo>
                                  <a:pt x="51" y="19"/>
                                </a:lnTo>
                                <a:lnTo>
                                  <a:pt x="50" y="19"/>
                                </a:lnTo>
                                <a:lnTo>
                                  <a:pt x="47" y="18"/>
                                </a:lnTo>
                                <a:lnTo>
                                  <a:pt x="46" y="18"/>
                                </a:lnTo>
                                <a:lnTo>
                                  <a:pt x="45" y="18"/>
                                </a:lnTo>
                                <a:lnTo>
                                  <a:pt x="42" y="16"/>
                                </a:lnTo>
                                <a:lnTo>
                                  <a:pt x="40" y="16"/>
                                </a:lnTo>
                                <a:lnTo>
                                  <a:pt x="37" y="16"/>
                                </a:lnTo>
                                <a:lnTo>
                                  <a:pt x="35" y="18"/>
                                </a:lnTo>
                                <a:lnTo>
                                  <a:pt x="32" y="19"/>
                                </a:lnTo>
                                <a:lnTo>
                                  <a:pt x="30" y="21"/>
                                </a:lnTo>
                                <a:lnTo>
                                  <a:pt x="28" y="24"/>
                                </a:lnTo>
                                <a:lnTo>
                                  <a:pt x="24" y="27"/>
                                </a:lnTo>
                                <a:lnTo>
                                  <a:pt x="21" y="32"/>
                                </a:lnTo>
                                <a:lnTo>
                                  <a:pt x="18" y="37"/>
                                </a:lnTo>
                                <a:lnTo>
                                  <a:pt x="18" y="99"/>
                                </a:lnTo>
                                <a:lnTo>
                                  <a:pt x="18" y="100"/>
                                </a:lnTo>
                                <a:lnTo>
                                  <a:pt x="18" y="100"/>
                                </a:lnTo>
                                <a:lnTo>
                                  <a:pt x="16" y="101"/>
                                </a:lnTo>
                                <a:lnTo>
                                  <a:pt x="15" y="101"/>
                                </a:lnTo>
                                <a:lnTo>
                                  <a:pt x="15" y="101"/>
                                </a:lnTo>
                                <a:lnTo>
                                  <a:pt x="13" y="103"/>
                                </a:lnTo>
                                <a:lnTo>
                                  <a:pt x="11" y="103"/>
                                </a:lnTo>
                                <a:lnTo>
                                  <a:pt x="9" y="103"/>
                                </a:lnTo>
                                <a:lnTo>
                                  <a:pt x="7" y="103"/>
                                </a:lnTo>
                                <a:lnTo>
                                  <a:pt x="4" y="103"/>
                                </a:lnTo>
                                <a:lnTo>
                                  <a:pt x="3" y="101"/>
                                </a:lnTo>
                                <a:lnTo>
                                  <a:pt x="2" y="101"/>
                                </a:lnTo>
                                <a:lnTo>
                                  <a:pt x="2" y="101"/>
                                </a:lnTo>
                                <a:lnTo>
                                  <a:pt x="0" y="100"/>
                                </a:lnTo>
                                <a:lnTo>
                                  <a:pt x="0" y="100"/>
                                </a:lnTo>
                                <a:lnTo>
                                  <a:pt x="0" y="99"/>
                                </a:lnTo>
                                <a:lnTo>
                                  <a:pt x="0" y="5"/>
                                </a:lnTo>
                                <a:lnTo>
                                  <a:pt x="0" y="4"/>
                                </a:lnTo>
                                <a:lnTo>
                                  <a:pt x="0" y="4"/>
                                </a:lnTo>
                                <a:lnTo>
                                  <a:pt x="0" y="3"/>
                                </a:lnTo>
                                <a:lnTo>
                                  <a:pt x="2" y="3"/>
                                </a:lnTo>
                                <a:lnTo>
                                  <a:pt x="3" y="3"/>
                                </a:lnTo>
                                <a:lnTo>
                                  <a:pt x="4" y="2"/>
                                </a:lnTo>
                                <a:lnTo>
                                  <a:pt x="5" y="2"/>
                                </a:lnTo>
                                <a:lnTo>
                                  <a:pt x="8" y="2"/>
                                </a:lnTo>
                                <a:lnTo>
                                  <a:pt x="10" y="2"/>
                                </a:lnTo>
                                <a:lnTo>
                                  <a:pt x="11" y="2"/>
                                </a:lnTo>
                                <a:lnTo>
                                  <a:pt x="13" y="3"/>
                                </a:lnTo>
                                <a:lnTo>
                                  <a:pt x="14" y="3"/>
                                </a:lnTo>
                                <a:lnTo>
                                  <a:pt x="15" y="3"/>
                                </a:lnTo>
                                <a:lnTo>
                                  <a:pt x="15" y="4"/>
                                </a:lnTo>
                                <a:lnTo>
                                  <a:pt x="15" y="4"/>
                                </a:lnTo>
                                <a:lnTo>
                                  <a:pt x="16" y="5"/>
                                </a:lnTo>
                                <a:lnTo>
                                  <a:pt x="16" y="19"/>
                                </a:lnTo>
                                <a:lnTo>
                                  <a:pt x="20" y="14"/>
                                </a:lnTo>
                                <a:lnTo>
                                  <a:pt x="23" y="10"/>
                                </a:lnTo>
                                <a:lnTo>
                                  <a:pt x="26" y="6"/>
                                </a:lnTo>
                                <a:lnTo>
                                  <a:pt x="30" y="4"/>
                                </a:lnTo>
                                <a:lnTo>
                                  <a:pt x="32" y="3"/>
                                </a:lnTo>
                                <a:lnTo>
                                  <a:pt x="35" y="2"/>
                                </a:lnTo>
                                <a:lnTo>
                                  <a:pt x="39" y="0"/>
                                </a:lnTo>
                                <a:lnTo>
                                  <a:pt x="41" y="0"/>
                                </a:lnTo>
                                <a:lnTo>
                                  <a:pt x="44" y="0"/>
                                </a:lnTo>
                                <a:lnTo>
                                  <a:pt x="45" y="0"/>
                                </a:lnTo>
                                <a:lnTo>
                                  <a:pt x="46" y="0"/>
                                </a:lnTo>
                                <a:lnTo>
                                  <a:pt x="48" y="2"/>
                                </a:lnTo>
                                <a:lnTo>
                                  <a:pt x="50" y="2"/>
                                </a:lnTo>
                                <a:lnTo>
                                  <a:pt x="52" y="2"/>
                                </a:lnTo>
                                <a:lnTo>
                                  <a:pt x="53" y="3"/>
                                </a:lnTo>
                                <a:lnTo>
                                  <a:pt x="53" y="3"/>
                                </a:lnTo>
                                <a:lnTo>
                                  <a:pt x="55" y="4"/>
                                </a:lnTo>
                                <a:lnTo>
                                  <a:pt x="55" y="4"/>
                                </a:lnTo>
                                <a:lnTo>
                                  <a:pt x="55" y="4"/>
                                </a:lnTo>
                                <a:lnTo>
                                  <a:pt x="55" y="5"/>
                                </a:lnTo>
                                <a:lnTo>
                                  <a:pt x="55" y="6"/>
                                </a:lnTo>
                                <a:lnTo>
                                  <a:pt x="55" y="8"/>
                                </a:lnTo>
                                <a:lnTo>
                                  <a:pt x="55" y="9"/>
                                </a:lnTo>
                                <a:lnTo>
                                  <a:pt x="55" y="1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90" name="Freeform 956"/>
                        <wps:cNvSpPr>
                          <a:spLocks noEditPoints="1"/>
                        </wps:cNvSpPr>
                        <wps:spPr bwMode="auto">
                          <a:xfrm>
                            <a:off x="5099050" y="2386013"/>
                            <a:ext cx="11113" cy="74613"/>
                          </a:xfrm>
                          <a:custGeom>
                            <a:avLst/>
                            <a:gdLst>
                              <a:gd name="T0" fmla="*/ 20 w 21"/>
                              <a:gd name="T1" fmla="*/ 136 h 140"/>
                              <a:gd name="T2" fmla="*/ 20 w 21"/>
                              <a:gd name="T3" fmla="*/ 137 h 140"/>
                              <a:gd name="T4" fmla="*/ 19 w 21"/>
                              <a:gd name="T5" fmla="*/ 137 h 140"/>
                              <a:gd name="T6" fmla="*/ 19 w 21"/>
                              <a:gd name="T7" fmla="*/ 138 h 140"/>
                              <a:gd name="T8" fmla="*/ 17 w 21"/>
                              <a:gd name="T9" fmla="*/ 138 h 140"/>
                              <a:gd name="T10" fmla="*/ 16 w 21"/>
                              <a:gd name="T11" fmla="*/ 138 h 140"/>
                              <a:gd name="T12" fmla="*/ 15 w 21"/>
                              <a:gd name="T13" fmla="*/ 140 h 140"/>
                              <a:gd name="T14" fmla="*/ 14 w 21"/>
                              <a:gd name="T15" fmla="*/ 140 h 140"/>
                              <a:gd name="T16" fmla="*/ 11 w 21"/>
                              <a:gd name="T17" fmla="*/ 140 h 140"/>
                              <a:gd name="T18" fmla="*/ 9 w 21"/>
                              <a:gd name="T19" fmla="*/ 140 h 140"/>
                              <a:gd name="T20" fmla="*/ 6 w 21"/>
                              <a:gd name="T21" fmla="*/ 140 h 140"/>
                              <a:gd name="T22" fmla="*/ 5 w 21"/>
                              <a:gd name="T23" fmla="*/ 138 h 140"/>
                              <a:gd name="T24" fmla="*/ 4 w 21"/>
                              <a:gd name="T25" fmla="*/ 138 h 140"/>
                              <a:gd name="T26" fmla="*/ 3 w 21"/>
                              <a:gd name="T27" fmla="*/ 138 h 140"/>
                              <a:gd name="T28" fmla="*/ 3 w 21"/>
                              <a:gd name="T29" fmla="*/ 137 h 140"/>
                              <a:gd name="T30" fmla="*/ 3 w 21"/>
                              <a:gd name="T31" fmla="*/ 137 h 140"/>
                              <a:gd name="T32" fmla="*/ 3 w 21"/>
                              <a:gd name="T33" fmla="*/ 136 h 140"/>
                              <a:gd name="T34" fmla="*/ 3 w 21"/>
                              <a:gd name="T35" fmla="*/ 42 h 140"/>
                              <a:gd name="T36" fmla="*/ 3 w 21"/>
                              <a:gd name="T37" fmla="*/ 41 h 140"/>
                              <a:gd name="T38" fmla="*/ 3 w 21"/>
                              <a:gd name="T39" fmla="*/ 41 h 140"/>
                              <a:gd name="T40" fmla="*/ 3 w 21"/>
                              <a:gd name="T41" fmla="*/ 40 h 140"/>
                              <a:gd name="T42" fmla="*/ 4 w 21"/>
                              <a:gd name="T43" fmla="*/ 40 h 140"/>
                              <a:gd name="T44" fmla="*/ 5 w 21"/>
                              <a:gd name="T45" fmla="*/ 40 h 140"/>
                              <a:gd name="T46" fmla="*/ 6 w 21"/>
                              <a:gd name="T47" fmla="*/ 39 h 140"/>
                              <a:gd name="T48" fmla="*/ 9 w 21"/>
                              <a:gd name="T49" fmla="*/ 39 h 140"/>
                              <a:gd name="T50" fmla="*/ 11 w 21"/>
                              <a:gd name="T51" fmla="*/ 39 h 140"/>
                              <a:gd name="T52" fmla="*/ 14 w 21"/>
                              <a:gd name="T53" fmla="*/ 39 h 140"/>
                              <a:gd name="T54" fmla="*/ 15 w 21"/>
                              <a:gd name="T55" fmla="*/ 39 h 140"/>
                              <a:gd name="T56" fmla="*/ 16 w 21"/>
                              <a:gd name="T57" fmla="*/ 40 h 140"/>
                              <a:gd name="T58" fmla="*/ 17 w 21"/>
                              <a:gd name="T59" fmla="*/ 40 h 140"/>
                              <a:gd name="T60" fmla="*/ 19 w 21"/>
                              <a:gd name="T61" fmla="*/ 40 h 140"/>
                              <a:gd name="T62" fmla="*/ 19 w 21"/>
                              <a:gd name="T63" fmla="*/ 41 h 140"/>
                              <a:gd name="T64" fmla="*/ 20 w 21"/>
                              <a:gd name="T65" fmla="*/ 41 h 140"/>
                              <a:gd name="T66" fmla="*/ 20 w 21"/>
                              <a:gd name="T67" fmla="*/ 42 h 140"/>
                              <a:gd name="T68" fmla="*/ 20 w 21"/>
                              <a:gd name="T69" fmla="*/ 136 h 140"/>
                              <a:gd name="T70" fmla="*/ 21 w 21"/>
                              <a:gd name="T71" fmla="*/ 10 h 140"/>
                              <a:gd name="T72" fmla="*/ 21 w 21"/>
                              <a:gd name="T73" fmla="*/ 15 h 140"/>
                              <a:gd name="T74" fmla="*/ 19 w 21"/>
                              <a:gd name="T75" fmla="*/ 19 h 140"/>
                              <a:gd name="T76" fmla="*/ 16 w 21"/>
                              <a:gd name="T77" fmla="*/ 20 h 140"/>
                              <a:gd name="T78" fmla="*/ 10 w 21"/>
                              <a:gd name="T79" fmla="*/ 21 h 140"/>
                              <a:gd name="T80" fmla="*/ 5 w 21"/>
                              <a:gd name="T81" fmla="*/ 20 h 140"/>
                              <a:gd name="T82" fmla="*/ 3 w 21"/>
                              <a:gd name="T83" fmla="*/ 19 h 140"/>
                              <a:gd name="T84" fmla="*/ 0 w 21"/>
                              <a:gd name="T85" fmla="*/ 16 h 140"/>
                              <a:gd name="T86" fmla="*/ 0 w 21"/>
                              <a:gd name="T87" fmla="*/ 10 h 140"/>
                              <a:gd name="T88" fmla="*/ 0 w 21"/>
                              <a:gd name="T89" fmla="*/ 5 h 140"/>
                              <a:gd name="T90" fmla="*/ 3 w 21"/>
                              <a:gd name="T91" fmla="*/ 3 h 140"/>
                              <a:gd name="T92" fmla="*/ 5 w 21"/>
                              <a:gd name="T93" fmla="*/ 0 h 140"/>
                              <a:gd name="T94" fmla="*/ 11 w 21"/>
                              <a:gd name="T95" fmla="*/ 0 h 140"/>
                              <a:gd name="T96" fmla="*/ 16 w 21"/>
                              <a:gd name="T97" fmla="*/ 0 h 140"/>
                              <a:gd name="T98" fmla="*/ 19 w 21"/>
                              <a:gd name="T99" fmla="*/ 3 h 140"/>
                              <a:gd name="T100" fmla="*/ 21 w 21"/>
                              <a:gd name="T101" fmla="*/ 5 h 140"/>
                              <a:gd name="T102" fmla="*/ 21 w 21"/>
                              <a:gd name="T103" fmla="*/ 1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21" h="140">
                                <a:moveTo>
                                  <a:pt x="20" y="136"/>
                                </a:moveTo>
                                <a:lnTo>
                                  <a:pt x="20" y="137"/>
                                </a:lnTo>
                                <a:lnTo>
                                  <a:pt x="19" y="137"/>
                                </a:lnTo>
                                <a:lnTo>
                                  <a:pt x="19" y="138"/>
                                </a:lnTo>
                                <a:lnTo>
                                  <a:pt x="17" y="138"/>
                                </a:lnTo>
                                <a:lnTo>
                                  <a:pt x="16" y="138"/>
                                </a:lnTo>
                                <a:lnTo>
                                  <a:pt x="15" y="140"/>
                                </a:lnTo>
                                <a:lnTo>
                                  <a:pt x="14" y="140"/>
                                </a:lnTo>
                                <a:lnTo>
                                  <a:pt x="11" y="140"/>
                                </a:lnTo>
                                <a:lnTo>
                                  <a:pt x="9" y="140"/>
                                </a:lnTo>
                                <a:lnTo>
                                  <a:pt x="6" y="140"/>
                                </a:lnTo>
                                <a:lnTo>
                                  <a:pt x="5" y="138"/>
                                </a:lnTo>
                                <a:lnTo>
                                  <a:pt x="4" y="138"/>
                                </a:lnTo>
                                <a:lnTo>
                                  <a:pt x="3" y="138"/>
                                </a:lnTo>
                                <a:lnTo>
                                  <a:pt x="3" y="137"/>
                                </a:lnTo>
                                <a:lnTo>
                                  <a:pt x="3" y="137"/>
                                </a:lnTo>
                                <a:lnTo>
                                  <a:pt x="3" y="136"/>
                                </a:lnTo>
                                <a:lnTo>
                                  <a:pt x="3" y="42"/>
                                </a:lnTo>
                                <a:lnTo>
                                  <a:pt x="3" y="41"/>
                                </a:lnTo>
                                <a:lnTo>
                                  <a:pt x="3" y="41"/>
                                </a:lnTo>
                                <a:lnTo>
                                  <a:pt x="3" y="40"/>
                                </a:lnTo>
                                <a:lnTo>
                                  <a:pt x="4" y="40"/>
                                </a:lnTo>
                                <a:lnTo>
                                  <a:pt x="5" y="40"/>
                                </a:lnTo>
                                <a:lnTo>
                                  <a:pt x="6" y="39"/>
                                </a:lnTo>
                                <a:lnTo>
                                  <a:pt x="9" y="39"/>
                                </a:lnTo>
                                <a:lnTo>
                                  <a:pt x="11" y="39"/>
                                </a:lnTo>
                                <a:lnTo>
                                  <a:pt x="14" y="39"/>
                                </a:lnTo>
                                <a:lnTo>
                                  <a:pt x="15" y="39"/>
                                </a:lnTo>
                                <a:lnTo>
                                  <a:pt x="16" y="40"/>
                                </a:lnTo>
                                <a:lnTo>
                                  <a:pt x="17" y="40"/>
                                </a:lnTo>
                                <a:lnTo>
                                  <a:pt x="19" y="40"/>
                                </a:lnTo>
                                <a:lnTo>
                                  <a:pt x="19" y="41"/>
                                </a:lnTo>
                                <a:lnTo>
                                  <a:pt x="20" y="41"/>
                                </a:lnTo>
                                <a:lnTo>
                                  <a:pt x="20" y="42"/>
                                </a:lnTo>
                                <a:lnTo>
                                  <a:pt x="20" y="136"/>
                                </a:lnTo>
                                <a:close/>
                                <a:moveTo>
                                  <a:pt x="21" y="10"/>
                                </a:moveTo>
                                <a:lnTo>
                                  <a:pt x="21" y="15"/>
                                </a:lnTo>
                                <a:lnTo>
                                  <a:pt x="19" y="19"/>
                                </a:lnTo>
                                <a:lnTo>
                                  <a:pt x="16" y="20"/>
                                </a:lnTo>
                                <a:lnTo>
                                  <a:pt x="10" y="21"/>
                                </a:lnTo>
                                <a:lnTo>
                                  <a:pt x="5" y="20"/>
                                </a:lnTo>
                                <a:lnTo>
                                  <a:pt x="3" y="19"/>
                                </a:lnTo>
                                <a:lnTo>
                                  <a:pt x="0" y="16"/>
                                </a:lnTo>
                                <a:lnTo>
                                  <a:pt x="0" y="10"/>
                                </a:lnTo>
                                <a:lnTo>
                                  <a:pt x="0" y="5"/>
                                </a:lnTo>
                                <a:lnTo>
                                  <a:pt x="3" y="3"/>
                                </a:lnTo>
                                <a:lnTo>
                                  <a:pt x="5" y="0"/>
                                </a:lnTo>
                                <a:lnTo>
                                  <a:pt x="11" y="0"/>
                                </a:lnTo>
                                <a:lnTo>
                                  <a:pt x="16" y="0"/>
                                </a:lnTo>
                                <a:lnTo>
                                  <a:pt x="19" y="3"/>
                                </a:lnTo>
                                <a:lnTo>
                                  <a:pt x="21" y="5"/>
                                </a:lnTo>
                                <a:lnTo>
                                  <a:pt x="21" y="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91" name="Freeform 957"/>
                        <wps:cNvSpPr>
                          <a:spLocks noEditPoints="1"/>
                        </wps:cNvSpPr>
                        <wps:spPr bwMode="auto">
                          <a:xfrm>
                            <a:off x="5124450" y="2406650"/>
                            <a:ext cx="44450" cy="53975"/>
                          </a:xfrm>
                          <a:custGeom>
                            <a:avLst/>
                            <a:gdLst>
                              <a:gd name="T0" fmla="*/ 85 w 86"/>
                              <a:gd name="T1" fmla="*/ 52 h 104"/>
                              <a:gd name="T2" fmla="*/ 81 w 86"/>
                              <a:gd name="T3" fmla="*/ 56 h 104"/>
                              <a:gd name="T4" fmla="*/ 17 w 86"/>
                              <a:gd name="T5" fmla="*/ 56 h 104"/>
                              <a:gd name="T6" fmla="*/ 19 w 86"/>
                              <a:gd name="T7" fmla="*/ 69 h 104"/>
                              <a:gd name="T8" fmla="*/ 24 w 86"/>
                              <a:gd name="T9" fmla="*/ 80 h 104"/>
                              <a:gd name="T10" fmla="*/ 34 w 86"/>
                              <a:gd name="T11" fmla="*/ 88 h 104"/>
                              <a:gd name="T12" fmla="*/ 48 w 86"/>
                              <a:gd name="T13" fmla="*/ 90 h 104"/>
                              <a:gd name="T14" fmla="*/ 60 w 86"/>
                              <a:gd name="T15" fmla="*/ 89 h 104"/>
                              <a:gd name="T16" fmla="*/ 69 w 86"/>
                              <a:gd name="T17" fmla="*/ 86 h 104"/>
                              <a:gd name="T18" fmla="*/ 75 w 86"/>
                              <a:gd name="T19" fmla="*/ 84 h 104"/>
                              <a:gd name="T20" fmla="*/ 78 w 86"/>
                              <a:gd name="T21" fmla="*/ 83 h 104"/>
                              <a:gd name="T22" fmla="*/ 80 w 86"/>
                              <a:gd name="T23" fmla="*/ 83 h 104"/>
                              <a:gd name="T24" fmla="*/ 81 w 86"/>
                              <a:gd name="T25" fmla="*/ 84 h 104"/>
                              <a:gd name="T26" fmla="*/ 81 w 86"/>
                              <a:gd name="T27" fmla="*/ 86 h 104"/>
                              <a:gd name="T28" fmla="*/ 82 w 86"/>
                              <a:gd name="T29" fmla="*/ 89 h 104"/>
                              <a:gd name="T30" fmla="*/ 81 w 86"/>
                              <a:gd name="T31" fmla="*/ 91 h 104"/>
                              <a:gd name="T32" fmla="*/ 81 w 86"/>
                              <a:gd name="T33" fmla="*/ 94 h 104"/>
                              <a:gd name="T34" fmla="*/ 81 w 86"/>
                              <a:gd name="T35" fmla="*/ 95 h 104"/>
                              <a:gd name="T36" fmla="*/ 80 w 86"/>
                              <a:gd name="T37" fmla="*/ 96 h 104"/>
                              <a:gd name="T38" fmla="*/ 76 w 86"/>
                              <a:gd name="T39" fmla="*/ 98 h 104"/>
                              <a:gd name="T40" fmla="*/ 69 w 86"/>
                              <a:gd name="T41" fmla="*/ 100 h 104"/>
                              <a:gd name="T42" fmla="*/ 59 w 86"/>
                              <a:gd name="T43" fmla="*/ 103 h 104"/>
                              <a:gd name="T44" fmla="*/ 46 w 86"/>
                              <a:gd name="T45" fmla="*/ 104 h 104"/>
                              <a:gd name="T46" fmla="*/ 26 w 86"/>
                              <a:gd name="T47" fmla="*/ 100 h 104"/>
                              <a:gd name="T48" fmla="*/ 11 w 86"/>
                              <a:gd name="T49" fmla="*/ 90 h 104"/>
                              <a:gd name="T50" fmla="*/ 2 w 86"/>
                              <a:gd name="T51" fmla="*/ 75 h 104"/>
                              <a:gd name="T52" fmla="*/ 0 w 86"/>
                              <a:gd name="T53" fmla="*/ 52 h 104"/>
                              <a:gd name="T54" fmla="*/ 2 w 86"/>
                              <a:gd name="T55" fmla="*/ 31 h 104"/>
                              <a:gd name="T56" fmla="*/ 11 w 86"/>
                              <a:gd name="T57" fmla="*/ 14 h 104"/>
                              <a:gd name="T58" fmla="*/ 26 w 86"/>
                              <a:gd name="T59" fmla="*/ 4 h 104"/>
                              <a:gd name="T60" fmla="*/ 44 w 86"/>
                              <a:gd name="T61" fmla="*/ 0 h 104"/>
                              <a:gd name="T62" fmla="*/ 62 w 86"/>
                              <a:gd name="T63" fmla="*/ 4 h 104"/>
                              <a:gd name="T64" fmla="*/ 76 w 86"/>
                              <a:gd name="T65" fmla="*/ 14 h 104"/>
                              <a:gd name="T66" fmla="*/ 83 w 86"/>
                              <a:gd name="T67" fmla="*/ 27 h 104"/>
                              <a:gd name="T68" fmla="*/ 86 w 86"/>
                              <a:gd name="T69" fmla="*/ 45 h 104"/>
                              <a:gd name="T70" fmla="*/ 69 w 86"/>
                              <a:gd name="T71" fmla="*/ 43 h 104"/>
                              <a:gd name="T72" fmla="*/ 62 w 86"/>
                              <a:gd name="T73" fmla="*/ 21 h 104"/>
                              <a:gd name="T74" fmla="*/ 44 w 86"/>
                              <a:gd name="T75" fmla="*/ 14 h 104"/>
                              <a:gd name="T76" fmla="*/ 32 w 86"/>
                              <a:gd name="T77" fmla="*/ 16 h 104"/>
                              <a:gd name="T78" fmla="*/ 24 w 86"/>
                              <a:gd name="T79" fmla="*/ 22 h 104"/>
                              <a:gd name="T80" fmla="*/ 19 w 86"/>
                              <a:gd name="T81" fmla="*/ 32 h 104"/>
                              <a:gd name="T82" fmla="*/ 17 w 86"/>
                              <a:gd name="T83" fmla="*/ 43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86" h="104">
                                <a:moveTo>
                                  <a:pt x="86" y="48"/>
                                </a:moveTo>
                                <a:lnTo>
                                  <a:pt x="85" y="52"/>
                                </a:lnTo>
                                <a:lnTo>
                                  <a:pt x="83" y="53"/>
                                </a:lnTo>
                                <a:lnTo>
                                  <a:pt x="81" y="56"/>
                                </a:lnTo>
                                <a:lnTo>
                                  <a:pt x="78" y="56"/>
                                </a:lnTo>
                                <a:lnTo>
                                  <a:pt x="17" y="56"/>
                                </a:lnTo>
                                <a:lnTo>
                                  <a:pt x="17" y="63"/>
                                </a:lnTo>
                                <a:lnTo>
                                  <a:pt x="19" y="69"/>
                                </a:lnTo>
                                <a:lnTo>
                                  <a:pt x="21" y="75"/>
                                </a:lnTo>
                                <a:lnTo>
                                  <a:pt x="24" y="80"/>
                                </a:lnTo>
                                <a:lnTo>
                                  <a:pt x="28" y="84"/>
                                </a:lnTo>
                                <a:lnTo>
                                  <a:pt x="34" y="88"/>
                                </a:lnTo>
                                <a:lnTo>
                                  <a:pt x="40" y="89"/>
                                </a:lnTo>
                                <a:lnTo>
                                  <a:pt x="48" y="90"/>
                                </a:lnTo>
                                <a:lnTo>
                                  <a:pt x="54" y="89"/>
                                </a:lnTo>
                                <a:lnTo>
                                  <a:pt x="60" y="89"/>
                                </a:lnTo>
                                <a:lnTo>
                                  <a:pt x="65" y="88"/>
                                </a:lnTo>
                                <a:lnTo>
                                  <a:pt x="69" y="86"/>
                                </a:lnTo>
                                <a:lnTo>
                                  <a:pt x="72" y="85"/>
                                </a:lnTo>
                                <a:lnTo>
                                  <a:pt x="75" y="84"/>
                                </a:lnTo>
                                <a:lnTo>
                                  <a:pt x="77" y="83"/>
                                </a:lnTo>
                                <a:lnTo>
                                  <a:pt x="78" y="83"/>
                                </a:lnTo>
                                <a:lnTo>
                                  <a:pt x="80" y="83"/>
                                </a:lnTo>
                                <a:lnTo>
                                  <a:pt x="80" y="83"/>
                                </a:lnTo>
                                <a:lnTo>
                                  <a:pt x="81" y="83"/>
                                </a:lnTo>
                                <a:lnTo>
                                  <a:pt x="81" y="84"/>
                                </a:lnTo>
                                <a:lnTo>
                                  <a:pt x="81" y="85"/>
                                </a:lnTo>
                                <a:lnTo>
                                  <a:pt x="81" y="86"/>
                                </a:lnTo>
                                <a:lnTo>
                                  <a:pt x="81" y="88"/>
                                </a:lnTo>
                                <a:lnTo>
                                  <a:pt x="82" y="89"/>
                                </a:lnTo>
                                <a:lnTo>
                                  <a:pt x="82" y="90"/>
                                </a:lnTo>
                                <a:lnTo>
                                  <a:pt x="81" y="91"/>
                                </a:lnTo>
                                <a:lnTo>
                                  <a:pt x="81" y="93"/>
                                </a:lnTo>
                                <a:lnTo>
                                  <a:pt x="81" y="94"/>
                                </a:lnTo>
                                <a:lnTo>
                                  <a:pt x="81" y="94"/>
                                </a:lnTo>
                                <a:lnTo>
                                  <a:pt x="81" y="95"/>
                                </a:lnTo>
                                <a:lnTo>
                                  <a:pt x="80" y="95"/>
                                </a:lnTo>
                                <a:lnTo>
                                  <a:pt x="80" y="96"/>
                                </a:lnTo>
                                <a:lnTo>
                                  <a:pt x="78" y="96"/>
                                </a:lnTo>
                                <a:lnTo>
                                  <a:pt x="76" y="98"/>
                                </a:lnTo>
                                <a:lnTo>
                                  <a:pt x="74" y="99"/>
                                </a:lnTo>
                                <a:lnTo>
                                  <a:pt x="69" y="100"/>
                                </a:lnTo>
                                <a:lnTo>
                                  <a:pt x="65" y="101"/>
                                </a:lnTo>
                                <a:lnTo>
                                  <a:pt x="59" y="103"/>
                                </a:lnTo>
                                <a:lnTo>
                                  <a:pt x="53" y="104"/>
                                </a:lnTo>
                                <a:lnTo>
                                  <a:pt x="46" y="104"/>
                                </a:lnTo>
                                <a:lnTo>
                                  <a:pt x="35" y="103"/>
                                </a:lnTo>
                                <a:lnTo>
                                  <a:pt x="26" y="100"/>
                                </a:lnTo>
                                <a:lnTo>
                                  <a:pt x="17" y="96"/>
                                </a:lnTo>
                                <a:lnTo>
                                  <a:pt x="11" y="90"/>
                                </a:lnTo>
                                <a:lnTo>
                                  <a:pt x="6" y="84"/>
                                </a:lnTo>
                                <a:lnTo>
                                  <a:pt x="2" y="75"/>
                                </a:lnTo>
                                <a:lnTo>
                                  <a:pt x="0" y="64"/>
                                </a:lnTo>
                                <a:lnTo>
                                  <a:pt x="0" y="52"/>
                                </a:lnTo>
                                <a:lnTo>
                                  <a:pt x="0" y="41"/>
                                </a:lnTo>
                                <a:lnTo>
                                  <a:pt x="2" y="31"/>
                                </a:lnTo>
                                <a:lnTo>
                                  <a:pt x="6" y="21"/>
                                </a:lnTo>
                                <a:lnTo>
                                  <a:pt x="11" y="14"/>
                                </a:lnTo>
                                <a:lnTo>
                                  <a:pt x="18" y="8"/>
                                </a:lnTo>
                                <a:lnTo>
                                  <a:pt x="26" y="4"/>
                                </a:lnTo>
                                <a:lnTo>
                                  <a:pt x="34" y="2"/>
                                </a:lnTo>
                                <a:lnTo>
                                  <a:pt x="44" y="0"/>
                                </a:lnTo>
                                <a:lnTo>
                                  <a:pt x="55" y="2"/>
                                </a:lnTo>
                                <a:lnTo>
                                  <a:pt x="62" y="4"/>
                                </a:lnTo>
                                <a:lnTo>
                                  <a:pt x="70" y="8"/>
                                </a:lnTo>
                                <a:lnTo>
                                  <a:pt x="76" y="14"/>
                                </a:lnTo>
                                <a:lnTo>
                                  <a:pt x="81" y="20"/>
                                </a:lnTo>
                                <a:lnTo>
                                  <a:pt x="83" y="27"/>
                                </a:lnTo>
                                <a:lnTo>
                                  <a:pt x="85" y="36"/>
                                </a:lnTo>
                                <a:lnTo>
                                  <a:pt x="86" y="45"/>
                                </a:lnTo>
                                <a:lnTo>
                                  <a:pt x="86" y="48"/>
                                </a:lnTo>
                                <a:close/>
                                <a:moveTo>
                                  <a:pt x="69" y="43"/>
                                </a:moveTo>
                                <a:lnTo>
                                  <a:pt x="67" y="30"/>
                                </a:lnTo>
                                <a:lnTo>
                                  <a:pt x="62" y="21"/>
                                </a:lnTo>
                                <a:lnTo>
                                  <a:pt x="55" y="15"/>
                                </a:lnTo>
                                <a:lnTo>
                                  <a:pt x="44" y="14"/>
                                </a:lnTo>
                                <a:lnTo>
                                  <a:pt x="38" y="14"/>
                                </a:lnTo>
                                <a:lnTo>
                                  <a:pt x="32" y="16"/>
                                </a:lnTo>
                                <a:lnTo>
                                  <a:pt x="28" y="19"/>
                                </a:lnTo>
                                <a:lnTo>
                                  <a:pt x="24" y="22"/>
                                </a:lnTo>
                                <a:lnTo>
                                  <a:pt x="22" y="27"/>
                                </a:lnTo>
                                <a:lnTo>
                                  <a:pt x="19" y="32"/>
                                </a:lnTo>
                                <a:lnTo>
                                  <a:pt x="18" y="37"/>
                                </a:lnTo>
                                <a:lnTo>
                                  <a:pt x="17" y="43"/>
                                </a:lnTo>
                                <a:lnTo>
                                  <a:pt x="69" y="4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92" name="Freeform 958"/>
                        <wps:cNvSpPr>
                          <a:spLocks/>
                        </wps:cNvSpPr>
                        <wps:spPr bwMode="auto">
                          <a:xfrm>
                            <a:off x="5183188" y="2406650"/>
                            <a:ext cx="42863" cy="53975"/>
                          </a:xfrm>
                          <a:custGeom>
                            <a:avLst/>
                            <a:gdLst>
                              <a:gd name="T0" fmla="*/ 81 w 81"/>
                              <a:gd name="T1" fmla="*/ 100 h 103"/>
                              <a:gd name="T2" fmla="*/ 80 w 81"/>
                              <a:gd name="T3" fmla="*/ 101 h 103"/>
                              <a:gd name="T4" fmla="*/ 79 w 81"/>
                              <a:gd name="T5" fmla="*/ 101 h 103"/>
                              <a:gd name="T6" fmla="*/ 75 w 81"/>
                              <a:gd name="T7" fmla="*/ 103 h 103"/>
                              <a:gd name="T8" fmla="*/ 70 w 81"/>
                              <a:gd name="T9" fmla="*/ 103 h 103"/>
                              <a:gd name="T10" fmla="*/ 66 w 81"/>
                              <a:gd name="T11" fmla="*/ 101 h 103"/>
                              <a:gd name="T12" fmla="*/ 65 w 81"/>
                              <a:gd name="T13" fmla="*/ 101 h 103"/>
                              <a:gd name="T14" fmla="*/ 64 w 81"/>
                              <a:gd name="T15" fmla="*/ 100 h 103"/>
                              <a:gd name="T16" fmla="*/ 64 w 81"/>
                              <a:gd name="T17" fmla="*/ 45 h 103"/>
                              <a:gd name="T18" fmla="*/ 63 w 81"/>
                              <a:gd name="T19" fmla="*/ 31 h 103"/>
                              <a:gd name="T20" fmla="*/ 59 w 81"/>
                              <a:gd name="T21" fmla="*/ 22 h 103"/>
                              <a:gd name="T22" fmla="*/ 53 w 81"/>
                              <a:gd name="T23" fmla="*/ 18 h 103"/>
                              <a:gd name="T24" fmla="*/ 44 w 81"/>
                              <a:gd name="T25" fmla="*/ 15 h 103"/>
                              <a:gd name="T26" fmla="*/ 31 w 81"/>
                              <a:gd name="T27" fmla="*/ 20 h 103"/>
                              <a:gd name="T28" fmla="*/ 17 w 81"/>
                              <a:gd name="T29" fmla="*/ 34 h 103"/>
                              <a:gd name="T30" fmla="*/ 17 w 81"/>
                              <a:gd name="T31" fmla="*/ 100 h 103"/>
                              <a:gd name="T32" fmla="*/ 16 w 81"/>
                              <a:gd name="T33" fmla="*/ 101 h 103"/>
                              <a:gd name="T34" fmla="*/ 15 w 81"/>
                              <a:gd name="T35" fmla="*/ 101 h 103"/>
                              <a:gd name="T36" fmla="*/ 11 w 81"/>
                              <a:gd name="T37" fmla="*/ 103 h 103"/>
                              <a:gd name="T38" fmla="*/ 6 w 81"/>
                              <a:gd name="T39" fmla="*/ 103 h 103"/>
                              <a:gd name="T40" fmla="*/ 2 w 81"/>
                              <a:gd name="T41" fmla="*/ 101 h 103"/>
                              <a:gd name="T42" fmla="*/ 1 w 81"/>
                              <a:gd name="T43" fmla="*/ 101 h 103"/>
                              <a:gd name="T44" fmla="*/ 0 w 81"/>
                              <a:gd name="T45" fmla="*/ 100 h 103"/>
                              <a:gd name="T46" fmla="*/ 0 w 81"/>
                              <a:gd name="T47" fmla="*/ 5 h 103"/>
                              <a:gd name="T48" fmla="*/ 0 w 81"/>
                              <a:gd name="T49" fmla="*/ 4 h 103"/>
                              <a:gd name="T50" fmla="*/ 1 w 81"/>
                              <a:gd name="T51" fmla="*/ 3 h 103"/>
                              <a:gd name="T52" fmla="*/ 3 w 81"/>
                              <a:gd name="T53" fmla="*/ 2 h 103"/>
                              <a:gd name="T54" fmla="*/ 7 w 81"/>
                              <a:gd name="T55" fmla="*/ 2 h 103"/>
                              <a:gd name="T56" fmla="*/ 12 w 81"/>
                              <a:gd name="T57" fmla="*/ 2 h 103"/>
                              <a:gd name="T58" fmla="*/ 13 w 81"/>
                              <a:gd name="T59" fmla="*/ 3 h 103"/>
                              <a:gd name="T60" fmla="*/ 15 w 81"/>
                              <a:gd name="T61" fmla="*/ 4 h 103"/>
                              <a:gd name="T62" fmla="*/ 16 w 81"/>
                              <a:gd name="T63" fmla="*/ 5 h 103"/>
                              <a:gd name="T64" fmla="*/ 23 w 81"/>
                              <a:gd name="T65" fmla="*/ 9 h 103"/>
                              <a:gd name="T66" fmla="*/ 39 w 81"/>
                              <a:gd name="T67" fmla="*/ 2 h 103"/>
                              <a:gd name="T68" fmla="*/ 56 w 81"/>
                              <a:gd name="T69" fmla="*/ 0 h 103"/>
                              <a:gd name="T70" fmla="*/ 69 w 81"/>
                              <a:gd name="T71" fmla="*/ 8 h 103"/>
                              <a:gd name="T72" fmla="*/ 77 w 81"/>
                              <a:gd name="T73" fmla="*/ 18 h 103"/>
                              <a:gd name="T74" fmla="*/ 81 w 81"/>
                              <a:gd name="T75" fmla="*/ 32 h 103"/>
                              <a:gd name="T76" fmla="*/ 81 w 81"/>
                              <a:gd name="T77" fmla="*/ 99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81" h="103">
                                <a:moveTo>
                                  <a:pt x="81" y="99"/>
                                </a:moveTo>
                                <a:lnTo>
                                  <a:pt x="81" y="100"/>
                                </a:lnTo>
                                <a:lnTo>
                                  <a:pt x="80" y="100"/>
                                </a:lnTo>
                                <a:lnTo>
                                  <a:pt x="80" y="101"/>
                                </a:lnTo>
                                <a:lnTo>
                                  <a:pt x="79" y="101"/>
                                </a:lnTo>
                                <a:lnTo>
                                  <a:pt x="79" y="101"/>
                                </a:lnTo>
                                <a:lnTo>
                                  <a:pt x="76" y="103"/>
                                </a:lnTo>
                                <a:lnTo>
                                  <a:pt x="75" y="103"/>
                                </a:lnTo>
                                <a:lnTo>
                                  <a:pt x="72" y="103"/>
                                </a:lnTo>
                                <a:lnTo>
                                  <a:pt x="70" y="103"/>
                                </a:lnTo>
                                <a:lnTo>
                                  <a:pt x="67" y="103"/>
                                </a:lnTo>
                                <a:lnTo>
                                  <a:pt x="66" y="101"/>
                                </a:lnTo>
                                <a:lnTo>
                                  <a:pt x="65" y="101"/>
                                </a:lnTo>
                                <a:lnTo>
                                  <a:pt x="65" y="101"/>
                                </a:lnTo>
                                <a:lnTo>
                                  <a:pt x="64" y="100"/>
                                </a:lnTo>
                                <a:lnTo>
                                  <a:pt x="64" y="100"/>
                                </a:lnTo>
                                <a:lnTo>
                                  <a:pt x="64" y="99"/>
                                </a:lnTo>
                                <a:lnTo>
                                  <a:pt x="64" y="45"/>
                                </a:lnTo>
                                <a:lnTo>
                                  <a:pt x="64" y="36"/>
                                </a:lnTo>
                                <a:lnTo>
                                  <a:pt x="63" y="31"/>
                                </a:lnTo>
                                <a:lnTo>
                                  <a:pt x="61" y="26"/>
                                </a:lnTo>
                                <a:lnTo>
                                  <a:pt x="59" y="22"/>
                                </a:lnTo>
                                <a:lnTo>
                                  <a:pt x="56" y="19"/>
                                </a:lnTo>
                                <a:lnTo>
                                  <a:pt x="53" y="18"/>
                                </a:lnTo>
                                <a:lnTo>
                                  <a:pt x="49" y="15"/>
                                </a:lnTo>
                                <a:lnTo>
                                  <a:pt x="44" y="15"/>
                                </a:lnTo>
                                <a:lnTo>
                                  <a:pt x="37" y="16"/>
                                </a:lnTo>
                                <a:lnTo>
                                  <a:pt x="31" y="20"/>
                                </a:lnTo>
                                <a:lnTo>
                                  <a:pt x="24" y="25"/>
                                </a:lnTo>
                                <a:lnTo>
                                  <a:pt x="17" y="34"/>
                                </a:lnTo>
                                <a:lnTo>
                                  <a:pt x="17" y="99"/>
                                </a:lnTo>
                                <a:lnTo>
                                  <a:pt x="17" y="100"/>
                                </a:lnTo>
                                <a:lnTo>
                                  <a:pt x="17" y="100"/>
                                </a:lnTo>
                                <a:lnTo>
                                  <a:pt x="16" y="101"/>
                                </a:lnTo>
                                <a:lnTo>
                                  <a:pt x="16" y="101"/>
                                </a:lnTo>
                                <a:lnTo>
                                  <a:pt x="15" y="101"/>
                                </a:lnTo>
                                <a:lnTo>
                                  <a:pt x="13" y="103"/>
                                </a:lnTo>
                                <a:lnTo>
                                  <a:pt x="11" y="103"/>
                                </a:lnTo>
                                <a:lnTo>
                                  <a:pt x="8" y="103"/>
                                </a:lnTo>
                                <a:lnTo>
                                  <a:pt x="6" y="103"/>
                                </a:lnTo>
                                <a:lnTo>
                                  <a:pt x="5" y="103"/>
                                </a:lnTo>
                                <a:lnTo>
                                  <a:pt x="2" y="101"/>
                                </a:lnTo>
                                <a:lnTo>
                                  <a:pt x="1" y="101"/>
                                </a:lnTo>
                                <a:lnTo>
                                  <a:pt x="1" y="101"/>
                                </a:lnTo>
                                <a:lnTo>
                                  <a:pt x="0" y="100"/>
                                </a:lnTo>
                                <a:lnTo>
                                  <a:pt x="0" y="100"/>
                                </a:lnTo>
                                <a:lnTo>
                                  <a:pt x="0" y="99"/>
                                </a:lnTo>
                                <a:lnTo>
                                  <a:pt x="0" y="5"/>
                                </a:lnTo>
                                <a:lnTo>
                                  <a:pt x="0" y="4"/>
                                </a:lnTo>
                                <a:lnTo>
                                  <a:pt x="0" y="4"/>
                                </a:lnTo>
                                <a:lnTo>
                                  <a:pt x="1" y="3"/>
                                </a:lnTo>
                                <a:lnTo>
                                  <a:pt x="1" y="3"/>
                                </a:lnTo>
                                <a:lnTo>
                                  <a:pt x="2" y="3"/>
                                </a:lnTo>
                                <a:lnTo>
                                  <a:pt x="3" y="2"/>
                                </a:lnTo>
                                <a:lnTo>
                                  <a:pt x="6" y="2"/>
                                </a:lnTo>
                                <a:lnTo>
                                  <a:pt x="7" y="2"/>
                                </a:lnTo>
                                <a:lnTo>
                                  <a:pt x="10" y="2"/>
                                </a:lnTo>
                                <a:lnTo>
                                  <a:pt x="12" y="2"/>
                                </a:lnTo>
                                <a:lnTo>
                                  <a:pt x="13" y="3"/>
                                </a:lnTo>
                                <a:lnTo>
                                  <a:pt x="13" y="3"/>
                                </a:lnTo>
                                <a:lnTo>
                                  <a:pt x="15" y="3"/>
                                </a:lnTo>
                                <a:lnTo>
                                  <a:pt x="15" y="4"/>
                                </a:lnTo>
                                <a:lnTo>
                                  <a:pt x="16" y="4"/>
                                </a:lnTo>
                                <a:lnTo>
                                  <a:pt x="16" y="5"/>
                                </a:lnTo>
                                <a:lnTo>
                                  <a:pt x="16" y="18"/>
                                </a:lnTo>
                                <a:lnTo>
                                  <a:pt x="23" y="9"/>
                                </a:lnTo>
                                <a:lnTo>
                                  <a:pt x="32" y="4"/>
                                </a:lnTo>
                                <a:lnTo>
                                  <a:pt x="39" y="2"/>
                                </a:lnTo>
                                <a:lnTo>
                                  <a:pt x="48" y="0"/>
                                </a:lnTo>
                                <a:lnTo>
                                  <a:pt x="56" y="0"/>
                                </a:lnTo>
                                <a:lnTo>
                                  <a:pt x="63" y="4"/>
                                </a:lnTo>
                                <a:lnTo>
                                  <a:pt x="69" y="8"/>
                                </a:lnTo>
                                <a:lnTo>
                                  <a:pt x="74" y="13"/>
                                </a:lnTo>
                                <a:lnTo>
                                  <a:pt x="77" y="18"/>
                                </a:lnTo>
                                <a:lnTo>
                                  <a:pt x="79" y="25"/>
                                </a:lnTo>
                                <a:lnTo>
                                  <a:pt x="81" y="32"/>
                                </a:lnTo>
                                <a:lnTo>
                                  <a:pt x="81" y="42"/>
                                </a:lnTo>
                                <a:lnTo>
                                  <a:pt x="81" y="9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93" name="Freeform 959"/>
                        <wps:cNvSpPr>
                          <a:spLocks noEditPoints="1"/>
                        </wps:cNvSpPr>
                        <wps:spPr bwMode="auto">
                          <a:xfrm>
                            <a:off x="5238750" y="2406650"/>
                            <a:ext cx="49213" cy="53975"/>
                          </a:xfrm>
                          <a:custGeom>
                            <a:avLst/>
                            <a:gdLst>
                              <a:gd name="T0" fmla="*/ 93 w 93"/>
                              <a:gd name="T1" fmla="*/ 62 h 104"/>
                              <a:gd name="T2" fmla="*/ 87 w 93"/>
                              <a:gd name="T3" fmla="*/ 82 h 104"/>
                              <a:gd name="T4" fmla="*/ 75 w 93"/>
                              <a:gd name="T5" fmla="*/ 95 h 104"/>
                              <a:gd name="T6" fmla="*/ 58 w 93"/>
                              <a:gd name="T7" fmla="*/ 103 h 104"/>
                              <a:gd name="T8" fmla="*/ 34 w 93"/>
                              <a:gd name="T9" fmla="*/ 103 h 104"/>
                              <a:gd name="T10" fmla="*/ 17 w 93"/>
                              <a:gd name="T11" fmla="*/ 96 h 104"/>
                              <a:gd name="T12" fmla="*/ 6 w 93"/>
                              <a:gd name="T13" fmla="*/ 83 h 104"/>
                              <a:gd name="T14" fmla="*/ 0 w 93"/>
                              <a:gd name="T15" fmla="*/ 64 h 104"/>
                              <a:gd name="T16" fmla="*/ 0 w 93"/>
                              <a:gd name="T17" fmla="*/ 42 h 104"/>
                              <a:gd name="T18" fmla="*/ 6 w 93"/>
                              <a:gd name="T19" fmla="*/ 22 h 104"/>
                              <a:gd name="T20" fmla="*/ 18 w 93"/>
                              <a:gd name="T21" fmla="*/ 9 h 104"/>
                              <a:gd name="T22" fmla="*/ 37 w 93"/>
                              <a:gd name="T23" fmla="*/ 2 h 104"/>
                              <a:gd name="T24" fmla="*/ 59 w 93"/>
                              <a:gd name="T25" fmla="*/ 2 h 104"/>
                              <a:gd name="T26" fmla="*/ 76 w 93"/>
                              <a:gd name="T27" fmla="*/ 8 h 104"/>
                              <a:gd name="T28" fmla="*/ 87 w 93"/>
                              <a:gd name="T29" fmla="*/ 21 h 104"/>
                              <a:gd name="T30" fmla="*/ 93 w 93"/>
                              <a:gd name="T31" fmla="*/ 40 h 104"/>
                              <a:gd name="T32" fmla="*/ 76 w 93"/>
                              <a:gd name="T33" fmla="*/ 52 h 104"/>
                              <a:gd name="T34" fmla="*/ 74 w 93"/>
                              <a:gd name="T35" fmla="*/ 37 h 104"/>
                              <a:gd name="T36" fmla="*/ 70 w 93"/>
                              <a:gd name="T37" fmla="*/ 26 h 104"/>
                              <a:gd name="T38" fmla="*/ 61 w 93"/>
                              <a:gd name="T39" fmla="*/ 18 h 104"/>
                              <a:gd name="T40" fmla="*/ 46 w 93"/>
                              <a:gd name="T41" fmla="*/ 15 h 104"/>
                              <a:gd name="T42" fmla="*/ 34 w 93"/>
                              <a:gd name="T43" fmla="*/ 18 h 104"/>
                              <a:gd name="T44" fmla="*/ 24 w 93"/>
                              <a:gd name="T45" fmla="*/ 25 h 104"/>
                              <a:gd name="T46" fmla="*/ 19 w 93"/>
                              <a:gd name="T47" fmla="*/ 37 h 104"/>
                              <a:gd name="T48" fmla="*/ 18 w 93"/>
                              <a:gd name="T49" fmla="*/ 52 h 104"/>
                              <a:gd name="T50" fmla="*/ 19 w 93"/>
                              <a:gd name="T51" fmla="*/ 67 h 104"/>
                              <a:gd name="T52" fmla="*/ 24 w 93"/>
                              <a:gd name="T53" fmla="*/ 78 h 104"/>
                              <a:gd name="T54" fmla="*/ 33 w 93"/>
                              <a:gd name="T55" fmla="*/ 86 h 104"/>
                              <a:gd name="T56" fmla="*/ 46 w 93"/>
                              <a:gd name="T57" fmla="*/ 89 h 104"/>
                              <a:gd name="T58" fmla="*/ 60 w 93"/>
                              <a:gd name="T59" fmla="*/ 86 h 104"/>
                              <a:gd name="T60" fmla="*/ 69 w 93"/>
                              <a:gd name="T61" fmla="*/ 79 h 104"/>
                              <a:gd name="T62" fmla="*/ 74 w 93"/>
                              <a:gd name="T63" fmla="*/ 67 h 104"/>
                              <a:gd name="T64" fmla="*/ 76 w 93"/>
                              <a:gd name="T65" fmla="*/ 52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93" h="104">
                                <a:moveTo>
                                  <a:pt x="93" y="51"/>
                                </a:moveTo>
                                <a:lnTo>
                                  <a:pt x="93" y="62"/>
                                </a:lnTo>
                                <a:lnTo>
                                  <a:pt x="91" y="72"/>
                                </a:lnTo>
                                <a:lnTo>
                                  <a:pt x="87" y="82"/>
                                </a:lnTo>
                                <a:lnTo>
                                  <a:pt x="81" y="89"/>
                                </a:lnTo>
                                <a:lnTo>
                                  <a:pt x="75" y="95"/>
                                </a:lnTo>
                                <a:lnTo>
                                  <a:pt x="66" y="100"/>
                                </a:lnTo>
                                <a:lnTo>
                                  <a:pt x="58" y="103"/>
                                </a:lnTo>
                                <a:lnTo>
                                  <a:pt x="45" y="104"/>
                                </a:lnTo>
                                <a:lnTo>
                                  <a:pt x="34" y="103"/>
                                </a:lnTo>
                                <a:lnTo>
                                  <a:pt x="26" y="100"/>
                                </a:lnTo>
                                <a:lnTo>
                                  <a:pt x="17" y="96"/>
                                </a:lnTo>
                                <a:lnTo>
                                  <a:pt x="11" y="90"/>
                                </a:lnTo>
                                <a:lnTo>
                                  <a:pt x="6" y="83"/>
                                </a:lnTo>
                                <a:lnTo>
                                  <a:pt x="2" y="74"/>
                                </a:lnTo>
                                <a:lnTo>
                                  <a:pt x="0" y="64"/>
                                </a:lnTo>
                                <a:lnTo>
                                  <a:pt x="0" y="53"/>
                                </a:lnTo>
                                <a:lnTo>
                                  <a:pt x="0" y="42"/>
                                </a:lnTo>
                                <a:lnTo>
                                  <a:pt x="2" y="32"/>
                                </a:lnTo>
                                <a:lnTo>
                                  <a:pt x="6" y="22"/>
                                </a:lnTo>
                                <a:lnTo>
                                  <a:pt x="12" y="15"/>
                                </a:lnTo>
                                <a:lnTo>
                                  <a:pt x="18" y="9"/>
                                </a:lnTo>
                                <a:lnTo>
                                  <a:pt x="27" y="4"/>
                                </a:lnTo>
                                <a:lnTo>
                                  <a:pt x="37" y="2"/>
                                </a:lnTo>
                                <a:lnTo>
                                  <a:pt x="48" y="0"/>
                                </a:lnTo>
                                <a:lnTo>
                                  <a:pt x="59" y="2"/>
                                </a:lnTo>
                                <a:lnTo>
                                  <a:pt x="67" y="4"/>
                                </a:lnTo>
                                <a:lnTo>
                                  <a:pt x="76" y="8"/>
                                </a:lnTo>
                                <a:lnTo>
                                  <a:pt x="82" y="14"/>
                                </a:lnTo>
                                <a:lnTo>
                                  <a:pt x="87" y="21"/>
                                </a:lnTo>
                                <a:lnTo>
                                  <a:pt x="91" y="30"/>
                                </a:lnTo>
                                <a:lnTo>
                                  <a:pt x="93" y="40"/>
                                </a:lnTo>
                                <a:lnTo>
                                  <a:pt x="93" y="51"/>
                                </a:lnTo>
                                <a:close/>
                                <a:moveTo>
                                  <a:pt x="76" y="52"/>
                                </a:moveTo>
                                <a:lnTo>
                                  <a:pt x="75" y="45"/>
                                </a:lnTo>
                                <a:lnTo>
                                  <a:pt x="74" y="37"/>
                                </a:lnTo>
                                <a:lnTo>
                                  <a:pt x="72" y="31"/>
                                </a:lnTo>
                                <a:lnTo>
                                  <a:pt x="70" y="26"/>
                                </a:lnTo>
                                <a:lnTo>
                                  <a:pt x="66" y="21"/>
                                </a:lnTo>
                                <a:lnTo>
                                  <a:pt x="61" y="18"/>
                                </a:lnTo>
                                <a:lnTo>
                                  <a:pt x="55" y="15"/>
                                </a:lnTo>
                                <a:lnTo>
                                  <a:pt x="46" y="15"/>
                                </a:lnTo>
                                <a:lnTo>
                                  <a:pt x="39" y="15"/>
                                </a:lnTo>
                                <a:lnTo>
                                  <a:pt x="34" y="18"/>
                                </a:lnTo>
                                <a:lnTo>
                                  <a:pt x="28" y="20"/>
                                </a:lnTo>
                                <a:lnTo>
                                  <a:pt x="24" y="25"/>
                                </a:lnTo>
                                <a:lnTo>
                                  <a:pt x="22" y="30"/>
                                </a:lnTo>
                                <a:lnTo>
                                  <a:pt x="19" y="37"/>
                                </a:lnTo>
                                <a:lnTo>
                                  <a:pt x="18" y="43"/>
                                </a:lnTo>
                                <a:lnTo>
                                  <a:pt x="18" y="52"/>
                                </a:lnTo>
                                <a:lnTo>
                                  <a:pt x="18" y="59"/>
                                </a:lnTo>
                                <a:lnTo>
                                  <a:pt x="19" y="67"/>
                                </a:lnTo>
                                <a:lnTo>
                                  <a:pt x="21" y="73"/>
                                </a:lnTo>
                                <a:lnTo>
                                  <a:pt x="24" y="78"/>
                                </a:lnTo>
                                <a:lnTo>
                                  <a:pt x="28" y="83"/>
                                </a:lnTo>
                                <a:lnTo>
                                  <a:pt x="33" y="86"/>
                                </a:lnTo>
                                <a:lnTo>
                                  <a:pt x="39" y="89"/>
                                </a:lnTo>
                                <a:lnTo>
                                  <a:pt x="46" y="89"/>
                                </a:lnTo>
                                <a:lnTo>
                                  <a:pt x="54" y="89"/>
                                </a:lnTo>
                                <a:lnTo>
                                  <a:pt x="60" y="86"/>
                                </a:lnTo>
                                <a:lnTo>
                                  <a:pt x="65" y="83"/>
                                </a:lnTo>
                                <a:lnTo>
                                  <a:pt x="69" y="79"/>
                                </a:lnTo>
                                <a:lnTo>
                                  <a:pt x="72" y="73"/>
                                </a:lnTo>
                                <a:lnTo>
                                  <a:pt x="74" y="67"/>
                                </a:lnTo>
                                <a:lnTo>
                                  <a:pt x="75" y="61"/>
                                </a:lnTo>
                                <a:lnTo>
                                  <a:pt x="76" y="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94" name="Freeform 960"/>
                        <wps:cNvSpPr>
                          <a:spLocks/>
                        </wps:cNvSpPr>
                        <wps:spPr bwMode="auto">
                          <a:xfrm>
                            <a:off x="5302250" y="2382838"/>
                            <a:ext cx="9525" cy="77788"/>
                          </a:xfrm>
                          <a:custGeom>
                            <a:avLst/>
                            <a:gdLst>
                              <a:gd name="T0" fmla="*/ 17 w 17"/>
                              <a:gd name="T1" fmla="*/ 143 h 147"/>
                              <a:gd name="T2" fmla="*/ 17 w 17"/>
                              <a:gd name="T3" fmla="*/ 144 h 147"/>
                              <a:gd name="T4" fmla="*/ 17 w 17"/>
                              <a:gd name="T5" fmla="*/ 144 h 147"/>
                              <a:gd name="T6" fmla="*/ 16 w 17"/>
                              <a:gd name="T7" fmla="*/ 145 h 147"/>
                              <a:gd name="T8" fmla="*/ 15 w 17"/>
                              <a:gd name="T9" fmla="*/ 145 h 147"/>
                              <a:gd name="T10" fmla="*/ 15 w 17"/>
                              <a:gd name="T11" fmla="*/ 145 h 147"/>
                              <a:gd name="T12" fmla="*/ 12 w 17"/>
                              <a:gd name="T13" fmla="*/ 147 h 147"/>
                              <a:gd name="T14" fmla="*/ 11 w 17"/>
                              <a:gd name="T15" fmla="*/ 147 h 147"/>
                              <a:gd name="T16" fmla="*/ 9 w 17"/>
                              <a:gd name="T17" fmla="*/ 147 h 147"/>
                              <a:gd name="T18" fmla="*/ 6 w 17"/>
                              <a:gd name="T19" fmla="*/ 147 h 147"/>
                              <a:gd name="T20" fmla="*/ 4 w 17"/>
                              <a:gd name="T21" fmla="*/ 147 h 147"/>
                              <a:gd name="T22" fmla="*/ 3 w 17"/>
                              <a:gd name="T23" fmla="*/ 145 h 147"/>
                              <a:gd name="T24" fmla="*/ 1 w 17"/>
                              <a:gd name="T25" fmla="*/ 145 h 147"/>
                              <a:gd name="T26" fmla="*/ 1 w 17"/>
                              <a:gd name="T27" fmla="*/ 145 h 147"/>
                              <a:gd name="T28" fmla="*/ 0 w 17"/>
                              <a:gd name="T29" fmla="*/ 144 h 147"/>
                              <a:gd name="T30" fmla="*/ 0 w 17"/>
                              <a:gd name="T31" fmla="*/ 144 h 147"/>
                              <a:gd name="T32" fmla="*/ 0 w 17"/>
                              <a:gd name="T33" fmla="*/ 143 h 147"/>
                              <a:gd name="T34" fmla="*/ 0 w 17"/>
                              <a:gd name="T35" fmla="*/ 4 h 147"/>
                              <a:gd name="T36" fmla="*/ 0 w 17"/>
                              <a:gd name="T37" fmla="*/ 2 h 147"/>
                              <a:gd name="T38" fmla="*/ 0 w 17"/>
                              <a:gd name="T39" fmla="*/ 2 h 147"/>
                              <a:gd name="T40" fmla="*/ 1 w 17"/>
                              <a:gd name="T41" fmla="*/ 1 h 147"/>
                              <a:gd name="T42" fmla="*/ 1 w 17"/>
                              <a:gd name="T43" fmla="*/ 1 h 147"/>
                              <a:gd name="T44" fmla="*/ 3 w 17"/>
                              <a:gd name="T45" fmla="*/ 1 h 147"/>
                              <a:gd name="T46" fmla="*/ 4 w 17"/>
                              <a:gd name="T47" fmla="*/ 0 h 147"/>
                              <a:gd name="T48" fmla="*/ 6 w 17"/>
                              <a:gd name="T49" fmla="*/ 0 h 147"/>
                              <a:gd name="T50" fmla="*/ 9 w 17"/>
                              <a:gd name="T51" fmla="*/ 0 h 147"/>
                              <a:gd name="T52" fmla="*/ 11 w 17"/>
                              <a:gd name="T53" fmla="*/ 0 h 147"/>
                              <a:gd name="T54" fmla="*/ 12 w 17"/>
                              <a:gd name="T55" fmla="*/ 0 h 147"/>
                              <a:gd name="T56" fmla="*/ 15 w 17"/>
                              <a:gd name="T57" fmla="*/ 1 h 147"/>
                              <a:gd name="T58" fmla="*/ 15 w 17"/>
                              <a:gd name="T59" fmla="*/ 1 h 147"/>
                              <a:gd name="T60" fmla="*/ 16 w 17"/>
                              <a:gd name="T61" fmla="*/ 1 h 147"/>
                              <a:gd name="T62" fmla="*/ 17 w 17"/>
                              <a:gd name="T63" fmla="*/ 2 h 147"/>
                              <a:gd name="T64" fmla="*/ 17 w 17"/>
                              <a:gd name="T65" fmla="*/ 2 h 147"/>
                              <a:gd name="T66" fmla="*/ 17 w 17"/>
                              <a:gd name="T67" fmla="*/ 4 h 147"/>
                              <a:gd name="T68" fmla="*/ 17 w 17"/>
                              <a:gd name="T69" fmla="*/ 143 h 1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17" h="147">
                                <a:moveTo>
                                  <a:pt x="17" y="143"/>
                                </a:moveTo>
                                <a:lnTo>
                                  <a:pt x="17" y="144"/>
                                </a:lnTo>
                                <a:lnTo>
                                  <a:pt x="17" y="144"/>
                                </a:lnTo>
                                <a:lnTo>
                                  <a:pt x="16" y="145"/>
                                </a:lnTo>
                                <a:lnTo>
                                  <a:pt x="15" y="145"/>
                                </a:lnTo>
                                <a:lnTo>
                                  <a:pt x="15" y="145"/>
                                </a:lnTo>
                                <a:lnTo>
                                  <a:pt x="12" y="147"/>
                                </a:lnTo>
                                <a:lnTo>
                                  <a:pt x="11" y="147"/>
                                </a:lnTo>
                                <a:lnTo>
                                  <a:pt x="9" y="147"/>
                                </a:lnTo>
                                <a:lnTo>
                                  <a:pt x="6" y="147"/>
                                </a:lnTo>
                                <a:lnTo>
                                  <a:pt x="4" y="147"/>
                                </a:lnTo>
                                <a:lnTo>
                                  <a:pt x="3" y="145"/>
                                </a:lnTo>
                                <a:lnTo>
                                  <a:pt x="1" y="145"/>
                                </a:lnTo>
                                <a:lnTo>
                                  <a:pt x="1" y="145"/>
                                </a:lnTo>
                                <a:lnTo>
                                  <a:pt x="0" y="144"/>
                                </a:lnTo>
                                <a:lnTo>
                                  <a:pt x="0" y="144"/>
                                </a:lnTo>
                                <a:lnTo>
                                  <a:pt x="0" y="143"/>
                                </a:lnTo>
                                <a:lnTo>
                                  <a:pt x="0" y="4"/>
                                </a:lnTo>
                                <a:lnTo>
                                  <a:pt x="0" y="2"/>
                                </a:lnTo>
                                <a:lnTo>
                                  <a:pt x="0" y="2"/>
                                </a:lnTo>
                                <a:lnTo>
                                  <a:pt x="1" y="1"/>
                                </a:lnTo>
                                <a:lnTo>
                                  <a:pt x="1" y="1"/>
                                </a:lnTo>
                                <a:lnTo>
                                  <a:pt x="3" y="1"/>
                                </a:lnTo>
                                <a:lnTo>
                                  <a:pt x="4" y="0"/>
                                </a:lnTo>
                                <a:lnTo>
                                  <a:pt x="6" y="0"/>
                                </a:lnTo>
                                <a:lnTo>
                                  <a:pt x="9" y="0"/>
                                </a:lnTo>
                                <a:lnTo>
                                  <a:pt x="11" y="0"/>
                                </a:lnTo>
                                <a:lnTo>
                                  <a:pt x="12" y="0"/>
                                </a:lnTo>
                                <a:lnTo>
                                  <a:pt x="15" y="1"/>
                                </a:lnTo>
                                <a:lnTo>
                                  <a:pt x="15" y="1"/>
                                </a:lnTo>
                                <a:lnTo>
                                  <a:pt x="16" y="1"/>
                                </a:lnTo>
                                <a:lnTo>
                                  <a:pt x="17" y="2"/>
                                </a:lnTo>
                                <a:lnTo>
                                  <a:pt x="17" y="2"/>
                                </a:lnTo>
                                <a:lnTo>
                                  <a:pt x="17" y="4"/>
                                </a:lnTo>
                                <a:lnTo>
                                  <a:pt x="17" y="14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95" name="Freeform 961"/>
                        <wps:cNvSpPr>
                          <a:spLocks noEditPoints="1"/>
                        </wps:cNvSpPr>
                        <wps:spPr bwMode="auto">
                          <a:xfrm>
                            <a:off x="4389438" y="3063875"/>
                            <a:ext cx="57150" cy="53975"/>
                          </a:xfrm>
                          <a:custGeom>
                            <a:avLst/>
                            <a:gdLst>
                              <a:gd name="T0" fmla="*/ 106 w 107"/>
                              <a:gd name="T1" fmla="*/ 97 h 103"/>
                              <a:gd name="T2" fmla="*/ 104 w 107"/>
                              <a:gd name="T3" fmla="*/ 101 h 103"/>
                              <a:gd name="T4" fmla="*/ 101 w 107"/>
                              <a:gd name="T5" fmla="*/ 102 h 103"/>
                              <a:gd name="T6" fmla="*/ 94 w 107"/>
                              <a:gd name="T7" fmla="*/ 102 h 103"/>
                              <a:gd name="T8" fmla="*/ 85 w 107"/>
                              <a:gd name="T9" fmla="*/ 102 h 103"/>
                              <a:gd name="T10" fmla="*/ 76 w 107"/>
                              <a:gd name="T11" fmla="*/ 96 h 103"/>
                              <a:gd name="T12" fmla="*/ 71 w 107"/>
                              <a:gd name="T13" fmla="*/ 82 h 103"/>
                              <a:gd name="T14" fmla="*/ 62 w 107"/>
                              <a:gd name="T15" fmla="*/ 94 h 103"/>
                              <a:gd name="T16" fmla="*/ 49 w 107"/>
                              <a:gd name="T17" fmla="*/ 101 h 103"/>
                              <a:gd name="T18" fmla="*/ 29 w 107"/>
                              <a:gd name="T19" fmla="*/ 102 h 103"/>
                              <a:gd name="T20" fmla="*/ 8 w 107"/>
                              <a:gd name="T21" fmla="*/ 88 h 103"/>
                              <a:gd name="T22" fmla="*/ 0 w 107"/>
                              <a:gd name="T23" fmla="*/ 62 h 103"/>
                              <a:gd name="T24" fmla="*/ 2 w 107"/>
                              <a:gd name="T25" fmla="*/ 30 h 103"/>
                              <a:gd name="T26" fmla="*/ 16 w 107"/>
                              <a:gd name="T27" fmla="*/ 7 h 103"/>
                              <a:gd name="T28" fmla="*/ 41 w 107"/>
                              <a:gd name="T29" fmla="*/ 0 h 103"/>
                              <a:gd name="T30" fmla="*/ 60 w 107"/>
                              <a:gd name="T31" fmla="*/ 5 h 103"/>
                              <a:gd name="T32" fmla="*/ 72 w 107"/>
                              <a:gd name="T33" fmla="*/ 18 h 103"/>
                              <a:gd name="T34" fmla="*/ 77 w 107"/>
                              <a:gd name="T35" fmla="*/ 25 h 103"/>
                              <a:gd name="T36" fmla="*/ 80 w 107"/>
                              <a:gd name="T37" fmla="*/ 11 h 103"/>
                              <a:gd name="T38" fmla="*/ 81 w 107"/>
                              <a:gd name="T39" fmla="*/ 3 h 103"/>
                              <a:gd name="T40" fmla="*/ 82 w 107"/>
                              <a:gd name="T41" fmla="*/ 2 h 103"/>
                              <a:gd name="T42" fmla="*/ 85 w 107"/>
                              <a:gd name="T43" fmla="*/ 1 h 103"/>
                              <a:gd name="T44" fmla="*/ 89 w 107"/>
                              <a:gd name="T45" fmla="*/ 1 h 103"/>
                              <a:gd name="T46" fmla="*/ 94 w 107"/>
                              <a:gd name="T47" fmla="*/ 1 h 103"/>
                              <a:gd name="T48" fmla="*/ 97 w 107"/>
                              <a:gd name="T49" fmla="*/ 2 h 103"/>
                              <a:gd name="T50" fmla="*/ 97 w 107"/>
                              <a:gd name="T51" fmla="*/ 6 h 103"/>
                              <a:gd name="T52" fmla="*/ 96 w 107"/>
                              <a:gd name="T53" fmla="*/ 17 h 103"/>
                              <a:gd name="T54" fmla="*/ 92 w 107"/>
                              <a:gd name="T55" fmla="*/ 33 h 103"/>
                              <a:gd name="T56" fmla="*/ 87 w 107"/>
                              <a:gd name="T57" fmla="*/ 50 h 103"/>
                              <a:gd name="T58" fmla="*/ 83 w 107"/>
                              <a:gd name="T59" fmla="*/ 69 h 103"/>
                              <a:gd name="T60" fmla="*/ 87 w 107"/>
                              <a:gd name="T61" fmla="*/ 83 h 103"/>
                              <a:gd name="T62" fmla="*/ 93 w 107"/>
                              <a:gd name="T63" fmla="*/ 88 h 103"/>
                              <a:gd name="T64" fmla="*/ 98 w 107"/>
                              <a:gd name="T65" fmla="*/ 87 h 103"/>
                              <a:gd name="T66" fmla="*/ 102 w 107"/>
                              <a:gd name="T67" fmla="*/ 87 h 103"/>
                              <a:gd name="T68" fmla="*/ 104 w 107"/>
                              <a:gd name="T69" fmla="*/ 86 h 103"/>
                              <a:gd name="T70" fmla="*/ 106 w 107"/>
                              <a:gd name="T71" fmla="*/ 87 h 103"/>
                              <a:gd name="T72" fmla="*/ 107 w 107"/>
                              <a:gd name="T73" fmla="*/ 89 h 103"/>
                              <a:gd name="T74" fmla="*/ 66 w 107"/>
                              <a:gd name="T75" fmla="*/ 50 h 103"/>
                              <a:gd name="T76" fmla="*/ 62 w 107"/>
                              <a:gd name="T77" fmla="*/ 27 h 103"/>
                              <a:gd name="T78" fmla="*/ 51 w 107"/>
                              <a:gd name="T79" fmla="*/ 16 h 103"/>
                              <a:gd name="T80" fmla="*/ 35 w 107"/>
                              <a:gd name="T81" fmla="*/ 14 h 103"/>
                              <a:gd name="T82" fmla="*/ 23 w 107"/>
                              <a:gd name="T83" fmla="*/ 25 h 103"/>
                              <a:gd name="T84" fmla="*/ 18 w 107"/>
                              <a:gd name="T85" fmla="*/ 44 h 103"/>
                              <a:gd name="T86" fmla="*/ 18 w 107"/>
                              <a:gd name="T87" fmla="*/ 65 h 103"/>
                              <a:gd name="T88" fmla="*/ 25 w 107"/>
                              <a:gd name="T89" fmla="*/ 82 h 103"/>
                              <a:gd name="T90" fmla="*/ 40 w 107"/>
                              <a:gd name="T91" fmla="*/ 88 h 103"/>
                              <a:gd name="T92" fmla="*/ 56 w 107"/>
                              <a:gd name="T93" fmla="*/ 82 h 103"/>
                              <a:gd name="T94" fmla="*/ 65 w 107"/>
                              <a:gd name="T95" fmla="*/ 66 h 103"/>
                              <a:gd name="T96" fmla="*/ 66 w 107"/>
                              <a:gd name="T97" fmla="*/ 50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07" h="103">
                                <a:moveTo>
                                  <a:pt x="107" y="92"/>
                                </a:moveTo>
                                <a:lnTo>
                                  <a:pt x="107" y="96"/>
                                </a:lnTo>
                                <a:lnTo>
                                  <a:pt x="106" y="97"/>
                                </a:lnTo>
                                <a:lnTo>
                                  <a:pt x="106" y="99"/>
                                </a:lnTo>
                                <a:lnTo>
                                  <a:pt x="106" y="99"/>
                                </a:lnTo>
                                <a:lnTo>
                                  <a:pt x="104" y="101"/>
                                </a:lnTo>
                                <a:lnTo>
                                  <a:pt x="103" y="101"/>
                                </a:lnTo>
                                <a:lnTo>
                                  <a:pt x="102" y="101"/>
                                </a:lnTo>
                                <a:lnTo>
                                  <a:pt x="101" y="102"/>
                                </a:lnTo>
                                <a:lnTo>
                                  <a:pt x="98" y="102"/>
                                </a:lnTo>
                                <a:lnTo>
                                  <a:pt x="97" y="102"/>
                                </a:lnTo>
                                <a:lnTo>
                                  <a:pt x="94" y="102"/>
                                </a:lnTo>
                                <a:lnTo>
                                  <a:pt x="92" y="103"/>
                                </a:lnTo>
                                <a:lnTo>
                                  <a:pt x="88" y="102"/>
                                </a:lnTo>
                                <a:lnTo>
                                  <a:pt x="85" y="102"/>
                                </a:lnTo>
                                <a:lnTo>
                                  <a:pt x="81" y="101"/>
                                </a:lnTo>
                                <a:lnTo>
                                  <a:pt x="78" y="98"/>
                                </a:lnTo>
                                <a:lnTo>
                                  <a:pt x="76" y="96"/>
                                </a:lnTo>
                                <a:lnTo>
                                  <a:pt x="73" y="92"/>
                                </a:lnTo>
                                <a:lnTo>
                                  <a:pt x="72" y="88"/>
                                </a:lnTo>
                                <a:lnTo>
                                  <a:pt x="71" y="82"/>
                                </a:lnTo>
                                <a:lnTo>
                                  <a:pt x="69" y="86"/>
                                </a:lnTo>
                                <a:lnTo>
                                  <a:pt x="66" y="91"/>
                                </a:lnTo>
                                <a:lnTo>
                                  <a:pt x="62" y="94"/>
                                </a:lnTo>
                                <a:lnTo>
                                  <a:pt x="59" y="97"/>
                                </a:lnTo>
                                <a:lnTo>
                                  <a:pt x="54" y="99"/>
                                </a:lnTo>
                                <a:lnTo>
                                  <a:pt x="49" y="101"/>
                                </a:lnTo>
                                <a:lnTo>
                                  <a:pt x="44" y="102"/>
                                </a:lnTo>
                                <a:lnTo>
                                  <a:pt x="39" y="103"/>
                                </a:lnTo>
                                <a:lnTo>
                                  <a:pt x="29" y="102"/>
                                </a:lnTo>
                                <a:lnTo>
                                  <a:pt x="21" y="98"/>
                                </a:lnTo>
                                <a:lnTo>
                                  <a:pt x="13" y="94"/>
                                </a:lnTo>
                                <a:lnTo>
                                  <a:pt x="8" y="88"/>
                                </a:lnTo>
                                <a:lnTo>
                                  <a:pt x="5" y="81"/>
                                </a:lnTo>
                                <a:lnTo>
                                  <a:pt x="2" y="72"/>
                                </a:lnTo>
                                <a:lnTo>
                                  <a:pt x="0" y="62"/>
                                </a:lnTo>
                                <a:lnTo>
                                  <a:pt x="0" y="53"/>
                                </a:lnTo>
                                <a:lnTo>
                                  <a:pt x="0" y="40"/>
                                </a:lnTo>
                                <a:lnTo>
                                  <a:pt x="2" y="30"/>
                                </a:lnTo>
                                <a:lnTo>
                                  <a:pt x="6" y="21"/>
                                </a:lnTo>
                                <a:lnTo>
                                  <a:pt x="11" y="13"/>
                                </a:lnTo>
                                <a:lnTo>
                                  <a:pt x="16" y="7"/>
                                </a:lnTo>
                                <a:lnTo>
                                  <a:pt x="23" y="3"/>
                                </a:lnTo>
                                <a:lnTo>
                                  <a:pt x="32" y="0"/>
                                </a:lnTo>
                                <a:lnTo>
                                  <a:pt x="41" y="0"/>
                                </a:lnTo>
                                <a:lnTo>
                                  <a:pt x="49" y="0"/>
                                </a:lnTo>
                                <a:lnTo>
                                  <a:pt x="54" y="2"/>
                                </a:lnTo>
                                <a:lnTo>
                                  <a:pt x="60" y="5"/>
                                </a:lnTo>
                                <a:lnTo>
                                  <a:pt x="65" y="8"/>
                                </a:lnTo>
                                <a:lnTo>
                                  <a:pt x="69" y="12"/>
                                </a:lnTo>
                                <a:lnTo>
                                  <a:pt x="72" y="18"/>
                                </a:lnTo>
                                <a:lnTo>
                                  <a:pt x="75" y="24"/>
                                </a:lnTo>
                                <a:lnTo>
                                  <a:pt x="76" y="33"/>
                                </a:lnTo>
                                <a:lnTo>
                                  <a:pt x="77" y="25"/>
                                </a:lnTo>
                                <a:lnTo>
                                  <a:pt x="78" y="19"/>
                                </a:lnTo>
                                <a:lnTo>
                                  <a:pt x="80" y="14"/>
                                </a:lnTo>
                                <a:lnTo>
                                  <a:pt x="80" y="11"/>
                                </a:lnTo>
                                <a:lnTo>
                                  <a:pt x="81" y="7"/>
                                </a:lnTo>
                                <a:lnTo>
                                  <a:pt x="81" y="5"/>
                                </a:lnTo>
                                <a:lnTo>
                                  <a:pt x="81" y="3"/>
                                </a:lnTo>
                                <a:lnTo>
                                  <a:pt x="82" y="2"/>
                                </a:lnTo>
                                <a:lnTo>
                                  <a:pt x="82" y="2"/>
                                </a:lnTo>
                                <a:lnTo>
                                  <a:pt x="82" y="2"/>
                                </a:lnTo>
                                <a:lnTo>
                                  <a:pt x="83" y="1"/>
                                </a:lnTo>
                                <a:lnTo>
                                  <a:pt x="83" y="1"/>
                                </a:lnTo>
                                <a:lnTo>
                                  <a:pt x="85" y="1"/>
                                </a:lnTo>
                                <a:lnTo>
                                  <a:pt x="86" y="1"/>
                                </a:lnTo>
                                <a:lnTo>
                                  <a:pt x="87" y="1"/>
                                </a:lnTo>
                                <a:lnTo>
                                  <a:pt x="89" y="1"/>
                                </a:lnTo>
                                <a:lnTo>
                                  <a:pt x="92" y="1"/>
                                </a:lnTo>
                                <a:lnTo>
                                  <a:pt x="93" y="1"/>
                                </a:lnTo>
                                <a:lnTo>
                                  <a:pt x="94" y="1"/>
                                </a:lnTo>
                                <a:lnTo>
                                  <a:pt x="96" y="2"/>
                                </a:lnTo>
                                <a:lnTo>
                                  <a:pt x="97" y="2"/>
                                </a:lnTo>
                                <a:lnTo>
                                  <a:pt x="97" y="2"/>
                                </a:lnTo>
                                <a:lnTo>
                                  <a:pt x="97" y="3"/>
                                </a:lnTo>
                                <a:lnTo>
                                  <a:pt x="98" y="3"/>
                                </a:lnTo>
                                <a:lnTo>
                                  <a:pt x="97" y="6"/>
                                </a:lnTo>
                                <a:lnTo>
                                  <a:pt x="97" y="9"/>
                                </a:lnTo>
                                <a:lnTo>
                                  <a:pt x="97" y="13"/>
                                </a:lnTo>
                                <a:lnTo>
                                  <a:pt x="96" y="17"/>
                                </a:lnTo>
                                <a:lnTo>
                                  <a:pt x="94" y="22"/>
                                </a:lnTo>
                                <a:lnTo>
                                  <a:pt x="93" y="28"/>
                                </a:lnTo>
                                <a:lnTo>
                                  <a:pt x="92" y="33"/>
                                </a:lnTo>
                                <a:lnTo>
                                  <a:pt x="91" y="39"/>
                                </a:lnTo>
                                <a:lnTo>
                                  <a:pt x="88" y="45"/>
                                </a:lnTo>
                                <a:lnTo>
                                  <a:pt x="87" y="50"/>
                                </a:lnTo>
                                <a:lnTo>
                                  <a:pt x="86" y="56"/>
                                </a:lnTo>
                                <a:lnTo>
                                  <a:pt x="83" y="60"/>
                                </a:lnTo>
                                <a:lnTo>
                                  <a:pt x="83" y="69"/>
                                </a:lnTo>
                                <a:lnTo>
                                  <a:pt x="85" y="75"/>
                                </a:lnTo>
                                <a:lnTo>
                                  <a:pt x="86" y="80"/>
                                </a:lnTo>
                                <a:lnTo>
                                  <a:pt x="87" y="83"/>
                                </a:lnTo>
                                <a:lnTo>
                                  <a:pt x="88" y="86"/>
                                </a:lnTo>
                                <a:lnTo>
                                  <a:pt x="91" y="87"/>
                                </a:lnTo>
                                <a:lnTo>
                                  <a:pt x="93" y="88"/>
                                </a:lnTo>
                                <a:lnTo>
                                  <a:pt x="94" y="88"/>
                                </a:lnTo>
                                <a:lnTo>
                                  <a:pt x="97" y="88"/>
                                </a:lnTo>
                                <a:lnTo>
                                  <a:pt x="98" y="87"/>
                                </a:lnTo>
                                <a:lnTo>
                                  <a:pt x="99" y="87"/>
                                </a:lnTo>
                                <a:lnTo>
                                  <a:pt x="101" y="87"/>
                                </a:lnTo>
                                <a:lnTo>
                                  <a:pt x="102" y="87"/>
                                </a:lnTo>
                                <a:lnTo>
                                  <a:pt x="103" y="86"/>
                                </a:lnTo>
                                <a:lnTo>
                                  <a:pt x="104" y="86"/>
                                </a:lnTo>
                                <a:lnTo>
                                  <a:pt x="104" y="86"/>
                                </a:lnTo>
                                <a:lnTo>
                                  <a:pt x="106" y="86"/>
                                </a:lnTo>
                                <a:lnTo>
                                  <a:pt x="106" y="86"/>
                                </a:lnTo>
                                <a:lnTo>
                                  <a:pt x="106" y="87"/>
                                </a:lnTo>
                                <a:lnTo>
                                  <a:pt x="106" y="87"/>
                                </a:lnTo>
                                <a:lnTo>
                                  <a:pt x="107" y="88"/>
                                </a:lnTo>
                                <a:lnTo>
                                  <a:pt x="107" y="89"/>
                                </a:lnTo>
                                <a:lnTo>
                                  <a:pt x="107" y="91"/>
                                </a:lnTo>
                                <a:lnTo>
                                  <a:pt x="107" y="92"/>
                                </a:lnTo>
                                <a:close/>
                                <a:moveTo>
                                  <a:pt x="66" y="50"/>
                                </a:moveTo>
                                <a:lnTo>
                                  <a:pt x="66" y="41"/>
                                </a:lnTo>
                                <a:lnTo>
                                  <a:pt x="64" y="34"/>
                                </a:lnTo>
                                <a:lnTo>
                                  <a:pt x="62" y="27"/>
                                </a:lnTo>
                                <a:lnTo>
                                  <a:pt x="59" y="22"/>
                                </a:lnTo>
                                <a:lnTo>
                                  <a:pt x="55" y="18"/>
                                </a:lnTo>
                                <a:lnTo>
                                  <a:pt x="51" y="16"/>
                                </a:lnTo>
                                <a:lnTo>
                                  <a:pt x="46" y="14"/>
                                </a:lnTo>
                                <a:lnTo>
                                  <a:pt x="41" y="13"/>
                                </a:lnTo>
                                <a:lnTo>
                                  <a:pt x="35" y="14"/>
                                </a:lnTo>
                                <a:lnTo>
                                  <a:pt x="30" y="17"/>
                                </a:lnTo>
                                <a:lnTo>
                                  <a:pt x="27" y="21"/>
                                </a:lnTo>
                                <a:lnTo>
                                  <a:pt x="23" y="25"/>
                                </a:lnTo>
                                <a:lnTo>
                                  <a:pt x="21" y="30"/>
                                </a:lnTo>
                                <a:lnTo>
                                  <a:pt x="19" y="37"/>
                                </a:lnTo>
                                <a:lnTo>
                                  <a:pt x="18" y="44"/>
                                </a:lnTo>
                                <a:lnTo>
                                  <a:pt x="17" y="50"/>
                                </a:lnTo>
                                <a:lnTo>
                                  <a:pt x="18" y="57"/>
                                </a:lnTo>
                                <a:lnTo>
                                  <a:pt x="18" y="65"/>
                                </a:lnTo>
                                <a:lnTo>
                                  <a:pt x="19" y="71"/>
                                </a:lnTo>
                                <a:lnTo>
                                  <a:pt x="22" y="77"/>
                                </a:lnTo>
                                <a:lnTo>
                                  <a:pt x="25" y="82"/>
                                </a:lnTo>
                                <a:lnTo>
                                  <a:pt x="29" y="85"/>
                                </a:lnTo>
                                <a:lnTo>
                                  <a:pt x="34" y="88"/>
                                </a:lnTo>
                                <a:lnTo>
                                  <a:pt x="40" y="88"/>
                                </a:lnTo>
                                <a:lnTo>
                                  <a:pt x="46" y="88"/>
                                </a:lnTo>
                                <a:lnTo>
                                  <a:pt x="51" y="86"/>
                                </a:lnTo>
                                <a:lnTo>
                                  <a:pt x="56" y="82"/>
                                </a:lnTo>
                                <a:lnTo>
                                  <a:pt x="60" y="77"/>
                                </a:lnTo>
                                <a:lnTo>
                                  <a:pt x="62" y="72"/>
                                </a:lnTo>
                                <a:lnTo>
                                  <a:pt x="65" y="66"/>
                                </a:lnTo>
                                <a:lnTo>
                                  <a:pt x="66" y="59"/>
                                </a:lnTo>
                                <a:lnTo>
                                  <a:pt x="66" y="51"/>
                                </a:lnTo>
                                <a:lnTo>
                                  <a:pt x="66"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96" name="Freeform 962"/>
                        <wps:cNvSpPr>
                          <a:spLocks/>
                        </wps:cNvSpPr>
                        <wps:spPr bwMode="auto">
                          <a:xfrm>
                            <a:off x="4451350" y="3084513"/>
                            <a:ext cx="28575" cy="7938"/>
                          </a:xfrm>
                          <a:custGeom>
                            <a:avLst/>
                            <a:gdLst>
                              <a:gd name="T0" fmla="*/ 52 w 52"/>
                              <a:gd name="T1" fmla="*/ 8 h 15"/>
                              <a:gd name="T2" fmla="*/ 52 w 52"/>
                              <a:gd name="T3" fmla="*/ 11 h 15"/>
                              <a:gd name="T4" fmla="*/ 50 w 52"/>
                              <a:gd name="T5" fmla="*/ 14 h 15"/>
                              <a:gd name="T6" fmla="*/ 49 w 52"/>
                              <a:gd name="T7" fmla="*/ 15 h 15"/>
                              <a:gd name="T8" fmla="*/ 48 w 52"/>
                              <a:gd name="T9" fmla="*/ 15 h 15"/>
                              <a:gd name="T10" fmla="*/ 4 w 52"/>
                              <a:gd name="T11" fmla="*/ 15 h 15"/>
                              <a:gd name="T12" fmla="*/ 2 w 52"/>
                              <a:gd name="T13" fmla="*/ 15 h 15"/>
                              <a:gd name="T14" fmla="*/ 1 w 52"/>
                              <a:gd name="T15" fmla="*/ 14 h 15"/>
                              <a:gd name="T16" fmla="*/ 0 w 52"/>
                              <a:gd name="T17" fmla="*/ 11 h 15"/>
                              <a:gd name="T18" fmla="*/ 0 w 52"/>
                              <a:gd name="T19" fmla="*/ 8 h 15"/>
                              <a:gd name="T20" fmla="*/ 0 w 52"/>
                              <a:gd name="T21" fmla="*/ 4 h 15"/>
                              <a:gd name="T22" fmla="*/ 1 w 52"/>
                              <a:gd name="T23" fmla="*/ 3 h 15"/>
                              <a:gd name="T24" fmla="*/ 2 w 52"/>
                              <a:gd name="T25" fmla="*/ 1 h 15"/>
                              <a:gd name="T26" fmla="*/ 4 w 52"/>
                              <a:gd name="T27" fmla="*/ 0 h 15"/>
                              <a:gd name="T28" fmla="*/ 48 w 52"/>
                              <a:gd name="T29" fmla="*/ 0 h 15"/>
                              <a:gd name="T30" fmla="*/ 48 w 52"/>
                              <a:gd name="T31" fmla="*/ 0 h 15"/>
                              <a:gd name="T32" fmla="*/ 49 w 52"/>
                              <a:gd name="T33" fmla="*/ 1 h 15"/>
                              <a:gd name="T34" fmla="*/ 50 w 52"/>
                              <a:gd name="T35" fmla="*/ 1 h 15"/>
                              <a:gd name="T36" fmla="*/ 50 w 52"/>
                              <a:gd name="T37" fmla="*/ 3 h 15"/>
                              <a:gd name="T38" fmla="*/ 50 w 52"/>
                              <a:gd name="T39" fmla="*/ 3 h 15"/>
                              <a:gd name="T40" fmla="*/ 52 w 52"/>
                              <a:gd name="T41" fmla="*/ 4 h 15"/>
                              <a:gd name="T42" fmla="*/ 52 w 52"/>
                              <a:gd name="T43" fmla="*/ 6 h 15"/>
                              <a:gd name="T44" fmla="*/ 52 w 52"/>
                              <a:gd name="T45" fmla="*/ 8 h 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2" h="15">
                                <a:moveTo>
                                  <a:pt x="52" y="8"/>
                                </a:moveTo>
                                <a:lnTo>
                                  <a:pt x="52" y="11"/>
                                </a:lnTo>
                                <a:lnTo>
                                  <a:pt x="50" y="14"/>
                                </a:lnTo>
                                <a:lnTo>
                                  <a:pt x="49" y="15"/>
                                </a:lnTo>
                                <a:lnTo>
                                  <a:pt x="48" y="15"/>
                                </a:lnTo>
                                <a:lnTo>
                                  <a:pt x="4" y="15"/>
                                </a:lnTo>
                                <a:lnTo>
                                  <a:pt x="2" y="15"/>
                                </a:lnTo>
                                <a:lnTo>
                                  <a:pt x="1" y="14"/>
                                </a:lnTo>
                                <a:lnTo>
                                  <a:pt x="0" y="11"/>
                                </a:lnTo>
                                <a:lnTo>
                                  <a:pt x="0" y="8"/>
                                </a:lnTo>
                                <a:lnTo>
                                  <a:pt x="0" y="4"/>
                                </a:lnTo>
                                <a:lnTo>
                                  <a:pt x="1" y="3"/>
                                </a:lnTo>
                                <a:lnTo>
                                  <a:pt x="2" y="1"/>
                                </a:lnTo>
                                <a:lnTo>
                                  <a:pt x="4" y="0"/>
                                </a:lnTo>
                                <a:lnTo>
                                  <a:pt x="48" y="0"/>
                                </a:lnTo>
                                <a:lnTo>
                                  <a:pt x="48" y="0"/>
                                </a:lnTo>
                                <a:lnTo>
                                  <a:pt x="49" y="1"/>
                                </a:lnTo>
                                <a:lnTo>
                                  <a:pt x="50" y="1"/>
                                </a:lnTo>
                                <a:lnTo>
                                  <a:pt x="50" y="3"/>
                                </a:lnTo>
                                <a:lnTo>
                                  <a:pt x="50" y="3"/>
                                </a:lnTo>
                                <a:lnTo>
                                  <a:pt x="52" y="4"/>
                                </a:lnTo>
                                <a:lnTo>
                                  <a:pt x="52" y="6"/>
                                </a:lnTo>
                                <a:lnTo>
                                  <a:pt x="52"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97" name="Freeform 963"/>
                        <wps:cNvSpPr>
                          <a:spLocks/>
                        </wps:cNvSpPr>
                        <wps:spPr bwMode="auto">
                          <a:xfrm>
                            <a:off x="4487863" y="3044825"/>
                            <a:ext cx="52388" cy="73025"/>
                          </a:xfrm>
                          <a:custGeom>
                            <a:avLst/>
                            <a:gdLst>
                              <a:gd name="T0" fmla="*/ 98 w 98"/>
                              <a:gd name="T1" fmla="*/ 119 h 138"/>
                              <a:gd name="T2" fmla="*/ 97 w 98"/>
                              <a:gd name="T3" fmla="*/ 122 h 138"/>
                              <a:gd name="T4" fmla="*/ 97 w 98"/>
                              <a:gd name="T5" fmla="*/ 123 h 138"/>
                              <a:gd name="T6" fmla="*/ 96 w 98"/>
                              <a:gd name="T7" fmla="*/ 125 h 138"/>
                              <a:gd name="T8" fmla="*/ 93 w 98"/>
                              <a:gd name="T9" fmla="*/ 127 h 138"/>
                              <a:gd name="T10" fmla="*/ 87 w 98"/>
                              <a:gd name="T11" fmla="*/ 132 h 138"/>
                              <a:gd name="T12" fmla="*/ 77 w 98"/>
                              <a:gd name="T13" fmla="*/ 135 h 138"/>
                              <a:gd name="T14" fmla="*/ 65 w 98"/>
                              <a:gd name="T15" fmla="*/ 138 h 138"/>
                              <a:gd name="T16" fmla="*/ 44 w 98"/>
                              <a:gd name="T17" fmla="*/ 138 h 138"/>
                              <a:gd name="T18" fmla="*/ 23 w 98"/>
                              <a:gd name="T19" fmla="*/ 129 h 138"/>
                              <a:gd name="T20" fmla="*/ 8 w 98"/>
                              <a:gd name="T21" fmla="*/ 112 h 138"/>
                              <a:gd name="T22" fmla="*/ 0 w 98"/>
                              <a:gd name="T23" fmla="*/ 86 h 138"/>
                              <a:gd name="T24" fmla="*/ 1 w 98"/>
                              <a:gd name="T25" fmla="*/ 54 h 138"/>
                              <a:gd name="T26" fmla="*/ 8 w 98"/>
                              <a:gd name="T27" fmla="*/ 28 h 138"/>
                              <a:gd name="T28" fmla="*/ 24 w 98"/>
                              <a:gd name="T29" fmla="*/ 10 h 138"/>
                              <a:gd name="T30" fmla="*/ 47 w 98"/>
                              <a:gd name="T31" fmla="*/ 1 h 138"/>
                              <a:gd name="T32" fmla="*/ 65 w 98"/>
                              <a:gd name="T33" fmla="*/ 0 h 138"/>
                              <a:gd name="T34" fmla="*/ 76 w 98"/>
                              <a:gd name="T35" fmla="*/ 2 h 138"/>
                              <a:gd name="T36" fmla="*/ 85 w 98"/>
                              <a:gd name="T37" fmla="*/ 5 h 138"/>
                              <a:gd name="T38" fmla="*/ 92 w 98"/>
                              <a:gd name="T39" fmla="*/ 10 h 138"/>
                              <a:gd name="T40" fmla="*/ 96 w 98"/>
                              <a:gd name="T41" fmla="*/ 12 h 138"/>
                              <a:gd name="T42" fmla="*/ 96 w 98"/>
                              <a:gd name="T43" fmla="*/ 13 h 138"/>
                              <a:gd name="T44" fmla="*/ 97 w 98"/>
                              <a:gd name="T45" fmla="*/ 16 h 138"/>
                              <a:gd name="T46" fmla="*/ 97 w 98"/>
                              <a:gd name="T47" fmla="*/ 18 h 138"/>
                              <a:gd name="T48" fmla="*/ 97 w 98"/>
                              <a:gd name="T49" fmla="*/ 22 h 138"/>
                              <a:gd name="T50" fmla="*/ 97 w 98"/>
                              <a:gd name="T51" fmla="*/ 26 h 138"/>
                              <a:gd name="T52" fmla="*/ 96 w 98"/>
                              <a:gd name="T53" fmla="*/ 27 h 138"/>
                              <a:gd name="T54" fmla="*/ 95 w 98"/>
                              <a:gd name="T55" fmla="*/ 28 h 138"/>
                              <a:gd name="T56" fmla="*/ 92 w 98"/>
                              <a:gd name="T57" fmla="*/ 28 h 138"/>
                              <a:gd name="T58" fmla="*/ 87 w 98"/>
                              <a:gd name="T59" fmla="*/ 25 h 138"/>
                              <a:gd name="T60" fmla="*/ 79 w 98"/>
                              <a:gd name="T61" fmla="*/ 20 h 138"/>
                              <a:gd name="T62" fmla="*/ 66 w 98"/>
                              <a:gd name="T63" fmla="*/ 16 h 138"/>
                              <a:gd name="T64" fmla="*/ 50 w 98"/>
                              <a:gd name="T65" fmla="*/ 16 h 138"/>
                              <a:gd name="T66" fmla="*/ 36 w 98"/>
                              <a:gd name="T67" fmla="*/ 23 h 138"/>
                              <a:gd name="T68" fmla="*/ 26 w 98"/>
                              <a:gd name="T69" fmla="*/ 37 h 138"/>
                              <a:gd name="T70" fmla="*/ 20 w 98"/>
                              <a:gd name="T71" fmla="*/ 58 h 138"/>
                              <a:gd name="T72" fmla="*/ 20 w 98"/>
                              <a:gd name="T73" fmla="*/ 82 h 138"/>
                              <a:gd name="T74" fmla="*/ 26 w 98"/>
                              <a:gd name="T75" fmla="*/ 102 h 138"/>
                              <a:gd name="T76" fmla="*/ 36 w 98"/>
                              <a:gd name="T77" fmla="*/ 116 h 138"/>
                              <a:gd name="T78" fmla="*/ 50 w 98"/>
                              <a:gd name="T79" fmla="*/ 122 h 138"/>
                              <a:gd name="T80" fmla="*/ 68 w 98"/>
                              <a:gd name="T81" fmla="*/ 122 h 138"/>
                              <a:gd name="T82" fmla="*/ 80 w 98"/>
                              <a:gd name="T83" fmla="*/ 118 h 138"/>
                              <a:gd name="T84" fmla="*/ 87 w 98"/>
                              <a:gd name="T85" fmla="*/ 113 h 138"/>
                              <a:gd name="T86" fmla="*/ 93 w 98"/>
                              <a:gd name="T87" fmla="*/ 109 h 138"/>
                              <a:gd name="T88" fmla="*/ 96 w 98"/>
                              <a:gd name="T89" fmla="*/ 109 h 138"/>
                              <a:gd name="T90" fmla="*/ 97 w 98"/>
                              <a:gd name="T91" fmla="*/ 111 h 138"/>
                              <a:gd name="T92" fmla="*/ 97 w 98"/>
                              <a:gd name="T93" fmla="*/ 112 h 138"/>
                              <a:gd name="T94" fmla="*/ 98 w 98"/>
                              <a:gd name="T95" fmla="*/ 116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98" h="138">
                                <a:moveTo>
                                  <a:pt x="98" y="117"/>
                                </a:moveTo>
                                <a:lnTo>
                                  <a:pt x="98" y="119"/>
                                </a:lnTo>
                                <a:lnTo>
                                  <a:pt x="97" y="121"/>
                                </a:lnTo>
                                <a:lnTo>
                                  <a:pt x="97" y="122"/>
                                </a:lnTo>
                                <a:lnTo>
                                  <a:pt x="97" y="123"/>
                                </a:lnTo>
                                <a:lnTo>
                                  <a:pt x="97" y="123"/>
                                </a:lnTo>
                                <a:lnTo>
                                  <a:pt x="97" y="124"/>
                                </a:lnTo>
                                <a:lnTo>
                                  <a:pt x="96" y="125"/>
                                </a:lnTo>
                                <a:lnTo>
                                  <a:pt x="95" y="125"/>
                                </a:lnTo>
                                <a:lnTo>
                                  <a:pt x="93" y="127"/>
                                </a:lnTo>
                                <a:lnTo>
                                  <a:pt x="91" y="129"/>
                                </a:lnTo>
                                <a:lnTo>
                                  <a:pt x="87" y="132"/>
                                </a:lnTo>
                                <a:lnTo>
                                  <a:pt x="82" y="133"/>
                                </a:lnTo>
                                <a:lnTo>
                                  <a:pt x="77" y="135"/>
                                </a:lnTo>
                                <a:lnTo>
                                  <a:pt x="71" y="137"/>
                                </a:lnTo>
                                <a:lnTo>
                                  <a:pt x="65" y="138"/>
                                </a:lnTo>
                                <a:lnTo>
                                  <a:pt x="56" y="138"/>
                                </a:lnTo>
                                <a:lnTo>
                                  <a:pt x="44" y="138"/>
                                </a:lnTo>
                                <a:lnTo>
                                  <a:pt x="33" y="134"/>
                                </a:lnTo>
                                <a:lnTo>
                                  <a:pt x="23" y="129"/>
                                </a:lnTo>
                                <a:lnTo>
                                  <a:pt x="15" y="121"/>
                                </a:lnTo>
                                <a:lnTo>
                                  <a:pt x="8" y="112"/>
                                </a:lnTo>
                                <a:lnTo>
                                  <a:pt x="3" y="100"/>
                                </a:lnTo>
                                <a:lnTo>
                                  <a:pt x="0" y="86"/>
                                </a:lnTo>
                                <a:lnTo>
                                  <a:pt x="0" y="71"/>
                                </a:lnTo>
                                <a:lnTo>
                                  <a:pt x="1" y="54"/>
                                </a:lnTo>
                                <a:lnTo>
                                  <a:pt x="3" y="41"/>
                                </a:lnTo>
                                <a:lnTo>
                                  <a:pt x="8" y="28"/>
                                </a:lnTo>
                                <a:lnTo>
                                  <a:pt x="16" y="18"/>
                                </a:lnTo>
                                <a:lnTo>
                                  <a:pt x="24" y="10"/>
                                </a:lnTo>
                                <a:lnTo>
                                  <a:pt x="36" y="5"/>
                                </a:lnTo>
                                <a:lnTo>
                                  <a:pt x="47" y="1"/>
                                </a:lnTo>
                                <a:lnTo>
                                  <a:pt x="59" y="0"/>
                                </a:lnTo>
                                <a:lnTo>
                                  <a:pt x="65" y="0"/>
                                </a:lnTo>
                                <a:lnTo>
                                  <a:pt x="70" y="1"/>
                                </a:lnTo>
                                <a:lnTo>
                                  <a:pt x="76" y="2"/>
                                </a:lnTo>
                                <a:lnTo>
                                  <a:pt x="81" y="4"/>
                                </a:lnTo>
                                <a:lnTo>
                                  <a:pt x="85" y="5"/>
                                </a:lnTo>
                                <a:lnTo>
                                  <a:pt x="90" y="7"/>
                                </a:lnTo>
                                <a:lnTo>
                                  <a:pt x="92" y="10"/>
                                </a:lnTo>
                                <a:lnTo>
                                  <a:pt x="95" y="11"/>
                                </a:lnTo>
                                <a:lnTo>
                                  <a:pt x="96" y="12"/>
                                </a:lnTo>
                                <a:lnTo>
                                  <a:pt x="96" y="13"/>
                                </a:lnTo>
                                <a:lnTo>
                                  <a:pt x="96" y="13"/>
                                </a:lnTo>
                                <a:lnTo>
                                  <a:pt x="97" y="15"/>
                                </a:lnTo>
                                <a:lnTo>
                                  <a:pt x="97" y="16"/>
                                </a:lnTo>
                                <a:lnTo>
                                  <a:pt x="97" y="17"/>
                                </a:lnTo>
                                <a:lnTo>
                                  <a:pt x="97" y="18"/>
                                </a:lnTo>
                                <a:lnTo>
                                  <a:pt x="97" y="21"/>
                                </a:lnTo>
                                <a:lnTo>
                                  <a:pt x="97" y="22"/>
                                </a:lnTo>
                                <a:lnTo>
                                  <a:pt x="97" y="25"/>
                                </a:lnTo>
                                <a:lnTo>
                                  <a:pt x="97" y="26"/>
                                </a:lnTo>
                                <a:lnTo>
                                  <a:pt x="96" y="27"/>
                                </a:lnTo>
                                <a:lnTo>
                                  <a:pt x="96" y="27"/>
                                </a:lnTo>
                                <a:lnTo>
                                  <a:pt x="96" y="28"/>
                                </a:lnTo>
                                <a:lnTo>
                                  <a:pt x="95" y="28"/>
                                </a:lnTo>
                                <a:lnTo>
                                  <a:pt x="95" y="28"/>
                                </a:lnTo>
                                <a:lnTo>
                                  <a:pt x="92" y="28"/>
                                </a:lnTo>
                                <a:lnTo>
                                  <a:pt x="90" y="27"/>
                                </a:lnTo>
                                <a:lnTo>
                                  <a:pt x="87" y="25"/>
                                </a:lnTo>
                                <a:lnTo>
                                  <a:pt x="84" y="22"/>
                                </a:lnTo>
                                <a:lnTo>
                                  <a:pt x="79" y="20"/>
                                </a:lnTo>
                                <a:lnTo>
                                  <a:pt x="74" y="17"/>
                                </a:lnTo>
                                <a:lnTo>
                                  <a:pt x="66" y="16"/>
                                </a:lnTo>
                                <a:lnTo>
                                  <a:pt x="59" y="16"/>
                                </a:lnTo>
                                <a:lnTo>
                                  <a:pt x="50" y="16"/>
                                </a:lnTo>
                                <a:lnTo>
                                  <a:pt x="43" y="20"/>
                                </a:lnTo>
                                <a:lnTo>
                                  <a:pt x="36" y="23"/>
                                </a:lnTo>
                                <a:lnTo>
                                  <a:pt x="31" y="29"/>
                                </a:lnTo>
                                <a:lnTo>
                                  <a:pt x="26" y="37"/>
                                </a:lnTo>
                                <a:lnTo>
                                  <a:pt x="22" y="47"/>
                                </a:lnTo>
                                <a:lnTo>
                                  <a:pt x="20" y="58"/>
                                </a:lnTo>
                                <a:lnTo>
                                  <a:pt x="20" y="70"/>
                                </a:lnTo>
                                <a:lnTo>
                                  <a:pt x="20" y="82"/>
                                </a:lnTo>
                                <a:lnTo>
                                  <a:pt x="22" y="92"/>
                                </a:lnTo>
                                <a:lnTo>
                                  <a:pt x="26" y="102"/>
                                </a:lnTo>
                                <a:lnTo>
                                  <a:pt x="29" y="109"/>
                                </a:lnTo>
                                <a:lnTo>
                                  <a:pt x="36" y="116"/>
                                </a:lnTo>
                                <a:lnTo>
                                  <a:pt x="43" y="119"/>
                                </a:lnTo>
                                <a:lnTo>
                                  <a:pt x="50" y="122"/>
                                </a:lnTo>
                                <a:lnTo>
                                  <a:pt x="60" y="122"/>
                                </a:lnTo>
                                <a:lnTo>
                                  <a:pt x="68" y="122"/>
                                </a:lnTo>
                                <a:lnTo>
                                  <a:pt x="74" y="121"/>
                                </a:lnTo>
                                <a:lnTo>
                                  <a:pt x="80" y="118"/>
                                </a:lnTo>
                                <a:lnTo>
                                  <a:pt x="84" y="116"/>
                                </a:lnTo>
                                <a:lnTo>
                                  <a:pt x="87" y="113"/>
                                </a:lnTo>
                                <a:lnTo>
                                  <a:pt x="91" y="112"/>
                                </a:lnTo>
                                <a:lnTo>
                                  <a:pt x="93" y="109"/>
                                </a:lnTo>
                                <a:lnTo>
                                  <a:pt x="95" y="109"/>
                                </a:lnTo>
                                <a:lnTo>
                                  <a:pt x="96" y="109"/>
                                </a:lnTo>
                                <a:lnTo>
                                  <a:pt x="96" y="109"/>
                                </a:lnTo>
                                <a:lnTo>
                                  <a:pt x="97" y="111"/>
                                </a:lnTo>
                                <a:lnTo>
                                  <a:pt x="97" y="111"/>
                                </a:lnTo>
                                <a:lnTo>
                                  <a:pt x="97" y="112"/>
                                </a:lnTo>
                                <a:lnTo>
                                  <a:pt x="97" y="113"/>
                                </a:lnTo>
                                <a:lnTo>
                                  <a:pt x="98" y="116"/>
                                </a:lnTo>
                                <a:lnTo>
                                  <a:pt x="98" y="1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98" name="Freeform 964"/>
                        <wps:cNvSpPr>
                          <a:spLocks noEditPoints="1"/>
                        </wps:cNvSpPr>
                        <wps:spPr bwMode="auto">
                          <a:xfrm>
                            <a:off x="4552950" y="3044825"/>
                            <a:ext cx="53975" cy="71438"/>
                          </a:xfrm>
                          <a:custGeom>
                            <a:avLst/>
                            <a:gdLst>
                              <a:gd name="T0" fmla="*/ 103 w 103"/>
                              <a:gd name="T1" fmla="*/ 67 h 136"/>
                              <a:gd name="T2" fmla="*/ 103 w 103"/>
                              <a:gd name="T3" fmla="*/ 83 h 136"/>
                              <a:gd name="T4" fmla="*/ 99 w 103"/>
                              <a:gd name="T5" fmla="*/ 96 h 136"/>
                              <a:gd name="T6" fmla="*/ 93 w 103"/>
                              <a:gd name="T7" fmla="*/ 108 h 136"/>
                              <a:gd name="T8" fmla="*/ 86 w 103"/>
                              <a:gd name="T9" fmla="*/ 118 h 136"/>
                              <a:gd name="T10" fmla="*/ 76 w 103"/>
                              <a:gd name="T11" fmla="*/ 126 h 136"/>
                              <a:gd name="T12" fmla="*/ 65 w 103"/>
                              <a:gd name="T13" fmla="*/ 132 h 136"/>
                              <a:gd name="T14" fmla="*/ 51 w 103"/>
                              <a:gd name="T15" fmla="*/ 134 h 136"/>
                              <a:gd name="T16" fmla="*/ 35 w 103"/>
                              <a:gd name="T17" fmla="*/ 136 h 136"/>
                              <a:gd name="T18" fmla="*/ 6 w 103"/>
                              <a:gd name="T19" fmla="*/ 136 h 136"/>
                              <a:gd name="T20" fmla="*/ 3 w 103"/>
                              <a:gd name="T21" fmla="*/ 136 h 136"/>
                              <a:gd name="T22" fmla="*/ 2 w 103"/>
                              <a:gd name="T23" fmla="*/ 134 h 136"/>
                              <a:gd name="T24" fmla="*/ 0 w 103"/>
                              <a:gd name="T25" fmla="*/ 132 h 136"/>
                              <a:gd name="T26" fmla="*/ 0 w 103"/>
                              <a:gd name="T27" fmla="*/ 128 h 136"/>
                              <a:gd name="T28" fmla="*/ 0 w 103"/>
                              <a:gd name="T29" fmla="*/ 8 h 136"/>
                              <a:gd name="T30" fmla="*/ 0 w 103"/>
                              <a:gd name="T31" fmla="*/ 4 h 136"/>
                              <a:gd name="T32" fmla="*/ 2 w 103"/>
                              <a:gd name="T33" fmla="*/ 3 h 136"/>
                              <a:gd name="T34" fmla="*/ 3 w 103"/>
                              <a:gd name="T35" fmla="*/ 1 h 136"/>
                              <a:gd name="T36" fmla="*/ 6 w 103"/>
                              <a:gd name="T37" fmla="*/ 0 h 136"/>
                              <a:gd name="T38" fmla="*/ 37 w 103"/>
                              <a:gd name="T39" fmla="*/ 0 h 136"/>
                              <a:gd name="T40" fmla="*/ 54 w 103"/>
                              <a:gd name="T41" fmla="*/ 1 h 136"/>
                              <a:gd name="T42" fmla="*/ 66 w 103"/>
                              <a:gd name="T43" fmla="*/ 5 h 136"/>
                              <a:gd name="T44" fmla="*/ 79 w 103"/>
                              <a:gd name="T45" fmla="*/ 10 h 136"/>
                              <a:gd name="T46" fmla="*/ 87 w 103"/>
                              <a:gd name="T47" fmla="*/ 19 h 136"/>
                              <a:gd name="T48" fmla="*/ 95 w 103"/>
                              <a:gd name="T49" fmla="*/ 27 h 136"/>
                              <a:gd name="T50" fmla="*/ 99 w 103"/>
                              <a:gd name="T51" fmla="*/ 38 h 136"/>
                              <a:gd name="T52" fmla="*/ 103 w 103"/>
                              <a:gd name="T53" fmla="*/ 52 h 136"/>
                              <a:gd name="T54" fmla="*/ 103 w 103"/>
                              <a:gd name="T55" fmla="*/ 67 h 136"/>
                              <a:gd name="T56" fmla="*/ 85 w 103"/>
                              <a:gd name="T57" fmla="*/ 67 h 136"/>
                              <a:gd name="T58" fmla="*/ 85 w 103"/>
                              <a:gd name="T59" fmla="*/ 56 h 136"/>
                              <a:gd name="T60" fmla="*/ 82 w 103"/>
                              <a:gd name="T61" fmla="*/ 47 h 136"/>
                              <a:gd name="T62" fmla="*/ 79 w 103"/>
                              <a:gd name="T63" fmla="*/ 37 h 136"/>
                              <a:gd name="T64" fmla="*/ 74 w 103"/>
                              <a:gd name="T65" fmla="*/ 30 h 136"/>
                              <a:gd name="T66" fmla="*/ 67 w 103"/>
                              <a:gd name="T67" fmla="*/ 24 h 136"/>
                              <a:gd name="T68" fmla="*/ 59 w 103"/>
                              <a:gd name="T69" fmla="*/ 20 h 136"/>
                              <a:gd name="T70" fmla="*/ 49 w 103"/>
                              <a:gd name="T71" fmla="*/ 16 h 136"/>
                              <a:gd name="T72" fmla="*/ 35 w 103"/>
                              <a:gd name="T73" fmla="*/ 15 h 136"/>
                              <a:gd name="T74" fmla="*/ 17 w 103"/>
                              <a:gd name="T75" fmla="*/ 15 h 136"/>
                              <a:gd name="T76" fmla="*/ 17 w 103"/>
                              <a:gd name="T77" fmla="*/ 121 h 136"/>
                              <a:gd name="T78" fmla="*/ 35 w 103"/>
                              <a:gd name="T79" fmla="*/ 121 h 136"/>
                              <a:gd name="T80" fmla="*/ 48 w 103"/>
                              <a:gd name="T81" fmla="*/ 120 h 136"/>
                              <a:gd name="T82" fmla="*/ 58 w 103"/>
                              <a:gd name="T83" fmla="*/ 117 h 136"/>
                              <a:gd name="T84" fmla="*/ 66 w 103"/>
                              <a:gd name="T85" fmla="*/ 113 h 136"/>
                              <a:gd name="T86" fmla="*/ 72 w 103"/>
                              <a:gd name="T87" fmla="*/ 107 h 136"/>
                              <a:gd name="T88" fmla="*/ 79 w 103"/>
                              <a:gd name="T89" fmla="*/ 100 h 136"/>
                              <a:gd name="T90" fmla="*/ 81 w 103"/>
                              <a:gd name="T91" fmla="*/ 91 h 136"/>
                              <a:gd name="T92" fmla="*/ 85 w 103"/>
                              <a:gd name="T93" fmla="*/ 80 h 136"/>
                              <a:gd name="T94" fmla="*/ 85 w 103"/>
                              <a:gd name="T95" fmla="*/ 67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03" h="136">
                                <a:moveTo>
                                  <a:pt x="103" y="67"/>
                                </a:moveTo>
                                <a:lnTo>
                                  <a:pt x="103" y="83"/>
                                </a:lnTo>
                                <a:lnTo>
                                  <a:pt x="99" y="96"/>
                                </a:lnTo>
                                <a:lnTo>
                                  <a:pt x="93" y="108"/>
                                </a:lnTo>
                                <a:lnTo>
                                  <a:pt x="86" y="118"/>
                                </a:lnTo>
                                <a:lnTo>
                                  <a:pt x="76" y="126"/>
                                </a:lnTo>
                                <a:lnTo>
                                  <a:pt x="65" y="132"/>
                                </a:lnTo>
                                <a:lnTo>
                                  <a:pt x="51" y="134"/>
                                </a:lnTo>
                                <a:lnTo>
                                  <a:pt x="35" y="136"/>
                                </a:lnTo>
                                <a:lnTo>
                                  <a:pt x="6" y="136"/>
                                </a:lnTo>
                                <a:lnTo>
                                  <a:pt x="3" y="136"/>
                                </a:lnTo>
                                <a:lnTo>
                                  <a:pt x="2" y="134"/>
                                </a:lnTo>
                                <a:lnTo>
                                  <a:pt x="0" y="132"/>
                                </a:lnTo>
                                <a:lnTo>
                                  <a:pt x="0" y="128"/>
                                </a:lnTo>
                                <a:lnTo>
                                  <a:pt x="0" y="8"/>
                                </a:lnTo>
                                <a:lnTo>
                                  <a:pt x="0" y="4"/>
                                </a:lnTo>
                                <a:lnTo>
                                  <a:pt x="2" y="3"/>
                                </a:lnTo>
                                <a:lnTo>
                                  <a:pt x="3" y="1"/>
                                </a:lnTo>
                                <a:lnTo>
                                  <a:pt x="6" y="0"/>
                                </a:lnTo>
                                <a:lnTo>
                                  <a:pt x="37" y="0"/>
                                </a:lnTo>
                                <a:lnTo>
                                  <a:pt x="54" y="1"/>
                                </a:lnTo>
                                <a:lnTo>
                                  <a:pt x="66" y="5"/>
                                </a:lnTo>
                                <a:lnTo>
                                  <a:pt x="79" y="10"/>
                                </a:lnTo>
                                <a:lnTo>
                                  <a:pt x="87" y="19"/>
                                </a:lnTo>
                                <a:lnTo>
                                  <a:pt x="95" y="27"/>
                                </a:lnTo>
                                <a:lnTo>
                                  <a:pt x="99" y="38"/>
                                </a:lnTo>
                                <a:lnTo>
                                  <a:pt x="103" y="52"/>
                                </a:lnTo>
                                <a:lnTo>
                                  <a:pt x="103" y="67"/>
                                </a:lnTo>
                                <a:close/>
                                <a:moveTo>
                                  <a:pt x="85" y="67"/>
                                </a:moveTo>
                                <a:lnTo>
                                  <a:pt x="85" y="56"/>
                                </a:lnTo>
                                <a:lnTo>
                                  <a:pt x="82" y="47"/>
                                </a:lnTo>
                                <a:lnTo>
                                  <a:pt x="79" y="37"/>
                                </a:lnTo>
                                <a:lnTo>
                                  <a:pt x="74" y="30"/>
                                </a:lnTo>
                                <a:lnTo>
                                  <a:pt x="67" y="24"/>
                                </a:lnTo>
                                <a:lnTo>
                                  <a:pt x="59" y="20"/>
                                </a:lnTo>
                                <a:lnTo>
                                  <a:pt x="49" y="16"/>
                                </a:lnTo>
                                <a:lnTo>
                                  <a:pt x="35" y="15"/>
                                </a:lnTo>
                                <a:lnTo>
                                  <a:pt x="17" y="15"/>
                                </a:lnTo>
                                <a:lnTo>
                                  <a:pt x="17" y="121"/>
                                </a:lnTo>
                                <a:lnTo>
                                  <a:pt x="35" y="121"/>
                                </a:lnTo>
                                <a:lnTo>
                                  <a:pt x="48" y="120"/>
                                </a:lnTo>
                                <a:lnTo>
                                  <a:pt x="58" y="117"/>
                                </a:lnTo>
                                <a:lnTo>
                                  <a:pt x="66" y="113"/>
                                </a:lnTo>
                                <a:lnTo>
                                  <a:pt x="72" y="107"/>
                                </a:lnTo>
                                <a:lnTo>
                                  <a:pt x="79" y="100"/>
                                </a:lnTo>
                                <a:lnTo>
                                  <a:pt x="81" y="91"/>
                                </a:lnTo>
                                <a:lnTo>
                                  <a:pt x="85" y="80"/>
                                </a:lnTo>
                                <a:lnTo>
                                  <a:pt x="85" y="6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499" name="Freeform 965"/>
                        <wps:cNvSpPr>
                          <a:spLocks/>
                        </wps:cNvSpPr>
                        <wps:spPr bwMode="auto">
                          <a:xfrm>
                            <a:off x="4622800" y="3044825"/>
                            <a:ext cx="77788" cy="73025"/>
                          </a:xfrm>
                          <a:custGeom>
                            <a:avLst/>
                            <a:gdLst>
                              <a:gd name="T0" fmla="*/ 146 w 146"/>
                              <a:gd name="T1" fmla="*/ 133 h 137"/>
                              <a:gd name="T2" fmla="*/ 145 w 146"/>
                              <a:gd name="T3" fmla="*/ 134 h 137"/>
                              <a:gd name="T4" fmla="*/ 144 w 146"/>
                              <a:gd name="T5" fmla="*/ 136 h 137"/>
                              <a:gd name="T6" fmla="*/ 140 w 146"/>
                              <a:gd name="T7" fmla="*/ 136 h 137"/>
                              <a:gd name="T8" fmla="*/ 135 w 146"/>
                              <a:gd name="T9" fmla="*/ 136 h 137"/>
                              <a:gd name="T10" fmla="*/ 131 w 146"/>
                              <a:gd name="T11" fmla="*/ 136 h 137"/>
                              <a:gd name="T12" fmla="*/ 130 w 146"/>
                              <a:gd name="T13" fmla="*/ 134 h 137"/>
                              <a:gd name="T14" fmla="*/ 129 w 146"/>
                              <a:gd name="T15" fmla="*/ 133 h 137"/>
                              <a:gd name="T16" fmla="*/ 129 w 146"/>
                              <a:gd name="T17" fmla="*/ 15 h 137"/>
                              <a:gd name="T18" fmla="*/ 81 w 146"/>
                              <a:gd name="T19" fmla="*/ 133 h 137"/>
                              <a:gd name="T20" fmla="*/ 80 w 146"/>
                              <a:gd name="T21" fmla="*/ 134 h 137"/>
                              <a:gd name="T22" fmla="*/ 78 w 146"/>
                              <a:gd name="T23" fmla="*/ 136 h 137"/>
                              <a:gd name="T24" fmla="*/ 75 w 146"/>
                              <a:gd name="T25" fmla="*/ 136 h 137"/>
                              <a:gd name="T26" fmla="*/ 72 w 146"/>
                              <a:gd name="T27" fmla="*/ 137 h 137"/>
                              <a:gd name="T28" fmla="*/ 67 w 146"/>
                              <a:gd name="T29" fmla="*/ 136 h 137"/>
                              <a:gd name="T30" fmla="*/ 65 w 146"/>
                              <a:gd name="T31" fmla="*/ 136 h 137"/>
                              <a:gd name="T32" fmla="*/ 64 w 146"/>
                              <a:gd name="T33" fmla="*/ 134 h 137"/>
                              <a:gd name="T34" fmla="*/ 62 w 146"/>
                              <a:gd name="T35" fmla="*/ 133 h 137"/>
                              <a:gd name="T36" fmla="*/ 17 w 146"/>
                              <a:gd name="T37" fmla="*/ 15 h 137"/>
                              <a:gd name="T38" fmla="*/ 17 w 146"/>
                              <a:gd name="T39" fmla="*/ 133 h 137"/>
                              <a:gd name="T40" fmla="*/ 16 w 146"/>
                              <a:gd name="T41" fmla="*/ 134 h 137"/>
                              <a:gd name="T42" fmla="*/ 13 w 146"/>
                              <a:gd name="T43" fmla="*/ 136 h 137"/>
                              <a:gd name="T44" fmla="*/ 11 w 146"/>
                              <a:gd name="T45" fmla="*/ 136 h 137"/>
                              <a:gd name="T46" fmla="*/ 6 w 146"/>
                              <a:gd name="T47" fmla="*/ 136 h 137"/>
                              <a:gd name="T48" fmla="*/ 2 w 146"/>
                              <a:gd name="T49" fmla="*/ 136 h 137"/>
                              <a:gd name="T50" fmla="*/ 0 w 146"/>
                              <a:gd name="T51" fmla="*/ 134 h 137"/>
                              <a:gd name="T52" fmla="*/ 0 w 146"/>
                              <a:gd name="T53" fmla="*/ 133 h 137"/>
                              <a:gd name="T54" fmla="*/ 0 w 146"/>
                              <a:gd name="T55" fmla="*/ 9 h 137"/>
                              <a:gd name="T56" fmla="*/ 2 w 146"/>
                              <a:gd name="T57" fmla="*/ 3 h 137"/>
                              <a:gd name="T58" fmla="*/ 7 w 146"/>
                              <a:gd name="T59" fmla="*/ 0 h 137"/>
                              <a:gd name="T60" fmla="*/ 20 w 146"/>
                              <a:gd name="T61" fmla="*/ 0 h 137"/>
                              <a:gd name="T62" fmla="*/ 25 w 146"/>
                              <a:gd name="T63" fmla="*/ 1 h 137"/>
                              <a:gd name="T64" fmla="*/ 29 w 146"/>
                              <a:gd name="T65" fmla="*/ 5 h 137"/>
                              <a:gd name="T66" fmla="*/ 32 w 146"/>
                              <a:gd name="T67" fmla="*/ 9 h 137"/>
                              <a:gd name="T68" fmla="*/ 72 w 146"/>
                              <a:gd name="T69" fmla="*/ 110 h 137"/>
                              <a:gd name="T70" fmla="*/ 114 w 146"/>
                              <a:gd name="T71" fmla="*/ 11 h 137"/>
                              <a:gd name="T72" fmla="*/ 117 w 146"/>
                              <a:gd name="T73" fmla="*/ 6 h 137"/>
                              <a:gd name="T74" fmla="*/ 119 w 146"/>
                              <a:gd name="T75" fmla="*/ 3 h 137"/>
                              <a:gd name="T76" fmla="*/ 123 w 146"/>
                              <a:gd name="T77" fmla="*/ 1 h 137"/>
                              <a:gd name="T78" fmla="*/ 128 w 146"/>
                              <a:gd name="T79" fmla="*/ 0 h 137"/>
                              <a:gd name="T80" fmla="*/ 140 w 146"/>
                              <a:gd name="T81" fmla="*/ 0 h 137"/>
                              <a:gd name="T82" fmla="*/ 142 w 146"/>
                              <a:gd name="T83" fmla="*/ 1 h 137"/>
                              <a:gd name="T84" fmla="*/ 145 w 146"/>
                              <a:gd name="T85" fmla="*/ 4 h 137"/>
                              <a:gd name="T86" fmla="*/ 146 w 146"/>
                              <a:gd name="T87" fmla="*/ 6 h 137"/>
                              <a:gd name="T88" fmla="*/ 146 w 146"/>
                              <a:gd name="T89" fmla="*/ 133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46" h="137">
                                <a:moveTo>
                                  <a:pt x="146" y="133"/>
                                </a:moveTo>
                                <a:lnTo>
                                  <a:pt x="146" y="133"/>
                                </a:lnTo>
                                <a:lnTo>
                                  <a:pt x="146" y="134"/>
                                </a:lnTo>
                                <a:lnTo>
                                  <a:pt x="145" y="134"/>
                                </a:lnTo>
                                <a:lnTo>
                                  <a:pt x="145" y="136"/>
                                </a:lnTo>
                                <a:lnTo>
                                  <a:pt x="144" y="136"/>
                                </a:lnTo>
                                <a:lnTo>
                                  <a:pt x="141" y="136"/>
                                </a:lnTo>
                                <a:lnTo>
                                  <a:pt x="140" y="136"/>
                                </a:lnTo>
                                <a:lnTo>
                                  <a:pt x="137" y="137"/>
                                </a:lnTo>
                                <a:lnTo>
                                  <a:pt x="135" y="136"/>
                                </a:lnTo>
                                <a:lnTo>
                                  <a:pt x="134" y="136"/>
                                </a:lnTo>
                                <a:lnTo>
                                  <a:pt x="131" y="136"/>
                                </a:lnTo>
                                <a:lnTo>
                                  <a:pt x="130" y="136"/>
                                </a:lnTo>
                                <a:lnTo>
                                  <a:pt x="130" y="134"/>
                                </a:lnTo>
                                <a:lnTo>
                                  <a:pt x="129" y="134"/>
                                </a:lnTo>
                                <a:lnTo>
                                  <a:pt x="129" y="133"/>
                                </a:lnTo>
                                <a:lnTo>
                                  <a:pt x="129" y="133"/>
                                </a:lnTo>
                                <a:lnTo>
                                  <a:pt x="129" y="15"/>
                                </a:lnTo>
                                <a:lnTo>
                                  <a:pt x="129" y="15"/>
                                </a:lnTo>
                                <a:lnTo>
                                  <a:pt x="81" y="133"/>
                                </a:lnTo>
                                <a:lnTo>
                                  <a:pt x="80" y="134"/>
                                </a:lnTo>
                                <a:lnTo>
                                  <a:pt x="80" y="134"/>
                                </a:lnTo>
                                <a:lnTo>
                                  <a:pt x="78" y="136"/>
                                </a:lnTo>
                                <a:lnTo>
                                  <a:pt x="78" y="136"/>
                                </a:lnTo>
                                <a:lnTo>
                                  <a:pt x="77" y="136"/>
                                </a:lnTo>
                                <a:lnTo>
                                  <a:pt x="75" y="136"/>
                                </a:lnTo>
                                <a:lnTo>
                                  <a:pt x="73" y="136"/>
                                </a:lnTo>
                                <a:lnTo>
                                  <a:pt x="72" y="137"/>
                                </a:lnTo>
                                <a:lnTo>
                                  <a:pt x="70" y="136"/>
                                </a:lnTo>
                                <a:lnTo>
                                  <a:pt x="67" y="136"/>
                                </a:lnTo>
                                <a:lnTo>
                                  <a:pt x="66" y="136"/>
                                </a:lnTo>
                                <a:lnTo>
                                  <a:pt x="65" y="136"/>
                                </a:lnTo>
                                <a:lnTo>
                                  <a:pt x="65" y="136"/>
                                </a:lnTo>
                                <a:lnTo>
                                  <a:pt x="64" y="134"/>
                                </a:lnTo>
                                <a:lnTo>
                                  <a:pt x="64" y="134"/>
                                </a:lnTo>
                                <a:lnTo>
                                  <a:pt x="62" y="133"/>
                                </a:lnTo>
                                <a:lnTo>
                                  <a:pt x="17" y="15"/>
                                </a:lnTo>
                                <a:lnTo>
                                  <a:pt x="17" y="15"/>
                                </a:lnTo>
                                <a:lnTo>
                                  <a:pt x="17" y="133"/>
                                </a:lnTo>
                                <a:lnTo>
                                  <a:pt x="17" y="133"/>
                                </a:lnTo>
                                <a:lnTo>
                                  <a:pt x="17" y="134"/>
                                </a:lnTo>
                                <a:lnTo>
                                  <a:pt x="16" y="134"/>
                                </a:lnTo>
                                <a:lnTo>
                                  <a:pt x="14" y="136"/>
                                </a:lnTo>
                                <a:lnTo>
                                  <a:pt x="13" y="136"/>
                                </a:lnTo>
                                <a:lnTo>
                                  <a:pt x="12" y="136"/>
                                </a:lnTo>
                                <a:lnTo>
                                  <a:pt x="11" y="136"/>
                                </a:lnTo>
                                <a:lnTo>
                                  <a:pt x="8" y="137"/>
                                </a:lnTo>
                                <a:lnTo>
                                  <a:pt x="6" y="136"/>
                                </a:lnTo>
                                <a:lnTo>
                                  <a:pt x="3" y="136"/>
                                </a:lnTo>
                                <a:lnTo>
                                  <a:pt x="2" y="136"/>
                                </a:lnTo>
                                <a:lnTo>
                                  <a:pt x="1" y="136"/>
                                </a:lnTo>
                                <a:lnTo>
                                  <a:pt x="0" y="134"/>
                                </a:lnTo>
                                <a:lnTo>
                                  <a:pt x="0" y="134"/>
                                </a:lnTo>
                                <a:lnTo>
                                  <a:pt x="0" y="133"/>
                                </a:lnTo>
                                <a:lnTo>
                                  <a:pt x="0" y="133"/>
                                </a:lnTo>
                                <a:lnTo>
                                  <a:pt x="0" y="9"/>
                                </a:lnTo>
                                <a:lnTo>
                                  <a:pt x="0" y="5"/>
                                </a:lnTo>
                                <a:lnTo>
                                  <a:pt x="2" y="3"/>
                                </a:lnTo>
                                <a:lnTo>
                                  <a:pt x="4" y="1"/>
                                </a:lnTo>
                                <a:lnTo>
                                  <a:pt x="7" y="0"/>
                                </a:lnTo>
                                <a:lnTo>
                                  <a:pt x="18" y="0"/>
                                </a:lnTo>
                                <a:lnTo>
                                  <a:pt x="20" y="0"/>
                                </a:lnTo>
                                <a:lnTo>
                                  <a:pt x="23" y="1"/>
                                </a:lnTo>
                                <a:lnTo>
                                  <a:pt x="25" y="1"/>
                                </a:lnTo>
                                <a:lnTo>
                                  <a:pt x="28" y="3"/>
                                </a:lnTo>
                                <a:lnTo>
                                  <a:pt x="29" y="5"/>
                                </a:lnTo>
                                <a:lnTo>
                                  <a:pt x="30" y="6"/>
                                </a:lnTo>
                                <a:lnTo>
                                  <a:pt x="32" y="9"/>
                                </a:lnTo>
                                <a:lnTo>
                                  <a:pt x="33" y="11"/>
                                </a:lnTo>
                                <a:lnTo>
                                  <a:pt x="72" y="110"/>
                                </a:lnTo>
                                <a:lnTo>
                                  <a:pt x="72" y="110"/>
                                </a:lnTo>
                                <a:lnTo>
                                  <a:pt x="114" y="11"/>
                                </a:lnTo>
                                <a:lnTo>
                                  <a:pt x="114" y="9"/>
                                </a:lnTo>
                                <a:lnTo>
                                  <a:pt x="117" y="6"/>
                                </a:lnTo>
                                <a:lnTo>
                                  <a:pt x="118" y="4"/>
                                </a:lnTo>
                                <a:lnTo>
                                  <a:pt x="119" y="3"/>
                                </a:lnTo>
                                <a:lnTo>
                                  <a:pt x="120" y="1"/>
                                </a:lnTo>
                                <a:lnTo>
                                  <a:pt x="123" y="1"/>
                                </a:lnTo>
                                <a:lnTo>
                                  <a:pt x="125" y="0"/>
                                </a:lnTo>
                                <a:lnTo>
                                  <a:pt x="128" y="0"/>
                                </a:lnTo>
                                <a:lnTo>
                                  <a:pt x="139" y="0"/>
                                </a:lnTo>
                                <a:lnTo>
                                  <a:pt x="140" y="0"/>
                                </a:lnTo>
                                <a:lnTo>
                                  <a:pt x="141" y="1"/>
                                </a:lnTo>
                                <a:lnTo>
                                  <a:pt x="142" y="1"/>
                                </a:lnTo>
                                <a:lnTo>
                                  <a:pt x="144" y="3"/>
                                </a:lnTo>
                                <a:lnTo>
                                  <a:pt x="145" y="4"/>
                                </a:lnTo>
                                <a:lnTo>
                                  <a:pt x="146" y="5"/>
                                </a:lnTo>
                                <a:lnTo>
                                  <a:pt x="146" y="6"/>
                                </a:lnTo>
                                <a:lnTo>
                                  <a:pt x="146" y="9"/>
                                </a:lnTo>
                                <a:lnTo>
                                  <a:pt x="146" y="1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00" name="Freeform 966"/>
                        <wps:cNvSpPr>
                          <a:spLocks noEditPoints="1"/>
                        </wps:cNvSpPr>
                        <wps:spPr bwMode="auto">
                          <a:xfrm>
                            <a:off x="4719638" y="3044825"/>
                            <a:ext cx="53975" cy="71438"/>
                          </a:xfrm>
                          <a:custGeom>
                            <a:avLst/>
                            <a:gdLst>
                              <a:gd name="T0" fmla="*/ 104 w 104"/>
                              <a:gd name="T1" fmla="*/ 67 h 136"/>
                              <a:gd name="T2" fmla="*/ 103 w 104"/>
                              <a:gd name="T3" fmla="*/ 83 h 136"/>
                              <a:gd name="T4" fmla="*/ 100 w 104"/>
                              <a:gd name="T5" fmla="*/ 96 h 136"/>
                              <a:gd name="T6" fmla="*/ 95 w 104"/>
                              <a:gd name="T7" fmla="*/ 108 h 136"/>
                              <a:gd name="T8" fmla="*/ 86 w 104"/>
                              <a:gd name="T9" fmla="*/ 118 h 136"/>
                              <a:gd name="T10" fmla="*/ 77 w 104"/>
                              <a:gd name="T11" fmla="*/ 126 h 136"/>
                              <a:gd name="T12" fmla="*/ 65 w 104"/>
                              <a:gd name="T13" fmla="*/ 132 h 136"/>
                              <a:gd name="T14" fmla="*/ 52 w 104"/>
                              <a:gd name="T15" fmla="*/ 134 h 136"/>
                              <a:gd name="T16" fmla="*/ 36 w 104"/>
                              <a:gd name="T17" fmla="*/ 136 h 136"/>
                              <a:gd name="T18" fmla="*/ 7 w 104"/>
                              <a:gd name="T19" fmla="*/ 136 h 136"/>
                              <a:gd name="T20" fmla="*/ 5 w 104"/>
                              <a:gd name="T21" fmla="*/ 136 h 136"/>
                              <a:gd name="T22" fmla="*/ 2 w 104"/>
                              <a:gd name="T23" fmla="*/ 134 h 136"/>
                              <a:gd name="T24" fmla="*/ 1 w 104"/>
                              <a:gd name="T25" fmla="*/ 132 h 136"/>
                              <a:gd name="T26" fmla="*/ 0 w 104"/>
                              <a:gd name="T27" fmla="*/ 128 h 136"/>
                              <a:gd name="T28" fmla="*/ 0 w 104"/>
                              <a:gd name="T29" fmla="*/ 8 h 136"/>
                              <a:gd name="T30" fmla="*/ 1 w 104"/>
                              <a:gd name="T31" fmla="*/ 4 h 136"/>
                              <a:gd name="T32" fmla="*/ 2 w 104"/>
                              <a:gd name="T33" fmla="*/ 3 h 136"/>
                              <a:gd name="T34" fmla="*/ 5 w 104"/>
                              <a:gd name="T35" fmla="*/ 1 h 136"/>
                              <a:gd name="T36" fmla="*/ 7 w 104"/>
                              <a:gd name="T37" fmla="*/ 0 h 136"/>
                              <a:gd name="T38" fmla="*/ 38 w 104"/>
                              <a:gd name="T39" fmla="*/ 0 h 136"/>
                              <a:gd name="T40" fmla="*/ 54 w 104"/>
                              <a:gd name="T41" fmla="*/ 1 h 136"/>
                              <a:gd name="T42" fmla="*/ 68 w 104"/>
                              <a:gd name="T43" fmla="*/ 5 h 136"/>
                              <a:gd name="T44" fmla="*/ 79 w 104"/>
                              <a:gd name="T45" fmla="*/ 10 h 136"/>
                              <a:gd name="T46" fmla="*/ 87 w 104"/>
                              <a:gd name="T47" fmla="*/ 19 h 136"/>
                              <a:gd name="T48" fmla="*/ 95 w 104"/>
                              <a:gd name="T49" fmla="*/ 27 h 136"/>
                              <a:gd name="T50" fmla="*/ 100 w 104"/>
                              <a:gd name="T51" fmla="*/ 38 h 136"/>
                              <a:gd name="T52" fmla="*/ 103 w 104"/>
                              <a:gd name="T53" fmla="*/ 52 h 136"/>
                              <a:gd name="T54" fmla="*/ 104 w 104"/>
                              <a:gd name="T55" fmla="*/ 67 h 136"/>
                              <a:gd name="T56" fmla="*/ 85 w 104"/>
                              <a:gd name="T57" fmla="*/ 67 h 136"/>
                              <a:gd name="T58" fmla="*/ 85 w 104"/>
                              <a:gd name="T59" fmla="*/ 56 h 136"/>
                              <a:gd name="T60" fmla="*/ 82 w 104"/>
                              <a:gd name="T61" fmla="*/ 47 h 136"/>
                              <a:gd name="T62" fmla="*/ 79 w 104"/>
                              <a:gd name="T63" fmla="*/ 37 h 136"/>
                              <a:gd name="T64" fmla="*/ 74 w 104"/>
                              <a:gd name="T65" fmla="*/ 30 h 136"/>
                              <a:gd name="T66" fmla="*/ 68 w 104"/>
                              <a:gd name="T67" fmla="*/ 24 h 136"/>
                              <a:gd name="T68" fmla="*/ 59 w 104"/>
                              <a:gd name="T69" fmla="*/ 20 h 136"/>
                              <a:gd name="T70" fmla="*/ 49 w 104"/>
                              <a:gd name="T71" fmla="*/ 16 h 136"/>
                              <a:gd name="T72" fmla="*/ 37 w 104"/>
                              <a:gd name="T73" fmla="*/ 15 h 136"/>
                              <a:gd name="T74" fmla="*/ 18 w 104"/>
                              <a:gd name="T75" fmla="*/ 15 h 136"/>
                              <a:gd name="T76" fmla="*/ 18 w 104"/>
                              <a:gd name="T77" fmla="*/ 121 h 136"/>
                              <a:gd name="T78" fmla="*/ 37 w 104"/>
                              <a:gd name="T79" fmla="*/ 121 h 136"/>
                              <a:gd name="T80" fmla="*/ 49 w 104"/>
                              <a:gd name="T81" fmla="*/ 120 h 136"/>
                              <a:gd name="T82" fmla="*/ 59 w 104"/>
                              <a:gd name="T83" fmla="*/ 117 h 136"/>
                              <a:gd name="T84" fmla="*/ 66 w 104"/>
                              <a:gd name="T85" fmla="*/ 113 h 136"/>
                              <a:gd name="T86" fmla="*/ 74 w 104"/>
                              <a:gd name="T87" fmla="*/ 107 h 136"/>
                              <a:gd name="T88" fmla="*/ 79 w 104"/>
                              <a:gd name="T89" fmla="*/ 100 h 136"/>
                              <a:gd name="T90" fmla="*/ 82 w 104"/>
                              <a:gd name="T91" fmla="*/ 91 h 136"/>
                              <a:gd name="T92" fmla="*/ 85 w 104"/>
                              <a:gd name="T93" fmla="*/ 80 h 136"/>
                              <a:gd name="T94" fmla="*/ 85 w 104"/>
                              <a:gd name="T95" fmla="*/ 67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04" h="136">
                                <a:moveTo>
                                  <a:pt x="104" y="67"/>
                                </a:moveTo>
                                <a:lnTo>
                                  <a:pt x="103" y="83"/>
                                </a:lnTo>
                                <a:lnTo>
                                  <a:pt x="100" y="96"/>
                                </a:lnTo>
                                <a:lnTo>
                                  <a:pt x="95" y="108"/>
                                </a:lnTo>
                                <a:lnTo>
                                  <a:pt x="86" y="118"/>
                                </a:lnTo>
                                <a:lnTo>
                                  <a:pt x="77" y="126"/>
                                </a:lnTo>
                                <a:lnTo>
                                  <a:pt x="65" y="132"/>
                                </a:lnTo>
                                <a:lnTo>
                                  <a:pt x="52" y="134"/>
                                </a:lnTo>
                                <a:lnTo>
                                  <a:pt x="36" y="136"/>
                                </a:lnTo>
                                <a:lnTo>
                                  <a:pt x="7" y="136"/>
                                </a:lnTo>
                                <a:lnTo>
                                  <a:pt x="5" y="136"/>
                                </a:lnTo>
                                <a:lnTo>
                                  <a:pt x="2" y="134"/>
                                </a:lnTo>
                                <a:lnTo>
                                  <a:pt x="1" y="132"/>
                                </a:lnTo>
                                <a:lnTo>
                                  <a:pt x="0" y="128"/>
                                </a:lnTo>
                                <a:lnTo>
                                  <a:pt x="0" y="8"/>
                                </a:lnTo>
                                <a:lnTo>
                                  <a:pt x="1" y="4"/>
                                </a:lnTo>
                                <a:lnTo>
                                  <a:pt x="2" y="3"/>
                                </a:lnTo>
                                <a:lnTo>
                                  <a:pt x="5" y="1"/>
                                </a:lnTo>
                                <a:lnTo>
                                  <a:pt x="7" y="0"/>
                                </a:lnTo>
                                <a:lnTo>
                                  <a:pt x="38" y="0"/>
                                </a:lnTo>
                                <a:lnTo>
                                  <a:pt x="54" y="1"/>
                                </a:lnTo>
                                <a:lnTo>
                                  <a:pt x="68" y="5"/>
                                </a:lnTo>
                                <a:lnTo>
                                  <a:pt x="79" y="10"/>
                                </a:lnTo>
                                <a:lnTo>
                                  <a:pt x="87" y="19"/>
                                </a:lnTo>
                                <a:lnTo>
                                  <a:pt x="95" y="27"/>
                                </a:lnTo>
                                <a:lnTo>
                                  <a:pt x="100" y="38"/>
                                </a:lnTo>
                                <a:lnTo>
                                  <a:pt x="103" y="52"/>
                                </a:lnTo>
                                <a:lnTo>
                                  <a:pt x="104" y="67"/>
                                </a:lnTo>
                                <a:close/>
                                <a:moveTo>
                                  <a:pt x="85" y="67"/>
                                </a:moveTo>
                                <a:lnTo>
                                  <a:pt x="85" y="56"/>
                                </a:lnTo>
                                <a:lnTo>
                                  <a:pt x="82" y="47"/>
                                </a:lnTo>
                                <a:lnTo>
                                  <a:pt x="79" y="37"/>
                                </a:lnTo>
                                <a:lnTo>
                                  <a:pt x="74" y="30"/>
                                </a:lnTo>
                                <a:lnTo>
                                  <a:pt x="68" y="24"/>
                                </a:lnTo>
                                <a:lnTo>
                                  <a:pt x="59" y="20"/>
                                </a:lnTo>
                                <a:lnTo>
                                  <a:pt x="49" y="16"/>
                                </a:lnTo>
                                <a:lnTo>
                                  <a:pt x="37" y="15"/>
                                </a:lnTo>
                                <a:lnTo>
                                  <a:pt x="18" y="15"/>
                                </a:lnTo>
                                <a:lnTo>
                                  <a:pt x="18" y="121"/>
                                </a:lnTo>
                                <a:lnTo>
                                  <a:pt x="37" y="121"/>
                                </a:lnTo>
                                <a:lnTo>
                                  <a:pt x="49" y="120"/>
                                </a:lnTo>
                                <a:lnTo>
                                  <a:pt x="59" y="117"/>
                                </a:lnTo>
                                <a:lnTo>
                                  <a:pt x="66" y="113"/>
                                </a:lnTo>
                                <a:lnTo>
                                  <a:pt x="74" y="107"/>
                                </a:lnTo>
                                <a:lnTo>
                                  <a:pt x="79" y="100"/>
                                </a:lnTo>
                                <a:lnTo>
                                  <a:pt x="82" y="91"/>
                                </a:lnTo>
                                <a:lnTo>
                                  <a:pt x="85" y="80"/>
                                </a:lnTo>
                                <a:lnTo>
                                  <a:pt x="85" y="6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01" name="Freeform 967"/>
                        <wps:cNvSpPr>
                          <a:spLocks/>
                        </wps:cNvSpPr>
                        <wps:spPr bwMode="auto">
                          <a:xfrm>
                            <a:off x="4786313" y="3038475"/>
                            <a:ext cx="20638" cy="96838"/>
                          </a:xfrm>
                          <a:custGeom>
                            <a:avLst/>
                            <a:gdLst>
                              <a:gd name="T0" fmla="*/ 38 w 38"/>
                              <a:gd name="T1" fmla="*/ 3 h 183"/>
                              <a:gd name="T2" fmla="*/ 28 w 38"/>
                              <a:gd name="T3" fmla="*/ 24 h 183"/>
                              <a:gd name="T4" fmla="*/ 22 w 38"/>
                              <a:gd name="T5" fmla="*/ 47 h 183"/>
                              <a:gd name="T6" fmla="*/ 18 w 38"/>
                              <a:gd name="T7" fmla="*/ 69 h 183"/>
                              <a:gd name="T8" fmla="*/ 18 w 38"/>
                              <a:gd name="T9" fmla="*/ 91 h 183"/>
                              <a:gd name="T10" fmla="*/ 18 w 38"/>
                              <a:gd name="T11" fmla="*/ 113 h 183"/>
                              <a:gd name="T12" fmla="*/ 23 w 38"/>
                              <a:gd name="T13" fmla="*/ 135 h 183"/>
                              <a:gd name="T14" fmla="*/ 28 w 38"/>
                              <a:gd name="T15" fmla="*/ 157 h 183"/>
                              <a:gd name="T16" fmla="*/ 37 w 38"/>
                              <a:gd name="T17" fmla="*/ 178 h 183"/>
                              <a:gd name="T18" fmla="*/ 38 w 38"/>
                              <a:gd name="T19" fmla="*/ 180 h 183"/>
                              <a:gd name="T20" fmla="*/ 38 w 38"/>
                              <a:gd name="T21" fmla="*/ 181 h 183"/>
                              <a:gd name="T22" fmla="*/ 38 w 38"/>
                              <a:gd name="T23" fmla="*/ 182 h 183"/>
                              <a:gd name="T24" fmla="*/ 37 w 38"/>
                              <a:gd name="T25" fmla="*/ 182 h 183"/>
                              <a:gd name="T26" fmla="*/ 37 w 38"/>
                              <a:gd name="T27" fmla="*/ 183 h 183"/>
                              <a:gd name="T28" fmla="*/ 34 w 38"/>
                              <a:gd name="T29" fmla="*/ 183 h 183"/>
                              <a:gd name="T30" fmla="*/ 33 w 38"/>
                              <a:gd name="T31" fmla="*/ 183 h 183"/>
                              <a:gd name="T32" fmla="*/ 31 w 38"/>
                              <a:gd name="T33" fmla="*/ 183 h 183"/>
                              <a:gd name="T34" fmla="*/ 29 w 38"/>
                              <a:gd name="T35" fmla="*/ 183 h 183"/>
                              <a:gd name="T36" fmla="*/ 27 w 38"/>
                              <a:gd name="T37" fmla="*/ 183 h 183"/>
                              <a:gd name="T38" fmla="*/ 26 w 38"/>
                              <a:gd name="T39" fmla="*/ 183 h 183"/>
                              <a:gd name="T40" fmla="*/ 26 w 38"/>
                              <a:gd name="T41" fmla="*/ 183 h 183"/>
                              <a:gd name="T42" fmla="*/ 25 w 38"/>
                              <a:gd name="T43" fmla="*/ 183 h 183"/>
                              <a:gd name="T44" fmla="*/ 23 w 38"/>
                              <a:gd name="T45" fmla="*/ 182 h 183"/>
                              <a:gd name="T46" fmla="*/ 23 w 38"/>
                              <a:gd name="T47" fmla="*/ 182 h 183"/>
                              <a:gd name="T48" fmla="*/ 22 w 38"/>
                              <a:gd name="T49" fmla="*/ 181 h 183"/>
                              <a:gd name="T50" fmla="*/ 17 w 38"/>
                              <a:gd name="T51" fmla="*/ 171 h 183"/>
                              <a:gd name="T52" fmla="*/ 12 w 38"/>
                              <a:gd name="T53" fmla="*/ 160 h 183"/>
                              <a:gd name="T54" fmla="*/ 9 w 38"/>
                              <a:gd name="T55" fmla="*/ 149 h 183"/>
                              <a:gd name="T56" fmla="*/ 6 w 38"/>
                              <a:gd name="T57" fmla="*/ 138 h 183"/>
                              <a:gd name="T58" fmla="*/ 2 w 38"/>
                              <a:gd name="T59" fmla="*/ 127 h 183"/>
                              <a:gd name="T60" fmla="*/ 1 w 38"/>
                              <a:gd name="T61" fmla="*/ 114 h 183"/>
                              <a:gd name="T62" fmla="*/ 0 w 38"/>
                              <a:gd name="T63" fmla="*/ 103 h 183"/>
                              <a:gd name="T64" fmla="*/ 0 w 38"/>
                              <a:gd name="T65" fmla="*/ 91 h 183"/>
                              <a:gd name="T66" fmla="*/ 0 w 38"/>
                              <a:gd name="T67" fmla="*/ 80 h 183"/>
                              <a:gd name="T68" fmla="*/ 1 w 38"/>
                              <a:gd name="T69" fmla="*/ 69 h 183"/>
                              <a:gd name="T70" fmla="*/ 4 w 38"/>
                              <a:gd name="T71" fmla="*/ 56 h 183"/>
                              <a:gd name="T72" fmla="*/ 6 w 38"/>
                              <a:gd name="T73" fmla="*/ 45 h 183"/>
                              <a:gd name="T74" fmla="*/ 9 w 38"/>
                              <a:gd name="T75" fmla="*/ 34 h 183"/>
                              <a:gd name="T76" fmla="*/ 13 w 38"/>
                              <a:gd name="T77" fmla="*/ 23 h 183"/>
                              <a:gd name="T78" fmla="*/ 17 w 38"/>
                              <a:gd name="T79" fmla="*/ 12 h 183"/>
                              <a:gd name="T80" fmla="*/ 23 w 38"/>
                              <a:gd name="T81" fmla="*/ 1 h 183"/>
                              <a:gd name="T82" fmla="*/ 23 w 38"/>
                              <a:gd name="T83" fmla="*/ 1 h 183"/>
                              <a:gd name="T84" fmla="*/ 23 w 38"/>
                              <a:gd name="T85" fmla="*/ 1 h 183"/>
                              <a:gd name="T86" fmla="*/ 23 w 38"/>
                              <a:gd name="T87" fmla="*/ 0 h 183"/>
                              <a:gd name="T88" fmla="*/ 25 w 38"/>
                              <a:gd name="T89" fmla="*/ 0 h 183"/>
                              <a:gd name="T90" fmla="*/ 26 w 38"/>
                              <a:gd name="T91" fmla="*/ 0 h 183"/>
                              <a:gd name="T92" fmla="*/ 27 w 38"/>
                              <a:gd name="T93" fmla="*/ 0 h 183"/>
                              <a:gd name="T94" fmla="*/ 28 w 38"/>
                              <a:gd name="T95" fmla="*/ 0 h 183"/>
                              <a:gd name="T96" fmla="*/ 31 w 38"/>
                              <a:gd name="T97" fmla="*/ 0 h 183"/>
                              <a:gd name="T98" fmla="*/ 33 w 38"/>
                              <a:gd name="T99" fmla="*/ 0 h 183"/>
                              <a:gd name="T100" fmla="*/ 34 w 38"/>
                              <a:gd name="T101" fmla="*/ 0 h 183"/>
                              <a:gd name="T102" fmla="*/ 36 w 38"/>
                              <a:gd name="T103" fmla="*/ 0 h 183"/>
                              <a:gd name="T104" fmla="*/ 37 w 38"/>
                              <a:gd name="T105" fmla="*/ 1 h 183"/>
                              <a:gd name="T106" fmla="*/ 38 w 38"/>
                              <a:gd name="T107" fmla="*/ 1 h 183"/>
                              <a:gd name="T108" fmla="*/ 38 w 38"/>
                              <a:gd name="T109" fmla="*/ 2 h 183"/>
                              <a:gd name="T110" fmla="*/ 38 w 38"/>
                              <a:gd name="T111" fmla="*/ 2 h 183"/>
                              <a:gd name="T112" fmla="*/ 38 w 38"/>
                              <a:gd name="T113" fmla="*/ 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38" h="183">
                                <a:moveTo>
                                  <a:pt x="38" y="3"/>
                                </a:moveTo>
                                <a:lnTo>
                                  <a:pt x="28" y="24"/>
                                </a:lnTo>
                                <a:lnTo>
                                  <a:pt x="22" y="47"/>
                                </a:lnTo>
                                <a:lnTo>
                                  <a:pt x="18" y="69"/>
                                </a:lnTo>
                                <a:lnTo>
                                  <a:pt x="18" y="91"/>
                                </a:lnTo>
                                <a:lnTo>
                                  <a:pt x="18" y="113"/>
                                </a:lnTo>
                                <a:lnTo>
                                  <a:pt x="23" y="135"/>
                                </a:lnTo>
                                <a:lnTo>
                                  <a:pt x="28" y="157"/>
                                </a:lnTo>
                                <a:lnTo>
                                  <a:pt x="37" y="178"/>
                                </a:lnTo>
                                <a:lnTo>
                                  <a:pt x="38" y="180"/>
                                </a:lnTo>
                                <a:lnTo>
                                  <a:pt x="38" y="181"/>
                                </a:lnTo>
                                <a:lnTo>
                                  <a:pt x="38" y="182"/>
                                </a:lnTo>
                                <a:lnTo>
                                  <a:pt x="37" y="182"/>
                                </a:lnTo>
                                <a:lnTo>
                                  <a:pt x="37" y="183"/>
                                </a:lnTo>
                                <a:lnTo>
                                  <a:pt x="34" y="183"/>
                                </a:lnTo>
                                <a:lnTo>
                                  <a:pt x="33" y="183"/>
                                </a:lnTo>
                                <a:lnTo>
                                  <a:pt x="31" y="183"/>
                                </a:lnTo>
                                <a:lnTo>
                                  <a:pt x="29" y="183"/>
                                </a:lnTo>
                                <a:lnTo>
                                  <a:pt x="27" y="183"/>
                                </a:lnTo>
                                <a:lnTo>
                                  <a:pt x="26" y="183"/>
                                </a:lnTo>
                                <a:lnTo>
                                  <a:pt x="26" y="183"/>
                                </a:lnTo>
                                <a:lnTo>
                                  <a:pt x="25" y="183"/>
                                </a:lnTo>
                                <a:lnTo>
                                  <a:pt x="23" y="182"/>
                                </a:lnTo>
                                <a:lnTo>
                                  <a:pt x="23" y="182"/>
                                </a:lnTo>
                                <a:lnTo>
                                  <a:pt x="22" y="181"/>
                                </a:lnTo>
                                <a:lnTo>
                                  <a:pt x="17" y="171"/>
                                </a:lnTo>
                                <a:lnTo>
                                  <a:pt x="12" y="160"/>
                                </a:lnTo>
                                <a:lnTo>
                                  <a:pt x="9" y="149"/>
                                </a:lnTo>
                                <a:lnTo>
                                  <a:pt x="6" y="138"/>
                                </a:lnTo>
                                <a:lnTo>
                                  <a:pt x="2" y="127"/>
                                </a:lnTo>
                                <a:lnTo>
                                  <a:pt x="1" y="114"/>
                                </a:lnTo>
                                <a:lnTo>
                                  <a:pt x="0" y="103"/>
                                </a:lnTo>
                                <a:lnTo>
                                  <a:pt x="0" y="91"/>
                                </a:lnTo>
                                <a:lnTo>
                                  <a:pt x="0" y="80"/>
                                </a:lnTo>
                                <a:lnTo>
                                  <a:pt x="1" y="69"/>
                                </a:lnTo>
                                <a:lnTo>
                                  <a:pt x="4" y="56"/>
                                </a:lnTo>
                                <a:lnTo>
                                  <a:pt x="6" y="45"/>
                                </a:lnTo>
                                <a:lnTo>
                                  <a:pt x="9" y="34"/>
                                </a:lnTo>
                                <a:lnTo>
                                  <a:pt x="13" y="23"/>
                                </a:lnTo>
                                <a:lnTo>
                                  <a:pt x="17" y="12"/>
                                </a:lnTo>
                                <a:lnTo>
                                  <a:pt x="23" y="1"/>
                                </a:lnTo>
                                <a:lnTo>
                                  <a:pt x="23" y="1"/>
                                </a:lnTo>
                                <a:lnTo>
                                  <a:pt x="23" y="1"/>
                                </a:lnTo>
                                <a:lnTo>
                                  <a:pt x="23" y="0"/>
                                </a:lnTo>
                                <a:lnTo>
                                  <a:pt x="25" y="0"/>
                                </a:lnTo>
                                <a:lnTo>
                                  <a:pt x="26" y="0"/>
                                </a:lnTo>
                                <a:lnTo>
                                  <a:pt x="27" y="0"/>
                                </a:lnTo>
                                <a:lnTo>
                                  <a:pt x="28" y="0"/>
                                </a:lnTo>
                                <a:lnTo>
                                  <a:pt x="31" y="0"/>
                                </a:lnTo>
                                <a:lnTo>
                                  <a:pt x="33" y="0"/>
                                </a:lnTo>
                                <a:lnTo>
                                  <a:pt x="34" y="0"/>
                                </a:lnTo>
                                <a:lnTo>
                                  <a:pt x="36" y="0"/>
                                </a:lnTo>
                                <a:lnTo>
                                  <a:pt x="37" y="1"/>
                                </a:lnTo>
                                <a:lnTo>
                                  <a:pt x="38" y="1"/>
                                </a:lnTo>
                                <a:lnTo>
                                  <a:pt x="38" y="2"/>
                                </a:lnTo>
                                <a:lnTo>
                                  <a:pt x="38" y="2"/>
                                </a:lnTo>
                                <a:lnTo>
                                  <a:pt x="38" y="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02" name="Freeform 968"/>
                        <wps:cNvSpPr>
                          <a:spLocks noEditPoints="1"/>
                        </wps:cNvSpPr>
                        <wps:spPr bwMode="auto">
                          <a:xfrm>
                            <a:off x="4818063" y="3063875"/>
                            <a:ext cx="46038" cy="53975"/>
                          </a:xfrm>
                          <a:custGeom>
                            <a:avLst/>
                            <a:gdLst>
                              <a:gd name="T0" fmla="*/ 86 w 86"/>
                              <a:gd name="T1" fmla="*/ 50 h 103"/>
                              <a:gd name="T2" fmla="*/ 83 w 86"/>
                              <a:gd name="T3" fmla="*/ 54 h 103"/>
                              <a:gd name="T4" fmla="*/ 19 w 86"/>
                              <a:gd name="T5" fmla="*/ 55 h 103"/>
                              <a:gd name="T6" fmla="*/ 20 w 86"/>
                              <a:gd name="T7" fmla="*/ 69 h 103"/>
                              <a:gd name="T8" fmla="*/ 25 w 86"/>
                              <a:gd name="T9" fmla="*/ 80 h 103"/>
                              <a:gd name="T10" fmla="*/ 35 w 86"/>
                              <a:gd name="T11" fmla="*/ 86 h 103"/>
                              <a:gd name="T12" fmla="*/ 50 w 86"/>
                              <a:gd name="T13" fmla="*/ 88 h 103"/>
                              <a:gd name="T14" fmla="*/ 61 w 86"/>
                              <a:gd name="T15" fmla="*/ 87 h 103"/>
                              <a:gd name="T16" fmla="*/ 70 w 86"/>
                              <a:gd name="T17" fmla="*/ 85 h 103"/>
                              <a:gd name="T18" fmla="*/ 77 w 86"/>
                              <a:gd name="T19" fmla="*/ 82 h 103"/>
                              <a:gd name="T20" fmla="*/ 80 w 86"/>
                              <a:gd name="T21" fmla="*/ 81 h 103"/>
                              <a:gd name="T22" fmla="*/ 82 w 86"/>
                              <a:gd name="T23" fmla="*/ 82 h 103"/>
                              <a:gd name="T24" fmla="*/ 82 w 86"/>
                              <a:gd name="T25" fmla="*/ 83 h 103"/>
                              <a:gd name="T26" fmla="*/ 83 w 86"/>
                              <a:gd name="T27" fmla="*/ 85 h 103"/>
                              <a:gd name="T28" fmla="*/ 83 w 86"/>
                              <a:gd name="T29" fmla="*/ 88 h 103"/>
                              <a:gd name="T30" fmla="*/ 83 w 86"/>
                              <a:gd name="T31" fmla="*/ 91 h 103"/>
                              <a:gd name="T32" fmla="*/ 83 w 86"/>
                              <a:gd name="T33" fmla="*/ 92 h 103"/>
                              <a:gd name="T34" fmla="*/ 82 w 86"/>
                              <a:gd name="T35" fmla="*/ 93 h 103"/>
                              <a:gd name="T36" fmla="*/ 80 w 86"/>
                              <a:gd name="T37" fmla="*/ 94 h 103"/>
                              <a:gd name="T38" fmla="*/ 78 w 86"/>
                              <a:gd name="T39" fmla="*/ 97 h 103"/>
                              <a:gd name="T40" fmla="*/ 70 w 86"/>
                              <a:gd name="T41" fmla="*/ 99 h 103"/>
                              <a:gd name="T42" fmla="*/ 59 w 86"/>
                              <a:gd name="T43" fmla="*/ 102 h 103"/>
                              <a:gd name="T44" fmla="*/ 47 w 86"/>
                              <a:gd name="T45" fmla="*/ 103 h 103"/>
                              <a:gd name="T46" fmla="*/ 27 w 86"/>
                              <a:gd name="T47" fmla="*/ 99 h 103"/>
                              <a:gd name="T48" fmla="*/ 13 w 86"/>
                              <a:gd name="T49" fmla="*/ 89 h 103"/>
                              <a:gd name="T50" fmla="*/ 3 w 86"/>
                              <a:gd name="T51" fmla="*/ 73 h 103"/>
                              <a:gd name="T52" fmla="*/ 0 w 86"/>
                              <a:gd name="T53" fmla="*/ 51 h 103"/>
                              <a:gd name="T54" fmla="*/ 4 w 86"/>
                              <a:gd name="T55" fmla="*/ 29 h 103"/>
                              <a:gd name="T56" fmla="*/ 13 w 86"/>
                              <a:gd name="T57" fmla="*/ 13 h 103"/>
                              <a:gd name="T58" fmla="*/ 26 w 86"/>
                              <a:gd name="T59" fmla="*/ 3 h 103"/>
                              <a:gd name="T60" fmla="*/ 46 w 86"/>
                              <a:gd name="T61" fmla="*/ 0 h 103"/>
                              <a:gd name="T62" fmla="*/ 64 w 86"/>
                              <a:gd name="T63" fmla="*/ 3 h 103"/>
                              <a:gd name="T64" fmla="*/ 77 w 86"/>
                              <a:gd name="T65" fmla="*/ 12 h 103"/>
                              <a:gd name="T66" fmla="*/ 84 w 86"/>
                              <a:gd name="T67" fmla="*/ 27 h 103"/>
                              <a:gd name="T68" fmla="*/ 86 w 86"/>
                              <a:gd name="T69" fmla="*/ 44 h 103"/>
                              <a:gd name="T70" fmla="*/ 69 w 86"/>
                              <a:gd name="T71" fmla="*/ 41 h 103"/>
                              <a:gd name="T72" fmla="*/ 63 w 86"/>
                              <a:gd name="T73" fmla="*/ 21 h 103"/>
                              <a:gd name="T74" fmla="*/ 45 w 86"/>
                              <a:gd name="T75" fmla="*/ 13 h 103"/>
                              <a:gd name="T76" fmla="*/ 33 w 86"/>
                              <a:gd name="T77" fmla="*/ 16 h 103"/>
                              <a:gd name="T78" fmla="*/ 25 w 86"/>
                              <a:gd name="T79" fmla="*/ 22 h 103"/>
                              <a:gd name="T80" fmla="*/ 20 w 86"/>
                              <a:gd name="T81" fmla="*/ 30 h 103"/>
                              <a:gd name="T82" fmla="*/ 19 w 86"/>
                              <a:gd name="T83" fmla="*/ 41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86" h="103">
                                <a:moveTo>
                                  <a:pt x="86" y="46"/>
                                </a:moveTo>
                                <a:lnTo>
                                  <a:pt x="86" y="50"/>
                                </a:lnTo>
                                <a:lnTo>
                                  <a:pt x="85" y="53"/>
                                </a:lnTo>
                                <a:lnTo>
                                  <a:pt x="83" y="54"/>
                                </a:lnTo>
                                <a:lnTo>
                                  <a:pt x="80" y="55"/>
                                </a:lnTo>
                                <a:lnTo>
                                  <a:pt x="19" y="55"/>
                                </a:lnTo>
                                <a:lnTo>
                                  <a:pt x="19" y="62"/>
                                </a:lnTo>
                                <a:lnTo>
                                  <a:pt x="20" y="69"/>
                                </a:lnTo>
                                <a:lnTo>
                                  <a:pt x="22" y="75"/>
                                </a:lnTo>
                                <a:lnTo>
                                  <a:pt x="25" y="80"/>
                                </a:lnTo>
                                <a:lnTo>
                                  <a:pt x="30" y="83"/>
                                </a:lnTo>
                                <a:lnTo>
                                  <a:pt x="35" y="86"/>
                                </a:lnTo>
                                <a:lnTo>
                                  <a:pt x="41" y="88"/>
                                </a:lnTo>
                                <a:lnTo>
                                  <a:pt x="50" y="88"/>
                                </a:lnTo>
                                <a:lnTo>
                                  <a:pt x="56" y="88"/>
                                </a:lnTo>
                                <a:lnTo>
                                  <a:pt x="61" y="87"/>
                                </a:lnTo>
                                <a:lnTo>
                                  <a:pt x="66" y="86"/>
                                </a:lnTo>
                                <a:lnTo>
                                  <a:pt x="70" y="85"/>
                                </a:lnTo>
                                <a:lnTo>
                                  <a:pt x="74" y="83"/>
                                </a:lnTo>
                                <a:lnTo>
                                  <a:pt x="77" y="82"/>
                                </a:lnTo>
                                <a:lnTo>
                                  <a:pt x="79" y="82"/>
                                </a:lnTo>
                                <a:lnTo>
                                  <a:pt x="80" y="81"/>
                                </a:lnTo>
                                <a:lnTo>
                                  <a:pt x="80" y="82"/>
                                </a:lnTo>
                                <a:lnTo>
                                  <a:pt x="82" y="82"/>
                                </a:lnTo>
                                <a:lnTo>
                                  <a:pt x="82" y="82"/>
                                </a:lnTo>
                                <a:lnTo>
                                  <a:pt x="82" y="83"/>
                                </a:lnTo>
                                <a:lnTo>
                                  <a:pt x="83" y="83"/>
                                </a:lnTo>
                                <a:lnTo>
                                  <a:pt x="83" y="85"/>
                                </a:lnTo>
                                <a:lnTo>
                                  <a:pt x="83" y="86"/>
                                </a:lnTo>
                                <a:lnTo>
                                  <a:pt x="83" y="88"/>
                                </a:lnTo>
                                <a:lnTo>
                                  <a:pt x="83" y="89"/>
                                </a:lnTo>
                                <a:lnTo>
                                  <a:pt x="83" y="91"/>
                                </a:lnTo>
                                <a:lnTo>
                                  <a:pt x="83" y="92"/>
                                </a:lnTo>
                                <a:lnTo>
                                  <a:pt x="83" y="92"/>
                                </a:lnTo>
                                <a:lnTo>
                                  <a:pt x="83" y="93"/>
                                </a:lnTo>
                                <a:lnTo>
                                  <a:pt x="82" y="93"/>
                                </a:lnTo>
                                <a:lnTo>
                                  <a:pt x="82" y="94"/>
                                </a:lnTo>
                                <a:lnTo>
                                  <a:pt x="80" y="94"/>
                                </a:lnTo>
                                <a:lnTo>
                                  <a:pt x="80" y="96"/>
                                </a:lnTo>
                                <a:lnTo>
                                  <a:pt x="78" y="97"/>
                                </a:lnTo>
                                <a:lnTo>
                                  <a:pt x="74" y="98"/>
                                </a:lnTo>
                                <a:lnTo>
                                  <a:pt x="70" y="99"/>
                                </a:lnTo>
                                <a:lnTo>
                                  <a:pt x="66" y="101"/>
                                </a:lnTo>
                                <a:lnTo>
                                  <a:pt x="59" y="102"/>
                                </a:lnTo>
                                <a:lnTo>
                                  <a:pt x="53" y="102"/>
                                </a:lnTo>
                                <a:lnTo>
                                  <a:pt x="47" y="103"/>
                                </a:lnTo>
                                <a:lnTo>
                                  <a:pt x="36" y="102"/>
                                </a:lnTo>
                                <a:lnTo>
                                  <a:pt x="27" y="99"/>
                                </a:lnTo>
                                <a:lnTo>
                                  <a:pt x="19" y="96"/>
                                </a:lnTo>
                                <a:lnTo>
                                  <a:pt x="13" y="89"/>
                                </a:lnTo>
                                <a:lnTo>
                                  <a:pt x="6" y="83"/>
                                </a:lnTo>
                                <a:lnTo>
                                  <a:pt x="3" y="73"/>
                                </a:lnTo>
                                <a:lnTo>
                                  <a:pt x="0" y="64"/>
                                </a:lnTo>
                                <a:lnTo>
                                  <a:pt x="0" y="51"/>
                                </a:lnTo>
                                <a:lnTo>
                                  <a:pt x="0" y="40"/>
                                </a:lnTo>
                                <a:lnTo>
                                  <a:pt x="4" y="29"/>
                                </a:lnTo>
                                <a:lnTo>
                                  <a:pt x="6" y="21"/>
                                </a:lnTo>
                                <a:lnTo>
                                  <a:pt x="13" y="13"/>
                                </a:lnTo>
                                <a:lnTo>
                                  <a:pt x="19" y="7"/>
                                </a:lnTo>
                                <a:lnTo>
                                  <a:pt x="26" y="3"/>
                                </a:lnTo>
                                <a:lnTo>
                                  <a:pt x="36" y="0"/>
                                </a:lnTo>
                                <a:lnTo>
                                  <a:pt x="46" y="0"/>
                                </a:lnTo>
                                <a:lnTo>
                                  <a:pt x="56" y="0"/>
                                </a:lnTo>
                                <a:lnTo>
                                  <a:pt x="64" y="3"/>
                                </a:lnTo>
                                <a:lnTo>
                                  <a:pt x="72" y="7"/>
                                </a:lnTo>
                                <a:lnTo>
                                  <a:pt x="77" y="12"/>
                                </a:lnTo>
                                <a:lnTo>
                                  <a:pt x="82" y="19"/>
                                </a:lnTo>
                                <a:lnTo>
                                  <a:pt x="84" y="27"/>
                                </a:lnTo>
                                <a:lnTo>
                                  <a:pt x="86" y="35"/>
                                </a:lnTo>
                                <a:lnTo>
                                  <a:pt x="86" y="44"/>
                                </a:lnTo>
                                <a:lnTo>
                                  <a:pt x="86" y="46"/>
                                </a:lnTo>
                                <a:close/>
                                <a:moveTo>
                                  <a:pt x="69" y="41"/>
                                </a:moveTo>
                                <a:lnTo>
                                  <a:pt x="69" y="29"/>
                                </a:lnTo>
                                <a:lnTo>
                                  <a:pt x="63" y="21"/>
                                </a:lnTo>
                                <a:lnTo>
                                  <a:pt x="56" y="14"/>
                                </a:lnTo>
                                <a:lnTo>
                                  <a:pt x="45" y="13"/>
                                </a:lnTo>
                                <a:lnTo>
                                  <a:pt x="38" y="13"/>
                                </a:lnTo>
                                <a:lnTo>
                                  <a:pt x="33" y="16"/>
                                </a:lnTo>
                                <a:lnTo>
                                  <a:pt x="29" y="18"/>
                                </a:lnTo>
                                <a:lnTo>
                                  <a:pt x="25" y="22"/>
                                </a:lnTo>
                                <a:lnTo>
                                  <a:pt x="22" y="25"/>
                                </a:lnTo>
                                <a:lnTo>
                                  <a:pt x="20" y="30"/>
                                </a:lnTo>
                                <a:lnTo>
                                  <a:pt x="19" y="37"/>
                                </a:lnTo>
                                <a:lnTo>
                                  <a:pt x="19" y="41"/>
                                </a:lnTo>
                                <a:lnTo>
                                  <a:pt x="69" y="4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03" name="Freeform 969"/>
                        <wps:cNvSpPr>
                          <a:spLocks/>
                        </wps:cNvSpPr>
                        <wps:spPr bwMode="auto">
                          <a:xfrm>
                            <a:off x="4878388" y="3063875"/>
                            <a:ext cx="42863" cy="53975"/>
                          </a:xfrm>
                          <a:custGeom>
                            <a:avLst/>
                            <a:gdLst>
                              <a:gd name="T0" fmla="*/ 80 w 80"/>
                              <a:gd name="T1" fmla="*/ 99 h 102"/>
                              <a:gd name="T2" fmla="*/ 80 w 80"/>
                              <a:gd name="T3" fmla="*/ 99 h 102"/>
                              <a:gd name="T4" fmla="*/ 77 w 80"/>
                              <a:gd name="T5" fmla="*/ 101 h 102"/>
                              <a:gd name="T6" fmla="*/ 73 w 80"/>
                              <a:gd name="T7" fmla="*/ 101 h 102"/>
                              <a:gd name="T8" fmla="*/ 69 w 80"/>
                              <a:gd name="T9" fmla="*/ 101 h 102"/>
                              <a:gd name="T10" fmla="*/ 66 w 80"/>
                              <a:gd name="T11" fmla="*/ 101 h 102"/>
                              <a:gd name="T12" fmla="*/ 64 w 80"/>
                              <a:gd name="T13" fmla="*/ 99 h 102"/>
                              <a:gd name="T14" fmla="*/ 62 w 80"/>
                              <a:gd name="T15" fmla="*/ 99 h 102"/>
                              <a:gd name="T16" fmla="*/ 62 w 80"/>
                              <a:gd name="T17" fmla="*/ 43 h 102"/>
                              <a:gd name="T18" fmla="*/ 61 w 80"/>
                              <a:gd name="T19" fmla="*/ 30 h 102"/>
                              <a:gd name="T20" fmla="*/ 57 w 80"/>
                              <a:gd name="T21" fmla="*/ 22 h 102"/>
                              <a:gd name="T22" fmla="*/ 51 w 80"/>
                              <a:gd name="T23" fmla="*/ 16 h 102"/>
                              <a:gd name="T24" fmla="*/ 43 w 80"/>
                              <a:gd name="T25" fmla="*/ 14 h 102"/>
                              <a:gd name="T26" fmla="*/ 30 w 80"/>
                              <a:gd name="T27" fmla="*/ 19 h 102"/>
                              <a:gd name="T28" fmla="*/ 17 w 80"/>
                              <a:gd name="T29" fmla="*/ 33 h 102"/>
                              <a:gd name="T30" fmla="*/ 17 w 80"/>
                              <a:gd name="T31" fmla="*/ 99 h 102"/>
                              <a:gd name="T32" fmla="*/ 16 w 80"/>
                              <a:gd name="T33" fmla="*/ 99 h 102"/>
                              <a:gd name="T34" fmla="*/ 13 w 80"/>
                              <a:gd name="T35" fmla="*/ 101 h 102"/>
                              <a:gd name="T36" fmla="*/ 11 w 80"/>
                              <a:gd name="T37" fmla="*/ 101 h 102"/>
                              <a:gd name="T38" fmla="*/ 6 w 80"/>
                              <a:gd name="T39" fmla="*/ 101 h 102"/>
                              <a:gd name="T40" fmla="*/ 2 w 80"/>
                              <a:gd name="T41" fmla="*/ 101 h 102"/>
                              <a:gd name="T42" fmla="*/ 0 w 80"/>
                              <a:gd name="T43" fmla="*/ 99 h 102"/>
                              <a:gd name="T44" fmla="*/ 0 w 80"/>
                              <a:gd name="T45" fmla="*/ 99 h 102"/>
                              <a:gd name="T46" fmla="*/ 0 w 80"/>
                              <a:gd name="T47" fmla="*/ 5 h 102"/>
                              <a:gd name="T48" fmla="*/ 0 w 80"/>
                              <a:gd name="T49" fmla="*/ 2 h 102"/>
                              <a:gd name="T50" fmla="*/ 1 w 80"/>
                              <a:gd name="T51" fmla="*/ 2 h 102"/>
                              <a:gd name="T52" fmla="*/ 3 w 80"/>
                              <a:gd name="T53" fmla="*/ 1 h 102"/>
                              <a:gd name="T54" fmla="*/ 7 w 80"/>
                              <a:gd name="T55" fmla="*/ 1 h 102"/>
                              <a:gd name="T56" fmla="*/ 11 w 80"/>
                              <a:gd name="T57" fmla="*/ 1 h 102"/>
                              <a:gd name="T58" fmla="*/ 13 w 80"/>
                              <a:gd name="T59" fmla="*/ 2 h 102"/>
                              <a:gd name="T60" fmla="*/ 14 w 80"/>
                              <a:gd name="T61" fmla="*/ 2 h 102"/>
                              <a:gd name="T62" fmla="*/ 14 w 80"/>
                              <a:gd name="T63" fmla="*/ 5 h 102"/>
                              <a:gd name="T64" fmla="*/ 23 w 80"/>
                              <a:gd name="T65" fmla="*/ 8 h 102"/>
                              <a:gd name="T66" fmla="*/ 38 w 80"/>
                              <a:gd name="T67" fmla="*/ 0 h 102"/>
                              <a:gd name="T68" fmla="*/ 55 w 80"/>
                              <a:gd name="T69" fmla="*/ 0 h 102"/>
                              <a:gd name="T70" fmla="*/ 69 w 80"/>
                              <a:gd name="T71" fmla="*/ 6 h 102"/>
                              <a:gd name="T72" fmla="*/ 76 w 80"/>
                              <a:gd name="T73" fmla="*/ 17 h 102"/>
                              <a:gd name="T74" fmla="*/ 80 w 80"/>
                              <a:gd name="T75" fmla="*/ 32 h 102"/>
                              <a:gd name="T76" fmla="*/ 80 w 80"/>
                              <a:gd name="T77" fmla="*/ 98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80" h="102">
                                <a:moveTo>
                                  <a:pt x="80" y="98"/>
                                </a:moveTo>
                                <a:lnTo>
                                  <a:pt x="80" y="99"/>
                                </a:lnTo>
                                <a:lnTo>
                                  <a:pt x="80" y="99"/>
                                </a:lnTo>
                                <a:lnTo>
                                  <a:pt x="80" y="99"/>
                                </a:lnTo>
                                <a:lnTo>
                                  <a:pt x="78" y="101"/>
                                </a:lnTo>
                                <a:lnTo>
                                  <a:pt x="77" y="101"/>
                                </a:lnTo>
                                <a:lnTo>
                                  <a:pt x="76" y="101"/>
                                </a:lnTo>
                                <a:lnTo>
                                  <a:pt x="73" y="101"/>
                                </a:lnTo>
                                <a:lnTo>
                                  <a:pt x="71" y="102"/>
                                </a:lnTo>
                                <a:lnTo>
                                  <a:pt x="69" y="101"/>
                                </a:lnTo>
                                <a:lnTo>
                                  <a:pt x="67" y="101"/>
                                </a:lnTo>
                                <a:lnTo>
                                  <a:pt x="66" y="101"/>
                                </a:lnTo>
                                <a:lnTo>
                                  <a:pt x="65" y="101"/>
                                </a:lnTo>
                                <a:lnTo>
                                  <a:pt x="64" y="99"/>
                                </a:lnTo>
                                <a:lnTo>
                                  <a:pt x="64" y="99"/>
                                </a:lnTo>
                                <a:lnTo>
                                  <a:pt x="62" y="99"/>
                                </a:lnTo>
                                <a:lnTo>
                                  <a:pt x="62" y="98"/>
                                </a:lnTo>
                                <a:lnTo>
                                  <a:pt x="62" y="43"/>
                                </a:lnTo>
                                <a:lnTo>
                                  <a:pt x="62" y="35"/>
                                </a:lnTo>
                                <a:lnTo>
                                  <a:pt x="61" y="30"/>
                                </a:lnTo>
                                <a:lnTo>
                                  <a:pt x="60" y="25"/>
                                </a:lnTo>
                                <a:lnTo>
                                  <a:pt x="57" y="22"/>
                                </a:lnTo>
                                <a:lnTo>
                                  <a:pt x="55" y="18"/>
                                </a:lnTo>
                                <a:lnTo>
                                  <a:pt x="51" y="16"/>
                                </a:lnTo>
                                <a:lnTo>
                                  <a:pt x="48" y="14"/>
                                </a:lnTo>
                                <a:lnTo>
                                  <a:pt x="43" y="14"/>
                                </a:lnTo>
                                <a:lnTo>
                                  <a:pt x="37" y="14"/>
                                </a:lnTo>
                                <a:lnTo>
                                  <a:pt x="30" y="19"/>
                                </a:lnTo>
                                <a:lnTo>
                                  <a:pt x="23" y="24"/>
                                </a:lnTo>
                                <a:lnTo>
                                  <a:pt x="17" y="33"/>
                                </a:lnTo>
                                <a:lnTo>
                                  <a:pt x="17" y="98"/>
                                </a:lnTo>
                                <a:lnTo>
                                  <a:pt x="17" y="99"/>
                                </a:lnTo>
                                <a:lnTo>
                                  <a:pt x="16" y="99"/>
                                </a:lnTo>
                                <a:lnTo>
                                  <a:pt x="16" y="99"/>
                                </a:lnTo>
                                <a:lnTo>
                                  <a:pt x="14" y="101"/>
                                </a:lnTo>
                                <a:lnTo>
                                  <a:pt x="13" y="101"/>
                                </a:lnTo>
                                <a:lnTo>
                                  <a:pt x="12" y="101"/>
                                </a:lnTo>
                                <a:lnTo>
                                  <a:pt x="11" y="101"/>
                                </a:lnTo>
                                <a:lnTo>
                                  <a:pt x="8" y="102"/>
                                </a:lnTo>
                                <a:lnTo>
                                  <a:pt x="6" y="101"/>
                                </a:lnTo>
                                <a:lnTo>
                                  <a:pt x="3" y="101"/>
                                </a:lnTo>
                                <a:lnTo>
                                  <a:pt x="2" y="101"/>
                                </a:lnTo>
                                <a:lnTo>
                                  <a:pt x="1" y="101"/>
                                </a:lnTo>
                                <a:lnTo>
                                  <a:pt x="0" y="99"/>
                                </a:lnTo>
                                <a:lnTo>
                                  <a:pt x="0" y="99"/>
                                </a:lnTo>
                                <a:lnTo>
                                  <a:pt x="0" y="99"/>
                                </a:lnTo>
                                <a:lnTo>
                                  <a:pt x="0" y="98"/>
                                </a:lnTo>
                                <a:lnTo>
                                  <a:pt x="0" y="5"/>
                                </a:lnTo>
                                <a:lnTo>
                                  <a:pt x="0" y="3"/>
                                </a:lnTo>
                                <a:lnTo>
                                  <a:pt x="0" y="2"/>
                                </a:lnTo>
                                <a:lnTo>
                                  <a:pt x="0" y="2"/>
                                </a:lnTo>
                                <a:lnTo>
                                  <a:pt x="1" y="2"/>
                                </a:lnTo>
                                <a:lnTo>
                                  <a:pt x="2" y="1"/>
                                </a:lnTo>
                                <a:lnTo>
                                  <a:pt x="3" y="1"/>
                                </a:lnTo>
                                <a:lnTo>
                                  <a:pt x="4" y="1"/>
                                </a:lnTo>
                                <a:lnTo>
                                  <a:pt x="7" y="1"/>
                                </a:lnTo>
                                <a:lnTo>
                                  <a:pt x="9" y="1"/>
                                </a:lnTo>
                                <a:lnTo>
                                  <a:pt x="11" y="1"/>
                                </a:lnTo>
                                <a:lnTo>
                                  <a:pt x="12" y="1"/>
                                </a:lnTo>
                                <a:lnTo>
                                  <a:pt x="13" y="2"/>
                                </a:lnTo>
                                <a:lnTo>
                                  <a:pt x="14" y="2"/>
                                </a:lnTo>
                                <a:lnTo>
                                  <a:pt x="14" y="2"/>
                                </a:lnTo>
                                <a:lnTo>
                                  <a:pt x="14" y="3"/>
                                </a:lnTo>
                                <a:lnTo>
                                  <a:pt x="14" y="5"/>
                                </a:lnTo>
                                <a:lnTo>
                                  <a:pt x="14" y="17"/>
                                </a:lnTo>
                                <a:lnTo>
                                  <a:pt x="23" y="8"/>
                                </a:lnTo>
                                <a:lnTo>
                                  <a:pt x="30" y="3"/>
                                </a:lnTo>
                                <a:lnTo>
                                  <a:pt x="38" y="0"/>
                                </a:lnTo>
                                <a:lnTo>
                                  <a:pt x="46" y="0"/>
                                </a:lnTo>
                                <a:lnTo>
                                  <a:pt x="55" y="0"/>
                                </a:lnTo>
                                <a:lnTo>
                                  <a:pt x="62" y="2"/>
                                </a:lnTo>
                                <a:lnTo>
                                  <a:pt x="69" y="6"/>
                                </a:lnTo>
                                <a:lnTo>
                                  <a:pt x="72" y="11"/>
                                </a:lnTo>
                                <a:lnTo>
                                  <a:pt x="76" y="17"/>
                                </a:lnTo>
                                <a:lnTo>
                                  <a:pt x="78" y="23"/>
                                </a:lnTo>
                                <a:lnTo>
                                  <a:pt x="80" y="32"/>
                                </a:lnTo>
                                <a:lnTo>
                                  <a:pt x="80" y="40"/>
                                </a:lnTo>
                                <a:lnTo>
                                  <a:pt x="80" y="9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04" name="Freeform 970"/>
                        <wps:cNvSpPr>
                          <a:spLocks/>
                        </wps:cNvSpPr>
                        <wps:spPr bwMode="auto">
                          <a:xfrm>
                            <a:off x="4935538" y="3038475"/>
                            <a:ext cx="20638" cy="96838"/>
                          </a:xfrm>
                          <a:custGeom>
                            <a:avLst/>
                            <a:gdLst>
                              <a:gd name="T0" fmla="*/ 38 w 38"/>
                              <a:gd name="T1" fmla="*/ 91 h 183"/>
                              <a:gd name="T2" fmla="*/ 38 w 38"/>
                              <a:gd name="T3" fmla="*/ 103 h 183"/>
                              <a:gd name="T4" fmla="*/ 37 w 38"/>
                              <a:gd name="T5" fmla="*/ 114 h 183"/>
                              <a:gd name="T6" fmla="*/ 36 w 38"/>
                              <a:gd name="T7" fmla="*/ 127 h 183"/>
                              <a:gd name="T8" fmla="*/ 32 w 38"/>
                              <a:gd name="T9" fmla="*/ 138 h 183"/>
                              <a:gd name="T10" fmla="*/ 29 w 38"/>
                              <a:gd name="T11" fmla="*/ 149 h 183"/>
                              <a:gd name="T12" fmla="*/ 26 w 38"/>
                              <a:gd name="T13" fmla="*/ 160 h 183"/>
                              <a:gd name="T14" fmla="*/ 21 w 38"/>
                              <a:gd name="T15" fmla="*/ 171 h 183"/>
                              <a:gd name="T16" fmla="*/ 16 w 38"/>
                              <a:gd name="T17" fmla="*/ 181 h 183"/>
                              <a:gd name="T18" fmla="*/ 15 w 38"/>
                              <a:gd name="T19" fmla="*/ 182 h 183"/>
                              <a:gd name="T20" fmla="*/ 15 w 38"/>
                              <a:gd name="T21" fmla="*/ 182 h 183"/>
                              <a:gd name="T22" fmla="*/ 13 w 38"/>
                              <a:gd name="T23" fmla="*/ 183 h 183"/>
                              <a:gd name="T24" fmla="*/ 12 w 38"/>
                              <a:gd name="T25" fmla="*/ 183 h 183"/>
                              <a:gd name="T26" fmla="*/ 12 w 38"/>
                              <a:gd name="T27" fmla="*/ 183 h 183"/>
                              <a:gd name="T28" fmla="*/ 11 w 38"/>
                              <a:gd name="T29" fmla="*/ 183 h 183"/>
                              <a:gd name="T30" fmla="*/ 9 w 38"/>
                              <a:gd name="T31" fmla="*/ 183 h 183"/>
                              <a:gd name="T32" fmla="*/ 7 w 38"/>
                              <a:gd name="T33" fmla="*/ 183 h 183"/>
                              <a:gd name="T34" fmla="*/ 5 w 38"/>
                              <a:gd name="T35" fmla="*/ 183 h 183"/>
                              <a:gd name="T36" fmla="*/ 2 w 38"/>
                              <a:gd name="T37" fmla="*/ 183 h 183"/>
                              <a:gd name="T38" fmla="*/ 1 w 38"/>
                              <a:gd name="T39" fmla="*/ 183 h 183"/>
                              <a:gd name="T40" fmla="*/ 1 w 38"/>
                              <a:gd name="T41" fmla="*/ 182 h 183"/>
                              <a:gd name="T42" fmla="*/ 0 w 38"/>
                              <a:gd name="T43" fmla="*/ 182 h 183"/>
                              <a:gd name="T44" fmla="*/ 0 w 38"/>
                              <a:gd name="T45" fmla="*/ 181 h 183"/>
                              <a:gd name="T46" fmla="*/ 0 w 38"/>
                              <a:gd name="T47" fmla="*/ 180 h 183"/>
                              <a:gd name="T48" fmla="*/ 1 w 38"/>
                              <a:gd name="T49" fmla="*/ 178 h 183"/>
                              <a:gd name="T50" fmla="*/ 10 w 38"/>
                              <a:gd name="T51" fmla="*/ 157 h 183"/>
                              <a:gd name="T52" fmla="*/ 16 w 38"/>
                              <a:gd name="T53" fmla="*/ 135 h 183"/>
                              <a:gd name="T54" fmla="*/ 20 w 38"/>
                              <a:gd name="T55" fmla="*/ 113 h 183"/>
                              <a:gd name="T56" fmla="*/ 20 w 38"/>
                              <a:gd name="T57" fmla="*/ 91 h 183"/>
                              <a:gd name="T58" fmla="*/ 20 w 38"/>
                              <a:gd name="T59" fmla="*/ 69 h 183"/>
                              <a:gd name="T60" fmla="*/ 16 w 38"/>
                              <a:gd name="T61" fmla="*/ 47 h 183"/>
                              <a:gd name="T62" fmla="*/ 10 w 38"/>
                              <a:gd name="T63" fmla="*/ 24 h 183"/>
                              <a:gd name="T64" fmla="*/ 1 w 38"/>
                              <a:gd name="T65" fmla="*/ 3 h 183"/>
                              <a:gd name="T66" fmla="*/ 0 w 38"/>
                              <a:gd name="T67" fmla="*/ 2 h 183"/>
                              <a:gd name="T68" fmla="*/ 0 w 38"/>
                              <a:gd name="T69" fmla="*/ 2 h 183"/>
                              <a:gd name="T70" fmla="*/ 0 w 38"/>
                              <a:gd name="T71" fmla="*/ 1 h 183"/>
                              <a:gd name="T72" fmla="*/ 1 w 38"/>
                              <a:gd name="T73" fmla="*/ 1 h 183"/>
                              <a:gd name="T74" fmla="*/ 2 w 38"/>
                              <a:gd name="T75" fmla="*/ 0 h 183"/>
                              <a:gd name="T76" fmla="*/ 4 w 38"/>
                              <a:gd name="T77" fmla="*/ 0 h 183"/>
                              <a:gd name="T78" fmla="*/ 5 w 38"/>
                              <a:gd name="T79" fmla="*/ 0 h 183"/>
                              <a:gd name="T80" fmla="*/ 7 w 38"/>
                              <a:gd name="T81" fmla="*/ 0 h 183"/>
                              <a:gd name="T82" fmla="*/ 10 w 38"/>
                              <a:gd name="T83" fmla="*/ 0 h 183"/>
                              <a:gd name="T84" fmla="*/ 11 w 38"/>
                              <a:gd name="T85" fmla="*/ 0 h 183"/>
                              <a:gd name="T86" fmla="*/ 12 w 38"/>
                              <a:gd name="T87" fmla="*/ 0 h 183"/>
                              <a:gd name="T88" fmla="*/ 13 w 38"/>
                              <a:gd name="T89" fmla="*/ 0 h 183"/>
                              <a:gd name="T90" fmla="*/ 15 w 38"/>
                              <a:gd name="T91" fmla="*/ 0 h 183"/>
                              <a:gd name="T92" fmla="*/ 15 w 38"/>
                              <a:gd name="T93" fmla="*/ 1 h 183"/>
                              <a:gd name="T94" fmla="*/ 15 w 38"/>
                              <a:gd name="T95" fmla="*/ 1 h 183"/>
                              <a:gd name="T96" fmla="*/ 16 w 38"/>
                              <a:gd name="T97" fmla="*/ 1 h 183"/>
                              <a:gd name="T98" fmla="*/ 26 w 38"/>
                              <a:gd name="T99" fmla="*/ 23 h 183"/>
                              <a:gd name="T100" fmla="*/ 32 w 38"/>
                              <a:gd name="T101" fmla="*/ 45 h 183"/>
                              <a:gd name="T102" fmla="*/ 37 w 38"/>
                              <a:gd name="T103" fmla="*/ 69 h 183"/>
                              <a:gd name="T104" fmla="*/ 38 w 38"/>
                              <a:gd name="T105" fmla="*/ 91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38" h="183">
                                <a:moveTo>
                                  <a:pt x="38" y="91"/>
                                </a:moveTo>
                                <a:lnTo>
                                  <a:pt x="38" y="103"/>
                                </a:lnTo>
                                <a:lnTo>
                                  <a:pt x="37" y="114"/>
                                </a:lnTo>
                                <a:lnTo>
                                  <a:pt x="36" y="127"/>
                                </a:lnTo>
                                <a:lnTo>
                                  <a:pt x="32" y="138"/>
                                </a:lnTo>
                                <a:lnTo>
                                  <a:pt x="29" y="149"/>
                                </a:lnTo>
                                <a:lnTo>
                                  <a:pt x="26" y="160"/>
                                </a:lnTo>
                                <a:lnTo>
                                  <a:pt x="21" y="171"/>
                                </a:lnTo>
                                <a:lnTo>
                                  <a:pt x="16" y="181"/>
                                </a:lnTo>
                                <a:lnTo>
                                  <a:pt x="15" y="182"/>
                                </a:lnTo>
                                <a:lnTo>
                                  <a:pt x="15" y="182"/>
                                </a:lnTo>
                                <a:lnTo>
                                  <a:pt x="13" y="183"/>
                                </a:lnTo>
                                <a:lnTo>
                                  <a:pt x="12" y="183"/>
                                </a:lnTo>
                                <a:lnTo>
                                  <a:pt x="12" y="183"/>
                                </a:lnTo>
                                <a:lnTo>
                                  <a:pt x="11" y="183"/>
                                </a:lnTo>
                                <a:lnTo>
                                  <a:pt x="9" y="183"/>
                                </a:lnTo>
                                <a:lnTo>
                                  <a:pt x="7" y="183"/>
                                </a:lnTo>
                                <a:lnTo>
                                  <a:pt x="5" y="183"/>
                                </a:lnTo>
                                <a:lnTo>
                                  <a:pt x="2" y="183"/>
                                </a:lnTo>
                                <a:lnTo>
                                  <a:pt x="1" y="183"/>
                                </a:lnTo>
                                <a:lnTo>
                                  <a:pt x="1" y="182"/>
                                </a:lnTo>
                                <a:lnTo>
                                  <a:pt x="0" y="182"/>
                                </a:lnTo>
                                <a:lnTo>
                                  <a:pt x="0" y="181"/>
                                </a:lnTo>
                                <a:lnTo>
                                  <a:pt x="0" y="180"/>
                                </a:lnTo>
                                <a:lnTo>
                                  <a:pt x="1" y="178"/>
                                </a:lnTo>
                                <a:lnTo>
                                  <a:pt x="10" y="157"/>
                                </a:lnTo>
                                <a:lnTo>
                                  <a:pt x="16" y="135"/>
                                </a:lnTo>
                                <a:lnTo>
                                  <a:pt x="20" y="113"/>
                                </a:lnTo>
                                <a:lnTo>
                                  <a:pt x="20" y="91"/>
                                </a:lnTo>
                                <a:lnTo>
                                  <a:pt x="20" y="69"/>
                                </a:lnTo>
                                <a:lnTo>
                                  <a:pt x="16" y="47"/>
                                </a:lnTo>
                                <a:lnTo>
                                  <a:pt x="10" y="24"/>
                                </a:lnTo>
                                <a:lnTo>
                                  <a:pt x="1" y="3"/>
                                </a:lnTo>
                                <a:lnTo>
                                  <a:pt x="0" y="2"/>
                                </a:lnTo>
                                <a:lnTo>
                                  <a:pt x="0" y="2"/>
                                </a:lnTo>
                                <a:lnTo>
                                  <a:pt x="0" y="1"/>
                                </a:lnTo>
                                <a:lnTo>
                                  <a:pt x="1" y="1"/>
                                </a:lnTo>
                                <a:lnTo>
                                  <a:pt x="2" y="0"/>
                                </a:lnTo>
                                <a:lnTo>
                                  <a:pt x="4" y="0"/>
                                </a:lnTo>
                                <a:lnTo>
                                  <a:pt x="5" y="0"/>
                                </a:lnTo>
                                <a:lnTo>
                                  <a:pt x="7" y="0"/>
                                </a:lnTo>
                                <a:lnTo>
                                  <a:pt x="10" y="0"/>
                                </a:lnTo>
                                <a:lnTo>
                                  <a:pt x="11" y="0"/>
                                </a:lnTo>
                                <a:lnTo>
                                  <a:pt x="12" y="0"/>
                                </a:lnTo>
                                <a:lnTo>
                                  <a:pt x="13" y="0"/>
                                </a:lnTo>
                                <a:lnTo>
                                  <a:pt x="15" y="0"/>
                                </a:lnTo>
                                <a:lnTo>
                                  <a:pt x="15" y="1"/>
                                </a:lnTo>
                                <a:lnTo>
                                  <a:pt x="15" y="1"/>
                                </a:lnTo>
                                <a:lnTo>
                                  <a:pt x="16" y="1"/>
                                </a:lnTo>
                                <a:lnTo>
                                  <a:pt x="26" y="23"/>
                                </a:lnTo>
                                <a:lnTo>
                                  <a:pt x="32" y="45"/>
                                </a:lnTo>
                                <a:lnTo>
                                  <a:pt x="37" y="69"/>
                                </a:lnTo>
                                <a:lnTo>
                                  <a:pt x="38" y="9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05" name="Freeform 971"/>
                        <wps:cNvSpPr>
                          <a:spLocks/>
                        </wps:cNvSpPr>
                        <wps:spPr bwMode="auto">
                          <a:xfrm>
                            <a:off x="4967288" y="3109913"/>
                            <a:ext cx="30163" cy="49213"/>
                          </a:xfrm>
                          <a:custGeom>
                            <a:avLst/>
                            <a:gdLst>
                              <a:gd name="T0" fmla="*/ 57 w 57"/>
                              <a:gd name="T1" fmla="*/ 88 h 92"/>
                              <a:gd name="T2" fmla="*/ 56 w 57"/>
                              <a:gd name="T3" fmla="*/ 90 h 92"/>
                              <a:gd name="T4" fmla="*/ 56 w 57"/>
                              <a:gd name="T5" fmla="*/ 92 h 92"/>
                              <a:gd name="T6" fmla="*/ 54 w 57"/>
                              <a:gd name="T7" fmla="*/ 92 h 92"/>
                              <a:gd name="T8" fmla="*/ 4 w 57"/>
                              <a:gd name="T9" fmla="*/ 92 h 92"/>
                              <a:gd name="T10" fmla="*/ 3 w 57"/>
                              <a:gd name="T11" fmla="*/ 92 h 92"/>
                              <a:gd name="T12" fmla="*/ 2 w 57"/>
                              <a:gd name="T13" fmla="*/ 92 h 92"/>
                              <a:gd name="T14" fmla="*/ 0 w 57"/>
                              <a:gd name="T15" fmla="*/ 89 h 92"/>
                              <a:gd name="T16" fmla="*/ 0 w 57"/>
                              <a:gd name="T17" fmla="*/ 87 h 92"/>
                              <a:gd name="T18" fmla="*/ 0 w 57"/>
                              <a:gd name="T19" fmla="*/ 84 h 92"/>
                              <a:gd name="T20" fmla="*/ 0 w 57"/>
                              <a:gd name="T21" fmla="*/ 83 h 92"/>
                              <a:gd name="T22" fmla="*/ 2 w 57"/>
                              <a:gd name="T23" fmla="*/ 81 h 92"/>
                              <a:gd name="T24" fmla="*/ 3 w 57"/>
                              <a:gd name="T25" fmla="*/ 79 h 92"/>
                              <a:gd name="T26" fmla="*/ 26 w 57"/>
                              <a:gd name="T27" fmla="*/ 55 h 92"/>
                              <a:gd name="T28" fmla="*/ 34 w 57"/>
                              <a:gd name="T29" fmla="*/ 45 h 92"/>
                              <a:gd name="T30" fmla="*/ 37 w 57"/>
                              <a:gd name="T31" fmla="*/ 36 h 92"/>
                              <a:gd name="T32" fmla="*/ 38 w 57"/>
                              <a:gd name="T33" fmla="*/ 29 h 92"/>
                              <a:gd name="T34" fmla="*/ 38 w 57"/>
                              <a:gd name="T35" fmla="*/ 23 h 92"/>
                              <a:gd name="T36" fmla="*/ 37 w 57"/>
                              <a:gd name="T37" fmla="*/ 18 h 92"/>
                              <a:gd name="T38" fmla="*/ 34 w 57"/>
                              <a:gd name="T39" fmla="*/ 14 h 92"/>
                              <a:gd name="T40" fmla="*/ 27 w 57"/>
                              <a:gd name="T41" fmla="*/ 12 h 92"/>
                              <a:gd name="T42" fmla="*/ 20 w 57"/>
                              <a:gd name="T43" fmla="*/ 12 h 92"/>
                              <a:gd name="T44" fmla="*/ 14 w 57"/>
                              <a:gd name="T45" fmla="*/ 14 h 92"/>
                              <a:gd name="T46" fmla="*/ 8 w 57"/>
                              <a:gd name="T47" fmla="*/ 17 h 92"/>
                              <a:gd name="T48" fmla="*/ 5 w 57"/>
                              <a:gd name="T49" fmla="*/ 19 h 92"/>
                              <a:gd name="T50" fmla="*/ 3 w 57"/>
                              <a:gd name="T51" fmla="*/ 19 h 92"/>
                              <a:gd name="T52" fmla="*/ 3 w 57"/>
                              <a:gd name="T53" fmla="*/ 18 h 92"/>
                              <a:gd name="T54" fmla="*/ 2 w 57"/>
                              <a:gd name="T55" fmla="*/ 17 h 92"/>
                              <a:gd name="T56" fmla="*/ 2 w 57"/>
                              <a:gd name="T57" fmla="*/ 15 h 92"/>
                              <a:gd name="T58" fmla="*/ 2 w 57"/>
                              <a:gd name="T59" fmla="*/ 13 h 92"/>
                              <a:gd name="T60" fmla="*/ 2 w 57"/>
                              <a:gd name="T61" fmla="*/ 10 h 92"/>
                              <a:gd name="T62" fmla="*/ 3 w 57"/>
                              <a:gd name="T63" fmla="*/ 10 h 92"/>
                              <a:gd name="T64" fmla="*/ 3 w 57"/>
                              <a:gd name="T65" fmla="*/ 9 h 92"/>
                              <a:gd name="T66" fmla="*/ 5 w 57"/>
                              <a:gd name="T67" fmla="*/ 7 h 92"/>
                              <a:gd name="T68" fmla="*/ 9 w 57"/>
                              <a:gd name="T69" fmla="*/ 5 h 92"/>
                              <a:gd name="T70" fmla="*/ 15 w 57"/>
                              <a:gd name="T71" fmla="*/ 3 h 92"/>
                              <a:gd name="T72" fmla="*/ 22 w 57"/>
                              <a:gd name="T73" fmla="*/ 0 h 92"/>
                              <a:gd name="T74" fmla="*/ 32 w 57"/>
                              <a:gd name="T75" fmla="*/ 0 h 92"/>
                              <a:gd name="T76" fmla="*/ 42 w 57"/>
                              <a:gd name="T77" fmla="*/ 4 h 92"/>
                              <a:gd name="T78" fmla="*/ 50 w 57"/>
                              <a:gd name="T79" fmla="*/ 12 h 92"/>
                              <a:gd name="T80" fmla="*/ 52 w 57"/>
                              <a:gd name="T81" fmla="*/ 19 h 92"/>
                              <a:gd name="T82" fmla="*/ 52 w 57"/>
                              <a:gd name="T83" fmla="*/ 29 h 92"/>
                              <a:gd name="T84" fmla="*/ 51 w 57"/>
                              <a:gd name="T85" fmla="*/ 37 h 92"/>
                              <a:gd name="T86" fmla="*/ 46 w 57"/>
                              <a:gd name="T87" fmla="*/ 47 h 92"/>
                              <a:gd name="T88" fmla="*/ 36 w 57"/>
                              <a:gd name="T89" fmla="*/ 60 h 92"/>
                              <a:gd name="T90" fmla="*/ 15 w 57"/>
                              <a:gd name="T91" fmla="*/ 82 h 92"/>
                              <a:gd name="T92" fmla="*/ 54 w 57"/>
                              <a:gd name="T93" fmla="*/ 82 h 92"/>
                              <a:gd name="T94" fmla="*/ 56 w 57"/>
                              <a:gd name="T95" fmla="*/ 83 h 92"/>
                              <a:gd name="T96" fmla="*/ 56 w 57"/>
                              <a:gd name="T97" fmla="*/ 84 h 92"/>
                              <a:gd name="T98" fmla="*/ 57 w 57"/>
                              <a:gd name="T99" fmla="*/ 85 h 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57" h="92">
                                <a:moveTo>
                                  <a:pt x="57" y="87"/>
                                </a:moveTo>
                                <a:lnTo>
                                  <a:pt x="57" y="88"/>
                                </a:lnTo>
                                <a:lnTo>
                                  <a:pt x="57" y="89"/>
                                </a:lnTo>
                                <a:lnTo>
                                  <a:pt x="56" y="90"/>
                                </a:lnTo>
                                <a:lnTo>
                                  <a:pt x="56" y="90"/>
                                </a:lnTo>
                                <a:lnTo>
                                  <a:pt x="56" y="92"/>
                                </a:lnTo>
                                <a:lnTo>
                                  <a:pt x="54" y="92"/>
                                </a:lnTo>
                                <a:lnTo>
                                  <a:pt x="54" y="92"/>
                                </a:lnTo>
                                <a:lnTo>
                                  <a:pt x="54" y="92"/>
                                </a:lnTo>
                                <a:lnTo>
                                  <a:pt x="4" y="92"/>
                                </a:lnTo>
                                <a:lnTo>
                                  <a:pt x="3" y="92"/>
                                </a:lnTo>
                                <a:lnTo>
                                  <a:pt x="3" y="92"/>
                                </a:lnTo>
                                <a:lnTo>
                                  <a:pt x="2" y="92"/>
                                </a:lnTo>
                                <a:lnTo>
                                  <a:pt x="2" y="92"/>
                                </a:lnTo>
                                <a:lnTo>
                                  <a:pt x="0" y="90"/>
                                </a:lnTo>
                                <a:lnTo>
                                  <a:pt x="0" y="89"/>
                                </a:lnTo>
                                <a:lnTo>
                                  <a:pt x="0" y="88"/>
                                </a:lnTo>
                                <a:lnTo>
                                  <a:pt x="0" y="87"/>
                                </a:lnTo>
                                <a:lnTo>
                                  <a:pt x="0" y="85"/>
                                </a:lnTo>
                                <a:lnTo>
                                  <a:pt x="0" y="84"/>
                                </a:lnTo>
                                <a:lnTo>
                                  <a:pt x="0" y="83"/>
                                </a:lnTo>
                                <a:lnTo>
                                  <a:pt x="0" y="83"/>
                                </a:lnTo>
                                <a:lnTo>
                                  <a:pt x="2" y="82"/>
                                </a:lnTo>
                                <a:lnTo>
                                  <a:pt x="2" y="81"/>
                                </a:lnTo>
                                <a:lnTo>
                                  <a:pt x="3" y="81"/>
                                </a:lnTo>
                                <a:lnTo>
                                  <a:pt x="3" y="79"/>
                                </a:lnTo>
                                <a:lnTo>
                                  <a:pt x="20" y="61"/>
                                </a:lnTo>
                                <a:lnTo>
                                  <a:pt x="26" y="55"/>
                                </a:lnTo>
                                <a:lnTo>
                                  <a:pt x="30" y="50"/>
                                </a:lnTo>
                                <a:lnTo>
                                  <a:pt x="34" y="45"/>
                                </a:lnTo>
                                <a:lnTo>
                                  <a:pt x="36" y="40"/>
                                </a:lnTo>
                                <a:lnTo>
                                  <a:pt x="37" y="36"/>
                                </a:lnTo>
                                <a:lnTo>
                                  <a:pt x="38" y="33"/>
                                </a:lnTo>
                                <a:lnTo>
                                  <a:pt x="38" y="29"/>
                                </a:lnTo>
                                <a:lnTo>
                                  <a:pt x="38" y="26"/>
                                </a:lnTo>
                                <a:lnTo>
                                  <a:pt x="38" y="23"/>
                                </a:lnTo>
                                <a:lnTo>
                                  <a:pt x="38" y="20"/>
                                </a:lnTo>
                                <a:lnTo>
                                  <a:pt x="37" y="18"/>
                                </a:lnTo>
                                <a:lnTo>
                                  <a:pt x="35" y="15"/>
                                </a:lnTo>
                                <a:lnTo>
                                  <a:pt x="34" y="14"/>
                                </a:lnTo>
                                <a:lnTo>
                                  <a:pt x="31" y="13"/>
                                </a:lnTo>
                                <a:lnTo>
                                  <a:pt x="27" y="12"/>
                                </a:lnTo>
                                <a:lnTo>
                                  <a:pt x="24" y="12"/>
                                </a:lnTo>
                                <a:lnTo>
                                  <a:pt x="20" y="12"/>
                                </a:lnTo>
                                <a:lnTo>
                                  <a:pt x="16" y="13"/>
                                </a:lnTo>
                                <a:lnTo>
                                  <a:pt x="14" y="14"/>
                                </a:lnTo>
                                <a:lnTo>
                                  <a:pt x="10" y="15"/>
                                </a:lnTo>
                                <a:lnTo>
                                  <a:pt x="8" y="17"/>
                                </a:lnTo>
                                <a:lnTo>
                                  <a:pt x="6" y="18"/>
                                </a:lnTo>
                                <a:lnTo>
                                  <a:pt x="5" y="19"/>
                                </a:lnTo>
                                <a:lnTo>
                                  <a:pt x="4" y="19"/>
                                </a:lnTo>
                                <a:lnTo>
                                  <a:pt x="3" y="19"/>
                                </a:lnTo>
                                <a:lnTo>
                                  <a:pt x="3" y="19"/>
                                </a:lnTo>
                                <a:lnTo>
                                  <a:pt x="3" y="18"/>
                                </a:lnTo>
                                <a:lnTo>
                                  <a:pt x="3" y="18"/>
                                </a:lnTo>
                                <a:lnTo>
                                  <a:pt x="2" y="17"/>
                                </a:lnTo>
                                <a:lnTo>
                                  <a:pt x="2" y="17"/>
                                </a:lnTo>
                                <a:lnTo>
                                  <a:pt x="2" y="15"/>
                                </a:lnTo>
                                <a:lnTo>
                                  <a:pt x="2" y="14"/>
                                </a:lnTo>
                                <a:lnTo>
                                  <a:pt x="2" y="13"/>
                                </a:lnTo>
                                <a:lnTo>
                                  <a:pt x="2" y="12"/>
                                </a:lnTo>
                                <a:lnTo>
                                  <a:pt x="2" y="10"/>
                                </a:lnTo>
                                <a:lnTo>
                                  <a:pt x="2" y="10"/>
                                </a:lnTo>
                                <a:lnTo>
                                  <a:pt x="3" y="10"/>
                                </a:lnTo>
                                <a:lnTo>
                                  <a:pt x="3" y="9"/>
                                </a:lnTo>
                                <a:lnTo>
                                  <a:pt x="3" y="9"/>
                                </a:lnTo>
                                <a:lnTo>
                                  <a:pt x="4" y="8"/>
                                </a:lnTo>
                                <a:lnTo>
                                  <a:pt x="5" y="7"/>
                                </a:lnTo>
                                <a:lnTo>
                                  <a:pt x="6" y="7"/>
                                </a:lnTo>
                                <a:lnTo>
                                  <a:pt x="9" y="5"/>
                                </a:lnTo>
                                <a:lnTo>
                                  <a:pt x="11" y="4"/>
                                </a:lnTo>
                                <a:lnTo>
                                  <a:pt x="15" y="3"/>
                                </a:lnTo>
                                <a:lnTo>
                                  <a:pt x="19" y="2"/>
                                </a:lnTo>
                                <a:lnTo>
                                  <a:pt x="22" y="0"/>
                                </a:lnTo>
                                <a:lnTo>
                                  <a:pt x="26" y="0"/>
                                </a:lnTo>
                                <a:lnTo>
                                  <a:pt x="32" y="0"/>
                                </a:lnTo>
                                <a:lnTo>
                                  <a:pt x="37" y="3"/>
                                </a:lnTo>
                                <a:lnTo>
                                  <a:pt x="42" y="4"/>
                                </a:lnTo>
                                <a:lnTo>
                                  <a:pt x="46" y="8"/>
                                </a:lnTo>
                                <a:lnTo>
                                  <a:pt x="50" y="12"/>
                                </a:lnTo>
                                <a:lnTo>
                                  <a:pt x="51" y="15"/>
                                </a:lnTo>
                                <a:lnTo>
                                  <a:pt x="52" y="19"/>
                                </a:lnTo>
                                <a:lnTo>
                                  <a:pt x="52" y="24"/>
                                </a:lnTo>
                                <a:lnTo>
                                  <a:pt x="52" y="29"/>
                                </a:lnTo>
                                <a:lnTo>
                                  <a:pt x="52" y="33"/>
                                </a:lnTo>
                                <a:lnTo>
                                  <a:pt x="51" y="37"/>
                                </a:lnTo>
                                <a:lnTo>
                                  <a:pt x="48" y="42"/>
                                </a:lnTo>
                                <a:lnTo>
                                  <a:pt x="46" y="47"/>
                                </a:lnTo>
                                <a:lnTo>
                                  <a:pt x="41" y="53"/>
                                </a:lnTo>
                                <a:lnTo>
                                  <a:pt x="36" y="60"/>
                                </a:lnTo>
                                <a:lnTo>
                                  <a:pt x="29" y="67"/>
                                </a:lnTo>
                                <a:lnTo>
                                  <a:pt x="15" y="82"/>
                                </a:lnTo>
                                <a:lnTo>
                                  <a:pt x="53" y="82"/>
                                </a:lnTo>
                                <a:lnTo>
                                  <a:pt x="54" y="82"/>
                                </a:lnTo>
                                <a:lnTo>
                                  <a:pt x="54" y="82"/>
                                </a:lnTo>
                                <a:lnTo>
                                  <a:pt x="56" y="83"/>
                                </a:lnTo>
                                <a:lnTo>
                                  <a:pt x="56" y="83"/>
                                </a:lnTo>
                                <a:lnTo>
                                  <a:pt x="56" y="84"/>
                                </a:lnTo>
                                <a:lnTo>
                                  <a:pt x="57" y="84"/>
                                </a:lnTo>
                                <a:lnTo>
                                  <a:pt x="57" y="85"/>
                                </a:lnTo>
                                <a:lnTo>
                                  <a:pt x="57" y="8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06" name="Freeform 972"/>
                        <wps:cNvSpPr>
                          <a:spLocks/>
                        </wps:cNvSpPr>
                        <wps:spPr bwMode="auto">
                          <a:xfrm>
                            <a:off x="5011738" y="3044825"/>
                            <a:ext cx="50800" cy="73025"/>
                          </a:xfrm>
                          <a:custGeom>
                            <a:avLst/>
                            <a:gdLst>
                              <a:gd name="T0" fmla="*/ 97 w 97"/>
                              <a:gd name="T1" fmla="*/ 133 h 137"/>
                              <a:gd name="T2" fmla="*/ 96 w 97"/>
                              <a:gd name="T3" fmla="*/ 134 h 137"/>
                              <a:gd name="T4" fmla="*/ 93 w 97"/>
                              <a:gd name="T5" fmla="*/ 136 h 137"/>
                              <a:gd name="T6" fmla="*/ 91 w 97"/>
                              <a:gd name="T7" fmla="*/ 136 h 137"/>
                              <a:gd name="T8" fmla="*/ 86 w 97"/>
                              <a:gd name="T9" fmla="*/ 136 h 137"/>
                              <a:gd name="T10" fmla="*/ 82 w 97"/>
                              <a:gd name="T11" fmla="*/ 136 h 137"/>
                              <a:gd name="T12" fmla="*/ 80 w 97"/>
                              <a:gd name="T13" fmla="*/ 134 h 137"/>
                              <a:gd name="T14" fmla="*/ 79 w 97"/>
                              <a:gd name="T15" fmla="*/ 133 h 137"/>
                              <a:gd name="T16" fmla="*/ 79 w 97"/>
                              <a:gd name="T17" fmla="*/ 73 h 137"/>
                              <a:gd name="T18" fmla="*/ 17 w 97"/>
                              <a:gd name="T19" fmla="*/ 133 h 137"/>
                              <a:gd name="T20" fmla="*/ 17 w 97"/>
                              <a:gd name="T21" fmla="*/ 134 h 137"/>
                              <a:gd name="T22" fmla="*/ 16 w 97"/>
                              <a:gd name="T23" fmla="*/ 136 h 137"/>
                              <a:gd name="T24" fmla="*/ 13 w 97"/>
                              <a:gd name="T25" fmla="*/ 136 h 137"/>
                              <a:gd name="T26" fmla="*/ 8 w 97"/>
                              <a:gd name="T27" fmla="*/ 137 h 137"/>
                              <a:gd name="T28" fmla="*/ 5 w 97"/>
                              <a:gd name="T29" fmla="*/ 136 h 137"/>
                              <a:gd name="T30" fmla="*/ 1 w 97"/>
                              <a:gd name="T31" fmla="*/ 136 h 137"/>
                              <a:gd name="T32" fmla="*/ 0 w 97"/>
                              <a:gd name="T33" fmla="*/ 134 h 137"/>
                              <a:gd name="T34" fmla="*/ 0 w 97"/>
                              <a:gd name="T35" fmla="*/ 133 h 137"/>
                              <a:gd name="T36" fmla="*/ 0 w 97"/>
                              <a:gd name="T37" fmla="*/ 3 h 137"/>
                              <a:gd name="T38" fmla="*/ 1 w 97"/>
                              <a:gd name="T39" fmla="*/ 1 h 137"/>
                              <a:gd name="T40" fmla="*/ 2 w 97"/>
                              <a:gd name="T41" fmla="*/ 0 h 137"/>
                              <a:gd name="T42" fmla="*/ 6 w 97"/>
                              <a:gd name="T43" fmla="*/ 0 h 137"/>
                              <a:gd name="T44" fmla="*/ 11 w 97"/>
                              <a:gd name="T45" fmla="*/ 0 h 137"/>
                              <a:gd name="T46" fmla="*/ 15 w 97"/>
                              <a:gd name="T47" fmla="*/ 0 h 137"/>
                              <a:gd name="T48" fmla="*/ 17 w 97"/>
                              <a:gd name="T49" fmla="*/ 1 h 137"/>
                              <a:gd name="T50" fmla="*/ 17 w 97"/>
                              <a:gd name="T51" fmla="*/ 3 h 137"/>
                              <a:gd name="T52" fmla="*/ 17 w 97"/>
                              <a:gd name="T53" fmla="*/ 57 h 137"/>
                              <a:gd name="T54" fmla="*/ 79 w 97"/>
                              <a:gd name="T55" fmla="*/ 3 h 137"/>
                              <a:gd name="T56" fmla="*/ 80 w 97"/>
                              <a:gd name="T57" fmla="*/ 1 h 137"/>
                              <a:gd name="T58" fmla="*/ 81 w 97"/>
                              <a:gd name="T59" fmla="*/ 1 h 137"/>
                              <a:gd name="T60" fmla="*/ 84 w 97"/>
                              <a:gd name="T61" fmla="*/ 0 h 137"/>
                              <a:gd name="T62" fmla="*/ 88 w 97"/>
                              <a:gd name="T63" fmla="*/ 0 h 137"/>
                              <a:gd name="T64" fmla="*/ 92 w 97"/>
                              <a:gd name="T65" fmla="*/ 0 h 137"/>
                              <a:gd name="T66" fmla="*/ 95 w 97"/>
                              <a:gd name="T67" fmla="*/ 1 h 137"/>
                              <a:gd name="T68" fmla="*/ 97 w 97"/>
                              <a:gd name="T69" fmla="*/ 1 h 137"/>
                              <a:gd name="T70" fmla="*/ 97 w 97"/>
                              <a:gd name="T71" fmla="*/ 3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97" h="137">
                                <a:moveTo>
                                  <a:pt x="97" y="133"/>
                                </a:moveTo>
                                <a:lnTo>
                                  <a:pt x="97" y="133"/>
                                </a:lnTo>
                                <a:lnTo>
                                  <a:pt x="97" y="134"/>
                                </a:lnTo>
                                <a:lnTo>
                                  <a:pt x="96" y="134"/>
                                </a:lnTo>
                                <a:lnTo>
                                  <a:pt x="95" y="136"/>
                                </a:lnTo>
                                <a:lnTo>
                                  <a:pt x="93" y="136"/>
                                </a:lnTo>
                                <a:lnTo>
                                  <a:pt x="92" y="136"/>
                                </a:lnTo>
                                <a:lnTo>
                                  <a:pt x="91" y="136"/>
                                </a:lnTo>
                                <a:lnTo>
                                  <a:pt x="88" y="137"/>
                                </a:lnTo>
                                <a:lnTo>
                                  <a:pt x="86" y="136"/>
                                </a:lnTo>
                                <a:lnTo>
                                  <a:pt x="84" y="136"/>
                                </a:lnTo>
                                <a:lnTo>
                                  <a:pt x="82" y="136"/>
                                </a:lnTo>
                                <a:lnTo>
                                  <a:pt x="81" y="136"/>
                                </a:lnTo>
                                <a:lnTo>
                                  <a:pt x="80" y="134"/>
                                </a:lnTo>
                                <a:lnTo>
                                  <a:pt x="80" y="134"/>
                                </a:lnTo>
                                <a:lnTo>
                                  <a:pt x="79" y="133"/>
                                </a:lnTo>
                                <a:lnTo>
                                  <a:pt x="79" y="133"/>
                                </a:lnTo>
                                <a:lnTo>
                                  <a:pt x="79" y="73"/>
                                </a:lnTo>
                                <a:lnTo>
                                  <a:pt x="17" y="73"/>
                                </a:lnTo>
                                <a:lnTo>
                                  <a:pt x="17" y="133"/>
                                </a:lnTo>
                                <a:lnTo>
                                  <a:pt x="17" y="133"/>
                                </a:lnTo>
                                <a:lnTo>
                                  <a:pt x="17" y="134"/>
                                </a:lnTo>
                                <a:lnTo>
                                  <a:pt x="17" y="134"/>
                                </a:lnTo>
                                <a:lnTo>
                                  <a:pt x="16" y="136"/>
                                </a:lnTo>
                                <a:lnTo>
                                  <a:pt x="15" y="136"/>
                                </a:lnTo>
                                <a:lnTo>
                                  <a:pt x="13" y="136"/>
                                </a:lnTo>
                                <a:lnTo>
                                  <a:pt x="11" y="136"/>
                                </a:lnTo>
                                <a:lnTo>
                                  <a:pt x="8" y="137"/>
                                </a:lnTo>
                                <a:lnTo>
                                  <a:pt x="6" y="136"/>
                                </a:lnTo>
                                <a:lnTo>
                                  <a:pt x="5" y="136"/>
                                </a:lnTo>
                                <a:lnTo>
                                  <a:pt x="2" y="136"/>
                                </a:lnTo>
                                <a:lnTo>
                                  <a:pt x="1" y="136"/>
                                </a:lnTo>
                                <a:lnTo>
                                  <a:pt x="1" y="134"/>
                                </a:lnTo>
                                <a:lnTo>
                                  <a:pt x="0" y="134"/>
                                </a:lnTo>
                                <a:lnTo>
                                  <a:pt x="0" y="133"/>
                                </a:lnTo>
                                <a:lnTo>
                                  <a:pt x="0" y="133"/>
                                </a:lnTo>
                                <a:lnTo>
                                  <a:pt x="0" y="3"/>
                                </a:lnTo>
                                <a:lnTo>
                                  <a:pt x="0" y="3"/>
                                </a:lnTo>
                                <a:lnTo>
                                  <a:pt x="0" y="1"/>
                                </a:lnTo>
                                <a:lnTo>
                                  <a:pt x="1" y="1"/>
                                </a:lnTo>
                                <a:lnTo>
                                  <a:pt x="1" y="1"/>
                                </a:lnTo>
                                <a:lnTo>
                                  <a:pt x="2" y="0"/>
                                </a:lnTo>
                                <a:lnTo>
                                  <a:pt x="5" y="0"/>
                                </a:lnTo>
                                <a:lnTo>
                                  <a:pt x="6" y="0"/>
                                </a:lnTo>
                                <a:lnTo>
                                  <a:pt x="8" y="0"/>
                                </a:lnTo>
                                <a:lnTo>
                                  <a:pt x="11" y="0"/>
                                </a:lnTo>
                                <a:lnTo>
                                  <a:pt x="13" y="0"/>
                                </a:lnTo>
                                <a:lnTo>
                                  <a:pt x="15" y="0"/>
                                </a:lnTo>
                                <a:lnTo>
                                  <a:pt x="16" y="1"/>
                                </a:lnTo>
                                <a:lnTo>
                                  <a:pt x="17" y="1"/>
                                </a:lnTo>
                                <a:lnTo>
                                  <a:pt x="17" y="1"/>
                                </a:lnTo>
                                <a:lnTo>
                                  <a:pt x="17" y="3"/>
                                </a:lnTo>
                                <a:lnTo>
                                  <a:pt x="17" y="3"/>
                                </a:lnTo>
                                <a:lnTo>
                                  <a:pt x="17" y="57"/>
                                </a:lnTo>
                                <a:lnTo>
                                  <a:pt x="79" y="57"/>
                                </a:lnTo>
                                <a:lnTo>
                                  <a:pt x="79" y="3"/>
                                </a:lnTo>
                                <a:lnTo>
                                  <a:pt x="79" y="3"/>
                                </a:lnTo>
                                <a:lnTo>
                                  <a:pt x="80" y="1"/>
                                </a:lnTo>
                                <a:lnTo>
                                  <a:pt x="80" y="1"/>
                                </a:lnTo>
                                <a:lnTo>
                                  <a:pt x="81" y="1"/>
                                </a:lnTo>
                                <a:lnTo>
                                  <a:pt x="82" y="0"/>
                                </a:lnTo>
                                <a:lnTo>
                                  <a:pt x="84" y="0"/>
                                </a:lnTo>
                                <a:lnTo>
                                  <a:pt x="86" y="0"/>
                                </a:lnTo>
                                <a:lnTo>
                                  <a:pt x="88" y="0"/>
                                </a:lnTo>
                                <a:lnTo>
                                  <a:pt x="91" y="0"/>
                                </a:lnTo>
                                <a:lnTo>
                                  <a:pt x="92" y="0"/>
                                </a:lnTo>
                                <a:lnTo>
                                  <a:pt x="93" y="0"/>
                                </a:lnTo>
                                <a:lnTo>
                                  <a:pt x="95" y="1"/>
                                </a:lnTo>
                                <a:lnTo>
                                  <a:pt x="96" y="1"/>
                                </a:lnTo>
                                <a:lnTo>
                                  <a:pt x="97" y="1"/>
                                </a:lnTo>
                                <a:lnTo>
                                  <a:pt x="97" y="3"/>
                                </a:lnTo>
                                <a:lnTo>
                                  <a:pt x="97" y="3"/>
                                </a:lnTo>
                                <a:lnTo>
                                  <a:pt x="97" y="1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07" name="Freeform 973"/>
                        <wps:cNvSpPr>
                          <a:spLocks/>
                        </wps:cNvSpPr>
                        <wps:spPr bwMode="auto">
                          <a:xfrm>
                            <a:off x="5078413" y="3044825"/>
                            <a:ext cx="50800" cy="73025"/>
                          </a:xfrm>
                          <a:custGeom>
                            <a:avLst/>
                            <a:gdLst>
                              <a:gd name="T0" fmla="*/ 98 w 98"/>
                              <a:gd name="T1" fmla="*/ 119 h 138"/>
                              <a:gd name="T2" fmla="*/ 98 w 98"/>
                              <a:gd name="T3" fmla="*/ 122 h 138"/>
                              <a:gd name="T4" fmla="*/ 98 w 98"/>
                              <a:gd name="T5" fmla="*/ 123 h 138"/>
                              <a:gd name="T6" fmla="*/ 97 w 98"/>
                              <a:gd name="T7" fmla="*/ 125 h 138"/>
                              <a:gd name="T8" fmla="*/ 94 w 98"/>
                              <a:gd name="T9" fmla="*/ 127 h 138"/>
                              <a:gd name="T10" fmla="*/ 88 w 98"/>
                              <a:gd name="T11" fmla="*/ 132 h 138"/>
                              <a:gd name="T12" fmla="*/ 78 w 98"/>
                              <a:gd name="T13" fmla="*/ 135 h 138"/>
                              <a:gd name="T14" fmla="*/ 64 w 98"/>
                              <a:gd name="T15" fmla="*/ 138 h 138"/>
                              <a:gd name="T16" fmla="*/ 45 w 98"/>
                              <a:gd name="T17" fmla="*/ 138 h 138"/>
                              <a:gd name="T18" fmla="*/ 24 w 98"/>
                              <a:gd name="T19" fmla="*/ 129 h 138"/>
                              <a:gd name="T20" fmla="*/ 9 w 98"/>
                              <a:gd name="T21" fmla="*/ 112 h 138"/>
                              <a:gd name="T22" fmla="*/ 0 w 98"/>
                              <a:gd name="T23" fmla="*/ 86 h 138"/>
                              <a:gd name="T24" fmla="*/ 0 w 98"/>
                              <a:gd name="T25" fmla="*/ 54 h 138"/>
                              <a:gd name="T26" fmla="*/ 9 w 98"/>
                              <a:gd name="T27" fmla="*/ 28 h 138"/>
                              <a:gd name="T28" fmla="*/ 25 w 98"/>
                              <a:gd name="T29" fmla="*/ 10 h 138"/>
                              <a:gd name="T30" fmla="*/ 46 w 98"/>
                              <a:gd name="T31" fmla="*/ 1 h 138"/>
                              <a:gd name="T32" fmla="*/ 66 w 98"/>
                              <a:gd name="T33" fmla="*/ 0 h 138"/>
                              <a:gd name="T34" fmla="*/ 77 w 98"/>
                              <a:gd name="T35" fmla="*/ 2 h 138"/>
                              <a:gd name="T36" fmla="*/ 85 w 98"/>
                              <a:gd name="T37" fmla="*/ 5 h 138"/>
                              <a:gd name="T38" fmla="*/ 93 w 98"/>
                              <a:gd name="T39" fmla="*/ 10 h 138"/>
                              <a:gd name="T40" fmla="*/ 95 w 98"/>
                              <a:gd name="T41" fmla="*/ 12 h 138"/>
                              <a:gd name="T42" fmla="*/ 97 w 98"/>
                              <a:gd name="T43" fmla="*/ 13 h 138"/>
                              <a:gd name="T44" fmla="*/ 98 w 98"/>
                              <a:gd name="T45" fmla="*/ 16 h 138"/>
                              <a:gd name="T46" fmla="*/ 98 w 98"/>
                              <a:gd name="T47" fmla="*/ 18 h 138"/>
                              <a:gd name="T48" fmla="*/ 98 w 98"/>
                              <a:gd name="T49" fmla="*/ 22 h 138"/>
                              <a:gd name="T50" fmla="*/ 97 w 98"/>
                              <a:gd name="T51" fmla="*/ 26 h 138"/>
                              <a:gd name="T52" fmla="*/ 97 w 98"/>
                              <a:gd name="T53" fmla="*/ 27 h 138"/>
                              <a:gd name="T54" fmla="*/ 95 w 98"/>
                              <a:gd name="T55" fmla="*/ 28 h 138"/>
                              <a:gd name="T56" fmla="*/ 93 w 98"/>
                              <a:gd name="T57" fmla="*/ 28 h 138"/>
                              <a:gd name="T58" fmla="*/ 88 w 98"/>
                              <a:gd name="T59" fmla="*/ 25 h 138"/>
                              <a:gd name="T60" fmla="*/ 79 w 98"/>
                              <a:gd name="T61" fmla="*/ 20 h 138"/>
                              <a:gd name="T62" fmla="*/ 67 w 98"/>
                              <a:gd name="T63" fmla="*/ 16 h 138"/>
                              <a:gd name="T64" fmla="*/ 51 w 98"/>
                              <a:gd name="T65" fmla="*/ 16 h 138"/>
                              <a:gd name="T66" fmla="*/ 36 w 98"/>
                              <a:gd name="T67" fmla="*/ 23 h 138"/>
                              <a:gd name="T68" fmla="*/ 25 w 98"/>
                              <a:gd name="T69" fmla="*/ 37 h 138"/>
                              <a:gd name="T70" fmla="*/ 20 w 98"/>
                              <a:gd name="T71" fmla="*/ 58 h 138"/>
                              <a:gd name="T72" fmla="*/ 20 w 98"/>
                              <a:gd name="T73" fmla="*/ 82 h 138"/>
                              <a:gd name="T74" fmla="*/ 25 w 98"/>
                              <a:gd name="T75" fmla="*/ 102 h 138"/>
                              <a:gd name="T76" fmla="*/ 36 w 98"/>
                              <a:gd name="T77" fmla="*/ 116 h 138"/>
                              <a:gd name="T78" fmla="*/ 51 w 98"/>
                              <a:gd name="T79" fmla="*/ 122 h 138"/>
                              <a:gd name="T80" fmla="*/ 67 w 98"/>
                              <a:gd name="T81" fmla="*/ 122 h 138"/>
                              <a:gd name="T82" fmla="*/ 79 w 98"/>
                              <a:gd name="T83" fmla="*/ 118 h 138"/>
                              <a:gd name="T84" fmla="*/ 88 w 98"/>
                              <a:gd name="T85" fmla="*/ 113 h 138"/>
                              <a:gd name="T86" fmla="*/ 94 w 98"/>
                              <a:gd name="T87" fmla="*/ 109 h 138"/>
                              <a:gd name="T88" fmla="*/ 97 w 98"/>
                              <a:gd name="T89" fmla="*/ 109 h 138"/>
                              <a:gd name="T90" fmla="*/ 97 w 98"/>
                              <a:gd name="T91" fmla="*/ 111 h 138"/>
                              <a:gd name="T92" fmla="*/ 98 w 98"/>
                              <a:gd name="T93" fmla="*/ 112 h 138"/>
                              <a:gd name="T94" fmla="*/ 98 w 98"/>
                              <a:gd name="T95" fmla="*/ 116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98" h="138">
                                <a:moveTo>
                                  <a:pt x="98" y="117"/>
                                </a:moveTo>
                                <a:lnTo>
                                  <a:pt x="98" y="119"/>
                                </a:lnTo>
                                <a:lnTo>
                                  <a:pt x="98" y="121"/>
                                </a:lnTo>
                                <a:lnTo>
                                  <a:pt x="98" y="122"/>
                                </a:lnTo>
                                <a:lnTo>
                                  <a:pt x="98" y="123"/>
                                </a:lnTo>
                                <a:lnTo>
                                  <a:pt x="98" y="123"/>
                                </a:lnTo>
                                <a:lnTo>
                                  <a:pt x="97" y="124"/>
                                </a:lnTo>
                                <a:lnTo>
                                  <a:pt x="97" y="125"/>
                                </a:lnTo>
                                <a:lnTo>
                                  <a:pt x="95" y="125"/>
                                </a:lnTo>
                                <a:lnTo>
                                  <a:pt x="94" y="127"/>
                                </a:lnTo>
                                <a:lnTo>
                                  <a:pt x="92" y="129"/>
                                </a:lnTo>
                                <a:lnTo>
                                  <a:pt x="88" y="132"/>
                                </a:lnTo>
                                <a:lnTo>
                                  <a:pt x="83" y="133"/>
                                </a:lnTo>
                                <a:lnTo>
                                  <a:pt x="78" y="135"/>
                                </a:lnTo>
                                <a:lnTo>
                                  <a:pt x="72" y="137"/>
                                </a:lnTo>
                                <a:lnTo>
                                  <a:pt x="64" y="138"/>
                                </a:lnTo>
                                <a:lnTo>
                                  <a:pt x="57" y="138"/>
                                </a:lnTo>
                                <a:lnTo>
                                  <a:pt x="45" y="138"/>
                                </a:lnTo>
                                <a:lnTo>
                                  <a:pt x="34" y="134"/>
                                </a:lnTo>
                                <a:lnTo>
                                  <a:pt x="24" y="129"/>
                                </a:lnTo>
                                <a:lnTo>
                                  <a:pt x="15" y="121"/>
                                </a:lnTo>
                                <a:lnTo>
                                  <a:pt x="9" y="112"/>
                                </a:lnTo>
                                <a:lnTo>
                                  <a:pt x="4" y="100"/>
                                </a:lnTo>
                                <a:lnTo>
                                  <a:pt x="0" y="86"/>
                                </a:lnTo>
                                <a:lnTo>
                                  <a:pt x="0" y="71"/>
                                </a:lnTo>
                                <a:lnTo>
                                  <a:pt x="0" y="54"/>
                                </a:lnTo>
                                <a:lnTo>
                                  <a:pt x="4" y="41"/>
                                </a:lnTo>
                                <a:lnTo>
                                  <a:pt x="9" y="28"/>
                                </a:lnTo>
                                <a:lnTo>
                                  <a:pt x="16" y="18"/>
                                </a:lnTo>
                                <a:lnTo>
                                  <a:pt x="25" y="10"/>
                                </a:lnTo>
                                <a:lnTo>
                                  <a:pt x="35" y="5"/>
                                </a:lnTo>
                                <a:lnTo>
                                  <a:pt x="46" y="1"/>
                                </a:lnTo>
                                <a:lnTo>
                                  <a:pt x="60" y="0"/>
                                </a:lnTo>
                                <a:lnTo>
                                  <a:pt x="66" y="0"/>
                                </a:lnTo>
                                <a:lnTo>
                                  <a:pt x="71" y="1"/>
                                </a:lnTo>
                                <a:lnTo>
                                  <a:pt x="77" y="2"/>
                                </a:lnTo>
                                <a:lnTo>
                                  <a:pt x="80" y="4"/>
                                </a:lnTo>
                                <a:lnTo>
                                  <a:pt x="85" y="5"/>
                                </a:lnTo>
                                <a:lnTo>
                                  <a:pt x="89" y="7"/>
                                </a:lnTo>
                                <a:lnTo>
                                  <a:pt x="93" y="10"/>
                                </a:lnTo>
                                <a:lnTo>
                                  <a:pt x="94" y="11"/>
                                </a:lnTo>
                                <a:lnTo>
                                  <a:pt x="95" y="12"/>
                                </a:lnTo>
                                <a:lnTo>
                                  <a:pt x="97" y="13"/>
                                </a:lnTo>
                                <a:lnTo>
                                  <a:pt x="97" y="13"/>
                                </a:lnTo>
                                <a:lnTo>
                                  <a:pt x="97" y="15"/>
                                </a:lnTo>
                                <a:lnTo>
                                  <a:pt x="98" y="16"/>
                                </a:lnTo>
                                <a:lnTo>
                                  <a:pt x="98" y="17"/>
                                </a:lnTo>
                                <a:lnTo>
                                  <a:pt x="98" y="18"/>
                                </a:lnTo>
                                <a:lnTo>
                                  <a:pt x="98" y="21"/>
                                </a:lnTo>
                                <a:lnTo>
                                  <a:pt x="98" y="22"/>
                                </a:lnTo>
                                <a:lnTo>
                                  <a:pt x="98" y="25"/>
                                </a:lnTo>
                                <a:lnTo>
                                  <a:pt x="97" y="26"/>
                                </a:lnTo>
                                <a:lnTo>
                                  <a:pt x="97" y="27"/>
                                </a:lnTo>
                                <a:lnTo>
                                  <a:pt x="97" y="27"/>
                                </a:lnTo>
                                <a:lnTo>
                                  <a:pt x="95" y="28"/>
                                </a:lnTo>
                                <a:lnTo>
                                  <a:pt x="95" y="28"/>
                                </a:lnTo>
                                <a:lnTo>
                                  <a:pt x="94" y="28"/>
                                </a:lnTo>
                                <a:lnTo>
                                  <a:pt x="93" y="28"/>
                                </a:lnTo>
                                <a:lnTo>
                                  <a:pt x="90" y="27"/>
                                </a:lnTo>
                                <a:lnTo>
                                  <a:pt x="88" y="25"/>
                                </a:lnTo>
                                <a:lnTo>
                                  <a:pt x="83" y="22"/>
                                </a:lnTo>
                                <a:lnTo>
                                  <a:pt x="79" y="20"/>
                                </a:lnTo>
                                <a:lnTo>
                                  <a:pt x="73" y="17"/>
                                </a:lnTo>
                                <a:lnTo>
                                  <a:pt x="67" y="16"/>
                                </a:lnTo>
                                <a:lnTo>
                                  <a:pt x="60" y="16"/>
                                </a:lnTo>
                                <a:lnTo>
                                  <a:pt x="51" y="16"/>
                                </a:lnTo>
                                <a:lnTo>
                                  <a:pt x="44" y="20"/>
                                </a:lnTo>
                                <a:lnTo>
                                  <a:pt x="36" y="23"/>
                                </a:lnTo>
                                <a:lnTo>
                                  <a:pt x="30" y="29"/>
                                </a:lnTo>
                                <a:lnTo>
                                  <a:pt x="25" y="37"/>
                                </a:lnTo>
                                <a:lnTo>
                                  <a:pt x="23" y="47"/>
                                </a:lnTo>
                                <a:lnTo>
                                  <a:pt x="20" y="58"/>
                                </a:lnTo>
                                <a:lnTo>
                                  <a:pt x="19" y="70"/>
                                </a:lnTo>
                                <a:lnTo>
                                  <a:pt x="20" y="82"/>
                                </a:lnTo>
                                <a:lnTo>
                                  <a:pt x="23" y="92"/>
                                </a:lnTo>
                                <a:lnTo>
                                  <a:pt x="25" y="102"/>
                                </a:lnTo>
                                <a:lnTo>
                                  <a:pt x="30" y="109"/>
                                </a:lnTo>
                                <a:lnTo>
                                  <a:pt x="36" y="116"/>
                                </a:lnTo>
                                <a:lnTo>
                                  <a:pt x="42" y="119"/>
                                </a:lnTo>
                                <a:lnTo>
                                  <a:pt x="51" y="122"/>
                                </a:lnTo>
                                <a:lnTo>
                                  <a:pt x="60" y="122"/>
                                </a:lnTo>
                                <a:lnTo>
                                  <a:pt x="67" y="122"/>
                                </a:lnTo>
                                <a:lnTo>
                                  <a:pt x="74" y="121"/>
                                </a:lnTo>
                                <a:lnTo>
                                  <a:pt x="79" y="118"/>
                                </a:lnTo>
                                <a:lnTo>
                                  <a:pt x="84" y="116"/>
                                </a:lnTo>
                                <a:lnTo>
                                  <a:pt x="88" y="113"/>
                                </a:lnTo>
                                <a:lnTo>
                                  <a:pt x="92" y="112"/>
                                </a:lnTo>
                                <a:lnTo>
                                  <a:pt x="94" y="109"/>
                                </a:lnTo>
                                <a:lnTo>
                                  <a:pt x="95" y="109"/>
                                </a:lnTo>
                                <a:lnTo>
                                  <a:pt x="97" y="109"/>
                                </a:lnTo>
                                <a:lnTo>
                                  <a:pt x="97" y="109"/>
                                </a:lnTo>
                                <a:lnTo>
                                  <a:pt x="97" y="111"/>
                                </a:lnTo>
                                <a:lnTo>
                                  <a:pt x="98" y="111"/>
                                </a:lnTo>
                                <a:lnTo>
                                  <a:pt x="98" y="112"/>
                                </a:lnTo>
                                <a:lnTo>
                                  <a:pt x="98" y="113"/>
                                </a:lnTo>
                                <a:lnTo>
                                  <a:pt x="98" y="116"/>
                                </a:lnTo>
                                <a:lnTo>
                                  <a:pt x="98" y="1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08" name="Freeform 974"/>
                        <wps:cNvSpPr>
                          <a:spLocks noEditPoints="1"/>
                        </wps:cNvSpPr>
                        <wps:spPr bwMode="auto">
                          <a:xfrm>
                            <a:off x="4389438" y="3787775"/>
                            <a:ext cx="57150" cy="55563"/>
                          </a:xfrm>
                          <a:custGeom>
                            <a:avLst/>
                            <a:gdLst>
                              <a:gd name="T0" fmla="*/ 106 w 107"/>
                              <a:gd name="T1" fmla="*/ 99 h 104"/>
                              <a:gd name="T2" fmla="*/ 104 w 107"/>
                              <a:gd name="T3" fmla="*/ 101 h 104"/>
                              <a:gd name="T4" fmla="*/ 101 w 107"/>
                              <a:gd name="T5" fmla="*/ 102 h 104"/>
                              <a:gd name="T6" fmla="*/ 94 w 107"/>
                              <a:gd name="T7" fmla="*/ 104 h 104"/>
                              <a:gd name="T8" fmla="*/ 85 w 107"/>
                              <a:gd name="T9" fmla="*/ 102 h 104"/>
                              <a:gd name="T10" fmla="*/ 76 w 107"/>
                              <a:gd name="T11" fmla="*/ 96 h 104"/>
                              <a:gd name="T12" fmla="*/ 71 w 107"/>
                              <a:gd name="T13" fmla="*/ 83 h 104"/>
                              <a:gd name="T14" fmla="*/ 62 w 107"/>
                              <a:gd name="T15" fmla="*/ 95 h 104"/>
                              <a:gd name="T16" fmla="*/ 49 w 107"/>
                              <a:gd name="T17" fmla="*/ 102 h 104"/>
                              <a:gd name="T18" fmla="*/ 29 w 107"/>
                              <a:gd name="T19" fmla="*/ 102 h 104"/>
                              <a:gd name="T20" fmla="*/ 8 w 107"/>
                              <a:gd name="T21" fmla="*/ 89 h 104"/>
                              <a:gd name="T22" fmla="*/ 0 w 107"/>
                              <a:gd name="T23" fmla="*/ 63 h 104"/>
                              <a:gd name="T24" fmla="*/ 2 w 107"/>
                              <a:gd name="T25" fmla="*/ 31 h 104"/>
                              <a:gd name="T26" fmla="*/ 16 w 107"/>
                              <a:gd name="T27" fmla="*/ 9 h 104"/>
                              <a:gd name="T28" fmla="*/ 41 w 107"/>
                              <a:gd name="T29" fmla="*/ 0 h 104"/>
                              <a:gd name="T30" fmla="*/ 60 w 107"/>
                              <a:gd name="T31" fmla="*/ 5 h 104"/>
                              <a:gd name="T32" fmla="*/ 72 w 107"/>
                              <a:gd name="T33" fmla="*/ 19 h 104"/>
                              <a:gd name="T34" fmla="*/ 77 w 107"/>
                              <a:gd name="T35" fmla="*/ 26 h 104"/>
                              <a:gd name="T36" fmla="*/ 80 w 107"/>
                              <a:gd name="T37" fmla="*/ 11 h 104"/>
                              <a:gd name="T38" fmla="*/ 81 w 107"/>
                              <a:gd name="T39" fmla="*/ 4 h 104"/>
                              <a:gd name="T40" fmla="*/ 82 w 107"/>
                              <a:gd name="T41" fmla="*/ 3 h 104"/>
                              <a:gd name="T42" fmla="*/ 85 w 107"/>
                              <a:gd name="T43" fmla="*/ 3 h 104"/>
                              <a:gd name="T44" fmla="*/ 89 w 107"/>
                              <a:gd name="T45" fmla="*/ 1 h 104"/>
                              <a:gd name="T46" fmla="*/ 94 w 107"/>
                              <a:gd name="T47" fmla="*/ 3 h 104"/>
                              <a:gd name="T48" fmla="*/ 97 w 107"/>
                              <a:gd name="T49" fmla="*/ 4 h 104"/>
                              <a:gd name="T50" fmla="*/ 97 w 107"/>
                              <a:gd name="T51" fmla="*/ 6 h 104"/>
                              <a:gd name="T52" fmla="*/ 96 w 107"/>
                              <a:gd name="T53" fmla="*/ 19 h 104"/>
                              <a:gd name="T54" fmla="*/ 92 w 107"/>
                              <a:gd name="T55" fmla="*/ 35 h 104"/>
                              <a:gd name="T56" fmla="*/ 87 w 107"/>
                              <a:gd name="T57" fmla="*/ 52 h 104"/>
                              <a:gd name="T58" fmla="*/ 83 w 107"/>
                              <a:gd name="T59" fmla="*/ 69 h 104"/>
                              <a:gd name="T60" fmla="*/ 87 w 107"/>
                              <a:gd name="T61" fmla="*/ 84 h 104"/>
                              <a:gd name="T62" fmla="*/ 93 w 107"/>
                              <a:gd name="T63" fmla="*/ 89 h 104"/>
                              <a:gd name="T64" fmla="*/ 98 w 107"/>
                              <a:gd name="T65" fmla="*/ 89 h 104"/>
                              <a:gd name="T66" fmla="*/ 102 w 107"/>
                              <a:gd name="T67" fmla="*/ 88 h 104"/>
                              <a:gd name="T68" fmla="*/ 104 w 107"/>
                              <a:gd name="T69" fmla="*/ 86 h 104"/>
                              <a:gd name="T70" fmla="*/ 106 w 107"/>
                              <a:gd name="T71" fmla="*/ 88 h 104"/>
                              <a:gd name="T72" fmla="*/ 107 w 107"/>
                              <a:gd name="T73" fmla="*/ 90 h 104"/>
                              <a:gd name="T74" fmla="*/ 66 w 107"/>
                              <a:gd name="T75" fmla="*/ 52 h 104"/>
                              <a:gd name="T76" fmla="*/ 62 w 107"/>
                              <a:gd name="T77" fmla="*/ 29 h 104"/>
                              <a:gd name="T78" fmla="*/ 51 w 107"/>
                              <a:gd name="T79" fmla="*/ 16 h 104"/>
                              <a:gd name="T80" fmla="*/ 35 w 107"/>
                              <a:gd name="T81" fmla="*/ 15 h 104"/>
                              <a:gd name="T82" fmla="*/ 23 w 107"/>
                              <a:gd name="T83" fmla="*/ 26 h 104"/>
                              <a:gd name="T84" fmla="*/ 18 w 107"/>
                              <a:gd name="T85" fmla="*/ 45 h 104"/>
                              <a:gd name="T86" fmla="*/ 18 w 107"/>
                              <a:gd name="T87" fmla="*/ 65 h 104"/>
                              <a:gd name="T88" fmla="*/ 25 w 107"/>
                              <a:gd name="T89" fmla="*/ 83 h 104"/>
                              <a:gd name="T90" fmla="*/ 40 w 107"/>
                              <a:gd name="T91" fmla="*/ 89 h 104"/>
                              <a:gd name="T92" fmla="*/ 56 w 107"/>
                              <a:gd name="T93" fmla="*/ 84 h 104"/>
                              <a:gd name="T94" fmla="*/ 65 w 107"/>
                              <a:gd name="T95" fmla="*/ 67 h 104"/>
                              <a:gd name="T96" fmla="*/ 66 w 107"/>
                              <a:gd name="T97" fmla="*/ 52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07" h="104">
                                <a:moveTo>
                                  <a:pt x="107" y="94"/>
                                </a:moveTo>
                                <a:lnTo>
                                  <a:pt x="107" y="96"/>
                                </a:lnTo>
                                <a:lnTo>
                                  <a:pt x="106" y="99"/>
                                </a:lnTo>
                                <a:lnTo>
                                  <a:pt x="106" y="100"/>
                                </a:lnTo>
                                <a:lnTo>
                                  <a:pt x="106" y="101"/>
                                </a:lnTo>
                                <a:lnTo>
                                  <a:pt x="104" y="101"/>
                                </a:lnTo>
                                <a:lnTo>
                                  <a:pt x="103" y="101"/>
                                </a:lnTo>
                                <a:lnTo>
                                  <a:pt x="102" y="102"/>
                                </a:lnTo>
                                <a:lnTo>
                                  <a:pt x="101" y="102"/>
                                </a:lnTo>
                                <a:lnTo>
                                  <a:pt x="98" y="102"/>
                                </a:lnTo>
                                <a:lnTo>
                                  <a:pt x="97" y="104"/>
                                </a:lnTo>
                                <a:lnTo>
                                  <a:pt x="94" y="104"/>
                                </a:lnTo>
                                <a:lnTo>
                                  <a:pt x="92" y="104"/>
                                </a:lnTo>
                                <a:lnTo>
                                  <a:pt x="88" y="104"/>
                                </a:lnTo>
                                <a:lnTo>
                                  <a:pt x="85" y="102"/>
                                </a:lnTo>
                                <a:lnTo>
                                  <a:pt x="81" y="101"/>
                                </a:lnTo>
                                <a:lnTo>
                                  <a:pt x="78" y="100"/>
                                </a:lnTo>
                                <a:lnTo>
                                  <a:pt x="76" y="96"/>
                                </a:lnTo>
                                <a:lnTo>
                                  <a:pt x="73" y="93"/>
                                </a:lnTo>
                                <a:lnTo>
                                  <a:pt x="72" y="89"/>
                                </a:lnTo>
                                <a:lnTo>
                                  <a:pt x="71" y="83"/>
                                </a:lnTo>
                                <a:lnTo>
                                  <a:pt x="69" y="88"/>
                                </a:lnTo>
                                <a:lnTo>
                                  <a:pt x="66" y="91"/>
                                </a:lnTo>
                                <a:lnTo>
                                  <a:pt x="62" y="95"/>
                                </a:lnTo>
                                <a:lnTo>
                                  <a:pt x="59" y="97"/>
                                </a:lnTo>
                                <a:lnTo>
                                  <a:pt x="54" y="100"/>
                                </a:lnTo>
                                <a:lnTo>
                                  <a:pt x="49" y="102"/>
                                </a:lnTo>
                                <a:lnTo>
                                  <a:pt x="44" y="104"/>
                                </a:lnTo>
                                <a:lnTo>
                                  <a:pt x="39" y="104"/>
                                </a:lnTo>
                                <a:lnTo>
                                  <a:pt x="29" y="102"/>
                                </a:lnTo>
                                <a:lnTo>
                                  <a:pt x="21" y="100"/>
                                </a:lnTo>
                                <a:lnTo>
                                  <a:pt x="13" y="95"/>
                                </a:lnTo>
                                <a:lnTo>
                                  <a:pt x="8" y="89"/>
                                </a:lnTo>
                                <a:lnTo>
                                  <a:pt x="5" y="81"/>
                                </a:lnTo>
                                <a:lnTo>
                                  <a:pt x="2" y="73"/>
                                </a:lnTo>
                                <a:lnTo>
                                  <a:pt x="0" y="63"/>
                                </a:lnTo>
                                <a:lnTo>
                                  <a:pt x="0" y="53"/>
                                </a:lnTo>
                                <a:lnTo>
                                  <a:pt x="0" y="41"/>
                                </a:lnTo>
                                <a:lnTo>
                                  <a:pt x="2" y="31"/>
                                </a:lnTo>
                                <a:lnTo>
                                  <a:pt x="6" y="22"/>
                                </a:lnTo>
                                <a:lnTo>
                                  <a:pt x="11" y="15"/>
                                </a:lnTo>
                                <a:lnTo>
                                  <a:pt x="16" y="9"/>
                                </a:lnTo>
                                <a:lnTo>
                                  <a:pt x="23" y="4"/>
                                </a:lnTo>
                                <a:lnTo>
                                  <a:pt x="32" y="1"/>
                                </a:lnTo>
                                <a:lnTo>
                                  <a:pt x="41" y="0"/>
                                </a:lnTo>
                                <a:lnTo>
                                  <a:pt x="49" y="0"/>
                                </a:lnTo>
                                <a:lnTo>
                                  <a:pt x="54" y="3"/>
                                </a:lnTo>
                                <a:lnTo>
                                  <a:pt x="60" y="5"/>
                                </a:lnTo>
                                <a:lnTo>
                                  <a:pt x="65" y="9"/>
                                </a:lnTo>
                                <a:lnTo>
                                  <a:pt x="69" y="14"/>
                                </a:lnTo>
                                <a:lnTo>
                                  <a:pt x="72" y="19"/>
                                </a:lnTo>
                                <a:lnTo>
                                  <a:pt x="75" y="26"/>
                                </a:lnTo>
                                <a:lnTo>
                                  <a:pt x="76" y="33"/>
                                </a:lnTo>
                                <a:lnTo>
                                  <a:pt x="77" y="26"/>
                                </a:lnTo>
                                <a:lnTo>
                                  <a:pt x="78" y="21"/>
                                </a:lnTo>
                                <a:lnTo>
                                  <a:pt x="80" y="15"/>
                                </a:lnTo>
                                <a:lnTo>
                                  <a:pt x="80" y="11"/>
                                </a:lnTo>
                                <a:lnTo>
                                  <a:pt x="81" y="8"/>
                                </a:lnTo>
                                <a:lnTo>
                                  <a:pt x="81" y="5"/>
                                </a:lnTo>
                                <a:lnTo>
                                  <a:pt x="81" y="4"/>
                                </a:lnTo>
                                <a:lnTo>
                                  <a:pt x="82" y="3"/>
                                </a:lnTo>
                                <a:lnTo>
                                  <a:pt x="82" y="3"/>
                                </a:lnTo>
                                <a:lnTo>
                                  <a:pt x="82" y="3"/>
                                </a:lnTo>
                                <a:lnTo>
                                  <a:pt x="83" y="3"/>
                                </a:lnTo>
                                <a:lnTo>
                                  <a:pt x="83" y="3"/>
                                </a:lnTo>
                                <a:lnTo>
                                  <a:pt x="85" y="3"/>
                                </a:lnTo>
                                <a:lnTo>
                                  <a:pt x="86" y="1"/>
                                </a:lnTo>
                                <a:lnTo>
                                  <a:pt x="87" y="1"/>
                                </a:lnTo>
                                <a:lnTo>
                                  <a:pt x="89" y="1"/>
                                </a:lnTo>
                                <a:lnTo>
                                  <a:pt x="92" y="1"/>
                                </a:lnTo>
                                <a:lnTo>
                                  <a:pt x="93" y="1"/>
                                </a:lnTo>
                                <a:lnTo>
                                  <a:pt x="94" y="3"/>
                                </a:lnTo>
                                <a:lnTo>
                                  <a:pt x="96" y="3"/>
                                </a:lnTo>
                                <a:lnTo>
                                  <a:pt x="97" y="3"/>
                                </a:lnTo>
                                <a:lnTo>
                                  <a:pt x="97" y="4"/>
                                </a:lnTo>
                                <a:lnTo>
                                  <a:pt x="97" y="4"/>
                                </a:lnTo>
                                <a:lnTo>
                                  <a:pt x="98" y="5"/>
                                </a:lnTo>
                                <a:lnTo>
                                  <a:pt x="97" y="6"/>
                                </a:lnTo>
                                <a:lnTo>
                                  <a:pt x="97" y="10"/>
                                </a:lnTo>
                                <a:lnTo>
                                  <a:pt x="97" y="14"/>
                                </a:lnTo>
                                <a:lnTo>
                                  <a:pt x="96" y="19"/>
                                </a:lnTo>
                                <a:lnTo>
                                  <a:pt x="94" y="24"/>
                                </a:lnTo>
                                <a:lnTo>
                                  <a:pt x="93" y="29"/>
                                </a:lnTo>
                                <a:lnTo>
                                  <a:pt x="92" y="35"/>
                                </a:lnTo>
                                <a:lnTo>
                                  <a:pt x="91" y="40"/>
                                </a:lnTo>
                                <a:lnTo>
                                  <a:pt x="88" y="46"/>
                                </a:lnTo>
                                <a:lnTo>
                                  <a:pt x="87" y="52"/>
                                </a:lnTo>
                                <a:lnTo>
                                  <a:pt x="86" y="57"/>
                                </a:lnTo>
                                <a:lnTo>
                                  <a:pt x="83" y="62"/>
                                </a:lnTo>
                                <a:lnTo>
                                  <a:pt x="83" y="69"/>
                                </a:lnTo>
                                <a:lnTo>
                                  <a:pt x="85" y="75"/>
                                </a:lnTo>
                                <a:lnTo>
                                  <a:pt x="86" y="80"/>
                                </a:lnTo>
                                <a:lnTo>
                                  <a:pt x="87" y="84"/>
                                </a:lnTo>
                                <a:lnTo>
                                  <a:pt x="88" y="86"/>
                                </a:lnTo>
                                <a:lnTo>
                                  <a:pt x="91" y="88"/>
                                </a:lnTo>
                                <a:lnTo>
                                  <a:pt x="93" y="89"/>
                                </a:lnTo>
                                <a:lnTo>
                                  <a:pt x="94" y="89"/>
                                </a:lnTo>
                                <a:lnTo>
                                  <a:pt x="97" y="89"/>
                                </a:lnTo>
                                <a:lnTo>
                                  <a:pt x="98" y="89"/>
                                </a:lnTo>
                                <a:lnTo>
                                  <a:pt x="99" y="89"/>
                                </a:lnTo>
                                <a:lnTo>
                                  <a:pt x="101" y="88"/>
                                </a:lnTo>
                                <a:lnTo>
                                  <a:pt x="102" y="88"/>
                                </a:lnTo>
                                <a:lnTo>
                                  <a:pt x="103" y="88"/>
                                </a:lnTo>
                                <a:lnTo>
                                  <a:pt x="104" y="86"/>
                                </a:lnTo>
                                <a:lnTo>
                                  <a:pt x="104" y="86"/>
                                </a:lnTo>
                                <a:lnTo>
                                  <a:pt x="106" y="86"/>
                                </a:lnTo>
                                <a:lnTo>
                                  <a:pt x="106" y="88"/>
                                </a:lnTo>
                                <a:lnTo>
                                  <a:pt x="106" y="88"/>
                                </a:lnTo>
                                <a:lnTo>
                                  <a:pt x="106" y="88"/>
                                </a:lnTo>
                                <a:lnTo>
                                  <a:pt x="107" y="89"/>
                                </a:lnTo>
                                <a:lnTo>
                                  <a:pt x="107" y="90"/>
                                </a:lnTo>
                                <a:lnTo>
                                  <a:pt x="107" y="91"/>
                                </a:lnTo>
                                <a:lnTo>
                                  <a:pt x="107" y="94"/>
                                </a:lnTo>
                                <a:close/>
                                <a:moveTo>
                                  <a:pt x="66" y="52"/>
                                </a:moveTo>
                                <a:lnTo>
                                  <a:pt x="66" y="42"/>
                                </a:lnTo>
                                <a:lnTo>
                                  <a:pt x="64" y="35"/>
                                </a:lnTo>
                                <a:lnTo>
                                  <a:pt x="62" y="29"/>
                                </a:lnTo>
                                <a:lnTo>
                                  <a:pt x="59" y="24"/>
                                </a:lnTo>
                                <a:lnTo>
                                  <a:pt x="55" y="19"/>
                                </a:lnTo>
                                <a:lnTo>
                                  <a:pt x="51" y="16"/>
                                </a:lnTo>
                                <a:lnTo>
                                  <a:pt x="46" y="15"/>
                                </a:lnTo>
                                <a:lnTo>
                                  <a:pt x="41" y="15"/>
                                </a:lnTo>
                                <a:lnTo>
                                  <a:pt x="35" y="15"/>
                                </a:lnTo>
                                <a:lnTo>
                                  <a:pt x="30" y="17"/>
                                </a:lnTo>
                                <a:lnTo>
                                  <a:pt x="27" y="21"/>
                                </a:lnTo>
                                <a:lnTo>
                                  <a:pt x="23" y="26"/>
                                </a:lnTo>
                                <a:lnTo>
                                  <a:pt x="21" y="31"/>
                                </a:lnTo>
                                <a:lnTo>
                                  <a:pt x="19" y="38"/>
                                </a:lnTo>
                                <a:lnTo>
                                  <a:pt x="18" y="45"/>
                                </a:lnTo>
                                <a:lnTo>
                                  <a:pt x="17" y="52"/>
                                </a:lnTo>
                                <a:lnTo>
                                  <a:pt x="18" y="58"/>
                                </a:lnTo>
                                <a:lnTo>
                                  <a:pt x="18" y="65"/>
                                </a:lnTo>
                                <a:lnTo>
                                  <a:pt x="19" y="72"/>
                                </a:lnTo>
                                <a:lnTo>
                                  <a:pt x="22" y="78"/>
                                </a:lnTo>
                                <a:lnTo>
                                  <a:pt x="25" y="83"/>
                                </a:lnTo>
                                <a:lnTo>
                                  <a:pt x="29" y="86"/>
                                </a:lnTo>
                                <a:lnTo>
                                  <a:pt x="34" y="89"/>
                                </a:lnTo>
                                <a:lnTo>
                                  <a:pt x="40" y="89"/>
                                </a:lnTo>
                                <a:lnTo>
                                  <a:pt x="46" y="89"/>
                                </a:lnTo>
                                <a:lnTo>
                                  <a:pt x="51" y="86"/>
                                </a:lnTo>
                                <a:lnTo>
                                  <a:pt x="56" y="84"/>
                                </a:lnTo>
                                <a:lnTo>
                                  <a:pt x="60" y="79"/>
                                </a:lnTo>
                                <a:lnTo>
                                  <a:pt x="62" y="73"/>
                                </a:lnTo>
                                <a:lnTo>
                                  <a:pt x="65" y="67"/>
                                </a:lnTo>
                                <a:lnTo>
                                  <a:pt x="66" y="59"/>
                                </a:lnTo>
                                <a:lnTo>
                                  <a:pt x="66" y="52"/>
                                </a:lnTo>
                                <a:lnTo>
                                  <a:pt x="66" y="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09" name="Freeform 975"/>
                        <wps:cNvSpPr>
                          <a:spLocks/>
                        </wps:cNvSpPr>
                        <wps:spPr bwMode="auto">
                          <a:xfrm>
                            <a:off x="4451350" y="3810000"/>
                            <a:ext cx="28575" cy="7938"/>
                          </a:xfrm>
                          <a:custGeom>
                            <a:avLst/>
                            <a:gdLst>
                              <a:gd name="T0" fmla="*/ 52 w 52"/>
                              <a:gd name="T1" fmla="*/ 7 h 14"/>
                              <a:gd name="T2" fmla="*/ 52 w 52"/>
                              <a:gd name="T3" fmla="*/ 11 h 14"/>
                              <a:gd name="T4" fmla="*/ 50 w 52"/>
                              <a:gd name="T5" fmla="*/ 12 h 14"/>
                              <a:gd name="T6" fmla="*/ 49 w 52"/>
                              <a:gd name="T7" fmla="*/ 14 h 14"/>
                              <a:gd name="T8" fmla="*/ 48 w 52"/>
                              <a:gd name="T9" fmla="*/ 14 h 14"/>
                              <a:gd name="T10" fmla="*/ 4 w 52"/>
                              <a:gd name="T11" fmla="*/ 14 h 14"/>
                              <a:gd name="T12" fmla="*/ 2 w 52"/>
                              <a:gd name="T13" fmla="*/ 14 h 14"/>
                              <a:gd name="T14" fmla="*/ 1 w 52"/>
                              <a:gd name="T15" fmla="*/ 12 h 14"/>
                              <a:gd name="T16" fmla="*/ 0 w 52"/>
                              <a:gd name="T17" fmla="*/ 10 h 14"/>
                              <a:gd name="T18" fmla="*/ 0 w 52"/>
                              <a:gd name="T19" fmla="*/ 7 h 14"/>
                              <a:gd name="T20" fmla="*/ 0 w 52"/>
                              <a:gd name="T21" fmla="*/ 4 h 14"/>
                              <a:gd name="T22" fmla="*/ 1 w 52"/>
                              <a:gd name="T23" fmla="*/ 1 h 14"/>
                              <a:gd name="T24" fmla="*/ 2 w 52"/>
                              <a:gd name="T25" fmla="*/ 0 h 14"/>
                              <a:gd name="T26" fmla="*/ 4 w 52"/>
                              <a:gd name="T27" fmla="*/ 0 h 14"/>
                              <a:gd name="T28" fmla="*/ 48 w 52"/>
                              <a:gd name="T29" fmla="*/ 0 h 14"/>
                              <a:gd name="T30" fmla="*/ 48 w 52"/>
                              <a:gd name="T31" fmla="*/ 0 h 14"/>
                              <a:gd name="T32" fmla="*/ 49 w 52"/>
                              <a:gd name="T33" fmla="*/ 0 h 14"/>
                              <a:gd name="T34" fmla="*/ 50 w 52"/>
                              <a:gd name="T35" fmla="*/ 0 h 14"/>
                              <a:gd name="T36" fmla="*/ 50 w 52"/>
                              <a:gd name="T37" fmla="*/ 1 h 14"/>
                              <a:gd name="T38" fmla="*/ 50 w 52"/>
                              <a:gd name="T39" fmla="*/ 3 h 14"/>
                              <a:gd name="T40" fmla="*/ 52 w 52"/>
                              <a:gd name="T41" fmla="*/ 4 h 14"/>
                              <a:gd name="T42" fmla="*/ 52 w 52"/>
                              <a:gd name="T43" fmla="*/ 5 h 14"/>
                              <a:gd name="T44" fmla="*/ 52 w 52"/>
                              <a:gd name="T45" fmla="*/ 7 h 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2" h="14">
                                <a:moveTo>
                                  <a:pt x="52" y="7"/>
                                </a:moveTo>
                                <a:lnTo>
                                  <a:pt x="52" y="11"/>
                                </a:lnTo>
                                <a:lnTo>
                                  <a:pt x="50" y="12"/>
                                </a:lnTo>
                                <a:lnTo>
                                  <a:pt x="49" y="14"/>
                                </a:lnTo>
                                <a:lnTo>
                                  <a:pt x="48" y="14"/>
                                </a:lnTo>
                                <a:lnTo>
                                  <a:pt x="4" y="14"/>
                                </a:lnTo>
                                <a:lnTo>
                                  <a:pt x="2" y="14"/>
                                </a:lnTo>
                                <a:lnTo>
                                  <a:pt x="1" y="12"/>
                                </a:lnTo>
                                <a:lnTo>
                                  <a:pt x="0" y="10"/>
                                </a:lnTo>
                                <a:lnTo>
                                  <a:pt x="0" y="7"/>
                                </a:lnTo>
                                <a:lnTo>
                                  <a:pt x="0" y="4"/>
                                </a:lnTo>
                                <a:lnTo>
                                  <a:pt x="1" y="1"/>
                                </a:lnTo>
                                <a:lnTo>
                                  <a:pt x="2" y="0"/>
                                </a:lnTo>
                                <a:lnTo>
                                  <a:pt x="4" y="0"/>
                                </a:lnTo>
                                <a:lnTo>
                                  <a:pt x="48" y="0"/>
                                </a:lnTo>
                                <a:lnTo>
                                  <a:pt x="48" y="0"/>
                                </a:lnTo>
                                <a:lnTo>
                                  <a:pt x="49" y="0"/>
                                </a:lnTo>
                                <a:lnTo>
                                  <a:pt x="50" y="0"/>
                                </a:lnTo>
                                <a:lnTo>
                                  <a:pt x="50" y="1"/>
                                </a:lnTo>
                                <a:lnTo>
                                  <a:pt x="50" y="3"/>
                                </a:lnTo>
                                <a:lnTo>
                                  <a:pt x="52" y="4"/>
                                </a:lnTo>
                                <a:lnTo>
                                  <a:pt x="52" y="5"/>
                                </a:lnTo>
                                <a:lnTo>
                                  <a:pt x="52" y="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10" name="Freeform 976"/>
                        <wps:cNvSpPr>
                          <a:spLocks/>
                        </wps:cNvSpPr>
                        <wps:spPr bwMode="auto">
                          <a:xfrm>
                            <a:off x="4487863" y="3768725"/>
                            <a:ext cx="52388" cy="74613"/>
                          </a:xfrm>
                          <a:custGeom>
                            <a:avLst/>
                            <a:gdLst>
                              <a:gd name="T0" fmla="*/ 98 w 98"/>
                              <a:gd name="T1" fmla="*/ 120 h 140"/>
                              <a:gd name="T2" fmla="*/ 97 w 98"/>
                              <a:gd name="T3" fmla="*/ 122 h 140"/>
                              <a:gd name="T4" fmla="*/ 97 w 98"/>
                              <a:gd name="T5" fmla="*/ 125 h 140"/>
                              <a:gd name="T6" fmla="*/ 96 w 98"/>
                              <a:gd name="T7" fmla="*/ 126 h 140"/>
                              <a:gd name="T8" fmla="*/ 93 w 98"/>
                              <a:gd name="T9" fmla="*/ 129 h 140"/>
                              <a:gd name="T10" fmla="*/ 87 w 98"/>
                              <a:gd name="T11" fmla="*/ 132 h 140"/>
                              <a:gd name="T12" fmla="*/ 77 w 98"/>
                              <a:gd name="T13" fmla="*/ 136 h 140"/>
                              <a:gd name="T14" fmla="*/ 65 w 98"/>
                              <a:gd name="T15" fmla="*/ 140 h 140"/>
                              <a:gd name="T16" fmla="*/ 44 w 98"/>
                              <a:gd name="T17" fmla="*/ 138 h 140"/>
                              <a:gd name="T18" fmla="*/ 23 w 98"/>
                              <a:gd name="T19" fmla="*/ 130 h 140"/>
                              <a:gd name="T20" fmla="*/ 8 w 98"/>
                              <a:gd name="T21" fmla="*/ 113 h 140"/>
                              <a:gd name="T22" fmla="*/ 0 w 98"/>
                              <a:gd name="T23" fmla="*/ 88 h 140"/>
                              <a:gd name="T24" fmla="*/ 1 w 98"/>
                              <a:gd name="T25" fmla="*/ 56 h 140"/>
                              <a:gd name="T26" fmla="*/ 8 w 98"/>
                              <a:gd name="T27" fmla="*/ 30 h 140"/>
                              <a:gd name="T28" fmla="*/ 24 w 98"/>
                              <a:gd name="T29" fmla="*/ 12 h 140"/>
                              <a:gd name="T30" fmla="*/ 47 w 98"/>
                              <a:gd name="T31" fmla="*/ 2 h 140"/>
                              <a:gd name="T32" fmla="*/ 65 w 98"/>
                              <a:gd name="T33" fmla="*/ 0 h 140"/>
                              <a:gd name="T34" fmla="*/ 76 w 98"/>
                              <a:gd name="T35" fmla="*/ 3 h 140"/>
                              <a:gd name="T36" fmla="*/ 85 w 98"/>
                              <a:gd name="T37" fmla="*/ 7 h 140"/>
                              <a:gd name="T38" fmla="*/ 92 w 98"/>
                              <a:gd name="T39" fmla="*/ 10 h 140"/>
                              <a:gd name="T40" fmla="*/ 96 w 98"/>
                              <a:gd name="T41" fmla="*/ 14 h 140"/>
                              <a:gd name="T42" fmla="*/ 96 w 98"/>
                              <a:gd name="T43" fmla="*/ 15 h 140"/>
                              <a:gd name="T44" fmla="*/ 97 w 98"/>
                              <a:gd name="T45" fmla="*/ 18 h 140"/>
                              <a:gd name="T46" fmla="*/ 97 w 98"/>
                              <a:gd name="T47" fmla="*/ 20 h 140"/>
                              <a:gd name="T48" fmla="*/ 97 w 98"/>
                              <a:gd name="T49" fmla="*/ 24 h 140"/>
                              <a:gd name="T50" fmla="*/ 97 w 98"/>
                              <a:gd name="T51" fmla="*/ 26 h 140"/>
                              <a:gd name="T52" fmla="*/ 96 w 98"/>
                              <a:gd name="T53" fmla="*/ 29 h 140"/>
                              <a:gd name="T54" fmla="*/ 95 w 98"/>
                              <a:gd name="T55" fmla="*/ 30 h 140"/>
                              <a:gd name="T56" fmla="*/ 92 w 98"/>
                              <a:gd name="T57" fmla="*/ 29 h 140"/>
                              <a:gd name="T58" fmla="*/ 87 w 98"/>
                              <a:gd name="T59" fmla="*/ 25 h 140"/>
                              <a:gd name="T60" fmla="*/ 79 w 98"/>
                              <a:gd name="T61" fmla="*/ 20 h 140"/>
                              <a:gd name="T62" fmla="*/ 66 w 98"/>
                              <a:gd name="T63" fmla="*/ 17 h 140"/>
                              <a:gd name="T64" fmla="*/ 50 w 98"/>
                              <a:gd name="T65" fmla="*/ 18 h 140"/>
                              <a:gd name="T66" fmla="*/ 36 w 98"/>
                              <a:gd name="T67" fmla="*/ 24 h 140"/>
                              <a:gd name="T68" fmla="*/ 26 w 98"/>
                              <a:gd name="T69" fmla="*/ 39 h 140"/>
                              <a:gd name="T70" fmla="*/ 20 w 98"/>
                              <a:gd name="T71" fmla="*/ 58 h 140"/>
                              <a:gd name="T72" fmla="*/ 20 w 98"/>
                              <a:gd name="T73" fmla="*/ 83 h 140"/>
                              <a:gd name="T74" fmla="*/ 26 w 98"/>
                              <a:gd name="T75" fmla="*/ 103 h 140"/>
                              <a:gd name="T76" fmla="*/ 36 w 98"/>
                              <a:gd name="T77" fmla="*/ 116 h 140"/>
                              <a:gd name="T78" fmla="*/ 50 w 98"/>
                              <a:gd name="T79" fmla="*/ 122 h 140"/>
                              <a:gd name="T80" fmla="*/ 68 w 98"/>
                              <a:gd name="T81" fmla="*/ 124 h 140"/>
                              <a:gd name="T82" fmla="*/ 80 w 98"/>
                              <a:gd name="T83" fmla="*/ 120 h 140"/>
                              <a:gd name="T84" fmla="*/ 87 w 98"/>
                              <a:gd name="T85" fmla="*/ 115 h 140"/>
                              <a:gd name="T86" fmla="*/ 93 w 98"/>
                              <a:gd name="T87" fmla="*/ 111 h 140"/>
                              <a:gd name="T88" fmla="*/ 96 w 98"/>
                              <a:gd name="T89" fmla="*/ 110 h 140"/>
                              <a:gd name="T90" fmla="*/ 97 w 98"/>
                              <a:gd name="T91" fmla="*/ 111 h 140"/>
                              <a:gd name="T92" fmla="*/ 97 w 98"/>
                              <a:gd name="T93" fmla="*/ 113 h 140"/>
                              <a:gd name="T94" fmla="*/ 98 w 98"/>
                              <a:gd name="T95" fmla="*/ 116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98" h="140">
                                <a:moveTo>
                                  <a:pt x="98" y="119"/>
                                </a:moveTo>
                                <a:lnTo>
                                  <a:pt x="98" y="120"/>
                                </a:lnTo>
                                <a:lnTo>
                                  <a:pt x="97" y="121"/>
                                </a:lnTo>
                                <a:lnTo>
                                  <a:pt x="97" y="122"/>
                                </a:lnTo>
                                <a:lnTo>
                                  <a:pt x="97" y="124"/>
                                </a:lnTo>
                                <a:lnTo>
                                  <a:pt x="97" y="125"/>
                                </a:lnTo>
                                <a:lnTo>
                                  <a:pt x="97" y="125"/>
                                </a:lnTo>
                                <a:lnTo>
                                  <a:pt x="96" y="126"/>
                                </a:lnTo>
                                <a:lnTo>
                                  <a:pt x="95" y="127"/>
                                </a:lnTo>
                                <a:lnTo>
                                  <a:pt x="93" y="129"/>
                                </a:lnTo>
                                <a:lnTo>
                                  <a:pt x="91" y="130"/>
                                </a:lnTo>
                                <a:lnTo>
                                  <a:pt x="87" y="132"/>
                                </a:lnTo>
                                <a:lnTo>
                                  <a:pt x="82" y="135"/>
                                </a:lnTo>
                                <a:lnTo>
                                  <a:pt x="77" y="136"/>
                                </a:lnTo>
                                <a:lnTo>
                                  <a:pt x="71" y="138"/>
                                </a:lnTo>
                                <a:lnTo>
                                  <a:pt x="65" y="140"/>
                                </a:lnTo>
                                <a:lnTo>
                                  <a:pt x="56" y="140"/>
                                </a:lnTo>
                                <a:lnTo>
                                  <a:pt x="44" y="138"/>
                                </a:lnTo>
                                <a:lnTo>
                                  <a:pt x="33" y="135"/>
                                </a:lnTo>
                                <a:lnTo>
                                  <a:pt x="23" y="130"/>
                                </a:lnTo>
                                <a:lnTo>
                                  <a:pt x="15" y="122"/>
                                </a:lnTo>
                                <a:lnTo>
                                  <a:pt x="8" y="113"/>
                                </a:lnTo>
                                <a:lnTo>
                                  <a:pt x="3" y="101"/>
                                </a:lnTo>
                                <a:lnTo>
                                  <a:pt x="0" y="88"/>
                                </a:lnTo>
                                <a:lnTo>
                                  <a:pt x="0" y="72"/>
                                </a:lnTo>
                                <a:lnTo>
                                  <a:pt x="1" y="56"/>
                                </a:lnTo>
                                <a:lnTo>
                                  <a:pt x="3" y="42"/>
                                </a:lnTo>
                                <a:lnTo>
                                  <a:pt x="8" y="30"/>
                                </a:lnTo>
                                <a:lnTo>
                                  <a:pt x="16" y="20"/>
                                </a:lnTo>
                                <a:lnTo>
                                  <a:pt x="24" y="12"/>
                                </a:lnTo>
                                <a:lnTo>
                                  <a:pt x="36" y="5"/>
                                </a:lnTo>
                                <a:lnTo>
                                  <a:pt x="47" y="2"/>
                                </a:lnTo>
                                <a:lnTo>
                                  <a:pt x="59" y="0"/>
                                </a:lnTo>
                                <a:lnTo>
                                  <a:pt x="65" y="0"/>
                                </a:lnTo>
                                <a:lnTo>
                                  <a:pt x="70" y="2"/>
                                </a:lnTo>
                                <a:lnTo>
                                  <a:pt x="76" y="3"/>
                                </a:lnTo>
                                <a:lnTo>
                                  <a:pt x="81" y="4"/>
                                </a:lnTo>
                                <a:lnTo>
                                  <a:pt x="85" y="7"/>
                                </a:lnTo>
                                <a:lnTo>
                                  <a:pt x="90" y="9"/>
                                </a:lnTo>
                                <a:lnTo>
                                  <a:pt x="92" y="10"/>
                                </a:lnTo>
                                <a:lnTo>
                                  <a:pt x="95" y="13"/>
                                </a:lnTo>
                                <a:lnTo>
                                  <a:pt x="96" y="14"/>
                                </a:lnTo>
                                <a:lnTo>
                                  <a:pt x="96" y="14"/>
                                </a:lnTo>
                                <a:lnTo>
                                  <a:pt x="96" y="15"/>
                                </a:lnTo>
                                <a:lnTo>
                                  <a:pt x="97" y="17"/>
                                </a:lnTo>
                                <a:lnTo>
                                  <a:pt x="97" y="18"/>
                                </a:lnTo>
                                <a:lnTo>
                                  <a:pt x="97" y="19"/>
                                </a:lnTo>
                                <a:lnTo>
                                  <a:pt x="97" y="20"/>
                                </a:lnTo>
                                <a:lnTo>
                                  <a:pt x="97" y="21"/>
                                </a:lnTo>
                                <a:lnTo>
                                  <a:pt x="97" y="24"/>
                                </a:lnTo>
                                <a:lnTo>
                                  <a:pt x="97" y="25"/>
                                </a:lnTo>
                                <a:lnTo>
                                  <a:pt x="97" y="26"/>
                                </a:lnTo>
                                <a:lnTo>
                                  <a:pt x="96" y="28"/>
                                </a:lnTo>
                                <a:lnTo>
                                  <a:pt x="96" y="29"/>
                                </a:lnTo>
                                <a:lnTo>
                                  <a:pt x="96" y="29"/>
                                </a:lnTo>
                                <a:lnTo>
                                  <a:pt x="95" y="30"/>
                                </a:lnTo>
                                <a:lnTo>
                                  <a:pt x="95" y="30"/>
                                </a:lnTo>
                                <a:lnTo>
                                  <a:pt x="92" y="29"/>
                                </a:lnTo>
                                <a:lnTo>
                                  <a:pt x="90" y="28"/>
                                </a:lnTo>
                                <a:lnTo>
                                  <a:pt x="87" y="25"/>
                                </a:lnTo>
                                <a:lnTo>
                                  <a:pt x="84" y="23"/>
                                </a:lnTo>
                                <a:lnTo>
                                  <a:pt x="79" y="20"/>
                                </a:lnTo>
                                <a:lnTo>
                                  <a:pt x="74" y="19"/>
                                </a:lnTo>
                                <a:lnTo>
                                  <a:pt x="66" y="17"/>
                                </a:lnTo>
                                <a:lnTo>
                                  <a:pt x="59" y="17"/>
                                </a:lnTo>
                                <a:lnTo>
                                  <a:pt x="50" y="18"/>
                                </a:lnTo>
                                <a:lnTo>
                                  <a:pt x="43" y="20"/>
                                </a:lnTo>
                                <a:lnTo>
                                  <a:pt x="36" y="24"/>
                                </a:lnTo>
                                <a:lnTo>
                                  <a:pt x="31" y="31"/>
                                </a:lnTo>
                                <a:lnTo>
                                  <a:pt x="26" y="39"/>
                                </a:lnTo>
                                <a:lnTo>
                                  <a:pt x="22" y="47"/>
                                </a:lnTo>
                                <a:lnTo>
                                  <a:pt x="20" y="58"/>
                                </a:lnTo>
                                <a:lnTo>
                                  <a:pt x="20" y="71"/>
                                </a:lnTo>
                                <a:lnTo>
                                  <a:pt x="20" y="83"/>
                                </a:lnTo>
                                <a:lnTo>
                                  <a:pt x="22" y="94"/>
                                </a:lnTo>
                                <a:lnTo>
                                  <a:pt x="26" y="103"/>
                                </a:lnTo>
                                <a:lnTo>
                                  <a:pt x="29" y="110"/>
                                </a:lnTo>
                                <a:lnTo>
                                  <a:pt x="36" y="116"/>
                                </a:lnTo>
                                <a:lnTo>
                                  <a:pt x="43" y="120"/>
                                </a:lnTo>
                                <a:lnTo>
                                  <a:pt x="50" y="122"/>
                                </a:lnTo>
                                <a:lnTo>
                                  <a:pt x="60" y="124"/>
                                </a:lnTo>
                                <a:lnTo>
                                  <a:pt x="68" y="124"/>
                                </a:lnTo>
                                <a:lnTo>
                                  <a:pt x="74" y="121"/>
                                </a:lnTo>
                                <a:lnTo>
                                  <a:pt x="80" y="120"/>
                                </a:lnTo>
                                <a:lnTo>
                                  <a:pt x="84" y="117"/>
                                </a:lnTo>
                                <a:lnTo>
                                  <a:pt x="87" y="115"/>
                                </a:lnTo>
                                <a:lnTo>
                                  <a:pt x="91" y="113"/>
                                </a:lnTo>
                                <a:lnTo>
                                  <a:pt x="93" y="111"/>
                                </a:lnTo>
                                <a:lnTo>
                                  <a:pt x="95" y="110"/>
                                </a:lnTo>
                                <a:lnTo>
                                  <a:pt x="96" y="110"/>
                                </a:lnTo>
                                <a:lnTo>
                                  <a:pt x="96" y="111"/>
                                </a:lnTo>
                                <a:lnTo>
                                  <a:pt x="97" y="111"/>
                                </a:lnTo>
                                <a:lnTo>
                                  <a:pt x="97" y="113"/>
                                </a:lnTo>
                                <a:lnTo>
                                  <a:pt x="97" y="113"/>
                                </a:lnTo>
                                <a:lnTo>
                                  <a:pt x="97" y="115"/>
                                </a:lnTo>
                                <a:lnTo>
                                  <a:pt x="98" y="116"/>
                                </a:lnTo>
                                <a:lnTo>
                                  <a:pt x="98" y="1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11" name="Freeform 977"/>
                        <wps:cNvSpPr>
                          <a:spLocks noEditPoints="1"/>
                        </wps:cNvSpPr>
                        <wps:spPr bwMode="auto">
                          <a:xfrm>
                            <a:off x="4552950" y="3770313"/>
                            <a:ext cx="53975" cy="71438"/>
                          </a:xfrm>
                          <a:custGeom>
                            <a:avLst/>
                            <a:gdLst>
                              <a:gd name="T0" fmla="*/ 103 w 103"/>
                              <a:gd name="T1" fmla="*/ 65 h 134"/>
                              <a:gd name="T2" fmla="*/ 103 w 103"/>
                              <a:gd name="T3" fmla="*/ 82 h 134"/>
                              <a:gd name="T4" fmla="*/ 99 w 103"/>
                              <a:gd name="T5" fmla="*/ 96 h 134"/>
                              <a:gd name="T6" fmla="*/ 93 w 103"/>
                              <a:gd name="T7" fmla="*/ 108 h 134"/>
                              <a:gd name="T8" fmla="*/ 86 w 103"/>
                              <a:gd name="T9" fmla="*/ 117 h 134"/>
                              <a:gd name="T10" fmla="*/ 76 w 103"/>
                              <a:gd name="T11" fmla="*/ 126 h 134"/>
                              <a:gd name="T12" fmla="*/ 65 w 103"/>
                              <a:gd name="T13" fmla="*/ 130 h 134"/>
                              <a:gd name="T14" fmla="*/ 51 w 103"/>
                              <a:gd name="T15" fmla="*/ 134 h 134"/>
                              <a:gd name="T16" fmla="*/ 35 w 103"/>
                              <a:gd name="T17" fmla="*/ 134 h 134"/>
                              <a:gd name="T18" fmla="*/ 6 w 103"/>
                              <a:gd name="T19" fmla="*/ 134 h 134"/>
                              <a:gd name="T20" fmla="*/ 3 w 103"/>
                              <a:gd name="T21" fmla="*/ 134 h 134"/>
                              <a:gd name="T22" fmla="*/ 2 w 103"/>
                              <a:gd name="T23" fmla="*/ 133 h 134"/>
                              <a:gd name="T24" fmla="*/ 0 w 103"/>
                              <a:gd name="T25" fmla="*/ 130 h 134"/>
                              <a:gd name="T26" fmla="*/ 0 w 103"/>
                              <a:gd name="T27" fmla="*/ 127 h 134"/>
                              <a:gd name="T28" fmla="*/ 0 w 103"/>
                              <a:gd name="T29" fmla="*/ 7 h 134"/>
                              <a:gd name="T30" fmla="*/ 0 w 103"/>
                              <a:gd name="T31" fmla="*/ 4 h 134"/>
                              <a:gd name="T32" fmla="*/ 2 w 103"/>
                              <a:gd name="T33" fmla="*/ 1 h 134"/>
                              <a:gd name="T34" fmla="*/ 3 w 103"/>
                              <a:gd name="T35" fmla="*/ 0 h 134"/>
                              <a:gd name="T36" fmla="*/ 6 w 103"/>
                              <a:gd name="T37" fmla="*/ 0 h 134"/>
                              <a:gd name="T38" fmla="*/ 37 w 103"/>
                              <a:gd name="T39" fmla="*/ 0 h 134"/>
                              <a:gd name="T40" fmla="*/ 54 w 103"/>
                              <a:gd name="T41" fmla="*/ 0 h 134"/>
                              <a:gd name="T42" fmla="*/ 66 w 103"/>
                              <a:gd name="T43" fmla="*/ 4 h 134"/>
                              <a:gd name="T44" fmla="*/ 79 w 103"/>
                              <a:gd name="T45" fmla="*/ 10 h 134"/>
                              <a:gd name="T46" fmla="*/ 87 w 103"/>
                              <a:gd name="T47" fmla="*/ 17 h 134"/>
                              <a:gd name="T48" fmla="*/ 95 w 103"/>
                              <a:gd name="T49" fmla="*/ 26 h 134"/>
                              <a:gd name="T50" fmla="*/ 99 w 103"/>
                              <a:gd name="T51" fmla="*/ 38 h 134"/>
                              <a:gd name="T52" fmla="*/ 103 w 103"/>
                              <a:gd name="T53" fmla="*/ 50 h 134"/>
                              <a:gd name="T54" fmla="*/ 103 w 103"/>
                              <a:gd name="T55" fmla="*/ 65 h 134"/>
                              <a:gd name="T56" fmla="*/ 85 w 103"/>
                              <a:gd name="T57" fmla="*/ 66 h 134"/>
                              <a:gd name="T58" fmla="*/ 85 w 103"/>
                              <a:gd name="T59" fmla="*/ 55 h 134"/>
                              <a:gd name="T60" fmla="*/ 82 w 103"/>
                              <a:gd name="T61" fmla="*/ 46 h 134"/>
                              <a:gd name="T62" fmla="*/ 79 w 103"/>
                              <a:gd name="T63" fmla="*/ 37 h 134"/>
                              <a:gd name="T64" fmla="*/ 74 w 103"/>
                              <a:gd name="T65" fmla="*/ 30 h 134"/>
                              <a:gd name="T66" fmla="*/ 67 w 103"/>
                              <a:gd name="T67" fmla="*/ 22 h 134"/>
                              <a:gd name="T68" fmla="*/ 59 w 103"/>
                              <a:gd name="T69" fmla="*/ 18 h 134"/>
                              <a:gd name="T70" fmla="*/ 49 w 103"/>
                              <a:gd name="T71" fmla="*/ 15 h 134"/>
                              <a:gd name="T72" fmla="*/ 35 w 103"/>
                              <a:gd name="T73" fmla="*/ 15 h 134"/>
                              <a:gd name="T74" fmla="*/ 17 w 103"/>
                              <a:gd name="T75" fmla="*/ 15 h 134"/>
                              <a:gd name="T76" fmla="*/ 17 w 103"/>
                              <a:gd name="T77" fmla="*/ 119 h 134"/>
                              <a:gd name="T78" fmla="*/ 35 w 103"/>
                              <a:gd name="T79" fmla="*/ 119 h 134"/>
                              <a:gd name="T80" fmla="*/ 48 w 103"/>
                              <a:gd name="T81" fmla="*/ 119 h 134"/>
                              <a:gd name="T82" fmla="*/ 58 w 103"/>
                              <a:gd name="T83" fmla="*/ 117 h 134"/>
                              <a:gd name="T84" fmla="*/ 66 w 103"/>
                              <a:gd name="T85" fmla="*/ 112 h 134"/>
                              <a:gd name="T86" fmla="*/ 72 w 103"/>
                              <a:gd name="T87" fmla="*/ 106 h 134"/>
                              <a:gd name="T88" fmla="*/ 79 w 103"/>
                              <a:gd name="T89" fmla="*/ 100 h 134"/>
                              <a:gd name="T90" fmla="*/ 81 w 103"/>
                              <a:gd name="T91" fmla="*/ 90 h 134"/>
                              <a:gd name="T92" fmla="*/ 85 w 103"/>
                              <a:gd name="T93" fmla="*/ 79 h 134"/>
                              <a:gd name="T94" fmla="*/ 85 w 103"/>
                              <a:gd name="T95" fmla="*/ 66 h 1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03" h="134">
                                <a:moveTo>
                                  <a:pt x="103" y="65"/>
                                </a:moveTo>
                                <a:lnTo>
                                  <a:pt x="103" y="82"/>
                                </a:lnTo>
                                <a:lnTo>
                                  <a:pt x="99" y="96"/>
                                </a:lnTo>
                                <a:lnTo>
                                  <a:pt x="93" y="108"/>
                                </a:lnTo>
                                <a:lnTo>
                                  <a:pt x="86" y="117"/>
                                </a:lnTo>
                                <a:lnTo>
                                  <a:pt x="76" y="126"/>
                                </a:lnTo>
                                <a:lnTo>
                                  <a:pt x="65" y="130"/>
                                </a:lnTo>
                                <a:lnTo>
                                  <a:pt x="51" y="134"/>
                                </a:lnTo>
                                <a:lnTo>
                                  <a:pt x="35" y="134"/>
                                </a:lnTo>
                                <a:lnTo>
                                  <a:pt x="6" y="134"/>
                                </a:lnTo>
                                <a:lnTo>
                                  <a:pt x="3" y="134"/>
                                </a:lnTo>
                                <a:lnTo>
                                  <a:pt x="2" y="133"/>
                                </a:lnTo>
                                <a:lnTo>
                                  <a:pt x="0" y="130"/>
                                </a:lnTo>
                                <a:lnTo>
                                  <a:pt x="0" y="127"/>
                                </a:lnTo>
                                <a:lnTo>
                                  <a:pt x="0" y="7"/>
                                </a:lnTo>
                                <a:lnTo>
                                  <a:pt x="0" y="4"/>
                                </a:lnTo>
                                <a:lnTo>
                                  <a:pt x="2" y="1"/>
                                </a:lnTo>
                                <a:lnTo>
                                  <a:pt x="3" y="0"/>
                                </a:lnTo>
                                <a:lnTo>
                                  <a:pt x="6" y="0"/>
                                </a:lnTo>
                                <a:lnTo>
                                  <a:pt x="37" y="0"/>
                                </a:lnTo>
                                <a:lnTo>
                                  <a:pt x="54" y="0"/>
                                </a:lnTo>
                                <a:lnTo>
                                  <a:pt x="66" y="4"/>
                                </a:lnTo>
                                <a:lnTo>
                                  <a:pt x="79" y="10"/>
                                </a:lnTo>
                                <a:lnTo>
                                  <a:pt x="87" y="17"/>
                                </a:lnTo>
                                <a:lnTo>
                                  <a:pt x="95" y="26"/>
                                </a:lnTo>
                                <a:lnTo>
                                  <a:pt x="99" y="38"/>
                                </a:lnTo>
                                <a:lnTo>
                                  <a:pt x="103" y="50"/>
                                </a:lnTo>
                                <a:lnTo>
                                  <a:pt x="103" y="65"/>
                                </a:lnTo>
                                <a:close/>
                                <a:moveTo>
                                  <a:pt x="85" y="66"/>
                                </a:moveTo>
                                <a:lnTo>
                                  <a:pt x="85" y="55"/>
                                </a:lnTo>
                                <a:lnTo>
                                  <a:pt x="82" y="46"/>
                                </a:lnTo>
                                <a:lnTo>
                                  <a:pt x="79" y="37"/>
                                </a:lnTo>
                                <a:lnTo>
                                  <a:pt x="74" y="30"/>
                                </a:lnTo>
                                <a:lnTo>
                                  <a:pt x="67" y="22"/>
                                </a:lnTo>
                                <a:lnTo>
                                  <a:pt x="59" y="18"/>
                                </a:lnTo>
                                <a:lnTo>
                                  <a:pt x="49" y="15"/>
                                </a:lnTo>
                                <a:lnTo>
                                  <a:pt x="35" y="15"/>
                                </a:lnTo>
                                <a:lnTo>
                                  <a:pt x="17" y="15"/>
                                </a:lnTo>
                                <a:lnTo>
                                  <a:pt x="17" y="119"/>
                                </a:lnTo>
                                <a:lnTo>
                                  <a:pt x="35" y="119"/>
                                </a:lnTo>
                                <a:lnTo>
                                  <a:pt x="48" y="119"/>
                                </a:lnTo>
                                <a:lnTo>
                                  <a:pt x="58" y="117"/>
                                </a:lnTo>
                                <a:lnTo>
                                  <a:pt x="66" y="112"/>
                                </a:lnTo>
                                <a:lnTo>
                                  <a:pt x="72" y="106"/>
                                </a:lnTo>
                                <a:lnTo>
                                  <a:pt x="79" y="100"/>
                                </a:lnTo>
                                <a:lnTo>
                                  <a:pt x="81" y="90"/>
                                </a:lnTo>
                                <a:lnTo>
                                  <a:pt x="85" y="79"/>
                                </a:lnTo>
                                <a:lnTo>
                                  <a:pt x="85" y="6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12" name="Freeform 978"/>
                        <wps:cNvSpPr>
                          <a:spLocks/>
                        </wps:cNvSpPr>
                        <wps:spPr bwMode="auto">
                          <a:xfrm>
                            <a:off x="4622800" y="3770313"/>
                            <a:ext cx="77788" cy="71438"/>
                          </a:xfrm>
                          <a:custGeom>
                            <a:avLst/>
                            <a:gdLst>
                              <a:gd name="T0" fmla="*/ 146 w 146"/>
                              <a:gd name="T1" fmla="*/ 133 h 135"/>
                              <a:gd name="T2" fmla="*/ 145 w 146"/>
                              <a:gd name="T3" fmla="*/ 134 h 135"/>
                              <a:gd name="T4" fmla="*/ 144 w 146"/>
                              <a:gd name="T5" fmla="*/ 134 h 135"/>
                              <a:gd name="T6" fmla="*/ 140 w 146"/>
                              <a:gd name="T7" fmla="*/ 135 h 135"/>
                              <a:gd name="T8" fmla="*/ 135 w 146"/>
                              <a:gd name="T9" fmla="*/ 135 h 135"/>
                              <a:gd name="T10" fmla="*/ 131 w 146"/>
                              <a:gd name="T11" fmla="*/ 134 h 135"/>
                              <a:gd name="T12" fmla="*/ 130 w 146"/>
                              <a:gd name="T13" fmla="*/ 134 h 135"/>
                              <a:gd name="T14" fmla="*/ 129 w 146"/>
                              <a:gd name="T15" fmla="*/ 133 h 135"/>
                              <a:gd name="T16" fmla="*/ 129 w 146"/>
                              <a:gd name="T17" fmla="*/ 15 h 135"/>
                              <a:gd name="T18" fmla="*/ 81 w 146"/>
                              <a:gd name="T19" fmla="*/ 133 h 135"/>
                              <a:gd name="T20" fmla="*/ 80 w 146"/>
                              <a:gd name="T21" fmla="*/ 134 h 135"/>
                              <a:gd name="T22" fmla="*/ 78 w 146"/>
                              <a:gd name="T23" fmla="*/ 134 h 135"/>
                              <a:gd name="T24" fmla="*/ 75 w 146"/>
                              <a:gd name="T25" fmla="*/ 135 h 135"/>
                              <a:gd name="T26" fmla="*/ 72 w 146"/>
                              <a:gd name="T27" fmla="*/ 135 h 135"/>
                              <a:gd name="T28" fmla="*/ 67 w 146"/>
                              <a:gd name="T29" fmla="*/ 135 h 135"/>
                              <a:gd name="T30" fmla="*/ 65 w 146"/>
                              <a:gd name="T31" fmla="*/ 134 h 135"/>
                              <a:gd name="T32" fmla="*/ 64 w 146"/>
                              <a:gd name="T33" fmla="*/ 134 h 135"/>
                              <a:gd name="T34" fmla="*/ 62 w 146"/>
                              <a:gd name="T35" fmla="*/ 133 h 135"/>
                              <a:gd name="T36" fmla="*/ 17 w 146"/>
                              <a:gd name="T37" fmla="*/ 15 h 135"/>
                              <a:gd name="T38" fmla="*/ 17 w 146"/>
                              <a:gd name="T39" fmla="*/ 133 h 135"/>
                              <a:gd name="T40" fmla="*/ 16 w 146"/>
                              <a:gd name="T41" fmla="*/ 134 h 135"/>
                              <a:gd name="T42" fmla="*/ 13 w 146"/>
                              <a:gd name="T43" fmla="*/ 134 h 135"/>
                              <a:gd name="T44" fmla="*/ 11 w 146"/>
                              <a:gd name="T45" fmla="*/ 135 h 135"/>
                              <a:gd name="T46" fmla="*/ 6 w 146"/>
                              <a:gd name="T47" fmla="*/ 135 h 135"/>
                              <a:gd name="T48" fmla="*/ 2 w 146"/>
                              <a:gd name="T49" fmla="*/ 134 h 135"/>
                              <a:gd name="T50" fmla="*/ 0 w 146"/>
                              <a:gd name="T51" fmla="*/ 134 h 135"/>
                              <a:gd name="T52" fmla="*/ 0 w 146"/>
                              <a:gd name="T53" fmla="*/ 133 h 135"/>
                              <a:gd name="T54" fmla="*/ 0 w 146"/>
                              <a:gd name="T55" fmla="*/ 7 h 135"/>
                              <a:gd name="T56" fmla="*/ 2 w 146"/>
                              <a:gd name="T57" fmla="*/ 1 h 135"/>
                              <a:gd name="T58" fmla="*/ 7 w 146"/>
                              <a:gd name="T59" fmla="*/ 0 h 135"/>
                              <a:gd name="T60" fmla="*/ 20 w 146"/>
                              <a:gd name="T61" fmla="*/ 0 h 135"/>
                              <a:gd name="T62" fmla="*/ 25 w 146"/>
                              <a:gd name="T63" fmla="*/ 1 h 135"/>
                              <a:gd name="T64" fmla="*/ 29 w 146"/>
                              <a:gd name="T65" fmla="*/ 4 h 135"/>
                              <a:gd name="T66" fmla="*/ 32 w 146"/>
                              <a:gd name="T67" fmla="*/ 7 h 135"/>
                              <a:gd name="T68" fmla="*/ 72 w 146"/>
                              <a:gd name="T69" fmla="*/ 108 h 135"/>
                              <a:gd name="T70" fmla="*/ 114 w 146"/>
                              <a:gd name="T71" fmla="*/ 11 h 135"/>
                              <a:gd name="T72" fmla="*/ 117 w 146"/>
                              <a:gd name="T73" fmla="*/ 5 h 135"/>
                              <a:gd name="T74" fmla="*/ 119 w 146"/>
                              <a:gd name="T75" fmla="*/ 2 h 135"/>
                              <a:gd name="T76" fmla="*/ 123 w 146"/>
                              <a:gd name="T77" fmla="*/ 0 h 135"/>
                              <a:gd name="T78" fmla="*/ 128 w 146"/>
                              <a:gd name="T79" fmla="*/ 0 h 135"/>
                              <a:gd name="T80" fmla="*/ 140 w 146"/>
                              <a:gd name="T81" fmla="*/ 0 h 135"/>
                              <a:gd name="T82" fmla="*/ 142 w 146"/>
                              <a:gd name="T83" fmla="*/ 1 h 135"/>
                              <a:gd name="T84" fmla="*/ 145 w 146"/>
                              <a:gd name="T85" fmla="*/ 2 h 135"/>
                              <a:gd name="T86" fmla="*/ 146 w 146"/>
                              <a:gd name="T87" fmla="*/ 6 h 135"/>
                              <a:gd name="T88" fmla="*/ 146 w 146"/>
                              <a:gd name="T89" fmla="*/ 132 h 1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46" h="135">
                                <a:moveTo>
                                  <a:pt x="146" y="132"/>
                                </a:moveTo>
                                <a:lnTo>
                                  <a:pt x="146" y="133"/>
                                </a:lnTo>
                                <a:lnTo>
                                  <a:pt x="146" y="133"/>
                                </a:lnTo>
                                <a:lnTo>
                                  <a:pt x="145" y="134"/>
                                </a:lnTo>
                                <a:lnTo>
                                  <a:pt x="145" y="134"/>
                                </a:lnTo>
                                <a:lnTo>
                                  <a:pt x="144" y="134"/>
                                </a:lnTo>
                                <a:lnTo>
                                  <a:pt x="141" y="135"/>
                                </a:lnTo>
                                <a:lnTo>
                                  <a:pt x="140" y="135"/>
                                </a:lnTo>
                                <a:lnTo>
                                  <a:pt x="137" y="135"/>
                                </a:lnTo>
                                <a:lnTo>
                                  <a:pt x="135" y="135"/>
                                </a:lnTo>
                                <a:lnTo>
                                  <a:pt x="134" y="135"/>
                                </a:lnTo>
                                <a:lnTo>
                                  <a:pt x="131" y="134"/>
                                </a:lnTo>
                                <a:lnTo>
                                  <a:pt x="130" y="134"/>
                                </a:lnTo>
                                <a:lnTo>
                                  <a:pt x="130" y="134"/>
                                </a:lnTo>
                                <a:lnTo>
                                  <a:pt x="129" y="133"/>
                                </a:lnTo>
                                <a:lnTo>
                                  <a:pt x="129" y="133"/>
                                </a:lnTo>
                                <a:lnTo>
                                  <a:pt x="129" y="132"/>
                                </a:lnTo>
                                <a:lnTo>
                                  <a:pt x="129" y="15"/>
                                </a:lnTo>
                                <a:lnTo>
                                  <a:pt x="129" y="15"/>
                                </a:lnTo>
                                <a:lnTo>
                                  <a:pt x="81" y="133"/>
                                </a:lnTo>
                                <a:lnTo>
                                  <a:pt x="80" y="133"/>
                                </a:lnTo>
                                <a:lnTo>
                                  <a:pt x="80" y="134"/>
                                </a:lnTo>
                                <a:lnTo>
                                  <a:pt x="78" y="134"/>
                                </a:lnTo>
                                <a:lnTo>
                                  <a:pt x="78" y="134"/>
                                </a:lnTo>
                                <a:lnTo>
                                  <a:pt x="77" y="135"/>
                                </a:lnTo>
                                <a:lnTo>
                                  <a:pt x="75" y="135"/>
                                </a:lnTo>
                                <a:lnTo>
                                  <a:pt x="73" y="135"/>
                                </a:lnTo>
                                <a:lnTo>
                                  <a:pt x="72" y="135"/>
                                </a:lnTo>
                                <a:lnTo>
                                  <a:pt x="70" y="135"/>
                                </a:lnTo>
                                <a:lnTo>
                                  <a:pt x="67" y="135"/>
                                </a:lnTo>
                                <a:lnTo>
                                  <a:pt x="66" y="135"/>
                                </a:lnTo>
                                <a:lnTo>
                                  <a:pt x="65" y="134"/>
                                </a:lnTo>
                                <a:lnTo>
                                  <a:pt x="65" y="134"/>
                                </a:lnTo>
                                <a:lnTo>
                                  <a:pt x="64" y="134"/>
                                </a:lnTo>
                                <a:lnTo>
                                  <a:pt x="64" y="133"/>
                                </a:lnTo>
                                <a:lnTo>
                                  <a:pt x="62" y="133"/>
                                </a:lnTo>
                                <a:lnTo>
                                  <a:pt x="17" y="15"/>
                                </a:lnTo>
                                <a:lnTo>
                                  <a:pt x="17" y="15"/>
                                </a:lnTo>
                                <a:lnTo>
                                  <a:pt x="17" y="132"/>
                                </a:lnTo>
                                <a:lnTo>
                                  <a:pt x="17" y="133"/>
                                </a:lnTo>
                                <a:lnTo>
                                  <a:pt x="17" y="133"/>
                                </a:lnTo>
                                <a:lnTo>
                                  <a:pt x="16" y="134"/>
                                </a:lnTo>
                                <a:lnTo>
                                  <a:pt x="14" y="134"/>
                                </a:lnTo>
                                <a:lnTo>
                                  <a:pt x="13" y="134"/>
                                </a:lnTo>
                                <a:lnTo>
                                  <a:pt x="12" y="135"/>
                                </a:lnTo>
                                <a:lnTo>
                                  <a:pt x="11" y="135"/>
                                </a:lnTo>
                                <a:lnTo>
                                  <a:pt x="8" y="135"/>
                                </a:lnTo>
                                <a:lnTo>
                                  <a:pt x="6" y="135"/>
                                </a:lnTo>
                                <a:lnTo>
                                  <a:pt x="3" y="135"/>
                                </a:lnTo>
                                <a:lnTo>
                                  <a:pt x="2" y="134"/>
                                </a:lnTo>
                                <a:lnTo>
                                  <a:pt x="1" y="134"/>
                                </a:lnTo>
                                <a:lnTo>
                                  <a:pt x="0" y="134"/>
                                </a:lnTo>
                                <a:lnTo>
                                  <a:pt x="0" y="133"/>
                                </a:lnTo>
                                <a:lnTo>
                                  <a:pt x="0" y="133"/>
                                </a:lnTo>
                                <a:lnTo>
                                  <a:pt x="0" y="132"/>
                                </a:lnTo>
                                <a:lnTo>
                                  <a:pt x="0" y="7"/>
                                </a:lnTo>
                                <a:lnTo>
                                  <a:pt x="0" y="4"/>
                                </a:lnTo>
                                <a:lnTo>
                                  <a:pt x="2" y="1"/>
                                </a:lnTo>
                                <a:lnTo>
                                  <a:pt x="4" y="0"/>
                                </a:lnTo>
                                <a:lnTo>
                                  <a:pt x="7" y="0"/>
                                </a:lnTo>
                                <a:lnTo>
                                  <a:pt x="18" y="0"/>
                                </a:lnTo>
                                <a:lnTo>
                                  <a:pt x="20" y="0"/>
                                </a:lnTo>
                                <a:lnTo>
                                  <a:pt x="23" y="0"/>
                                </a:lnTo>
                                <a:lnTo>
                                  <a:pt x="25" y="1"/>
                                </a:lnTo>
                                <a:lnTo>
                                  <a:pt x="28" y="2"/>
                                </a:lnTo>
                                <a:lnTo>
                                  <a:pt x="29" y="4"/>
                                </a:lnTo>
                                <a:lnTo>
                                  <a:pt x="30" y="6"/>
                                </a:lnTo>
                                <a:lnTo>
                                  <a:pt x="32" y="7"/>
                                </a:lnTo>
                                <a:lnTo>
                                  <a:pt x="33" y="11"/>
                                </a:lnTo>
                                <a:lnTo>
                                  <a:pt x="72" y="108"/>
                                </a:lnTo>
                                <a:lnTo>
                                  <a:pt x="72" y="108"/>
                                </a:lnTo>
                                <a:lnTo>
                                  <a:pt x="114" y="11"/>
                                </a:lnTo>
                                <a:lnTo>
                                  <a:pt x="114" y="7"/>
                                </a:lnTo>
                                <a:lnTo>
                                  <a:pt x="117" y="5"/>
                                </a:lnTo>
                                <a:lnTo>
                                  <a:pt x="118" y="4"/>
                                </a:lnTo>
                                <a:lnTo>
                                  <a:pt x="119" y="2"/>
                                </a:lnTo>
                                <a:lnTo>
                                  <a:pt x="120" y="1"/>
                                </a:lnTo>
                                <a:lnTo>
                                  <a:pt x="123" y="0"/>
                                </a:lnTo>
                                <a:lnTo>
                                  <a:pt x="125" y="0"/>
                                </a:lnTo>
                                <a:lnTo>
                                  <a:pt x="128" y="0"/>
                                </a:lnTo>
                                <a:lnTo>
                                  <a:pt x="139" y="0"/>
                                </a:lnTo>
                                <a:lnTo>
                                  <a:pt x="140" y="0"/>
                                </a:lnTo>
                                <a:lnTo>
                                  <a:pt x="141" y="0"/>
                                </a:lnTo>
                                <a:lnTo>
                                  <a:pt x="142" y="1"/>
                                </a:lnTo>
                                <a:lnTo>
                                  <a:pt x="144" y="1"/>
                                </a:lnTo>
                                <a:lnTo>
                                  <a:pt x="145" y="2"/>
                                </a:lnTo>
                                <a:lnTo>
                                  <a:pt x="146" y="4"/>
                                </a:lnTo>
                                <a:lnTo>
                                  <a:pt x="146" y="6"/>
                                </a:lnTo>
                                <a:lnTo>
                                  <a:pt x="146" y="7"/>
                                </a:lnTo>
                                <a:lnTo>
                                  <a:pt x="146" y="13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13" name="Freeform 979"/>
                        <wps:cNvSpPr>
                          <a:spLocks noEditPoints="1"/>
                        </wps:cNvSpPr>
                        <wps:spPr bwMode="auto">
                          <a:xfrm>
                            <a:off x="4714875" y="3768725"/>
                            <a:ext cx="63500" cy="74613"/>
                          </a:xfrm>
                          <a:custGeom>
                            <a:avLst/>
                            <a:gdLst>
                              <a:gd name="T0" fmla="*/ 121 w 121"/>
                              <a:gd name="T1" fmla="*/ 84 h 140"/>
                              <a:gd name="T2" fmla="*/ 112 w 121"/>
                              <a:gd name="T3" fmla="*/ 110 h 140"/>
                              <a:gd name="T4" fmla="*/ 98 w 121"/>
                              <a:gd name="T5" fmla="*/ 129 h 140"/>
                              <a:gd name="T6" fmla="*/ 74 w 121"/>
                              <a:gd name="T7" fmla="*/ 138 h 140"/>
                              <a:gd name="T8" fmla="*/ 45 w 121"/>
                              <a:gd name="T9" fmla="*/ 138 h 140"/>
                              <a:gd name="T10" fmla="*/ 23 w 121"/>
                              <a:gd name="T11" fmla="*/ 130 h 140"/>
                              <a:gd name="T12" fmla="*/ 8 w 121"/>
                              <a:gd name="T13" fmla="*/ 113 h 140"/>
                              <a:gd name="T14" fmla="*/ 2 w 121"/>
                              <a:gd name="T15" fmla="*/ 87 h 140"/>
                              <a:gd name="T16" fmla="*/ 2 w 121"/>
                              <a:gd name="T17" fmla="*/ 56 h 140"/>
                              <a:gd name="T18" fmla="*/ 9 w 121"/>
                              <a:gd name="T19" fmla="*/ 29 h 140"/>
                              <a:gd name="T20" fmla="*/ 24 w 121"/>
                              <a:gd name="T21" fmla="*/ 12 h 140"/>
                              <a:gd name="T22" fmla="*/ 47 w 121"/>
                              <a:gd name="T23" fmla="*/ 2 h 140"/>
                              <a:gd name="T24" fmla="*/ 77 w 121"/>
                              <a:gd name="T25" fmla="*/ 2 h 140"/>
                              <a:gd name="T26" fmla="*/ 99 w 121"/>
                              <a:gd name="T27" fmla="*/ 10 h 140"/>
                              <a:gd name="T28" fmla="*/ 114 w 121"/>
                              <a:gd name="T29" fmla="*/ 28 h 140"/>
                              <a:gd name="T30" fmla="*/ 121 w 121"/>
                              <a:gd name="T31" fmla="*/ 52 h 140"/>
                              <a:gd name="T32" fmla="*/ 103 w 121"/>
                              <a:gd name="T33" fmla="*/ 69 h 140"/>
                              <a:gd name="T34" fmla="*/ 100 w 121"/>
                              <a:gd name="T35" fmla="*/ 49 h 140"/>
                              <a:gd name="T36" fmla="*/ 94 w 121"/>
                              <a:gd name="T37" fmla="*/ 31 h 140"/>
                              <a:gd name="T38" fmla="*/ 80 w 121"/>
                              <a:gd name="T39" fmla="*/ 20 h 140"/>
                              <a:gd name="T40" fmla="*/ 61 w 121"/>
                              <a:gd name="T41" fmla="*/ 17 h 140"/>
                              <a:gd name="T42" fmla="*/ 42 w 121"/>
                              <a:gd name="T43" fmla="*/ 20 h 140"/>
                              <a:gd name="T44" fmla="*/ 29 w 121"/>
                              <a:gd name="T45" fmla="*/ 33 h 140"/>
                              <a:gd name="T46" fmla="*/ 21 w 121"/>
                              <a:gd name="T47" fmla="*/ 49 h 140"/>
                              <a:gd name="T48" fmla="*/ 20 w 121"/>
                              <a:gd name="T49" fmla="*/ 69 h 140"/>
                              <a:gd name="T50" fmla="*/ 21 w 121"/>
                              <a:gd name="T51" fmla="*/ 92 h 140"/>
                              <a:gd name="T52" fmla="*/ 29 w 121"/>
                              <a:gd name="T53" fmla="*/ 109 h 140"/>
                              <a:gd name="T54" fmla="*/ 41 w 121"/>
                              <a:gd name="T55" fmla="*/ 120 h 140"/>
                              <a:gd name="T56" fmla="*/ 61 w 121"/>
                              <a:gd name="T57" fmla="*/ 124 h 140"/>
                              <a:gd name="T58" fmla="*/ 80 w 121"/>
                              <a:gd name="T59" fmla="*/ 120 h 140"/>
                              <a:gd name="T60" fmla="*/ 93 w 121"/>
                              <a:gd name="T61" fmla="*/ 108 h 140"/>
                              <a:gd name="T62" fmla="*/ 100 w 121"/>
                              <a:gd name="T63" fmla="*/ 90 h 140"/>
                              <a:gd name="T64" fmla="*/ 103 w 121"/>
                              <a:gd name="T65" fmla="*/ 69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21" h="140">
                                <a:moveTo>
                                  <a:pt x="121" y="68"/>
                                </a:moveTo>
                                <a:lnTo>
                                  <a:pt x="121" y="84"/>
                                </a:lnTo>
                                <a:lnTo>
                                  <a:pt x="117" y="98"/>
                                </a:lnTo>
                                <a:lnTo>
                                  <a:pt x="112" y="110"/>
                                </a:lnTo>
                                <a:lnTo>
                                  <a:pt x="106" y="120"/>
                                </a:lnTo>
                                <a:lnTo>
                                  <a:pt x="98" y="129"/>
                                </a:lnTo>
                                <a:lnTo>
                                  <a:pt x="87" y="135"/>
                                </a:lnTo>
                                <a:lnTo>
                                  <a:pt x="74" y="138"/>
                                </a:lnTo>
                                <a:lnTo>
                                  <a:pt x="60" y="140"/>
                                </a:lnTo>
                                <a:lnTo>
                                  <a:pt x="45" y="138"/>
                                </a:lnTo>
                                <a:lnTo>
                                  <a:pt x="34" y="135"/>
                                </a:lnTo>
                                <a:lnTo>
                                  <a:pt x="23" y="130"/>
                                </a:lnTo>
                                <a:lnTo>
                                  <a:pt x="15" y="122"/>
                                </a:lnTo>
                                <a:lnTo>
                                  <a:pt x="8" y="113"/>
                                </a:lnTo>
                                <a:lnTo>
                                  <a:pt x="4" y="100"/>
                                </a:lnTo>
                                <a:lnTo>
                                  <a:pt x="2" y="87"/>
                                </a:lnTo>
                                <a:lnTo>
                                  <a:pt x="0" y="71"/>
                                </a:lnTo>
                                <a:lnTo>
                                  <a:pt x="2" y="56"/>
                                </a:lnTo>
                                <a:lnTo>
                                  <a:pt x="4" y="42"/>
                                </a:lnTo>
                                <a:lnTo>
                                  <a:pt x="9" y="29"/>
                                </a:lnTo>
                                <a:lnTo>
                                  <a:pt x="16" y="20"/>
                                </a:lnTo>
                                <a:lnTo>
                                  <a:pt x="24" y="12"/>
                                </a:lnTo>
                                <a:lnTo>
                                  <a:pt x="35" y="5"/>
                                </a:lnTo>
                                <a:lnTo>
                                  <a:pt x="47" y="2"/>
                                </a:lnTo>
                                <a:lnTo>
                                  <a:pt x="62" y="0"/>
                                </a:lnTo>
                                <a:lnTo>
                                  <a:pt x="77" y="2"/>
                                </a:lnTo>
                                <a:lnTo>
                                  <a:pt x="88" y="5"/>
                                </a:lnTo>
                                <a:lnTo>
                                  <a:pt x="99" y="10"/>
                                </a:lnTo>
                                <a:lnTo>
                                  <a:pt x="106" y="18"/>
                                </a:lnTo>
                                <a:lnTo>
                                  <a:pt x="114" y="28"/>
                                </a:lnTo>
                                <a:lnTo>
                                  <a:pt x="117" y="40"/>
                                </a:lnTo>
                                <a:lnTo>
                                  <a:pt x="121" y="52"/>
                                </a:lnTo>
                                <a:lnTo>
                                  <a:pt x="121" y="68"/>
                                </a:lnTo>
                                <a:close/>
                                <a:moveTo>
                                  <a:pt x="103" y="69"/>
                                </a:moveTo>
                                <a:lnTo>
                                  <a:pt x="103" y="58"/>
                                </a:lnTo>
                                <a:lnTo>
                                  <a:pt x="100" y="49"/>
                                </a:lnTo>
                                <a:lnTo>
                                  <a:pt x="98" y="39"/>
                                </a:lnTo>
                                <a:lnTo>
                                  <a:pt x="94" y="31"/>
                                </a:lnTo>
                                <a:lnTo>
                                  <a:pt x="88" y="25"/>
                                </a:lnTo>
                                <a:lnTo>
                                  <a:pt x="80" y="20"/>
                                </a:lnTo>
                                <a:lnTo>
                                  <a:pt x="72" y="17"/>
                                </a:lnTo>
                                <a:lnTo>
                                  <a:pt x="61" y="17"/>
                                </a:lnTo>
                                <a:lnTo>
                                  <a:pt x="50" y="17"/>
                                </a:lnTo>
                                <a:lnTo>
                                  <a:pt x="42" y="20"/>
                                </a:lnTo>
                                <a:lnTo>
                                  <a:pt x="34" y="25"/>
                                </a:lnTo>
                                <a:lnTo>
                                  <a:pt x="29" y="33"/>
                                </a:lnTo>
                                <a:lnTo>
                                  <a:pt x="24" y="40"/>
                                </a:lnTo>
                                <a:lnTo>
                                  <a:pt x="21" y="49"/>
                                </a:lnTo>
                                <a:lnTo>
                                  <a:pt x="20" y="60"/>
                                </a:lnTo>
                                <a:lnTo>
                                  <a:pt x="20" y="69"/>
                                </a:lnTo>
                                <a:lnTo>
                                  <a:pt x="20" y="82"/>
                                </a:lnTo>
                                <a:lnTo>
                                  <a:pt x="21" y="92"/>
                                </a:lnTo>
                                <a:lnTo>
                                  <a:pt x="24" y="101"/>
                                </a:lnTo>
                                <a:lnTo>
                                  <a:pt x="29" y="109"/>
                                </a:lnTo>
                                <a:lnTo>
                                  <a:pt x="34" y="115"/>
                                </a:lnTo>
                                <a:lnTo>
                                  <a:pt x="41" y="120"/>
                                </a:lnTo>
                                <a:lnTo>
                                  <a:pt x="50" y="124"/>
                                </a:lnTo>
                                <a:lnTo>
                                  <a:pt x="61" y="124"/>
                                </a:lnTo>
                                <a:lnTo>
                                  <a:pt x="72" y="124"/>
                                </a:lnTo>
                                <a:lnTo>
                                  <a:pt x="80" y="120"/>
                                </a:lnTo>
                                <a:lnTo>
                                  <a:pt x="88" y="115"/>
                                </a:lnTo>
                                <a:lnTo>
                                  <a:pt x="93" y="108"/>
                                </a:lnTo>
                                <a:lnTo>
                                  <a:pt x="98" y="100"/>
                                </a:lnTo>
                                <a:lnTo>
                                  <a:pt x="100" y="90"/>
                                </a:lnTo>
                                <a:lnTo>
                                  <a:pt x="103" y="81"/>
                                </a:lnTo>
                                <a:lnTo>
                                  <a:pt x="103" y="6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14" name="Freeform 980"/>
                        <wps:cNvSpPr>
                          <a:spLocks/>
                        </wps:cNvSpPr>
                        <wps:spPr bwMode="auto">
                          <a:xfrm>
                            <a:off x="4792663" y="3763963"/>
                            <a:ext cx="19050" cy="96838"/>
                          </a:xfrm>
                          <a:custGeom>
                            <a:avLst/>
                            <a:gdLst>
                              <a:gd name="T0" fmla="*/ 38 w 38"/>
                              <a:gd name="T1" fmla="*/ 5 h 185"/>
                              <a:gd name="T2" fmla="*/ 28 w 38"/>
                              <a:gd name="T3" fmla="*/ 26 h 185"/>
                              <a:gd name="T4" fmla="*/ 23 w 38"/>
                              <a:gd name="T5" fmla="*/ 48 h 185"/>
                              <a:gd name="T6" fmla="*/ 18 w 38"/>
                              <a:gd name="T7" fmla="*/ 69 h 185"/>
                              <a:gd name="T8" fmla="*/ 18 w 38"/>
                              <a:gd name="T9" fmla="*/ 93 h 185"/>
                              <a:gd name="T10" fmla="*/ 18 w 38"/>
                              <a:gd name="T11" fmla="*/ 115 h 185"/>
                              <a:gd name="T12" fmla="*/ 23 w 38"/>
                              <a:gd name="T13" fmla="*/ 137 h 185"/>
                              <a:gd name="T14" fmla="*/ 28 w 38"/>
                              <a:gd name="T15" fmla="*/ 159 h 185"/>
                              <a:gd name="T16" fmla="*/ 38 w 38"/>
                              <a:gd name="T17" fmla="*/ 180 h 185"/>
                              <a:gd name="T18" fmla="*/ 38 w 38"/>
                              <a:gd name="T19" fmla="*/ 181 h 185"/>
                              <a:gd name="T20" fmla="*/ 38 w 38"/>
                              <a:gd name="T21" fmla="*/ 183 h 185"/>
                              <a:gd name="T22" fmla="*/ 38 w 38"/>
                              <a:gd name="T23" fmla="*/ 183 h 185"/>
                              <a:gd name="T24" fmla="*/ 37 w 38"/>
                              <a:gd name="T25" fmla="*/ 184 h 185"/>
                              <a:gd name="T26" fmla="*/ 37 w 38"/>
                              <a:gd name="T27" fmla="*/ 184 h 185"/>
                              <a:gd name="T28" fmla="*/ 35 w 38"/>
                              <a:gd name="T29" fmla="*/ 184 h 185"/>
                              <a:gd name="T30" fmla="*/ 33 w 38"/>
                              <a:gd name="T31" fmla="*/ 185 h 185"/>
                              <a:gd name="T32" fmla="*/ 31 w 38"/>
                              <a:gd name="T33" fmla="*/ 185 h 185"/>
                              <a:gd name="T34" fmla="*/ 29 w 38"/>
                              <a:gd name="T35" fmla="*/ 185 h 185"/>
                              <a:gd name="T36" fmla="*/ 28 w 38"/>
                              <a:gd name="T37" fmla="*/ 185 h 185"/>
                              <a:gd name="T38" fmla="*/ 27 w 38"/>
                              <a:gd name="T39" fmla="*/ 184 h 185"/>
                              <a:gd name="T40" fmla="*/ 26 w 38"/>
                              <a:gd name="T41" fmla="*/ 184 h 185"/>
                              <a:gd name="T42" fmla="*/ 24 w 38"/>
                              <a:gd name="T43" fmla="*/ 184 h 185"/>
                              <a:gd name="T44" fmla="*/ 23 w 38"/>
                              <a:gd name="T45" fmla="*/ 184 h 185"/>
                              <a:gd name="T46" fmla="*/ 23 w 38"/>
                              <a:gd name="T47" fmla="*/ 183 h 185"/>
                              <a:gd name="T48" fmla="*/ 23 w 38"/>
                              <a:gd name="T49" fmla="*/ 183 h 185"/>
                              <a:gd name="T50" fmla="*/ 17 w 38"/>
                              <a:gd name="T51" fmla="*/ 172 h 185"/>
                              <a:gd name="T52" fmla="*/ 13 w 38"/>
                              <a:gd name="T53" fmla="*/ 160 h 185"/>
                              <a:gd name="T54" fmla="*/ 8 w 38"/>
                              <a:gd name="T55" fmla="*/ 149 h 185"/>
                              <a:gd name="T56" fmla="*/ 6 w 38"/>
                              <a:gd name="T57" fmla="*/ 138 h 185"/>
                              <a:gd name="T58" fmla="*/ 3 w 38"/>
                              <a:gd name="T59" fmla="*/ 127 h 185"/>
                              <a:gd name="T60" fmla="*/ 1 w 38"/>
                              <a:gd name="T61" fmla="*/ 116 h 185"/>
                              <a:gd name="T62" fmla="*/ 0 w 38"/>
                              <a:gd name="T63" fmla="*/ 104 h 185"/>
                              <a:gd name="T64" fmla="*/ 0 w 38"/>
                              <a:gd name="T65" fmla="*/ 93 h 185"/>
                              <a:gd name="T66" fmla="*/ 0 w 38"/>
                              <a:gd name="T67" fmla="*/ 80 h 185"/>
                              <a:gd name="T68" fmla="*/ 1 w 38"/>
                              <a:gd name="T69" fmla="*/ 69 h 185"/>
                              <a:gd name="T70" fmla="*/ 3 w 38"/>
                              <a:gd name="T71" fmla="*/ 58 h 185"/>
                              <a:gd name="T72" fmla="*/ 6 w 38"/>
                              <a:gd name="T73" fmla="*/ 46 h 185"/>
                              <a:gd name="T74" fmla="*/ 10 w 38"/>
                              <a:gd name="T75" fmla="*/ 35 h 185"/>
                              <a:gd name="T76" fmla="*/ 13 w 38"/>
                              <a:gd name="T77" fmla="*/ 24 h 185"/>
                              <a:gd name="T78" fmla="*/ 18 w 38"/>
                              <a:gd name="T79" fmla="*/ 13 h 185"/>
                              <a:gd name="T80" fmla="*/ 23 w 38"/>
                              <a:gd name="T81" fmla="*/ 3 h 185"/>
                              <a:gd name="T82" fmla="*/ 23 w 38"/>
                              <a:gd name="T83" fmla="*/ 2 h 185"/>
                              <a:gd name="T84" fmla="*/ 23 w 38"/>
                              <a:gd name="T85" fmla="*/ 2 h 185"/>
                              <a:gd name="T86" fmla="*/ 24 w 38"/>
                              <a:gd name="T87" fmla="*/ 2 h 185"/>
                              <a:gd name="T88" fmla="*/ 24 w 38"/>
                              <a:gd name="T89" fmla="*/ 2 h 185"/>
                              <a:gd name="T90" fmla="*/ 26 w 38"/>
                              <a:gd name="T91" fmla="*/ 0 h 185"/>
                              <a:gd name="T92" fmla="*/ 27 w 38"/>
                              <a:gd name="T93" fmla="*/ 0 h 185"/>
                              <a:gd name="T94" fmla="*/ 28 w 38"/>
                              <a:gd name="T95" fmla="*/ 0 h 185"/>
                              <a:gd name="T96" fmla="*/ 31 w 38"/>
                              <a:gd name="T97" fmla="*/ 0 h 185"/>
                              <a:gd name="T98" fmla="*/ 33 w 38"/>
                              <a:gd name="T99" fmla="*/ 0 h 185"/>
                              <a:gd name="T100" fmla="*/ 34 w 38"/>
                              <a:gd name="T101" fmla="*/ 0 h 185"/>
                              <a:gd name="T102" fmla="*/ 35 w 38"/>
                              <a:gd name="T103" fmla="*/ 2 h 185"/>
                              <a:gd name="T104" fmla="*/ 37 w 38"/>
                              <a:gd name="T105" fmla="*/ 2 h 185"/>
                              <a:gd name="T106" fmla="*/ 38 w 38"/>
                              <a:gd name="T107" fmla="*/ 2 h 185"/>
                              <a:gd name="T108" fmla="*/ 38 w 38"/>
                              <a:gd name="T109" fmla="*/ 3 h 185"/>
                              <a:gd name="T110" fmla="*/ 38 w 38"/>
                              <a:gd name="T111" fmla="*/ 4 h 185"/>
                              <a:gd name="T112" fmla="*/ 38 w 38"/>
                              <a:gd name="T113" fmla="*/ 5 h 18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38" h="185">
                                <a:moveTo>
                                  <a:pt x="38" y="5"/>
                                </a:moveTo>
                                <a:lnTo>
                                  <a:pt x="28" y="26"/>
                                </a:lnTo>
                                <a:lnTo>
                                  <a:pt x="23" y="48"/>
                                </a:lnTo>
                                <a:lnTo>
                                  <a:pt x="18" y="69"/>
                                </a:lnTo>
                                <a:lnTo>
                                  <a:pt x="18" y="93"/>
                                </a:lnTo>
                                <a:lnTo>
                                  <a:pt x="18" y="115"/>
                                </a:lnTo>
                                <a:lnTo>
                                  <a:pt x="23" y="137"/>
                                </a:lnTo>
                                <a:lnTo>
                                  <a:pt x="28" y="159"/>
                                </a:lnTo>
                                <a:lnTo>
                                  <a:pt x="38" y="180"/>
                                </a:lnTo>
                                <a:lnTo>
                                  <a:pt x="38" y="181"/>
                                </a:lnTo>
                                <a:lnTo>
                                  <a:pt x="38" y="183"/>
                                </a:lnTo>
                                <a:lnTo>
                                  <a:pt x="38" y="183"/>
                                </a:lnTo>
                                <a:lnTo>
                                  <a:pt x="37" y="184"/>
                                </a:lnTo>
                                <a:lnTo>
                                  <a:pt x="37" y="184"/>
                                </a:lnTo>
                                <a:lnTo>
                                  <a:pt x="35" y="184"/>
                                </a:lnTo>
                                <a:lnTo>
                                  <a:pt x="33" y="185"/>
                                </a:lnTo>
                                <a:lnTo>
                                  <a:pt x="31" y="185"/>
                                </a:lnTo>
                                <a:lnTo>
                                  <a:pt x="29" y="185"/>
                                </a:lnTo>
                                <a:lnTo>
                                  <a:pt x="28" y="185"/>
                                </a:lnTo>
                                <a:lnTo>
                                  <a:pt x="27" y="184"/>
                                </a:lnTo>
                                <a:lnTo>
                                  <a:pt x="26" y="184"/>
                                </a:lnTo>
                                <a:lnTo>
                                  <a:pt x="24" y="184"/>
                                </a:lnTo>
                                <a:lnTo>
                                  <a:pt x="23" y="184"/>
                                </a:lnTo>
                                <a:lnTo>
                                  <a:pt x="23" y="183"/>
                                </a:lnTo>
                                <a:lnTo>
                                  <a:pt x="23" y="183"/>
                                </a:lnTo>
                                <a:lnTo>
                                  <a:pt x="17" y="172"/>
                                </a:lnTo>
                                <a:lnTo>
                                  <a:pt x="13" y="160"/>
                                </a:lnTo>
                                <a:lnTo>
                                  <a:pt x="8" y="149"/>
                                </a:lnTo>
                                <a:lnTo>
                                  <a:pt x="6" y="138"/>
                                </a:lnTo>
                                <a:lnTo>
                                  <a:pt x="3" y="127"/>
                                </a:lnTo>
                                <a:lnTo>
                                  <a:pt x="1" y="116"/>
                                </a:lnTo>
                                <a:lnTo>
                                  <a:pt x="0" y="104"/>
                                </a:lnTo>
                                <a:lnTo>
                                  <a:pt x="0" y="93"/>
                                </a:lnTo>
                                <a:lnTo>
                                  <a:pt x="0" y="80"/>
                                </a:lnTo>
                                <a:lnTo>
                                  <a:pt x="1" y="69"/>
                                </a:lnTo>
                                <a:lnTo>
                                  <a:pt x="3" y="58"/>
                                </a:lnTo>
                                <a:lnTo>
                                  <a:pt x="6" y="46"/>
                                </a:lnTo>
                                <a:lnTo>
                                  <a:pt x="10" y="35"/>
                                </a:lnTo>
                                <a:lnTo>
                                  <a:pt x="13" y="24"/>
                                </a:lnTo>
                                <a:lnTo>
                                  <a:pt x="18" y="13"/>
                                </a:lnTo>
                                <a:lnTo>
                                  <a:pt x="23" y="3"/>
                                </a:lnTo>
                                <a:lnTo>
                                  <a:pt x="23" y="2"/>
                                </a:lnTo>
                                <a:lnTo>
                                  <a:pt x="23" y="2"/>
                                </a:lnTo>
                                <a:lnTo>
                                  <a:pt x="24" y="2"/>
                                </a:lnTo>
                                <a:lnTo>
                                  <a:pt x="24" y="2"/>
                                </a:lnTo>
                                <a:lnTo>
                                  <a:pt x="26" y="0"/>
                                </a:lnTo>
                                <a:lnTo>
                                  <a:pt x="27" y="0"/>
                                </a:lnTo>
                                <a:lnTo>
                                  <a:pt x="28" y="0"/>
                                </a:lnTo>
                                <a:lnTo>
                                  <a:pt x="31" y="0"/>
                                </a:lnTo>
                                <a:lnTo>
                                  <a:pt x="33" y="0"/>
                                </a:lnTo>
                                <a:lnTo>
                                  <a:pt x="34" y="0"/>
                                </a:lnTo>
                                <a:lnTo>
                                  <a:pt x="35" y="2"/>
                                </a:lnTo>
                                <a:lnTo>
                                  <a:pt x="37" y="2"/>
                                </a:lnTo>
                                <a:lnTo>
                                  <a:pt x="38" y="2"/>
                                </a:lnTo>
                                <a:lnTo>
                                  <a:pt x="38" y="3"/>
                                </a:lnTo>
                                <a:lnTo>
                                  <a:pt x="38" y="4"/>
                                </a:lnTo>
                                <a:lnTo>
                                  <a:pt x="38" y="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15" name="Freeform 981"/>
                        <wps:cNvSpPr>
                          <a:spLocks noEditPoints="1"/>
                        </wps:cNvSpPr>
                        <wps:spPr bwMode="auto">
                          <a:xfrm>
                            <a:off x="4824413" y="3787775"/>
                            <a:ext cx="44450" cy="55563"/>
                          </a:xfrm>
                          <a:custGeom>
                            <a:avLst/>
                            <a:gdLst>
                              <a:gd name="T0" fmla="*/ 86 w 86"/>
                              <a:gd name="T1" fmla="*/ 52 h 104"/>
                              <a:gd name="T2" fmla="*/ 83 w 86"/>
                              <a:gd name="T3" fmla="*/ 56 h 104"/>
                              <a:gd name="T4" fmla="*/ 19 w 86"/>
                              <a:gd name="T5" fmla="*/ 56 h 104"/>
                              <a:gd name="T6" fmla="*/ 20 w 86"/>
                              <a:gd name="T7" fmla="*/ 69 h 104"/>
                              <a:gd name="T8" fmla="*/ 25 w 86"/>
                              <a:gd name="T9" fmla="*/ 80 h 104"/>
                              <a:gd name="T10" fmla="*/ 35 w 86"/>
                              <a:gd name="T11" fmla="*/ 88 h 104"/>
                              <a:gd name="T12" fmla="*/ 49 w 86"/>
                              <a:gd name="T13" fmla="*/ 90 h 104"/>
                              <a:gd name="T14" fmla="*/ 60 w 86"/>
                              <a:gd name="T15" fmla="*/ 89 h 104"/>
                              <a:gd name="T16" fmla="*/ 70 w 86"/>
                              <a:gd name="T17" fmla="*/ 86 h 104"/>
                              <a:gd name="T18" fmla="*/ 76 w 86"/>
                              <a:gd name="T19" fmla="*/ 84 h 104"/>
                              <a:gd name="T20" fmla="*/ 80 w 86"/>
                              <a:gd name="T21" fmla="*/ 83 h 104"/>
                              <a:gd name="T22" fmla="*/ 81 w 86"/>
                              <a:gd name="T23" fmla="*/ 83 h 104"/>
                              <a:gd name="T24" fmla="*/ 83 w 86"/>
                              <a:gd name="T25" fmla="*/ 84 h 104"/>
                              <a:gd name="T26" fmla="*/ 83 w 86"/>
                              <a:gd name="T27" fmla="*/ 86 h 104"/>
                              <a:gd name="T28" fmla="*/ 83 w 86"/>
                              <a:gd name="T29" fmla="*/ 89 h 104"/>
                              <a:gd name="T30" fmla="*/ 83 w 86"/>
                              <a:gd name="T31" fmla="*/ 91 h 104"/>
                              <a:gd name="T32" fmla="*/ 83 w 86"/>
                              <a:gd name="T33" fmla="*/ 94 h 104"/>
                              <a:gd name="T34" fmla="*/ 81 w 86"/>
                              <a:gd name="T35" fmla="*/ 95 h 104"/>
                              <a:gd name="T36" fmla="*/ 81 w 86"/>
                              <a:gd name="T37" fmla="*/ 96 h 104"/>
                              <a:gd name="T38" fmla="*/ 78 w 86"/>
                              <a:gd name="T39" fmla="*/ 97 h 104"/>
                              <a:gd name="T40" fmla="*/ 70 w 86"/>
                              <a:gd name="T41" fmla="*/ 100 h 104"/>
                              <a:gd name="T42" fmla="*/ 59 w 86"/>
                              <a:gd name="T43" fmla="*/ 102 h 104"/>
                              <a:gd name="T44" fmla="*/ 47 w 86"/>
                              <a:gd name="T45" fmla="*/ 104 h 104"/>
                              <a:gd name="T46" fmla="*/ 27 w 86"/>
                              <a:gd name="T47" fmla="*/ 100 h 104"/>
                              <a:gd name="T48" fmla="*/ 12 w 86"/>
                              <a:gd name="T49" fmla="*/ 91 h 104"/>
                              <a:gd name="T50" fmla="*/ 4 w 86"/>
                              <a:gd name="T51" fmla="*/ 75 h 104"/>
                              <a:gd name="T52" fmla="*/ 0 w 86"/>
                              <a:gd name="T53" fmla="*/ 52 h 104"/>
                              <a:gd name="T54" fmla="*/ 4 w 86"/>
                              <a:gd name="T55" fmla="*/ 31 h 104"/>
                              <a:gd name="T56" fmla="*/ 12 w 86"/>
                              <a:gd name="T57" fmla="*/ 15 h 104"/>
                              <a:gd name="T58" fmla="*/ 27 w 86"/>
                              <a:gd name="T59" fmla="*/ 4 h 104"/>
                              <a:gd name="T60" fmla="*/ 46 w 86"/>
                              <a:gd name="T61" fmla="*/ 0 h 104"/>
                              <a:gd name="T62" fmla="*/ 64 w 86"/>
                              <a:gd name="T63" fmla="*/ 4 h 104"/>
                              <a:gd name="T64" fmla="*/ 76 w 86"/>
                              <a:gd name="T65" fmla="*/ 14 h 104"/>
                              <a:gd name="T66" fmla="*/ 84 w 86"/>
                              <a:gd name="T67" fmla="*/ 27 h 104"/>
                              <a:gd name="T68" fmla="*/ 86 w 86"/>
                              <a:gd name="T69" fmla="*/ 45 h 104"/>
                              <a:gd name="T70" fmla="*/ 69 w 86"/>
                              <a:gd name="T71" fmla="*/ 43 h 104"/>
                              <a:gd name="T72" fmla="*/ 63 w 86"/>
                              <a:gd name="T73" fmla="*/ 21 h 104"/>
                              <a:gd name="T74" fmla="*/ 44 w 86"/>
                              <a:gd name="T75" fmla="*/ 14 h 104"/>
                              <a:gd name="T76" fmla="*/ 33 w 86"/>
                              <a:gd name="T77" fmla="*/ 16 h 104"/>
                              <a:gd name="T78" fmla="*/ 26 w 86"/>
                              <a:gd name="T79" fmla="*/ 22 h 104"/>
                              <a:gd name="T80" fmla="*/ 21 w 86"/>
                              <a:gd name="T81" fmla="*/ 32 h 104"/>
                              <a:gd name="T82" fmla="*/ 19 w 86"/>
                              <a:gd name="T83" fmla="*/ 43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86" h="104">
                                <a:moveTo>
                                  <a:pt x="86" y="48"/>
                                </a:moveTo>
                                <a:lnTo>
                                  <a:pt x="86" y="52"/>
                                </a:lnTo>
                                <a:lnTo>
                                  <a:pt x="85" y="54"/>
                                </a:lnTo>
                                <a:lnTo>
                                  <a:pt x="83" y="56"/>
                                </a:lnTo>
                                <a:lnTo>
                                  <a:pt x="80" y="56"/>
                                </a:lnTo>
                                <a:lnTo>
                                  <a:pt x="19" y="56"/>
                                </a:lnTo>
                                <a:lnTo>
                                  <a:pt x="19" y="63"/>
                                </a:lnTo>
                                <a:lnTo>
                                  <a:pt x="20" y="69"/>
                                </a:lnTo>
                                <a:lnTo>
                                  <a:pt x="22" y="75"/>
                                </a:lnTo>
                                <a:lnTo>
                                  <a:pt x="25" y="80"/>
                                </a:lnTo>
                                <a:lnTo>
                                  <a:pt x="30" y="84"/>
                                </a:lnTo>
                                <a:lnTo>
                                  <a:pt x="35" y="88"/>
                                </a:lnTo>
                                <a:lnTo>
                                  <a:pt x="41" y="89"/>
                                </a:lnTo>
                                <a:lnTo>
                                  <a:pt x="49" y="90"/>
                                </a:lnTo>
                                <a:lnTo>
                                  <a:pt x="56" y="89"/>
                                </a:lnTo>
                                <a:lnTo>
                                  <a:pt x="60" y="89"/>
                                </a:lnTo>
                                <a:lnTo>
                                  <a:pt x="65" y="88"/>
                                </a:lnTo>
                                <a:lnTo>
                                  <a:pt x="70" y="86"/>
                                </a:lnTo>
                                <a:lnTo>
                                  <a:pt x="74" y="85"/>
                                </a:lnTo>
                                <a:lnTo>
                                  <a:pt x="76" y="84"/>
                                </a:lnTo>
                                <a:lnTo>
                                  <a:pt x="79" y="83"/>
                                </a:lnTo>
                                <a:lnTo>
                                  <a:pt x="80" y="83"/>
                                </a:lnTo>
                                <a:lnTo>
                                  <a:pt x="80" y="83"/>
                                </a:lnTo>
                                <a:lnTo>
                                  <a:pt x="81" y="83"/>
                                </a:lnTo>
                                <a:lnTo>
                                  <a:pt x="81" y="84"/>
                                </a:lnTo>
                                <a:lnTo>
                                  <a:pt x="83" y="84"/>
                                </a:lnTo>
                                <a:lnTo>
                                  <a:pt x="83" y="85"/>
                                </a:lnTo>
                                <a:lnTo>
                                  <a:pt x="83" y="86"/>
                                </a:lnTo>
                                <a:lnTo>
                                  <a:pt x="83" y="88"/>
                                </a:lnTo>
                                <a:lnTo>
                                  <a:pt x="83" y="89"/>
                                </a:lnTo>
                                <a:lnTo>
                                  <a:pt x="83" y="90"/>
                                </a:lnTo>
                                <a:lnTo>
                                  <a:pt x="83" y="91"/>
                                </a:lnTo>
                                <a:lnTo>
                                  <a:pt x="83" y="93"/>
                                </a:lnTo>
                                <a:lnTo>
                                  <a:pt x="83" y="94"/>
                                </a:lnTo>
                                <a:lnTo>
                                  <a:pt x="83" y="94"/>
                                </a:lnTo>
                                <a:lnTo>
                                  <a:pt x="81" y="95"/>
                                </a:lnTo>
                                <a:lnTo>
                                  <a:pt x="81" y="95"/>
                                </a:lnTo>
                                <a:lnTo>
                                  <a:pt x="81" y="96"/>
                                </a:lnTo>
                                <a:lnTo>
                                  <a:pt x="80" y="96"/>
                                </a:lnTo>
                                <a:lnTo>
                                  <a:pt x="78" y="97"/>
                                </a:lnTo>
                                <a:lnTo>
                                  <a:pt x="74" y="99"/>
                                </a:lnTo>
                                <a:lnTo>
                                  <a:pt x="70" y="100"/>
                                </a:lnTo>
                                <a:lnTo>
                                  <a:pt x="65" y="101"/>
                                </a:lnTo>
                                <a:lnTo>
                                  <a:pt x="59" y="102"/>
                                </a:lnTo>
                                <a:lnTo>
                                  <a:pt x="54" y="104"/>
                                </a:lnTo>
                                <a:lnTo>
                                  <a:pt x="47" y="104"/>
                                </a:lnTo>
                                <a:lnTo>
                                  <a:pt x="36" y="104"/>
                                </a:lnTo>
                                <a:lnTo>
                                  <a:pt x="27" y="100"/>
                                </a:lnTo>
                                <a:lnTo>
                                  <a:pt x="19" y="96"/>
                                </a:lnTo>
                                <a:lnTo>
                                  <a:pt x="12" y="91"/>
                                </a:lnTo>
                                <a:lnTo>
                                  <a:pt x="6" y="84"/>
                                </a:lnTo>
                                <a:lnTo>
                                  <a:pt x="4" y="75"/>
                                </a:lnTo>
                                <a:lnTo>
                                  <a:pt x="1" y="64"/>
                                </a:lnTo>
                                <a:lnTo>
                                  <a:pt x="0" y="52"/>
                                </a:lnTo>
                                <a:lnTo>
                                  <a:pt x="1" y="41"/>
                                </a:lnTo>
                                <a:lnTo>
                                  <a:pt x="4" y="31"/>
                                </a:lnTo>
                                <a:lnTo>
                                  <a:pt x="7" y="21"/>
                                </a:lnTo>
                                <a:lnTo>
                                  <a:pt x="12" y="15"/>
                                </a:lnTo>
                                <a:lnTo>
                                  <a:pt x="19" y="8"/>
                                </a:lnTo>
                                <a:lnTo>
                                  <a:pt x="27" y="4"/>
                                </a:lnTo>
                                <a:lnTo>
                                  <a:pt x="36" y="1"/>
                                </a:lnTo>
                                <a:lnTo>
                                  <a:pt x="46" y="0"/>
                                </a:lnTo>
                                <a:lnTo>
                                  <a:pt x="56" y="1"/>
                                </a:lnTo>
                                <a:lnTo>
                                  <a:pt x="64" y="4"/>
                                </a:lnTo>
                                <a:lnTo>
                                  <a:pt x="72" y="8"/>
                                </a:lnTo>
                                <a:lnTo>
                                  <a:pt x="76" y="14"/>
                                </a:lnTo>
                                <a:lnTo>
                                  <a:pt x="81" y="20"/>
                                </a:lnTo>
                                <a:lnTo>
                                  <a:pt x="84" y="27"/>
                                </a:lnTo>
                                <a:lnTo>
                                  <a:pt x="86" y="36"/>
                                </a:lnTo>
                                <a:lnTo>
                                  <a:pt x="86" y="45"/>
                                </a:lnTo>
                                <a:lnTo>
                                  <a:pt x="86" y="48"/>
                                </a:lnTo>
                                <a:close/>
                                <a:moveTo>
                                  <a:pt x="69" y="43"/>
                                </a:moveTo>
                                <a:lnTo>
                                  <a:pt x="69" y="30"/>
                                </a:lnTo>
                                <a:lnTo>
                                  <a:pt x="63" y="21"/>
                                </a:lnTo>
                                <a:lnTo>
                                  <a:pt x="56" y="15"/>
                                </a:lnTo>
                                <a:lnTo>
                                  <a:pt x="44" y="14"/>
                                </a:lnTo>
                                <a:lnTo>
                                  <a:pt x="38" y="14"/>
                                </a:lnTo>
                                <a:lnTo>
                                  <a:pt x="33" y="16"/>
                                </a:lnTo>
                                <a:lnTo>
                                  <a:pt x="28" y="19"/>
                                </a:lnTo>
                                <a:lnTo>
                                  <a:pt x="26" y="22"/>
                                </a:lnTo>
                                <a:lnTo>
                                  <a:pt x="22" y="27"/>
                                </a:lnTo>
                                <a:lnTo>
                                  <a:pt x="21" y="32"/>
                                </a:lnTo>
                                <a:lnTo>
                                  <a:pt x="19" y="37"/>
                                </a:lnTo>
                                <a:lnTo>
                                  <a:pt x="19" y="43"/>
                                </a:lnTo>
                                <a:lnTo>
                                  <a:pt x="69" y="4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16" name="Freeform 982"/>
                        <wps:cNvSpPr>
                          <a:spLocks/>
                        </wps:cNvSpPr>
                        <wps:spPr bwMode="auto">
                          <a:xfrm>
                            <a:off x="4883150" y="3787775"/>
                            <a:ext cx="42863" cy="53975"/>
                          </a:xfrm>
                          <a:custGeom>
                            <a:avLst/>
                            <a:gdLst>
                              <a:gd name="T0" fmla="*/ 80 w 80"/>
                              <a:gd name="T1" fmla="*/ 100 h 102"/>
                              <a:gd name="T2" fmla="*/ 80 w 80"/>
                              <a:gd name="T3" fmla="*/ 101 h 102"/>
                              <a:gd name="T4" fmla="*/ 78 w 80"/>
                              <a:gd name="T5" fmla="*/ 102 h 102"/>
                              <a:gd name="T6" fmla="*/ 74 w 80"/>
                              <a:gd name="T7" fmla="*/ 102 h 102"/>
                              <a:gd name="T8" fmla="*/ 71 w 80"/>
                              <a:gd name="T9" fmla="*/ 102 h 102"/>
                              <a:gd name="T10" fmla="*/ 67 w 80"/>
                              <a:gd name="T11" fmla="*/ 102 h 102"/>
                              <a:gd name="T12" fmla="*/ 64 w 80"/>
                              <a:gd name="T13" fmla="*/ 101 h 102"/>
                              <a:gd name="T14" fmla="*/ 64 w 80"/>
                              <a:gd name="T15" fmla="*/ 100 h 102"/>
                              <a:gd name="T16" fmla="*/ 63 w 80"/>
                              <a:gd name="T17" fmla="*/ 45 h 102"/>
                              <a:gd name="T18" fmla="*/ 62 w 80"/>
                              <a:gd name="T19" fmla="*/ 31 h 102"/>
                              <a:gd name="T20" fmla="*/ 58 w 80"/>
                              <a:gd name="T21" fmla="*/ 22 h 102"/>
                              <a:gd name="T22" fmla="*/ 52 w 80"/>
                              <a:gd name="T23" fmla="*/ 17 h 102"/>
                              <a:gd name="T24" fmla="*/ 44 w 80"/>
                              <a:gd name="T25" fmla="*/ 15 h 102"/>
                              <a:gd name="T26" fmla="*/ 31 w 80"/>
                              <a:gd name="T27" fmla="*/ 20 h 102"/>
                              <a:gd name="T28" fmla="*/ 18 w 80"/>
                              <a:gd name="T29" fmla="*/ 33 h 102"/>
                              <a:gd name="T30" fmla="*/ 18 w 80"/>
                              <a:gd name="T31" fmla="*/ 100 h 102"/>
                              <a:gd name="T32" fmla="*/ 16 w 80"/>
                              <a:gd name="T33" fmla="*/ 101 h 102"/>
                              <a:gd name="T34" fmla="*/ 14 w 80"/>
                              <a:gd name="T35" fmla="*/ 102 h 102"/>
                              <a:gd name="T36" fmla="*/ 11 w 80"/>
                              <a:gd name="T37" fmla="*/ 102 h 102"/>
                              <a:gd name="T38" fmla="*/ 7 w 80"/>
                              <a:gd name="T39" fmla="*/ 102 h 102"/>
                              <a:gd name="T40" fmla="*/ 3 w 80"/>
                              <a:gd name="T41" fmla="*/ 102 h 102"/>
                              <a:gd name="T42" fmla="*/ 0 w 80"/>
                              <a:gd name="T43" fmla="*/ 101 h 102"/>
                              <a:gd name="T44" fmla="*/ 0 w 80"/>
                              <a:gd name="T45" fmla="*/ 100 h 102"/>
                              <a:gd name="T46" fmla="*/ 0 w 80"/>
                              <a:gd name="T47" fmla="*/ 5 h 102"/>
                              <a:gd name="T48" fmla="*/ 0 w 80"/>
                              <a:gd name="T49" fmla="*/ 4 h 102"/>
                              <a:gd name="T50" fmla="*/ 2 w 80"/>
                              <a:gd name="T51" fmla="*/ 3 h 102"/>
                              <a:gd name="T52" fmla="*/ 4 w 80"/>
                              <a:gd name="T53" fmla="*/ 1 h 102"/>
                              <a:gd name="T54" fmla="*/ 8 w 80"/>
                              <a:gd name="T55" fmla="*/ 1 h 102"/>
                              <a:gd name="T56" fmla="*/ 11 w 80"/>
                              <a:gd name="T57" fmla="*/ 1 h 102"/>
                              <a:gd name="T58" fmla="*/ 14 w 80"/>
                              <a:gd name="T59" fmla="*/ 3 h 102"/>
                              <a:gd name="T60" fmla="*/ 15 w 80"/>
                              <a:gd name="T61" fmla="*/ 4 h 102"/>
                              <a:gd name="T62" fmla="*/ 15 w 80"/>
                              <a:gd name="T63" fmla="*/ 5 h 102"/>
                              <a:gd name="T64" fmla="*/ 24 w 80"/>
                              <a:gd name="T65" fmla="*/ 9 h 102"/>
                              <a:gd name="T66" fmla="*/ 40 w 80"/>
                              <a:gd name="T67" fmla="*/ 1 h 102"/>
                              <a:gd name="T68" fmla="*/ 56 w 80"/>
                              <a:gd name="T69" fmla="*/ 1 h 102"/>
                              <a:gd name="T70" fmla="*/ 69 w 80"/>
                              <a:gd name="T71" fmla="*/ 8 h 102"/>
                              <a:gd name="T72" fmla="*/ 77 w 80"/>
                              <a:gd name="T73" fmla="*/ 17 h 102"/>
                              <a:gd name="T74" fmla="*/ 80 w 80"/>
                              <a:gd name="T75" fmla="*/ 32 h 102"/>
                              <a:gd name="T76" fmla="*/ 80 w 80"/>
                              <a:gd name="T77" fmla="*/ 99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80" h="102">
                                <a:moveTo>
                                  <a:pt x="80" y="99"/>
                                </a:moveTo>
                                <a:lnTo>
                                  <a:pt x="80" y="100"/>
                                </a:lnTo>
                                <a:lnTo>
                                  <a:pt x="80" y="100"/>
                                </a:lnTo>
                                <a:lnTo>
                                  <a:pt x="80" y="101"/>
                                </a:lnTo>
                                <a:lnTo>
                                  <a:pt x="79" y="101"/>
                                </a:lnTo>
                                <a:lnTo>
                                  <a:pt x="78" y="102"/>
                                </a:lnTo>
                                <a:lnTo>
                                  <a:pt x="77" y="102"/>
                                </a:lnTo>
                                <a:lnTo>
                                  <a:pt x="74" y="102"/>
                                </a:lnTo>
                                <a:lnTo>
                                  <a:pt x="73" y="102"/>
                                </a:lnTo>
                                <a:lnTo>
                                  <a:pt x="71" y="102"/>
                                </a:lnTo>
                                <a:lnTo>
                                  <a:pt x="68" y="102"/>
                                </a:lnTo>
                                <a:lnTo>
                                  <a:pt x="67" y="102"/>
                                </a:lnTo>
                                <a:lnTo>
                                  <a:pt x="66" y="101"/>
                                </a:lnTo>
                                <a:lnTo>
                                  <a:pt x="64" y="101"/>
                                </a:lnTo>
                                <a:lnTo>
                                  <a:pt x="64" y="100"/>
                                </a:lnTo>
                                <a:lnTo>
                                  <a:pt x="64" y="100"/>
                                </a:lnTo>
                                <a:lnTo>
                                  <a:pt x="63" y="99"/>
                                </a:lnTo>
                                <a:lnTo>
                                  <a:pt x="63" y="45"/>
                                </a:lnTo>
                                <a:lnTo>
                                  <a:pt x="63" y="36"/>
                                </a:lnTo>
                                <a:lnTo>
                                  <a:pt x="62" y="31"/>
                                </a:lnTo>
                                <a:lnTo>
                                  <a:pt x="61" y="26"/>
                                </a:lnTo>
                                <a:lnTo>
                                  <a:pt x="58" y="22"/>
                                </a:lnTo>
                                <a:lnTo>
                                  <a:pt x="56" y="20"/>
                                </a:lnTo>
                                <a:lnTo>
                                  <a:pt x="52" y="17"/>
                                </a:lnTo>
                                <a:lnTo>
                                  <a:pt x="48" y="16"/>
                                </a:lnTo>
                                <a:lnTo>
                                  <a:pt x="44" y="15"/>
                                </a:lnTo>
                                <a:lnTo>
                                  <a:pt x="37" y="16"/>
                                </a:lnTo>
                                <a:lnTo>
                                  <a:pt x="31" y="20"/>
                                </a:lnTo>
                                <a:lnTo>
                                  <a:pt x="24" y="25"/>
                                </a:lnTo>
                                <a:lnTo>
                                  <a:pt x="18" y="33"/>
                                </a:lnTo>
                                <a:lnTo>
                                  <a:pt x="18" y="99"/>
                                </a:lnTo>
                                <a:lnTo>
                                  <a:pt x="18" y="100"/>
                                </a:lnTo>
                                <a:lnTo>
                                  <a:pt x="16" y="100"/>
                                </a:lnTo>
                                <a:lnTo>
                                  <a:pt x="16" y="101"/>
                                </a:lnTo>
                                <a:lnTo>
                                  <a:pt x="15" y="101"/>
                                </a:lnTo>
                                <a:lnTo>
                                  <a:pt x="14" y="102"/>
                                </a:lnTo>
                                <a:lnTo>
                                  <a:pt x="13" y="102"/>
                                </a:lnTo>
                                <a:lnTo>
                                  <a:pt x="11" y="102"/>
                                </a:lnTo>
                                <a:lnTo>
                                  <a:pt x="9" y="102"/>
                                </a:lnTo>
                                <a:lnTo>
                                  <a:pt x="7" y="102"/>
                                </a:lnTo>
                                <a:lnTo>
                                  <a:pt x="4" y="102"/>
                                </a:lnTo>
                                <a:lnTo>
                                  <a:pt x="3" y="102"/>
                                </a:lnTo>
                                <a:lnTo>
                                  <a:pt x="2" y="101"/>
                                </a:lnTo>
                                <a:lnTo>
                                  <a:pt x="0" y="101"/>
                                </a:lnTo>
                                <a:lnTo>
                                  <a:pt x="0" y="100"/>
                                </a:lnTo>
                                <a:lnTo>
                                  <a:pt x="0" y="100"/>
                                </a:lnTo>
                                <a:lnTo>
                                  <a:pt x="0" y="99"/>
                                </a:lnTo>
                                <a:lnTo>
                                  <a:pt x="0" y="5"/>
                                </a:lnTo>
                                <a:lnTo>
                                  <a:pt x="0" y="4"/>
                                </a:lnTo>
                                <a:lnTo>
                                  <a:pt x="0" y="4"/>
                                </a:lnTo>
                                <a:lnTo>
                                  <a:pt x="0" y="3"/>
                                </a:lnTo>
                                <a:lnTo>
                                  <a:pt x="2" y="3"/>
                                </a:lnTo>
                                <a:lnTo>
                                  <a:pt x="3" y="3"/>
                                </a:lnTo>
                                <a:lnTo>
                                  <a:pt x="4" y="1"/>
                                </a:lnTo>
                                <a:lnTo>
                                  <a:pt x="5" y="1"/>
                                </a:lnTo>
                                <a:lnTo>
                                  <a:pt x="8" y="1"/>
                                </a:lnTo>
                                <a:lnTo>
                                  <a:pt x="10" y="1"/>
                                </a:lnTo>
                                <a:lnTo>
                                  <a:pt x="11" y="1"/>
                                </a:lnTo>
                                <a:lnTo>
                                  <a:pt x="13" y="3"/>
                                </a:lnTo>
                                <a:lnTo>
                                  <a:pt x="14" y="3"/>
                                </a:lnTo>
                                <a:lnTo>
                                  <a:pt x="15" y="3"/>
                                </a:lnTo>
                                <a:lnTo>
                                  <a:pt x="15" y="4"/>
                                </a:lnTo>
                                <a:lnTo>
                                  <a:pt x="15" y="4"/>
                                </a:lnTo>
                                <a:lnTo>
                                  <a:pt x="15" y="5"/>
                                </a:lnTo>
                                <a:lnTo>
                                  <a:pt x="15" y="17"/>
                                </a:lnTo>
                                <a:lnTo>
                                  <a:pt x="24" y="9"/>
                                </a:lnTo>
                                <a:lnTo>
                                  <a:pt x="31" y="5"/>
                                </a:lnTo>
                                <a:lnTo>
                                  <a:pt x="40" y="1"/>
                                </a:lnTo>
                                <a:lnTo>
                                  <a:pt x="47" y="0"/>
                                </a:lnTo>
                                <a:lnTo>
                                  <a:pt x="56" y="1"/>
                                </a:lnTo>
                                <a:lnTo>
                                  <a:pt x="63" y="4"/>
                                </a:lnTo>
                                <a:lnTo>
                                  <a:pt x="69" y="8"/>
                                </a:lnTo>
                                <a:lnTo>
                                  <a:pt x="73" y="13"/>
                                </a:lnTo>
                                <a:lnTo>
                                  <a:pt x="77" y="17"/>
                                </a:lnTo>
                                <a:lnTo>
                                  <a:pt x="79" y="25"/>
                                </a:lnTo>
                                <a:lnTo>
                                  <a:pt x="80" y="32"/>
                                </a:lnTo>
                                <a:lnTo>
                                  <a:pt x="80" y="42"/>
                                </a:lnTo>
                                <a:lnTo>
                                  <a:pt x="80" y="9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17" name="Freeform 983"/>
                        <wps:cNvSpPr>
                          <a:spLocks/>
                        </wps:cNvSpPr>
                        <wps:spPr bwMode="auto">
                          <a:xfrm>
                            <a:off x="4941888" y="3763963"/>
                            <a:ext cx="19050" cy="96838"/>
                          </a:xfrm>
                          <a:custGeom>
                            <a:avLst/>
                            <a:gdLst>
                              <a:gd name="T0" fmla="*/ 38 w 38"/>
                              <a:gd name="T1" fmla="*/ 93 h 185"/>
                              <a:gd name="T2" fmla="*/ 38 w 38"/>
                              <a:gd name="T3" fmla="*/ 104 h 185"/>
                              <a:gd name="T4" fmla="*/ 37 w 38"/>
                              <a:gd name="T5" fmla="*/ 116 h 185"/>
                              <a:gd name="T6" fmla="*/ 36 w 38"/>
                              <a:gd name="T7" fmla="*/ 127 h 185"/>
                              <a:gd name="T8" fmla="*/ 33 w 38"/>
                              <a:gd name="T9" fmla="*/ 138 h 185"/>
                              <a:gd name="T10" fmla="*/ 29 w 38"/>
                              <a:gd name="T11" fmla="*/ 149 h 185"/>
                              <a:gd name="T12" fmla="*/ 26 w 38"/>
                              <a:gd name="T13" fmla="*/ 160 h 185"/>
                              <a:gd name="T14" fmla="*/ 21 w 38"/>
                              <a:gd name="T15" fmla="*/ 172 h 185"/>
                              <a:gd name="T16" fmla="*/ 16 w 38"/>
                              <a:gd name="T17" fmla="*/ 183 h 185"/>
                              <a:gd name="T18" fmla="*/ 15 w 38"/>
                              <a:gd name="T19" fmla="*/ 183 h 185"/>
                              <a:gd name="T20" fmla="*/ 15 w 38"/>
                              <a:gd name="T21" fmla="*/ 184 h 185"/>
                              <a:gd name="T22" fmla="*/ 13 w 38"/>
                              <a:gd name="T23" fmla="*/ 184 h 185"/>
                              <a:gd name="T24" fmla="*/ 13 w 38"/>
                              <a:gd name="T25" fmla="*/ 184 h 185"/>
                              <a:gd name="T26" fmla="*/ 12 w 38"/>
                              <a:gd name="T27" fmla="*/ 184 h 185"/>
                              <a:gd name="T28" fmla="*/ 11 w 38"/>
                              <a:gd name="T29" fmla="*/ 185 h 185"/>
                              <a:gd name="T30" fmla="*/ 10 w 38"/>
                              <a:gd name="T31" fmla="*/ 185 h 185"/>
                              <a:gd name="T32" fmla="*/ 7 w 38"/>
                              <a:gd name="T33" fmla="*/ 185 h 185"/>
                              <a:gd name="T34" fmla="*/ 5 w 38"/>
                              <a:gd name="T35" fmla="*/ 185 h 185"/>
                              <a:gd name="T36" fmla="*/ 3 w 38"/>
                              <a:gd name="T37" fmla="*/ 184 h 185"/>
                              <a:gd name="T38" fmla="*/ 2 w 38"/>
                              <a:gd name="T39" fmla="*/ 184 h 185"/>
                              <a:gd name="T40" fmla="*/ 1 w 38"/>
                              <a:gd name="T41" fmla="*/ 184 h 185"/>
                              <a:gd name="T42" fmla="*/ 0 w 38"/>
                              <a:gd name="T43" fmla="*/ 183 h 185"/>
                              <a:gd name="T44" fmla="*/ 0 w 38"/>
                              <a:gd name="T45" fmla="*/ 183 h 185"/>
                              <a:gd name="T46" fmla="*/ 0 w 38"/>
                              <a:gd name="T47" fmla="*/ 181 h 185"/>
                              <a:gd name="T48" fmla="*/ 1 w 38"/>
                              <a:gd name="T49" fmla="*/ 180 h 185"/>
                              <a:gd name="T50" fmla="*/ 10 w 38"/>
                              <a:gd name="T51" fmla="*/ 159 h 185"/>
                              <a:gd name="T52" fmla="*/ 16 w 38"/>
                              <a:gd name="T53" fmla="*/ 137 h 185"/>
                              <a:gd name="T54" fmla="*/ 19 w 38"/>
                              <a:gd name="T55" fmla="*/ 115 h 185"/>
                              <a:gd name="T56" fmla="*/ 21 w 38"/>
                              <a:gd name="T57" fmla="*/ 93 h 185"/>
                              <a:gd name="T58" fmla="*/ 19 w 38"/>
                              <a:gd name="T59" fmla="*/ 69 h 185"/>
                              <a:gd name="T60" fmla="*/ 16 w 38"/>
                              <a:gd name="T61" fmla="*/ 48 h 185"/>
                              <a:gd name="T62" fmla="*/ 10 w 38"/>
                              <a:gd name="T63" fmla="*/ 26 h 185"/>
                              <a:gd name="T64" fmla="*/ 1 w 38"/>
                              <a:gd name="T65" fmla="*/ 5 h 185"/>
                              <a:gd name="T66" fmla="*/ 0 w 38"/>
                              <a:gd name="T67" fmla="*/ 4 h 185"/>
                              <a:gd name="T68" fmla="*/ 0 w 38"/>
                              <a:gd name="T69" fmla="*/ 3 h 185"/>
                              <a:gd name="T70" fmla="*/ 1 w 38"/>
                              <a:gd name="T71" fmla="*/ 2 h 185"/>
                              <a:gd name="T72" fmla="*/ 1 w 38"/>
                              <a:gd name="T73" fmla="*/ 2 h 185"/>
                              <a:gd name="T74" fmla="*/ 2 w 38"/>
                              <a:gd name="T75" fmla="*/ 2 h 185"/>
                              <a:gd name="T76" fmla="*/ 3 w 38"/>
                              <a:gd name="T77" fmla="*/ 0 h 185"/>
                              <a:gd name="T78" fmla="*/ 5 w 38"/>
                              <a:gd name="T79" fmla="*/ 0 h 185"/>
                              <a:gd name="T80" fmla="*/ 7 w 38"/>
                              <a:gd name="T81" fmla="*/ 0 h 185"/>
                              <a:gd name="T82" fmla="*/ 10 w 38"/>
                              <a:gd name="T83" fmla="*/ 0 h 185"/>
                              <a:gd name="T84" fmla="*/ 11 w 38"/>
                              <a:gd name="T85" fmla="*/ 0 h 185"/>
                              <a:gd name="T86" fmla="*/ 12 w 38"/>
                              <a:gd name="T87" fmla="*/ 0 h 185"/>
                              <a:gd name="T88" fmla="*/ 13 w 38"/>
                              <a:gd name="T89" fmla="*/ 2 h 185"/>
                              <a:gd name="T90" fmla="*/ 15 w 38"/>
                              <a:gd name="T91" fmla="*/ 2 h 185"/>
                              <a:gd name="T92" fmla="*/ 15 w 38"/>
                              <a:gd name="T93" fmla="*/ 2 h 185"/>
                              <a:gd name="T94" fmla="*/ 15 w 38"/>
                              <a:gd name="T95" fmla="*/ 2 h 185"/>
                              <a:gd name="T96" fmla="*/ 16 w 38"/>
                              <a:gd name="T97" fmla="*/ 3 h 185"/>
                              <a:gd name="T98" fmla="*/ 26 w 38"/>
                              <a:gd name="T99" fmla="*/ 24 h 185"/>
                              <a:gd name="T100" fmla="*/ 32 w 38"/>
                              <a:gd name="T101" fmla="*/ 46 h 185"/>
                              <a:gd name="T102" fmla="*/ 37 w 38"/>
                              <a:gd name="T103" fmla="*/ 69 h 185"/>
                              <a:gd name="T104" fmla="*/ 38 w 38"/>
                              <a:gd name="T105" fmla="*/ 93 h 18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38" h="185">
                                <a:moveTo>
                                  <a:pt x="38" y="93"/>
                                </a:moveTo>
                                <a:lnTo>
                                  <a:pt x="38" y="104"/>
                                </a:lnTo>
                                <a:lnTo>
                                  <a:pt x="37" y="116"/>
                                </a:lnTo>
                                <a:lnTo>
                                  <a:pt x="36" y="127"/>
                                </a:lnTo>
                                <a:lnTo>
                                  <a:pt x="33" y="138"/>
                                </a:lnTo>
                                <a:lnTo>
                                  <a:pt x="29" y="149"/>
                                </a:lnTo>
                                <a:lnTo>
                                  <a:pt x="26" y="160"/>
                                </a:lnTo>
                                <a:lnTo>
                                  <a:pt x="21" y="172"/>
                                </a:lnTo>
                                <a:lnTo>
                                  <a:pt x="16" y="183"/>
                                </a:lnTo>
                                <a:lnTo>
                                  <a:pt x="15" y="183"/>
                                </a:lnTo>
                                <a:lnTo>
                                  <a:pt x="15" y="184"/>
                                </a:lnTo>
                                <a:lnTo>
                                  <a:pt x="13" y="184"/>
                                </a:lnTo>
                                <a:lnTo>
                                  <a:pt x="13" y="184"/>
                                </a:lnTo>
                                <a:lnTo>
                                  <a:pt x="12" y="184"/>
                                </a:lnTo>
                                <a:lnTo>
                                  <a:pt x="11" y="185"/>
                                </a:lnTo>
                                <a:lnTo>
                                  <a:pt x="10" y="185"/>
                                </a:lnTo>
                                <a:lnTo>
                                  <a:pt x="7" y="185"/>
                                </a:lnTo>
                                <a:lnTo>
                                  <a:pt x="5" y="185"/>
                                </a:lnTo>
                                <a:lnTo>
                                  <a:pt x="3" y="184"/>
                                </a:lnTo>
                                <a:lnTo>
                                  <a:pt x="2" y="184"/>
                                </a:lnTo>
                                <a:lnTo>
                                  <a:pt x="1" y="184"/>
                                </a:lnTo>
                                <a:lnTo>
                                  <a:pt x="0" y="183"/>
                                </a:lnTo>
                                <a:lnTo>
                                  <a:pt x="0" y="183"/>
                                </a:lnTo>
                                <a:lnTo>
                                  <a:pt x="0" y="181"/>
                                </a:lnTo>
                                <a:lnTo>
                                  <a:pt x="1" y="180"/>
                                </a:lnTo>
                                <a:lnTo>
                                  <a:pt x="10" y="159"/>
                                </a:lnTo>
                                <a:lnTo>
                                  <a:pt x="16" y="137"/>
                                </a:lnTo>
                                <a:lnTo>
                                  <a:pt x="19" y="115"/>
                                </a:lnTo>
                                <a:lnTo>
                                  <a:pt x="21" y="93"/>
                                </a:lnTo>
                                <a:lnTo>
                                  <a:pt x="19" y="69"/>
                                </a:lnTo>
                                <a:lnTo>
                                  <a:pt x="16" y="48"/>
                                </a:lnTo>
                                <a:lnTo>
                                  <a:pt x="10" y="26"/>
                                </a:lnTo>
                                <a:lnTo>
                                  <a:pt x="1" y="5"/>
                                </a:lnTo>
                                <a:lnTo>
                                  <a:pt x="0" y="4"/>
                                </a:lnTo>
                                <a:lnTo>
                                  <a:pt x="0" y="3"/>
                                </a:lnTo>
                                <a:lnTo>
                                  <a:pt x="1" y="2"/>
                                </a:lnTo>
                                <a:lnTo>
                                  <a:pt x="1" y="2"/>
                                </a:lnTo>
                                <a:lnTo>
                                  <a:pt x="2" y="2"/>
                                </a:lnTo>
                                <a:lnTo>
                                  <a:pt x="3" y="0"/>
                                </a:lnTo>
                                <a:lnTo>
                                  <a:pt x="5" y="0"/>
                                </a:lnTo>
                                <a:lnTo>
                                  <a:pt x="7" y="0"/>
                                </a:lnTo>
                                <a:lnTo>
                                  <a:pt x="10" y="0"/>
                                </a:lnTo>
                                <a:lnTo>
                                  <a:pt x="11" y="0"/>
                                </a:lnTo>
                                <a:lnTo>
                                  <a:pt x="12" y="0"/>
                                </a:lnTo>
                                <a:lnTo>
                                  <a:pt x="13" y="2"/>
                                </a:lnTo>
                                <a:lnTo>
                                  <a:pt x="15" y="2"/>
                                </a:lnTo>
                                <a:lnTo>
                                  <a:pt x="15" y="2"/>
                                </a:lnTo>
                                <a:lnTo>
                                  <a:pt x="15" y="2"/>
                                </a:lnTo>
                                <a:lnTo>
                                  <a:pt x="16" y="3"/>
                                </a:lnTo>
                                <a:lnTo>
                                  <a:pt x="26" y="24"/>
                                </a:lnTo>
                                <a:lnTo>
                                  <a:pt x="32" y="46"/>
                                </a:lnTo>
                                <a:lnTo>
                                  <a:pt x="37" y="69"/>
                                </a:lnTo>
                                <a:lnTo>
                                  <a:pt x="38" y="9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18" name="Freeform 984"/>
                        <wps:cNvSpPr>
                          <a:spLocks/>
                        </wps:cNvSpPr>
                        <wps:spPr bwMode="auto">
                          <a:xfrm>
                            <a:off x="4973638" y="3830638"/>
                            <a:ext cx="30163" cy="47625"/>
                          </a:xfrm>
                          <a:custGeom>
                            <a:avLst/>
                            <a:gdLst>
                              <a:gd name="T0" fmla="*/ 57 w 57"/>
                              <a:gd name="T1" fmla="*/ 87 h 91"/>
                              <a:gd name="T2" fmla="*/ 56 w 57"/>
                              <a:gd name="T3" fmla="*/ 90 h 91"/>
                              <a:gd name="T4" fmla="*/ 56 w 57"/>
                              <a:gd name="T5" fmla="*/ 91 h 91"/>
                              <a:gd name="T6" fmla="*/ 54 w 57"/>
                              <a:gd name="T7" fmla="*/ 91 h 91"/>
                              <a:gd name="T8" fmla="*/ 4 w 57"/>
                              <a:gd name="T9" fmla="*/ 91 h 91"/>
                              <a:gd name="T10" fmla="*/ 3 w 57"/>
                              <a:gd name="T11" fmla="*/ 91 h 91"/>
                              <a:gd name="T12" fmla="*/ 1 w 57"/>
                              <a:gd name="T13" fmla="*/ 91 h 91"/>
                              <a:gd name="T14" fmla="*/ 0 w 57"/>
                              <a:gd name="T15" fmla="*/ 89 h 91"/>
                              <a:gd name="T16" fmla="*/ 0 w 57"/>
                              <a:gd name="T17" fmla="*/ 86 h 91"/>
                              <a:gd name="T18" fmla="*/ 0 w 57"/>
                              <a:gd name="T19" fmla="*/ 84 h 91"/>
                              <a:gd name="T20" fmla="*/ 0 w 57"/>
                              <a:gd name="T21" fmla="*/ 83 h 91"/>
                              <a:gd name="T22" fmla="*/ 1 w 57"/>
                              <a:gd name="T23" fmla="*/ 80 h 91"/>
                              <a:gd name="T24" fmla="*/ 3 w 57"/>
                              <a:gd name="T25" fmla="*/ 79 h 91"/>
                              <a:gd name="T26" fmla="*/ 26 w 57"/>
                              <a:gd name="T27" fmla="*/ 54 h 91"/>
                              <a:gd name="T28" fmla="*/ 33 w 57"/>
                              <a:gd name="T29" fmla="*/ 44 h 91"/>
                              <a:gd name="T30" fmla="*/ 37 w 57"/>
                              <a:gd name="T31" fmla="*/ 36 h 91"/>
                              <a:gd name="T32" fmla="*/ 38 w 57"/>
                              <a:gd name="T33" fmla="*/ 28 h 91"/>
                              <a:gd name="T34" fmla="*/ 38 w 57"/>
                              <a:gd name="T35" fmla="*/ 22 h 91"/>
                              <a:gd name="T36" fmla="*/ 37 w 57"/>
                              <a:gd name="T37" fmla="*/ 17 h 91"/>
                              <a:gd name="T38" fmla="*/ 33 w 57"/>
                              <a:gd name="T39" fmla="*/ 14 h 91"/>
                              <a:gd name="T40" fmla="*/ 27 w 57"/>
                              <a:gd name="T41" fmla="*/ 11 h 91"/>
                              <a:gd name="T42" fmla="*/ 20 w 57"/>
                              <a:gd name="T43" fmla="*/ 11 h 91"/>
                              <a:gd name="T44" fmla="*/ 14 w 57"/>
                              <a:gd name="T45" fmla="*/ 14 h 91"/>
                              <a:gd name="T46" fmla="*/ 9 w 57"/>
                              <a:gd name="T47" fmla="*/ 16 h 91"/>
                              <a:gd name="T48" fmla="*/ 5 w 57"/>
                              <a:gd name="T49" fmla="*/ 18 h 91"/>
                              <a:gd name="T50" fmla="*/ 4 w 57"/>
                              <a:gd name="T51" fmla="*/ 18 h 91"/>
                              <a:gd name="T52" fmla="*/ 3 w 57"/>
                              <a:gd name="T53" fmla="*/ 17 h 91"/>
                              <a:gd name="T54" fmla="*/ 3 w 57"/>
                              <a:gd name="T55" fmla="*/ 16 h 91"/>
                              <a:gd name="T56" fmla="*/ 1 w 57"/>
                              <a:gd name="T57" fmla="*/ 15 h 91"/>
                              <a:gd name="T58" fmla="*/ 1 w 57"/>
                              <a:gd name="T59" fmla="*/ 12 h 91"/>
                              <a:gd name="T60" fmla="*/ 3 w 57"/>
                              <a:gd name="T61" fmla="*/ 11 h 91"/>
                              <a:gd name="T62" fmla="*/ 3 w 57"/>
                              <a:gd name="T63" fmla="*/ 10 h 91"/>
                              <a:gd name="T64" fmla="*/ 3 w 57"/>
                              <a:gd name="T65" fmla="*/ 9 h 91"/>
                              <a:gd name="T66" fmla="*/ 5 w 57"/>
                              <a:gd name="T67" fmla="*/ 7 h 91"/>
                              <a:gd name="T68" fmla="*/ 9 w 57"/>
                              <a:gd name="T69" fmla="*/ 5 h 91"/>
                              <a:gd name="T70" fmla="*/ 15 w 57"/>
                              <a:gd name="T71" fmla="*/ 2 h 91"/>
                              <a:gd name="T72" fmla="*/ 22 w 57"/>
                              <a:gd name="T73" fmla="*/ 0 h 91"/>
                              <a:gd name="T74" fmla="*/ 32 w 57"/>
                              <a:gd name="T75" fmla="*/ 0 h 91"/>
                              <a:gd name="T76" fmla="*/ 42 w 57"/>
                              <a:gd name="T77" fmla="*/ 4 h 91"/>
                              <a:gd name="T78" fmla="*/ 49 w 57"/>
                              <a:gd name="T79" fmla="*/ 11 h 91"/>
                              <a:gd name="T80" fmla="*/ 52 w 57"/>
                              <a:gd name="T81" fmla="*/ 18 h 91"/>
                              <a:gd name="T82" fmla="*/ 52 w 57"/>
                              <a:gd name="T83" fmla="*/ 28 h 91"/>
                              <a:gd name="T84" fmla="*/ 51 w 57"/>
                              <a:gd name="T85" fmla="*/ 37 h 91"/>
                              <a:gd name="T86" fmla="*/ 46 w 57"/>
                              <a:gd name="T87" fmla="*/ 47 h 91"/>
                              <a:gd name="T88" fmla="*/ 36 w 57"/>
                              <a:gd name="T89" fmla="*/ 59 h 91"/>
                              <a:gd name="T90" fmla="*/ 15 w 57"/>
                              <a:gd name="T91" fmla="*/ 81 h 91"/>
                              <a:gd name="T92" fmla="*/ 54 w 57"/>
                              <a:gd name="T93" fmla="*/ 81 h 91"/>
                              <a:gd name="T94" fmla="*/ 56 w 57"/>
                              <a:gd name="T95" fmla="*/ 83 h 91"/>
                              <a:gd name="T96" fmla="*/ 56 w 57"/>
                              <a:gd name="T97" fmla="*/ 84 h 91"/>
                              <a:gd name="T98" fmla="*/ 57 w 57"/>
                              <a:gd name="T99" fmla="*/ 85 h 9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57" h="91">
                                <a:moveTo>
                                  <a:pt x="57" y="86"/>
                                </a:moveTo>
                                <a:lnTo>
                                  <a:pt x="57" y="87"/>
                                </a:lnTo>
                                <a:lnTo>
                                  <a:pt x="57" y="89"/>
                                </a:lnTo>
                                <a:lnTo>
                                  <a:pt x="56" y="90"/>
                                </a:lnTo>
                                <a:lnTo>
                                  <a:pt x="56" y="90"/>
                                </a:lnTo>
                                <a:lnTo>
                                  <a:pt x="56" y="91"/>
                                </a:lnTo>
                                <a:lnTo>
                                  <a:pt x="56" y="91"/>
                                </a:lnTo>
                                <a:lnTo>
                                  <a:pt x="54" y="91"/>
                                </a:lnTo>
                                <a:lnTo>
                                  <a:pt x="54" y="91"/>
                                </a:lnTo>
                                <a:lnTo>
                                  <a:pt x="4" y="91"/>
                                </a:lnTo>
                                <a:lnTo>
                                  <a:pt x="3" y="91"/>
                                </a:lnTo>
                                <a:lnTo>
                                  <a:pt x="3" y="91"/>
                                </a:lnTo>
                                <a:lnTo>
                                  <a:pt x="1" y="91"/>
                                </a:lnTo>
                                <a:lnTo>
                                  <a:pt x="1" y="91"/>
                                </a:lnTo>
                                <a:lnTo>
                                  <a:pt x="0" y="90"/>
                                </a:lnTo>
                                <a:lnTo>
                                  <a:pt x="0" y="89"/>
                                </a:lnTo>
                                <a:lnTo>
                                  <a:pt x="0" y="87"/>
                                </a:lnTo>
                                <a:lnTo>
                                  <a:pt x="0" y="86"/>
                                </a:lnTo>
                                <a:lnTo>
                                  <a:pt x="0" y="85"/>
                                </a:lnTo>
                                <a:lnTo>
                                  <a:pt x="0" y="84"/>
                                </a:lnTo>
                                <a:lnTo>
                                  <a:pt x="0" y="83"/>
                                </a:lnTo>
                                <a:lnTo>
                                  <a:pt x="0" y="83"/>
                                </a:lnTo>
                                <a:lnTo>
                                  <a:pt x="1" y="81"/>
                                </a:lnTo>
                                <a:lnTo>
                                  <a:pt x="1" y="80"/>
                                </a:lnTo>
                                <a:lnTo>
                                  <a:pt x="3" y="80"/>
                                </a:lnTo>
                                <a:lnTo>
                                  <a:pt x="3" y="79"/>
                                </a:lnTo>
                                <a:lnTo>
                                  <a:pt x="20" y="60"/>
                                </a:lnTo>
                                <a:lnTo>
                                  <a:pt x="26" y="54"/>
                                </a:lnTo>
                                <a:lnTo>
                                  <a:pt x="30" y="49"/>
                                </a:lnTo>
                                <a:lnTo>
                                  <a:pt x="33" y="44"/>
                                </a:lnTo>
                                <a:lnTo>
                                  <a:pt x="36" y="39"/>
                                </a:lnTo>
                                <a:lnTo>
                                  <a:pt x="37" y="36"/>
                                </a:lnTo>
                                <a:lnTo>
                                  <a:pt x="38" y="32"/>
                                </a:lnTo>
                                <a:lnTo>
                                  <a:pt x="38" y="28"/>
                                </a:lnTo>
                                <a:lnTo>
                                  <a:pt x="40" y="26"/>
                                </a:lnTo>
                                <a:lnTo>
                                  <a:pt x="38" y="22"/>
                                </a:lnTo>
                                <a:lnTo>
                                  <a:pt x="38" y="20"/>
                                </a:lnTo>
                                <a:lnTo>
                                  <a:pt x="37" y="17"/>
                                </a:lnTo>
                                <a:lnTo>
                                  <a:pt x="35" y="15"/>
                                </a:lnTo>
                                <a:lnTo>
                                  <a:pt x="33" y="14"/>
                                </a:lnTo>
                                <a:lnTo>
                                  <a:pt x="31" y="12"/>
                                </a:lnTo>
                                <a:lnTo>
                                  <a:pt x="27" y="11"/>
                                </a:lnTo>
                                <a:lnTo>
                                  <a:pt x="25" y="11"/>
                                </a:lnTo>
                                <a:lnTo>
                                  <a:pt x="20" y="11"/>
                                </a:lnTo>
                                <a:lnTo>
                                  <a:pt x="16" y="12"/>
                                </a:lnTo>
                                <a:lnTo>
                                  <a:pt x="14" y="14"/>
                                </a:lnTo>
                                <a:lnTo>
                                  <a:pt x="11" y="15"/>
                                </a:lnTo>
                                <a:lnTo>
                                  <a:pt x="9" y="16"/>
                                </a:lnTo>
                                <a:lnTo>
                                  <a:pt x="6" y="17"/>
                                </a:lnTo>
                                <a:lnTo>
                                  <a:pt x="5" y="18"/>
                                </a:lnTo>
                                <a:lnTo>
                                  <a:pt x="4" y="18"/>
                                </a:lnTo>
                                <a:lnTo>
                                  <a:pt x="4" y="18"/>
                                </a:lnTo>
                                <a:lnTo>
                                  <a:pt x="3" y="18"/>
                                </a:lnTo>
                                <a:lnTo>
                                  <a:pt x="3" y="17"/>
                                </a:lnTo>
                                <a:lnTo>
                                  <a:pt x="3" y="17"/>
                                </a:lnTo>
                                <a:lnTo>
                                  <a:pt x="3" y="16"/>
                                </a:lnTo>
                                <a:lnTo>
                                  <a:pt x="1" y="16"/>
                                </a:lnTo>
                                <a:lnTo>
                                  <a:pt x="1" y="15"/>
                                </a:lnTo>
                                <a:lnTo>
                                  <a:pt x="1" y="14"/>
                                </a:lnTo>
                                <a:lnTo>
                                  <a:pt x="1" y="12"/>
                                </a:lnTo>
                                <a:lnTo>
                                  <a:pt x="1" y="11"/>
                                </a:lnTo>
                                <a:lnTo>
                                  <a:pt x="3" y="11"/>
                                </a:lnTo>
                                <a:lnTo>
                                  <a:pt x="3" y="10"/>
                                </a:lnTo>
                                <a:lnTo>
                                  <a:pt x="3" y="10"/>
                                </a:lnTo>
                                <a:lnTo>
                                  <a:pt x="3" y="9"/>
                                </a:lnTo>
                                <a:lnTo>
                                  <a:pt x="3" y="9"/>
                                </a:lnTo>
                                <a:lnTo>
                                  <a:pt x="4" y="7"/>
                                </a:lnTo>
                                <a:lnTo>
                                  <a:pt x="5" y="7"/>
                                </a:lnTo>
                                <a:lnTo>
                                  <a:pt x="6" y="6"/>
                                </a:lnTo>
                                <a:lnTo>
                                  <a:pt x="9" y="5"/>
                                </a:lnTo>
                                <a:lnTo>
                                  <a:pt x="11" y="4"/>
                                </a:lnTo>
                                <a:lnTo>
                                  <a:pt x="15" y="2"/>
                                </a:lnTo>
                                <a:lnTo>
                                  <a:pt x="19" y="1"/>
                                </a:lnTo>
                                <a:lnTo>
                                  <a:pt x="22" y="0"/>
                                </a:lnTo>
                                <a:lnTo>
                                  <a:pt x="26" y="0"/>
                                </a:lnTo>
                                <a:lnTo>
                                  <a:pt x="32" y="0"/>
                                </a:lnTo>
                                <a:lnTo>
                                  <a:pt x="38" y="2"/>
                                </a:lnTo>
                                <a:lnTo>
                                  <a:pt x="42" y="4"/>
                                </a:lnTo>
                                <a:lnTo>
                                  <a:pt x="46" y="7"/>
                                </a:lnTo>
                                <a:lnTo>
                                  <a:pt x="49" y="11"/>
                                </a:lnTo>
                                <a:lnTo>
                                  <a:pt x="51" y="15"/>
                                </a:lnTo>
                                <a:lnTo>
                                  <a:pt x="52" y="18"/>
                                </a:lnTo>
                                <a:lnTo>
                                  <a:pt x="52" y="23"/>
                                </a:lnTo>
                                <a:lnTo>
                                  <a:pt x="52" y="28"/>
                                </a:lnTo>
                                <a:lnTo>
                                  <a:pt x="52" y="32"/>
                                </a:lnTo>
                                <a:lnTo>
                                  <a:pt x="51" y="37"/>
                                </a:lnTo>
                                <a:lnTo>
                                  <a:pt x="48" y="42"/>
                                </a:lnTo>
                                <a:lnTo>
                                  <a:pt x="46" y="47"/>
                                </a:lnTo>
                                <a:lnTo>
                                  <a:pt x="41" y="53"/>
                                </a:lnTo>
                                <a:lnTo>
                                  <a:pt x="36" y="59"/>
                                </a:lnTo>
                                <a:lnTo>
                                  <a:pt x="28" y="67"/>
                                </a:lnTo>
                                <a:lnTo>
                                  <a:pt x="15" y="81"/>
                                </a:lnTo>
                                <a:lnTo>
                                  <a:pt x="54" y="81"/>
                                </a:lnTo>
                                <a:lnTo>
                                  <a:pt x="54" y="81"/>
                                </a:lnTo>
                                <a:lnTo>
                                  <a:pt x="54" y="81"/>
                                </a:lnTo>
                                <a:lnTo>
                                  <a:pt x="56" y="83"/>
                                </a:lnTo>
                                <a:lnTo>
                                  <a:pt x="56" y="83"/>
                                </a:lnTo>
                                <a:lnTo>
                                  <a:pt x="56" y="84"/>
                                </a:lnTo>
                                <a:lnTo>
                                  <a:pt x="57" y="85"/>
                                </a:lnTo>
                                <a:lnTo>
                                  <a:pt x="57" y="85"/>
                                </a:lnTo>
                                <a:lnTo>
                                  <a:pt x="57" y="8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19" name="Freeform 985"/>
                        <wps:cNvSpPr>
                          <a:spLocks/>
                        </wps:cNvSpPr>
                        <wps:spPr bwMode="auto">
                          <a:xfrm>
                            <a:off x="5016500" y="3770313"/>
                            <a:ext cx="52388" cy="71438"/>
                          </a:xfrm>
                          <a:custGeom>
                            <a:avLst/>
                            <a:gdLst>
                              <a:gd name="T0" fmla="*/ 97 w 97"/>
                              <a:gd name="T1" fmla="*/ 134 h 136"/>
                              <a:gd name="T2" fmla="*/ 96 w 97"/>
                              <a:gd name="T3" fmla="*/ 135 h 136"/>
                              <a:gd name="T4" fmla="*/ 94 w 97"/>
                              <a:gd name="T5" fmla="*/ 135 h 136"/>
                              <a:gd name="T6" fmla="*/ 91 w 97"/>
                              <a:gd name="T7" fmla="*/ 136 h 136"/>
                              <a:gd name="T8" fmla="*/ 86 w 97"/>
                              <a:gd name="T9" fmla="*/ 136 h 136"/>
                              <a:gd name="T10" fmla="*/ 82 w 97"/>
                              <a:gd name="T11" fmla="*/ 135 h 136"/>
                              <a:gd name="T12" fmla="*/ 80 w 97"/>
                              <a:gd name="T13" fmla="*/ 135 h 136"/>
                              <a:gd name="T14" fmla="*/ 80 w 97"/>
                              <a:gd name="T15" fmla="*/ 134 h 136"/>
                              <a:gd name="T16" fmla="*/ 78 w 97"/>
                              <a:gd name="T17" fmla="*/ 74 h 136"/>
                              <a:gd name="T18" fmla="*/ 18 w 97"/>
                              <a:gd name="T19" fmla="*/ 133 h 136"/>
                              <a:gd name="T20" fmla="*/ 17 w 97"/>
                              <a:gd name="T21" fmla="*/ 134 h 136"/>
                              <a:gd name="T22" fmla="*/ 16 w 97"/>
                              <a:gd name="T23" fmla="*/ 135 h 136"/>
                              <a:gd name="T24" fmla="*/ 13 w 97"/>
                              <a:gd name="T25" fmla="*/ 136 h 136"/>
                              <a:gd name="T26" fmla="*/ 8 w 97"/>
                              <a:gd name="T27" fmla="*/ 136 h 136"/>
                              <a:gd name="T28" fmla="*/ 5 w 97"/>
                              <a:gd name="T29" fmla="*/ 136 h 136"/>
                              <a:gd name="T30" fmla="*/ 1 w 97"/>
                              <a:gd name="T31" fmla="*/ 135 h 136"/>
                              <a:gd name="T32" fmla="*/ 0 w 97"/>
                              <a:gd name="T33" fmla="*/ 134 h 136"/>
                              <a:gd name="T34" fmla="*/ 0 w 97"/>
                              <a:gd name="T35" fmla="*/ 133 h 136"/>
                              <a:gd name="T36" fmla="*/ 0 w 97"/>
                              <a:gd name="T37" fmla="*/ 2 h 136"/>
                              <a:gd name="T38" fmla="*/ 1 w 97"/>
                              <a:gd name="T39" fmla="*/ 1 h 136"/>
                              <a:gd name="T40" fmla="*/ 2 w 97"/>
                              <a:gd name="T41" fmla="*/ 1 h 136"/>
                              <a:gd name="T42" fmla="*/ 6 w 97"/>
                              <a:gd name="T43" fmla="*/ 0 h 136"/>
                              <a:gd name="T44" fmla="*/ 11 w 97"/>
                              <a:gd name="T45" fmla="*/ 0 h 136"/>
                              <a:gd name="T46" fmla="*/ 14 w 97"/>
                              <a:gd name="T47" fmla="*/ 1 h 136"/>
                              <a:gd name="T48" fmla="*/ 17 w 97"/>
                              <a:gd name="T49" fmla="*/ 1 h 136"/>
                              <a:gd name="T50" fmla="*/ 17 w 97"/>
                              <a:gd name="T51" fmla="*/ 2 h 136"/>
                              <a:gd name="T52" fmla="*/ 18 w 97"/>
                              <a:gd name="T53" fmla="*/ 58 h 136"/>
                              <a:gd name="T54" fmla="*/ 78 w 97"/>
                              <a:gd name="T55" fmla="*/ 3 h 136"/>
                              <a:gd name="T56" fmla="*/ 80 w 97"/>
                              <a:gd name="T57" fmla="*/ 2 h 136"/>
                              <a:gd name="T58" fmla="*/ 81 w 97"/>
                              <a:gd name="T59" fmla="*/ 1 h 136"/>
                              <a:gd name="T60" fmla="*/ 83 w 97"/>
                              <a:gd name="T61" fmla="*/ 0 h 136"/>
                              <a:gd name="T62" fmla="*/ 88 w 97"/>
                              <a:gd name="T63" fmla="*/ 0 h 136"/>
                              <a:gd name="T64" fmla="*/ 92 w 97"/>
                              <a:gd name="T65" fmla="*/ 0 h 136"/>
                              <a:gd name="T66" fmla="*/ 94 w 97"/>
                              <a:gd name="T67" fmla="*/ 1 h 136"/>
                              <a:gd name="T68" fmla="*/ 97 w 97"/>
                              <a:gd name="T69" fmla="*/ 2 h 136"/>
                              <a:gd name="T70" fmla="*/ 97 w 97"/>
                              <a:gd name="T71" fmla="*/ 3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97" h="136">
                                <a:moveTo>
                                  <a:pt x="97" y="133"/>
                                </a:moveTo>
                                <a:lnTo>
                                  <a:pt x="97" y="134"/>
                                </a:lnTo>
                                <a:lnTo>
                                  <a:pt x="97" y="134"/>
                                </a:lnTo>
                                <a:lnTo>
                                  <a:pt x="96" y="135"/>
                                </a:lnTo>
                                <a:lnTo>
                                  <a:pt x="94" y="135"/>
                                </a:lnTo>
                                <a:lnTo>
                                  <a:pt x="94" y="135"/>
                                </a:lnTo>
                                <a:lnTo>
                                  <a:pt x="92" y="136"/>
                                </a:lnTo>
                                <a:lnTo>
                                  <a:pt x="91" y="136"/>
                                </a:lnTo>
                                <a:lnTo>
                                  <a:pt x="88" y="136"/>
                                </a:lnTo>
                                <a:lnTo>
                                  <a:pt x="86" y="136"/>
                                </a:lnTo>
                                <a:lnTo>
                                  <a:pt x="83" y="136"/>
                                </a:lnTo>
                                <a:lnTo>
                                  <a:pt x="82" y="135"/>
                                </a:lnTo>
                                <a:lnTo>
                                  <a:pt x="81" y="135"/>
                                </a:lnTo>
                                <a:lnTo>
                                  <a:pt x="80" y="135"/>
                                </a:lnTo>
                                <a:lnTo>
                                  <a:pt x="80" y="134"/>
                                </a:lnTo>
                                <a:lnTo>
                                  <a:pt x="80" y="134"/>
                                </a:lnTo>
                                <a:lnTo>
                                  <a:pt x="78" y="133"/>
                                </a:lnTo>
                                <a:lnTo>
                                  <a:pt x="78" y="74"/>
                                </a:lnTo>
                                <a:lnTo>
                                  <a:pt x="18" y="74"/>
                                </a:lnTo>
                                <a:lnTo>
                                  <a:pt x="18" y="133"/>
                                </a:lnTo>
                                <a:lnTo>
                                  <a:pt x="17" y="134"/>
                                </a:lnTo>
                                <a:lnTo>
                                  <a:pt x="17" y="134"/>
                                </a:lnTo>
                                <a:lnTo>
                                  <a:pt x="17" y="135"/>
                                </a:lnTo>
                                <a:lnTo>
                                  <a:pt x="16" y="135"/>
                                </a:lnTo>
                                <a:lnTo>
                                  <a:pt x="14" y="135"/>
                                </a:lnTo>
                                <a:lnTo>
                                  <a:pt x="13" y="136"/>
                                </a:lnTo>
                                <a:lnTo>
                                  <a:pt x="11" y="136"/>
                                </a:lnTo>
                                <a:lnTo>
                                  <a:pt x="8" y="136"/>
                                </a:lnTo>
                                <a:lnTo>
                                  <a:pt x="6" y="136"/>
                                </a:lnTo>
                                <a:lnTo>
                                  <a:pt x="5" y="136"/>
                                </a:lnTo>
                                <a:lnTo>
                                  <a:pt x="2" y="135"/>
                                </a:lnTo>
                                <a:lnTo>
                                  <a:pt x="1" y="135"/>
                                </a:lnTo>
                                <a:lnTo>
                                  <a:pt x="1" y="135"/>
                                </a:lnTo>
                                <a:lnTo>
                                  <a:pt x="0" y="134"/>
                                </a:lnTo>
                                <a:lnTo>
                                  <a:pt x="0" y="134"/>
                                </a:lnTo>
                                <a:lnTo>
                                  <a:pt x="0" y="133"/>
                                </a:lnTo>
                                <a:lnTo>
                                  <a:pt x="0" y="3"/>
                                </a:lnTo>
                                <a:lnTo>
                                  <a:pt x="0" y="2"/>
                                </a:lnTo>
                                <a:lnTo>
                                  <a:pt x="0" y="2"/>
                                </a:lnTo>
                                <a:lnTo>
                                  <a:pt x="1" y="1"/>
                                </a:lnTo>
                                <a:lnTo>
                                  <a:pt x="1" y="1"/>
                                </a:lnTo>
                                <a:lnTo>
                                  <a:pt x="2" y="1"/>
                                </a:lnTo>
                                <a:lnTo>
                                  <a:pt x="5" y="0"/>
                                </a:lnTo>
                                <a:lnTo>
                                  <a:pt x="6" y="0"/>
                                </a:lnTo>
                                <a:lnTo>
                                  <a:pt x="8" y="0"/>
                                </a:lnTo>
                                <a:lnTo>
                                  <a:pt x="11" y="0"/>
                                </a:lnTo>
                                <a:lnTo>
                                  <a:pt x="13" y="0"/>
                                </a:lnTo>
                                <a:lnTo>
                                  <a:pt x="14" y="1"/>
                                </a:lnTo>
                                <a:lnTo>
                                  <a:pt x="16" y="1"/>
                                </a:lnTo>
                                <a:lnTo>
                                  <a:pt x="17" y="1"/>
                                </a:lnTo>
                                <a:lnTo>
                                  <a:pt x="17" y="2"/>
                                </a:lnTo>
                                <a:lnTo>
                                  <a:pt x="17" y="2"/>
                                </a:lnTo>
                                <a:lnTo>
                                  <a:pt x="18" y="3"/>
                                </a:lnTo>
                                <a:lnTo>
                                  <a:pt x="18" y="58"/>
                                </a:lnTo>
                                <a:lnTo>
                                  <a:pt x="78" y="58"/>
                                </a:lnTo>
                                <a:lnTo>
                                  <a:pt x="78" y="3"/>
                                </a:lnTo>
                                <a:lnTo>
                                  <a:pt x="80" y="2"/>
                                </a:lnTo>
                                <a:lnTo>
                                  <a:pt x="80" y="2"/>
                                </a:lnTo>
                                <a:lnTo>
                                  <a:pt x="80" y="1"/>
                                </a:lnTo>
                                <a:lnTo>
                                  <a:pt x="81" y="1"/>
                                </a:lnTo>
                                <a:lnTo>
                                  <a:pt x="82" y="1"/>
                                </a:lnTo>
                                <a:lnTo>
                                  <a:pt x="83" y="0"/>
                                </a:lnTo>
                                <a:lnTo>
                                  <a:pt x="86" y="0"/>
                                </a:lnTo>
                                <a:lnTo>
                                  <a:pt x="88" y="0"/>
                                </a:lnTo>
                                <a:lnTo>
                                  <a:pt x="91" y="0"/>
                                </a:lnTo>
                                <a:lnTo>
                                  <a:pt x="92" y="0"/>
                                </a:lnTo>
                                <a:lnTo>
                                  <a:pt x="94" y="1"/>
                                </a:lnTo>
                                <a:lnTo>
                                  <a:pt x="94" y="1"/>
                                </a:lnTo>
                                <a:lnTo>
                                  <a:pt x="96" y="1"/>
                                </a:lnTo>
                                <a:lnTo>
                                  <a:pt x="97" y="2"/>
                                </a:lnTo>
                                <a:lnTo>
                                  <a:pt x="97" y="2"/>
                                </a:lnTo>
                                <a:lnTo>
                                  <a:pt x="97" y="3"/>
                                </a:lnTo>
                                <a:lnTo>
                                  <a:pt x="97" y="1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20" name="Freeform 986"/>
                        <wps:cNvSpPr>
                          <a:spLocks/>
                        </wps:cNvSpPr>
                        <wps:spPr bwMode="auto">
                          <a:xfrm>
                            <a:off x="5083175" y="3768725"/>
                            <a:ext cx="52388" cy="74613"/>
                          </a:xfrm>
                          <a:custGeom>
                            <a:avLst/>
                            <a:gdLst>
                              <a:gd name="T0" fmla="*/ 98 w 98"/>
                              <a:gd name="T1" fmla="*/ 120 h 140"/>
                              <a:gd name="T2" fmla="*/ 98 w 98"/>
                              <a:gd name="T3" fmla="*/ 122 h 140"/>
                              <a:gd name="T4" fmla="*/ 98 w 98"/>
                              <a:gd name="T5" fmla="*/ 125 h 140"/>
                              <a:gd name="T6" fmla="*/ 96 w 98"/>
                              <a:gd name="T7" fmla="*/ 126 h 140"/>
                              <a:gd name="T8" fmla="*/ 94 w 98"/>
                              <a:gd name="T9" fmla="*/ 129 h 140"/>
                              <a:gd name="T10" fmla="*/ 88 w 98"/>
                              <a:gd name="T11" fmla="*/ 132 h 140"/>
                              <a:gd name="T12" fmla="*/ 78 w 98"/>
                              <a:gd name="T13" fmla="*/ 136 h 140"/>
                              <a:gd name="T14" fmla="*/ 64 w 98"/>
                              <a:gd name="T15" fmla="*/ 140 h 140"/>
                              <a:gd name="T16" fmla="*/ 45 w 98"/>
                              <a:gd name="T17" fmla="*/ 138 h 140"/>
                              <a:gd name="T18" fmla="*/ 24 w 98"/>
                              <a:gd name="T19" fmla="*/ 130 h 140"/>
                              <a:gd name="T20" fmla="*/ 9 w 98"/>
                              <a:gd name="T21" fmla="*/ 113 h 140"/>
                              <a:gd name="T22" fmla="*/ 0 w 98"/>
                              <a:gd name="T23" fmla="*/ 88 h 140"/>
                              <a:gd name="T24" fmla="*/ 0 w 98"/>
                              <a:gd name="T25" fmla="*/ 56 h 140"/>
                              <a:gd name="T26" fmla="*/ 9 w 98"/>
                              <a:gd name="T27" fmla="*/ 30 h 140"/>
                              <a:gd name="T28" fmla="*/ 25 w 98"/>
                              <a:gd name="T29" fmla="*/ 12 h 140"/>
                              <a:gd name="T30" fmla="*/ 47 w 98"/>
                              <a:gd name="T31" fmla="*/ 2 h 140"/>
                              <a:gd name="T32" fmla="*/ 66 w 98"/>
                              <a:gd name="T33" fmla="*/ 0 h 140"/>
                              <a:gd name="T34" fmla="*/ 77 w 98"/>
                              <a:gd name="T35" fmla="*/ 3 h 140"/>
                              <a:gd name="T36" fmla="*/ 85 w 98"/>
                              <a:gd name="T37" fmla="*/ 7 h 140"/>
                              <a:gd name="T38" fmla="*/ 93 w 98"/>
                              <a:gd name="T39" fmla="*/ 10 h 140"/>
                              <a:gd name="T40" fmla="*/ 95 w 98"/>
                              <a:gd name="T41" fmla="*/ 14 h 140"/>
                              <a:gd name="T42" fmla="*/ 96 w 98"/>
                              <a:gd name="T43" fmla="*/ 15 h 140"/>
                              <a:gd name="T44" fmla="*/ 98 w 98"/>
                              <a:gd name="T45" fmla="*/ 18 h 140"/>
                              <a:gd name="T46" fmla="*/ 98 w 98"/>
                              <a:gd name="T47" fmla="*/ 20 h 140"/>
                              <a:gd name="T48" fmla="*/ 98 w 98"/>
                              <a:gd name="T49" fmla="*/ 24 h 140"/>
                              <a:gd name="T50" fmla="*/ 98 w 98"/>
                              <a:gd name="T51" fmla="*/ 26 h 140"/>
                              <a:gd name="T52" fmla="*/ 96 w 98"/>
                              <a:gd name="T53" fmla="*/ 29 h 140"/>
                              <a:gd name="T54" fmla="*/ 95 w 98"/>
                              <a:gd name="T55" fmla="*/ 30 h 140"/>
                              <a:gd name="T56" fmla="*/ 93 w 98"/>
                              <a:gd name="T57" fmla="*/ 29 h 140"/>
                              <a:gd name="T58" fmla="*/ 88 w 98"/>
                              <a:gd name="T59" fmla="*/ 25 h 140"/>
                              <a:gd name="T60" fmla="*/ 79 w 98"/>
                              <a:gd name="T61" fmla="*/ 20 h 140"/>
                              <a:gd name="T62" fmla="*/ 67 w 98"/>
                              <a:gd name="T63" fmla="*/ 17 h 140"/>
                              <a:gd name="T64" fmla="*/ 51 w 98"/>
                              <a:gd name="T65" fmla="*/ 18 h 140"/>
                              <a:gd name="T66" fmla="*/ 36 w 98"/>
                              <a:gd name="T67" fmla="*/ 24 h 140"/>
                              <a:gd name="T68" fmla="*/ 26 w 98"/>
                              <a:gd name="T69" fmla="*/ 39 h 140"/>
                              <a:gd name="T70" fmla="*/ 20 w 98"/>
                              <a:gd name="T71" fmla="*/ 58 h 140"/>
                              <a:gd name="T72" fmla="*/ 20 w 98"/>
                              <a:gd name="T73" fmla="*/ 83 h 140"/>
                              <a:gd name="T74" fmla="*/ 25 w 98"/>
                              <a:gd name="T75" fmla="*/ 103 h 140"/>
                              <a:gd name="T76" fmla="*/ 36 w 98"/>
                              <a:gd name="T77" fmla="*/ 116 h 140"/>
                              <a:gd name="T78" fmla="*/ 51 w 98"/>
                              <a:gd name="T79" fmla="*/ 122 h 140"/>
                              <a:gd name="T80" fmla="*/ 68 w 98"/>
                              <a:gd name="T81" fmla="*/ 124 h 140"/>
                              <a:gd name="T82" fmla="*/ 79 w 98"/>
                              <a:gd name="T83" fmla="*/ 120 h 140"/>
                              <a:gd name="T84" fmla="*/ 88 w 98"/>
                              <a:gd name="T85" fmla="*/ 115 h 140"/>
                              <a:gd name="T86" fmla="*/ 94 w 98"/>
                              <a:gd name="T87" fmla="*/ 111 h 140"/>
                              <a:gd name="T88" fmla="*/ 96 w 98"/>
                              <a:gd name="T89" fmla="*/ 110 h 140"/>
                              <a:gd name="T90" fmla="*/ 98 w 98"/>
                              <a:gd name="T91" fmla="*/ 111 h 140"/>
                              <a:gd name="T92" fmla="*/ 98 w 98"/>
                              <a:gd name="T93" fmla="*/ 113 h 140"/>
                              <a:gd name="T94" fmla="*/ 98 w 98"/>
                              <a:gd name="T95" fmla="*/ 116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98" h="140">
                                <a:moveTo>
                                  <a:pt x="98" y="119"/>
                                </a:moveTo>
                                <a:lnTo>
                                  <a:pt x="98" y="120"/>
                                </a:lnTo>
                                <a:lnTo>
                                  <a:pt x="98" y="121"/>
                                </a:lnTo>
                                <a:lnTo>
                                  <a:pt x="98" y="122"/>
                                </a:lnTo>
                                <a:lnTo>
                                  <a:pt x="98" y="124"/>
                                </a:lnTo>
                                <a:lnTo>
                                  <a:pt x="98" y="125"/>
                                </a:lnTo>
                                <a:lnTo>
                                  <a:pt x="96" y="125"/>
                                </a:lnTo>
                                <a:lnTo>
                                  <a:pt x="96" y="126"/>
                                </a:lnTo>
                                <a:lnTo>
                                  <a:pt x="95" y="127"/>
                                </a:lnTo>
                                <a:lnTo>
                                  <a:pt x="94" y="129"/>
                                </a:lnTo>
                                <a:lnTo>
                                  <a:pt x="91" y="130"/>
                                </a:lnTo>
                                <a:lnTo>
                                  <a:pt x="88" y="132"/>
                                </a:lnTo>
                                <a:lnTo>
                                  <a:pt x="83" y="135"/>
                                </a:lnTo>
                                <a:lnTo>
                                  <a:pt x="78" y="136"/>
                                </a:lnTo>
                                <a:lnTo>
                                  <a:pt x="72" y="138"/>
                                </a:lnTo>
                                <a:lnTo>
                                  <a:pt x="64" y="140"/>
                                </a:lnTo>
                                <a:lnTo>
                                  <a:pt x="57" y="140"/>
                                </a:lnTo>
                                <a:lnTo>
                                  <a:pt x="45" y="138"/>
                                </a:lnTo>
                                <a:lnTo>
                                  <a:pt x="34" y="135"/>
                                </a:lnTo>
                                <a:lnTo>
                                  <a:pt x="24" y="130"/>
                                </a:lnTo>
                                <a:lnTo>
                                  <a:pt x="15" y="122"/>
                                </a:lnTo>
                                <a:lnTo>
                                  <a:pt x="9" y="113"/>
                                </a:lnTo>
                                <a:lnTo>
                                  <a:pt x="4" y="101"/>
                                </a:lnTo>
                                <a:lnTo>
                                  <a:pt x="0" y="88"/>
                                </a:lnTo>
                                <a:lnTo>
                                  <a:pt x="0" y="72"/>
                                </a:lnTo>
                                <a:lnTo>
                                  <a:pt x="0" y="56"/>
                                </a:lnTo>
                                <a:lnTo>
                                  <a:pt x="4" y="42"/>
                                </a:lnTo>
                                <a:lnTo>
                                  <a:pt x="9" y="30"/>
                                </a:lnTo>
                                <a:lnTo>
                                  <a:pt x="16" y="20"/>
                                </a:lnTo>
                                <a:lnTo>
                                  <a:pt x="25" y="12"/>
                                </a:lnTo>
                                <a:lnTo>
                                  <a:pt x="35" y="5"/>
                                </a:lnTo>
                                <a:lnTo>
                                  <a:pt x="47" y="2"/>
                                </a:lnTo>
                                <a:lnTo>
                                  <a:pt x="59" y="0"/>
                                </a:lnTo>
                                <a:lnTo>
                                  <a:pt x="66" y="0"/>
                                </a:lnTo>
                                <a:lnTo>
                                  <a:pt x="70" y="2"/>
                                </a:lnTo>
                                <a:lnTo>
                                  <a:pt x="77" y="3"/>
                                </a:lnTo>
                                <a:lnTo>
                                  <a:pt x="82" y="4"/>
                                </a:lnTo>
                                <a:lnTo>
                                  <a:pt x="85" y="7"/>
                                </a:lnTo>
                                <a:lnTo>
                                  <a:pt x="89" y="9"/>
                                </a:lnTo>
                                <a:lnTo>
                                  <a:pt x="93" y="10"/>
                                </a:lnTo>
                                <a:lnTo>
                                  <a:pt x="94" y="13"/>
                                </a:lnTo>
                                <a:lnTo>
                                  <a:pt x="95" y="14"/>
                                </a:lnTo>
                                <a:lnTo>
                                  <a:pt x="96" y="14"/>
                                </a:lnTo>
                                <a:lnTo>
                                  <a:pt x="96" y="15"/>
                                </a:lnTo>
                                <a:lnTo>
                                  <a:pt x="96" y="17"/>
                                </a:lnTo>
                                <a:lnTo>
                                  <a:pt x="98" y="18"/>
                                </a:lnTo>
                                <a:lnTo>
                                  <a:pt x="98" y="19"/>
                                </a:lnTo>
                                <a:lnTo>
                                  <a:pt x="98" y="20"/>
                                </a:lnTo>
                                <a:lnTo>
                                  <a:pt x="98" y="21"/>
                                </a:lnTo>
                                <a:lnTo>
                                  <a:pt x="98" y="24"/>
                                </a:lnTo>
                                <a:lnTo>
                                  <a:pt x="98" y="25"/>
                                </a:lnTo>
                                <a:lnTo>
                                  <a:pt x="98" y="26"/>
                                </a:lnTo>
                                <a:lnTo>
                                  <a:pt x="96" y="28"/>
                                </a:lnTo>
                                <a:lnTo>
                                  <a:pt x="96" y="29"/>
                                </a:lnTo>
                                <a:lnTo>
                                  <a:pt x="95" y="29"/>
                                </a:lnTo>
                                <a:lnTo>
                                  <a:pt x="95" y="30"/>
                                </a:lnTo>
                                <a:lnTo>
                                  <a:pt x="94" y="30"/>
                                </a:lnTo>
                                <a:lnTo>
                                  <a:pt x="93" y="29"/>
                                </a:lnTo>
                                <a:lnTo>
                                  <a:pt x="90" y="28"/>
                                </a:lnTo>
                                <a:lnTo>
                                  <a:pt x="88" y="25"/>
                                </a:lnTo>
                                <a:lnTo>
                                  <a:pt x="84" y="23"/>
                                </a:lnTo>
                                <a:lnTo>
                                  <a:pt x="79" y="20"/>
                                </a:lnTo>
                                <a:lnTo>
                                  <a:pt x="73" y="19"/>
                                </a:lnTo>
                                <a:lnTo>
                                  <a:pt x="67" y="17"/>
                                </a:lnTo>
                                <a:lnTo>
                                  <a:pt x="59" y="17"/>
                                </a:lnTo>
                                <a:lnTo>
                                  <a:pt x="51" y="18"/>
                                </a:lnTo>
                                <a:lnTo>
                                  <a:pt x="43" y="20"/>
                                </a:lnTo>
                                <a:lnTo>
                                  <a:pt x="36" y="24"/>
                                </a:lnTo>
                                <a:lnTo>
                                  <a:pt x="30" y="31"/>
                                </a:lnTo>
                                <a:lnTo>
                                  <a:pt x="26" y="39"/>
                                </a:lnTo>
                                <a:lnTo>
                                  <a:pt x="22" y="47"/>
                                </a:lnTo>
                                <a:lnTo>
                                  <a:pt x="20" y="58"/>
                                </a:lnTo>
                                <a:lnTo>
                                  <a:pt x="20" y="71"/>
                                </a:lnTo>
                                <a:lnTo>
                                  <a:pt x="20" y="83"/>
                                </a:lnTo>
                                <a:lnTo>
                                  <a:pt x="22" y="94"/>
                                </a:lnTo>
                                <a:lnTo>
                                  <a:pt x="25" y="103"/>
                                </a:lnTo>
                                <a:lnTo>
                                  <a:pt x="30" y="110"/>
                                </a:lnTo>
                                <a:lnTo>
                                  <a:pt x="36" y="116"/>
                                </a:lnTo>
                                <a:lnTo>
                                  <a:pt x="43" y="120"/>
                                </a:lnTo>
                                <a:lnTo>
                                  <a:pt x="51" y="122"/>
                                </a:lnTo>
                                <a:lnTo>
                                  <a:pt x="59" y="124"/>
                                </a:lnTo>
                                <a:lnTo>
                                  <a:pt x="68" y="124"/>
                                </a:lnTo>
                                <a:lnTo>
                                  <a:pt x="74" y="121"/>
                                </a:lnTo>
                                <a:lnTo>
                                  <a:pt x="79" y="120"/>
                                </a:lnTo>
                                <a:lnTo>
                                  <a:pt x="84" y="117"/>
                                </a:lnTo>
                                <a:lnTo>
                                  <a:pt x="88" y="115"/>
                                </a:lnTo>
                                <a:lnTo>
                                  <a:pt x="91" y="113"/>
                                </a:lnTo>
                                <a:lnTo>
                                  <a:pt x="94" y="111"/>
                                </a:lnTo>
                                <a:lnTo>
                                  <a:pt x="95" y="110"/>
                                </a:lnTo>
                                <a:lnTo>
                                  <a:pt x="96" y="110"/>
                                </a:lnTo>
                                <a:lnTo>
                                  <a:pt x="96" y="111"/>
                                </a:lnTo>
                                <a:lnTo>
                                  <a:pt x="98" y="111"/>
                                </a:lnTo>
                                <a:lnTo>
                                  <a:pt x="98" y="113"/>
                                </a:lnTo>
                                <a:lnTo>
                                  <a:pt x="98" y="113"/>
                                </a:lnTo>
                                <a:lnTo>
                                  <a:pt x="98" y="115"/>
                                </a:lnTo>
                                <a:lnTo>
                                  <a:pt x="98" y="116"/>
                                </a:lnTo>
                                <a:lnTo>
                                  <a:pt x="98" y="1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21" name="Freeform 987"/>
                        <wps:cNvSpPr>
                          <a:spLocks noEditPoints="1"/>
                        </wps:cNvSpPr>
                        <wps:spPr bwMode="auto">
                          <a:xfrm>
                            <a:off x="4387850" y="4489450"/>
                            <a:ext cx="57150" cy="53975"/>
                          </a:xfrm>
                          <a:custGeom>
                            <a:avLst/>
                            <a:gdLst>
                              <a:gd name="T0" fmla="*/ 106 w 107"/>
                              <a:gd name="T1" fmla="*/ 97 h 103"/>
                              <a:gd name="T2" fmla="*/ 105 w 107"/>
                              <a:gd name="T3" fmla="*/ 101 h 103"/>
                              <a:gd name="T4" fmla="*/ 100 w 107"/>
                              <a:gd name="T5" fmla="*/ 102 h 103"/>
                              <a:gd name="T6" fmla="*/ 95 w 107"/>
                              <a:gd name="T7" fmla="*/ 103 h 103"/>
                              <a:gd name="T8" fmla="*/ 85 w 107"/>
                              <a:gd name="T9" fmla="*/ 102 h 103"/>
                              <a:gd name="T10" fmla="*/ 76 w 107"/>
                              <a:gd name="T11" fmla="*/ 96 h 103"/>
                              <a:gd name="T12" fmla="*/ 72 w 107"/>
                              <a:gd name="T13" fmla="*/ 83 h 103"/>
                              <a:gd name="T14" fmla="*/ 63 w 107"/>
                              <a:gd name="T15" fmla="*/ 95 h 103"/>
                              <a:gd name="T16" fmla="*/ 49 w 107"/>
                              <a:gd name="T17" fmla="*/ 101 h 103"/>
                              <a:gd name="T18" fmla="*/ 28 w 107"/>
                              <a:gd name="T19" fmla="*/ 102 h 103"/>
                              <a:gd name="T20" fmla="*/ 9 w 107"/>
                              <a:gd name="T21" fmla="*/ 89 h 103"/>
                              <a:gd name="T22" fmla="*/ 0 w 107"/>
                              <a:gd name="T23" fmla="*/ 63 h 103"/>
                              <a:gd name="T24" fmla="*/ 3 w 107"/>
                              <a:gd name="T25" fmla="*/ 31 h 103"/>
                              <a:gd name="T26" fmla="*/ 16 w 107"/>
                              <a:gd name="T27" fmla="*/ 7 h 103"/>
                              <a:gd name="T28" fmla="*/ 42 w 107"/>
                              <a:gd name="T29" fmla="*/ 0 h 103"/>
                              <a:gd name="T30" fmla="*/ 60 w 107"/>
                              <a:gd name="T31" fmla="*/ 5 h 103"/>
                              <a:gd name="T32" fmla="*/ 73 w 107"/>
                              <a:gd name="T33" fmla="*/ 18 h 103"/>
                              <a:gd name="T34" fmla="*/ 78 w 107"/>
                              <a:gd name="T35" fmla="*/ 26 h 103"/>
                              <a:gd name="T36" fmla="*/ 80 w 107"/>
                              <a:gd name="T37" fmla="*/ 11 h 103"/>
                              <a:gd name="T38" fmla="*/ 81 w 107"/>
                              <a:gd name="T39" fmla="*/ 4 h 103"/>
                              <a:gd name="T40" fmla="*/ 83 w 107"/>
                              <a:gd name="T41" fmla="*/ 2 h 103"/>
                              <a:gd name="T42" fmla="*/ 85 w 107"/>
                              <a:gd name="T43" fmla="*/ 1 h 103"/>
                              <a:gd name="T44" fmla="*/ 90 w 107"/>
                              <a:gd name="T45" fmla="*/ 1 h 103"/>
                              <a:gd name="T46" fmla="*/ 95 w 107"/>
                              <a:gd name="T47" fmla="*/ 1 h 103"/>
                              <a:gd name="T48" fmla="*/ 97 w 107"/>
                              <a:gd name="T49" fmla="*/ 2 h 103"/>
                              <a:gd name="T50" fmla="*/ 97 w 107"/>
                              <a:gd name="T51" fmla="*/ 6 h 103"/>
                              <a:gd name="T52" fmla="*/ 96 w 107"/>
                              <a:gd name="T53" fmla="*/ 18 h 103"/>
                              <a:gd name="T54" fmla="*/ 92 w 107"/>
                              <a:gd name="T55" fmla="*/ 33 h 103"/>
                              <a:gd name="T56" fmla="*/ 88 w 107"/>
                              <a:gd name="T57" fmla="*/ 51 h 103"/>
                              <a:gd name="T58" fmla="*/ 84 w 107"/>
                              <a:gd name="T59" fmla="*/ 69 h 103"/>
                              <a:gd name="T60" fmla="*/ 88 w 107"/>
                              <a:gd name="T61" fmla="*/ 84 h 103"/>
                              <a:gd name="T62" fmla="*/ 92 w 107"/>
                              <a:gd name="T63" fmla="*/ 89 h 103"/>
                              <a:gd name="T64" fmla="*/ 99 w 107"/>
                              <a:gd name="T65" fmla="*/ 89 h 103"/>
                              <a:gd name="T66" fmla="*/ 102 w 107"/>
                              <a:gd name="T67" fmla="*/ 87 h 103"/>
                              <a:gd name="T68" fmla="*/ 105 w 107"/>
                              <a:gd name="T69" fmla="*/ 86 h 103"/>
                              <a:gd name="T70" fmla="*/ 106 w 107"/>
                              <a:gd name="T71" fmla="*/ 87 h 103"/>
                              <a:gd name="T72" fmla="*/ 107 w 107"/>
                              <a:gd name="T73" fmla="*/ 90 h 103"/>
                              <a:gd name="T74" fmla="*/ 67 w 107"/>
                              <a:gd name="T75" fmla="*/ 51 h 103"/>
                              <a:gd name="T76" fmla="*/ 62 w 107"/>
                              <a:gd name="T77" fmla="*/ 27 h 103"/>
                              <a:gd name="T78" fmla="*/ 52 w 107"/>
                              <a:gd name="T79" fmla="*/ 16 h 103"/>
                              <a:gd name="T80" fmla="*/ 36 w 107"/>
                              <a:gd name="T81" fmla="*/ 15 h 103"/>
                              <a:gd name="T82" fmla="*/ 24 w 107"/>
                              <a:gd name="T83" fmla="*/ 26 h 103"/>
                              <a:gd name="T84" fmla="*/ 19 w 107"/>
                              <a:gd name="T85" fmla="*/ 44 h 103"/>
                              <a:gd name="T86" fmla="*/ 19 w 107"/>
                              <a:gd name="T87" fmla="*/ 65 h 103"/>
                              <a:gd name="T88" fmla="*/ 26 w 107"/>
                              <a:gd name="T89" fmla="*/ 83 h 103"/>
                              <a:gd name="T90" fmla="*/ 41 w 107"/>
                              <a:gd name="T91" fmla="*/ 89 h 103"/>
                              <a:gd name="T92" fmla="*/ 57 w 107"/>
                              <a:gd name="T93" fmla="*/ 83 h 103"/>
                              <a:gd name="T94" fmla="*/ 64 w 107"/>
                              <a:gd name="T95" fmla="*/ 67 h 103"/>
                              <a:gd name="T96" fmla="*/ 67 w 107"/>
                              <a:gd name="T97" fmla="*/ 51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07" h="103">
                                <a:moveTo>
                                  <a:pt x="107" y="94"/>
                                </a:moveTo>
                                <a:lnTo>
                                  <a:pt x="107" y="96"/>
                                </a:lnTo>
                                <a:lnTo>
                                  <a:pt x="106" y="97"/>
                                </a:lnTo>
                                <a:lnTo>
                                  <a:pt x="106" y="100"/>
                                </a:lnTo>
                                <a:lnTo>
                                  <a:pt x="105" y="100"/>
                                </a:lnTo>
                                <a:lnTo>
                                  <a:pt x="105" y="101"/>
                                </a:lnTo>
                                <a:lnTo>
                                  <a:pt x="104" y="101"/>
                                </a:lnTo>
                                <a:lnTo>
                                  <a:pt x="102" y="102"/>
                                </a:lnTo>
                                <a:lnTo>
                                  <a:pt x="100" y="102"/>
                                </a:lnTo>
                                <a:lnTo>
                                  <a:pt x="99" y="102"/>
                                </a:lnTo>
                                <a:lnTo>
                                  <a:pt x="96" y="102"/>
                                </a:lnTo>
                                <a:lnTo>
                                  <a:pt x="95" y="103"/>
                                </a:lnTo>
                                <a:lnTo>
                                  <a:pt x="92" y="103"/>
                                </a:lnTo>
                                <a:lnTo>
                                  <a:pt x="89" y="103"/>
                                </a:lnTo>
                                <a:lnTo>
                                  <a:pt x="85" y="102"/>
                                </a:lnTo>
                                <a:lnTo>
                                  <a:pt x="81" y="101"/>
                                </a:lnTo>
                                <a:lnTo>
                                  <a:pt x="79" y="99"/>
                                </a:lnTo>
                                <a:lnTo>
                                  <a:pt x="76" y="96"/>
                                </a:lnTo>
                                <a:lnTo>
                                  <a:pt x="74" y="92"/>
                                </a:lnTo>
                                <a:lnTo>
                                  <a:pt x="72" y="89"/>
                                </a:lnTo>
                                <a:lnTo>
                                  <a:pt x="72" y="83"/>
                                </a:lnTo>
                                <a:lnTo>
                                  <a:pt x="69" y="87"/>
                                </a:lnTo>
                                <a:lnTo>
                                  <a:pt x="67" y="91"/>
                                </a:lnTo>
                                <a:lnTo>
                                  <a:pt x="63" y="95"/>
                                </a:lnTo>
                                <a:lnTo>
                                  <a:pt x="59" y="97"/>
                                </a:lnTo>
                                <a:lnTo>
                                  <a:pt x="54" y="100"/>
                                </a:lnTo>
                                <a:lnTo>
                                  <a:pt x="49" y="101"/>
                                </a:lnTo>
                                <a:lnTo>
                                  <a:pt x="44" y="103"/>
                                </a:lnTo>
                                <a:lnTo>
                                  <a:pt x="38" y="103"/>
                                </a:lnTo>
                                <a:lnTo>
                                  <a:pt x="28" y="102"/>
                                </a:lnTo>
                                <a:lnTo>
                                  <a:pt x="21" y="100"/>
                                </a:lnTo>
                                <a:lnTo>
                                  <a:pt x="14" y="95"/>
                                </a:lnTo>
                                <a:lnTo>
                                  <a:pt x="9" y="89"/>
                                </a:lnTo>
                                <a:lnTo>
                                  <a:pt x="5" y="81"/>
                                </a:lnTo>
                                <a:lnTo>
                                  <a:pt x="3" y="73"/>
                                </a:lnTo>
                                <a:lnTo>
                                  <a:pt x="0" y="63"/>
                                </a:lnTo>
                                <a:lnTo>
                                  <a:pt x="0" y="53"/>
                                </a:lnTo>
                                <a:lnTo>
                                  <a:pt x="0" y="41"/>
                                </a:lnTo>
                                <a:lnTo>
                                  <a:pt x="3" y="31"/>
                                </a:lnTo>
                                <a:lnTo>
                                  <a:pt x="6" y="21"/>
                                </a:lnTo>
                                <a:lnTo>
                                  <a:pt x="11" y="14"/>
                                </a:lnTo>
                                <a:lnTo>
                                  <a:pt x="16" y="7"/>
                                </a:lnTo>
                                <a:lnTo>
                                  <a:pt x="24" y="4"/>
                                </a:lnTo>
                                <a:lnTo>
                                  <a:pt x="32" y="0"/>
                                </a:lnTo>
                                <a:lnTo>
                                  <a:pt x="42" y="0"/>
                                </a:lnTo>
                                <a:lnTo>
                                  <a:pt x="48" y="0"/>
                                </a:lnTo>
                                <a:lnTo>
                                  <a:pt x="54" y="2"/>
                                </a:lnTo>
                                <a:lnTo>
                                  <a:pt x="60" y="5"/>
                                </a:lnTo>
                                <a:lnTo>
                                  <a:pt x="65" y="9"/>
                                </a:lnTo>
                                <a:lnTo>
                                  <a:pt x="69" y="12"/>
                                </a:lnTo>
                                <a:lnTo>
                                  <a:pt x="73" y="18"/>
                                </a:lnTo>
                                <a:lnTo>
                                  <a:pt x="75" y="25"/>
                                </a:lnTo>
                                <a:lnTo>
                                  <a:pt x="76" y="33"/>
                                </a:lnTo>
                                <a:lnTo>
                                  <a:pt x="78" y="26"/>
                                </a:lnTo>
                                <a:lnTo>
                                  <a:pt x="79" y="20"/>
                                </a:lnTo>
                                <a:lnTo>
                                  <a:pt x="80" y="15"/>
                                </a:lnTo>
                                <a:lnTo>
                                  <a:pt x="80" y="11"/>
                                </a:lnTo>
                                <a:lnTo>
                                  <a:pt x="81" y="7"/>
                                </a:lnTo>
                                <a:lnTo>
                                  <a:pt x="81" y="5"/>
                                </a:lnTo>
                                <a:lnTo>
                                  <a:pt x="81" y="4"/>
                                </a:lnTo>
                                <a:lnTo>
                                  <a:pt x="81" y="2"/>
                                </a:lnTo>
                                <a:lnTo>
                                  <a:pt x="83" y="2"/>
                                </a:lnTo>
                                <a:lnTo>
                                  <a:pt x="83" y="2"/>
                                </a:lnTo>
                                <a:lnTo>
                                  <a:pt x="84" y="2"/>
                                </a:lnTo>
                                <a:lnTo>
                                  <a:pt x="84" y="1"/>
                                </a:lnTo>
                                <a:lnTo>
                                  <a:pt x="85" y="1"/>
                                </a:lnTo>
                                <a:lnTo>
                                  <a:pt x="86" y="1"/>
                                </a:lnTo>
                                <a:lnTo>
                                  <a:pt x="88" y="1"/>
                                </a:lnTo>
                                <a:lnTo>
                                  <a:pt x="90" y="1"/>
                                </a:lnTo>
                                <a:lnTo>
                                  <a:pt x="91" y="1"/>
                                </a:lnTo>
                                <a:lnTo>
                                  <a:pt x="94" y="1"/>
                                </a:lnTo>
                                <a:lnTo>
                                  <a:pt x="95" y="1"/>
                                </a:lnTo>
                                <a:lnTo>
                                  <a:pt x="96" y="2"/>
                                </a:lnTo>
                                <a:lnTo>
                                  <a:pt x="97" y="2"/>
                                </a:lnTo>
                                <a:lnTo>
                                  <a:pt x="97" y="2"/>
                                </a:lnTo>
                                <a:lnTo>
                                  <a:pt x="97" y="4"/>
                                </a:lnTo>
                                <a:lnTo>
                                  <a:pt x="97" y="5"/>
                                </a:lnTo>
                                <a:lnTo>
                                  <a:pt x="97" y="6"/>
                                </a:lnTo>
                                <a:lnTo>
                                  <a:pt x="97" y="10"/>
                                </a:lnTo>
                                <a:lnTo>
                                  <a:pt x="96" y="14"/>
                                </a:lnTo>
                                <a:lnTo>
                                  <a:pt x="96" y="18"/>
                                </a:lnTo>
                                <a:lnTo>
                                  <a:pt x="95" y="22"/>
                                </a:lnTo>
                                <a:lnTo>
                                  <a:pt x="94" y="28"/>
                                </a:lnTo>
                                <a:lnTo>
                                  <a:pt x="92" y="33"/>
                                </a:lnTo>
                                <a:lnTo>
                                  <a:pt x="91" y="39"/>
                                </a:lnTo>
                                <a:lnTo>
                                  <a:pt x="89" y="46"/>
                                </a:lnTo>
                                <a:lnTo>
                                  <a:pt x="88" y="51"/>
                                </a:lnTo>
                                <a:lnTo>
                                  <a:pt x="85" y="57"/>
                                </a:lnTo>
                                <a:lnTo>
                                  <a:pt x="84" y="60"/>
                                </a:lnTo>
                                <a:lnTo>
                                  <a:pt x="84" y="69"/>
                                </a:lnTo>
                                <a:lnTo>
                                  <a:pt x="85" y="75"/>
                                </a:lnTo>
                                <a:lnTo>
                                  <a:pt x="86" y="80"/>
                                </a:lnTo>
                                <a:lnTo>
                                  <a:pt x="88" y="84"/>
                                </a:lnTo>
                                <a:lnTo>
                                  <a:pt x="89" y="86"/>
                                </a:lnTo>
                                <a:lnTo>
                                  <a:pt x="91" y="87"/>
                                </a:lnTo>
                                <a:lnTo>
                                  <a:pt x="92" y="89"/>
                                </a:lnTo>
                                <a:lnTo>
                                  <a:pt x="95" y="89"/>
                                </a:lnTo>
                                <a:lnTo>
                                  <a:pt x="97" y="89"/>
                                </a:lnTo>
                                <a:lnTo>
                                  <a:pt x="99" y="89"/>
                                </a:lnTo>
                                <a:lnTo>
                                  <a:pt x="100" y="87"/>
                                </a:lnTo>
                                <a:lnTo>
                                  <a:pt x="101" y="87"/>
                                </a:lnTo>
                                <a:lnTo>
                                  <a:pt x="102" y="87"/>
                                </a:lnTo>
                                <a:lnTo>
                                  <a:pt x="104" y="86"/>
                                </a:lnTo>
                                <a:lnTo>
                                  <a:pt x="105" y="86"/>
                                </a:lnTo>
                                <a:lnTo>
                                  <a:pt x="105" y="86"/>
                                </a:lnTo>
                                <a:lnTo>
                                  <a:pt x="106" y="86"/>
                                </a:lnTo>
                                <a:lnTo>
                                  <a:pt x="106" y="86"/>
                                </a:lnTo>
                                <a:lnTo>
                                  <a:pt x="106" y="87"/>
                                </a:lnTo>
                                <a:lnTo>
                                  <a:pt x="106" y="87"/>
                                </a:lnTo>
                                <a:lnTo>
                                  <a:pt x="106" y="89"/>
                                </a:lnTo>
                                <a:lnTo>
                                  <a:pt x="107" y="90"/>
                                </a:lnTo>
                                <a:lnTo>
                                  <a:pt x="107" y="91"/>
                                </a:lnTo>
                                <a:lnTo>
                                  <a:pt x="107" y="94"/>
                                </a:lnTo>
                                <a:close/>
                                <a:moveTo>
                                  <a:pt x="67" y="51"/>
                                </a:moveTo>
                                <a:lnTo>
                                  <a:pt x="67" y="42"/>
                                </a:lnTo>
                                <a:lnTo>
                                  <a:pt x="64" y="34"/>
                                </a:lnTo>
                                <a:lnTo>
                                  <a:pt x="62" y="27"/>
                                </a:lnTo>
                                <a:lnTo>
                                  <a:pt x="59" y="22"/>
                                </a:lnTo>
                                <a:lnTo>
                                  <a:pt x="56" y="18"/>
                                </a:lnTo>
                                <a:lnTo>
                                  <a:pt x="52" y="16"/>
                                </a:lnTo>
                                <a:lnTo>
                                  <a:pt x="47" y="15"/>
                                </a:lnTo>
                                <a:lnTo>
                                  <a:pt x="42" y="14"/>
                                </a:lnTo>
                                <a:lnTo>
                                  <a:pt x="36" y="15"/>
                                </a:lnTo>
                                <a:lnTo>
                                  <a:pt x="31" y="17"/>
                                </a:lnTo>
                                <a:lnTo>
                                  <a:pt x="27" y="21"/>
                                </a:lnTo>
                                <a:lnTo>
                                  <a:pt x="24" y="26"/>
                                </a:lnTo>
                                <a:lnTo>
                                  <a:pt x="21" y="31"/>
                                </a:lnTo>
                                <a:lnTo>
                                  <a:pt x="19" y="37"/>
                                </a:lnTo>
                                <a:lnTo>
                                  <a:pt x="19" y="44"/>
                                </a:lnTo>
                                <a:lnTo>
                                  <a:pt x="17" y="51"/>
                                </a:lnTo>
                                <a:lnTo>
                                  <a:pt x="17" y="58"/>
                                </a:lnTo>
                                <a:lnTo>
                                  <a:pt x="19" y="65"/>
                                </a:lnTo>
                                <a:lnTo>
                                  <a:pt x="20" y="71"/>
                                </a:lnTo>
                                <a:lnTo>
                                  <a:pt x="22" y="78"/>
                                </a:lnTo>
                                <a:lnTo>
                                  <a:pt x="26" y="83"/>
                                </a:lnTo>
                                <a:lnTo>
                                  <a:pt x="30" y="86"/>
                                </a:lnTo>
                                <a:lnTo>
                                  <a:pt x="35" y="89"/>
                                </a:lnTo>
                                <a:lnTo>
                                  <a:pt x="41" y="89"/>
                                </a:lnTo>
                                <a:lnTo>
                                  <a:pt x="47" y="89"/>
                                </a:lnTo>
                                <a:lnTo>
                                  <a:pt x="52" y="86"/>
                                </a:lnTo>
                                <a:lnTo>
                                  <a:pt x="57" y="83"/>
                                </a:lnTo>
                                <a:lnTo>
                                  <a:pt x="60" y="78"/>
                                </a:lnTo>
                                <a:lnTo>
                                  <a:pt x="63" y="73"/>
                                </a:lnTo>
                                <a:lnTo>
                                  <a:pt x="64" y="67"/>
                                </a:lnTo>
                                <a:lnTo>
                                  <a:pt x="67" y="59"/>
                                </a:lnTo>
                                <a:lnTo>
                                  <a:pt x="67" y="52"/>
                                </a:lnTo>
                                <a:lnTo>
                                  <a:pt x="67" y="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22" name="Freeform 988"/>
                        <wps:cNvSpPr>
                          <a:spLocks/>
                        </wps:cNvSpPr>
                        <wps:spPr bwMode="auto">
                          <a:xfrm>
                            <a:off x="4449763" y="4511675"/>
                            <a:ext cx="28575" cy="6350"/>
                          </a:xfrm>
                          <a:custGeom>
                            <a:avLst/>
                            <a:gdLst>
                              <a:gd name="T0" fmla="*/ 52 w 52"/>
                              <a:gd name="T1" fmla="*/ 6 h 13"/>
                              <a:gd name="T2" fmla="*/ 52 w 52"/>
                              <a:gd name="T3" fmla="*/ 10 h 13"/>
                              <a:gd name="T4" fmla="*/ 51 w 52"/>
                              <a:gd name="T5" fmla="*/ 12 h 13"/>
                              <a:gd name="T6" fmla="*/ 50 w 52"/>
                              <a:gd name="T7" fmla="*/ 13 h 13"/>
                              <a:gd name="T8" fmla="*/ 48 w 52"/>
                              <a:gd name="T9" fmla="*/ 13 h 13"/>
                              <a:gd name="T10" fmla="*/ 4 w 52"/>
                              <a:gd name="T11" fmla="*/ 13 h 13"/>
                              <a:gd name="T12" fmla="*/ 3 w 52"/>
                              <a:gd name="T13" fmla="*/ 13 h 13"/>
                              <a:gd name="T14" fmla="*/ 2 w 52"/>
                              <a:gd name="T15" fmla="*/ 12 h 13"/>
                              <a:gd name="T16" fmla="*/ 0 w 52"/>
                              <a:gd name="T17" fmla="*/ 10 h 13"/>
                              <a:gd name="T18" fmla="*/ 0 w 52"/>
                              <a:gd name="T19" fmla="*/ 6 h 13"/>
                              <a:gd name="T20" fmla="*/ 0 w 52"/>
                              <a:gd name="T21" fmla="*/ 2 h 13"/>
                              <a:gd name="T22" fmla="*/ 2 w 52"/>
                              <a:gd name="T23" fmla="*/ 1 h 13"/>
                              <a:gd name="T24" fmla="*/ 3 w 52"/>
                              <a:gd name="T25" fmla="*/ 0 h 13"/>
                              <a:gd name="T26" fmla="*/ 4 w 52"/>
                              <a:gd name="T27" fmla="*/ 0 h 13"/>
                              <a:gd name="T28" fmla="*/ 48 w 52"/>
                              <a:gd name="T29" fmla="*/ 0 h 13"/>
                              <a:gd name="T30" fmla="*/ 48 w 52"/>
                              <a:gd name="T31" fmla="*/ 0 h 13"/>
                              <a:gd name="T32" fmla="*/ 50 w 52"/>
                              <a:gd name="T33" fmla="*/ 0 h 13"/>
                              <a:gd name="T34" fmla="*/ 50 w 52"/>
                              <a:gd name="T35" fmla="*/ 0 h 13"/>
                              <a:gd name="T36" fmla="*/ 51 w 52"/>
                              <a:gd name="T37" fmla="*/ 1 h 13"/>
                              <a:gd name="T38" fmla="*/ 51 w 52"/>
                              <a:gd name="T39" fmla="*/ 2 h 13"/>
                              <a:gd name="T40" fmla="*/ 51 w 52"/>
                              <a:gd name="T41" fmla="*/ 4 h 13"/>
                              <a:gd name="T42" fmla="*/ 52 w 52"/>
                              <a:gd name="T43" fmla="*/ 5 h 13"/>
                              <a:gd name="T44" fmla="*/ 52 w 52"/>
                              <a:gd name="T45" fmla="*/ 6 h 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2" h="13">
                                <a:moveTo>
                                  <a:pt x="52" y="6"/>
                                </a:moveTo>
                                <a:lnTo>
                                  <a:pt x="52" y="10"/>
                                </a:lnTo>
                                <a:lnTo>
                                  <a:pt x="51" y="12"/>
                                </a:lnTo>
                                <a:lnTo>
                                  <a:pt x="50" y="13"/>
                                </a:lnTo>
                                <a:lnTo>
                                  <a:pt x="48" y="13"/>
                                </a:lnTo>
                                <a:lnTo>
                                  <a:pt x="4" y="13"/>
                                </a:lnTo>
                                <a:lnTo>
                                  <a:pt x="3" y="13"/>
                                </a:lnTo>
                                <a:lnTo>
                                  <a:pt x="2" y="12"/>
                                </a:lnTo>
                                <a:lnTo>
                                  <a:pt x="0" y="10"/>
                                </a:lnTo>
                                <a:lnTo>
                                  <a:pt x="0" y="6"/>
                                </a:lnTo>
                                <a:lnTo>
                                  <a:pt x="0" y="2"/>
                                </a:lnTo>
                                <a:lnTo>
                                  <a:pt x="2" y="1"/>
                                </a:lnTo>
                                <a:lnTo>
                                  <a:pt x="3" y="0"/>
                                </a:lnTo>
                                <a:lnTo>
                                  <a:pt x="4" y="0"/>
                                </a:lnTo>
                                <a:lnTo>
                                  <a:pt x="48" y="0"/>
                                </a:lnTo>
                                <a:lnTo>
                                  <a:pt x="48" y="0"/>
                                </a:lnTo>
                                <a:lnTo>
                                  <a:pt x="50" y="0"/>
                                </a:lnTo>
                                <a:lnTo>
                                  <a:pt x="50" y="0"/>
                                </a:lnTo>
                                <a:lnTo>
                                  <a:pt x="51" y="1"/>
                                </a:lnTo>
                                <a:lnTo>
                                  <a:pt x="51" y="2"/>
                                </a:lnTo>
                                <a:lnTo>
                                  <a:pt x="51" y="4"/>
                                </a:lnTo>
                                <a:lnTo>
                                  <a:pt x="52" y="5"/>
                                </a:lnTo>
                                <a:lnTo>
                                  <a:pt x="52" y="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23" name="Freeform 989"/>
                        <wps:cNvSpPr>
                          <a:spLocks/>
                        </wps:cNvSpPr>
                        <wps:spPr bwMode="auto">
                          <a:xfrm>
                            <a:off x="4486275" y="4470400"/>
                            <a:ext cx="52388" cy="73025"/>
                          </a:xfrm>
                          <a:custGeom>
                            <a:avLst/>
                            <a:gdLst>
                              <a:gd name="T0" fmla="*/ 98 w 98"/>
                              <a:gd name="T1" fmla="*/ 120 h 138"/>
                              <a:gd name="T2" fmla="*/ 98 w 98"/>
                              <a:gd name="T3" fmla="*/ 122 h 138"/>
                              <a:gd name="T4" fmla="*/ 98 w 98"/>
                              <a:gd name="T5" fmla="*/ 123 h 138"/>
                              <a:gd name="T6" fmla="*/ 96 w 98"/>
                              <a:gd name="T7" fmla="*/ 126 h 138"/>
                              <a:gd name="T8" fmla="*/ 94 w 98"/>
                              <a:gd name="T9" fmla="*/ 128 h 138"/>
                              <a:gd name="T10" fmla="*/ 88 w 98"/>
                              <a:gd name="T11" fmla="*/ 132 h 138"/>
                              <a:gd name="T12" fmla="*/ 78 w 98"/>
                              <a:gd name="T13" fmla="*/ 136 h 138"/>
                              <a:gd name="T14" fmla="*/ 64 w 98"/>
                              <a:gd name="T15" fmla="*/ 138 h 138"/>
                              <a:gd name="T16" fmla="*/ 45 w 98"/>
                              <a:gd name="T17" fmla="*/ 138 h 138"/>
                              <a:gd name="T18" fmla="*/ 24 w 98"/>
                              <a:gd name="T19" fmla="*/ 130 h 138"/>
                              <a:gd name="T20" fmla="*/ 9 w 98"/>
                              <a:gd name="T21" fmla="*/ 112 h 138"/>
                              <a:gd name="T22" fmla="*/ 0 w 98"/>
                              <a:gd name="T23" fmla="*/ 87 h 138"/>
                              <a:gd name="T24" fmla="*/ 0 w 98"/>
                              <a:gd name="T25" fmla="*/ 56 h 138"/>
                              <a:gd name="T26" fmla="*/ 9 w 98"/>
                              <a:gd name="T27" fmla="*/ 29 h 138"/>
                              <a:gd name="T28" fmla="*/ 25 w 98"/>
                              <a:gd name="T29" fmla="*/ 10 h 138"/>
                              <a:gd name="T30" fmla="*/ 47 w 98"/>
                              <a:gd name="T31" fmla="*/ 2 h 138"/>
                              <a:gd name="T32" fmla="*/ 66 w 98"/>
                              <a:gd name="T33" fmla="*/ 0 h 138"/>
                              <a:gd name="T34" fmla="*/ 77 w 98"/>
                              <a:gd name="T35" fmla="*/ 3 h 138"/>
                              <a:gd name="T36" fmla="*/ 85 w 98"/>
                              <a:gd name="T37" fmla="*/ 6 h 138"/>
                              <a:gd name="T38" fmla="*/ 93 w 98"/>
                              <a:gd name="T39" fmla="*/ 10 h 138"/>
                              <a:gd name="T40" fmla="*/ 95 w 98"/>
                              <a:gd name="T41" fmla="*/ 13 h 138"/>
                              <a:gd name="T42" fmla="*/ 96 w 98"/>
                              <a:gd name="T43" fmla="*/ 15 h 138"/>
                              <a:gd name="T44" fmla="*/ 98 w 98"/>
                              <a:gd name="T45" fmla="*/ 16 h 138"/>
                              <a:gd name="T46" fmla="*/ 98 w 98"/>
                              <a:gd name="T47" fmla="*/ 19 h 138"/>
                              <a:gd name="T48" fmla="*/ 98 w 98"/>
                              <a:gd name="T49" fmla="*/ 24 h 138"/>
                              <a:gd name="T50" fmla="*/ 98 w 98"/>
                              <a:gd name="T51" fmla="*/ 26 h 138"/>
                              <a:gd name="T52" fmla="*/ 96 w 98"/>
                              <a:gd name="T53" fmla="*/ 29 h 138"/>
                              <a:gd name="T54" fmla="*/ 95 w 98"/>
                              <a:gd name="T55" fmla="*/ 29 h 138"/>
                              <a:gd name="T56" fmla="*/ 93 w 98"/>
                              <a:gd name="T57" fmla="*/ 29 h 138"/>
                              <a:gd name="T58" fmla="*/ 88 w 98"/>
                              <a:gd name="T59" fmla="*/ 25 h 138"/>
                              <a:gd name="T60" fmla="*/ 79 w 98"/>
                              <a:gd name="T61" fmla="*/ 20 h 138"/>
                              <a:gd name="T62" fmla="*/ 67 w 98"/>
                              <a:gd name="T63" fmla="*/ 16 h 138"/>
                              <a:gd name="T64" fmla="*/ 51 w 98"/>
                              <a:gd name="T65" fmla="*/ 16 h 138"/>
                              <a:gd name="T66" fmla="*/ 36 w 98"/>
                              <a:gd name="T67" fmla="*/ 24 h 138"/>
                              <a:gd name="T68" fmla="*/ 26 w 98"/>
                              <a:gd name="T69" fmla="*/ 37 h 138"/>
                              <a:gd name="T70" fmla="*/ 20 w 98"/>
                              <a:gd name="T71" fmla="*/ 58 h 138"/>
                              <a:gd name="T72" fmla="*/ 20 w 98"/>
                              <a:gd name="T73" fmla="*/ 83 h 138"/>
                              <a:gd name="T74" fmla="*/ 25 w 98"/>
                              <a:gd name="T75" fmla="*/ 103 h 138"/>
                              <a:gd name="T76" fmla="*/ 36 w 98"/>
                              <a:gd name="T77" fmla="*/ 116 h 138"/>
                              <a:gd name="T78" fmla="*/ 51 w 98"/>
                              <a:gd name="T79" fmla="*/ 122 h 138"/>
                              <a:gd name="T80" fmla="*/ 68 w 98"/>
                              <a:gd name="T81" fmla="*/ 122 h 138"/>
                              <a:gd name="T82" fmla="*/ 79 w 98"/>
                              <a:gd name="T83" fmla="*/ 119 h 138"/>
                              <a:gd name="T84" fmla="*/ 88 w 98"/>
                              <a:gd name="T85" fmla="*/ 114 h 138"/>
                              <a:gd name="T86" fmla="*/ 94 w 98"/>
                              <a:gd name="T87" fmla="*/ 110 h 138"/>
                              <a:gd name="T88" fmla="*/ 96 w 98"/>
                              <a:gd name="T89" fmla="*/ 110 h 138"/>
                              <a:gd name="T90" fmla="*/ 98 w 98"/>
                              <a:gd name="T91" fmla="*/ 111 h 138"/>
                              <a:gd name="T92" fmla="*/ 98 w 98"/>
                              <a:gd name="T93" fmla="*/ 112 h 138"/>
                              <a:gd name="T94" fmla="*/ 98 w 98"/>
                              <a:gd name="T95" fmla="*/ 116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98" h="138">
                                <a:moveTo>
                                  <a:pt x="98" y="119"/>
                                </a:moveTo>
                                <a:lnTo>
                                  <a:pt x="98" y="120"/>
                                </a:lnTo>
                                <a:lnTo>
                                  <a:pt x="98" y="121"/>
                                </a:lnTo>
                                <a:lnTo>
                                  <a:pt x="98" y="122"/>
                                </a:lnTo>
                                <a:lnTo>
                                  <a:pt x="98" y="123"/>
                                </a:lnTo>
                                <a:lnTo>
                                  <a:pt x="98" y="123"/>
                                </a:lnTo>
                                <a:lnTo>
                                  <a:pt x="96" y="125"/>
                                </a:lnTo>
                                <a:lnTo>
                                  <a:pt x="96" y="126"/>
                                </a:lnTo>
                                <a:lnTo>
                                  <a:pt x="95" y="127"/>
                                </a:lnTo>
                                <a:lnTo>
                                  <a:pt x="94" y="128"/>
                                </a:lnTo>
                                <a:lnTo>
                                  <a:pt x="91" y="130"/>
                                </a:lnTo>
                                <a:lnTo>
                                  <a:pt x="88" y="132"/>
                                </a:lnTo>
                                <a:lnTo>
                                  <a:pt x="83" y="135"/>
                                </a:lnTo>
                                <a:lnTo>
                                  <a:pt x="78" y="136"/>
                                </a:lnTo>
                                <a:lnTo>
                                  <a:pt x="72" y="137"/>
                                </a:lnTo>
                                <a:lnTo>
                                  <a:pt x="64" y="138"/>
                                </a:lnTo>
                                <a:lnTo>
                                  <a:pt x="57" y="138"/>
                                </a:lnTo>
                                <a:lnTo>
                                  <a:pt x="45" y="138"/>
                                </a:lnTo>
                                <a:lnTo>
                                  <a:pt x="34" y="135"/>
                                </a:lnTo>
                                <a:lnTo>
                                  <a:pt x="24" y="130"/>
                                </a:lnTo>
                                <a:lnTo>
                                  <a:pt x="15" y="121"/>
                                </a:lnTo>
                                <a:lnTo>
                                  <a:pt x="9" y="112"/>
                                </a:lnTo>
                                <a:lnTo>
                                  <a:pt x="4" y="100"/>
                                </a:lnTo>
                                <a:lnTo>
                                  <a:pt x="0" y="87"/>
                                </a:lnTo>
                                <a:lnTo>
                                  <a:pt x="0" y="72"/>
                                </a:lnTo>
                                <a:lnTo>
                                  <a:pt x="0" y="56"/>
                                </a:lnTo>
                                <a:lnTo>
                                  <a:pt x="4" y="41"/>
                                </a:lnTo>
                                <a:lnTo>
                                  <a:pt x="9" y="29"/>
                                </a:lnTo>
                                <a:lnTo>
                                  <a:pt x="16" y="19"/>
                                </a:lnTo>
                                <a:lnTo>
                                  <a:pt x="25" y="10"/>
                                </a:lnTo>
                                <a:lnTo>
                                  <a:pt x="35" y="5"/>
                                </a:lnTo>
                                <a:lnTo>
                                  <a:pt x="47" y="2"/>
                                </a:lnTo>
                                <a:lnTo>
                                  <a:pt x="59" y="0"/>
                                </a:lnTo>
                                <a:lnTo>
                                  <a:pt x="66" y="0"/>
                                </a:lnTo>
                                <a:lnTo>
                                  <a:pt x="71" y="2"/>
                                </a:lnTo>
                                <a:lnTo>
                                  <a:pt x="77" y="3"/>
                                </a:lnTo>
                                <a:lnTo>
                                  <a:pt x="82" y="4"/>
                                </a:lnTo>
                                <a:lnTo>
                                  <a:pt x="85" y="6"/>
                                </a:lnTo>
                                <a:lnTo>
                                  <a:pt x="89" y="8"/>
                                </a:lnTo>
                                <a:lnTo>
                                  <a:pt x="93" y="10"/>
                                </a:lnTo>
                                <a:lnTo>
                                  <a:pt x="94" y="11"/>
                                </a:lnTo>
                                <a:lnTo>
                                  <a:pt x="95" y="13"/>
                                </a:lnTo>
                                <a:lnTo>
                                  <a:pt x="96" y="14"/>
                                </a:lnTo>
                                <a:lnTo>
                                  <a:pt x="96" y="15"/>
                                </a:lnTo>
                                <a:lnTo>
                                  <a:pt x="96" y="15"/>
                                </a:lnTo>
                                <a:lnTo>
                                  <a:pt x="98" y="16"/>
                                </a:lnTo>
                                <a:lnTo>
                                  <a:pt x="98" y="18"/>
                                </a:lnTo>
                                <a:lnTo>
                                  <a:pt x="98" y="19"/>
                                </a:lnTo>
                                <a:lnTo>
                                  <a:pt x="98" y="21"/>
                                </a:lnTo>
                                <a:lnTo>
                                  <a:pt x="98" y="24"/>
                                </a:lnTo>
                                <a:lnTo>
                                  <a:pt x="98" y="25"/>
                                </a:lnTo>
                                <a:lnTo>
                                  <a:pt x="98" y="26"/>
                                </a:lnTo>
                                <a:lnTo>
                                  <a:pt x="96" y="27"/>
                                </a:lnTo>
                                <a:lnTo>
                                  <a:pt x="96" y="29"/>
                                </a:lnTo>
                                <a:lnTo>
                                  <a:pt x="95" y="29"/>
                                </a:lnTo>
                                <a:lnTo>
                                  <a:pt x="95" y="29"/>
                                </a:lnTo>
                                <a:lnTo>
                                  <a:pt x="94" y="29"/>
                                </a:lnTo>
                                <a:lnTo>
                                  <a:pt x="93" y="29"/>
                                </a:lnTo>
                                <a:lnTo>
                                  <a:pt x="90" y="27"/>
                                </a:lnTo>
                                <a:lnTo>
                                  <a:pt x="88" y="25"/>
                                </a:lnTo>
                                <a:lnTo>
                                  <a:pt x="84" y="22"/>
                                </a:lnTo>
                                <a:lnTo>
                                  <a:pt x="79" y="20"/>
                                </a:lnTo>
                                <a:lnTo>
                                  <a:pt x="73" y="18"/>
                                </a:lnTo>
                                <a:lnTo>
                                  <a:pt x="67" y="16"/>
                                </a:lnTo>
                                <a:lnTo>
                                  <a:pt x="59" y="16"/>
                                </a:lnTo>
                                <a:lnTo>
                                  <a:pt x="51" y="16"/>
                                </a:lnTo>
                                <a:lnTo>
                                  <a:pt x="43" y="20"/>
                                </a:lnTo>
                                <a:lnTo>
                                  <a:pt x="36" y="24"/>
                                </a:lnTo>
                                <a:lnTo>
                                  <a:pt x="30" y="30"/>
                                </a:lnTo>
                                <a:lnTo>
                                  <a:pt x="26" y="37"/>
                                </a:lnTo>
                                <a:lnTo>
                                  <a:pt x="23" y="47"/>
                                </a:lnTo>
                                <a:lnTo>
                                  <a:pt x="20" y="58"/>
                                </a:lnTo>
                                <a:lnTo>
                                  <a:pt x="20" y="70"/>
                                </a:lnTo>
                                <a:lnTo>
                                  <a:pt x="20" y="83"/>
                                </a:lnTo>
                                <a:lnTo>
                                  <a:pt x="23" y="93"/>
                                </a:lnTo>
                                <a:lnTo>
                                  <a:pt x="25" y="103"/>
                                </a:lnTo>
                                <a:lnTo>
                                  <a:pt x="30" y="110"/>
                                </a:lnTo>
                                <a:lnTo>
                                  <a:pt x="36" y="116"/>
                                </a:lnTo>
                                <a:lnTo>
                                  <a:pt x="43" y="120"/>
                                </a:lnTo>
                                <a:lnTo>
                                  <a:pt x="51" y="122"/>
                                </a:lnTo>
                                <a:lnTo>
                                  <a:pt x="59" y="123"/>
                                </a:lnTo>
                                <a:lnTo>
                                  <a:pt x="68" y="122"/>
                                </a:lnTo>
                                <a:lnTo>
                                  <a:pt x="74" y="121"/>
                                </a:lnTo>
                                <a:lnTo>
                                  <a:pt x="79" y="119"/>
                                </a:lnTo>
                                <a:lnTo>
                                  <a:pt x="84" y="116"/>
                                </a:lnTo>
                                <a:lnTo>
                                  <a:pt x="88" y="114"/>
                                </a:lnTo>
                                <a:lnTo>
                                  <a:pt x="91" y="112"/>
                                </a:lnTo>
                                <a:lnTo>
                                  <a:pt x="94" y="110"/>
                                </a:lnTo>
                                <a:lnTo>
                                  <a:pt x="95" y="110"/>
                                </a:lnTo>
                                <a:lnTo>
                                  <a:pt x="96" y="110"/>
                                </a:lnTo>
                                <a:lnTo>
                                  <a:pt x="96" y="110"/>
                                </a:lnTo>
                                <a:lnTo>
                                  <a:pt x="98" y="111"/>
                                </a:lnTo>
                                <a:lnTo>
                                  <a:pt x="98" y="111"/>
                                </a:lnTo>
                                <a:lnTo>
                                  <a:pt x="98" y="112"/>
                                </a:lnTo>
                                <a:lnTo>
                                  <a:pt x="98" y="114"/>
                                </a:lnTo>
                                <a:lnTo>
                                  <a:pt x="98" y="116"/>
                                </a:lnTo>
                                <a:lnTo>
                                  <a:pt x="98" y="1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24" name="Freeform 990"/>
                        <wps:cNvSpPr>
                          <a:spLocks noEditPoints="1"/>
                        </wps:cNvSpPr>
                        <wps:spPr bwMode="auto">
                          <a:xfrm>
                            <a:off x="4551363" y="4470400"/>
                            <a:ext cx="55563" cy="71438"/>
                          </a:xfrm>
                          <a:custGeom>
                            <a:avLst/>
                            <a:gdLst>
                              <a:gd name="T0" fmla="*/ 104 w 104"/>
                              <a:gd name="T1" fmla="*/ 66 h 135"/>
                              <a:gd name="T2" fmla="*/ 104 w 104"/>
                              <a:gd name="T3" fmla="*/ 82 h 135"/>
                              <a:gd name="T4" fmla="*/ 99 w 104"/>
                              <a:gd name="T5" fmla="*/ 97 h 135"/>
                              <a:gd name="T6" fmla="*/ 94 w 104"/>
                              <a:gd name="T7" fmla="*/ 109 h 135"/>
                              <a:gd name="T8" fmla="*/ 86 w 104"/>
                              <a:gd name="T9" fmla="*/ 118 h 135"/>
                              <a:gd name="T10" fmla="*/ 77 w 104"/>
                              <a:gd name="T11" fmla="*/ 126 h 135"/>
                              <a:gd name="T12" fmla="*/ 66 w 104"/>
                              <a:gd name="T13" fmla="*/ 131 h 135"/>
                              <a:gd name="T14" fmla="*/ 52 w 104"/>
                              <a:gd name="T15" fmla="*/ 135 h 135"/>
                              <a:gd name="T16" fmla="*/ 35 w 104"/>
                              <a:gd name="T17" fmla="*/ 135 h 135"/>
                              <a:gd name="T18" fmla="*/ 6 w 104"/>
                              <a:gd name="T19" fmla="*/ 135 h 135"/>
                              <a:gd name="T20" fmla="*/ 4 w 104"/>
                              <a:gd name="T21" fmla="*/ 135 h 135"/>
                              <a:gd name="T22" fmla="*/ 1 w 104"/>
                              <a:gd name="T23" fmla="*/ 134 h 135"/>
                              <a:gd name="T24" fmla="*/ 0 w 104"/>
                              <a:gd name="T25" fmla="*/ 131 h 135"/>
                              <a:gd name="T26" fmla="*/ 0 w 104"/>
                              <a:gd name="T27" fmla="*/ 128 h 135"/>
                              <a:gd name="T28" fmla="*/ 0 w 104"/>
                              <a:gd name="T29" fmla="*/ 7 h 135"/>
                              <a:gd name="T30" fmla="*/ 0 w 104"/>
                              <a:gd name="T31" fmla="*/ 3 h 135"/>
                              <a:gd name="T32" fmla="*/ 1 w 104"/>
                              <a:gd name="T33" fmla="*/ 2 h 135"/>
                              <a:gd name="T34" fmla="*/ 4 w 104"/>
                              <a:gd name="T35" fmla="*/ 1 h 135"/>
                              <a:gd name="T36" fmla="*/ 6 w 104"/>
                              <a:gd name="T37" fmla="*/ 0 h 135"/>
                              <a:gd name="T38" fmla="*/ 37 w 104"/>
                              <a:gd name="T39" fmla="*/ 0 h 135"/>
                              <a:gd name="T40" fmla="*/ 54 w 104"/>
                              <a:gd name="T41" fmla="*/ 1 h 135"/>
                              <a:gd name="T42" fmla="*/ 67 w 104"/>
                              <a:gd name="T43" fmla="*/ 4 h 135"/>
                              <a:gd name="T44" fmla="*/ 78 w 104"/>
                              <a:gd name="T45" fmla="*/ 9 h 135"/>
                              <a:gd name="T46" fmla="*/ 88 w 104"/>
                              <a:gd name="T47" fmla="*/ 18 h 135"/>
                              <a:gd name="T48" fmla="*/ 95 w 104"/>
                              <a:gd name="T49" fmla="*/ 27 h 135"/>
                              <a:gd name="T50" fmla="*/ 100 w 104"/>
                              <a:gd name="T51" fmla="*/ 38 h 135"/>
                              <a:gd name="T52" fmla="*/ 104 w 104"/>
                              <a:gd name="T53" fmla="*/ 51 h 135"/>
                              <a:gd name="T54" fmla="*/ 104 w 104"/>
                              <a:gd name="T55" fmla="*/ 66 h 135"/>
                              <a:gd name="T56" fmla="*/ 85 w 104"/>
                              <a:gd name="T57" fmla="*/ 66 h 135"/>
                              <a:gd name="T58" fmla="*/ 84 w 104"/>
                              <a:gd name="T59" fmla="*/ 56 h 135"/>
                              <a:gd name="T60" fmla="*/ 83 w 104"/>
                              <a:gd name="T61" fmla="*/ 46 h 135"/>
                              <a:gd name="T62" fmla="*/ 79 w 104"/>
                              <a:gd name="T63" fmla="*/ 36 h 135"/>
                              <a:gd name="T64" fmla="*/ 74 w 104"/>
                              <a:gd name="T65" fmla="*/ 29 h 135"/>
                              <a:gd name="T66" fmla="*/ 68 w 104"/>
                              <a:gd name="T67" fmla="*/ 23 h 135"/>
                              <a:gd name="T68" fmla="*/ 59 w 104"/>
                              <a:gd name="T69" fmla="*/ 19 h 135"/>
                              <a:gd name="T70" fmla="*/ 50 w 104"/>
                              <a:gd name="T71" fmla="*/ 16 h 135"/>
                              <a:gd name="T72" fmla="*/ 36 w 104"/>
                              <a:gd name="T73" fmla="*/ 16 h 135"/>
                              <a:gd name="T74" fmla="*/ 18 w 104"/>
                              <a:gd name="T75" fmla="*/ 16 h 135"/>
                              <a:gd name="T76" fmla="*/ 18 w 104"/>
                              <a:gd name="T77" fmla="*/ 120 h 135"/>
                              <a:gd name="T78" fmla="*/ 36 w 104"/>
                              <a:gd name="T79" fmla="*/ 120 h 135"/>
                              <a:gd name="T80" fmla="*/ 48 w 104"/>
                              <a:gd name="T81" fmla="*/ 119 h 135"/>
                              <a:gd name="T82" fmla="*/ 58 w 104"/>
                              <a:gd name="T83" fmla="*/ 117 h 135"/>
                              <a:gd name="T84" fmla="*/ 67 w 104"/>
                              <a:gd name="T85" fmla="*/ 113 h 135"/>
                              <a:gd name="T86" fmla="*/ 73 w 104"/>
                              <a:gd name="T87" fmla="*/ 107 h 135"/>
                              <a:gd name="T88" fmla="*/ 79 w 104"/>
                              <a:gd name="T89" fmla="*/ 99 h 135"/>
                              <a:gd name="T90" fmla="*/ 82 w 104"/>
                              <a:gd name="T91" fmla="*/ 91 h 135"/>
                              <a:gd name="T92" fmla="*/ 84 w 104"/>
                              <a:gd name="T93" fmla="*/ 80 h 135"/>
                              <a:gd name="T94" fmla="*/ 85 w 104"/>
                              <a:gd name="T95" fmla="*/ 66 h 1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04" h="135">
                                <a:moveTo>
                                  <a:pt x="104" y="66"/>
                                </a:moveTo>
                                <a:lnTo>
                                  <a:pt x="104" y="82"/>
                                </a:lnTo>
                                <a:lnTo>
                                  <a:pt x="99" y="97"/>
                                </a:lnTo>
                                <a:lnTo>
                                  <a:pt x="94" y="109"/>
                                </a:lnTo>
                                <a:lnTo>
                                  <a:pt x="86" y="118"/>
                                </a:lnTo>
                                <a:lnTo>
                                  <a:pt x="77" y="126"/>
                                </a:lnTo>
                                <a:lnTo>
                                  <a:pt x="66" y="131"/>
                                </a:lnTo>
                                <a:lnTo>
                                  <a:pt x="52" y="135"/>
                                </a:lnTo>
                                <a:lnTo>
                                  <a:pt x="35" y="135"/>
                                </a:lnTo>
                                <a:lnTo>
                                  <a:pt x="6" y="135"/>
                                </a:lnTo>
                                <a:lnTo>
                                  <a:pt x="4" y="135"/>
                                </a:lnTo>
                                <a:lnTo>
                                  <a:pt x="1" y="134"/>
                                </a:lnTo>
                                <a:lnTo>
                                  <a:pt x="0" y="131"/>
                                </a:lnTo>
                                <a:lnTo>
                                  <a:pt x="0" y="128"/>
                                </a:lnTo>
                                <a:lnTo>
                                  <a:pt x="0" y="7"/>
                                </a:lnTo>
                                <a:lnTo>
                                  <a:pt x="0" y="3"/>
                                </a:lnTo>
                                <a:lnTo>
                                  <a:pt x="1" y="2"/>
                                </a:lnTo>
                                <a:lnTo>
                                  <a:pt x="4" y="1"/>
                                </a:lnTo>
                                <a:lnTo>
                                  <a:pt x="6" y="0"/>
                                </a:lnTo>
                                <a:lnTo>
                                  <a:pt x="37" y="0"/>
                                </a:lnTo>
                                <a:lnTo>
                                  <a:pt x="54" y="1"/>
                                </a:lnTo>
                                <a:lnTo>
                                  <a:pt x="67" y="4"/>
                                </a:lnTo>
                                <a:lnTo>
                                  <a:pt x="78" y="9"/>
                                </a:lnTo>
                                <a:lnTo>
                                  <a:pt x="88" y="18"/>
                                </a:lnTo>
                                <a:lnTo>
                                  <a:pt x="95" y="27"/>
                                </a:lnTo>
                                <a:lnTo>
                                  <a:pt x="100" y="38"/>
                                </a:lnTo>
                                <a:lnTo>
                                  <a:pt x="104" y="51"/>
                                </a:lnTo>
                                <a:lnTo>
                                  <a:pt x="104" y="66"/>
                                </a:lnTo>
                                <a:close/>
                                <a:moveTo>
                                  <a:pt x="85" y="66"/>
                                </a:moveTo>
                                <a:lnTo>
                                  <a:pt x="84" y="56"/>
                                </a:lnTo>
                                <a:lnTo>
                                  <a:pt x="83" y="46"/>
                                </a:lnTo>
                                <a:lnTo>
                                  <a:pt x="79" y="36"/>
                                </a:lnTo>
                                <a:lnTo>
                                  <a:pt x="74" y="29"/>
                                </a:lnTo>
                                <a:lnTo>
                                  <a:pt x="68" y="23"/>
                                </a:lnTo>
                                <a:lnTo>
                                  <a:pt x="59" y="19"/>
                                </a:lnTo>
                                <a:lnTo>
                                  <a:pt x="50" y="16"/>
                                </a:lnTo>
                                <a:lnTo>
                                  <a:pt x="36" y="16"/>
                                </a:lnTo>
                                <a:lnTo>
                                  <a:pt x="18" y="16"/>
                                </a:lnTo>
                                <a:lnTo>
                                  <a:pt x="18" y="120"/>
                                </a:lnTo>
                                <a:lnTo>
                                  <a:pt x="36" y="120"/>
                                </a:lnTo>
                                <a:lnTo>
                                  <a:pt x="48" y="119"/>
                                </a:lnTo>
                                <a:lnTo>
                                  <a:pt x="58" y="117"/>
                                </a:lnTo>
                                <a:lnTo>
                                  <a:pt x="67" y="113"/>
                                </a:lnTo>
                                <a:lnTo>
                                  <a:pt x="73" y="107"/>
                                </a:lnTo>
                                <a:lnTo>
                                  <a:pt x="79" y="99"/>
                                </a:lnTo>
                                <a:lnTo>
                                  <a:pt x="82" y="91"/>
                                </a:lnTo>
                                <a:lnTo>
                                  <a:pt x="84" y="80"/>
                                </a:lnTo>
                                <a:lnTo>
                                  <a:pt x="85" y="6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25" name="Freeform 991"/>
                        <wps:cNvSpPr>
                          <a:spLocks/>
                        </wps:cNvSpPr>
                        <wps:spPr bwMode="auto">
                          <a:xfrm>
                            <a:off x="4621213" y="4470400"/>
                            <a:ext cx="77788" cy="73025"/>
                          </a:xfrm>
                          <a:custGeom>
                            <a:avLst/>
                            <a:gdLst>
                              <a:gd name="T0" fmla="*/ 147 w 147"/>
                              <a:gd name="T1" fmla="*/ 134 h 136"/>
                              <a:gd name="T2" fmla="*/ 145 w 147"/>
                              <a:gd name="T3" fmla="*/ 135 h 136"/>
                              <a:gd name="T4" fmla="*/ 143 w 147"/>
                              <a:gd name="T5" fmla="*/ 135 h 136"/>
                              <a:gd name="T6" fmla="*/ 140 w 147"/>
                              <a:gd name="T7" fmla="*/ 136 h 136"/>
                              <a:gd name="T8" fmla="*/ 136 w 147"/>
                              <a:gd name="T9" fmla="*/ 136 h 136"/>
                              <a:gd name="T10" fmla="*/ 132 w 147"/>
                              <a:gd name="T11" fmla="*/ 135 h 136"/>
                              <a:gd name="T12" fmla="*/ 129 w 147"/>
                              <a:gd name="T13" fmla="*/ 135 h 136"/>
                              <a:gd name="T14" fmla="*/ 129 w 147"/>
                              <a:gd name="T15" fmla="*/ 134 h 136"/>
                              <a:gd name="T16" fmla="*/ 129 w 147"/>
                              <a:gd name="T17" fmla="*/ 14 h 136"/>
                              <a:gd name="T18" fmla="*/ 80 w 147"/>
                              <a:gd name="T19" fmla="*/ 133 h 136"/>
                              <a:gd name="T20" fmla="*/ 80 w 147"/>
                              <a:gd name="T21" fmla="*/ 134 h 136"/>
                              <a:gd name="T22" fmla="*/ 78 w 147"/>
                              <a:gd name="T23" fmla="*/ 135 h 136"/>
                              <a:gd name="T24" fmla="*/ 75 w 147"/>
                              <a:gd name="T25" fmla="*/ 135 h 136"/>
                              <a:gd name="T26" fmla="*/ 71 w 147"/>
                              <a:gd name="T27" fmla="*/ 136 h 136"/>
                              <a:gd name="T28" fmla="*/ 68 w 147"/>
                              <a:gd name="T29" fmla="*/ 135 h 136"/>
                              <a:gd name="T30" fmla="*/ 65 w 147"/>
                              <a:gd name="T31" fmla="*/ 135 h 136"/>
                              <a:gd name="T32" fmla="*/ 64 w 147"/>
                              <a:gd name="T33" fmla="*/ 134 h 136"/>
                              <a:gd name="T34" fmla="*/ 63 w 147"/>
                              <a:gd name="T35" fmla="*/ 133 h 136"/>
                              <a:gd name="T36" fmla="*/ 17 w 147"/>
                              <a:gd name="T37" fmla="*/ 14 h 136"/>
                              <a:gd name="T38" fmla="*/ 17 w 147"/>
                              <a:gd name="T39" fmla="*/ 134 h 136"/>
                              <a:gd name="T40" fmla="*/ 16 w 147"/>
                              <a:gd name="T41" fmla="*/ 135 h 136"/>
                              <a:gd name="T42" fmla="*/ 14 w 147"/>
                              <a:gd name="T43" fmla="*/ 135 h 136"/>
                              <a:gd name="T44" fmla="*/ 11 w 147"/>
                              <a:gd name="T45" fmla="*/ 136 h 136"/>
                              <a:gd name="T46" fmla="*/ 6 w 147"/>
                              <a:gd name="T47" fmla="*/ 136 h 136"/>
                              <a:gd name="T48" fmla="*/ 3 w 147"/>
                              <a:gd name="T49" fmla="*/ 135 h 136"/>
                              <a:gd name="T50" fmla="*/ 0 w 147"/>
                              <a:gd name="T51" fmla="*/ 135 h 136"/>
                              <a:gd name="T52" fmla="*/ 0 w 147"/>
                              <a:gd name="T53" fmla="*/ 134 h 136"/>
                              <a:gd name="T54" fmla="*/ 0 w 147"/>
                              <a:gd name="T55" fmla="*/ 8 h 136"/>
                              <a:gd name="T56" fmla="*/ 1 w 147"/>
                              <a:gd name="T57" fmla="*/ 2 h 136"/>
                              <a:gd name="T58" fmla="*/ 7 w 147"/>
                              <a:gd name="T59" fmla="*/ 0 h 136"/>
                              <a:gd name="T60" fmla="*/ 21 w 147"/>
                              <a:gd name="T61" fmla="*/ 0 h 136"/>
                              <a:gd name="T62" fmla="*/ 26 w 147"/>
                              <a:gd name="T63" fmla="*/ 2 h 136"/>
                              <a:gd name="T64" fmla="*/ 30 w 147"/>
                              <a:gd name="T65" fmla="*/ 4 h 136"/>
                              <a:gd name="T66" fmla="*/ 32 w 147"/>
                              <a:gd name="T67" fmla="*/ 8 h 136"/>
                              <a:gd name="T68" fmla="*/ 73 w 147"/>
                              <a:gd name="T69" fmla="*/ 109 h 136"/>
                              <a:gd name="T70" fmla="*/ 113 w 147"/>
                              <a:gd name="T71" fmla="*/ 12 h 136"/>
                              <a:gd name="T72" fmla="*/ 116 w 147"/>
                              <a:gd name="T73" fmla="*/ 6 h 136"/>
                              <a:gd name="T74" fmla="*/ 120 w 147"/>
                              <a:gd name="T75" fmla="*/ 2 h 136"/>
                              <a:gd name="T76" fmla="*/ 123 w 147"/>
                              <a:gd name="T77" fmla="*/ 1 h 136"/>
                              <a:gd name="T78" fmla="*/ 127 w 147"/>
                              <a:gd name="T79" fmla="*/ 0 h 136"/>
                              <a:gd name="T80" fmla="*/ 140 w 147"/>
                              <a:gd name="T81" fmla="*/ 0 h 136"/>
                              <a:gd name="T82" fmla="*/ 143 w 147"/>
                              <a:gd name="T83" fmla="*/ 1 h 136"/>
                              <a:gd name="T84" fmla="*/ 145 w 147"/>
                              <a:gd name="T85" fmla="*/ 3 h 136"/>
                              <a:gd name="T86" fmla="*/ 147 w 147"/>
                              <a:gd name="T87" fmla="*/ 6 h 136"/>
                              <a:gd name="T88" fmla="*/ 147 w 147"/>
                              <a:gd name="T89" fmla="*/ 133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47" h="136">
                                <a:moveTo>
                                  <a:pt x="147" y="133"/>
                                </a:moveTo>
                                <a:lnTo>
                                  <a:pt x="147" y="134"/>
                                </a:lnTo>
                                <a:lnTo>
                                  <a:pt x="147" y="134"/>
                                </a:lnTo>
                                <a:lnTo>
                                  <a:pt x="145" y="135"/>
                                </a:lnTo>
                                <a:lnTo>
                                  <a:pt x="144" y="135"/>
                                </a:lnTo>
                                <a:lnTo>
                                  <a:pt x="143" y="135"/>
                                </a:lnTo>
                                <a:lnTo>
                                  <a:pt x="142" y="135"/>
                                </a:lnTo>
                                <a:lnTo>
                                  <a:pt x="140" y="136"/>
                                </a:lnTo>
                                <a:lnTo>
                                  <a:pt x="138" y="136"/>
                                </a:lnTo>
                                <a:lnTo>
                                  <a:pt x="136" y="136"/>
                                </a:lnTo>
                                <a:lnTo>
                                  <a:pt x="133" y="135"/>
                                </a:lnTo>
                                <a:lnTo>
                                  <a:pt x="132" y="135"/>
                                </a:lnTo>
                                <a:lnTo>
                                  <a:pt x="131" y="135"/>
                                </a:lnTo>
                                <a:lnTo>
                                  <a:pt x="129" y="135"/>
                                </a:lnTo>
                                <a:lnTo>
                                  <a:pt x="129" y="134"/>
                                </a:lnTo>
                                <a:lnTo>
                                  <a:pt x="129" y="134"/>
                                </a:lnTo>
                                <a:lnTo>
                                  <a:pt x="129" y="133"/>
                                </a:lnTo>
                                <a:lnTo>
                                  <a:pt x="129" y="14"/>
                                </a:lnTo>
                                <a:lnTo>
                                  <a:pt x="129" y="14"/>
                                </a:lnTo>
                                <a:lnTo>
                                  <a:pt x="80" y="133"/>
                                </a:lnTo>
                                <a:lnTo>
                                  <a:pt x="80" y="134"/>
                                </a:lnTo>
                                <a:lnTo>
                                  <a:pt x="80" y="134"/>
                                </a:lnTo>
                                <a:lnTo>
                                  <a:pt x="79" y="135"/>
                                </a:lnTo>
                                <a:lnTo>
                                  <a:pt x="78" y="135"/>
                                </a:lnTo>
                                <a:lnTo>
                                  <a:pt x="76" y="135"/>
                                </a:lnTo>
                                <a:lnTo>
                                  <a:pt x="75" y="135"/>
                                </a:lnTo>
                                <a:lnTo>
                                  <a:pt x="74" y="136"/>
                                </a:lnTo>
                                <a:lnTo>
                                  <a:pt x="71" y="136"/>
                                </a:lnTo>
                                <a:lnTo>
                                  <a:pt x="70" y="136"/>
                                </a:lnTo>
                                <a:lnTo>
                                  <a:pt x="68" y="135"/>
                                </a:lnTo>
                                <a:lnTo>
                                  <a:pt x="67" y="135"/>
                                </a:lnTo>
                                <a:lnTo>
                                  <a:pt x="65" y="135"/>
                                </a:lnTo>
                                <a:lnTo>
                                  <a:pt x="64" y="135"/>
                                </a:lnTo>
                                <a:lnTo>
                                  <a:pt x="64" y="134"/>
                                </a:lnTo>
                                <a:lnTo>
                                  <a:pt x="63" y="134"/>
                                </a:lnTo>
                                <a:lnTo>
                                  <a:pt x="63" y="133"/>
                                </a:lnTo>
                                <a:lnTo>
                                  <a:pt x="17" y="14"/>
                                </a:lnTo>
                                <a:lnTo>
                                  <a:pt x="17" y="14"/>
                                </a:lnTo>
                                <a:lnTo>
                                  <a:pt x="17" y="133"/>
                                </a:lnTo>
                                <a:lnTo>
                                  <a:pt x="17" y="134"/>
                                </a:lnTo>
                                <a:lnTo>
                                  <a:pt x="16" y="134"/>
                                </a:lnTo>
                                <a:lnTo>
                                  <a:pt x="16" y="135"/>
                                </a:lnTo>
                                <a:lnTo>
                                  <a:pt x="15" y="135"/>
                                </a:lnTo>
                                <a:lnTo>
                                  <a:pt x="14" y="135"/>
                                </a:lnTo>
                                <a:lnTo>
                                  <a:pt x="12" y="135"/>
                                </a:lnTo>
                                <a:lnTo>
                                  <a:pt x="11" y="136"/>
                                </a:lnTo>
                                <a:lnTo>
                                  <a:pt x="9" y="136"/>
                                </a:lnTo>
                                <a:lnTo>
                                  <a:pt x="6" y="136"/>
                                </a:lnTo>
                                <a:lnTo>
                                  <a:pt x="4" y="135"/>
                                </a:lnTo>
                                <a:lnTo>
                                  <a:pt x="3" y="135"/>
                                </a:lnTo>
                                <a:lnTo>
                                  <a:pt x="1" y="135"/>
                                </a:lnTo>
                                <a:lnTo>
                                  <a:pt x="0" y="135"/>
                                </a:lnTo>
                                <a:lnTo>
                                  <a:pt x="0" y="134"/>
                                </a:lnTo>
                                <a:lnTo>
                                  <a:pt x="0" y="134"/>
                                </a:lnTo>
                                <a:lnTo>
                                  <a:pt x="0" y="133"/>
                                </a:lnTo>
                                <a:lnTo>
                                  <a:pt x="0" y="8"/>
                                </a:lnTo>
                                <a:lnTo>
                                  <a:pt x="0" y="4"/>
                                </a:lnTo>
                                <a:lnTo>
                                  <a:pt x="1" y="2"/>
                                </a:lnTo>
                                <a:lnTo>
                                  <a:pt x="4" y="1"/>
                                </a:lnTo>
                                <a:lnTo>
                                  <a:pt x="7" y="0"/>
                                </a:lnTo>
                                <a:lnTo>
                                  <a:pt x="17" y="0"/>
                                </a:lnTo>
                                <a:lnTo>
                                  <a:pt x="21" y="0"/>
                                </a:lnTo>
                                <a:lnTo>
                                  <a:pt x="23" y="1"/>
                                </a:lnTo>
                                <a:lnTo>
                                  <a:pt x="26" y="2"/>
                                </a:lnTo>
                                <a:lnTo>
                                  <a:pt x="28" y="3"/>
                                </a:lnTo>
                                <a:lnTo>
                                  <a:pt x="30" y="4"/>
                                </a:lnTo>
                                <a:lnTo>
                                  <a:pt x="31" y="6"/>
                                </a:lnTo>
                                <a:lnTo>
                                  <a:pt x="32" y="8"/>
                                </a:lnTo>
                                <a:lnTo>
                                  <a:pt x="33" y="11"/>
                                </a:lnTo>
                                <a:lnTo>
                                  <a:pt x="73" y="109"/>
                                </a:lnTo>
                                <a:lnTo>
                                  <a:pt x="73" y="109"/>
                                </a:lnTo>
                                <a:lnTo>
                                  <a:pt x="113" y="12"/>
                                </a:lnTo>
                                <a:lnTo>
                                  <a:pt x="115" y="8"/>
                                </a:lnTo>
                                <a:lnTo>
                                  <a:pt x="116" y="6"/>
                                </a:lnTo>
                                <a:lnTo>
                                  <a:pt x="118" y="4"/>
                                </a:lnTo>
                                <a:lnTo>
                                  <a:pt x="120" y="2"/>
                                </a:lnTo>
                                <a:lnTo>
                                  <a:pt x="121" y="1"/>
                                </a:lnTo>
                                <a:lnTo>
                                  <a:pt x="123" y="1"/>
                                </a:lnTo>
                                <a:lnTo>
                                  <a:pt x="124" y="0"/>
                                </a:lnTo>
                                <a:lnTo>
                                  <a:pt x="127" y="0"/>
                                </a:lnTo>
                                <a:lnTo>
                                  <a:pt x="139" y="0"/>
                                </a:lnTo>
                                <a:lnTo>
                                  <a:pt x="140" y="0"/>
                                </a:lnTo>
                                <a:lnTo>
                                  <a:pt x="142" y="1"/>
                                </a:lnTo>
                                <a:lnTo>
                                  <a:pt x="143" y="1"/>
                                </a:lnTo>
                                <a:lnTo>
                                  <a:pt x="144" y="2"/>
                                </a:lnTo>
                                <a:lnTo>
                                  <a:pt x="145" y="3"/>
                                </a:lnTo>
                                <a:lnTo>
                                  <a:pt x="145" y="4"/>
                                </a:lnTo>
                                <a:lnTo>
                                  <a:pt x="147" y="6"/>
                                </a:lnTo>
                                <a:lnTo>
                                  <a:pt x="147" y="8"/>
                                </a:lnTo>
                                <a:lnTo>
                                  <a:pt x="147" y="1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26" name="Freeform 992"/>
                        <wps:cNvSpPr>
                          <a:spLocks/>
                        </wps:cNvSpPr>
                        <wps:spPr bwMode="auto">
                          <a:xfrm>
                            <a:off x="4718050" y="4470400"/>
                            <a:ext cx="50800" cy="73025"/>
                          </a:xfrm>
                          <a:custGeom>
                            <a:avLst/>
                            <a:gdLst>
                              <a:gd name="T0" fmla="*/ 98 w 98"/>
                              <a:gd name="T1" fmla="*/ 134 h 136"/>
                              <a:gd name="T2" fmla="*/ 96 w 98"/>
                              <a:gd name="T3" fmla="*/ 135 h 136"/>
                              <a:gd name="T4" fmla="*/ 95 w 98"/>
                              <a:gd name="T5" fmla="*/ 135 h 136"/>
                              <a:gd name="T6" fmla="*/ 91 w 98"/>
                              <a:gd name="T7" fmla="*/ 136 h 136"/>
                              <a:gd name="T8" fmla="*/ 87 w 98"/>
                              <a:gd name="T9" fmla="*/ 136 h 136"/>
                              <a:gd name="T10" fmla="*/ 83 w 98"/>
                              <a:gd name="T11" fmla="*/ 135 h 136"/>
                              <a:gd name="T12" fmla="*/ 80 w 98"/>
                              <a:gd name="T13" fmla="*/ 135 h 136"/>
                              <a:gd name="T14" fmla="*/ 80 w 98"/>
                              <a:gd name="T15" fmla="*/ 134 h 136"/>
                              <a:gd name="T16" fmla="*/ 80 w 98"/>
                              <a:gd name="T17" fmla="*/ 72 h 136"/>
                              <a:gd name="T18" fmla="*/ 19 w 98"/>
                              <a:gd name="T19" fmla="*/ 133 h 136"/>
                              <a:gd name="T20" fmla="*/ 18 w 98"/>
                              <a:gd name="T21" fmla="*/ 134 h 136"/>
                              <a:gd name="T22" fmla="*/ 16 w 98"/>
                              <a:gd name="T23" fmla="*/ 135 h 136"/>
                              <a:gd name="T24" fmla="*/ 14 w 98"/>
                              <a:gd name="T25" fmla="*/ 135 h 136"/>
                              <a:gd name="T26" fmla="*/ 9 w 98"/>
                              <a:gd name="T27" fmla="*/ 136 h 136"/>
                              <a:gd name="T28" fmla="*/ 5 w 98"/>
                              <a:gd name="T29" fmla="*/ 135 h 136"/>
                              <a:gd name="T30" fmla="*/ 3 w 98"/>
                              <a:gd name="T31" fmla="*/ 135 h 136"/>
                              <a:gd name="T32" fmla="*/ 0 w 98"/>
                              <a:gd name="T33" fmla="*/ 134 h 136"/>
                              <a:gd name="T34" fmla="*/ 0 w 98"/>
                              <a:gd name="T35" fmla="*/ 133 h 136"/>
                              <a:gd name="T36" fmla="*/ 0 w 98"/>
                              <a:gd name="T37" fmla="*/ 2 h 136"/>
                              <a:gd name="T38" fmla="*/ 2 w 98"/>
                              <a:gd name="T39" fmla="*/ 1 h 136"/>
                              <a:gd name="T40" fmla="*/ 4 w 98"/>
                              <a:gd name="T41" fmla="*/ 0 h 136"/>
                              <a:gd name="T42" fmla="*/ 8 w 98"/>
                              <a:gd name="T43" fmla="*/ 0 h 136"/>
                              <a:gd name="T44" fmla="*/ 11 w 98"/>
                              <a:gd name="T45" fmla="*/ 0 h 136"/>
                              <a:gd name="T46" fmla="*/ 15 w 98"/>
                              <a:gd name="T47" fmla="*/ 0 h 136"/>
                              <a:gd name="T48" fmla="*/ 18 w 98"/>
                              <a:gd name="T49" fmla="*/ 1 h 136"/>
                              <a:gd name="T50" fmla="*/ 19 w 98"/>
                              <a:gd name="T51" fmla="*/ 2 h 136"/>
                              <a:gd name="T52" fmla="*/ 19 w 98"/>
                              <a:gd name="T53" fmla="*/ 57 h 136"/>
                              <a:gd name="T54" fmla="*/ 80 w 98"/>
                              <a:gd name="T55" fmla="*/ 3 h 136"/>
                              <a:gd name="T56" fmla="*/ 80 w 98"/>
                              <a:gd name="T57" fmla="*/ 1 h 136"/>
                              <a:gd name="T58" fmla="*/ 82 w 98"/>
                              <a:gd name="T59" fmla="*/ 1 h 136"/>
                              <a:gd name="T60" fmla="*/ 84 w 98"/>
                              <a:gd name="T61" fmla="*/ 0 h 136"/>
                              <a:gd name="T62" fmla="*/ 89 w 98"/>
                              <a:gd name="T63" fmla="*/ 0 h 136"/>
                              <a:gd name="T64" fmla="*/ 93 w 98"/>
                              <a:gd name="T65" fmla="*/ 0 h 136"/>
                              <a:gd name="T66" fmla="*/ 96 w 98"/>
                              <a:gd name="T67" fmla="*/ 1 h 136"/>
                              <a:gd name="T68" fmla="*/ 98 w 98"/>
                              <a:gd name="T69" fmla="*/ 1 h 136"/>
                              <a:gd name="T70" fmla="*/ 98 w 98"/>
                              <a:gd name="T71" fmla="*/ 3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98" h="136">
                                <a:moveTo>
                                  <a:pt x="98" y="133"/>
                                </a:moveTo>
                                <a:lnTo>
                                  <a:pt x="98" y="134"/>
                                </a:lnTo>
                                <a:lnTo>
                                  <a:pt x="98" y="134"/>
                                </a:lnTo>
                                <a:lnTo>
                                  <a:pt x="96" y="135"/>
                                </a:lnTo>
                                <a:lnTo>
                                  <a:pt x="96" y="135"/>
                                </a:lnTo>
                                <a:lnTo>
                                  <a:pt x="95" y="135"/>
                                </a:lnTo>
                                <a:lnTo>
                                  <a:pt x="93" y="135"/>
                                </a:lnTo>
                                <a:lnTo>
                                  <a:pt x="91" y="136"/>
                                </a:lnTo>
                                <a:lnTo>
                                  <a:pt x="89" y="136"/>
                                </a:lnTo>
                                <a:lnTo>
                                  <a:pt x="87" y="136"/>
                                </a:lnTo>
                                <a:lnTo>
                                  <a:pt x="84" y="135"/>
                                </a:lnTo>
                                <a:lnTo>
                                  <a:pt x="83" y="135"/>
                                </a:lnTo>
                                <a:lnTo>
                                  <a:pt x="82" y="135"/>
                                </a:lnTo>
                                <a:lnTo>
                                  <a:pt x="80" y="135"/>
                                </a:lnTo>
                                <a:lnTo>
                                  <a:pt x="80" y="134"/>
                                </a:lnTo>
                                <a:lnTo>
                                  <a:pt x="80" y="134"/>
                                </a:lnTo>
                                <a:lnTo>
                                  <a:pt x="80" y="133"/>
                                </a:lnTo>
                                <a:lnTo>
                                  <a:pt x="80" y="72"/>
                                </a:lnTo>
                                <a:lnTo>
                                  <a:pt x="19" y="72"/>
                                </a:lnTo>
                                <a:lnTo>
                                  <a:pt x="19" y="133"/>
                                </a:lnTo>
                                <a:lnTo>
                                  <a:pt x="19" y="134"/>
                                </a:lnTo>
                                <a:lnTo>
                                  <a:pt x="18" y="134"/>
                                </a:lnTo>
                                <a:lnTo>
                                  <a:pt x="18" y="135"/>
                                </a:lnTo>
                                <a:lnTo>
                                  <a:pt x="16" y="135"/>
                                </a:lnTo>
                                <a:lnTo>
                                  <a:pt x="15" y="135"/>
                                </a:lnTo>
                                <a:lnTo>
                                  <a:pt x="14" y="135"/>
                                </a:lnTo>
                                <a:lnTo>
                                  <a:pt x="11" y="136"/>
                                </a:lnTo>
                                <a:lnTo>
                                  <a:pt x="9" y="136"/>
                                </a:lnTo>
                                <a:lnTo>
                                  <a:pt x="8" y="136"/>
                                </a:lnTo>
                                <a:lnTo>
                                  <a:pt x="5" y="135"/>
                                </a:lnTo>
                                <a:lnTo>
                                  <a:pt x="4" y="135"/>
                                </a:lnTo>
                                <a:lnTo>
                                  <a:pt x="3" y="135"/>
                                </a:lnTo>
                                <a:lnTo>
                                  <a:pt x="2" y="135"/>
                                </a:lnTo>
                                <a:lnTo>
                                  <a:pt x="0" y="134"/>
                                </a:lnTo>
                                <a:lnTo>
                                  <a:pt x="0" y="134"/>
                                </a:lnTo>
                                <a:lnTo>
                                  <a:pt x="0" y="133"/>
                                </a:lnTo>
                                <a:lnTo>
                                  <a:pt x="0" y="3"/>
                                </a:lnTo>
                                <a:lnTo>
                                  <a:pt x="0" y="2"/>
                                </a:lnTo>
                                <a:lnTo>
                                  <a:pt x="0" y="1"/>
                                </a:lnTo>
                                <a:lnTo>
                                  <a:pt x="2" y="1"/>
                                </a:lnTo>
                                <a:lnTo>
                                  <a:pt x="3" y="1"/>
                                </a:lnTo>
                                <a:lnTo>
                                  <a:pt x="4" y="0"/>
                                </a:lnTo>
                                <a:lnTo>
                                  <a:pt x="5" y="0"/>
                                </a:lnTo>
                                <a:lnTo>
                                  <a:pt x="8" y="0"/>
                                </a:lnTo>
                                <a:lnTo>
                                  <a:pt x="9" y="0"/>
                                </a:lnTo>
                                <a:lnTo>
                                  <a:pt x="11" y="0"/>
                                </a:lnTo>
                                <a:lnTo>
                                  <a:pt x="14" y="0"/>
                                </a:lnTo>
                                <a:lnTo>
                                  <a:pt x="15" y="0"/>
                                </a:lnTo>
                                <a:lnTo>
                                  <a:pt x="16" y="1"/>
                                </a:lnTo>
                                <a:lnTo>
                                  <a:pt x="18" y="1"/>
                                </a:lnTo>
                                <a:lnTo>
                                  <a:pt x="18" y="1"/>
                                </a:lnTo>
                                <a:lnTo>
                                  <a:pt x="19" y="2"/>
                                </a:lnTo>
                                <a:lnTo>
                                  <a:pt x="19" y="3"/>
                                </a:lnTo>
                                <a:lnTo>
                                  <a:pt x="19" y="57"/>
                                </a:lnTo>
                                <a:lnTo>
                                  <a:pt x="80" y="57"/>
                                </a:lnTo>
                                <a:lnTo>
                                  <a:pt x="80" y="3"/>
                                </a:lnTo>
                                <a:lnTo>
                                  <a:pt x="80" y="2"/>
                                </a:lnTo>
                                <a:lnTo>
                                  <a:pt x="80" y="1"/>
                                </a:lnTo>
                                <a:lnTo>
                                  <a:pt x="80" y="1"/>
                                </a:lnTo>
                                <a:lnTo>
                                  <a:pt x="82" y="1"/>
                                </a:lnTo>
                                <a:lnTo>
                                  <a:pt x="83" y="0"/>
                                </a:lnTo>
                                <a:lnTo>
                                  <a:pt x="84" y="0"/>
                                </a:lnTo>
                                <a:lnTo>
                                  <a:pt x="87" y="0"/>
                                </a:lnTo>
                                <a:lnTo>
                                  <a:pt x="89" y="0"/>
                                </a:lnTo>
                                <a:lnTo>
                                  <a:pt x="91" y="0"/>
                                </a:lnTo>
                                <a:lnTo>
                                  <a:pt x="93" y="0"/>
                                </a:lnTo>
                                <a:lnTo>
                                  <a:pt x="95" y="0"/>
                                </a:lnTo>
                                <a:lnTo>
                                  <a:pt x="96" y="1"/>
                                </a:lnTo>
                                <a:lnTo>
                                  <a:pt x="96" y="1"/>
                                </a:lnTo>
                                <a:lnTo>
                                  <a:pt x="98" y="1"/>
                                </a:lnTo>
                                <a:lnTo>
                                  <a:pt x="98" y="2"/>
                                </a:lnTo>
                                <a:lnTo>
                                  <a:pt x="98" y="3"/>
                                </a:lnTo>
                                <a:lnTo>
                                  <a:pt x="98" y="1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27" name="Freeform 993"/>
                        <wps:cNvSpPr>
                          <a:spLocks noEditPoints="1"/>
                        </wps:cNvSpPr>
                        <wps:spPr bwMode="auto">
                          <a:xfrm>
                            <a:off x="4784725" y="4489450"/>
                            <a:ext cx="44450" cy="53975"/>
                          </a:xfrm>
                          <a:custGeom>
                            <a:avLst/>
                            <a:gdLst>
                              <a:gd name="T0" fmla="*/ 86 w 86"/>
                              <a:gd name="T1" fmla="*/ 52 h 103"/>
                              <a:gd name="T2" fmla="*/ 81 w 86"/>
                              <a:gd name="T3" fmla="*/ 54 h 103"/>
                              <a:gd name="T4" fmla="*/ 17 w 86"/>
                              <a:gd name="T5" fmla="*/ 55 h 103"/>
                              <a:gd name="T6" fmla="*/ 20 w 86"/>
                              <a:gd name="T7" fmla="*/ 69 h 103"/>
                              <a:gd name="T8" fmla="*/ 25 w 86"/>
                              <a:gd name="T9" fmla="*/ 80 h 103"/>
                              <a:gd name="T10" fmla="*/ 34 w 86"/>
                              <a:gd name="T11" fmla="*/ 86 h 103"/>
                              <a:gd name="T12" fmla="*/ 48 w 86"/>
                              <a:gd name="T13" fmla="*/ 89 h 103"/>
                              <a:gd name="T14" fmla="*/ 60 w 86"/>
                              <a:gd name="T15" fmla="*/ 89 h 103"/>
                              <a:gd name="T16" fmla="*/ 69 w 86"/>
                              <a:gd name="T17" fmla="*/ 85 h 103"/>
                              <a:gd name="T18" fmla="*/ 75 w 86"/>
                              <a:gd name="T19" fmla="*/ 84 h 103"/>
                              <a:gd name="T20" fmla="*/ 79 w 86"/>
                              <a:gd name="T21" fmla="*/ 83 h 103"/>
                              <a:gd name="T22" fmla="*/ 80 w 86"/>
                              <a:gd name="T23" fmla="*/ 83 h 103"/>
                              <a:gd name="T24" fmla="*/ 81 w 86"/>
                              <a:gd name="T25" fmla="*/ 84 h 103"/>
                              <a:gd name="T26" fmla="*/ 81 w 86"/>
                              <a:gd name="T27" fmla="*/ 85 h 103"/>
                              <a:gd name="T28" fmla="*/ 82 w 86"/>
                              <a:gd name="T29" fmla="*/ 89 h 103"/>
                              <a:gd name="T30" fmla="*/ 82 w 86"/>
                              <a:gd name="T31" fmla="*/ 91 h 103"/>
                              <a:gd name="T32" fmla="*/ 81 w 86"/>
                              <a:gd name="T33" fmla="*/ 92 h 103"/>
                              <a:gd name="T34" fmla="*/ 81 w 86"/>
                              <a:gd name="T35" fmla="*/ 95 h 103"/>
                              <a:gd name="T36" fmla="*/ 80 w 86"/>
                              <a:gd name="T37" fmla="*/ 96 h 103"/>
                              <a:gd name="T38" fmla="*/ 76 w 86"/>
                              <a:gd name="T39" fmla="*/ 97 h 103"/>
                              <a:gd name="T40" fmla="*/ 69 w 86"/>
                              <a:gd name="T41" fmla="*/ 100 h 103"/>
                              <a:gd name="T42" fmla="*/ 59 w 86"/>
                              <a:gd name="T43" fmla="*/ 102 h 103"/>
                              <a:gd name="T44" fmla="*/ 47 w 86"/>
                              <a:gd name="T45" fmla="*/ 103 h 103"/>
                              <a:gd name="T46" fmla="*/ 26 w 86"/>
                              <a:gd name="T47" fmla="*/ 100 h 103"/>
                              <a:gd name="T48" fmla="*/ 11 w 86"/>
                              <a:gd name="T49" fmla="*/ 90 h 103"/>
                              <a:gd name="T50" fmla="*/ 2 w 86"/>
                              <a:gd name="T51" fmla="*/ 74 h 103"/>
                              <a:gd name="T52" fmla="*/ 0 w 86"/>
                              <a:gd name="T53" fmla="*/ 52 h 103"/>
                              <a:gd name="T54" fmla="*/ 2 w 86"/>
                              <a:gd name="T55" fmla="*/ 31 h 103"/>
                              <a:gd name="T56" fmla="*/ 11 w 86"/>
                              <a:gd name="T57" fmla="*/ 14 h 103"/>
                              <a:gd name="T58" fmla="*/ 26 w 86"/>
                              <a:gd name="T59" fmla="*/ 4 h 103"/>
                              <a:gd name="T60" fmla="*/ 44 w 86"/>
                              <a:gd name="T61" fmla="*/ 0 h 103"/>
                              <a:gd name="T62" fmla="*/ 64 w 86"/>
                              <a:gd name="T63" fmla="*/ 4 h 103"/>
                              <a:gd name="T64" fmla="*/ 76 w 86"/>
                              <a:gd name="T65" fmla="*/ 14 h 103"/>
                              <a:gd name="T66" fmla="*/ 84 w 86"/>
                              <a:gd name="T67" fmla="*/ 27 h 103"/>
                              <a:gd name="T68" fmla="*/ 86 w 86"/>
                              <a:gd name="T69" fmla="*/ 44 h 103"/>
                              <a:gd name="T70" fmla="*/ 69 w 86"/>
                              <a:gd name="T71" fmla="*/ 42 h 103"/>
                              <a:gd name="T72" fmla="*/ 63 w 86"/>
                              <a:gd name="T73" fmla="*/ 21 h 103"/>
                              <a:gd name="T74" fmla="*/ 44 w 86"/>
                              <a:gd name="T75" fmla="*/ 14 h 103"/>
                              <a:gd name="T76" fmla="*/ 33 w 86"/>
                              <a:gd name="T77" fmla="*/ 16 h 103"/>
                              <a:gd name="T78" fmla="*/ 25 w 86"/>
                              <a:gd name="T79" fmla="*/ 22 h 103"/>
                              <a:gd name="T80" fmla="*/ 20 w 86"/>
                              <a:gd name="T81" fmla="*/ 31 h 103"/>
                              <a:gd name="T82" fmla="*/ 17 w 86"/>
                              <a:gd name="T83" fmla="*/ 42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86" h="103">
                                <a:moveTo>
                                  <a:pt x="86" y="48"/>
                                </a:moveTo>
                                <a:lnTo>
                                  <a:pt x="86" y="52"/>
                                </a:lnTo>
                                <a:lnTo>
                                  <a:pt x="84" y="53"/>
                                </a:lnTo>
                                <a:lnTo>
                                  <a:pt x="81" y="54"/>
                                </a:lnTo>
                                <a:lnTo>
                                  <a:pt x="79" y="55"/>
                                </a:lnTo>
                                <a:lnTo>
                                  <a:pt x="17" y="55"/>
                                </a:lnTo>
                                <a:lnTo>
                                  <a:pt x="18" y="63"/>
                                </a:lnTo>
                                <a:lnTo>
                                  <a:pt x="20" y="69"/>
                                </a:lnTo>
                                <a:lnTo>
                                  <a:pt x="21" y="75"/>
                                </a:lnTo>
                                <a:lnTo>
                                  <a:pt x="25" y="80"/>
                                </a:lnTo>
                                <a:lnTo>
                                  <a:pt x="28" y="84"/>
                                </a:lnTo>
                                <a:lnTo>
                                  <a:pt x="34" y="86"/>
                                </a:lnTo>
                                <a:lnTo>
                                  <a:pt x="41" y="89"/>
                                </a:lnTo>
                                <a:lnTo>
                                  <a:pt x="48" y="89"/>
                                </a:lnTo>
                                <a:lnTo>
                                  <a:pt x="54" y="89"/>
                                </a:lnTo>
                                <a:lnTo>
                                  <a:pt x="60" y="89"/>
                                </a:lnTo>
                                <a:lnTo>
                                  <a:pt x="65" y="87"/>
                                </a:lnTo>
                                <a:lnTo>
                                  <a:pt x="69" y="85"/>
                                </a:lnTo>
                                <a:lnTo>
                                  <a:pt x="73" y="84"/>
                                </a:lnTo>
                                <a:lnTo>
                                  <a:pt x="75" y="84"/>
                                </a:lnTo>
                                <a:lnTo>
                                  <a:pt x="78" y="83"/>
                                </a:lnTo>
                                <a:lnTo>
                                  <a:pt x="79" y="83"/>
                                </a:lnTo>
                                <a:lnTo>
                                  <a:pt x="80" y="83"/>
                                </a:lnTo>
                                <a:lnTo>
                                  <a:pt x="80" y="83"/>
                                </a:lnTo>
                                <a:lnTo>
                                  <a:pt x="81" y="83"/>
                                </a:lnTo>
                                <a:lnTo>
                                  <a:pt x="81" y="84"/>
                                </a:lnTo>
                                <a:lnTo>
                                  <a:pt x="81" y="84"/>
                                </a:lnTo>
                                <a:lnTo>
                                  <a:pt x="81" y="85"/>
                                </a:lnTo>
                                <a:lnTo>
                                  <a:pt x="82" y="87"/>
                                </a:lnTo>
                                <a:lnTo>
                                  <a:pt x="82" y="89"/>
                                </a:lnTo>
                                <a:lnTo>
                                  <a:pt x="82" y="90"/>
                                </a:lnTo>
                                <a:lnTo>
                                  <a:pt x="82" y="91"/>
                                </a:lnTo>
                                <a:lnTo>
                                  <a:pt x="81" y="92"/>
                                </a:lnTo>
                                <a:lnTo>
                                  <a:pt x="81" y="92"/>
                                </a:lnTo>
                                <a:lnTo>
                                  <a:pt x="81" y="94"/>
                                </a:lnTo>
                                <a:lnTo>
                                  <a:pt x="81" y="95"/>
                                </a:lnTo>
                                <a:lnTo>
                                  <a:pt x="81" y="95"/>
                                </a:lnTo>
                                <a:lnTo>
                                  <a:pt x="80" y="96"/>
                                </a:lnTo>
                                <a:lnTo>
                                  <a:pt x="79" y="96"/>
                                </a:lnTo>
                                <a:lnTo>
                                  <a:pt x="76" y="97"/>
                                </a:lnTo>
                                <a:lnTo>
                                  <a:pt x="74" y="99"/>
                                </a:lnTo>
                                <a:lnTo>
                                  <a:pt x="69" y="100"/>
                                </a:lnTo>
                                <a:lnTo>
                                  <a:pt x="65" y="101"/>
                                </a:lnTo>
                                <a:lnTo>
                                  <a:pt x="59" y="102"/>
                                </a:lnTo>
                                <a:lnTo>
                                  <a:pt x="53" y="103"/>
                                </a:lnTo>
                                <a:lnTo>
                                  <a:pt x="47" y="103"/>
                                </a:lnTo>
                                <a:lnTo>
                                  <a:pt x="36" y="102"/>
                                </a:lnTo>
                                <a:lnTo>
                                  <a:pt x="26" y="100"/>
                                </a:lnTo>
                                <a:lnTo>
                                  <a:pt x="18" y="96"/>
                                </a:lnTo>
                                <a:lnTo>
                                  <a:pt x="11" y="90"/>
                                </a:lnTo>
                                <a:lnTo>
                                  <a:pt x="6" y="84"/>
                                </a:lnTo>
                                <a:lnTo>
                                  <a:pt x="2" y="74"/>
                                </a:lnTo>
                                <a:lnTo>
                                  <a:pt x="0" y="64"/>
                                </a:lnTo>
                                <a:lnTo>
                                  <a:pt x="0" y="52"/>
                                </a:lnTo>
                                <a:lnTo>
                                  <a:pt x="0" y="41"/>
                                </a:lnTo>
                                <a:lnTo>
                                  <a:pt x="2" y="31"/>
                                </a:lnTo>
                                <a:lnTo>
                                  <a:pt x="6" y="21"/>
                                </a:lnTo>
                                <a:lnTo>
                                  <a:pt x="11" y="14"/>
                                </a:lnTo>
                                <a:lnTo>
                                  <a:pt x="18" y="7"/>
                                </a:lnTo>
                                <a:lnTo>
                                  <a:pt x="26" y="4"/>
                                </a:lnTo>
                                <a:lnTo>
                                  <a:pt x="34" y="0"/>
                                </a:lnTo>
                                <a:lnTo>
                                  <a:pt x="44" y="0"/>
                                </a:lnTo>
                                <a:lnTo>
                                  <a:pt x="55" y="0"/>
                                </a:lnTo>
                                <a:lnTo>
                                  <a:pt x="64" y="4"/>
                                </a:lnTo>
                                <a:lnTo>
                                  <a:pt x="71" y="7"/>
                                </a:lnTo>
                                <a:lnTo>
                                  <a:pt x="76" y="14"/>
                                </a:lnTo>
                                <a:lnTo>
                                  <a:pt x="81" y="20"/>
                                </a:lnTo>
                                <a:lnTo>
                                  <a:pt x="84" y="27"/>
                                </a:lnTo>
                                <a:lnTo>
                                  <a:pt x="86" y="36"/>
                                </a:lnTo>
                                <a:lnTo>
                                  <a:pt x="86" y="44"/>
                                </a:lnTo>
                                <a:lnTo>
                                  <a:pt x="86" y="48"/>
                                </a:lnTo>
                                <a:close/>
                                <a:moveTo>
                                  <a:pt x="69" y="42"/>
                                </a:moveTo>
                                <a:lnTo>
                                  <a:pt x="68" y="30"/>
                                </a:lnTo>
                                <a:lnTo>
                                  <a:pt x="63" y="21"/>
                                </a:lnTo>
                                <a:lnTo>
                                  <a:pt x="55" y="15"/>
                                </a:lnTo>
                                <a:lnTo>
                                  <a:pt x="44" y="14"/>
                                </a:lnTo>
                                <a:lnTo>
                                  <a:pt x="38" y="14"/>
                                </a:lnTo>
                                <a:lnTo>
                                  <a:pt x="33" y="16"/>
                                </a:lnTo>
                                <a:lnTo>
                                  <a:pt x="28" y="18"/>
                                </a:lnTo>
                                <a:lnTo>
                                  <a:pt x="25" y="22"/>
                                </a:lnTo>
                                <a:lnTo>
                                  <a:pt x="22" y="26"/>
                                </a:lnTo>
                                <a:lnTo>
                                  <a:pt x="20" y="31"/>
                                </a:lnTo>
                                <a:lnTo>
                                  <a:pt x="18" y="37"/>
                                </a:lnTo>
                                <a:lnTo>
                                  <a:pt x="17" y="42"/>
                                </a:lnTo>
                                <a:lnTo>
                                  <a:pt x="69" y="4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28" name="Freeform 994"/>
                        <wps:cNvSpPr>
                          <a:spLocks/>
                        </wps:cNvSpPr>
                        <wps:spPr bwMode="auto">
                          <a:xfrm>
                            <a:off x="4843463" y="4489450"/>
                            <a:ext cx="42863" cy="53975"/>
                          </a:xfrm>
                          <a:custGeom>
                            <a:avLst/>
                            <a:gdLst>
                              <a:gd name="T0" fmla="*/ 81 w 81"/>
                              <a:gd name="T1" fmla="*/ 100 h 102"/>
                              <a:gd name="T2" fmla="*/ 80 w 81"/>
                              <a:gd name="T3" fmla="*/ 101 h 102"/>
                              <a:gd name="T4" fmla="*/ 79 w 81"/>
                              <a:gd name="T5" fmla="*/ 101 h 102"/>
                              <a:gd name="T6" fmla="*/ 75 w 81"/>
                              <a:gd name="T7" fmla="*/ 102 h 102"/>
                              <a:gd name="T8" fmla="*/ 70 w 81"/>
                              <a:gd name="T9" fmla="*/ 102 h 102"/>
                              <a:gd name="T10" fmla="*/ 67 w 81"/>
                              <a:gd name="T11" fmla="*/ 101 h 102"/>
                              <a:gd name="T12" fmla="*/ 65 w 81"/>
                              <a:gd name="T13" fmla="*/ 101 h 102"/>
                              <a:gd name="T14" fmla="*/ 64 w 81"/>
                              <a:gd name="T15" fmla="*/ 100 h 102"/>
                              <a:gd name="T16" fmla="*/ 64 w 81"/>
                              <a:gd name="T17" fmla="*/ 43 h 102"/>
                              <a:gd name="T18" fmla="*/ 63 w 81"/>
                              <a:gd name="T19" fmla="*/ 31 h 102"/>
                              <a:gd name="T20" fmla="*/ 59 w 81"/>
                              <a:gd name="T21" fmla="*/ 22 h 102"/>
                              <a:gd name="T22" fmla="*/ 53 w 81"/>
                              <a:gd name="T23" fmla="*/ 17 h 102"/>
                              <a:gd name="T24" fmla="*/ 44 w 81"/>
                              <a:gd name="T25" fmla="*/ 15 h 102"/>
                              <a:gd name="T26" fmla="*/ 31 w 81"/>
                              <a:gd name="T27" fmla="*/ 20 h 102"/>
                              <a:gd name="T28" fmla="*/ 17 w 81"/>
                              <a:gd name="T29" fmla="*/ 33 h 102"/>
                              <a:gd name="T30" fmla="*/ 17 w 81"/>
                              <a:gd name="T31" fmla="*/ 100 h 102"/>
                              <a:gd name="T32" fmla="*/ 16 w 81"/>
                              <a:gd name="T33" fmla="*/ 101 h 102"/>
                              <a:gd name="T34" fmla="*/ 15 w 81"/>
                              <a:gd name="T35" fmla="*/ 101 h 102"/>
                              <a:gd name="T36" fmla="*/ 11 w 81"/>
                              <a:gd name="T37" fmla="*/ 102 h 102"/>
                              <a:gd name="T38" fmla="*/ 6 w 81"/>
                              <a:gd name="T39" fmla="*/ 102 h 102"/>
                              <a:gd name="T40" fmla="*/ 4 w 81"/>
                              <a:gd name="T41" fmla="*/ 101 h 102"/>
                              <a:gd name="T42" fmla="*/ 1 w 81"/>
                              <a:gd name="T43" fmla="*/ 101 h 102"/>
                              <a:gd name="T44" fmla="*/ 0 w 81"/>
                              <a:gd name="T45" fmla="*/ 100 h 102"/>
                              <a:gd name="T46" fmla="*/ 0 w 81"/>
                              <a:gd name="T47" fmla="*/ 5 h 102"/>
                              <a:gd name="T48" fmla="*/ 0 w 81"/>
                              <a:gd name="T49" fmla="*/ 4 h 102"/>
                              <a:gd name="T50" fmla="*/ 3 w 81"/>
                              <a:gd name="T51" fmla="*/ 2 h 102"/>
                              <a:gd name="T52" fmla="*/ 4 w 81"/>
                              <a:gd name="T53" fmla="*/ 1 h 102"/>
                              <a:gd name="T54" fmla="*/ 9 w 81"/>
                              <a:gd name="T55" fmla="*/ 1 h 102"/>
                              <a:gd name="T56" fmla="*/ 12 w 81"/>
                              <a:gd name="T57" fmla="*/ 1 h 102"/>
                              <a:gd name="T58" fmla="*/ 15 w 81"/>
                              <a:gd name="T59" fmla="*/ 2 h 102"/>
                              <a:gd name="T60" fmla="*/ 16 w 81"/>
                              <a:gd name="T61" fmla="*/ 4 h 102"/>
                              <a:gd name="T62" fmla="*/ 16 w 81"/>
                              <a:gd name="T63" fmla="*/ 5 h 102"/>
                              <a:gd name="T64" fmla="*/ 23 w 81"/>
                              <a:gd name="T65" fmla="*/ 9 h 102"/>
                              <a:gd name="T66" fmla="*/ 39 w 81"/>
                              <a:gd name="T67" fmla="*/ 0 h 102"/>
                              <a:gd name="T68" fmla="*/ 57 w 81"/>
                              <a:gd name="T69" fmla="*/ 0 h 102"/>
                              <a:gd name="T70" fmla="*/ 69 w 81"/>
                              <a:gd name="T71" fmla="*/ 6 h 102"/>
                              <a:gd name="T72" fmla="*/ 78 w 81"/>
                              <a:gd name="T73" fmla="*/ 17 h 102"/>
                              <a:gd name="T74" fmla="*/ 81 w 81"/>
                              <a:gd name="T75" fmla="*/ 32 h 102"/>
                              <a:gd name="T76" fmla="*/ 81 w 81"/>
                              <a:gd name="T77" fmla="*/ 99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81" h="102">
                                <a:moveTo>
                                  <a:pt x="81" y="99"/>
                                </a:moveTo>
                                <a:lnTo>
                                  <a:pt x="81" y="100"/>
                                </a:lnTo>
                                <a:lnTo>
                                  <a:pt x="81" y="100"/>
                                </a:lnTo>
                                <a:lnTo>
                                  <a:pt x="80" y="101"/>
                                </a:lnTo>
                                <a:lnTo>
                                  <a:pt x="80" y="101"/>
                                </a:lnTo>
                                <a:lnTo>
                                  <a:pt x="79" y="101"/>
                                </a:lnTo>
                                <a:lnTo>
                                  <a:pt x="76" y="101"/>
                                </a:lnTo>
                                <a:lnTo>
                                  <a:pt x="75" y="102"/>
                                </a:lnTo>
                                <a:lnTo>
                                  <a:pt x="73" y="102"/>
                                </a:lnTo>
                                <a:lnTo>
                                  <a:pt x="70" y="102"/>
                                </a:lnTo>
                                <a:lnTo>
                                  <a:pt x="69" y="101"/>
                                </a:lnTo>
                                <a:lnTo>
                                  <a:pt x="67" y="101"/>
                                </a:lnTo>
                                <a:lnTo>
                                  <a:pt x="65" y="101"/>
                                </a:lnTo>
                                <a:lnTo>
                                  <a:pt x="65" y="101"/>
                                </a:lnTo>
                                <a:lnTo>
                                  <a:pt x="64" y="100"/>
                                </a:lnTo>
                                <a:lnTo>
                                  <a:pt x="64" y="100"/>
                                </a:lnTo>
                                <a:lnTo>
                                  <a:pt x="64" y="99"/>
                                </a:lnTo>
                                <a:lnTo>
                                  <a:pt x="64" y="43"/>
                                </a:lnTo>
                                <a:lnTo>
                                  <a:pt x="64" y="36"/>
                                </a:lnTo>
                                <a:lnTo>
                                  <a:pt x="63" y="31"/>
                                </a:lnTo>
                                <a:lnTo>
                                  <a:pt x="62" y="26"/>
                                </a:lnTo>
                                <a:lnTo>
                                  <a:pt x="59" y="22"/>
                                </a:lnTo>
                                <a:lnTo>
                                  <a:pt x="57" y="18"/>
                                </a:lnTo>
                                <a:lnTo>
                                  <a:pt x="53" y="17"/>
                                </a:lnTo>
                                <a:lnTo>
                                  <a:pt x="49" y="15"/>
                                </a:lnTo>
                                <a:lnTo>
                                  <a:pt x="44" y="15"/>
                                </a:lnTo>
                                <a:lnTo>
                                  <a:pt x="38" y="16"/>
                                </a:lnTo>
                                <a:lnTo>
                                  <a:pt x="31" y="20"/>
                                </a:lnTo>
                                <a:lnTo>
                                  <a:pt x="25" y="25"/>
                                </a:lnTo>
                                <a:lnTo>
                                  <a:pt x="17" y="33"/>
                                </a:lnTo>
                                <a:lnTo>
                                  <a:pt x="17" y="99"/>
                                </a:lnTo>
                                <a:lnTo>
                                  <a:pt x="17" y="100"/>
                                </a:lnTo>
                                <a:lnTo>
                                  <a:pt x="17" y="100"/>
                                </a:lnTo>
                                <a:lnTo>
                                  <a:pt x="16" y="101"/>
                                </a:lnTo>
                                <a:lnTo>
                                  <a:pt x="16" y="101"/>
                                </a:lnTo>
                                <a:lnTo>
                                  <a:pt x="15" y="101"/>
                                </a:lnTo>
                                <a:lnTo>
                                  <a:pt x="14" y="101"/>
                                </a:lnTo>
                                <a:lnTo>
                                  <a:pt x="11" y="102"/>
                                </a:lnTo>
                                <a:lnTo>
                                  <a:pt x="9" y="102"/>
                                </a:lnTo>
                                <a:lnTo>
                                  <a:pt x="6" y="102"/>
                                </a:lnTo>
                                <a:lnTo>
                                  <a:pt x="5" y="101"/>
                                </a:lnTo>
                                <a:lnTo>
                                  <a:pt x="4" y="101"/>
                                </a:lnTo>
                                <a:lnTo>
                                  <a:pt x="3" y="101"/>
                                </a:lnTo>
                                <a:lnTo>
                                  <a:pt x="1" y="101"/>
                                </a:lnTo>
                                <a:lnTo>
                                  <a:pt x="0" y="100"/>
                                </a:lnTo>
                                <a:lnTo>
                                  <a:pt x="0" y="100"/>
                                </a:lnTo>
                                <a:lnTo>
                                  <a:pt x="0" y="99"/>
                                </a:lnTo>
                                <a:lnTo>
                                  <a:pt x="0" y="5"/>
                                </a:lnTo>
                                <a:lnTo>
                                  <a:pt x="0" y="4"/>
                                </a:lnTo>
                                <a:lnTo>
                                  <a:pt x="0" y="4"/>
                                </a:lnTo>
                                <a:lnTo>
                                  <a:pt x="1" y="2"/>
                                </a:lnTo>
                                <a:lnTo>
                                  <a:pt x="3" y="2"/>
                                </a:lnTo>
                                <a:lnTo>
                                  <a:pt x="3" y="1"/>
                                </a:lnTo>
                                <a:lnTo>
                                  <a:pt x="4" y="1"/>
                                </a:lnTo>
                                <a:lnTo>
                                  <a:pt x="6" y="1"/>
                                </a:lnTo>
                                <a:lnTo>
                                  <a:pt x="9" y="1"/>
                                </a:lnTo>
                                <a:lnTo>
                                  <a:pt x="10" y="1"/>
                                </a:lnTo>
                                <a:lnTo>
                                  <a:pt x="12" y="1"/>
                                </a:lnTo>
                                <a:lnTo>
                                  <a:pt x="14" y="1"/>
                                </a:lnTo>
                                <a:lnTo>
                                  <a:pt x="15" y="2"/>
                                </a:lnTo>
                                <a:lnTo>
                                  <a:pt x="15" y="2"/>
                                </a:lnTo>
                                <a:lnTo>
                                  <a:pt x="16" y="4"/>
                                </a:lnTo>
                                <a:lnTo>
                                  <a:pt x="16" y="4"/>
                                </a:lnTo>
                                <a:lnTo>
                                  <a:pt x="16" y="5"/>
                                </a:lnTo>
                                <a:lnTo>
                                  <a:pt x="16" y="17"/>
                                </a:lnTo>
                                <a:lnTo>
                                  <a:pt x="23" y="9"/>
                                </a:lnTo>
                                <a:lnTo>
                                  <a:pt x="32" y="4"/>
                                </a:lnTo>
                                <a:lnTo>
                                  <a:pt x="39" y="0"/>
                                </a:lnTo>
                                <a:lnTo>
                                  <a:pt x="48" y="0"/>
                                </a:lnTo>
                                <a:lnTo>
                                  <a:pt x="57" y="0"/>
                                </a:lnTo>
                                <a:lnTo>
                                  <a:pt x="63" y="2"/>
                                </a:lnTo>
                                <a:lnTo>
                                  <a:pt x="69" y="6"/>
                                </a:lnTo>
                                <a:lnTo>
                                  <a:pt x="74" y="11"/>
                                </a:lnTo>
                                <a:lnTo>
                                  <a:pt x="78" y="17"/>
                                </a:lnTo>
                                <a:lnTo>
                                  <a:pt x="80" y="25"/>
                                </a:lnTo>
                                <a:lnTo>
                                  <a:pt x="81" y="32"/>
                                </a:lnTo>
                                <a:lnTo>
                                  <a:pt x="81" y="41"/>
                                </a:lnTo>
                                <a:lnTo>
                                  <a:pt x="81" y="9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29" name="Freeform 995"/>
                        <wps:cNvSpPr>
                          <a:spLocks/>
                        </wps:cNvSpPr>
                        <wps:spPr bwMode="auto">
                          <a:xfrm>
                            <a:off x="4903788" y="4470400"/>
                            <a:ext cx="52388" cy="73025"/>
                          </a:xfrm>
                          <a:custGeom>
                            <a:avLst/>
                            <a:gdLst>
                              <a:gd name="T0" fmla="*/ 97 w 97"/>
                              <a:gd name="T1" fmla="*/ 134 h 136"/>
                              <a:gd name="T2" fmla="*/ 96 w 97"/>
                              <a:gd name="T3" fmla="*/ 135 h 136"/>
                              <a:gd name="T4" fmla="*/ 94 w 97"/>
                              <a:gd name="T5" fmla="*/ 135 h 136"/>
                              <a:gd name="T6" fmla="*/ 91 w 97"/>
                              <a:gd name="T7" fmla="*/ 136 h 136"/>
                              <a:gd name="T8" fmla="*/ 86 w 97"/>
                              <a:gd name="T9" fmla="*/ 136 h 136"/>
                              <a:gd name="T10" fmla="*/ 82 w 97"/>
                              <a:gd name="T11" fmla="*/ 135 h 136"/>
                              <a:gd name="T12" fmla="*/ 80 w 97"/>
                              <a:gd name="T13" fmla="*/ 135 h 136"/>
                              <a:gd name="T14" fmla="*/ 80 w 97"/>
                              <a:gd name="T15" fmla="*/ 134 h 136"/>
                              <a:gd name="T16" fmla="*/ 80 w 97"/>
                              <a:gd name="T17" fmla="*/ 72 h 136"/>
                              <a:gd name="T18" fmla="*/ 18 w 97"/>
                              <a:gd name="T19" fmla="*/ 133 h 136"/>
                              <a:gd name="T20" fmla="*/ 17 w 97"/>
                              <a:gd name="T21" fmla="*/ 134 h 136"/>
                              <a:gd name="T22" fmla="*/ 16 w 97"/>
                              <a:gd name="T23" fmla="*/ 135 h 136"/>
                              <a:gd name="T24" fmla="*/ 13 w 97"/>
                              <a:gd name="T25" fmla="*/ 135 h 136"/>
                              <a:gd name="T26" fmla="*/ 8 w 97"/>
                              <a:gd name="T27" fmla="*/ 136 h 136"/>
                              <a:gd name="T28" fmla="*/ 5 w 97"/>
                              <a:gd name="T29" fmla="*/ 135 h 136"/>
                              <a:gd name="T30" fmla="*/ 2 w 97"/>
                              <a:gd name="T31" fmla="*/ 135 h 136"/>
                              <a:gd name="T32" fmla="*/ 0 w 97"/>
                              <a:gd name="T33" fmla="*/ 134 h 136"/>
                              <a:gd name="T34" fmla="*/ 0 w 97"/>
                              <a:gd name="T35" fmla="*/ 133 h 136"/>
                              <a:gd name="T36" fmla="*/ 0 w 97"/>
                              <a:gd name="T37" fmla="*/ 2 h 136"/>
                              <a:gd name="T38" fmla="*/ 1 w 97"/>
                              <a:gd name="T39" fmla="*/ 1 h 136"/>
                              <a:gd name="T40" fmla="*/ 3 w 97"/>
                              <a:gd name="T41" fmla="*/ 0 h 136"/>
                              <a:gd name="T42" fmla="*/ 6 w 97"/>
                              <a:gd name="T43" fmla="*/ 0 h 136"/>
                              <a:gd name="T44" fmla="*/ 11 w 97"/>
                              <a:gd name="T45" fmla="*/ 0 h 136"/>
                              <a:gd name="T46" fmla="*/ 14 w 97"/>
                              <a:gd name="T47" fmla="*/ 0 h 136"/>
                              <a:gd name="T48" fmla="*/ 17 w 97"/>
                              <a:gd name="T49" fmla="*/ 1 h 136"/>
                              <a:gd name="T50" fmla="*/ 18 w 97"/>
                              <a:gd name="T51" fmla="*/ 2 h 136"/>
                              <a:gd name="T52" fmla="*/ 18 w 97"/>
                              <a:gd name="T53" fmla="*/ 57 h 136"/>
                              <a:gd name="T54" fmla="*/ 80 w 97"/>
                              <a:gd name="T55" fmla="*/ 3 h 136"/>
                              <a:gd name="T56" fmla="*/ 80 w 97"/>
                              <a:gd name="T57" fmla="*/ 1 h 136"/>
                              <a:gd name="T58" fmla="*/ 81 w 97"/>
                              <a:gd name="T59" fmla="*/ 1 h 136"/>
                              <a:gd name="T60" fmla="*/ 83 w 97"/>
                              <a:gd name="T61" fmla="*/ 0 h 136"/>
                              <a:gd name="T62" fmla="*/ 88 w 97"/>
                              <a:gd name="T63" fmla="*/ 0 h 136"/>
                              <a:gd name="T64" fmla="*/ 92 w 97"/>
                              <a:gd name="T65" fmla="*/ 0 h 136"/>
                              <a:gd name="T66" fmla="*/ 96 w 97"/>
                              <a:gd name="T67" fmla="*/ 1 h 136"/>
                              <a:gd name="T68" fmla="*/ 97 w 97"/>
                              <a:gd name="T69" fmla="*/ 1 h 136"/>
                              <a:gd name="T70" fmla="*/ 97 w 97"/>
                              <a:gd name="T71" fmla="*/ 3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97" h="136">
                                <a:moveTo>
                                  <a:pt x="97" y="133"/>
                                </a:moveTo>
                                <a:lnTo>
                                  <a:pt x="97" y="134"/>
                                </a:lnTo>
                                <a:lnTo>
                                  <a:pt x="97" y="134"/>
                                </a:lnTo>
                                <a:lnTo>
                                  <a:pt x="96" y="135"/>
                                </a:lnTo>
                                <a:lnTo>
                                  <a:pt x="96" y="135"/>
                                </a:lnTo>
                                <a:lnTo>
                                  <a:pt x="94" y="135"/>
                                </a:lnTo>
                                <a:lnTo>
                                  <a:pt x="92" y="135"/>
                                </a:lnTo>
                                <a:lnTo>
                                  <a:pt x="91" y="136"/>
                                </a:lnTo>
                                <a:lnTo>
                                  <a:pt x="88" y="136"/>
                                </a:lnTo>
                                <a:lnTo>
                                  <a:pt x="86" y="136"/>
                                </a:lnTo>
                                <a:lnTo>
                                  <a:pt x="83" y="135"/>
                                </a:lnTo>
                                <a:lnTo>
                                  <a:pt x="82" y="135"/>
                                </a:lnTo>
                                <a:lnTo>
                                  <a:pt x="81" y="135"/>
                                </a:lnTo>
                                <a:lnTo>
                                  <a:pt x="80" y="135"/>
                                </a:lnTo>
                                <a:lnTo>
                                  <a:pt x="80" y="134"/>
                                </a:lnTo>
                                <a:lnTo>
                                  <a:pt x="80" y="134"/>
                                </a:lnTo>
                                <a:lnTo>
                                  <a:pt x="80" y="133"/>
                                </a:lnTo>
                                <a:lnTo>
                                  <a:pt x="80" y="72"/>
                                </a:lnTo>
                                <a:lnTo>
                                  <a:pt x="18" y="72"/>
                                </a:lnTo>
                                <a:lnTo>
                                  <a:pt x="18" y="133"/>
                                </a:lnTo>
                                <a:lnTo>
                                  <a:pt x="18" y="134"/>
                                </a:lnTo>
                                <a:lnTo>
                                  <a:pt x="17" y="134"/>
                                </a:lnTo>
                                <a:lnTo>
                                  <a:pt x="17" y="135"/>
                                </a:lnTo>
                                <a:lnTo>
                                  <a:pt x="16" y="135"/>
                                </a:lnTo>
                                <a:lnTo>
                                  <a:pt x="14" y="135"/>
                                </a:lnTo>
                                <a:lnTo>
                                  <a:pt x="13" y="135"/>
                                </a:lnTo>
                                <a:lnTo>
                                  <a:pt x="11" y="136"/>
                                </a:lnTo>
                                <a:lnTo>
                                  <a:pt x="8" y="136"/>
                                </a:lnTo>
                                <a:lnTo>
                                  <a:pt x="6" y="136"/>
                                </a:lnTo>
                                <a:lnTo>
                                  <a:pt x="5" y="135"/>
                                </a:lnTo>
                                <a:lnTo>
                                  <a:pt x="3" y="135"/>
                                </a:lnTo>
                                <a:lnTo>
                                  <a:pt x="2" y="135"/>
                                </a:lnTo>
                                <a:lnTo>
                                  <a:pt x="1" y="135"/>
                                </a:lnTo>
                                <a:lnTo>
                                  <a:pt x="0" y="134"/>
                                </a:lnTo>
                                <a:lnTo>
                                  <a:pt x="0" y="134"/>
                                </a:lnTo>
                                <a:lnTo>
                                  <a:pt x="0" y="133"/>
                                </a:lnTo>
                                <a:lnTo>
                                  <a:pt x="0" y="3"/>
                                </a:lnTo>
                                <a:lnTo>
                                  <a:pt x="0" y="2"/>
                                </a:lnTo>
                                <a:lnTo>
                                  <a:pt x="0" y="1"/>
                                </a:lnTo>
                                <a:lnTo>
                                  <a:pt x="1" y="1"/>
                                </a:lnTo>
                                <a:lnTo>
                                  <a:pt x="2" y="1"/>
                                </a:lnTo>
                                <a:lnTo>
                                  <a:pt x="3" y="0"/>
                                </a:lnTo>
                                <a:lnTo>
                                  <a:pt x="5" y="0"/>
                                </a:lnTo>
                                <a:lnTo>
                                  <a:pt x="6" y="0"/>
                                </a:lnTo>
                                <a:lnTo>
                                  <a:pt x="8" y="0"/>
                                </a:lnTo>
                                <a:lnTo>
                                  <a:pt x="11" y="0"/>
                                </a:lnTo>
                                <a:lnTo>
                                  <a:pt x="13" y="0"/>
                                </a:lnTo>
                                <a:lnTo>
                                  <a:pt x="14" y="0"/>
                                </a:lnTo>
                                <a:lnTo>
                                  <a:pt x="16" y="1"/>
                                </a:lnTo>
                                <a:lnTo>
                                  <a:pt x="17" y="1"/>
                                </a:lnTo>
                                <a:lnTo>
                                  <a:pt x="17" y="1"/>
                                </a:lnTo>
                                <a:lnTo>
                                  <a:pt x="18" y="2"/>
                                </a:lnTo>
                                <a:lnTo>
                                  <a:pt x="18" y="3"/>
                                </a:lnTo>
                                <a:lnTo>
                                  <a:pt x="18" y="57"/>
                                </a:lnTo>
                                <a:lnTo>
                                  <a:pt x="80" y="57"/>
                                </a:lnTo>
                                <a:lnTo>
                                  <a:pt x="80" y="3"/>
                                </a:lnTo>
                                <a:lnTo>
                                  <a:pt x="80" y="2"/>
                                </a:lnTo>
                                <a:lnTo>
                                  <a:pt x="80" y="1"/>
                                </a:lnTo>
                                <a:lnTo>
                                  <a:pt x="80" y="1"/>
                                </a:lnTo>
                                <a:lnTo>
                                  <a:pt x="81" y="1"/>
                                </a:lnTo>
                                <a:lnTo>
                                  <a:pt x="82" y="0"/>
                                </a:lnTo>
                                <a:lnTo>
                                  <a:pt x="83" y="0"/>
                                </a:lnTo>
                                <a:lnTo>
                                  <a:pt x="86" y="0"/>
                                </a:lnTo>
                                <a:lnTo>
                                  <a:pt x="88" y="0"/>
                                </a:lnTo>
                                <a:lnTo>
                                  <a:pt x="91" y="0"/>
                                </a:lnTo>
                                <a:lnTo>
                                  <a:pt x="92" y="0"/>
                                </a:lnTo>
                                <a:lnTo>
                                  <a:pt x="94" y="0"/>
                                </a:lnTo>
                                <a:lnTo>
                                  <a:pt x="96" y="1"/>
                                </a:lnTo>
                                <a:lnTo>
                                  <a:pt x="96" y="1"/>
                                </a:lnTo>
                                <a:lnTo>
                                  <a:pt x="97" y="1"/>
                                </a:lnTo>
                                <a:lnTo>
                                  <a:pt x="97" y="2"/>
                                </a:lnTo>
                                <a:lnTo>
                                  <a:pt x="97" y="3"/>
                                </a:lnTo>
                                <a:lnTo>
                                  <a:pt x="97" y="1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30" name="Freeform 996"/>
                        <wps:cNvSpPr>
                          <a:spLocks/>
                        </wps:cNvSpPr>
                        <wps:spPr bwMode="auto">
                          <a:xfrm>
                            <a:off x="4970463" y="4470400"/>
                            <a:ext cx="52388" cy="73025"/>
                          </a:xfrm>
                          <a:custGeom>
                            <a:avLst/>
                            <a:gdLst>
                              <a:gd name="T0" fmla="*/ 99 w 99"/>
                              <a:gd name="T1" fmla="*/ 120 h 138"/>
                              <a:gd name="T2" fmla="*/ 98 w 99"/>
                              <a:gd name="T3" fmla="*/ 122 h 138"/>
                              <a:gd name="T4" fmla="*/ 98 w 99"/>
                              <a:gd name="T5" fmla="*/ 123 h 138"/>
                              <a:gd name="T6" fmla="*/ 96 w 99"/>
                              <a:gd name="T7" fmla="*/ 126 h 138"/>
                              <a:gd name="T8" fmla="*/ 94 w 99"/>
                              <a:gd name="T9" fmla="*/ 128 h 138"/>
                              <a:gd name="T10" fmla="*/ 88 w 99"/>
                              <a:gd name="T11" fmla="*/ 132 h 138"/>
                              <a:gd name="T12" fmla="*/ 78 w 99"/>
                              <a:gd name="T13" fmla="*/ 136 h 138"/>
                              <a:gd name="T14" fmla="*/ 64 w 99"/>
                              <a:gd name="T15" fmla="*/ 138 h 138"/>
                              <a:gd name="T16" fmla="*/ 45 w 99"/>
                              <a:gd name="T17" fmla="*/ 138 h 138"/>
                              <a:gd name="T18" fmla="*/ 24 w 99"/>
                              <a:gd name="T19" fmla="*/ 130 h 138"/>
                              <a:gd name="T20" fmla="*/ 9 w 99"/>
                              <a:gd name="T21" fmla="*/ 112 h 138"/>
                              <a:gd name="T22" fmla="*/ 0 w 99"/>
                              <a:gd name="T23" fmla="*/ 87 h 138"/>
                              <a:gd name="T24" fmla="*/ 0 w 99"/>
                              <a:gd name="T25" fmla="*/ 56 h 138"/>
                              <a:gd name="T26" fmla="*/ 9 w 99"/>
                              <a:gd name="T27" fmla="*/ 29 h 138"/>
                              <a:gd name="T28" fmla="*/ 25 w 99"/>
                              <a:gd name="T29" fmla="*/ 10 h 138"/>
                              <a:gd name="T30" fmla="*/ 47 w 99"/>
                              <a:gd name="T31" fmla="*/ 2 h 138"/>
                              <a:gd name="T32" fmla="*/ 65 w 99"/>
                              <a:gd name="T33" fmla="*/ 0 h 138"/>
                              <a:gd name="T34" fmla="*/ 77 w 99"/>
                              <a:gd name="T35" fmla="*/ 3 h 138"/>
                              <a:gd name="T36" fmla="*/ 85 w 99"/>
                              <a:gd name="T37" fmla="*/ 6 h 138"/>
                              <a:gd name="T38" fmla="*/ 93 w 99"/>
                              <a:gd name="T39" fmla="*/ 10 h 138"/>
                              <a:gd name="T40" fmla="*/ 96 w 99"/>
                              <a:gd name="T41" fmla="*/ 13 h 138"/>
                              <a:gd name="T42" fmla="*/ 96 w 99"/>
                              <a:gd name="T43" fmla="*/ 15 h 138"/>
                              <a:gd name="T44" fmla="*/ 98 w 99"/>
                              <a:gd name="T45" fmla="*/ 16 h 138"/>
                              <a:gd name="T46" fmla="*/ 98 w 99"/>
                              <a:gd name="T47" fmla="*/ 19 h 138"/>
                              <a:gd name="T48" fmla="*/ 98 w 99"/>
                              <a:gd name="T49" fmla="*/ 24 h 138"/>
                              <a:gd name="T50" fmla="*/ 98 w 99"/>
                              <a:gd name="T51" fmla="*/ 26 h 138"/>
                              <a:gd name="T52" fmla="*/ 96 w 99"/>
                              <a:gd name="T53" fmla="*/ 29 h 138"/>
                              <a:gd name="T54" fmla="*/ 95 w 99"/>
                              <a:gd name="T55" fmla="*/ 29 h 138"/>
                              <a:gd name="T56" fmla="*/ 93 w 99"/>
                              <a:gd name="T57" fmla="*/ 29 h 138"/>
                              <a:gd name="T58" fmla="*/ 88 w 99"/>
                              <a:gd name="T59" fmla="*/ 25 h 138"/>
                              <a:gd name="T60" fmla="*/ 79 w 99"/>
                              <a:gd name="T61" fmla="*/ 20 h 138"/>
                              <a:gd name="T62" fmla="*/ 67 w 99"/>
                              <a:gd name="T63" fmla="*/ 16 h 138"/>
                              <a:gd name="T64" fmla="*/ 51 w 99"/>
                              <a:gd name="T65" fmla="*/ 16 h 138"/>
                              <a:gd name="T66" fmla="*/ 36 w 99"/>
                              <a:gd name="T67" fmla="*/ 24 h 138"/>
                              <a:gd name="T68" fmla="*/ 26 w 99"/>
                              <a:gd name="T69" fmla="*/ 37 h 138"/>
                              <a:gd name="T70" fmla="*/ 20 w 99"/>
                              <a:gd name="T71" fmla="*/ 58 h 138"/>
                              <a:gd name="T72" fmla="*/ 20 w 99"/>
                              <a:gd name="T73" fmla="*/ 83 h 138"/>
                              <a:gd name="T74" fmla="*/ 25 w 99"/>
                              <a:gd name="T75" fmla="*/ 103 h 138"/>
                              <a:gd name="T76" fmla="*/ 36 w 99"/>
                              <a:gd name="T77" fmla="*/ 116 h 138"/>
                              <a:gd name="T78" fmla="*/ 51 w 99"/>
                              <a:gd name="T79" fmla="*/ 122 h 138"/>
                              <a:gd name="T80" fmla="*/ 68 w 99"/>
                              <a:gd name="T81" fmla="*/ 122 h 138"/>
                              <a:gd name="T82" fmla="*/ 80 w 99"/>
                              <a:gd name="T83" fmla="*/ 119 h 138"/>
                              <a:gd name="T84" fmla="*/ 88 w 99"/>
                              <a:gd name="T85" fmla="*/ 114 h 138"/>
                              <a:gd name="T86" fmla="*/ 94 w 99"/>
                              <a:gd name="T87" fmla="*/ 110 h 138"/>
                              <a:gd name="T88" fmla="*/ 96 w 99"/>
                              <a:gd name="T89" fmla="*/ 110 h 138"/>
                              <a:gd name="T90" fmla="*/ 98 w 99"/>
                              <a:gd name="T91" fmla="*/ 111 h 138"/>
                              <a:gd name="T92" fmla="*/ 98 w 99"/>
                              <a:gd name="T93" fmla="*/ 112 h 138"/>
                              <a:gd name="T94" fmla="*/ 99 w 99"/>
                              <a:gd name="T95" fmla="*/ 116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99" h="138">
                                <a:moveTo>
                                  <a:pt x="99" y="119"/>
                                </a:moveTo>
                                <a:lnTo>
                                  <a:pt x="99" y="120"/>
                                </a:lnTo>
                                <a:lnTo>
                                  <a:pt x="98" y="121"/>
                                </a:lnTo>
                                <a:lnTo>
                                  <a:pt x="98" y="122"/>
                                </a:lnTo>
                                <a:lnTo>
                                  <a:pt x="98" y="123"/>
                                </a:lnTo>
                                <a:lnTo>
                                  <a:pt x="98" y="123"/>
                                </a:lnTo>
                                <a:lnTo>
                                  <a:pt x="98" y="125"/>
                                </a:lnTo>
                                <a:lnTo>
                                  <a:pt x="96" y="126"/>
                                </a:lnTo>
                                <a:lnTo>
                                  <a:pt x="95" y="127"/>
                                </a:lnTo>
                                <a:lnTo>
                                  <a:pt x="94" y="128"/>
                                </a:lnTo>
                                <a:lnTo>
                                  <a:pt x="91" y="130"/>
                                </a:lnTo>
                                <a:lnTo>
                                  <a:pt x="88" y="132"/>
                                </a:lnTo>
                                <a:lnTo>
                                  <a:pt x="83" y="135"/>
                                </a:lnTo>
                                <a:lnTo>
                                  <a:pt x="78" y="136"/>
                                </a:lnTo>
                                <a:lnTo>
                                  <a:pt x="72" y="137"/>
                                </a:lnTo>
                                <a:lnTo>
                                  <a:pt x="64" y="138"/>
                                </a:lnTo>
                                <a:lnTo>
                                  <a:pt x="57" y="138"/>
                                </a:lnTo>
                                <a:lnTo>
                                  <a:pt x="45" y="138"/>
                                </a:lnTo>
                                <a:lnTo>
                                  <a:pt x="33" y="135"/>
                                </a:lnTo>
                                <a:lnTo>
                                  <a:pt x="24" y="130"/>
                                </a:lnTo>
                                <a:lnTo>
                                  <a:pt x="15" y="121"/>
                                </a:lnTo>
                                <a:lnTo>
                                  <a:pt x="9" y="112"/>
                                </a:lnTo>
                                <a:lnTo>
                                  <a:pt x="4" y="100"/>
                                </a:lnTo>
                                <a:lnTo>
                                  <a:pt x="0" y="87"/>
                                </a:lnTo>
                                <a:lnTo>
                                  <a:pt x="0" y="72"/>
                                </a:lnTo>
                                <a:lnTo>
                                  <a:pt x="0" y="56"/>
                                </a:lnTo>
                                <a:lnTo>
                                  <a:pt x="4" y="41"/>
                                </a:lnTo>
                                <a:lnTo>
                                  <a:pt x="9" y="29"/>
                                </a:lnTo>
                                <a:lnTo>
                                  <a:pt x="16" y="19"/>
                                </a:lnTo>
                                <a:lnTo>
                                  <a:pt x="25" y="10"/>
                                </a:lnTo>
                                <a:lnTo>
                                  <a:pt x="35" y="5"/>
                                </a:lnTo>
                                <a:lnTo>
                                  <a:pt x="47" y="2"/>
                                </a:lnTo>
                                <a:lnTo>
                                  <a:pt x="59" y="0"/>
                                </a:lnTo>
                                <a:lnTo>
                                  <a:pt x="65" y="0"/>
                                </a:lnTo>
                                <a:lnTo>
                                  <a:pt x="70" y="2"/>
                                </a:lnTo>
                                <a:lnTo>
                                  <a:pt x="77" y="3"/>
                                </a:lnTo>
                                <a:lnTo>
                                  <a:pt x="82" y="4"/>
                                </a:lnTo>
                                <a:lnTo>
                                  <a:pt x="85" y="6"/>
                                </a:lnTo>
                                <a:lnTo>
                                  <a:pt x="90" y="8"/>
                                </a:lnTo>
                                <a:lnTo>
                                  <a:pt x="93" y="10"/>
                                </a:lnTo>
                                <a:lnTo>
                                  <a:pt x="95" y="11"/>
                                </a:lnTo>
                                <a:lnTo>
                                  <a:pt x="96" y="13"/>
                                </a:lnTo>
                                <a:lnTo>
                                  <a:pt x="96" y="14"/>
                                </a:lnTo>
                                <a:lnTo>
                                  <a:pt x="96" y="15"/>
                                </a:lnTo>
                                <a:lnTo>
                                  <a:pt x="98" y="15"/>
                                </a:lnTo>
                                <a:lnTo>
                                  <a:pt x="98" y="16"/>
                                </a:lnTo>
                                <a:lnTo>
                                  <a:pt x="98" y="18"/>
                                </a:lnTo>
                                <a:lnTo>
                                  <a:pt x="98" y="19"/>
                                </a:lnTo>
                                <a:lnTo>
                                  <a:pt x="98" y="21"/>
                                </a:lnTo>
                                <a:lnTo>
                                  <a:pt x="98" y="24"/>
                                </a:lnTo>
                                <a:lnTo>
                                  <a:pt x="98" y="25"/>
                                </a:lnTo>
                                <a:lnTo>
                                  <a:pt x="98" y="26"/>
                                </a:lnTo>
                                <a:lnTo>
                                  <a:pt x="96" y="27"/>
                                </a:lnTo>
                                <a:lnTo>
                                  <a:pt x="96" y="29"/>
                                </a:lnTo>
                                <a:lnTo>
                                  <a:pt x="96" y="29"/>
                                </a:lnTo>
                                <a:lnTo>
                                  <a:pt x="95" y="29"/>
                                </a:lnTo>
                                <a:lnTo>
                                  <a:pt x="94" y="29"/>
                                </a:lnTo>
                                <a:lnTo>
                                  <a:pt x="93" y="29"/>
                                </a:lnTo>
                                <a:lnTo>
                                  <a:pt x="90" y="27"/>
                                </a:lnTo>
                                <a:lnTo>
                                  <a:pt x="88" y="25"/>
                                </a:lnTo>
                                <a:lnTo>
                                  <a:pt x="84" y="22"/>
                                </a:lnTo>
                                <a:lnTo>
                                  <a:pt x="79" y="20"/>
                                </a:lnTo>
                                <a:lnTo>
                                  <a:pt x="74" y="18"/>
                                </a:lnTo>
                                <a:lnTo>
                                  <a:pt x="67" y="16"/>
                                </a:lnTo>
                                <a:lnTo>
                                  <a:pt x="59" y="16"/>
                                </a:lnTo>
                                <a:lnTo>
                                  <a:pt x="51" y="16"/>
                                </a:lnTo>
                                <a:lnTo>
                                  <a:pt x="43" y="20"/>
                                </a:lnTo>
                                <a:lnTo>
                                  <a:pt x="36" y="24"/>
                                </a:lnTo>
                                <a:lnTo>
                                  <a:pt x="31" y="30"/>
                                </a:lnTo>
                                <a:lnTo>
                                  <a:pt x="26" y="37"/>
                                </a:lnTo>
                                <a:lnTo>
                                  <a:pt x="22" y="47"/>
                                </a:lnTo>
                                <a:lnTo>
                                  <a:pt x="20" y="58"/>
                                </a:lnTo>
                                <a:lnTo>
                                  <a:pt x="20" y="70"/>
                                </a:lnTo>
                                <a:lnTo>
                                  <a:pt x="20" y="83"/>
                                </a:lnTo>
                                <a:lnTo>
                                  <a:pt x="22" y="93"/>
                                </a:lnTo>
                                <a:lnTo>
                                  <a:pt x="25" y="103"/>
                                </a:lnTo>
                                <a:lnTo>
                                  <a:pt x="30" y="110"/>
                                </a:lnTo>
                                <a:lnTo>
                                  <a:pt x="36" y="116"/>
                                </a:lnTo>
                                <a:lnTo>
                                  <a:pt x="43" y="120"/>
                                </a:lnTo>
                                <a:lnTo>
                                  <a:pt x="51" y="122"/>
                                </a:lnTo>
                                <a:lnTo>
                                  <a:pt x="61" y="123"/>
                                </a:lnTo>
                                <a:lnTo>
                                  <a:pt x="68" y="122"/>
                                </a:lnTo>
                                <a:lnTo>
                                  <a:pt x="74" y="121"/>
                                </a:lnTo>
                                <a:lnTo>
                                  <a:pt x="80" y="119"/>
                                </a:lnTo>
                                <a:lnTo>
                                  <a:pt x="84" y="116"/>
                                </a:lnTo>
                                <a:lnTo>
                                  <a:pt x="88" y="114"/>
                                </a:lnTo>
                                <a:lnTo>
                                  <a:pt x="91" y="112"/>
                                </a:lnTo>
                                <a:lnTo>
                                  <a:pt x="94" y="110"/>
                                </a:lnTo>
                                <a:lnTo>
                                  <a:pt x="95" y="110"/>
                                </a:lnTo>
                                <a:lnTo>
                                  <a:pt x="96" y="110"/>
                                </a:lnTo>
                                <a:lnTo>
                                  <a:pt x="96" y="110"/>
                                </a:lnTo>
                                <a:lnTo>
                                  <a:pt x="98" y="111"/>
                                </a:lnTo>
                                <a:lnTo>
                                  <a:pt x="98" y="111"/>
                                </a:lnTo>
                                <a:lnTo>
                                  <a:pt x="98" y="112"/>
                                </a:lnTo>
                                <a:lnTo>
                                  <a:pt x="98" y="114"/>
                                </a:lnTo>
                                <a:lnTo>
                                  <a:pt x="99" y="116"/>
                                </a:lnTo>
                                <a:lnTo>
                                  <a:pt x="99" y="1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31" name="Freeform 997"/>
                        <wps:cNvSpPr>
                          <a:spLocks noEditPoints="1"/>
                        </wps:cNvSpPr>
                        <wps:spPr bwMode="auto">
                          <a:xfrm>
                            <a:off x="4387850" y="5197475"/>
                            <a:ext cx="57150" cy="55563"/>
                          </a:xfrm>
                          <a:custGeom>
                            <a:avLst/>
                            <a:gdLst>
                              <a:gd name="T0" fmla="*/ 106 w 107"/>
                              <a:gd name="T1" fmla="*/ 97 h 103"/>
                              <a:gd name="T2" fmla="*/ 105 w 107"/>
                              <a:gd name="T3" fmla="*/ 101 h 103"/>
                              <a:gd name="T4" fmla="*/ 100 w 107"/>
                              <a:gd name="T5" fmla="*/ 102 h 103"/>
                              <a:gd name="T6" fmla="*/ 95 w 107"/>
                              <a:gd name="T7" fmla="*/ 103 h 103"/>
                              <a:gd name="T8" fmla="*/ 85 w 107"/>
                              <a:gd name="T9" fmla="*/ 102 h 103"/>
                              <a:gd name="T10" fmla="*/ 76 w 107"/>
                              <a:gd name="T11" fmla="*/ 96 h 103"/>
                              <a:gd name="T12" fmla="*/ 72 w 107"/>
                              <a:gd name="T13" fmla="*/ 82 h 103"/>
                              <a:gd name="T14" fmla="*/ 63 w 107"/>
                              <a:gd name="T15" fmla="*/ 95 h 103"/>
                              <a:gd name="T16" fmla="*/ 49 w 107"/>
                              <a:gd name="T17" fmla="*/ 101 h 103"/>
                              <a:gd name="T18" fmla="*/ 28 w 107"/>
                              <a:gd name="T19" fmla="*/ 102 h 103"/>
                              <a:gd name="T20" fmla="*/ 9 w 107"/>
                              <a:gd name="T21" fmla="*/ 88 h 103"/>
                              <a:gd name="T22" fmla="*/ 0 w 107"/>
                              <a:gd name="T23" fmla="*/ 63 h 103"/>
                              <a:gd name="T24" fmla="*/ 3 w 107"/>
                              <a:gd name="T25" fmla="*/ 31 h 103"/>
                              <a:gd name="T26" fmla="*/ 16 w 107"/>
                              <a:gd name="T27" fmla="*/ 7 h 103"/>
                              <a:gd name="T28" fmla="*/ 42 w 107"/>
                              <a:gd name="T29" fmla="*/ 0 h 103"/>
                              <a:gd name="T30" fmla="*/ 60 w 107"/>
                              <a:gd name="T31" fmla="*/ 5 h 103"/>
                              <a:gd name="T32" fmla="*/ 73 w 107"/>
                              <a:gd name="T33" fmla="*/ 18 h 103"/>
                              <a:gd name="T34" fmla="*/ 78 w 107"/>
                              <a:gd name="T35" fmla="*/ 26 h 103"/>
                              <a:gd name="T36" fmla="*/ 80 w 107"/>
                              <a:gd name="T37" fmla="*/ 11 h 103"/>
                              <a:gd name="T38" fmla="*/ 81 w 107"/>
                              <a:gd name="T39" fmla="*/ 4 h 103"/>
                              <a:gd name="T40" fmla="*/ 83 w 107"/>
                              <a:gd name="T41" fmla="*/ 2 h 103"/>
                              <a:gd name="T42" fmla="*/ 85 w 107"/>
                              <a:gd name="T43" fmla="*/ 1 h 103"/>
                              <a:gd name="T44" fmla="*/ 90 w 107"/>
                              <a:gd name="T45" fmla="*/ 1 h 103"/>
                              <a:gd name="T46" fmla="*/ 95 w 107"/>
                              <a:gd name="T47" fmla="*/ 1 h 103"/>
                              <a:gd name="T48" fmla="*/ 97 w 107"/>
                              <a:gd name="T49" fmla="*/ 2 h 103"/>
                              <a:gd name="T50" fmla="*/ 97 w 107"/>
                              <a:gd name="T51" fmla="*/ 6 h 103"/>
                              <a:gd name="T52" fmla="*/ 96 w 107"/>
                              <a:gd name="T53" fmla="*/ 17 h 103"/>
                              <a:gd name="T54" fmla="*/ 92 w 107"/>
                              <a:gd name="T55" fmla="*/ 33 h 103"/>
                              <a:gd name="T56" fmla="*/ 88 w 107"/>
                              <a:gd name="T57" fmla="*/ 50 h 103"/>
                              <a:gd name="T58" fmla="*/ 84 w 107"/>
                              <a:gd name="T59" fmla="*/ 69 h 103"/>
                              <a:gd name="T60" fmla="*/ 88 w 107"/>
                              <a:gd name="T61" fmla="*/ 84 h 103"/>
                              <a:gd name="T62" fmla="*/ 92 w 107"/>
                              <a:gd name="T63" fmla="*/ 88 h 103"/>
                              <a:gd name="T64" fmla="*/ 99 w 107"/>
                              <a:gd name="T65" fmla="*/ 88 h 103"/>
                              <a:gd name="T66" fmla="*/ 102 w 107"/>
                              <a:gd name="T67" fmla="*/ 87 h 103"/>
                              <a:gd name="T68" fmla="*/ 105 w 107"/>
                              <a:gd name="T69" fmla="*/ 86 h 103"/>
                              <a:gd name="T70" fmla="*/ 106 w 107"/>
                              <a:gd name="T71" fmla="*/ 87 h 103"/>
                              <a:gd name="T72" fmla="*/ 107 w 107"/>
                              <a:gd name="T73" fmla="*/ 90 h 103"/>
                              <a:gd name="T74" fmla="*/ 67 w 107"/>
                              <a:gd name="T75" fmla="*/ 50 h 103"/>
                              <a:gd name="T76" fmla="*/ 62 w 107"/>
                              <a:gd name="T77" fmla="*/ 27 h 103"/>
                              <a:gd name="T78" fmla="*/ 52 w 107"/>
                              <a:gd name="T79" fmla="*/ 16 h 103"/>
                              <a:gd name="T80" fmla="*/ 36 w 107"/>
                              <a:gd name="T81" fmla="*/ 15 h 103"/>
                              <a:gd name="T82" fmla="*/ 24 w 107"/>
                              <a:gd name="T83" fmla="*/ 26 h 103"/>
                              <a:gd name="T84" fmla="*/ 19 w 107"/>
                              <a:gd name="T85" fmla="*/ 44 h 103"/>
                              <a:gd name="T86" fmla="*/ 19 w 107"/>
                              <a:gd name="T87" fmla="*/ 65 h 103"/>
                              <a:gd name="T88" fmla="*/ 26 w 107"/>
                              <a:gd name="T89" fmla="*/ 82 h 103"/>
                              <a:gd name="T90" fmla="*/ 41 w 107"/>
                              <a:gd name="T91" fmla="*/ 88 h 103"/>
                              <a:gd name="T92" fmla="*/ 57 w 107"/>
                              <a:gd name="T93" fmla="*/ 82 h 103"/>
                              <a:gd name="T94" fmla="*/ 64 w 107"/>
                              <a:gd name="T95" fmla="*/ 66 h 103"/>
                              <a:gd name="T96" fmla="*/ 67 w 107"/>
                              <a:gd name="T97" fmla="*/ 50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07" h="103">
                                <a:moveTo>
                                  <a:pt x="107" y="93"/>
                                </a:moveTo>
                                <a:lnTo>
                                  <a:pt x="107" y="96"/>
                                </a:lnTo>
                                <a:lnTo>
                                  <a:pt x="106" y="97"/>
                                </a:lnTo>
                                <a:lnTo>
                                  <a:pt x="106" y="100"/>
                                </a:lnTo>
                                <a:lnTo>
                                  <a:pt x="105" y="100"/>
                                </a:lnTo>
                                <a:lnTo>
                                  <a:pt x="105" y="101"/>
                                </a:lnTo>
                                <a:lnTo>
                                  <a:pt x="104" y="101"/>
                                </a:lnTo>
                                <a:lnTo>
                                  <a:pt x="102" y="102"/>
                                </a:lnTo>
                                <a:lnTo>
                                  <a:pt x="100" y="102"/>
                                </a:lnTo>
                                <a:lnTo>
                                  <a:pt x="99" y="102"/>
                                </a:lnTo>
                                <a:lnTo>
                                  <a:pt x="96" y="102"/>
                                </a:lnTo>
                                <a:lnTo>
                                  <a:pt x="95" y="103"/>
                                </a:lnTo>
                                <a:lnTo>
                                  <a:pt x="92" y="103"/>
                                </a:lnTo>
                                <a:lnTo>
                                  <a:pt x="89" y="102"/>
                                </a:lnTo>
                                <a:lnTo>
                                  <a:pt x="85" y="102"/>
                                </a:lnTo>
                                <a:lnTo>
                                  <a:pt x="81" y="101"/>
                                </a:lnTo>
                                <a:lnTo>
                                  <a:pt x="79" y="98"/>
                                </a:lnTo>
                                <a:lnTo>
                                  <a:pt x="76" y="96"/>
                                </a:lnTo>
                                <a:lnTo>
                                  <a:pt x="74" y="92"/>
                                </a:lnTo>
                                <a:lnTo>
                                  <a:pt x="72" y="88"/>
                                </a:lnTo>
                                <a:lnTo>
                                  <a:pt x="72" y="82"/>
                                </a:lnTo>
                                <a:lnTo>
                                  <a:pt x="69" y="86"/>
                                </a:lnTo>
                                <a:lnTo>
                                  <a:pt x="67" y="91"/>
                                </a:lnTo>
                                <a:lnTo>
                                  <a:pt x="63" y="95"/>
                                </a:lnTo>
                                <a:lnTo>
                                  <a:pt x="59" y="97"/>
                                </a:lnTo>
                                <a:lnTo>
                                  <a:pt x="54" y="100"/>
                                </a:lnTo>
                                <a:lnTo>
                                  <a:pt x="49" y="101"/>
                                </a:lnTo>
                                <a:lnTo>
                                  <a:pt x="44" y="102"/>
                                </a:lnTo>
                                <a:lnTo>
                                  <a:pt x="38" y="103"/>
                                </a:lnTo>
                                <a:lnTo>
                                  <a:pt x="28" y="102"/>
                                </a:lnTo>
                                <a:lnTo>
                                  <a:pt x="21" y="100"/>
                                </a:lnTo>
                                <a:lnTo>
                                  <a:pt x="14" y="95"/>
                                </a:lnTo>
                                <a:lnTo>
                                  <a:pt x="9" y="88"/>
                                </a:lnTo>
                                <a:lnTo>
                                  <a:pt x="5" y="81"/>
                                </a:lnTo>
                                <a:lnTo>
                                  <a:pt x="3" y="72"/>
                                </a:lnTo>
                                <a:lnTo>
                                  <a:pt x="0" y="63"/>
                                </a:lnTo>
                                <a:lnTo>
                                  <a:pt x="0" y="53"/>
                                </a:lnTo>
                                <a:lnTo>
                                  <a:pt x="0" y="40"/>
                                </a:lnTo>
                                <a:lnTo>
                                  <a:pt x="3" y="31"/>
                                </a:lnTo>
                                <a:lnTo>
                                  <a:pt x="6" y="21"/>
                                </a:lnTo>
                                <a:lnTo>
                                  <a:pt x="11" y="13"/>
                                </a:lnTo>
                                <a:lnTo>
                                  <a:pt x="16" y="7"/>
                                </a:lnTo>
                                <a:lnTo>
                                  <a:pt x="24" y="4"/>
                                </a:lnTo>
                                <a:lnTo>
                                  <a:pt x="32" y="0"/>
                                </a:lnTo>
                                <a:lnTo>
                                  <a:pt x="42" y="0"/>
                                </a:lnTo>
                                <a:lnTo>
                                  <a:pt x="48" y="0"/>
                                </a:lnTo>
                                <a:lnTo>
                                  <a:pt x="54" y="2"/>
                                </a:lnTo>
                                <a:lnTo>
                                  <a:pt x="60" y="5"/>
                                </a:lnTo>
                                <a:lnTo>
                                  <a:pt x="65" y="8"/>
                                </a:lnTo>
                                <a:lnTo>
                                  <a:pt x="69" y="12"/>
                                </a:lnTo>
                                <a:lnTo>
                                  <a:pt x="73" y="18"/>
                                </a:lnTo>
                                <a:lnTo>
                                  <a:pt x="75" y="24"/>
                                </a:lnTo>
                                <a:lnTo>
                                  <a:pt x="76" y="33"/>
                                </a:lnTo>
                                <a:lnTo>
                                  <a:pt x="78" y="26"/>
                                </a:lnTo>
                                <a:lnTo>
                                  <a:pt x="79" y="20"/>
                                </a:lnTo>
                                <a:lnTo>
                                  <a:pt x="80" y="15"/>
                                </a:lnTo>
                                <a:lnTo>
                                  <a:pt x="80" y="11"/>
                                </a:lnTo>
                                <a:lnTo>
                                  <a:pt x="81" y="7"/>
                                </a:lnTo>
                                <a:lnTo>
                                  <a:pt x="81" y="5"/>
                                </a:lnTo>
                                <a:lnTo>
                                  <a:pt x="81" y="4"/>
                                </a:lnTo>
                                <a:lnTo>
                                  <a:pt x="81" y="2"/>
                                </a:lnTo>
                                <a:lnTo>
                                  <a:pt x="83" y="2"/>
                                </a:lnTo>
                                <a:lnTo>
                                  <a:pt x="83" y="2"/>
                                </a:lnTo>
                                <a:lnTo>
                                  <a:pt x="84" y="2"/>
                                </a:lnTo>
                                <a:lnTo>
                                  <a:pt x="84" y="1"/>
                                </a:lnTo>
                                <a:lnTo>
                                  <a:pt x="85" y="1"/>
                                </a:lnTo>
                                <a:lnTo>
                                  <a:pt x="86" y="1"/>
                                </a:lnTo>
                                <a:lnTo>
                                  <a:pt x="88" y="1"/>
                                </a:lnTo>
                                <a:lnTo>
                                  <a:pt x="90" y="1"/>
                                </a:lnTo>
                                <a:lnTo>
                                  <a:pt x="91" y="1"/>
                                </a:lnTo>
                                <a:lnTo>
                                  <a:pt x="94" y="1"/>
                                </a:lnTo>
                                <a:lnTo>
                                  <a:pt x="95" y="1"/>
                                </a:lnTo>
                                <a:lnTo>
                                  <a:pt x="96" y="2"/>
                                </a:lnTo>
                                <a:lnTo>
                                  <a:pt x="97" y="2"/>
                                </a:lnTo>
                                <a:lnTo>
                                  <a:pt x="97" y="2"/>
                                </a:lnTo>
                                <a:lnTo>
                                  <a:pt x="97" y="4"/>
                                </a:lnTo>
                                <a:lnTo>
                                  <a:pt x="97" y="5"/>
                                </a:lnTo>
                                <a:lnTo>
                                  <a:pt x="97" y="6"/>
                                </a:lnTo>
                                <a:lnTo>
                                  <a:pt x="97" y="10"/>
                                </a:lnTo>
                                <a:lnTo>
                                  <a:pt x="96" y="13"/>
                                </a:lnTo>
                                <a:lnTo>
                                  <a:pt x="96" y="17"/>
                                </a:lnTo>
                                <a:lnTo>
                                  <a:pt x="95" y="22"/>
                                </a:lnTo>
                                <a:lnTo>
                                  <a:pt x="94" y="28"/>
                                </a:lnTo>
                                <a:lnTo>
                                  <a:pt x="92" y="33"/>
                                </a:lnTo>
                                <a:lnTo>
                                  <a:pt x="91" y="39"/>
                                </a:lnTo>
                                <a:lnTo>
                                  <a:pt x="89" y="45"/>
                                </a:lnTo>
                                <a:lnTo>
                                  <a:pt x="88" y="50"/>
                                </a:lnTo>
                                <a:lnTo>
                                  <a:pt x="85" y="56"/>
                                </a:lnTo>
                                <a:lnTo>
                                  <a:pt x="84" y="60"/>
                                </a:lnTo>
                                <a:lnTo>
                                  <a:pt x="84" y="69"/>
                                </a:lnTo>
                                <a:lnTo>
                                  <a:pt x="85" y="75"/>
                                </a:lnTo>
                                <a:lnTo>
                                  <a:pt x="86" y="80"/>
                                </a:lnTo>
                                <a:lnTo>
                                  <a:pt x="88" y="84"/>
                                </a:lnTo>
                                <a:lnTo>
                                  <a:pt x="89" y="86"/>
                                </a:lnTo>
                                <a:lnTo>
                                  <a:pt x="91" y="87"/>
                                </a:lnTo>
                                <a:lnTo>
                                  <a:pt x="92" y="88"/>
                                </a:lnTo>
                                <a:lnTo>
                                  <a:pt x="95" y="88"/>
                                </a:lnTo>
                                <a:lnTo>
                                  <a:pt x="97" y="88"/>
                                </a:lnTo>
                                <a:lnTo>
                                  <a:pt x="99" y="88"/>
                                </a:lnTo>
                                <a:lnTo>
                                  <a:pt x="100" y="87"/>
                                </a:lnTo>
                                <a:lnTo>
                                  <a:pt x="101" y="87"/>
                                </a:lnTo>
                                <a:lnTo>
                                  <a:pt x="102" y="87"/>
                                </a:lnTo>
                                <a:lnTo>
                                  <a:pt x="104" y="86"/>
                                </a:lnTo>
                                <a:lnTo>
                                  <a:pt x="105" y="86"/>
                                </a:lnTo>
                                <a:lnTo>
                                  <a:pt x="105" y="86"/>
                                </a:lnTo>
                                <a:lnTo>
                                  <a:pt x="106" y="86"/>
                                </a:lnTo>
                                <a:lnTo>
                                  <a:pt x="106" y="86"/>
                                </a:lnTo>
                                <a:lnTo>
                                  <a:pt x="106" y="87"/>
                                </a:lnTo>
                                <a:lnTo>
                                  <a:pt x="106" y="87"/>
                                </a:lnTo>
                                <a:lnTo>
                                  <a:pt x="106" y="88"/>
                                </a:lnTo>
                                <a:lnTo>
                                  <a:pt x="107" y="90"/>
                                </a:lnTo>
                                <a:lnTo>
                                  <a:pt x="107" y="91"/>
                                </a:lnTo>
                                <a:lnTo>
                                  <a:pt x="107" y="93"/>
                                </a:lnTo>
                                <a:close/>
                                <a:moveTo>
                                  <a:pt x="67" y="50"/>
                                </a:moveTo>
                                <a:lnTo>
                                  <a:pt x="67" y="42"/>
                                </a:lnTo>
                                <a:lnTo>
                                  <a:pt x="64" y="34"/>
                                </a:lnTo>
                                <a:lnTo>
                                  <a:pt x="62" y="27"/>
                                </a:lnTo>
                                <a:lnTo>
                                  <a:pt x="59" y="22"/>
                                </a:lnTo>
                                <a:lnTo>
                                  <a:pt x="56" y="18"/>
                                </a:lnTo>
                                <a:lnTo>
                                  <a:pt x="52" y="16"/>
                                </a:lnTo>
                                <a:lnTo>
                                  <a:pt x="47" y="15"/>
                                </a:lnTo>
                                <a:lnTo>
                                  <a:pt x="42" y="13"/>
                                </a:lnTo>
                                <a:lnTo>
                                  <a:pt x="36" y="15"/>
                                </a:lnTo>
                                <a:lnTo>
                                  <a:pt x="31" y="17"/>
                                </a:lnTo>
                                <a:lnTo>
                                  <a:pt x="27" y="21"/>
                                </a:lnTo>
                                <a:lnTo>
                                  <a:pt x="24" y="26"/>
                                </a:lnTo>
                                <a:lnTo>
                                  <a:pt x="21" y="31"/>
                                </a:lnTo>
                                <a:lnTo>
                                  <a:pt x="19" y="37"/>
                                </a:lnTo>
                                <a:lnTo>
                                  <a:pt x="19" y="44"/>
                                </a:lnTo>
                                <a:lnTo>
                                  <a:pt x="17" y="50"/>
                                </a:lnTo>
                                <a:lnTo>
                                  <a:pt x="17" y="58"/>
                                </a:lnTo>
                                <a:lnTo>
                                  <a:pt x="19" y="65"/>
                                </a:lnTo>
                                <a:lnTo>
                                  <a:pt x="20" y="71"/>
                                </a:lnTo>
                                <a:lnTo>
                                  <a:pt x="22" y="77"/>
                                </a:lnTo>
                                <a:lnTo>
                                  <a:pt x="26" y="82"/>
                                </a:lnTo>
                                <a:lnTo>
                                  <a:pt x="30" y="85"/>
                                </a:lnTo>
                                <a:lnTo>
                                  <a:pt x="35" y="88"/>
                                </a:lnTo>
                                <a:lnTo>
                                  <a:pt x="41" y="88"/>
                                </a:lnTo>
                                <a:lnTo>
                                  <a:pt x="47" y="88"/>
                                </a:lnTo>
                                <a:lnTo>
                                  <a:pt x="52" y="86"/>
                                </a:lnTo>
                                <a:lnTo>
                                  <a:pt x="57" y="82"/>
                                </a:lnTo>
                                <a:lnTo>
                                  <a:pt x="60" y="77"/>
                                </a:lnTo>
                                <a:lnTo>
                                  <a:pt x="63" y="72"/>
                                </a:lnTo>
                                <a:lnTo>
                                  <a:pt x="64" y="66"/>
                                </a:lnTo>
                                <a:lnTo>
                                  <a:pt x="67" y="59"/>
                                </a:lnTo>
                                <a:lnTo>
                                  <a:pt x="67" y="52"/>
                                </a:lnTo>
                                <a:lnTo>
                                  <a:pt x="67"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32" name="Freeform 998"/>
                        <wps:cNvSpPr>
                          <a:spLocks/>
                        </wps:cNvSpPr>
                        <wps:spPr bwMode="auto">
                          <a:xfrm>
                            <a:off x="4449763" y="5219700"/>
                            <a:ext cx="28575" cy="7938"/>
                          </a:xfrm>
                          <a:custGeom>
                            <a:avLst/>
                            <a:gdLst>
                              <a:gd name="T0" fmla="*/ 52 w 52"/>
                              <a:gd name="T1" fmla="*/ 8 h 15"/>
                              <a:gd name="T2" fmla="*/ 52 w 52"/>
                              <a:gd name="T3" fmla="*/ 12 h 15"/>
                              <a:gd name="T4" fmla="*/ 51 w 52"/>
                              <a:gd name="T5" fmla="*/ 14 h 15"/>
                              <a:gd name="T6" fmla="*/ 50 w 52"/>
                              <a:gd name="T7" fmla="*/ 15 h 15"/>
                              <a:gd name="T8" fmla="*/ 48 w 52"/>
                              <a:gd name="T9" fmla="*/ 15 h 15"/>
                              <a:gd name="T10" fmla="*/ 4 w 52"/>
                              <a:gd name="T11" fmla="*/ 15 h 15"/>
                              <a:gd name="T12" fmla="*/ 3 w 52"/>
                              <a:gd name="T13" fmla="*/ 15 h 15"/>
                              <a:gd name="T14" fmla="*/ 2 w 52"/>
                              <a:gd name="T15" fmla="*/ 14 h 15"/>
                              <a:gd name="T16" fmla="*/ 0 w 52"/>
                              <a:gd name="T17" fmla="*/ 12 h 15"/>
                              <a:gd name="T18" fmla="*/ 0 w 52"/>
                              <a:gd name="T19" fmla="*/ 8 h 15"/>
                              <a:gd name="T20" fmla="*/ 0 w 52"/>
                              <a:gd name="T21" fmla="*/ 4 h 15"/>
                              <a:gd name="T22" fmla="*/ 2 w 52"/>
                              <a:gd name="T23" fmla="*/ 3 h 15"/>
                              <a:gd name="T24" fmla="*/ 3 w 52"/>
                              <a:gd name="T25" fmla="*/ 2 h 15"/>
                              <a:gd name="T26" fmla="*/ 4 w 52"/>
                              <a:gd name="T27" fmla="*/ 0 h 15"/>
                              <a:gd name="T28" fmla="*/ 48 w 52"/>
                              <a:gd name="T29" fmla="*/ 0 h 15"/>
                              <a:gd name="T30" fmla="*/ 48 w 52"/>
                              <a:gd name="T31" fmla="*/ 0 h 15"/>
                              <a:gd name="T32" fmla="*/ 50 w 52"/>
                              <a:gd name="T33" fmla="*/ 2 h 15"/>
                              <a:gd name="T34" fmla="*/ 50 w 52"/>
                              <a:gd name="T35" fmla="*/ 2 h 15"/>
                              <a:gd name="T36" fmla="*/ 51 w 52"/>
                              <a:gd name="T37" fmla="*/ 3 h 15"/>
                              <a:gd name="T38" fmla="*/ 51 w 52"/>
                              <a:gd name="T39" fmla="*/ 3 h 15"/>
                              <a:gd name="T40" fmla="*/ 51 w 52"/>
                              <a:gd name="T41" fmla="*/ 5 h 15"/>
                              <a:gd name="T42" fmla="*/ 52 w 52"/>
                              <a:gd name="T43" fmla="*/ 7 h 15"/>
                              <a:gd name="T44" fmla="*/ 52 w 52"/>
                              <a:gd name="T45" fmla="*/ 8 h 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2" h="15">
                                <a:moveTo>
                                  <a:pt x="52" y="8"/>
                                </a:moveTo>
                                <a:lnTo>
                                  <a:pt x="52" y="12"/>
                                </a:lnTo>
                                <a:lnTo>
                                  <a:pt x="51" y="14"/>
                                </a:lnTo>
                                <a:lnTo>
                                  <a:pt x="50" y="15"/>
                                </a:lnTo>
                                <a:lnTo>
                                  <a:pt x="48" y="15"/>
                                </a:lnTo>
                                <a:lnTo>
                                  <a:pt x="4" y="15"/>
                                </a:lnTo>
                                <a:lnTo>
                                  <a:pt x="3" y="15"/>
                                </a:lnTo>
                                <a:lnTo>
                                  <a:pt x="2" y="14"/>
                                </a:lnTo>
                                <a:lnTo>
                                  <a:pt x="0" y="12"/>
                                </a:lnTo>
                                <a:lnTo>
                                  <a:pt x="0" y="8"/>
                                </a:lnTo>
                                <a:lnTo>
                                  <a:pt x="0" y="4"/>
                                </a:lnTo>
                                <a:lnTo>
                                  <a:pt x="2" y="3"/>
                                </a:lnTo>
                                <a:lnTo>
                                  <a:pt x="3" y="2"/>
                                </a:lnTo>
                                <a:lnTo>
                                  <a:pt x="4" y="0"/>
                                </a:lnTo>
                                <a:lnTo>
                                  <a:pt x="48" y="0"/>
                                </a:lnTo>
                                <a:lnTo>
                                  <a:pt x="48" y="0"/>
                                </a:lnTo>
                                <a:lnTo>
                                  <a:pt x="50" y="2"/>
                                </a:lnTo>
                                <a:lnTo>
                                  <a:pt x="50" y="2"/>
                                </a:lnTo>
                                <a:lnTo>
                                  <a:pt x="51" y="3"/>
                                </a:lnTo>
                                <a:lnTo>
                                  <a:pt x="51" y="3"/>
                                </a:lnTo>
                                <a:lnTo>
                                  <a:pt x="51" y="5"/>
                                </a:lnTo>
                                <a:lnTo>
                                  <a:pt x="52" y="7"/>
                                </a:lnTo>
                                <a:lnTo>
                                  <a:pt x="52"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33" name="Freeform 999"/>
                        <wps:cNvSpPr>
                          <a:spLocks/>
                        </wps:cNvSpPr>
                        <wps:spPr bwMode="auto">
                          <a:xfrm>
                            <a:off x="4486275" y="5178425"/>
                            <a:ext cx="52388" cy="73025"/>
                          </a:xfrm>
                          <a:custGeom>
                            <a:avLst/>
                            <a:gdLst>
                              <a:gd name="T0" fmla="*/ 98 w 98"/>
                              <a:gd name="T1" fmla="*/ 120 h 138"/>
                              <a:gd name="T2" fmla="*/ 98 w 98"/>
                              <a:gd name="T3" fmla="*/ 122 h 138"/>
                              <a:gd name="T4" fmla="*/ 98 w 98"/>
                              <a:gd name="T5" fmla="*/ 123 h 138"/>
                              <a:gd name="T6" fmla="*/ 96 w 98"/>
                              <a:gd name="T7" fmla="*/ 126 h 138"/>
                              <a:gd name="T8" fmla="*/ 94 w 98"/>
                              <a:gd name="T9" fmla="*/ 127 h 138"/>
                              <a:gd name="T10" fmla="*/ 88 w 98"/>
                              <a:gd name="T11" fmla="*/ 132 h 138"/>
                              <a:gd name="T12" fmla="*/ 78 w 98"/>
                              <a:gd name="T13" fmla="*/ 136 h 138"/>
                              <a:gd name="T14" fmla="*/ 64 w 98"/>
                              <a:gd name="T15" fmla="*/ 138 h 138"/>
                              <a:gd name="T16" fmla="*/ 45 w 98"/>
                              <a:gd name="T17" fmla="*/ 138 h 138"/>
                              <a:gd name="T18" fmla="*/ 24 w 98"/>
                              <a:gd name="T19" fmla="*/ 129 h 138"/>
                              <a:gd name="T20" fmla="*/ 9 w 98"/>
                              <a:gd name="T21" fmla="*/ 112 h 138"/>
                              <a:gd name="T22" fmla="*/ 0 w 98"/>
                              <a:gd name="T23" fmla="*/ 86 h 138"/>
                              <a:gd name="T24" fmla="*/ 0 w 98"/>
                              <a:gd name="T25" fmla="*/ 54 h 138"/>
                              <a:gd name="T26" fmla="*/ 9 w 98"/>
                              <a:gd name="T27" fmla="*/ 28 h 138"/>
                              <a:gd name="T28" fmla="*/ 25 w 98"/>
                              <a:gd name="T29" fmla="*/ 10 h 138"/>
                              <a:gd name="T30" fmla="*/ 47 w 98"/>
                              <a:gd name="T31" fmla="*/ 1 h 138"/>
                              <a:gd name="T32" fmla="*/ 66 w 98"/>
                              <a:gd name="T33" fmla="*/ 0 h 138"/>
                              <a:gd name="T34" fmla="*/ 77 w 98"/>
                              <a:gd name="T35" fmla="*/ 3 h 138"/>
                              <a:gd name="T36" fmla="*/ 85 w 98"/>
                              <a:gd name="T37" fmla="*/ 6 h 138"/>
                              <a:gd name="T38" fmla="*/ 93 w 98"/>
                              <a:gd name="T39" fmla="*/ 10 h 138"/>
                              <a:gd name="T40" fmla="*/ 95 w 98"/>
                              <a:gd name="T41" fmla="*/ 12 h 138"/>
                              <a:gd name="T42" fmla="*/ 96 w 98"/>
                              <a:gd name="T43" fmla="*/ 15 h 138"/>
                              <a:gd name="T44" fmla="*/ 98 w 98"/>
                              <a:gd name="T45" fmla="*/ 16 h 138"/>
                              <a:gd name="T46" fmla="*/ 98 w 98"/>
                              <a:gd name="T47" fmla="*/ 19 h 138"/>
                              <a:gd name="T48" fmla="*/ 98 w 98"/>
                              <a:gd name="T49" fmla="*/ 22 h 138"/>
                              <a:gd name="T50" fmla="*/ 98 w 98"/>
                              <a:gd name="T51" fmla="*/ 26 h 138"/>
                              <a:gd name="T52" fmla="*/ 96 w 98"/>
                              <a:gd name="T53" fmla="*/ 27 h 138"/>
                              <a:gd name="T54" fmla="*/ 95 w 98"/>
                              <a:gd name="T55" fmla="*/ 28 h 138"/>
                              <a:gd name="T56" fmla="*/ 93 w 98"/>
                              <a:gd name="T57" fmla="*/ 28 h 138"/>
                              <a:gd name="T58" fmla="*/ 88 w 98"/>
                              <a:gd name="T59" fmla="*/ 25 h 138"/>
                              <a:gd name="T60" fmla="*/ 79 w 98"/>
                              <a:gd name="T61" fmla="*/ 20 h 138"/>
                              <a:gd name="T62" fmla="*/ 67 w 98"/>
                              <a:gd name="T63" fmla="*/ 16 h 138"/>
                              <a:gd name="T64" fmla="*/ 51 w 98"/>
                              <a:gd name="T65" fmla="*/ 16 h 138"/>
                              <a:gd name="T66" fmla="*/ 36 w 98"/>
                              <a:gd name="T67" fmla="*/ 24 h 138"/>
                              <a:gd name="T68" fmla="*/ 26 w 98"/>
                              <a:gd name="T69" fmla="*/ 37 h 138"/>
                              <a:gd name="T70" fmla="*/ 20 w 98"/>
                              <a:gd name="T71" fmla="*/ 58 h 138"/>
                              <a:gd name="T72" fmla="*/ 20 w 98"/>
                              <a:gd name="T73" fmla="*/ 83 h 138"/>
                              <a:gd name="T74" fmla="*/ 25 w 98"/>
                              <a:gd name="T75" fmla="*/ 102 h 138"/>
                              <a:gd name="T76" fmla="*/ 36 w 98"/>
                              <a:gd name="T77" fmla="*/ 116 h 138"/>
                              <a:gd name="T78" fmla="*/ 51 w 98"/>
                              <a:gd name="T79" fmla="*/ 122 h 138"/>
                              <a:gd name="T80" fmla="*/ 68 w 98"/>
                              <a:gd name="T81" fmla="*/ 122 h 138"/>
                              <a:gd name="T82" fmla="*/ 79 w 98"/>
                              <a:gd name="T83" fmla="*/ 118 h 138"/>
                              <a:gd name="T84" fmla="*/ 88 w 98"/>
                              <a:gd name="T85" fmla="*/ 113 h 138"/>
                              <a:gd name="T86" fmla="*/ 94 w 98"/>
                              <a:gd name="T87" fmla="*/ 110 h 138"/>
                              <a:gd name="T88" fmla="*/ 96 w 98"/>
                              <a:gd name="T89" fmla="*/ 110 h 138"/>
                              <a:gd name="T90" fmla="*/ 98 w 98"/>
                              <a:gd name="T91" fmla="*/ 111 h 138"/>
                              <a:gd name="T92" fmla="*/ 98 w 98"/>
                              <a:gd name="T93" fmla="*/ 112 h 138"/>
                              <a:gd name="T94" fmla="*/ 98 w 98"/>
                              <a:gd name="T95" fmla="*/ 116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98" h="138">
                                <a:moveTo>
                                  <a:pt x="98" y="118"/>
                                </a:moveTo>
                                <a:lnTo>
                                  <a:pt x="98" y="120"/>
                                </a:lnTo>
                                <a:lnTo>
                                  <a:pt x="98" y="121"/>
                                </a:lnTo>
                                <a:lnTo>
                                  <a:pt x="98" y="122"/>
                                </a:lnTo>
                                <a:lnTo>
                                  <a:pt x="98" y="123"/>
                                </a:lnTo>
                                <a:lnTo>
                                  <a:pt x="98" y="123"/>
                                </a:lnTo>
                                <a:lnTo>
                                  <a:pt x="96" y="124"/>
                                </a:lnTo>
                                <a:lnTo>
                                  <a:pt x="96" y="126"/>
                                </a:lnTo>
                                <a:lnTo>
                                  <a:pt x="95" y="126"/>
                                </a:lnTo>
                                <a:lnTo>
                                  <a:pt x="94" y="127"/>
                                </a:lnTo>
                                <a:lnTo>
                                  <a:pt x="91" y="129"/>
                                </a:lnTo>
                                <a:lnTo>
                                  <a:pt x="88" y="132"/>
                                </a:lnTo>
                                <a:lnTo>
                                  <a:pt x="83" y="133"/>
                                </a:lnTo>
                                <a:lnTo>
                                  <a:pt x="78" y="136"/>
                                </a:lnTo>
                                <a:lnTo>
                                  <a:pt x="72" y="137"/>
                                </a:lnTo>
                                <a:lnTo>
                                  <a:pt x="64" y="138"/>
                                </a:lnTo>
                                <a:lnTo>
                                  <a:pt x="57" y="138"/>
                                </a:lnTo>
                                <a:lnTo>
                                  <a:pt x="45" y="138"/>
                                </a:lnTo>
                                <a:lnTo>
                                  <a:pt x="34" y="134"/>
                                </a:lnTo>
                                <a:lnTo>
                                  <a:pt x="24" y="129"/>
                                </a:lnTo>
                                <a:lnTo>
                                  <a:pt x="15" y="121"/>
                                </a:lnTo>
                                <a:lnTo>
                                  <a:pt x="9" y="112"/>
                                </a:lnTo>
                                <a:lnTo>
                                  <a:pt x="4" y="100"/>
                                </a:lnTo>
                                <a:lnTo>
                                  <a:pt x="0" y="86"/>
                                </a:lnTo>
                                <a:lnTo>
                                  <a:pt x="0" y="72"/>
                                </a:lnTo>
                                <a:lnTo>
                                  <a:pt x="0" y="54"/>
                                </a:lnTo>
                                <a:lnTo>
                                  <a:pt x="4" y="41"/>
                                </a:lnTo>
                                <a:lnTo>
                                  <a:pt x="9" y="28"/>
                                </a:lnTo>
                                <a:lnTo>
                                  <a:pt x="16" y="19"/>
                                </a:lnTo>
                                <a:lnTo>
                                  <a:pt x="25" y="10"/>
                                </a:lnTo>
                                <a:lnTo>
                                  <a:pt x="35" y="5"/>
                                </a:lnTo>
                                <a:lnTo>
                                  <a:pt x="47" y="1"/>
                                </a:lnTo>
                                <a:lnTo>
                                  <a:pt x="59" y="0"/>
                                </a:lnTo>
                                <a:lnTo>
                                  <a:pt x="66" y="0"/>
                                </a:lnTo>
                                <a:lnTo>
                                  <a:pt x="71" y="1"/>
                                </a:lnTo>
                                <a:lnTo>
                                  <a:pt x="77" y="3"/>
                                </a:lnTo>
                                <a:lnTo>
                                  <a:pt x="82" y="4"/>
                                </a:lnTo>
                                <a:lnTo>
                                  <a:pt x="85" y="6"/>
                                </a:lnTo>
                                <a:lnTo>
                                  <a:pt x="89" y="8"/>
                                </a:lnTo>
                                <a:lnTo>
                                  <a:pt x="93" y="10"/>
                                </a:lnTo>
                                <a:lnTo>
                                  <a:pt x="94" y="11"/>
                                </a:lnTo>
                                <a:lnTo>
                                  <a:pt x="95" y="12"/>
                                </a:lnTo>
                                <a:lnTo>
                                  <a:pt x="96" y="14"/>
                                </a:lnTo>
                                <a:lnTo>
                                  <a:pt x="96" y="15"/>
                                </a:lnTo>
                                <a:lnTo>
                                  <a:pt x="96" y="15"/>
                                </a:lnTo>
                                <a:lnTo>
                                  <a:pt x="98" y="16"/>
                                </a:lnTo>
                                <a:lnTo>
                                  <a:pt x="98" y="17"/>
                                </a:lnTo>
                                <a:lnTo>
                                  <a:pt x="98" y="19"/>
                                </a:lnTo>
                                <a:lnTo>
                                  <a:pt x="98" y="21"/>
                                </a:lnTo>
                                <a:lnTo>
                                  <a:pt x="98" y="22"/>
                                </a:lnTo>
                                <a:lnTo>
                                  <a:pt x="98" y="25"/>
                                </a:lnTo>
                                <a:lnTo>
                                  <a:pt x="98" y="26"/>
                                </a:lnTo>
                                <a:lnTo>
                                  <a:pt x="96" y="27"/>
                                </a:lnTo>
                                <a:lnTo>
                                  <a:pt x="96" y="27"/>
                                </a:lnTo>
                                <a:lnTo>
                                  <a:pt x="95" y="28"/>
                                </a:lnTo>
                                <a:lnTo>
                                  <a:pt x="95" y="28"/>
                                </a:lnTo>
                                <a:lnTo>
                                  <a:pt x="94" y="28"/>
                                </a:lnTo>
                                <a:lnTo>
                                  <a:pt x="93" y="28"/>
                                </a:lnTo>
                                <a:lnTo>
                                  <a:pt x="90" y="27"/>
                                </a:lnTo>
                                <a:lnTo>
                                  <a:pt x="88" y="25"/>
                                </a:lnTo>
                                <a:lnTo>
                                  <a:pt x="84" y="22"/>
                                </a:lnTo>
                                <a:lnTo>
                                  <a:pt x="79" y="20"/>
                                </a:lnTo>
                                <a:lnTo>
                                  <a:pt x="73" y="17"/>
                                </a:lnTo>
                                <a:lnTo>
                                  <a:pt x="67" y="16"/>
                                </a:lnTo>
                                <a:lnTo>
                                  <a:pt x="59" y="16"/>
                                </a:lnTo>
                                <a:lnTo>
                                  <a:pt x="51" y="16"/>
                                </a:lnTo>
                                <a:lnTo>
                                  <a:pt x="43" y="20"/>
                                </a:lnTo>
                                <a:lnTo>
                                  <a:pt x="36" y="24"/>
                                </a:lnTo>
                                <a:lnTo>
                                  <a:pt x="30" y="30"/>
                                </a:lnTo>
                                <a:lnTo>
                                  <a:pt x="26" y="37"/>
                                </a:lnTo>
                                <a:lnTo>
                                  <a:pt x="23" y="47"/>
                                </a:lnTo>
                                <a:lnTo>
                                  <a:pt x="20" y="58"/>
                                </a:lnTo>
                                <a:lnTo>
                                  <a:pt x="20" y="70"/>
                                </a:lnTo>
                                <a:lnTo>
                                  <a:pt x="20" y="83"/>
                                </a:lnTo>
                                <a:lnTo>
                                  <a:pt x="23" y="92"/>
                                </a:lnTo>
                                <a:lnTo>
                                  <a:pt x="25" y="102"/>
                                </a:lnTo>
                                <a:lnTo>
                                  <a:pt x="30" y="110"/>
                                </a:lnTo>
                                <a:lnTo>
                                  <a:pt x="36" y="116"/>
                                </a:lnTo>
                                <a:lnTo>
                                  <a:pt x="43" y="120"/>
                                </a:lnTo>
                                <a:lnTo>
                                  <a:pt x="51" y="122"/>
                                </a:lnTo>
                                <a:lnTo>
                                  <a:pt x="59" y="123"/>
                                </a:lnTo>
                                <a:lnTo>
                                  <a:pt x="68" y="122"/>
                                </a:lnTo>
                                <a:lnTo>
                                  <a:pt x="74" y="121"/>
                                </a:lnTo>
                                <a:lnTo>
                                  <a:pt x="79" y="118"/>
                                </a:lnTo>
                                <a:lnTo>
                                  <a:pt x="84" y="116"/>
                                </a:lnTo>
                                <a:lnTo>
                                  <a:pt x="88" y="113"/>
                                </a:lnTo>
                                <a:lnTo>
                                  <a:pt x="91" y="112"/>
                                </a:lnTo>
                                <a:lnTo>
                                  <a:pt x="94" y="110"/>
                                </a:lnTo>
                                <a:lnTo>
                                  <a:pt x="95" y="110"/>
                                </a:lnTo>
                                <a:lnTo>
                                  <a:pt x="96" y="110"/>
                                </a:lnTo>
                                <a:lnTo>
                                  <a:pt x="96" y="110"/>
                                </a:lnTo>
                                <a:lnTo>
                                  <a:pt x="98" y="111"/>
                                </a:lnTo>
                                <a:lnTo>
                                  <a:pt x="98" y="111"/>
                                </a:lnTo>
                                <a:lnTo>
                                  <a:pt x="98" y="112"/>
                                </a:lnTo>
                                <a:lnTo>
                                  <a:pt x="98" y="113"/>
                                </a:lnTo>
                                <a:lnTo>
                                  <a:pt x="98" y="116"/>
                                </a:lnTo>
                                <a:lnTo>
                                  <a:pt x="98" y="11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34" name="Freeform 1000"/>
                        <wps:cNvSpPr>
                          <a:spLocks/>
                        </wps:cNvSpPr>
                        <wps:spPr bwMode="auto">
                          <a:xfrm>
                            <a:off x="4551363" y="5180013"/>
                            <a:ext cx="77788" cy="71438"/>
                          </a:xfrm>
                          <a:custGeom>
                            <a:avLst/>
                            <a:gdLst>
                              <a:gd name="T0" fmla="*/ 147 w 147"/>
                              <a:gd name="T1" fmla="*/ 133 h 137"/>
                              <a:gd name="T2" fmla="*/ 146 w 147"/>
                              <a:gd name="T3" fmla="*/ 136 h 137"/>
                              <a:gd name="T4" fmla="*/ 144 w 147"/>
                              <a:gd name="T5" fmla="*/ 136 h 137"/>
                              <a:gd name="T6" fmla="*/ 141 w 147"/>
                              <a:gd name="T7" fmla="*/ 137 h 137"/>
                              <a:gd name="T8" fmla="*/ 136 w 147"/>
                              <a:gd name="T9" fmla="*/ 137 h 137"/>
                              <a:gd name="T10" fmla="*/ 132 w 147"/>
                              <a:gd name="T11" fmla="*/ 136 h 137"/>
                              <a:gd name="T12" fmla="*/ 131 w 147"/>
                              <a:gd name="T13" fmla="*/ 136 h 137"/>
                              <a:gd name="T14" fmla="*/ 130 w 147"/>
                              <a:gd name="T15" fmla="*/ 133 h 137"/>
                              <a:gd name="T16" fmla="*/ 130 w 147"/>
                              <a:gd name="T17" fmla="*/ 15 h 137"/>
                              <a:gd name="T18" fmla="*/ 82 w 147"/>
                              <a:gd name="T19" fmla="*/ 133 h 137"/>
                              <a:gd name="T20" fmla="*/ 80 w 147"/>
                              <a:gd name="T21" fmla="*/ 135 h 137"/>
                              <a:gd name="T22" fmla="*/ 79 w 147"/>
                              <a:gd name="T23" fmla="*/ 136 h 137"/>
                              <a:gd name="T24" fmla="*/ 75 w 147"/>
                              <a:gd name="T25" fmla="*/ 136 h 137"/>
                              <a:gd name="T26" fmla="*/ 73 w 147"/>
                              <a:gd name="T27" fmla="*/ 137 h 137"/>
                              <a:gd name="T28" fmla="*/ 68 w 147"/>
                              <a:gd name="T29" fmla="*/ 136 h 137"/>
                              <a:gd name="T30" fmla="*/ 66 w 147"/>
                              <a:gd name="T31" fmla="*/ 136 h 137"/>
                              <a:gd name="T32" fmla="*/ 64 w 147"/>
                              <a:gd name="T33" fmla="*/ 135 h 137"/>
                              <a:gd name="T34" fmla="*/ 63 w 147"/>
                              <a:gd name="T35" fmla="*/ 133 h 137"/>
                              <a:gd name="T36" fmla="*/ 18 w 147"/>
                              <a:gd name="T37" fmla="*/ 15 h 137"/>
                              <a:gd name="T38" fmla="*/ 18 w 147"/>
                              <a:gd name="T39" fmla="*/ 133 h 137"/>
                              <a:gd name="T40" fmla="*/ 16 w 147"/>
                              <a:gd name="T41" fmla="*/ 136 h 137"/>
                              <a:gd name="T42" fmla="*/ 14 w 147"/>
                              <a:gd name="T43" fmla="*/ 136 h 137"/>
                              <a:gd name="T44" fmla="*/ 11 w 147"/>
                              <a:gd name="T45" fmla="*/ 137 h 137"/>
                              <a:gd name="T46" fmla="*/ 6 w 147"/>
                              <a:gd name="T47" fmla="*/ 137 h 137"/>
                              <a:gd name="T48" fmla="*/ 3 w 147"/>
                              <a:gd name="T49" fmla="*/ 136 h 137"/>
                              <a:gd name="T50" fmla="*/ 0 w 147"/>
                              <a:gd name="T51" fmla="*/ 136 h 137"/>
                              <a:gd name="T52" fmla="*/ 0 w 147"/>
                              <a:gd name="T53" fmla="*/ 133 h 137"/>
                              <a:gd name="T54" fmla="*/ 0 w 147"/>
                              <a:gd name="T55" fmla="*/ 9 h 137"/>
                              <a:gd name="T56" fmla="*/ 3 w 147"/>
                              <a:gd name="T57" fmla="*/ 3 h 137"/>
                              <a:gd name="T58" fmla="*/ 8 w 147"/>
                              <a:gd name="T59" fmla="*/ 0 h 137"/>
                              <a:gd name="T60" fmla="*/ 21 w 147"/>
                              <a:gd name="T61" fmla="*/ 0 h 137"/>
                              <a:gd name="T62" fmla="*/ 26 w 147"/>
                              <a:gd name="T63" fmla="*/ 2 h 137"/>
                              <a:gd name="T64" fmla="*/ 30 w 147"/>
                              <a:gd name="T65" fmla="*/ 5 h 137"/>
                              <a:gd name="T66" fmla="*/ 32 w 147"/>
                              <a:gd name="T67" fmla="*/ 9 h 137"/>
                              <a:gd name="T68" fmla="*/ 73 w 147"/>
                              <a:gd name="T69" fmla="*/ 110 h 137"/>
                              <a:gd name="T70" fmla="*/ 115 w 147"/>
                              <a:gd name="T71" fmla="*/ 11 h 137"/>
                              <a:gd name="T72" fmla="*/ 117 w 147"/>
                              <a:gd name="T73" fmla="*/ 7 h 137"/>
                              <a:gd name="T74" fmla="*/ 120 w 147"/>
                              <a:gd name="T75" fmla="*/ 3 h 137"/>
                              <a:gd name="T76" fmla="*/ 123 w 147"/>
                              <a:gd name="T77" fmla="*/ 2 h 137"/>
                              <a:gd name="T78" fmla="*/ 128 w 147"/>
                              <a:gd name="T79" fmla="*/ 0 h 137"/>
                              <a:gd name="T80" fmla="*/ 141 w 147"/>
                              <a:gd name="T81" fmla="*/ 0 h 137"/>
                              <a:gd name="T82" fmla="*/ 143 w 147"/>
                              <a:gd name="T83" fmla="*/ 2 h 137"/>
                              <a:gd name="T84" fmla="*/ 146 w 147"/>
                              <a:gd name="T85" fmla="*/ 4 h 137"/>
                              <a:gd name="T86" fmla="*/ 147 w 147"/>
                              <a:gd name="T87" fmla="*/ 7 h 137"/>
                              <a:gd name="T88" fmla="*/ 147 w 147"/>
                              <a:gd name="T89" fmla="*/ 133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47" h="137">
                                <a:moveTo>
                                  <a:pt x="147" y="133"/>
                                </a:moveTo>
                                <a:lnTo>
                                  <a:pt x="147" y="133"/>
                                </a:lnTo>
                                <a:lnTo>
                                  <a:pt x="147" y="135"/>
                                </a:lnTo>
                                <a:lnTo>
                                  <a:pt x="146" y="136"/>
                                </a:lnTo>
                                <a:lnTo>
                                  <a:pt x="146" y="136"/>
                                </a:lnTo>
                                <a:lnTo>
                                  <a:pt x="144" y="136"/>
                                </a:lnTo>
                                <a:lnTo>
                                  <a:pt x="142" y="136"/>
                                </a:lnTo>
                                <a:lnTo>
                                  <a:pt x="141" y="137"/>
                                </a:lnTo>
                                <a:lnTo>
                                  <a:pt x="138" y="137"/>
                                </a:lnTo>
                                <a:lnTo>
                                  <a:pt x="136" y="137"/>
                                </a:lnTo>
                                <a:lnTo>
                                  <a:pt x="135" y="136"/>
                                </a:lnTo>
                                <a:lnTo>
                                  <a:pt x="132" y="136"/>
                                </a:lnTo>
                                <a:lnTo>
                                  <a:pt x="131" y="136"/>
                                </a:lnTo>
                                <a:lnTo>
                                  <a:pt x="131" y="136"/>
                                </a:lnTo>
                                <a:lnTo>
                                  <a:pt x="130" y="135"/>
                                </a:lnTo>
                                <a:lnTo>
                                  <a:pt x="130" y="133"/>
                                </a:lnTo>
                                <a:lnTo>
                                  <a:pt x="130" y="133"/>
                                </a:lnTo>
                                <a:lnTo>
                                  <a:pt x="130" y="15"/>
                                </a:lnTo>
                                <a:lnTo>
                                  <a:pt x="130" y="15"/>
                                </a:lnTo>
                                <a:lnTo>
                                  <a:pt x="82" y="133"/>
                                </a:lnTo>
                                <a:lnTo>
                                  <a:pt x="80" y="135"/>
                                </a:lnTo>
                                <a:lnTo>
                                  <a:pt x="80" y="135"/>
                                </a:lnTo>
                                <a:lnTo>
                                  <a:pt x="79" y="136"/>
                                </a:lnTo>
                                <a:lnTo>
                                  <a:pt x="79" y="136"/>
                                </a:lnTo>
                                <a:lnTo>
                                  <a:pt x="78" y="136"/>
                                </a:lnTo>
                                <a:lnTo>
                                  <a:pt x="75" y="136"/>
                                </a:lnTo>
                                <a:lnTo>
                                  <a:pt x="74" y="137"/>
                                </a:lnTo>
                                <a:lnTo>
                                  <a:pt x="73" y="137"/>
                                </a:lnTo>
                                <a:lnTo>
                                  <a:pt x="70" y="137"/>
                                </a:lnTo>
                                <a:lnTo>
                                  <a:pt x="68" y="136"/>
                                </a:lnTo>
                                <a:lnTo>
                                  <a:pt x="67" y="136"/>
                                </a:lnTo>
                                <a:lnTo>
                                  <a:pt x="66" y="136"/>
                                </a:lnTo>
                                <a:lnTo>
                                  <a:pt x="66" y="136"/>
                                </a:lnTo>
                                <a:lnTo>
                                  <a:pt x="64" y="135"/>
                                </a:lnTo>
                                <a:lnTo>
                                  <a:pt x="64" y="135"/>
                                </a:lnTo>
                                <a:lnTo>
                                  <a:pt x="63" y="133"/>
                                </a:lnTo>
                                <a:lnTo>
                                  <a:pt x="18" y="15"/>
                                </a:lnTo>
                                <a:lnTo>
                                  <a:pt x="18" y="15"/>
                                </a:lnTo>
                                <a:lnTo>
                                  <a:pt x="18" y="133"/>
                                </a:lnTo>
                                <a:lnTo>
                                  <a:pt x="18" y="133"/>
                                </a:lnTo>
                                <a:lnTo>
                                  <a:pt x="18" y="135"/>
                                </a:lnTo>
                                <a:lnTo>
                                  <a:pt x="16" y="136"/>
                                </a:lnTo>
                                <a:lnTo>
                                  <a:pt x="15" y="136"/>
                                </a:lnTo>
                                <a:lnTo>
                                  <a:pt x="14" y="136"/>
                                </a:lnTo>
                                <a:lnTo>
                                  <a:pt x="13" y="136"/>
                                </a:lnTo>
                                <a:lnTo>
                                  <a:pt x="11" y="137"/>
                                </a:lnTo>
                                <a:lnTo>
                                  <a:pt x="9" y="137"/>
                                </a:lnTo>
                                <a:lnTo>
                                  <a:pt x="6" y="137"/>
                                </a:lnTo>
                                <a:lnTo>
                                  <a:pt x="4" y="136"/>
                                </a:lnTo>
                                <a:lnTo>
                                  <a:pt x="3" y="136"/>
                                </a:lnTo>
                                <a:lnTo>
                                  <a:pt x="1" y="136"/>
                                </a:lnTo>
                                <a:lnTo>
                                  <a:pt x="0" y="136"/>
                                </a:lnTo>
                                <a:lnTo>
                                  <a:pt x="0" y="135"/>
                                </a:lnTo>
                                <a:lnTo>
                                  <a:pt x="0" y="133"/>
                                </a:lnTo>
                                <a:lnTo>
                                  <a:pt x="0" y="133"/>
                                </a:lnTo>
                                <a:lnTo>
                                  <a:pt x="0" y="9"/>
                                </a:lnTo>
                                <a:lnTo>
                                  <a:pt x="0" y="5"/>
                                </a:lnTo>
                                <a:lnTo>
                                  <a:pt x="3" y="3"/>
                                </a:lnTo>
                                <a:lnTo>
                                  <a:pt x="5" y="2"/>
                                </a:lnTo>
                                <a:lnTo>
                                  <a:pt x="8" y="0"/>
                                </a:lnTo>
                                <a:lnTo>
                                  <a:pt x="19" y="0"/>
                                </a:lnTo>
                                <a:lnTo>
                                  <a:pt x="21" y="0"/>
                                </a:lnTo>
                                <a:lnTo>
                                  <a:pt x="24" y="2"/>
                                </a:lnTo>
                                <a:lnTo>
                                  <a:pt x="26" y="2"/>
                                </a:lnTo>
                                <a:lnTo>
                                  <a:pt x="29" y="3"/>
                                </a:lnTo>
                                <a:lnTo>
                                  <a:pt x="30" y="5"/>
                                </a:lnTo>
                                <a:lnTo>
                                  <a:pt x="31" y="7"/>
                                </a:lnTo>
                                <a:lnTo>
                                  <a:pt x="32" y="9"/>
                                </a:lnTo>
                                <a:lnTo>
                                  <a:pt x="34" y="11"/>
                                </a:lnTo>
                                <a:lnTo>
                                  <a:pt x="73" y="110"/>
                                </a:lnTo>
                                <a:lnTo>
                                  <a:pt x="73" y="110"/>
                                </a:lnTo>
                                <a:lnTo>
                                  <a:pt x="115" y="11"/>
                                </a:lnTo>
                                <a:lnTo>
                                  <a:pt x="115" y="9"/>
                                </a:lnTo>
                                <a:lnTo>
                                  <a:pt x="117" y="7"/>
                                </a:lnTo>
                                <a:lnTo>
                                  <a:pt x="119" y="4"/>
                                </a:lnTo>
                                <a:lnTo>
                                  <a:pt x="120" y="3"/>
                                </a:lnTo>
                                <a:lnTo>
                                  <a:pt x="121" y="2"/>
                                </a:lnTo>
                                <a:lnTo>
                                  <a:pt x="123" y="2"/>
                                </a:lnTo>
                                <a:lnTo>
                                  <a:pt x="126" y="0"/>
                                </a:lnTo>
                                <a:lnTo>
                                  <a:pt x="128" y="0"/>
                                </a:lnTo>
                                <a:lnTo>
                                  <a:pt x="139" y="0"/>
                                </a:lnTo>
                                <a:lnTo>
                                  <a:pt x="141" y="0"/>
                                </a:lnTo>
                                <a:lnTo>
                                  <a:pt x="142" y="2"/>
                                </a:lnTo>
                                <a:lnTo>
                                  <a:pt x="143" y="2"/>
                                </a:lnTo>
                                <a:lnTo>
                                  <a:pt x="144" y="3"/>
                                </a:lnTo>
                                <a:lnTo>
                                  <a:pt x="146" y="4"/>
                                </a:lnTo>
                                <a:lnTo>
                                  <a:pt x="147" y="5"/>
                                </a:lnTo>
                                <a:lnTo>
                                  <a:pt x="147" y="7"/>
                                </a:lnTo>
                                <a:lnTo>
                                  <a:pt x="147" y="9"/>
                                </a:lnTo>
                                <a:lnTo>
                                  <a:pt x="147" y="1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35" name="Freeform 1001"/>
                        <wps:cNvSpPr>
                          <a:spLocks noEditPoints="1"/>
                        </wps:cNvSpPr>
                        <wps:spPr bwMode="auto">
                          <a:xfrm>
                            <a:off x="4648200" y="5180013"/>
                            <a:ext cx="47625" cy="71438"/>
                          </a:xfrm>
                          <a:custGeom>
                            <a:avLst/>
                            <a:gdLst>
                              <a:gd name="T0" fmla="*/ 88 w 89"/>
                              <a:gd name="T1" fmla="*/ 104 h 136"/>
                              <a:gd name="T2" fmla="*/ 86 w 89"/>
                              <a:gd name="T3" fmla="*/ 114 h 136"/>
                              <a:gd name="T4" fmla="*/ 80 w 89"/>
                              <a:gd name="T5" fmla="*/ 122 h 136"/>
                              <a:gd name="T6" fmla="*/ 71 w 89"/>
                              <a:gd name="T7" fmla="*/ 130 h 136"/>
                              <a:gd name="T8" fmla="*/ 61 w 89"/>
                              <a:gd name="T9" fmla="*/ 133 h 136"/>
                              <a:gd name="T10" fmla="*/ 49 w 89"/>
                              <a:gd name="T11" fmla="*/ 136 h 136"/>
                              <a:gd name="T12" fmla="*/ 7 w 89"/>
                              <a:gd name="T13" fmla="*/ 136 h 136"/>
                              <a:gd name="T14" fmla="*/ 2 w 89"/>
                              <a:gd name="T15" fmla="*/ 135 h 136"/>
                              <a:gd name="T16" fmla="*/ 0 w 89"/>
                              <a:gd name="T17" fmla="*/ 128 h 136"/>
                              <a:gd name="T18" fmla="*/ 1 w 89"/>
                              <a:gd name="T19" fmla="*/ 4 h 136"/>
                              <a:gd name="T20" fmla="*/ 4 w 89"/>
                              <a:gd name="T21" fmla="*/ 2 h 136"/>
                              <a:gd name="T22" fmla="*/ 38 w 89"/>
                              <a:gd name="T23" fmla="*/ 0 h 136"/>
                              <a:gd name="T24" fmla="*/ 57 w 89"/>
                              <a:gd name="T25" fmla="*/ 3 h 136"/>
                              <a:gd name="T26" fmla="*/ 70 w 89"/>
                              <a:gd name="T27" fmla="*/ 10 h 136"/>
                              <a:gd name="T28" fmla="*/ 78 w 89"/>
                              <a:gd name="T29" fmla="*/ 20 h 136"/>
                              <a:gd name="T30" fmla="*/ 81 w 89"/>
                              <a:gd name="T31" fmla="*/ 35 h 136"/>
                              <a:gd name="T32" fmla="*/ 80 w 89"/>
                              <a:gd name="T33" fmla="*/ 45 h 136"/>
                              <a:gd name="T34" fmla="*/ 76 w 89"/>
                              <a:gd name="T35" fmla="*/ 52 h 136"/>
                              <a:gd name="T36" fmla="*/ 70 w 89"/>
                              <a:gd name="T37" fmla="*/ 58 h 136"/>
                              <a:gd name="T38" fmla="*/ 62 w 89"/>
                              <a:gd name="T39" fmla="*/ 63 h 136"/>
                              <a:gd name="T40" fmla="*/ 72 w 89"/>
                              <a:gd name="T41" fmla="*/ 68 h 136"/>
                              <a:gd name="T42" fmla="*/ 81 w 89"/>
                              <a:gd name="T43" fmla="*/ 74 h 136"/>
                              <a:gd name="T44" fmla="*/ 87 w 89"/>
                              <a:gd name="T45" fmla="*/ 84 h 136"/>
                              <a:gd name="T46" fmla="*/ 89 w 89"/>
                              <a:gd name="T47" fmla="*/ 98 h 136"/>
                              <a:gd name="T48" fmla="*/ 61 w 89"/>
                              <a:gd name="T49" fmla="*/ 32 h 136"/>
                              <a:gd name="T50" fmla="*/ 59 w 89"/>
                              <a:gd name="T51" fmla="*/ 24 h 136"/>
                              <a:gd name="T52" fmla="*/ 53 w 89"/>
                              <a:gd name="T53" fmla="*/ 19 h 136"/>
                              <a:gd name="T54" fmla="*/ 44 w 89"/>
                              <a:gd name="T55" fmla="*/ 15 h 136"/>
                              <a:gd name="T56" fmla="*/ 18 w 89"/>
                              <a:gd name="T57" fmla="*/ 15 h 136"/>
                              <a:gd name="T58" fmla="*/ 38 w 89"/>
                              <a:gd name="T59" fmla="*/ 59 h 136"/>
                              <a:gd name="T60" fmla="*/ 50 w 89"/>
                              <a:gd name="T61" fmla="*/ 57 h 136"/>
                              <a:gd name="T62" fmla="*/ 56 w 89"/>
                              <a:gd name="T63" fmla="*/ 52 h 136"/>
                              <a:gd name="T64" fmla="*/ 61 w 89"/>
                              <a:gd name="T65" fmla="*/ 45 h 136"/>
                              <a:gd name="T66" fmla="*/ 62 w 89"/>
                              <a:gd name="T67" fmla="*/ 36 h 136"/>
                              <a:gd name="T68" fmla="*/ 70 w 89"/>
                              <a:gd name="T69" fmla="*/ 93 h 136"/>
                              <a:gd name="T70" fmla="*/ 66 w 89"/>
                              <a:gd name="T71" fmla="*/ 83 h 136"/>
                              <a:gd name="T72" fmla="*/ 59 w 89"/>
                              <a:gd name="T73" fmla="*/ 77 h 136"/>
                              <a:gd name="T74" fmla="*/ 48 w 89"/>
                              <a:gd name="T75" fmla="*/ 74 h 136"/>
                              <a:gd name="T76" fmla="*/ 18 w 89"/>
                              <a:gd name="T77" fmla="*/ 73 h 136"/>
                              <a:gd name="T78" fmla="*/ 44 w 89"/>
                              <a:gd name="T79" fmla="*/ 121 h 136"/>
                              <a:gd name="T80" fmla="*/ 55 w 89"/>
                              <a:gd name="T81" fmla="*/ 120 h 136"/>
                              <a:gd name="T82" fmla="*/ 62 w 89"/>
                              <a:gd name="T83" fmla="*/ 115 h 136"/>
                              <a:gd name="T84" fmla="*/ 69 w 89"/>
                              <a:gd name="T85" fmla="*/ 107 h 136"/>
                              <a:gd name="T86" fmla="*/ 70 w 89"/>
                              <a:gd name="T87" fmla="*/ 98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89" h="136">
                                <a:moveTo>
                                  <a:pt x="89" y="98"/>
                                </a:moveTo>
                                <a:lnTo>
                                  <a:pt x="88" y="104"/>
                                </a:lnTo>
                                <a:lnTo>
                                  <a:pt x="87" y="109"/>
                                </a:lnTo>
                                <a:lnTo>
                                  <a:pt x="86" y="114"/>
                                </a:lnTo>
                                <a:lnTo>
                                  <a:pt x="83" y="119"/>
                                </a:lnTo>
                                <a:lnTo>
                                  <a:pt x="80" y="122"/>
                                </a:lnTo>
                                <a:lnTo>
                                  <a:pt x="76" y="126"/>
                                </a:lnTo>
                                <a:lnTo>
                                  <a:pt x="71" y="130"/>
                                </a:lnTo>
                                <a:lnTo>
                                  <a:pt x="66" y="131"/>
                                </a:lnTo>
                                <a:lnTo>
                                  <a:pt x="61" y="133"/>
                                </a:lnTo>
                                <a:lnTo>
                                  <a:pt x="55" y="135"/>
                                </a:lnTo>
                                <a:lnTo>
                                  <a:pt x="49" y="136"/>
                                </a:lnTo>
                                <a:lnTo>
                                  <a:pt x="41" y="136"/>
                                </a:lnTo>
                                <a:lnTo>
                                  <a:pt x="7" y="136"/>
                                </a:lnTo>
                                <a:lnTo>
                                  <a:pt x="4" y="136"/>
                                </a:lnTo>
                                <a:lnTo>
                                  <a:pt x="2" y="135"/>
                                </a:lnTo>
                                <a:lnTo>
                                  <a:pt x="1" y="132"/>
                                </a:lnTo>
                                <a:lnTo>
                                  <a:pt x="0" y="128"/>
                                </a:lnTo>
                                <a:lnTo>
                                  <a:pt x="0" y="8"/>
                                </a:lnTo>
                                <a:lnTo>
                                  <a:pt x="1" y="4"/>
                                </a:lnTo>
                                <a:lnTo>
                                  <a:pt x="2" y="3"/>
                                </a:lnTo>
                                <a:lnTo>
                                  <a:pt x="4" y="2"/>
                                </a:lnTo>
                                <a:lnTo>
                                  <a:pt x="7" y="0"/>
                                </a:lnTo>
                                <a:lnTo>
                                  <a:pt x="38" y="0"/>
                                </a:lnTo>
                                <a:lnTo>
                                  <a:pt x="49" y="2"/>
                                </a:lnTo>
                                <a:lnTo>
                                  <a:pt x="57" y="3"/>
                                </a:lnTo>
                                <a:lnTo>
                                  <a:pt x="65" y="5"/>
                                </a:lnTo>
                                <a:lnTo>
                                  <a:pt x="70" y="10"/>
                                </a:lnTo>
                                <a:lnTo>
                                  <a:pt x="75" y="14"/>
                                </a:lnTo>
                                <a:lnTo>
                                  <a:pt x="78" y="20"/>
                                </a:lnTo>
                                <a:lnTo>
                                  <a:pt x="80" y="27"/>
                                </a:lnTo>
                                <a:lnTo>
                                  <a:pt x="81" y="35"/>
                                </a:lnTo>
                                <a:lnTo>
                                  <a:pt x="81" y="40"/>
                                </a:lnTo>
                                <a:lnTo>
                                  <a:pt x="80" y="45"/>
                                </a:lnTo>
                                <a:lnTo>
                                  <a:pt x="78" y="48"/>
                                </a:lnTo>
                                <a:lnTo>
                                  <a:pt x="76" y="52"/>
                                </a:lnTo>
                                <a:lnTo>
                                  <a:pt x="73" y="56"/>
                                </a:lnTo>
                                <a:lnTo>
                                  <a:pt x="70" y="58"/>
                                </a:lnTo>
                                <a:lnTo>
                                  <a:pt x="67" y="62"/>
                                </a:lnTo>
                                <a:lnTo>
                                  <a:pt x="62" y="63"/>
                                </a:lnTo>
                                <a:lnTo>
                                  <a:pt x="67" y="64"/>
                                </a:lnTo>
                                <a:lnTo>
                                  <a:pt x="72" y="68"/>
                                </a:lnTo>
                                <a:lnTo>
                                  <a:pt x="77" y="71"/>
                                </a:lnTo>
                                <a:lnTo>
                                  <a:pt x="81" y="74"/>
                                </a:lnTo>
                                <a:lnTo>
                                  <a:pt x="85" y="79"/>
                                </a:lnTo>
                                <a:lnTo>
                                  <a:pt x="87" y="84"/>
                                </a:lnTo>
                                <a:lnTo>
                                  <a:pt x="88" y="90"/>
                                </a:lnTo>
                                <a:lnTo>
                                  <a:pt x="89" y="98"/>
                                </a:lnTo>
                                <a:close/>
                                <a:moveTo>
                                  <a:pt x="62" y="36"/>
                                </a:moveTo>
                                <a:lnTo>
                                  <a:pt x="61" y="32"/>
                                </a:lnTo>
                                <a:lnTo>
                                  <a:pt x="61" y="27"/>
                                </a:lnTo>
                                <a:lnTo>
                                  <a:pt x="59" y="24"/>
                                </a:lnTo>
                                <a:lnTo>
                                  <a:pt x="56" y="21"/>
                                </a:lnTo>
                                <a:lnTo>
                                  <a:pt x="53" y="19"/>
                                </a:lnTo>
                                <a:lnTo>
                                  <a:pt x="49" y="16"/>
                                </a:lnTo>
                                <a:lnTo>
                                  <a:pt x="44" y="15"/>
                                </a:lnTo>
                                <a:lnTo>
                                  <a:pt x="37" y="15"/>
                                </a:lnTo>
                                <a:lnTo>
                                  <a:pt x="18" y="15"/>
                                </a:lnTo>
                                <a:lnTo>
                                  <a:pt x="18" y="59"/>
                                </a:lnTo>
                                <a:lnTo>
                                  <a:pt x="38" y="59"/>
                                </a:lnTo>
                                <a:lnTo>
                                  <a:pt x="45" y="58"/>
                                </a:lnTo>
                                <a:lnTo>
                                  <a:pt x="50" y="57"/>
                                </a:lnTo>
                                <a:lnTo>
                                  <a:pt x="54" y="56"/>
                                </a:lnTo>
                                <a:lnTo>
                                  <a:pt x="56" y="52"/>
                                </a:lnTo>
                                <a:lnTo>
                                  <a:pt x="59" y="50"/>
                                </a:lnTo>
                                <a:lnTo>
                                  <a:pt x="61" y="45"/>
                                </a:lnTo>
                                <a:lnTo>
                                  <a:pt x="61" y="41"/>
                                </a:lnTo>
                                <a:lnTo>
                                  <a:pt x="62" y="36"/>
                                </a:lnTo>
                                <a:close/>
                                <a:moveTo>
                                  <a:pt x="70" y="98"/>
                                </a:moveTo>
                                <a:lnTo>
                                  <a:pt x="70" y="93"/>
                                </a:lnTo>
                                <a:lnTo>
                                  <a:pt x="69" y="88"/>
                                </a:lnTo>
                                <a:lnTo>
                                  <a:pt x="66" y="83"/>
                                </a:lnTo>
                                <a:lnTo>
                                  <a:pt x="62" y="80"/>
                                </a:lnTo>
                                <a:lnTo>
                                  <a:pt x="59" y="77"/>
                                </a:lnTo>
                                <a:lnTo>
                                  <a:pt x="54" y="75"/>
                                </a:lnTo>
                                <a:lnTo>
                                  <a:pt x="48" y="74"/>
                                </a:lnTo>
                                <a:lnTo>
                                  <a:pt x="39" y="73"/>
                                </a:lnTo>
                                <a:lnTo>
                                  <a:pt x="18" y="73"/>
                                </a:lnTo>
                                <a:lnTo>
                                  <a:pt x="18" y="121"/>
                                </a:lnTo>
                                <a:lnTo>
                                  <a:pt x="44" y="121"/>
                                </a:lnTo>
                                <a:lnTo>
                                  <a:pt x="50" y="121"/>
                                </a:lnTo>
                                <a:lnTo>
                                  <a:pt x="55" y="120"/>
                                </a:lnTo>
                                <a:lnTo>
                                  <a:pt x="59" y="117"/>
                                </a:lnTo>
                                <a:lnTo>
                                  <a:pt x="62" y="115"/>
                                </a:lnTo>
                                <a:lnTo>
                                  <a:pt x="66" y="112"/>
                                </a:lnTo>
                                <a:lnTo>
                                  <a:pt x="69" y="107"/>
                                </a:lnTo>
                                <a:lnTo>
                                  <a:pt x="70" y="104"/>
                                </a:lnTo>
                                <a:lnTo>
                                  <a:pt x="70" y="9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36" name="Freeform 1002"/>
                        <wps:cNvSpPr>
                          <a:spLocks noEditPoints="1"/>
                        </wps:cNvSpPr>
                        <wps:spPr bwMode="auto">
                          <a:xfrm>
                            <a:off x="4705350" y="5197475"/>
                            <a:ext cx="46038" cy="55563"/>
                          </a:xfrm>
                          <a:custGeom>
                            <a:avLst/>
                            <a:gdLst>
                              <a:gd name="T0" fmla="*/ 86 w 86"/>
                              <a:gd name="T1" fmla="*/ 50 h 103"/>
                              <a:gd name="T2" fmla="*/ 82 w 86"/>
                              <a:gd name="T3" fmla="*/ 54 h 103"/>
                              <a:gd name="T4" fmla="*/ 18 w 86"/>
                              <a:gd name="T5" fmla="*/ 55 h 103"/>
                              <a:gd name="T6" fmla="*/ 20 w 86"/>
                              <a:gd name="T7" fmla="*/ 69 h 103"/>
                              <a:gd name="T8" fmla="*/ 26 w 86"/>
                              <a:gd name="T9" fmla="*/ 80 h 103"/>
                              <a:gd name="T10" fmla="*/ 34 w 86"/>
                              <a:gd name="T11" fmla="*/ 86 h 103"/>
                              <a:gd name="T12" fmla="*/ 49 w 86"/>
                              <a:gd name="T13" fmla="*/ 88 h 103"/>
                              <a:gd name="T14" fmla="*/ 62 w 86"/>
                              <a:gd name="T15" fmla="*/ 87 h 103"/>
                              <a:gd name="T16" fmla="*/ 70 w 86"/>
                              <a:gd name="T17" fmla="*/ 85 h 103"/>
                              <a:gd name="T18" fmla="*/ 76 w 86"/>
                              <a:gd name="T19" fmla="*/ 82 h 103"/>
                              <a:gd name="T20" fmla="*/ 80 w 86"/>
                              <a:gd name="T21" fmla="*/ 82 h 103"/>
                              <a:gd name="T22" fmla="*/ 81 w 86"/>
                              <a:gd name="T23" fmla="*/ 82 h 103"/>
                              <a:gd name="T24" fmla="*/ 82 w 86"/>
                              <a:gd name="T25" fmla="*/ 84 h 103"/>
                              <a:gd name="T26" fmla="*/ 82 w 86"/>
                              <a:gd name="T27" fmla="*/ 85 h 103"/>
                              <a:gd name="T28" fmla="*/ 82 w 86"/>
                              <a:gd name="T29" fmla="*/ 88 h 103"/>
                              <a:gd name="T30" fmla="*/ 82 w 86"/>
                              <a:gd name="T31" fmla="*/ 91 h 103"/>
                              <a:gd name="T32" fmla="*/ 82 w 86"/>
                              <a:gd name="T33" fmla="*/ 92 h 103"/>
                              <a:gd name="T34" fmla="*/ 81 w 86"/>
                              <a:gd name="T35" fmla="*/ 93 h 103"/>
                              <a:gd name="T36" fmla="*/ 81 w 86"/>
                              <a:gd name="T37" fmla="*/ 95 h 103"/>
                              <a:gd name="T38" fmla="*/ 78 w 86"/>
                              <a:gd name="T39" fmla="*/ 97 h 103"/>
                              <a:gd name="T40" fmla="*/ 70 w 86"/>
                              <a:gd name="T41" fmla="*/ 100 h 103"/>
                              <a:gd name="T42" fmla="*/ 60 w 86"/>
                              <a:gd name="T43" fmla="*/ 102 h 103"/>
                              <a:gd name="T44" fmla="*/ 47 w 86"/>
                              <a:gd name="T45" fmla="*/ 103 h 103"/>
                              <a:gd name="T46" fmla="*/ 27 w 86"/>
                              <a:gd name="T47" fmla="*/ 100 h 103"/>
                              <a:gd name="T48" fmla="*/ 12 w 86"/>
                              <a:gd name="T49" fmla="*/ 90 h 103"/>
                              <a:gd name="T50" fmla="*/ 4 w 86"/>
                              <a:gd name="T51" fmla="*/ 74 h 103"/>
                              <a:gd name="T52" fmla="*/ 0 w 86"/>
                              <a:gd name="T53" fmla="*/ 52 h 103"/>
                              <a:gd name="T54" fmla="*/ 4 w 86"/>
                              <a:gd name="T55" fmla="*/ 29 h 103"/>
                              <a:gd name="T56" fmla="*/ 12 w 86"/>
                              <a:gd name="T57" fmla="*/ 13 h 103"/>
                              <a:gd name="T58" fmla="*/ 27 w 86"/>
                              <a:gd name="T59" fmla="*/ 4 h 103"/>
                              <a:gd name="T60" fmla="*/ 46 w 86"/>
                              <a:gd name="T61" fmla="*/ 0 h 103"/>
                              <a:gd name="T62" fmla="*/ 64 w 86"/>
                              <a:gd name="T63" fmla="*/ 4 h 103"/>
                              <a:gd name="T64" fmla="*/ 78 w 86"/>
                              <a:gd name="T65" fmla="*/ 12 h 103"/>
                              <a:gd name="T66" fmla="*/ 85 w 86"/>
                              <a:gd name="T67" fmla="*/ 27 h 103"/>
                              <a:gd name="T68" fmla="*/ 86 w 86"/>
                              <a:gd name="T69" fmla="*/ 44 h 103"/>
                              <a:gd name="T70" fmla="*/ 69 w 86"/>
                              <a:gd name="T71" fmla="*/ 42 h 103"/>
                              <a:gd name="T72" fmla="*/ 63 w 86"/>
                              <a:gd name="T73" fmla="*/ 21 h 103"/>
                              <a:gd name="T74" fmla="*/ 44 w 86"/>
                              <a:gd name="T75" fmla="*/ 13 h 103"/>
                              <a:gd name="T76" fmla="*/ 33 w 86"/>
                              <a:gd name="T77" fmla="*/ 16 h 103"/>
                              <a:gd name="T78" fmla="*/ 26 w 86"/>
                              <a:gd name="T79" fmla="*/ 22 h 103"/>
                              <a:gd name="T80" fmla="*/ 21 w 86"/>
                              <a:gd name="T81" fmla="*/ 31 h 103"/>
                              <a:gd name="T82" fmla="*/ 18 w 86"/>
                              <a:gd name="T83" fmla="*/ 42 h 10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86" h="103">
                                <a:moveTo>
                                  <a:pt x="86" y="47"/>
                                </a:moveTo>
                                <a:lnTo>
                                  <a:pt x="86" y="50"/>
                                </a:lnTo>
                                <a:lnTo>
                                  <a:pt x="85" y="53"/>
                                </a:lnTo>
                                <a:lnTo>
                                  <a:pt x="82" y="54"/>
                                </a:lnTo>
                                <a:lnTo>
                                  <a:pt x="80" y="55"/>
                                </a:lnTo>
                                <a:lnTo>
                                  <a:pt x="18" y="55"/>
                                </a:lnTo>
                                <a:lnTo>
                                  <a:pt x="18" y="63"/>
                                </a:lnTo>
                                <a:lnTo>
                                  <a:pt x="20" y="69"/>
                                </a:lnTo>
                                <a:lnTo>
                                  <a:pt x="22" y="75"/>
                                </a:lnTo>
                                <a:lnTo>
                                  <a:pt x="26" y="80"/>
                                </a:lnTo>
                                <a:lnTo>
                                  <a:pt x="29" y="84"/>
                                </a:lnTo>
                                <a:lnTo>
                                  <a:pt x="34" y="86"/>
                                </a:lnTo>
                                <a:lnTo>
                                  <a:pt x="41" y="88"/>
                                </a:lnTo>
                                <a:lnTo>
                                  <a:pt x="49" y="88"/>
                                </a:lnTo>
                                <a:lnTo>
                                  <a:pt x="55" y="88"/>
                                </a:lnTo>
                                <a:lnTo>
                                  <a:pt x="62" y="87"/>
                                </a:lnTo>
                                <a:lnTo>
                                  <a:pt x="66" y="86"/>
                                </a:lnTo>
                                <a:lnTo>
                                  <a:pt x="70" y="85"/>
                                </a:lnTo>
                                <a:lnTo>
                                  <a:pt x="74" y="84"/>
                                </a:lnTo>
                                <a:lnTo>
                                  <a:pt x="76" y="82"/>
                                </a:lnTo>
                                <a:lnTo>
                                  <a:pt x="79" y="82"/>
                                </a:lnTo>
                                <a:lnTo>
                                  <a:pt x="80" y="82"/>
                                </a:lnTo>
                                <a:lnTo>
                                  <a:pt x="81" y="82"/>
                                </a:lnTo>
                                <a:lnTo>
                                  <a:pt x="81" y="82"/>
                                </a:lnTo>
                                <a:lnTo>
                                  <a:pt x="81" y="82"/>
                                </a:lnTo>
                                <a:lnTo>
                                  <a:pt x="82" y="84"/>
                                </a:lnTo>
                                <a:lnTo>
                                  <a:pt x="82" y="84"/>
                                </a:lnTo>
                                <a:lnTo>
                                  <a:pt x="82" y="85"/>
                                </a:lnTo>
                                <a:lnTo>
                                  <a:pt x="82" y="87"/>
                                </a:lnTo>
                                <a:lnTo>
                                  <a:pt x="82" y="88"/>
                                </a:lnTo>
                                <a:lnTo>
                                  <a:pt x="82" y="90"/>
                                </a:lnTo>
                                <a:lnTo>
                                  <a:pt x="82" y="91"/>
                                </a:lnTo>
                                <a:lnTo>
                                  <a:pt x="82" y="92"/>
                                </a:lnTo>
                                <a:lnTo>
                                  <a:pt x="82" y="92"/>
                                </a:lnTo>
                                <a:lnTo>
                                  <a:pt x="82" y="93"/>
                                </a:lnTo>
                                <a:lnTo>
                                  <a:pt x="81" y="93"/>
                                </a:lnTo>
                                <a:lnTo>
                                  <a:pt x="81" y="95"/>
                                </a:lnTo>
                                <a:lnTo>
                                  <a:pt x="81" y="95"/>
                                </a:lnTo>
                                <a:lnTo>
                                  <a:pt x="80" y="96"/>
                                </a:lnTo>
                                <a:lnTo>
                                  <a:pt x="78" y="97"/>
                                </a:lnTo>
                                <a:lnTo>
                                  <a:pt x="74" y="98"/>
                                </a:lnTo>
                                <a:lnTo>
                                  <a:pt x="70" y="100"/>
                                </a:lnTo>
                                <a:lnTo>
                                  <a:pt x="65" y="101"/>
                                </a:lnTo>
                                <a:lnTo>
                                  <a:pt x="60" y="102"/>
                                </a:lnTo>
                                <a:lnTo>
                                  <a:pt x="54" y="103"/>
                                </a:lnTo>
                                <a:lnTo>
                                  <a:pt x="47" y="103"/>
                                </a:lnTo>
                                <a:lnTo>
                                  <a:pt x="36" y="102"/>
                                </a:lnTo>
                                <a:lnTo>
                                  <a:pt x="27" y="100"/>
                                </a:lnTo>
                                <a:lnTo>
                                  <a:pt x="18" y="96"/>
                                </a:lnTo>
                                <a:lnTo>
                                  <a:pt x="12" y="90"/>
                                </a:lnTo>
                                <a:lnTo>
                                  <a:pt x="7" y="84"/>
                                </a:lnTo>
                                <a:lnTo>
                                  <a:pt x="4" y="74"/>
                                </a:lnTo>
                                <a:lnTo>
                                  <a:pt x="1" y="64"/>
                                </a:lnTo>
                                <a:lnTo>
                                  <a:pt x="0" y="52"/>
                                </a:lnTo>
                                <a:lnTo>
                                  <a:pt x="1" y="40"/>
                                </a:lnTo>
                                <a:lnTo>
                                  <a:pt x="4" y="29"/>
                                </a:lnTo>
                                <a:lnTo>
                                  <a:pt x="7" y="21"/>
                                </a:lnTo>
                                <a:lnTo>
                                  <a:pt x="12" y="13"/>
                                </a:lnTo>
                                <a:lnTo>
                                  <a:pt x="18" y="7"/>
                                </a:lnTo>
                                <a:lnTo>
                                  <a:pt x="27" y="4"/>
                                </a:lnTo>
                                <a:lnTo>
                                  <a:pt x="36" y="0"/>
                                </a:lnTo>
                                <a:lnTo>
                                  <a:pt x="46" y="0"/>
                                </a:lnTo>
                                <a:lnTo>
                                  <a:pt x="55" y="0"/>
                                </a:lnTo>
                                <a:lnTo>
                                  <a:pt x="64" y="4"/>
                                </a:lnTo>
                                <a:lnTo>
                                  <a:pt x="71" y="7"/>
                                </a:lnTo>
                                <a:lnTo>
                                  <a:pt x="78" y="12"/>
                                </a:lnTo>
                                <a:lnTo>
                                  <a:pt x="81" y="20"/>
                                </a:lnTo>
                                <a:lnTo>
                                  <a:pt x="85" y="27"/>
                                </a:lnTo>
                                <a:lnTo>
                                  <a:pt x="86" y="36"/>
                                </a:lnTo>
                                <a:lnTo>
                                  <a:pt x="86" y="44"/>
                                </a:lnTo>
                                <a:lnTo>
                                  <a:pt x="86" y="47"/>
                                </a:lnTo>
                                <a:close/>
                                <a:moveTo>
                                  <a:pt x="69" y="42"/>
                                </a:moveTo>
                                <a:lnTo>
                                  <a:pt x="69" y="29"/>
                                </a:lnTo>
                                <a:lnTo>
                                  <a:pt x="63" y="21"/>
                                </a:lnTo>
                                <a:lnTo>
                                  <a:pt x="57" y="15"/>
                                </a:lnTo>
                                <a:lnTo>
                                  <a:pt x="44" y="13"/>
                                </a:lnTo>
                                <a:lnTo>
                                  <a:pt x="38" y="13"/>
                                </a:lnTo>
                                <a:lnTo>
                                  <a:pt x="33" y="16"/>
                                </a:lnTo>
                                <a:lnTo>
                                  <a:pt x="29" y="18"/>
                                </a:lnTo>
                                <a:lnTo>
                                  <a:pt x="26" y="22"/>
                                </a:lnTo>
                                <a:lnTo>
                                  <a:pt x="22" y="26"/>
                                </a:lnTo>
                                <a:lnTo>
                                  <a:pt x="21" y="31"/>
                                </a:lnTo>
                                <a:lnTo>
                                  <a:pt x="18" y="37"/>
                                </a:lnTo>
                                <a:lnTo>
                                  <a:pt x="18" y="42"/>
                                </a:lnTo>
                                <a:lnTo>
                                  <a:pt x="69" y="4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37" name="Freeform 1003"/>
                        <wps:cNvSpPr>
                          <a:spLocks/>
                        </wps:cNvSpPr>
                        <wps:spPr bwMode="auto">
                          <a:xfrm>
                            <a:off x="4765675" y="5197475"/>
                            <a:ext cx="42863" cy="53975"/>
                          </a:xfrm>
                          <a:custGeom>
                            <a:avLst/>
                            <a:gdLst>
                              <a:gd name="T0" fmla="*/ 80 w 82"/>
                              <a:gd name="T1" fmla="*/ 100 h 102"/>
                              <a:gd name="T2" fmla="*/ 80 w 82"/>
                              <a:gd name="T3" fmla="*/ 101 h 102"/>
                              <a:gd name="T4" fmla="*/ 78 w 82"/>
                              <a:gd name="T5" fmla="*/ 101 h 102"/>
                              <a:gd name="T6" fmla="*/ 75 w 82"/>
                              <a:gd name="T7" fmla="*/ 102 h 102"/>
                              <a:gd name="T8" fmla="*/ 70 w 82"/>
                              <a:gd name="T9" fmla="*/ 102 h 102"/>
                              <a:gd name="T10" fmla="*/ 67 w 82"/>
                              <a:gd name="T11" fmla="*/ 101 h 102"/>
                              <a:gd name="T12" fmla="*/ 64 w 82"/>
                              <a:gd name="T13" fmla="*/ 101 h 102"/>
                              <a:gd name="T14" fmla="*/ 64 w 82"/>
                              <a:gd name="T15" fmla="*/ 100 h 102"/>
                              <a:gd name="T16" fmla="*/ 64 w 82"/>
                              <a:gd name="T17" fmla="*/ 43 h 102"/>
                              <a:gd name="T18" fmla="*/ 63 w 82"/>
                              <a:gd name="T19" fmla="*/ 31 h 102"/>
                              <a:gd name="T20" fmla="*/ 59 w 82"/>
                              <a:gd name="T21" fmla="*/ 22 h 102"/>
                              <a:gd name="T22" fmla="*/ 52 w 82"/>
                              <a:gd name="T23" fmla="*/ 16 h 102"/>
                              <a:gd name="T24" fmla="*/ 43 w 82"/>
                              <a:gd name="T25" fmla="*/ 15 h 102"/>
                              <a:gd name="T26" fmla="*/ 31 w 82"/>
                              <a:gd name="T27" fmla="*/ 20 h 102"/>
                              <a:gd name="T28" fmla="*/ 17 w 82"/>
                              <a:gd name="T29" fmla="*/ 33 h 102"/>
                              <a:gd name="T30" fmla="*/ 17 w 82"/>
                              <a:gd name="T31" fmla="*/ 100 h 102"/>
                              <a:gd name="T32" fmla="*/ 16 w 82"/>
                              <a:gd name="T33" fmla="*/ 101 h 102"/>
                              <a:gd name="T34" fmla="*/ 15 w 82"/>
                              <a:gd name="T35" fmla="*/ 101 h 102"/>
                              <a:gd name="T36" fmla="*/ 11 w 82"/>
                              <a:gd name="T37" fmla="*/ 102 h 102"/>
                              <a:gd name="T38" fmla="*/ 6 w 82"/>
                              <a:gd name="T39" fmla="*/ 102 h 102"/>
                              <a:gd name="T40" fmla="*/ 3 w 82"/>
                              <a:gd name="T41" fmla="*/ 101 h 102"/>
                              <a:gd name="T42" fmla="*/ 0 w 82"/>
                              <a:gd name="T43" fmla="*/ 101 h 102"/>
                              <a:gd name="T44" fmla="*/ 0 w 82"/>
                              <a:gd name="T45" fmla="*/ 100 h 102"/>
                              <a:gd name="T46" fmla="*/ 0 w 82"/>
                              <a:gd name="T47" fmla="*/ 5 h 102"/>
                              <a:gd name="T48" fmla="*/ 0 w 82"/>
                              <a:gd name="T49" fmla="*/ 4 h 102"/>
                              <a:gd name="T50" fmla="*/ 1 w 82"/>
                              <a:gd name="T51" fmla="*/ 2 h 102"/>
                              <a:gd name="T52" fmla="*/ 4 w 82"/>
                              <a:gd name="T53" fmla="*/ 1 h 102"/>
                              <a:gd name="T54" fmla="*/ 8 w 82"/>
                              <a:gd name="T55" fmla="*/ 1 h 102"/>
                              <a:gd name="T56" fmla="*/ 11 w 82"/>
                              <a:gd name="T57" fmla="*/ 1 h 102"/>
                              <a:gd name="T58" fmla="*/ 14 w 82"/>
                              <a:gd name="T59" fmla="*/ 2 h 102"/>
                              <a:gd name="T60" fmla="*/ 15 w 82"/>
                              <a:gd name="T61" fmla="*/ 4 h 102"/>
                              <a:gd name="T62" fmla="*/ 15 w 82"/>
                              <a:gd name="T63" fmla="*/ 5 h 102"/>
                              <a:gd name="T64" fmla="*/ 24 w 82"/>
                              <a:gd name="T65" fmla="*/ 8 h 102"/>
                              <a:gd name="T66" fmla="*/ 40 w 82"/>
                              <a:gd name="T67" fmla="*/ 0 h 102"/>
                              <a:gd name="T68" fmla="*/ 56 w 82"/>
                              <a:gd name="T69" fmla="*/ 0 h 102"/>
                              <a:gd name="T70" fmla="*/ 69 w 82"/>
                              <a:gd name="T71" fmla="*/ 6 h 102"/>
                              <a:gd name="T72" fmla="*/ 77 w 82"/>
                              <a:gd name="T73" fmla="*/ 17 h 102"/>
                              <a:gd name="T74" fmla="*/ 80 w 82"/>
                              <a:gd name="T75" fmla="*/ 32 h 102"/>
                              <a:gd name="T76" fmla="*/ 82 w 82"/>
                              <a:gd name="T77" fmla="*/ 98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82" h="102">
                                <a:moveTo>
                                  <a:pt x="82" y="98"/>
                                </a:moveTo>
                                <a:lnTo>
                                  <a:pt x="80" y="100"/>
                                </a:lnTo>
                                <a:lnTo>
                                  <a:pt x="80" y="100"/>
                                </a:lnTo>
                                <a:lnTo>
                                  <a:pt x="80" y="101"/>
                                </a:lnTo>
                                <a:lnTo>
                                  <a:pt x="79" y="101"/>
                                </a:lnTo>
                                <a:lnTo>
                                  <a:pt x="78" y="101"/>
                                </a:lnTo>
                                <a:lnTo>
                                  <a:pt x="77" y="101"/>
                                </a:lnTo>
                                <a:lnTo>
                                  <a:pt x="75" y="102"/>
                                </a:lnTo>
                                <a:lnTo>
                                  <a:pt x="73" y="102"/>
                                </a:lnTo>
                                <a:lnTo>
                                  <a:pt x="70" y="102"/>
                                </a:lnTo>
                                <a:lnTo>
                                  <a:pt x="68" y="101"/>
                                </a:lnTo>
                                <a:lnTo>
                                  <a:pt x="67" y="101"/>
                                </a:lnTo>
                                <a:lnTo>
                                  <a:pt x="66" y="101"/>
                                </a:lnTo>
                                <a:lnTo>
                                  <a:pt x="64" y="101"/>
                                </a:lnTo>
                                <a:lnTo>
                                  <a:pt x="64" y="100"/>
                                </a:lnTo>
                                <a:lnTo>
                                  <a:pt x="64" y="100"/>
                                </a:lnTo>
                                <a:lnTo>
                                  <a:pt x="64" y="98"/>
                                </a:lnTo>
                                <a:lnTo>
                                  <a:pt x="64" y="43"/>
                                </a:lnTo>
                                <a:lnTo>
                                  <a:pt x="63" y="36"/>
                                </a:lnTo>
                                <a:lnTo>
                                  <a:pt x="63" y="31"/>
                                </a:lnTo>
                                <a:lnTo>
                                  <a:pt x="61" y="26"/>
                                </a:lnTo>
                                <a:lnTo>
                                  <a:pt x="59" y="22"/>
                                </a:lnTo>
                                <a:lnTo>
                                  <a:pt x="56" y="18"/>
                                </a:lnTo>
                                <a:lnTo>
                                  <a:pt x="52" y="16"/>
                                </a:lnTo>
                                <a:lnTo>
                                  <a:pt x="48" y="15"/>
                                </a:lnTo>
                                <a:lnTo>
                                  <a:pt x="43" y="15"/>
                                </a:lnTo>
                                <a:lnTo>
                                  <a:pt x="37" y="16"/>
                                </a:lnTo>
                                <a:lnTo>
                                  <a:pt x="31" y="20"/>
                                </a:lnTo>
                                <a:lnTo>
                                  <a:pt x="24" y="24"/>
                                </a:lnTo>
                                <a:lnTo>
                                  <a:pt x="17" y="33"/>
                                </a:lnTo>
                                <a:lnTo>
                                  <a:pt x="17" y="98"/>
                                </a:lnTo>
                                <a:lnTo>
                                  <a:pt x="17" y="100"/>
                                </a:lnTo>
                                <a:lnTo>
                                  <a:pt x="16" y="100"/>
                                </a:lnTo>
                                <a:lnTo>
                                  <a:pt x="16" y="101"/>
                                </a:lnTo>
                                <a:lnTo>
                                  <a:pt x="15" y="101"/>
                                </a:lnTo>
                                <a:lnTo>
                                  <a:pt x="15" y="101"/>
                                </a:lnTo>
                                <a:lnTo>
                                  <a:pt x="13" y="101"/>
                                </a:lnTo>
                                <a:lnTo>
                                  <a:pt x="11" y="102"/>
                                </a:lnTo>
                                <a:lnTo>
                                  <a:pt x="9" y="102"/>
                                </a:lnTo>
                                <a:lnTo>
                                  <a:pt x="6" y="102"/>
                                </a:lnTo>
                                <a:lnTo>
                                  <a:pt x="4" y="101"/>
                                </a:lnTo>
                                <a:lnTo>
                                  <a:pt x="3" y="101"/>
                                </a:lnTo>
                                <a:lnTo>
                                  <a:pt x="1" y="101"/>
                                </a:lnTo>
                                <a:lnTo>
                                  <a:pt x="0" y="101"/>
                                </a:lnTo>
                                <a:lnTo>
                                  <a:pt x="0" y="100"/>
                                </a:lnTo>
                                <a:lnTo>
                                  <a:pt x="0" y="100"/>
                                </a:lnTo>
                                <a:lnTo>
                                  <a:pt x="0" y="98"/>
                                </a:lnTo>
                                <a:lnTo>
                                  <a:pt x="0" y="5"/>
                                </a:lnTo>
                                <a:lnTo>
                                  <a:pt x="0" y="4"/>
                                </a:lnTo>
                                <a:lnTo>
                                  <a:pt x="0" y="4"/>
                                </a:lnTo>
                                <a:lnTo>
                                  <a:pt x="0" y="2"/>
                                </a:lnTo>
                                <a:lnTo>
                                  <a:pt x="1" y="2"/>
                                </a:lnTo>
                                <a:lnTo>
                                  <a:pt x="3" y="1"/>
                                </a:lnTo>
                                <a:lnTo>
                                  <a:pt x="4" y="1"/>
                                </a:lnTo>
                                <a:lnTo>
                                  <a:pt x="5" y="1"/>
                                </a:lnTo>
                                <a:lnTo>
                                  <a:pt x="8" y="1"/>
                                </a:lnTo>
                                <a:lnTo>
                                  <a:pt x="10" y="1"/>
                                </a:lnTo>
                                <a:lnTo>
                                  <a:pt x="11" y="1"/>
                                </a:lnTo>
                                <a:lnTo>
                                  <a:pt x="13" y="1"/>
                                </a:lnTo>
                                <a:lnTo>
                                  <a:pt x="14" y="2"/>
                                </a:lnTo>
                                <a:lnTo>
                                  <a:pt x="15" y="2"/>
                                </a:lnTo>
                                <a:lnTo>
                                  <a:pt x="15" y="4"/>
                                </a:lnTo>
                                <a:lnTo>
                                  <a:pt x="15" y="4"/>
                                </a:lnTo>
                                <a:lnTo>
                                  <a:pt x="15" y="5"/>
                                </a:lnTo>
                                <a:lnTo>
                                  <a:pt x="15" y="17"/>
                                </a:lnTo>
                                <a:lnTo>
                                  <a:pt x="24" y="8"/>
                                </a:lnTo>
                                <a:lnTo>
                                  <a:pt x="31" y="4"/>
                                </a:lnTo>
                                <a:lnTo>
                                  <a:pt x="40" y="0"/>
                                </a:lnTo>
                                <a:lnTo>
                                  <a:pt x="47" y="0"/>
                                </a:lnTo>
                                <a:lnTo>
                                  <a:pt x="56" y="0"/>
                                </a:lnTo>
                                <a:lnTo>
                                  <a:pt x="63" y="2"/>
                                </a:lnTo>
                                <a:lnTo>
                                  <a:pt x="69" y="6"/>
                                </a:lnTo>
                                <a:lnTo>
                                  <a:pt x="74" y="11"/>
                                </a:lnTo>
                                <a:lnTo>
                                  <a:pt x="77" y="17"/>
                                </a:lnTo>
                                <a:lnTo>
                                  <a:pt x="79" y="23"/>
                                </a:lnTo>
                                <a:lnTo>
                                  <a:pt x="80" y="32"/>
                                </a:lnTo>
                                <a:lnTo>
                                  <a:pt x="82" y="40"/>
                                </a:lnTo>
                                <a:lnTo>
                                  <a:pt x="82" y="9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38" name="Freeform 1004"/>
                        <wps:cNvSpPr>
                          <a:spLocks/>
                        </wps:cNvSpPr>
                        <wps:spPr bwMode="auto">
                          <a:xfrm>
                            <a:off x="4826000" y="5180013"/>
                            <a:ext cx="50800" cy="71438"/>
                          </a:xfrm>
                          <a:custGeom>
                            <a:avLst/>
                            <a:gdLst>
                              <a:gd name="T0" fmla="*/ 97 w 97"/>
                              <a:gd name="T1" fmla="*/ 133 h 137"/>
                              <a:gd name="T2" fmla="*/ 96 w 97"/>
                              <a:gd name="T3" fmla="*/ 136 h 137"/>
                              <a:gd name="T4" fmla="*/ 93 w 97"/>
                              <a:gd name="T5" fmla="*/ 136 h 137"/>
                              <a:gd name="T6" fmla="*/ 90 w 97"/>
                              <a:gd name="T7" fmla="*/ 137 h 137"/>
                              <a:gd name="T8" fmla="*/ 85 w 97"/>
                              <a:gd name="T9" fmla="*/ 137 h 137"/>
                              <a:gd name="T10" fmla="*/ 82 w 97"/>
                              <a:gd name="T11" fmla="*/ 136 h 137"/>
                              <a:gd name="T12" fmla="*/ 80 w 97"/>
                              <a:gd name="T13" fmla="*/ 136 h 137"/>
                              <a:gd name="T14" fmla="*/ 79 w 97"/>
                              <a:gd name="T15" fmla="*/ 133 h 137"/>
                              <a:gd name="T16" fmla="*/ 79 w 97"/>
                              <a:gd name="T17" fmla="*/ 73 h 137"/>
                              <a:gd name="T18" fmla="*/ 17 w 97"/>
                              <a:gd name="T19" fmla="*/ 133 h 137"/>
                              <a:gd name="T20" fmla="*/ 17 w 97"/>
                              <a:gd name="T21" fmla="*/ 135 h 137"/>
                              <a:gd name="T22" fmla="*/ 16 w 97"/>
                              <a:gd name="T23" fmla="*/ 136 h 137"/>
                              <a:gd name="T24" fmla="*/ 12 w 97"/>
                              <a:gd name="T25" fmla="*/ 136 h 137"/>
                              <a:gd name="T26" fmla="*/ 8 w 97"/>
                              <a:gd name="T27" fmla="*/ 137 h 137"/>
                              <a:gd name="T28" fmla="*/ 3 w 97"/>
                              <a:gd name="T29" fmla="*/ 136 h 137"/>
                              <a:gd name="T30" fmla="*/ 1 w 97"/>
                              <a:gd name="T31" fmla="*/ 136 h 137"/>
                              <a:gd name="T32" fmla="*/ 0 w 97"/>
                              <a:gd name="T33" fmla="*/ 135 h 137"/>
                              <a:gd name="T34" fmla="*/ 0 w 97"/>
                              <a:gd name="T35" fmla="*/ 133 h 137"/>
                              <a:gd name="T36" fmla="*/ 0 w 97"/>
                              <a:gd name="T37" fmla="*/ 3 h 137"/>
                              <a:gd name="T38" fmla="*/ 0 w 97"/>
                              <a:gd name="T39" fmla="*/ 2 h 137"/>
                              <a:gd name="T40" fmla="*/ 2 w 97"/>
                              <a:gd name="T41" fmla="*/ 0 h 137"/>
                              <a:gd name="T42" fmla="*/ 6 w 97"/>
                              <a:gd name="T43" fmla="*/ 0 h 137"/>
                              <a:gd name="T44" fmla="*/ 11 w 97"/>
                              <a:gd name="T45" fmla="*/ 0 h 137"/>
                              <a:gd name="T46" fmla="*/ 15 w 97"/>
                              <a:gd name="T47" fmla="*/ 0 h 137"/>
                              <a:gd name="T48" fmla="*/ 16 w 97"/>
                              <a:gd name="T49" fmla="*/ 2 h 137"/>
                              <a:gd name="T50" fmla="*/ 17 w 97"/>
                              <a:gd name="T51" fmla="*/ 3 h 137"/>
                              <a:gd name="T52" fmla="*/ 17 w 97"/>
                              <a:gd name="T53" fmla="*/ 57 h 137"/>
                              <a:gd name="T54" fmla="*/ 79 w 97"/>
                              <a:gd name="T55" fmla="*/ 4 h 137"/>
                              <a:gd name="T56" fmla="*/ 80 w 97"/>
                              <a:gd name="T57" fmla="*/ 2 h 137"/>
                              <a:gd name="T58" fmla="*/ 81 w 97"/>
                              <a:gd name="T59" fmla="*/ 2 h 137"/>
                              <a:gd name="T60" fmla="*/ 84 w 97"/>
                              <a:gd name="T61" fmla="*/ 0 h 137"/>
                              <a:gd name="T62" fmla="*/ 87 w 97"/>
                              <a:gd name="T63" fmla="*/ 0 h 137"/>
                              <a:gd name="T64" fmla="*/ 92 w 97"/>
                              <a:gd name="T65" fmla="*/ 0 h 137"/>
                              <a:gd name="T66" fmla="*/ 95 w 97"/>
                              <a:gd name="T67" fmla="*/ 2 h 137"/>
                              <a:gd name="T68" fmla="*/ 96 w 97"/>
                              <a:gd name="T69" fmla="*/ 2 h 137"/>
                              <a:gd name="T70" fmla="*/ 97 w 97"/>
                              <a:gd name="T71" fmla="*/ 4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97" h="137">
                                <a:moveTo>
                                  <a:pt x="97" y="133"/>
                                </a:moveTo>
                                <a:lnTo>
                                  <a:pt x="97" y="133"/>
                                </a:lnTo>
                                <a:lnTo>
                                  <a:pt x="96" y="135"/>
                                </a:lnTo>
                                <a:lnTo>
                                  <a:pt x="96" y="136"/>
                                </a:lnTo>
                                <a:lnTo>
                                  <a:pt x="95" y="136"/>
                                </a:lnTo>
                                <a:lnTo>
                                  <a:pt x="93" y="136"/>
                                </a:lnTo>
                                <a:lnTo>
                                  <a:pt x="92" y="136"/>
                                </a:lnTo>
                                <a:lnTo>
                                  <a:pt x="90" y="137"/>
                                </a:lnTo>
                                <a:lnTo>
                                  <a:pt x="87" y="137"/>
                                </a:lnTo>
                                <a:lnTo>
                                  <a:pt x="85" y="137"/>
                                </a:lnTo>
                                <a:lnTo>
                                  <a:pt x="84" y="136"/>
                                </a:lnTo>
                                <a:lnTo>
                                  <a:pt x="82" y="136"/>
                                </a:lnTo>
                                <a:lnTo>
                                  <a:pt x="81" y="136"/>
                                </a:lnTo>
                                <a:lnTo>
                                  <a:pt x="80" y="136"/>
                                </a:lnTo>
                                <a:lnTo>
                                  <a:pt x="80" y="135"/>
                                </a:lnTo>
                                <a:lnTo>
                                  <a:pt x="79" y="133"/>
                                </a:lnTo>
                                <a:lnTo>
                                  <a:pt x="79" y="133"/>
                                </a:lnTo>
                                <a:lnTo>
                                  <a:pt x="79" y="73"/>
                                </a:lnTo>
                                <a:lnTo>
                                  <a:pt x="17" y="73"/>
                                </a:lnTo>
                                <a:lnTo>
                                  <a:pt x="17" y="133"/>
                                </a:lnTo>
                                <a:lnTo>
                                  <a:pt x="17" y="133"/>
                                </a:lnTo>
                                <a:lnTo>
                                  <a:pt x="17" y="135"/>
                                </a:lnTo>
                                <a:lnTo>
                                  <a:pt x="16" y="136"/>
                                </a:lnTo>
                                <a:lnTo>
                                  <a:pt x="16" y="136"/>
                                </a:lnTo>
                                <a:lnTo>
                                  <a:pt x="15" y="136"/>
                                </a:lnTo>
                                <a:lnTo>
                                  <a:pt x="12" y="136"/>
                                </a:lnTo>
                                <a:lnTo>
                                  <a:pt x="11" y="137"/>
                                </a:lnTo>
                                <a:lnTo>
                                  <a:pt x="8" y="137"/>
                                </a:lnTo>
                                <a:lnTo>
                                  <a:pt x="6" y="137"/>
                                </a:lnTo>
                                <a:lnTo>
                                  <a:pt x="3" y="136"/>
                                </a:lnTo>
                                <a:lnTo>
                                  <a:pt x="2" y="136"/>
                                </a:lnTo>
                                <a:lnTo>
                                  <a:pt x="1" y="136"/>
                                </a:lnTo>
                                <a:lnTo>
                                  <a:pt x="0" y="136"/>
                                </a:lnTo>
                                <a:lnTo>
                                  <a:pt x="0" y="135"/>
                                </a:lnTo>
                                <a:lnTo>
                                  <a:pt x="0" y="133"/>
                                </a:lnTo>
                                <a:lnTo>
                                  <a:pt x="0" y="133"/>
                                </a:lnTo>
                                <a:lnTo>
                                  <a:pt x="0" y="4"/>
                                </a:lnTo>
                                <a:lnTo>
                                  <a:pt x="0" y="3"/>
                                </a:lnTo>
                                <a:lnTo>
                                  <a:pt x="0" y="2"/>
                                </a:lnTo>
                                <a:lnTo>
                                  <a:pt x="0" y="2"/>
                                </a:lnTo>
                                <a:lnTo>
                                  <a:pt x="1" y="2"/>
                                </a:lnTo>
                                <a:lnTo>
                                  <a:pt x="2" y="0"/>
                                </a:lnTo>
                                <a:lnTo>
                                  <a:pt x="3" y="0"/>
                                </a:lnTo>
                                <a:lnTo>
                                  <a:pt x="6" y="0"/>
                                </a:lnTo>
                                <a:lnTo>
                                  <a:pt x="8" y="0"/>
                                </a:lnTo>
                                <a:lnTo>
                                  <a:pt x="11" y="0"/>
                                </a:lnTo>
                                <a:lnTo>
                                  <a:pt x="12" y="0"/>
                                </a:lnTo>
                                <a:lnTo>
                                  <a:pt x="15" y="0"/>
                                </a:lnTo>
                                <a:lnTo>
                                  <a:pt x="16" y="2"/>
                                </a:lnTo>
                                <a:lnTo>
                                  <a:pt x="16" y="2"/>
                                </a:lnTo>
                                <a:lnTo>
                                  <a:pt x="17" y="2"/>
                                </a:lnTo>
                                <a:lnTo>
                                  <a:pt x="17" y="3"/>
                                </a:lnTo>
                                <a:lnTo>
                                  <a:pt x="17" y="4"/>
                                </a:lnTo>
                                <a:lnTo>
                                  <a:pt x="17" y="57"/>
                                </a:lnTo>
                                <a:lnTo>
                                  <a:pt x="79" y="57"/>
                                </a:lnTo>
                                <a:lnTo>
                                  <a:pt x="79" y="4"/>
                                </a:lnTo>
                                <a:lnTo>
                                  <a:pt x="79" y="3"/>
                                </a:lnTo>
                                <a:lnTo>
                                  <a:pt x="80" y="2"/>
                                </a:lnTo>
                                <a:lnTo>
                                  <a:pt x="80" y="2"/>
                                </a:lnTo>
                                <a:lnTo>
                                  <a:pt x="81" y="2"/>
                                </a:lnTo>
                                <a:lnTo>
                                  <a:pt x="82" y="0"/>
                                </a:lnTo>
                                <a:lnTo>
                                  <a:pt x="84" y="0"/>
                                </a:lnTo>
                                <a:lnTo>
                                  <a:pt x="85" y="0"/>
                                </a:lnTo>
                                <a:lnTo>
                                  <a:pt x="87" y="0"/>
                                </a:lnTo>
                                <a:lnTo>
                                  <a:pt x="90" y="0"/>
                                </a:lnTo>
                                <a:lnTo>
                                  <a:pt x="92" y="0"/>
                                </a:lnTo>
                                <a:lnTo>
                                  <a:pt x="93" y="0"/>
                                </a:lnTo>
                                <a:lnTo>
                                  <a:pt x="95" y="2"/>
                                </a:lnTo>
                                <a:lnTo>
                                  <a:pt x="96" y="2"/>
                                </a:lnTo>
                                <a:lnTo>
                                  <a:pt x="96" y="2"/>
                                </a:lnTo>
                                <a:lnTo>
                                  <a:pt x="97" y="3"/>
                                </a:lnTo>
                                <a:lnTo>
                                  <a:pt x="97" y="4"/>
                                </a:lnTo>
                                <a:lnTo>
                                  <a:pt x="97" y="1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39" name="Freeform 1005"/>
                        <wps:cNvSpPr>
                          <a:spLocks/>
                        </wps:cNvSpPr>
                        <wps:spPr bwMode="auto">
                          <a:xfrm>
                            <a:off x="4892675" y="5178425"/>
                            <a:ext cx="50800" cy="73025"/>
                          </a:xfrm>
                          <a:custGeom>
                            <a:avLst/>
                            <a:gdLst>
                              <a:gd name="T0" fmla="*/ 98 w 98"/>
                              <a:gd name="T1" fmla="*/ 120 h 138"/>
                              <a:gd name="T2" fmla="*/ 98 w 98"/>
                              <a:gd name="T3" fmla="*/ 122 h 138"/>
                              <a:gd name="T4" fmla="*/ 98 w 98"/>
                              <a:gd name="T5" fmla="*/ 123 h 138"/>
                              <a:gd name="T6" fmla="*/ 96 w 98"/>
                              <a:gd name="T7" fmla="*/ 126 h 138"/>
                              <a:gd name="T8" fmla="*/ 94 w 98"/>
                              <a:gd name="T9" fmla="*/ 127 h 138"/>
                              <a:gd name="T10" fmla="*/ 88 w 98"/>
                              <a:gd name="T11" fmla="*/ 132 h 138"/>
                              <a:gd name="T12" fmla="*/ 77 w 98"/>
                              <a:gd name="T13" fmla="*/ 136 h 138"/>
                              <a:gd name="T14" fmla="*/ 64 w 98"/>
                              <a:gd name="T15" fmla="*/ 138 h 138"/>
                              <a:gd name="T16" fmla="*/ 45 w 98"/>
                              <a:gd name="T17" fmla="*/ 138 h 138"/>
                              <a:gd name="T18" fmla="*/ 24 w 98"/>
                              <a:gd name="T19" fmla="*/ 129 h 138"/>
                              <a:gd name="T20" fmla="*/ 8 w 98"/>
                              <a:gd name="T21" fmla="*/ 112 h 138"/>
                              <a:gd name="T22" fmla="*/ 0 w 98"/>
                              <a:gd name="T23" fmla="*/ 86 h 138"/>
                              <a:gd name="T24" fmla="*/ 0 w 98"/>
                              <a:gd name="T25" fmla="*/ 54 h 138"/>
                              <a:gd name="T26" fmla="*/ 9 w 98"/>
                              <a:gd name="T27" fmla="*/ 28 h 138"/>
                              <a:gd name="T28" fmla="*/ 25 w 98"/>
                              <a:gd name="T29" fmla="*/ 10 h 138"/>
                              <a:gd name="T30" fmla="*/ 46 w 98"/>
                              <a:gd name="T31" fmla="*/ 1 h 138"/>
                              <a:gd name="T32" fmla="*/ 64 w 98"/>
                              <a:gd name="T33" fmla="*/ 0 h 138"/>
                              <a:gd name="T34" fmla="*/ 76 w 98"/>
                              <a:gd name="T35" fmla="*/ 3 h 138"/>
                              <a:gd name="T36" fmla="*/ 85 w 98"/>
                              <a:gd name="T37" fmla="*/ 6 h 138"/>
                              <a:gd name="T38" fmla="*/ 93 w 98"/>
                              <a:gd name="T39" fmla="*/ 10 h 138"/>
                              <a:gd name="T40" fmla="*/ 95 w 98"/>
                              <a:gd name="T41" fmla="*/ 12 h 138"/>
                              <a:gd name="T42" fmla="*/ 96 w 98"/>
                              <a:gd name="T43" fmla="*/ 15 h 138"/>
                              <a:gd name="T44" fmla="*/ 96 w 98"/>
                              <a:gd name="T45" fmla="*/ 16 h 138"/>
                              <a:gd name="T46" fmla="*/ 98 w 98"/>
                              <a:gd name="T47" fmla="*/ 19 h 138"/>
                              <a:gd name="T48" fmla="*/ 98 w 98"/>
                              <a:gd name="T49" fmla="*/ 22 h 138"/>
                              <a:gd name="T50" fmla="*/ 96 w 98"/>
                              <a:gd name="T51" fmla="*/ 26 h 138"/>
                              <a:gd name="T52" fmla="*/ 96 w 98"/>
                              <a:gd name="T53" fmla="*/ 27 h 138"/>
                              <a:gd name="T54" fmla="*/ 95 w 98"/>
                              <a:gd name="T55" fmla="*/ 28 h 138"/>
                              <a:gd name="T56" fmla="*/ 93 w 98"/>
                              <a:gd name="T57" fmla="*/ 28 h 138"/>
                              <a:gd name="T58" fmla="*/ 87 w 98"/>
                              <a:gd name="T59" fmla="*/ 25 h 138"/>
                              <a:gd name="T60" fmla="*/ 79 w 98"/>
                              <a:gd name="T61" fmla="*/ 20 h 138"/>
                              <a:gd name="T62" fmla="*/ 67 w 98"/>
                              <a:gd name="T63" fmla="*/ 16 h 138"/>
                              <a:gd name="T64" fmla="*/ 51 w 98"/>
                              <a:gd name="T65" fmla="*/ 16 h 138"/>
                              <a:gd name="T66" fmla="*/ 36 w 98"/>
                              <a:gd name="T67" fmla="*/ 24 h 138"/>
                              <a:gd name="T68" fmla="*/ 25 w 98"/>
                              <a:gd name="T69" fmla="*/ 37 h 138"/>
                              <a:gd name="T70" fmla="*/ 20 w 98"/>
                              <a:gd name="T71" fmla="*/ 58 h 138"/>
                              <a:gd name="T72" fmla="*/ 20 w 98"/>
                              <a:gd name="T73" fmla="*/ 83 h 138"/>
                              <a:gd name="T74" fmla="*/ 25 w 98"/>
                              <a:gd name="T75" fmla="*/ 102 h 138"/>
                              <a:gd name="T76" fmla="*/ 35 w 98"/>
                              <a:gd name="T77" fmla="*/ 116 h 138"/>
                              <a:gd name="T78" fmla="*/ 51 w 98"/>
                              <a:gd name="T79" fmla="*/ 122 h 138"/>
                              <a:gd name="T80" fmla="*/ 67 w 98"/>
                              <a:gd name="T81" fmla="*/ 122 h 138"/>
                              <a:gd name="T82" fmla="*/ 79 w 98"/>
                              <a:gd name="T83" fmla="*/ 118 h 138"/>
                              <a:gd name="T84" fmla="*/ 88 w 98"/>
                              <a:gd name="T85" fmla="*/ 113 h 138"/>
                              <a:gd name="T86" fmla="*/ 94 w 98"/>
                              <a:gd name="T87" fmla="*/ 110 h 138"/>
                              <a:gd name="T88" fmla="*/ 95 w 98"/>
                              <a:gd name="T89" fmla="*/ 110 h 138"/>
                              <a:gd name="T90" fmla="*/ 96 w 98"/>
                              <a:gd name="T91" fmla="*/ 111 h 138"/>
                              <a:gd name="T92" fmla="*/ 98 w 98"/>
                              <a:gd name="T93" fmla="*/ 112 h 138"/>
                              <a:gd name="T94" fmla="*/ 98 w 98"/>
                              <a:gd name="T95" fmla="*/ 116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98" h="138">
                                <a:moveTo>
                                  <a:pt x="98" y="118"/>
                                </a:moveTo>
                                <a:lnTo>
                                  <a:pt x="98" y="120"/>
                                </a:lnTo>
                                <a:lnTo>
                                  <a:pt x="98" y="121"/>
                                </a:lnTo>
                                <a:lnTo>
                                  <a:pt x="98" y="122"/>
                                </a:lnTo>
                                <a:lnTo>
                                  <a:pt x="98" y="123"/>
                                </a:lnTo>
                                <a:lnTo>
                                  <a:pt x="98" y="123"/>
                                </a:lnTo>
                                <a:lnTo>
                                  <a:pt x="96" y="124"/>
                                </a:lnTo>
                                <a:lnTo>
                                  <a:pt x="96" y="126"/>
                                </a:lnTo>
                                <a:lnTo>
                                  <a:pt x="95" y="126"/>
                                </a:lnTo>
                                <a:lnTo>
                                  <a:pt x="94" y="127"/>
                                </a:lnTo>
                                <a:lnTo>
                                  <a:pt x="90" y="129"/>
                                </a:lnTo>
                                <a:lnTo>
                                  <a:pt x="88" y="132"/>
                                </a:lnTo>
                                <a:lnTo>
                                  <a:pt x="83" y="133"/>
                                </a:lnTo>
                                <a:lnTo>
                                  <a:pt x="77" y="136"/>
                                </a:lnTo>
                                <a:lnTo>
                                  <a:pt x="71" y="137"/>
                                </a:lnTo>
                                <a:lnTo>
                                  <a:pt x="64" y="138"/>
                                </a:lnTo>
                                <a:lnTo>
                                  <a:pt x="57" y="138"/>
                                </a:lnTo>
                                <a:lnTo>
                                  <a:pt x="45" y="138"/>
                                </a:lnTo>
                                <a:lnTo>
                                  <a:pt x="34" y="134"/>
                                </a:lnTo>
                                <a:lnTo>
                                  <a:pt x="24" y="129"/>
                                </a:lnTo>
                                <a:lnTo>
                                  <a:pt x="15" y="121"/>
                                </a:lnTo>
                                <a:lnTo>
                                  <a:pt x="8" y="112"/>
                                </a:lnTo>
                                <a:lnTo>
                                  <a:pt x="4" y="100"/>
                                </a:lnTo>
                                <a:lnTo>
                                  <a:pt x="0" y="86"/>
                                </a:lnTo>
                                <a:lnTo>
                                  <a:pt x="0" y="72"/>
                                </a:lnTo>
                                <a:lnTo>
                                  <a:pt x="0" y="54"/>
                                </a:lnTo>
                                <a:lnTo>
                                  <a:pt x="4" y="41"/>
                                </a:lnTo>
                                <a:lnTo>
                                  <a:pt x="9" y="28"/>
                                </a:lnTo>
                                <a:lnTo>
                                  <a:pt x="16" y="19"/>
                                </a:lnTo>
                                <a:lnTo>
                                  <a:pt x="25" y="10"/>
                                </a:lnTo>
                                <a:lnTo>
                                  <a:pt x="35" y="5"/>
                                </a:lnTo>
                                <a:lnTo>
                                  <a:pt x="46" y="1"/>
                                </a:lnTo>
                                <a:lnTo>
                                  <a:pt x="60" y="0"/>
                                </a:lnTo>
                                <a:lnTo>
                                  <a:pt x="64" y="0"/>
                                </a:lnTo>
                                <a:lnTo>
                                  <a:pt x="71" y="1"/>
                                </a:lnTo>
                                <a:lnTo>
                                  <a:pt x="76" y="3"/>
                                </a:lnTo>
                                <a:lnTo>
                                  <a:pt x="80" y="4"/>
                                </a:lnTo>
                                <a:lnTo>
                                  <a:pt x="85" y="6"/>
                                </a:lnTo>
                                <a:lnTo>
                                  <a:pt x="89" y="8"/>
                                </a:lnTo>
                                <a:lnTo>
                                  <a:pt x="93" y="10"/>
                                </a:lnTo>
                                <a:lnTo>
                                  <a:pt x="94" y="11"/>
                                </a:lnTo>
                                <a:lnTo>
                                  <a:pt x="95" y="12"/>
                                </a:lnTo>
                                <a:lnTo>
                                  <a:pt x="96" y="14"/>
                                </a:lnTo>
                                <a:lnTo>
                                  <a:pt x="96" y="15"/>
                                </a:lnTo>
                                <a:lnTo>
                                  <a:pt x="96" y="15"/>
                                </a:lnTo>
                                <a:lnTo>
                                  <a:pt x="96" y="16"/>
                                </a:lnTo>
                                <a:lnTo>
                                  <a:pt x="98" y="17"/>
                                </a:lnTo>
                                <a:lnTo>
                                  <a:pt x="98" y="19"/>
                                </a:lnTo>
                                <a:lnTo>
                                  <a:pt x="98" y="21"/>
                                </a:lnTo>
                                <a:lnTo>
                                  <a:pt x="98" y="22"/>
                                </a:lnTo>
                                <a:lnTo>
                                  <a:pt x="98" y="25"/>
                                </a:lnTo>
                                <a:lnTo>
                                  <a:pt x="96" y="26"/>
                                </a:lnTo>
                                <a:lnTo>
                                  <a:pt x="96" y="27"/>
                                </a:lnTo>
                                <a:lnTo>
                                  <a:pt x="96" y="27"/>
                                </a:lnTo>
                                <a:lnTo>
                                  <a:pt x="95" y="28"/>
                                </a:lnTo>
                                <a:lnTo>
                                  <a:pt x="95" y="28"/>
                                </a:lnTo>
                                <a:lnTo>
                                  <a:pt x="94" y="28"/>
                                </a:lnTo>
                                <a:lnTo>
                                  <a:pt x="93" y="28"/>
                                </a:lnTo>
                                <a:lnTo>
                                  <a:pt x="90" y="27"/>
                                </a:lnTo>
                                <a:lnTo>
                                  <a:pt x="87" y="25"/>
                                </a:lnTo>
                                <a:lnTo>
                                  <a:pt x="83" y="22"/>
                                </a:lnTo>
                                <a:lnTo>
                                  <a:pt x="79" y="20"/>
                                </a:lnTo>
                                <a:lnTo>
                                  <a:pt x="73" y="17"/>
                                </a:lnTo>
                                <a:lnTo>
                                  <a:pt x="67" y="16"/>
                                </a:lnTo>
                                <a:lnTo>
                                  <a:pt x="60" y="16"/>
                                </a:lnTo>
                                <a:lnTo>
                                  <a:pt x="51" y="16"/>
                                </a:lnTo>
                                <a:lnTo>
                                  <a:pt x="42" y="20"/>
                                </a:lnTo>
                                <a:lnTo>
                                  <a:pt x="36" y="24"/>
                                </a:lnTo>
                                <a:lnTo>
                                  <a:pt x="30" y="30"/>
                                </a:lnTo>
                                <a:lnTo>
                                  <a:pt x="25" y="37"/>
                                </a:lnTo>
                                <a:lnTo>
                                  <a:pt x="23" y="47"/>
                                </a:lnTo>
                                <a:lnTo>
                                  <a:pt x="20" y="58"/>
                                </a:lnTo>
                                <a:lnTo>
                                  <a:pt x="19" y="70"/>
                                </a:lnTo>
                                <a:lnTo>
                                  <a:pt x="20" y="83"/>
                                </a:lnTo>
                                <a:lnTo>
                                  <a:pt x="21" y="92"/>
                                </a:lnTo>
                                <a:lnTo>
                                  <a:pt x="25" y="102"/>
                                </a:lnTo>
                                <a:lnTo>
                                  <a:pt x="30" y="110"/>
                                </a:lnTo>
                                <a:lnTo>
                                  <a:pt x="35" y="116"/>
                                </a:lnTo>
                                <a:lnTo>
                                  <a:pt x="42" y="120"/>
                                </a:lnTo>
                                <a:lnTo>
                                  <a:pt x="51" y="122"/>
                                </a:lnTo>
                                <a:lnTo>
                                  <a:pt x="60" y="123"/>
                                </a:lnTo>
                                <a:lnTo>
                                  <a:pt x="67" y="122"/>
                                </a:lnTo>
                                <a:lnTo>
                                  <a:pt x="73" y="121"/>
                                </a:lnTo>
                                <a:lnTo>
                                  <a:pt x="79" y="118"/>
                                </a:lnTo>
                                <a:lnTo>
                                  <a:pt x="84" y="116"/>
                                </a:lnTo>
                                <a:lnTo>
                                  <a:pt x="88" y="113"/>
                                </a:lnTo>
                                <a:lnTo>
                                  <a:pt x="90" y="112"/>
                                </a:lnTo>
                                <a:lnTo>
                                  <a:pt x="94" y="110"/>
                                </a:lnTo>
                                <a:lnTo>
                                  <a:pt x="95" y="110"/>
                                </a:lnTo>
                                <a:lnTo>
                                  <a:pt x="95" y="110"/>
                                </a:lnTo>
                                <a:lnTo>
                                  <a:pt x="96" y="110"/>
                                </a:lnTo>
                                <a:lnTo>
                                  <a:pt x="96" y="111"/>
                                </a:lnTo>
                                <a:lnTo>
                                  <a:pt x="98" y="111"/>
                                </a:lnTo>
                                <a:lnTo>
                                  <a:pt x="98" y="112"/>
                                </a:lnTo>
                                <a:lnTo>
                                  <a:pt x="98" y="113"/>
                                </a:lnTo>
                                <a:lnTo>
                                  <a:pt x="98" y="116"/>
                                </a:lnTo>
                                <a:lnTo>
                                  <a:pt x="98" y="11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40" name="Freeform 1006"/>
                        <wps:cNvSpPr>
                          <a:spLocks noEditPoints="1"/>
                        </wps:cNvSpPr>
                        <wps:spPr bwMode="auto">
                          <a:xfrm>
                            <a:off x="6523038" y="4225925"/>
                            <a:ext cx="57150" cy="53975"/>
                          </a:xfrm>
                          <a:custGeom>
                            <a:avLst/>
                            <a:gdLst>
                              <a:gd name="T0" fmla="*/ 106 w 107"/>
                              <a:gd name="T1" fmla="*/ 97 h 102"/>
                              <a:gd name="T2" fmla="*/ 105 w 107"/>
                              <a:gd name="T3" fmla="*/ 99 h 102"/>
                              <a:gd name="T4" fmla="*/ 100 w 107"/>
                              <a:gd name="T5" fmla="*/ 102 h 102"/>
                              <a:gd name="T6" fmla="*/ 95 w 107"/>
                              <a:gd name="T7" fmla="*/ 102 h 102"/>
                              <a:gd name="T8" fmla="*/ 85 w 107"/>
                              <a:gd name="T9" fmla="*/ 102 h 102"/>
                              <a:gd name="T10" fmla="*/ 77 w 107"/>
                              <a:gd name="T11" fmla="*/ 96 h 102"/>
                              <a:gd name="T12" fmla="*/ 72 w 107"/>
                              <a:gd name="T13" fmla="*/ 82 h 102"/>
                              <a:gd name="T14" fmla="*/ 63 w 107"/>
                              <a:gd name="T15" fmla="*/ 93 h 102"/>
                              <a:gd name="T16" fmla="*/ 49 w 107"/>
                              <a:gd name="T17" fmla="*/ 101 h 102"/>
                              <a:gd name="T18" fmla="*/ 29 w 107"/>
                              <a:gd name="T19" fmla="*/ 102 h 102"/>
                              <a:gd name="T20" fmla="*/ 9 w 107"/>
                              <a:gd name="T21" fmla="*/ 88 h 102"/>
                              <a:gd name="T22" fmla="*/ 0 w 107"/>
                              <a:gd name="T23" fmla="*/ 63 h 102"/>
                              <a:gd name="T24" fmla="*/ 3 w 107"/>
                              <a:gd name="T25" fmla="*/ 31 h 102"/>
                              <a:gd name="T26" fmla="*/ 16 w 107"/>
                              <a:gd name="T27" fmla="*/ 7 h 102"/>
                              <a:gd name="T28" fmla="*/ 42 w 107"/>
                              <a:gd name="T29" fmla="*/ 0 h 102"/>
                              <a:gd name="T30" fmla="*/ 61 w 107"/>
                              <a:gd name="T31" fmla="*/ 3 h 102"/>
                              <a:gd name="T32" fmla="*/ 73 w 107"/>
                              <a:gd name="T33" fmla="*/ 18 h 102"/>
                              <a:gd name="T34" fmla="*/ 78 w 107"/>
                              <a:gd name="T35" fmla="*/ 26 h 102"/>
                              <a:gd name="T36" fmla="*/ 80 w 107"/>
                              <a:gd name="T37" fmla="*/ 11 h 102"/>
                              <a:gd name="T38" fmla="*/ 82 w 107"/>
                              <a:gd name="T39" fmla="*/ 2 h 102"/>
                              <a:gd name="T40" fmla="*/ 83 w 107"/>
                              <a:gd name="T41" fmla="*/ 1 h 102"/>
                              <a:gd name="T42" fmla="*/ 85 w 107"/>
                              <a:gd name="T43" fmla="*/ 1 h 102"/>
                              <a:gd name="T44" fmla="*/ 90 w 107"/>
                              <a:gd name="T45" fmla="*/ 1 h 102"/>
                              <a:gd name="T46" fmla="*/ 95 w 107"/>
                              <a:gd name="T47" fmla="*/ 1 h 102"/>
                              <a:gd name="T48" fmla="*/ 98 w 107"/>
                              <a:gd name="T49" fmla="*/ 2 h 102"/>
                              <a:gd name="T50" fmla="*/ 98 w 107"/>
                              <a:gd name="T51" fmla="*/ 6 h 102"/>
                              <a:gd name="T52" fmla="*/ 96 w 107"/>
                              <a:gd name="T53" fmla="*/ 17 h 102"/>
                              <a:gd name="T54" fmla="*/ 93 w 107"/>
                              <a:gd name="T55" fmla="*/ 33 h 102"/>
                              <a:gd name="T56" fmla="*/ 88 w 107"/>
                              <a:gd name="T57" fmla="*/ 50 h 102"/>
                              <a:gd name="T58" fmla="*/ 84 w 107"/>
                              <a:gd name="T59" fmla="*/ 69 h 102"/>
                              <a:gd name="T60" fmla="*/ 88 w 107"/>
                              <a:gd name="T61" fmla="*/ 83 h 102"/>
                              <a:gd name="T62" fmla="*/ 93 w 107"/>
                              <a:gd name="T63" fmla="*/ 87 h 102"/>
                              <a:gd name="T64" fmla="*/ 99 w 107"/>
                              <a:gd name="T65" fmla="*/ 87 h 102"/>
                              <a:gd name="T66" fmla="*/ 102 w 107"/>
                              <a:gd name="T67" fmla="*/ 86 h 102"/>
                              <a:gd name="T68" fmla="*/ 105 w 107"/>
                              <a:gd name="T69" fmla="*/ 86 h 102"/>
                              <a:gd name="T70" fmla="*/ 106 w 107"/>
                              <a:gd name="T71" fmla="*/ 86 h 102"/>
                              <a:gd name="T72" fmla="*/ 107 w 107"/>
                              <a:gd name="T73" fmla="*/ 90 h 102"/>
                              <a:gd name="T74" fmla="*/ 67 w 107"/>
                              <a:gd name="T75" fmla="*/ 50 h 102"/>
                              <a:gd name="T76" fmla="*/ 62 w 107"/>
                              <a:gd name="T77" fmla="*/ 27 h 102"/>
                              <a:gd name="T78" fmla="*/ 52 w 107"/>
                              <a:gd name="T79" fmla="*/ 16 h 102"/>
                              <a:gd name="T80" fmla="*/ 36 w 107"/>
                              <a:gd name="T81" fmla="*/ 15 h 102"/>
                              <a:gd name="T82" fmla="*/ 24 w 107"/>
                              <a:gd name="T83" fmla="*/ 24 h 102"/>
                              <a:gd name="T84" fmla="*/ 19 w 107"/>
                              <a:gd name="T85" fmla="*/ 43 h 102"/>
                              <a:gd name="T86" fmla="*/ 19 w 107"/>
                              <a:gd name="T87" fmla="*/ 65 h 102"/>
                              <a:gd name="T88" fmla="*/ 26 w 107"/>
                              <a:gd name="T89" fmla="*/ 81 h 102"/>
                              <a:gd name="T90" fmla="*/ 41 w 107"/>
                              <a:gd name="T91" fmla="*/ 88 h 102"/>
                              <a:gd name="T92" fmla="*/ 57 w 107"/>
                              <a:gd name="T93" fmla="*/ 82 h 102"/>
                              <a:gd name="T94" fmla="*/ 66 w 107"/>
                              <a:gd name="T95" fmla="*/ 65 h 102"/>
                              <a:gd name="T96" fmla="*/ 67 w 107"/>
                              <a:gd name="T97" fmla="*/ 50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07" h="102">
                                <a:moveTo>
                                  <a:pt x="107" y="92"/>
                                </a:moveTo>
                                <a:lnTo>
                                  <a:pt x="107" y="96"/>
                                </a:lnTo>
                                <a:lnTo>
                                  <a:pt x="106" y="97"/>
                                </a:lnTo>
                                <a:lnTo>
                                  <a:pt x="106" y="98"/>
                                </a:lnTo>
                                <a:lnTo>
                                  <a:pt x="106" y="99"/>
                                </a:lnTo>
                                <a:lnTo>
                                  <a:pt x="105" y="99"/>
                                </a:lnTo>
                                <a:lnTo>
                                  <a:pt x="104" y="101"/>
                                </a:lnTo>
                                <a:lnTo>
                                  <a:pt x="102" y="101"/>
                                </a:lnTo>
                                <a:lnTo>
                                  <a:pt x="100" y="102"/>
                                </a:lnTo>
                                <a:lnTo>
                                  <a:pt x="99" y="102"/>
                                </a:lnTo>
                                <a:lnTo>
                                  <a:pt x="96" y="102"/>
                                </a:lnTo>
                                <a:lnTo>
                                  <a:pt x="95" y="102"/>
                                </a:lnTo>
                                <a:lnTo>
                                  <a:pt x="93" y="102"/>
                                </a:lnTo>
                                <a:lnTo>
                                  <a:pt x="89" y="102"/>
                                </a:lnTo>
                                <a:lnTo>
                                  <a:pt x="85" y="102"/>
                                </a:lnTo>
                                <a:lnTo>
                                  <a:pt x="82" y="101"/>
                                </a:lnTo>
                                <a:lnTo>
                                  <a:pt x="79" y="98"/>
                                </a:lnTo>
                                <a:lnTo>
                                  <a:pt x="77" y="96"/>
                                </a:lnTo>
                                <a:lnTo>
                                  <a:pt x="74" y="92"/>
                                </a:lnTo>
                                <a:lnTo>
                                  <a:pt x="72" y="87"/>
                                </a:lnTo>
                                <a:lnTo>
                                  <a:pt x="72" y="82"/>
                                </a:lnTo>
                                <a:lnTo>
                                  <a:pt x="69" y="86"/>
                                </a:lnTo>
                                <a:lnTo>
                                  <a:pt x="67" y="90"/>
                                </a:lnTo>
                                <a:lnTo>
                                  <a:pt x="63" y="93"/>
                                </a:lnTo>
                                <a:lnTo>
                                  <a:pt x="59" y="97"/>
                                </a:lnTo>
                                <a:lnTo>
                                  <a:pt x="54" y="99"/>
                                </a:lnTo>
                                <a:lnTo>
                                  <a:pt x="49" y="101"/>
                                </a:lnTo>
                                <a:lnTo>
                                  <a:pt x="45" y="102"/>
                                </a:lnTo>
                                <a:lnTo>
                                  <a:pt x="40" y="102"/>
                                </a:lnTo>
                                <a:lnTo>
                                  <a:pt x="29" y="102"/>
                                </a:lnTo>
                                <a:lnTo>
                                  <a:pt x="21" y="98"/>
                                </a:lnTo>
                                <a:lnTo>
                                  <a:pt x="14" y="95"/>
                                </a:lnTo>
                                <a:lnTo>
                                  <a:pt x="9" y="88"/>
                                </a:lnTo>
                                <a:lnTo>
                                  <a:pt x="5" y="81"/>
                                </a:lnTo>
                                <a:lnTo>
                                  <a:pt x="3" y="72"/>
                                </a:lnTo>
                                <a:lnTo>
                                  <a:pt x="0" y="63"/>
                                </a:lnTo>
                                <a:lnTo>
                                  <a:pt x="0" y="51"/>
                                </a:lnTo>
                                <a:lnTo>
                                  <a:pt x="0" y="40"/>
                                </a:lnTo>
                                <a:lnTo>
                                  <a:pt x="3" y="31"/>
                                </a:lnTo>
                                <a:lnTo>
                                  <a:pt x="6" y="21"/>
                                </a:lnTo>
                                <a:lnTo>
                                  <a:pt x="11" y="13"/>
                                </a:lnTo>
                                <a:lnTo>
                                  <a:pt x="16" y="7"/>
                                </a:lnTo>
                                <a:lnTo>
                                  <a:pt x="24" y="3"/>
                                </a:lnTo>
                                <a:lnTo>
                                  <a:pt x="32" y="0"/>
                                </a:lnTo>
                                <a:lnTo>
                                  <a:pt x="42" y="0"/>
                                </a:lnTo>
                                <a:lnTo>
                                  <a:pt x="48" y="0"/>
                                </a:lnTo>
                                <a:lnTo>
                                  <a:pt x="54" y="1"/>
                                </a:lnTo>
                                <a:lnTo>
                                  <a:pt x="61" y="3"/>
                                </a:lnTo>
                                <a:lnTo>
                                  <a:pt x="66" y="7"/>
                                </a:lnTo>
                                <a:lnTo>
                                  <a:pt x="69" y="12"/>
                                </a:lnTo>
                                <a:lnTo>
                                  <a:pt x="73" y="18"/>
                                </a:lnTo>
                                <a:lnTo>
                                  <a:pt x="75" y="24"/>
                                </a:lnTo>
                                <a:lnTo>
                                  <a:pt x="77" y="33"/>
                                </a:lnTo>
                                <a:lnTo>
                                  <a:pt x="78" y="26"/>
                                </a:lnTo>
                                <a:lnTo>
                                  <a:pt x="79" y="19"/>
                                </a:lnTo>
                                <a:lnTo>
                                  <a:pt x="80" y="15"/>
                                </a:lnTo>
                                <a:lnTo>
                                  <a:pt x="80" y="11"/>
                                </a:lnTo>
                                <a:lnTo>
                                  <a:pt x="82" y="7"/>
                                </a:lnTo>
                                <a:lnTo>
                                  <a:pt x="82" y="5"/>
                                </a:lnTo>
                                <a:lnTo>
                                  <a:pt x="82" y="2"/>
                                </a:lnTo>
                                <a:lnTo>
                                  <a:pt x="82" y="2"/>
                                </a:lnTo>
                                <a:lnTo>
                                  <a:pt x="83" y="2"/>
                                </a:lnTo>
                                <a:lnTo>
                                  <a:pt x="83" y="1"/>
                                </a:lnTo>
                                <a:lnTo>
                                  <a:pt x="84" y="1"/>
                                </a:lnTo>
                                <a:lnTo>
                                  <a:pt x="84" y="1"/>
                                </a:lnTo>
                                <a:lnTo>
                                  <a:pt x="85" y="1"/>
                                </a:lnTo>
                                <a:lnTo>
                                  <a:pt x="86" y="1"/>
                                </a:lnTo>
                                <a:lnTo>
                                  <a:pt x="88" y="1"/>
                                </a:lnTo>
                                <a:lnTo>
                                  <a:pt x="90" y="1"/>
                                </a:lnTo>
                                <a:lnTo>
                                  <a:pt x="91" y="1"/>
                                </a:lnTo>
                                <a:lnTo>
                                  <a:pt x="94" y="1"/>
                                </a:lnTo>
                                <a:lnTo>
                                  <a:pt x="95" y="1"/>
                                </a:lnTo>
                                <a:lnTo>
                                  <a:pt x="96" y="1"/>
                                </a:lnTo>
                                <a:lnTo>
                                  <a:pt x="98" y="2"/>
                                </a:lnTo>
                                <a:lnTo>
                                  <a:pt x="98" y="2"/>
                                </a:lnTo>
                                <a:lnTo>
                                  <a:pt x="98" y="3"/>
                                </a:lnTo>
                                <a:lnTo>
                                  <a:pt x="98" y="3"/>
                                </a:lnTo>
                                <a:lnTo>
                                  <a:pt x="98" y="6"/>
                                </a:lnTo>
                                <a:lnTo>
                                  <a:pt x="98" y="10"/>
                                </a:lnTo>
                                <a:lnTo>
                                  <a:pt x="98" y="12"/>
                                </a:lnTo>
                                <a:lnTo>
                                  <a:pt x="96" y="17"/>
                                </a:lnTo>
                                <a:lnTo>
                                  <a:pt x="95" y="22"/>
                                </a:lnTo>
                                <a:lnTo>
                                  <a:pt x="94" y="28"/>
                                </a:lnTo>
                                <a:lnTo>
                                  <a:pt x="93" y="33"/>
                                </a:lnTo>
                                <a:lnTo>
                                  <a:pt x="91" y="39"/>
                                </a:lnTo>
                                <a:lnTo>
                                  <a:pt x="89" y="44"/>
                                </a:lnTo>
                                <a:lnTo>
                                  <a:pt x="88" y="50"/>
                                </a:lnTo>
                                <a:lnTo>
                                  <a:pt x="86" y="55"/>
                                </a:lnTo>
                                <a:lnTo>
                                  <a:pt x="84" y="60"/>
                                </a:lnTo>
                                <a:lnTo>
                                  <a:pt x="84" y="69"/>
                                </a:lnTo>
                                <a:lnTo>
                                  <a:pt x="85" y="75"/>
                                </a:lnTo>
                                <a:lnTo>
                                  <a:pt x="86" y="80"/>
                                </a:lnTo>
                                <a:lnTo>
                                  <a:pt x="88" y="83"/>
                                </a:lnTo>
                                <a:lnTo>
                                  <a:pt x="89" y="86"/>
                                </a:lnTo>
                                <a:lnTo>
                                  <a:pt x="91" y="87"/>
                                </a:lnTo>
                                <a:lnTo>
                                  <a:pt x="93" y="87"/>
                                </a:lnTo>
                                <a:lnTo>
                                  <a:pt x="95" y="88"/>
                                </a:lnTo>
                                <a:lnTo>
                                  <a:pt x="98" y="87"/>
                                </a:lnTo>
                                <a:lnTo>
                                  <a:pt x="99" y="87"/>
                                </a:lnTo>
                                <a:lnTo>
                                  <a:pt x="100" y="87"/>
                                </a:lnTo>
                                <a:lnTo>
                                  <a:pt x="101" y="87"/>
                                </a:lnTo>
                                <a:lnTo>
                                  <a:pt x="102" y="86"/>
                                </a:lnTo>
                                <a:lnTo>
                                  <a:pt x="104" y="86"/>
                                </a:lnTo>
                                <a:lnTo>
                                  <a:pt x="105" y="86"/>
                                </a:lnTo>
                                <a:lnTo>
                                  <a:pt x="105" y="86"/>
                                </a:lnTo>
                                <a:lnTo>
                                  <a:pt x="106" y="86"/>
                                </a:lnTo>
                                <a:lnTo>
                                  <a:pt x="106" y="86"/>
                                </a:lnTo>
                                <a:lnTo>
                                  <a:pt x="106" y="86"/>
                                </a:lnTo>
                                <a:lnTo>
                                  <a:pt x="106" y="87"/>
                                </a:lnTo>
                                <a:lnTo>
                                  <a:pt x="107" y="88"/>
                                </a:lnTo>
                                <a:lnTo>
                                  <a:pt x="107" y="90"/>
                                </a:lnTo>
                                <a:lnTo>
                                  <a:pt x="107" y="91"/>
                                </a:lnTo>
                                <a:lnTo>
                                  <a:pt x="107" y="92"/>
                                </a:lnTo>
                                <a:close/>
                                <a:moveTo>
                                  <a:pt x="67" y="50"/>
                                </a:moveTo>
                                <a:lnTo>
                                  <a:pt x="67" y="40"/>
                                </a:lnTo>
                                <a:lnTo>
                                  <a:pt x="64" y="33"/>
                                </a:lnTo>
                                <a:lnTo>
                                  <a:pt x="62" y="27"/>
                                </a:lnTo>
                                <a:lnTo>
                                  <a:pt x="59" y="22"/>
                                </a:lnTo>
                                <a:lnTo>
                                  <a:pt x="56" y="18"/>
                                </a:lnTo>
                                <a:lnTo>
                                  <a:pt x="52" y="16"/>
                                </a:lnTo>
                                <a:lnTo>
                                  <a:pt x="47" y="13"/>
                                </a:lnTo>
                                <a:lnTo>
                                  <a:pt x="42" y="13"/>
                                </a:lnTo>
                                <a:lnTo>
                                  <a:pt x="36" y="15"/>
                                </a:lnTo>
                                <a:lnTo>
                                  <a:pt x="31" y="17"/>
                                </a:lnTo>
                                <a:lnTo>
                                  <a:pt x="27" y="21"/>
                                </a:lnTo>
                                <a:lnTo>
                                  <a:pt x="24" y="24"/>
                                </a:lnTo>
                                <a:lnTo>
                                  <a:pt x="21" y="31"/>
                                </a:lnTo>
                                <a:lnTo>
                                  <a:pt x="20" y="37"/>
                                </a:lnTo>
                                <a:lnTo>
                                  <a:pt x="19" y="43"/>
                                </a:lnTo>
                                <a:lnTo>
                                  <a:pt x="17" y="50"/>
                                </a:lnTo>
                                <a:lnTo>
                                  <a:pt x="19" y="58"/>
                                </a:lnTo>
                                <a:lnTo>
                                  <a:pt x="19" y="65"/>
                                </a:lnTo>
                                <a:lnTo>
                                  <a:pt x="20" y="71"/>
                                </a:lnTo>
                                <a:lnTo>
                                  <a:pt x="22" y="76"/>
                                </a:lnTo>
                                <a:lnTo>
                                  <a:pt x="26" y="81"/>
                                </a:lnTo>
                                <a:lnTo>
                                  <a:pt x="30" y="85"/>
                                </a:lnTo>
                                <a:lnTo>
                                  <a:pt x="35" y="87"/>
                                </a:lnTo>
                                <a:lnTo>
                                  <a:pt x="41" y="88"/>
                                </a:lnTo>
                                <a:lnTo>
                                  <a:pt x="47" y="87"/>
                                </a:lnTo>
                                <a:lnTo>
                                  <a:pt x="52" y="85"/>
                                </a:lnTo>
                                <a:lnTo>
                                  <a:pt x="57" y="82"/>
                                </a:lnTo>
                                <a:lnTo>
                                  <a:pt x="61" y="77"/>
                                </a:lnTo>
                                <a:lnTo>
                                  <a:pt x="63" y="72"/>
                                </a:lnTo>
                                <a:lnTo>
                                  <a:pt x="66" y="65"/>
                                </a:lnTo>
                                <a:lnTo>
                                  <a:pt x="67" y="59"/>
                                </a:lnTo>
                                <a:lnTo>
                                  <a:pt x="67" y="50"/>
                                </a:lnTo>
                                <a:lnTo>
                                  <a:pt x="67"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41" name="Freeform 1007"/>
                        <wps:cNvSpPr>
                          <a:spLocks/>
                        </wps:cNvSpPr>
                        <wps:spPr bwMode="auto">
                          <a:xfrm>
                            <a:off x="6586538" y="4248150"/>
                            <a:ext cx="26988" cy="7938"/>
                          </a:xfrm>
                          <a:custGeom>
                            <a:avLst/>
                            <a:gdLst>
                              <a:gd name="T0" fmla="*/ 52 w 52"/>
                              <a:gd name="T1" fmla="*/ 8 h 15"/>
                              <a:gd name="T2" fmla="*/ 52 w 52"/>
                              <a:gd name="T3" fmla="*/ 11 h 15"/>
                              <a:gd name="T4" fmla="*/ 51 w 52"/>
                              <a:gd name="T5" fmla="*/ 14 h 15"/>
                              <a:gd name="T6" fmla="*/ 50 w 52"/>
                              <a:gd name="T7" fmla="*/ 15 h 15"/>
                              <a:gd name="T8" fmla="*/ 49 w 52"/>
                              <a:gd name="T9" fmla="*/ 15 h 15"/>
                              <a:gd name="T10" fmla="*/ 4 w 52"/>
                              <a:gd name="T11" fmla="*/ 15 h 15"/>
                              <a:gd name="T12" fmla="*/ 3 w 52"/>
                              <a:gd name="T13" fmla="*/ 15 h 15"/>
                              <a:gd name="T14" fmla="*/ 2 w 52"/>
                              <a:gd name="T15" fmla="*/ 14 h 15"/>
                              <a:gd name="T16" fmla="*/ 0 w 52"/>
                              <a:gd name="T17" fmla="*/ 11 h 15"/>
                              <a:gd name="T18" fmla="*/ 0 w 52"/>
                              <a:gd name="T19" fmla="*/ 8 h 15"/>
                              <a:gd name="T20" fmla="*/ 0 w 52"/>
                              <a:gd name="T21" fmla="*/ 4 h 15"/>
                              <a:gd name="T22" fmla="*/ 2 w 52"/>
                              <a:gd name="T23" fmla="*/ 2 h 15"/>
                              <a:gd name="T24" fmla="*/ 3 w 52"/>
                              <a:gd name="T25" fmla="*/ 0 h 15"/>
                              <a:gd name="T26" fmla="*/ 4 w 52"/>
                              <a:gd name="T27" fmla="*/ 0 h 15"/>
                              <a:gd name="T28" fmla="*/ 49 w 52"/>
                              <a:gd name="T29" fmla="*/ 0 h 15"/>
                              <a:gd name="T30" fmla="*/ 49 w 52"/>
                              <a:gd name="T31" fmla="*/ 0 h 15"/>
                              <a:gd name="T32" fmla="*/ 50 w 52"/>
                              <a:gd name="T33" fmla="*/ 0 h 15"/>
                              <a:gd name="T34" fmla="*/ 50 w 52"/>
                              <a:gd name="T35" fmla="*/ 2 h 15"/>
                              <a:gd name="T36" fmla="*/ 51 w 52"/>
                              <a:gd name="T37" fmla="*/ 2 h 15"/>
                              <a:gd name="T38" fmla="*/ 51 w 52"/>
                              <a:gd name="T39" fmla="*/ 3 h 15"/>
                              <a:gd name="T40" fmla="*/ 51 w 52"/>
                              <a:gd name="T41" fmla="*/ 4 h 15"/>
                              <a:gd name="T42" fmla="*/ 52 w 52"/>
                              <a:gd name="T43" fmla="*/ 5 h 15"/>
                              <a:gd name="T44" fmla="*/ 52 w 52"/>
                              <a:gd name="T45" fmla="*/ 8 h 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2" h="15">
                                <a:moveTo>
                                  <a:pt x="52" y="8"/>
                                </a:moveTo>
                                <a:lnTo>
                                  <a:pt x="52" y="11"/>
                                </a:lnTo>
                                <a:lnTo>
                                  <a:pt x="51" y="14"/>
                                </a:lnTo>
                                <a:lnTo>
                                  <a:pt x="50" y="15"/>
                                </a:lnTo>
                                <a:lnTo>
                                  <a:pt x="49" y="15"/>
                                </a:lnTo>
                                <a:lnTo>
                                  <a:pt x="4" y="15"/>
                                </a:lnTo>
                                <a:lnTo>
                                  <a:pt x="3" y="15"/>
                                </a:lnTo>
                                <a:lnTo>
                                  <a:pt x="2" y="14"/>
                                </a:lnTo>
                                <a:lnTo>
                                  <a:pt x="0" y="11"/>
                                </a:lnTo>
                                <a:lnTo>
                                  <a:pt x="0" y="8"/>
                                </a:lnTo>
                                <a:lnTo>
                                  <a:pt x="0" y="4"/>
                                </a:lnTo>
                                <a:lnTo>
                                  <a:pt x="2" y="2"/>
                                </a:lnTo>
                                <a:lnTo>
                                  <a:pt x="3" y="0"/>
                                </a:lnTo>
                                <a:lnTo>
                                  <a:pt x="4" y="0"/>
                                </a:lnTo>
                                <a:lnTo>
                                  <a:pt x="49" y="0"/>
                                </a:lnTo>
                                <a:lnTo>
                                  <a:pt x="49" y="0"/>
                                </a:lnTo>
                                <a:lnTo>
                                  <a:pt x="50" y="0"/>
                                </a:lnTo>
                                <a:lnTo>
                                  <a:pt x="50" y="2"/>
                                </a:lnTo>
                                <a:lnTo>
                                  <a:pt x="51" y="2"/>
                                </a:lnTo>
                                <a:lnTo>
                                  <a:pt x="51" y="3"/>
                                </a:lnTo>
                                <a:lnTo>
                                  <a:pt x="51" y="4"/>
                                </a:lnTo>
                                <a:lnTo>
                                  <a:pt x="52" y="5"/>
                                </a:lnTo>
                                <a:lnTo>
                                  <a:pt x="52"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42" name="Freeform 1008"/>
                        <wps:cNvSpPr>
                          <a:spLocks/>
                        </wps:cNvSpPr>
                        <wps:spPr bwMode="auto">
                          <a:xfrm>
                            <a:off x="6623050" y="4206875"/>
                            <a:ext cx="50800" cy="73025"/>
                          </a:xfrm>
                          <a:custGeom>
                            <a:avLst/>
                            <a:gdLst>
                              <a:gd name="T0" fmla="*/ 98 w 98"/>
                              <a:gd name="T1" fmla="*/ 119 h 138"/>
                              <a:gd name="T2" fmla="*/ 98 w 98"/>
                              <a:gd name="T3" fmla="*/ 122 h 138"/>
                              <a:gd name="T4" fmla="*/ 98 w 98"/>
                              <a:gd name="T5" fmla="*/ 123 h 138"/>
                              <a:gd name="T6" fmla="*/ 97 w 98"/>
                              <a:gd name="T7" fmla="*/ 124 h 138"/>
                              <a:gd name="T8" fmla="*/ 94 w 98"/>
                              <a:gd name="T9" fmla="*/ 127 h 138"/>
                              <a:gd name="T10" fmla="*/ 88 w 98"/>
                              <a:gd name="T11" fmla="*/ 132 h 138"/>
                              <a:gd name="T12" fmla="*/ 78 w 98"/>
                              <a:gd name="T13" fmla="*/ 135 h 138"/>
                              <a:gd name="T14" fmla="*/ 64 w 98"/>
                              <a:gd name="T15" fmla="*/ 138 h 138"/>
                              <a:gd name="T16" fmla="*/ 45 w 98"/>
                              <a:gd name="T17" fmla="*/ 138 h 138"/>
                              <a:gd name="T18" fmla="*/ 24 w 98"/>
                              <a:gd name="T19" fmla="*/ 128 h 138"/>
                              <a:gd name="T20" fmla="*/ 9 w 98"/>
                              <a:gd name="T21" fmla="*/ 112 h 138"/>
                              <a:gd name="T22" fmla="*/ 0 w 98"/>
                              <a:gd name="T23" fmla="*/ 86 h 138"/>
                              <a:gd name="T24" fmla="*/ 0 w 98"/>
                              <a:gd name="T25" fmla="*/ 54 h 138"/>
                              <a:gd name="T26" fmla="*/ 9 w 98"/>
                              <a:gd name="T27" fmla="*/ 28 h 138"/>
                              <a:gd name="T28" fmla="*/ 25 w 98"/>
                              <a:gd name="T29" fmla="*/ 10 h 138"/>
                              <a:gd name="T30" fmla="*/ 47 w 98"/>
                              <a:gd name="T31" fmla="*/ 0 h 138"/>
                              <a:gd name="T32" fmla="*/ 66 w 98"/>
                              <a:gd name="T33" fmla="*/ 0 h 138"/>
                              <a:gd name="T34" fmla="*/ 77 w 98"/>
                              <a:gd name="T35" fmla="*/ 2 h 138"/>
                              <a:gd name="T36" fmla="*/ 85 w 98"/>
                              <a:gd name="T37" fmla="*/ 5 h 138"/>
                              <a:gd name="T38" fmla="*/ 93 w 98"/>
                              <a:gd name="T39" fmla="*/ 10 h 138"/>
                              <a:gd name="T40" fmla="*/ 97 w 98"/>
                              <a:gd name="T41" fmla="*/ 12 h 138"/>
                              <a:gd name="T42" fmla="*/ 97 w 98"/>
                              <a:gd name="T43" fmla="*/ 14 h 138"/>
                              <a:gd name="T44" fmla="*/ 98 w 98"/>
                              <a:gd name="T45" fmla="*/ 16 h 138"/>
                              <a:gd name="T46" fmla="*/ 98 w 98"/>
                              <a:gd name="T47" fmla="*/ 19 h 138"/>
                              <a:gd name="T48" fmla="*/ 98 w 98"/>
                              <a:gd name="T49" fmla="*/ 22 h 138"/>
                              <a:gd name="T50" fmla="*/ 98 w 98"/>
                              <a:gd name="T51" fmla="*/ 26 h 138"/>
                              <a:gd name="T52" fmla="*/ 97 w 98"/>
                              <a:gd name="T53" fmla="*/ 27 h 138"/>
                              <a:gd name="T54" fmla="*/ 95 w 98"/>
                              <a:gd name="T55" fmla="*/ 28 h 138"/>
                              <a:gd name="T56" fmla="*/ 93 w 98"/>
                              <a:gd name="T57" fmla="*/ 28 h 138"/>
                              <a:gd name="T58" fmla="*/ 88 w 98"/>
                              <a:gd name="T59" fmla="*/ 25 h 138"/>
                              <a:gd name="T60" fmla="*/ 79 w 98"/>
                              <a:gd name="T61" fmla="*/ 20 h 138"/>
                              <a:gd name="T62" fmla="*/ 67 w 98"/>
                              <a:gd name="T63" fmla="*/ 16 h 138"/>
                              <a:gd name="T64" fmla="*/ 51 w 98"/>
                              <a:gd name="T65" fmla="*/ 16 h 138"/>
                              <a:gd name="T66" fmla="*/ 36 w 98"/>
                              <a:gd name="T67" fmla="*/ 23 h 138"/>
                              <a:gd name="T68" fmla="*/ 26 w 98"/>
                              <a:gd name="T69" fmla="*/ 37 h 138"/>
                              <a:gd name="T70" fmla="*/ 20 w 98"/>
                              <a:gd name="T71" fmla="*/ 57 h 138"/>
                              <a:gd name="T72" fmla="*/ 20 w 98"/>
                              <a:gd name="T73" fmla="*/ 83 h 138"/>
                              <a:gd name="T74" fmla="*/ 25 w 98"/>
                              <a:gd name="T75" fmla="*/ 102 h 138"/>
                              <a:gd name="T76" fmla="*/ 36 w 98"/>
                              <a:gd name="T77" fmla="*/ 115 h 138"/>
                              <a:gd name="T78" fmla="*/ 51 w 98"/>
                              <a:gd name="T79" fmla="*/ 122 h 138"/>
                              <a:gd name="T80" fmla="*/ 68 w 98"/>
                              <a:gd name="T81" fmla="*/ 122 h 138"/>
                              <a:gd name="T82" fmla="*/ 79 w 98"/>
                              <a:gd name="T83" fmla="*/ 118 h 138"/>
                              <a:gd name="T84" fmla="*/ 88 w 98"/>
                              <a:gd name="T85" fmla="*/ 113 h 138"/>
                              <a:gd name="T86" fmla="*/ 94 w 98"/>
                              <a:gd name="T87" fmla="*/ 110 h 138"/>
                              <a:gd name="T88" fmla="*/ 97 w 98"/>
                              <a:gd name="T89" fmla="*/ 110 h 138"/>
                              <a:gd name="T90" fmla="*/ 98 w 98"/>
                              <a:gd name="T91" fmla="*/ 110 h 138"/>
                              <a:gd name="T92" fmla="*/ 98 w 98"/>
                              <a:gd name="T93" fmla="*/ 112 h 138"/>
                              <a:gd name="T94" fmla="*/ 98 w 98"/>
                              <a:gd name="T95" fmla="*/ 115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98" h="138">
                                <a:moveTo>
                                  <a:pt x="98" y="117"/>
                                </a:moveTo>
                                <a:lnTo>
                                  <a:pt x="98" y="119"/>
                                </a:lnTo>
                                <a:lnTo>
                                  <a:pt x="98" y="121"/>
                                </a:lnTo>
                                <a:lnTo>
                                  <a:pt x="98" y="122"/>
                                </a:lnTo>
                                <a:lnTo>
                                  <a:pt x="98" y="122"/>
                                </a:lnTo>
                                <a:lnTo>
                                  <a:pt x="98" y="123"/>
                                </a:lnTo>
                                <a:lnTo>
                                  <a:pt x="98" y="124"/>
                                </a:lnTo>
                                <a:lnTo>
                                  <a:pt x="97" y="124"/>
                                </a:lnTo>
                                <a:lnTo>
                                  <a:pt x="95" y="126"/>
                                </a:lnTo>
                                <a:lnTo>
                                  <a:pt x="94" y="127"/>
                                </a:lnTo>
                                <a:lnTo>
                                  <a:pt x="92" y="129"/>
                                </a:lnTo>
                                <a:lnTo>
                                  <a:pt x="88" y="132"/>
                                </a:lnTo>
                                <a:lnTo>
                                  <a:pt x="83" y="133"/>
                                </a:lnTo>
                                <a:lnTo>
                                  <a:pt x="78" y="135"/>
                                </a:lnTo>
                                <a:lnTo>
                                  <a:pt x="72" y="137"/>
                                </a:lnTo>
                                <a:lnTo>
                                  <a:pt x="64" y="138"/>
                                </a:lnTo>
                                <a:lnTo>
                                  <a:pt x="57" y="138"/>
                                </a:lnTo>
                                <a:lnTo>
                                  <a:pt x="45" y="138"/>
                                </a:lnTo>
                                <a:lnTo>
                                  <a:pt x="34" y="134"/>
                                </a:lnTo>
                                <a:lnTo>
                                  <a:pt x="24" y="128"/>
                                </a:lnTo>
                                <a:lnTo>
                                  <a:pt x="15" y="121"/>
                                </a:lnTo>
                                <a:lnTo>
                                  <a:pt x="9" y="112"/>
                                </a:lnTo>
                                <a:lnTo>
                                  <a:pt x="4" y="100"/>
                                </a:lnTo>
                                <a:lnTo>
                                  <a:pt x="0" y="86"/>
                                </a:lnTo>
                                <a:lnTo>
                                  <a:pt x="0" y="70"/>
                                </a:lnTo>
                                <a:lnTo>
                                  <a:pt x="0" y="54"/>
                                </a:lnTo>
                                <a:lnTo>
                                  <a:pt x="4" y="41"/>
                                </a:lnTo>
                                <a:lnTo>
                                  <a:pt x="9" y="28"/>
                                </a:lnTo>
                                <a:lnTo>
                                  <a:pt x="16" y="19"/>
                                </a:lnTo>
                                <a:lnTo>
                                  <a:pt x="25" y="10"/>
                                </a:lnTo>
                                <a:lnTo>
                                  <a:pt x="35" y="5"/>
                                </a:lnTo>
                                <a:lnTo>
                                  <a:pt x="47" y="0"/>
                                </a:lnTo>
                                <a:lnTo>
                                  <a:pt x="60" y="0"/>
                                </a:lnTo>
                                <a:lnTo>
                                  <a:pt x="66" y="0"/>
                                </a:lnTo>
                                <a:lnTo>
                                  <a:pt x="71" y="1"/>
                                </a:lnTo>
                                <a:lnTo>
                                  <a:pt x="77" y="2"/>
                                </a:lnTo>
                                <a:lnTo>
                                  <a:pt x="82" y="4"/>
                                </a:lnTo>
                                <a:lnTo>
                                  <a:pt x="85" y="5"/>
                                </a:lnTo>
                                <a:lnTo>
                                  <a:pt x="89" y="7"/>
                                </a:lnTo>
                                <a:lnTo>
                                  <a:pt x="93" y="10"/>
                                </a:lnTo>
                                <a:lnTo>
                                  <a:pt x="95" y="11"/>
                                </a:lnTo>
                                <a:lnTo>
                                  <a:pt x="97" y="12"/>
                                </a:lnTo>
                                <a:lnTo>
                                  <a:pt x="97" y="14"/>
                                </a:lnTo>
                                <a:lnTo>
                                  <a:pt x="97" y="14"/>
                                </a:lnTo>
                                <a:lnTo>
                                  <a:pt x="98" y="15"/>
                                </a:lnTo>
                                <a:lnTo>
                                  <a:pt x="98" y="16"/>
                                </a:lnTo>
                                <a:lnTo>
                                  <a:pt x="98" y="17"/>
                                </a:lnTo>
                                <a:lnTo>
                                  <a:pt x="98" y="19"/>
                                </a:lnTo>
                                <a:lnTo>
                                  <a:pt x="98" y="21"/>
                                </a:lnTo>
                                <a:lnTo>
                                  <a:pt x="98" y="22"/>
                                </a:lnTo>
                                <a:lnTo>
                                  <a:pt x="98" y="23"/>
                                </a:lnTo>
                                <a:lnTo>
                                  <a:pt x="98" y="26"/>
                                </a:lnTo>
                                <a:lnTo>
                                  <a:pt x="97" y="26"/>
                                </a:lnTo>
                                <a:lnTo>
                                  <a:pt x="97" y="27"/>
                                </a:lnTo>
                                <a:lnTo>
                                  <a:pt x="97" y="28"/>
                                </a:lnTo>
                                <a:lnTo>
                                  <a:pt x="95" y="28"/>
                                </a:lnTo>
                                <a:lnTo>
                                  <a:pt x="94" y="28"/>
                                </a:lnTo>
                                <a:lnTo>
                                  <a:pt x="93" y="28"/>
                                </a:lnTo>
                                <a:lnTo>
                                  <a:pt x="90" y="26"/>
                                </a:lnTo>
                                <a:lnTo>
                                  <a:pt x="88" y="25"/>
                                </a:lnTo>
                                <a:lnTo>
                                  <a:pt x="84" y="22"/>
                                </a:lnTo>
                                <a:lnTo>
                                  <a:pt x="79" y="20"/>
                                </a:lnTo>
                                <a:lnTo>
                                  <a:pt x="73" y="17"/>
                                </a:lnTo>
                                <a:lnTo>
                                  <a:pt x="67" y="16"/>
                                </a:lnTo>
                                <a:lnTo>
                                  <a:pt x="60" y="15"/>
                                </a:lnTo>
                                <a:lnTo>
                                  <a:pt x="51" y="16"/>
                                </a:lnTo>
                                <a:lnTo>
                                  <a:pt x="44" y="19"/>
                                </a:lnTo>
                                <a:lnTo>
                                  <a:pt x="36" y="23"/>
                                </a:lnTo>
                                <a:lnTo>
                                  <a:pt x="31" y="30"/>
                                </a:lnTo>
                                <a:lnTo>
                                  <a:pt x="26" y="37"/>
                                </a:lnTo>
                                <a:lnTo>
                                  <a:pt x="23" y="47"/>
                                </a:lnTo>
                                <a:lnTo>
                                  <a:pt x="20" y="57"/>
                                </a:lnTo>
                                <a:lnTo>
                                  <a:pt x="20" y="70"/>
                                </a:lnTo>
                                <a:lnTo>
                                  <a:pt x="20" y="83"/>
                                </a:lnTo>
                                <a:lnTo>
                                  <a:pt x="23" y="92"/>
                                </a:lnTo>
                                <a:lnTo>
                                  <a:pt x="25" y="102"/>
                                </a:lnTo>
                                <a:lnTo>
                                  <a:pt x="30" y="108"/>
                                </a:lnTo>
                                <a:lnTo>
                                  <a:pt x="36" y="115"/>
                                </a:lnTo>
                                <a:lnTo>
                                  <a:pt x="44" y="119"/>
                                </a:lnTo>
                                <a:lnTo>
                                  <a:pt x="51" y="122"/>
                                </a:lnTo>
                                <a:lnTo>
                                  <a:pt x="60" y="122"/>
                                </a:lnTo>
                                <a:lnTo>
                                  <a:pt x="68" y="122"/>
                                </a:lnTo>
                                <a:lnTo>
                                  <a:pt x="74" y="121"/>
                                </a:lnTo>
                                <a:lnTo>
                                  <a:pt x="79" y="118"/>
                                </a:lnTo>
                                <a:lnTo>
                                  <a:pt x="84" y="116"/>
                                </a:lnTo>
                                <a:lnTo>
                                  <a:pt x="88" y="113"/>
                                </a:lnTo>
                                <a:lnTo>
                                  <a:pt x="92" y="111"/>
                                </a:lnTo>
                                <a:lnTo>
                                  <a:pt x="94" y="110"/>
                                </a:lnTo>
                                <a:lnTo>
                                  <a:pt x="95" y="110"/>
                                </a:lnTo>
                                <a:lnTo>
                                  <a:pt x="97" y="110"/>
                                </a:lnTo>
                                <a:lnTo>
                                  <a:pt x="97" y="110"/>
                                </a:lnTo>
                                <a:lnTo>
                                  <a:pt x="98" y="110"/>
                                </a:lnTo>
                                <a:lnTo>
                                  <a:pt x="98" y="111"/>
                                </a:lnTo>
                                <a:lnTo>
                                  <a:pt x="98" y="112"/>
                                </a:lnTo>
                                <a:lnTo>
                                  <a:pt x="98" y="113"/>
                                </a:lnTo>
                                <a:lnTo>
                                  <a:pt x="98" y="115"/>
                                </a:lnTo>
                                <a:lnTo>
                                  <a:pt x="98" y="1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43" name="Freeform 1010"/>
                        <wps:cNvSpPr>
                          <a:spLocks noEditPoints="1"/>
                        </wps:cNvSpPr>
                        <wps:spPr bwMode="auto">
                          <a:xfrm>
                            <a:off x="6686550" y="4208462"/>
                            <a:ext cx="55563" cy="71438"/>
                          </a:xfrm>
                          <a:custGeom>
                            <a:avLst/>
                            <a:gdLst>
                              <a:gd name="T0" fmla="*/ 104 w 104"/>
                              <a:gd name="T1" fmla="*/ 66 h 136"/>
                              <a:gd name="T2" fmla="*/ 104 w 104"/>
                              <a:gd name="T3" fmla="*/ 83 h 136"/>
                              <a:gd name="T4" fmla="*/ 100 w 104"/>
                              <a:gd name="T5" fmla="*/ 96 h 136"/>
                              <a:gd name="T6" fmla="*/ 94 w 104"/>
                              <a:gd name="T7" fmla="*/ 109 h 136"/>
                              <a:gd name="T8" fmla="*/ 87 w 104"/>
                              <a:gd name="T9" fmla="*/ 118 h 136"/>
                              <a:gd name="T10" fmla="*/ 77 w 104"/>
                              <a:gd name="T11" fmla="*/ 126 h 136"/>
                              <a:gd name="T12" fmla="*/ 66 w 104"/>
                              <a:gd name="T13" fmla="*/ 131 h 136"/>
                              <a:gd name="T14" fmla="*/ 52 w 104"/>
                              <a:gd name="T15" fmla="*/ 134 h 136"/>
                              <a:gd name="T16" fmla="*/ 35 w 104"/>
                              <a:gd name="T17" fmla="*/ 136 h 136"/>
                              <a:gd name="T18" fmla="*/ 7 w 104"/>
                              <a:gd name="T19" fmla="*/ 136 h 136"/>
                              <a:gd name="T20" fmla="*/ 4 w 104"/>
                              <a:gd name="T21" fmla="*/ 136 h 136"/>
                              <a:gd name="T22" fmla="*/ 3 w 104"/>
                              <a:gd name="T23" fmla="*/ 134 h 136"/>
                              <a:gd name="T24" fmla="*/ 0 w 104"/>
                              <a:gd name="T25" fmla="*/ 132 h 136"/>
                              <a:gd name="T26" fmla="*/ 0 w 104"/>
                              <a:gd name="T27" fmla="*/ 128 h 136"/>
                              <a:gd name="T28" fmla="*/ 0 w 104"/>
                              <a:gd name="T29" fmla="*/ 8 h 136"/>
                              <a:gd name="T30" fmla="*/ 0 w 104"/>
                              <a:gd name="T31" fmla="*/ 4 h 136"/>
                              <a:gd name="T32" fmla="*/ 3 w 104"/>
                              <a:gd name="T33" fmla="*/ 1 h 136"/>
                              <a:gd name="T34" fmla="*/ 4 w 104"/>
                              <a:gd name="T35" fmla="*/ 0 h 136"/>
                              <a:gd name="T36" fmla="*/ 7 w 104"/>
                              <a:gd name="T37" fmla="*/ 0 h 136"/>
                              <a:gd name="T38" fmla="*/ 37 w 104"/>
                              <a:gd name="T39" fmla="*/ 0 h 136"/>
                              <a:gd name="T40" fmla="*/ 55 w 104"/>
                              <a:gd name="T41" fmla="*/ 1 h 136"/>
                              <a:gd name="T42" fmla="*/ 67 w 104"/>
                              <a:gd name="T43" fmla="*/ 5 h 136"/>
                              <a:gd name="T44" fmla="*/ 78 w 104"/>
                              <a:gd name="T45" fmla="*/ 10 h 136"/>
                              <a:gd name="T46" fmla="*/ 88 w 104"/>
                              <a:gd name="T47" fmla="*/ 18 h 136"/>
                              <a:gd name="T48" fmla="*/ 95 w 104"/>
                              <a:gd name="T49" fmla="*/ 27 h 136"/>
                              <a:gd name="T50" fmla="*/ 100 w 104"/>
                              <a:gd name="T51" fmla="*/ 38 h 136"/>
                              <a:gd name="T52" fmla="*/ 104 w 104"/>
                              <a:gd name="T53" fmla="*/ 51 h 136"/>
                              <a:gd name="T54" fmla="*/ 104 w 104"/>
                              <a:gd name="T55" fmla="*/ 66 h 136"/>
                              <a:gd name="T56" fmla="*/ 85 w 104"/>
                              <a:gd name="T57" fmla="*/ 67 h 136"/>
                              <a:gd name="T58" fmla="*/ 84 w 104"/>
                              <a:gd name="T59" fmla="*/ 56 h 136"/>
                              <a:gd name="T60" fmla="*/ 83 w 104"/>
                              <a:gd name="T61" fmla="*/ 46 h 136"/>
                              <a:gd name="T62" fmla="*/ 79 w 104"/>
                              <a:gd name="T63" fmla="*/ 37 h 136"/>
                              <a:gd name="T64" fmla="*/ 74 w 104"/>
                              <a:gd name="T65" fmla="*/ 30 h 136"/>
                              <a:gd name="T66" fmla="*/ 68 w 104"/>
                              <a:gd name="T67" fmla="*/ 24 h 136"/>
                              <a:gd name="T68" fmla="*/ 59 w 104"/>
                              <a:gd name="T69" fmla="*/ 19 h 136"/>
                              <a:gd name="T70" fmla="*/ 50 w 104"/>
                              <a:gd name="T71" fmla="*/ 16 h 136"/>
                              <a:gd name="T72" fmla="*/ 36 w 104"/>
                              <a:gd name="T73" fmla="*/ 15 h 136"/>
                              <a:gd name="T74" fmla="*/ 18 w 104"/>
                              <a:gd name="T75" fmla="*/ 15 h 136"/>
                              <a:gd name="T76" fmla="*/ 18 w 104"/>
                              <a:gd name="T77" fmla="*/ 121 h 136"/>
                              <a:gd name="T78" fmla="*/ 36 w 104"/>
                              <a:gd name="T79" fmla="*/ 121 h 136"/>
                              <a:gd name="T80" fmla="*/ 48 w 104"/>
                              <a:gd name="T81" fmla="*/ 120 h 136"/>
                              <a:gd name="T82" fmla="*/ 58 w 104"/>
                              <a:gd name="T83" fmla="*/ 117 h 136"/>
                              <a:gd name="T84" fmla="*/ 67 w 104"/>
                              <a:gd name="T85" fmla="*/ 114 h 136"/>
                              <a:gd name="T86" fmla="*/ 73 w 104"/>
                              <a:gd name="T87" fmla="*/ 107 h 136"/>
                              <a:gd name="T88" fmla="*/ 79 w 104"/>
                              <a:gd name="T89" fmla="*/ 100 h 136"/>
                              <a:gd name="T90" fmla="*/ 82 w 104"/>
                              <a:gd name="T91" fmla="*/ 90 h 136"/>
                              <a:gd name="T92" fmla="*/ 84 w 104"/>
                              <a:gd name="T93" fmla="*/ 80 h 136"/>
                              <a:gd name="T94" fmla="*/ 85 w 104"/>
                              <a:gd name="T95" fmla="*/ 67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04" h="136">
                                <a:moveTo>
                                  <a:pt x="104" y="66"/>
                                </a:moveTo>
                                <a:lnTo>
                                  <a:pt x="104" y="83"/>
                                </a:lnTo>
                                <a:lnTo>
                                  <a:pt x="100" y="96"/>
                                </a:lnTo>
                                <a:lnTo>
                                  <a:pt x="94" y="109"/>
                                </a:lnTo>
                                <a:lnTo>
                                  <a:pt x="87" y="118"/>
                                </a:lnTo>
                                <a:lnTo>
                                  <a:pt x="77" y="126"/>
                                </a:lnTo>
                                <a:lnTo>
                                  <a:pt x="66" y="131"/>
                                </a:lnTo>
                                <a:lnTo>
                                  <a:pt x="52" y="134"/>
                                </a:lnTo>
                                <a:lnTo>
                                  <a:pt x="35" y="136"/>
                                </a:lnTo>
                                <a:lnTo>
                                  <a:pt x="7" y="136"/>
                                </a:lnTo>
                                <a:lnTo>
                                  <a:pt x="4" y="136"/>
                                </a:lnTo>
                                <a:lnTo>
                                  <a:pt x="3" y="134"/>
                                </a:lnTo>
                                <a:lnTo>
                                  <a:pt x="0" y="132"/>
                                </a:lnTo>
                                <a:lnTo>
                                  <a:pt x="0" y="128"/>
                                </a:lnTo>
                                <a:lnTo>
                                  <a:pt x="0" y="8"/>
                                </a:lnTo>
                                <a:lnTo>
                                  <a:pt x="0" y="4"/>
                                </a:lnTo>
                                <a:lnTo>
                                  <a:pt x="3" y="1"/>
                                </a:lnTo>
                                <a:lnTo>
                                  <a:pt x="4" y="0"/>
                                </a:lnTo>
                                <a:lnTo>
                                  <a:pt x="7" y="0"/>
                                </a:lnTo>
                                <a:lnTo>
                                  <a:pt x="37" y="0"/>
                                </a:lnTo>
                                <a:lnTo>
                                  <a:pt x="55" y="1"/>
                                </a:lnTo>
                                <a:lnTo>
                                  <a:pt x="67" y="5"/>
                                </a:lnTo>
                                <a:lnTo>
                                  <a:pt x="78" y="10"/>
                                </a:lnTo>
                                <a:lnTo>
                                  <a:pt x="88" y="18"/>
                                </a:lnTo>
                                <a:lnTo>
                                  <a:pt x="95" y="27"/>
                                </a:lnTo>
                                <a:lnTo>
                                  <a:pt x="100" y="38"/>
                                </a:lnTo>
                                <a:lnTo>
                                  <a:pt x="104" y="51"/>
                                </a:lnTo>
                                <a:lnTo>
                                  <a:pt x="104" y="66"/>
                                </a:lnTo>
                                <a:close/>
                                <a:moveTo>
                                  <a:pt x="85" y="67"/>
                                </a:moveTo>
                                <a:lnTo>
                                  <a:pt x="84" y="56"/>
                                </a:lnTo>
                                <a:lnTo>
                                  <a:pt x="83" y="46"/>
                                </a:lnTo>
                                <a:lnTo>
                                  <a:pt x="79" y="37"/>
                                </a:lnTo>
                                <a:lnTo>
                                  <a:pt x="74" y="30"/>
                                </a:lnTo>
                                <a:lnTo>
                                  <a:pt x="68" y="24"/>
                                </a:lnTo>
                                <a:lnTo>
                                  <a:pt x="59" y="19"/>
                                </a:lnTo>
                                <a:lnTo>
                                  <a:pt x="50" y="16"/>
                                </a:lnTo>
                                <a:lnTo>
                                  <a:pt x="36" y="15"/>
                                </a:lnTo>
                                <a:lnTo>
                                  <a:pt x="18" y="15"/>
                                </a:lnTo>
                                <a:lnTo>
                                  <a:pt x="18" y="121"/>
                                </a:lnTo>
                                <a:lnTo>
                                  <a:pt x="36" y="121"/>
                                </a:lnTo>
                                <a:lnTo>
                                  <a:pt x="48" y="120"/>
                                </a:lnTo>
                                <a:lnTo>
                                  <a:pt x="58" y="117"/>
                                </a:lnTo>
                                <a:lnTo>
                                  <a:pt x="67" y="114"/>
                                </a:lnTo>
                                <a:lnTo>
                                  <a:pt x="73" y="107"/>
                                </a:lnTo>
                                <a:lnTo>
                                  <a:pt x="79" y="100"/>
                                </a:lnTo>
                                <a:lnTo>
                                  <a:pt x="82" y="90"/>
                                </a:lnTo>
                                <a:lnTo>
                                  <a:pt x="84" y="80"/>
                                </a:lnTo>
                                <a:lnTo>
                                  <a:pt x="85" y="6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44" name="Freeform 1011"/>
                        <wps:cNvSpPr>
                          <a:spLocks/>
                        </wps:cNvSpPr>
                        <wps:spPr bwMode="auto">
                          <a:xfrm>
                            <a:off x="6756400" y="4208462"/>
                            <a:ext cx="77788" cy="71438"/>
                          </a:xfrm>
                          <a:custGeom>
                            <a:avLst/>
                            <a:gdLst>
                              <a:gd name="T0" fmla="*/ 147 w 147"/>
                              <a:gd name="T1" fmla="*/ 133 h 136"/>
                              <a:gd name="T2" fmla="*/ 145 w 147"/>
                              <a:gd name="T3" fmla="*/ 134 h 136"/>
                              <a:gd name="T4" fmla="*/ 143 w 147"/>
                              <a:gd name="T5" fmla="*/ 136 h 136"/>
                              <a:gd name="T6" fmla="*/ 141 w 147"/>
                              <a:gd name="T7" fmla="*/ 136 h 136"/>
                              <a:gd name="T8" fmla="*/ 136 w 147"/>
                              <a:gd name="T9" fmla="*/ 136 h 136"/>
                              <a:gd name="T10" fmla="*/ 132 w 147"/>
                              <a:gd name="T11" fmla="*/ 136 h 136"/>
                              <a:gd name="T12" fmla="*/ 131 w 147"/>
                              <a:gd name="T13" fmla="*/ 134 h 136"/>
                              <a:gd name="T14" fmla="*/ 129 w 147"/>
                              <a:gd name="T15" fmla="*/ 133 h 136"/>
                              <a:gd name="T16" fmla="*/ 129 w 147"/>
                              <a:gd name="T17" fmla="*/ 15 h 136"/>
                              <a:gd name="T18" fmla="*/ 81 w 147"/>
                              <a:gd name="T19" fmla="*/ 133 h 136"/>
                              <a:gd name="T20" fmla="*/ 80 w 147"/>
                              <a:gd name="T21" fmla="*/ 134 h 136"/>
                              <a:gd name="T22" fmla="*/ 78 w 147"/>
                              <a:gd name="T23" fmla="*/ 136 h 136"/>
                              <a:gd name="T24" fmla="*/ 75 w 147"/>
                              <a:gd name="T25" fmla="*/ 136 h 136"/>
                              <a:gd name="T26" fmla="*/ 72 w 147"/>
                              <a:gd name="T27" fmla="*/ 136 h 136"/>
                              <a:gd name="T28" fmla="*/ 68 w 147"/>
                              <a:gd name="T29" fmla="*/ 136 h 136"/>
                              <a:gd name="T30" fmla="*/ 65 w 147"/>
                              <a:gd name="T31" fmla="*/ 136 h 136"/>
                              <a:gd name="T32" fmla="*/ 64 w 147"/>
                              <a:gd name="T33" fmla="*/ 134 h 136"/>
                              <a:gd name="T34" fmla="*/ 63 w 147"/>
                              <a:gd name="T35" fmla="*/ 133 h 136"/>
                              <a:gd name="T36" fmla="*/ 17 w 147"/>
                              <a:gd name="T37" fmla="*/ 15 h 136"/>
                              <a:gd name="T38" fmla="*/ 17 w 147"/>
                              <a:gd name="T39" fmla="*/ 133 h 136"/>
                              <a:gd name="T40" fmla="*/ 16 w 147"/>
                              <a:gd name="T41" fmla="*/ 134 h 136"/>
                              <a:gd name="T42" fmla="*/ 14 w 147"/>
                              <a:gd name="T43" fmla="*/ 136 h 136"/>
                              <a:gd name="T44" fmla="*/ 11 w 147"/>
                              <a:gd name="T45" fmla="*/ 136 h 136"/>
                              <a:gd name="T46" fmla="*/ 6 w 147"/>
                              <a:gd name="T47" fmla="*/ 136 h 136"/>
                              <a:gd name="T48" fmla="*/ 3 w 147"/>
                              <a:gd name="T49" fmla="*/ 136 h 136"/>
                              <a:gd name="T50" fmla="*/ 0 w 147"/>
                              <a:gd name="T51" fmla="*/ 134 h 136"/>
                              <a:gd name="T52" fmla="*/ 0 w 147"/>
                              <a:gd name="T53" fmla="*/ 133 h 136"/>
                              <a:gd name="T54" fmla="*/ 0 w 147"/>
                              <a:gd name="T55" fmla="*/ 9 h 136"/>
                              <a:gd name="T56" fmla="*/ 3 w 147"/>
                              <a:gd name="T57" fmla="*/ 3 h 136"/>
                              <a:gd name="T58" fmla="*/ 8 w 147"/>
                              <a:gd name="T59" fmla="*/ 0 h 136"/>
                              <a:gd name="T60" fmla="*/ 21 w 147"/>
                              <a:gd name="T61" fmla="*/ 0 h 136"/>
                              <a:gd name="T62" fmla="*/ 26 w 147"/>
                              <a:gd name="T63" fmla="*/ 1 h 136"/>
                              <a:gd name="T64" fmla="*/ 30 w 147"/>
                              <a:gd name="T65" fmla="*/ 4 h 136"/>
                              <a:gd name="T66" fmla="*/ 32 w 147"/>
                              <a:gd name="T67" fmla="*/ 9 h 136"/>
                              <a:gd name="T68" fmla="*/ 73 w 147"/>
                              <a:gd name="T69" fmla="*/ 109 h 136"/>
                              <a:gd name="T70" fmla="*/ 113 w 147"/>
                              <a:gd name="T71" fmla="*/ 11 h 136"/>
                              <a:gd name="T72" fmla="*/ 116 w 147"/>
                              <a:gd name="T73" fmla="*/ 6 h 136"/>
                              <a:gd name="T74" fmla="*/ 120 w 147"/>
                              <a:gd name="T75" fmla="*/ 3 h 136"/>
                              <a:gd name="T76" fmla="*/ 123 w 147"/>
                              <a:gd name="T77" fmla="*/ 1 h 136"/>
                              <a:gd name="T78" fmla="*/ 128 w 147"/>
                              <a:gd name="T79" fmla="*/ 0 h 136"/>
                              <a:gd name="T80" fmla="*/ 141 w 147"/>
                              <a:gd name="T81" fmla="*/ 0 h 136"/>
                              <a:gd name="T82" fmla="*/ 143 w 147"/>
                              <a:gd name="T83" fmla="*/ 1 h 136"/>
                              <a:gd name="T84" fmla="*/ 145 w 147"/>
                              <a:gd name="T85" fmla="*/ 4 h 136"/>
                              <a:gd name="T86" fmla="*/ 147 w 147"/>
                              <a:gd name="T87" fmla="*/ 6 h 136"/>
                              <a:gd name="T88" fmla="*/ 147 w 147"/>
                              <a:gd name="T89" fmla="*/ 133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47" h="136">
                                <a:moveTo>
                                  <a:pt x="147" y="133"/>
                                </a:moveTo>
                                <a:lnTo>
                                  <a:pt x="147" y="133"/>
                                </a:lnTo>
                                <a:lnTo>
                                  <a:pt x="147" y="134"/>
                                </a:lnTo>
                                <a:lnTo>
                                  <a:pt x="145" y="134"/>
                                </a:lnTo>
                                <a:lnTo>
                                  <a:pt x="144" y="136"/>
                                </a:lnTo>
                                <a:lnTo>
                                  <a:pt x="143" y="136"/>
                                </a:lnTo>
                                <a:lnTo>
                                  <a:pt x="142" y="136"/>
                                </a:lnTo>
                                <a:lnTo>
                                  <a:pt x="141" y="136"/>
                                </a:lnTo>
                                <a:lnTo>
                                  <a:pt x="138" y="136"/>
                                </a:lnTo>
                                <a:lnTo>
                                  <a:pt x="136" y="136"/>
                                </a:lnTo>
                                <a:lnTo>
                                  <a:pt x="133" y="136"/>
                                </a:lnTo>
                                <a:lnTo>
                                  <a:pt x="132" y="136"/>
                                </a:lnTo>
                                <a:lnTo>
                                  <a:pt x="131" y="136"/>
                                </a:lnTo>
                                <a:lnTo>
                                  <a:pt x="131" y="134"/>
                                </a:lnTo>
                                <a:lnTo>
                                  <a:pt x="129" y="134"/>
                                </a:lnTo>
                                <a:lnTo>
                                  <a:pt x="129" y="133"/>
                                </a:lnTo>
                                <a:lnTo>
                                  <a:pt x="129" y="133"/>
                                </a:lnTo>
                                <a:lnTo>
                                  <a:pt x="129" y="15"/>
                                </a:lnTo>
                                <a:lnTo>
                                  <a:pt x="129" y="15"/>
                                </a:lnTo>
                                <a:lnTo>
                                  <a:pt x="81" y="133"/>
                                </a:lnTo>
                                <a:lnTo>
                                  <a:pt x="80" y="134"/>
                                </a:lnTo>
                                <a:lnTo>
                                  <a:pt x="80" y="134"/>
                                </a:lnTo>
                                <a:lnTo>
                                  <a:pt x="79" y="134"/>
                                </a:lnTo>
                                <a:lnTo>
                                  <a:pt x="78" y="136"/>
                                </a:lnTo>
                                <a:lnTo>
                                  <a:pt x="77" y="136"/>
                                </a:lnTo>
                                <a:lnTo>
                                  <a:pt x="75" y="136"/>
                                </a:lnTo>
                                <a:lnTo>
                                  <a:pt x="74" y="136"/>
                                </a:lnTo>
                                <a:lnTo>
                                  <a:pt x="72" y="136"/>
                                </a:lnTo>
                                <a:lnTo>
                                  <a:pt x="70" y="136"/>
                                </a:lnTo>
                                <a:lnTo>
                                  <a:pt x="68" y="136"/>
                                </a:lnTo>
                                <a:lnTo>
                                  <a:pt x="67" y="136"/>
                                </a:lnTo>
                                <a:lnTo>
                                  <a:pt x="65" y="136"/>
                                </a:lnTo>
                                <a:lnTo>
                                  <a:pt x="64" y="134"/>
                                </a:lnTo>
                                <a:lnTo>
                                  <a:pt x="64" y="134"/>
                                </a:lnTo>
                                <a:lnTo>
                                  <a:pt x="63" y="133"/>
                                </a:lnTo>
                                <a:lnTo>
                                  <a:pt x="63" y="133"/>
                                </a:lnTo>
                                <a:lnTo>
                                  <a:pt x="17" y="15"/>
                                </a:lnTo>
                                <a:lnTo>
                                  <a:pt x="17" y="15"/>
                                </a:lnTo>
                                <a:lnTo>
                                  <a:pt x="17" y="133"/>
                                </a:lnTo>
                                <a:lnTo>
                                  <a:pt x="17" y="133"/>
                                </a:lnTo>
                                <a:lnTo>
                                  <a:pt x="16" y="134"/>
                                </a:lnTo>
                                <a:lnTo>
                                  <a:pt x="16" y="134"/>
                                </a:lnTo>
                                <a:lnTo>
                                  <a:pt x="15" y="136"/>
                                </a:lnTo>
                                <a:lnTo>
                                  <a:pt x="14" y="136"/>
                                </a:lnTo>
                                <a:lnTo>
                                  <a:pt x="12" y="136"/>
                                </a:lnTo>
                                <a:lnTo>
                                  <a:pt x="11" y="136"/>
                                </a:lnTo>
                                <a:lnTo>
                                  <a:pt x="9" y="136"/>
                                </a:lnTo>
                                <a:lnTo>
                                  <a:pt x="6" y="136"/>
                                </a:lnTo>
                                <a:lnTo>
                                  <a:pt x="4" y="136"/>
                                </a:lnTo>
                                <a:lnTo>
                                  <a:pt x="3" y="136"/>
                                </a:lnTo>
                                <a:lnTo>
                                  <a:pt x="1" y="136"/>
                                </a:lnTo>
                                <a:lnTo>
                                  <a:pt x="0" y="134"/>
                                </a:lnTo>
                                <a:lnTo>
                                  <a:pt x="0" y="134"/>
                                </a:lnTo>
                                <a:lnTo>
                                  <a:pt x="0" y="133"/>
                                </a:lnTo>
                                <a:lnTo>
                                  <a:pt x="0" y="133"/>
                                </a:lnTo>
                                <a:lnTo>
                                  <a:pt x="0" y="9"/>
                                </a:lnTo>
                                <a:lnTo>
                                  <a:pt x="0" y="4"/>
                                </a:lnTo>
                                <a:lnTo>
                                  <a:pt x="3" y="3"/>
                                </a:lnTo>
                                <a:lnTo>
                                  <a:pt x="4" y="0"/>
                                </a:lnTo>
                                <a:lnTo>
                                  <a:pt x="8" y="0"/>
                                </a:lnTo>
                                <a:lnTo>
                                  <a:pt x="17" y="0"/>
                                </a:lnTo>
                                <a:lnTo>
                                  <a:pt x="21" y="0"/>
                                </a:lnTo>
                                <a:lnTo>
                                  <a:pt x="24" y="1"/>
                                </a:lnTo>
                                <a:lnTo>
                                  <a:pt x="26" y="1"/>
                                </a:lnTo>
                                <a:lnTo>
                                  <a:pt x="28" y="3"/>
                                </a:lnTo>
                                <a:lnTo>
                                  <a:pt x="30" y="4"/>
                                </a:lnTo>
                                <a:lnTo>
                                  <a:pt x="31" y="6"/>
                                </a:lnTo>
                                <a:lnTo>
                                  <a:pt x="32" y="9"/>
                                </a:lnTo>
                                <a:lnTo>
                                  <a:pt x="33" y="11"/>
                                </a:lnTo>
                                <a:lnTo>
                                  <a:pt x="73" y="109"/>
                                </a:lnTo>
                                <a:lnTo>
                                  <a:pt x="73" y="109"/>
                                </a:lnTo>
                                <a:lnTo>
                                  <a:pt x="113" y="11"/>
                                </a:lnTo>
                                <a:lnTo>
                                  <a:pt x="115" y="9"/>
                                </a:lnTo>
                                <a:lnTo>
                                  <a:pt x="116" y="6"/>
                                </a:lnTo>
                                <a:lnTo>
                                  <a:pt x="118" y="4"/>
                                </a:lnTo>
                                <a:lnTo>
                                  <a:pt x="120" y="3"/>
                                </a:lnTo>
                                <a:lnTo>
                                  <a:pt x="121" y="1"/>
                                </a:lnTo>
                                <a:lnTo>
                                  <a:pt x="123" y="1"/>
                                </a:lnTo>
                                <a:lnTo>
                                  <a:pt x="125" y="0"/>
                                </a:lnTo>
                                <a:lnTo>
                                  <a:pt x="128" y="0"/>
                                </a:lnTo>
                                <a:lnTo>
                                  <a:pt x="139" y="0"/>
                                </a:lnTo>
                                <a:lnTo>
                                  <a:pt x="141" y="0"/>
                                </a:lnTo>
                                <a:lnTo>
                                  <a:pt x="142" y="0"/>
                                </a:lnTo>
                                <a:lnTo>
                                  <a:pt x="143" y="1"/>
                                </a:lnTo>
                                <a:lnTo>
                                  <a:pt x="144" y="3"/>
                                </a:lnTo>
                                <a:lnTo>
                                  <a:pt x="145" y="4"/>
                                </a:lnTo>
                                <a:lnTo>
                                  <a:pt x="145" y="5"/>
                                </a:lnTo>
                                <a:lnTo>
                                  <a:pt x="147" y="6"/>
                                </a:lnTo>
                                <a:lnTo>
                                  <a:pt x="147" y="9"/>
                                </a:lnTo>
                                <a:lnTo>
                                  <a:pt x="147" y="1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45" name="Freeform 1012"/>
                        <wps:cNvSpPr>
                          <a:spLocks noEditPoints="1"/>
                        </wps:cNvSpPr>
                        <wps:spPr bwMode="auto">
                          <a:xfrm>
                            <a:off x="6850063" y="4206875"/>
                            <a:ext cx="63500" cy="73025"/>
                          </a:xfrm>
                          <a:custGeom>
                            <a:avLst/>
                            <a:gdLst>
                              <a:gd name="T0" fmla="*/ 121 w 121"/>
                              <a:gd name="T1" fmla="*/ 85 h 139"/>
                              <a:gd name="T2" fmla="*/ 112 w 121"/>
                              <a:gd name="T3" fmla="*/ 111 h 139"/>
                              <a:gd name="T4" fmla="*/ 97 w 121"/>
                              <a:gd name="T5" fmla="*/ 129 h 139"/>
                              <a:gd name="T6" fmla="*/ 74 w 121"/>
                              <a:gd name="T7" fmla="*/ 139 h 139"/>
                              <a:gd name="T8" fmla="*/ 44 w 121"/>
                              <a:gd name="T9" fmla="*/ 139 h 139"/>
                              <a:gd name="T10" fmla="*/ 22 w 121"/>
                              <a:gd name="T11" fmla="*/ 129 h 139"/>
                              <a:gd name="T12" fmla="*/ 7 w 121"/>
                              <a:gd name="T13" fmla="*/ 112 h 139"/>
                              <a:gd name="T14" fmla="*/ 0 w 121"/>
                              <a:gd name="T15" fmla="*/ 87 h 139"/>
                              <a:gd name="T16" fmla="*/ 1 w 121"/>
                              <a:gd name="T17" fmla="*/ 55 h 139"/>
                              <a:gd name="T18" fmla="*/ 9 w 121"/>
                              <a:gd name="T19" fmla="*/ 29 h 139"/>
                              <a:gd name="T20" fmla="*/ 23 w 121"/>
                              <a:gd name="T21" fmla="*/ 11 h 139"/>
                              <a:gd name="T22" fmla="*/ 47 w 121"/>
                              <a:gd name="T23" fmla="*/ 1 h 139"/>
                              <a:gd name="T24" fmla="*/ 76 w 121"/>
                              <a:gd name="T25" fmla="*/ 1 h 139"/>
                              <a:gd name="T26" fmla="*/ 99 w 121"/>
                              <a:gd name="T27" fmla="*/ 10 h 139"/>
                              <a:gd name="T28" fmla="*/ 113 w 121"/>
                              <a:gd name="T29" fmla="*/ 27 h 139"/>
                              <a:gd name="T30" fmla="*/ 121 w 121"/>
                              <a:gd name="T31" fmla="*/ 53 h 139"/>
                              <a:gd name="T32" fmla="*/ 102 w 121"/>
                              <a:gd name="T33" fmla="*/ 70 h 139"/>
                              <a:gd name="T34" fmla="*/ 100 w 121"/>
                              <a:gd name="T35" fmla="*/ 48 h 139"/>
                              <a:gd name="T36" fmla="*/ 94 w 121"/>
                              <a:gd name="T37" fmla="*/ 31 h 139"/>
                              <a:gd name="T38" fmla="*/ 80 w 121"/>
                              <a:gd name="T39" fmla="*/ 20 h 139"/>
                              <a:gd name="T40" fmla="*/ 60 w 121"/>
                              <a:gd name="T41" fmla="*/ 16 h 139"/>
                              <a:gd name="T42" fmla="*/ 41 w 121"/>
                              <a:gd name="T43" fmla="*/ 20 h 139"/>
                              <a:gd name="T44" fmla="*/ 28 w 121"/>
                              <a:gd name="T45" fmla="*/ 32 h 139"/>
                              <a:gd name="T46" fmla="*/ 21 w 121"/>
                              <a:gd name="T47" fmla="*/ 49 h 139"/>
                              <a:gd name="T48" fmla="*/ 19 w 121"/>
                              <a:gd name="T49" fmla="*/ 69 h 139"/>
                              <a:gd name="T50" fmla="*/ 21 w 121"/>
                              <a:gd name="T51" fmla="*/ 91 h 139"/>
                              <a:gd name="T52" fmla="*/ 27 w 121"/>
                              <a:gd name="T53" fmla="*/ 108 h 139"/>
                              <a:gd name="T54" fmla="*/ 41 w 121"/>
                              <a:gd name="T55" fmla="*/ 120 h 139"/>
                              <a:gd name="T56" fmla="*/ 60 w 121"/>
                              <a:gd name="T57" fmla="*/ 124 h 139"/>
                              <a:gd name="T58" fmla="*/ 80 w 121"/>
                              <a:gd name="T59" fmla="*/ 119 h 139"/>
                              <a:gd name="T60" fmla="*/ 92 w 121"/>
                              <a:gd name="T61" fmla="*/ 108 h 139"/>
                              <a:gd name="T62" fmla="*/ 100 w 121"/>
                              <a:gd name="T63" fmla="*/ 91 h 139"/>
                              <a:gd name="T64" fmla="*/ 102 w 121"/>
                              <a:gd name="T65" fmla="*/ 7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21" h="139">
                                <a:moveTo>
                                  <a:pt x="121" y="69"/>
                                </a:moveTo>
                                <a:lnTo>
                                  <a:pt x="121" y="85"/>
                                </a:lnTo>
                                <a:lnTo>
                                  <a:pt x="117" y="98"/>
                                </a:lnTo>
                                <a:lnTo>
                                  <a:pt x="112" y="111"/>
                                </a:lnTo>
                                <a:lnTo>
                                  <a:pt x="106" y="120"/>
                                </a:lnTo>
                                <a:lnTo>
                                  <a:pt x="97" y="129"/>
                                </a:lnTo>
                                <a:lnTo>
                                  <a:pt x="86" y="134"/>
                                </a:lnTo>
                                <a:lnTo>
                                  <a:pt x="74" y="139"/>
                                </a:lnTo>
                                <a:lnTo>
                                  <a:pt x="59" y="139"/>
                                </a:lnTo>
                                <a:lnTo>
                                  <a:pt x="44" y="139"/>
                                </a:lnTo>
                                <a:lnTo>
                                  <a:pt x="33" y="135"/>
                                </a:lnTo>
                                <a:lnTo>
                                  <a:pt x="22" y="129"/>
                                </a:lnTo>
                                <a:lnTo>
                                  <a:pt x="15" y="122"/>
                                </a:lnTo>
                                <a:lnTo>
                                  <a:pt x="7" y="112"/>
                                </a:lnTo>
                                <a:lnTo>
                                  <a:pt x="4" y="101"/>
                                </a:lnTo>
                                <a:lnTo>
                                  <a:pt x="0" y="87"/>
                                </a:lnTo>
                                <a:lnTo>
                                  <a:pt x="0" y="71"/>
                                </a:lnTo>
                                <a:lnTo>
                                  <a:pt x="1" y="55"/>
                                </a:lnTo>
                                <a:lnTo>
                                  <a:pt x="4" y="42"/>
                                </a:lnTo>
                                <a:lnTo>
                                  <a:pt x="9" y="29"/>
                                </a:lnTo>
                                <a:lnTo>
                                  <a:pt x="16" y="20"/>
                                </a:lnTo>
                                <a:lnTo>
                                  <a:pt x="23" y="11"/>
                                </a:lnTo>
                                <a:lnTo>
                                  <a:pt x="35" y="6"/>
                                </a:lnTo>
                                <a:lnTo>
                                  <a:pt x="47" y="1"/>
                                </a:lnTo>
                                <a:lnTo>
                                  <a:pt x="62" y="0"/>
                                </a:lnTo>
                                <a:lnTo>
                                  <a:pt x="76" y="1"/>
                                </a:lnTo>
                                <a:lnTo>
                                  <a:pt x="87" y="5"/>
                                </a:lnTo>
                                <a:lnTo>
                                  <a:pt x="99" y="10"/>
                                </a:lnTo>
                                <a:lnTo>
                                  <a:pt x="106" y="18"/>
                                </a:lnTo>
                                <a:lnTo>
                                  <a:pt x="113" y="27"/>
                                </a:lnTo>
                                <a:lnTo>
                                  <a:pt x="117" y="39"/>
                                </a:lnTo>
                                <a:lnTo>
                                  <a:pt x="121" y="53"/>
                                </a:lnTo>
                                <a:lnTo>
                                  <a:pt x="121" y="69"/>
                                </a:lnTo>
                                <a:close/>
                                <a:moveTo>
                                  <a:pt x="102" y="70"/>
                                </a:moveTo>
                                <a:lnTo>
                                  <a:pt x="101" y="59"/>
                                </a:lnTo>
                                <a:lnTo>
                                  <a:pt x="100" y="48"/>
                                </a:lnTo>
                                <a:lnTo>
                                  <a:pt x="97" y="39"/>
                                </a:lnTo>
                                <a:lnTo>
                                  <a:pt x="94" y="31"/>
                                </a:lnTo>
                                <a:lnTo>
                                  <a:pt x="87" y="24"/>
                                </a:lnTo>
                                <a:lnTo>
                                  <a:pt x="80" y="20"/>
                                </a:lnTo>
                                <a:lnTo>
                                  <a:pt x="71" y="16"/>
                                </a:lnTo>
                                <a:lnTo>
                                  <a:pt x="60" y="16"/>
                                </a:lnTo>
                                <a:lnTo>
                                  <a:pt x="49" y="17"/>
                                </a:lnTo>
                                <a:lnTo>
                                  <a:pt x="41" y="20"/>
                                </a:lnTo>
                                <a:lnTo>
                                  <a:pt x="33" y="24"/>
                                </a:lnTo>
                                <a:lnTo>
                                  <a:pt x="28" y="32"/>
                                </a:lnTo>
                                <a:lnTo>
                                  <a:pt x="23" y="39"/>
                                </a:lnTo>
                                <a:lnTo>
                                  <a:pt x="21" y="49"/>
                                </a:lnTo>
                                <a:lnTo>
                                  <a:pt x="20" y="59"/>
                                </a:lnTo>
                                <a:lnTo>
                                  <a:pt x="19" y="69"/>
                                </a:lnTo>
                                <a:lnTo>
                                  <a:pt x="20" y="81"/>
                                </a:lnTo>
                                <a:lnTo>
                                  <a:pt x="21" y="91"/>
                                </a:lnTo>
                                <a:lnTo>
                                  <a:pt x="23" y="101"/>
                                </a:lnTo>
                                <a:lnTo>
                                  <a:pt x="27" y="108"/>
                                </a:lnTo>
                                <a:lnTo>
                                  <a:pt x="33" y="116"/>
                                </a:lnTo>
                                <a:lnTo>
                                  <a:pt x="41" y="120"/>
                                </a:lnTo>
                                <a:lnTo>
                                  <a:pt x="49" y="123"/>
                                </a:lnTo>
                                <a:lnTo>
                                  <a:pt x="60" y="124"/>
                                </a:lnTo>
                                <a:lnTo>
                                  <a:pt x="71" y="123"/>
                                </a:lnTo>
                                <a:lnTo>
                                  <a:pt x="80" y="119"/>
                                </a:lnTo>
                                <a:lnTo>
                                  <a:pt x="87" y="114"/>
                                </a:lnTo>
                                <a:lnTo>
                                  <a:pt x="92" y="108"/>
                                </a:lnTo>
                                <a:lnTo>
                                  <a:pt x="97" y="100"/>
                                </a:lnTo>
                                <a:lnTo>
                                  <a:pt x="100" y="91"/>
                                </a:lnTo>
                                <a:lnTo>
                                  <a:pt x="101" y="80"/>
                                </a:lnTo>
                                <a:lnTo>
                                  <a:pt x="102" y="7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46" name="Freeform 1013"/>
                        <wps:cNvSpPr>
                          <a:spLocks noEditPoints="1"/>
                        </wps:cNvSpPr>
                        <wps:spPr bwMode="auto">
                          <a:xfrm>
                            <a:off x="6923088" y="4225925"/>
                            <a:ext cx="47625" cy="53975"/>
                          </a:xfrm>
                          <a:custGeom>
                            <a:avLst/>
                            <a:gdLst>
                              <a:gd name="T0" fmla="*/ 87 w 88"/>
                              <a:gd name="T1" fmla="*/ 50 h 102"/>
                              <a:gd name="T2" fmla="*/ 83 w 88"/>
                              <a:gd name="T3" fmla="*/ 54 h 102"/>
                              <a:gd name="T4" fmla="*/ 19 w 88"/>
                              <a:gd name="T5" fmla="*/ 54 h 102"/>
                              <a:gd name="T6" fmla="*/ 21 w 88"/>
                              <a:gd name="T7" fmla="*/ 69 h 102"/>
                              <a:gd name="T8" fmla="*/ 26 w 88"/>
                              <a:gd name="T9" fmla="*/ 79 h 102"/>
                              <a:gd name="T10" fmla="*/ 35 w 88"/>
                              <a:gd name="T11" fmla="*/ 86 h 102"/>
                              <a:gd name="T12" fmla="*/ 50 w 88"/>
                              <a:gd name="T13" fmla="*/ 88 h 102"/>
                              <a:gd name="T14" fmla="*/ 62 w 88"/>
                              <a:gd name="T15" fmla="*/ 87 h 102"/>
                              <a:gd name="T16" fmla="*/ 71 w 88"/>
                              <a:gd name="T17" fmla="*/ 85 h 102"/>
                              <a:gd name="T18" fmla="*/ 77 w 88"/>
                              <a:gd name="T19" fmla="*/ 82 h 102"/>
                              <a:gd name="T20" fmla="*/ 81 w 88"/>
                              <a:gd name="T21" fmla="*/ 81 h 102"/>
                              <a:gd name="T22" fmla="*/ 82 w 88"/>
                              <a:gd name="T23" fmla="*/ 82 h 102"/>
                              <a:gd name="T24" fmla="*/ 83 w 88"/>
                              <a:gd name="T25" fmla="*/ 82 h 102"/>
                              <a:gd name="T26" fmla="*/ 83 w 88"/>
                              <a:gd name="T27" fmla="*/ 85 h 102"/>
                              <a:gd name="T28" fmla="*/ 83 w 88"/>
                              <a:gd name="T29" fmla="*/ 88 h 102"/>
                              <a:gd name="T30" fmla="*/ 83 w 88"/>
                              <a:gd name="T31" fmla="*/ 91 h 102"/>
                              <a:gd name="T32" fmla="*/ 83 w 88"/>
                              <a:gd name="T33" fmla="*/ 92 h 102"/>
                              <a:gd name="T34" fmla="*/ 83 w 88"/>
                              <a:gd name="T35" fmla="*/ 93 h 102"/>
                              <a:gd name="T36" fmla="*/ 82 w 88"/>
                              <a:gd name="T37" fmla="*/ 95 h 102"/>
                              <a:gd name="T38" fmla="*/ 78 w 88"/>
                              <a:gd name="T39" fmla="*/ 97 h 102"/>
                              <a:gd name="T40" fmla="*/ 71 w 88"/>
                              <a:gd name="T41" fmla="*/ 99 h 102"/>
                              <a:gd name="T42" fmla="*/ 61 w 88"/>
                              <a:gd name="T43" fmla="*/ 102 h 102"/>
                              <a:gd name="T44" fmla="*/ 48 w 88"/>
                              <a:gd name="T45" fmla="*/ 102 h 102"/>
                              <a:gd name="T46" fmla="*/ 28 w 88"/>
                              <a:gd name="T47" fmla="*/ 99 h 102"/>
                              <a:gd name="T48" fmla="*/ 13 w 88"/>
                              <a:gd name="T49" fmla="*/ 90 h 102"/>
                              <a:gd name="T50" fmla="*/ 4 w 88"/>
                              <a:gd name="T51" fmla="*/ 74 h 102"/>
                              <a:gd name="T52" fmla="*/ 0 w 88"/>
                              <a:gd name="T53" fmla="*/ 51 h 102"/>
                              <a:gd name="T54" fmla="*/ 4 w 88"/>
                              <a:gd name="T55" fmla="*/ 29 h 102"/>
                              <a:gd name="T56" fmla="*/ 13 w 88"/>
                              <a:gd name="T57" fmla="*/ 13 h 102"/>
                              <a:gd name="T58" fmla="*/ 28 w 88"/>
                              <a:gd name="T59" fmla="*/ 3 h 102"/>
                              <a:gd name="T60" fmla="*/ 46 w 88"/>
                              <a:gd name="T61" fmla="*/ 0 h 102"/>
                              <a:gd name="T62" fmla="*/ 65 w 88"/>
                              <a:gd name="T63" fmla="*/ 2 h 102"/>
                              <a:gd name="T64" fmla="*/ 78 w 88"/>
                              <a:gd name="T65" fmla="*/ 12 h 102"/>
                              <a:gd name="T66" fmla="*/ 85 w 88"/>
                              <a:gd name="T67" fmla="*/ 27 h 102"/>
                              <a:gd name="T68" fmla="*/ 88 w 88"/>
                              <a:gd name="T69" fmla="*/ 44 h 102"/>
                              <a:gd name="T70" fmla="*/ 71 w 88"/>
                              <a:gd name="T71" fmla="*/ 42 h 102"/>
                              <a:gd name="T72" fmla="*/ 65 w 88"/>
                              <a:gd name="T73" fmla="*/ 21 h 102"/>
                              <a:gd name="T74" fmla="*/ 46 w 88"/>
                              <a:gd name="T75" fmla="*/ 12 h 102"/>
                              <a:gd name="T76" fmla="*/ 34 w 88"/>
                              <a:gd name="T77" fmla="*/ 15 h 102"/>
                              <a:gd name="T78" fmla="*/ 26 w 88"/>
                              <a:gd name="T79" fmla="*/ 22 h 102"/>
                              <a:gd name="T80" fmla="*/ 21 w 88"/>
                              <a:gd name="T81" fmla="*/ 31 h 102"/>
                              <a:gd name="T82" fmla="*/ 19 w 88"/>
                              <a:gd name="T83" fmla="*/ 42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88" h="102">
                                <a:moveTo>
                                  <a:pt x="88" y="47"/>
                                </a:moveTo>
                                <a:lnTo>
                                  <a:pt x="87" y="50"/>
                                </a:lnTo>
                                <a:lnTo>
                                  <a:pt x="85" y="53"/>
                                </a:lnTo>
                                <a:lnTo>
                                  <a:pt x="83" y="54"/>
                                </a:lnTo>
                                <a:lnTo>
                                  <a:pt x="81" y="54"/>
                                </a:lnTo>
                                <a:lnTo>
                                  <a:pt x="19" y="54"/>
                                </a:lnTo>
                                <a:lnTo>
                                  <a:pt x="19" y="61"/>
                                </a:lnTo>
                                <a:lnTo>
                                  <a:pt x="21" y="69"/>
                                </a:lnTo>
                                <a:lnTo>
                                  <a:pt x="23" y="75"/>
                                </a:lnTo>
                                <a:lnTo>
                                  <a:pt x="26" y="79"/>
                                </a:lnTo>
                                <a:lnTo>
                                  <a:pt x="30" y="83"/>
                                </a:lnTo>
                                <a:lnTo>
                                  <a:pt x="35" y="86"/>
                                </a:lnTo>
                                <a:lnTo>
                                  <a:pt x="42" y="88"/>
                                </a:lnTo>
                                <a:lnTo>
                                  <a:pt x="50" y="88"/>
                                </a:lnTo>
                                <a:lnTo>
                                  <a:pt x="56" y="88"/>
                                </a:lnTo>
                                <a:lnTo>
                                  <a:pt x="62" y="87"/>
                                </a:lnTo>
                                <a:lnTo>
                                  <a:pt x="67" y="86"/>
                                </a:lnTo>
                                <a:lnTo>
                                  <a:pt x="71" y="85"/>
                                </a:lnTo>
                                <a:lnTo>
                                  <a:pt x="74" y="83"/>
                                </a:lnTo>
                                <a:lnTo>
                                  <a:pt x="77" y="82"/>
                                </a:lnTo>
                                <a:lnTo>
                                  <a:pt x="79" y="81"/>
                                </a:lnTo>
                                <a:lnTo>
                                  <a:pt x="81" y="81"/>
                                </a:lnTo>
                                <a:lnTo>
                                  <a:pt x="82" y="81"/>
                                </a:lnTo>
                                <a:lnTo>
                                  <a:pt x="82" y="82"/>
                                </a:lnTo>
                                <a:lnTo>
                                  <a:pt x="83" y="82"/>
                                </a:lnTo>
                                <a:lnTo>
                                  <a:pt x="83" y="82"/>
                                </a:lnTo>
                                <a:lnTo>
                                  <a:pt x="83" y="83"/>
                                </a:lnTo>
                                <a:lnTo>
                                  <a:pt x="83" y="85"/>
                                </a:lnTo>
                                <a:lnTo>
                                  <a:pt x="83" y="86"/>
                                </a:lnTo>
                                <a:lnTo>
                                  <a:pt x="83" y="88"/>
                                </a:lnTo>
                                <a:lnTo>
                                  <a:pt x="83" y="90"/>
                                </a:lnTo>
                                <a:lnTo>
                                  <a:pt x="83" y="91"/>
                                </a:lnTo>
                                <a:lnTo>
                                  <a:pt x="83" y="91"/>
                                </a:lnTo>
                                <a:lnTo>
                                  <a:pt x="83" y="92"/>
                                </a:lnTo>
                                <a:lnTo>
                                  <a:pt x="83" y="93"/>
                                </a:lnTo>
                                <a:lnTo>
                                  <a:pt x="83" y="93"/>
                                </a:lnTo>
                                <a:lnTo>
                                  <a:pt x="82" y="95"/>
                                </a:lnTo>
                                <a:lnTo>
                                  <a:pt x="82" y="95"/>
                                </a:lnTo>
                                <a:lnTo>
                                  <a:pt x="81" y="96"/>
                                </a:lnTo>
                                <a:lnTo>
                                  <a:pt x="78" y="97"/>
                                </a:lnTo>
                                <a:lnTo>
                                  <a:pt x="76" y="98"/>
                                </a:lnTo>
                                <a:lnTo>
                                  <a:pt x="71" y="99"/>
                                </a:lnTo>
                                <a:lnTo>
                                  <a:pt x="66" y="101"/>
                                </a:lnTo>
                                <a:lnTo>
                                  <a:pt x="61" y="102"/>
                                </a:lnTo>
                                <a:lnTo>
                                  <a:pt x="55" y="102"/>
                                </a:lnTo>
                                <a:lnTo>
                                  <a:pt x="48" y="102"/>
                                </a:lnTo>
                                <a:lnTo>
                                  <a:pt x="37" y="102"/>
                                </a:lnTo>
                                <a:lnTo>
                                  <a:pt x="28" y="99"/>
                                </a:lnTo>
                                <a:lnTo>
                                  <a:pt x="19" y="96"/>
                                </a:lnTo>
                                <a:lnTo>
                                  <a:pt x="13" y="90"/>
                                </a:lnTo>
                                <a:lnTo>
                                  <a:pt x="8" y="82"/>
                                </a:lnTo>
                                <a:lnTo>
                                  <a:pt x="4" y="74"/>
                                </a:lnTo>
                                <a:lnTo>
                                  <a:pt x="2" y="64"/>
                                </a:lnTo>
                                <a:lnTo>
                                  <a:pt x="0" y="51"/>
                                </a:lnTo>
                                <a:lnTo>
                                  <a:pt x="2" y="39"/>
                                </a:lnTo>
                                <a:lnTo>
                                  <a:pt x="4" y="29"/>
                                </a:lnTo>
                                <a:lnTo>
                                  <a:pt x="8" y="21"/>
                                </a:lnTo>
                                <a:lnTo>
                                  <a:pt x="13" y="13"/>
                                </a:lnTo>
                                <a:lnTo>
                                  <a:pt x="19" y="7"/>
                                </a:lnTo>
                                <a:lnTo>
                                  <a:pt x="28" y="3"/>
                                </a:lnTo>
                                <a:lnTo>
                                  <a:pt x="36" y="0"/>
                                </a:lnTo>
                                <a:lnTo>
                                  <a:pt x="46" y="0"/>
                                </a:lnTo>
                                <a:lnTo>
                                  <a:pt x="57" y="0"/>
                                </a:lnTo>
                                <a:lnTo>
                                  <a:pt x="65" y="2"/>
                                </a:lnTo>
                                <a:lnTo>
                                  <a:pt x="72" y="7"/>
                                </a:lnTo>
                                <a:lnTo>
                                  <a:pt x="78" y="12"/>
                                </a:lnTo>
                                <a:lnTo>
                                  <a:pt x="83" y="18"/>
                                </a:lnTo>
                                <a:lnTo>
                                  <a:pt x="85" y="27"/>
                                </a:lnTo>
                                <a:lnTo>
                                  <a:pt x="87" y="34"/>
                                </a:lnTo>
                                <a:lnTo>
                                  <a:pt x="88" y="44"/>
                                </a:lnTo>
                                <a:lnTo>
                                  <a:pt x="88" y="47"/>
                                </a:lnTo>
                                <a:close/>
                                <a:moveTo>
                                  <a:pt x="71" y="42"/>
                                </a:moveTo>
                                <a:lnTo>
                                  <a:pt x="69" y="29"/>
                                </a:lnTo>
                                <a:lnTo>
                                  <a:pt x="65" y="21"/>
                                </a:lnTo>
                                <a:lnTo>
                                  <a:pt x="57" y="15"/>
                                </a:lnTo>
                                <a:lnTo>
                                  <a:pt x="46" y="12"/>
                                </a:lnTo>
                                <a:lnTo>
                                  <a:pt x="40" y="13"/>
                                </a:lnTo>
                                <a:lnTo>
                                  <a:pt x="34" y="15"/>
                                </a:lnTo>
                                <a:lnTo>
                                  <a:pt x="30" y="18"/>
                                </a:lnTo>
                                <a:lnTo>
                                  <a:pt x="26" y="22"/>
                                </a:lnTo>
                                <a:lnTo>
                                  <a:pt x="23" y="26"/>
                                </a:lnTo>
                                <a:lnTo>
                                  <a:pt x="21" y="31"/>
                                </a:lnTo>
                                <a:lnTo>
                                  <a:pt x="20" y="35"/>
                                </a:lnTo>
                                <a:lnTo>
                                  <a:pt x="19" y="42"/>
                                </a:lnTo>
                                <a:lnTo>
                                  <a:pt x="71" y="4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47" name="Freeform 1014"/>
                        <wps:cNvSpPr>
                          <a:spLocks/>
                        </wps:cNvSpPr>
                        <wps:spPr bwMode="auto">
                          <a:xfrm>
                            <a:off x="6983413" y="4225925"/>
                            <a:ext cx="42863" cy="53975"/>
                          </a:xfrm>
                          <a:custGeom>
                            <a:avLst/>
                            <a:gdLst>
                              <a:gd name="T0" fmla="*/ 81 w 81"/>
                              <a:gd name="T1" fmla="*/ 98 h 101"/>
                              <a:gd name="T2" fmla="*/ 80 w 81"/>
                              <a:gd name="T3" fmla="*/ 99 h 101"/>
                              <a:gd name="T4" fmla="*/ 77 w 81"/>
                              <a:gd name="T5" fmla="*/ 101 h 101"/>
                              <a:gd name="T6" fmla="*/ 75 w 81"/>
                              <a:gd name="T7" fmla="*/ 101 h 101"/>
                              <a:gd name="T8" fmla="*/ 70 w 81"/>
                              <a:gd name="T9" fmla="*/ 101 h 101"/>
                              <a:gd name="T10" fmla="*/ 66 w 81"/>
                              <a:gd name="T11" fmla="*/ 101 h 101"/>
                              <a:gd name="T12" fmla="*/ 65 w 81"/>
                              <a:gd name="T13" fmla="*/ 99 h 101"/>
                              <a:gd name="T14" fmla="*/ 64 w 81"/>
                              <a:gd name="T15" fmla="*/ 98 h 101"/>
                              <a:gd name="T16" fmla="*/ 64 w 81"/>
                              <a:gd name="T17" fmla="*/ 43 h 101"/>
                              <a:gd name="T18" fmla="*/ 63 w 81"/>
                              <a:gd name="T19" fmla="*/ 29 h 101"/>
                              <a:gd name="T20" fmla="*/ 59 w 81"/>
                              <a:gd name="T21" fmla="*/ 22 h 101"/>
                              <a:gd name="T22" fmla="*/ 53 w 81"/>
                              <a:gd name="T23" fmla="*/ 16 h 101"/>
                              <a:gd name="T24" fmla="*/ 44 w 81"/>
                              <a:gd name="T25" fmla="*/ 15 h 101"/>
                              <a:gd name="T26" fmla="*/ 31 w 81"/>
                              <a:gd name="T27" fmla="*/ 18 h 101"/>
                              <a:gd name="T28" fmla="*/ 17 w 81"/>
                              <a:gd name="T29" fmla="*/ 32 h 101"/>
                              <a:gd name="T30" fmla="*/ 17 w 81"/>
                              <a:gd name="T31" fmla="*/ 98 h 101"/>
                              <a:gd name="T32" fmla="*/ 16 w 81"/>
                              <a:gd name="T33" fmla="*/ 99 h 101"/>
                              <a:gd name="T34" fmla="*/ 15 w 81"/>
                              <a:gd name="T35" fmla="*/ 101 h 101"/>
                              <a:gd name="T36" fmla="*/ 11 w 81"/>
                              <a:gd name="T37" fmla="*/ 101 h 101"/>
                              <a:gd name="T38" fmla="*/ 6 w 81"/>
                              <a:gd name="T39" fmla="*/ 101 h 101"/>
                              <a:gd name="T40" fmla="*/ 2 w 81"/>
                              <a:gd name="T41" fmla="*/ 101 h 101"/>
                              <a:gd name="T42" fmla="*/ 1 w 81"/>
                              <a:gd name="T43" fmla="*/ 99 h 101"/>
                              <a:gd name="T44" fmla="*/ 0 w 81"/>
                              <a:gd name="T45" fmla="*/ 98 h 101"/>
                              <a:gd name="T46" fmla="*/ 0 w 81"/>
                              <a:gd name="T47" fmla="*/ 3 h 101"/>
                              <a:gd name="T48" fmla="*/ 0 w 81"/>
                              <a:gd name="T49" fmla="*/ 2 h 101"/>
                              <a:gd name="T50" fmla="*/ 1 w 81"/>
                              <a:gd name="T51" fmla="*/ 1 h 101"/>
                              <a:gd name="T52" fmla="*/ 3 w 81"/>
                              <a:gd name="T53" fmla="*/ 1 h 101"/>
                              <a:gd name="T54" fmla="*/ 7 w 81"/>
                              <a:gd name="T55" fmla="*/ 1 h 101"/>
                              <a:gd name="T56" fmla="*/ 11 w 81"/>
                              <a:gd name="T57" fmla="*/ 1 h 101"/>
                              <a:gd name="T58" fmla="*/ 13 w 81"/>
                              <a:gd name="T59" fmla="*/ 1 h 101"/>
                              <a:gd name="T60" fmla="*/ 15 w 81"/>
                              <a:gd name="T61" fmla="*/ 2 h 101"/>
                              <a:gd name="T62" fmla="*/ 16 w 81"/>
                              <a:gd name="T63" fmla="*/ 3 h 101"/>
                              <a:gd name="T64" fmla="*/ 23 w 81"/>
                              <a:gd name="T65" fmla="*/ 8 h 101"/>
                              <a:gd name="T66" fmla="*/ 39 w 81"/>
                              <a:gd name="T67" fmla="*/ 0 h 101"/>
                              <a:gd name="T68" fmla="*/ 56 w 81"/>
                              <a:gd name="T69" fmla="*/ 0 h 101"/>
                              <a:gd name="T70" fmla="*/ 69 w 81"/>
                              <a:gd name="T71" fmla="*/ 6 h 101"/>
                              <a:gd name="T72" fmla="*/ 77 w 81"/>
                              <a:gd name="T73" fmla="*/ 17 h 101"/>
                              <a:gd name="T74" fmla="*/ 81 w 81"/>
                              <a:gd name="T75" fmla="*/ 31 h 101"/>
                              <a:gd name="T76" fmla="*/ 81 w 81"/>
                              <a:gd name="T77" fmla="*/ 98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81" h="101">
                                <a:moveTo>
                                  <a:pt x="81" y="98"/>
                                </a:moveTo>
                                <a:lnTo>
                                  <a:pt x="81" y="98"/>
                                </a:lnTo>
                                <a:lnTo>
                                  <a:pt x="80" y="99"/>
                                </a:lnTo>
                                <a:lnTo>
                                  <a:pt x="80" y="99"/>
                                </a:lnTo>
                                <a:lnTo>
                                  <a:pt x="79" y="101"/>
                                </a:lnTo>
                                <a:lnTo>
                                  <a:pt x="77" y="101"/>
                                </a:lnTo>
                                <a:lnTo>
                                  <a:pt x="76" y="101"/>
                                </a:lnTo>
                                <a:lnTo>
                                  <a:pt x="75" y="101"/>
                                </a:lnTo>
                                <a:lnTo>
                                  <a:pt x="72" y="101"/>
                                </a:lnTo>
                                <a:lnTo>
                                  <a:pt x="70" y="101"/>
                                </a:lnTo>
                                <a:lnTo>
                                  <a:pt x="68" y="101"/>
                                </a:lnTo>
                                <a:lnTo>
                                  <a:pt x="66" y="101"/>
                                </a:lnTo>
                                <a:lnTo>
                                  <a:pt x="65" y="101"/>
                                </a:lnTo>
                                <a:lnTo>
                                  <a:pt x="65" y="99"/>
                                </a:lnTo>
                                <a:lnTo>
                                  <a:pt x="64" y="99"/>
                                </a:lnTo>
                                <a:lnTo>
                                  <a:pt x="64" y="98"/>
                                </a:lnTo>
                                <a:lnTo>
                                  <a:pt x="64" y="98"/>
                                </a:lnTo>
                                <a:lnTo>
                                  <a:pt x="64" y="43"/>
                                </a:lnTo>
                                <a:lnTo>
                                  <a:pt x="64" y="35"/>
                                </a:lnTo>
                                <a:lnTo>
                                  <a:pt x="63" y="29"/>
                                </a:lnTo>
                                <a:lnTo>
                                  <a:pt x="61" y="26"/>
                                </a:lnTo>
                                <a:lnTo>
                                  <a:pt x="59" y="22"/>
                                </a:lnTo>
                                <a:lnTo>
                                  <a:pt x="56" y="18"/>
                                </a:lnTo>
                                <a:lnTo>
                                  <a:pt x="53" y="16"/>
                                </a:lnTo>
                                <a:lnTo>
                                  <a:pt x="48" y="15"/>
                                </a:lnTo>
                                <a:lnTo>
                                  <a:pt x="44" y="15"/>
                                </a:lnTo>
                                <a:lnTo>
                                  <a:pt x="37" y="15"/>
                                </a:lnTo>
                                <a:lnTo>
                                  <a:pt x="31" y="18"/>
                                </a:lnTo>
                                <a:lnTo>
                                  <a:pt x="24" y="24"/>
                                </a:lnTo>
                                <a:lnTo>
                                  <a:pt x="17" y="32"/>
                                </a:lnTo>
                                <a:lnTo>
                                  <a:pt x="17" y="98"/>
                                </a:lnTo>
                                <a:lnTo>
                                  <a:pt x="17" y="98"/>
                                </a:lnTo>
                                <a:lnTo>
                                  <a:pt x="17" y="99"/>
                                </a:lnTo>
                                <a:lnTo>
                                  <a:pt x="16" y="99"/>
                                </a:lnTo>
                                <a:lnTo>
                                  <a:pt x="16" y="101"/>
                                </a:lnTo>
                                <a:lnTo>
                                  <a:pt x="15" y="101"/>
                                </a:lnTo>
                                <a:lnTo>
                                  <a:pt x="12" y="101"/>
                                </a:lnTo>
                                <a:lnTo>
                                  <a:pt x="11" y="101"/>
                                </a:lnTo>
                                <a:lnTo>
                                  <a:pt x="8" y="101"/>
                                </a:lnTo>
                                <a:lnTo>
                                  <a:pt x="6" y="101"/>
                                </a:lnTo>
                                <a:lnTo>
                                  <a:pt x="5" y="101"/>
                                </a:lnTo>
                                <a:lnTo>
                                  <a:pt x="2" y="101"/>
                                </a:lnTo>
                                <a:lnTo>
                                  <a:pt x="1" y="101"/>
                                </a:lnTo>
                                <a:lnTo>
                                  <a:pt x="1" y="99"/>
                                </a:lnTo>
                                <a:lnTo>
                                  <a:pt x="0" y="99"/>
                                </a:lnTo>
                                <a:lnTo>
                                  <a:pt x="0" y="98"/>
                                </a:lnTo>
                                <a:lnTo>
                                  <a:pt x="0" y="98"/>
                                </a:lnTo>
                                <a:lnTo>
                                  <a:pt x="0" y="3"/>
                                </a:lnTo>
                                <a:lnTo>
                                  <a:pt x="0" y="3"/>
                                </a:lnTo>
                                <a:lnTo>
                                  <a:pt x="0" y="2"/>
                                </a:lnTo>
                                <a:lnTo>
                                  <a:pt x="1" y="2"/>
                                </a:lnTo>
                                <a:lnTo>
                                  <a:pt x="1" y="1"/>
                                </a:lnTo>
                                <a:lnTo>
                                  <a:pt x="2" y="1"/>
                                </a:lnTo>
                                <a:lnTo>
                                  <a:pt x="3" y="1"/>
                                </a:lnTo>
                                <a:lnTo>
                                  <a:pt x="6" y="1"/>
                                </a:lnTo>
                                <a:lnTo>
                                  <a:pt x="7" y="1"/>
                                </a:lnTo>
                                <a:lnTo>
                                  <a:pt x="10" y="1"/>
                                </a:lnTo>
                                <a:lnTo>
                                  <a:pt x="11" y="1"/>
                                </a:lnTo>
                                <a:lnTo>
                                  <a:pt x="13" y="1"/>
                                </a:lnTo>
                                <a:lnTo>
                                  <a:pt x="13" y="1"/>
                                </a:lnTo>
                                <a:lnTo>
                                  <a:pt x="15" y="2"/>
                                </a:lnTo>
                                <a:lnTo>
                                  <a:pt x="15" y="2"/>
                                </a:lnTo>
                                <a:lnTo>
                                  <a:pt x="16" y="3"/>
                                </a:lnTo>
                                <a:lnTo>
                                  <a:pt x="16" y="3"/>
                                </a:lnTo>
                                <a:lnTo>
                                  <a:pt x="16" y="16"/>
                                </a:lnTo>
                                <a:lnTo>
                                  <a:pt x="23" y="8"/>
                                </a:lnTo>
                                <a:lnTo>
                                  <a:pt x="32" y="3"/>
                                </a:lnTo>
                                <a:lnTo>
                                  <a:pt x="39" y="0"/>
                                </a:lnTo>
                                <a:lnTo>
                                  <a:pt x="47" y="0"/>
                                </a:lnTo>
                                <a:lnTo>
                                  <a:pt x="56" y="0"/>
                                </a:lnTo>
                                <a:lnTo>
                                  <a:pt x="63" y="2"/>
                                </a:lnTo>
                                <a:lnTo>
                                  <a:pt x="69" y="6"/>
                                </a:lnTo>
                                <a:lnTo>
                                  <a:pt x="74" y="11"/>
                                </a:lnTo>
                                <a:lnTo>
                                  <a:pt x="77" y="17"/>
                                </a:lnTo>
                                <a:lnTo>
                                  <a:pt x="79" y="23"/>
                                </a:lnTo>
                                <a:lnTo>
                                  <a:pt x="81" y="31"/>
                                </a:lnTo>
                                <a:lnTo>
                                  <a:pt x="81" y="40"/>
                                </a:lnTo>
                                <a:lnTo>
                                  <a:pt x="81" y="9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48" name="Freeform 1015"/>
                        <wps:cNvSpPr>
                          <a:spLocks/>
                        </wps:cNvSpPr>
                        <wps:spPr bwMode="auto">
                          <a:xfrm>
                            <a:off x="7043738" y="4208462"/>
                            <a:ext cx="52388" cy="71438"/>
                          </a:xfrm>
                          <a:custGeom>
                            <a:avLst/>
                            <a:gdLst>
                              <a:gd name="T0" fmla="*/ 98 w 98"/>
                              <a:gd name="T1" fmla="*/ 133 h 136"/>
                              <a:gd name="T2" fmla="*/ 96 w 98"/>
                              <a:gd name="T3" fmla="*/ 134 h 136"/>
                              <a:gd name="T4" fmla="*/ 94 w 98"/>
                              <a:gd name="T5" fmla="*/ 136 h 136"/>
                              <a:gd name="T6" fmla="*/ 91 w 98"/>
                              <a:gd name="T7" fmla="*/ 136 h 136"/>
                              <a:gd name="T8" fmla="*/ 87 w 98"/>
                              <a:gd name="T9" fmla="*/ 136 h 136"/>
                              <a:gd name="T10" fmla="*/ 83 w 98"/>
                              <a:gd name="T11" fmla="*/ 136 h 136"/>
                              <a:gd name="T12" fmla="*/ 80 w 98"/>
                              <a:gd name="T13" fmla="*/ 134 h 136"/>
                              <a:gd name="T14" fmla="*/ 80 w 98"/>
                              <a:gd name="T15" fmla="*/ 133 h 136"/>
                              <a:gd name="T16" fmla="*/ 79 w 98"/>
                              <a:gd name="T17" fmla="*/ 73 h 136"/>
                              <a:gd name="T18" fmla="*/ 19 w 98"/>
                              <a:gd name="T19" fmla="*/ 133 h 136"/>
                              <a:gd name="T20" fmla="*/ 18 w 98"/>
                              <a:gd name="T21" fmla="*/ 134 h 136"/>
                              <a:gd name="T22" fmla="*/ 16 w 98"/>
                              <a:gd name="T23" fmla="*/ 136 h 136"/>
                              <a:gd name="T24" fmla="*/ 14 w 98"/>
                              <a:gd name="T25" fmla="*/ 136 h 136"/>
                              <a:gd name="T26" fmla="*/ 9 w 98"/>
                              <a:gd name="T27" fmla="*/ 136 h 136"/>
                              <a:gd name="T28" fmla="*/ 5 w 98"/>
                              <a:gd name="T29" fmla="*/ 136 h 136"/>
                              <a:gd name="T30" fmla="*/ 2 w 98"/>
                              <a:gd name="T31" fmla="*/ 136 h 136"/>
                              <a:gd name="T32" fmla="*/ 0 w 98"/>
                              <a:gd name="T33" fmla="*/ 134 h 136"/>
                              <a:gd name="T34" fmla="*/ 0 w 98"/>
                              <a:gd name="T35" fmla="*/ 133 h 136"/>
                              <a:gd name="T36" fmla="*/ 0 w 98"/>
                              <a:gd name="T37" fmla="*/ 3 h 136"/>
                              <a:gd name="T38" fmla="*/ 2 w 98"/>
                              <a:gd name="T39" fmla="*/ 1 h 136"/>
                              <a:gd name="T40" fmla="*/ 3 w 98"/>
                              <a:gd name="T41" fmla="*/ 0 h 136"/>
                              <a:gd name="T42" fmla="*/ 6 w 98"/>
                              <a:gd name="T43" fmla="*/ 0 h 136"/>
                              <a:gd name="T44" fmla="*/ 11 w 98"/>
                              <a:gd name="T45" fmla="*/ 0 h 136"/>
                              <a:gd name="T46" fmla="*/ 15 w 98"/>
                              <a:gd name="T47" fmla="*/ 0 h 136"/>
                              <a:gd name="T48" fmla="*/ 18 w 98"/>
                              <a:gd name="T49" fmla="*/ 1 h 136"/>
                              <a:gd name="T50" fmla="*/ 18 w 98"/>
                              <a:gd name="T51" fmla="*/ 3 h 136"/>
                              <a:gd name="T52" fmla="*/ 19 w 98"/>
                              <a:gd name="T53" fmla="*/ 57 h 136"/>
                              <a:gd name="T54" fmla="*/ 79 w 98"/>
                              <a:gd name="T55" fmla="*/ 3 h 136"/>
                              <a:gd name="T56" fmla="*/ 80 w 98"/>
                              <a:gd name="T57" fmla="*/ 1 h 136"/>
                              <a:gd name="T58" fmla="*/ 82 w 98"/>
                              <a:gd name="T59" fmla="*/ 0 h 136"/>
                              <a:gd name="T60" fmla="*/ 84 w 98"/>
                              <a:gd name="T61" fmla="*/ 0 h 136"/>
                              <a:gd name="T62" fmla="*/ 89 w 98"/>
                              <a:gd name="T63" fmla="*/ 0 h 136"/>
                              <a:gd name="T64" fmla="*/ 93 w 98"/>
                              <a:gd name="T65" fmla="*/ 0 h 136"/>
                              <a:gd name="T66" fmla="*/ 95 w 98"/>
                              <a:gd name="T67" fmla="*/ 0 h 136"/>
                              <a:gd name="T68" fmla="*/ 98 w 98"/>
                              <a:gd name="T69" fmla="*/ 1 h 136"/>
                              <a:gd name="T70" fmla="*/ 98 w 98"/>
                              <a:gd name="T71" fmla="*/ 3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98" h="136">
                                <a:moveTo>
                                  <a:pt x="98" y="133"/>
                                </a:moveTo>
                                <a:lnTo>
                                  <a:pt x="98" y="133"/>
                                </a:lnTo>
                                <a:lnTo>
                                  <a:pt x="98" y="134"/>
                                </a:lnTo>
                                <a:lnTo>
                                  <a:pt x="96" y="134"/>
                                </a:lnTo>
                                <a:lnTo>
                                  <a:pt x="95" y="136"/>
                                </a:lnTo>
                                <a:lnTo>
                                  <a:pt x="94" y="136"/>
                                </a:lnTo>
                                <a:lnTo>
                                  <a:pt x="93" y="136"/>
                                </a:lnTo>
                                <a:lnTo>
                                  <a:pt x="91" y="136"/>
                                </a:lnTo>
                                <a:lnTo>
                                  <a:pt x="89" y="136"/>
                                </a:lnTo>
                                <a:lnTo>
                                  <a:pt x="87" y="136"/>
                                </a:lnTo>
                                <a:lnTo>
                                  <a:pt x="84" y="136"/>
                                </a:lnTo>
                                <a:lnTo>
                                  <a:pt x="83" y="136"/>
                                </a:lnTo>
                                <a:lnTo>
                                  <a:pt x="82" y="136"/>
                                </a:lnTo>
                                <a:lnTo>
                                  <a:pt x="80" y="134"/>
                                </a:lnTo>
                                <a:lnTo>
                                  <a:pt x="80" y="134"/>
                                </a:lnTo>
                                <a:lnTo>
                                  <a:pt x="80" y="133"/>
                                </a:lnTo>
                                <a:lnTo>
                                  <a:pt x="79" y="133"/>
                                </a:lnTo>
                                <a:lnTo>
                                  <a:pt x="79" y="73"/>
                                </a:lnTo>
                                <a:lnTo>
                                  <a:pt x="19" y="73"/>
                                </a:lnTo>
                                <a:lnTo>
                                  <a:pt x="19" y="133"/>
                                </a:lnTo>
                                <a:lnTo>
                                  <a:pt x="18" y="133"/>
                                </a:lnTo>
                                <a:lnTo>
                                  <a:pt x="18" y="134"/>
                                </a:lnTo>
                                <a:lnTo>
                                  <a:pt x="18" y="134"/>
                                </a:lnTo>
                                <a:lnTo>
                                  <a:pt x="16" y="136"/>
                                </a:lnTo>
                                <a:lnTo>
                                  <a:pt x="15" y="136"/>
                                </a:lnTo>
                                <a:lnTo>
                                  <a:pt x="14" y="136"/>
                                </a:lnTo>
                                <a:lnTo>
                                  <a:pt x="11" y="136"/>
                                </a:lnTo>
                                <a:lnTo>
                                  <a:pt x="9" y="136"/>
                                </a:lnTo>
                                <a:lnTo>
                                  <a:pt x="6" y="136"/>
                                </a:lnTo>
                                <a:lnTo>
                                  <a:pt x="5" y="136"/>
                                </a:lnTo>
                                <a:lnTo>
                                  <a:pt x="3" y="136"/>
                                </a:lnTo>
                                <a:lnTo>
                                  <a:pt x="2" y="136"/>
                                </a:lnTo>
                                <a:lnTo>
                                  <a:pt x="2" y="134"/>
                                </a:lnTo>
                                <a:lnTo>
                                  <a:pt x="0" y="134"/>
                                </a:lnTo>
                                <a:lnTo>
                                  <a:pt x="0" y="133"/>
                                </a:lnTo>
                                <a:lnTo>
                                  <a:pt x="0" y="133"/>
                                </a:lnTo>
                                <a:lnTo>
                                  <a:pt x="0" y="3"/>
                                </a:lnTo>
                                <a:lnTo>
                                  <a:pt x="0" y="3"/>
                                </a:lnTo>
                                <a:lnTo>
                                  <a:pt x="0" y="1"/>
                                </a:lnTo>
                                <a:lnTo>
                                  <a:pt x="2" y="1"/>
                                </a:lnTo>
                                <a:lnTo>
                                  <a:pt x="2" y="0"/>
                                </a:lnTo>
                                <a:lnTo>
                                  <a:pt x="3" y="0"/>
                                </a:lnTo>
                                <a:lnTo>
                                  <a:pt x="5" y="0"/>
                                </a:lnTo>
                                <a:lnTo>
                                  <a:pt x="6" y="0"/>
                                </a:lnTo>
                                <a:lnTo>
                                  <a:pt x="9" y="0"/>
                                </a:lnTo>
                                <a:lnTo>
                                  <a:pt x="11" y="0"/>
                                </a:lnTo>
                                <a:lnTo>
                                  <a:pt x="14" y="0"/>
                                </a:lnTo>
                                <a:lnTo>
                                  <a:pt x="15" y="0"/>
                                </a:lnTo>
                                <a:lnTo>
                                  <a:pt x="16" y="0"/>
                                </a:lnTo>
                                <a:lnTo>
                                  <a:pt x="18" y="1"/>
                                </a:lnTo>
                                <a:lnTo>
                                  <a:pt x="18" y="1"/>
                                </a:lnTo>
                                <a:lnTo>
                                  <a:pt x="18" y="3"/>
                                </a:lnTo>
                                <a:lnTo>
                                  <a:pt x="19" y="3"/>
                                </a:lnTo>
                                <a:lnTo>
                                  <a:pt x="19" y="57"/>
                                </a:lnTo>
                                <a:lnTo>
                                  <a:pt x="79" y="57"/>
                                </a:lnTo>
                                <a:lnTo>
                                  <a:pt x="79" y="3"/>
                                </a:lnTo>
                                <a:lnTo>
                                  <a:pt x="80" y="3"/>
                                </a:lnTo>
                                <a:lnTo>
                                  <a:pt x="80" y="1"/>
                                </a:lnTo>
                                <a:lnTo>
                                  <a:pt x="80" y="1"/>
                                </a:lnTo>
                                <a:lnTo>
                                  <a:pt x="82" y="0"/>
                                </a:lnTo>
                                <a:lnTo>
                                  <a:pt x="83" y="0"/>
                                </a:lnTo>
                                <a:lnTo>
                                  <a:pt x="84" y="0"/>
                                </a:lnTo>
                                <a:lnTo>
                                  <a:pt x="87" y="0"/>
                                </a:lnTo>
                                <a:lnTo>
                                  <a:pt x="89" y="0"/>
                                </a:lnTo>
                                <a:lnTo>
                                  <a:pt x="91" y="0"/>
                                </a:lnTo>
                                <a:lnTo>
                                  <a:pt x="93" y="0"/>
                                </a:lnTo>
                                <a:lnTo>
                                  <a:pt x="94" y="0"/>
                                </a:lnTo>
                                <a:lnTo>
                                  <a:pt x="95" y="0"/>
                                </a:lnTo>
                                <a:lnTo>
                                  <a:pt x="96" y="1"/>
                                </a:lnTo>
                                <a:lnTo>
                                  <a:pt x="98" y="1"/>
                                </a:lnTo>
                                <a:lnTo>
                                  <a:pt x="98" y="3"/>
                                </a:lnTo>
                                <a:lnTo>
                                  <a:pt x="98" y="3"/>
                                </a:lnTo>
                                <a:lnTo>
                                  <a:pt x="98" y="1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49" name="Freeform 1016"/>
                        <wps:cNvSpPr>
                          <a:spLocks/>
                        </wps:cNvSpPr>
                        <wps:spPr bwMode="auto">
                          <a:xfrm>
                            <a:off x="7110413" y="4206875"/>
                            <a:ext cx="52388" cy="73025"/>
                          </a:xfrm>
                          <a:custGeom>
                            <a:avLst/>
                            <a:gdLst>
                              <a:gd name="T0" fmla="*/ 97 w 97"/>
                              <a:gd name="T1" fmla="*/ 119 h 138"/>
                              <a:gd name="T2" fmla="*/ 97 w 97"/>
                              <a:gd name="T3" fmla="*/ 122 h 138"/>
                              <a:gd name="T4" fmla="*/ 97 w 97"/>
                              <a:gd name="T5" fmla="*/ 123 h 138"/>
                              <a:gd name="T6" fmla="*/ 96 w 97"/>
                              <a:gd name="T7" fmla="*/ 124 h 138"/>
                              <a:gd name="T8" fmla="*/ 94 w 97"/>
                              <a:gd name="T9" fmla="*/ 127 h 138"/>
                              <a:gd name="T10" fmla="*/ 87 w 97"/>
                              <a:gd name="T11" fmla="*/ 132 h 138"/>
                              <a:gd name="T12" fmla="*/ 78 w 97"/>
                              <a:gd name="T13" fmla="*/ 135 h 138"/>
                              <a:gd name="T14" fmla="*/ 64 w 97"/>
                              <a:gd name="T15" fmla="*/ 138 h 138"/>
                              <a:gd name="T16" fmla="*/ 44 w 97"/>
                              <a:gd name="T17" fmla="*/ 138 h 138"/>
                              <a:gd name="T18" fmla="*/ 23 w 97"/>
                              <a:gd name="T19" fmla="*/ 128 h 138"/>
                              <a:gd name="T20" fmla="*/ 9 w 97"/>
                              <a:gd name="T21" fmla="*/ 112 h 138"/>
                              <a:gd name="T22" fmla="*/ 0 w 97"/>
                              <a:gd name="T23" fmla="*/ 86 h 138"/>
                              <a:gd name="T24" fmla="*/ 0 w 97"/>
                              <a:gd name="T25" fmla="*/ 54 h 138"/>
                              <a:gd name="T26" fmla="*/ 9 w 97"/>
                              <a:gd name="T27" fmla="*/ 28 h 138"/>
                              <a:gd name="T28" fmla="*/ 25 w 97"/>
                              <a:gd name="T29" fmla="*/ 10 h 138"/>
                              <a:gd name="T30" fmla="*/ 47 w 97"/>
                              <a:gd name="T31" fmla="*/ 0 h 138"/>
                              <a:gd name="T32" fmla="*/ 65 w 97"/>
                              <a:gd name="T33" fmla="*/ 0 h 138"/>
                              <a:gd name="T34" fmla="*/ 76 w 97"/>
                              <a:gd name="T35" fmla="*/ 2 h 138"/>
                              <a:gd name="T36" fmla="*/ 85 w 97"/>
                              <a:gd name="T37" fmla="*/ 5 h 138"/>
                              <a:gd name="T38" fmla="*/ 92 w 97"/>
                              <a:gd name="T39" fmla="*/ 10 h 138"/>
                              <a:gd name="T40" fmla="*/ 95 w 97"/>
                              <a:gd name="T41" fmla="*/ 12 h 138"/>
                              <a:gd name="T42" fmla="*/ 96 w 97"/>
                              <a:gd name="T43" fmla="*/ 14 h 138"/>
                              <a:gd name="T44" fmla="*/ 97 w 97"/>
                              <a:gd name="T45" fmla="*/ 16 h 138"/>
                              <a:gd name="T46" fmla="*/ 97 w 97"/>
                              <a:gd name="T47" fmla="*/ 19 h 138"/>
                              <a:gd name="T48" fmla="*/ 97 w 97"/>
                              <a:gd name="T49" fmla="*/ 22 h 138"/>
                              <a:gd name="T50" fmla="*/ 97 w 97"/>
                              <a:gd name="T51" fmla="*/ 26 h 138"/>
                              <a:gd name="T52" fmla="*/ 96 w 97"/>
                              <a:gd name="T53" fmla="*/ 27 h 138"/>
                              <a:gd name="T54" fmla="*/ 95 w 97"/>
                              <a:gd name="T55" fmla="*/ 28 h 138"/>
                              <a:gd name="T56" fmla="*/ 92 w 97"/>
                              <a:gd name="T57" fmla="*/ 28 h 138"/>
                              <a:gd name="T58" fmla="*/ 87 w 97"/>
                              <a:gd name="T59" fmla="*/ 25 h 138"/>
                              <a:gd name="T60" fmla="*/ 79 w 97"/>
                              <a:gd name="T61" fmla="*/ 20 h 138"/>
                              <a:gd name="T62" fmla="*/ 66 w 97"/>
                              <a:gd name="T63" fmla="*/ 16 h 138"/>
                              <a:gd name="T64" fmla="*/ 50 w 97"/>
                              <a:gd name="T65" fmla="*/ 16 h 138"/>
                              <a:gd name="T66" fmla="*/ 36 w 97"/>
                              <a:gd name="T67" fmla="*/ 23 h 138"/>
                              <a:gd name="T68" fmla="*/ 26 w 97"/>
                              <a:gd name="T69" fmla="*/ 37 h 138"/>
                              <a:gd name="T70" fmla="*/ 20 w 97"/>
                              <a:gd name="T71" fmla="*/ 57 h 138"/>
                              <a:gd name="T72" fmla="*/ 20 w 97"/>
                              <a:gd name="T73" fmla="*/ 83 h 138"/>
                              <a:gd name="T74" fmla="*/ 25 w 97"/>
                              <a:gd name="T75" fmla="*/ 102 h 138"/>
                              <a:gd name="T76" fmla="*/ 36 w 97"/>
                              <a:gd name="T77" fmla="*/ 115 h 138"/>
                              <a:gd name="T78" fmla="*/ 50 w 97"/>
                              <a:gd name="T79" fmla="*/ 122 h 138"/>
                              <a:gd name="T80" fmla="*/ 68 w 97"/>
                              <a:gd name="T81" fmla="*/ 122 h 138"/>
                              <a:gd name="T82" fmla="*/ 79 w 97"/>
                              <a:gd name="T83" fmla="*/ 118 h 138"/>
                              <a:gd name="T84" fmla="*/ 87 w 97"/>
                              <a:gd name="T85" fmla="*/ 113 h 138"/>
                              <a:gd name="T86" fmla="*/ 94 w 97"/>
                              <a:gd name="T87" fmla="*/ 110 h 138"/>
                              <a:gd name="T88" fmla="*/ 96 w 97"/>
                              <a:gd name="T89" fmla="*/ 110 h 138"/>
                              <a:gd name="T90" fmla="*/ 97 w 97"/>
                              <a:gd name="T91" fmla="*/ 110 h 138"/>
                              <a:gd name="T92" fmla="*/ 97 w 97"/>
                              <a:gd name="T93" fmla="*/ 112 h 138"/>
                              <a:gd name="T94" fmla="*/ 97 w 97"/>
                              <a:gd name="T95" fmla="*/ 115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97" h="138">
                                <a:moveTo>
                                  <a:pt x="97" y="117"/>
                                </a:moveTo>
                                <a:lnTo>
                                  <a:pt x="97" y="119"/>
                                </a:lnTo>
                                <a:lnTo>
                                  <a:pt x="97" y="121"/>
                                </a:lnTo>
                                <a:lnTo>
                                  <a:pt x="97" y="122"/>
                                </a:lnTo>
                                <a:lnTo>
                                  <a:pt x="97" y="122"/>
                                </a:lnTo>
                                <a:lnTo>
                                  <a:pt x="97" y="123"/>
                                </a:lnTo>
                                <a:lnTo>
                                  <a:pt x="96" y="124"/>
                                </a:lnTo>
                                <a:lnTo>
                                  <a:pt x="96" y="124"/>
                                </a:lnTo>
                                <a:lnTo>
                                  <a:pt x="95" y="126"/>
                                </a:lnTo>
                                <a:lnTo>
                                  <a:pt x="94" y="127"/>
                                </a:lnTo>
                                <a:lnTo>
                                  <a:pt x="91" y="129"/>
                                </a:lnTo>
                                <a:lnTo>
                                  <a:pt x="87" y="132"/>
                                </a:lnTo>
                                <a:lnTo>
                                  <a:pt x="82" y="133"/>
                                </a:lnTo>
                                <a:lnTo>
                                  <a:pt x="78" y="135"/>
                                </a:lnTo>
                                <a:lnTo>
                                  <a:pt x="71" y="137"/>
                                </a:lnTo>
                                <a:lnTo>
                                  <a:pt x="64" y="138"/>
                                </a:lnTo>
                                <a:lnTo>
                                  <a:pt x="57" y="138"/>
                                </a:lnTo>
                                <a:lnTo>
                                  <a:pt x="44" y="138"/>
                                </a:lnTo>
                                <a:lnTo>
                                  <a:pt x="33" y="134"/>
                                </a:lnTo>
                                <a:lnTo>
                                  <a:pt x="23" y="128"/>
                                </a:lnTo>
                                <a:lnTo>
                                  <a:pt x="15" y="121"/>
                                </a:lnTo>
                                <a:lnTo>
                                  <a:pt x="9" y="112"/>
                                </a:lnTo>
                                <a:lnTo>
                                  <a:pt x="4" y="100"/>
                                </a:lnTo>
                                <a:lnTo>
                                  <a:pt x="0" y="86"/>
                                </a:lnTo>
                                <a:lnTo>
                                  <a:pt x="0" y="70"/>
                                </a:lnTo>
                                <a:lnTo>
                                  <a:pt x="0" y="54"/>
                                </a:lnTo>
                                <a:lnTo>
                                  <a:pt x="4" y="41"/>
                                </a:lnTo>
                                <a:lnTo>
                                  <a:pt x="9" y="28"/>
                                </a:lnTo>
                                <a:lnTo>
                                  <a:pt x="16" y="19"/>
                                </a:lnTo>
                                <a:lnTo>
                                  <a:pt x="25" y="10"/>
                                </a:lnTo>
                                <a:lnTo>
                                  <a:pt x="34" y="5"/>
                                </a:lnTo>
                                <a:lnTo>
                                  <a:pt x="47" y="0"/>
                                </a:lnTo>
                                <a:lnTo>
                                  <a:pt x="59" y="0"/>
                                </a:lnTo>
                                <a:lnTo>
                                  <a:pt x="65" y="0"/>
                                </a:lnTo>
                                <a:lnTo>
                                  <a:pt x="70" y="1"/>
                                </a:lnTo>
                                <a:lnTo>
                                  <a:pt x="76" y="2"/>
                                </a:lnTo>
                                <a:lnTo>
                                  <a:pt x="81" y="4"/>
                                </a:lnTo>
                                <a:lnTo>
                                  <a:pt x="85" y="5"/>
                                </a:lnTo>
                                <a:lnTo>
                                  <a:pt x="89" y="7"/>
                                </a:lnTo>
                                <a:lnTo>
                                  <a:pt x="92" y="10"/>
                                </a:lnTo>
                                <a:lnTo>
                                  <a:pt x="94" y="11"/>
                                </a:lnTo>
                                <a:lnTo>
                                  <a:pt x="95" y="12"/>
                                </a:lnTo>
                                <a:lnTo>
                                  <a:pt x="96" y="14"/>
                                </a:lnTo>
                                <a:lnTo>
                                  <a:pt x="96" y="14"/>
                                </a:lnTo>
                                <a:lnTo>
                                  <a:pt x="96" y="15"/>
                                </a:lnTo>
                                <a:lnTo>
                                  <a:pt x="97" y="16"/>
                                </a:lnTo>
                                <a:lnTo>
                                  <a:pt x="97" y="17"/>
                                </a:lnTo>
                                <a:lnTo>
                                  <a:pt x="97" y="19"/>
                                </a:lnTo>
                                <a:lnTo>
                                  <a:pt x="97" y="21"/>
                                </a:lnTo>
                                <a:lnTo>
                                  <a:pt x="97" y="22"/>
                                </a:lnTo>
                                <a:lnTo>
                                  <a:pt x="97" y="23"/>
                                </a:lnTo>
                                <a:lnTo>
                                  <a:pt x="97" y="26"/>
                                </a:lnTo>
                                <a:lnTo>
                                  <a:pt x="96" y="26"/>
                                </a:lnTo>
                                <a:lnTo>
                                  <a:pt x="96" y="27"/>
                                </a:lnTo>
                                <a:lnTo>
                                  <a:pt x="95" y="28"/>
                                </a:lnTo>
                                <a:lnTo>
                                  <a:pt x="95" y="28"/>
                                </a:lnTo>
                                <a:lnTo>
                                  <a:pt x="94" y="28"/>
                                </a:lnTo>
                                <a:lnTo>
                                  <a:pt x="92" y="28"/>
                                </a:lnTo>
                                <a:lnTo>
                                  <a:pt x="90" y="26"/>
                                </a:lnTo>
                                <a:lnTo>
                                  <a:pt x="87" y="25"/>
                                </a:lnTo>
                                <a:lnTo>
                                  <a:pt x="84" y="22"/>
                                </a:lnTo>
                                <a:lnTo>
                                  <a:pt x="79" y="20"/>
                                </a:lnTo>
                                <a:lnTo>
                                  <a:pt x="73" y="17"/>
                                </a:lnTo>
                                <a:lnTo>
                                  <a:pt x="66" y="16"/>
                                </a:lnTo>
                                <a:lnTo>
                                  <a:pt x="59" y="15"/>
                                </a:lnTo>
                                <a:lnTo>
                                  <a:pt x="50" y="16"/>
                                </a:lnTo>
                                <a:lnTo>
                                  <a:pt x="43" y="19"/>
                                </a:lnTo>
                                <a:lnTo>
                                  <a:pt x="36" y="23"/>
                                </a:lnTo>
                                <a:lnTo>
                                  <a:pt x="30" y="30"/>
                                </a:lnTo>
                                <a:lnTo>
                                  <a:pt x="26" y="37"/>
                                </a:lnTo>
                                <a:lnTo>
                                  <a:pt x="22" y="47"/>
                                </a:lnTo>
                                <a:lnTo>
                                  <a:pt x="20" y="57"/>
                                </a:lnTo>
                                <a:lnTo>
                                  <a:pt x="20" y="70"/>
                                </a:lnTo>
                                <a:lnTo>
                                  <a:pt x="20" y="83"/>
                                </a:lnTo>
                                <a:lnTo>
                                  <a:pt x="22" y="92"/>
                                </a:lnTo>
                                <a:lnTo>
                                  <a:pt x="25" y="102"/>
                                </a:lnTo>
                                <a:lnTo>
                                  <a:pt x="30" y="108"/>
                                </a:lnTo>
                                <a:lnTo>
                                  <a:pt x="36" y="115"/>
                                </a:lnTo>
                                <a:lnTo>
                                  <a:pt x="43" y="119"/>
                                </a:lnTo>
                                <a:lnTo>
                                  <a:pt x="50" y="122"/>
                                </a:lnTo>
                                <a:lnTo>
                                  <a:pt x="59" y="122"/>
                                </a:lnTo>
                                <a:lnTo>
                                  <a:pt x="68" y="122"/>
                                </a:lnTo>
                                <a:lnTo>
                                  <a:pt x="74" y="121"/>
                                </a:lnTo>
                                <a:lnTo>
                                  <a:pt x="79" y="118"/>
                                </a:lnTo>
                                <a:lnTo>
                                  <a:pt x="84" y="116"/>
                                </a:lnTo>
                                <a:lnTo>
                                  <a:pt x="87" y="113"/>
                                </a:lnTo>
                                <a:lnTo>
                                  <a:pt x="91" y="111"/>
                                </a:lnTo>
                                <a:lnTo>
                                  <a:pt x="94" y="110"/>
                                </a:lnTo>
                                <a:lnTo>
                                  <a:pt x="95" y="110"/>
                                </a:lnTo>
                                <a:lnTo>
                                  <a:pt x="96" y="110"/>
                                </a:lnTo>
                                <a:lnTo>
                                  <a:pt x="96" y="110"/>
                                </a:lnTo>
                                <a:lnTo>
                                  <a:pt x="97" y="110"/>
                                </a:lnTo>
                                <a:lnTo>
                                  <a:pt x="97" y="111"/>
                                </a:lnTo>
                                <a:lnTo>
                                  <a:pt x="97" y="112"/>
                                </a:lnTo>
                                <a:lnTo>
                                  <a:pt x="97" y="113"/>
                                </a:lnTo>
                                <a:lnTo>
                                  <a:pt x="97" y="115"/>
                                </a:lnTo>
                                <a:lnTo>
                                  <a:pt x="97" y="1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50" name="Freeform 1017"/>
                        <wps:cNvSpPr>
                          <a:spLocks/>
                        </wps:cNvSpPr>
                        <wps:spPr bwMode="auto">
                          <a:xfrm>
                            <a:off x="1593850" y="722312"/>
                            <a:ext cx="107950" cy="633413"/>
                          </a:xfrm>
                          <a:custGeom>
                            <a:avLst/>
                            <a:gdLst>
                              <a:gd name="T0" fmla="*/ 200 w 204"/>
                              <a:gd name="T1" fmla="*/ 0 h 1198"/>
                              <a:gd name="T2" fmla="*/ 194 w 204"/>
                              <a:gd name="T3" fmla="*/ 10 h 1198"/>
                              <a:gd name="T4" fmla="*/ 136 w 204"/>
                              <a:gd name="T5" fmla="*/ 112 h 1198"/>
                              <a:gd name="T6" fmla="*/ 78 w 204"/>
                              <a:gd name="T7" fmla="*/ 238 h 1198"/>
                              <a:gd name="T8" fmla="*/ 42 w 204"/>
                              <a:gd name="T9" fmla="*/ 334 h 1198"/>
                              <a:gd name="T10" fmla="*/ 15 w 204"/>
                              <a:gd name="T11" fmla="*/ 436 h 1198"/>
                              <a:gd name="T12" fmla="*/ 0 w 204"/>
                              <a:gd name="T13" fmla="*/ 541 h 1198"/>
                              <a:gd name="T14" fmla="*/ 0 w 204"/>
                              <a:gd name="T15" fmla="*/ 593 h 1198"/>
                              <a:gd name="T16" fmla="*/ 4 w 204"/>
                              <a:gd name="T17" fmla="*/ 650 h 1198"/>
                              <a:gd name="T18" fmla="*/ 22 w 204"/>
                              <a:gd name="T19" fmla="*/ 764 h 1198"/>
                              <a:gd name="T20" fmla="*/ 51 w 204"/>
                              <a:gd name="T21" fmla="*/ 871 h 1198"/>
                              <a:gd name="T22" fmla="*/ 87 w 204"/>
                              <a:gd name="T23" fmla="*/ 968 h 1198"/>
                              <a:gd name="T24" fmla="*/ 142 w 204"/>
                              <a:gd name="T25" fmla="*/ 1091 h 1198"/>
                              <a:gd name="T26" fmla="*/ 197 w 204"/>
                              <a:gd name="T27" fmla="*/ 1190 h 1198"/>
                              <a:gd name="T28" fmla="*/ 204 w 204"/>
                              <a:gd name="T29" fmla="*/ 1198 h 11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04" h="1198">
                                <a:moveTo>
                                  <a:pt x="200" y="0"/>
                                </a:moveTo>
                                <a:lnTo>
                                  <a:pt x="194" y="10"/>
                                </a:lnTo>
                                <a:lnTo>
                                  <a:pt x="136" y="112"/>
                                </a:lnTo>
                                <a:lnTo>
                                  <a:pt x="78" y="238"/>
                                </a:lnTo>
                                <a:lnTo>
                                  <a:pt x="42" y="334"/>
                                </a:lnTo>
                                <a:lnTo>
                                  <a:pt x="15" y="436"/>
                                </a:lnTo>
                                <a:lnTo>
                                  <a:pt x="0" y="541"/>
                                </a:lnTo>
                                <a:lnTo>
                                  <a:pt x="0" y="593"/>
                                </a:lnTo>
                                <a:lnTo>
                                  <a:pt x="4" y="650"/>
                                </a:lnTo>
                                <a:lnTo>
                                  <a:pt x="22" y="764"/>
                                </a:lnTo>
                                <a:lnTo>
                                  <a:pt x="51" y="871"/>
                                </a:lnTo>
                                <a:lnTo>
                                  <a:pt x="87" y="968"/>
                                </a:lnTo>
                                <a:lnTo>
                                  <a:pt x="142" y="1091"/>
                                </a:lnTo>
                                <a:lnTo>
                                  <a:pt x="197" y="1190"/>
                                </a:lnTo>
                                <a:lnTo>
                                  <a:pt x="204" y="1198"/>
                                </a:lnTo>
                              </a:path>
                            </a:pathLst>
                          </a:custGeom>
                          <a:noFill/>
                          <a:ln w="793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551" name="Freeform 1018"/>
                        <wps:cNvSpPr>
                          <a:spLocks/>
                        </wps:cNvSpPr>
                        <wps:spPr bwMode="auto">
                          <a:xfrm>
                            <a:off x="1658938" y="1306512"/>
                            <a:ext cx="49213" cy="60325"/>
                          </a:xfrm>
                          <a:custGeom>
                            <a:avLst/>
                            <a:gdLst>
                              <a:gd name="T0" fmla="*/ 67 w 92"/>
                              <a:gd name="T1" fmla="*/ 0 h 112"/>
                              <a:gd name="T2" fmla="*/ 92 w 92"/>
                              <a:gd name="T3" fmla="*/ 112 h 112"/>
                              <a:gd name="T4" fmla="*/ 0 w 92"/>
                              <a:gd name="T5" fmla="*/ 43 h 112"/>
                              <a:gd name="T6" fmla="*/ 12 w 92"/>
                              <a:gd name="T7" fmla="*/ 43 h 112"/>
                              <a:gd name="T8" fmla="*/ 31 w 92"/>
                              <a:gd name="T9" fmla="*/ 38 h 112"/>
                              <a:gd name="T10" fmla="*/ 48 w 92"/>
                              <a:gd name="T11" fmla="*/ 27 h 112"/>
                              <a:gd name="T12" fmla="*/ 62 w 92"/>
                              <a:gd name="T13" fmla="*/ 10 h 112"/>
                              <a:gd name="T14" fmla="*/ 67 w 92"/>
                              <a:gd name="T15" fmla="*/ 0 h 11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92" h="112">
                                <a:moveTo>
                                  <a:pt x="67" y="0"/>
                                </a:moveTo>
                                <a:lnTo>
                                  <a:pt x="92" y="112"/>
                                </a:lnTo>
                                <a:lnTo>
                                  <a:pt x="0" y="43"/>
                                </a:lnTo>
                                <a:lnTo>
                                  <a:pt x="12" y="43"/>
                                </a:lnTo>
                                <a:lnTo>
                                  <a:pt x="31" y="38"/>
                                </a:lnTo>
                                <a:lnTo>
                                  <a:pt x="48" y="27"/>
                                </a:lnTo>
                                <a:lnTo>
                                  <a:pt x="62" y="10"/>
                                </a:lnTo>
                                <a:lnTo>
                                  <a:pt x="67" y="0"/>
                                </a:lnTo>
                                <a:close/>
                              </a:path>
                            </a:pathLst>
                          </a:custGeom>
                          <a:solidFill>
                            <a:srgbClr val="000000"/>
                          </a:solidFill>
                          <a:ln w="3175">
                            <a:solidFill>
                              <a:srgbClr val="000000"/>
                            </a:solidFill>
                            <a:prstDash val="solid"/>
                            <a:round/>
                            <a:headEnd/>
                            <a:tailEnd/>
                          </a:ln>
                        </wps:spPr>
                        <wps:bodyPr vert="horz" wrap="square" lIns="91440" tIns="45720" rIns="91440" bIns="45720" numCol="1" anchor="t" anchorCtr="0" compatLnSpc="1">
                          <a:prstTxWarp prst="textNoShape">
                            <a:avLst/>
                          </a:prstTxWarp>
                        </wps:bodyPr>
                      </wps:wsp>
                      <wps:wsp>
                        <wps:cNvPr id="2552" name="Freeform 1019"/>
                        <wps:cNvSpPr>
                          <a:spLocks/>
                        </wps:cNvSpPr>
                        <wps:spPr bwMode="auto">
                          <a:xfrm>
                            <a:off x="1438275" y="1190625"/>
                            <a:ext cx="17463" cy="84138"/>
                          </a:xfrm>
                          <a:custGeom>
                            <a:avLst/>
                            <a:gdLst>
                              <a:gd name="T0" fmla="*/ 32 w 32"/>
                              <a:gd name="T1" fmla="*/ 152 h 157"/>
                              <a:gd name="T2" fmla="*/ 32 w 32"/>
                              <a:gd name="T3" fmla="*/ 154 h 157"/>
                              <a:gd name="T4" fmla="*/ 31 w 32"/>
                              <a:gd name="T5" fmla="*/ 154 h 157"/>
                              <a:gd name="T6" fmla="*/ 29 w 32"/>
                              <a:gd name="T7" fmla="*/ 155 h 157"/>
                              <a:gd name="T8" fmla="*/ 28 w 32"/>
                              <a:gd name="T9" fmla="*/ 156 h 157"/>
                              <a:gd name="T10" fmla="*/ 26 w 32"/>
                              <a:gd name="T11" fmla="*/ 156 h 157"/>
                              <a:gd name="T12" fmla="*/ 23 w 32"/>
                              <a:gd name="T13" fmla="*/ 156 h 157"/>
                              <a:gd name="T14" fmla="*/ 21 w 32"/>
                              <a:gd name="T15" fmla="*/ 157 h 157"/>
                              <a:gd name="T16" fmla="*/ 16 w 32"/>
                              <a:gd name="T17" fmla="*/ 157 h 157"/>
                              <a:gd name="T18" fmla="*/ 11 w 32"/>
                              <a:gd name="T19" fmla="*/ 157 h 157"/>
                              <a:gd name="T20" fmla="*/ 9 w 32"/>
                              <a:gd name="T21" fmla="*/ 156 h 157"/>
                              <a:gd name="T22" fmla="*/ 5 w 32"/>
                              <a:gd name="T23" fmla="*/ 156 h 157"/>
                              <a:gd name="T24" fmla="*/ 4 w 32"/>
                              <a:gd name="T25" fmla="*/ 156 h 157"/>
                              <a:gd name="T26" fmla="*/ 1 w 32"/>
                              <a:gd name="T27" fmla="*/ 155 h 157"/>
                              <a:gd name="T28" fmla="*/ 1 w 32"/>
                              <a:gd name="T29" fmla="*/ 154 h 157"/>
                              <a:gd name="T30" fmla="*/ 0 w 32"/>
                              <a:gd name="T31" fmla="*/ 154 h 157"/>
                              <a:gd name="T32" fmla="*/ 0 w 32"/>
                              <a:gd name="T33" fmla="*/ 152 h 157"/>
                              <a:gd name="T34" fmla="*/ 0 w 32"/>
                              <a:gd name="T35" fmla="*/ 5 h 157"/>
                              <a:gd name="T36" fmla="*/ 0 w 32"/>
                              <a:gd name="T37" fmla="*/ 3 h 157"/>
                              <a:gd name="T38" fmla="*/ 1 w 32"/>
                              <a:gd name="T39" fmla="*/ 2 h 157"/>
                              <a:gd name="T40" fmla="*/ 1 w 32"/>
                              <a:gd name="T41" fmla="*/ 2 h 157"/>
                              <a:gd name="T42" fmla="*/ 4 w 32"/>
                              <a:gd name="T43" fmla="*/ 1 h 157"/>
                              <a:gd name="T44" fmla="*/ 6 w 32"/>
                              <a:gd name="T45" fmla="*/ 1 h 157"/>
                              <a:gd name="T46" fmla="*/ 9 w 32"/>
                              <a:gd name="T47" fmla="*/ 0 h 157"/>
                              <a:gd name="T48" fmla="*/ 11 w 32"/>
                              <a:gd name="T49" fmla="*/ 0 h 157"/>
                              <a:gd name="T50" fmla="*/ 16 w 32"/>
                              <a:gd name="T51" fmla="*/ 0 h 157"/>
                              <a:gd name="T52" fmla="*/ 21 w 32"/>
                              <a:gd name="T53" fmla="*/ 0 h 157"/>
                              <a:gd name="T54" fmla="*/ 23 w 32"/>
                              <a:gd name="T55" fmla="*/ 0 h 157"/>
                              <a:gd name="T56" fmla="*/ 26 w 32"/>
                              <a:gd name="T57" fmla="*/ 1 h 157"/>
                              <a:gd name="T58" fmla="*/ 28 w 32"/>
                              <a:gd name="T59" fmla="*/ 1 h 157"/>
                              <a:gd name="T60" fmla="*/ 29 w 32"/>
                              <a:gd name="T61" fmla="*/ 2 h 157"/>
                              <a:gd name="T62" fmla="*/ 31 w 32"/>
                              <a:gd name="T63" fmla="*/ 2 h 157"/>
                              <a:gd name="T64" fmla="*/ 32 w 32"/>
                              <a:gd name="T65" fmla="*/ 3 h 157"/>
                              <a:gd name="T66" fmla="*/ 32 w 32"/>
                              <a:gd name="T67" fmla="*/ 5 h 157"/>
                              <a:gd name="T68" fmla="*/ 32 w 32"/>
                              <a:gd name="T69"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7">
                                <a:moveTo>
                                  <a:pt x="32" y="152"/>
                                </a:moveTo>
                                <a:lnTo>
                                  <a:pt x="32" y="154"/>
                                </a:lnTo>
                                <a:lnTo>
                                  <a:pt x="31" y="154"/>
                                </a:lnTo>
                                <a:lnTo>
                                  <a:pt x="29" y="155"/>
                                </a:lnTo>
                                <a:lnTo>
                                  <a:pt x="28" y="156"/>
                                </a:lnTo>
                                <a:lnTo>
                                  <a:pt x="26" y="156"/>
                                </a:lnTo>
                                <a:lnTo>
                                  <a:pt x="23" y="156"/>
                                </a:lnTo>
                                <a:lnTo>
                                  <a:pt x="21" y="157"/>
                                </a:lnTo>
                                <a:lnTo>
                                  <a:pt x="16" y="157"/>
                                </a:lnTo>
                                <a:lnTo>
                                  <a:pt x="11" y="157"/>
                                </a:lnTo>
                                <a:lnTo>
                                  <a:pt x="9" y="156"/>
                                </a:lnTo>
                                <a:lnTo>
                                  <a:pt x="5" y="156"/>
                                </a:lnTo>
                                <a:lnTo>
                                  <a:pt x="4" y="156"/>
                                </a:lnTo>
                                <a:lnTo>
                                  <a:pt x="1" y="155"/>
                                </a:lnTo>
                                <a:lnTo>
                                  <a:pt x="1" y="154"/>
                                </a:lnTo>
                                <a:lnTo>
                                  <a:pt x="0" y="154"/>
                                </a:lnTo>
                                <a:lnTo>
                                  <a:pt x="0" y="152"/>
                                </a:lnTo>
                                <a:lnTo>
                                  <a:pt x="0" y="5"/>
                                </a:lnTo>
                                <a:lnTo>
                                  <a:pt x="0" y="3"/>
                                </a:lnTo>
                                <a:lnTo>
                                  <a:pt x="1" y="2"/>
                                </a:lnTo>
                                <a:lnTo>
                                  <a:pt x="1" y="2"/>
                                </a:lnTo>
                                <a:lnTo>
                                  <a:pt x="4" y="1"/>
                                </a:lnTo>
                                <a:lnTo>
                                  <a:pt x="6" y="1"/>
                                </a:lnTo>
                                <a:lnTo>
                                  <a:pt x="9" y="0"/>
                                </a:lnTo>
                                <a:lnTo>
                                  <a:pt x="11" y="0"/>
                                </a:lnTo>
                                <a:lnTo>
                                  <a:pt x="16" y="0"/>
                                </a:lnTo>
                                <a:lnTo>
                                  <a:pt x="21" y="0"/>
                                </a:lnTo>
                                <a:lnTo>
                                  <a:pt x="23" y="0"/>
                                </a:lnTo>
                                <a:lnTo>
                                  <a:pt x="26" y="1"/>
                                </a:lnTo>
                                <a:lnTo>
                                  <a:pt x="28" y="1"/>
                                </a:lnTo>
                                <a:lnTo>
                                  <a:pt x="29" y="2"/>
                                </a:lnTo>
                                <a:lnTo>
                                  <a:pt x="31" y="2"/>
                                </a:lnTo>
                                <a:lnTo>
                                  <a:pt x="32" y="3"/>
                                </a:lnTo>
                                <a:lnTo>
                                  <a:pt x="32" y="5"/>
                                </a:lnTo>
                                <a:lnTo>
                                  <a:pt x="32"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53" name="Freeform 1020"/>
                        <wps:cNvSpPr>
                          <a:spLocks/>
                        </wps:cNvSpPr>
                        <wps:spPr bwMode="auto">
                          <a:xfrm>
                            <a:off x="1473200" y="1254125"/>
                            <a:ext cx="19050" cy="20638"/>
                          </a:xfrm>
                          <a:custGeom>
                            <a:avLst/>
                            <a:gdLst>
                              <a:gd name="T0" fmla="*/ 36 w 36"/>
                              <a:gd name="T1" fmla="*/ 19 h 37"/>
                              <a:gd name="T2" fmla="*/ 34 w 36"/>
                              <a:gd name="T3" fmla="*/ 29 h 37"/>
                              <a:gd name="T4" fmla="*/ 32 w 36"/>
                              <a:gd name="T5" fmla="*/ 34 h 37"/>
                              <a:gd name="T6" fmla="*/ 27 w 36"/>
                              <a:gd name="T7" fmla="*/ 37 h 37"/>
                              <a:gd name="T8" fmla="*/ 17 w 36"/>
                              <a:gd name="T9" fmla="*/ 37 h 37"/>
                              <a:gd name="T10" fmla="*/ 9 w 36"/>
                              <a:gd name="T11" fmla="*/ 37 h 37"/>
                              <a:gd name="T12" fmla="*/ 4 w 36"/>
                              <a:gd name="T13" fmla="*/ 34 h 37"/>
                              <a:gd name="T14" fmla="*/ 1 w 36"/>
                              <a:gd name="T15" fmla="*/ 29 h 37"/>
                              <a:gd name="T16" fmla="*/ 0 w 36"/>
                              <a:gd name="T17" fmla="*/ 20 h 37"/>
                              <a:gd name="T18" fmla="*/ 1 w 36"/>
                              <a:gd name="T19" fmla="*/ 9 h 37"/>
                              <a:gd name="T20" fmla="*/ 4 w 36"/>
                              <a:gd name="T21" fmla="*/ 4 h 37"/>
                              <a:gd name="T22" fmla="*/ 9 w 36"/>
                              <a:gd name="T23" fmla="*/ 2 h 37"/>
                              <a:gd name="T24" fmla="*/ 18 w 36"/>
                              <a:gd name="T25" fmla="*/ 0 h 37"/>
                              <a:gd name="T26" fmla="*/ 27 w 36"/>
                              <a:gd name="T27" fmla="*/ 2 h 37"/>
                              <a:gd name="T28" fmla="*/ 32 w 36"/>
                              <a:gd name="T29" fmla="*/ 4 h 37"/>
                              <a:gd name="T30" fmla="*/ 36 w 36"/>
                              <a:gd name="T31" fmla="*/ 9 h 37"/>
                              <a:gd name="T32" fmla="*/ 36 w 36"/>
                              <a:gd name="T33" fmla="*/ 19 h 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6" h="37">
                                <a:moveTo>
                                  <a:pt x="36" y="19"/>
                                </a:moveTo>
                                <a:lnTo>
                                  <a:pt x="34" y="29"/>
                                </a:lnTo>
                                <a:lnTo>
                                  <a:pt x="32" y="34"/>
                                </a:lnTo>
                                <a:lnTo>
                                  <a:pt x="27" y="37"/>
                                </a:lnTo>
                                <a:lnTo>
                                  <a:pt x="17" y="37"/>
                                </a:lnTo>
                                <a:lnTo>
                                  <a:pt x="9" y="37"/>
                                </a:lnTo>
                                <a:lnTo>
                                  <a:pt x="4" y="34"/>
                                </a:lnTo>
                                <a:lnTo>
                                  <a:pt x="1" y="29"/>
                                </a:lnTo>
                                <a:lnTo>
                                  <a:pt x="0" y="20"/>
                                </a:lnTo>
                                <a:lnTo>
                                  <a:pt x="1" y="9"/>
                                </a:lnTo>
                                <a:lnTo>
                                  <a:pt x="4" y="4"/>
                                </a:lnTo>
                                <a:lnTo>
                                  <a:pt x="9" y="2"/>
                                </a:lnTo>
                                <a:lnTo>
                                  <a:pt x="18" y="0"/>
                                </a:lnTo>
                                <a:lnTo>
                                  <a:pt x="27" y="2"/>
                                </a:lnTo>
                                <a:lnTo>
                                  <a:pt x="32" y="4"/>
                                </a:lnTo>
                                <a:lnTo>
                                  <a:pt x="36" y="9"/>
                                </a:lnTo>
                                <a:lnTo>
                                  <a:pt x="36" y="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54" name="Freeform 1021"/>
                        <wps:cNvSpPr>
                          <a:spLocks/>
                        </wps:cNvSpPr>
                        <wps:spPr bwMode="auto">
                          <a:xfrm>
                            <a:off x="4125913" y="736600"/>
                            <a:ext cx="106363" cy="635000"/>
                          </a:xfrm>
                          <a:custGeom>
                            <a:avLst/>
                            <a:gdLst>
                              <a:gd name="T0" fmla="*/ 199 w 202"/>
                              <a:gd name="T1" fmla="*/ 0 h 1200"/>
                              <a:gd name="T2" fmla="*/ 192 w 202"/>
                              <a:gd name="T3" fmla="*/ 10 h 1200"/>
                              <a:gd name="T4" fmla="*/ 134 w 202"/>
                              <a:gd name="T5" fmla="*/ 113 h 1200"/>
                              <a:gd name="T6" fmla="*/ 77 w 202"/>
                              <a:gd name="T7" fmla="*/ 238 h 1200"/>
                              <a:gd name="T8" fmla="*/ 42 w 202"/>
                              <a:gd name="T9" fmla="*/ 334 h 1200"/>
                              <a:gd name="T10" fmla="*/ 15 w 202"/>
                              <a:gd name="T11" fmla="*/ 436 h 1200"/>
                              <a:gd name="T12" fmla="*/ 0 w 202"/>
                              <a:gd name="T13" fmla="*/ 541 h 1200"/>
                              <a:gd name="T14" fmla="*/ 0 w 202"/>
                              <a:gd name="T15" fmla="*/ 592 h 1200"/>
                              <a:gd name="T16" fmla="*/ 2 w 202"/>
                              <a:gd name="T17" fmla="*/ 650 h 1200"/>
                              <a:gd name="T18" fmla="*/ 21 w 202"/>
                              <a:gd name="T19" fmla="*/ 764 h 1200"/>
                              <a:gd name="T20" fmla="*/ 50 w 202"/>
                              <a:gd name="T21" fmla="*/ 871 h 1200"/>
                              <a:gd name="T22" fmla="*/ 86 w 202"/>
                              <a:gd name="T23" fmla="*/ 968 h 1200"/>
                              <a:gd name="T24" fmla="*/ 141 w 202"/>
                              <a:gd name="T25" fmla="*/ 1091 h 1200"/>
                              <a:gd name="T26" fmla="*/ 196 w 202"/>
                              <a:gd name="T27" fmla="*/ 1190 h 1200"/>
                              <a:gd name="T28" fmla="*/ 202 w 202"/>
                              <a:gd name="T29" fmla="*/ 1200 h 12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02" h="1200">
                                <a:moveTo>
                                  <a:pt x="199" y="0"/>
                                </a:moveTo>
                                <a:lnTo>
                                  <a:pt x="192" y="10"/>
                                </a:lnTo>
                                <a:lnTo>
                                  <a:pt x="134" y="113"/>
                                </a:lnTo>
                                <a:lnTo>
                                  <a:pt x="77" y="238"/>
                                </a:lnTo>
                                <a:lnTo>
                                  <a:pt x="42" y="334"/>
                                </a:lnTo>
                                <a:lnTo>
                                  <a:pt x="15" y="436"/>
                                </a:lnTo>
                                <a:lnTo>
                                  <a:pt x="0" y="541"/>
                                </a:lnTo>
                                <a:lnTo>
                                  <a:pt x="0" y="592"/>
                                </a:lnTo>
                                <a:lnTo>
                                  <a:pt x="2" y="650"/>
                                </a:lnTo>
                                <a:lnTo>
                                  <a:pt x="21" y="764"/>
                                </a:lnTo>
                                <a:lnTo>
                                  <a:pt x="50" y="871"/>
                                </a:lnTo>
                                <a:lnTo>
                                  <a:pt x="86" y="968"/>
                                </a:lnTo>
                                <a:lnTo>
                                  <a:pt x="141" y="1091"/>
                                </a:lnTo>
                                <a:lnTo>
                                  <a:pt x="196" y="1190"/>
                                </a:lnTo>
                                <a:lnTo>
                                  <a:pt x="202" y="1200"/>
                                </a:lnTo>
                              </a:path>
                            </a:pathLst>
                          </a:custGeom>
                          <a:noFill/>
                          <a:ln w="7938">
                            <a:solidFill>
                              <a:srgbClr val="7C7C7C"/>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555" name="Freeform 1022"/>
                        <wps:cNvSpPr>
                          <a:spLocks/>
                        </wps:cNvSpPr>
                        <wps:spPr bwMode="auto">
                          <a:xfrm>
                            <a:off x="4189413" y="1320800"/>
                            <a:ext cx="49213" cy="58738"/>
                          </a:xfrm>
                          <a:custGeom>
                            <a:avLst/>
                            <a:gdLst>
                              <a:gd name="T0" fmla="*/ 66 w 92"/>
                              <a:gd name="T1" fmla="*/ 0 h 111"/>
                              <a:gd name="T2" fmla="*/ 92 w 92"/>
                              <a:gd name="T3" fmla="*/ 111 h 111"/>
                              <a:gd name="T4" fmla="*/ 0 w 92"/>
                              <a:gd name="T5" fmla="*/ 43 h 111"/>
                              <a:gd name="T6" fmla="*/ 11 w 92"/>
                              <a:gd name="T7" fmla="*/ 43 h 111"/>
                              <a:gd name="T8" fmla="*/ 32 w 92"/>
                              <a:gd name="T9" fmla="*/ 37 h 111"/>
                              <a:gd name="T10" fmla="*/ 49 w 92"/>
                              <a:gd name="T11" fmla="*/ 26 h 111"/>
                              <a:gd name="T12" fmla="*/ 63 w 92"/>
                              <a:gd name="T13" fmla="*/ 10 h 111"/>
                              <a:gd name="T14" fmla="*/ 66 w 92"/>
                              <a:gd name="T15" fmla="*/ 0 h 111"/>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92" h="111">
                                <a:moveTo>
                                  <a:pt x="66" y="0"/>
                                </a:moveTo>
                                <a:lnTo>
                                  <a:pt x="92" y="111"/>
                                </a:lnTo>
                                <a:lnTo>
                                  <a:pt x="0" y="43"/>
                                </a:lnTo>
                                <a:lnTo>
                                  <a:pt x="11" y="43"/>
                                </a:lnTo>
                                <a:lnTo>
                                  <a:pt x="32" y="37"/>
                                </a:lnTo>
                                <a:lnTo>
                                  <a:pt x="49" y="26"/>
                                </a:lnTo>
                                <a:lnTo>
                                  <a:pt x="63" y="10"/>
                                </a:lnTo>
                                <a:lnTo>
                                  <a:pt x="66" y="0"/>
                                </a:lnTo>
                                <a:close/>
                              </a:path>
                            </a:pathLst>
                          </a:custGeom>
                          <a:solidFill>
                            <a:srgbClr val="7C7C7C"/>
                          </a:solidFill>
                          <a:ln w="3175">
                            <a:solidFill>
                              <a:srgbClr val="7C7C7C"/>
                            </a:solidFill>
                            <a:prstDash val="solid"/>
                            <a:round/>
                            <a:headEnd/>
                            <a:tailEnd/>
                          </a:ln>
                        </wps:spPr>
                        <wps:bodyPr vert="horz" wrap="square" lIns="91440" tIns="45720" rIns="91440" bIns="45720" numCol="1" anchor="t" anchorCtr="0" compatLnSpc="1">
                          <a:prstTxWarp prst="textNoShape">
                            <a:avLst/>
                          </a:prstTxWarp>
                        </wps:bodyPr>
                      </wps:wsp>
                      <wps:wsp>
                        <wps:cNvPr id="2556" name="Freeform 1023"/>
                        <wps:cNvSpPr>
                          <a:spLocks/>
                        </wps:cNvSpPr>
                        <wps:spPr bwMode="auto">
                          <a:xfrm>
                            <a:off x="3968750" y="1204912"/>
                            <a:ext cx="17463" cy="82550"/>
                          </a:xfrm>
                          <a:custGeom>
                            <a:avLst/>
                            <a:gdLst>
                              <a:gd name="T0" fmla="*/ 31 w 31"/>
                              <a:gd name="T1" fmla="*/ 151 h 156"/>
                              <a:gd name="T2" fmla="*/ 31 w 31"/>
                              <a:gd name="T3" fmla="*/ 152 h 156"/>
                              <a:gd name="T4" fmla="*/ 31 w 31"/>
                              <a:gd name="T5" fmla="*/ 154 h 156"/>
                              <a:gd name="T6" fmla="*/ 30 w 31"/>
                              <a:gd name="T7" fmla="*/ 154 h 156"/>
                              <a:gd name="T8" fmla="*/ 29 w 31"/>
                              <a:gd name="T9" fmla="*/ 155 h 156"/>
                              <a:gd name="T10" fmla="*/ 26 w 31"/>
                              <a:gd name="T11" fmla="*/ 155 h 156"/>
                              <a:gd name="T12" fmla="*/ 24 w 31"/>
                              <a:gd name="T13" fmla="*/ 156 h 156"/>
                              <a:gd name="T14" fmla="*/ 20 w 31"/>
                              <a:gd name="T15" fmla="*/ 156 h 156"/>
                              <a:gd name="T16" fmla="*/ 16 w 31"/>
                              <a:gd name="T17" fmla="*/ 156 h 156"/>
                              <a:gd name="T18" fmla="*/ 11 w 31"/>
                              <a:gd name="T19" fmla="*/ 156 h 156"/>
                              <a:gd name="T20" fmla="*/ 8 w 31"/>
                              <a:gd name="T21" fmla="*/ 156 h 156"/>
                              <a:gd name="T22" fmla="*/ 5 w 31"/>
                              <a:gd name="T23" fmla="*/ 155 h 156"/>
                              <a:gd name="T24" fmla="*/ 3 w 31"/>
                              <a:gd name="T25" fmla="*/ 155 h 156"/>
                              <a:gd name="T26" fmla="*/ 2 w 31"/>
                              <a:gd name="T27" fmla="*/ 154 h 156"/>
                              <a:gd name="T28" fmla="*/ 0 w 31"/>
                              <a:gd name="T29" fmla="*/ 154 h 156"/>
                              <a:gd name="T30" fmla="*/ 0 w 31"/>
                              <a:gd name="T31" fmla="*/ 152 h 156"/>
                              <a:gd name="T32" fmla="*/ 0 w 31"/>
                              <a:gd name="T33" fmla="*/ 151 h 156"/>
                              <a:gd name="T34" fmla="*/ 0 w 31"/>
                              <a:gd name="T35" fmla="*/ 5 h 156"/>
                              <a:gd name="T36" fmla="*/ 0 w 31"/>
                              <a:gd name="T37" fmla="*/ 3 h 156"/>
                              <a:gd name="T38" fmla="*/ 0 w 31"/>
                              <a:gd name="T39" fmla="*/ 2 h 156"/>
                              <a:gd name="T40" fmla="*/ 2 w 31"/>
                              <a:gd name="T41" fmla="*/ 1 h 156"/>
                              <a:gd name="T42" fmla="*/ 3 w 31"/>
                              <a:gd name="T43" fmla="*/ 1 h 156"/>
                              <a:gd name="T44" fmla="*/ 5 w 31"/>
                              <a:gd name="T45" fmla="*/ 0 h 156"/>
                              <a:gd name="T46" fmla="*/ 8 w 31"/>
                              <a:gd name="T47" fmla="*/ 0 h 156"/>
                              <a:gd name="T48" fmla="*/ 11 w 31"/>
                              <a:gd name="T49" fmla="*/ 0 h 156"/>
                              <a:gd name="T50" fmla="*/ 16 w 31"/>
                              <a:gd name="T51" fmla="*/ 0 h 156"/>
                              <a:gd name="T52" fmla="*/ 20 w 31"/>
                              <a:gd name="T53" fmla="*/ 0 h 156"/>
                              <a:gd name="T54" fmla="*/ 24 w 31"/>
                              <a:gd name="T55" fmla="*/ 0 h 156"/>
                              <a:gd name="T56" fmla="*/ 26 w 31"/>
                              <a:gd name="T57" fmla="*/ 0 h 156"/>
                              <a:gd name="T58" fmla="*/ 29 w 31"/>
                              <a:gd name="T59" fmla="*/ 1 h 156"/>
                              <a:gd name="T60" fmla="*/ 30 w 31"/>
                              <a:gd name="T61" fmla="*/ 1 h 156"/>
                              <a:gd name="T62" fmla="*/ 31 w 31"/>
                              <a:gd name="T63" fmla="*/ 2 h 156"/>
                              <a:gd name="T64" fmla="*/ 31 w 31"/>
                              <a:gd name="T65" fmla="*/ 3 h 156"/>
                              <a:gd name="T66" fmla="*/ 31 w 31"/>
                              <a:gd name="T67" fmla="*/ 5 h 156"/>
                              <a:gd name="T68" fmla="*/ 31 w 31"/>
                              <a:gd name="T69" fmla="*/ 15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1" h="156">
                                <a:moveTo>
                                  <a:pt x="31" y="151"/>
                                </a:moveTo>
                                <a:lnTo>
                                  <a:pt x="31" y="152"/>
                                </a:lnTo>
                                <a:lnTo>
                                  <a:pt x="31" y="154"/>
                                </a:lnTo>
                                <a:lnTo>
                                  <a:pt x="30" y="154"/>
                                </a:lnTo>
                                <a:lnTo>
                                  <a:pt x="29" y="155"/>
                                </a:lnTo>
                                <a:lnTo>
                                  <a:pt x="26" y="155"/>
                                </a:lnTo>
                                <a:lnTo>
                                  <a:pt x="24" y="156"/>
                                </a:lnTo>
                                <a:lnTo>
                                  <a:pt x="20" y="156"/>
                                </a:lnTo>
                                <a:lnTo>
                                  <a:pt x="16" y="156"/>
                                </a:lnTo>
                                <a:lnTo>
                                  <a:pt x="11" y="156"/>
                                </a:lnTo>
                                <a:lnTo>
                                  <a:pt x="8" y="156"/>
                                </a:lnTo>
                                <a:lnTo>
                                  <a:pt x="5" y="155"/>
                                </a:lnTo>
                                <a:lnTo>
                                  <a:pt x="3" y="155"/>
                                </a:lnTo>
                                <a:lnTo>
                                  <a:pt x="2" y="154"/>
                                </a:lnTo>
                                <a:lnTo>
                                  <a:pt x="0" y="154"/>
                                </a:lnTo>
                                <a:lnTo>
                                  <a:pt x="0" y="152"/>
                                </a:lnTo>
                                <a:lnTo>
                                  <a:pt x="0" y="151"/>
                                </a:lnTo>
                                <a:lnTo>
                                  <a:pt x="0" y="5"/>
                                </a:lnTo>
                                <a:lnTo>
                                  <a:pt x="0" y="3"/>
                                </a:lnTo>
                                <a:lnTo>
                                  <a:pt x="0" y="2"/>
                                </a:lnTo>
                                <a:lnTo>
                                  <a:pt x="2" y="1"/>
                                </a:lnTo>
                                <a:lnTo>
                                  <a:pt x="3" y="1"/>
                                </a:lnTo>
                                <a:lnTo>
                                  <a:pt x="5" y="0"/>
                                </a:lnTo>
                                <a:lnTo>
                                  <a:pt x="8" y="0"/>
                                </a:lnTo>
                                <a:lnTo>
                                  <a:pt x="11" y="0"/>
                                </a:lnTo>
                                <a:lnTo>
                                  <a:pt x="16" y="0"/>
                                </a:lnTo>
                                <a:lnTo>
                                  <a:pt x="20" y="0"/>
                                </a:lnTo>
                                <a:lnTo>
                                  <a:pt x="24" y="0"/>
                                </a:lnTo>
                                <a:lnTo>
                                  <a:pt x="26" y="0"/>
                                </a:lnTo>
                                <a:lnTo>
                                  <a:pt x="29" y="1"/>
                                </a:lnTo>
                                <a:lnTo>
                                  <a:pt x="30" y="1"/>
                                </a:lnTo>
                                <a:lnTo>
                                  <a:pt x="31" y="2"/>
                                </a:lnTo>
                                <a:lnTo>
                                  <a:pt x="31" y="3"/>
                                </a:lnTo>
                                <a:lnTo>
                                  <a:pt x="31" y="5"/>
                                </a:lnTo>
                                <a:lnTo>
                                  <a:pt x="31" y="151"/>
                                </a:lnTo>
                                <a:close/>
                              </a:path>
                            </a:pathLst>
                          </a:custGeom>
                          <a:solidFill>
                            <a:srgbClr val="7C7C7C"/>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57" name="Freeform 1024"/>
                        <wps:cNvSpPr>
                          <a:spLocks/>
                        </wps:cNvSpPr>
                        <wps:spPr bwMode="auto">
                          <a:xfrm>
                            <a:off x="4003675" y="1268412"/>
                            <a:ext cx="19050" cy="20638"/>
                          </a:xfrm>
                          <a:custGeom>
                            <a:avLst/>
                            <a:gdLst>
                              <a:gd name="T0" fmla="*/ 36 w 36"/>
                              <a:gd name="T1" fmla="*/ 18 h 37"/>
                              <a:gd name="T2" fmla="*/ 35 w 36"/>
                              <a:gd name="T3" fmla="*/ 29 h 37"/>
                              <a:gd name="T4" fmla="*/ 31 w 36"/>
                              <a:gd name="T5" fmla="*/ 34 h 37"/>
                              <a:gd name="T6" fmla="*/ 26 w 36"/>
                              <a:gd name="T7" fmla="*/ 36 h 37"/>
                              <a:gd name="T8" fmla="*/ 18 w 36"/>
                              <a:gd name="T9" fmla="*/ 37 h 37"/>
                              <a:gd name="T10" fmla="*/ 9 w 36"/>
                              <a:gd name="T11" fmla="*/ 36 h 37"/>
                              <a:gd name="T12" fmla="*/ 4 w 36"/>
                              <a:gd name="T13" fmla="*/ 34 h 37"/>
                              <a:gd name="T14" fmla="*/ 0 w 36"/>
                              <a:gd name="T15" fmla="*/ 29 h 37"/>
                              <a:gd name="T16" fmla="*/ 0 w 36"/>
                              <a:gd name="T17" fmla="*/ 19 h 37"/>
                              <a:gd name="T18" fmla="*/ 0 w 36"/>
                              <a:gd name="T19" fmla="*/ 9 h 37"/>
                              <a:gd name="T20" fmla="*/ 4 w 36"/>
                              <a:gd name="T21" fmla="*/ 4 h 37"/>
                              <a:gd name="T22" fmla="*/ 9 w 36"/>
                              <a:gd name="T23" fmla="*/ 0 h 37"/>
                              <a:gd name="T24" fmla="*/ 18 w 36"/>
                              <a:gd name="T25" fmla="*/ 0 h 37"/>
                              <a:gd name="T26" fmla="*/ 28 w 36"/>
                              <a:gd name="T27" fmla="*/ 0 h 37"/>
                              <a:gd name="T28" fmla="*/ 32 w 36"/>
                              <a:gd name="T29" fmla="*/ 4 h 37"/>
                              <a:gd name="T30" fmla="*/ 35 w 36"/>
                              <a:gd name="T31" fmla="*/ 9 h 37"/>
                              <a:gd name="T32" fmla="*/ 36 w 36"/>
                              <a:gd name="T33" fmla="*/ 18 h 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6" h="37">
                                <a:moveTo>
                                  <a:pt x="36" y="18"/>
                                </a:moveTo>
                                <a:lnTo>
                                  <a:pt x="35" y="29"/>
                                </a:lnTo>
                                <a:lnTo>
                                  <a:pt x="31" y="34"/>
                                </a:lnTo>
                                <a:lnTo>
                                  <a:pt x="26" y="36"/>
                                </a:lnTo>
                                <a:lnTo>
                                  <a:pt x="18" y="37"/>
                                </a:lnTo>
                                <a:lnTo>
                                  <a:pt x="9" y="36"/>
                                </a:lnTo>
                                <a:lnTo>
                                  <a:pt x="4" y="34"/>
                                </a:lnTo>
                                <a:lnTo>
                                  <a:pt x="0" y="29"/>
                                </a:lnTo>
                                <a:lnTo>
                                  <a:pt x="0" y="19"/>
                                </a:lnTo>
                                <a:lnTo>
                                  <a:pt x="0" y="9"/>
                                </a:lnTo>
                                <a:lnTo>
                                  <a:pt x="4" y="4"/>
                                </a:lnTo>
                                <a:lnTo>
                                  <a:pt x="9" y="0"/>
                                </a:lnTo>
                                <a:lnTo>
                                  <a:pt x="18" y="0"/>
                                </a:lnTo>
                                <a:lnTo>
                                  <a:pt x="28" y="0"/>
                                </a:lnTo>
                                <a:lnTo>
                                  <a:pt x="32" y="4"/>
                                </a:lnTo>
                                <a:lnTo>
                                  <a:pt x="35" y="9"/>
                                </a:lnTo>
                                <a:lnTo>
                                  <a:pt x="36" y="18"/>
                                </a:lnTo>
                                <a:close/>
                              </a:path>
                            </a:pathLst>
                          </a:custGeom>
                          <a:solidFill>
                            <a:srgbClr val="7C7C7C"/>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58" name="Freeform 1025"/>
                        <wps:cNvSpPr>
                          <a:spLocks/>
                        </wps:cNvSpPr>
                        <wps:spPr bwMode="auto">
                          <a:xfrm>
                            <a:off x="1589088" y="1458912"/>
                            <a:ext cx="106363" cy="633413"/>
                          </a:xfrm>
                          <a:custGeom>
                            <a:avLst/>
                            <a:gdLst>
                              <a:gd name="T0" fmla="*/ 200 w 202"/>
                              <a:gd name="T1" fmla="*/ 0 h 1199"/>
                              <a:gd name="T2" fmla="*/ 193 w 202"/>
                              <a:gd name="T3" fmla="*/ 9 h 1199"/>
                              <a:gd name="T4" fmla="*/ 135 w 202"/>
                              <a:gd name="T5" fmla="*/ 113 h 1199"/>
                              <a:gd name="T6" fmla="*/ 78 w 202"/>
                              <a:gd name="T7" fmla="*/ 237 h 1199"/>
                              <a:gd name="T8" fmla="*/ 42 w 202"/>
                              <a:gd name="T9" fmla="*/ 333 h 1199"/>
                              <a:gd name="T10" fmla="*/ 15 w 202"/>
                              <a:gd name="T11" fmla="*/ 437 h 1199"/>
                              <a:gd name="T12" fmla="*/ 0 w 202"/>
                              <a:gd name="T13" fmla="*/ 540 h 1199"/>
                              <a:gd name="T14" fmla="*/ 0 w 202"/>
                              <a:gd name="T15" fmla="*/ 592 h 1199"/>
                              <a:gd name="T16" fmla="*/ 3 w 202"/>
                              <a:gd name="T17" fmla="*/ 650 h 1199"/>
                              <a:gd name="T18" fmla="*/ 21 w 202"/>
                              <a:gd name="T19" fmla="*/ 763 h 1199"/>
                              <a:gd name="T20" fmla="*/ 51 w 202"/>
                              <a:gd name="T21" fmla="*/ 870 h 1199"/>
                              <a:gd name="T22" fmla="*/ 87 w 202"/>
                              <a:gd name="T23" fmla="*/ 967 h 1199"/>
                              <a:gd name="T24" fmla="*/ 142 w 202"/>
                              <a:gd name="T25" fmla="*/ 1092 h 1199"/>
                              <a:gd name="T26" fmla="*/ 197 w 202"/>
                              <a:gd name="T27" fmla="*/ 1189 h 1199"/>
                              <a:gd name="T28" fmla="*/ 202 w 202"/>
                              <a:gd name="T29" fmla="*/ 1199 h 11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02" h="1199">
                                <a:moveTo>
                                  <a:pt x="200" y="0"/>
                                </a:moveTo>
                                <a:lnTo>
                                  <a:pt x="193" y="9"/>
                                </a:lnTo>
                                <a:lnTo>
                                  <a:pt x="135" y="113"/>
                                </a:lnTo>
                                <a:lnTo>
                                  <a:pt x="78" y="237"/>
                                </a:lnTo>
                                <a:lnTo>
                                  <a:pt x="42" y="333"/>
                                </a:lnTo>
                                <a:lnTo>
                                  <a:pt x="15" y="437"/>
                                </a:lnTo>
                                <a:lnTo>
                                  <a:pt x="0" y="540"/>
                                </a:lnTo>
                                <a:lnTo>
                                  <a:pt x="0" y="592"/>
                                </a:lnTo>
                                <a:lnTo>
                                  <a:pt x="3" y="650"/>
                                </a:lnTo>
                                <a:lnTo>
                                  <a:pt x="21" y="763"/>
                                </a:lnTo>
                                <a:lnTo>
                                  <a:pt x="51" y="870"/>
                                </a:lnTo>
                                <a:lnTo>
                                  <a:pt x="87" y="967"/>
                                </a:lnTo>
                                <a:lnTo>
                                  <a:pt x="142" y="1092"/>
                                </a:lnTo>
                                <a:lnTo>
                                  <a:pt x="197" y="1189"/>
                                </a:lnTo>
                                <a:lnTo>
                                  <a:pt x="202" y="1199"/>
                                </a:lnTo>
                              </a:path>
                            </a:pathLst>
                          </a:custGeom>
                          <a:noFill/>
                          <a:ln w="793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559" name="Freeform 1026"/>
                        <wps:cNvSpPr>
                          <a:spLocks/>
                        </wps:cNvSpPr>
                        <wps:spPr bwMode="auto">
                          <a:xfrm>
                            <a:off x="1654175" y="2043112"/>
                            <a:ext cx="49213" cy="58738"/>
                          </a:xfrm>
                          <a:custGeom>
                            <a:avLst/>
                            <a:gdLst>
                              <a:gd name="T0" fmla="*/ 65 w 91"/>
                              <a:gd name="T1" fmla="*/ 0 h 112"/>
                              <a:gd name="T2" fmla="*/ 91 w 91"/>
                              <a:gd name="T3" fmla="*/ 112 h 112"/>
                              <a:gd name="T4" fmla="*/ 0 w 91"/>
                              <a:gd name="T5" fmla="*/ 43 h 112"/>
                              <a:gd name="T6" fmla="*/ 9 w 91"/>
                              <a:gd name="T7" fmla="*/ 43 h 112"/>
                              <a:gd name="T8" fmla="*/ 30 w 91"/>
                              <a:gd name="T9" fmla="*/ 37 h 112"/>
                              <a:gd name="T10" fmla="*/ 48 w 91"/>
                              <a:gd name="T11" fmla="*/ 26 h 112"/>
                              <a:gd name="T12" fmla="*/ 61 w 91"/>
                              <a:gd name="T13" fmla="*/ 10 h 112"/>
                              <a:gd name="T14" fmla="*/ 65 w 91"/>
                              <a:gd name="T15" fmla="*/ 0 h 11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91" h="112">
                                <a:moveTo>
                                  <a:pt x="65" y="0"/>
                                </a:moveTo>
                                <a:lnTo>
                                  <a:pt x="91" y="112"/>
                                </a:lnTo>
                                <a:lnTo>
                                  <a:pt x="0" y="43"/>
                                </a:lnTo>
                                <a:lnTo>
                                  <a:pt x="9" y="43"/>
                                </a:lnTo>
                                <a:lnTo>
                                  <a:pt x="30" y="37"/>
                                </a:lnTo>
                                <a:lnTo>
                                  <a:pt x="48" y="26"/>
                                </a:lnTo>
                                <a:lnTo>
                                  <a:pt x="61" y="10"/>
                                </a:lnTo>
                                <a:lnTo>
                                  <a:pt x="65" y="0"/>
                                </a:lnTo>
                                <a:close/>
                              </a:path>
                            </a:pathLst>
                          </a:custGeom>
                          <a:solidFill>
                            <a:srgbClr val="000000"/>
                          </a:solidFill>
                          <a:ln w="3175">
                            <a:solidFill>
                              <a:srgbClr val="000000"/>
                            </a:solidFill>
                            <a:prstDash val="solid"/>
                            <a:round/>
                            <a:headEnd/>
                            <a:tailEnd/>
                          </a:ln>
                        </wps:spPr>
                        <wps:bodyPr vert="horz" wrap="square" lIns="91440" tIns="45720" rIns="91440" bIns="45720" numCol="1" anchor="t" anchorCtr="0" compatLnSpc="1">
                          <a:prstTxWarp prst="textNoShape">
                            <a:avLst/>
                          </a:prstTxWarp>
                        </wps:bodyPr>
                      </wps:wsp>
                      <wps:wsp>
                        <wps:cNvPr id="2560" name="Freeform 1027"/>
                        <wps:cNvSpPr>
                          <a:spLocks/>
                        </wps:cNvSpPr>
                        <wps:spPr bwMode="auto">
                          <a:xfrm>
                            <a:off x="1433513" y="1979612"/>
                            <a:ext cx="17463" cy="82550"/>
                          </a:xfrm>
                          <a:custGeom>
                            <a:avLst/>
                            <a:gdLst>
                              <a:gd name="T0" fmla="*/ 32 w 32"/>
                              <a:gd name="T1" fmla="*/ 151 h 156"/>
                              <a:gd name="T2" fmla="*/ 31 w 32"/>
                              <a:gd name="T3" fmla="*/ 152 h 156"/>
                              <a:gd name="T4" fmla="*/ 31 w 32"/>
                              <a:gd name="T5" fmla="*/ 154 h 156"/>
                              <a:gd name="T6" fmla="*/ 30 w 32"/>
                              <a:gd name="T7" fmla="*/ 155 h 156"/>
                              <a:gd name="T8" fmla="*/ 28 w 32"/>
                              <a:gd name="T9" fmla="*/ 155 h 156"/>
                              <a:gd name="T10" fmla="*/ 26 w 32"/>
                              <a:gd name="T11" fmla="*/ 156 h 156"/>
                              <a:gd name="T12" fmla="*/ 23 w 32"/>
                              <a:gd name="T13" fmla="*/ 156 h 156"/>
                              <a:gd name="T14" fmla="*/ 20 w 32"/>
                              <a:gd name="T15" fmla="*/ 156 h 156"/>
                              <a:gd name="T16" fmla="*/ 16 w 32"/>
                              <a:gd name="T17" fmla="*/ 156 h 156"/>
                              <a:gd name="T18" fmla="*/ 11 w 32"/>
                              <a:gd name="T19" fmla="*/ 156 h 156"/>
                              <a:gd name="T20" fmla="*/ 7 w 32"/>
                              <a:gd name="T21" fmla="*/ 156 h 156"/>
                              <a:gd name="T22" fmla="*/ 5 w 32"/>
                              <a:gd name="T23" fmla="*/ 156 h 156"/>
                              <a:gd name="T24" fmla="*/ 4 w 32"/>
                              <a:gd name="T25" fmla="*/ 155 h 156"/>
                              <a:gd name="T26" fmla="*/ 1 w 32"/>
                              <a:gd name="T27" fmla="*/ 155 h 156"/>
                              <a:gd name="T28" fmla="*/ 0 w 32"/>
                              <a:gd name="T29" fmla="*/ 154 h 156"/>
                              <a:gd name="T30" fmla="*/ 0 w 32"/>
                              <a:gd name="T31" fmla="*/ 152 h 156"/>
                              <a:gd name="T32" fmla="*/ 0 w 32"/>
                              <a:gd name="T33" fmla="*/ 151 h 156"/>
                              <a:gd name="T34" fmla="*/ 0 w 32"/>
                              <a:gd name="T35" fmla="*/ 5 h 156"/>
                              <a:gd name="T36" fmla="*/ 0 w 32"/>
                              <a:gd name="T37" fmla="*/ 3 h 156"/>
                              <a:gd name="T38" fmla="*/ 0 w 32"/>
                              <a:gd name="T39" fmla="*/ 2 h 156"/>
                              <a:gd name="T40" fmla="*/ 1 w 32"/>
                              <a:gd name="T41" fmla="*/ 1 h 156"/>
                              <a:gd name="T42" fmla="*/ 4 w 32"/>
                              <a:gd name="T43" fmla="*/ 1 h 156"/>
                              <a:gd name="T44" fmla="*/ 5 w 32"/>
                              <a:gd name="T45" fmla="*/ 0 h 156"/>
                              <a:gd name="T46" fmla="*/ 9 w 32"/>
                              <a:gd name="T47" fmla="*/ 0 h 156"/>
                              <a:gd name="T48" fmla="*/ 11 w 32"/>
                              <a:gd name="T49" fmla="*/ 0 h 156"/>
                              <a:gd name="T50" fmla="*/ 16 w 32"/>
                              <a:gd name="T51" fmla="*/ 0 h 156"/>
                              <a:gd name="T52" fmla="*/ 20 w 32"/>
                              <a:gd name="T53" fmla="*/ 0 h 156"/>
                              <a:gd name="T54" fmla="*/ 23 w 32"/>
                              <a:gd name="T55" fmla="*/ 0 h 156"/>
                              <a:gd name="T56" fmla="*/ 26 w 32"/>
                              <a:gd name="T57" fmla="*/ 0 h 156"/>
                              <a:gd name="T58" fmla="*/ 28 w 32"/>
                              <a:gd name="T59" fmla="*/ 1 h 156"/>
                              <a:gd name="T60" fmla="*/ 30 w 32"/>
                              <a:gd name="T61" fmla="*/ 1 h 156"/>
                              <a:gd name="T62" fmla="*/ 31 w 32"/>
                              <a:gd name="T63" fmla="*/ 2 h 156"/>
                              <a:gd name="T64" fmla="*/ 31 w 32"/>
                              <a:gd name="T65" fmla="*/ 3 h 156"/>
                              <a:gd name="T66" fmla="*/ 32 w 32"/>
                              <a:gd name="T67" fmla="*/ 5 h 156"/>
                              <a:gd name="T68" fmla="*/ 32 w 32"/>
                              <a:gd name="T69" fmla="*/ 15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6">
                                <a:moveTo>
                                  <a:pt x="32" y="151"/>
                                </a:moveTo>
                                <a:lnTo>
                                  <a:pt x="31" y="152"/>
                                </a:lnTo>
                                <a:lnTo>
                                  <a:pt x="31" y="154"/>
                                </a:lnTo>
                                <a:lnTo>
                                  <a:pt x="30" y="155"/>
                                </a:lnTo>
                                <a:lnTo>
                                  <a:pt x="28" y="155"/>
                                </a:lnTo>
                                <a:lnTo>
                                  <a:pt x="26" y="156"/>
                                </a:lnTo>
                                <a:lnTo>
                                  <a:pt x="23" y="156"/>
                                </a:lnTo>
                                <a:lnTo>
                                  <a:pt x="20" y="156"/>
                                </a:lnTo>
                                <a:lnTo>
                                  <a:pt x="16" y="156"/>
                                </a:lnTo>
                                <a:lnTo>
                                  <a:pt x="11" y="156"/>
                                </a:lnTo>
                                <a:lnTo>
                                  <a:pt x="7" y="156"/>
                                </a:lnTo>
                                <a:lnTo>
                                  <a:pt x="5" y="156"/>
                                </a:lnTo>
                                <a:lnTo>
                                  <a:pt x="4" y="155"/>
                                </a:lnTo>
                                <a:lnTo>
                                  <a:pt x="1" y="155"/>
                                </a:lnTo>
                                <a:lnTo>
                                  <a:pt x="0" y="154"/>
                                </a:lnTo>
                                <a:lnTo>
                                  <a:pt x="0" y="152"/>
                                </a:lnTo>
                                <a:lnTo>
                                  <a:pt x="0" y="151"/>
                                </a:lnTo>
                                <a:lnTo>
                                  <a:pt x="0" y="5"/>
                                </a:lnTo>
                                <a:lnTo>
                                  <a:pt x="0" y="3"/>
                                </a:lnTo>
                                <a:lnTo>
                                  <a:pt x="0" y="2"/>
                                </a:lnTo>
                                <a:lnTo>
                                  <a:pt x="1" y="1"/>
                                </a:lnTo>
                                <a:lnTo>
                                  <a:pt x="4" y="1"/>
                                </a:lnTo>
                                <a:lnTo>
                                  <a:pt x="5" y="0"/>
                                </a:lnTo>
                                <a:lnTo>
                                  <a:pt x="9" y="0"/>
                                </a:lnTo>
                                <a:lnTo>
                                  <a:pt x="11" y="0"/>
                                </a:lnTo>
                                <a:lnTo>
                                  <a:pt x="16" y="0"/>
                                </a:lnTo>
                                <a:lnTo>
                                  <a:pt x="20" y="0"/>
                                </a:lnTo>
                                <a:lnTo>
                                  <a:pt x="23" y="0"/>
                                </a:lnTo>
                                <a:lnTo>
                                  <a:pt x="26" y="0"/>
                                </a:lnTo>
                                <a:lnTo>
                                  <a:pt x="28" y="1"/>
                                </a:lnTo>
                                <a:lnTo>
                                  <a:pt x="30" y="1"/>
                                </a:lnTo>
                                <a:lnTo>
                                  <a:pt x="31" y="2"/>
                                </a:lnTo>
                                <a:lnTo>
                                  <a:pt x="31" y="3"/>
                                </a:lnTo>
                                <a:lnTo>
                                  <a:pt x="32" y="5"/>
                                </a:lnTo>
                                <a:lnTo>
                                  <a:pt x="32"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61" name="Freeform 1028"/>
                        <wps:cNvSpPr>
                          <a:spLocks/>
                        </wps:cNvSpPr>
                        <wps:spPr bwMode="auto">
                          <a:xfrm>
                            <a:off x="1468438" y="1979612"/>
                            <a:ext cx="15875" cy="82550"/>
                          </a:xfrm>
                          <a:custGeom>
                            <a:avLst/>
                            <a:gdLst>
                              <a:gd name="T0" fmla="*/ 32 w 32"/>
                              <a:gd name="T1" fmla="*/ 151 h 156"/>
                              <a:gd name="T2" fmla="*/ 32 w 32"/>
                              <a:gd name="T3" fmla="*/ 152 h 156"/>
                              <a:gd name="T4" fmla="*/ 31 w 32"/>
                              <a:gd name="T5" fmla="*/ 154 h 156"/>
                              <a:gd name="T6" fmla="*/ 31 w 32"/>
                              <a:gd name="T7" fmla="*/ 155 h 156"/>
                              <a:gd name="T8" fmla="*/ 29 w 32"/>
                              <a:gd name="T9" fmla="*/ 155 h 156"/>
                              <a:gd name="T10" fmla="*/ 27 w 32"/>
                              <a:gd name="T11" fmla="*/ 156 h 156"/>
                              <a:gd name="T12" fmla="*/ 24 w 32"/>
                              <a:gd name="T13" fmla="*/ 156 h 156"/>
                              <a:gd name="T14" fmla="*/ 21 w 32"/>
                              <a:gd name="T15" fmla="*/ 156 h 156"/>
                              <a:gd name="T16" fmla="*/ 16 w 32"/>
                              <a:gd name="T17" fmla="*/ 156 h 156"/>
                              <a:gd name="T18" fmla="*/ 13 w 32"/>
                              <a:gd name="T19" fmla="*/ 156 h 156"/>
                              <a:gd name="T20" fmla="*/ 9 w 32"/>
                              <a:gd name="T21" fmla="*/ 156 h 156"/>
                              <a:gd name="T22" fmla="*/ 7 w 32"/>
                              <a:gd name="T23" fmla="*/ 156 h 156"/>
                              <a:gd name="T24" fmla="*/ 4 w 32"/>
                              <a:gd name="T25" fmla="*/ 155 h 156"/>
                              <a:gd name="T26" fmla="*/ 3 w 32"/>
                              <a:gd name="T27" fmla="*/ 155 h 156"/>
                              <a:gd name="T28" fmla="*/ 2 w 32"/>
                              <a:gd name="T29" fmla="*/ 154 h 156"/>
                              <a:gd name="T30" fmla="*/ 0 w 32"/>
                              <a:gd name="T31" fmla="*/ 152 h 156"/>
                              <a:gd name="T32" fmla="*/ 0 w 32"/>
                              <a:gd name="T33" fmla="*/ 151 h 156"/>
                              <a:gd name="T34" fmla="*/ 0 w 32"/>
                              <a:gd name="T35" fmla="*/ 5 h 156"/>
                              <a:gd name="T36" fmla="*/ 0 w 32"/>
                              <a:gd name="T37" fmla="*/ 3 h 156"/>
                              <a:gd name="T38" fmla="*/ 2 w 32"/>
                              <a:gd name="T39" fmla="*/ 2 h 156"/>
                              <a:gd name="T40" fmla="*/ 3 w 32"/>
                              <a:gd name="T41" fmla="*/ 1 h 156"/>
                              <a:gd name="T42" fmla="*/ 4 w 32"/>
                              <a:gd name="T43" fmla="*/ 1 h 156"/>
                              <a:gd name="T44" fmla="*/ 7 w 32"/>
                              <a:gd name="T45" fmla="*/ 0 h 156"/>
                              <a:gd name="T46" fmla="*/ 9 w 32"/>
                              <a:gd name="T47" fmla="*/ 0 h 156"/>
                              <a:gd name="T48" fmla="*/ 13 w 32"/>
                              <a:gd name="T49" fmla="*/ 0 h 156"/>
                              <a:gd name="T50" fmla="*/ 16 w 32"/>
                              <a:gd name="T51" fmla="*/ 0 h 156"/>
                              <a:gd name="T52" fmla="*/ 21 w 32"/>
                              <a:gd name="T53" fmla="*/ 0 h 156"/>
                              <a:gd name="T54" fmla="*/ 24 w 32"/>
                              <a:gd name="T55" fmla="*/ 0 h 156"/>
                              <a:gd name="T56" fmla="*/ 27 w 32"/>
                              <a:gd name="T57" fmla="*/ 0 h 156"/>
                              <a:gd name="T58" fmla="*/ 29 w 32"/>
                              <a:gd name="T59" fmla="*/ 1 h 156"/>
                              <a:gd name="T60" fmla="*/ 31 w 32"/>
                              <a:gd name="T61" fmla="*/ 1 h 156"/>
                              <a:gd name="T62" fmla="*/ 31 w 32"/>
                              <a:gd name="T63" fmla="*/ 2 h 156"/>
                              <a:gd name="T64" fmla="*/ 32 w 32"/>
                              <a:gd name="T65" fmla="*/ 3 h 156"/>
                              <a:gd name="T66" fmla="*/ 32 w 32"/>
                              <a:gd name="T67" fmla="*/ 5 h 156"/>
                              <a:gd name="T68" fmla="*/ 32 w 32"/>
                              <a:gd name="T69" fmla="*/ 15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6">
                                <a:moveTo>
                                  <a:pt x="32" y="151"/>
                                </a:moveTo>
                                <a:lnTo>
                                  <a:pt x="32" y="152"/>
                                </a:lnTo>
                                <a:lnTo>
                                  <a:pt x="31" y="154"/>
                                </a:lnTo>
                                <a:lnTo>
                                  <a:pt x="31" y="155"/>
                                </a:lnTo>
                                <a:lnTo>
                                  <a:pt x="29" y="155"/>
                                </a:lnTo>
                                <a:lnTo>
                                  <a:pt x="27" y="156"/>
                                </a:lnTo>
                                <a:lnTo>
                                  <a:pt x="24" y="156"/>
                                </a:lnTo>
                                <a:lnTo>
                                  <a:pt x="21" y="156"/>
                                </a:lnTo>
                                <a:lnTo>
                                  <a:pt x="16" y="156"/>
                                </a:lnTo>
                                <a:lnTo>
                                  <a:pt x="13" y="156"/>
                                </a:lnTo>
                                <a:lnTo>
                                  <a:pt x="9" y="156"/>
                                </a:lnTo>
                                <a:lnTo>
                                  <a:pt x="7" y="156"/>
                                </a:lnTo>
                                <a:lnTo>
                                  <a:pt x="4" y="155"/>
                                </a:lnTo>
                                <a:lnTo>
                                  <a:pt x="3" y="155"/>
                                </a:lnTo>
                                <a:lnTo>
                                  <a:pt x="2" y="154"/>
                                </a:lnTo>
                                <a:lnTo>
                                  <a:pt x="0" y="152"/>
                                </a:lnTo>
                                <a:lnTo>
                                  <a:pt x="0" y="151"/>
                                </a:lnTo>
                                <a:lnTo>
                                  <a:pt x="0" y="5"/>
                                </a:lnTo>
                                <a:lnTo>
                                  <a:pt x="0" y="3"/>
                                </a:lnTo>
                                <a:lnTo>
                                  <a:pt x="2" y="2"/>
                                </a:lnTo>
                                <a:lnTo>
                                  <a:pt x="3" y="1"/>
                                </a:lnTo>
                                <a:lnTo>
                                  <a:pt x="4" y="1"/>
                                </a:lnTo>
                                <a:lnTo>
                                  <a:pt x="7" y="0"/>
                                </a:lnTo>
                                <a:lnTo>
                                  <a:pt x="9" y="0"/>
                                </a:lnTo>
                                <a:lnTo>
                                  <a:pt x="13" y="0"/>
                                </a:lnTo>
                                <a:lnTo>
                                  <a:pt x="16" y="0"/>
                                </a:lnTo>
                                <a:lnTo>
                                  <a:pt x="21" y="0"/>
                                </a:lnTo>
                                <a:lnTo>
                                  <a:pt x="24" y="0"/>
                                </a:lnTo>
                                <a:lnTo>
                                  <a:pt x="27" y="0"/>
                                </a:lnTo>
                                <a:lnTo>
                                  <a:pt x="29" y="1"/>
                                </a:lnTo>
                                <a:lnTo>
                                  <a:pt x="31" y="1"/>
                                </a:lnTo>
                                <a:lnTo>
                                  <a:pt x="31" y="2"/>
                                </a:lnTo>
                                <a:lnTo>
                                  <a:pt x="32" y="3"/>
                                </a:lnTo>
                                <a:lnTo>
                                  <a:pt x="32" y="5"/>
                                </a:lnTo>
                                <a:lnTo>
                                  <a:pt x="32"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62" name="Freeform 1029"/>
                        <wps:cNvSpPr>
                          <a:spLocks/>
                        </wps:cNvSpPr>
                        <wps:spPr bwMode="auto">
                          <a:xfrm>
                            <a:off x="1501775" y="2043112"/>
                            <a:ext cx="19050" cy="19050"/>
                          </a:xfrm>
                          <a:custGeom>
                            <a:avLst/>
                            <a:gdLst>
                              <a:gd name="T0" fmla="*/ 36 w 36"/>
                              <a:gd name="T1" fmla="*/ 19 h 37"/>
                              <a:gd name="T2" fmla="*/ 36 w 36"/>
                              <a:gd name="T3" fmla="*/ 29 h 37"/>
                              <a:gd name="T4" fmla="*/ 32 w 36"/>
                              <a:gd name="T5" fmla="*/ 34 h 37"/>
                              <a:gd name="T6" fmla="*/ 27 w 36"/>
                              <a:gd name="T7" fmla="*/ 36 h 37"/>
                              <a:gd name="T8" fmla="*/ 19 w 36"/>
                              <a:gd name="T9" fmla="*/ 37 h 37"/>
                              <a:gd name="T10" fmla="*/ 9 w 36"/>
                              <a:gd name="T11" fmla="*/ 37 h 37"/>
                              <a:gd name="T12" fmla="*/ 4 w 36"/>
                              <a:gd name="T13" fmla="*/ 34 h 37"/>
                              <a:gd name="T14" fmla="*/ 2 w 36"/>
                              <a:gd name="T15" fmla="*/ 29 h 37"/>
                              <a:gd name="T16" fmla="*/ 0 w 36"/>
                              <a:gd name="T17" fmla="*/ 19 h 37"/>
                              <a:gd name="T18" fmla="*/ 2 w 36"/>
                              <a:gd name="T19" fmla="*/ 9 h 37"/>
                              <a:gd name="T20" fmla="*/ 4 w 36"/>
                              <a:gd name="T21" fmla="*/ 4 h 37"/>
                              <a:gd name="T22" fmla="*/ 9 w 36"/>
                              <a:gd name="T23" fmla="*/ 0 h 37"/>
                              <a:gd name="T24" fmla="*/ 19 w 36"/>
                              <a:gd name="T25" fmla="*/ 0 h 37"/>
                              <a:gd name="T26" fmla="*/ 27 w 36"/>
                              <a:gd name="T27" fmla="*/ 0 h 37"/>
                              <a:gd name="T28" fmla="*/ 32 w 36"/>
                              <a:gd name="T29" fmla="*/ 4 h 37"/>
                              <a:gd name="T30" fmla="*/ 36 w 36"/>
                              <a:gd name="T31" fmla="*/ 9 h 37"/>
                              <a:gd name="T32" fmla="*/ 36 w 36"/>
                              <a:gd name="T33" fmla="*/ 19 h 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6" h="37">
                                <a:moveTo>
                                  <a:pt x="36" y="19"/>
                                </a:moveTo>
                                <a:lnTo>
                                  <a:pt x="36" y="29"/>
                                </a:lnTo>
                                <a:lnTo>
                                  <a:pt x="32" y="34"/>
                                </a:lnTo>
                                <a:lnTo>
                                  <a:pt x="27" y="36"/>
                                </a:lnTo>
                                <a:lnTo>
                                  <a:pt x="19" y="37"/>
                                </a:lnTo>
                                <a:lnTo>
                                  <a:pt x="9" y="37"/>
                                </a:lnTo>
                                <a:lnTo>
                                  <a:pt x="4" y="34"/>
                                </a:lnTo>
                                <a:lnTo>
                                  <a:pt x="2" y="29"/>
                                </a:lnTo>
                                <a:lnTo>
                                  <a:pt x="0" y="19"/>
                                </a:lnTo>
                                <a:lnTo>
                                  <a:pt x="2" y="9"/>
                                </a:lnTo>
                                <a:lnTo>
                                  <a:pt x="4" y="4"/>
                                </a:lnTo>
                                <a:lnTo>
                                  <a:pt x="9" y="0"/>
                                </a:lnTo>
                                <a:lnTo>
                                  <a:pt x="19" y="0"/>
                                </a:lnTo>
                                <a:lnTo>
                                  <a:pt x="27" y="0"/>
                                </a:lnTo>
                                <a:lnTo>
                                  <a:pt x="32" y="4"/>
                                </a:lnTo>
                                <a:lnTo>
                                  <a:pt x="36" y="9"/>
                                </a:lnTo>
                                <a:lnTo>
                                  <a:pt x="36" y="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63" name="Freeform 1030"/>
                        <wps:cNvSpPr>
                          <a:spLocks/>
                        </wps:cNvSpPr>
                        <wps:spPr bwMode="auto">
                          <a:xfrm>
                            <a:off x="4106863" y="1447800"/>
                            <a:ext cx="106363" cy="635000"/>
                          </a:xfrm>
                          <a:custGeom>
                            <a:avLst/>
                            <a:gdLst>
                              <a:gd name="T0" fmla="*/ 200 w 203"/>
                              <a:gd name="T1" fmla="*/ 0 h 1199"/>
                              <a:gd name="T2" fmla="*/ 193 w 203"/>
                              <a:gd name="T3" fmla="*/ 10 h 1199"/>
                              <a:gd name="T4" fmla="*/ 136 w 203"/>
                              <a:gd name="T5" fmla="*/ 112 h 1199"/>
                              <a:gd name="T6" fmla="*/ 78 w 203"/>
                              <a:gd name="T7" fmla="*/ 238 h 1199"/>
                              <a:gd name="T8" fmla="*/ 43 w 203"/>
                              <a:gd name="T9" fmla="*/ 334 h 1199"/>
                              <a:gd name="T10" fmla="*/ 15 w 203"/>
                              <a:gd name="T11" fmla="*/ 436 h 1199"/>
                              <a:gd name="T12" fmla="*/ 0 w 203"/>
                              <a:gd name="T13" fmla="*/ 540 h 1199"/>
                              <a:gd name="T14" fmla="*/ 0 w 203"/>
                              <a:gd name="T15" fmla="*/ 592 h 1199"/>
                              <a:gd name="T16" fmla="*/ 4 w 203"/>
                              <a:gd name="T17" fmla="*/ 650 h 1199"/>
                              <a:gd name="T18" fmla="*/ 22 w 203"/>
                              <a:gd name="T19" fmla="*/ 763 h 1199"/>
                              <a:gd name="T20" fmla="*/ 52 w 203"/>
                              <a:gd name="T21" fmla="*/ 870 h 1199"/>
                              <a:gd name="T22" fmla="*/ 86 w 203"/>
                              <a:gd name="T23" fmla="*/ 968 h 1199"/>
                              <a:gd name="T24" fmla="*/ 142 w 203"/>
                              <a:gd name="T25" fmla="*/ 1091 h 1199"/>
                              <a:gd name="T26" fmla="*/ 197 w 203"/>
                              <a:gd name="T27" fmla="*/ 1189 h 1199"/>
                              <a:gd name="T28" fmla="*/ 203 w 203"/>
                              <a:gd name="T29" fmla="*/ 1199 h 11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03" h="1199">
                                <a:moveTo>
                                  <a:pt x="200" y="0"/>
                                </a:moveTo>
                                <a:lnTo>
                                  <a:pt x="193" y="10"/>
                                </a:lnTo>
                                <a:lnTo>
                                  <a:pt x="136" y="112"/>
                                </a:lnTo>
                                <a:lnTo>
                                  <a:pt x="78" y="238"/>
                                </a:lnTo>
                                <a:lnTo>
                                  <a:pt x="43" y="334"/>
                                </a:lnTo>
                                <a:lnTo>
                                  <a:pt x="15" y="436"/>
                                </a:lnTo>
                                <a:lnTo>
                                  <a:pt x="0" y="540"/>
                                </a:lnTo>
                                <a:lnTo>
                                  <a:pt x="0" y="592"/>
                                </a:lnTo>
                                <a:lnTo>
                                  <a:pt x="4" y="650"/>
                                </a:lnTo>
                                <a:lnTo>
                                  <a:pt x="22" y="763"/>
                                </a:lnTo>
                                <a:lnTo>
                                  <a:pt x="52" y="870"/>
                                </a:lnTo>
                                <a:lnTo>
                                  <a:pt x="86" y="968"/>
                                </a:lnTo>
                                <a:lnTo>
                                  <a:pt x="142" y="1091"/>
                                </a:lnTo>
                                <a:lnTo>
                                  <a:pt x="197" y="1189"/>
                                </a:lnTo>
                                <a:lnTo>
                                  <a:pt x="203" y="1199"/>
                                </a:lnTo>
                              </a:path>
                            </a:pathLst>
                          </a:custGeom>
                          <a:noFill/>
                          <a:ln w="7938">
                            <a:solidFill>
                              <a:srgbClr val="7C7C7C"/>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564" name="Freeform 1031"/>
                        <wps:cNvSpPr>
                          <a:spLocks/>
                        </wps:cNvSpPr>
                        <wps:spPr bwMode="auto">
                          <a:xfrm>
                            <a:off x="4171950" y="2033587"/>
                            <a:ext cx="49213" cy="58738"/>
                          </a:xfrm>
                          <a:custGeom>
                            <a:avLst/>
                            <a:gdLst>
                              <a:gd name="T0" fmla="*/ 67 w 93"/>
                              <a:gd name="T1" fmla="*/ 0 h 111"/>
                              <a:gd name="T2" fmla="*/ 93 w 93"/>
                              <a:gd name="T3" fmla="*/ 111 h 111"/>
                              <a:gd name="T4" fmla="*/ 0 w 93"/>
                              <a:gd name="T5" fmla="*/ 43 h 111"/>
                              <a:gd name="T6" fmla="*/ 11 w 93"/>
                              <a:gd name="T7" fmla="*/ 43 h 111"/>
                              <a:gd name="T8" fmla="*/ 31 w 93"/>
                              <a:gd name="T9" fmla="*/ 37 h 111"/>
                              <a:gd name="T10" fmla="*/ 48 w 93"/>
                              <a:gd name="T11" fmla="*/ 26 h 111"/>
                              <a:gd name="T12" fmla="*/ 62 w 93"/>
                              <a:gd name="T13" fmla="*/ 10 h 111"/>
                              <a:gd name="T14" fmla="*/ 67 w 93"/>
                              <a:gd name="T15" fmla="*/ 0 h 111"/>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93" h="111">
                                <a:moveTo>
                                  <a:pt x="67" y="0"/>
                                </a:moveTo>
                                <a:lnTo>
                                  <a:pt x="93" y="111"/>
                                </a:lnTo>
                                <a:lnTo>
                                  <a:pt x="0" y="43"/>
                                </a:lnTo>
                                <a:lnTo>
                                  <a:pt x="11" y="43"/>
                                </a:lnTo>
                                <a:lnTo>
                                  <a:pt x="31" y="37"/>
                                </a:lnTo>
                                <a:lnTo>
                                  <a:pt x="48" y="26"/>
                                </a:lnTo>
                                <a:lnTo>
                                  <a:pt x="62" y="10"/>
                                </a:lnTo>
                                <a:lnTo>
                                  <a:pt x="67" y="0"/>
                                </a:lnTo>
                                <a:close/>
                              </a:path>
                            </a:pathLst>
                          </a:custGeom>
                          <a:solidFill>
                            <a:srgbClr val="7C7C7C"/>
                          </a:solidFill>
                          <a:ln w="3175">
                            <a:solidFill>
                              <a:srgbClr val="7C7C7C"/>
                            </a:solidFill>
                            <a:prstDash val="solid"/>
                            <a:round/>
                            <a:headEnd/>
                            <a:tailEnd/>
                          </a:ln>
                        </wps:spPr>
                        <wps:bodyPr vert="horz" wrap="square" lIns="91440" tIns="45720" rIns="91440" bIns="45720" numCol="1" anchor="t" anchorCtr="0" compatLnSpc="1">
                          <a:prstTxWarp prst="textNoShape">
                            <a:avLst/>
                          </a:prstTxWarp>
                        </wps:bodyPr>
                      </wps:wsp>
                      <wps:wsp>
                        <wps:cNvPr id="2565" name="Freeform 1032"/>
                        <wps:cNvSpPr>
                          <a:spLocks/>
                        </wps:cNvSpPr>
                        <wps:spPr bwMode="auto">
                          <a:xfrm>
                            <a:off x="3951288" y="1968500"/>
                            <a:ext cx="15875" cy="82550"/>
                          </a:xfrm>
                          <a:custGeom>
                            <a:avLst/>
                            <a:gdLst>
                              <a:gd name="T0" fmla="*/ 32 w 32"/>
                              <a:gd name="T1" fmla="*/ 152 h 157"/>
                              <a:gd name="T2" fmla="*/ 32 w 32"/>
                              <a:gd name="T3" fmla="*/ 154 h 157"/>
                              <a:gd name="T4" fmla="*/ 30 w 32"/>
                              <a:gd name="T5" fmla="*/ 155 h 157"/>
                              <a:gd name="T6" fmla="*/ 30 w 32"/>
                              <a:gd name="T7" fmla="*/ 155 h 157"/>
                              <a:gd name="T8" fmla="*/ 28 w 32"/>
                              <a:gd name="T9" fmla="*/ 156 h 157"/>
                              <a:gd name="T10" fmla="*/ 27 w 32"/>
                              <a:gd name="T11" fmla="*/ 156 h 157"/>
                              <a:gd name="T12" fmla="*/ 23 w 32"/>
                              <a:gd name="T13" fmla="*/ 157 h 157"/>
                              <a:gd name="T14" fmla="*/ 21 w 32"/>
                              <a:gd name="T15" fmla="*/ 157 h 157"/>
                              <a:gd name="T16" fmla="*/ 16 w 32"/>
                              <a:gd name="T17" fmla="*/ 157 h 157"/>
                              <a:gd name="T18" fmla="*/ 12 w 32"/>
                              <a:gd name="T19" fmla="*/ 157 h 157"/>
                              <a:gd name="T20" fmla="*/ 8 w 32"/>
                              <a:gd name="T21" fmla="*/ 157 h 157"/>
                              <a:gd name="T22" fmla="*/ 6 w 32"/>
                              <a:gd name="T23" fmla="*/ 156 h 157"/>
                              <a:gd name="T24" fmla="*/ 3 w 32"/>
                              <a:gd name="T25" fmla="*/ 156 h 157"/>
                              <a:gd name="T26" fmla="*/ 2 w 32"/>
                              <a:gd name="T27" fmla="*/ 155 h 157"/>
                              <a:gd name="T28" fmla="*/ 1 w 32"/>
                              <a:gd name="T29" fmla="*/ 155 h 157"/>
                              <a:gd name="T30" fmla="*/ 0 w 32"/>
                              <a:gd name="T31" fmla="*/ 154 h 157"/>
                              <a:gd name="T32" fmla="*/ 0 w 32"/>
                              <a:gd name="T33" fmla="*/ 152 h 157"/>
                              <a:gd name="T34" fmla="*/ 0 w 32"/>
                              <a:gd name="T35" fmla="*/ 6 h 157"/>
                              <a:gd name="T36" fmla="*/ 0 w 32"/>
                              <a:gd name="T37" fmla="*/ 5 h 157"/>
                              <a:gd name="T38" fmla="*/ 1 w 32"/>
                              <a:gd name="T39" fmla="*/ 3 h 157"/>
                              <a:gd name="T40" fmla="*/ 2 w 32"/>
                              <a:gd name="T41" fmla="*/ 2 h 157"/>
                              <a:gd name="T42" fmla="*/ 3 w 32"/>
                              <a:gd name="T43" fmla="*/ 2 h 157"/>
                              <a:gd name="T44" fmla="*/ 6 w 32"/>
                              <a:gd name="T45" fmla="*/ 1 h 157"/>
                              <a:gd name="T46" fmla="*/ 8 w 32"/>
                              <a:gd name="T47" fmla="*/ 1 h 157"/>
                              <a:gd name="T48" fmla="*/ 12 w 32"/>
                              <a:gd name="T49" fmla="*/ 1 h 157"/>
                              <a:gd name="T50" fmla="*/ 16 w 32"/>
                              <a:gd name="T51" fmla="*/ 0 h 157"/>
                              <a:gd name="T52" fmla="*/ 21 w 32"/>
                              <a:gd name="T53" fmla="*/ 1 h 157"/>
                              <a:gd name="T54" fmla="*/ 23 w 32"/>
                              <a:gd name="T55" fmla="*/ 1 h 157"/>
                              <a:gd name="T56" fmla="*/ 27 w 32"/>
                              <a:gd name="T57" fmla="*/ 1 h 157"/>
                              <a:gd name="T58" fmla="*/ 28 w 32"/>
                              <a:gd name="T59" fmla="*/ 2 h 157"/>
                              <a:gd name="T60" fmla="*/ 30 w 32"/>
                              <a:gd name="T61" fmla="*/ 2 h 157"/>
                              <a:gd name="T62" fmla="*/ 30 w 32"/>
                              <a:gd name="T63" fmla="*/ 3 h 157"/>
                              <a:gd name="T64" fmla="*/ 32 w 32"/>
                              <a:gd name="T65" fmla="*/ 5 h 157"/>
                              <a:gd name="T66" fmla="*/ 32 w 32"/>
                              <a:gd name="T67" fmla="*/ 6 h 157"/>
                              <a:gd name="T68" fmla="*/ 32 w 32"/>
                              <a:gd name="T69"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7">
                                <a:moveTo>
                                  <a:pt x="32" y="152"/>
                                </a:moveTo>
                                <a:lnTo>
                                  <a:pt x="32" y="154"/>
                                </a:lnTo>
                                <a:lnTo>
                                  <a:pt x="30" y="155"/>
                                </a:lnTo>
                                <a:lnTo>
                                  <a:pt x="30" y="155"/>
                                </a:lnTo>
                                <a:lnTo>
                                  <a:pt x="28" y="156"/>
                                </a:lnTo>
                                <a:lnTo>
                                  <a:pt x="27" y="156"/>
                                </a:lnTo>
                                <a:lnTo>
                                  <a:pt x="23" y="157"/>
                                </a:lnTo>
                                <a:lnTo>
                                  <a:pt x="21" y="157"/>
                                </a:lnTo>
                                <a:lnTo>
                                  <a:pt x="16" y="157"/>
                                </a:lnTo>
                                <a:lnTo>
                                  <a:pt x="12" y="157"/>
                                </a:lnTo>
                                <a:lnTo>
                                  <a:pt x="8" y="157"/>
                                </a:lnTo>
                                <a:lnTo>
                                  <a:pt x="6" y="156"/>
                                </a:lnTo>
                                <a:lnTo>
                                  <a:pt x="3" y="156"/>
                                </a:lnTo>
                                <a:lnTo>
                                  <a:pt x="2" y="155"/>
                                </a:lnTo>
                                <a:lnTo>
                                  <a:pt x="1" y="155"/>
                                </a:lnTo>
                                <a:lnTo>
                                  <a:pt x="0" y="154"/>
                                </a:lnTo>
                                <a:lnTo>
                                  <a:pt x="0" y="152"/>
                                </a:lnTo>
                                <a:lnTo>
                                  <a:pt x="0" y="6"/>
                                </a:lnTo>
                                <a:lnTo>
                                  <a:pt x="0" y="5"/>
                                </a:lnTo>
                                <a:lnTo>
                                  <a:pt x="1" y="3"/>
                                </a:lnTo>
                                <a:lnTo>
                                  <a:pt x="2" y="2"/>
                                </a:lnTo>
                                <a:lnTo>
                                  <a:pt x="3" y="2"/>
                                </a:lnTo>
                                <a:lnTo>
                                  <a:pt x="6" y="1"/>
                                </a:lnTo>
                                <a:lnTo>
                                  <a:pt x="8" y="1"/>
                                </a:lnTo>
                                <a:lnTo>
                                  <a:pt x="12" y="1"/>
                                </a:lnTo>
                                <a:lnTo>
                                  <a:pt x="16" y="0"/>
                                </a:lnTo>
                                <a:lnTo>
                                  <a:pt x="21" y="1"/>
                                </a:lnTo>
                                <a:lnTo>
                                  <a:pt x="23" y="1"/>
                                </a:lnTo>
                                <a:lnTo>
                                  <a:pt x="27" y="1"/>
                                </a:lnTo>
                                <a:lnTo>
                                  <a:pt x="28" y="2"/>
                                </a:lnTo>
                                <a:lnTo>
                                  <a:pt x="30" y="2"/>
                                </a:lnTo>
                                <a:lnTo>
                                  <a:pt x="30" y="3"/>
                                </a:lnTo>
                                <a:lnTo>
                                  <a:pt x="32" y="5"/>
                                </a:lnTo>
                                <a:lnTo>
                                  <a:pt x="32" y="6"/>
                                </a:lnTo>
                                <a:lnTo>
                                  <a:pt x="32" y="152"/>
                                </a:lnTo>
                                <a:close/>
                              </a:path>
                            </a:pathLst>
                          </a:custGeom>
                          <a:solidFill>
                            <a:srgbClr val="7C7C7C"/>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66" name="Freeform 1033"/>
                        <wps:cNvSpPr>
                          <a:spLocks/>
                        </wps:cNvSpPr>
                        <wps:spPr bwMode="auto">
                          <a:xfrm>
                            <a:off x="3986213" y="1968500"/>
                            <a:ext cx="15875" cy="82550"/>
                          </a:xfrm>
                          <a:custGeom>
                            <a:avLst/>
                            <a:gdLst>
                              <a:gd name="T0" fmla="*/ 32 w 32"/>
                              <a:gd name="T1" fmla="*/ 152 h 157"/>
                              <a:gd name="T2" fmla="*/ 31 w 32"/>
                              <a:gd name="T3" fmla="*/ 154 h 157"/>
                              <a:gd name="T4" fmla="*/ 31 w 32"/>
                              <a:gd name="T5" fmla="*/ 155 h 157"/>
                              <a:gd name="T6" fmla="*/ 30 w 32"/>
                              <a:gd name="T7" fmla="*/ 155 h 157"/>
                              <a:gd name="T8" fmla="*/ 29 w 32"/>
                              <a:gd name="T9" fmla="*/ 156 h 157"/>
                              <a:gd name="T10" fmla="*/ 26 w 32"/>
                              <a:gd name="T11" fmla="*/ 156 h 157"/>
                              <a:gd name="T12" fmla="*/ 24 w 32"/>
                              <a:gd name="T13" fmla="*/ 157 h 157"/>
                              <a:gd name="T14" fmla="*/ 20 w 32"/>
                              <a:gd name="T15" fmla="*/ 157 h 157"/>
                              <a:gd name="T16" fmla="*/ 16 w 32"/>
                              <a:gd name="T17" fmla="*/ 157 h 157"/>
                              <a:gd name="T18" fmla="*/ 11 w 32"/>
                              <a:gd name="T19" fmla="*/ 157 h 157"/>
                              <a:gd name="T20" fmla="*/ 8 w 32"/>
                              <a:gd name="T21" fmla="*/ 157 h 157"/>
                              <a:gd name="T22" fmla="*/ 5 w 32"/>
                              <a:gd name="T23" fmla="*/ 156 h 157"/>
                              <a:gd name="T24" fmla="*/ 4 w 32"/>
                              <a:gd name="T25" fmla="*/ 156 h 157"/>
                              <a:gd name="T26" fmla="*/ 1 w 32"/>
                              <a:gd name="T27" fmla="*/ 155 h 157"/>
                              <a:gd name="T28" fmla="*/ 0 w 32"/>
                              <a:gd name="T29" fmla="*/ 155 h 157"/>
                              <a:gd name="T30" fmla="*/ 0 w 32"/>
                              <a:gd name="T31" fmla="*/ 154 h 157"/>
                              <a:gd name="T32" fmla="*/ 0 w 32"/>
                              <a:gd name="T33" fmla="*/ 152 h 157"/>
                              <a:gd name="T34" fmla="*/ 0 w 32"/>
                              <a:gd name="T35" fmla="*/ 6 h 157"/>
                              <a:gd name="T36" fmla="*/ 0 w 32"/>
                              <a:gd name="T37" fmla="*/ 5 h 157"/>
                              <a:gd name="T38" fmla="*/ 0 w 32"/>
                              <a:gd name="T39" fmla="*/ 3 h 157"/>
                              <a:gd name="T40" fmla="*/ 1 w 32"/>
                              <a:gd name="T41" fmla="*/ 2 h 157"/>
                              <a:gd name="T42" fmla="*/ 4 w 32"/>
                              <a:gd name="T43" fmla="*/ 2 h 157"/>
                              <a:gd name="T44" fmla="*/ 5 w 32"/>
                              <a:gd name="T45" fmla="*/ 1 h 157"/>
                              <a:gd name="T46" fmla="*/ 9 w 32"/>
                              <a:gd name="T47" fmla="*/ 1 h 157"/>
                              <a:gd name="T48" fmla="*/ 11 w 32"/>
                              <a:gd name="T49" fmla="*/ 1 h 157"/>
                              <a:gd name="T50" fmla="*/ 16 w 32"/>
                              <a:gd name="T51" fmla="*/ 0 h 157"/>
                              <a:gd name="T52" fmla="*/ 20 w 32"/>
                              <a:gd name="T53" fmla="*/ 1 h 157"/>
                              <a:gd name="T54" fmla="*/ 24 w 32"/>
                              <a:gd name="T55" fmla="*/ 1 h 157"/>
                              <a:gd name="T56" fmla="*/ 26 w 32"/>
                              <a:gd name="T57" fmla="*/ 1 h 157"/>
                              <a:gd name="T58" fmla="*/ 29 w 32"/>
                              <a:gd name="T59" fmla="*/ 2 h 157"/>
                              <a:gd name="T60" fmla="*/ 30 w 32"/>
                              <a:gd name="T61" fmla="*/ 2 h 157"/>
                              <a:gd name="T62" fmla="*/ 31 w 32"/>
                              <a:gd name="T63" fmla="*/ 3 h 157"/>
                              <a:gd name="T64" fmla="*/ 31 w 32"/>
                              <a:gd name="T65" fmla="*/ 5 h 157"/>
                              <a:gd name="T66" fmla="*/ 32 w 32"/>
                              <a:gd name="T67" fmla="*/ 6 h 157"/>
                              <a:gd name="T68" fmla="*/ 32 w 32"/>
                              <a:gd name="T69"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7">
                                <a:moveTo>
                                  <a:pt x="32" y="152"/>
                                </a:moveTo>
                                <a:lnTo>
                                  <a:pt x="31" y="154"/>
                                </a:lnTo>
                                <a:lnTo>
                                  <a:pt x="31" y="155"/>
                                </a:lnTo>
                                <a:lnTo>
                                  <a:pt x="30" y="155"/>
                                </a:lnTo>
                                <a:lnTo>
                                  <a:pt x="29" y="156"/>
                                </a:lnTo>
                                <a:lnTo>
                                  <a:pt x="26" y="156"/>
                                </a:lnTo>
                                <a:lnTo>
                                  <a:pt x="24" y="157"/>
                                </a:lnTo>
                                <a:lnTo>
                                  <a:pt x="20" y="157"/>
                                </a:lnTo>
                                <a:lnTo>
                                  <a:pt x="16" y="157"/>
                                </a:lnTo>
                                <a:lnTo>
                                  <a:pt x="11" y="157"/>
                                </a:lnTo>
                                <a:lnTo>
                                  <a:pt x="8" y="157"/>
                                </a:lnTo>
                                <a:lnTo>
                                  <a:pt x="5" y="156"/>
                                </a:lnTo>
                                <a:lnTo>
                                  <a:pt x="4" y="156"/>
                                </a:lnTo>
                                <a:lnTo>
                                  <a:pt x="1" y="155"/>
                                </a:lnTo>
                                <a:lnTo>
                                  <a:pt x="0" y="155"/>
                                </a:lnTo>
                                <a:lnTo>
                                  <a:pt x="0" y="154"/>
                                </a:lnTo>
                                <a:lnTo>
                                  <a:pt x="0" y="152"/>
                                </a:lnTo>
                                <a:lnTo>
                                  <a:pt x="0" y="6"/>
                                </a:lnTo>
                                <a:lnTo>
                                  <a:pt x="0" y="5"/>
                                </a:lnTo>
                                <a:lnTo>
                                  <a:pt x="0" y="3"/>
                                </a:lnTo>
                                <a:lnTo>
                                  <a:pt x="1" y="2"/>
                                </a:lnTo>
                                <a:lnTo>
                                  <a:pt x="4" y="2"/>
                                </a:lnTo>
                                <a:lnTo>
                                  <a:pt x="5" y="1"/>
                                </a:lnTo>
                                <a:lnTo>
                                  <a:pt x="9" y="1"/>
                                </a:lnTo>
                                <a:lnTo>
                                  <a:pt x="11" y="1"/>
                                </a:lnTo>
                                <a:lnTo>
                                  <a:pt x="16" y="0"/>
                                </a:lnTo>
                                <a:lnTo>
                                  <a:pt x="20" y="1"/>
                                </a:lnTo>
                                <a:lnTo>
                                  <a:pt x="24" y="1"/>
                                </a:lnTo>
                                <a:lnTo>
                                  <a:pt x="26" y="1"/>
                                </a:lnTo>
                                <a:lnTo>
                                  <a:pt x="29" y="2"/>
                                </a:lnTo>
                                <a:lnTo>
                                  <a:pt x="30" y="2"/>
                                </a:lnTo>
                                <a:lnTo>
                                  <a:pt x="31" y="3"/>
                                </a:lnTo>
                                <a:lnTo>
                                  <a:pt x="31" y="5"/>
                                </a:lnTo>
                                <a:lnTo>
                                  <a:pt x="32" y="6"/>
                                </a:lnTo>
                                <a:lnTo>
                                  <a:pt x="32" y="152"/>
                                </a:lnTo>
                                <a:close/>
                              </a:path>
                            </a:pathLst>
                          </a:custGeom>
                          <a:solidFill>
                            <a:srgbClr val="7C7C7C"/>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67" name="Freeform 1034"/>
                        <wps:cNvSpPr>
                          <a:spLocks/>
                        </wps:cNvSpPr>
                        <wps:spPr bwMode="auto">
                          <a:xfrm>
                            <a:off x="4019550" y="2033587"/>
                            <a:ext cx="19050" cy="19050"/>
                          </a:xfrm>
                          <a:custGeom>
                            <a:avLst/>
                            <a:gdLst>
                              <a:gd name="T0" fmla="*/ 36 w 36"/>
                              <a:gd name="T1" fmla="*/ 17 h 37"/>
                              <a:gd name="T2" fmla="*/ 35 w 36"/>
                              <a:gd name="T3" fmla="*/ 27 h 37"/>
                              <a:gd name="T4" fmla="*/ 32 w 36"/>
                              <a:gd name="T5" fmla="*/ 33 h 37"/>
                              <a:gd name="T6" fmla="*/ 27 w 36"/>
                              <a:gd name="T7" fmla="*/ 35 h 37"/>
                              <a:gd name="T8" fmla="*/ 17 w 36"/>
                              <a:gd name="T9" fmla="*/ 37 h 37"/>
                              <a:gd name="T10" fmla="*/ 9 w 36"/>
                              <a:gd name="T11" fmla="*/ 35 h 37"/>
                              <a:gd name="T12" fmla="*/ 4 w 36"/>
                              <a:gd name="T13" fmla="*/ 33 h 37"/>
                              <a:gd name="T14" fmla="*/ 0 w 36"/>
                              <a:gd name="T15" fmla="*/ 28 h 37"/>
                              <a:gd name="T16" fmla="*/ 0 w 36"/>
                              <a:gd name="T17" fmla="*/ 18 h 37"/>
                              <a:gd name="T18" fmla="*/ 0 w 36"/>
                              <a:gd name="T19" fmla="*/ 8 h 37"/>
                              <a:gd name="T20" fmla="*/ 4 w 36"/>
                              <a:gd name="T21" fmla="*/ 3 h 37"/>
                              <a:gd name="T22" fmla="*/ 9 w 36"/>
                              <a:gd name="T23" fmla="*/ 0 h 37"/>
                              <a:gd name="T24" fmla="*/ 17 w 36"/>
                              <a:gd name="T25" fmla="*/ 0 h 37"/>
                              <a:gd name="T26" fmla="*/ 27 w 36"/>
                              <a:gd name="T27" fmla="*/ 0 h 37"/>
                              <a:gd name="T28" fmla="*/ 32 w 36"/>
                              <a:gd name="T29" fmla="*/ 3 h 37"/>
                              <a:gd name="T30" fmla="*/ 35 w 36"/>
                              <a:gd name="T31" fmla="*/ 8 h 37"/>
                              <a:gd name="T32" fmla="*/ 36 w 36"/>
                              <a:gd name="T33" fmla="*/ 17 h 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6" h="37">
                                <a:moveTo>
                                  <a:pt x="36" y="17"/>
                                </a:moveTo>
                                <a:lnTo>
                                  <a:pt x="35" y="27"/>
                                </a:lnTo>
                                <a:lnTo>
                                  <a:pt x="32" y="33"/>
                                </a:lnTo>
                                <a:lnTo>
                                  <a:pt x="27" y="35"/>
                                </a:lnTo>
                                <a:lnTo>
                                  <a:pt x="17" y="37"/>
                                </a:lnTo>
                                <a:lnTo>
                                  <a:pt x="9" y="35"/>
                                </a:lnTo>
                                <a:lnTo>
                                  <a:pt x="4" y="33"/>
                                </a:lnTo>
                                <a:lnTo>
                                  <a:pt x="0" y="28"/>
                                </a:lnTo>
                                <a:lnTo>
                                  <a:pt x="0" y="18"/>
                                </a:lnTo>
                                <a:lnTo>
                                  <a:pt x="0" y="8"/>
                                </a:lnTo>
                                <a:lnTo>
                                  <a:pt x="4" y="3"/>
                                </a:lnTo>
                                <a:lnTo>
                                  <a:pt x="9" y="0"/>
                                </a:lnTo>
                                <a:lnTo>
                                  <a:pt x="17" y="0"/>
                                </a:lnTo>
                                <a:lnTo>
                                  <a:pt x="27" y="0"/>
                                </a:lnTo>
                                <a:lnTo>
                                  <a:pt x="32" y="3"/>
                                </a:lnTo>
                                <a:lnTo>
                                  <a:pt x="35" y="8"/>
                                </a:lnTo>
                                <a:lnTo>
                                  <a:pt x="36" y="17"/>
                                </a:lnTo>
                                <a:close/>
                              </a:path>
                            </a:pathLst>
                          </a:custGeom>
                          <a:solidFill>
                            <a:srgbClr val="7C7C7C"/>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68" name="Freeform 1035"/>
                        <wps:cNvSpPr>
                          <a:spLocks/>
                        </wps:cNvSpPr>
                        <wps:spPr bwMode="auto">
                          <a:xfrm>
                            <a:off x="1589088" y="2165350"/>
                            <a:ext cx="106363" cy="635000"/>
                          </a:xfrm>
                          <a:custGeom>
                            <a:avLst/>
                            <a:gdLst>
                              <a:gd name="T0" fmla="*/ 200 w 202"/>
                              <a:gd name="T1" fmla="*/ 0 h 1199"/>
                              <a:gd name="T2" fmla="*/ 193 w 202"/>
                              <a:gd name="T3" fmla="*/ 10 h 1199"/>
                              <a:gd name="T4" fmla="*/ 135 w 202"/>
                              <a:gd name="T5" fmla="*/ 113 h 1199"/>
                              <a:gd name="T6" fmla="*/ 78 w 202"/>
                              <a:gd name="T7" fmla="*/ 238 h 1199"/>
                              <a:gd name="T8" fmla="*/ 42 w 202"/>
                              <a:gd name="T9" fmla="*/ 335 h 1199"/>
                              <a:gd name="T10" fmla="*/ 15 w 202"/>
                              <a:gd name="T11" fmla="*/ 437 h 1199"/>
                              <a:gd name="T12" fmla="*/ 0 w 202"/>
                              <a:gd name="T13" fmla="*/ 540 h 1199"/>
                              <a:gd name="T14" fmla="*/ 0 w 202"/>
                              <a:gd name="T15" fmla="*/ 592 h 1199"/>
                              <a:gd name="T16" fmla="*/ 3 w 202"/>
                              <a:gd name="T17" fmla="*/ 650 h 1199"/>
                              <a:gd name="T18" fmla="*/ 21 w 202"/>
                              <a:gd name="T19" fmla="*/ 763 h 1199"/>
                              <a:gd name="T20" fmla="*/ 51 w 202"/>
                              <a:gd name="T21" fmla="*/ 871 h 1199"/>
                              <a:gd name="T22" fmla="*/ 87 w 202"/>
                              <a:gd name="T23" fmla="*/ 968 h 1199"/>
                              <a:gd name="T24" fmla="*/ 142 w 202"/>
                              <a:gd name="T25" fmla="*/ 1092 h 1199"/>
                              <a:gd name="T26" fmla="*/ 197 w 202"/>
                              <a:gd name="T27" fmla="*/ 1189 h 1199"/>
                              <a:gd name="T28" fmla="*/ 202 w 202"/>
                              <a:gd name="T29" fmla="*/ 1199 h 11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02" h="1199">
                                <a:moveTo>
                                  <a:pt x="200" y="0"/>
                                </a:moveTo>
                                <a:lnTo>
                                  <a:pt x="193" y="10"/>
                                </a:lnTo>
                                <a:lnTo>
                                  <a:pt x="135" y="113"/>
                                </a:lnTo>
                                <a:lnTo>
                                  <a:pt x="78" y="238"/>
                                </a:lnTo>
                                <a:lnTo>
                                  <a:pt x="42" y="335"/>
                                </a:lnTo>
                                <a:lnTo>
                                  <a:pt x="15" y="437"/>
                                </a:lnTo>
                                <a:lnTo>
                                  <a:pt x="0" y="540"/>
                                </a:lnTo>
                                <a:lnTo>
                                  <a:pt x="0" y="592"/>
                                </a:lnTo>
                                <a:lnTo>
                                  <a:pt x="3" y="650"/>
                                </a:lnTo>
                                <a:lnTo>
                                  <a:pt x="21" y="763"/>
                                </a:lnTo>
                                <a:lnTo>
                                  <a:pt x="51" y="871"/>
                                </a:lnTo>
                                <a:lnTo>
                                  <a:pt x="87" y="968"/>
                                </a:lnTo>
                                <a:lnTo>
                                  <a:pt x="142" y="1092"/>
                                </a:lnTo>
                                <a:lnTo>
                                  <a:pt x="197" y="1189"/>
                                </a:lnTo>
                                <a:lnTo>
                                  <a:pt x="202" y="1199"/>
                                </a:lnTo>
                              </a:path>
                            </a:pathLst>
                          </a:custGeom>
                          <a:noFill/>
                          <a:ln w="793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569" name="Freeform 1036"/>
                        <wps:cNvSpPr>
                          <a:spLocks/>
                        </wps:cNvSpPr>
                        <wps:spPr bwMode="auto">
                          <a:xfrm>
                            <a:off x="1654175" y="2751137"/>
                            <a:ext cx="49213" cy="58738"/>
                          </a:xfrm>
                          <a:custGeom>
                            <a:avLst/>
                            <a:gdLst>
                              <a:gd name="T0" fmla="*/ 65 w 91"/>
                              <a:gd name="T1" fmla="*/ 0 h 112"/>
                              <a:gd name="T2" fmla="*/ 91 w 91"/>
                              <a:gd name="T3" fmla="*/ 112 h 112"/>
                              <a:gd name="T4" fmla="*/ 0 w 91"/>
                              <a:gd name="T5" fmla="*/ 43 h 112"/>
                              <a:gd name="T6" fmla="*/ 9 w 91"/>
                              <a:gd name="T7" fmla="*/ 43 h 112"/>
                              <a:gd name="T8" fmla="*/ 30 w 91"/>
                              <a:gd name="T9" fmla="*/ 38 h 112"/>
                              <a:gd name="T10" fmla="*/ 48 w 91"/>
                              <a:gd name="T11" fmla="*/ 26 h 112"/>
                              <a:gd name="T12" fmla="*/ 61 w 91"/>
                              <a:gd name="T13" fmla="*/ 10 h 112"/>
                              <a:gd name="T14" fmla="*/ 65 w 91"/>
                              <a:gd name="T15" fmla="*/ 0 h 11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91" h="112">
                                <a:moveTo>
                                  <a:pt x="65" y="0"/>
                                </a:moveTo>
                                <a:lnTo>
                                  <a:pt x="91" y="112"/>
                                </a:lnTo>
                                <a:lnTo>
                                  <a:pt x="0" y="43"/>
                                </a:lnTo>
                                <a:lnTo>
                                  <a:pt x="9" y="43"/>
                                </a:lnTo>
                                <a:lnTo>
                                  <a:pt x="30" y="38"/>
                                </a:lnTo>
                                <a:lnTo>
                                  <a:pt x="48" y="26"/>
                                </a:lnTo>
                                <a:lnTo>
                                  <a:pt x="61" y="10"/>
                                </a:lnTo>
                                <a:lnTo>
                                  <a:pt x="65" y="0"/>
                                </a:lnTo>
                                <a:close/>
                              </a:path>
                            </a:pathLst>
                          </a:custGeom>
                          <a:solidFill>
                            <a:srgbClr val="000000"/>
                          </a:solidFill>
                          <a:ln w="3175">
                            <a:solidFill>
                              <a:srgbClr val="000000"/>
                            </a:solidFill>
                            <a:prstDash val="solid"/>
                            <a:round/>
                            <a:headEnd/>
                            <a:tailEnd/>
                          </a:ln>
                        </wps:spPr>
                        <wps:bodyPr vert="horz" wrap="square" lIns="91440" tIns="45720" rIns="91440" bIns="45720" numCol="1" anchor="t" anchorCtr="0" compatLnSpc="1">
                          <a:prstTxWarp prst="textNoShape">
                            <a:avLst/>
                          </a:prstTxWarp>
                        </wps:bodyPr>
                      </wps:wsp>
                      <wps:wsp>
                        <wps:cNvPr id="2570" name="Freeform 1037"/>
                        <wps:cNvSpPr>
                          <a:spLocks/>
                        </wps:cNvSpPr>
                        <wps:spPr bwMode="auto">
                          <a:xfrm>
                            <a:off x="1433513" y="2687637"/>
                            <a:ext cx="17463" cy="82550"/>
                          </a:xfrm>
                          <a:custGeom>
                            <a:avLst/>
                            <a:gdLst>
                              <a:gd name="T0" fmla="*/ 32 w 32"/>
                              <a:gd name="T1" fmla="*/ 152 h 156"/>
                              <a:gd name="T2" fmla="*/ 31 w 32"/>
                              <a:gd name="T3" fmla="*/ 153 h 156"/>
                              <a:gd name="T4" fmla="*/ 31 w 32"/>
                              <a:gd name="T5" fmla="*/ 154 h 156"/>
                              <a:gd name="T6" fmla="*/ 30 w 32"/>
                              <a:gd name="T7" fmla="*/ 155 h 156"/>
                              <a:gd name="T8" fmla="*/ 28 w 32"/>
                              <a:gd name="T9" fmla="*/ 155 h 156"/>
                              <a:gd name="T10" fmla="*/ 26 w 32"/>
                              <a:gd name="T11" fmla="*/ 156 h 156"/>
                              <a:gd name="T12" fmla="*/ 23 w 32"/>
                              <a:gd name="T13" fmla="*/ 156 h 156"/>
                              <a:gd name="T14" fmla="*/ 20 w 32"/>
                              <a:gd name="T15" fmla="*/ 156 h 156"/>
                              <a:gd name="T16" fmla="*/ 16 w 32"/>
                              <a:gd name="T17" fmla="*/ 156 h 156"/>
                              <a:gd name="T18" fmla="*/ 11 w 32"/>
                              <a:gd name="T19" fmla="*/ 156 h 156"/>
                              <a:gd name="T20" fmla="*/ 7 w 32"/>
                              <a:gd name="T21" fmla="*/ 156 h 156"/>
                              <a:gd name="T22" fmla="*/ 5 w 32"/>
                              <a:gd name="T23" fmla="*/ 156 h 156"/>
                              <a:gd name="T24" fmla="*/ 4 w 32"/>
                              <a:gd name="T25" fmla="*/ 155 h 156"/>
                              <a:gd name="T26" fmla="*/ 1 w 32"/>
                              <a:gd name="T27" fmla="*/ 155 h 156"/>
                              <a:gd name="T28" fmla="*/ 0 w 32"/>
                              <a:gd name="T29" fmla="*/ 154 h 156"/>
                              <a:gd name="T30" fmla="*/ 0 w 32"/>
                              <a:gd name="T31" fmla="*/ 153 h 156"/>
                              <a:gd name="T32" fmla="*/ 0 w 32"/>
                              <a:gd name="T33" fmla="*/ 152 h 156"/>
                              <a:gd name="T34" fmla="*/ 0 w 32"/>
                              <a:gd name="T35" fmla="*/ 5 h 156"/>
                              <a:gd name="T36" fmla="*/ 0 w 32"/>
                              <a:gd name="T37" fmla="*/ 4 h 156"/>
                              <a:gd name="T38" fmla="*/ 0 w 32"/>
                              <a:gd name="T39" fmla="*/ 3 h 156"/>
                              <a:gd name="T40" fmla="*/ 1 w 32"/>
                              <a:gd name="T41" fmla="*/ 1 h 156"/>
                              <a:gd name="T42" fmla="*/ 4 w 32"/>
                              <a:gd name="T43" fmla="*/ 1 h 156"/>
                              <a:gd name="T44" fmla="*/ 5 w 32"/>
                              <a:gd name="T45" fmla="*/ 0 h 156"/>
                              <a:gd name="T46" fmla="*/ 9 w 32"/>
                              <a:gd name="T47" fmla="*/ 0 h 156"/>
                              <a:gd name="T48" fmla="*/ 11 w 32"/>
                              <a:gd name="T49" fmla="*/ 0 h 156"/>
                              <a:gd name="T50" fmla="*/ 16 w 32"/>
                              <a:gd name="T51" fmla="*/ 0 h 156"/>
                              <a:gd name="T52" fmla="*/ 20 w 32"/>
                              <a:gd name="T53" fmla="*/ 0 h 156"/>
                              <a:gd name="T54" fmla="*/ 23 w 32"/>
                              <a:gd name="T55" fmla="*/ 0 h 156"/>
                              <a:gd name="T56" fmla="*/ 26 w 32"/>
                              <a:gd name="T57" fmla="*/ 0 h 156"/>
                              <a:gd name="T58" fmla="*/ 28 w 32"/>
                              <a:gd name="T59" fmla="*/ 1 h 156"/>
                              <a:gd name="T60" fmla="*/ 30 w 32"/>
                              <a:gd name="T61" fmla="*/ 1 h 156"/>
                              <a:gd name="T62" fmla="*/ 31 w 32"/>
                              <a:gd name="T63" fmla="*/ 3 h 156"/>
                              <a:gd name="T64" fmla="*/ 31 w 32"/>
                              <a:gd name="T65" fmla="*/ 4 h 156"/>
                              <a:gd name="T66" fmla="*/ 32 w 32"/>
                              <a:gd name="T67" fmla="*/ 5 h 156"/>
                              <a:gd name="T68" fmla="*/ 32 w 32"/>
                              <a:gd name="T69" fmla="*/ 152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6">
                                <a:moveTo>
                                  <a:pt x="32" y="152"/>
                                </a:moveTo>
                                <a:lnTo>
                                  <a:pt x="31" y="153"/>
                                </a:lnTo>
                                <a:lnTo>
                                  <a:pt x="31" y="154"/>
                                </a:lnTo>
                                <a:lnTo>
                                  <a:pt x="30" y="155"/>
                                </a:lnTo>
                                <a:lnTo>
                                  <a:pt x="28" y="155"/>
                                </a:lnTo>
                                <a:lnTo>
                                  <a:pt x="26" y="156"/>
                                </a:lnTo>
                                <a:lnTo>
                                  <a:pt x="23" y="156"/>
                                </a:lnTo>
                                <a:lnTo>
                                  <a:pt x="20" y="156"/>
                                </a:lnTo>
                                <a:lnTo>
                                  <a:pt x="16" y="156"/>
                                </a:lnTo>
                                <a:lnTo>
                                  <a:pt x="11" y="156"/>
                                </a:lnTo>
                                <a:lnTo>
                                  <a:pt x="7" y="156"/>
                                </a:lnTo>
                                <a:lnTo>
                                  <a:pt x="5" y="156"/>
                                </a:lnTo>
                                <a:lnTo>
                                  <a:pt x="4" y="155"/>
                                </a:lnTo>
                                <a:lnTo>
                                  <a:pt x="1" y="155"/>
                                </a:lnTo>
                                <a:lnTo>
                                  <a:pt x="0" y="154"/>
                                </a:lnTo>
                                <a:lnTo>
                                  <a:pt x="0" y="153"/>
                                </a:lnTo>
                                <a:lnTo>
                                  <a:pt x="0" y="152"/>
                                </a:lnTo>
                                <a:lnTo>
                                  <a:pt x="0" y="5"/>
                                </a:lnTo>
                                <a:lnTo>
                                  <a:pt x="0" y="4"/>
                                </a:lnTo>
                                <a:lnTo>
                                  <a:pt x="0" y="3"/>
                                </a:lnTo>
                                <a:lnTo>
                                  <a:pt x="1" y="1"/>
                                </a:lnTo>
                                <a:lnTo>
                                  <a:pt x="4" y="1"/>
                                </a:lnTo>
                                <a:lnTo>
                                  <a:pt x="5" y="0"/>
                                </a:lnTo>
                                <a:lnTo>
                                  <a:pt x="9" y="0"/>
                                </a:lnTo>
                                <a:lnTo>
                                  <a:pt x="11" y="0"/>
                                </a:lnTo>
                                <a:lnTo>
                                  <a:pt x="16" y="0"/>
                                </a:lnTo>
                                <a:lnTo>
                                  <a:pt x="20" y="0"/>
                                </a:lnTo>
                                <a:lnTo>
                                  <a:pt x="23" y="0"/>
                                </a:lnTo>
                                <a:lnTo>
                                  <a:pt x="26" y="0"/>
                                </a:lnTo>
                                <a:lnTo>
                                  <a:pt x="28" y="1"/>
                                </a:lnTo>
                                <a:lnTo>
                                  <a:pt x="30" y="1"/>
                                </a:lnTo>
                                <a:lnTo>
                                  <a:pt x="31" y="3"/>
                                </a:lnTo>
                                <a:lnTo>
                                  <a:pt x="31" y="4"/>
                                </a:lnTo>
                                <a:lnTo>
                                  <a:pt x="32" y="5"/>
                                </a:lnTo>
                                <a:lnTo>
                                  <a:pt x="32"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71" name="Freeform 1038"/>
                        <wps:cNvSpPr>
                          <a:spLocks/>
                        </wps:cNvSpPr>
                        <wps:spPr bwMode="auto">
                          <a:xfrm>
                            <a:off x="1468438" y="2687637"/>
                            <a:ext cx="15875" cy="82550"/>
                          </a:xfrm>
                          <a:custGeom>
                            <a:avLst/>
                            <a:gdLst>
                              <a:gd name="T0" fmla="*/ 32 w 32"/>
                              <a:gd name="T1" fmla="*/ 152 h 156"/>
                              <a:gd name="T2" fmla="*/ 32 w 32"/>
                              <a:gd name="T3" fmla="*/ 153 h 156"/>
                              <a:gd name="T4" fmla="*/ 31 w 32"/>
                              <a:gd name="T5" fmla="*/ 154 h 156"/>
                              <a:gd name="T6" fmla="*/ 31 w 32"/>
                              <a:gd name="T7" fmla="*/ 155 h 156"/>
                              <a:gd name="T8" fmla="*/ 29 w 32"/>
                              <a:gd name="T9" fmla="*/ 155 h 156"/>
                              <a:gd name="T10" fmla="*/ 27 w 32"/>
                              <a:gd name="T11" fmla="*/ 156 h 156"/>
                              <a:gd name="T12" fmla="*/ 24 w 32"/>
                              <a:gd name="T13" fmla="*/ 156 h 156"/>
                              <a:gd name="T14" fmla="*/ 21 w 32"/>
                              <a:gd name="T15" fmla="*/ 156 h 156"/>
                              <a:gd name="T16" fmla="*/ 16 w 32"/>
                              <a:gd name="T17" fmla="*/ 156 h 156"/>
                              <a:gd name="T18" fmla="*/ 13 w 32"/>
                              <a:gd name="T19" fmla="*/ 156 h 156"/>
                              <a:gd name="T20" fmla="*/ 9 w 32"/>
                              <a:gd name="T21" fmla="*/ 156 h 156"/>
                              <a:gd name="T22" fmla="*/ 7 w 32"/>
                              <a:gd name="T23" fmla="*/ 156 h 156"/>
                              <a:gd name="T24" fmla="*/ 4 w 32"/>
                              <a:gd name="T25" fmla="*/ 155 h 156"/>
                              <a:gd name="T26" fmla="*/ 3 w 32"/>
                              <a:gd name="T27" fmla="*/ 155 h 156"/>
                              <a:gd name="T28" fmla="*/ 2 w 32"/>
                              <a:gd name="T29" fmla="*/ 154 h 156"/>
                              <a:gd name="T30" fmla="*/ 0 w 32"/>
                              <a:gd name="T31" fmla="*/ 153 h 156"/>
                              <a:gd name="T32" fmla="*/ 0 w 32"/>
                              <a:gd name="T33" fmla="*/ 152 h 156"/>
                              <a:gd name="T34" fmla="*/ 0 w 32"/>
                              <a:gd name="T35" fmla="*/ 5 h 156"/>
                              <a:gd name="T36" fmla="*/ 0 w 32"/>
                              <a:gd name="T37" fmla="*/ 4 h 156"/>
                              <a:gd name="T38" fmla="*/ 2 w 32"/>
                              <a:gd name="T39" fmla="*/ 3 h 156"/>
                              <a:gd name="T40" fmla="*/ 3 w 32"/>
                              <a:gd name="T41" fmla="*/ 1 h 156"/>
                              <a:gd name="T42" fmla="*/ 4 w 32"/>
                              <a:gd name="T43" fmla="*/ 1 h 156"/>
                              <a:gd name="T44" fmla="*/ 7 w 32"/>
                              <a:gd name="T45" fmla="*/ 0 h 156"/>
                              <a:gd name="T46" fmla="*/ 9 w 32"/>
                              <a:gd name="T47" fmla="*/ 0 h 156"/>
                              <a:gd name="T48" fmla="*/ 13 w 32"/>
                              <a:gd name="T49" fmla="*/ 0 h 156"/>
                              <a:gd name="T50" fmla="*/ 16 w 32"/>
                              <a:gd name="T51" fmla="*/ 0 h 156"/>
                              <a:gd name="T52" fmla="*/ 21 w 32"/>
                              <a:gd name="T53" fmla="*/ 0 h 156"/>
                              <a:gd name="T54" fmla="*/ 24 w 32"/>
                              <a:gd name="T55" fmla="*/ 0 h 156"/>
                              <a:gd name="T56" fmla="*/ 27 w 32"/>
                              <a:gd name="T57" fmla="*/ 0 h 156"/>
                              <a:gd name="T58" fmla="*/ 29 w 32"/>
                              <a:gd name="T59" fmla="*/ 1 h 156"/>
                              <a:gd name="T60" fmla="*/ 31 w 32"/>
                              <a:gd name="T61" fmla="*/ 1 h 156"/>
                              <a:gd name="T62" fmla="*/ 31 w 32"/>
                              <a:gd name="T63" fmla="*/ 3 h 156"/>
                              <a:gd name="T64" fmla="*/ 32 w 32"/>
                              <a:gd name="T65" fmla="*/ 4 h 156"/>
                              <a:gd name="T66" fmla="*/ 32 w 32"/>
                              <a:gd name="T67" fmla="*/ 5 h 156"/>
                              <a:gd name="T68" fmla="*/ 32 w 32"/>
                              <a:gd name="T69" fmla="*/ 152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6">
                                <a:moveTo>
                                  <a:pt x="32" y="152"/>
                                </a:moveTo>
                                <a:lnTo>
                                  <a:pt x="32" y="153"/>
                                </a:lnTo>
                                <a:lnTo>
                                  <a:pt x="31" y="154"/>
                                </a:lnTo>
                                <a:lnTo>
                                  <a:pt x="31" y="155"/>
                                </a:lnTo>
                                <a:lnTo>
                                  <a:pt x="29" y="155"/>
                                </a:lnTo>
                                <a:lnTo>
                                  <a:pt x="27" y="156"/>
                                </a:lnTo>
                                <a:lnTo>
                                  <a:pt x="24" y="156"/>
                                </a:lnTo>
                                <a:lnTo>
                                  <a:pt x="21" y="156"/>
                                </a:lnTo>
                                <a:lnTo>
                                  <a:pt x="16" y="156"/>
                                </a:lnTo>
                                <a:lnTo>
                                  <a:pt x="13" y="156"/>
                                </a:lnTo>
                                <a:lnTo>
                                  <a:pt x="9" y="156"/>
                                </a:lnTo>
                                <a:lnTo>
                                  <a:pt x="7" y="156"/>
                                </a:lnTo>
                                <a:lnTo>
                                  <a:pt x="4" y="155"/>
                                </a:lnTo>
                                <a:lnTo>
                                  <a:pt x="3" y="155"/>
                                </a:lnTo>
                                <a:lnTo>
                                  <a:pt x="2" y="154"/>
                                </a:lnTo>
                                <a:lnTo>
                                  <a:pt x="0" y="153"/>
                                </a:lnTo>
                                <a:lnTo>
                                  <a:pt x="0" y="152"/>
                                </a:lnTo>
                                <a:lnTo>
                                  <a:pt x="0" y="5"/>
                                </a:lnTo>
                                <a:lnTo>
                                  <a:pt x="0" y="4"/>
                                </a:lnTo>
                                <a:lnTo>
                                  <a:pt x="2" y="3"/>
                                </a:lnTo>
                                <a:lnTo>
                                  <a:pt x="3" y="1"/>
                                </a:lnTo>
                                <a:lnTo>
                                  <a:pt x="4" y="1"/>
                                </a:lnTo>
                                <a:lnTo>
                                  <a:pt x="7" y="0"/>
                                </a:lnTo>
                                <a:lnTo>
                                  <a:pt x="9" y="0"/>
                                </a:lnTo>
                                <a:lnTo>
                                  <a:pt x="13" y="0"/>
                                </a:lnTo>
                                <a:lnTo>
                                  <a:pt x="16" y="0"/>
                                </a:lnTo>
                                <a:lnTo>
                                  <a:pt x="21" y="0"/>
                                </a:lnTo>
                                <a:lnTo>
                                  <a:pt x="24" y="0"/>
                                </a:lnTo>
                                <a:lnTo>
                                  <a:pt x="27" y="0"/>
                                </a:lnTo>
                                <a:lnTo>
                                  <a:pt x="29" y="1"/>
                                </a:lnTo>
                                <a:lnTo>
                                  <a:pt x="31" y="1"/>
                                </a:lnTo>
                                <a:lnTo>
                                  <a:pt x="31" y="3"/>
                                </a:lnTo>
                                <a:lnTo>
                                  <a:pt x="32" y="4"/>
                                </a:lnTo>
                                <a:lnTo>
                                  <a:pt x="32" y="5"/>
                                </a:lnTo>
                                <a:lnTo>
                                  <a:pt x="32"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72" name="Freeform 1039"/>
                        <wps:cNvSpPr>
                          <a:spLocks/>
                        </wps:cNvSpPr>
                        <wps:spPr bwMode="auto">
                          <a:xfrm>
                            <a:off x="1503363" y="2687637"/>
                            <a:ext cx="17463" cy="82550"/>
                          </a:xfrm>
                          <a:custGeom>
                            <a:avLst/>
                            <a:gdLst>
                              <a:gd name="T0" fmla="*/ 32 w 32"/>
                              <a:gd name="T1" fmla="*/ 152 h 156"/>
                              <a:gd name="T2" fmla="*/ 32 w 32"/>
                              <a:gd name="T3" fmla="*/ 153 h 156"/>
                              <a:gd name="T4" fmla="*/ 31 w 32"/>
                              <a:gd name="T5" fmla="*/ 154 h 156"/>
                              <a:gd name="T6" fmla="*/ 29 w 32"/>
                              <a:gd name="T7" fmla="*/ 155 h 156"/>
                              <a:gd name="T8" fmla="*/ 28 w 32"/>
                              <a:gd name="T9" fmla="*/ 155 h 156"/>
                              <a:gd name="T10" fmla="*/ 26 w 32"/>
                              <a:gd name="T11" fmla="*/ 156 h 156"/>
                              <a:gd name="T12" fmla="*/ 23 w 32"/>
                              <a:gd name="T13" fmla="*/ 156 h 156"/>
                              <a:gd name="T14" fmla="*/ 20 w 32"/>
                              <a:gd name="T15" fmla="*/ 156 h 156"/>
                              <a:gd name="T16" fmla="*/ 16 w 32"/>
                              <a:gd name="T17" fmla="*/ 156 h 156"/>
                              <a:gd name="T18" fmla="*/ 11 w 32"/>
                              <a:gd name="T19" fmla="*/ 156 h 156"/>
                              <a:gd name="T20" fmla="*/ 7 w 32"/>
                              <a:gd name="T21" fmla="*/ 156 h 156"/>
                              <a:gd name="T22" fmla="*/ 5 w 32"/>
                              <a:gd name="T23" fmla="*/ 156 h 156"/>
                              <a:gd name="T24" fmla="*/ 4 w 32"/>
                              <a:gd name="T25" fmla="*/ 155 h 156"/>
                              <a:gd name="T26" fmla="*/ 1 w 32"/>
                              <a:gd name="T27" fmla="*/ 155 h 156"/>
                              <a:gd name="T28" fmla="*/ 0 w 32"/>
                              <a:gd name="T29" fmla="*/ 154 h 156"/>
                              <a:gd name="T30" fmla="*/ 0 w 32"/>
                              <a:gd name="T31" fmla="*/ 153 h 156"/>
                              <a:gd name="T32" fmla="*/ 0 w 32"/>
                              <a:gd name="T33" fmla="*/ 152 h 156"/>
                              <a:gd name="T34" fmla="*/ 0 w 32"/>
                              <a:gd name="T35" fmla="*/ 5 h 156"/>
                              <a:gd name="T36" fmla="*/ 0 w 32"/>
                              <a:gd name="T37" fmla="*/ 4 h 156"/>
                              <a:gd name="T38" fmla="*/ 0 w 32"/>
                              <a:gd name="T39" fmla="*/ 3 h 156"/>
                              <a:gd name="T40" fmla="*/ 1 w 32"/>
                              <a:gd name="T41" fmla="*/ 1 h 156"/>
                              <a:gd name="T42" fmla="*/ 4 w 32"/>
                              <a:gd name="T43" fmla="*/ 1 h 156"/>
                              <a:gd name="T44" fmla="*/ 5 w 32"/>
                              <a:gd name="T45" fmla="*/ 0 h 156"/>
                              <a:gd name="T46" fmla="*/ 8 w 32"/>
                              <a:gd name="T47" fmla="*/ 0 h 156"/>
                              <a:gd name="T48" fmla="*/ 11 w 32"/>
                              <a:gd name="T49" fmla="*/ 0 h 156"/>
                              <a:gd name="T50" fmla="*/ 16 w 32"/>
                              <a:gd name="T51" fmla="*/ 0 h 156"/>
                              <a:gd name="T52" fmla="*/ 20 w 32"/>
                              <a:gd name="T53" fmla="*/ 0 h 156"/>
                              <a:gd name="T54" fmla="*/ 23 w 32"/>
                              <a:gd name="T55" fmla="*/ 0 h 156"/>
                              <a:gd name="T56" fmla="*/ 26 w 32"/>
                              <a:gd name="T57" fmla="*/ 0 h 156"/>
                              <a:gd name="T58" fmla="*/ 28 w 32"/>
                              <a:gd name="T59" fmla="*/ 1 h 156"/>
                              <a:gd name="T60" fmla="*/ 29 w 32"/>
                              <a:gd name="T61" fmla="*/ 1 h 156"/>
                              <a:gd name="T62" fmla="*/ 31 w 32"/>
                              <a:gd name="T63" fmla="*/ 3 h 156"/>
                              <a:gd name="T64" fmla="*/ 32 w 32"/>
                              <a:gd name="T65" fmla="*/ 4 h 156"/>
                              <a:gd name="T66" fmla="*/ 32 w 32"/>
                              <a:gd name="T67" fmla="*/ 5 h 156"/>
                              <a:gd name="T68" fmla="*/ 32 w 32"/>
                              <a:gd name="T69" fmla="*/ 152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6">
                                <a:moveTo>
                                  <a:pt x="32" y="152"/>
                                </a:moveTo>
                                <a:lnTo>
                                  <a:pt x="32" y="153"/>
                                </a:lnTo>
                                <a:lnTo>
                                  <a:pt x="31" y="154"/>
                                </a:lnTo>
                                <a:lnTo>
                                  <a:pt x="29" y="155"/>
                                </a:lnTo>
                                <a:lnTo>
                                  <a:pt x="28" y="155"/>
                                </a:lnTo>
                                <a:lnTo>
                                  <a:pt x="26" y="156"/>
                                </a:lnTo>
                                <a:lnTo>
                                  <a:pt x="23" y="156"/>
                                </a:lnTo>
                                <a:lnTo>
                                  <a:pt x="20" y="156"/>
                                </a:lnTo>
                                <a:lnTo>
                                  <a:pt x="16" y="156"/>
                                </a:lnTo>
                                <a:lnTo>
                                  <a:pt x="11" y="156"/>
                                </a:lnTo>
                                <a:lnTo>
                                  <a:pt x="7" y="156"/>
                                </a:lnTo>
                                <a:lnTo>
                                  <a:pt x="5" y="156"/>
                                </a:lnTo>
                                <a:lnTo>
                                  <a:pt x="4" y="155"/>
                                </a:lnTo>
                                <a:lnTo>
                                  <a:pt x="1" y="155"/>
                                </a:lnTo>
                                <a:lnTo>
                                  <a:pt x="0" y="154"/>
                                </a:lnTo>
                                <a:lnTo>
                                  <a:pt x="0" y="153"/>
                                </a:lnTo>
                                <a:lnTo>
                                  <a:pt x="0" y="152"/>
                                </a:lnTo>
                                <a:lnTo>
                                  <a:pt x="0" y="5"/>
                                </a:lnTo>
                                <a:lnTo>
                                  <a:pt x="0" y="4"/>
                                </a:lnTo>
                                <a:lnTo>
                                  <a:pt x="0" y="3"/>
                                </a:lnTo>
                                <a:lnTo>
                                  <a:pt x="1" y="1"/>
                                </a:lnTo>
                                <a:lnTo>
                                  <a:pt x="4" y="1"/>
                                </a:lnTo>
                                <a:lnTo>
                                  <a:pt x="5" y="0"/>
                                </a:lnTo>
                                <a:lnTo>
                                  <a:pt x="8" y="0"/>
                                </a:lnTo>
                                <a:lnTo>
                                  <a:pt x="11" y="0"/>
                                </a:lnTo>
                                <a:lnTo>
                                  <a:pt x="16" y="0"/>
                                </a:lnTo>
                                <a:lnTo>
                                  <a:pt x="20" y="0"/>
                                </a:lnTo>
                                <a:lnTo>
                                  <a:pt x="23" y="0"/>
                                </a:lnTo>
                                <a:lnTo>
                                  <a:pt x="26" y="0"/>
                                </a:lnTo>
                                <a:lnTo>
                                  <a:pt x="28" y="1"/>
                                </a:lnTo>
                                <a:lnTo>
                                  <a:pt x="29" y="1"/>
                                </a:lnTo>
                                <a:lnTo>
                                  <a:pt x="31" y="3"/>
                                </a:lnTo>
                                <a:lnTo>
                                  <a:pt x="32" y="4"/>
                                </a:lnTo>
                                <a:lnTo>
                                  <a:pt x="32" y="5"/>
                                </a:lnTo>
                                <a:lnTo>
                                  <a:pt x="32"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73" name="Freeform 1040"/>
                        <wps:cNvSpPr>
                          <a:spLocks/>
                        </wps:cNvSpPr>
                        <wps:spPr bwMode="auto">
                          <a:xfrm>
                            <a:off x="1536700" y="2751137"/>
                            <a:ext cx="19050" cy="19050"/>
                          </a:xfrm>
                          <a:custGeom>
                            <a:avLst/>
                            <a:gdLst>
                              <a:gd name="T0" fmla="*/ 36 w 36"/>
                              <a:gd name="T1" fmla="*/ 18 h 37"/>
                              <a:gd name="T2" fmla="*/ 34 w 36"/>
                              <a:gd name="T3" fmla="*/ 28 h 37"/>
                              <a:gd name="T4" fmla="*/ 32 w 36"/>
                              <a:gd name="T5" fmla="*/ 33 h 37"/>
                              <a:gd name="T6" fmla="*/ 27 w 36"/>
                              <a:gd name="T7" fmla="*/ 37 h 37"/>
                              <a:gd name="T8" fmla="*/ 17 w 36"/>
                              <a:gd name="T9" fmla="*/ 37 h 37"/>
                              <a:gd name="T10" fmla="*/ 9 w 36"/>
                              <a:gd name="T11" fmla="*/ 37 h 37"/>
                              <a:gd name="T12" fmla="*/ 4 w 36"/>
                              <a:gd name="T13" fmla="*/ 33 h 37"/>
                              <a:gd name="T14" fmla="*/ 0 w 36"/>
                              <a:gd name="T15" fmla="*/ 28 h 37"/>
                              <a:gd name="T16" fmla="*/ 0 w 36"/>
                              <a:gd name="T17" fmla="*/ 18 h 37"/>
                              <a:gd name="T18" fmla="*/ 0 w 36"/>
                              <a:gd name="T19" fmla="*/ 8 h 37"/>
                              <a:gd name="T20" fmla="*/ 4 w 36"/>
                              <a:gd name="T21" fmla="*/ 3 h 37"/>
                              <a:gd name="T22" fmla="*/ 9 w 36"/>
                              <a:gd name="T23" fmla="*/ 0 h 37"/>
                              <a:gd name="T24" fmla="*/ 17 w 36"/>
                              <a:gd name="T25" fmla="*/ 0 h 37"/>
                              <a:gd name="T26" fmla="*/ 27 w 36"/>
                              <a:gd name="T27" fmla="*/ 0 h 37"/>
                              <a:gd name="T28" fmla="*/ 32 w 36"/>
                              <a:gd name="T29" fmla="*/ 3 h 37"/>
                              <a:gd name="T30" fmla="*/ 34 w 36"/>
                              <a:gd name="T31" fmla="*/ 8 h 37"/>
                              <a:gd name="T32" fmla="*/ 36 w 36"/>
                              <a:gd name="T33" fmla="*/ 18 h 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6" h="37">
                                <a:moveTo>
                                  <a:pt x="36" y="18"/>
                                </a:moveTo>
                                <a:lnTo>
                                  <a:pt x="34" y="28"/>
                                </a:lnTo>
                                <a:lnTo>
                                  <a:pt x="32" y="33"/>
                                </a:lnTo>
                                <a:lnTo>
                                  <a:pt x="27" y="37"/>
                                </a:lnTo>
                                <a:lnTo>
                                  <a:pt x="17" y="37"/>
                                </a:lnTo>
                                <a:lnTo>
                                  <a:pt x="9" y="37"/>
                                </a:lnTo>
                                <a:lnTo>
                                  <a:pt x="4" y="33"/>
                                </a:lnTo>
                                <a:lnTo>
                                  <a:pt x="0" y="28"/>
                                </a:lnTo>
                                <a:lnTo>
                                  <a:pt x="0" y="18"/>
                                </a:lnTo>
                                <a:lnTo>
                                  <a:pt x="0" y="8"/>
                                </a:lnTo>
                                <a:lnTo>
                                  <a:pt x="4" y="3"/>
                                </a:lnTo>
                                <a:lnTo>
                                  <a:pt x="9" y="0"/>
                                </a:lnTo>
                                <a:lnTo>
                                  <a:pt x="17" y="0"/>
                                </a:lnTo>
                                <a:lnTo>
                                  <a:pt x="27" y="0"/>
                                </a:lnTo>
                                <a:lnTo>
                                  <a:pt x="32" y="3"/>
                                </a:lnTo>
                                <a:lnTo>
                                  <a:pt x="34" y="8"/>
                                </a:lnTo>
                                <a:lnTo>
                                  <a:pt x="36" y="1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74" name="Freeform 1041"/>
                        <wps:cNvSpPr>
                          <a:spLocks/>
                        </wps:cNvSpPr>
                        <wps:spPr bwMode="auto">
                          <a:xfrm>
                            <a:off x="4114800" y="2171700"/>
                            <a:ext cx="107950" cy="633413"/>
                          </a:xfrm>
                          <a:custGeom>
                            <a:avLst/>
                            <a:gdLst>
                              <a:gd name="T0" fmla="*/ 200 w 202"/>
                              <a:gd name="T1" fmla="*/ 0 h 1199"/>
                              <a:gd name="T2" fmla="*/ 192 w 202"/>
                              <a:gd name="T3" fmla="*/ 11 h 1199"/>
                              <a:gd name="T4" fmla="*/ 135 w 202"/>
                              <a:gd name="T5" fmla="*/ 113 h 1199"/>
                              <a:gd name="T6" fmla="*/ 78 w 202"/>
                              <a:gd name="T7" fmla="*/ 239 h 1199"/>
                              <a:gd name="T8" fmla="*/ 42 w 202"/>
                              <a:gd name="T9" fmla="*/ 335 h 1199"/>
                              <a:gd name="T10" fmla="*/ 15 w 202"/>
                              <a:gd name="T11" fmla="*/ 437 h 1199"/>
                              <a:gd name="T12" fmla="*/ 0 w 202"/>
                              <a:gd name="T13" fmla="*/ 542 h 1199"/>
                              <a:gd name="T14" fmla="*/ 0 w 202"/>
                              <a:gd name="T15" fmla="*/ 592 h 1199"/>
                              <a:gd name="T16" fmla="*/ 3 w 202"/>
                              <a:gd name="T17" fmla="*/ 650 h 1199"/>
                              <a:gd name="T18" fmla="*/ 21 w 202"/>
                              <a:gd name="T19" fmla="*/ 763 h 1199"/>
                              <a:gd name="T20" fmla="*/ 51 w 202"/>
                              <a:gd name="T21" fmla="*/ 870 h 1199"/>
                              <a:gd name="T22" fmla="*/ 87 w 202"/>
                              <a:gd name="T23" fmla="*/ 969 h 1199"/>
                              <a:gd name="T24" fmla="*/ 142 w 202"/>
                              <a:gd name="T25" fmla="*/ 1092 h 1199"/>
                              <a:gd name="T26" fmla="*/ 196 w 202"/>
                              <a:gd name="T27" fmla="*/ 1191 h 1199"/>
                              <a:gd name="T28" fmla="*/ 202 w 202"/>
                              <a:gd name="T29" fmla="*/ 1199 h 11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02" h="1199">
                                <a:moveTo>
                                  <a:pt x="200" y="0"/>
                                </a:moveTo>
                                <a:lnTo>
                                  <a:pt x="192" y="11"/>
                                </a:lnTo>
                                <a:lnTo>
                                  <a:pt x="135" y="113"/>
                                </a:lnTo>
                                <a:lnTo>
                                  <a:pt x="78" y="239"/>
                                </a:lnTo>
                                <a:lnTo>
                                  <a:pt x="42" y="335"/>
                                </a:lnTo>
                                <a:lnTo>
                                  <a:pt x="15" y="437"/>
                                </a:lnTo>
                                <a:lnTo>
                                  <a:pt x="0" y="542"/>
                                </a:lnTo>
                                <a:lnTo>
                                  <a:pt x="0" y="592"/>
                                </a:lnTo>
                                <a:lnTo>
                                  <a:pt x="3" y="650"/>
                                </a:lnTo>
                                <a:lnTo>
                                  <a:pt x="21" y="763"/>
                                </a:lnTo>
                                <a:lnTo>
                                  <a:pt x="51" y="870"/>
                                </a:lnTo>
                                <a:lnTo>
                                  <a:pt x="87" y="969"/>
                                </a:lnTo>
                                <a:lnTo>
                                  <a:pt x="142" y="1092"/>
                                </a:lnTo>
                                <a:lnTo>
                                  <a:pt x="196" y="1191"/>
                                </a:lnTo>
                                <a:lnTo>
                                  <a:pt x="202" y="1199"/>
                                </a:lnTo>
                              </a:path>
                            </a:pathLst>
                          </a:custGeom>
                          <a:noFill/>
                          <a:ln w="793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575" name="Freeform 1042"/>
                        <wps:cNvSpPr>
                          <a:spLocks/>
                        </wps:cNvSpPr>
                        <wps:spPr bwMode="auto">
                          <a:xfrm>
                            <a:off x="4179888" y="2755900"/>
                            <a:ext cx="49213" cy="60325"/>
                          </a:xfrm>
                          <a:custGeom>
                            <a:avLst/>
                            <a:gdLst>
                              <a:gd name="T0" fmla="*/ 67 w 93"/>
                              <a:gd name="T1" fmla="*/ 0 h 112"/>
                              <a:gd name="T2" fmla="*/ 93 w 93"/>
                              <a:gd name="T3" fmla="*/ 112 h 112"/>
                              <a:gd name="T4" fmla="*/ 0 w 93"/>
                              <a:gd name="T5" fmla="*/ 43 h 112"/>
                              <a:gd name="T6" fmla="*/ 11 w 93"/>
                              <a:gd name="T7" fmla="*/ 43 h 112"/>
                              <a:gd name="T8" fmla="*/ 32 w 93"/>
                              <a:gd name="T9" fmla="*/ 38 h 112"/>
                              <a:gd name="T10" fmla="*/ 49 w 93"/>
                              <a:gd name="T11" fmla="*/ 25 h 112"/>
                              <a:gd name="T12" fmla="*/ 63 w 93"/>
                              <a:gd name="T13" fmla="*/ 9 h 112"/>
                              <a:gd name="T14" fmla="*/ 67 w 93"/>
                              <a:gd name="T15" fmla="*/ 0 h 11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93" h="112">
                                <a:moveTo>
                                  <a:pt x="67" y="0"/>
                                </a:moveTo>
                                <a:lnTo>
                                  <a:pt x="93" y="112"/>
                                </a:lnTo>
                                <a:lnTo>
                                  <a:pt x="0" y="43"/>
                                </a:lnTo>
                                <a:lnTo>
                                  <a:pt x="11" y="43"/>
                                </a:lnTo>
                                <a:lnTo>
                                  <a:pt x="32" y="38"/>
                                </a:lnTo>
                                <a:lnTo>
                                  <a:pt x="49" y="25"/>
                                </a:lnTo>
                                <a:lnTo>
                                  <a:pt x="63" y="9"/>
                                </a:lnTo>
                                <a:lnTo>
                                  <a:pt x="67" y="0"/>
                                </a:lnTo>
                                <a:close/>
                              </a:path>
                            </a:pathLst>
                          </a:custGeom>
                          <a:solidFill>
                            <a:srgbClr val="000000"/>
                          </a:solidFill>
                          <a:ln w="3175">
                            <a:solidFill>
                              <a:srgbClr val="000000"/>
                            </a:solidFill>
                            <a:prstDash val="solid"/>
                            <a:round/>
                            <a:headEnd/>
                            <a:tailEnd/>
                          </a:ln>
                        </wps:spPr>
                        <wps:bodyPr vert="horz" wrap="square" lIns="91440" tIns="45720" rIns="91440" bIns="45720" numCol="1" anchor="t" anchorCtr="0" compatLnSpc="1">
                          <a:prstTxWarp prst="textNoShape">
                            <a:avLst/>
                          </a:prstTxWarp>
                        </wps:bodyPr>
                      </wps:wsp>
                      <wps:wsp>
                        <wps:cNvPr id="2576" name="Freeform 1043"/>
                        <wps:cNvSpPr>
                          <a:spLocks/>
                        </wps:cNvSpPr>
                        <wps:spPr bwMode="auto">
                          <a:xfrm>
                            <a:off x="3959225" y="2692400"/>
                            <a:ext cx="17463" cy="84138"/>
                          </a:xfrm>
                          <a:custGeom>
                            <a:avLst/>
                            <a:gdLst>
                              <a:gd name="T0" fmla="*/ 31 w 31"/>
                              <a:gd name="T1" fmla="*/ 151 h 158"/>
                              <a:gd name="T2" fmla="*/ 31 w 31"/>
                              <a:gd name="T3" fmla="*/ 153 h 158"/>
                              <a:gd name="T4" fmla="*/ 31 w 31"/>
                              <a:gd name="T5" fmla="*/ 154 h 158"/>
                              <a:gd name="T6" fmla="*/ 29 w 31"/>
                              <a:gd name="T7" fmla="*/ 155 h 158"/>
                              <a:gd name="T8" fmla="*/ 28 w 31"/>
                              <a:gd name="T9" fmla="*/ 155 h 158"/>
                              <a:gd name="T10" fmla="*/ 26 w 31"/>
                              <a:gd name="T11" fmla="*/ 156 h 158"/>
                              <a:gd name="T12" fmla="*/ 23 w 31"/>
                              <a:gd name="T13" fmla="*/ 156 h 158"/>
                              <a:gd name="T14" fmla="*/ 20 w 31"/>
                              <a:gd name="T15" fmla="*/ 158 h 158"/>
                              <a:gd name="T16" fmla="*/ 16 w 31"/>
                              <a:gd name="T17" fmla="*/ 158 h 158"/>
                              <a:gd name="T18" fmla="*/ 11 w 31"/>
                              <a:gd name="T19" fmla="*/ 158 h 158"/>
                              <a:gd name="T20" fmla="*/ 7 w 31"/>
                              <a:gd name="T21" fmla="*/ 156 h 158"/>
                              <a:gd name="T22" fmla="*/ 5 w 31"/>
                              <a:gd name="T23" fmla="*/ 156 h 158"/>
                              <a:gd name="T24" fmla="*/ 2 w 31"/>
                              <a:gd name="T25" fmla="*/ 155 h 158"/>
                              <a:gd name="T26" fmla="*/ 1 w 31"/>
                              <a:gd name="T27" fmla="*/ 155 h 158"/>
                              <a:gd name="T28" fmla="*/ 0 w 31"/>
                              <a:gd name="T29" fmla="*/ 154 h 158"/>
                              <a:gd name="T30" fmla="*/ 0 w 31"/>
                              <a:gd name="T31" fmla="*/ 153 h 158"/>
                              <a:gd name="T32" fmla="*/ 0 w 31"/>
                              <a:gd name="T33" fmla="*/ 151 h 158"/>
                              <a:gd name="T34" fmla="*/ 0 w 31"/>
                              <a:gd name="T35" fmla="*/ 5 h 158"/>
                              <a:gd name="T36" fmla="*/ 0 w 31"/>
                              <a:gd name="T37" fmla="*/ 4 h 158"/>
                              <a:gd name="T38" fmla="*/ 0 w 31"/>
                              <a:gd name="T39" fmla="*/ 2 h 158"/>
                              <a:gd name="T40" fmla="*/ 1 w 31"/>
                              <a:gd name="T41" fmla="*/ 2 h 158"/>
                              <a:gd name="T42" fmla="*/ 2 w 31"/>
                              <a:gd name="T43" fmla="*/ 1 h 158"/>
                              <a:gd name="T44" fmla="*/ 5 w 31"/>
                              <a:gd name="T45" fmla="*/ 1 h 158"/>
                              <a:gd name="T46" fmla="*/ 7 w 31"/>
                              <a:gd name="T47" fmla="*/ 0 h 158"/>
                              <a:gd name="T48" fmla="*/ 11 w 31"/>
                              <a:gd name="T49" fmla="*/ 0 h 158"/>
                              <a:gd name="T50" fmla="*/ 16 w 31"/>
                              <a:gd name="T51" fmla="*/ 0 h 158"/>
                              <a:gd name="T52" fmla="*/ 20 w 31"/>
                              <a:gd name="T53" fmla="*/ 0 h 158"/>
                              <a:gd name="T54" fmla="*/ 23 w 31"/>
                              <a:gd name="T55" fmla="*/ 0 h 158"/>
                              <a:gd name="T56" fmla="*/ 26 w 31"/>
                              <a:gd name="T57" fmla="*/ 1 h 158"/>
                              <a:gd name="T58" fmla="*/ 28 w 31"/>
                              <a:gd name="T59" fmla="*/ 1 h 158"/>
                              <a:gd name="T60" fmla="*/ 29 w 31"/>
                              <a:gd name="T61" fmla="*/ 2 h 158"/>
                              <a:gd name="T62" fmla="*/ 31 w 31"/>
                              <a:gd name="T63" fmla="*/ 2 h 158"/>
                              <a:gd name="T64" fmla="*/ 31 w 31"/>
                              <a:gd name="T65" fmla="*/ 4 h 158"/>
                              <a:gd name="T66" fmla="*/ 31 w 31"/>
                              <a:gd name="T67" fmla="*/ 5 h 158"/>
                              <a:gd name="T68" fmla="*/ 31 w 31"/>
                              <a:gd name="T69" fmla="*/ 151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1" h="158">
                                <a:moveTo>
                                  <a:pt x="31" y="151"/>
                                </a:moveTo>
                                <a:lnTo>
                                  <a:pt x="31" y="153"/>
                                </a:lnTo>
                                <a:lnTo>
                                  <a:pt x="31" y="154"/>
                                </a:lnTo>
                                <a:lnTo>
                                  <a:pt x="29" y="155"/>
                                </a:lnTo>
                                <a:lnTo>
                                  <a:pt x="28" y="155"/>
                                </a:lnTo>
                                <a:lnTo>
                                  <a:pt x="26" y="156"/>
                                </a:lnTo>
                                <a:lnTo>
                                  <a:pt x="23" y="156"/>
                                </a:lnTo>
                                <a:lnTo>
                                  <a:pt x="20" y="158"/>
                                </a:lnTo>
                                <a:lnTo>
                                  <a:pt x="16" y="158"/>
                                </a:lnTo>
                                <a:lnTo>
                                  <a:pt x="11" y="158"/>
                                </a:lnTo>
                                <a:lnTo>
                                  <a:pt x="7" y="156"/>
                                </a:lnTo>
                                <a:lnTo>
                                  <a:pt x="5" y="156"/>
                                </a:lnTo>
                                <a:lnTo>
                                  <a:pt x="2" y="155"/>
                                </a:lnTo>
                                <a:lnTo>
                                  <a:pt x="1" y="155"/>
                                </a:lnTo>
                                <a:lnTo>
                                  <a:pt x="0" y="154"/>
                                </a:lnTo>
                                <a:lnTo>
                                  <a:pt x="0" y="153"/>
                                </a:lnTo>
                                <a:lnTo>
                                  <a:pt x="0" y="151"/>
                                </a:lnTo>
                                <a:lnTo>
                                  <a:pt x="0" y="5"/>
                                </a:lnTo>
                                <a:lnTo>
                                  <a:pt x="0" y="4"/>
                                </a:lnTo>
                                <a:lnTo>
                                  <a:pt x="0" y="2"/>
                                </a:lnTo>
                                <a:lnTo>
                                  <a:pt x="1" y="2"/>
                                </a:lnTo>
                                <a:lnTo>
                                  <a:pt x="2" y="1"/>
                                </a:lnTo>
                                <a:lnTo>
                                  <a:pt x="5" y="1"/>
                                </a:lnTo>
                                <a:lnTo>
                                  <a:pt x="7" y="0"/>
                                </a:lnTo>
                                <a:lnTo>
                                  <a:pt x="11" y="0"/>
                                </a:lnTo>
                                <a:lnTo>
                                  <a:pt x="16" y="0"/>
                                </a:lnTo>
                                <a:lnTo>
                                  <a:pt x="20" y="0"/>
                                </a:lnTo>
                                <a:lnTo>
                                  <a:pt x="23" y="0"/>
                                </a:lnTo>
                                <a:lnTo>
                                  <a:pt x="26" y="1"/>
                                </a:lnTo>
                                <a:lnTo>
                                  <a:pt x="28" y="1"/>
                                </a:lnTo>
                                <a:lnTo>
                                  <a:pt x="29" y="2"/>
                                </a:lnTo>
                                <a:lnTo>
                                  <a:pt x="31" y="2"/>
                                </a:lnTo>
                                <a:lnTo>
                                  <a:pt x="31" y="4"/>
                                </a:lnTo>
                                <a:lnTo>
                                  <a:pt x="31" y="5"/>
                                </a:lnTo>
                                <a:lnTo>
                                  <a:pt x="31"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77" name="Freeform 1044"/>
                        <wps:cNvSpPr>
                          <a:spLocks/>
                        </wps:cNvSpPr>
                        <wps:spPr bwMode="auto">
                          <a:xfrm>
                            <a:off x="3994150" y="2692400"/>
                            <a:ext cx="17463" cy="84138"/>
                          </a:xfrm>
                          <a:custGeom>
                            <a:avLst/>
                            <a:gdLst>
                              <a:gd name="T0" fmla="*/ 32 w 32"/>
                              <a:gd name="T1" fmla="*/ 151 h 158"/>
                              <a:gd name="T2" fmla="*/ 32 w 32"/>
                              <a:gd name="T3" fmla="*/ 153 h 158"/>
                              <a:gd name="T4" fmla="*/ 31 w 32"/>
                              <a:gd name="T5" fmla="*/ 154 h 158"/>
                              <a:gd name="T6" fmla="*/ 30 w 32"/>
                              <a:gd name="T7" fmla="*/ 155 h 158"/>
                              <a:gd name="T8" fmla="*/ 29 w 32"/>
                              <a:gd name="T9" fmla="*/ 155 h 158"/>
                              <a:gd name="T10" fmla="*/ 27 w 32"/>
                              <a:gd name="T11" fmla="*/ 156 h 158"/>
                              <a:gd name="T12" fmla="*/ 24 w 32"/>
                              <a:gd name="T13" fmla="*/ 156 h 158"/>
                              <a:gd name="T14" fmla="*/ 21 w 32"/>
                              <a:gd name="T15" fmla="*/ 158 h 158"/>
                              <a:gd name="T16" fmla="*/ 16 w 32"/>
                              <a:gd name="T17" fmla="*/ 158 h 158"/>
                              <a:gd name="T18" fmla="*/ 13 w 32"/>
                              <a:gd name="T19" fmla="*/ 158 h 158"/>
                              <a:gd name="T20" fmla="*/ 9 w 32"/>
                              <a:gd name="T21" fmla="*/ 156 h 158"/>
                              <a:gd name="T22" fmla="*/ 5 w 32"/>
                              <a:gd name="T23" fmla="*/ 156 h 158"/>
                              <a:gd name="T24" fmla="*/ 4 w 32"/>
                              <a:gd name="T25" fmla="*/ 155 h 158"/>
                              <a:gd name="T26" fmla="*/ 3 w 32"/>
                              <a:gd name="T27" fmla="*/ 155 h 158"/>
                              <a:gd name="T28" fmla="*/ 1 w 32"/>
                              <a:gd name="T29" fmla="*/ 154 h 158"/>
                              <a:gd name="T30" fmla="*/ 0 w 32"/>
                              <a:gd name="T31" fmla="*/ 153 h 158"/>
                              <a:gd name="T32" fmla="*/ 0 w 32"/>
                              <a:gd name="T33" fmla="*/ 151 h 158"/>
                              <a:gd name="T34" fmla="*/ 0 w 32"/>
                              <a:gd name="T35" fmla="*/ 5 h 158"/>
                              <a:gd name="T36" fmla="*/ 0 w 32"/>
                              <a:gd name="T37" fmla="*/ 4 h 158"/>
                              <a:gd name="T38" fmla="*/ 1 w 32"/>
                              <a:gd name="T39" fmla="*/ 2 h 158"/>
                              <a:gd name="T40" fmla="*/ 3 w 32"/>
                              <a:gd name="T41" fmla="*/ 2 h 158"/>
                              <a:gd name="T42" fmla="*/ 4 w 32"/>
                              <a:gd name="T43" fmla="*/ 1 h 158"/>
                              <a:gd name="T44" fmla="*/ 6 w 32"/>
                              <a:gd name="T45" fmla="*/ 1 h 158"/>
                              <a:gd name="T46" fmla="*/ 9 w 32"/>
                              <a:gd name="T47" fmla="*/ 0 h 158"/>
                              <a:gd name="T48" fmla="*/ 13 w 32"/>
                              <a:gd name="T49" fmla="*/ 0 h 158"/>
                              <a:gd name="T50" fmla="*/ 16 w 32"/>
                              <a:gd name="T51" fmla="*/ 0 h 158"/>
                              <a:gd name="T52" fmla="*/ 21 w 32"/>
                              <a:gd name="T53" fmla="*/ 0 h 158"/>
                              <a:gd name="T54" fmla="*/ 24 w 32"/>
                              <a:gd name="T55" fmla="*/ 0 h 158"/>
                              <a:gd name="T56" fmla="*/ 27 w 32"/>
                              <a:gd name="T57" fmla="*/ 1 h 158"/>
                              <a:gd name="T58" fmla="*/ 29 w 32"/>
                              <a:gd name="T59" fmla="*/ 1 h 158"/>
                              <a:gd name="T60" fmla="*/ 30 w 32"/>
                              <a:gd name="T61" fmla="*/ 2 h 158"/>
                              <a:gd name="T62" fmla="*/ 31 w 32"/>
                              <a:gd name="T63" fmla="*/ 2 h 158"/>
                              <a:gd name="T64" fmla="*/ 32 w 32"/>
                              <a:gd name="T65" fmla="*/ 4 h 158"/>
                              <a:gd name="T66" fmla="*/ 32 w 32"/>
                              <a:gd name="T67" fmla="*/ 5 h 158"/>
                              <a:gd name="T68" fmla="*/ 32 w 32"/>
                              <a:gd name="T69" fmla="*/ 151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8">
                                <a:moveTo>
                                  <a:pt x="32" y="151"/>
                                </a:moveTo>
                                <a:lnTo>
                                  <a:pt x="32" y="153"/>
                                </a:lnTo>
                                <a:lnTo>
                                  <a:pt x="31" y="154"/>
                                </a:lnTo>
                                <a:lnTo>
                                  <a:pt x="30" y="155"/>
                                </a:lnTo>
                                <a:lnTo>
                                  <a:pt x="29" y="155"/>
                                </a:lnTo>
                                <a:lnTo>
                                  <a:pt x="27" y="156"/>
                                </a:lnTo>
                                <a:lnTo>
                                  <a:pt x="24" y="156"/>
                                </a:lnTo>
                                <a:lnTo>
                                  <a:pt x="21" y="158"/>
                                </a:lnTo>
                                <a:lnTo>
                                  <a:pt x="16" y="158"/>
                                </a:lnTo>
                                <a:lnTo>
                                  <a:pt x="13" y="158"/>
                                </a:lnTo>
                                <a:lnTo>
                                  <a:pt x="9" y="156"/>
                                </a:lnTo>
                                <a:lnTo>
                                  <a:pt x="5" y="156"/>
                                </a:lnTo>
                                <a:lnTo>
                                  <a:pt x="4" y="155"/>
                                </a:lnTo>
                                <a:lnTo>
                                  <a:pt x="3" y="155"/>
                                </a:lnTo>
                                <a:lnTo>
                                  <a:pt x="1" y="154"/>
                                </a:lnTo>
                                <a:lnTo>
                                  <a:pt x="0" y="153"/>
                                </a:lnTo>
                                <a:lnTo>
                                  <a:pt x="0" y="151"/>
                                </a:lnTo>
                                <a:lnTo>
                                  <a:pt x="0" y="5"/>
                                </a:lnTo>
                                <a:lnTo>
                                  <a:pt x="0" y="4"/>
                                </a:lnTo>
                                <a:lnTo>
                                  <a:pt x="1" y="2"/>
                                </a:lnTo>
                                <a:lnTo>
                                  <a:pt x="3" y="2"/>
                                </a:lnTo>
                                <a:lnTo>
                                  <a:pt x="4" y="1"/>
                                </a:lnTo>
                                <a:lnTo>
                                  <a:pt x="6" y="1"/>
                                </a:lnTo>
                                <a:lnTo>
                                  <a:pt x="9" y="0"/>
                                </a:lnTo>
                                <a:lnTo>
                                  <a:pt x="13" y="0"/>
                                </a:lnTo>
                                <a:lnTo>
                                  <a:pt x="16" y="0"/>
                                </a:lnTo>
                                <a:lnTo>
                                  <a:pt x="21" y="0"/>
                                </a:lnTo>
                                <a:lnTo>
                                  <a:pt x="24" y="0"/>
                                </a:lnTo>
                                <a:lnTo>
                                  <a:pt x="27" y="1"/>
                                </a:lnTo>
                                <a:lnTo>
                                  <a:pt x="29" y="1"/>
                                </a:lnTo>
                                <a:lnTo>
                                  <a:pt x="30" y="2"/>
                                </a:lnTo>
                                <a:lnTo>
                                  <a:pt x="31" y="2"/>
                                </a:lnTo>
                                <a:lnTo>
                                  <a:pt x="32" y="4"/>
                                </a:lnTo>
                                <a:lnTo>
                                  <a:pt x="32" y="5"/>
                                </a:lnTo>
                                <a:lnTo>
                                  <a:pt x="32"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78" name="Freeform 1045"/>
                        <wps:cNvSpPr>
                          <a:spLocks/>
                        </wps:cNvSpPr>
                        <wps:spPr bwMode="auto">
                          <a:xfrm>
                            <a:off x="4029075" y="2692400"/>
                            <a:ext cx="17463" cy="84138"/>
                          </a:xfrm>
                          <a:custGeom>
                            <a:avLst/>
                            <a:gdLst>
                              <a:gd name="T0" fmla="*/ 31 w 31"/>
                              <a:gd name="T1" fmla="*/ 151 h 158"/>
                              <a:gd name="T2" fmla="*/ 31 w 31"/>
                              <a:gd name="T3" fmla="*/ 153 h 158"/>
                              <a:gd name="T4" fmla="*/ 31 w 31"/>
                              <a:gd name="T5" fmla="*/ 154 h 158"/>
                              <a:gd name="T6" fmla="*/ 29 w 31"/>
                              <a:gd name="T7" fmla="*/ 155 h 158"/>
                              <a:gd name="T8" fmla="*/ 28 w 31"/>
                              <a:gd name="T9" fmla="*/ 155 h 158"/>
                              <a:gd name="T10" fmla="*/ 26 w 31"/>
                              <a:gd name="T11" fmla="*/ 156 h 158"/>
                              <a:gd name="T12" fmla="*/ 23 w 31"/>
                              <a:gd name="T13" fmla="*/ 156 h 158"/>
                              <a:gd name="T14" fmla="*/ 19 w 31"/>
                              <a:gd name="T15" fmla="*/ 158 h 158"/>
                              <a:gd name="T16" fmla="*/ 16 w 31"/>
                              <a:gd name="T17" fmla="*/ 158 h 158"/>
                              <a:gd name="T18" fmla="*/ 11 w 31"/>
                              <a:gd name="T19" fmla="*/ 158 h 158"/>
                              <a:gd name="T20" fmla="*/ 7 w 31"/>
                              <a:gd name="T21" fmla="*/ 156 h 158"/>
                              <a:gd name="T22" fmla="*/ 5 w 31"/>
                              <a:gd name="T23" fmla="*/ 156 h 158"/>
                              <a:gd name="T24" fmla="*/ 2 w 31"/>
                              <a:gd name="T25" fmla="*/ 155 h 158"/>
                              <a:gd name="T26" fmla="*/ 1 w 31"/>
                              <a:gd name="T27" fmla="*/ 155 h 158"/>
                              <a:gd name="T28" fmla="*/ 0 w 31"/>
                              <a:gd name="T29" fmla="*/ 154 h 158"/>
                              <a:gd name="T30" fmla="*/ 0 w 31"/>
                              <a:gd name="T31" fmla="*/ 153 h 158"/>
                              <a:gd name="T32" fmla="*/ 0 w 31"/>
                              <a:gd name="T33" fmla="*/ 151 h 158"/>
                              <a:gd name="T34" fmla="*/ 0 w 31"/>
                              <a:gd name="T35" fmla="*/ 5 h 158"/>
                              <a:gd name="T36" fmla="*/ 0 w 31"/>
                              <a:gd name="T37" fmla="*/ 4 h 158"/>
                              <a:gd name="T38" fmla="*/ 0 w 31"/>
                              <a:gd name="T39" fmla="*/ 2 h 158"/>
                              <a:gd name="T40" fmla="*/ 1 w 31"/>
                              <a:gd name="T41" fmla="*/ 2 h 158"/>
                              <a:gd name="T42" fmla="*/ 2 w 31"/>
                              <a:gd name="T43" fmla="*/ 1 h 158"/>
                              <a:gd name="T44" fmla="*/ 5 w 31"/>
                              <a:gd name="T45" fmla="*/ 1 h 158"/>
                              <a:gd name="T46" fmla="*/ 7 w 31"/>
                              <a:gd name="T47" fmla="*/ 0 h 158"/>
                              <a:gd name="T48" fmla="*/ 11 w 31"/>
                              <a:gd name="T49" fmla="*/ 0 h 158"/>
                              <a:gd name="T50" fmla="*/ 16 w 31"/>
                              <a:gd name="T51" fmla="*/ 0 h 158"/>
                              <a:gd name="T52" fmla="*/ 19 w 31"/>
                              <a:gd name="T53" fmla="*/ 0 h 158"/>
                              <a:gd name="T54" fmla="*/ 23 w 31"/>
                              <a:gd name="T55" fmla="*/ 0 h 158"/>
                              <a:gd name="T56" fmla="*/ 26 w 31"/>
                              <a:gd name="T57" fmla="*/ 1 h 158"/>
                              <a:gd name="T58" fmla="*/ 28 w 31"/>
                              <a:gd name="T59" fmla="*/ 1 h 158"/>
                              <a:gd name="T60" fmla="*/ 29 w 31"/>
                              <a:gd name="T61" fmla="*/ 2 h 158"/>
                              <a:gd name="T62" fmla="*/ 31 w 31"/>
                              <a:gd name="T63" fmla="*/ 2 h 158"/>
                              <a:gd name="T64" fmla="*/ 31 w 31"/>
                              <a:gd name="T65" fmla="*/ 4 h 158"/>
                              <a:gd name="T66" fmla="*/ 31 w 31"/>
                              <a:gd name="T67" fmla="*/ 5 h 158"/>
                              <a:gd name="T68" fmla="*/ 31 w 31"/>
                              <a:gd name="T69" fmla="*/ 151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1" h="158">
                                <a:moveTo>
                                  <a:pt x="31" y="151"/>
                                </a:moveTo>
                                <a:lnTo>
                                  <a:pt x="31" y="153"/>
                                </a:lnTo>
                                <a:lnTo>
                                  <a:pt x="31" y="154"/>
                                </a:lnTo>
                                <a:lnTo>
                                  <a:pt x="29" y="155"/>
                                </a:lnTo>
                                <a:lnTo>
                                  <a:pt x="28" y="155"/>
                                </a:lnTo>
                                <a:lnTo>
                                  <a:pt x="26" y="156"/>
                                </a:lnTo>
                                <a:lnTo>
                                  <a:pt x="23" y="156"/>
                                </a:lnTo>
                                <a:lnTo>
                                  <a:pt x="19" y="158"/>
                                </a:lnTo>
                                <a:lnTo>
                                  <a:pt x="16" y="158"/>
                                </a:lnTo>
                                <a:lnTo>
                                  <a:pt x="11" y="158"/>
                                </a:lnTo>
                                <a:lnTo>
                                  <a:pt x="7" y="156"/>
                                </a:lnTo>
                                <a:lnTo>
                                  <a:pt x="5" y="156"/>
                                </a:lnTo>
                                <a:lnTo>
                                  <a:pt x="2" y="155"/>
                                </a:lnTo>
                                <a:lnTo>
                                  <a:pt x="1" y="155"/>
                                </a:lnTo>
                                <a:lnTo>
                                  <a:pt x="0" y="154"/>
                                </a:lnTo>
                                <a:lnTo>
                                  <a:pt x="0" y="153"/>
                                </a:lnTo>
                                <a:lnTo>
                                  <a:pt x="0" y="151"/>
                                </a:lnTo>
                                <a:lnTo>
                                  <a:pt x="0" y="5"/>
                                </a:lnTo>
                                <a:lnTo>
                                  <a:pt x="0" y="4"/>
                                </a:lnTo>
                                <a:lnTo>
                                  <a:pt x="0" y="2"/>
                                </a:lnTo>
                                <a:lnTo>
                                  <a:pt x="1" y="2"/>
                                </a:lnTo>
                                <a:lnTo>
                                  <a:pt x="2" y="1"/>
                                </a:lnTo>
                                <a:lnTo>
                                  <a:pt x="5" y="1"/>
                                </a:lnTo>
                                <a:lnTo>
                                  <a:pt x="7" y="0"/>
                                </a:lnTo>
                                <a:lnTo>
                                  <a:pt x="11" y="0"/>
                                </a:lnTo>
                                <a:lnTo>
                                  <a:pt x="16" y="0"/>
                                </a:lnTo>
                                <a:lnTo>
                                  <a:pt x="19" y="0"/>
                                </a:lnTo>
                                <a:lnTo>
                                  <a:pt x="23" y="0"/>
                                </a:lnTo>
                                <a:lnTo>
                                  <a:pt x="26" y="1"/>
                                </a:lnTo>
                                <a:lnTo>
                                  <a:pt x="28" y="1"/>
                                </a:lnTo>
                                <a:lnTo>
                                  <a:pt x="29" y="2"/>
                                </a:lnTo>
                                <a:lnTo>
                                  <a:pt x="31" y="2"/>
                                </a:lnTo>
                                <a:lnTo>
                                  <a:pt x="31" y="4"/>
                                </a:lnTo>
                                <a:lnTo>
                                  <a:pt x="31" y="5"/>
                                </a:lnTo>
                                <a:lnTo>
                                  <a:pt x="31"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79" name="Freeform 1046"/>
                        <wps:cNvSpPr>
                          <a:spLocks/>
                        </wps:cNvSpPr>
                        <wps:spPr bwMode="auto">
                          <a:xfrm>
                            <a:off x="4064000" y="2755900"/>
                            <a:ext cx="17463" cy="20638"/>
                          </a:xfrm>
                          <a:custGeom>
                            <a:avLst/>
                            <a:gdLst>
                              <a:gd name="T0" fmla="*/ 35 w 35"/>
                              <a:gd name="T1" fmla="*/ 18 h 37"/>
                              <a:gd name="T2" fmla="*/ 34 w 35"/>
                              <a:gd name="T3" fmla="*/ 28 h 37"/>
                              <a:gd name="T4" fmla="*/ 31 w 35"/>
                              <a:gd name="T5" fmla="*/ 33 h 37"/>
                              <a:gd name="T6" fmla="*/ 26 w 35"/>
                              <a:gd name="T7" fmla="*/ 37 h 37"/>
                              <a:gd name="T8" fmla="*/ 17 w 35"/>
                              <a:gd name="T9" fmla="*/ 37 h 37"/>
                              <a:gd name="T10" fmla="*/ 8 w 35"/>
                              <a:gd name="T11" fmla="*/ 37 h 37"/>
                              <a:gd name="T12" fmla="*/ 3 w 35"/>
                              <a:gd name="T13" fmla="*/ 33 h 37"/>
                              <a:gd name="T14" fmla="*/ 0 w 35"/>
                              <a:gd name="T15" fmla="*/ 28 h 37"/>
                              <a:gd name="T16" fmla="*/ 0 w 35"/>
                              <a:gd name="T17" fmla="*/ 19 h 37"/>
                              <a:gd name="T18" fmla="*/ 0 w 35"/>
                              <a:gd name="T19" fmla="*/ 8 h 37"/>
                              <a:gd name="T20" fmla="*/ 3 w 35"/>
                              <a:gd name="T21" fmla="*/ 3 h 37"/>
                              <a:gd name="T22" fmla="*/ 8 w 35"/>
                              <a:gd name="T23" fmla="*/ 1 h 37"/>
                              <a:gd name="T24" fmla="*/ 17 w 35"/>
                              <a:gd name="T25" fmla="*/ 0 h 37"/>
                              <a:gd name="T26" fmla="*/ 27 w 35"/>
                              <a:gd name="T27" fmla="*/ 1 h 37"/>
                              <a:gd name="T28" fmla="*/ 31 w 35"/>
                              <a:gd name="T29" fmla="*/ 3 h 37"/>
                              <a:gd name="T30" fmla="*/ 34 w 35"/>
                              <a:gd name="T31" fmla="*/ 8 h 37"/>
                              <a:gd name="T32" fmla="*/ 35 w 35"/>
                              <a:gd name="T33" fmla="*/ 18 h 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5" h="37">
                                <a:moveTo>
                                  <a:pt x="35" y="18"/>
                                </a:moveTo>
                                <a:lnTo>
                                  <a:pt x="34" y="28"/>
                                </a:lnTo>
                                <a:lnTo>
                                  <a:pt x="31" y="33"/>
                                </a:lnTo>
                                <a:lnTo>
                                  <a:pt x="26" y="37"/>
                                </a:lnTo>
                                <a:lnTo>
                                  <a:pt x="17" y="37"/>
                                </a:lnTo>
                                <a:lnTo>
                                  <a:pt x="8" y="37"/>
                                </a:lnTo>
                                <a:lnTo>
                                  <a:pt x="3" y="33"/>
                                </a:lnTo>
                                <a:lnTo>
                                  <a:pt x="0" y="28"/>
                                </a:lnTo>
                                <a:lnTo>
                                  <a:pt x="0" y="19"/>
                                </a:lnTo>
                                <a:lnTo>
                                  <a:pt x="0" y="8"/>
                                </a:lnTo>
                                <a:lnTo>
                                  <a:pt x="3" y="3"/>
                                </a:lnTo>
                                <a:lnTo>
                                  <a:pt x="8" y="1"/>
                                </a:lnTo>
                                <a:lnTo>
                                  <a:pt x="17" y="0"/>
                                </a:lnTo>
                                <a:lnTo>
                                  <a:pt x="27" y="1"/>
                                </a:lnTo>
                                <a:lnTo>
                                  <a:pt x="31" y="3"/>
                                </a:lnTo>
                                <a:lnTo>
                                  <a:pt x="34" y="8"/>
                                </a:lnTo>
                                <a:lnTo>
                                  <a:pt x="35" y="1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80" name="Freeform 1047"/>
                        <wps:cNvSpPr>
                          <a:spLocks/>
                        </wps:cNvSpPr>
                        <wps:spPr bwMode="auto">
                          <a:xfrm>
                            <a:off x="1590675" y="2865437"/>
                            <a:ext cx="107950" cy="635000"/>
                          </a:xfrm>
                          <a:custGeom>
                            <a:avLst/>
                            <a:gdLst>
                              <a:gd name="T0" fmla="*/ 199 w 203"/>
                              <a:gd name="T1" fmla="*/ 0 h 1200"/>
                              <a:gd name="T2" fmla="*/ 193 w 203"/>
                              <a:gd name="T3" fmla="*/ 10 h 1200"/>
                              <a:gd name="T4" fmla="*/ 135 w 203"/>
                              <a:gd name="T5" fmla="*/ 114 h 1200"/>
                              <a:gd name="T6" fmla="*/ 77 w 203"/>
                              <a:gd name="T7" fmla="*/ 238 h 1200"/>
                              <a:gd name="T8" fmla="*/ 43 w 203"/>
                              <a:gd name="T9" fmla="*/ 334 h 1200"/>
                              <a:gd name="T10" fmla="*/ 15 w 203"/>
                              <a:gd name="T11" fmla="*/ 438 h 1200"/>
                              <a:gd name="T12" fmla="*/ 0 w 203"/>
                              <a:gd name="T13" fmla="*/ 541 h 1200"/>
                              <a:gd name="T14" fmla="*/ 0 w 203"/>
                              <a:gd name="T15" fmla="*/ 593 h 1200"/>
                              <a:gd name="T16" fmla="*/ 4 w 203"/>
                              <a:gd name="T17" fmla="*/ 651 h 1200"/>
                              <a:gd name="T18" fmla="*/ 22 w 203"/>
                              <a:gd name="T19" fmla="*/ 764 h 1200"/>
                              <a:gd name="T20" fmla="*/ 52 w 203"/>
                              <a:gd name="T21" fmla="*/ 871 h 1200"/>
                              <a:gd name="T22" fmla="*/ 86 w 203"/>
                              <a:gd name="T23" fmla="*/ 968 h 1200"/>
                              <a:gd name="T24" fmla="*/ 143 w 203"/>
                              <a:gd name="T25" fmla="*/ 1093 h 1200"/>
                              <a:gd name="T26" fmla="*/ 197 w 203"/>
                              <a:gd name="T27" fmla="*/ 1190 h 1200"/>
                              <a:gd name="T28" fmla="*/ 203 w 203"/>
                              <a:gd name="T29" fmla="*/ 1200 h 12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03" h="1200">
                                <a:moveTo>
                                  <a:pt x="199" y="0"/>
                                </a:moveTo>
                                <a:lnTo>
                                  <a:pt x="193" y="10"/>
                                </a:lnTo>
                                <a:lnTo>
                                  <a:pt x="135" y="114"/>
                                </a:lnTo>
                                <a:lnTo>
                                  <a:pt x="77" y="238"/>
                                </a:lnTo>
                                <a:lnTo>
                                  <a:pt x="43" y="334"/>
                                </a:lnTo>
                                <a:lnTo>
                                  <a:pt x="15" y="438"/>
                                </a:lnTo>
                                <a:lnTo>
                                  <a:pt x="0" y="541"/>
                                </a:lnTo>
                                <a:lnTo>
                                  <a:pt x="0" y="593"/>
                                </a:lnTo>
                                <a:lnTo>
                                  <a:pt x="4" y="651"/>
                                </a:lnTo>
                                <a:lnTo>
                                  <a:pt x="22" y="764"/>
                                </a:lnTo>
                                <a:lnTo>
                                  <a:pt x="52" y="871"/>
                                </a:lnTo>
                                <a:lnTo>
                                  <a:pt x="86" y="968"/>
                                </a:lnTo>
                                <a:lnTo>
                                  <a:pt x="143" y="1093"/>
                                </a:lnTo>
                                <a:lnTo>
                                  <a:pt x="197" y="1190"/>
                                </a:lnTo>
                                <a:lnTo>
                                  <a:pt x="203" y="1200"/>
                                </a:lnTo>
                              </a:path>
                            </a:pathLst>
                          </a:custGeom>
                          <a:noFill/>
                          <a:ln w="793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581" name="Freeform 1048"/>
                        <wps:cNvSpPr>
                          <a:spLocks/>
                        </wps:cNvSpPr>
                        <wps:spPr bwMode="auto">
                          <a:xfrm>
                            <a:off x="1655763" y="3451225"/>
                            <a:ext cx="49213" cy="58738"/>
                          </a:xfrm>
                          <a:custGeom>
                            <a:avLst/>
                            <a:gdLst>
                              <a:gd name="T0" fmla="*/ 67 w 92"/>
                              <a:gd name="T1" fmla="*/ 0 h 112"/>
                              <a:gd name="T2" fmla="*/ 92 w 92"/>
                              <a:gd name="T3" fmla="*/ 112 h 112"/>
                              <a:gd name="T4" fmla="*/ 0 w 92"/>
                              <a:gd name="T5" fmla="*/ 43 h 112"/>
                              <a:gd name="T6" fmla="*/ 11 w 92"/>
                              <a:gd name="T7" fmla="*/ 43 h 112"/>
                              <a:gd name="T8" fmla="*/ 31 w 92"/>
                              <a:gd name="T9" fmla="*/ 37 h 112"/>
                              <a:gd name="T10" fmla="*/ 49 w 92"/>
                              <a:gd name="T11" fmla="*/ 26 h 112"/>
                              <a:gd name="T12" fmla="*/ 62 w 92"/>
                              <a:gd name="T13" fmla="*/ 10 h 112"/>
                              <a:gd name="T14" fmla="*/ 67 w 92"/>
                              <a:gd name="T15" fmla="*/ 0 h 11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92" h="112">
                                <a:moveTo>
                                  <a:pt x="67" y="0"/>
                                </a:moveTo>
                                <a:lnTo>
                                  <a:pt x="92" y="112"/>
                                </a:lnTo>
                                <a:lnTo>
                                  <a:pt x="0" y="43"/>
                                </a:lnTo>
                                <a:lnTo>
                                  <a:pt x="11" y="43"/>
                                </a:lnTo>
                                <a:lnTo>
                                  <a:pt x="31" y="37"/>
                                </a:lnTo>
                                <a:lnTo>
                                  <a:pt x="49" y="26"/>
                                </a:lnTo>
                                <a:lnTo>
                                  <a:pt x="62" y="10"/>
                                </a:lnTo>
                                <a:lnTo>
                                  <a:pt x="67" y="0"/>
                                </a:lnTo>
                                <a:close/>
                              </a:path>
                            </a:pathLst>
                          </a:custGeom>
                          <a:solidFill>
                            <a:srgbClr val="000000"/>
                          </a:solidFill>
                          <a:ln w="3175">
                            <a:solidFill>
                              <a:srgbClr val="000000"/>
                            </a:solidFill>
                            <a:prstDash val="solid"/>
                            <a:round/>
                            <a:headEnd/>
                            <a:tailEnd/>
                          </a:ln>
                        </wps:spPr>
                        <wps:bodyPr vert="horz" wrap="square" lIns="91440" tIns="45720" rIns="91440" bIns="45720" numCol="1" anchor="t" anchorCtr="0" compatLnSpc="1">
                          <a:prstTxWarp prst="textNoShape">
                            <a:avLst/>
                          </a:prstTxWarp>
                        </wps:bodyPr>
                      </wps:wsp>
                      <wps:wsp>
                        <wps:cNvPr id="2582" name="Freeform 1049"/>
                        <wps:cNvSpPr>
                          <a:spLocks/>
                        </wps:cNvSpPr>
                        <wps:spPr bwMode="auto">
                          <a:xfrm>
                            <a:off x="1435100" y="3387725"/>
                            <a:ext cx="17463" cy="82550"/>
                          </a:xfrm>
                          <a:custGeom>
                            <a:avLst/>
                            <a:gdLst>
                              <a:gd name="T0" fmla="*/ 32 w 32"/>
                              <a:gd name="T1" fmla="*/ 151 h 156"/>
                              <a:gd name="T2" fmla="*/ 32 w 32"/>
                              <a:gd name="T3" fmla="*/ 152 h 156"/>
                              <a:gd name="T4" fmla="*/ 30 w 32"/>
                              <a:gd name="T5" fmla="*/ 154 h 156"/>
                              <a:gd name="T6" fmla="*/ 30 w 32"/>
                              <a:gd name="T7" fmla="*/ 155 h 156"/>
                              <a:gd name="T8" fmla="*/ 28 w 32"/>
                              <a:gd name="T9" fmla="*/ 155 h 156"/>
                              <a:gd name="T10" fmla="*/ 27 w 32"/>
                              <a:gd name="T11" fmla="*/ 156 h 156"/>
                              <a:gd name="T12" fmla="*/ 24 w 32"/>
                              <a:gd name="T13" fmla="*/ 156 h 156"/>
                              <a:gd name="T14" fmla="*/ 20 w 32"/>
                              <a:gd name="T15" fmla="*/ 156 h 156"/>
                              <a:gd name="T16" fmla="*/ 16 w 32"/>
                              <a:gd name="T17" fmla="*/ 156 h 156"/>
                              <a:gd name="T18" fmla="*/ 12 w 32"/>
                              <a:gd name="T19" fmla="*/ 156 h 156"/>
                              <a:gd name="T20" fmla="*/ 8 w 32"/>
                              <a:gd name="T21" fmla="*/ 156 h 156"/>
                              <a:gd name="T22" fmla="*/ 6 w 32"/>
                              <a:gd name="T23" fmla="*/ 156 h 156"/>
                              <a:gd name="T24" fmla="*/ 3 w 32"/>
                              <a:gd name="T25" fmla="*/ 155 h 156"/>
                              <a:gd name="T26" fmla="*/ 2 w 32"/>
                              <a:gd name="T27" fmla="*/ 155 h 156"/>
                              <a:gd name="T28" fmla="*/ 1 w 32"/>
                              <a:gd name="T29" fmla="*/ 154 h 156"/>
                              <a:gd name="T30" fmla="*/ 0 w 32"/>
                              <a:gd name="T31" fmla="*/ 152 h 156"/>
                              <a:gd name="T32" fmla="*/ 0 w 32"/>
                              <a:gd name="T33" fmla="*/ 151 h 156"/>
                              <a:gd name="T34" fmla="*/ 0 w 32"/>
                              <a:gd name="T35" fmla="*/ 5 h 156"/>
                              <a:gd name="T36" fmla="*/ 0 w 32"/>
                              <a:gd name="T37" fmla="*/ 3 h 156"/>
                              <a:gd name="T38" fmla="*/ 1 w 32"/>
                              <a:gd name="T39" fmla="*/ 2 h 156"/>
                              <a:gd name="T40" fmla="*/ 2 w 32"/>
                              <a:gd name="T41" fmla="*/ 1 h 156"/>
                              <a:gd name="T42" fmla="*/ 3 w 32"/>
                              <a:gd name="T43" fmla="*/ 1 h 156"/>
                              <a:gd name="T44" fmla="*/ 6 w 32"/>
                              <a:gd name="T45" fmla="*/ 0 h 156"/>
                              <a:gd name="T46" fmla="*/ 8 w 32"/>
                              <a:gd name="T47" fmla="*/ 0 h 156"/>
                              <a:gd name="T48" fmla="*/ 12 w 32"/>
                              <a:gd name="T49" fmla="*/ 0 h 156"/>
                              <a:gd name="T50" fmla="*/ 16 w 32"/>
                              <a:gd name="T51" fmla="*/ 0 h 156"/>
                              <a:gd name="T52" fmla="*/ 20 w 32"/>
                              <a:gd name="T53" fmla="*/ 0 h 156"/>
                              <a:gd name="T54" fmla="*/ 24 w 32"/>
                              <a:gd name="T55" fmla="*/ 0 h 156"/>
                              <a:gd name="T56" fmla="*/ 27 w 32"/>
                              <a:gd name="T57" fmla="*/ 0 h 156"/>
                              <a:gd name="T58" fmla="*/ 28 w 32"/>
                              <a:gd name="T59" fmla="*/ 1 h 156"/>
                              <a:gd name="T60" fmla="*/ 30 w 32"/>
                              <a:gd name="T61" fmla="*/ 1 h 156"/>
                              <a:gd name="T62" fmla="*/ 30 w 32"/>
                              <a:gd name="T63" fmla="*/ 2 h 156"/>
                              <a:gd name="T64" fmla="*/ 32 w 32"/>
                              <a:gd name="T65" fmla="*/ 3 h 156"/>
                              <a:gd name="T66" fmla="*/ 32 w 32"/>
                              <a:gd name="T67" fmla="*/ 5 h 156"/>
                              <a:gd name="T68" fmla="*/ 32 w 32"/>
                              <a:gd name="T69" fmla="*/ 15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6">
                                <a:moveTo>
                                  <a:pt x="32" y="151"/>
                                </a:moveTo>
                                <a:lnTo>
                                  <a:pt x="32" y="152"/>
                                </a:lnTo>
                                <a:lnTo>
                                  <a:pt x="30" y="154"/>
                                </a:lnTo>
                                <a:lnTo>
                                  <a:pt x="30" y="155"/>
                                </a:lnTo>
                                <a:lnTo>
                                  <a:pt x="28" y="155"/>
                                </a:lnTo>
                                <a:lnTo>
                                  <a:pt x="27" y="156"/>
                                </a:lnTo>
                                <a:lnTo>
                                  <a:pt x="24" y="156"/>
                                </a:lnTo>
                                <a:lnTo>
                                  <a:pt x="20" y="156"/>
                                </a:lnTo>
                                <a:lnTo>
                                  <a:pt x="16" y="156"/>
                                </a:lnTo>
                                <a:lnTo>
                                  <a:pt x="12" y="156"/>
                                </a:lnTo>
                                <a:lnTo>
                                  <a:pt x="8" y="156"/>
                                </a:lnTo>
                                <a:lnTo>
                                  <a:pt x="6" y="156"/>
                                </a:lnTo>
                                <a:lnTo>
                                  <a:pt x="3" y="155"/>
                                </a:lnTo>
                                <a:lnTo>
                                  <a:pt x="2" y="155"/>
                                </a:lnTo>
                                <a:lnTo>
                                  <a:pt x="1" y="154"/>
                                </a:lnTo>
                                <a:lnTo>
                                  <a:pt x="0" y="152"/>
                                </a:lnTo>
                                <a:lnTo>
                                  <a:pt x="0" y="151"/>
                                </a:lnTo>
                                <a:lnTo>
                                  <a:pt x="0" y="5"/>
                                </a:lnTo>
                                <a:lnTo>
                                  <a:pt x="0" y="3"/>
                                </a:lnTo>
                                <a:lnTo>
                                  <a:pt x="1" y="2"/>
                                </a:lnTo>
                                <a:lnTo>
                                  <a:pt x="2" y="1"/>
                                </a:lnTo>
                                <a:lnTo>
                                  <a:pt x="3" y="1"/>
                                </a:lnTo>
                                <a:lnTo>
                                  <a:pt x="6" y="0"/>
                                </a:lnTo>
                                <a:lnTo>
                                  <a:pt x="8" y="0"/>
                                </a:lnTo>
                                <a:lnTo>
                                  <a:pt x="12" y="0"/>
                                </a:lnTo>
                                <a:lnTo>
                                  <a:pt x="16" y="0"/>
                                </a:lnTo>
                                <a:lnTo>
                                  <a:pt x="20" y="0"/>
                                </a:lnTo>
                                <a:lnTo>
                                  <a:pt x="24" y="0"/>
                                </a:lnTo>
                                <a:lnTo>
                                  <a:pt x="27" y="0"/>
                                </a:lnTo>
                                <a:lnTo>
                                  <a:pt x="28" y="1"/>
                                </a:lnTo>
                                <a:lnTo>
                                  <a:pt x="30" y="1"/>
                                </a:lnTo>
                                <a:lnTo>
                                  <a:pt x="30" y="2"/>
                                </a:lnTo>
                                <a:lnTo>
                                  <a:pt x="32" y="3"/>
                                </a:lnTo>
                                <a:lnTo>
                                  <a:pt x="32" y="5"/>
                                </a:lnTo>
                                <a:lnTo>
                                  <a:pt x="32"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83" name="Freeform 1050"/>
                        <wps:cNvSpPr>
                          <a:spLocks/>
                        </wps:cNvSpPr>
                        <wps:spPr bwMode="auto">
                          <a:xfrm>
                            <a:off x="1470025" y="3387725"/>
                            <a:ext cx="17463" cy="82550"/>
                          </a:xfrm>
                          <a:custGeom>
                            <a:avLst/>
                            <a:gdLst>
                              <a:gd name="T0" fmla="*/ 32 w 32"/>
                              <a:gd name="T1" fmla="*/ 151 h 156"/>
                              <a:gd name="T2" fmla="*/ 32 w 32"/>
                              <a:gd name="T3" fmla="*/ 152 h 156"/>
                              <a:gd name="T4" fmla="*/ 31 w 32"/>
                              <a:gd name="T5" fmla="*/ 154 h 156"/>
                              <a:gd name="T6" fmla="*/ 30 w 32"/>
                              <a:gd name="T7" fmla="*/ 155 h 156"/>
                              <a:gd name="T8" fmla="*/ 28 w 32"/>
                              <a:gd name="T9" fmla="*/ 155 h 156"/>
                              <a:gd name="T10" fmla="*/ 26 w 32"/>
                              <a:gd name="T11" fmla="*/ 156 h 156"/>
                              <a:gd name="T12" fmla="*/ 23 w 32"/>
                              <a:gd name="T13" fmla="*/ 156 h 156"/>
                              <a:gd name="T14" fmla="*/ 20 w 32"/>
                              <a:gd name="T15" fmla="*/ 156 h 156"/>
                              <a:gd name="T16" fmla="*/ 16 w 32"/>
                              <a:gd name="T17" fmla="*/ 156 h 156"/>
                              <a:gd name="T18" fmla="*/ 11 w 32"/>
                              <a:gd name="T19" fmla="*/ 156 h 156"/>
                              <a:gd name="T20" fmla="*/ 9 w 32"/>
                              <a:gd name="T21" fmla="*/ 156 h 156"/>
                              <a:gd name="T22" fmla="*/ 5 w 32"/>
                              <a:gd name="T23" fmla="*/ 156 h 156"/>
                              <a:gd name="T24" fmla="*/ 4 w 32"/>
                              <a:gd name="T25" fmla="*/ 155 h 156"/>
                              <a:gd name="T26" fmla="*/ 1 w 32"/>
                              <a:gd name="T27" fmla="*/ 155 h 156"/>
                              <a:gd name="T28" fmla="*/ 1 w 32"/>
                              <a:gd name="T29" fmla="*/ 154 h 156"/>
                              <a:gd name="T30" fmla="*/ 0 w 32"/>
                              <a:gd name="T31" fmla="*/ 152 h 156"/>
                              <a:gd name="T32" fmla="*/ 0 w 32"/>
                              <a:gd name="T33" fmla="*/ 151 h 156"/>
                              <a:gd name="T34" fmla="*/ 0 w 32"/>
                              <a:gd name="T35" fmla="*/ 5 h 156"/>
                              <a:gd name="T36" fmla="*/ 0 w 32"/>
                              <a:gd name="T37" fmla="*/ 3 h 156"/>
                              <a:gd name="T38" fmla="*/ 1 w 32"/>
                              <a:gd name="T39" fmla="*/ 2 h 156"/>
                              <a:gd name="T40" fmla="*/ 1 w 32"/>
                              <a:gd name="T41" fmla="*/ 1 h 156"/>
                              <a:gd name="T42" fmla="*/ 4 w 32"/>
                              <a:gd name="T43" fmla="*/ 1 h 156"/>
                              <a:gd name="T44" fmla="*/ 5 w 32"/>
                              <a:gd name="T45" fmla="*/ 0 h 156"/>
                              <a:gd name="T46" fmla="*/ 9 w 32"/>
                              <a:gd name="T47" fmla="*/ 0 h 156"/>
                              <a:gd name="T48" fmla="*/ 11 w 32"/>
                              <a:gd name="T49" fmla="*/ 0 h 156"/>
                              <a:gd name="T50" fmla="*/ 16 w 32"/>
                              <a:gd name="T51" fmla="*/ 0 h 156"/>
                              <a:gd name="T52" fmla="*/ 20 w 32"/>
                              <a:gd name="T53" fmla="*/ 0 h 156"/>
                              <a:gd name="T54" fmla="*/ 23 w 32"/>
                              <a:gd name="T55" fmla="*/ 0 h 156"/>
                              <a:gd name="T56" fmla="*/ 26 w 32"/>
                              <a:gd name="T57" fmla="*/ 0 h 156"/>
                              <a:gd name="T58" fmla="*/ 28 w 32"/>
                              <a:gd name="T59" fmla="*/ 1 h 156"/>
                              <a:gd name="T60" fmla="*/ 30 w 32"/>
                              <a:gd name="T61" fmla="*/ 1 h 156"/>
                              <a:gd name="T62" fmla="*/ 31 w 32"/>
                              <a:gd name="T63" fmla="*/ 2 h 156"/>
                              <a:gd name="T64" fmla="*/ 32 w 32"/>
                              <a:gd name="T65" fmla="*/ 3 h 156"/>
                              <a:gd name="T66" fmla="*/ 32 w 32"/>
                              <a:gd name="T67" fmla="*/ 5 h 156"/>
                              <a:gd name="T68" fmla="*/ 32 w 32"/>
                              <a:gd name="T69" fmla="*/ 15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6">
                                <a:moveTo>
                                  <a:pt x="32" y="151"/>
                                </a:moveTo>
                                <a:lnTo>
                                  <a:pt x="32" y="152"/>
                                </a:lnTo>
                                <a:lnTo>
                                  <a:pt x="31" y="154"/>
                                </a:lnTo>
                                <a:lnTo>
                                  <a:pt x="30" y="155"/>
                                </a:lnTo>
                                <a:lnTo>
                                  <a:pt x="28" y="155"/>
                                </a:lnTo>
                                <a:lnTo>
                                  <a:pt x="26" y="156"/>
                                </a:lnTo>
                                <a:lnTo>
                                  <a:pt x="23" y="156"/>
                                </a:lnTo>
                                <a:lnTo>
                                  <a:pt x="20" y="156"/>
                                </a:lnTo>
                                <a:lnTo>
                                  <a:pt x="16" y="156"/>
                                </a:lnTo>
                                <a:lnTo>
                                  <a:pt x="11" y="156"/>
                                </a:lnTo>
                                <a:lnTo>
                                  <a:pt x="9" y="156"/>
                                </a:lnTo>
                                <a:lnTo>
                                  <a:pt x="5" y="156"/>
                                </a:lnTo>
                                <a:lnTo>
                                  <a:pt x="4" y="155"/>
                                </a:lnTo>
                                <a:lnTo>
                                  <a:pt x="1" y="155"/>
                                </a:lnTo>
                                <a:lnTo>
                                  <a:pt x="1" y="154"/>
                                </a:lnTo>
                                <a:lnTo>
                                  <a:pt x="0" y="152"/>
                                </a:lnTo>
                                <a:lnTo>
                                  <a:pt x="0" y="151"/>
                                </a:lnTo>
                                <a:lnTo>
                                  <a:pt x="0" y="5"/>
                                </a:lnTo>
                                <a:lnTo>
                                  <a:pt x="0" y="3"/>
                                </a:lnTo>
                                <a:lnTo>
                                  <a:pt x="1" y="2"/>
                                </a:lnTo>
                                <a:lnTo>
                                  <a:pt x="1" y="1"/>
                                </a:lnTo>
                                <a:lnTo>
                                  <a:pt x="4" y="1"/>
                                </a:lnTo>
                                <a:lnTo>
                                  <a:pt x="5" y="0"/>
                                </a:lnTo>
                                <a:lnTo>
                                  <a:pt x="9" y="0"/>
                                </a:lnTo>
                                <a:lnTo>
                                  <a:pt x="11" y="0"/>
                                </a:lnTo>
                                <a:lnTo>
                                  <a:pt x="16" y="0"/>
                                </a:lnTo>
                                <a:lnTo>
                                  <a:pt x="20" y="0"/>
                                </a:lnTo>
                                <a:lnTo>
                                  <a:pt x="23" y="0"/>
                                </a:lnTo>
                                <a:lnTo>
                                  <a:pt x="26" y="0"/>
                                </a:lnTo>
                                <a:lnTo>
                                  <a:pt x="28" y="1"/>
                                </a:lnTo>
                                <a:lnTo>
                                  <a:pt x="30" y="1"/>
                                </a:lnTo>
                                <a:lnTo>
                                  <a:pt x="31" y="2"/>
                                </a:lnTo>
                                <a:lnTo>
                                  <a:pt x="32" y="3"/>
                                </a:lnTo>
                                <a:lnTo>
                                  <a:pt x="32" y="5"/>
                                </a:lnTo>
                                <a:lnTo>
                                  <a:pt x="32"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84" name="Freeform 1051"/>
                        <wps:cNvSpPr>
                          <a:spLocks/>
                        </wps:cNvSpPr>
                        <wps:spPr bwMode="auto">
                          <a:xfrm>
                            <a:off x="1504950" y="3387725"/>
                            <a:ext cx="15875" cy="82550"/>
                          </a:xfrm>
                          <a:custGeom>
                            <a:avLst/>
                            <a:gdLst>
                              <a:gd name="T0" fmla="*/ 32 w 32"/>
                              <a:gd name="T1" fmla="*/ 151 h 156"/>
                              <a:gd name="T2" fmla="*/ 32 w 32"/>
                              <a:gd name="T3" fmla="*/ 152 h 156"/>
                              <a:gd name="T4" fmla="*/ 32 w 32"/>
                              <a:gd name="T5" fmla="*/ 154 h 156"/>
                              <a:gd name="T6" fmla="*/ 31 w 32"/>
                              <a:gd name="T7" fmla="*/ 155 h 156"/>
                              <a:gd name="T8" fmla="*/ 29 w 32"/>
                              <a:gd name="T9" fmla="*/ 155 h 156"/>
                              <a:gd name="T10" fmla="*/ 27 w 32"/>
                              <a:gd name="T11" fmla="*/ 156 h 156"/>
                              <a:gd name="T12" fmla="*/ 25 w 32"/>
                              <a:gd name="T13" fmla="*/ 156 h 156"/>
                              <a:gd name="T14" fmla="*/ 21 w 32"/>
                              <a:gd name="T15" fmla="*/ 156 h 156"/>
                              <a:gd name="T16" fmla="*/ 16 w 32"/>
                              <a:gd name="T17" fmla="*/ 156 h 156"/>
                              <a:gd name="T18" fmla="*/ 13 w 32"/>
                              <a:gd name="T19" fmla="*/ 156 h 156"/>
                              <a:gd name="T20" fmla="*/ 9 w 32"/>
                              <a:gd name="T21" fmla="*/ 156 h 156"/>
                              <a:gd name="T22" fmla="*/ 6 w 32"/>
                              <a:gd name="T23" fmla="*/ 156 h 156"/>
                              <a:gd name="T24" fmla="*/ 4 w 32"/>
                              <a:gd name="T25" fmla="*/ 155 h 156"/>
                              <a:gd name="T26" fmla="*/ 3 w 32"/>
                              <a:gd name="T27" fmla="*/ 155 h 156"/>
                              <a:gd name="T28" fmla="*/ 2 w 32"/>
                              <a:gd name="T29" fmla="*/ 154 h 156"/>
                              <a:gd name="T30" fmla="*/ 2 w 32"/>
                              <a:gd name="T31" fmla="*/ 152 h 156"/>
                              <a:gd name="T32" fmla="*/ 0 w 32"/>
                              <a:gd name="T33" fmla="*/ 151 h 156"/>
                              <a:gd name="T34" fmla="*/ 0 w 32"/>
                              <a:gd name="T35" fmla="*/ 5 h 156"/>
                              <a:gd name="T36" fmla="*/ 2 w 32"/>
                              <a:gd name="T37" fmla="*/ 3 h 156"/>
                              <a:gd name="T38" fmla="*/ 2 w 32"/>
                              <a:gd name="T39" fmla="*/ 2 h 156"/>
                              <a:gd name="T40" fmla="*/ 3 w 32"/>
                              <a:gd name="T41" fmla="*/ 1 h 156"/>
                              <a:gd name="T42" fmla="*/ 4 w 32"/>
                              <a:gd name="T43" fmla="*/ 1 h 156"/>
                              <a:gd name="T44" fmla="*/ 6 w 32"/>
                              <a:gd name="T45" fmla="*/ 0 h 156"/>
                              <a:gd name="T46" fmla="*/ 9 w 32"/>
                              <a:gd name="T47" fmla="*/ 0 h 156"/>
                              <a:gd name="T48" fmla="*/ 13 w 32"/>
                              <a:gd name="T49" fmla="*/ 0 h 156"/>
                              <a:gd name="T50" fmla="*/ 16 w 32"/>
                              <a:gd name="T51" fmla="*/ 0 h 156"/>
                              <a:gd name="T52" fmla="*/ 21 w 32"/>
                              <a:gd name="T53" fmla="*/ 0 h 156"/>
                              <a:gd name="T54" fmla="*/ 25 w 32"/>
                              <a:gd name="T55" fmla="*/ 0 h 156"/>
                              <a:gd name="T56" fmla="*/ 27 w 32"/>
                              <a:gd name="T57" fmla="*/ 0 h 156"/>
                              <a:gd name="T58" fmla="*/ 29 w 32"/>
                              <a:gd name="T59" fmla="*/ 1 h 156"/>
                              <a:gd name="T60" fmla="*/ 31 w 32"/>
                              <a:gd name="T61" fmla="*/ 1 h 156"/>
                              <a:gd name="T62" fmla="*/ 32 w 32"/>
                              <a:gd name="T63" fmla="*/ 2 h 156"/>
                              <a:gd name="T64" fmla="*/ 32 w 32"/>
                              <a:gd name="T65" fmla="*/ 3 h 156"/>
                              <a:gd name="T66" fmla="*/ 32 w 32"/>
                              <a:gd name="T67" fmla="*/ 5 h 156"/>
                              <a:gd name="T68" fmla="*/ 32 w 32"/>
                              <a:gd name="T69" fmla="*/ 15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6">
                                <a:moveTo>
                                  <a:pt x="32" y="151"/>
                                </a:moveTo>
                                <a:lnTo>
                                  <a:pt x="32" y="152"/>
                                </a:lnTo>
                                <a:lnTo>
                                  <a:pt x="32" y="154"/>
                                </a:lnTo>
                                <a:lnTo>
                                  <a:pt x="31" y="155"/>
                                </a:lnTo>
                                <a:lnTo>
                                  <a:pt x="29" y="155"/>
                                </a:lnTo>
                                <a:lnTo>
                                  <a:pt x="27" y="156"/>
                                </a:lnTo>
                                <a:lnTo>
                                  <a:pt x="25" y="156"/>
                                </a:lnTo>
                                <a:lnTo>
                                  <a:pt x="21" y="156"/>
                                </a:lnTo>
                                <a:lnTo>
                                  <a:pt x="16" y="156"/>
                                </a:lnTo>
                                <a:lnTo>
                                  <a:pt x="13" y="156"/>
                                </a:lnTo>
                                <a:lnTo>
                                  <a:pt x="9" y="156"/>
                                </a:lnTo>
                                <a:lnTo>
                                  <a:pt x="6" y="156"/>
                                </a:lnTo>
                                <a:lnTo>
                                  <a:pt x="4" y="155"/>
                                </a:lnTo>
                                <a:lnTo>
                                  <a:pt x="3" y="155"/>
                                </a:lnTo>
                                <a:lnTo>
                                  <a:pt x="2" y="154"/>
                                </a:lnTo>
                                <a:lnTo>
                                  <a:pt x="2" y="152"/>
                                </a:lnTo>
                                <a:lnTo>
                                  <a:pt x="0" y="151"/>
                                </a:lnTo>
                                <a:lnTo>
                                  <a:pt x="0" y="5"/>
                                </a:lnTo>
                                <a:lnTo>
                                  <a:pt x="2" y="3"/>
                                </a:lnTo>
                                <a:lnTo>
                                  <a:pt x="2" y="2"/>
                                </a:lnTo>
                                <a:lnTo>
                                  <a:pt x="3" y="1"/>
                                </a:lnTo>
                                <a:lnTo>
                                  <a:pt x="4" y="1"/>
                                </a:lnTo>
                                <a:lnTo>
                                  <a:pt x="6" y="0"/>
                                </a:lnTo>
                                <a:lnTo>
                                  <a:pt x="9" y="0"/>
                                </a:lnTo>
                                <a:lnTo>
                                  <a:pt x="13" y="0"/>
                                </a:lnTo>
                                <a:lnTo>
                                  <a:pt x="16" y="0"/>
                                </a:lnTo>
                                <a:lnTo>
                                  <a:pt x="21" y="0"/>
                                </a:lnTo>
                                <a:lnTo>
                                  <a:pt x="25" y="0"/>
                                </a:lnTo>
                                <a:lnTo>
                                  <a:pt x="27" y="0"/>
                                </a:lnTo>
                                <a:lnTo>
                                  <a:pt x="29" y="1"/>
                                </a:lnTo>
                                <a:lnTo>
                                  <a:pt x="31" y="1"/>
                                </a:lnTo>
                                <a:lnTo>
                                  <a:pt x="32" y="2"/>
                                </a:lnTo>
                                <a:lnTo>
                                  <a:pt x="32" y="3"/>
                                </a:lnTo>
                                <a:lnTo>
                                  <a:pt x="32" y="5"/>
                                </a:lnTo>
                                <a:lnTo>
                                  <a:pt x="32"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85" name="Freeform 1052"/>
                        <wps:cNvSpPr>
                          <a:spLocks/>
                        </wps:cNvSpPr>
                        <wps:spPr bwMode="auto">
                          <a:xfrm>
                            <a:off x="1538288" y="3451225"/>
                            <a:ext cx="19050" cy="19050"/>
                          </a:xfrm>
                          <a:custGeom>
                            <a:avLst/>
                            <a:gdLst>
                              <a:gd name="T0" fmla="*/ 36 w 36"/>
                              <a:gd name="T1" fmla="*/ 19 h 37"/>
                              <a:gd name="T2" fmla="*/ 36 w 36"/>
                              <a:gd name="T3" fmla="*/ 29 h 37"/>
                              <a:gd name="T4" fmla="*/ 32 w 36"/>
                              <a:gd name="T5" fmla="*/ 34 h 37"/>
                              <a:gd name="T6" fmla="*/ 27 w 36"/>
                              <a:gd name="T7" fmla="*/ 36 h 37"/>
                              <a:gd name="T8" fmla="*/ 19 w 36"/>
                              <a:gd name="T9" fmla="*/ 37 h 37"/>
                              <a:gd name="T10" fmla="*/ 9 w 36"/>
                              <a:gd name="T11" fmla="*/ 36 h 37"/>
                              <a:gd name="T12" fmla="*/ 5 w 36"/>
                              <a:gd name="T13" fmla="*/ 34 h 37"/>
                              <a:gd name="T14" fmla="*/ 2 w 36"/>
                              <a:gd name="T15" fmla="*/ 29 h 37"/>
                              <a:gd name="T16" fmla="*/ 0 w 36"/>
                              <a:gd name="T17" fmla="*/ 19 h 37"/>
                              <a:gd name="T18" fmla="*/ 2 w 36"/>
                              <a:gd name="T19" fmla="*/ 9 h 37"/>
                              <a:gd name="T20" fmla="*/ 5 w 36"/>
                              <a:gd name="T21" fmla="*/ 4 h 37"/>
                              <a:gd name="T22" fmla="*/ 10 w 36"/>
                              <a:gd name="T23" fmla="*/ 0 h 37"/>
                              <a:gd name="T24" fmla="*/ 19 w 36"/>
                              <a:gd name="T25" fmla="*/ 0 h 37"/>
                              <a:gd name="T26" fmla="*/ 27 w 36"/>
                              <a:gd name="T27" fmla="*/ 0 h 37"/>
                              <a:gd name="T28" fmla="*/ 32 w 36"/>
                              <a:gd name="T29" fmla="*/ 4 h 37"/>
                              <a:gd name="T30" fmla="*/ 36 w 36"/>
                              <a:gd name="T31" fmla="*/ 9 h 37"/>
                              <a:gd name="T32" fmla="*/ 36 w 36"/>
                              <a:gd name="T33" fmla="*/ 19 h 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6" h="37">
                                <a:moveTo>
                                  <a:pt x="36" y="19"/>
                                </a:moveTo>
                                <a:lnTo>
                                  <a:pt x="36" y="29"/>
                                </a:lnTo>
                                <a:lnTo>
                                  <a:pt x="32" y="34"/>
                                </a:lnTo>
                                <a:lnTo>
                                  <a:pt x="27" y="36"/>
                                </a:lnTo>
                                <a:lnTo>
                                  <a:pt x="19" y="37"/>
                                </a:lnTo>
                                <a:lnTo>
                                  <a:pt x="9" y="36"/>
                                </a:lnTo>
                                <a:lnTo>
                                  <a:pt x="5" y="34"/>
                                </a:lnTo>
                                <a:lnTo>
                                  <a:pt x="2" y="29"/>
                                </a:lnTo>
                                <a:lnTo>
                                  <a:pt x="0" y="19"/>
                                </a:lnTo>
                                <a:lnTo>
                                  <a:pt x="2" y="9"/>
                                </a:lnTo>
                                <a:lnTo>
                                  <a:pt x="5" y="4"/>
                                </a:lnTo>
                                <a:lnTo>
                                  <a:pt x="10" y="0"/>
                                </a:lnTo>
                                <a:lnTo>
                                  <a:pt x="19" y="0"/>
                                </a:lnTo>
                                <a:lnTo>
                                  <a:pt x="27" y="0"/>
                                </a:lnTo>
                                <a:lnTo>
                                  <a:pt x="32" y="4"/>
                                </a:lnTo>
                                <a:lnTo>
                                  <a:pt x="36" y="9"/>
                                </a:lnTo>
                                <a:lnTo>
                                  <a:pt x="36" y="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86" name="Freeform 1053"/>
                        <wps:cNvSpPr>
                          <a:spLocks/>
                        </wps:cNvSpPr>
                        <wps:spPr bwMode="auto">
                          <a:xfrm>
                            <a:off x="4116388" y="2870200"/>
                            <a:ext cx="107950" cy="635000"/>
                          </a:xfrm>
                          <a:custGeom>
                            <a:avLst/>
                            <a:gdLst>
                              <a:gd name="T0" fmla="*/ 199 w 203"/>
                              <a:gd name="T1" fmla="*/ 0 h 1200"/>
                              <a:gd name="T2" fmla="*/ 193 w 203"/>
                              <a:gd name="T3" fmla="*/ 10 h 1200"/>
                              <a:gd name="T4" fmla="*/ 135 w 203"/>
                              <a:gd name="T5" fmla="*/ 114 h 1200"/>
                              <a:gd name="T6" fmla="*/ 77 w 203"/>
                              <a:gd name="T7" fmla="*/ 238 h 1200"/>
                              <a:gd name="T8" fmla="*/ 42 w 203"/>
                              <a:gd name="T9" fmla="*/ 334 h 1200"/>
                              <a:gd name="T10" fmla="*/ 15 w 203"/>
                              <a:gd name="T11" fmla="*/ 437 h 1200"/>
                              <a:gd name="T12" fmla="*/ 0 w 203"/>
                              <a:gd name="T13" fmla="*/ 541 h 1200"/>
                              <a:gd name="T14" fmla="*/ 0 w 203"/>
                              <a:gd name="T15" fmla="*/ 593 h 1200"/>
                              <a:gd name="T16" fmla="*/ 3 w 203"/>
                              <a:gd name="T17" fmla="*/ 651 h 1200"/>
                              <a:gd name="T18" fmla="*/ 22 w 203"/>
                              <a:gd name="T19" fmla="*/ 764 h 1200"/>
                              <a:gd name="T20" fmla="*/ 51 w 203"/>
                              <a:gd name="T21" fmla="*/ 871 h 1200"/>
                              <a:gd name="T22" fmla="*/ 86 w 203"/>
                              <a:gd name="T23" fmla="*/ 968 h 1200"/>
                              <a:gd name="T24" fmla="*/ 141 w 203"/>
                              <a:gd name="T25" fmla="*/ 1093 h 1200"/>
                              <a:gd name="T26" fmla="*/ 197 w 203"/>
                              <a:gd name="T27" fmla="*/ 1190 h 1200"/>
                              <a:gd name="T28" fmla="*/ 203 w 203"/>
                              <a:gd name="T29" fmla="*/ 1200 h 12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03" h="1200">
                                <a:moveTo>
                                  <a:pt x="199" y="0"/>
                                </a:moveTo>
                                <a:lnTo>
                                  <a:pt x="193" y="10"/>
                                </a:lnTo>
                                <a:lnTo>
                                  <a:pt x="135" y="114"/>
                                </a:lnTo>
                                <a:lnTo>
                                  <a:pt x="77" y="238"/>
                                </a:lnTo>
                                <a:lnTo>
                                  <a:pt x="42" y="334"/>
                                </a:lnTo>
                                <a:lnTo>
                                  <a:pt x="15" y="437"/>
                                </a:lnTo>
                                <a:lnTo>
                                  <a:pt x="0" y="541"/>
                                </a:lnTo>
                                <a:lnTo>
                                  <a:pt x="0" y="593"/>
                                </a:lnTo>
                                <a:lnTo>
                                  <a:pt x="3" y="651"/>
                                </a:lnTo>
                                <a:lnTo>
                                  <a:pt x="22" y="764"/>
                                </a:lnTo>
                                <a:lnTo>
                                  <a:pt x="51" y="871"/>
                                </a:lnTo>
                                <a:lnTo>
                                  <a:pt x="86" y="968"/>
                                </a:lnTo>
                                <a:lnTo>
                                  <a:pt x="141" y="1093"/>
                                </a:lnTo>
                                <a:lnTo>
                                  <a:pt x="197" y="1190"/>
                                </a:lnTo>
                                <a:lnTo>
                                  <a:pt x="203" y="1200"/>
                                </a:lnTo>
                              </a:path>
                            </a:pathLst>
                          </a:custGeom>
                          <a:noFill/>
                          <a:ln w="793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587" name="Freeform 1054"/>
                        <wps:cNvSpPr>
                          <a:spLocks/>
                        </wps:cNvSpPr>
                        <wps:spPr bwMode="auto">
                          <a:xfrm>
                            <a:off x="4181475" y="3455987"/>
                            <a:ext cx="49213" cy="58738"/>
                          </a:xfrm>
                          <a:custGeom>
                            <a:avLst/>
                            <a:gdLst>
                              <a:gd name="T0" fmla="*/ 66 w 92"/>
                              <a:gd name="T1" fmla="*/ 0 h 112"/>
                              <a:gd name="T2" fmla="*/ 92 w 92"/>
                              <a:gd name="T3" fmla="*/ 112 h 112"/>
                              <a:gd name="T4" fmla="*/ 0 w 92"/>
                              <a:gd name="T5" fmla="*/ 43 h 112"/>
                              <a:gd name="T6" fmla="*/ 11 w 92"/>
                              <a:gd name="T7" fmla="*/ 43 h 112"/>
                              <a:gd name="T8" fmla="*/ 31 w 92"/>
                              <a:gd name="T9" fmla="*/ 38 h 112"/>
                              <a:gd name="T10" fmla="*/ 48 w 92"/>
                              <a:gd name="T11" fmla="*/ 26 h 112"/>
                              <a:gd name="T12" fmla="*/ 62 w 92"/>
                              <a:gd name="T13" fmla="*/ 10 h 112"/>
                              <a:gd name="T14" fmla="*/ 66 w 92"/>
                              <a:gd name="T15" fmla="*/ 0 h 11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92" h="112">
                                <a:moveTo>
                                  <a:pt x="66" y="0"/>
                                </a:moveTo>
                                <a:lnTo>
                                  <a:pt x="92" y="112"/>
                                </a:lnTo>
                                <a:lnTo>
                                  <a:pt x="0" y="43"/>
                                </a:lnTo>
                                <a:lnTo>
                                  <a:pt x="11" y="43"/>
                                </a:lnTo>
                                <a:lnTo>
                                  <a:pt x="31" y="38"/>
                                </a:lnTo>
                                <a:lnTo>
                                  <a:pt x="48" y="26"/>
                                </a:lnTo>
                                <a:lnTo>
                                  <a:pt x="62" y="10"/>
                                </a:lnTo>
                                <a:lnTo>
                                  <a:pt x="66" y="0"/>
                                </a:lnTo>
                                <a:close/>
                              </a:path>
                            </a:pathLst>
                          </a:custGeom>
                          <a:solidFill>
                            <a:srgbClr val="000000"/>
                          </a:solidFill>
                          <a:ln w="3175">
                            <a:solidFill>
                              <a:srgbClr val="000000"/>
                            </a:solidFill>
                            <a:prstDash val="solid"/>
                            <a:round/>
                            <a:headEnd/>
                            <a:tailEnd/>
                          </a:ln>
                        </wps:spPr>
                        <wps:bodyPr vert="horz" wrap="square" lIns="91440" tIns="45720" rIns="91440" bIns="45720" numCol="1" anchor="t" anchorCtr="0" compatLnSpc="1">
                          <a:prstTxWarp prst="textNoShape">
                            <a:avLst/>
                          </a:prstTxWarp>
                        </wps:bodyPr>
                      </wps:wsp>
                      <wps:wsp>
                        <wps:cNvPr id="2588" name="Freeform 1055"/>
                        <wps:cNvSpPr>
                          <a:spLocks/>
                        </wps:cNvSpPr>
                        <wps:spPr bwMode="auto">
                          <a:xfrm>
                            <a:off x="3960813" y="3392487"/>
                            <a:ext cx="17463" cy="82550"/>
                          </a:xfrm>
                          <a:custGeom>
                            <a:avLst/>
                            <a:gdLst>
                              <a:gd name="T0" fmla="*/ 32 w 32"/>
                              <a:gd name="T1" fmla="*/ 152 h 157"/>
                              <a:gd name="T2" fmla="*/ 32 w 32"/>
                              <a:gd name="T3" fmla="*/ 153 h 157"/>
                              <a:gd name="T4" fmla="*/ 31 w 32"/>
                              <a:gd name="T5" fmla="*/ 154 h 157"/>
                              <a:gd name="T6" fmla="*/ 31 w 32"/>
                              <a:gd name="T7" fmla="*/ 156 h 157"/>
                              <a:gd name="T8" fmla="*/ 29 w 32"/>
                              <a:gd name="T9" fmla="*/ 156 h 157"/>
                              <a:gd name="T10" fmla="*/ 27 w 32"/>
                              <a:gd name="T11" fmla="*/ 157 h 157"/>
                              <a:gd name="T12" fmla="*/ 24 w 32"/>
                              <a:gd name="T13" fmla="*/ 157 h 157"/>
                              <a:gd name="T14" fmla="*/ 21 w 32"/>
                              <a:gd name="T15" fmla="*/ 157 h 157"/>
                              <a:gd name="T16" fmla="*/ 16 w 32"/>
                              <a:gd name="T17" fmla="*/ 157 h 157"/>
                              <a:gd name="T18" fmla="*/ 13 w 32"/>
                              <a:gd name="T19" fmla="*/ 157 h 157"/>
                              <a:gd name="T20" fmla="*/ 9 w 32"/>
                              <a:gd name="T21" fmla="*/ 157 h 157"/>
                              <a:gd name="T22" fmla="*/ 7 w 32"/>
                              <a:gd name="T23" fmla="*/ 157 h 157"/>
                              <a:gd name="T24" fmla="*/ 4 w 32"/>
                              <a:gd name="T25" fmla="*/ 156 h 157"/>
                              <a:gd name="T26" fmla="*/ 3 w 32"/>
                              <a:gd name="T27" fmla="*/ 156 h 157"/>
                              <a:gd name="T28" fmla="*/ 2 w 32"/>
                              <a:gd name="T29" fmla="*/ 154 h 157"/>
                              <a:gd name="T30" fmla="*/ 0 w 32"/>
                              <a:gd name="T31" fmla="*/ 153 h 157"/>
                              <a:gd name="T32" fmla="*/ 0 w 32"/>
                              <a:gd name="T33" fmla="*/ 152 h 157"/>
                              <a:gd name="T34" fmla="*/ 0 w 32"/>
                              <a:gd name="T35" fmla="*/ 5 h 157"/>
                              <a:gd name="T36" fmla="*/ 0 w 32"/>
                              <a:gd name="T37" fmla="*/ 4 h 157"/>
                              <a:gd name="T38" fmla="*/ 2 w 32"/>
                              <a:gd name="T39" fmla="*/ 3 h 157"/>
                              <a:gd name="T40" fmla="*/ 3 w 32"/>
                              <a:gd name="T41" fmla="*/ 2 h 157"/>
                              <a:gd name="T42" fmla="*/ 4 w 32"/>
                              <a:gd name="T43" fmla="*/ 2 h 157"/>
                              <a:gd name="T44" fmla="*/ 7 w 32"/>
                              <a:gd name="T45" fmla="*/ 0 h 157"/>
                              <a:gd name="T46" fmla="*/ 9 w 32"/>
                              <a:gd name="T47" fmla="*/ 0 h 157"/>
                              <a:gd name="T48" fmla="*/ 13 w 32"/>
                              <a:gd name="T49" fmla="*/ 0 h 157"/>
                              <a:gd name="T50" fmla="*/ 16 w 32"/>
                              <a:gd name="T51" fmla="*/ 0 h 157"/>
                              <a:gd name="T52" fmla="*/ 21 w 32"/>
                              <a:gd name="T53" fmla="*/ 0 h 157"/>
                              <a:gd name="T54" fmla="*/ 24 w 32"/>
                              <a:gd name="T55" fmla="*/ 0 h 157"/>
                              <a:gd name="T56" fmla="*/ 27 w 32"/>
                              <a:gd name="T57" fmla="*/ 0 h 157"/>
                              <a:gd name="T58" fmla="*/ 29 w 32"/>
                              <a:gd name="T59" fmla="*/ 2 h 157"/>
                              <a:gd name="T60" fmla="*/ 31 w 32"/>
                              <a:gd name="T61" fmla="*/ 2 h 157"/>
                              <a:gd name="T62" fmla="*/ 31 w 32"/>
                              <a:gd name="T63" fmla="*/ 3 h 157"/>
                              <a:gd name="T64" fmla="*/ 32 w 32"/>
                              <a:gd name="T65" fmla="*/ 4 h 157"/>
                              <a:gd name="T66" fmla="*/ 32 w 32"/>
                              <a:gd name="T67" fmla="*/ 5 h 157"/>
                              <a:gd name="T68" fmla="*/ 32 w 32"/>
                              <a:gd name="T69"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7">
                                <a:moveTo>
                                  <a:pt x="32" y="152"/>
                                </a:moveTo>
                                <a:lnTo>
                                  <a:pt x="32" y="153"/>
                                </a:lnTo>
                                <a:lnTo>
                                  <a:pt x="31" y="154"/>
                                </a:lnTo>
                                <a:lnTo>
                                  <a:pt x="31" y="156"/>
                                </a:lnTo>
                                <a:lnTo>
                                  <a:pt x="29" y="156"/>
                                </a:lnTo>
                                <a:lnTo>
                                  <a:pt x="27" y="157"/>
                                </a:lnTo>
                                <a:lnTo>
                                  <a:pt x="24" y="157"/>
                                </a:lnTo>
                                <a:lnTo>
                                  <a:pt x="21" y="157"/>
                                </a:lnTo>
                                <a:lnTo>
                                  <a:pt x="16" y="157"/>
                                </a:lnTo>
                                <a:lnTo>
                                  <a:pt x="13" y="157"/>
                                </a:lnTo>
                                <a:lnTo>
                                  <a:pt x="9" y="157"/>
                                </a:lnTo>
                                <a:lnTo>
                                  <a:pt x="7" y="157"/>
                                </a:lnTo>
                                <a:lnTo>
                                  <a:pt x="4" y="156"/>
                                </a:lnTo>
                                <a:lnTo>
                                  <a:pt x="3" y="156"/>
                                </a:lnTo>
                                <a:lnTo>
                                  <a:pt x="2" y="154"/>
                                </a:lnTo>
                                <a:lnTo>
                                  <a:pt x="0" y="153"/>
                                </a:lnTo>
                                <a:lnTo>
                                  <a:pt x="0" y="152"/>
                                </a:lnTo>
                                <a:lnTo>
                                  <a:pt x="0" y="5"/>
                                </a:lnTo>
                                <a:lnTo>
                                  <a:pt x="0" y="4"/>
                                </a:lnTo>
                                <a:lnTo>
                                  <a:pt x="2" y="3"/>
                                </a:lnTo>
                                <a:lnTo>
                                  <a:pt x="3" y="2"/>
                                </a:lnTo>
                                <a:lnTo>
                                  <a:pt x="4" y="2"/>
                                </a:lnTo>
                                <a:lnTo>
                                  <a:pt x="7" y="0"/>
                                </a:lnTo>
                                <a:lnTo>
                                  <a:pt x="9" y="0"/>
                                </a:lnTo>
                                <a:lnTo>
                                  <a:pt x="13" y="0"/>
                                </a:lnTo>
                                <a:lnTo>
                                  <a:pt x="16" y="0"/>
                                </a:lnTo>
                                <a:lnTo>
                                  <a:pt x="21" y="0"/>
                                </a:lnTo>
                                <a:lnTo>
                                  <a:pt x="24" y="0"/>
                                </a:lnTo>
                                <a:lnTo>
                                  <a:pt x="27" y="0"/>
                                </a:lnTo>
                                <a:lnTo>
                                  <a:pt x="29" y="2"/>
                                </a:lnTo>
                                <a:lnTo>
                                  <a:pt x="31" y="2"/>
                                </a:lnTo>
                                <a:lnTo>
                                  <a:pt x="31" y="3"/>
                                </a:lnTo>
                                <a:lnTo>
                                  <a:pt x="32" y="4"/>
                                </a:lnTo>
                                <a:lnTo>
                                  <a:pt x="32" y="5"/>
                                </a:lnTo>
                                <a:lnTo>
                                  <a:pt x="32"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89" name="Freeform 1056"/>
                        <wps:cNvSpPr>
                          <a:spLocks/>
                        </wps:cNvSpPr>
                        <wps:spPr bwMode="auto">
                          <a:xfrm>
                            <a:off x="3995738" y="3392487"/>
                            <a:ext cx="17463" cy="82550"/>
                          </a:xfrm>
                          <a:custGeom>
                            <a:avLst/>
                            <a:gdLst>
                              <a:gd name="T0" fmla="*/ 31 w 31"/>
                              <a:gd name="T1" fmla="*/ 152 h 157"/>
                              <a:gd name="T2" fmla="*/ 31 w 31"/>
                              <a:gd name="T3" fmla="*/ 153 h 157"/>
                              <a:gd name="T4" fmla="*/ 31 w 31"/>
                              <a:gd name="T5" fmla="*/ 154 h 157"/>
                              <a:gd name="T6" fmla="*/ 29 w 31"/>
                              <a:gd name="T7" fmla="*/ 156 h 157"/>
                              <a:gd name="T8" fmla="*/ 28 w 31"/>
                              <a:gd name="T9" fmla="*/ 156 h 157"/>
                              <a:gd name="T10" fmla="*/ 26 w 31"/>
                              <a:gd name="T11" fmla="*/ 157 h 157"/>
                              <a:gd name="T12" fmla="*/ 23 w 31"/>
                              <a:gd name="T13" fmla="*/ 157 h 157"/>
                              <a:gd name="T14" fmla="*/ 20 w 31"/>
                              <a:gd name="T15" fmla="*/ 157 h 157"/>
                              <a:gd name="T16" fmla="*/ 16 w 31"/>
                              <a:gd name="T17" fmla="*/ 157 h 157"/>
                              <a:gd name="T18" fmla="*/ 11 w 31"/>
                              <a:gd name="T19" fmla="*/ 157 h 157"/>
                              <a:gd name="T20" fmla="*/ 7 w 31"/>
                              <a:gd name="T21" fmla="*/ 157 h 157"/>
                              <a:gd name="T22" fmla="*/ 5 w 31"/>
                              <a:gd name="T23" fmla="*/ 157 h 157"/>
                              <a:gd name="T24" fmla="*/ 2 w 31"/>
                              <a:gd name="T25" fmla="*/ 156 h 157"/>
                              <a:gd name="T26" fmla="*/ 1 w 31"/>
                              <a:gd name="T27" fmla="*/ 156 h 157"/>
                              <a:gd name="T28" fmla="*/ 0 w 31"/>
                              <a:gd name="T29" fmla="*/ 154 h 157"/>
                              <a:gd name="T30" fmla="*/ 0 w 31"/>
                              <a:gd name="T31" fmla="*/ 153 h 157"/>
                              <a:gd name="T32" fmla="*/ 0 w 31"/>
                              <a:gd name="T33" fmla="*/ 152 h 157"/>
                              <a:gd name="T34" fmla="*/ 0 w 31"/>
                              <a:gd name="T35" fmla="*/ 5 h 157"/>
                              <a:gd name="T36" fmla="*/ 0 w 31"/>
                              <a:gd name="T37" fmla="*/ 4 h 157"/>
                              <a:gd name="T38" fmla="*/ 0 w 31"/>
                              <a:gd name="T39" fmla="*/ 3 h 157"/>
                              <a:gd name="T40" fmla="*/ 1 w 31"/>
                              <a:gd name="T41" fmla="*/ 2 h 157"/>
                              <a:gd name="T42" fmla="*/ 2 w 31"/>
                              <a:gd name="T43" fmla="*/ 2 h 157"/>
                              <a:gd name="T44" fmla="*/ 5 w 31"/>
                              <a:gd name="T45" fmla="*/ 0 h 157"/>
                              <a:gd name="T46" fmla="*/ 7 w 31"/>
                              <a:gd name="T47" fmla="*/ 0 h 157"/>
                              <a:gd name="T48" fmla="*/ 11 w 31"/>
                              <a:gd name="T49" fmla="*/ 0 h 157"/>
                              <a:gd name="T50" fmla="*/ 16 w 31"/>
                              <a:gd name="T51" fmla="*/ 0 h 157"/>
                              <a:gd name="T52" fmla="*/ 20 w 31"/>
                              <a:gd name="T53" fmla="*/ 0 h 157"/>
                              <a:gd name="T54" fmla="*/ 23 w 31"/>
                              <a:gd name="T55" fmla="*/ 0 h 157"/>
                              <a:gd name="T56" fmla="*/ 26 w 31"/>
                              <a:gd name="T57" fmla="*/ 0 h 157"/>
                              <a:gd name="T58" fmla="*/ 28 w 31"/>
                              <a:gd name="T59" fmla="*/ 2 h 157"/>
                              <a:gd name="T60" fmla="*/ 29 w 31"/>
                              <a:gd name="T61" fmla="*/ 2 h 157"/>
                              <a:gd name="T62" fmla="*/ 31 w 31"/>
                              <a:gd name="T63" fmla="*/ 3 h 157"/>
                              <a:gd name="T64" fmla="*/ 31 w 31"/>
                              <a:gd name="T65" fmla="*/ 4 h 157"/>
                              <a:gd name="T66" fmla="*/ 31 w 31"/>
                              <a:gd name="T67" fmla="*/ 5 h 157"/>
                              <a:gd name="T68" fmla="*/ 31 w 31"/>
                              <a:gd name="T69"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1" h="157">
                                <a:moveTo>
                                  <a:pt x="31" y="152"/>
                                </a:moveTo>
                                <a:lnTo>
                                  <a:pt x="31" y="153"/>
                                </a:lnTo>
                                <a:lnTo>
                                  <a:pt x="31" y="154"/>
                                </a:lnTo>
                                <a:lnTo>
                                  <a:pt x="29" y="156"/>
                                </a:lnTo>
                                <a:lnTo>
                                  <a:pt x="28" y="156"/>
                                </a:lnTo>
                                <a:lnTo>
                                  <a:pt x="26" y="157"/>
                                </a:lnTo>
                                <a:lnTo>
                                  <a:pt x="23" y="157"/>
                                </a:lnTo>
                                <a:lnTo>
                                  <a:pt x="20" y="157"/>
                                </a:lnTo>
                                <a:lnTo>
                                  <a:pt x="16" y="157"/>
                                </a:lnTo>
                                <a:lnTo>
                                  <a:pt x="11" y="157"/>
                                </a:lnTo>
                                <a:lnTo>
                                  <a:pt x="7" y="157"/>
                                </a:lnTo>
                                <a:lnTo>
                                  <a:pt x="5" y="157"/>
                                </a:lnTo>
                                <a:lnTo>
                                  <a:pt x="2" y="156"/>
                                </a:lnTo>
                                <a:lnTo>
                                  <a:pt x="1" y="156"/>
                                </a:lnTo>
                                <a:lnTo>
                                  <a:pt x="0" y="154"/>
                                </a:lnTo>
                                <a:lnTo>
                                  <a:pt x="0" y="153"/>
                                </a:lnTo>
                                <a:lnTo>
                                  <a:pt x="0" y="152"/>
                                </a:lnTo>
                                <a:lnTo>
                                  <a:pt x="0" y="5"/>
                                </a:lnTo>
                                <a:lnTo>
                                  <a:pt x="0" y="4"/>
                                </a:lnTo>
                                <a:lnTo>
                                  <a:pt x="0" y="3"/>
                                </a:lnTo>
                                <a:lnTo>
                                  <a:pt x="1" y="2"/>
                                </a:lnTo>
                                <a:lnTo>
                                  <a:pt x="2" y="2"/>
                                </a:lnTo>
                                <a:lnTo>
                                  <a:pt x="5" y="0"/>
                                </a:lnTo>
                                <a:lnTo>
                                  <a:pt x="7" y="0"/>
                                </a:lnTo>
                                <a:lnTo>
                                  <a:pt x="11" y="0"/>
                                </a:lnTo>
                                <a:lnTo>
                                  <a:pt x="16" y="0"/>
                                </a:lnTo>
                                <a:lnTo>
                                  <a:pt x="20" y="0"/>
                                </a:lnTo>
                                <a:lnTo>
                                  <a:pt x="23" y="0"/>
                                </a:lnTo>
                                <a:lnTo>
                                  <a:pt x="26" y="0"/>
                                </a:lnTo>
                                <a:lnTo>
                                  <a:pt x="28" y="2"/>
                                </a:lnTo>
                                <a:lnTo>
                                  <a:pt x="29" y="2"/>
                                </a:lnTo>
                                <a:lnTo>
                                  <a:pt x="31" y="3"/>
                                </a:lnTo>
                                <a:lnTo>
                                  <a:pt x="31" y="4"/>
                                </a:lnTo>
                                <a:lnTo>
                                  <a:pt x="31" y="5"/>
                                </a:lnTo>
                                <a:lnTo>
                                  <a:pt x="31"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90" name="Freeform 1057"/>
                        <wps:cNvSpPr>
                          <a:spLocks/>
                        </wps:cNvSpPr>
                        <wps:spPr bwMode="auto">
                          <a:xfrm>
                            <a:off x="4030663" y="3392487"/>
                            <a:ext cx="17463" cy="82550"/>
                          </a:xfrm>
                          <a:custGeom>
                            <a:avLst/>
                            <a:gdLst>
                              <a:gd name="T0" fmla="*/ 32 w 32"/>
                              <a:gd name="T1" fmla="*/ 152 h 157"/>
                              <a:gd name="T2" fmla="*/ 32 w 32"/>
                              <a:gd name="T3" fmla="*/ 153 h 157"/>
                              <a:gd name="T4" fmla="*/ 31 w 32"/>
                              <a:gd name="T5" fmla="*/ 154 h 157"/>
                              <a:gd name="T6" fmla="*/ 31 w 32"/>
                              <a:gd name="T7" fmla="*/ 156 h 157"/>
                              <a:gd name="T8" fmla="*/ 29 w 32"/>
                              <a:gd name="T9" fmla="*/ 156 h 157"/>
                              <a:gd name="T10" fmla="*/ 27 w 32"/>
                              <a:gd name="T11" fmla="*/ 157 h 157"/>
                              <a:gd name="T12" fmla="*/ 24 w 32"/>
                              <a:gd name="T13" fmla="*/ 157 h 157"/>
                              <a:gd name="T14" fmla="*/ 21 w 32"/>
                              <a:gd name="T15" fmla="*/ 157 h 157"/>
                              <a:gd name="T16" fmla="*/ 16 w 32"/>
                              <a:gd name="T17" fmla="*/ 157 h 157"/>
                              <a:gd name="T18" fmla="*/ 12 w 32"/>
                              <a:gd name="T19" fmla="*/ 157 h 157"/>
                              <a:gd name="T20" fmla="*/ 9 w 32"/>
                              <a:gd name="T21" fmla="*/ 157 h 157"/>
                              <a:gd name="T22" fmla="*/ 6 w 32"/>
                              <a:gd name="T23" fmla="*/ 157 h 157"/>
                              <a:gd name="T24" fmla="*/ 4 w 32"/>
                              <a:gd name="T25" fmla="*/ 156 h 157"/>
                              <a:gd name="T26" fmla="*/ 3 w 32"/>
                              <a:gd name="T27" fmla="*/ 156 h 157"/>
                              <a:gd name="T28" fmla="*/ 1 w 32"/>
                              <a:gd name="T29" fmla="*/ 154 h 157"/>
                              <a:gd name="T30" fmla="*/ 0 w 32"/>
                              <a:gd name="T31" fmla="*/ 153 h 157"/>
                              <a:gd name="T32" fmla="*/ 0 w 32"/>
                              <a:gd name="T33" fmla="*/ 152 h 157"/>
                              <a:gd name="T34" fmla="*/ 0 w 32"/>
                              <a:gd name="T35" fmla="*/ 5 h 157"/>
                              <a:gd name="T36" fmla="*/ 0 w 32"/>
                              <a:gd name="T37" fmla="*/ 4 h 157"/>
                              <a:gd name="T38" fmla="*/ 1 w 32"/>
                              <a:gd name="T39" fmla="*/ 3 h 157"/>
                              <a:gd name="T40" fmla="*/ 3 w 32"/>
                              <a:gd name="T41" fmla="*/ 2 h 157"/>
                              <a:gd name="T42" fmla="*/ 4 w 32"/>
                              <a:gd name="T43" fmla="*/ 2 h 157"/>
                              <a:gd name="T44" fmla="*/ 6 w 32"/>
                              <a:gd name="T45" fmla="*/ 0 h 157"/>
                              <a:gd name="T46" fmla="*/ 9 w 32"/>
                              <a:gd name="T47" fmla="*/ 0 h 157"/>
                              <a:gd name="T48" fmla="*/ 12 w 32"/>
                              <a:gd name="T49" fmla="*/ 0 h 157"/>
                              <a:gd name="T50" fmla="*/ 16 w 32"/>
                              <a:gd name="T51" fmla="*/ 0 h 157"/>
                              <a:gd name="T52" fmla="*/ 21 w 32"/>
                              <a:gd name="T53" fmla="*/ 0 h 157"/>
                              <a:gd name="T54" fmla="*/ 24 w 32"/>
                              <a:gd name="T55" fmla="*/ 0 h 157"/>
                              <a:gd name="T56" fmla="*/ 27 w 32"/>
                              <a:gd name="T57" fmla="*/ 0 h 157"/>
                              <a:gd name="T58" fmla="*/ 29 w 32"/>
                              <a:gd name="T59" fmla="*/ 2 h 157"/>
                              <a:gd name="T60" fmla="*/ 31 w 32"/>
                              <a:gd name="T61" fmla="*/ 2 h 157"/>
                              <a:gd name="T62" fmla="*/ 31 w 32"/>
                              <a:gd name="T63" fmla="*/ 3 h 157"/>
                              <a:gd name="T64" fmla="*/ 32 w 32"/>
                              <a:gd name="T65" fmla="*/ 4 h 157"/>
                              <a:gd name="T66" fmla="*/ 32 w 32"/>
                              <a:gd name="T67" fmla="*/ 5 h 157"/>
                              <a:gd name="T68" fmla="*/ 32 w 32"/>
                              <a:gd name="T69"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7">
                                <a:moveTo>
                                  <a:pt x="32" y="152"/>
                                </a:moveTo>
                                <a:lnTo>
                                  <a:pt x="32" y="153"/>
                                </a:lnTo>
                                <a:lnTo>
                                  <a:pt x="31" y="154"/>
                                </a:lnTo>
                                <a:lnTo>
                                  <a:pt x="31" y="156"/>
                                </a:lnTo>
                                <a:lnTo>
                                  <a:pt x="29" y="156"/>
                                </a:lnTo>
                                <a:lnTo>
                                  <a:pt x="27" y="157"/>
                                </a:lnTo>
                                <a:lnTo>
                                  <a:pt x="24" y="157"/>
                                </a:lnTo>
                                <a:lnTo>
                                  <a:pt x="21" y="157"/>
                                </a:lnTo>
                                <a:lnTo>
                                  <a:pt x="16" y="157"/>
                                </a:lnTo>
                                <a:lnTo>
                                  <a:pt x="12" y="157"/>
                                </a:lnTo>
                                <a:lnTo>
                                  <a:pt x="9" y="157"/>
                                </a:lnTo>
                                <a:lnTo>
                                  <a:pt x="6" y="157"/>
                                </a:lnTo>
                                <a:lnTo>
                                  <a:pt x="4" y="156"/>
                                </a:lnTo>
                                <a:lnTo>
                                  <a:pt x="3" y="156"/>
                                </a:lnTo>
                                <a:lnTo>
                                  <a:pt x="1" y="154"/>
                                </a:lnTo>
                                <a:lnTo>
                                  <a:pt x="0" y="153"/>
                                </a:lnTo>
                                <a:lnTo>
                                  <a:pt x="0" y="152"/>
                                </a:lnTo>
                                <a:lnTo>
                                  <a:pt x="0" y="5"/>
                                </a:lnTo>
                                <a:lnTo>
                                  <a:pt x="0" y="4"/>
                                </a:lnTo>
                                <a:lnTo>
                                  <a:pt x="1" y="3"/>
                                </a:lnTo>
                                <a:lnTo>
                                  <a:pt x="3" y="2"/>
                                </a:lnTo>
                                <a:lnTo>
                                  <a:pt x="4" y="2"/>
                                </a:lnTo>
                                <a:lnTo>
                                  <a:pt x="6" y="0"/>
                                </a:lnTo>
                                <a:lnTo>
                                  <a:pt x="9" y="0"/>
                                </a:lnTo>
                                <a:lnTo>
                                  <a:pt x="12" y="0"/>
                                </a:lnTo>
                                <a:lnTo>
                                  <a:pt x="16" y="0"/>
                                </a:lnTo>
                                <a:lnTo>
                                  <a:pt x="21" y="0"/>
                                </a:lnTo>
                                <a:lnTo>
                                  <a:pt x="24" y="0"/>
                                </a:lnTo>
                                <a:lnTo>
                                  <a:pt x="27" y="0"/>
                                </a:lnTo>
                                <a:lnTo>
                                  <a:pt x="29" y="2"/>
                                </a:lnTo>
                                <a:lnTo>
                                  <a:pt x="31" y="2"/>
                                </a:lnTo>
                                <a:lnTo>
                                  <a:pt x="31" y="3"/>
                                </a:lnTo>
                                <a:lnTo>
                                  <a:pt x="32" y="4"/>
                                </a:lnTo>
                                <a:lnTo>
                                  <a:pt x="32" y="5"/>
                                </a:lnTo>
                                <a:lnTo>
                                  <a:pt x="32"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91" name="Freeform 1058"/>
                        <wps:cNvSpPr>
                          <a:spLocks/>
                        </wps:cNvSpPr>
                        <wps:spPr bwMode="auto">
                          <a:xfrm>
                            <a:off x="4064000" y="3455987"/>
                            <a:ext cx="19050" cy="19050"/>
                          </a:xfrm>
                          <a:custGeom>
                            <a:avLst/>
                            <a:gdLst>
                              <a:gd name="T0" fmla="*/ 36 w 36"/>
                              <a:gd name="T1" fmla="*/ 19 h 37"/>
                              <a:gd name="T2" fmla="*/ 36 w 36"/>
                              <a:gd name="T3" fmla="*/ 28 h 37"/>
                              <a:gd name="T4" fmla="*/ 32 w 36"/>
                              <a:gd name="T5" fmla="*/ 33 h 37"/>
                              <a:gd name="T6" fmla="*/ 27 w 36"/>
                              <a:gd name="T7" fmla="*/ 37 h 37"/>
                              <a:gd name="T8" fmla="*/ 19 w 36"/>
                              <a:gd name="T9" fmla="*/ 37 h 37"/>
                              <a:gd name="T10" fmla="*/ 9 w 36"/>
                              <a:gd name="T11" fmla="*/ 37 h 37"/>
                              <a:gd name="T12" fmla="*/ 4 w 36"/>
                              <a:gd name="T13" fmla="*/ 33 h 37"/>
                              <a:gd name="T14" fmla="*/ 1 w 36"/>
                              <a:gd name="T15" fmla="*/ 28 h 37"/>
                              <a:gd name="T16" fmla="*/ 0 w 36"/>
                              <a:gd name="T17" fmla="*/ 19 h 37"/>
                              <a:gd name="T18" fmla="*/ 1 w 36"/>
                              <a:gd name="T19" fmla="*/ 9 h 37"/>
                              <a:gd name="T20" fmla="*/ 4 w 36"/>
                              <a:gd name="T21" fmla="*/ 4 h 37"/>
                              <a:gd name="T22" fmla="*/ 9 w 36"/>
                              <a:gd name="T23" fmla="*/ 0 h 37"/>
                              <a:gd name="T24" fmla="*/ 19 w 36"/>
                              <a:gd name="T25" fmla="*/ 0 h 37"/>
                              <a:gd name="T26" fmla="*/ 27 w 36"/>
                              <a:gd name="T27" fmla="*/ 0 h 37"/>
                              <a:gd name="T28" fmla="*/ 32 w 36"/>
                              <a:gd name="T29" fmla="*/ 4 h 37"/>
                              <a:gd name="T30" fmla="*/ 36 w 36"/>
                              <a:gd name="T31" fmla="*/ 9 h 37"/>
                              <a:gd name="T32" fmla="*/ 36 w 36"/>
                              <a:gd name="T33" fmla="*/ 19 h 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6" h="37">
                                <a:moveTo>
                                  <a:pt x="36" y="19"/>
                                </a:moveTo>
                                <a:lnTo>
                                  <a:pt x="36" y="28"/>
                                </a:lnTo>
                                <a:lnTo>
                                  <a:pt x="32" y="33"/>
                                </a:lnTo>
                                <a:lnTo>
                                  <a:pt x="27" y="37"/>
                                </a:lnTo>
                                <a:lnTo>
                                  <a:pt x="19" y="37"/>
                                </a:lnTo>
                                <a:lnTo>
                                  <a:pt x="9" y="37"/>
                                </a:lnTo>
                                <a:lnTo>
                                  <a:pt x="4" y="33"/>
                                </a:lnTo>
                                <a:lnTo>
                                  <a:pt x="1" y="28"/>
                                </a:lnTo>
                                <a:lnTo>
                                  <a:pt x="0" y="19"/>
                                </a:lnTo>
                                <a:lnTo>
                                  <a:pt x="1" y="9"/>
                                </a:lnTo>
                                <a:lnTo>
                                  <a:pt x="4" y="4"/>
                                </a:lnTo>
                                <a:lnTo>
                                  <a:pt x="9" y="0"/>
                                </a:lnTo>
                                <a:lnTo>
                                  <a:pt x="19" y="0"/>
                                </a:lnTo>
                                <a:lnTo>
                                  <a:pt x="27" y="0"/>
                                </a:lnTo>
                                <a:lnTo>
                                  <a:pt x="32" y="4"/>
                                </a:lnTo>
                                <a:lnTo>
                                  <a:pt x="36" y="9"/>
                                </a:lnTo>
                                <a:lnTo>
                                  <a:pt x="36" y="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92" name="Freeform 1059"/>
                        <wps:cNvSpPr>
                          <a:spLocks/>
                        </wps:cNvSpPr>
                        <wps:spPr bwMode="auto">
                          <a:xfrm>
                            <a:off x="1585913" y="3575050"/>
                            <a:ext cx="106363" cy="635000"/>
                          </a:xfrm>
                          <a:custGeom>
                            <a:avLst/>
                            <a:gdLst>
                              <a:gd name="T0" fmla="*/ 200 w 203"/>
                              <a:gd name="T1" fmla="*/ 0 h 1200"/>
                              <a:gd name="T2" fmla="*/ 193 w 203"/>
                              <a:gd name="T3" fmla="*/ 10 h 1200"/>
                              <a:gd name="T4" fmla="*/ 136 w 203"/>
                              <a:gd name="T5" fmla="*/ 114 h 1200"/>
                              <a:gd name="T6" fmla="*/ 78 w 203"/>
                              <a:gd name="T7" fmla="*/ 238 h 1200"/>
                              <a:gd name="T8" fmla="*/ 42 w 203"/>
                              <a:gd name="T9" fmla="*/ 335 h 1200"/>
                              <a:gd name="T10" fmla="*/ 15 w 203"/>
                              <a:gd name="T11" fmla="*/ 437 h 1200"/>
                              <a:gd name="T12" fmla="*/ 0 w 203"/>
                              <a:gd name="T13" fmla="*/ 542 h 1200"/>
                              <a:gd name="T14" fmla="*/ 0 w 203"/>
                              <a:gd name="T15" fmla="*/ 593 h 1200"/>
                              <a:gd name="T16" fmla="*/ 4 w 203"/>
                              <a:gd name="T17" fmla="*/ 650 h 1200"/>
                              <a:gd name="T18" fmla="*/ 22 w 203"/>
                              <a:gd name="T19" fmla="*/ 764 h 1200"/>
                              <a:gd name="T20" fmla="*/ 52 w 203"/>
                              <a:gd name="T21" fmla="*/ 871 h 1200"/>
                              <a:gd name="T22" fmla="*/ 86 w 203"/>
                              <a:gd name="T23" fmla="*/ 969 h 1200"/>
                              <a:gd name="T24" fmla="*/ 142 w 203"/>
                              <a:gd name="T25" fmla="*/ 1093 h 1200"/>
                              <a:gd name="T26" fmla="*/ 197 w 203"/>
                              <a:gd name="T27" fmla="*/ 1190 h 1200"/>
                              <a:gd name="T28" fmla="*/ 203 w 203"/>
                              <a:gd name="T29" fmla="*/ 1200 h 12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03" h="1200">
                                <a:moveTo>
                                  <a:pt x="200" y="0"/>
                                </a:moveTo>
                                <a:lnTo>
                                  <a:pt x="193" y="10"/>
                                </a:lnTo>
                                <a:lnTo>
                                  <a:pt x="136" y="114"/>
                                </a:lnTo>
                                <a:lnTo>
                                  <a:pt x="78" y="238"/>
                                </a:lnTo>
                                <a:lnTo>
                                  <a:pt x="42" y="335"/>
                                </a:lnTo>
                                <a:lnTo>
                                  <a:pt x="15" y="437"/>
                                </a:lnTo>
                                <a:lnTo>
                                  <a:pt x="0" y="542"/>
                                </a:lnTo>
                                <a:lnTo>
                                  <a:pt x="0" y="593"/>
                                </a:lnTo>
                                <a:lnTo>
                                  <a:pt x="4" y="650"/>
                                </a:lnTo>
                                <a:lnTo>
                                  <a:pt x="22" y="764"/>
                                </a:lnTo>
                                <a:lnTo>
                                  <a:pt x="52" y="871"/>
                                </a:lnTo>
                                <a:lnTo>
                                  <a:pt x="86" y="969"/>
                                </a:lnTo>
                                <a:lnTo>
                                  <a:pt x="142" y="1093"/>
                                </a:lnTo>
                                <a:lnTo>
                                  <a:pt x="197" y="1190"/>
                                </a:lnTo>
                                <a:lnTo>
                                  <a:pt x="203" y="1200"/>
                                </a:lnTo>
                              </a:path>
                            </a:pathLst>
                          </a:custGeom>
                          <a:noFill/>
                          <a:ln w="793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593" name="Freeform 1060"/>
                        <wps:cNvSpPr>
                          <a:spLocks/>
                        </wps:cNvSpPr>
                        <wps:spPr bwMode="auto">
                          <a:xfrm>
                            <a:off x="1651000" y="4159250"/>
                            <a:ext cx="49213" cy="60325"/>
                          </a:xfrm>
                          <a:custGeom>
                            <a:avLst/>
                            <a:gdLst>
                              <a:gd name="T0" fmla="*/ 67 w 93"/>
                              <a:gd name="T1" fmla="*/ 0 h 112"/>
                              <a:gd name="T2" fmla="*/ 93 w 93"/>
                              <a:gd name="T3" fmla="*/ 112 h 112"/>
                              <a:gd name="T4" fmla="*/ 0 w 93"/>
                              <a:gd name="T5" fmla="*/ 43 h 112"/>
                              <a:gd name="T6" fmla="*/ 11 w 93"/>
                              <a:gd name="T7" fmla="*/ 43 h 112"/>
                              <a:gd name="T8" fmla="*/ 31 w 93"/>
                              <a:gd name="T9" fmla="*/ 38 h 112"/>
                              <a:gd name="T10" fmla="*/ 48 w 93"/>
                              <a:gd name="T11" fmla="*/ 26 h 112"/>
                              <a:gd name="T12" fmla="*/ 62 w 93"/>
                              <a:gd name="T13" fmla="*/ 10 h 112"/>
                              <a:gd name="T14" fmla="*/ 67 w 93"/>
                              <a:gd name="T15" fmla="*/ 0 h 11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93" h="112">
                                <a:moveTo>
                                  <a:pt x="67" y="0"/>
                                </a:moveTo>
                                <a:lnTo>
                                  <a:pt x="93" y="112"/>
                                </a:lnTo>
                                <a:lnTo>
                                  <a:pt x="0" y="43"/>
                                </a:lnTo>
                                <a:lnTo>
                                  <a:pt x="11" y="43"/>
                                </a:lnTo>
                                <a:lnTo>
                                  <a:pt x="31" y="38"/>
                                </a:lnTo>
                                <a:lnTo>
                                  <a:pt x="48" y="26"/>
                                </a:lnTo>
                                <a:lnTo>
                                  <a:pt x="62" y="10"/>
                                </a:lnTo>
                                <a:lnTo>
                                  <a:pt x="67" y="0"/>
                                </a:lnTo>
                                <a:close/>
                              </a:path>
                            </a:pathLst>
                          </a:custGeom>
                          <a:solidFill>
                            <a:srgbClr val="000000"/>
                          </a:solidFill>
                          <a:ln w="3175">
                            <a:solidFill>
                              <a:srgbClr val="000000"/>
                            </a:solidFill>
                            <a:prstDash val="solid"/>
                            <a:round/>
                            <a:headEnd/>
                            <a:tailEnd/>
                          </a:ln>
                        </wps:spPr>
                        <wps:bodyPr vert="horz" wrap="square" lIns="91440" tIns="45720" rIns="91440" bIns="45720" numCol="1" anchor="t" anchorCtr="0" compatLnSpc="1">
                          <a:prstTxWarp prst="textNoShape">
                            <a:avLst/>
                          </a:prstTxWarp>
                        </wps:bodyPr>
                      </wps:wsp>
                      <wps:wsp>
                        <wps:cNvPr id="2594" name="Freeform 1061"/>
                        <wps:cNvSpPr>
                          <a:spLocks/>
                        </wps:cNvSpPr>
                        <wps:spPr bwMode="auto">
                          <a:xfrm>
                            <a:off x="1430338" y="4095750"/>
                            <a:ext cx="15875" cy="82550"/>
                          </a:xfrm>
                          <a:custGeom>
                            <a:avLst/>
                            <a:gdLst>
                              <a:gd name="T0" fmla="*/ 32 w 32"/>
                              <a:gd name="T1" fmla="*/ 152 h 157"/>
                              <a:gd name="T2" fmla="*/ 32 w 32"/>
                              <a:gd name="T3" fmla="*/ 153 h 157"/>
                              <a:gd name="T4" fmla="*/ 30 w 32"/>
                              <a:gd name="T5" fmla="*/ 154 h 157"/>
                              <a:gd name="T6" fmla="*/ 30 w 32"/>
                              <a:gd name="T7" fmla="*/ 156 h 157"/>
                              <a:gd name="T8" fmla="*/ 28 w 32"/>
                              <a:gd name="T9" fmla="*/ 156 h 157"/>
                              <a:gd name="T10" fmla="*/ 27 w 32"/>
                              <a:gd name="T11" fmla="*/ 157 h 157"/>
                              <a:gd name="T12" fmla="*/ 23 w 32"/>
                              <a:gd name="T13" fmla="*/ 157 h 157"/>
                              <a:gd name="T14" fmla="*/ 21 w 32"/>
                              <a:gd name="T15" fmla="*/ 157 h 157"/>
                              <a:gd name="T16" fmla="*/ 16 w 32"/>
                              <a:gd name="T17" fmla="*/ 157 h 157"/>
                              <a:gd name="T18" fmla="*/ 12 w 32"/>
                              <a:gd name="T19" fmla="*/ 157 h 157"/>
                              <a:gd name="T20" fmla="*/ 8 w 32"/>
                              <a:gd name="T21" fmla="*/ 157 h 157"/>
                              <a:gd name="T22" fmla="*/ 6 w 32"/>
                              <a:gd name="T23" fmla="*/ 157 h 157"/>
                              <a:gd name="T24" fmla="*/ 3 w 32"/>
                              <a:gd name="T25" fmla="*/ 156 h 157"/>
                              <a:gd name="T26" fmla="*/ 2 w 32"/>
                              <a:gd name="T27" fmla="*/ 156 h 157"/>
                              <a:gd name="T28" fmla="*/ 1 w 32"/>
                              <a:gd name="T29" fmla="*/ 154 h 157"/>
                              <a:gd name="T30" fmla="*/ 0 w 32"/>
                              <a:gd name="T31" fmla="*/ 153 h 157"/>
                              <a:gd name="T32" fmla="*/ 0 w 32"/>
                              <a:gd name="T33" fmla="*/ 152 h 157"/>
                              <a:gd name="T34" fmla="*/ 0 w 32"/>
                              <a:gd name="T35" fmla="*/ 5 h 157"/>
                              <a:gd name="T36" fmla="*/ 0 w 32"/>
                              <a:gd name="T37" fmla="*/ 4 h 157"/>
                              <a:gd name="T38" fmla="*/ 1 w 32"/>
                              <a:gd name="T39" fmla="*/ 3 h 157"/>
                              <a:gd name="T40" fmla="*/ 2 w 32"/>
                              <a:gd name="T41" fmla="*/ 3 h 157"/>
                              <a:gd name="T42" fmla="*/ 3 w 32"/>
                              <a:gd name="T43" fmla="*/ 2 h 157"/>
                              <a:gd name="T44" fmla="*/ 6 w 32"/>
                              <a:gd name="T45" fmla="*/ 2 h 157"/>
                              <a:gd name="T46" fmla="*/ 8 w 32"/>
                              <a:gd name="T47" fmla="*/ 0 h 157"/>
                              <a:gd name="T48" fmla="*/ 12 w 32"/>
                              <a:gd name="T49" fmla="*/ 0 h 157"/>
                              <a:gd name="T50" fmla="*/ 16 w 32"/>
                              <a:gd name="T51" fmla="*/ 0 h 157"/>
                              <a:gd name="T52" fmla="*/ 21 w 32"/>
                              <a:gd name="T53" fmla="*/ 0 h 157"/>
                              <a:gd name="T54" fmla="*/ 23 w 32"/>
                              <a:gd name="T55" fmla="*/ 0 h 157"/>
                              <a:gd name="T56" fmla="*/ 27 w 32"/>
                              <a:gd name="T57" fmla="*/ 2 h 157"/>
                              <a:gd name="T58" fmla="*/ 28 w 32"/>
                              <a:gd name="T59" fmla="*/ 2 h 157"/>
                              <a:gd name="T60" fmla="*/ 30 w 32"/>
                              <a:gd name="T61" fmla="*/ 3 h 157"/>
                              <a:gd name="T62" fmla="*/ 30 w 32"/>
                              <a:gd name="T63" fmla="*/ 3 h 157"/>
                              <a:gd name="T64" fmla="*/ 32 w 32"/>
                              <a:gd name="T65" fmla="*/ 4 h 157"/>
                              <a:gd name="T66" fmla="*/ 32 w 32"/>
                              <a:gd name="T67" fmla="*/ 5 h 157"/>
                              <a:gd name="T68" fmla="*/ 32 w 32"/>
                              <a:gd name="T69"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7">
                                <a:moveTo>
                                  <a:pt x="32" y="152"/>
                                </a:moveTo>
                                <a:lnTo>
                                  <a:pt x="32" y="153"/>
                                </a:lnTo>
                                <a:lnTo>
                                  <a:pt x="30" y="154"/>
                                </a:lnTo>
                                <a:lnTo>
                                  <a:pt x="30" y="156"/>
                                </a:lnTo>
                                <a:lnTo>
                                  <a:pt x="28" y="156"/>
                                </a:lnTo>
                                <a:lnTo>
                                  <a:pt x="27" y="157"/>
                                </a:lnTo>
                                <a:lnTo>
                                  <a:pt x="23" y="157"/>
                                </a:lnTo>
                                <a:lnTo>
                                  <a:pt x="21" y="157"/>
                                </a:lnTo>
                                <a:lnTo>
                                  <a:pt x="16" y="157"/>
                                </a:lnTo>
                                <a:lnTo>
                                  <a:pt x="12" y="157"/>
                                </a:lnTo>
                                <a:lnTo>
                                  <a:pt x="8" y="157"/>
                                </a:lnTo>
                                <a:lnTo>
                                  <a:pt x="6" y="157"/>
                                </a:lnTo>
                                <a:lnTo>
                                  <a:pt x="3" y="156"/>
                                </a:lnTo>
                                <a:lnTo>
                                  <a:pt x="2" y="156"/>
                                </a:lnTo>
                                <a:lnTo>
                                  <a:pt x="1" y="154"/>
                                </a:lnTo>
                                <a:lnTo>
                                  <a:pt x="0" y="153"/>
                                </a:lnTo>
                                <a:lnTo>
                                  <a:pt x="0" y="152"/>
                                </a:lnTo>
                                <a:lnTo>
                                  <a:pt x="0" y="5"/>
                                </a:lnTo>
                                <a:lnTo>
                                  <a:pt x="0" y="4"/>
                                </a:lnTo>
                                <a:lnTo>
                                  <a:pt x="1" y="3"/>
                                </a:lnTo>
                                <a:lnTo>
                                  <a:pt x="2" y="3"/>
                                </a:lnTo>
                                <a:lnTo>
                                  <a:pt x="3" y="2"/>
                                </a:lnTo>
                                <a:lnTo>
                                  <a:pt x="6" y="2"/>
                                </a:lnTo>
                                <a:lnTo>
                                  <a:pt x="8" y="0"/>
                                </a:lnTo>
                                <a:lnTo>
                                  <a:pt x="12" y="0"/>
                                </a:lnTo>
                                <a:lnTo>
                                  <a:pt x="16" y="0"/>
                                </a:lnTo>
                                <a:lnTo>
                                  <a:pt x="21" y="0"/>
                                </a:lnTo>
                                <a:lnTo>
                                  <a:pt x="23" y="0"/>
                                </a:lnTo>
                                <a:lnTo>
                                  <a:pt x="27" y="2"/>
                                </a:lnTo>
                                <a:lnTo>
                                  <a:pt x="28" y="2"/>
                                </a:lnTo>
                                <a:lnTo>
                                  <a:pt x="30" y="3"/>
                                </a:lnTo>
                                <a:lnTo>
                                  <a:pt x="30" y="3"/>
                                </a:lnTo>
                                <a:lnTo>
                                  <a:pt x="32" y="4"/>
                                </a:lnTo>
                                <a:lnTo>
                                  <a:pt x="32" y="5"/>
                                </a:lnTo>
                                <a:lnTo>
                                  <a:pt x="32"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95" name="Freeform 1062"/>
                        <wps:cNvSpPr>
                          <a:spLocks/>
                        </wps:cNvSpPr>
                        <wps:spPr bwMode="auto">
                          <a:xfrm>
                            <a:off x="1465263" y="4095750"/>
                            <a:ext cx="15875" cy="82550"/>
                          </a:xfrm>
                          <a:custGeom>
                            <a:avLst/>
                            <a:gdLst>
                              <a:gd name="T0" fmla="*/ 32 w 32"/>
                              <a:gd name="T1" fmla="*/ 152 h 157"/>
                              <a:gd name="T2" fmla="*/ 31 w 32"/>
                              <a:gd name="T3" fmla="*/ 153 h 157"/>
                              <a:gd name="T4" fmla="*/ 31 w 32"/>
                              <a:gd name="T5" fmla="*/ 154 h 157"/>
                              <a:gd name="T6" fmla="*/ 30 w 32"/>
                              <a:gd name="T7" fmla="*/ 156 h 157"/>
                              <a:gd name="T8" fmla="*/ 29 w 32"/>
                              <a:gd name="T9" fmla="*/ 156 h 157"/>
                              <a:gd name="T10" fmla="*/ 26 w 32"/>
                              <a:gd name="T11" fmla="*/ 157 h 157"/>
                              <a:gd name="T12" fmla="*/ 24 w 32"/>
                              <a:gd name="T13" fmla="*/ 157 h 157"/>
                              <a:gd name="T14" fmla="*/ 20 w 32"/>
                              <a:gd name="T15" fmla="*/ 157 h 157"/>
                              <a:gd name="T16" fmla="*/ 16 w 32"/>
                              <a:gd name="T17" fmla="*/ 157 h 157"/>
                              <a:gd name="T18" fmla="*/ 11 w 32"/>
                              <a:gd name="T19" fmla="*/ 157 h 157"/>
                              <a:gd name="T20" fmla="*/ 8 w 32"/>
                              <a:gd name="T21" fmla="*/ 157 h 157"/>
                              <a:gd name="T22" fmla="*/ 5 w 32"/>
                              <a:gd name="T23" fmla="*/ 157 h 157"/>
                              <a:gd name="T24" fmla="*/ 3 w 32"/>
                              <a:gd name="T25" fmla="*/ 156 h 157"/>
                              <a:gd name="T26" fmla="*/ 1 w 32"/>
                              <a:gd name="T27" fmla="*/ 156 h 157"/>
                              <a:gd name="T28" fmla="*/ 0 w 32"/>
                              <a:gd name="T29" fmla="*/ 154 h 157"/>
                              <a:gd name="T30" fmla="*/ 0 w 32"/>
                              <a:gd name="T31" fmla="*/ 153 h 157"/>
                              <a:gd name="T32" fmla="*/ 0 w 32"/>
                              <a:gd name="T33" fmla="*/ 152 h 157"/>
                              <a:gd name="T34" fmla="*/ 0 w 32"/>
                              <a:gd name="T35" fmla="*/ 5 h 157"/>
                              <a:gd name="T36" fmla="*/ 0 w 32"/>
                              <a:gd name="T37" fmla="*/ 4 h 157"/>
                              <a:gd name="T38" fmla="*/ 0 w 32"/>
                              <a:gd name="T39" fmla="*/ 3 h 157"/>
                              <a:gd name="T40" fmla="*/ 1 w 32"/>
                              <a:gd name="T41" fmla="*/ 3 h 157"/>
                              <a:gd name="T42" fmla="*/ 3 w 32"/>
                              <a:gd name="T43" fmla="*/ 2 h 157"/>
                              <a:gd name="T44" fmla="*/ 5 w 32"/>
                              <a:gd name="T45" fmla="*/ 2 h 157"/>
                              <a:gd name="T46" fmla="*/ 8 w 32"/>
                              <a:gd name="T47" fmla="*/ 0 h 157"/>
                              <a:gd name="T48" fmla="*/ 11 w 32"/>
                              <a:gd name="T49" fmla="*/ 0 h 157"/>
                              <a:gd name="T50" fmla="*/ 16 w 32"/>
                              <a:gd name="T51" fmla="*/ 0 h 157"/>
                              <a:gd name="T52" fmla="*/ 20 w 32"/>
                              <a:gd name="T53" fmla="*/ 0 h 157"/>
                              <a:gd name="T54" fmla="*/ 24 w 32"/>
                              <a:gd name="T55" fmla="*/ 0 h 157"/>
                              <a:gd name="T56" fmla="*/ 26 w 32"/>
                              <a:gd name="T57" fmla="*/ 2 h 157"/>
                              <a:gd name="T58" fmla="*/ 29 w 32"/>
                              <a:gd name="T59" fmla="*/ 2 h 157"/>
                              <a:gd name="T60" fmla="*/ 30 w 32"/>
                              <a:gd name="T61" fmla="*/ 3 h 157"/>
                              <a:gd name="T62" fmla="*/ 31 w 32"/>
                              <a:gd name="T63" fmla="*/ 3 h 157"/>
                              <a:gd name="T64" fmla="*/ 31 w 32"/>
                              <a:gd name="T65" fmla="*/ 4 h 157"/>
                              <a:gd name="T66" fmla="*/ 32 w 32"/>
                              <a:gd name="T67" fmla="*/ 5 h 157"/>
                              <a:gd name="T68" fmla="*/ 32 w 32"/>
                              <a:gd name="T69"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7">
                                <a:moveTo>
                                  <a:pt x="32" y="152"/>
                                </a:moveTo>
                                <a:lnTo>
                                  <a:pt x="31" y="153"/>
                                </a:lnTo>
                                <a:lnTo>
                                  <a:pt x="31" y="154"/>
                                </a:lnTo>
                                <a:lnTo>
                                  <a:pt x="30" y="156"/>
                                </a:lnTo>
                                <a:lnTo>
                                  <a:pt x="29" y="156"/>
                                </a:lnTo>
                                <a:lnTo>
                                  <a:pt x="26" y="157"/>
                                </a:lnTo>
                                <a:lnTo>
                                  <a:pt x="24" y="157"/>
                                </a:lnTo>
                                <a:lnTo>
                                  <a:pt x="20" y="157"/>
                                </a:lnTo>
                                <a:lnTo>
                                  <a:pt x="16" y="157"/>
                                </a:lnTo>
                                <a:lnTo>
                                  <a:pt x="11" y="157"/>
                                </a:lnTo>
                                <a:lnTo>
                                  <a:pt x="8" y="157"/>
                                </a:lnTo>
                                <a:lnTo>
                                  <a:pt x="5" y="157"/>
                                </a:lnTo>
                                <a:lnTo>
                                  <a:pt x="3" y="156"/>
                                </a:lnTo>
                                <a:lnTo>
                                  <a:pt x="1" y="156"/>
                                </a:lnTo>
                                <a:lnTo>
                                  <a:pt x="0" y="154"/>
                                </a:lnTo>
                                <a:lnTo>
                                  <a:pt x="0" y="153"/>
                                </a:lnTo>
                                <a:lnTo>
                                  <a:pt x="0" y="152"/>
                                </a:lnTo>
                                <a:lnTo>
                                  <a:pt x="0" y="5"/>
                                </a:lnTo>
                                <a:lnTo>
                                  <a:pt x="0" y="4"/>
                                </a:lnTo>
                                <a:lnTo>
                                  <a:pt x="0" y="3"/>
                                </a:lnTo>
                                <a:lnTo>
                                  <a:pt x="1" y="3"/>
                                </a:lnTo>
                                <a:lnTo>
                                  <a:pt x="3" y="2"/>
                                </a:lnTo>
                                <a:lnTo>
                                  <a:pt x="5" y="2"/>
                                </a:lnTo>
                                <a:lnTo>
                                  <a:pt x="8" y="0"/>
                                </a:lnTo>
                                <a:lnTo>
                                  <a:pt x="11" y="0"/>
                                </a:lnTo>
                                <a:lnTo>
                                  <a:pt x="16" y="0"/>
                                </a:lnTo>
                                <a:lnTo>
                                  <a:pt x="20" y="0"/>
                                </a:lnTo>
                                <a:lnTo>
                                  <a:pt x="24" y="0"/>
                                </a:lnTo>
                                <a:lnTo>
                                  <a:pt x="26" y="2"/>
                                </a:lnTo>
                                <a:lnTo>
                                  <a:pt x="29" y="2"/>
                                </a:lnTo>
                                <a:lnTo>
                                  <a:pt x="30" y="3"/>
                                </a:lnTo>
                                <a:lnTo>
                                  <a:pt x="31" y="3"/>
                                </a:lnTo>
                                <a:lnTo>
                                  <a:pt x="31" y="4"/>
                                </a:lnTo>
                                <a:lnTo>
                                  <a:pt x="32" y="5"/>
                                </a:lnTo>
                                <a:lnTo>
                                  <a:pt x="32"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96" name="Freeform 1063"/>
                        <wps:cNvSpPr>
                          <a:spLocks/>
                        </wps:cNvSpPr>
                        <wps:spPr bwMode="auto">
                          <a:xfrm>
                            <a:off x="1498600" y="4095750"/>
                            <a:ext cx="17463" cy="82550"/>
                          </a:xfrm>
                          <a:custGeom>
                            <a:avLst/>
                            <a:gdLst>
                              <a:gd name="T0" fmla="*/ 32 w 32"/>
                              <a:gd name="T1" fmla="*/ 152 h 157"/>
                              <a:gd name="T2" fmla="*/ 32 w 32"/>
                              <a:gd name="T3" fmla="*/ 153 h 157"/>
                              <a:gd name="T4" fmla="*/ 31 w 32"/>
                              <a:gd name="T5" fmla="*/ 154 h 157"/>
                              <a:gd name="T6" fmla="*/ 31 w 32"/>
                              <a:gd name="T7" fmla="*/ 156 h 157"/>
                              <a:gd name="T8" fmla="*/ 29 w 32"/>
                              <a:gd name="T9" fmla="*/ 156 h 157"/>
                              <a:gd name="T10" fmla="*/ 28 w 32"/>
                              <a:gd name="T11" fmla="*/ 157 h 157"/>
                              <a:gd name="T12" fmla="*/ 24 w 32"/>
                              <a:gd name="T13" fmla="*/ 157 h 157"/>
                              <a:gd name="T14" fmla="*/ 21 w 32"/>
                              <a:gd name="T15" fmla="*/ 157 h 157"/>
                              <a:gd name="T16" fmla="*/ 16 w 32"/>
                              <a:gd name="T17" fmla="*/ 157 h 157"/>
                              <a:gd name="T18" fmla="*/ 13 w 32"/>
                              <a:gd name="T19" fmla="*/ 157 h 157"/>
                              <a:gd name="T20" fmla="*/ 9 w 32"/>
                              <a:gd name="T21" fmla="*/ 157 h 157"/>
                              <a:gd name="T22" fmla="*/ 7 w 32"/>
                              <a:gd name="T23" fmla="*/ 157 h 157"/>
                              <a:gd name="T24" fmla="*/ 4 w 32"/>
                              <a:gd name="T25" fmla="*/ 156 h 157"/>
                              <a:gd name="T26" fmla="*/ 3 w 32"/>
                              <a:gd name="T27" fmla="*/ 156 h 157"/>
                              <a:gd name="T28" fmla="*/ 2 w 32"/>
                              <a:gd name="T29" fmla="*/ 154 h 157"/>
                              <a:gd name="T30" fmla="*/ 0 w 32"/>
                              <a:gd name="T31" fmla="*/ 153 h 157"/>
                              <a:gd name="T32" fmla="*/ 0 w 32"/>
                              <a:gd name="T33" fmla="*/ 152 h 157"/>
                              <a:gd name="T34" fmla="*/ 0 w 32"/>
                              <a:gd name="T35" fmla="*/ 5 h 157"/>
                              <a:gd name="T36" fmla="*/ 0 w 32"/>
                              <a:gd name="T37" fmla="*/ 4 h 157"/>
                              <a:gd name="T38" fmla="*/ 2 w 32"/>
                              <a:gd name="T39" fmla="*/ 3 h 157"/>
                              <a:gd name="T40" fmla="*/ 3 w 32"/>
                              <a:gd name="T41" fmla="*/ 3 h 157"/>
                              <a:gd name="T42" fmla="*/ 4 w 32"/>
                              <a:gd name="T43" fmla="*/ 2 h 157"/>
                              <a:gd name="T44" fmla="*/ 7 w 32"/>
                              <a:gd name="T45" fmla="*/ 2 h 157"/>
                              <a:gd name="T46" fmla="*/ 9 w 32"/>
                              <a:gd name="T47" fmla="*/ 0 h 157"/>
                              <a:gd name="T48" fmla="*/ 13 w 32"/>
                              <a:gd name="T49" fmla="*/ 0 h 157"/>
                              <a:gd name="T50" fmla="*/ 16 w 32"/>
                              <a:gd name="T51" fmla="*/ 0 h 157"/>
                              <a:gd name="T52" fmla="*/ 21 w 32"/>
                              <a:gd name="T53" fmla="*/ 0 h 157"/>
                              <a:gd name="T54" fmla="*/ 24 w 32"/>
                              <a:gd name="T55" fmla="*/ 0 h 157"/>
                              <a:gd name="T56" fmla="*/ 28 w 32"/>
                              <a:gd name="T57" fmla="*/ 2 h 157"/>
                              <a:gd name="T58" fmla="*/ 29 w 32"/>
                              <a:gd name="T59" fmla="*/ 2 h 157"/>
                              <a:gd name="T60" fmla="*/ 31 w 32"/>
                              <a:gd name="T61" fmla="*/ 3 h 157"/>
                              <a:gd name="T62" fmla="*/ 31 w 32"/>
                              <a:gd name="T63" fmla="*/ 3 h 157"/>
                              <a:gd name="T64" fmla="*/ 32 w 32"/>
                              <a:gd name="T65" fmla="*/ 4 h 157"/>
                              <a:gd name="T66" fmla="*/ 32 w 32"/>
                              <a:gd name="T67" fmla="*/ 5 h 157"/>
                              <a:gd name="T68" fmla="*/ 32 w 32"/>
                              <a:gd name="T69"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7">
                                <a:moveTo>
                                  <a:pt x="32" y="152"/>
                                </a:moveTo>
                                <a:lnTo>
                                  <a:pt x="32" y="153"/>
                                </a:lnTo>
                                <a:lnTo>
                                  <a:pt x="31" y="154"/>
                                </a:lnTo>
                                <a:lnTo>
                                  <a:pt x="31" y="156"/>
                                </a:lnTo>
                                <a:lnTo>
                                  <a:pt x="29" y="156"/>
                                </a:lnTo>
                                <a:lnTo>
                                  <a:pt x="28" y="157"/>
                                </a:lnTo>
                                <a:lnTo>
                                  <a:pt x="24" y="157"/>
                                </a:lnTo>
                                <a:lnTo>
                                  <a:pt x="21" y="157"/>
                                </a:lnTo>
                                <a:lnTo>
                                  <a:pt x="16" y="157"/>
                                </a:lnTo>
                                <a:lnTo>
                                  <a:pt x="13" y="157"/>
                                </a:lnTo>
                                <a:lnTo>
                                  <a:pt x="9" y="157"/>
                                </a:lnTo>
                                <a:lnTo>
                                  <a:pt x="7" y="157"/>
                                </a:lnTo>
                                <a:lnTo>
                                  <a:pt x="4" y="156"/>
                                </a:lnTo>
                                <a:lnTo>
                                  <a:pt x="3" y="156"/>
                                </a:lnTo>
                                <a:lnTo>
                                  <a:pt x="2" y="154"/>
                                </a:lnTo>
                                <a:lnTo>
                                  <a:pt x="0" y="153"/>
                                </a:lnTo>
                                <a:lnTo>
                                  <a:pt x="0" y="152"/>
                                </a:lnTo>
                                <a:lnTo>
                                  <a:pt x="0" y="5"/>
                                </a:lnTo>
                                <a:lnTo>
                                  <a:pt x="0" y="4"/>
                                </a:lnTo>
                                <a:lnTo>
                                  <a:pt x="2" y="3"/>
                                </a:lnTo>
                                <a:lnTo>
                                  <a:pt x="3" y="3"/>
                                </a:lnTo>
                                <a:lnTo>
                                  <a:pt x="4" y="2"/>
                                </a:lnTo>
                                <a:lnTo>
                                  <a:pt x="7" y="2"/>
                                </a:lnTo>
                                <a:lnTo>
                                  <a:pt x="9" y="0"/>
                                </a:lnTo>
                                <a:lnTo>
                                  <a:pt x="13" y="0"/>
                                </a:lnTo>
                                <a:lnTo>
                                  <a:pt x="16" y="0"/>
                                </a:lnTo>
                                <a:lnTo>
                                  <a:pt x="21" y="0"/>
                                </a:lnTo>
                                <a:lnTo>
                                  <a:pt x="24" y="0"/>
                                </a:lnTo>
                                <a:lnTo>
                                  <a:pt x="28" y="2"/>
                                </a:lnTo>
                                <a:lnTo>
                                  <a:pt x="29" y="2"/>
                                </a:lnTo>
                                <a:lnTo>
                                  <a:pt x="31" y="3"/>
                                </a:lnTo>
                                <a:lnTo>
                                  <a:pt x="31" y="3"/>
                                </a:lnTo>
                                <a:lnTo>
                                  <a:pt x="32" y="4"/>
                                </a:lnTo>
                                <a:lnTo>
                                  <a:pt x="32" y="5"/>
                                </a:lnTo>
                                <a:lnTo>
                                  <a:pt x="32"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97" name="Freeform 1064"/>
                        <wps:cNvSpPr>
                          <a:spLocks/>
                        </wps:cNvSpPr>
                        <wps:spPr bwMode="auto">
                          <a:xfrm>
                            <a:off x="1533525" y="4159250"/>
                            <a:ext cx="19050" cy="20638"/>
                          </a:xfrm>
                          <a:custGeom>
                            <a:avLst/>
                            <a:gdLst>
                              <a:gd name="T0" fmla="*/ 35 w 35"/>
                              <a:gd name="T1" fmla="*/ 19 h 37"/>
                              <a:gd name="T2" fmla="*/ 35 w 35"/>
                              <a:gd name="T3" fmla="*/ 28 h 37"/>
                              <a:gd name="T4" fmla="*/ 32 w 35"/>
                              <a:gd name="T5" fmla="*/ 33 h 37"/>
                              <a:gd name="T6" fmla="*/ 27 w 35"/>
                              <a:gd name="T7" fmla="*/ 37 h 37"/>
                              <a:gd name="T8" fmla="*/ 18 w 35"/>
                              <a:gd name="T9" fmla="*/ 37 h 37"/>
                              <a:gd name="T10" fmla="*/ 8 w 35"/>
                              <a:gd name="T11" fmla="*/ 37 h 37"/>
                              <a:gd name="T12" fmla="*/ 3 w 35"/>
                              <a:gd name="T13" fmla="*/ 33 h 37"/>
                              <a:gd name="T14" fmla="*/ 1 w 35"/>
                              <a:gd name="T15" fmla="*/ 28 h 37"/>
                              <a:gd name="T16" fmla="*/ 0 w 35"/>
                              <a:gd name="T17" fmla="*/ 19 h 37"/>
                              <a:gd name="T18" fmla="*/ 1 w 35"/>
                              <a:gd name="T19" fmla="*/ 9 h 37"/>
                              <a:gd name="T20" fmla="*/ 3 w 35"/>
                              <a:gd name="T21" fmla="*/ 4 h 37"/>
                              <a:gd name="T22" fmla="*/ 8 w 35"/>
                              <a:gd name="T23" fmla="*/ 0 h 37"/>
                              <a:gd name="T24" fmla="*/ 18 w 35"/>
                              <a:gd name="T25" fmla="*/ 0 h 37"/>
                              <a:gd name="T26" fmla="*/ 27 w 35"/>
                              <a:gd name="T27" fmla="*/ 0 h 37"/>
                              <a:gd name="T28" fmla="*/ 32 w 35"/>
                              <a:gd name="T29" fmla="*/ 4 h 37"/>
                              <a:gd name="T30" fmla="*/ 35 w 35"/>
                              <a:gd name="T31" fmla="*/ 9 h 37"/>
                              <a:gd name="T32" fmla="*/ 35 w 35"/>
                              <a:gd name="T33" fmla="*/ 19 h 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5" h="37">
                                <a:moveTo>
                                  <a:pt x="35" y="19"/>
                                </a:moveTo>
                                <a:lnTo>
                                  <a:pt x="35" y="28"/>
                                </a:lnTo>
                                <a:lnTo>
                                  <a:pt x="32" y="33"/>
                                </a:lnTo>
                                <a:lnTo>
                                  <a:pt x="27" y="37"/>
                                </a:lnTo>
                                <a:lnTo>
                                  <a:pt x="18" y="37"/>
                                </a:lnTo>
                                <a:lnTo>
                                  <a:pt x="8" y="37"/>
                                </a:lnTo>
                                <a:lnTo>
                                  <a:pt x="3" y="33"/>
                                </a:lnTo>
                                <a:lnTo>
                                  <a:pt x="1" y="28"/>
                                </a:lnTo>
                                <a:lnTo>
                                  <a:pt x="0" y="19"/>
                                </a:lnTo>
                                <a:lnTo>
                                  <a:pt x="1" y="9"/>
                                </a:lnTo>
                                <a:lnTo>
                                  <a:pt x="3" y="4"/>
                                </a:lnTo>
                                <a:lnTo>
                                  <a:pt x="8" y="0"/>
                                </a:lnTo>
                                <a:lnTo>
                                  <a:pt x="18" y="0"/>
                                </a:lnTo>
                                <a:lnTo>
                                  <a:pt x="27" y="0"/>
                                </a:lnTo>
                                <a:lnTo>
                                  <a:pt x="32" y="4"/>
                                </a:lnTo>
                                <a:lnTo>
                                  <a:pt x="35" y="9"/>
                                </a:lnTo>
                                <a:lnTo>
                                  <a:pt x="35" y="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598" name="Freeform 1065"/>
                        <wps:cNvSpPr>
                          <a:spLocks/>
                        </wps:cNvSpPr>
                        <wps:spPr bwMode="auto">
                          <a:xfrm>
                            <a:off x="4111625" y="3579812"/>
                            <a:ext cx="107950" cy="635000"/>
                          </a:xfrm>
                          <a:custGeom>
                            <a:avLst/>
                            <a:gdLst>
                              <a:gd name="T0" fmla="*/ 199 w 203"/>
                              <a:gd name="T1" fmla="*/ 0 h 1200"/>
                              <a:gd name="T2" fmla="*/ 193 w 203"/>
                              <a:gd name="T3" fmla="*/ 11 h 1200"/>
                              <a:gd name="T4" fmla="*/ 135 w 203"/>
                              <a:gd name="T5" fmla="*/ 113 h 1200"/>
                              <a:gd name="T6" fmla="*/ 77 w 203"/>
                              <a:gd name="T7" fmla="*/ 239 h 1200"/>
                              <a:gd name="T8" fmla="*/ 42 w 203"/>
                              <a:gd name="T9" fmla="*/ 335 h 1200"/>
                              <a:gd name="T10" fmla="*/ 15 w 203"/>
                              <a:gd name="T11" fmla="*/ 437 h 1200"/>
                              <a:gd name="T12" fmla="*/ 0 w 203"/>
                              <a:gd name="T13" fmla="*/ 542 h 1200"/>
                              <a:gd name="T14" fmla="*/ 0 w 203"/>
                              <a:gd name="T15" fmla="*/ 592 h 1200"/>
                              <a:gd name="T16" fmla="*/ 4 w 203"/>
                              <a:gd name="T17" fmla="*/ 652 h 1200"/>
                              <a:gd name="T18" fmla="*/ 22 w 203"/>
                              <a:gd name="T19" fmla="*/ 764 h 1200"/>
                              <a:gd name="T20" fmla="*/ 50 w 203"/>
                              <a:gd name="T21" fmla="*/ 871 h 1200"/>
                              <a:gd name="T22" fmla="*/ 86 w 203"/>
                              <a:gd name="T23" fmla="*/ 969 h 1200"/>
                              <a:gd name="T24" fmla="*/ 142 w 203"/>
                              <a:gd name="T25" fmla="*/ 1092 h 1200"/>
                              <a:gd name="T26" fmla="*/ 197 w 203"/>
                              <a:gd name="T27" fmla="*/ 1191 h 1200"/>
                              <a:gd name="T28" fmla="*/ 203 w 203"/>
                              <a:gd name="T29" fmla="*/ 1200 h 12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03" h="1200">
                                <a:moveTo>
                                  <a:pt x="199" y="0"/>
                                </a:moveTo>
                                <a:lnTo>
                                  <a:pt x="193" y="11"/>
                                </a:lnTo>
                                <a:lnTo>
                                  <a:pt x="135" y="113"/>
                                </a:lnTo>
                                <a:lnTo>
                                  <a:pt x="77" y="239"/>
                                </a:lnTo>
                                <a:lnTo>
                                  <a:pt x="42" y="335"/>
                                </a:lnTo>
                                <a:lnTo>
                                  <a:pt x="15" y="437"/>
                                </a:lnTo>
                                <a:lnTo>
                                  <a:pt x="0" y="542"/>
                                </a:lnTo>
                                <a:lnTo>
                                  <a:pt x="0" y="592"/>
                                </a:lnTo>
                                <a:lnTo>
                                  <a:pt x="4" y="652"/>
                                </a:lnTo>
                                <a:lnTo>
                                  <a:pt x="22" y="764"/>
                                </a:lnTo>
                                <a:lnTo>
                                  <a:pt x="50" y="871"/>
                                </a:lnTo>
                                <a:lnTo>
                                  <a:pt x="86" y="969"/>
                                </a:lnTo>
                                <a:lnTo>
                                  <a:pt x="142" y="1092"/>
                                </a:lnTo>
                                <a:lnTo>
                                  <a:pt x="197" y="1191"/>
                                </a:lnTo>
                                <a:lnTo>
                                  <a:pt x="203" y="1200"/>
                                </a:lnTo>
                              </a:path>
                            </a:pathLst>
                          </a:custGeom>
                          <a:noFill/>
                          <a:ln w="7938">
                            <a:solidFill>
                              <a:srgbClr val="7C7C7C"/>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599" name="Freeform 1066"/>
                        <wps:cNvSpPr>
                          <a:spLocks/>
                        </wps:cNvSpPr>
                        <wps:spPr bwMode="auto">
                          <a:xfrm>
                            <a:off x="4176713" y="4165600"/>
                            <a:ext cx="47625" cy="58738"/>
                          </a:xfrm>
                          <a:custGeom>
                            <a:avLst/>
                            <a:gdLst>
                              <a:gd name="T0" fmla="*/ 67 w 91"/>
                              <a:gd name="T1" fmla="*/ 0 h 112"/>
                              <a:gd name="T2" fmla="*/ 91 w 91"/>
                              <a:gd name="T3" fmla="*/ 112 h 112"/>
                              <a:gd name="T4" fmla="*/ 0 w 91"/>
                              <a:gd name="T5" fmla="*/ 43 h 112"/>
                              <a:gd name="T6" fmla="*/ 11 w 91"/>
                              <a:gd name="T7" fmla="*/ 43 h 112"/>
                              <a:gd name="T8" fmla="*/ 31 w 91"/>
                              <a:gd name="T9" fmla="*/ 38 h 112"/>
                              <a:gd name="T10" fmla="*/ 48 w 91"/>
                              <a:gd name="T11" fmla="*/ 26 h 112"/>
                              <a:gd name="T12" fmla="*/ 62 w 91"/>
                              <a:gd name="T13" fmla="*/ 10 h 112"/>
                              <a:gd name="T14" fmla="*/ 67 w 91"/>
                              <a:gd name="T15" fmla="*/ 0 h 11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91" h="112">
                                <a:moveTo>
                                  <a:pt x="67" y="0"/>
                                </a:moveTo>
                                <a:lnTo>
                                  <a:pt x="91" y="112"/>
                                </a:lnTo>
                                <a:lnTo>
                                  <a:pt x="0" y="43"/>
                                </a:lnTo>
                                <a:lnTo>
                                  <a:pt x="11" y="43"/>
                                </a:lnTo>
                                <a:lnTo>
                                  <a:pt x="31" y="38"/>
                                </a:lnTo>
                                <a:lnTo>
                                  <a:pt x="48" y="26"/>
                                </a:lnTo>
                                <a:lnTo>
                                  <a:pt x="62" y="10"/>
                                </a:lnTo>
                                <a:lnTo>
                                  <a:pt x="67" y="0"/>
                                </a:lnTo>
                                <a:close/>
                              </a:path>
                            </a:pathLst>
                          </a:custGeom>
                          <a:solidFill>
                            <a:srgbClr val="7C7C7C"/>
                          </a:solidFill>
                          <a:ln w="3175">
                            <a:solidFill>
                              <a:srgbClr val="7C7C7C"/>
                            </a:solidFill>
                            <a:prstDash val="solid"/>
                            <a:round/>
                            <a:headEnd/>
                            <a:tailEnd/>
                          </a:ln>
                        </wps:spPr>
                        <wps:bodyPr vert="horz" wrap="square" lIns="91440" tIns="45720" rIns="91440" bIns="45720" numCol="1" anchor="t" anchorCtr="0" compatLnSpc="1">
                          <a:prstTxWarp prst="textNoShape">
                            <a:avLst/>
                          </a:prstTxWarp>
                        </wps:bodyPr>
                      </wps:wsp>
                      <wps:wsp>
                        <wps:cNvPr id="2600" name="Freeform 1067"/>
                        <wps:cNvSpPr>
                          <a:spLocks/>
                        </wps:cNvSpPr>
                        <wps:spPr bwMode="auto">
                          <a:xfrm>
                            <a:off x="3956050" y="4100512"/>
                            <a:ext cx="17463" cy="84138"/>
                          </a:xfrm>
                          <a:custGeom>
                            <a:avLst/>
                            <a:gdLst>
                              <a:gd name="T0" fmla="*/ 32 w 32"/>
                              <a:gd name="T1" fmla="*/ 153 h 158"/>
                              <a:gd name="T2" fmla="*/ 32 w 32"/>
                              <a:gd name="T3" fmla="*/ 153 h 158"/>
                              <a:gd name="T4" fmla="*/ 30 w 32"/>
                              <a:gd name="T5" fmla="*/ 154 h 158"/>
                              <a:gd name="T6" fmla="*/ 29 w 32"/>
                              <a:gd name="T7" fmla="*/ 155 h 158"/>
                              <a:gd name="T8" fmla="*/ 28 w 32"/>
                              <a:gd name="T9" fmla="*/ 157 h 158"/>
                              <a:gd name="T10" fmla="*/ 25 w 32"/>
                              <a:gd name="T11" fmla="*/ 157 h 158"/>
                              <a:gd name="T12" fmla="*/ 23 w 32"/>
                              <a:gd name="T13" fmla="*/ 157 h 158"/>
                              <a:gd name="T14" fmla="*/ 20 w 32"/>
                              <a:gd name="T15" fmla="*/ 158 h 158"/>
                              <a:gd name="T16" fmla="*/ 16 w 32"/>
                              <a:gd name="T17" fmla="*/ 158 h 158"/>
                              <a:gd name="T18" fmla="*/ 11 w 32"/>
                              <a:gd name="T19" fmla="*/ 158 h 158"/>
                              <a:gd name="T20" fmla="*/ 8 w 32"/>
                              <a:gd name="T21" fmla="*/ 157 h 158"/>
                              <a:gd name="T22" fmla="*/ 4 w 32"/>
                              <a:gd name="T23" fmla="*/ 157 h 158"/>
                              <a:gd name="T24" fmla="*/ 3 w 32"/>
                              <a:gd name="T25" fmla="*/ 157 h 158"/>
                              <a:gd name="T26" fmla="*/ 1 w 32"/>
                              <a:gd name="T27" fmla="*/ 155 h 158"/>
                              <a:gd name="T28" fmla="*/ 1 w 32"/>
                              <a:gd name="T29" fmla="*/ 154 h 158"/>
                              <a:gd name="T30" fmla="*/ 0 w 32"/>
                              <a:gd name="T31" fmla="*/ 153 h 158"/>
                              <a:gd name="T32" fmla="*/ 0 w 32"/>
                              <a:gd name="T33" fmla="*/ 153 h 158"/>
                              <a:gd name="T34" fmla="*/ 0 w 32"/>
                              <a:gd name="T35" fmla="*/ 5 h 158"/>
                              <a:gd name="T36" fmla="*/ 0 w 32"/>
                              <a:gd name="T37" fmla="*/ 4 h 158"/>
                              <a:gd name="T38" fmla="*/ 1 w 32"/>
                              <a:gd name="T39" fmla="*/ 3 h 158"/>
                              <a:gd name="T40" fmla="*/ 1 w 32"/>
                              <a:gd name="T41" fmla="*/ 3 h 158"/>
                              <a:gd name="T42" fmla="*/ 3 w 32"/>
                              <a:gd name="T43" fmla="*/ 2 h 158"/>
                              <a:gd name="T44" fmla="*/ 4 w 32"/>
                              <a:gd name="T45" fmla="*/ 2 h 158"/>
                              <a:gd name="T46" fmla="*/ 8 w 32"/>
                              <a:gd name="T47" fmla="*/ 0 h 158"/>
                              <a:gd name="T48" fmla="*/ 11 w 32"/>
                              <a:gd name="T49" fmla="*/ 0 h 158"/>
                              <a:gd name="T50" fmla="*/ 16 w 32"/>
                              <a:gd name="T51" fmla="*/ 0 h 158"/>
                              <a:gd name="T52" fmla="*/ 20 w 32"/>
                              <a:gd name="T53" fmla="*/ 0 h 158"/>
                              <a:gd name="T54" fmla="*/ 23 w 32"/>
                              <a:gd name="T55" fmla="*/ 0 h 158"/>
                              <a:gd name="T56" fmla="*/ 25 w 32"/>
                              <a:gd name="T57" fmla="*/ 2 h 158"/>
                              <a:gd name="T58" fmla="*/ 28 w 32"/>
                              <a:gd name="T59" fmla="*/ 2 h 158"/>
                              <a:gd name="T60" fmla="*/ 29 w 32"/>
                              <a:gd name="T61" fmla="*/ 3 h 158"/>
                              <a:gd name="T62" fmla="*/ 30 w 32"/>
                              <a:gd name="T63" fmla="*/ 3 h 158"/>
                              <a:gd name="T64" fmla="*/ 32 w 32"/>
                              <a:gd name="T65" fmla="*/ 4 h 158"/>
                              <a:gd name="T66" fmla="*/ 32 w 32"/>
                              <a:gd name="T67" fmla="*/ 5 h 158"/>
                              <a:gd name="T68" fmla="*/ 32 w 32"/>
                              <a:gd name="T69" fmla="*/ 153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8">
                                <a:moveTo>
                                  <a:pt x="32" y="153"/>
                                </a:moveTo>
                                <a:lnTo>
                                  <a:pt x="32" y="153"/>
                                </a:lnTo>
                                <a:lnTo>
                                  <a:pt x="30" y="154"/>
                                </a:lnTo>
                                <a:lnTo>
                                  <a:pt x="29" y="155"/>
                                </a:lnTo>
                                <a:lnTo>
                                  <a:pt x="28" y="157"/>
                                </a:lnTo>
                                <a:lnTo>
                                  <a:pt x="25" y="157"/>
                                </a:lnTo>
                                <a:lnTo>
                                  <a:pt x="23" y="157"/>
                                </a:lnTo>
                                <a:lnTo>
                                  <a:pt x="20" y="158"/>
                                </a:lnTo>
                                <a:lnTo>
                                  <a:pt x="16" y="158"/>
                                </a:lnTo>
                                <a:lnTo>
                                  <a:pt x="11" y="158"/>
                                </a:lnTo>
                                <a:lnTo>
                                  <a:pt x="8" y="157"/>
                                </a:lnTo>
                                <a:lnTo>
                                  <a:pt x="4" y="157"/>
                                </a:lnTo>
                                <a:lnTo>
                                  <a:pt x="3" y="157"/>
                                </a:lnTo>
                                <a:lnTo>
                                  <a:pt x="1" y="155"/>
                                </a:lnTo>
                                <a:lnTo>
                                  <a:pt x="1" y="154"/>
                                </a:lnTo>
                                <a:lnTo>
                                  <a:pt x="0" y="153"/>
                                </a:lnTo>
                                <a:lnTo>
                                  <a:pt x="0" y="153"/>
                                </a:lnTo>
                                <a:lnTo>
                                  <a:pt x="0" y="5"/>
                                </a:lnTo>
                                <a:lnTo>
                                  <a:pt x="0" y="4"/>
                                </a:lnTo>
                                <a:lnTo>
                                  <a:pt x="1" y="3"/>
                                </a:lnTo>
                                <a:lnTo>
                                  <a:pt x="1" y="3"/>
                                </a:lnTo>
                                <a:lnTo>
                                  <a:pt x="3" y="2"/>
                                </a:lnTo>
                                <a:lnTo>
                                  <a:pt x="4" y="2"/>
                                </a:lnTo>
                                <a:lnTo>
                                  <a:pt x="8" y="0"/>
                                </a:lnTo>
                                <a:lnTo>
                                  <a:pt x="11" y="0"/>
                                </a:lnTo>
                                <a:lnTo>
                                  <a:pt x="16" y="0"/>
                                </a:lnTo>
                                <a:lnTo>
                                  <a:pt x="20" y="0"/>
                                </a:lnTo>
                                <a:lnTo>
                                  <a:pt x="23" y="0"/>
                                </a:lnTo>
                                <a:lnTo>
                                  <a:pt x="25" y="2"/>
                                </a:lnTo>
                                <a:lnTo>
                                  <a:pt x="28" y="2"/>
                                </a:lnTo>
                                <a:lnTo>
                                  <a:pt x="29" y="3"/>
                                </a:lnTo>
                                <a:lnTo>
                                  <a:pt x="30" y="3"/>
                                </a:lnTo>
                                <a:lnTo>
                                  <a:pt x="32" y="4"/>
                                </a:lnTo>
                                <a:lnTo>
                                  <a:pt x="32" y="5"/>
                                </a:lnTo>
                                <a:lnTo>
                                  <a:pt x="32" y="153"/>
                                </a:lnTo>
                                <a:close/>
                              </a:path>
                            </a:pathLst>
                          </a:custGeom>
                          <a:solidFill>
                            <a:srgbClr val="7C7C7C"/>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01" name="Freeform 1068"/>
                        <wps:cNvSpPr>
                          <a:spLocks/>
                        </wps:cNvSpPr>
                        <wps:spPr bwMode="auto">
                          <a:xfrm>
                            <a:off x="3990975" y="4100512"/>
                            <a:ext cx="15875" cy="84138"/>
                          </a:xfrm>
                          <a:custGeom>
                            <a:avLst/>
                            <a:gdLst>
                              <a:gd name="T0" fmla="*/ 31 w 31"/>
                              <a:gd name="T1" fmla="*/ 153 h 158"/>
                              <a:gd name="T2" fmla="*/ 31 w 31"/>
                              <a:gd name="T3" fmla="*/ 153 h 158"/>
                              <a:gd name="T4" fmla="*/ 31 w 31"/>
                              <a:gd name="T5" fmla="*/ 154 h 158"/>
                              <a:gd name="T6" fmla="*/ 30 w 31"/>
                              <a:gd name="T7" fmla="*/ 155 h 158"/>
                              <a:gd name="T8" fmla="*/ 28 w 31"/>
                              <a:gd name="T9" fmla="*/ 157 h 158"/>
                              <a:gd name="T10" fmla="*/ 26 w 31"/>
                              <a:gd name="T11" fmla="*/ 157 h 158"/>
                              <a:gd name="T12" fmla="*/ 23 w 31"/>
                              <a:gd name="T13" fmla="*/ 157 h 158"/>
                              <a:gd name="T14" fmla="*/ 20 w 31"/>
                              <a:gd name="T15" fmla="*/ 158 h 158"/>
                              <a:gd name="T16" fmla="*/ 15 w 31"/>
                              <a:gd name="T17" fmla="*/ 158 h 158"/>
                              <a:gd name="T18" fmla="*/ 11 w 31"/>
                              <a:gd name="T19" fmla="*/ 158 h 158"/>
                              <a:gd name="T20" fmla="*/ 7 w 31"/>
                              <a:gd name="T21" fmla="*/ 157 h 158"/>
                              <a:gd name="T22" fmla="*/ 5 w 31"/>
                              <a:gd name="T23" fmla="*/ 157 h 158"/>
                              <a:gd name="T24" fmla="*/ 3 w 31"/>
                              <a:gd name="T25" fmla="*/ 157 h 158"/>
                              <a:gd name="T26" fmla="*/ 1 w 31"/>
                              <a:gd name="T27" fmla="*/ 155 h 158"/>
                              <a:gd name="T28" fmla="*/ 0 w 31"/>
                              <a:gd name="T29" fmla="*/ 154 h 158"/>
                              <a:gd name="T30" fmla="*/ 0 w 31"/>
                              <a:gd name="T31" fmla="*/ 153 h 158"/>
                              <a:gd name="T32" fmla="*/ 0 w 31"/>
                              <a:gd name="T33" fmla="*/ 153 h 158"/>
                              <a:gd name="T34" fmla="*/ 0 w 31"/>
                              <a:gd name="T35" fmla="*/ 5 h 158"/>
                              <a:gd name="T36" fmla="*/ 0 w 31"/>
                              <a:gd name="T37" fmla="*/ 4 h 158"/>
                              <a:gd name="T38" fmla="*/ 0 w 31"/>
                              <a:gd name="T39" fmla="*/ 3 h 158"/>
                              <a:gd name="T40" fmla="*/ 1 w 31"/>
                              <a:gd name="T41" fmla="*/ 3 h 158"/>
                              <a:gd name="T42" fmla="*/ 3 w 31"/>
                              <a:gd name="T43" fmla="*/ 2 h 158"/>
                              <a:gd name="T44" fmla="*/ 5 w 31"/>
                              <a:gd name="T45" fmla="*/ 2 h 158"/>
                              <a:gd name="T46" fmla="*/ 7 w 31"/>
                              <a:gd name="T47" fmla="*/ 0 h 158"/>
                              <a:gd name="T48" fmla="*/ 11 w 31"/>
                              <a:gd name="T49" fmla="*/ 0 h 158"/>
                              <a:gd name="T50" fmla="*/ 15 w 31"/>
                              <a:gd name="T51" fmla="*/ 0 h 158"/>
                              <a:gd name="T52" fmla="*/ 20 w 31"/>
                              <a:gd name="T53" fmla="*/ 0 h 158"/>
                              <a:gd name="T54" fmla="*/ 23 w 31"/>
                              <a:gd name="T55" fmla="*/ 0 h 158"/>
                              <a:gd name="T56" fmla="*/ 26 w 31"/>
                              <a:gd name="T57" fmla="*/ 2 h 158"/>
                              <a:gd name="T58" fmla="*/ 28 w 31"/>
                              <a:gd name="T59" fmla="*/ 2 h 158"/>
                              <a:gd name="T60" fmla="*/ 30 w 31"/>
                              <a:gd name="T61" fmla="*/ 3 h 158"/>
                              <a:gd name="T62" fmla="*/ 31 w 31"/>
                              <a:gd name="T63" fmla="*/ 3 h 158"/>
                              <a:gd name="T64" fmla="*/ 31 w 31"/>
                              <a:gd name="T65" fmla="*/ 4 h 158"/>
                              <a:gd name="T66" fmla="*/ 31 w 31"/>
                              <a:gd name="T67" fmla="*/ 5 h 158"/>
                              <a:gd name="T68" fmla="*/ 31 w 31"/>
                              <a:gd name="T69" fmla="*/ 153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1" h="158">
                                <a:moveTo>
                                  <a:pt x="31" y="153"/>
                                </a:moveTo>
                                <a:lnTo>
                                  <a:pt x="31" y="153"/>
                                </a:lnTo>
                                <a:lnTo>
                                  <a:pt x="31" y="154"/>
                                </a:lnTo>
                                <a:lnTo>
                                  <a:pt x="30" y="155"/>
                                </a:lnTo>
                                <a:lnTo>
                                  <a:pt x="28" y="157"/>
                                </a:lnTo>
                                <a:lnTo>
                                  <a:pt x="26" y="157"/>
                                </a:lnTo>
                                <a:lnTo>
                                  <a:pt x="23" y="157"/>
                                </a:lnTo>
                                <a:lnTo>
                                  <a:pt x="20" y="158"/>
                                </a:lnTo>
                                <a:lnTo>
                                  <a:pt x="15" y="158"/>
                                </a:lnTo>
                                <a:lnTo>
                                  <a:pt x="11" y="158"/>
                                </a:lnTo>
                                <a:lnTo>
                                  <a:pt x="7" y="157"/>
                                </a:lnTo>
                                <a:lnTo>
                                  <a:pt x="5" y="157"/>
                                </a:lnTo>
                                <a:lnTo>
                                  <a:pt x="3" y="157"/>
                                </a:lnTo>
                                <a:lnTo>
                                  <a:pt x="1" y="155"/>
                                </a:lnTo>
                                <a:lnTo>
                                  <a:pt x="0" y="154"/>
                                </a:lnTo>
                                <a:lnTo>
                                  <a:pt x="0" y="153"/>
                                </a:lnTo>
                                <a:lnTo>
                                  <a:pt x="0" y="153"/>
                                </a:lnTo>
                                <a:lnTo>
                                  <a:pt x="0" y="5"/>
                                </a:lnTo>
                                <a:lnTo>
                                  <a:pt x="0" y="4"/>
                                </a:lnTo>
                                <a:lnTo>
                                  <a:pt x="0" y="3"/>
                                </a:lnTo>
                                <a:lnTo>
                                  <a:pt x="1" y="3"/>
                                </a:lnTo>
                                <a:lnTo>
                                  <a:pt x="3" y="2"/>
                                </a:lnTo>
                                <a:lnTo>
                                  <a:pt x="5" y="2"/>
                                </a:lnTo>
                                <a:lnTo>
                                  <a:pt x="7" y="0"/>
                                </a:lnTo>
                                <a:lnTo>
                                  <a:pt x="11" y="0"/>
                                </a:lnTo>
                                <a:lnTo>
                                  <a:pt x="15" y="0"/>
                                </a:lnTo>
                                <a:lnTo>
                                  <a:pt x="20" y="0"/>
                                </a:lnTo>
                                <a:lnTo>
                                  <a:pt x="23" y="0"/>
                                </a:lnTo>
                                <a:lnTo>
                                  <a:pt x="26" y="2"/>
                                </a:lnTo>
                                <a:lnTo>
                                  <a:pt x="28" y="2"/>
                                </a:lnTo>
                                <a:lnTo>
                                  <a:pt x="30" y="3"/>
                                </a:lnTo>
                                <a:lnTo>
                                  <a:pt x="31" y="3"/>
                                </a:lnTo>
                                <a:lnTo>
                                  <a:pt x="31" y="4"/>
                                </a:lnTo>
                                <a:lnTo>
                                  <a:pt x="31" y="5"/>
                                </a:lnTo>
                                <a:lnTo>
                                  <a:pt x="31" y="153"/>
                                </a:lnTo>
                                <a:close/>
                              </a:path>
                            </a:pathLst>
                          </a:custGeom>
                          <a:solidFill>
                            <a:srgbClr val="7C7C7C"/>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02" name="Freeform 1069"/>
                        <wps:cNvSpPr>
                          <a:spLocks/>
                        </wps:cNvSpPr>
                        <wps:spPr bwMode="auto">
                          <a:xfrm>
                            <a:off x="4025900" y="4100512"/>
                            <a:ext cx="15875" cy="84138"/>
                          </a:xfrm>
                          <a:custGeom>
                            <a:avLst/>
                            <a:gdLst>
                              <a:gd name="T0" fmla="*/ 32 w 32"/>
                              <a:gd name="T1" fmla="*/ 153 h 158"/>
                              <a:gd name="T2" fmla="*/ 32 w 32"/>
                              <a:gd name="T3" fmla="*/ 153 h 158"/>
                              <a:gd name="T4" fmla="*/ 31 w 32"/>
                              <a:gd name="T5" fmla="*/ 154 h 158"/>
                              <a:gd name="T6" fmla="*/ 30 w 32"/>
                              <a:gd name="T7" fmla="*/ 155 h 158"/>
                              <a:gd name="T8" fmla="*/ 29 w 32"/>
                              <a:gd name="T9" fmla="*/ 157 h 158"/>
                              <a:gd name="T10" fmla="*/ 26 w 32"/>
                              <a:gd name="T11" fmla="*/ 157 h 158"/>
                              <a:gd name="T12" fmla="*/ 24 w 32"/>
                              <a:gd name="T13" fmla="*/ 157 h 158"/>
                              <a:gd name="T14" fmla="*/ 21 w 32"/>
                              <a:gd name="T15" fmla="*/ 158 h 158"/>
                              <a:gd name="T16" fmla="*/ 16 w 32"/>
                              <a:gd name="T17" fmla="*/ 158 h 158"/>
                              <a:gd name="T18" fmla="*/ 11 w 32"/>
                              <a:gd name="T19" fmla="*/ 158 h 158"/>
                              <a:gd name="T20" fmla="*/ 9 w 32"/>
                              <a:gd name="T21" fmla="*/ 157 h 158"/>
                              <a:gd name="T22" fmla="*/ 5 w 32"/>
                              <a:gd name="T23" fmla="*/ 157 h 158"/>
                              <a:gd name="T24" fmla="*/ 4 w 32"/>
                              <a:gd name="T25" fmla="*/ 157 h 158"/>
                              <a:gd name="T26" fmla="*/ 2 w 32"/>
                              <a:gd name="T27" fmla="*/ 155 h 158"/>
                              <a:gd name="T28" fmla="*/ 2 w 32"/>
                              <a:gd name="T29" fmla="*/ 154 h 158"/>
                              <a:gd name="T30" fmla="*/ 0 w 32"/>
                              <a:gd name="T31" fmla="*/ 153 h 158"/>
                              <a:gd name="T32" fmla="*/ 0 w 32"/>
                              <a:gd name="T33" fmla="*/ 153 h 158"/>
                              <a:gd name="T34" fmla="*/ 0 w 32"/>
                              <a:gd name="T35" fmla="*/ 5 h 158"/>
                              <a:gd name="T36" fmla="*/ 0 w 32"/>
                              <a:gd name="T37" fmla="*/ 4 h 158"/>
                              <a:gd name="T38" fmla="*/ 2 w 32"/>
                              <a:gd name="T39" fmla="*/ 3 h 158"/>
                              <a:gd name="T40" fmla="*/ 2 w 32"/>
                              <a:gd name="T41" fmla="*/ 3 h 158"/>
                              <a:gd name="T42" fmla="*/ 4 w 32"/>
                              <a:gd name="T43" fmla="*/ 2 h 158"/>
                              <a:gd name="T44" fmla="*/ 6 w 32"/>
                              <a:gd name="T45" fmla="*/ 2 h 158"/>
                              <a:gd name="T46" fmla="*/ 9 w 32"/>
                              <a:gd name="T47" fmla="*/ 0 h 158"/>
                              <a:gd name="T48" fmla="*/ 11 w 32"/>
                              <a:gd name="T49" fmla="*/ 0 h 158"/>
                              <a:gd name="T50" fmla="*/ 16 w 32"/>
                              <a:gd name="T51" fmla="*/ 0 h 158"/>
                              <a:gd name="T52" fmla="*/ 21 w 32"/>
                              <a:gd name="T53" fmla="*/ 0 h 158"/>
                              <a:gd name="T54" fmla="*/ 24 w 32"/>
                              <a:gd name="T55" fmla="*/ 0 h 158"/>
                              <a:gd name="T56" fmla="*/ 26 w 32"/>
                              <a:gd name="T57" fmla="*/ 2 h 158"/>
                              <a:gd name="T58" fmla="*/ 29 w 32"/>
                              <a:gd name="T59" fmla="*/ 2 h 158"/>
                              <a:gd name="T60" fmla="*/ 30 w 32"/>
                              <a:gd name="T61" fmla="*/ 3 h 158"/>
                              <a:gd name="T62" fmla="*/ 31 w 32"/>
                              <a:gd name="T63" fmla="*/ 3 h 158"/>
                              <a:gd name="T64" fmla="*/ 32 w 32"/>
                              <a:gd name="T65" fmla="*/ 4 h 158"/>
                              <a:gd name="T66" fmla="*/ 32 w 32"/>
                              <a:gd name="T67" fmla="*/ 5 h 158"/>
                              <a:gd name="T68" fmla="*/ 32 w 32"/>
                              <a:gd name="T69" fmla="*/ 153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8">
                                <a:moveTo>
                                  <a:pt x="32" y="153"/>
                                </a:moveTo>
                                <a:lnTo>
                                  <a:pt x="32" y="153"/>
                                </a:lnTo>
                                <a:lnTo>
                                  <a:pt x="31" y="154"/>
                                </a:lnTo>
                                <a:lnTo>
                                  <a:pt x="30" y="155"/>
                                </a:lnTo>
                                <a:lnTo>
                                  <a:pt x="29" y="157"/>
                                </a:lnTo>
                                <a:lnTo>
                                  <a:pt x="26" y="157"/>
                                </a:lnTo>
                                <a:lnTo>
                                  <a:pt x="24" y="157"/>
                                </a:lnTo>
                                <a:lnTo>
                                  <a:pt x="21" y="158"/>
                                </a:lnTo>
                                <a:lnTo>
                                  <a:pt x="16" y="158"/>
                                </a:lnTo>
                                <a:lnTo>
                                  <a:pt x="11" y="158"/>
                                </a:lnTo>
                                <a:lnTo>
                                  <a:pt x="9" y="157"/>
                                </a:lnTo>
                                <a:lnTo>
                                  <a:pt x="5" y="157"/>
                                </a:lnTo>
                                <a:lnTo>
                                  <a:pt x="4" y="157"/>
                                </a:lnTo>
                                <a:lnTo>
                                  <a:pt x="2" y="155"/>
                                </a:lnTo>
                                <a:lnTo>
                                  <a:pt x="2" y="154"/>
                                </a:lnTo>
                                <a:lnTo>
                                  <a:pt x="0" y="153"/>
                                </a:lnTo>
                                <a:lnTo>
                                  <a:pt x="0" y="153"/>
                                </a:lnTo>
                                <a:lnTo>
                                  <a:pt x="0" y="5"/>
                                </a:lnTo>
                                <a:lnTo>
                                  <a:pt x="0" y="4"/>
                                </a:lnTo>
                                <a:lnTo>
                                  <a:pt x="2" y="3"/>
                                </a:lnTo>
                                <a:lnTo>
                                  <a:pt x="2" y="3"/>
                                </a:lnTo>
                                <a:lnTo>
                                  <a:pt x="4" y="2"/>
                                </a:lnTo>
                                <a:lnTo>
                                  <a:pt x="6" y="2"/>
                                </a:lnTo>
                                <a:lnTo>
                                  <a:pt x="9" y="0"/>
                                </a:lnTo>
                                <a:lnTo>
                                  <a:pt x="11" y="0"/>
                                </a:lnTo>
                                <a:lnTo>
                                  <a:pt x="16" y="0"/>
                                </a:lnTo>
                                <a:lnTo>
                                  <a:pt x="21" y="0"/>
                                </a:lnTo>
                                <a:lnTo>
                                  <a:pt x="24" y="0"/>
                                </a:lnTo>
                                <a:lnTo>
                                  <a:pt x="26" y="2"/>
                                </a:lnTo>
                                <a:lnTo>
                                  <a:pt x="29" y="2"/>
                                </a:lnTo>
                                <a:lnTo>
                                  <a:pt x="30" y="3"/>
                                </a:lnTo>
                                <a:lnTo>
                                  <a:pt x="31" y="3"/>
                                </a:lnTo>
                                <a:lnTo>
                                  <a:pt x="32" y="4"/>
                                </a:lnTo>
                                <a:lnTo>
                                  <a:pt x="32" y="5"/>
                                </a:lnTo>
                                <a:lnTo>
                                  <a:pt x="32" y="153"/>
                                </a:lnTo>
                                <a:close/>
                              </a:path>
                            </a:pathLst>
                          </a:custGeom>
                          <a:solidFill>
                            <a:srgbClr val="7C7C7C"/>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03" name="Freeform 1070"/>
                        <wps:cNvSpPr>
                          <a:spLocks/>
                        </wps:cNvSpPr>
                        <wps:spPr bwMode="auto">
                          <a:xfrm>
                            <a:off x="4059238" y="4165600"/>
                            <a:ext cx="19050" cy="19050"/>
                          </a:xfrm>
                          <a:custGeom>
                            <a:avLst/>
                            <a:gdLst>
                              <a:gd name="T0" fmla="*/ 36 w 36"/>
                              <a:gd name="T1" fmla="*/ 18 h 37"/>
                              <a:gd name="T2" fmla="*/ 35 w 36"/>
                              <a:gd name="T3" fmla="*/ 28 h 37"/>
                              <a:gd name="T4" fmla="*/ 32 w 36"/>
                              <a:gd name="T5" fmla="*/ 33 h 37"/>
                              <a:gd name="T6" fmla="*/ 27 w 36"/>
                              <a:gd name="T7" fmla="*/ 37 h 37"/>
                              <a:gd name="T8" fmla="*/ 18 w 36"/>
                              <a:gd name="T9" fmla="*/ 37 h 37"/>
                              <a:gd name="T10" fmla="*/ 9 w 36"/>
                              <a:gd name="T11" fmla="*/ 37 h 37"/>
                              <a:gd name="T12" fmla="*/ 4 w 36"/>
                              <a:gd name="T13" fmla="*/ 33 h 37"/>
                              <a:gd name="T14" fmla="*/ 2 w 36"/>
                              <a:gd name="T15" fmla="*/ 28 h 37"/>
                              <a:gd name="T16" fmla="*/ 0 w 36"/>
                              <a:gd name="T17" fmla="*/ 20 h 37"/>
                              <a:gd name="T18" fmla="*/ 2 w 36"/>
                              <a:gd name="T19" fmla="*/ 9 h 37"/>
                              <a:gd name="T20" fmla="*/ 4 w 36"/>
                              <a:gd name="T21" fmla="*/ 4 h 37"/>
                              <a:gd name="T22" fmla="*/ 9 w 36"/>
                              <a:gd name="T23" fmla="*/ 1 h 37"/>
                              <a:gd name="T24" fmla="*/ 19 w 36"/>
                              <a:gd name="T25" fmla="*/ 0 h 37"/>
                              <a:gd name="T26" fmla="*/ 27 w 36"/>
                              <a:gd name="T27" fmla="*/ 1 h 37"/>
                              <a:gd name="T28" fmla="*/ 32 w 36"/>
                              <a:gd name="T29" fmla="*/ 4 h 37"/>
                              <a:gd name="T30" fmla="*/ 36 w 36"/>
                              <a:gd name="T31" fmla="*/ 9 h 37"/>
                              <a:gd name="T32" fmla="*/ 36 w 36"/>
                              <a:gd name="T33" fmla="*/ 18 h 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6" h="37">
                                <a:moveTo>
                                  <a:pt x="36" y="18"/>
                                </a:moveTo>
                                <a:lnTo>
                                  <a:pt x="35" y="28"/>
                                </a:lnTo>
                                <a:lnTo>
                                  <a:pt x="32" y="33"/>
                                </a:lnTo>
                                <a:lnTo>
                                  <a:pt x="27" y="37"/>
                                </a:lnTo>
                                <a:lnTo>
                                  <a:pt x="18" y="37"/>
                                </a:lnTo>
                                <a:lnTo>
                                  <a:pt x="9" y="37"/>
                                </a:lnTo>
                                <a:lnTo>
                                  <a:pt x="4" y="33"/>
                                </a:lnTo>
                                <a:lnTo>
                                  <a:pt x="2" y="28"/>
                                </a:lnTo>
                                <a:lnTo>
                                  <a:pt x="0" y="20"/>
                                </a:lnTo>
                                <a:lnTo>
                                  <a:pt x="2" y="9"/>
                                </a:lnTo>
                                <a:lnTo>
                                  <a:pt x="4" y="4"/>
                                </a:lnTo>
                                <a:lnTo>
                                  <a:pt x="9" y="1"/>
                                </a:lnTo>
                                <a:lnTo>
                                  <a:pt x="19" y="0"/>
                                </a:lnTo>
                                <a:lnTo>
                                  <a:pt x="27" y="1"/>
                                </a:lnTo>
                                <a:lnTo>
                                  <a:pt x="32" y="4"/>
                                </a:lnTo>
                                <a:lnTo>
                                  <a:pt x="36" y="9"/>
                                </a:lnTo>
                                <a:lnTo>
                                  <a:pt x="36" y="18"/>
                                </a:lnTo>
                                <a:close/>
                              </a:path>
                            </a:pathLst>
                          </a:custGeom>
                          <a:solidFill>
                            <a:srgbClr val="7C7C7C"/>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04" name="Freeform 1071"/>
                        <wps:cNvSpPr>
                          <a:spLocks/>
                        </wps:cNvSpPr>
                        <wps:spPr bwMode="auto">
                          <a:xfrm>
                            <a:off x="1585913" y="4287837"/>
                            <a:ext cx="106363" cy="635000"/>
                          </a:xfrm>
                          <a:custGeom>
                            <a:avLst/>
                            <a:gdLst>
                              <a:gd name="T0" fmla="*/ 200 w 203"/>
                              <a:gd name="T1" fmla="*/ 0 h 1200"/>
                              <a:gd name="T2" fmla="*/ 193 w 203"/>
                              <a:gd name="T3" fmla="*/ 12 h 1200"/>
                              <a:gd name="T4" fmla="*/ 136 w 203"/>
                              <a:gd name="T5" fmla="*/ 114 h 1200"/>
                              <a:gd name="T6" fmla="*/ 78 w 203"/>
                              <a:gd name="T7" fmla="*/ 239 h 1200"/>
                              <a:gd name="T8" fmla="*/ 42 w 203"/>
                              <a:gd name="T9" fmla="*/ 335 h 1200"/>
                              <a:gd name="T10" fmla="*/ 15 w 203"/>
                              <a:gd name="T11" fmla="*/ 438 h 1200"/>
                              <a:gd name="T12" fmla="*/ 0 w 203"/>
                              <a:gd name="T13" fmla="*/ 542 h 1200"/>
                              <a:gd name="T14" fmla="*/ 0 w 203"/>
                              <a:gd name="T15" fmla="*/ 594 h 1200"/>
                              <a:gd name="T16" fmla="*/ 4 w 203"/>
                              <a:gd name="T17" fmla="*/ 652 h 1200"/>
                              <a:gd name="T18" fmla="*/ 22 w 203"/>
                              <a:gd name="T19" fmla="*/ 765 h 1200"/>
                              <a:gd name="T20" fmla="*/ 52 w 203"/>
                              <a:gd name="T21" fmla="*/ 871 h 1200"/>
                              <a:gd name="T22" fmla="*/ 86 w 203"/>
                              <a:gd name="T23" fmla="*/ 970 h 1200"/>
                              <a:gd name="T24" fmla="*/ 142 w 203"/>
                              <a:gd name="T25" fmla="*/ 1093 h 1200"/>
                              <a:gd name="T26" fmla="*/ 197 w 203"/>
                              <a:gd name="T27" fmla="*/ 1191 h 1200"/>
                              <a:gd name="T28" fmla="*/ 203 w 203"/>
                              <a:gd name="T29" fmla="*/ 1200 h 12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03" h="1200">
                                <a:moveTo>
                                  <a:pt x="200" y="0"/>
                                </a:moveTo>
                                <a:lnTo>
                                  <a:pt x="193" y="12"/>
                                </a:lnTo>
                                <a:lnTo>
                                  <a:pt x="136" y="114"/>
                                </a:lnTo>
                                <a:lnTo>
                                  <a:pt x="78" y="239"/>
                                </a:lnTo>
                                <a:lnTo>
                                  <a:pt x="42" y="335"/>
                                </a:lnTo>
                                <a:lnTo>
                                  <a:pt x="15" y="438"/>
                                </a:lnTo>
                                <a:lnTo>
                                  <a:pt x="0" y="542"/>
                                </a:lnTo>
                                <a:lnTo>
                                  <a:pt x="0" y="594"/>
                                </a:lnTo>
                                <a:lnTo>
                                  <a:pt x="4" y="652"/>
                                </a:lnTo>
                                <a:lnTo>
                                  <a:pt x="22" y="765"/>
                                </a:lnTo>
                                <a:lnTo>
                                  <a:pt x="52" y="871"/>
                                </a:lnTo>
                                <a:lnTo>
                                  <a:pt x="86" y="970"/>
                                </a:lnTo>
                                <a:lnTo>
                                  <a:pt x="142" y="1093"/>
                                </a:lnTo>
                                <a:lnTo>
                                  <a:pt x="197" y="1191"/>
                                </a:lnTo>
                                <a:lnTo>
                                  <a:pt x="203" y="1200"/>
                                </a:lnTo>
                              </a:path>
                            </a:pathLst>
                          </a:custGeom>
                          <a:noFill/>
                          <a:ln w="793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605" name="Freeform 1072"/>
                        <wps:cNvSpPr>
                          <a:spLocks/>
                        </wps:cNvSpPr>
                        <wps:spPr bwMode="auto">
                          <a:xfrm>
                            <a:off x="1651000" y="4872037"/>
                            <a:ext cx="49213" cy="60325"/>
                          </a:xfrm>
                          <a:custGeom>
                            <a:avLst/>
                            <a:gdLst>
                              <a:gd name="T0" fmla="*/ 67 w 93"/>
                              <a:gd name="T1" fmla="*/ 0 h 112"/>
                              <a:gd name="T2" fmla="*/ 93 w 93"/>
                              <a:gd name="T3" fmla="*/ 112 h 112"/>
                              <a:gd name="T4" fmla="*/ 0 w 93"/>
                              <a:gd name="T5" fmla="*/ 43 h 112"/>
                              <a:gd name="T6" fmla="*/ 11 w 93"/>
                              <a:gd name="T7" fmla="*/ 43 h 112"/>
                              <a:gd name="T8" fmla="*/ 31 w 93"/>
                              <a:gd name="T9" fmla="*/ 39 h 112"/>
                              <a:gd name="T10" fmla="*/ 48 w 93"/>
                              <a:gd name="T11" fmla="*/ 27 h 112"/>
                              <a:gd name="T12" fmla="*/ 62 w 93"/>
                              <a:gd name="T13" fmla="*/ 10 h 112"/>
                              <a:gd name="T14" fmla="*/ 67 w 93"/>
                              <a:gd name="T15" fmla="*/ 0 h 11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93" h="112">
                                <a:moveTo>
                                  <a:pt x="67" y="0"/>
                                </a:moveTo>
                                <a:lnTo>
                                  <a:pt x="93" y="112"/>
                                </a:lnTo>
                                <a:lnTo>
                                  <a:pt x="0" y="43"/>
                                </a:lnTo>
                                <a:lnTo>
                                  <a:pt x="11" y="43"/>
                                </a:lnTo>
                                <a:lnTo>
                                  <a:pt x="31" y="39"/>
                                </a:lnTo>
                                <a:lnTo>
                                  <a:pt x="48" y="27"/>
                                </a:lnTo>
                                <a:lnTo>
                                  <a:pt x="62" y="10"/>
                                </a:lnTo>
                                <a:lnTo>
                                  <a:pt x="67" y="0"/>
                                </a:lnTo>
                                <a:close/>
                              </a:path>
                            </a:pathLst>
                          </a:custGeom>
                          <a:solidFill>
                            <a:srgbClr val="000000"/>
                          </a:solidFill>
                          <a:ln w="3175">
                            <a:solidFill>
                              <a:srgbClr val="000000"/>
                            </a:solidFill>
                            <a:prstDash val="solid"/>
                            <a:round/>
                            <a:headEnd/>
                            <a:tailEnd/>
                          </a:ln>
                        </wps:spPr>
                        <wps:bodyPr vert="horz" wrap="square" lIns="91440" tIns="45720" rIns="91440" bIns="45720" numCol="1" anchor="t" anchorCtr="0" compatLnSpc="1">
                          <a:prstTxWarp prst="textNoShape">
                            <a:avLst/>
                          </a:prstTxWarp>
                        </wps:bodyPr>
                      </wps:wsp>
                      <wps:wsp>
                        <wps:cNvPr id="2606" name="Freeform 1073"/>
                        <wps:cNvSpPr>
                          <a:spLocks/>
                        </wps:cNvSpPr>
                        <wps:spPr bwMode="auto">
                          <a:xfrm>
                            <a:off x="1430338" y="4808537"/>
                            <a:ext cx="15875" cy="84138"/>
                          </a:xfrm>
                          <a:custGeom>
                            <a:avLst/>
                            <a:gdLst>
                              <a:gd name="T0" fmla="*/ 32 w 32"/>
                              <a:gd name="T1" fmla="*/ 152 h 157"/>
                              <a:gd name="T2" fmla="*/ 32 w 32"/>
                              <a:gd name="T3" fmla="*/ 154 h 157"/>
                              <a:gd name="T4" fmla="*/ 30 w 32"/>
                              <a:gd name="T5" fmla="*/ 154 h 157"/>
                              <a:gd name="T6" fmla="*/ 30 w 32"/>
                              <a:gd name="T7" fmla="*/ 155 h 157"/>
                              <a:gd name="T8" fmla="*/ 28 w 32"/>
                              <a:gd name="T9" fmla="*/ 156 h 157"/>
                              <a:gd name="T10" fmla="*/ 27 w 32"/>
                              <a:gd name="T11" fmla="*/ 156 h 157"/>
                              <a:gd name="T12" fmla="*/ 23 w 32"/>
                              <a:gd name="T13" fmla="*/ 156 h 157"/>
                              <a:gd name="T14" fmla="*/ 21 w 32"/>
                              <a:gd name="T15" fmla="*/ 157 h 157"/>
                              <a:gd name="T16" fmla="*/ 16 w 32"/>
                              <a:gd name="T17" fmla="*/ 157 h 157"/>
                              <a:gd name="T18" fmla="*/ 12 w 32"/>
                              <a:gd name="T19" fmla="*/ 157 h 157"/>
                              <a:gd name="T20" fmla="*/ 8 w 32"/>
                              <a:gd name="T21" fmla="*/ 156 h 157"/>
                              <a:gd name="T22" fmla="*/ 6 w 32"/>
                              <a:gd name="T23" fmla="*/ 156 h 157"/>
                              <a:gd name="T24" fmla="*/ 3 w 32"/>
                              <a:gd name="T25" fmla="*/ 156 h 157"/>
                              <a:gd name="T26" fmla="*/ 2 w 32"/>
                              <a:gd name="T27" fmla="*/ 155 h 157"/>
                              <a:gd name="T28" fmla="*/ 1 w 32"/>
                              <a:gd name="T29" fmla="*/ 154 h 157"/>
                              <a:gd name="T30" fmla="*/ 0 w 32"/>
                              <a:gd name="T31" fmla="*/ 154 h 157"/>
                              <a:gd name="T32" fmla="*/ 0 w 32"/>
                              <a:gd name="T33" fmla="*/ 152 h 157"/>
                              <a:gd name="T34" fmla="*/ 0 w 32"/>
                              <a:gd name="T35" fmla="*/ 5 h 157"/>
                              <a:gd name="T36" fmla="*/ 0 w 32"/>
                              <a:gd name="T37" fmla="*/ 3 h 157"/>
                              <a:gd name="T38" fmla="*/ 1 w 32"/>
                              <a:gd name="T39" fmla="*/ 2 h 157"/>
                              <a:gd name="T40" fmla="*/ 2 w 32"/>
                              <a:gd name="T41" fmla="*/ 2 h 157"/>
                              <a:gd name="T42" fmla="*/ 3 w 32"/>
                              <a:gd name="T43" fmla="*/ 1 h 157"/>
                              <a:gd name="T44" fmla="*/ 6 w 32"/>
                              <a:gd name="T45" fmla="*/ 1 h 157"/>
                              <a:gd name="T46" fmla="*/ 8 w 32"/>
                              <a:gd name="T47" fmla="*/ 0 h 157"/>
                              <a:gd name="T48" fmla="*/ 12 w 32"/>
                              <a:gd name="T49" fmla="*/ 0 h 157"/>
                              <a:gd name="T50" fmla="*/ 16 w 32"/>
                              <a:gd name="T51" fmla="*/ 0 h 157"/>
                              <a:gd name="T52" fmla="*/ 21 w 32"/>
                              <a:gd name="T53" fmla="*/ 0 h 157"/>
                              <a:gd name="T54" fmla="*/ 23 w 32"/>
                              <a:gd name="T55" fmla="*/ 0 h 157"/>
                              <a:gd name="T56" fmla="*/ 27 w 32"/>
                              <a:gd name="T57" fmla="*/ 1 h 157"/>
                              <a:gd name="T58" fmla="*/ 28 w 32"/>
                              <a:gd name="T59" fmla="*/ 1 h 157"/>
                              <a:gd name="T60" fmla="*/ 30 w 32"/>
                              <a:gd name="T61" fmla="*/ 2 h 157"/>
                              <a:gd name="T62" fmla="*/ 30 w 32"/>
                              <a:gd name="T63" fmla="*/ 2 h 157"/>
                              <a:gd name="T64" fmla="*/ 32 w 32"/>
                              <a:gd name="T65" fmla="*/ 3 h 157"/>
                              <a:gd name="T66" fmla="*/ 32 w 32"/>
                              <a:gd name="T67" fmla="*/ 5 h 157"/>
                              <a:gd name="T68" fmla="*/ 32 w 32"/>
                              <a:gd name="T69"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7">
                                <a:moveTo>
                                  <a:pt x="32" y="152"/>
                                </a:moveTo>
                                <a:lnTo>
                                  <a:pt x="32" y="154"/>
                                </a:lnTo>
                                <a:lnTo>
                                  <a:pt x="30" y="154"/>
                                </a:lnTo>
                                <a:lnTo>
                                  <a:pt x="30" y="155"/>
                                </a:lnTo>
                                <a:lnTo>
                                  <a:pt x="28" y="156"/>
                                </a:lnTo>
                                <a:lnTo>
                                  <a:pt x="27" y="156"/>
                                </a:lnTo>
                                <a:lnTo>
                                  <a:pt x="23" y="156"/>
                                </a:lnTo>
                                <a:lnTo>
                                  <a:pt x="21" y="157"/>
                                </a:lnTo>
                                <a:lnTo>
                                  <a:pt x="16" y="157"/>
                                </a:lnTo>
                                <a:lnTo>
                                  <a:pt x="12" y="157"/>
                                </a:lnTo>
                                <a:lnTo>
                                  <a:pt x="8" y="156"/>
                                </a:lnTo>
                                <a:lnTo>
                                  <a:pt x="6" y="156"/>
                                </a:lnTo>
                                <a:lnTo>
                                  <a:pt x="3" y="156"/>
                                </a:lnTo>
                                <a:lnTo>
                                  <a:pt x="2" y="155"/>
                                </a:lnTo>
                                <a:lnTo>
                                  <a:pt x="1" y="154"/>
                                </a:lnTo>
                                <a:lnTo>
                                  <a:pt x="0" y="154"/>
                                </a:lnTo>
                                <a:lnTo>
                                  <a:pt x="0" y="152"/>
                                </a:lnTo>
                                <a:lnTo>
                                  <a:pt x="0" y="5"/>
                                </a:lnTo>
                                <a:lnTo>
                                  <a:pt x="0" y="3"/>
                                </a:lnTo>
                                <a:lnTo>
                                  <a:pt x="1" y="2"/>
                                </a:lnTo>
                                <a:lnTo>
                                  <a:pt x="2" y="2"/>
                                </a:lnTo>
                                <a:lnTo>
                                  <a:pt x="3" y="1"/>
                                </a:lnTo>
                                <a:lnTo>
                                  <a:pt x="6" y="1"/>
                                </a:lnTo>
                                <a:lnTo>
                                  <a:pt x="8" y="0"/>
                                </a:lnTo>
                                <a:lnTo>
                                  <a:pt x="12" y="0"/>
                                </a:lnTo>
                                <a:lnTo>
                                  <a:pt x="16" y="0"/>
                                </a:lnTo>
                                <a:lnTo>
                                  <a:pt x="21" y="0"/>
                                </a:lnTo>
                                <a:lnTo>
                                  <a:pt x="23" y="0"/>
                                </a:lnTo>
                                <a:lnTo>
                                  <a:pt x="27" y="1"/>
                                </a:lnTo>
                                <a:lnTo>
                                  <a:pt x="28" y="1"/>
                                </a:lnTo>
                                <a:lnTo>
                                  <a:pt x="30" y="2"/>
                                </a:lnTo>
                                <a:lnTo>
                                  <a:pt x="30" y="2"/>
                                </a:lnTo>
                                <a:lnTo>
                                  <a:pt x="32" y="3"/>
                                </a:lnTo>
                                <a:lnTo>
                                  <a:pt x="32" y="5"/>
                                </a:lnTo>
                                <a:lnTo>
                                  <a:pt x="32"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07" name="Freeform 1074"/>
                        <wps:cNvSpPr>
                          <a:spLocks/>
                        </wps:cNvSpPr>
                        <wps:spPr bwMode="auto">
                          <a:xfrm>
                            <a:off x="1465263" y="4808537"/>
                            <a:ext cx="15875" cy="84138"/>
                          </a:xfrm>
                          <a:custGeom>
                            <a:avLst/>
                            <a:gdLst>
                              <a:gd name="T0" fmla="*/ 32 w 32"/>
                              <a:gd name="T1" fmla="*/ 152 h 157"/>
                              <a:gd name="T2" fmla="*/ 31 w 32"/>
                              <a:gd name="T3" fmla="*/ 154 h 157"/>
                              <a:gd name="T4" fmla="*/ 31 w 32"/>
                              <a:gd name="T5" fmla="*/ 154 h 157"/>
                              <a:gd name="T6" fmla="*/ 30 w 32"/>
                              <a:gd name="T7" fmla="*/ 155 h 157"/>
                              <a:gd name="T8" fmla="*/ 29 w 32"/>
                              <a:gd name="T9" fmla="*/ 156 h 157"/>
                              <a:gd name="T10" fmla="*/ 26 w 32"/>
                              <a:gd name="T11" fmla="*/ 156 h 157"/>
                              <a:gd name="T12" fmla="*/ 24 w 32"/>
                              <a:gd name="T13" fmla="*/ 156 h 157"/>
                              <a:gd name="T14" fmla="*/ 20 w 32"/>
                              <a:gd name="T15" fmla="*/ 157 h 157"/>
                              <a:gd name="T16" fmla="*/ 16 w 32"/>
                              <a:gd name="T17" fmla="*/ 157 h 157"/>
                              <a:gd name="T18" fmla="*/ 11 w 32"/>
                              <a:gd name="T19" fmla="*/ 157 h 157"/>
                              <a:gd name="T20" fmla="*/ 8 w 32"/>
                              <a:gd name="T21" fmla="*/ 156 h 157"/>
                              <a:gd name="T22" fmla="*/ 5 w 32"/>
                              <a:gd name="T23" fmla="*/ 156 h 157"/>
                              <a:gd name="T24" fmla="*/ 3 w 32"/>
                              <a:gd name="T25" fmla="*/ 156 h 157"/>
                              <a:gd name="T26" fmla="*/ 1 w 32"/>
                              <a:gd name="T27" fmla="*/ 155 h 157"/>
                              <a:gd name="T28" fmla="*/ 0 w 32"/>
                              <a:gd name="T29" fmla="*/ 154 h 157"/>
                              <a:gd name="T30" fmla="*/ 0 w 32"/>
                              <a:gd name="T31" fmla="*/ 154 h 157"/>
                              <a:gd name="T32" fmla="*/ 0 w 32"/>
                              <a:gd name="T33" fmla="*/ 152 h 157"/>
                              <a:gd name="T34" fmla="*/ 0 w 32"/>
                              <a:gd name="T35" fmla="*/ 5 h 157"/>
                              <a:gd name="T36" fmla="*/ 0 w 32"/>
                              <a:gd name="T37" fmla="*/ 3 h 157"/>
                              <a:gd name="T38" fmla="*/ 0 w 32"/>
                              <a:gd name="T39" fmla="*/ 2 h 157"/>
                              <a:gd name="T40" fmla="*/ 1 w 32"/>
                              <a:gd name="T41" fmla="*/ 2 h 157"/>
                              <a:gd name="T42" fmla="*/ 3 w 32"/>
                              <a:gd name="T43" fmla="*/ 1 h 157"/>
                              <a:gd name="T44" fmla="*/ 5 w 32"/>
                              <a:gd name="T45" fmla="*/ 1 h 157"/>
                              <a:gd name="T46" fmla="*/ 8 w 32"/>
                              <a:gd name="T47" fmla="*/ 0 h 157"/>
                              <a:gd name="T48" fmla="*/ 11 w 32"/>
                              <a:gd name="T49" fmla="*/ 0 h 157"/>
                              <a:gd name="T50" fmla="*/ 16 w 32"/>
                              <a:gd name="T51" fmla="*/ 0 h 157"/>
                              <a:gd name="T52" fmla="*/ 20 w 32"/>
                              <a:gd name="T53" fmla="*/ 0 h 157"/>
                              <a:gd name="T54" fmla="*/ 24 w 32"/>
                              <a:gd name="T55" fmla="*/ 0 h 157"/>
                              <a:gd name="T56" fmla="*/ 26 w 32"/>
                              <a:gd name="T57" fmla="*/ 1 h 157"/>
                              <a:gd name="T58" fmla="*/ 29 w 32"/>
                              <a:gd name="T59" fmla="*/ 1 h 157"/>
                              <a:gd name="T60" fmla="*/ 30 w 32"/>
                              <a:gd name="T61" fmla="*/ 2 h 157"/>
                              <a:gd name="T62" fmla="*/ 31 w 32"/>
                              <a:gd name="T63" fmla="*/ 2 h 157"/>
                              <a:gd name="T64" fmla="*/ 31 w 32"/>
                              <a:gd name="T65" fmla="*/ 3 h 157"/>
                              <a:gd name="T66" fmla="*/ 32 w 32"/>
                              <a:gd name="T67" fmla="*/ 5 h 157"/>
                              <a:gd name="T68" fmla="*/ 32 w 32"/>
                              <a:gd name="T69"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7">
                                <a:moveTo>
                                  <a:pt x="32" y="152"/>
                                </a:moveTo>
                                <a:lnTo>
                                  <a:pt x="31" y="154"/>
                                </a:lnTo>
                                <a:lnTo>
                                  <a:pt x="31" y="154"/>
                                </a:lnTo>
                                <a:lnTo>
                                  <a:pt x="30" y="155"/>
                                </a:lnTo>
                                <a:lnTo>
                                  <a:pt x="29" y="156"/>
                                </a:lnTo>
                                <a:lnTo>
                                  <a:pt x="26" y="156"/>
                                </a:lnTo>
                                <a:lnTo>
                                  <a:pt x="24" y="156"/>
                                </a:lnTo>
                                <a:lnTo>
                                  <a:pt x="20" y="157"/>
                                </a:lnTo>
                                <a:lnTo>
                                  <a:pt x="16" y="157"/>
                                </a:lnTo>
                                <a:lnTo>
                                  <a:pt x="11" y="157"/>
                                </a:lnTo>
                                <a:lnTo>
                                  <a:pt x="8" y="156"/>
                                </a:lnTo>
                                <a:lnTo>
                                  <a:pt x="5" y="156"/>
                                </a:lnTo>
                                <a:lnTo>
                                  <a:pt x="3" y="156"/>
                                </a:lnTo>
                                <a:lnTo>
                                  <a:pt x="1" y="155"/>
                                </a:lnTo>
                                <a:lnTo>
                                  <a:pt x="0" y="154"/>
                                </a:lnTo>
                                <a:lnTo>
                                  <a:pt x="0" y="154"/>
                                </a:lnTo>
                                <a:lnTo>
                                  <a:pt x="0" y="152"/>
                                </a:lnTo>
                                <a:lnTo>
                                  <a:pt x="0" y="5"/>
                                </a:lnTo>
                                <a:lnTo>
                                  <a:pt x="0" y="3"/>
                                </a:lnTo>
                                <a:lnTo>
                                  <a:pt x="0" y="2"/>
                                </a:lnTo>
                                <a:lnTo>
                                  <a:pt x="1" y="2"/>
                                </a:lnTo>
                                <a:lnTo>
                                  <a:pt x="3" y="1"/>
                                </a:lnTo>
                                <a:lnTo>
                                  <a:pt x="5" y="1"/>
                                </a:lnTo>
                                <a:lnTo>
                                  <a:pt x="8" y="0"/>
                                </a:lnTo>
                                <a:lnTo>
                                  <a:pt x="11" y="0"/>
                                </a:lnTo>
                                <a:lnTo>
                                  <a:pt x="16" y="0"/>
                                </a:lnTo>
                                <a:lnTo>
                                  <a:pt x="20" y="0"/>
                                </a:lnTo>
                                <a:lnTo>
                                  <a:pt x="24" y="0"/>
                                </a:lnTo>
                                <a:lnTo>
                                  <a:pt x="26" y="1"/>
                                </a:lnTo>
                                <a:lnTo>
                                  <a:pt x="29" y="1"/>
                                </a:lnTo>
                                <a:lnTo>
                                  <a:pt x="30" y="2"/>
                                </a:lnTo>
                                <a:lnTo>
                                  <a:pt x="31" y="2"/>
                                </a:lnTo>
                                <a:lnTo>
                                  <a:pt x="31" y="3"/>
                                </a:lnTo>
                                <a:lnTo>
                                  <a:pt x="32" y="5"/>
                                </a:lnTo>
                                <a:lnTo>
                                  <a:pt x="32"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08" name="Freeform 1075"/>
                        <wps:cNvSpPr>
                          <a:spLocks/>
                        </wps:cNvSpPr>
                        <wps:spPr bwMode="auto">
                          <a:xfrm>
                            <a:off x="1498600" y="4808537"/>
                            <a:ext cx="17463" cy="84138"/>
                          </a:xfrm>
                          <a:custGeom>
                            <a:avLst/>
                            <a:gdLst>
                              <a:gd name="T0" fmla="*/ 32 w 32"/>
                              <a:gd name="T1" fmla="*/ 152 h 157"/>
                              <a:gd name="T2" fmla="*/ 32 w 32"/>
                              <a:gd name="T3" fmla="*/ 154 h 157"/>
                              <a:gd name="T4" fmla="*/ 31 w 32"/>
                              <a:gd name="T5" fmla="*/ 154 h 157"/>
                              <a:gd name="T6" fmla="*/ 31 w 32"/>
                              <a:gd name="T7" fmla="*/ 155 h 157"/>
                              <a:gd name="T8" fmla="*/ 29 w 32"/>
                              <a:gd name="T9" fmla="*/ 156 h 157"/>
                              <a:gd name="T10" fmla="*/ 28 w 32"/>
                              <a:gd name="T11" fmla="*/ 156 h 157"/>
                              <a:gd name="T12" fmla="*/ 24 w 32"/>
                              <a:gd name="T13" fmla="*/ 156 h 157"/>
                              <a:gd name="T14" fmla="*/ 21 w 32"/>
                              <a:gd name="T15" fmla="*/ 157 h 157"/>
                              <a:gd name="T16" fmla="*/ 16 w 32"/>
                              <a:gd name="T17" fmla="*/ 157 h 157"/>
                              <a:gd name="T18" fmla="*/ 13 w 32"/>
                              <a:gd name="T19" fmla="*/ 157 h 157"/>
                              <a:gd name="T20" fmla="*/ 9 w 32"/>
                              <a:gd name="T21" fmla="*/ 156 h 157"/>
                              <a:gd name="T22" fmla="*/ 7 w 32"/>
                              <a:gd name="T23" fmla="*/ 156 h 157"/>
                              <a:gd name="T24" fmla="*/ 4 w 32"/>
                              <a:gd name="T25" fmla="*/ 156 h 157"/>
                              <a:gd name="T26" fmla="*/ 3 w 32"/>
                              <a:gd name="T27" fmla="*/ 155 h 157"/>
                              <a:gd name="T28" fmla="*/ 2 w 32"/>
                              <a:gd name="T29" fmla="*/ 154 h 157"/>
                              <a:gd name="T30" fmla="*/ 0 w 32"/>
                              <a:gd name="T31" fmla="*/ 154 h 157"/>
                              <a:gd name="T32" fmla="*/ 0 w 32"/>
                              <a:gd name="T33" fmla="*/ 152 h 157"/>
                              <a:gd name="T34" fmla="*/ 0 w 32"/>
                              <a:gd name="T35" fmla="*/ 5 h 157"/>
                              <a:gd name="T36" fmla="*/ 0 w 32"/>
                              <a:gd name="T37" fmla="*/ 3 h 157"/>
                              <a:gd name="T38" fmla="*/ 2 w 32"/>
                              <a:gd name="T39" fmla="*/ 2 h 157"/>
                              <a:gd name="T40" fmla="*/ 3 w 32"/>
                              <a:gd name="T41" fmla="*/ 2 h 157"/>
                              <a:gd name="T42" fmla="*/ 4 w 32"/>
                              <a:gd name="T43" fmla="*/ 1 h 157"/>
                              <a:gd name="T44" fmla="*/ 7 w 32"/>
                              <a:gd name="T45" fmla="*/ 1 h 157"/>
                              <a:gd name="T46" fmla="*/ 9 w 32"/>
                              <a:gd name="T47" fmla="*/ 0 h 157"/>
                              <a:gd name="T48" fmla="*/ 13 w 32"/>
                              <a:gd name="T49" fmla="*/ 0 h 157"/>
                              <a:gd name="T50" fmla="*/ 16 w 32"/>
                              <a:gd name="T51" fmla="*/ 0 h 157"/>
                              <a:gd name="T52" fmla="*/ 21 w 32"/>
                              <a:gd name="T53" fmla="*/ 0 h 157"/>
                              <a:gd name="T54" fmla="*/ 24 w 32"/>
                              <a:gd name="T55" fmla="*/ 0 h 157"/>
                              <a:gd name="T56" fmla="*/ 28 w 32"/>
                              <a:gd name="T57" fmla="*/ 1 h 157"/>
                              <a:gd name="T58" fmla="*/ 29 w 32"/>
                              <a:gd name="T59" fmla="*/ 1 h 157"/>
                              <a:gd name="T60" fmla="*/ 31 w 32"/>
                              <a:gd name="T61" fmla="*/ 2 h 157"/>
                              <a:gd name="T62" fmla="*/ 31 w 32"/>
                              <a:gd name="T63" fmla="*/ 2 h 157"/>
                              <a:gd name="T64" fmla="*/ 32 w 32"/>
                              <a:gd name="T65" fmla="*/ 3 h 157"/>
                              <a:gd name="T66" fmla="*/ 32 w 32"/>
                              <a:gd name="T67" fmla="*/ 5 h 157"/>
                              <a:gd name="T68" fmla="*/ 32 w 32"/>
                              <a:gd name="T69"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7">
                                <a:moveTo>
                                  <a:pt x="32" y="152"/>
                                </a:moveTo>
                                <a:lnTo>
                                  <a:pt x="32" y="154"/>
                                </a:lnTo>
                                <a:lnTo>
                                  <a:pt x="31" y="154"/>
                                </a:lnTo>
                                <a:lnTo>
                                  <a:pt x="31" y="155"/>
                                </a:lnTo>
                                <a:lnTo>
                                  <a:pt x="29" y="156"/>
                                </a:lnTo>
                                <a:lnTo>
                                  <a:pt x="28" y="156"/>
                                </a:lnTo>
                                <a:lnTo>
                                  <a:pt x="24" y="156"/>
                                </a:lnTo>
                                <a:lnTo>
                                  <a:pt x="21" y="157"/>
                                </a:lnTo>
                                <a:lnTo>
                                  <a:pt x="16" y="157"/>
                                </a:lnTo>
                                <a:lnTo>
                                  <a:pt x="13" y="157"/>
                                </a:lnTo>
                                <a:lnTo>
                                  <a:pt x="9" y="156"/>
                                </a:lnTo>
                                <a:lnTo>
                                  <a:pt x="7" y="156"/>
                                </a:lnTo>
                                <a:lnTo>
                                  <a:pt x="4" y="156"/>
                                </a:lnTo>
                                <a:lnTo>
                                  <a:pt x="3" y="155"/>
                                </a:lnTo>
                                <a:lnTo>
                                  <a:pt x="2" y="154"/>
                                </a:lnTo>
                                <a:lnTo>
                                  <a:pt x="0" y="154"/>
                                </a:lnTo>
                                <a:lnTo>
                                  <a:pt x="0" y="152"/>
                                </a:lnTo>
                                <a:lnTo>
                                  <a:pt x="0" y="5"/>
                                </a:lnTo>
                                <a:lnTo>
                                  <a:pt x="0" y="3"/>
                                </a:lnTo>
                                <a:lnTo>
                                  <a:pt x="2" y="2"/>
                                </a:lnTo>
                                <a:lnTo>
                                  <a:pt x="3" y="2"/>
                                </a:lnTo>
                                <a:lnTo>
                                  <a:pt x="4" y="1"/>
                                </a:lnTo>
                                <a:lnTo>
                                  <a:pt x="7" y="1"/>
                                </a:lnTo>
                                <a:lnTo>
                                  <a:pt x="9" y="0"/>
                                </a:lnTo>
                                <a:lnTo>
                                  <a:pt x="13" y="0"/>
                                </a:lnTo>
                                <a:lnTo>
                                  <a:pt x="16" y="0"/>
                                </a:lnTo>
                                <a:lnTo>
                                  <a:pt x="21" y="0"/>
                                </a:lnTo>
                                <a:lnTo>
                                  <a:pt x="24" y="0"/>
                                </a:lnTo>
                                <a:lnTo>
                                  <a:pt x="28" y="1"/>
                                </a:lnTo>
                                <a:lnTo>
                                  <a:pt x="29" y="1"/>
                                </a:lnTo>
                                <a:lnTo>
                                  <a:pt x="31" y="2"/>
                                </a:lnTo>
                                <a:lnTo>
                                  <a:pt x="31" y="2"/>
                                </a:lnTo>
                                <a:lnTo>
                                  <a:pt x="32" y="3"/>
                                </a:lnTo>
                                <a:lnTo>
                                  <a:pt x="32" y="5"/>
                                </a:lnTo>
                                <a:lnTo>
                                  <a:pt x="32"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09" name="Freeform 1076"/>
                        <wps:cNvSpPr>
                          <a:spLocks/>
                        </wps:cNvSpPr>
                        <wps:spPr bwMode="auto">
                          <a:xfrm>
                            <a:off x="1533525" y="4872037"/>
                            <a:ext cx="19050" cy="20638"/>
                          </a:xfrm>
                          <a:custGeom>
                            <a:avLst/>
                            <a:gdLst>
                              <a:gd name="T0" fmla="*/ 35 w 35"/>
                              <a:gd name="T1" fmla="*/ 19 h 37"/>
                              <a:gd name="T2" fmla="*/ 35 w 35"/>
                              <a:gd name="T3" fmla="*/ 29 h 37"/>
                              <a:gd name="T4" fmla="*/ 32 w 35"/>
                              <a:gd name="T5" fmla="*/ 34 h 37"/>
                              <a:gd name="T6" fmla="*/ 27 w 35"/>
                              <a:gd name="T7" fmla="*/ 37 h 37"/>
                              <a:gd name="T8" fmla="*/ 18 w 35"/>
                              <a:gd name="T9" fmla="*/ 37 h 37"/>
                              <a:gd name="T10" fmla="*/ 8 w 35"/>
                              <a:gd name="T11" fmla="*/ 37 h 37"/>
                              <a:gd name="T12" fmla="*/ 3 w 35"/>
                              <a:gd name="T13" fmla="*/ 34 h 37"/>
                              <a:gd name="T14" fmla="*/ 1 w 35"/>
                              <a:gd name="T15" fmla="*/ 29 h 37"/>
                              <a:gd name="T16" fmla="*/ 0 w 35"/>
                              <a:gd name="T17" fmla="*/ 20 h 37"/>
                              <a:gd name="T18" fmla="*/ 1 w 35"/>
                              <a:gd name="T19" fmla="*/ 9 h 37"/>
                              <a:gd name="T20" fmla="*/ 3 w 35"/>
                              <a:gd name="T21" fmla="*/ 4 h 37"/>
                              <a:gd name="T22" fmla="*/ 8 w 35"/>
                              <a:gd name="T23" fmla="*/ 2 h 37"/>
                              <a:gd name="T24" fmla="*/ 18 w 35"/>
                              <a:gd name="T25" fmla="*/ 0 h 37"/>
                              <a:gd name="T26" fmla="*/ 27 w 35"/>
                              <a:gd name="T27" fmla="*/ 2 h 37"/>
                              <a:gd name="T28" fmla="*/ 32 w 35"/>
                              <a:gd name="T29" fmla="*/ 4 h 37"/>
                              <a:gd name="T30" fmla="*/ 35 w 35"/>
                              <a:gd name="T31" fmla="*/ 9 h 37"/>
                              <a:gd name="T32" fmla="*/ 35 w 35"/>
                              <a:gd name="T33" fmla="*/ 19 h 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5" h="37">
                                <a:moveTo>
                                  <a:pt x="35" y="19"/>
                                </a:moveTo>
                                <a:lnTo>
                                  <a:pt x="35" y="29"/>
                                </a:lnTo>
                                <a:lnTo>
                                  <a:pt x="32" y="34"/>
                                </a:lnTo>
                                <a:lnTo>
                                  <a:pt x="27" y="37"/>
                                </a:lnTo>
                                <a:lnTo>
                                  <a:pt x="18" y="37"/>
                                </a:lnTo>
                                <a:lnTo>
                                  <a:pt x="8" y="37"/>
                                </a:lnTo>
                                <a:lnTo>
                                  <a:pt x="3" y="34"/>
                                </a:lnTo>
                                <a:lnTo>
                                  <a:pt x="1" y="29"/>
                                </a:lnTo>
                                <a:lnTo>
                                  <a:pt x="0" y="20"/>
                                </a:lnTo>
                                <a:lnTo>
                                  <a:pt x="1" y="9"/>
                                </a:lnTo>
                                <a:lnTo>
                                  <a:pt x="3" y="4"/>
                                </a:lnTo>
                                <a:lnTo>
                                  <a:pt x="8" y="2"/>
                                </a:lnTo>
                                <a:lnTo>
                                  <a:pt x="18" y="0"/>
                                </a:lnTo>
                                <a:lnTo>
                                  <a:pt x="27" y="2"/>
                                </a:lnTo>
                                <a:lnTo>
                                  <a:pt x="32" y="4"/>
                                </a:lnTo>
                                <a:lnTo>
                                  <a:pt x="35" y="9"/>
                                </a:lnTo>
                                <a:lnTo>
                                  <a:pt x="35" y="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10" name="Freeform 1077"/>
                        <wps:cNvSpPr>
                          <a:spLocks/>
                        </wps:cNvSpPr>
                        <wps:spPr bwMode="auto">
                          <a:xfrm>
                            <a:off x="4111625" y="4294187"/>
                            <a:ext cx="107950" cy="633413"/>
                          </a:xfrm>
                          <a:custGeom>
                            <a:avLst/>
                            <a:gdLst>
                              <a:gd name="T0" fmla="*/ 199 w 203"/>
                              <a:gd name="T1" fmla="*/ 0 h 1198"/>
                              <a:gd name="T2" fmla="*/ 193 w 203"/>
                              <a:gd name="T3" fmla="*/ 9 h 1198"/>
                              <a:gd name="T4" fmla="*/ 135 w 203"/>
                              <a:gd name="T5" fmla="*/ 112 h 1198"/>
                              <a:gd name="T6" fmla="*/ 77 w 203"/>
                              <a:gd name="T7" fmla="*/ 237 h 1198"/>
                              <a:gd name="T8" fmla="*/ 42 w 203"/>
                              <a:gd name="T9" fmla="*/ 333 h 1198"/>
                              <a:gd name="T10" fmla="*/ 15 w 203"/>
                              <a:gd name="T11" fmla="*/ 436 h 1198"/>
                              <a:gd name="T12" fmla="*/ 0 w 203"/>
                              <a:gd name="T13" fmla="*/ 540 h 1198"/>
                              <a:gd name="T14" fmla="*/ 0 w 203"/>
                              <a:gd name="T15" fmla="*/ 592 h 1198"/>
                              <a:gd name="T16" fmla="*/ 4 w 203"/>
                              <a:gd name="T17" fmla="*/ 650 h 1198"/>
                              <a:gd name="T18" fmla="*/ 22 w 203"/>
                              <a:gd name="T19" fmla="*/ 763 h 1198"/>
                              <a:gd name="T20" fmla="*/ 50 w 203"/>
                              <a:gd name="T21" fmla="*/ 870 h 1198"/>
                              <a:gd name="T22" fmla="*/ 86 w 203"/>
                              <a:gd name="T23" fmla="*/ 968 h 1198"/>
                              <a:gd name="T24" fmla="*/ 142 w 203"/>
                              <a:gd name="T25" fmla="*/ 1091 h 1198"/>
                              <a:gd name="T26" fmla="*/ 197 w 203"/>
                              <a:gd name="T27" fmla="*/ 1189 h 1198"/>
                              <a:gd name="T28" fmla="*/ 203 w 203"/>
                              <a:gd name="T29" fmla="*/ 1198 h 11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03" h="1198">
                                <a:moveTo>
                                  <a:pt x="199" y="0"/>
                                </a:moveTo>
                                <a:lnTo>
                                  <a:pt x="193" y="9"/>
                                </a:lnTo>
                                <a:lnTo>
                                  <a:pt x="135" y="112"/>
                                </a:lnTo>
                                <a:lnTo>
                                  <a:pt x="77" y="237"/>
                                </a:lnTo>
                                <a:lnTo>
                                  <a:pt x="42" y="333"/>
                                </a:lnTo>
                                <a:lnTo>
                                  <a:pt x="15" y="436"/>
                                </a:lnTo>
                                <a:lnTo>
                                  <a:pt x="0" y="540"/>
                                </a:lnTo>
                                <a:lnTo>
                                  <a:pt x="0" y="592"/>
                                </a:lnTo>
                                <a:lnTo>
                                  <a:pt x="4" y="650"/>
                                </a:lnTo>
                                <a:lnTo>
                                  <a:pt x="22" y="763"/>
                                </a:lnTo>
                                <a:lnTo>
                                  <a:pt x="50" y="870"/>
                                </a:lnTo>
                                <a:lnTo>
                                  <a:pt x="86" y="968"/>
                                </a:lnTo>
                                <a:lnTo>
                                  <a:pt x="142" y="1091"/>
                                </a:lnTo>
                                <a:lnTo>
                                  <a:pt x="197" y="1189"/>
                                </a:lnTo>
                                <a:lnTo>
                                  <a:pt x="203" y="1198"/>
                                </a:lnTo>
                              </a:path>
                            </a:pathLst>
                          </a:custGeom>
                          <a:noFill/>
                          <a:ln w="793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611" name="Freeform 1078"/>
                        <wps:cNvSpPr>
                          <a:spLocks/>
                        </wps:cNvSpPr>
                        <wps:spPr bwMode="auto">
                          <a:xfrm>
                            <a:off x="4176713" y="4878387"/>
                            <a:ext cx="47625" cy="58738"/>
                          </a:xfrm>
                          <a:custGeom>
                            <a:avLst/>
                            <a:gdLst>
                              <a:gd name="T0" fmla="*/ 67 w 91"/>
                              <a:gd name="T1" fmla="*/ 0 h 112"/>
                              <a:gd name="T2" fmla="*/ 91 w 91"/>
                              <a:gd name="T3" fmla="*/ 112 h 112"/>
                              <a:gd name="T4" fmla="*/ 0 w 91"/>
                              <a:gd name="T5" fmla="*/ 43 h 112"/>
                              <a:gd name="T6" fmla="*/ 11 w 91"/>
                              <a:gd name="T7" fmla="*/ 43 h 112"/>
                              <a:gd name="T8" fmla="*/ 31 w 91"/>
                              <a:gd name="T9" fmla="*/ 38 h 112"/>
                              <a:gd name="T10" fmla="*/ 48 w 91"/>
                              <a:gd name="T11" fmla="*/ 27 h 112"/>
                              <a:gd name="T12" fmla="*/ 62 w 91"/>
                              <a:gd name="T13" fmla="*/ 10 h 112"/>
                              <a:gd name="T14" fmla="*/ 67 w 91"/>
                              <a:gd name="T15" fmla="*/ 0 h 11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91" h="112">
                                <a:moveTo>
                                  <a:pt x="67" y="0"/>
                                </a:moveTo>
                                <a:lnTo>
                                  <a:pt x="91" y="112"/>
                                </a:lnTo>
                                <a:lnTo>
                                  <a:pt x="0" y="43"/>
                                </a:lnTo>
                                <a:lnTo>
                                  <a:pt x="11" y="43"/>
                                </a:lnTo>
                                <a:lnTo>
                                  <a:pt x="31" y="38"/>
                                </a:lnTo>
                                <a:lnTo>
                                  <a:pt x="48" y="27"/>
                                </a:lnTo>
                                <a:lnTo>
                                  <a:pt x="62" y="10"/>
                                </a:lnTo>
                                <a:lnTo>
                                  <a:pt x="67" y="0"/>
                                </a:lnTo>
                                <a:close/>
                              </a:path>
                            </a:pathLst>
                          </a:custGeom>
                          <a:solidFill>
                            <a:srgbClr val="000000"/>
                          </a:solidFill>
                          <a:ln w="3175">
                            <a:solidFill>
                              <a:srgbClr val="000000"/>
                            </a:solidFill>
                            <a:prstDash val="solid"/>
                            <a:round/>
                            <a:headEnd/>
                            <a:tailEnd/>
                          </a:ln>
                        </wps:spPr>
                        <wps:bodyPr vert="horz" wrap="square" lIns="91440" tIns="45720" rIns="91440" bIns="45720" numCol="1" anchor="t" anchorCtr="0" compatLnSpc="1">
                          <a:prstTxWarp prst="textNoShape">
                            <a:avLst/>
                          </a:prstTxWarp>
                        </wps:bodyPr>
                      </wps:wsp>
                      <wps:wsp>
                        <wps:cNvPr id="2612" name="Freeform 1079"/>
                        <wps:cNvSpPr>
                          <a:spLocks/>
                        </wps:cNvSpPr>
                        <wps:spPr bwMode="auto">
                          <a:xfrm>
                            <a:off x="3956050" y="4814887"/>
                            <a:ext cx="17463" cy="82550"/>
                          </a:xfrm>
                          <a:custGeom>
                            <a:avLst/>
                            <a:gdLst>
                              <a:gd name="T0" fmla="*/ 32 w 32"/>
                              <a:gd name="T1" fmla="*/ 152 h 157"/>
                              <a:gd name="T2" fmla="*/ 32 w 32"/>
                              <a:gd name="T3" fmla="*/ 153 h 157"/>
                              <a:gd name="T4" fmla="*/ 30 w 32"/>
                              <a:gd name="T5" fmla="*/ 153 h 157"/>
                              <a:gd name="T6" fmla="*/ 29 w 32"/>
                              <a:gd name="T7" fmla="*/ 155 h 157"/>
                              <a:gd name="T8" fmla="*/ 28 w 32"/>
                              <a:gd name="T9" fmla="*/ 156 h 157"/>
                              <a:gd name="T10" fmla="*/ 25 w 32"/>
                              <a:gd name="T11" fmla="*/ 156 h 157"/>
                              <a:gd name="T12" fmla="*/ 23 w 32"/>
                              <a:gd name="T13" fmla="*/ 157 h 157"/>
                              <a:gd name="T14" fmla="*/ 20 w 32"/>
                              <a:gd name="T15" fmla="*/ 157 h 157"/>
                              <a:gd name="T16" fmla="*/ 16 w 32"/>
                              <a:gd name="T17" fmla="*/ 157 h 157"/>
                              <a:gd name="T18" fmla="*/ 11 w 32"/>
                              <a:gd name="T19" fmla="*/ 157 h 157"/>
                              <a:gd name="T20" fmla="*/ 8 w 32"/>
                              <a:gd name="T21" fmla="*/ 157 h 157"/>
                              <a:gd name="T22" fmla="*/ 4 w 32"/>
                              <a:gd name="T23" fmla="*/ 156 h 157"/>
                              <a:gd name="T24" fmla="*/ 3 w 32"/>
                              <a:gd name="T25" fmla="*/ 156 h 157"/>
                              <a:gd name="T26" fmla="*/ 1 w 32"/>
                              <a:gd name="T27" fmla="*/ 155 h 157"/>
                              <a:gd name="T28" fmla="*/ 1 w 32"/>
                              <a:gd name="T29" fmla="*/ 153 h 157"/>
                              <a:gd name="T30" fmla="*/ 0 w 32"/>
                              <a:gd name="T31" fmla="*/ 153 h 157"/>
                              <a:gd name="T32" fmla="*/ 0 w 32"/>
                              <a:gd name="T33" fmla="*/ 152 h 157"/>
                              <a:gd name="T34" fmla="*/ 0 w 32"/>
                              <a:gd name="T35" fmla="*/ 4 h 157"/>
                              <a:gd name="T36" fmla="*/ 0 w 32"/>
                              <a:gd name="T37" fmla="*/ 3 h 157"/>
                              <a:gd name="T38" fmla="*/ 1 w 32"/>
                              <a:gd name="T39" fmla="*/ 3 h 157"/>
                              <a:gd name="T40" fmla="*/ 1 w 32"/>
                              <a:gd name="T41" fmla="*/ 2 h 157"/>
                              <a:gd name="T42" fmla="*/ 3 w 32"/>
                              <a:gd name="T43" fmla="*/ 1 h 157"/>
                              <a:gd name="T44" fmla="*/ 4 w 32"/>
                              <a:gd name="T45" fmla="*/ 1 h 157"/>
                              <a:gd name="T46" fmla="*/ 8 w 32"/>
                              <a:gd name="T47" fmla="*/ 1 h 157"/>
                              <a:gd name="T48" fmla="*/ 11 w 32"/>
                              <a:gd name="T49" fmla="*/ 0 h 157"/>
                              <a:gd name="T50" fmla="*/ 16 w 32"/>
                              <a:gd name="T51" fmla="*/ 0 h 157"/>
                              <a:gd name="T52" fmla="*/ 20 w 32"/>
                              <a:gd name="T53" fmla="*/ 0 h 157"/>
                              <a:gd name="T54" fmla="*/ 23 w 32"/>
                              <a:gd name="T55" fmla="*/ 1 h 157"/>
                              <a:gd name="T56" fmla="*/ 25 w 32"/>
                              <a:gd name="T57" fmla="*/ 1 h 157"/>
                              <a:gd name="T58" fmla="*/ 28 w 32"/>
                              <a:gd name="T59" fmla="*/ 1 h 157"/>
                              <a:gd name="T60" fmla="*/ 29 w 32"/>
                              <a:gd name="T61" fmla="*/ 2 h 157"/>
                              <a:gd name="T62" fmla="*/ 30 w 32"/>
                              <a:gd name="T63" fmla="*/ 3 h 157"/>
                              <a:gd name="T64" fmla="*/ 32 w 32"/>
                              <a:gd name="T65" fmla="*/ 3 h 157"/>
                              <a:gd name="T66" fmla="*/ 32 w 32"/>
                              <a:gd name="T67" fmla="*/ 4 h 157"/>
                              <a:gd name="T68" fmla="*/ 32 w 32"/>
                              <a:gd name="T69"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7">
                                <a:moveTo>
                                  <a:pt x="32" y="152"/>
                                </a:moveTo>
                                <a:lnTo>
                                  <a:pt x="32" y="153"/>
                                </a:lnTo>
                                <a:lnTo>
                                  <a:pt x="30" y="153"/>
                                </a:lnTo>
                                <a:lnTo>
                                  <a:pt x="29" y="155"/>
                                </a:lnTo>
                                <a:lnTo>
                                  <a:pt x="28" y="156"/>
                                </a:lnTo>
                                <a:lnTo>
                                  <a:pt x="25" y="156"/>
                                </a:lnTo>
                                <a:lnTo>
                                  <a:pt x="23" y="157"/>
                                </a:lnTo>
                                <a:lnTo>
                                  <a:pt x="20" y="157"/>
                                </a:lnTo>
                                <a:lnTo>
                                  <a:pt x="16" y="157"/>
                                </a:lnTo>
                                <a:lnTo>
                                  <a:pt x="11" y="157"/>
                                </a:lnTo>
                                <a:lnTo>
                                  <a:pt x="8" y="157"/>
                                </a:lnTo>
                                <a:lnTo>
                                  <a:pt x="4" y="156"/>
                                </a:lnTo>
                                <a:lnTo>
                                  <a:pt x="3" y="156"/>
                                </a:lnTo>
                                <a:lnTo>
                                  <a:pt x="1" y="155"/>
                                </a:lnTo>
                                <a:lnTo>
                                  <a:pt x="1" y="153"/>
                                </a:lnTo>
                                <a:lnTo>
                                  <a:pt x="0" y="153"/>
                                </a:lnTo>
                                <a:lnTo>
                                  <a:pt x="0" y="152"/>
                                </a:lnTo>
                                <a:lnTo>
                                  <a:pt x="0" y="4"/>
                                </a:lnTo>
                                <a:lnTo>
                                  <a:pt x="0" y="3"/>
                                </a:lnTo>
                                <a:lnTo>
                                  <a:pt x="1" y="3"/>
                                </a:lnTo>
                                <a:lnTo>
                                  <a:pt x="1" y="2"/>
                                </a:lnTo>
                                <a:lnTo>
                                  <a:pt x="3" y="1"/>
                                </a:lnTo>
                                <a:lnTo>
                                  <a:pt x="4" y="1"/>
                                </a:lnTo>
                                <a:lnTo>
                                  <a:pt x="8" y="1"/>
                                </a:lnTo>
                                <a:lnTo>
                                  <a:pt x="11" y="0"/>
                                </a:lnTo>
                                <a:lnTo>
                                  <a:pt x="16" y="0"/>
                                </a:lnTo>
                                <a:lnTo>
                                  <a:pt x="20" y="0"/>
                                </a:lnTo>
                                <a:lnTo>
                                  <a:pt x="23" y="1"/>
                                </a:lnTo>
                                <a:lnTo>
                                  <a:pt x="25" y="1"/>
                                </a:lnTo>
                                <a:lnTo>
                                  <a:pt x="28" y="1"/>
                                </a:lnTo>
                                <a:lnTo>
                                  <a:pt x="29" y="2"/>
                                </a:lnTo>
                                <a:lnTo>
                                  <a:pt x="30" y="3"/>
                                </a:lnTo>
                                <a:lnTo>
                                  <a:pt x="32" y="3"/>
                                </a:lnTo>
                                <a:lnTo>
                                  <a:pt x="32" y="4"/>
                                </a:lnTo>
                                <a:lnTo>
                                  <a:pt x="32"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13" name="Freeform 1080"/>
                        <wps:cNvSpPr>
                          <a:spLocks/>
                        </wps:cNvSpPr>
                        <wps:spPr bwMode="auto">
                          <a:xfrm>
                            <a:off x="3990975" y="4814887"/>
                            <a:ext cx="15875" cy="82550"/>
                          </a:xfrm>
                          <a:custGeom>
                            <a:avLst/>
                            <a:gdLst>
                              <a:gd name="T0" fmla="*/ 31 w 31"/>
                              <a:gd name="T1" fmla="*/ 152 h 157"/>
                              <a:gd name="T2" fmla="*/ 31 w 31"/>
                              <a:gd name="T3" fmla="*/ 153 h 157"/>
                              <a:gd name="T4" fmla="*/ 31 w 31"/>
                              <a:gd name="T5" fmla="*/ 153 h 157"/>
                              <a:gd name="T6" fmla="*/ 30 w 31"/>
                              <a:gd name="T7" fmla="*/ 155 h 157"/>
                              <a:gd name="T8" fmla="*/ 28 w 31"/>
                              <a:gd name="T9" fmla="*/ 156 h 157"/>
                              <a:gd name="T10" fmla="*/ 26 w 31"/>
                              <a:gd name="T11" fmla="*/ 156 h 157"/>
                              <a:gd name="T12" fmla="*/ 23 w 31"/>
                              <a:gd name="T13" fmla="*/ 157 h 157"/>
                              <a:gd name="T14" fmla="*/ 20 w 31"/>
                              <a:gd name="T15" fmla="*/ 157 h 157"/>
                              <a:gd name="T16" fmla="*/ 15 w 31"/>
                              <a:gd name="T17" fmla="*/ 157 h 157"/>
                              <a:gd name="T18" fmla="*/ 11 w 31"/>
                              <a:gd name="T19" fmla="*/ 157 h 157"/>
                              <a:gd name="T20" fmla="*/ 7 w 31"/>
                              <a:gd name="T21" fmla="*/ 157 h 157"/>
                              <a:gd name="T22" fmla="*/ 5 w 31"/>
                              <a:gd name="T23" fmla="*/ 156 h 157"/>
                              <a:gd name="T24" fmla="*/ 3 w 31"/>
                              <a:gd name="T25" fmla="*/ 156 h 157"/>
                              <a:gd name="T26" fmla="*/ 1 w 31"/>
                              <a:gd name="T27" fmla="*/ 155 h 157"/>
                              <a:gd name="T28" fmla="*/ 0 w 31"/>
                              <a:gd name="T29" fmla="*/ 153 h 157"/>
                              <a:gd name="T30" fmla="*/ 0 w 31"/>
                              <a:gd name="T31" fmla="*/ 153 h 157"/>
                              <a:gd name="T32" fmla="*/ 0 w 31"/>
                              <a:gd name="T33" fmla="*/ 152 h 157"/>
                              <a:gd name="T34" fmla="*/ 0 w 31"/>
                              <a:gd name="T35" fmla="*/ 4 h 157"/>
                              <a:gd name="T36" fmla="*/ 0 w 31"/>
                              <a:gd name="T37" fmla="*/ 3 h 157"/>
                              <a:gd name="T38" fmla="*/ 0 w 31"/>
                              <a:gd name="T39" fmla="*/ 3 h 157"/>
                              <a:gd name="T40" fmla="*/ 1 w 31"/>
                              <a:gd name="T41" fmla="*/ 2 h 157"/>
                              <a:gd name="T42" fmla="*/ 3 w 31"/>
                              <a:gd name="T43" fmla="*/ 1 h 157"/>
                              <a:gd name="T44" fmla="*/ 5 w 31"/>
                              <a:gd name="T45" fmla="*/ 1 h 157"/>
                              <a:gd name="T46" fmla="*/ 7 w 31"/>
                              <a:gd name="T47" fmla="*/ 1 h 157"/>
                              <a:gd name="T48" fmla="*/ 11 w 31"/>
                              <a:gd name="T49" fmla="*/ 0 h 157"/>
                              <a:gd name="T50" fmla="*/ 15 w 31"/>
                              <a:gd name="T51" fmla="*/ 0 h 157"/>
                              <a:gd name="T52" fmla="*/ 20 w 31"/>
                              <a:gd name="T53" fmla="*/ 0 h 157"/>
                              <a:gd name="T54" fmla="*/ 23 w 31"/>
                              <a:gd name="T55" fmla="*/ 1 h 157"/>
                              <a:gd name="T56" fmla="*/ 26 w 31"/>
                              <a:gd name="T57" fmla="*/ 1 h 157"/>
                              <a:gd name="T58" fmla="*/ 28 w 31"/>
                              <a:gd name="T59" fmla="*/ 1 h 157"/>
                              <a:gd name="T60" fmla="*/ 30 w 31"/>
                              <a:gd name="T61" fmla="*/ 2 h 157"/>
                              <a:gd name="T62" fmla="*/ 31 w 31"/>
                              <a:gd name="T63" fmla="*/ 3 h 157"/>
                              <a:gd name="T64" fmla="*/ 31 w 31"/>
                              <a:gd name="T65" fmla="*/ 3 h 157"/>
                              <a:gd name="T66" fmla="*/ 31 w 31"/>
                              <a:gd name="T67" fmla="*/ 4 h 157"/>
                              <a:gd name="T68" fmla="*/ 31 w 31"/>
                              <a:gd name="T69"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1" h="157">
                                <a:moveTo>
                                  <a:pt x="31" y="152"/>
                                </a:moveTo>
                                <a:lnTo>
                                  <a:pt x="31" y="153"/>
                                </a:lnTo>
                                <a:lnTo>
                                  <a:pt x="31" y="153"/>
                                </a:lnTo>
                                <a:lnTo>
                                  <a:pt x="30" y="155"/>
                                </a:lnTo>
                                <a:lnTo>
                                  <a:pt x="28" y="156"/>
                                </a:lnTo>
                                <a:lnTo>
                                  <a:pt x="26" y="156"/>
                                </a:lnTo>
                                <a:lnTo>
                                  <a:pt x="23" y="157"/>
                                </a:lnTo>
                                <a:lnTo>
                                  <a:pt x="20" y="157"/>
                                </a:lnTo>
                                <a:lnTo>
                                  <a:pt x="15" y="157"/>
                                </a:lnTo>
                                <a:lnTo>
                                  <a:pt x="11" y="157"/>
                                </a:lnTo>
                                <a:lnTo>
                                  <a:pt x="7" y="157"/>
                                </a:lnTo>
                                <a:lnTo>
                                  <a:pt x="5" y="156"/>
                                </a:lnTo>
                                <a:lnTo>
                                  <a:pt x="3" y="156"/>
                                </a:lnTo>
                                <a:lnTo>
                                  <a:pt x="1" y="155"/>
                                </a:lnTo>
                                <a:lnTo>
                                  <a:pt x="0" y="153"/>
                                </a:lnTo>
                                <a:lnTo>
                                  <a:pt x="0" y="153"/>
                                </a:lnTo>
                                <a:lnTo>
                                  <a:pt x="0" y="152"/>
                                </a:lnTo>
                                <a:lnTo>
                                  <a:pt x="0" y="4"/>
                                </a:lnTo>
                                <a:lnTo>
                                  <a:pt x="0" y="3"/>
                                </a:lnTo>
                                <a:lnTo>
                                  <a:pt x="0" y="3"/>
                                </a:lnTo>
                                <a:lnTo>
                                  <a:pt x="1" y="2"/>
                                </a:lnTo>
                                <a:lnTo>
                                  <a:pt x="3" y="1"/>
                                </a:lnTo>
                                <a:lnTo>
                                  <a:pt x="5" y="1"/>
                                </a:lnTo>
                                <a:lnTo>
                                  <a:pt x="7" y="1"/>
                                </a:lnTo>
                                <a:lnTo>
                                  <a:pt x="11" y="0"/>
                                </a:lnTo>
                                <a:lnTo>
                                  <a:pt x="15" y="0"/>
                                </a:lnTo>
                                <a:lnTo>
                                  <a:pt x="20" y="0"/>
                                </a:lnTo>
                                <a:lnTo>
                                  <a:pt x="23" y="1"/>
                                </a:lnTo>
                                <a:lnTo>
                                  <a:pt x="26" y="1"/>
                                </a:lnTo>
                                <a:lnTo>
                                  <a:pt x="28" y="1"/>
                                </a:lnTo>
                                <a:lnTo>
                                  <a:pt x="30" y="2"/>
                                </a:lnTo>
                                <a:lnTo>
                                  <a:pt x="31" y="3"/>
                                </a:lnTo>
                                <a:lnTo>
                                  <a:pt x="31" y="3"/>
                                </a:lnTo>
                                <a:lnTo>
                                  <a:pt x="31" y="4"/>
                                </a:lnTo>
                                <a:lnTo>
                                  <a:pt x="31"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14" name="Freeform 1081"/>
                        <wps:cNvSpPr>
                          <a:spLocks/>
                        </wps:cNvSpPr>
                        <wps:spPr bwMode="auto">
                          <a:xfrm>
                            <a:off x="4025900" y="4814887"/>
                            <a:ext cx="15875" cy="82550"/>
                          </a:xfrm>
                          <a:custGeom>
                            <a:avLst/>
                            <a:gdLst>
                              <a:gd name="T0" fmla="*/ 32 w 32"/>
                              <a:gd name="T1" fmla="*/ 152 h 157"/>
                              <a:gd name="T2" fmla="*/ 32 w 32"/>
                              <a:gd name="T3" fmla="*/ 153 h 157"/>
                              <a:gd name="T4" fmla="*/ 31 w 32"/>
                              <a:gd name="T5" fmla="*/ 153 h 157"/>
                              <a:gd name="T6" fmla="*/ 30 w 32"/>
                              <a:gd name="T7" fmla="*/ 155 h 157"/>
                              <a:gd name="T8" fmla="*/ 29 w 32"/>
                              <a:gd name="T9" fmla="*/ 156 h 157"/>
                              <a:gd name="T10" fmla="*/ 26 w 32"/>
                              <a:gd name="T11" fmla="*/ 156 h 157"/>
                              <a:gd name="T12" fmla="*/ 24 w 32"/>
                              <a:gd name="T13" fmla="*/ 157 h 157"/>
                              <a:gd name="T14" fmla="*/ 21 w 32"/>
                              <a:gd name="T15" fmla="*/ 157 h 157"/>
                              <a:gd name="T16" fmla="*/ 16 w 32"/>
                              <a:gd name="T17" fmla="*/ 157 h 157"/>
                              <a:gd name="T18" fmla="*/ 11 w 32"/>
                              <a:gd name="T19" fmla="*/ 157 h 157"/>
                              <a:gd name="T20" fmla="*/ 9 w 32"/>
                              <a:gd name="T21" fmla="*/ 157 h 157"/>
                              <a:gd name="T22" fmla="*/ 5 w 32"/>
                              <a:gd name="T23" fmla="*/ 156 h 157"/>
                              <a:gd name="T24" fmla="*/ 4 w 32"/>
                              <a:gd name="T25" fmla="*/ 156 h 157"/>
                              <a:gd name="T26" fmla="*/ 2 w 32"/>
                              <a:gd name="T27" fmla="*/ 155 h 157"/>
                              <a:gd name="T28" fmla="*/ 2 w 32"/>
                              <a:gd name="T29" fmla="*/ 153 h 157"/>
                              <a:gd name="T30" fmla="*/ 0 w 32"/>
                              <a:gd name="T31" fmla="*/ 153 h 157"/>
                              <a:gd name="T32" fmla="*/ 0 w 32"/>
                              <a:gd name="T33" fmla="*/ 152 h 157"/>
                              <a:gd name="T34" fmla="*/ 0 w 32"/>
                              <a:gd name="T35" fmla="*/ 4 h 157"/>
                              <a:gd name="T36" fmla="*/ 0 w 32"/>
                              <a:gd name="T37" fmla="*/ 3 h 157"/>
                              <a:gd name="T38" fmla="*/ 2 w 32"/>
                              <a:gd name="T39" fmla="*/ 3 h 157"/>
                              <a:gd name="T40" fmla="*/ 2 w 32"/>
                              <a:gd name="T41" fmla="*/ 2 h 157"/>
                              <a:gd name="T42" fmla="*/ 4 w 32"/>
                              <a:gd name="T43" fmla="*/ 1 h 157"/>
                              <a:gd name="T44" fmla="*/ 6 w 32"/>
                              <a:gd name="T45" fmla="*/ 1 h 157"/>
                              <a:gd name="T46" fmla="*/ 9 w 32"/>
                              <a:gd name="T47" fmla="*/ 1 h 157"/>
                              <a:gd name="T48" fmla="*/ 11 w 32"/>
                              <a:gd name="T49" fmla="*/ 0 h 157"/>
                              <a:gd name="T50" fmla="*/ 16 w 32"/>
                              <a:gd name="T51" fmla="*/ 0 h 157"/>
                              <a:gd name="T52" fmla="*/ 21 w 32"/>
                              <a:gd name="T53" fmla="*/ 0 h 157"/>
                              <a:gd name="T54" fmla="*/ 24 w 32"/>
                              <a:gd name="T55" fmla="*/ 1 h 157"/>
                              <a:gd name="T56" fmla="*/ 26 w 32"/>
                              <a:gd name="T57" fmla="*/ 1 h 157"/>
                              <a:gd name="T58" fmla="*/ 29 w 32"/>
                              <a:gd name="T59" fmla="*/ 1 h 157"/>
                              <a:gd name="T60" fmla="*/ 30 w 32"/>
                              <a:gd name="T61" fmla="*/ 2 h 157"/>
                              <a:gd name="T62" fmla="*/ 31 w 32"/>
                              <a:gd name="T63" fmla="*/ 3 h 157"/>
                              <a:gd name="T64" fmla="*/ 32 w 32"/>
                              <a:gd name="T65" fmla="*/ 3 h 157"/>
                              <a:gd name="T66" fmla="*/ 32 w 32"/>
                              <a:gd name="T67" fmla="*/ 4 h 157"/>
                              <a:gd name="T68" fmla="*/ 32 w 32"/>
                              <a:gd name="T69"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7">
                                <a:moveTo>
                                  <a:pt x="32" y="152"/>
                                </a:moveTo>
                                <a:lnTo>
                                  <a:pt x="32" y="153"/>
                                </a:lnTo>
                                <a:lnTo>
                                  <a:pt x="31" y="153"/>
                                </a:lnTo>
                                <a:lnTo>
                                  <a:pt x="30" y="155"/>
                                </a:lnTo>
                                <a:lnTo>
                                  <a:pt x="29" y="156"/>
                                </a:lnTo>
                                <a:lnTo>
                                  <a:pt x="26" y="156"/>
                                </a:lnTo>
                                <a:lnTo>
                                  <a:pt x="24" y="157"/>
                                </a:lnTo>
                                <a:lnTo>
                                  <a:pt x="21" y="157"/>
                                </a:lnTo>
                                <a:lnTo>
                                  <a:pt x="16" y="157"/>
                                </a:lnTo>
                                <a:lnTo>
                                  <a:pt x="11" y="157"/>
                                </a:lnTo>
                                <a:lnTo>
                                  <a:pt x="9" y="157"/>
                                </a:lnTo>
                                <a:lnTo>
                                  <a:pt x="5" y="156"/>
                                </a:lnTo>
                                <a:lnTo>
                                  <a:pt x="4" y="156"/>
                                </a:lnTo>
                                <a:lnTo>
                                  <a:pt x="2" y="155"/>
                                </a:lnTo>
                                <a:lnTo>
                                  <a:pt x="2" y="153"/>
                                </a:lnTo>
                                <a:lnTo>
                                  <a:pt x="0" y="153"/>
                                </a:lnTo>
                                <a:lnTo>
                                  <a:pt x="0" y="152"/>
                                </a:lnTo>
                                <a:lnTo>
                                  <a:pt x="0" y="4"/>
                                </a:lnTo>
                                <a:lnTo>
                                  <a:pt x="0" y="3"/>
                                </a:lnTo>
                                <a:lnTo>
                                  <a:pt x="2" y="3"/>
                                </a:lnTo>
                                <a:lnTo>
                                  <a:pt x="2" y="2"/>
                                </a:lnTo>
                                <a:lnTo>
                                  <a:pt x="4" y="1"/>
                                </a:lnTo>
                                <a:lnTo>
                                  <a:pt x="6" y="1"/>
                                </a:lnTo>
                                <a:lnTo>
                                  <a:pt x="9" y="1"/>
                                </a:lnTo>
                                <a:lnTo>
                                  <a:pt x="11" y="0"/>
                                </a:lnTo>
                                <a:lnTo>
                                  <a:pt x="16" y="0"/>
                                </a:lnTo>
                                <a:lnTo>
                                  <a:pt x="21" y="0"/>
                                </a:lnTo>
                                <a:lnTo>
                                  <a:pt x="24" y="1"/>
                                </a:lnTo>
                                <a:lnTo>
                                  <a:pt x="26" y="1"/>
                                </a:lnTo>
                                <a:lnTo>
                                  <a:pt x="29" y="1"/>
                                </a:lnTo>
                                <a:lnTo>
                                  <a:pt x="30" y="2"/>
                                </a:lnTo>
                                <a:lnTo>
                                  <a:pt x="31" y="3"/>
                                </a:lnTo>
                                <a:lnTo>
                                  <a:pt x="32" y="3"/>
                                </a:lnTo>
                                <a:lnTo>
                                  <a:pt x="32" y="4"/>
                                </a:lnTo>
                                <a:lnTo>
                                  <a:pt x="32"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15" name="Freeform 1082"/>
                        <wps:cNvSpPr>
                          <a:spLocks/>
                        </wps:cNvSpPr>
                        <wps:spPr bwMode="auto">
                          <a:xfrm>
                            <a:off x="4059238" y="4878387"/>
                            <a:ext cx="19050" cy="19050"/>
                          </a:xfrm>
                          <a:custGeom>
                            <a:avLst/>
                            <a:gdLst>
                              <a:gd name="T0" fmla="*/ 36 w 36"/>
                              <a:gd name="T1" fmla="*/ 19 h 38"/>
                              <a:gd name="T2" fmla="*/ 35 w 36"/>
                              <a:gd name="T3" fmla="*/ 29 h 38"/>
                              <a:gd name="T4" fmla="*/ 32 w 36"/>
                              <a:gd name="T5" fmla="*/ 33 h 38"/>
                              <a:gd name="T6" fmla="*/ 27 w 36"/>
                              <a:gd name="T7" fmla="*/ 37 h 38"/>
                              <a:gd name="T8" fmla="*/ 18 w 36"/>
                              <a:gd name="T9" fmla="*/ 38 h 38"/>
                              <a:gd name="T10" fmla="*/ 9 w 36"/>
                              <a:gd name="T11" fmla="*/ 37 h 38"/>
                              <a:gd name="T12" fmla="*/ 4 w 36"/>
                              <a:gd name="T13" fmla="*/ 33 h 38"/>
                              <a:gd name="T14" fmla="*/ 2 w 36"/>
                              <a:gd name="T15" fmla="*/ 29 h 38"/>
                              <a:gd name="T16" fmla="*/ 0 w 36"/>
                              <a:gd name="T17" fmla="*/ 20 h 38"/>
                              <a:gd name="T18" fmla="*/ 2 w 36"/>
                              <a:gd name="T19" fmla="*/ 10 h 38"/>
                              <a:gd name="T20" fmla="*/ 4 w 36"/>
                              <a:gd name="T21" fmla="*/ 4 h 38"/>
                              <a:gd name="T22" fmla="*/ 9 w 36"/>
                              <a:gd name="T23" fmla="*/ 1 h 38"/>
                              <a:gd name="T24" fmla="*/ 19 w 36"/>
                              <a:gd name="T25" fmla="*/ 0 h 38"/>
                              <a:gd name="T26" fmla="*/ 27 w 36"/>
                              <a:gd name="T27" fmla="*/ 1 h 38"/>
                              <a:gd name="T28" fmla="*/ 32 w 36"/>
                              <a:gd name="T29" fmla="*/ 4 h 38"/>
                              <a:gd name="T30" fmla="*/ 36 w 36"/>
                              <a:gd name="T31" fmla="*/ 9 h 38"/>
                              <a:gd name="T32" fmla="*/ 36 w 36"/>
                              <a:gd name="T33" fmla="*/ 19 h 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6" h="38">
                                <a:moveTo>
                                  <a:pt x="36" y="19"/>
                                </a:moveTo>
                                <a:lnTo>
                                  <a:pt x="35" y="29"/>
                                </a:lnTo>
                                <a:lnTo>
                                  <a:pt x="32" y="33"/>
                                </a:lnTo>
                                <a:lnTo>
                                  <a:pt x="27" y="37"/>
                                </a:lnTo>
                                <a:lnTo>
                                  <a:pt x="18" y="38"/>
                                </a:lnTo>
                                <a:lnTo>
                                  <a:pt x="9" y="37"/>
                                </a:lnTo>
                                <a:lnTo>
                                  <a:pt x="4" y="33"/>
                                </a:lnTo>
                                <a:lnTo>
                                  <a:pt x="2" y="29"/>
                                </a:lnTo>
                                <a:lnTo>
                                  <a:pt x="0" y="20"/>
                                </a:lnTo>
                                <a:lnTo>
                                  <a:pt x="2" y="10"/>
                                </a:lnTo>
                                <a:lnTo>
                                  <a:pt x="4" y="4"/>
                                </a:lnTo>
                                <a:lnTo>
                                  <a:pt x="9" y="1"/>
                                </a:lnTo>
                                <a:lnTo>
                                  <a:pt x="19" y="0"/>
                                </a:lnTo>
                                <a:lnTo>
                                  <a:pt x="27" y="1"/>
                                </a:lnTo>
                                <a:lnTo>
                                  <a:pt x="32" y="4"/>
                                </a:lnTo>
                                <a:lnTo>
                                  <a:pt x="36" y="9"/>
                                </a:lnTo>
                                <a:lnTo>
                                  <a:pt x="36" y="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16" name="Freeform 1083"/>
                        <wps:cNvSpPr>
                          <a:spLocks/>
                        </wps:cNvSpPr>
                        <wps:spPr bwMode="auto">
                          <a:xfrm>
                            <a:off x="1592263" y="5008562"/>
                            <a:ext cx="107950" cy="635000"/>
                          </a:xfrm>
                          <a:custGeom>
                            <a:avLst/>
                            <a:gdLst>
                              <a:gd name="T0" fmla="*/ 199 w 203"/>
                              <a:gd name="T1" fmla="*/ 0 h 1199"/>
                              <a:gd name="T2" fmla="*/ 193 w 203"/>
                              <a:gd name="T3" fmla="*/ 10 h 1199"/>
                              <a:gd name="T4" fmla="*/ 135 w 203"/>
                              <a:gd name="T5" fmla="*/ 113 h 1199"/>
                              <a:gd name="T6" fmla="*/ 77 w 203"/>
                              <a:gd name="T7" fmla="*/ 237 h 1199"/>
                              <a:gd name="T8" fmla="*/ 41 w 203"/>
                              <a:gd name="T9" fmla="*/ 333 h 1199"/>
                              <a:gd name="T10" fmla="*/ 14 w 203"/>
                              <a:gd name="T11" fmla="*/ 436 h 1199"/>
                              <a:gd name="T12" fmla="*/ 0 w 203"/>
                              <a:gd name="T13" fmla="*/ 540 h 1199"/>
                              <a:gd name="T14" fmla="*/ 0 w 203"/>
                              <a:gd name="T15" fmla="*/ 592 h 1199"/>
                              <a:gd name="T16" fmla="*/ 3 w 203"/>
                              <a:gd name="T17" fmla="*/ 650 h 1199"/>
                              <a:gd name="T18" fmla="*/ 22 w 203"/>
                              <a:gd name="T19" fmla="*/ 763 h 1199"/>
                              <a:gd name="T20" fmla="*/ 50 w 203"/>
                              <a:gd name="T21" fmla="*/ 870 h 1199"/>
                              <a:gd name="T22" fmla="*/ 86 w 203"/>
                              <a:gd name="T23" fmla="*/ 968 h 1199"/>
                              <a:gd name="T24" fmla="*/ 141 w 203"/>
                              <a:gd name="T25" fmla="*/ 1092 h 1199"/>
                              <a:gd name="T26" fmla="*/ 197 w 203"/>
                              <a:gd name="T27" fmla="*/ 1189 h 1199"/>
                              <a:gd name="T28" fmla="*/ 203 w 203"/>
                              <a:gd name="T29" fmla="*/ 1199 h 11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03" h="1199">
                                <a:moveTo>
                                  <a:pt x="199" y="0"/>
                                </a:moveTo>
                                <a:lnTo>
                                  <a:pt x="193" y="10"/>
                                </a:lnTo>
                                <a:lnTo>
                                  <a:pt x="135" y="113"/>
                                </a:lnTo>
                                <a:lnTo>
                                  <a:pt x="77" y="237"/>
                                </a:lnTo>
                                <a:lnTo>
                                  <a:pt x="41" y="333"/>
                                </a:lnTo>
                                <a:lnTo>
                                  <a:pt x="14" y="436"/>
                                </a:lnTo>
                                <a:lnTo>
                                  <a:pt x="0" y="540"/>
                                </a:lnTo>
                                <a:lnTo>
                                  <a:pt x="0" y="592"/>
                                </a:lnTo>
                                <a:lnTo>
                                  <a:pt x="3" y="650"/>
                                </a:lnTo>
                                <a:lnTo>
                                  <a:pt x="22" y="763"/>
                                </a:lnTo>
                                <a:lnTo>
                                  <a:pt x="50" y="870"/>
                                </a:lnTo>
                                <a:lnTo>
                                  <a:pt x="86" y="968"/>
                                </a:lnTo>
                                <a:lnTo>
                                  <a:pt x="141" y="1092"/>
                                </a:lnTo>
                                <a:lnTo>
                                  <a:pt x="197" y="1189"/>
                                </a:lnTo>
                                <a:lnTo>
                                  <a:pt x="203" y="1199"/>
                                </a:lnTo>
                              </a:path>
                            </a:pathLst>
                          </a:custGeom>
                          <a:noFill/>
                          <a:ln w="793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617" name="Freeform 1084"/>
                        <wps:cNvSpPr>
                          <a:spLocks/>
                        </wps:cNvSpPr>
                        <wps:spPr bwMode="auto">
                          <a:xfrm>
                            <a:off x="1657350" y="5594350"/>
                            <a:ext cx="49213" cy="58738"/>
                          </a:xfrm>
                          <a:custGeom>
                            <a:avLst/>
                            <a:gdLst>
                              <a:gd name="T0" fmla="*/ 66 w 91"/>
                              <a:gd name="T1" fmla="*/ 0 h 110"/>
                              <a:gd name="T2" fmla="*/ 91 w 91"/>
                              <a:gd name="T3" fmla="*/ 110 h 110"/>
                              <a:gd name="T4" fmla="*/ 0 w 91"/>
                              <a:gd name="T5" fmla="*/ 43 h 110"/>
                              <a:gd name="T6" fmla="*/ 11 w 91"/>
                              <a:gd name="T7" fmla="*/ 43 h 110"/>
                              <a:gd name="T8" fmla="*/ 31 w 91"/>
                              <a:gd name="T9" fmla="*/ 37 h 110"/>
                              <a:gd name="T10" fmla="*/ 48 w 91"/>
                              <a:gd name="T11" fmla="*/ 25 h 110"/>
                              <a:gd name="T12" fmla="*/ 61 w 91"/>
                              <a:gd name="T13" fmla="*/ 9 h 110"/>
                              <a:gd name="T14" fmla="*/ 66 w 91"/>
                              <a:gd name="T15" fmla="*/ 0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91" h="110">
                                <a:moveTo>
                                  <a:pt x="66" y="0"/>
                                </a:moveTo>
                                <a:lnTo>
                                  <a:pt x="91" y="110"/>
                                </a:lnTo>
                                <a:lnTo>
                                  <a:pt x="0" y="43"/>
                                </a:lnTo>
                                <a:lnTo>
                                  <a:pt x="11" y="43"/>
                                </a:lnTo>
                                <a:lnTo>
                                  <a:pt x="31" y="37"/>
                                </a:lnTo>
                                <a:lnTo>
                                  <a:pt x="48" y="25"/>
                                </a:lnTo>
                                <a:lnTo>
                                  <a:pt x="61" y="9"/>
                                </a:lnTo>
                                <a:lnTo>
                                  <a:pt x="66" y="0"/>
                                </a:lnTo>
                                <a:close/>
                              </a:path>
                            </a:pathLst>
                          </a:custGeom>
                          <a:solidFill>
                            <a:srgbClr val="000000"/>
                          </a:solidFill>
                          <a:ln w="3175">
                            <a:solidFill>
                              <a:srgbClr val="000000"/>
                            </a:solidFill>
                            <a:prstDash val="solid"/>
                            <a:round/>
                            <a:headEnd/>
                            <a:tailEnd/>
                          </a:ln>
                        </wps:spPr>
                        <wps:bodyPr vert="horz" wrap="square" lIns="91440" tIns="45720" rIns="91440" bIns="45720" numCol="1" anchor="t" anchorCtr="0" compatLnSpc="1">
                          <a:prstTxWarp prst="textNoShape">
                            <a:avLst/>
                          </a:prstTxWarp>
                        </wps:bodyPr>
                      </wps:wsp>
                      <wps:wsp>
                        <wps:cNvPr id="2618" name="Freeform 1085"/>
                        <wps:cNvSpPr>
                          <a:spLocks/>
                        </wps:cNvSpPr>
                        <wps:spPr bwMode="auto">
                          <a:xfrm>
                            <a:off x="1436688" y="5530850"/>
                            <a:ext cx="17463" cy="82550"/>
                          </a:xfrm>
                          <a:custGeom>
                            <a:avLst/>
                            <a:gdLst>
                              <a:gd name="T0" fmla="*/ 32 w 32"/>
                              <a:gd name="T1" fmla="*/ 151 h 156"/>
                              <a:gd name="T2" fmla="*/ 32 w 32"/>
                              <a:gd name="T3" fmla="*/ 153 h 156"/>
                              <a:gd name="T4" fmla="*/ 31 w 32"/>
                              <a:gd name="T5" fmla="*/ 154 h 156"/>
                              <a:gd name="T6" fmla="*/ 30 w 32"/>
                              <a:gd name="T7" fmla="*/ 155 h 156"/>
                              <a:gd name="T8" fmla="*/ 29 w 32"/>
                              <a:gd name="T9" fmla="*/ 155 h 156"/>
                              <a:gd name="T10" fmla="*/ 26 w 32"/>
                              <a:gd name="T11" fmla="*/ 156 h 156"/>
                              <a:gd name="T12" fmla="*/ 24 w 32"/>
                              <a:gd name="T13" fmla="*/ 156 h 156"/>
                              <a:gd name="T14" fmla="*/ 20 w 32"/>
                              <a:gd name="T15" fmla="*/ 156 h 156"/>
                              <a:gd name="T16" fmla="*/ 16 w 32"/>
                              <a:gd name="T17" fmla="*/ 156 h 156"/>
                              <a:gd name="T18" fmla="*/ 11 w 32"/>
                              <a:gd name="T19" fmla="*/ 156 h 156"/>
                              <a:gd name="T20" fmla="*/ 9 w 32"/>
                              <a:gd name="T21" fmla="*/ 156 h 156"/>
                              <a:gd name="T22" fmla="*/ 5 w 32"/>
                              <a:gd name="T23" fmla="*/ 156 h 156"/>
                              <a:gd name="T24" fmla="*/ 4 w 32"/>
                              <a:gd name="T25" fmla="*/ 155 h 156"/>
                              <a:gd name="T26" fmla="*/ 1 w 32"/>
                              <a:gd name="T27" fmla="*/ 155 h 156"/>
                              <a:gd name="T28" fmla="*/ 1 w 32"/>
                              <a:gd name="T29" fmla="*/ 154 h 156"/>
                              <a:gd name="T30" fmla="*/ 0 w 32"/>
                              <a:gd name="T31" fmla="*/ 153 h 156"/>
                              <a:gd name="T32" fmla="*/ 0 w 32"/>
                              <a:gd name="T33" fmla="*/ 151 h 156"/>
                              <a:gd name="T34" fmla="*/ 0 w 32"/>
                              <a:gd name="T35" fmla="*/ 5 h 156"/>
                              <a:gd name="T36" fmla="*/ 0 w 32"/>
                              <a:gd name="T37" fmla="*/ 4 h 156"/>
                              <a:gd name="T38" fmla="*/ 1 w 32"/>
                              <a:gd name="T39" fmla="*/ 2 h 156"/>
                              <a:gd name="T40" fmla="*/ 1 w 32"/>
                              <a:gd name="T41" fmla="*/ 1 h 156"/>
                              <a:gd name="T42" fmla="*/ 4 w 32"/>
                              <a:gd name="T43" fmla="*/ 1 h 156"/>
                              <a:gd name="T44" fmla="*/ 5 w 32"/>
                              <a:gd name="T45" fmla="*/ 0 h 156"/>
                              <a:gd name="T46" fmla="*/ 9 w 32"/>
                              <a:gd name="T47" fmla="*/ 0 h 156"/>
                              <a:gd name="T48" fmla="*/ 11 w 32"/>
                              <a:gd name="T49" fmla="*/ 0 h 156"/>
                              <a:gd name="T50" fmla="*/ 16 w 32"/>
                              <a:gd name="T51" fmla="*/ 0 h 156"/>
                              <a:gd name="T52" fmla="*/ 20 w 32"/>
                              <a:gd name="T53" fmla="*/ 0 h 156"/>
                              <a:gd name="T54" fmla="*/ 24 w 32"/>
                              <a:gd name="T55" fmla="*/ 0 h 156"/>
                              <a:gd name="T56" fmla="*/ 26 w 32"/>
                              <a:gd name="T57" fmla="*/ 0 h 156"/>
                              <a:gd name="T58" fmla="*/ 29 w 32"/>
                              <a:gd name="T59" fmla="*/ 1 h 156"/>
                              <a:gd name="T60" fmla="*/ 30 w 32"/>
                              <a:gd name="T61" fmla="*/ 1 h 156"/>
                              <a:gd name="T62" fmla="*/ 31 w 32"/>
                              <a:gd name="T63" fmla="*/ 2 h 156"/>
                              <a:gd name="T64" fmla="*/ 32 w 32"/>
                              <a:gd name="T65" fmla="*/ 4 h 156"/>
                              <a:gd name="T66" fmla="*/ 32 w 32"/>
                              <a:gd name="T67" fmla="*/ 5 h 156"/>
                              <a:gd name="T68" fmla="*/ 32 w 32"/>
                              <a:gd name="T69" fmla="*/ 15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6">
                                <a:moveTo>
                                  <a:pt x="32" y="151"/>
                                </a:moveTo>
                                <a:lnTo>
                                  <a:pt x="32" y="153"/>
                                </a:lnTo>
                                <a:lnTo>
                                  <a:pt x="31" y="154"/>
                                </a:lnTo>
                                <a:lnTo>
                                  <a:pt x="30" y="155"/>
                                </a:lnTo>
                                <a:lnTo>
                                  <a:pt x="29" y="155"/>
                                </a:lnTo>
                                <a:lnTo>
                                  <a:pt x="26" y="156"/>
                                </a:lnTo>
                                <a:lnTo>
                                  <a:pt x="24" y="156"/>
                                </a:lnTo>
                                <a:lnTo>
                                  <a:pt x="20" y="156"/>
                                </a:lnTo>
                                <a:lnTo>
                                  <a:pt x="16" y="156"/>
                                </a:lnTo>
                                <a:lnTo>
                                  <a:pt x="11" y="156"/>
                                </a:lnTo>
                                <a:lnTo>
                                  <a:pt x="9" y="156"/>
                                </a:lnTo>
                                <a:lnTo>
                                  <a:pt x="5" y="156"/>
                                </a:lnTo>
                                <a:lnTo>
                                  <a:pt x="4" y="155"/>
                                </a:lnTo>
                                <a:lnTo>
                                  <a:pt x="1" y="155"/>
                                </a:lnTo>
                                <a:lnTo>
                                  <a:pt x="1" y="154"/>
                                </a:lnTo>
                                <a:lnTo>
                                  <a:pt x="0" y="153"/>
                                </a:lnTo>
                                <a:lnTo>
                                  <a:pt x="0" y="151"/>
                                </a:lnTo>
                                <a:lnTo>
                                  <a:pt x="0" y="5"/>
                                </a:lnTo>
                                <a:lnTo>
                                  <a:pt x="0" y="4"/>
                                </a:lnTo>
                                <a:lnTo>
                                  <a:pt x="1" y="2"/>
                                </a:lnTo>
                                <a:lnTo>
                                  <a:pt x="1" y="1"/>
                                </a:lnTo>
                                <a:lnTo>
                                  <a:pt x="4" y="1"/>
                                </a:lnTo>
                                <a:lnTo>
                                  <a:pt x="5" y="0"/>
                                </a:lnTo>
                                <a:lnTo>
                                  <a:pt x="9" y="0"/>
                                </a:lnTo>
                                <a:lnTo>
                                  <a:pt x="11" y="0"/>
                                </a:lnTo>
                                <a:lnTo>
                                  <a:pt x="16" y="0"/>
                                </a:lnTo>
                                <a:lnTo>
                                  <a:pt x="20" y="0"/>
                                </a:lnTo>
                                <a:lnTo>
                                  <a:pt x="24" y="0"/>
                                </a:lnTo>
                                <a:lnTo>
                                  <a:pt x="26" y="0"/>
                                </a:lnTo>
                                <a:lnTo>
                                  <a:pt x="29" y="1"/>
                                </a:lnTo>
                                <a:lnTo>
                                  <a:pt x="30" y="1"/>
                                </a:lnTo>
                                <a:lnTo>
                                  <a:pt x="31" y="2"/>
                                </a:lnTo>
                                <a:lnTo>
                                  <a:pt x="32" y="4"/>
                                </a:lnTo>
                                <a:lnTo>
                                  <a:pt x="32" y="5"/>
                                </a:lnTo>
                                <a:lnTo>
                                  <a:pt x="32"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19" name="Freeform 1086"/>
                        <wps:cNvSpPr>
                          <a:spLocks/>
                        </wps:cNvSpPr>
                        <wps:spPr bwMode="auto">
                          <a:xfrm>
                            <a:off x="1471613" y="5530850"/>
                            <a:ext cx="17463" cy="82550"/>
                          </a:xfrm>
                          <a:custGeom>
                            <a:avLst/>
                            <a:gdLst>
                              <a:gd name="T0" fmla="*/ 32 w 32"/>
                              <a:gd name="T1" fmla="*/ 151 h 156"/>
                              <a:gd name="T2" fmla="*/ 32 w 32"/>
                              <a:gd name="T3" fmla="*/ 153 h 156"/>
                              <a:gd name="T4" fmla="*/ 32 w 32"/>
                              <a:gd name="T5" fmla="*/ 154 h 156"/>
                              <a:gd name="T6" fmla="*/ 30 w 32"/>
                              <a:gd name="T7" fmla="*/ 155 h 156"/>
                              <a:gd name="T8" fmla="*/ 29 w 32"/>
                              <a:gd name="T9" fmla="*/ 155 h 156"/>
                              <a:gd name="T10" fmla="*/ 27 w 32"/>
                              <a:gd name="T11" fmla="*/ 156 h 156"/>
                              <a:gd name="T12" fmla="*/ 24 w 32"/>
                              <a:gd name="T13" fmla="*/ 156 h 156"/>
                              <a:gd name="T14" fmla="*/ 20 w 32"/>
                              <a:gd name="T15" fmla="*/ 156 h 156"/>
                              <a:gd name="T16" fmla="*/ 16 w 32"/>
                              <a:gd name="T17" fmla="*/ 156 h 156"/>
                              <a:gd name="T18" fmla="*/ 12 w 32"/>
                              <a:gd name="T19" fmla="*/ 156 h 156"/>
                              <a:gd name="T20" fmla="*/ 8 w 32"/>
                              <a:gd name="T21" fmla="*/ 156 h 156"/>
                              <a:gd name="T22" fmla="*/ 6 w 32"/>
                              <a:gd name="T23" fmla="*/ 156 h 156"/>
                              <a:gd name="T24" fmla="*/ 3 w 32"/>
                              <a:gd name="T25" fmla="*/ 155 h 156"/>
                              <a:gd name="T26" fmla="*/ 2 w 32"/>
                              <a:gd name="T27" fmla="*/ 155 h 156"/>
                              <a:gd name="T28" fmla="*/ 1 w 32"/>
                              <a:gd name="T29" fmla="*/ 154 h 156"/>
                              <a:gd name="T30" fmla="*/ 1 w 32"/>
                              <a:gd name="T31" fmla="*/ 153 h 156"/>
                              <a:gd name="T32" fmla="*/ 0 w 32"/>
                              <a:gd name="T33" fmla="*/ 151 h 156"/>
                              <a:gd name="T34" fmla="*/ 0 w 32"/>
                              <a:gd name="T35" fmla="*/ 5 h 156"/>
                              <a:gd name="T36" fmla="*/ 1 w 32"/>
                              <a:gd name="T37" fmla="*/ 4 h 156"/>
                              <a:gd name="T38" fmla="*/ 1 w 32"/>
                              <a:gd name="T39" fmla="*/ 2 h 156"/>
                              <a:gd name="T40" fmla="*/ 2 w 32"/>
                              <a:gd name="T41" fmla="*/ 1 h 156"/>
                              <a:gd name="T42" fmla="*/ 3 w 32"/>
                              <a:gd name="T43" fmla="*/ 1 h 156"/>
                              <a:gd name="T44" fmla="*/ 6 w 32"/>
                              <a:gd name="T45" fmla="*/ 0 h 156"/>
                              <a:gd name="T46" fmla="*/ 8 w 32"/>
                              <a:gd name="T47" fmla="*/ 0 h 156"/>
                              <a:gd name="T48" fmla="*/ 12 w 32"/>
                              <a:gd name="T49" fmla="*/ 0 h 156"/>
                              <a:gd name="T50" fmla="*/ 16 w 32"/>
                              <a:gd name="T51" fmla="*/ 0 h 156"/>
                              <a:gd name="T52" fmla="*/ 20 w 32"/>
                              <a:gd name="T53" fmla="*/ 0 h 156"/>
                              <a:gd name="T54" fmla="*/ 24 w 32"/>
                              <a:gd name="T55" fmla="*/ 0 h 156"/>
                              <a:gd name="T56" fmla="*/ 27 w 32"/>
                              <a:gd name="T57" fmla="*/ 0 h 156"/>
                              <a:gd name="T58" fmla="*/ 29 w 32"/>
                              <a:gd name="T59" fmla="*/ 1 h 156"/>
                              <a:gd name="T60" fmla="*/ 30 w 32"/>
                              <a:gd name="T61" fmla="*/ 1 h 156"/>
                              <a:gd name="T62" fmla="*/ 32 w 32"/>
                              <a:gd name="T63" fmla="*/ 2 h 156"/>
                              <a:gd name="T64" fmla="*/ 32 w 32"/>
                              <a:gd name="T65" fmla="*/ 4 h 156"/>
                              <a:gd name="T66" fmla="*/ 32 w 32"/>
                              <a:gd name="T67" fmla="*/ 5 h 156"/>
                              <a:gd name="T68" fmla="*/ 32 w 32"/>
                              <a:gd name="T69" fmla="*/ 15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6">
                                <a:moveTo>
                                  <a:pt x="32" y="151"/>
                                </a:moveTo>
                                <a:lnTo>
                                  <a:pt x="32" y="153"/>
                                </a:lnTo>
                                <a:lnTo>
                                  <a:pt x="32" y="154"/>
                                </a:lnTo>
                                <a:lnTo>
                                  <a:pt x="30" y="155"/>
                                </a:lnTo>
                                <a:lnTo>
                                  <a:pt x="29" y="155"/>
                                </a:lnTo>
                                <a:lnTo>
                                  <a:pt x="27" y="156"/>
                                </a:lnTo>
                                <a:lnTo>
                                  <a:pt x="24" y="156"/>
                                </a:lnTo>
                                <a:lnTo>
                                  <a:pt x="20" y="156"/>
                                </a:lnTo>
                                <a:lnTo>
                                  <a:pt x="16" y="156"/>
                                </a:lnTo>
                                <a:lnTo>
                                  <a:pt x="12" y="156"/>
                                </a:lnTo>
                                <a:lnTo>
                                  <a:pt x="8" y="156"/>
                                </a:lnTo>
                                <a:lnTo>
                                  <a:pt x="6" y="156"/>
                                </a:lnTo>
                                <a:lnTo>
                                  <a:pt x="3" y="155"/>
                                </a:lnTo>
                                <a:lnTo>
                                  <a:pt x="2" y="155"/>
                                </a:lnTo>
                                <a:lnTo>
                                  <a:pt x="1" y="154"/>
                                </a:lnTo>
                                <a:lnTo>
                                  <a:pt x="1" y="153"/>
                                </a:lnTo>
                                <a:lnTo>
                                  <a:pt x="0" y="151"/>
                                </a:lnTo>
                                <a:lnTo>
                                  <a:pt x="0" y="5"/>
                                </a:lnTo>
                                <a:lnTo>
                                  <a:pt x="1" y="4"/>
                                </a:lnTo>
                                <a:lnTo>
                                  <a:pt x="1" y="2"/>
                                </a:lnTo>
                                <a:lnTo>
                                  <a:pt x="2" y="1"/>
                                </a:lnTo>
                                <a:lnTo>
                                  <a:pt x="3" y="1"/>
                                </a:lnTo>
                                <a:lnTo>
                                  <a:pt x="6" y="0"/>
                                </a:lnTo>
                                <a:lnTo>
                                  <a:pt x="8" y="0"/>
                                </a:lnTo>
                                <a:lnTo>
                                  <a:pt x="12" y="0"/>
                                </a:lnTo>
                                <a:lnTo>
                                  <a:pt x="16" y="0"/>
                                </a:lnTo>
                                <a:lnTo>
                                  <a:pt x="20" y="0"/>
                                </a:lnTo>
                                <a:lnTo>
                                  <a:pt x="24" y="0"/>
                                </a:lnTo>
                                <a:lnTo>
                                  <a:pt x="27" y="0"/>
                                </a:lnTo>
                                <a:lnTo>
                                  <a:pt x="29" y="1"/>
                                </a:lnTo>
                                <a:lnTo>
                                  <a:pt x="30" y="1"/>
                                </a:lnTo>
                                <a:lnTo>
                                  <a:pt x="32" y="2"/>
                                </a:lnTo>
                                <a:lnTo>
                                  <a:pt x="32" y="4"/>
                                </a:lnTo>
                                <a:lnTo>
                                  <a:pt x="32" y="5"/>
                                </a:lnTo>
                                <a:lnTo>
                                  <a:pt x="32"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20" name="Freeform 1087"/>
                        <wps:cNvSpPr>
                          <a:spLocks/>
                        </wps:cNvSpPr>
                        <wps:spPr bwMode="auto">
                          <a:xfrm>
                            <a:off x="1506538" y="5530850"/>
                            <a:ext cx="17463" cy="82550"/>
                          </a:xfrm>
                          <a:custGeom>
                            <a:avLst/>
                            <a:gdLst>
                              <a:gd name="T0" fmla="*/ 32 w 32"/>
                              <a:gd name="T1" fmla="*/ 151 h 156"/>
                              <a:gd name="T2" fmla="*/ 32 w 32"/>
                              <a:gd name="T3" fmla="*/ 153 h 156"/>
                              <a:gd name="T4" fmla="*/ 31 w 32"/>
                              <a:gd name="T5" fmla="*/ 154 h 156"/>
                              <a:gd name="T6" fmla="*/ 30 w 32"/>
                              <a:gd name="T7" fmla="*/ 155 h 156"/>
                              <a:gd name="T8" fmla="*/ 28 w 32"/>
                              <a:gd name="T9" fmla="*/ 155 h 156"/>
                              <a:gd name="T10" fmla="*/ 26 w 32"/>
                              <a:gd name="T11" fmla="*/ 156 h 156"/>
                              <a:gd name="T12" fmla="*/ 23 w 32"/>
                              <a:gd name="T13" fmla="*/ 156 h 156"/>
                              <a:gd name="T14" fmla="*/ 20 w 32"/>
                              <a:gd name="T15" fmla="*/ 156 h 156"/>
                              <a:gd name="T16" fmla="*/ 16 w 32"/>
                              <a:gd name="T17" fmla="*/ 156 h 156"/>
                              <a:gd name="T18" fmla="*/ 11 w 32"/>
                              <a:gd name="T19" fmla="*/ 156 h 156"/>
                              <a:gd name="T20" fmla="*/ 9 w 32"/>
                              <a:gd name="T21" fmla="*/ 156 h 156"/>
                              <a:gd name="T22" fmla="*/ 5 w 32"/>
                              <a:gd name="T23" fmla="*/ 156 h 156"/>
                              <a:gd name="T24" fmla="*/ 4 w 32"/>
                              <a:gd name="T25" fmla="*/ 155 h 156"/>
                              <a:gd name="T26" fmla="*/ 1 w 32"/>
                              <a:gd name="T27" fmla="*/ 155 h 156"/>
                              <a:gd name="T28" fmla="*/ 1 w 32"/>
                              <a:gd name="T29" fmla="*/ 154 h 156"/>
                              <a:gd name="T30" fmla="*/ 0 w 32"/>
                              <a:gd name="T31" fmla="*/ 153 h 156"/>
                              <a:gd name="T32" fmla="*/ 0 w 32"/>
                              <a:gd name="T33" fmla="*/ 151 h 156"/>
                              <a:gd name="T34" fmla="*/ 0 w 32"/>
                              <a:gd name="T35" fmla="*/ 5 h 156"/>
                              <a:gd name="T36" fmla="*/ 0 w 32"/>
                              <a:gd name="T37" fmla="*/ 4 h 156"/>
                              <a:gd name="T38" fmla="*/ 1 w 32"/>
                              <a:gd name="T39" fmla="*/ 2 h 156"/>
                              <a:gd name="T40" fmla="*/ 1 w 32"/>
                              <a:gd name="T41" fmla="*/ 1 h 156"/>
                              <a:gd name="T42" fmla="*/ 4 w 32"/>
                              <a:gd name="T43" fmla="*/ 1 h 156"/>
                              <a:gd name="T44" fmla="*/ 5 w 32"/>
                              <a:gd name="T45" fmla="*/ 0 h 156"/>
                              <a:gd name="T46" fmla="*/ 9 w 32"/>
                              <a:gd name="T47" fmla="*/ 0 h 156"/>
                              <a:gd name="T48" fmla="*/ 11 w 32"/>
                              <a:gd name="T49" fmla="*/ 0 h 156"/>
                              <a:gd name="T50" fmla="*/ 16 w 32"/>
                              <a:gd name="T51" fmla="*/ 0 h 156"/>
                              <a:gd name="T52" fmla="*/ 20 w 32"/>
                              <a:gd name="T53" fmla="*/ 0 h 156"/>
                              <a:gd name="T54" fmla="*/ 23 w 32"/>
                              <a:gd name="T55" fmla="*/ 0 h 156"/>
                              <a:gd name="T56" fmla="*/ 26 w 32"/>
                              <a:gd name="T57" fmla="*/ 0 h 156"/>
                              <a:gd name="T58" fmla="*/ 28 w 32"/>
                              <a:gd name="T59" fmla="*/ 1 h 156"/>
                              <a:gd name="T60" fmla="*/ 30 w 32"/>
                              <a:gd name="T61" fmla="*/ 1 h 156"/>
                              <a:gd name="T62" fmla="*/ 31 w 32"/>
                              <a:gd name="T63" fmla="*/ 2 h 156"/>
                              <a:gd name="T64" fmla="*/ 32 w 32"/>
                              <a:gd name="T65" fmla="*/ 4 h 156"/>
                              <a:gd name="T66" fmla="*/ 32 w 32"/>
                              <a:gd name="T67" fmla="*/ 5 h 156"/>
                              <a:gd name="T68" fmla="*/ 32 w 32"/>
                              <a:gd name="T69" fmla="*/ 15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6">
                                <a:moveTo>
                                  <a:pt x="32" y="151"/>
                                </a:moveTo>
                                <a:lnTo>
                                  <a:pt x="32" y="153"/>
                                </a:lnTo>
                                <a:lnTo>
                                  <a:pt x="31" y="154"/>
                                </a:lnTo>
                                <a:lnTo>
                                  <a:pt x="30" y="155"/>
                                </a:lnTo>
                                <a:lnTo>
                                  <a:pt x="28" y="155"/>
                                </a:lnTo>
                                <a:lnTo>
                                  <a:pt x="26" y="156"/>
                                </a:lnTo>
                                <a:lnTo>
                                  <a:pt x="23" y="156"/>
                                </a:lnTo>
                                <a:lnTo>
                                  <a:pt x="20" y="156"/>
                                </a:lnTo>
                                <a:lnTo>
                                  <a:pt x="16" y="156"/>
                                </a:lnTo>
                                <a:lnTo>
                                  <a:pt x="11" y="156"/>
                                </a:lnTo>
                                <a:lnTo>
                                  <a:pt x="9" y="156"/>
                                </a:lnTo>
                                <a:lnTo>
                                  <a:pt x="5" y="156"/>
                                </a:lnTo>
                                <a:lnTo>
                                  <a:pt x="4" y="155"/>
                                </a:lnTo>
                                <a:lnTo>
                                  <a:pt x="1" y="155"/>
                                </a:lnTo>
                                <a:lnTo>
                                  <a:pt x="1" y="154"/>
                                </a:lnTo>
                                <a:lnTo>
                                  <a:pt x="0" y="153"/>
                                </a:lnTo>
                                <a:lnTo>
                                  <a:pt x="0" y="151"/>
                                </a:lnTo>
                                <a:lnTo>
                                  <a:pt x="0" y="5"/>
                                </a:lnTo>
                                <a:lnTo>
                                  <a:pt x="0" y="4"/>
                                </a:lnTo>
                                <a:lnTo>
                                  <a:pt x="1" y="2"/>
                                </a:lnTo>
                                <a:lnTo>
                                  <a:pt x="1" y="1"/>
                                </a:lnTo>
                                <a:lnTo>
                                  <a:pt x="4" y="1"/>
                                </a:lnTo>
                                <a:lnTo>
                                  <a:pt x="5" y="0"/>
                                </a:lnTo>
                                <a:lnTo>
                                  <a:pt x="9" y="0"/>
                                </a:lnTo>
                                <a:lnTo>
                                  <a:pt x="11" y="0"/>
                                </a:lnTo>
                                <a:lnTo>
                                  <a:pt x="16" y="0"/>
                                </a:lnTo>
                                <a:lnTo>
                                  <a:pt x="20" y="0"/>
                                </a:lnTo>
                                <a:lnTo>
                                  <a:pt x="23" y="0"/>
                                </a:lnTo>
                                <a:lnTo>
                                  <a:pt x="26" y="0"/>
                                </a:lnTo>
                                <a:lnTo>
                                  <a:pt x="28" y="1"/>
                                </a:lnTo>
                                <a:lnTo>
                                  <a:pt x="30" y="1"/>
                                </a:lnTo>
                                <a:lnTo>
                                  <a:pt x="31" y="2"/>
                                </a:lnTo>
                                <a:lnTo>
                                  <a:pt x="32" y="4"/>
                                </a:lnTo>
                                <a:lnTo>
                                  <a:pt x="32" y="5"/>
                                </a:lnTo>
                                <a:lnTo>
                                  <a:pt x="32"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21" name="Freeform 1088"/>
                        <wps:cNvSpPr>
                          <a:spLocks/>
                        </wps:cNvSpPr>
                        <wps:spPr bwMode="auto">
                          <a:xfrm>
                            <a:off x="1539875" y="5594350"/>
                            <a:ext cx="19050" cy="19050"/>
                          </a:xfrm>
                          <a:custGeom>
                            <a:avLst/>
                            <a:gdLst>
                              <a:gd name="T0" fmla="*/ 36 w 36"/>
                              <a:gd name="T1" fmla="*/ 18 h 37"/>
                              <a:gd name="T2" fmla="*/ 35 w 36"/>
                              <a:gd name="T3" fmla="*/ 28 h 37"/>
                              <a:gd name="T4" fmla="*/ 32 w 36"/>
                              <a:gd name="T5" fmla="*/ 33 h 37"/>
                              <a:gd name="T6" fmla="*/ 27 w 36"/>
                              <a:gd name="T7" fmla="*/ 35 h 37"/>
                              <a:gd name="T8" fmla="*/ 17 w 36"/>
                              <a:gd name="T9" fmla="*/ 37 h 37"/>
                              <a:gd name="T10" fmla="*/ 9 w 36"/>
                              <a:gd name="T11" fmla="*/ 35 h 37"/>
                              <a:gd name="T12" fmla="*/ 4 w 36"/>
                              <a:gd name="T13" fmla="*/ 33 h 37"/>
                              <a:gd name="T14" fmla="*/ 0 w 36"/>
                              <a:gd name="T15" fmla="*/ 28 h 37"/>
                              <a:gd name="T16" fmla="*/ 0 w 36"/>
                              <a:gd name="T17" fmla="*/ 18 h 37"/>
                              <a:gd name="T18" fmla="*/ 0 w 36"/>
                              <a:gd name="T19" fmla="*/ 8 h 37"/>
                              <a:gd name="T20" fmla="*/ 4 w 36"/>
                              <a:gd name="T21" fmla="*/ 3 h 37"/>
                              <a:gd name="T22" fmla="*/ 9 w 36"/>
                              <a:gd name="T23" fmla="*/ 0 h 37"/>
                              <a:gd name="T24" fmla="*/ 19 w 36"/>
                              <a:gd name="T25" fmla="*/ 0 h 37"/>
                              <a:gd name="T26" fmla="*/ 27 w 36"/>
                              <a:gd name="T27" fmla="*/ 0 h 37"/>
                              <a:gd name="T28" fmla="*/ 32 w 36"/>
                              <a:gd name="T29" fmla="*/ 3 h 37"/>
                              <a:gd name="T30" fmla="*/ 35 w 36"/>
                              <a:gd name="T31" fmla="*/ 8 h 37"/>
                              <a:gd name="T32" fmla="*/ 36 w 36"/>
                              <a:gd name="T33" fmla="*/ 18 h 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6" h="37">
                                <a:moveTo>
                                  <a:pt x="36" y="18"/>
                                </a:moveTo>
                                <a:lnTo>
                                  <a:pt x="35" y="28"/>
                                </a:lnTo>
                                <a:lnTo>
                                  <a:pt x="32" y="33"/>
                                </a:lnTo>
                                <a:lnTo>
                                  <a:pt x="27" y="35"/>
                                </a:lnTo>
                                <a:lnTo>
                                  <a:pt x="17" y="37"/>
                                </a:lnTo>
                                <a:lnTo>
                                  <a:pt x="9" y="35"/>
                                </a:lnTo>
                                <a:lnTo>
                                  <a:pt x="4" y="33"/>
                                </a:lnTo>
                                <a:lnTo>
                                  <a:pt x="0" y="28"/>
                                </a:lnTo>
                                <a:lnTo>
                                  <a:pt x="0" y="18"/>
                                </a:lnTo>
                                <a:lnTo>
                                  <a:pt x="0" y="8"/>
                                </a:lnTo>
                                <a:lnTo>
                                  <a:pt x="4" y="3"/>
                                </a:lnTo>
                                <a:lnTo>
                                  <a:pt x="9" y="0"/>
                                </a:lnTo>
                                <a:lnTo>
                                  <a:pt x="19" y="0"/>
                                </a:lnTo>
                                <a:lnTo>
                                  <a:pt x="27" y="0"/>
                                </a:lnTo>
                                <a:lnTo>
                                  <a:pt x="32" y="3"/>
                                </a:lnTo>
                                <a:lnTo>
                                  <a:pt x="35" y="8"/>
                                </a:lnTo>
                                <a:lnTo>
                                  <a:pt x="36" y="1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22" name="Line 1089"/>
                        <wps:cNvCnPr/>
                        <wps:spPr bwMode="auto">
                          <a:xfrm flipH="1">
                            <a:off x="3284538" y="5040312"/>
                            <a:ext cx="584200"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23" name="Freeform 1090"/>
                        <wps:cNvSpPr>
                          <a:spLocks/>
                        </wps:cNvSpPr>
                        <wps:spPr bwMode="auto">
                          <a:xfrm>
                            <a:off x="3273425" y="5018087"/>
                            <a:ext cx="58738" cy="42863"/>
                          </a:xfrm>
                          <a:custGeom>
                            <a:avLst/>
                            <a:gdLst>
                              <a:gd name="T0" fmla="*/ 111 w 111"/>
                              <a:gd name="T1" fmla="*/ 81 h 81"/>
                              <a:gd name="T2" fmla="*/ 0 w 111"/>
                              <a:gd name="T3" fmla="*/ 41 h 81"/>
                              <a:gd name="T4" fmla="*/ 111 w 111"/>
                              <a:gd name="T5" fmla="*/ 0 h 81"/>
                              <a:gd name="T6" fmla="*/ 105 w 111"/>
                              <a:gd name="T7" fmla="*/ 10 h 81"/>
                              <a:gd name="T8" fmla="*/ 97 w 111"/>
                              <a:gd name="T9" fmla="*/ 30 h 81"/>
                              <a:gd name="T10" fmla="*/ 97 w 111"/>
                              <a:gd name="T11" fmla="*/ 52 h 81"/>
                              <a:gd name="T12" fmla="*/ 105 w 111"/>
                              <a:gd name="T13" fmla="*/ 72 h 81"/>
                              <a:gd name="T14" fmla="*/ 111 w 111"/>
                              <a:gd name="T15" fmla="*/ 81 h 81"/>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11" h="81">
                                <a:moveTo>
                                  <a:pt x="111" y="81"/>
                                </a:moveTo>
                                <a:lnTo>
                                  <a:pt x="0" y="41"/>
                                </a:lnTo>
                                <a:lnTo>
                                  <a:pt x="111" y="0"/>
                                </a:lnTo>
                                <a:lnTo>
                                  <a:pt x="105" y="10"/>
                                </a:lnTo>
                                <a:lnTo>
                                  <a:pt x="97" y="30"/>
                                </a:lnTo>
                                <a:lnTo>
                                  <a:pt x="97" y="52"/>
                                </a:lnTo>
                                <a:lnTo>
                                  <a:pt x="105" y="72"/>
                                </a:lnTo>
                                <a:lnTo>
                                  <a:pt x="111" y="81"/>
                                </a:lnTo>
                                <a:close/>
                              </a:path>
                            </a:pathLst>
                          </a:custGeom>
                          <a:solidFill>
                            <a:srgbClr val="000000"/>
                          </a:solidFill>
                          <a:ln w="3175">
                            <a:solidFill>
                              <a:srgbClr val="000000"/>
                            </a:solidFill>
                            <a:prstDash val="solid"/>
                            <a:round/>
                            <a:headEnd/>
                            <a:tailEnd/>
                          </a:ln>
                        </wps:spPr>
                        <wps:bodyPr vert="horz" wrap="square" lIns="91440" tIns="45720" rIns="91440" bIns="45720" numCol="1" anchor="t" anchorCtr="0" compatLnSpc="1">
                          <a:prstTxWarp prst="textNoShape">
                            <a:avLst/>
                          </a:prstTxWarp>
                        </wps:bodyPr>
                      </wps:wsp>
                      <wps:wsp>
                        <wps:cNvPr id="2624" name="Freeform 1091"/>
                        <wps:cNvSpPr>
                          <a:spLocks/>
                        </wps:cNvSpPr>
                        <wps:spPr bwMode="auto">
                          <a:xfrm>
                            <a:off x="3506788" y="5116512"/>
                            <a:ext cx="17463" cy="84138"/>
                          </a:xfrm>
                          <a:custGeom>
                            <a:avLst/>
                            <a:gdLst>
                              <a:gd name="T0" fmla="*/ 32 w 32"/>
                              <a:gd name="T1" fmla="*/ 152 h 157"/>
                              <a:gd name="T2" fmla="*/ 32 w 32"/>
                              <a:gd name="T3" fmla="*/ 153 h 157"/>
                              <a:gd name="T4" fmla="*/ 31 w 32"/>
                              <a:gd name="T5" fmla="*/ 154 h 157"/>
                              <a:gd name="T6" fmla="*/ 31 w 32"/>
                              <a:gd name="T7" fmla="*/ 155 h 157"/>
                              <a:gd name="T8" fmla="*/ 28 w 32"/>
                              <a:gd name="T9" fmla="*/ 155 h 157"/>
                              <a:gd name="T10" fmla="*/ 27 w 32"/>
                              <a:gd name="T11" fmla="*/ 157 h 157"/>
                              <a:gd name="T12" fmla="*/ 24 w 32"/>
                              <a:gd name="T13" fmla="*/ 157 h 157"/>
                              <a:gd name="T14" fmla="*/ 21 w 32"/>
                              <a:gd name="T15" fmla="*/ 157 h 157"/>
                              <a:gd name="T16" fmla="*/ 16 w 32"/>
                              <a:gd name="T17" fmla="*/ 157 h 157"/>
                              <a:gd name="T18" fmla="*/ 12 w 32"/>
                              <a:gd name="T19" fmla="*/ 157 h 157"/>
                              <a:gd name="T20" fmla="*/ 9 w 32"/>
                              <a:gd name="T21" fmla="*/ 157 h 157"/>
                              <a:gd name="T22" fmla="*/ 6 w 32"/>
                              <a:gd name="T23" fmla="*/ 157 h 157"/>
                              <a:gd name="T24" fmla="*/ 4 w 32"/>
                              <a:gd name="T25" fmla="*/ 155 h 157"/>
                              <a:gd name="T26" fmla="*/ 3 w 32"/>
                              <a:gd name="T27" fmla="*/ 155 h 157"/>
                              <a:gd name="T28" fmla="*/ 1 w 32"/>
                              <a:gd name="T29" fmla="*/ 154 h 157"/>
                              <a:gd name="T30" fmla="*/ 0 w 32"/>
                              <a:gd name="T31" fmla="*/ 153 h 157"/>
                              <a:gd name="T32" fmla="*/ 0 w 32"/>
                              <a:gd name="T33" fmla="*/ 152 h 157"/>
                              <a:gd name="T34" fmla="*/ 0 w 32"/>
                              <a:gd name="T35" fmla="*/ 5 h 157"/>
                              <a:gd name="T36" fmla="*/ 0 w 32"/>
                              <a:gd name="T37" fmla="*/ 4 h 157"/>
                              <a:gd name="T38" fmla="*/ 1 w 32"/>
                              <a:gd name="T39" fmla="*/ 3 h 157"/>
                              <a:gd name="T40" fmla="*/ 3 w 32"/>
                              <a:gd name="T41" fmla="*/ 1 h 157"/>
                              <a:gd name="T42" fmla="*/ 4 w 32"/>
                              <a:gd name="T43" fmla="*/ 1 h 157"/>
                              <a:gd name="T44" fmla="*/ 6 w 32"/>
                              <a:gd name="T45" fmla="*/ 0 h 157"/>
                              <a:gd name="T46" fmla="*/ 9 w 32"/>
                              <a:gd name="T47" fmla="*/ 0 h 157"/>
                              <a:gd name="T48" fmla="*/ 12 w 32"/>
                              <a:gd name="T49" fmla="*/ 0 h 157"/>
                              <a:gd name="T50" fmla="*/ 16 w 32"/>
                              <a:gd name="T51" fmla="*/ 0 h 157"/>
                              <a:gd name="T52" fmla="*/ 21 w 32"/>
                              <a:gd name="T53" fmla="*/ 0 h 157"/>
                              <a:gd name="T54" fmla="*/ 24 w 32"/>
                              <a:gd name="T55" fmla="*/ 0 h 157"/>
                              <a:gd name="T56" fmla="*/ 27 w 32"/>
                              <a:gd name="T57" fmla="*/ 0 h 157"/>
                              <a:gd name="T58" fmla="*/ 28 w 32"/>
                              <a:gd name="T59" fmla="*/ 1 h 157"/>
                              <a:gd name="T60" fmla="*/ 31 w 32"/>
                              <a:gd name="T61" fmla="*/ 1 h 157"/>
                              <a:gd name="T62" fmla="*/ 31 w 32"/>
                              <a:gd name="T63" fmla="*/ 3 h 157"/>
                              <a:gd name="T64" fmla="*/ 32 w 32"/>
                              <a:gd name="T65" fmla="*/ 4 h 157"/>
                              <a:gd name="T66" fmla="*/ 32 w 32"/>
                              <a:gd name="T67" fmla="*/ 5 h 157"/>
                              <a:gd name="T68" fmla="*/ 32 w 32"/>
                              <a:gd name="T69"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7">
                                <a:moveTo>
                                  <a:pt x="32" y="152"/>
                                </a:moveTo>
                                <a:lnTo>
                                  <a:pt x="32" y="153"/>
                                </a:lnTo>
                                <a:lnTo>
                                  <a:pt x="31" y="154"/>
                                </a:lnTo>
                                <a:lnTo>
                                  <a:pt x="31" y="155"/>
                                </a:lnTo>
                                <a:lnTo>
                                  <a:pt x="28" y="155"/>
                                </a:lnTo>
                                <a:lnTo>
                                  <a:pt x="27" y="157"/>
                                </a:lnTo>
                                <a:lnTo>
                                  <a:pt x="24" y="157"/>
                                </a:lnTo>
                                <a:lnTo>
                                  <a:pt x="21" y="157"/>
                                </a:lnTo>
                                <a:lnTo>
                                  <a:pt x="16" y="157"/>
                                </a:lnTo>
                                <a:lnTo>
                                  <a:pt x="12" y="157"/>
                                </a:lnTo>
                                <a:lnTo>
                                  <a:pt x="9" y="157"/>
                                </a:lnTo>
                                <a:lnTo>
                                  <a:pt x="6" y="157"/>
                                </a:lnTo>
                                <a:lnTo>
                                  <a:pt x="4" y="155"/>
                                </a:lnTo>
                                <a:lnTo>
                                  <a:pt x="3" y="155"/>
                                </a:lnTo>
                                <a:lnTo>
                                  <a:pt x="1" y="154"/>
                                </a:lnTo>
                                <a:lnTo>
                                  <a:pt x="0" y="153"/>
                                </a:lnTo>
                                <a:lnTo>
                                  <a:pt x="0" y="152"/>
                                </a:lnTo>
                                <a:lnTo>
                                  <a:pt x="0" y="5"/>
                                </a:lnTo>
                                <a:lnTo>
                                  <a:pt x="0" y="4"/>
                                </a:lnTo>
                                <a:lnTo>
                                  <a:pt x="1" y="3"/>
                                </a:lnTo>
                                <a:lnTo>
                                  <a:pt x="3" y="1"/>
                                </a:lnTo>
                                <a:lnTo>
                                  <a:pt x="4" y="1"/>
                                </a:lnTo>
                                <a:lnTo>
                                  <a:pt x="6" y="0"/>
                                </a:lnTo>
                                <a:lnTo>
                                  <a:pt x="9" y="0"/>
                                </a:lnTo>
                                <a:lnTo>
                                  <a:pt x="12" y="0"/>
                                </a:lnTo>
                                <a:lnTo>
                                  <a:pt x="16" y="0"/>
                                </a:lnTo>
                                <a:lnTo>
                                  <a:pt x="21" y="0"/>
                                </a:lnTo>
                                <a:lnTo>
                                  <a:pt x="24" y="0"/>
                                </a:lnTo>
                                <a:lnTo>
                                  <a:pt x="27" y="0"/>
                                </a:lnTo>
                                <a:lnTo>
                                  <a:pt x="28" y="1"/>
                                </a:lnTo>
                                <a:lnTo>
                                  <a:pt x="31" y="1"/>
                                </a:lnTo>
                                <a:lnTo>
                                  <a:pt x="31" y="3"/>
                                </a:lnTo>
                                <a:lnTo>
                                  <a:pt x="32" y="4"/>
                                </a:lnTo>
                                <a:lnTo>
                                  <a:pt x="32" y="5"/>
                                </a:lnTo>
                                <a:lnTo>
                                  <a:pt x="32"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25" name="Freeform 1092"/>
                        <wps:cNvSpPr>
                          <a:spLocks/>
                        </wps:cNvSpPr>
                        <wps:spPr bwMode="auto">
                          <a:xfrm>
                            <a:off x="3535363" y="5116512"/>
                            <a:ext cx="73025" cy="84138"/>
                          </a:xfrm>
                          <a:custGeom>
                            <a:avLst/>
                            <a:gdLst>
                              <a:gd name="T0" fmla="*/ 92 w 140"/>
                              <a:gd name="T1" fmla="*/ 150 h 157"/>
                              <a:gd name="T2" fmla="*/ 91 w 140"/>
                              <a:gd name="T3" fmla="*/ 153 h 157"/>
                              <a:gd name="T4" fmla="*/ 90 w 140"/>
                              <a:gd name="T5" fmla="*/ 154 h 157"/>
                              <a:gd name="T6" fmla="*/ 89 w 140"/>
                              <a:gd name="T7" fmla="*/ 155 h 157"/>
                              <a:gd name="T8" fmla="*/ 87 w 140"/>
                              <a:gd name="T9" fmla="*/ 157 h 157"/>
                              <a:gd name="T10" fmla="*/ 85 w 140"/>
                              <a:gd name="T11" fmla="*/ 157 h 157"/>
                              <a:gd name="T12" fmla="*/ 81 w 140"/>
                              <a:gd name="T13" fmla="*/ 157 h 157"/>
                              <a:gd name="T14" fmla="*/ 77 w 140"/>
                              <a:gd name="T15" fmla="*/ 157 h 157"/>
                              <a:gd name="T16" fmla="*/ 71 w 140"/>
                              <a:gd name="T17" fmla="*/ 157 h 157"/>
                              <a:gd name="T18" fmla="*/ 66 w 140"/>
                              <a:gd name="T19" fmla="*/ 157 h 157"/>
                              <a:gd name="T20" fmla="*/ 63 w 140"/>
                              <a:gd name="T21" fmla="*/ 157 h 157"/>
                              <a:gd name="T22" fmla="*/ 60 w 140"/>
                              <a:gd name="T23" fmla="*/ 157 h 157"/>
                              <a:gd name="T24" fmla="*/ 58 w 140"/>
                              <a:gd name="T25" fmla="*/ 157 h 157"/>
                              <a:gd name="T26" fmla="*/ 55 w 140"/>
                              <a:gd name="T27" fmla="*/ 157 h 157"/>
                              <a:gd name="T28" fmla="*/ 54 w 140"/>
                              <a:gd name="T29" fmla="*/ 155 h 157"/>
                              <a:gd name="T30" fmla="*/ 52 w 140"/>
                              <a:gd name="T31" fmla="*/ 155 h 157"/>
                              <a:gd name="T32" fmla="*/ 50 w 140"/>
                              <a:gd name="T33" fmla="*/ 154 h 157"/>
                              <a:gd name="T34" fmla="*/ 50 w 140"/>
                              <a:gd name="T35" fmla="*/ 154 h 157"/>
                              <a:gd name="T36" fmla="*/ 49 w 140"/>
                              <a:gd name="T37" fmla="*/ 153 h 157"/>
                              <a:gd name="T38" fmla="*/ 49 w 140"/>
                              <a:gd name="T39" fmla="*/ 152 h 157"/>
                              <a:gd name="T40" fmla="*/ 48 w 140"/>
                              <a:gd name="T41" fmla="*/ 150 h 157"/>
                              <a:gd name="T42" fmla="*/ 2 w 140"/>
                              <a:gd name="T43" fmla="*/ 12 h 157"/>
                              <a:gd name="T44" fmla="*/ 1 w 140"/>
                              <a:gd name="T45" fmla="*/ 9 h 157"/>
                              <a:gd name="T46" fmla="*/ 0 w 140"/>
                              <a:gd name="T47" fmla="*/ 5 h 157"/>
                              <a:gd name="T48" fmla="*/ 0 w 140"/>
                              <a:gd name="T49" fmla="*/ 3 h 157"/>
                              <a:gd name="T50" fmla="*/ 1 w 140"/>
                              <a:gd name="T51" fmla="*/ 1 h 157"/>
                              <a:gd name="T52" fmla="*/ 4 w 140"/>
                              <a:gd name="T53" fmla="*/ 0 h 157"/>
                              <a:gd name="T54" fmla="*/ 7 w 140"/>
                              <a:gd name="T55" fmla="*/ 0 h 157"/>
                              <a:gd name="T56" fmla="*/ 11 w 140"/>
                              <a:gd name="T57" fmla="*/ 0 h 157"/>
                              <a:gd name="T58" fmla="*/ 17 w 140"/>
                              <a:gd name="T59" fmla="*/ 0 h 157"/>
                              <a:gd name="T60" fmla="*/ 22 w 140"/>
                              <a:gd name="T61" fmla="*/ 0 h 157"/>
                              <a:gd name="T62" fmla="*/ 26 w 140"/>
                              <a:gd name="T63" fmla="*/ 0 h 157"/>
                              <a:gd name="T64" fmla="*/ 28 w 140"/>
                              <a:gd name="T65" fmla="*/ 0 h 157"/>
                              <a:gd name="T66" fmla="*/ 31 w 140"/>
                              <a:gd name="T67" fmla="*/ 1 h 157"/>
                              <a:gd name="T68" fmla="*/ 32 w 140"/>
                              <a:gd name="T69" fmla="*/ 1 h 157"/>
                              <a:gd name="T70" fmla="*/ 33 w 140"/>
                              <a:gd name="T71" fmla="*/ 3 h 157"/>
                              <a:gd name="T72" fmla="*/ 33 w 140"/>
                              <a:gd name="T73" fmla="*/ 4 h 157"/>
                              <a:gd name="T74" fmla="*/ 34 w 140"/>
                              <a:gd name="T75" fmla="*/ 6 h 157"/>
                              <a:gd name="T76" fmla="*/ 71 w 140"/>
                              <a:gd name="T77" fmla="*/ 126 h 157"/>
                              <a:gd name="T78" fmla="*/ 71 w 140"/>
                              <a:gd name="T79" fmla="*/ 126 h 157"/>
                              <a:gd name="T80" fmla="*/ 110 w 140"/>
                              <a:gd name="T81" fmla="*/ 6 h 157"/>
                              <a:gd name="T82" fmla="*/ 110 w 140"/>
                              <a:gd name="T83" fmla="*/ 4 h 157"/>
                              <a:gd name="T84" fmla="*/ 111 w 140"/>
                              <a:gd name="T85" fmla="*/ 3 h 157"/>
                              <a:gd name="T86" fmla="*/ 111 w 140"/>
                              <a:gd name="T87" fmla="*/ 1 h 157"/>
                              <a:gd name="T88" fmla="*/ 113 w 140"/>
                              <a:gd name="T89" fmla="*/ 1 h 157"/>
                              <a:gd name="T90" fmla="*/ 114 w 140"/>
                              <a:gd name="T91" fmla="*/ 0 h 157"/>
                              <a:gd name="T92" fmla="*/ 118 w 140"/>
                              <a:gd name="T93" fmla="*/ 0 h 157"/>
                              <a:gd name="T94" fmla="*/ 122 w 140"/>
                              <a:gd name="T95" fmla="*/ 0 h 157"/>
                              <a:gd name="T96" fmla="*/ 127 w 140"/>
                              <a:gd name="T97" fmla="*/ 0 h 157"/>
                              <a:gd name="T98" fmla="*/ 132 w 140"/>
                              <a:gd name="T99" fmla="*/ 0 h 157"/>
                              <a:gd name="T100" fmla="*/ 135 w 140"/>
                              <a:gd name="T101" fmla="*/ 0 h 157"/>
                              <a:gd name="T102" fmla="*/ 138 w 140"/>
                              <a:gd name="T103" fmla="*/ 0 h 157"/>
                              <a:gd name="T104" fmla="*/ 139 w 140"/>
                              <a:gd name="T105" fmla="*/ 3 h 157"/>
                              <a:gd name="T106" fmla="*/ 140 w 140"/>
                              <a:gd name="T107" fmla="*/ 4 h 157"/>
                              <a:gd name="T108" fmla="*/ 140 w 140"/>
                              <a:gd name="T109" fmla="*/ 6 h 157"/>
                              <a:gd name="T110" fmla="*/ 139 w 140"/>
                              <a:gd name="T111" fmla="*/ 9 h 157"/>
                              <a:gd name="T112" fmla="*/ 138 w 140"/>
                              <a:gd name="T113" fmla="*/ 12 h 157"/>
                              <a:gd name="T114" fmla="*/ 92 w 140"/>
                              <a:gd name="T115" fmla="*/ 150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40" h="157">
                                <a:moveTo>
                                  <a:pt x="92" y="150"/>
                                </a:moveTo>
                                <a:lnTo>
                                  <a:pt x="91" y="153"/>
                                </a:lnTo>
                                <a:lnTo>
                                  <a:pt x="90" y="154"/>
                                </a:lnTo>
                                <a:lnTo>
                                  <a:pt x="89" y="155"/>
                                </a:lnTo>
                                <a:lnTo>
                                  <a:pt x="87" y="157"/>
                                </a:lnTo>
                                <a:lnTo>
                                  <a:pt x="85" y="157"/>
                                </a:lnTo>
                                <a:lnTo>
                                  <a:pt x="81" y="157"/>
                                </a:lnTo>
                                <a:lnTo>
                                  <a:pt x="77" y="157"/>
                                </a:lnTo>
                                <a:lnTo>
                                  <a:pt x="71" y="157"/>
                                </a:lnTo>
                                <a:lnTo>
                                  <a:pt x="66" y="157"/>
                                </a:lnTo>
                                <a:lnTo>
                                  <a:pt x="63" y="157"/>
                                </a:lnTo>
                                <a:lnTo>
                                  <a:pt x="60" y="157"/>
                                </a:lnTo>
                                <a:lnTo>
                                  <a:pt x="58" y="157"/>
                                </a:lnTo>
                                <a:lnTo>
                                  <a:pt x="55" y="157"/>
                                </a:lnTo>
                                <a:lnTo>
                                  <a:pt x="54" y="155"/>
                                </a:lnTo>
                                <a:lnTo>
                                  <a:pt x="52" y="155"/>
                                </a:lnTo>
                                <a:lnTo>
                                  <a:pt x="50" y="154"/>
                                </a:lnTo>
                                <a:lnTo>
                                  <a:pt x="50" y="154"/>
                                </a:lnTo>
                                <a:lnTo>
                                  <a:pt x="49" y="153"/>
                                </a:lnTo>
                                <a:lnTo>
                                  <a:pt x="49" y="152"/>
                                </a:lnTo>
                                <a:lnTo>
                                  <a:pt x="48" y="150"/>
                                </a:lnTo>
                                <a:lnTo>
                                  <a:pt x="2" y="12"/>
                                </a:lnTo>
                                <a:lnTo>
                                  <a:pt x="1" y="9"/>
                                </a:lnTo>
                                <a:lnTo>
                                  <a:pt x="0" y="5"/>
                                </a:lnTo>
                                <a:lnTo>
                                  <a:pt x="0" y="3"/>
                                </a:lnTo>
                                <a:lnTo>
                                  <a:pt x="1" y="1"/>
                                </a:lnTo>
                                <a:lnTo>
                                  <a:pt x="4" y="0"/>
                                </a:lnTo>
                                <a:lnTo>
                                  <a:pt x="7" y="0"/>
                                </a:lnTo>
                                <a:lnTo>
                                  <a:pt x="11" y="0"/>
                                </a:lnTo>
                                <a:lnTo>
                                  <a:pt x="17" y="0"/>
                                </a:lnTo>
                                <a:lnTo>
                                  <a:pt x="22" y="0"/>
                                </a:lnTo>
                                <a:lnTo>
                                  <a:pt x="26" y="0"/>
                                </a:lnTo>
                                <a:lnTo>
                                  <a:pt x="28" y="0"/>
                                </a:lnTo>
                                <a:lnTo>
                                  <a:pt x="31" y="1"/>
                                </a:lnTo>
                                <a:lnTo>
                                  <a:pt x="32" y="1"/>
                                </a:lnTo>
                                <a:lnTo>
                                  <a:pt x="33" y="3"/>
                                </a:lnTo>
                                <a:lnTo>
                                  <a:pt x="33" y="4"/>
                                </a:lnTo>
                                <a:lnTo>
                                  <a:pt x="34" y="6"/>
                                </a:lnTo>
                                <a:lnTo>
                                  <a:pt x="71" y="126"/>
                                </a:lnTo>
                                <a:lnTo>
                                  <a:pt x="71" y="126"/>
                                </a:lnTo>
                                <a:lnTo>
                                  <a:pt x="110" y="6"/>
                                </a:lnTo>
                                <a:lnTo>
                                  <a:pt x="110" y="4"/>
                                </a:lnTo>
                                <a:lnTo>
                                  <a:pt x="111" y="3"/>
                                </a:lnTo>
                                <a:lnTo>
                                  <a:pt x="111" y="1"/>
                                </a:lnTo>
                                <a:lnTo>
                                  <a:pt x="113" y="1"/>
                                </a:lnTo>
                                <a:lnTo>
                                  <a:pt x="114" y="0"/>
                                </a:lnTo>
                                <a:lnTo>
                                  <a:pt x="118" y="0"/>
                                </a:lnTo>
                                <a:lnTo>
                                  <a:pt x="122" y="0"/>
                                </a:lnTo>
                                <a:lnTo>
                                  <a:pt x="127" y="0"/>
                                </a:lnTo>
                                <a:lnTo>
                                  <a:pt x="132" y="0"/>
                                </a:lnTo>
                                <a:lnTo>
                                  <a:pt x="135" y="0"/>
                                </a:lnTo>
                                <a:lnTo>
                                  <a:pt x="138" y="0"/>
                                </a:lnTo>
                                <a:lnTo>
                                  <a:pt x="139" y="3"/>
                                </a:lnTo>
                                <a:lnTo>
                                  <a:pt x="140" y="4"/>
                                </a:lnTo>
                                <a:lnTo>
                                  <a:pt x="140" y="6"/>
                                </a:lnTo>
                                <a:lnTo>
                                  <a:pt x="139" y="9"/>
                                </a:lnTo>
                                <a:lnTo>
                                  <a:pt x="138" y="12"/>
                                </a:lnTo>
                                <a:lnTo>
                                  <a:pt x="92" y="1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26" name="Freeform 1093"/>
                        <wps:cNvSpPr>
                          <a:spLocks/>
                        </wps:cNvSpPr>
                        <wps:spPr bwMode="auto">
                          <a:xfrm>
                            <a:off x="3605213" y="5181600"/>
                            <a:ext cx="19050" cy="19050"/>
                          </a:xfrm>
                          <a:custGeom>
                            <a:avLst/>
                            <a:gdLst>
                              <a:gd name="T0" fmla="*/ 36 w 36"/>
                              <a:gd name="T1" fmla="*/ 18 h 37"/>
                              <a:gd name="T2" fmla="*/ 36 w 36"/>
                              <a:gd name="T3" fmla="*/ 28 h 37"/>
                              <a:gd name="T4" fmla="*/ 32 w 36"/>
                              <a:gd name="T5" fmla="*/ 33 h 37"/>
                              <a:gd name="T6" fmla="*/ 27 w 36"/>
                              <a:gd name="T7" fmla="*/ 36 h 37"/>
                              <a:gd name="T8" fmla="*/ 19 w 36"/>
                              <a:gd name="T9" fmla="*/ 37 h 37"/>
                              <a:gd name="T10" fmla="*/ 10 w 36"/>
                              <a:gd name="T11" fmla="*/ 36 h 37"/>
                              <a:gd name="T12" fmla="*/ 5 w 36"/>
                              <a:gd name="T13" fmla="*/ 33 h 37"/>
                              <a:gd name="T14" fmla="*/ 1 w 36"/>
                              <a:gd name="T15" fmla="*/ 28 h 37"/>
                              <a:gd name="T16" fmla="*/ 0 w 36"/>
                              <a:gd name="T17" fmla="*/ 18 h 37"/>
                              <a:gd name="T18" fmla="*/ 1 w 36"/>
                              <a:gd name="T19" fmla="*/ 8 h 37"/>
                              <a:gd name="T20" fmla="*/ 5 w 36"/>
                              <a:gd name="T21" fmla="*/ 4 h 37"/>
                              <a:gd name="T22" fmla="*/ 10 w 36"/>
                              <a:gd name="T23" fmla="*/ 0 h 37"/>
                              <a:gd name="T24" fmla="*/ 19 w 36"/>
                              <a:gd name="T25" fmla="*/ 0 h 37"/>
                              <a:gd name="T26" fmla="*/ 27 w 36"/>
                              <a:gd name="T27" fmla="*/ 0 h 37"/>
                              <a:gd name="T28" fmla="*/ 32 w 36"/>
                              <a:gd name="T29" fmla="*/ 4 h 37"/>
                              <a:gd name="T30" fmla="*/ 36 w 36"/>
                              <a:gd name="T31" fmla="*/ 8 h 37"/>
                              <a:gd name="T32" fmla="*/ 36 w 36"/>
                              <a:gd name="T33" fmla="*/ 18 h 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6" h="37">
                                <a:moveTo>
                                  <a:pt x="36" y="18"/>
                                </a:moveTo>
                                <a:lnTo>
                                  <a:pt x="36" y="28"/>
                                </a:lnTo>
                                <a:lnTo>
                                  <a:pt x="32" y="33"/>
                                </a:lnTo>
                                <a:lnTo>
                                  <a:pt x="27" y="36"/>
                                </a:lnTo>
                                <a:lnTo>
                                  <a:pt x="19" y="37"/>
                                </a:lnTo>
                                <a:lnTo>
                                  <a:pt x="10" y="36"/>
                                </a:lnTo>
                                <a:lnTo>
                                  <a:pt x="5" y="33"/>
                                </a:lnTo>
                                <a:lnTo>
                                  <a:pt x="1" y="28"/>
                                </a:lnTo>
                                <a:lnTo>
                                  <a:pt x="0" y="18"/>
                                </a:lnTo>
                                <a:lnTo>
                                  <a:pt x="1" y="8"/>
                                </a:lnTo>
                                <a:lnTo>
                                  <a:pt x="5" y="4"/>
                                </a:lnTo>
                                <a:lnTo>
                                  <a:pt x="10" y="0"/>
                                </a:lnTo>
                                <a:lnTo>
                                  <a:pt x="19" y="0"/>
                                </a:lnTo>
                                <a:lnTo>
                                  <a:pt x="27" y="0"/>
                                </a:lnTo>
                                <a:lnTo>
                                  <a:pt x="32" y="4"/>
                                </a:lnTo>
                                <a:lnTo>
                                  <a:pt x="36" y="8"/>
                                </a:lnTo>
                                <a:lnTo>
                                  <a:pt x="36" y="1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27" name="Line 1094"/>
                        <wps:cNvCnPr/>
                        <wps:spPr bwMode="auto">
                          <a:xfrm>
                            <a:off x="6140450" y="3673475"/>
                            <a:ext cx="247650" cy="112713"/>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28" name="Freeform 1095"/>
                        <wps:cNvSpPr>
                          <a:spLocks/>
                        </wps:cNvSpPr>
                        <wps:spPr bwMode="auto">
                          <a:xfrm>
                            <a:off x="6338888" y="3748087"/>
                            <a:ext cx="60325" cy="42863"/>
                          </a:xfrm>
                          <a:custGeom>
                            <a:avLst/>
                            <a:gdLst>
                              <a:gd name="T0" fmla="*/ 34 w 115"/>
                              <a:gd name="T1" fmla="*/ 0 h 80"/>
                              <a:gd name="T2" fmla="*/ 115 w 115"/>
                              <a:gd name="T3" fmla="*/ 80 h 80"/>
                              <a:gd name="T4" fmla="*/ 0 w 115"/>
                              <a:gd name="T5" fmla="*/ 72 h 80"/>
                              <a:gd name="T6" fmla="*/ 9 w 115"/>
                              <a:gd name="T7" fmla="*/ 67 h 80"/>
                              <a:gd name="T8" fmla="*/ 24 w 115"/>
                              <a:gd name="T9" fmla="*/ 51 h 80"/>
                              <a:gd name="T10" fmla="*/ 32 w 115"/>
                              <a:gd name="T11" fmla="*/ 32 h 80"/>
                              <a:gd name="T12" fmla="*/ 35 w 115"/>
                              <a:gd name="T13" fmla="*/ 11 h 80"/>
                              <a:gd name="T14" fmla="*/ 34 w 115"/>
                              <a:gd name="T15" fmla="*/ 0 h 8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15" h="80">
                                <a:moveTo>
                                  <a:pt x="34" y="0"/>
                                </a:moveTo>
                                <a:lnTo>
                                  <a:pt x="115" y="80"/>
                                </a:lnTo>
                                <a:lnTo>
                                  <a:pt x="0" y="72"/>
                                </a:lnTo>
                                <a:lnTo>
                                  <a:pt x="9" y="67"/>
                                </a:lnTo>
                                <a:lnTo>
                                  <a:pt x="24" y="51"/>
                                </a:lnTo>
                                <a:lnTo>
                                  <a:pt x="32" y="32"/>
                                </a:lnTo>
                                <a:lnTo>
                                  <a:pt x="35" y="11"/>
                                </a:lnTo>
                                <a:lnTo>
                                  <a:pt x="34" y="0"/>
                                </a:lnTo>
                                <a:close/>
                              </a:path>
                            </a:pathLst>
                          </a:custGeom>
                          <a:solidFill>
                            <a:srgbClr val="000000"/>
                          </a:solidFill>
                          <a:ln w="3175">
                            <a:solidFill>
                              <a:srgbClr val="000000"/>
                            </a:solidFill>
                            <a:prstDash val="solid"/>
                            <a:round/>
                            <a:headEnd/>
                            <a:tailEnd/>
                          </a:ln>
                        </wps:spPr>
                        <wps:bodyPr vert="horz" wrap="square" lIns="91440" tIns="45720" rIns="91440" bIns="45720" numCol="1" anchor="t" anchorCtr="0" compatLnSpc="1">
                          <a:prstTxWarp prst="textNoShape">
                            <a:avLst/>
                          </a:prstTxWarp>
                        </wps:bodyPr>
                      </wps:wsp>
                      <wps:wsp>
                        <wps:cNvPr id="2629" name="Line 1096"/>
                        <wps:cNvCnPr/>
                        <wps:spPr bwMode="auto">
                          <a:xfrm flipH="1">
                            <a:off x="6142038" y="4160837"/>
                            <a:ext cx="247650" cy="114300"/>
                          </a:xfrm>
                          <a:prstGeom prst="line">
                            <a:avLst/>
                          </a:prstGeom>
                          <a:noFill/>
                          <a:ln w="7938">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30" name="Freeform 1097"/>
                        <wps:cNvSpPr>
                          <a:spLocks/>
                        </wps:cNvSpPr>
                        <wps:spPr bwMode="auto">
                          <a:xfrm>
                            <a:off x="6130925" y="4237037"/>
                            <a:ext cx="60325" cy="41275"/>
                          </a:xfrm>
                          <a:custGeom>
                            <a:avLst/>
                            <a:gdLst>
                              <a:gd name="T0" fmla="*/ 114 w 114"/>
                              <a:gd name="T1" fmla="*/ 72 h 80"/>
                              <a:gd name="T2" fmla="*/ 0 w 114"/>
                              <a:gd name="T3" fmla="*/ 80 h 80"/>
                              <a:gd name="T4" fmla="*/ 81 w 114"/>
                              <a:gd name="T5" fmla="*/ 0 h 80"/>
                              <a:gd name="T6" fmla="*/ 80 w 114"/>
                              <a:gd name="T7" fmla="*/ 10 h 80"/>
                              <a:gd name="T8" fmla="*/ 82 w 114"/>
                              <a:gd name="T9" fmla="*/ 31 h 80"/>
                              <a:gd name="T10" fmla="*/ 91 w 114"/>
                              <a:gd name="T11" fmla="*/ 51 h 80"/>
                              <a:gd name="T12" fmla="*/ 104 w 114"/>
                              <a:gd name="T13" fmla="*/ 66 h 80"/>
                              <a:gd name="T14" fmla="*/ 114 w 114"/>
                              <a:gd name="T15" fmla="*/ 72 h 8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14" h="80">
                                <a:moveTo>
                                  <a:pt x="114" y="72"/>
                                </a:moveTo>
                                <a:lnTo>
                                  <a:pt x="0" y="80"/>
                                </a:lnTo>
                                <a:lnTo>
                                  <a:pt x="81" y="0"/>
                                </a:lnTo>
                                <a:lnTo>
                                  <a:pt x="80" y="10"/>
                                </a:lnTo>
                                <a:lnTo>
                                  <a:pt x="82" y="31"/>
                                </a:lnTo>
                                <a:lnTo>
                                  <a:pt x="91" y="51"/>
                                </a:lnTo>
                                <a:lnTo>
                                  <a:pt x="104" y="66"/>
                                </a:lnTo>
                                <a:lnTo>
                                  <a:pt x="114" y="72"/>
                                </a:lnTo>
                                <a:close/>
                              </a:path>
                            </a:pathLst>
                          </a:custGeom>
                          <a:solidFill>
                            <a:srgbClr val="000000"/>
                          </a:solidFill>
                          <a:ln w="3175">
                            <a:solidFill>
                              <a:srgbClr val="000000"/>
                            </a:solidFill>
                            <a:prstDash val="solid"/>
                            <a:round/>
                            <a:headEnd/>
                            <a:tailEnd/>
                          </a:ln>
                        </wps:spPr>
                        <wps:bodyPr vert="horz" wrap="square" lIns="91440" tIns="45720" rIns="91440" bIns="45720" numCol="1" anchor="t" anchorCtr="0" compatLnSpc="1">
                          <a:prstTxWarp prst="textNoShape">
                            <a:avLst/>
                          </a:prstTxWarp>
                        </wps:bodyPr>
                      </wps:wsp>
                      <wps:wsp>
                        <wps:cNvPr id="2631" name="Freeform 1098"/>
                        <wps:cNvSpPr>
                          <a:spLocks/>
                        </wps:cNvSpPr>
                        <wps:spPr bwMode="auto">
                          <a:xfrm>
                            <a:off x="6278563" y="4294187"/>
                            <a:ext cx="17463" cy="82550"/>
                          </a:xfrm>
                          <a:custGeom>
                            <a:avLst/>
                            <a:gdLst>
                              <a:gd name="T0" fmla="*/ 31 w 31"/>
                              <a:gd name="T1" fmla="*/ 151 h 157"/>
                              <a:gd name="T2" fmla="*/ 31 w 31"/>
                              <a:gd name="T3" fmla="*/ 152 h 157"/>
                              <a:gd name="T4" fmla="*/ 31 w 31"/>
                              <a:gd name="T5" fmla="*/ 154 h 157"/>
                              <a:gd name="T6" fmla="*/ 30 w 31"/>
                              <a:gd name="T7" fmla="*/ 155 h 157"/>
                              <a:gd name="T8" fmla="*/ 29 w 31"/>
                              <a:gd name="T9" fmla="*/ 155 h 157"/>
                              <a:gd name="T10" fmla="*/ 26 w 31"/>
                              <a:gd name="T11" fmla="*/ 156 h 157"/>
                              <a:gd name="T12" fmla="*/ 24 w 31"/>
                              <a:gd name="T13" fmla="*/ 156 h 157"/>
                              <a:gd name="T14" fmla="*/ 20 w 31"/>
                              <a:gd name="T15" fmla="*/ 156 h 157"/>
                              <a:gd name="T16" fmla="*/ 15 w 31"/>
                              <a:gd name="T17" fmla="*/ 157 h 157"/>
                              <a:gd name="T18" fmla="*/ 11 w 31"/>
                              <a:gd name="T19" fmla="*/ 156 h 157"/>
                              <a:gd name="T20" fmla="*/ 8 w 31"/>
                              <a:gd name="T21" fmla="*/ 156 h 157"/>
                              <a:gd name="T22" fmla="*/ 5 w 31"/>
                              <a:gd name="T23" fmla="*/ 156 h 157"/>
                              <a:gd name="T24" fmla="*/ 3 w 31"/>
                              <a:gd name="T25" fmla="*/ 155 h 157"/>
                              <a:gd name="T26" fmla="*/ 2 w 31"/>
                              <a:gd name="T27" fmla="*/ 155 h 157"/>
                              <a:gd name="T28" fmla="*/ 0 w 31"/>
                              <a:gd name="T29" fmla="*/ 154 h 157"/>
                              <a:gd name="T30" fmla="*/ 0 w 31"/>
                              <a:gd name="T31" fmla="*/ 152 h 157"/>
                              <a:gd name="T32" fmla="*/ 0 w 31"/>
                              <a:gd name="T33" fmla="*/ 151 h 157"/>
                              <a:gd name="T34" fmla="*/ 0 w 31"/>
                              <a:gd name="T35" fmla="*/ 5 h 157"/>
                              <a:gd name="T36" fmla="*/ 0 w 31"/>
                              <a:gd name="T37" fmla="*/ 3 h 157"/>
                              <a:gd name="T38" fmla="*/ 0 w 31"/>
                              <a:gd name="T39" fmla="*/ 2 h 157"/>
                              <a:gd name="T40" fmla="*/ 2 w 31"/>
                              <a:gd name="T41" fmla="*/ 2 h 157"/>
                              <a:gd name="T42" fmla="*/ 3 w 31"/>
                              <a:gd name="T43" fmla="*/ 1 h 157"/>
                              <a:gd name="T44" fmla="*/ 5 w 31"/>
                              <a:gd name="T45" fmla="*/ 1 h 157"/>
                              <a:gd name="T46" fmla="*/ 8 w 31"/>
                              <a:gd name="T47" fmla="*/ 0 h 157"/>
                              <a:gd name="T48" fmla="*/ 11 w 31"/>
                              <a:gd name="T49" fmla="*/ 0 h 157"/>
                              <a:gd name="T50" fmla="*/ 15 w 31"/>
                              <a:gd name="T51" fmla="*/ 0 h 157"/>
                              <a:gd name="T52" fmla="*/ 20 w 31"/>
                              <a:gd name="T53" fmla="*/ 0 h 157"/>
                              <a:gd name="T54" fmla="*/ 24 w 31"/>
                              <a:gd name="T55" fmla="*/ 0 h 157"/>
                              <a:gd name="T56" fmla="*/ 26 w 31"/>
                              <a:gd name="T57" fmla="*/ 1 h 157"/>
                              <a:gd name="T58" fmla="*/ 29 w 31"/>
                              <a:gd name="T59" fmla="*/ 1 h 157"/>
                              <a:gd name="T60" fmla="*/ 30 w 31"/>
                              <a:gd name="T61" fmla="*/ 2 h 157"/>
                              <a:gd name="T62" fmla="*/ 31 w 31"/>
                              <a:gd name="T63" fmla="*/ 2 h 157"/>
                              <a:gd name="T64" fmla="*/ 31 w 31"/>
                              <a:gd name="T65" fmla="*/ 3 h 157"/>
                              <a:gd name="T66" fmla="*/ 31 w 31"/>
                              <a:gd name="T67" fmla="*/ 5 h 157"/>
                              <a:gd name="T68" fmla="*/ 31 w 31"/>
                              <a:gd name="T69" fmla="*/ 151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1" h="157">
                                <a:moveTo>
                                  <a:pt x="31" y="151"/>
                                </a:moveTo>
                                <a:lnTo>
                                  <a:pt x="31" y="152"/>
                                </a:lnTo>
                                <a:lnTo>
                                  <a:pt x="31" y="154"/>
                                </a:lnTo>
                                <a:lnTo>
                                  <a:pt x="30" y="155"/>
                                </a:lnTo>
                                <a:lnTo>
                                  <a:pt x="29" y="155"/>
                                </a:lnTo>
                                <a:lnTo>
                                  <a:pt x="26" y="156"/>
                                </a:lnTo>
                                <a:lnTo>
                                  <a:pt x="24" y="156"/>
                                </a:lnTo>
                                <a:lnTo>
                                  <a:pt x="20" y="156"/>
                                </a:lnTo>
                                <a:lnTo>
                                  <a:pt x="15" y="157"/>
                                </a:lnTo>
                                <a:lnTo>
                                  <a:pt x="11" y="156"/>
                                </a:lnTo>
                                <a:lnTo>
                                  <a:pt x="8" y="156"/>
                                </a:lnTo>
                                <a:lnTo>
                                  <a:pt x="5" y="156"/>
                                </a:lnTo>
                                <a:lnTo>
                                  <a:pt x="3" y="155"/>
                                </a:lnTo>
                                <a:lnTo>
                                  <a:pt x="2" y="155"/>
                                </a:lnTo>
                                <a:lnTo>
                                  <a:pt x="0" y="154"/>
                                </a:lnTo>
                                <a:lnTo>
                                  <a:pt x="0" y="152"/>
                                </a:lnTo>
                                <a:lnTo>
                                  <a:pt x="0" y="151"/>
                                </a:lnTo>
                                <a:lnTo>
                                  <a:pt x="0" y="5"/>
                                </a:lnTo>
                                <a:lnTo>
                                  <a:pt x="0" y="3"/>
                                </a:lnTo>
                                <a:lnTo>
                                  <a:pt x="0" y="2"/>
                                </a:lnTo>
                                <a:lnTo>
                                  <a:pt x="2" y="2"/>
                                </a:lnTo>
                                <a:lnTo>
                                  <a:pt x="3" y="1"/>
                                </a:lnTo>
                                <a:lnTo>
                                  <a:pt x="5" y="1"/>
                                </a:lnTo>
                                <a:lnTo>
                                  <a:pt x="8" y="0"/>
                                </a:lnTo>
                                <a:lnTo>
                                  <a:pt x="11" y="0"/>
                                </a:lnTo>
                                <a:lnTo>
                                  <a:pt x="15" y="0"/>
                                </a:lnTo>
                                <a:lnTo>
                                  <a:pt x="20" y="0"/>
                                </a:lnTo>
                                <a:lnTo>
                                  <a:pt x="24" y="0"/>
                                </a:lnTo>
                                <a:lnTo>
                                  <a:pt x="26" y="1"/>
                                </a:lnTo>
                                <a:lnTo>
                                  <a:pt x="29" y="1"/>
                                </a:lnTo>
                                <a:lnTo>
                                  <a:pt x="30" y="2"/>
                                </a:lnTo>
                                <a:lnTo>
                                  <a:pt x="31" y="2"/>
                                </a:lnTo>
                                <a:lnTo>
                                  <a:pt x="31" y="3"/>
                                </a:lnTo>
                                <a:lnTo>
                                  <a:pt x="31" y="5"/>
                                </a:lnTo>
                                <a:lnTo>
                                  <a:pt x="31"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32" name="Freeform 1099"/>
                        <wps:cNvSpPr>
                          <a:spLocks/>
                        </wps:cNvSpPr>
                        <wps:spPr bwMode="auto">
                          <a:xfrm>
                            <a:off x="6313488" y="4294187"/>
                            <a:ext cx="17463" cy="82550"/>
                          </a:xfrm>
                          <a:custGeom>
                            <a:avLst/>
                            <a:gdLst>
                              <a:gd name="T0" fmla="*/ 32 w 32"/>
                              <a:gd name="T1" fmla="*/ 151 h 157"/>
                              <a:gd name="T2" fmla="*/ 32 w 32"/>
                              <a:gd name="T3" fmla="*/ 152 h 157"/>
                              <a:gd name="T4" fmla="*/ 30 w 32"/>
                              <a:gd name="T5" fmla="*/ 154 h 157"/>
                              <a:gd name="T6" fmla="*/ 29 w 32"/>
                              <a:gd name="T7" fmla="*/ 155 h 157"/>
                              <a:gd name="T8" fmla="*/ 28 w 32"/>
                              <a:gd name="T9" fmla="*/ 155 h 157"/>
                              <a:gd name="T10" fmla="*/ 26 w 32"/>
                              <a:gd name="T11" fmla="*/ 156 h 157"/>
                              <a:gd name="T12" fmla="*/ 23 w 32"/>
                              <a:gd name="T13" fmla="*/ 156 h 157"/>
                              <a:gd name="T14" fmla="*/ 21 w 32"/>
                              <a:gd name="T15" fmla="*/ 156 h 157"/>
                              <a:gd name="T16" fmla="*/ 16 w 32"/>
                              <a:gd name="T17" fmla="*/ 157 h 157"/>
                              <a:gd name="T18" fmla="*/ 11 w 32"/>
                              <a:gd name="T19" fmla="*/ 156 h 157"/>
                              <a:gd name="T20" fmla="*/ 8 w 32"/>
                              <a:gd name="T21" fmla="*/ 156 h 157"/>
                              <a:gd name="T22" fmla="*/ 5 w 32"/>
                              <a:gd name="T23" fmla="*/ 156 h 157"/>
                              <a:gd name="T24" fmla="*/ 3 w 32"/>
                              <a:gd name="T25" fmla="*/ 155 h 157"/>
                              <a:gd name="T26" fmla="*/ 1 w 32"/>
                              <a:gd name="T27" fmla="*/ 155 h 157"/>
                              <a:gd name="T28" fmla="*/ 1 w 32"/>
                              <a:gd name="T29" fmla="*/ 154 h 157"/>
                              <a:gd name="T30" fmla="*/ 0 w 32"/>
                              <a:gd name="T31" fmla="*/ 152 h 157"/>
                              <a:gd name="T32" fmla="*/ 0 w 32"/>
                              <a:gd name="T33" fmla="*/ 151 h 157"/>
                              <a:gd name="T34" fmla="*/ 0 w 32"/>
                              <a:gd name="T35" fmla="*/ 5 h 157"/>
                              <a:gd name="T36" fmla="*/ 0 w 32"/>
                              <a:gd name="T37" fmla="*/ 3 h 157"/>
                              <a:gd name="T38" fmla="*/ 1 w 32"/>
                              <a:gd name="T39" fmla="*/ 2 h 157"/>
                              <a:gd name="T40" fmla="*/ 1 w 32"/>
                              <a:gd name="T41" fmla="*/ 2 h 157"/>
                              <a:gd name="T42" fmla="*/ 3 w 32"/>
                              <a:gd name="T43" fmla="*/ 1 h 157"/>
                              <a:gd name="T44" fmla="*/ 6 w 32"/>
                              <a:gd name="T45" fmla="*/ 1 h 157"/>
                              <a:gd name="T46" fmla="*/ 8 w 32"/>
                              <a:gd name="T47" fmla="*/ 0 h 157"/>
                              <a:gd name="T48" fmla="*/ 11 w 32"/>
                              <a:gd name="T49" fmla="*/ 0 h 157"/>
                              <a:gd name="T50" fmla="*/ 16 w 32"/>
                              <a:gd name="T51" fmla="*/ 0 h 157"/>
                              <a:gd name="T52" fmla="*/ 21 w 32"/>
                              <a:gd name="T53" fmla="*/ 0 h 157"/>
                              <a:gd name="T54" fmla="*/ 23 w 32"/>
                              <a:gd name="T55" fmla="*/ 0 h 157"/>
                              <a:gd name="T56" fmla="*/ 26 w 32"/>
                              <a:gd name="T57" fmla="*/ 1 h 157"/>
                              <a:gd name="T58" fmla="*/ 28 w 32"/>
                              <a:gd name="T59" fmla="*/ 1 h 157"/>
                              <a:gd name="T60" fmla="*/ 29 w 32"/>
                              <a:gd name="T61" fmla="*/ 2 h 157"/>
                              <a:gd name="T62" fmla="*/ 30 w 32"/>
                              <a:gd name="T63" fmla="*/ 2 h 157"/>
                              <a:gd name="T64" fmla="*/ 32 w 32"/>
                              <a:gd name="T65" fmla="*/ 3 h 157"/>
                              <a:gd name="T66" fmla="*/ 32 w 32"/>
                              <a:gd name="T67" fmla="*/ 5 h 157"/>
                              <a:gd name="T68" fmla="*/ 32 w 32"/>
                              <a:gd name="T69" fmla="*/ 151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7">
                                <a:moveTo>
                                  <a:pt x="32" y="151"/>
                                </a:moveTo>
                                <a:lnTo>
                                  <a:pt x="32" y="152"/>
                                </a:lnTo>
                                <a:lnTo>
                                  <a:pt x="30" y="154"/>
                                </a:lnTo>
                                <a:lnTo>
                                  <a:pt x="29" y="155"/>
                                </a:lnTo>
                                <a:lnTo>
                                  <a:pt x="28" y="155"/>
                                </a:lnTo>
                                <a:lnTo>
                                  <a:pt x="26" y="156"/>
                                </a:lnTo>
                                <a:lnTo>
                                  <a:pt x="23" y="156"/>
                                </a:lnTo>
                                <a:lnTo>
                                  <a:pt x="21" y="156"/>
                                </a:lnTo>
                                <a:lnTo>
                                  <a:pt x="16" y="157"/>
                                </a:lnTo>
                                <a:lnTo>
                                  <a:pt x="11" y="156"/>
                                </a:lnTo>
                                <a:lnTo>
                                  <a:pt x="8" y="156"/>
                                </a:lnTo>
                                <a:lnTo>
                                  <a:pt x="5" y="156"/>
                                </a:lnTo>
                                <a:lnTo>
                                  <a:pt x="3" y="155"/>
                                </a:lnTo>
                                <a:lnTo>
                                  <a:pt x="1" y="155"/>
                                </a:lnTo>
                                <a:lnTo>
                                  <a:pt x="1" y="154"/>
                                </a:lnTo>
                                <a:lnTo>
                                  <a:pt x="0" y="152"/>
                                </a:lnTo>
                                <a:lnTo>
                                  <a:pt x="0" y="151"/>
                                </a:lnTo>
                                <a:lnTo>
                                  <a:pt x="0" y="5"/>
                                </a:lnTo>
                                <a:lnTo>
                                  <a:pt x="0" y="3"/>
                                </a:lnTo>
                                <a:lnTo>
                                  <a:pt x="1" y="2"/>
                                </a:lnTo>
                                <a:lnTo>
                                  <a:pt x="1" y="2"/>
                                </a:lnTo>
                                <a:lnTo>
                                  <a:pt x="3" y="1"/>
                                </a:lnTo>
                                <a:lnTo>
                                  <a:pt x="6" y="1"/>
                                </a:lnTo>
                                <a:lnTo>
                                  <a:pt x="8" y="0"/>
                                </a:lnTo>
                                <a:lnTo>
                                  <a:pt x="11" y="0"/>
                                </a:lnTo>
                                <a:lnTo>
                                  <a:pt x="16" y="0"/>
                                </a:lnTo>
                                <a:lnTo>
                                  <a:pt x="21" y="0"/>
                                </a:lnTo>
                                <a:lnTo>
                                  <a:pt x="23" y="0"/>
                                </a:lnTo>
                                <a:lnTo>
                                  <a:pt x="26" y="1"/>
                                </a:lnTo>
                                <a:lnTo>
                                  <a:pt x="28" y="1"/>
                                </a:lnTo>
                                <a:lnTo>
                                  <a:pt x="29" y="2"/>
                                </a:lnTo>
                                <a:lnTo>
                                  <a:pt x="30" y="2"/>
                                </a:lnTo>
                                <a:lnTo>
                                  <a:pt x="32" y="3"/>
                                </a:lnTo>
                                <a:lnTo>
                                  <a:pt x="32" y="5"/>
                                </a:lnTo>
                                <a:lnTo>
                                  <a:pt x="32"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33" name="Freeform 1100"/>
                        <wps:cNvSpPr>
                          <a:spLocks/>
                        </wps:cNvSpPr>
                        <wps:spPr bwMode="auto">
                          <a:xfrm>
                            <a:off x="6348413" y="4294187"/>
                            <a:ext cx="17463" cy="82550"/>
                          </a:xfrm>
                          <a:custGeom>
                            <a:avLst/>
                            <a:gdLst>
                              <a:gd name="T0" fmla="*/ 31 w 31"/>
                              <a:gd name="T1" fmla="*/ 151 h 157"/>
                              <a:gd name="T2" fmla="*/ 31 w 31"/>
                              <a:gd name="T3" fmla="*/ 152 h 157"/>
                              <a:gd name="T4" fmla="*/ 31 w 31"/>
                              <a:gd name="T5" fmla="*/ 154 h 157"/>
                              <a:gd name="T6" fmla="*/ 30 w 31"/>
                              <a:gd name="T7" fmla="*/ 155 h 157"/>
                              <a:gd name="T8" fmla="*/ 28 w 31"/>
                              <a:gd name="T9" fmla="*/ 155 h 157"/>
                              <a:gd name="T10" fmla="*/ 26 w 31"/>
                              <a:gd name="T11" fmla="*/ 156 h 157"/>
                              <a:gd name="T12" fmla="*/ 24 w 31"/>
                              <a:gd name="T13" fmla="*/ 156 h 157"/>
                              <a:gd name="T14" fmla="*/ 20 w 31"/>
                              <a:gd name="T15" fmla="*/ 156 h 157"/>
                              <a:gd name="T16" fmla="*/ 15 w 31"/>
                              <a:gd name="T17" fmla="*/ 157 h 157"/>
                              <a:gd name="T18" fmla="*/ 11 w 31"/>
                              <a:gd name="T19" fmla="*/ 156 h 157"/>
                              <a:gd name="T20" fmla="*/ 8 w 31"/>
                              <a:gd name="T21" fmla="*/ 156 h 157"/>
                              <a:gd name="T22" fmla="*/ 5 w 31"/>
                              <a:gd name="T23" fmla="*/ 156 h 157"/>
                              <a:gd name="T24" fmla="*/ 3 w 31"/>
                              <a:gd name="T25" fmla="*/ 155 h 157"/>
                              <a:gd name="T26" fmla="*/ 1 w 31"/>
                              <a:gd name="T27" fmla="*/ 155 h 157"/>
                              <a:gd name="T28" fmla="*/ 0 w 31"/>
                              <a:gd name="T29" fmla="*/ 154 h 157"/>
                              <a:gd name="T30" fmla="*/ 0 w 31"/>
                              <a:gd name="T31" fmla="*/ 152 h 157"/>
                              <a:gd name="T32" fmla="*/ 0 w 31"/>
                              <a:gd name="T33" fmla="*/ 151 h 157"/>
                              <a:gd name="T34" fmla="*/ 0 w 31"/>
                              <a:gd name="T35" fmla="*/ 5 h 157"/>
                              <a:gd name="T36" fmla="*/ 0 w 31"/>
                              <a:gd name="T37" fmla="*/ 3 h 157"/>
                              <a:gd name="T38" fmla="*/ 0 w 31"/>
                              <a:gd name="T39" fmla="*/ 2 h 157"/>
                              <a:gd name="T40" fmla="*/ 1 w 31"/>
                              <a:gd name="T41" fmla="*/ 2 h 157"/>
                              <a:gd name="T42" fmla="*/ 3 w 31"/>
                              <a:gd name="T43" fmla="*/ 1 h 157"/>
                              <a:gd name="T44" fmla="*/ 5 w 31"/>
                              <a:gd name="T45" fmla="*/ 1 h 157"/>
                              <a:gd name="T46" fmla="*/ 8 w 31"/>
                              <a:gd name="T47" fmla="*/ 0 h 157"/>
                              <a:gd name="T48" fmla="*/ 11 w 31"/>
                              <a:gd name="T49" fmla="*/ 0 h 157"/>
                              <a:gd name="T50" fmla="*/ 15 w 31"/>
                              <a:gd name="T51" fmla="*/ 0 h 157"/>
                              <a:gd name="T52" fmla="*/ 20 w 31"/>
                              <a:gd name="T53" fmla="*/ 0 h 157"/>
                              <a:gd name="T54" fmla="*/ 24 w 31"/>
                              <a:gd name="T55" fmla="*/ 0 h 157"/>
                              <a:gd name="T56" fmla="*/ 26 w 31"/>
                              <a:gd name="T57" fmla="*/ 1 h 157"/>
                              <a:gd name="T58" fmla="*/ 28 w 31"/>
                              <a:gd name="T59" fmla="*/ 1 h 157"/>
                              <a:gd name="T60" fmla="*/ 30 w 31"/>
                              <a:gd name="T61" fmla="*/ 2 h 157"/>
                              <a:gd name="T62" fmla="*/ 31 w 31"/>
                              <a:gd name="T63" fmla="*/ 2 h 157"/>
                              <a:gd name="T64" fmla="*/ 31 w 31"/>
                              <a:gd name="T65" fmla="*/ 3 h 157"/>
                              <a:gd name="T66" fmla="*/ 31 w 31"/>
                              <a:gd name="T67" fmla="*/ 5 h 157"/>
                              <a:gd name="T68" fmla="*/ 31 w 31"/>
                              <a:gd name="T69" fmla="*/ 151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1" h="157">
                                <a:moveTo>
                                  <a:pt x="31" y="151"/>
                                </a:moveTo>
                                <a:lnTo>
                                  <a:pt x="31" y="152"/>
                                </a:lnTo>
                                <a:lnTo>
                                  <a:pt x="31" y="154"/>
                                </a:lnTo>
                                <a:lnTo>
                                  <a:pt x="30" y="155"/>
                                </a:lnTo>
                                <a:lnTo>
                                  <a:pt x="28" y="155"/>
                                </a:lnTo>
                                <a:lnTo>
                                  <a:pt x="26" y="156"/>
                                </a:lnTo>
                                <a:lnTo>
                                  <a:pt x="24" y="156"/>
                                </a:lnTo>
                                <a:lnTo>
                                  <a:pt x="20" y="156"/>
                                </a:lnTo>
                                <a:lnTo>
                                  <a:pt x="15" y="157"/>
                                </a:lnTo>
                                <a:lnTo>
                                  <a:pt x="11" y="156"/>
                                </a:lnTo>
                                <a:lnTo>
                                  <a:pt x="8" y="156"/>
                                </a:lnTo>
                                <a:lnTo>
                                  <a:pt x="5" y="156"/>
                                </a:lnTo>
                                <a:lnTo>
                                  <a:pt x="3" y="155"/>
                                </a:lnTo>
                                <a:lnTo>
                                  <a:pt x="1" y="155"/>
                                </a:lnTo>
                                <a:lnTo>
                                  <a:pt x="0" y="154"/>
                                </a:lnTo>
                                <a:lnTo>
                                  <a:pt x="0" y="152"/>
                                </a:lnTo>
                                <a:lnTo>
                                  <a:pt x="0" y="151"/>
                                </a:lnTo>
                                <a:lnTo>
                                  <a:pt x="0" y="5"/>
                                </a:lnTo>
                                <a:lnTo>
                                  <a:pt x="0" y="3"/>
                                </a:lnTo>
                                <a:lnTo>
                                  <a:pt x="0" y="2"/>
                                </a:lnTo>
                                <a:lnTo>
                                  <a:pt x="1" y="2"/>
                                </a:lnTo>
                                <a:lnTo>
                                  <a:pt x="3" y="1"/>
                                </a:lnTo>
                                <a:lnTo>
                                  <a:pt x="5" y="1"/>
                                </a:lnTo>
                                <a:lnTo>
                                  <a:pt x="8" y="0"/>
                                </a:lnTo>
                                <a:lnTo>
                                  <a:pt x="11" y="0"/>
                                </a:lnTo>
                                <a:lnTo>
                                  <a:pt x="15" y="0"/>
                                </a:lnTo>
                                <a:lnTo>
                                  <a:pt x="20" y="0"/>
                                </a:lnTo>
                                <a:lnTo>
                                  <a:pt x="24" y="0"/>
                                </a:lnTo>
                                <a:lnTo>
                                  <a:pt x="26" y="1"/>
                                </a:lnTo>
                                <a:lnTo>
                                  <a:pt x="28" y="1"/>
                                </a:lnTo>
                                <a:lnTo>
                                  <a:pt x="30" y="2"/>
                                </a:lnTo>
                                <a:lnTo>
                                  <a:pt x="31" y="2"/>
                                </a:lnTo>
                                <a:lnTo>
                                  <a:pt x="31" y="3"/>
                                </a:lnTo>
                                <a:lnTo>
                                  <a:pt x="31" y="5"/>
                                </a:lnTo>
                                <a:lnTo>
                                  <a:pt x="31"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34" name="Freeform 1101"/>
                        <wps:cNvSpPr>
                          <a:spLocks/>
                        </wps:cNvSpPr>
                        <wps:spPr bwMode="auto">
                          <a:xfrm>
                            <a:off x="6383338" y="4357687"/>
                            <a:ext cx="19050" cy="19050"/>
                          </a:xfrm>
                          <a:custGeom>
                            <a:avLst/>
                            <a:gdLst>
                              <a:gd name="T0" fmla="*/ 36 w 36"/>
                              <a:gd name="T1" fmla="*/ 19 h 37"/>
                              <a:gd name="T2" fmla="*/ 35 w 36"/>
                              <a:gd name="T3" fmla="*/ 29 h 37"/>
                              <a:gd name="T4" fmla="*/ 31 w 36"/>
                              <a:gd name="T5" fmla="*/ 34 h 37"/>
                              <a:gd name="T6" fmla="*/ 26 w 36"/>
                              <a:gd name="T7" fmla="*/ 37 h 37"/>
                              <a:gd name="T8" fmla="*/ 17 w 36"/>
                              <a:gd name="T9" fmla="*/ 37 h 37"/>
                              <a:gd name="T10" fmla="*/ 9 w 36"/>
                              <a:gd name="T11" fmla="*/ 37 h 37"/>
                              <a:gd name="T12" fmla="*/ 4 w 36"/>
                              <a:gd name="T13" fmla="*/ 34 h 37"/>
                              <a:gd name="T14" fmla="*/ 0 w 36"/>
                              <a:gd name="T15" fmla="*/ 29 h 37"/>
                              <a:gd name="T16" fmla="*/ 0 w 36"/>
                              <a:gd name="T17" fmla="*/ 19 h 37"/>
                              <a:gd name="T18" fmla="*/ 0 w 36"/>
                              <a:gd name="T19" fmla="*/ 9 h 37"/>
                              <a:gd name="T20" fmla="*/ 4 w 36"/>
                              <a:gd name="T21" fmla="*/ 4 h 37"/>
                              <a:gd name="T22" fmla="*/ 9 w 36"/>
                              <a:gd name="T23" fmla="*/ 1 h 37"/>
                              <a:gd name="T24" fmla="*/ 17 w 36"/>
                              <a:gd name="T25" fmla="*/ 0 h 37"/>
                              <a:gd name="T26" fmla="*/ 26 w 36"/>
                              <a:gd name="T27" fmla="*/ 1 h 37"/>
                              <a:gd name="T28" fmla="*/ 31 w 36"/>
                              <a:gd name="T29" fmla="*/ 4 h 37"/>
                              <a:gd name="T30" fmla="*/ 35 w 36"/>
                              <a:gd name="T31" fmla="*/ 9 h 37"/>
                              <a:gd name="T32" fmla="*/ 36 w 36"/>
                              <a:gd name="T33" fmla="*/ 19 h 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6" h="37">
                                <a:moveTo>
                                  <a:pt x="36" y="19"/>
                                </a:moveTo>
                                <a:lnTo>
                                  <a:pt x="35" y="29"/>
                                </a:lnTo>
                                <a:lnTo>
                                  <a:pt x="31" y="34"/>
                                </a:lnTo>
                                <a:lnTo>
                                  <a:pt x="26" y="37"/>
                                </a:lnTo>
                                <a:lnTo>
                                  <a:pt x="17" y="37"/>
                                </a:lnTo>
                                <a:lnTo>
                                  <a:pt x="9" y="37"/>
                                </a:lnTo>
                                <a:lnTo>
                                  <a:pt x="4" y="34"/>
                                </a:lnTo>
                                <a:lnTo>
                                  <a:pt x="0" y="29"/>
                                </a:lnTo>
                                <a:lnTo>
                                  <a:pt x="0" y="19"/>
                                </a:lnTo>
                                <a:lnTo>
                                  <a:pt x="0" y="9"/>
                                </a:lnTo>
                                <a:lnTo>
                                  <a:pt x="4" y="4"/>
                                </a:lnTo>
                                <a:lnTo>
                                  <a:pt x="9" y="1"/>
                                </a:lnTo>
                                <a:lnTo>
                                  <a:pt x="17" y="0"/>
                                </a:lnTo>
                                <a:lnTo>
                                  <a:pt x="26" y="1"/>
                                </a:lnTo>
                                <a:lnTo>
                                  <a:pt x="31" y="4"/>
                                </a:lnTo>
                                <a:lnTo>
                                  <a:pt x="35" y="9"/>
                                </a:lnTo>
                                <a:lnTo>
                                  <a:pt x="36" y="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35" name="Freeform 1102"/>
                        <wps:cNvSpPr>
                          <a:spLocks/>
                        </wps:cNvSpPr>
                        <wps:spPr bwMode="auto">
                          <a:xfrm>
                            <a:off x="6257925" y="3587750"/>
                            <a:ext cx="17463" cy="82550"/>
                          </a:xfrm>
                          <a:custGeom>
                            <a:avLst/>
                            <a:gdLst>
                              <a:gd name="T0" fmla="*/ 32 w 32"/>
                              <a:gd name="T1" fmla="*/ 151 h 156"/>
                              <a:gd name="T2" fmla="*/ 32 w 32"/>
                              <a:gd name="T3" fmla="*/ 153 h 156"/>
                              <a:gd name="T4" fmla="*/ 31 w 32"/>
                              <a:gd name="T5" fmla="*/ 154 h 156"/>
                              <a:gd name="T6" fmla="*/ 29 w 32"/>
                              <a:gd name="T7" fmla="*/ 155 h 156"/>
                              <a:gd name="T8" fmla="*/ 28 w 32"/>
                              <a:gd name="T9" fmla="*/ 155 h 156"/>
                              <a:gd name="T10" fmla="*/ 26 w 32"/>
                              <a:gd name="T11" fmla="*/ 156 h 156"/>
                              <a:gd name="T12" fmla="*/ 23 w 32"/>
                              <a:gd name="T13" fmla="*/ 156 h 156"/>
                              <a:gd name="T14" fmla="*/ 21 w 32"/>
                              <a:gd name="T15" fmla="*/ 156 h 156"/>
                              <a:gd name="T16" fmla="*/ 16 w 32"/>
                              <a:gd name="T17" fmla="*/ 156 h 156"/>
                              <a:gd name="T18" fmla="*/ 11 w 32"/>
                              <a:gd name="T19" fmla="*/ 156 h 156"/>
                              <a:gd name="T20" fmla="*/ 8 w 32"/>
                              <a:gd name="T21" fmla="*/ 156 h 156"/>
                              <a:gd name="T22" fmla="*/ 5 w 32"/>
                              <a:gd name="T23" fmla="*/ 156 h 156"/>
                              <a:gd name="T24" fmla="*/ 3 w 32"/>
                              <a:gd name="T25" fmla="*/ 155 h 156"/>
                              <a:gd name="T26" fmla="*/ 1 w 32"/>
                              <a:gd name="T27" fmla="*/ 155 h 156"/>
                              <a:gd name="T28" fmla="*/ 1 w 32"/>
                              <a:gd name="T29" fmla="*/ 154 h 156"/>
                              <a:gd name="T30" fmla="*/ 0 w 32"/>
                              <a:gd name="T31" fmla="*/ 153 h 156"/>
                              <a:gd name="T32" fmla="*/ 0 w 32"/>
                              <a:gd name="T33" fmla="*/ 151 h 156"/>
                              <a:gd name="T34" fmla="*/ 0 w 32"/>
                              <a:gd name="T35" fmla="*/ 5 h 156"/>
                              <a:gd name="T36" fmla="*/ 0 w 32"/>
                              <a:gd name="T37" fmla="*/ 4 h 156"/>
                              <a:gd name="T38" fmla="*/ 1 w 32"/>
                              <a:gd name="T39" fmla="*/ 2 h 156"/>
                              <a:gd name="T40" fmla="*/ 1 w 32"/>
                              <a:gd name="T41" fmla="*/ 1 h 156"/>
                              <a:gd name="T42" fmla="*/ 3 w 32"/>
                              <a:gd name="T43" fmla="*/ 1 h 156"/>
                              <a:gd name="T44" fmla="*/ 6 w 32"/>
                              <a:gd name="T45" fmla="*/ 0 h 156"/>
                              <a:gd name="T46" fmla="*/ 8 w 32"/>
                              <a:gd name="T47" fmla="*/ 0 h 156"/>
                              <a:gd name="T48" fmla="*/ 11 w 32"/>
                              <a:gd name="T49" fmla="*/ 0 h 156"/>
                              <a:gd name="T50" fmla="*/ 16 w 32"/>
                              <a:gd name="T51" fmla="*/ 0 h 156"/>
                              <a:gd name="T52" fmla="*/ 21 w 32"/>
                              <a:gd name="T53" fmla="*/ 0 h 156"/>
                              <a:gd name="T54" fmla="*/ 23 w 32"/>
                              <a:gd name="T55" fmla="*/ 0 h 156"/>
                              <a:gd name="T56" fmla="*/ 26 w 32"/>
                              <a:gd name="T57" fmla="*/ 0 h 156"/>
                              <a:gd name="T58" fmla="*/ 28 w 32"/>
                              <a:gd name="T59" fmla="*/ 1 h 156"/>
                              <a:gd name="T60" fmla="*/ 29 w 32"/>
                              <a:gd name="T61" fmla="*/ 1 h 156"/>
                              <a:gd name="T62" fmla="*/ 31 w 32"/>
                              <a:gd name="T63" fmla="*/ 2 h 156"/>
                              <a:gd name="T64" fmla="*/ 32 w 32"/>
                              <a:gd name="T65" fmla="*/ 4 h 156"/>
                              <a:gd name="T66" fmla="*/ 32 w 32"/>
                              <a:gd name="T67" fmla="*/ 5 h 156"/>
                              <a:gd name="T68" fmla="*/ 32 w 32"/>
                              <a:gd name="T69" fmla="*/ 15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6">
                                <a:moveTo>
                                  <a:pt x="32" y="151"/>
                                </a:moveTo>
                                <a:lnTo>
                                  <a:pt x="32" y="153"/>
                                </a:lnTo>
                                <a:lnTo>
                                  <a:pt x="31" y="154"/>
                                </a:lnTo>
                                <a:lnTo>
                                  <a:pt x="29" y="155"/>
                                </a:lnTo>
                                <a:lnTo>
                                  <a:pt x="28" y="155"/>
                                </a:lnTo>
                                <a:lnTo>
                                  <a:pt x="26" y="156"/>
                                </a:lnTo>
                                <a:lnTo>
                                  <a:pt x="23" y="156"/>
                                </a:lnTo>
                                <a:lnTo>
                                  <a:pt x="21" y="156"/>
                                </a:lnTo>
                                <a:lnTo>
                                  <a:pt x="16" y="156"/>
                                </a:lnTo>
                                <a:lnTo>
                                  <a:pt x="11" y="156"/>
                                </a:lnTo>
                                <a:lnTo>
                                  <a:pt x="8" y="156"/>
                                </a:lnTo>
                                <a:lnTo>
                                  <a:pt x="5" y="156"/>
                                </a:lnTo>
                                <a:lnTo>
                                  <a:pt x="3" y="155"/>
                                </a:lnTo>
                                <a:lnTo>
                                  <a:pt x="1" y="155"/>
                                </a:lnTo>
                                <a:lnTo>
                                  <a:pt x="1" y="154"/>
                                </a:lnTo>
                                <a:lnTo>
                                  <a:pt x="0" y="153"/>
                                </a:lnTo>
                                <a:lnTo>
                                  <a:pt x="0" y="151"/>
                                </a:lnTo>
                                <a:lnTo>
                                  <a:pt x="0" y="5"/>
                                </a:lnTo>
                                <a:lnTo>
                                  <a:pt x="0" y="4"/>
                                </a:lnTo>
                                <a:lnTo>
                                  <a:pt x="1" y="2"/>
                                </a:lnTo>
                                <a:lnTo>
                                  <a:pt x="1" y="1"/>
                                </a:lnTo>
                                <a:lnTo>
                                  <a:pt x="3" y="1"/>
                                </a:lnTo>
                                <a:lnTo>
                                  <a:pt x="6" y="0"/>
                                </a:lnTo>
                                <a:lnTo>
                                  <a:pt x="8" y="0"/>
                                </a:lnTo>
                                <a:lnTo>
                                  <a:pt x="11" y="0"/>
                                </a:lnTo>
                                <a:lnTo>
                                  <a:pt x="16" y="0"/>
                                </a:lnTo>
                                <a:lnTo>
                                  <a:pt x="21" y="0"/>
                                </a:lnTo>
                                <a:lnTo>
                                  <a:pt x="23" y="0"/>
                                </a:lnTo>
                                <a:lnTo>
                                  <a:pt x="26" y="0"/>
                                </a:lnTo>
                                <a:lnTo>
                                  <a:pt x="28" y="1"/>
                                </a:lnTo>
                                <a:lnTo>
                                  <a:pt x="29" y="1"/>
                                </a:lnTo>
                                <a:lnTo>
                                  <a:pt x="31" y="2"/>
                                </a:lnTo>
                                <a:lnTo>
                                  <a:pt x="32" y="4"/>
                                </a:lnTo>
                                <a:lnTo>
                                  <a:pt x="32" y="5"/>
                                </a:lnTo>
                                <a:lnTo>
                                  <a:pt x="32"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36" name="Freeform 1103"/>
                        <wps:cNvSpPr>
                          <a:spLocks/>
                        </wps:cNvSpPr>
                        <wps:spPr bwMode="auto">
                          <a:xfrm>
                            <a:off x="6284913" y="3587750"/>
                            <a:ext cx="74613" cy="82550"/>
                          </a:xfrm>
                          <a:custGeom>
                            <a:avLst/>
                            <a:gdLst>
                              <a:gd name="T0" fmla="*/ 92 w 141"/>
                              <a:gd name="T1" fmla="*/ 150 h 156"/>
                              <a:gd name="T2" fmla="*/ 92 w 141"/>
                              <a:gd name="T3" fmla="*/ 153 h 156"/>
                              <a:gd name="T4" fmla="*/ 90 w 141"/>
                              <a:gd name="T5" fmla="*/ 154 h 156"/>
                              <a:gd name="T6" fmla="*/ 89 w 141"/>
                              <a:gd name="T7" fmla="*/ 155 h 156"/>
                              <a:gd name="T8" fmla="*/ 88 w 141"/>
                              <a:gd name="T9" fmla="*/ 155 h 156"/>
                              <a:gd name="T10" fmla="*/ 85 w 141"/>
                              <a:gd name="T11" fmla="*/ 156 h 156"/>
                              <a:gd name="T12" fmla="*/ 82 w 141"/>
                              <a:gd name="T13" fmla="*/ 156 h 156"/>
                              <a:gd name="T14" fmla="*/ 78 w 141"/>
                              <a:gd name="T15" fmla="*/ 156 h 156"/>
                              <a:gd name="T16" fmla="*/ 72 w 141"/>
                              <a:gd name="T17" fmla="*/ 156 h 156"/>
                              <a:gd name="T18" fmla="*/ 67 w 141"/>
                              <a:gd name="T19" fmla="*/ 156 h 156"/>
                              <a:gd name="T20" fmla="*/ 63 w 141"/>
                              <a:gd name="T21" fmla="*/ 156 h 156"/>
                              <a:gd name="T22" fmla="*/ 61 w 141"/>
                              <a:gd name="T23" fmla="*/ 156 h 156"/>
                              <a:gd name="T24" fmla="*/ 58 w 141"/>
                              <a:gd name="T25" fmla="*/ 156 h 156"/>
                              <a:gd name="T26" fmla="*/ 56 w 141"/>
                              <a:gd name="T27" fmla="*/ 156 h 156"/>
                              <a:gd name="T28" fmla="*/ 53 w 141"/>
                              <a:gd name="T29" fmla="*/ 155 h 156"/>
                              <a:gd name="T30" fmla="*/ 52 w 141"/>
                              <a:gd name="T31" fmla="*/ 155 h 156"/>
                              <a:gd name="T32" fmla="*/ 51 w 141"/>
                              <a:gd name="T33" fmla="*/ 154 h 156"/>
                              <a:gd name="T34" fmla="*/ 51 w 141"/>
                              <a:gd name="T35" fmla="*/ 154 h 156"/>
                              <a:gd name="T36" fmla="*/ 50 w 141"/>
                              <a:gd name="T37" fmla="*/ 153 h 156"/>
                              <a:gd name="T38" fmla="*/ 50 w 141"/>
                              <a:gd name="T39" fmla="*/ 151 h 156"/>
                              <a:gd name="T40" fmla="*/ 48 w 141"/>
                              <a:gd name="T41" fmla="*/ 150 h 156"/>
                              <a:gd name="T42" fmla="*/ 3 w 141"/>
                              <a:gd name="T43" fmla="*/ 12 h 156"/>
                              <a:gd name="T44" fmla="*/ 2 w 141"/>
                              <a:gd name="T45" fmla="*/ 7 h 156"/>
                              <a:gd name="T46" fmla="*/ 0 w 141"/>
                              <a:gd name="T47" fmla="*/ 5 h 156"/>
                              <a:gd name="T48" fmla="*/ 0 w 141"/>
                              <a:gd name="T49" fmla="*/ 2 h 156"/>
                              <a:gd name="T50" fmla="*/ 2 w 141"/>
                              <a:gd name="T51" fmla="*/ 1 h 156"/>
                              <a:gd name="T52" fmla="*/ 4 w 141"/>
                              <a:gd name="T53" fmla="*/ 0 h 156"/>
                              <a:gd name="T54" fmla="*/ 7 w 141"/>
                              <a:gd name="T55" fmla="*/ 0 h 156"/>
                              <a:gd name="T56" fmla="*/ 12 w 141"/>
                              <a:gd name="T57" fmla="*/ 0 h 156"/>
                              <a:gd name="T58" fmla="*/ 18 w 141"/>
                              <a:gd name="T59" fmla="*/ 0 h 156"/>
                              <a:gd name="T60" fmla="*/ 23 w 141"/>
                              <a:gd name="T61" fmla="*/ 0 h 156"/>
                              <a:gd name="T62" fmla="*/ 26 w 141"/>
                              <a:gd name="T63" fmla="*/ 0 h 156"/>
                              <a:gd name="T64" fmla="*/ 29 w 141"/>
                              <a:gd name="T65" fmla="*/ 0 h 156"/>
                              <a:gd name="T66" fmla="*/ 30 w 141"/>
                              <a:gd name="T67" fmla="*/ 0 h 156"/>
                              <a:gd name="T68" fmla="*/ 32 w 141"/>
                              <a:gd name="T69" fmla="*/ 1 h 156"/>
                              <a:gd name="T70" fmla="*/ 32 w 141"/>
                              <a:gd name="T71" fmla="*/ 2 h 156"/>
                              <a:gd name="T72" fmla="*/ 34 w 141"/>
                              <a:gd name="T73" fmla="*/ 4 h 156"/>
                              <a:gd name="T74" fmla="*/ 34 w 141"/>
                              <a:gd name="T75" fmla="*/ 5 h 156"/>
                              <a:gd name="T76" fmla="*/ 72 w 141"/>
                              <a:gd name="T77" fmla="*/ 126 h 156"/>
                              <a:gd name="T78" fmla="*/ 72 w 141"/>
                              <a:gd name="T79" fmla="*/ 126 h 156"/>
                              <a:gd name="T80" fmla="*/ 109 w 141"/>
                              <a:gd name="T81" fmla="*/ 6 h 156"/>
                              <a:gd name="T82" fmla="*/ 110 w 141"/>
                              <a:gd name="T83" fmla="*/ 4 h 156"/>
                              <a:gd name="T84" fmla="*/ 110 w 141"/>
                              <a:gd name="T85" fmla="*/ 2 h 156"/>
                              <a:gd name="T86" fmla="*/ 111 w 141"/>
                              <a:gd name="T87" fmla="*/ 1 h 156"/>
                              <a:gd name="T88" fmla="*/ 113 w 141"/>
                              <a:gd name="T89" fmla="*/ 1 h 156"/>
                              <a:gd name="T90" fmla="*/ 115 w 141"/>
                              <a:gd name="T91" fmla="*/ 0 h 156"/>
                              <a:gd name="T92" fmla="*/ 117 w 141"/>
                              <a:gd name="T93" fmla="*/ 0 h 156"/>
                              <a:gd name="T94" fmla="*/ 121 w 141"/>
                              <a:gd name="T95" fmla="*/ 0 h 156"/>
                              <a:gd name="T96" fmla="*/ 127 w 141"/>
                              <a:gd name="T97" fmla="*/ 0 h 156"/>
                              <a:gd name="T98" fmla="*/ 132 w 141"/>
                              <a:gd name="T99" fmla="*/ 0 h 156"/>
                              <a:gd name="T100" fmla="*/ 136 w 141"/>
                              <a:gd name="T101" fmla="*/ 0 h 156"/>
                              <a:gd name="T102" fmla="*/ 138 w 141"/>
                              <a:gd name="T103" fmla="*/ 0 h 156"/>
                              <a:gd name="T104" fmla="*/ 140 w 141"/>
                              <a:gd name="T105" fmla="*/ 1 h 156"/>
                              <a:gd name="T106" fmla="*/ 141 w 141"/>
                              <a:gd name="T107" fmla="*/ 4 h 156"/>
                              <a:gd name="T108" fmla="*/ 141 w 141"/>
                              <a:gd name="T109" fmla="*/ 5 h 156"/>
                              <a:gd name="T110" fmla="*/ 140 w 141"/>
                              <a:gd name="T111" fmla="*/ 9 h 156"/>
                              <a:gd name="T112" fmla="*/ 138 w 141"/>
                              <a:gd name="T113" fmla="*/ 12 h 156"/>
                              <a:gd name="T114" fmla="*/ 92 w 141"/>
                              <a:gd name="T115" fmla="*/ 150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41" h="156">
                                <a:moveTo>
                                  <a:pt x="92" y="150"/>
                                </a:moveTo>
                                <a:lnTo>
                                  <a:pt x="92" y="153"/>
                                </a:lnTo>
                                <a:lnTo>
                                  <a:pt x="90" y="154"/>
                                </a:lnTo>
                                <a:lnTo>
                                  <a:pt x="89" y="155"/>
                                </a:lnTo>
                                <a:lnTo>
                                  <a:pt x="88" y="155"/>
                                </a:lnTo>
                                <a:lnTo>
                                  <a:pt x="85" y="156"/>
                                </a:lnTo>
                                <a:lnTo>
                                  <a:pt x="82" y="156"/>
                                </a:lnTo>
                                <a:lnTo>
                                  <a:pt x="78" y="156"/>
                                </a:lnTo>
                                <a:lnTo>
                                  <a:pt x="72" y="156"/>
                                </a:lnTo>
                                <a:lnTo>
                                  <a:pt x="67" y="156"/>
                                </a:lnTo>
                                <a:lnTo>
                                  <a:pt x="63" y="156"/>
                                </a:lnTo>
                                <a:lnTo>
                                  <a:pt x="61" y="156"/>
                                </a:lnTo>
                                <a:lnTo>
                                  <a:pt x="58" y="156"/>
                                </a:lnTo>
                                <a:lnTo>
                                  <a:pt x="56" y="156"/>
                                </a:lnTo>
                                <a:lnTo>
                                  <a:pt x="53" y="155"/>
                                </a:lnTo>
                                <a:lnTo>
                                  <a:pt x="52" y="155"/>
                                </a:lnTo>
                                <a:lnTo>
                                  <a:pt x="51" y="154"/>
                                </a:lnTo>
                                <a:lnTo>
                                  <a:pt x="51" y="154"/>
                                </a:lnTo>
                                <a:lnTo>
                                  <a:pt x="50" y="153"/>
                                </a:lnTo>
                                <a:lnTo>
                                  <a:pt x="50" y="151"/>
                                </a:lnTo>
                                <a:lnTo>
                                  <a:pt x="48" y="150"/>
                                </a:lnTo>
                                <a:lnTo>
                                  <a:pt x="3" y="12"/>
                                </a:lnTo>
                                <a:lnTo>
                                  <a:pt x="2" y="7"/>
                                </a:lnTo>
                                <a:lnTo>
                                  <a:pt x="0" y="5"/>
                                </a:lnTo>
                                <a:lnTo>
                                  <a:pt x="0" y="2"/>
                                </a:lnTo>
                                <a:lnTo>
                                  <a:pt x="2" y="1"/>
                                </a:lnTo>
                                <a:lnTo>
                                  <a:pt x="4" y="0"/>
                                </a:lnTo>
                                <a:lnTo>
                                  <a:pt x="7" y="0"/>
                                </a:lnTo>
                                <a:lnTo>
                                  <a:pt x="12" y="0"/>
                                </a:lnTo>
                                <a:lnTo>
                                  <a:pt x="18" y="0"/>
                                </a:lnTo>
                                <a:lnTo>
                                  <a:pt x="23" y="0"/>
                                </a:lnTo>
                                <a:lnTo>
                                  <a:pt x="26" y="0"/>
                                </a:lnTo>
                                <a:lnTo>
                                  <a:pt x="29" y="0"/>
                                </a:lnTo>
                                <a:lnTo>
                                  <a:pt x="30" y="0"/>
                                </a:lnTo>
                                <a:lnTo>
                                  <a:pt x="32" y="1"/>
                                </a:lnTo>
                                <a:lnTo>
                                  <a:pt x="32" y="2"/>
                                </a:lnTo>
                                <a:lnTo>
                                  <a:pt x="34" y="4"/>
                                </a:lnTo>
                                <a:lnTo>
                                  <a:pt x="34" y="5"/>
                                </a:lnTo>
                                <a:lnTo>
                                  <a:pt x="72" y="126"/>
                                </a:lnTo>
                                <a:lnTo>
                                  <a:pt x="72" y="126"/>
                                </a:lnTo>
                                <a:lnTo>
                                  <a:pt x="109" y="6"/>
                                </a:lnTo>
                                <a:lnTo>
                                  <a:pt x="110" y="4"/>
                                </a:lnTo>
                                <a:lnTo>
                                  <a:pt x="110" y="2"/>
                                </a:lnTo>
                                <a:lnTo>
                                  <a:pt x="111" y="1"/>
                                </a:lnTo>
                                <a:lnTo>
                                  <a:pt x="113" y="1"/>
                                </a:lnTo>
                                <a:lnTo>
                                  <a:pt x="115" y="0"/>
                                </a:lnTo>
                                <a:lnTo>
                                  <a:pt x="117" y="0"/>
                                </a:lnTo>
                                <a:lnTo>
                                  <a:pt x="121" y="0"/>
                                </a:lnTo>
                                <a:lnTo>
                                  <a:pt x="127" y="0"/>
                                </a:lnTo>
                                <a:lnTo>
                                  <a:pt x="132" y="0"/>
                                </a:lnTo>
                                <a:lnTo>
                                  <a:pt x="136" y="0"/>
                                </a:lnTo>
                                <a:lnTo>
                                  <a:pt x="138" y="0"/>
                                </a:lnTo>
                                <a:lnTo>
                                  <a:pt x="140" y="1"/>
                                </a:lnTo>
                                <a:lnTo>
                                  <a:pt x="141" y="4"/>
                                </a:lnTo>
                                <a:lnTo>
                                  <a:pt x="141" y="5"/>
                                </a:lnTo>
                                <a:lnTo>
                                  <a:pt x="140" y="9"/>
                                </a:lnTo>
                                <a:lnTo>
                                  <a:pt x="138" y="12"/>
                                </a:lnTo>
                                <a:lnTo>
                                  <a:pt x="92" y="1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37" name="Freeform 1104"/>
                        <wps:cNvSpPr>
                          <a:spLocks/>
                        </wps:cNvSpPr>
                        <wps:spPr bwMode="auto">
                          <a:xfrm>
                            <a:off x="6356350" y="3651250"/>
                            <a:ext cx="19050" cy="20638"/>
                          </a:xfrm>
                          <a:custGeom>
                            <a:avLst/>
                            <a:gdLst>
                              <a:gd name="T0" fmla="*/ 35 w 35"/>
                              <a:gd name="T1" fmla="*/ 17 h 37"/>
                              <a:gd name="T2" fmla="*/ 35 w 35"/>
                              <a:gd name="T3" fmla="*/ 28 h 37"/>
                              <a:gd name="T4" fmla="*/ 32 w 35"/>
                              <a:gd name="T5" fmla="*/ 33 h 37"/>
                              <a:gd name="T6" fmla="*/ 27 w 35"/>
                              <a:gd name="T7" fmla="*/ 35 h 37"/>
                              <a:gd name="T8" fmla="*/ 18 w 35"/>
                              <a:gd name="T9" fmla="*/ 37 h 37"/>
                              <a:gd name="T10" fmla="*/ 8 w 35"/>
                              <a:gd name="T11" fmla="*/ 35 h 37"/>
                              <a:gd name="T12" fmla="*/ 3 w 35"/>
                              <a:gd name="T13" fmla="*/ 33 h 37"/>
                              <a:gd name="T14" fmla="*/ 1 w 35"/>
                              <a:gd name="T15" fmla="*/ 28 h 37"/>
                              <a:gd name="T16" fmla="*/ 0 w 35"/>
                              <a:gd name="T17" fmla="*/ 18 h 37"/>
                              <a:gd name="T18" fmla="*/ 1 w 35"/>
                              <a:gd name="T19" fmla="*/ 8 h 37"/>
                              <a:gd name="T20" fmla="*/ 3 w 35"/>
                              <a:gd name="T21" fmla="*/ 3 h 37"/>
                              <a:gd name="T22" fmla="*/ 8 w 35"/>
                              <a:gd name="T23" fmla="*/ 0 h 37"/>
                              <a:gd name="T24" fmla="*/ 18 w 35"/>
                              <a:gd name="T25" fmla="*/ 0 h 37"/>
                              <a:gd name="T26" fmla="*/ 27 w 35"/>
                              <a:gd name="T27" fmla="*/ 0 h 37"/>
                              <a:gd name="T28" fmla="*/ 32 w 35"/>
                              <a:gd name="T29" fmla="*/ 3 h 37"/>
                              <a:gd name="T30" fmla="*/ 35 w 35"/>
                              <a:gd name="T31" fmla="*/ 8 h 37"/>
                              <a:gd name="T32" fmla="*/ 35 w 35"/>
                              <a:gd name="T33" fmla="*/ 17 h 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5" h="37">
                                <a:moveTo>
                                  <a:pt x="35" y="17"/>
                                </a:moveTo>
                                <a:lnTo>
                                  <a:pt x="35" y="28"/>
                                </a:lnTo>
                                <a:lnTo>
                                  <a:pt x="32" y="33"/>
                                </a:lnTo>
                                <a:lnTo>
                                  <a:pt x="27" y="35"/>
                                </a:lnTo>
                                <a:lnTo>
                                  <a:pt x="18" y="37"/>
                                </a:lnTo>
                                <a:lnTo>
                                  <a:pt x="8" y="35"/>
                                </a:lnTo>
                                <a:lnTo>
                                  <a:pt x="3" y="33"/>
                                </a:lnTo>
                                <a:lnTo>
                                  <a:pt x="1" y="28"/>
                                </a:lnTo>
                                <a:lnTo>
                                  <a:pt x="0" y="18"/>
                                </a:lnTo>
                                <a:lnTo>
                                  <a:pt x="1" y="8"/>
                                </a:lnTo>
                                <a:lnTo>
                                  <a:pt x="3" y="3"/>
                                </a:lnTo>
                                <a:lnTo>
                                  <a:pt x="8" y="0"/>
                                </a:lnTo>
                                <a:lnTo>
                                  <a:pt x="18" y="0"/>
                                </a:lnTo>
                                <a:lnTo>
                                  <a:pt x="27" y="0"/>
                                </a:lnTo>
                                <a:lnTo>
                                  <a:pt x="32" y="3"/>
                                </a:lnTo>
                                <a:lnTo>
                                  <a:pt x="35" y="8"/>
                                </a:lnTo>
                                <a:lnTo>
                                  <a:pt x="35" y="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38" name="Line 1105"/>
                        <wps:cNvCnPr/>
                        <wps:spPr bwMode="auto">
                          <a:xfrm>
                            <a:off x="6735763" y="2455862"/>
                            <a:ext cx="77788" cy="44450"/>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39" name="Line 1106"/>
                        <wps:cNvCnPr/>
                        <wps:spPr bwMode="auto">
                          <a:xfrm>
                            <a:off x="6734175" y="2478087"/>
                            <a:ext cx="60325" cy="34925"/>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40" name="Line 1107"/>
                        <wps:cNvCnPr/>
                        <wps:spPr bwMode="auto">
                          <a:xfrm flipV="1">
                            <a:off x="6735763" y="2590800"/>
                            <a:ext cx="77788" cy="4286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41" name="Line 1108"/>
                        <wps:cNvCnPr/>
                        <wps:spPr bwMode="auto">
                          <a:xfrm flipV="1">
                            <a:off x="6734175" y="2574925"/>
                            <a:ext cx="60325" cy="34925"/>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42" name="Line 1109"/>
                        <wps:cNvCnPr/>
                        <wps:spPr bwMode="auto">
                          <a:xfrm flipV="1">
                            <a:off x="6657975" y="2455862"/>
                            <a:ext cx="77788" cy="44450"/>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43" name="Line 1110"/>
                        <wps:cNvCnPr/>
                        <wps:spPr bwMode="auto">
                          <a:xfrm>
                            <a:off x="6657975" y="2590800"/>
                            <a:ext cx="77788" cy="4286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44" name="Line 1111"/>
                        <wps:cNvCnPr/>
                        <wps:spPr bwMode="auto">
                          <a:xfrm flipV="1">
                            <a:off x="6657975" y="2500312"/>
                            <a:ext cx="0" cy="90488"/>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45" name="Line 1112"/>
                        <wps:cNvCnPr/>
                        <wps:spPr bwMode="auto">
                          <a:xfrm flipV="1">
                            <a:off x="6680200" y="2509837"/>
                            <a:ext cx="0" cy="69850"/>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46" name="Line 1113"/>
                        <wps:cNvCnPr/>
                        <wps:spPr bwMode="auto">
                          <a:xfrm flipV="1">
                            <a:off x="6969125" y="2500312"/>
                            <a:ext cx="0" cy="90488"/>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47" name="Line 1114"/>
                        <wps:cNvCnPr/>
                        <wps:spPr bwMode="auto">
                          <a:xfrm>
                            <a:off x="6891338" y="2455862"/>
                            <a:ext cx="77788" cy="44450"/>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48" name="Line 1115"/>
                        <wps:cNvCnPr/>
                        <wps:spPr bwMode="auto">
                          <a:xfrm flipV="1">
                            <a:off x="6921500" y="2590800"/>
                            <a:ext cx="47625" cy="25400"/>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49" name="Line 1116"/>
                        <wps:cNvCnPr/>
                        <wps:spPr bwMode="auto">
                          <a:xfrm flipV="1">
                            <a:off x="6813550" y="2455862"/>
                            <a:ext cx="77788" cy="44450"/>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50" name="Line 1117"/>
                        <wps:cNvCnPr/>
                        <wps:spPr bwMode="auto">
                          <a:xfrm>
                            <a:off x="6813550" y="2590800"/>
                            <a:ext cx="46038" cy="25400"/>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51" name="Line 1118"/>
                        <wps:cNvCnPr/>
                        <wps:spPr bwMode="auto">
                          <a:xfrm flipV="1">
                            <a:off x="6813550" y="2500312"/>
                            <a:ext cx="0" cy="90488"/>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52" name="Line 1119"/>
                        <wps:cNvCnPr/>
                        <wps:spPr bwMode="auto">
                          <a:xfrm flipV="1">
                            <a:off x="6735763" y="2365375"/>
                            <a:ext cx="0" cy="90488"/>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53" name="Line 1120"/>
                        <wps:cNvCnPr/>
                        <wps:spPr bwMode="auto">
                          <a:xfrm>
                            <a:off x="6735763" y="2633662"/>
                            <a:ext cx="0" cy="90488"/>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54" name="Line 1121"/>
                        <wps:cNvCnPr/>
                        <wps:spPr bwMode="auto">
                          <a:xfrm flipH="1">
                            <a:off x="6580188" y="2590800"/>
                            <a:ext cx="77788" cy="4286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55" name="Line 1122"/>
                        <wps:cNvCnPr/>
                        <wps:spPr bwMode="auto">
                          <a:xfrm>
                            <a:off x="6969125" y="2590800"/>
                            <a:ext cx="77788" cy="4286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56" name="Line 1123"/>
                        <wps:cNvCnPr/>
                        <wps:spPr bwMode="auto">
                          <a:xfrm flipV="1">
                            <a:off x="7046913" y="2590800"/>
                            <a:ext cx="76200" cy="4286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57" name="Line 1124"/>
                        <wps:cNvCnPr/>
                        <wps:spPr bwMode="auto">
                          <a:xfrm>
                            <a:off x="7123113" y="2590800"/>
                            <a:ext cx="77788" cy="4286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58" name="Line 1125"/>
                        <wps:cNvCnPr/>
                        <wps:spPr bwMode="auto">
                          <a:xfrm flipV="1">
                            <a:off x="7200900" y="2590800"/>
                            <a:ext cx="77788" cy="4286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59" name="Line 1126"/>
                        <wps:cNvCnPr/>
                        <wps:spPr bwMode="auto">
                          <a:xfrm>
                            <a:off x="7278688" y="2590800"/>
                            <a:ext cx="77788" cy="4286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60" name="Line 1127"/>
                        <wps:cNvCnPr/>
                        <wps:spPr bwMode="auto">
                          <a:xfrm flipV="1">
                            <a:off x="7356475" y="2590800"/>
                            <a:ext cx="77788" cy="4286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61" name="Line 1128"/>
                        <wps:cNvCnPr/>
                        <wps:spPr bwMode="auto">
                          <a:xfrm>
                            <a:off x="7434263" y="2590800"/>
                            <a:ext cx="77788" cy="4286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62" name="Line 1129"/>
                        <wps:cNvCnPr/>
                        <wps:spPr bwMode="auto">
                          <a:xfrm flipV="1">
                            <a:off x="7512050" y="2590800"/>
                            <a:ext cx="77788" cy="4286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63" name="Line 1130"/>
                        <wps:cNvCnPr/>
                        <wps:spPr bwMode="auto">
                          <a:xfrm>
                            <a:off x="7589838" y="2590800"/>
                            <a:ext cx="77788" cy="4286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64" name="Line 1131"/>
                        <wps:cNvCnPr/>
                        <wps:spPr bwMode="auto">
                          <a:xfrm flipV="1">
                            <a:off x="7667625" y="2590800"/>
                            <a:ext cx="76200" cy="4286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65" name="Line 1132"/>
                        <wps:cNvCnPr/>
                        <wps:spPr bwMode="auto">
                          <a:xfrm>
                            <a:off x="7743825" y="2590800"/>
                            <a:ext cx="79375" cy="4286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66" name="Line 1133"/>
                        <wps:cNvCnPr/>
                        <wps:spPr bwMode="auto">
                          <a:xfrm flipV="1">
                            <a:off x="7823200" y="2590800"/>
                            <a:ext cx="76200" cy="4286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67" name="Line 1134"/>
                        <wps:cNvCnPr/>
                        <wps:spPr bwMode="auto">
                          <a:xfrm>
                            <a:off x="7899400" y="2590800"/>
                            <a:ext cx="77788" cy="4286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68" name="Line 1135"/>
                        <wps:cNvCnPr/>
                        <wps:spPr bwMode="auto">
                          <a:xfrm flipV="1">
                            <a:off x="7278688" y="2500312"/>
                            <a:ext cx="0" cy="90488"/>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69" name="Line 1136"/>
                        <wps:cNvCnPr/>
                        <wps:spPr bwMode="auto">
                          <a:xfrm flipV="1">
                            <a:off x="7589838" y="2500312"/>
                            <a:ext cx="0" cy="90488"/>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70" name="Line 1137"/>
                        <wps:cNvCnPr/>
                        <wps:spPr bwMode="auto">
                          <a:xfrm flipV="1">
                            <a:off x="7899400" y="2500312"/>
                            <a:ext cx="0" cy="90488"/>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71" name="Line 1138"/>
                        <wps:cNvCnPr/>
                        <wps:spPr bwMode="auto">
                          <a:xfrm flipH="1" flipV="1">
                            <a:off x="6611938" y="2473325"/>
                            <a:ext cx="46038" cy="26988"/>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72" name="Line 1139"/>
                        <wps:cNvCnPr/>
                        <wps:spPr bwMode="auto">
                          <a:xfrm flipV="1">
                            <a:off x="6969125" y="2544762"/>
                            <a:ext cx="77788" cy="46038"/>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73" name="Line 1140"/>
                        <wps:cNvCnPr/>
                        <wps:spPr bwMode="auto">
                          <a:xfrm flipV="1">
                            <a:off x="7199313" y="2581275"/>
                            <a:ext cx="60325" cy="34925"/>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74" name="Line 1141"/>
                        <wps:cNvCnPr/>
                        <wps:spPr bwMode="auto">
                          <a:xfrm flipV="1">
                            <a:off x="7510463" y="2579687"/>
                            <a:ext cx="61913" cy="34925"/>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75" name="Freeform 1142"/>
                        <wps:cNvSpPr>
                          <a:spLocks/>
                        </wps:cNvSpPr>
                        <wps:spPr bwMode="auto">
                          <a:xfrm>
                            <a:off x="7999413" y="2622550"/>
                            <a:ext cx="46038" cy="55563"/>
                          </a:xfrm>
                          <a:custGeom>
                            <a:avLst/>
                            <a:gdLst>
                              <a:gd name="T0" fmla="*/ 86 w 86"/>
                              <a:gd name="T1" fmla="*/ 98 h 107"/>
                              <a:gd name="T2" fmla="*/ 82 w 86"/>
                              <a:gd name="T3" fmla="*/ 100 h 107"/>
                              <a:gd name="T4" fmla="*/ 79 w 86"/>
                              <a:gd name="T5" fmla="*/ 101 h 107"/>
                              <a:gd name="T6" fmla="*/ 76 w 86"/>
                              <a:gd name="T7" fmla="*/ 103 h 107"/>
                              <a:gd name="T8" fmla="*/ 71 w 86"/>
                              <a:gd name="T9" fmla="*/ 105 h 107"/>
                              <a:gd name="T10" fmla="*/ 66 w 86"/>
                              <a:gd name="T11" fmla="*/ 106 h 107"/>
                              <a:gd name="T12" fmla="*/ 61 w 86"/>
                              <a:gd name="T13" fmla="*/ 107 h 107"/>
                              <a:gd name="T14" fmla="*/ 57 w 86"/>
                              <a:gd name="T15" fmla="*/ 107 h 107"/>
                              <a:gd name="T16" fmla="*/ 50 w 86"/>
                              <a:gd name="T17" fmla="*/ 107 h 107"/>
                              <a:gd name="T18" fmla="*/ 39 w 86"/>
                              <a:gd name="T19" fmla="*/ 107 h 107"/>
                              <a:gd name="T20" fmla="*/ 29 w 86"/>
                              <a:gd name="T21" fmla="*/ 105 h 107"/>
                              <a:gd name="T22" fmla="*/ 21 w 86"/>
                              <a:gd name="T23" fmla="*/ 101 h 107"/>
                              <a:gd name="T24" fmla="*/ 13 w 86"/>
                              <a:gd name="T25" fmla="*/ 95 h 107"/>
                              <a:gd name="T26" fmla="*/ 7 w 86"/>
                              <a:gd name="T27" fmla="*/ 87 h 107"/>
                              <a:gd name="T28" fmla="*/ 4 w 86"/>
                              <a:gd name="T29" fmla="*/ 77 h 107"/>
                              <a:gd name="T30" fmla="*/ 0 w 86"/>
                              <a:gd name="T31" fmla="*/ 66 h 107"/>
                              <a:gd name="T32" fmla="*/ 0 w 86"/>
                              <a:gd name="T33" fmla="*/ 54 h 107"/>
                              <a:gd name="T34" fmla="*/ 0 w 86"/>
                              <a:gd name="T35" fmla="*/ 42 h 107"/>
                              <a:gd name="T36" fmla="*/ 4 w 86"/>
                              <a:gd name="T37" fmla="*/ 31 h 107"/>
                              <a:gd name="T38" fmla="*/ 7 w 86"/>
                              <a:gd name="T39" fmla="*/ 21 h 107"/>
                              <a:gd name="T40" fmla="*/ 13 w 86"/>
                              <a:gd name="T41" fmla="*/ 13 h 107"/>
                              <a:gd name="T42" fmla="*/ 21 w 86"/>
                              <a:gd name="T43" fmla="*/ 7 h 107"/>
                              <a:gd name="T44" fmla="*/ 29 w 86"/>
                              <a:gd name="T45" fmla="*/ 4 h 107"/>
                              <a:gd name="T46" fmla="*/ 39 w 86"/>
                              <a:gd name="T47" fmla="*/ 0 h 107"/>
                              <a:gd name="T48" fmla="*/ 50 w 86"/>
                              <a:gd name="T49" fmla="*/ 0 h 107"/>
                              <a:gd name="T50" fmla="*/ 59 w 86"/>
                              <a:gd name="T51" fmla="*/ 0 h 107"/>
                              <a:gd name="T52" fmla="*/ 68 w 86"/>
                              <a:gd name="T53" fmla="*/ 1 h 107"/>
                              <a:gd name="T54" fmla="*/ 76 w 86"/>
                              <a:gd name="T55" fmla="*/ 4 h 107"/>
                              <a:gd name="T56" fmla="*/ 86 w 86"/>
                              <a:gd name="T57" fmla="*/ 9 h 107"/>
                              <a:gd name="T58" fmla="*/ 86 w 86"/>
                              <a:gd name="T59" fmla="*/ 25 h 107"/>
                              <a:gd name="T60" fmla="*/ 85 w 86"/>
                              <a:gd name="T61" fmla="*/ 25 h 107"/>
                              <a:gd name="T62" fmla="*/ 76 w 86"/>
                              <a:gd name="T63" fmla="*/ 18 h 107"/>
                              <a:gd name="T64" fmla="*/ 68 w 86"/>
                              <a:gd name="T65" fmla="*/ 15 h 107"/>
                              <a:gd name="T66" fmla="*/ 59 w 86"/>
                              <a:gd name="T67" fmla="*/ 12 h 107"/>
                              <a:gd name="T68" fmla="*/ 50 w 86"/>
                              <a:gd name="T69" fmla="*/ 11 h 107"/>
                              <a:gd name="T70" fmla="*/ 42 w 86"/>
                              <a:gd name="T71" fmla="*/ 12 h 107"/>
                              <a:gd name="T72" fmla="*/ 36 w 86"/>
                              <a:gd name="T73" fmla="*/ 13 h 107"/>
                              <a:gd name="T74" fmla="*/ 29 w 86"/>
                              <a:gd name="T75" fmla="*/ 17 h 107"/>
                              <a:gd name="T76" fmla="*/ 25 w 86"/>
                              <a:gd name="T77" fmla="*/ 22 h 107"/>
                              <a:gd name="T78" fmla="*/ 20 w 86"/>
                              <a:gd name="T79" fmla="*/ 27 h 107"/>
                              <a:gd name="T80" fmla="*/ 17 w 86"/>
                              <a:gd name="T81" fmla="*/ 36 h 107"/>
                              <a:gd name="T82" fmla="*/ 15 w 86"/>
                              <a:gd name="T83" fmla="*/ 43 h 107"/>
                              <a:gd name="T84" fmla="*/ 13 w 86"/>
                              <a:gd name="T85" fmla="*/ 54 h 107"/>
                              <a:gd name="T86" fmla="*/ 15 w 86"/>
                              <a:gd name="T87" fmla="*/ 64 h 107"/>
                              <a:gd name="T88" fmla="*/ 17 w 86"/>
                              <a:gd name="T89" fmla="*/ 73 h 107"/>
                              <a:gd name="T90" fmla="*/ 20 w 86"/>
                              <a:gd name="T91" fmla="*/ 80 h 107"/>
                              <a:gd name="T92" fmla="*/ 25 w 86"/>
                              <a:gd name="T93" fmla="*/ 85 h 107"/>
                              <a:gd name="T94" fmla="*/ 29 w 86"/>
                              <a:gd name="T95" fmla="*/ 90 h 107"/>
                              <a:gd name="T96" fmla="*/ 36 w 86"/>
                              <a:gd name="T97" fmla="*/ 93 h 107"/>
                              <a:gd name="T98" fmla="*/ 43 w 86"/>
                              <a:gd name="T99" fmla="*/ 95 h 107"/>
                              <a:gd name="T100" fmla="*/ 50 w 86"/>
                              <a:gd name="T101" fmla="*/ 96 h 107"/>
                              <a:gd name="T102" fmla="*/ 60 w 86"/>
                              <a:gd name="T103" fmla="*/ 95 h 107"/>
                              <a:gd name="T104" fmla="*/ 69 w 86"/>
                              <a:gd name="T105" fmla="*/ 92 h 107"/>
                              <a:gd name="T106" fmla="*/ 78 w 86"/>
                              <a:gd name="T107" fmla="*/ 89 h 107"/>
                              <a:gd name="T108" fmla="*/ 85 w 86"/>
                              <a:gd name="T109" fmla="*/ 82 h 107"/>
                              <a:gd name="T110" fmla="*/ 86 w 86"/>
                              <a:gd name="T111" fmla="*/ 82 h 107"/>
                              <a:gd name="T112" fmla="*/ 86 w 86"/>
                              <a:gd name="T113" fmla="*/ 98 h 1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86" h="107">
                                <a:moveTo>
                                  <a:pt x="86" y="98"/>
                                </a:moveTo>
                                <a:lnTo>
                                  <a:pt x="82" y="100"/>
                                </a:lnTo>
                                <a:lnTo>
                                  <a:pt x="79" y="101"/>
                                </a:lnTo>
                                <a:lnTo>
                                  <a:pt x="76" y="103"/>
                                </a:lnTo>
                                <a:lnTo>
                                  <a:pt x="71" y="105"/>
                                </a:lnTo>
                                <a:lnTo>
                                  <a:pt x="66" y="106"/>
                                </a:lnTo>
                                <a:lnTo>
                                  <a:pt x="61" y="107"/>
                                </a:lnTo>
                                <a:lnTo>
                                  <a:pt x="57" y="107"/>
                                </a:lnTo>
                                <a:lnTo>
                                  <a:pt x="50" y="107"/>
                                </a:lnTo>
                                <a:lnTo>
                                  <a:pt x="39" y="107"/>
                                </a:lnTo>
                                <a:lnTo>
                                  <a:pt x="29" y="105"/>
                                </a:lnTo>
                                <a:lnTo>
                                  <a:pt x="21" y="101"/>
                                </a:lnTo>
                                <a:lnTo>
                                  <a:pt x="13" y="95"/>
                                </a:lnTo>
                                <a:lnTo>
                                  <a:pt x="7" y="87"/>
                                </a:lnTo>
                                <a:lnTo>
                                  <a:pt x="4" y="77"/>
                                </a:lnTo>
                                <a:lnTo>
                                  <a:pt x="0" y="66"/>
                                </a:lnTo>
                                <a:lnTo>
                                  <a:pt x="0" y="54"/>
                                </a:lnTo>
                                <a:lnTo>
                                  <a:pt x="0" y="42"/>
                                </a:lnTo>
                                <a:lnTo>
                                  <a:pt x="4" y="31"/>
                                </a:lnTo>
                                <a:lnTo>
                                  <a:pt x="7" y="21"/>
                                </a:lnTo>
                                <a:lnTo>
                                  <a:pt x="13" y="13"/>
                                </a:lnTo>
                                <a:lnTo>
                                  <a:pt x="21" y="7"/>
                                </a:lnTo>
                                <a:lnTo>
                                  <a:pt x="29" y="4"/>
                                </a:lnTo>
                                <a:lnTo>
                                  <a:pt x="39" y="0"/>
                                </a:lnTo>
                                <a:lnTo>
                                  <a:pt x="50" y="0"/>
                                </a:lnTo>
                                <a:lnTo>
                                  <a:pt x="59" y="0"/>
                                </a:lnTo>
                                <a:lnTo>
                                  <a:pt x="68" y="1"/>
                                </a:lnTo>
                                <a:lnTo>
                                  <a:pt x="76" y="4"/>
                                </a:lnTo>
                                <a:lnTo>
                                  <a:pt x="86" y="9"/>
                                </a:lnTo>
                                <a:lnTo>
                                  <a:pt x="86" y="25"/>
                                </a:lnTo>
                                <a:lnTo>
                                  <a:pt x="85" y="25"/>
                                </a:lnTo>
                                <a:lnTo>
                                  <a:pt x="76" y="18"/>
                                </a:lnTo>
                                <a:lnTo>
                                  <a:pt x="68" y="15"/>
                                </a:lnTo>
                                <a:lnTo>
                                  <a:pt x="59" y="12"/>
                                </a:lnTo>
                                <a:lnTo>
                                  <a:pt x="50" y="11"/>
                                </a:lnTo>
                                <a:lnTo>
                                  <a:pt x="42" y="12"/>
                                </a:lnTo>
                                <a:lnTo>
                                  <a:pt x="36" y="13"/>
                                </a:lnTo>
                                <a:lnTo>
                                  <a:pt x="29" y="17"/>
                                </a:lnTo>
                                <a:lnTo>
                                  <a:pt x="25" y="22"/>
                                </a:lnTo>
                                <a:lnTo>
                                  <a:pt x="20" y="27"/>
                                </a:lnTo>
                                <a:lnTo>
                                  <a:pt x="17" y="36"/>
                                </a:lnTo>
                                <a:lnTo>
                                  <a:pt x="15" y="43"/>
                                </a:lnTo>
                                <a:lnTo>
                                  <a:pt x="13" y="54"/>
                                </a:lnTo>
                                <a:lnTo>
                                  <a:pt x="15" y="64"/>
                                </a:lnTo>
                                <a:lnTo>
                                  <a:pt x="17" y="73"/>
                                </a:lnTo>
                                <a:lnTo>
                                  <a:pt x="20" y="80"/>
                                </a:lnTo>
                                <a:lnTo>
                                  <a:pt x="25" y="85"/>
                                </a:lnTo>
                                <a:lnTo>
                                  <a:pt x="29" y="90"/>
                                </a:lnTo>
                                <a:lnTo>
                                  <a:pt x="36" y="93"/>
                                </a:lnTo>
                                <a:lnTo>
                                  <a:pt x="43" y="95"/>
                                </a:lnTo>
                                <a:lnTo>
                                  <a:pt x="50" y="96"/>
                                </a:lnTo>
                                <a:lnTo>
                                  <a:pt x="60" y="95"/>
                                </a:lnTo>
                                <a:lnTo>
                                  <a:pt x="69" y="92"/>
                                </a:lnTo>
                                <a:lnTo>
                                  <a:pt x="78" y="89"/>
                                </a:lnTo>
                                <a:lnTo>
                                  <a:pt x="85" y="82"/>
                                </a:lnTo>
                                <a:lnTo>
                                  <a:pt x="86" y="82"/>
                                </a:lnTo>
                                <a:lnTo>
                                  <a:pt x="86" y="98"/>
                                </a:lnTo>
                                <a:close/>
                              </a:path>
                            </a:pathLst>
                          </a:custGeom>
                          <a:solidFill>
                            <a:srgbClr val="7C7C7C"/>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76" name="Freeform 1143"/>
                        <wps:cNvSpPr>
                          <a:spLocks noEditPoints="1"/>
                        </wps:cNvSpPr>
                        <wps:spPr bwMode="auto">
                          <a:xfrm>
                            <a:off x="8053388" y="2620962"/>
                            <a:ext cx="50800" cy="58738"/>
                          </a:xfrm>
                          <a:custGeom>
                            <a:avLst/>
                            <a:gdLst>
                              <a:gd name="T0" fmla="*/ 83 w 97"/>
                              <a:gd name="T1" fmla="*/ 14 h 109"/>
                              <a:gd name="T2" fmla="*/ 90 w 97"/>
                              <a:gd name="T3" fmla="*/ 22 h 109"/>
                              <a:gd name="T4" fmla="*/ 93 w 97"/>
                              <a:gd name="T5" fmla="*/ 32 h 109"/>
                              <a:gd name="T6" fmla="*/ 97 w 97"/>
                              <a:gd name="T7" fmla="*/ 42 h 109"/>
                              <a:gd name="T8" fmla="*/ 97 w 97"/>
                              <a:gd name="T9" fmla="*/ 55 h 109"/>
                              <a:gd name="T10" fmla="*/ 97 w 97"/>
                              <a:gd name="T11" fmla="*/ 67 h 109"/>
                              <a:gd name="T12" fmla="*/ 93 w 97"/>
                              <a:gd name="T13" fmla="*/ 77 h 109"/>
                              <a:gd name="T14" fmla="*/ 90 w 97"/>
                              <a:gd name="T15" fmla="*/ 87 h 109"/>
                              <a:gd name="T16" fmla="*/ 83 w 97"/>
                              <a:gd name="T17" fmla="*/ 94 h 109"/>
                              <a:gd name="T18" fmla="*/ 77 w 97"/>
                              <a:gd name="T19" fmla="*/ 101 h 109"/>
                              <a:gd name="T20" fmla="*/ 69 w 97"/>
                              <a:gd name="T21" fmla="*/ 106 h 109"/>
                              <a:gd name="T22" fmla="*/ 59 w 97"/>
                              <a:gd name="T23" fmla="*/ 108 h 109"/>
                              <a:gd name="T24" fmla="*/ 49 w 97"/>
                              <a:gd name="T25" fmla="*/ 109 h 109"/>
                              <a:gd name="T26" fmla="*/ 38 w 97"/>
                              <a:gd name="T27" fmla="*/ 108 h 109"/>
                              <a:gd name="T28" fmla="*/ 28 w 97"/>
                              <a:gd name="T29" fmla="*/ 106 h 109"/>
                              <a:gd name="T30" fmla="*/ 19 w 97"/>
                              <a:gd name="T31" fmla="*/ 101 h 109"/>
                              <a:gd name="T32" fmla="*/ 13 w 97"/>
                              <a:gd name="T33" fmla="*/ 94 h 109"/>
                              <a:gd name="T34" fmla="*/ 7 w 97"/>
                              <a:gd name="T35" fmla="*/ 87 h 109"/>
                              <a:gd name="T36" fmla="*/ 3 w 97"/>
                              <a:gd name="T37" fmla="*/ 77 h 109"/>
                              <a:gd name="T38" fmla="*/ 1 w 97"/>
                              <a:gd name="T39" fmla="*/ 67 h 109"/>
                              <a:gd name="T40" fmla="*/ 0 w 97"/>
                              <a:gd name="T41" fmla="*/ 55 h 109"/>
                              <a:gd name="T42" fmla="*/ 1 w 97"/>
                              <a:gd name="T43" fmla="*/ 43 h 109"/>
                              <a:gd name="T44" fmla="*/ 3 w 97"/>
                              <a:gd name="T45" fmla="*/ 32 h 109"/>
                              <a:gd name="T46" fmla="*/ 7 w 97"/>
                              <a:gd name="T47" fmla="*/ 22 h 109"/>
                              <a:gd name="T48" fmla="*/ 13 w 97"/>
                              <a:gd name="T49" fmla="*/ 14 h 109"/>
                              <a:gd name="T50" fmla="*/ 19 w 97"/>
                              <a:gd name="T51" fmla="*/ 8 h 109"/>
                              <a:gd name="T52" fmla="*/ 28 w 97"/>
                              <a:gd name="T53" fmla="*/ 3 h 109"/>
                              <a:gd name="T54" fmla="*/ 38 w 97"/>
                              <a:gd name="T55" fmla="*/ 1 h 109"/>
                              <a:gd name="T56" fmla="*/ 49 w 97"/>
                              <a:gd name="T57" fmla="*/ 0 h 109"/>
                              <a:gd name="T58" fmla="*/ 59 w 97"/>
                              <a:gd name="T59" fmla="*/ 1 h 109"/>
                              <a:gd name="T60" fmla="*/ 69 w 97"/>
                              <a:gd name="T61" fmla="*/ 3 h 109"/>
                              <a:gd name="T62" fmla="*/ 77 w 97"/>
                              <a:gd name="T63" fmla="*/ 8 h 109"/>
                              <a:gd name="T64" fmla="*/ 83 w 97"/>
                              <a:gd name="T65" fmla="*/ 14 h 109"/>
                              <a:gd name="T66" fmla="*/ 82 w 97"/>
                              <a:gd name="T67" fmla="*/ 55 h 109"/>
                              <a:gd name="T68" fmla="*/ 81 w 97"/>
                              <a:gd name="T69" fmla="*/ 35 h 109"/>
                              <a:gd name="T70" fmla="*/ 74 w 97"/>
                              <a:gd name="T71" fmla="*/ 23 h 109"/>
                              <a:gd name="T72" fmla="*/ 69 w 97"/>
                              <a:gd name="T73" fmla="*/ 18 h 109"/>
                              <a:gd name="T74" fmla="*/ 56 w 97"/>
                              <a:gd name="T75" fmla="*/ 12 h 109"/>
                              <a:gd name="T76" fmla="*/ 49 w 97"/>
                              <a:gd name="T77" fmla="*/ 12 h 109"/>
                              <a:gd name="T78" fmla="*/ 40 w 97"/>
                              <a:gd name="T79" fmla="*/ 12 h 109"/>
                              <a:gd name="T80" fmla="*/ 28 w 97"/>
                              <a:gd name="T81" fmla="*/ 18 h 109"/>
                              <a:gd name="T82" fmla="*/ 23 w 97"/>
                              <a:gd name="T83" fmla="*/ 23 h 109"/>
                              <a:gd name="T84" fmla="*/ 16 w 97"/>
                              <a:gd name="T85" fmla="*/ 35 h 109"/>
                              <a:gd name="T86" fmla="*/ 14 w 97"/>
                              <a:gd name="T87" fmla="*/ 55 h 109"/>
                              <a:gd name="T88" fmla="*/ 16 w 97"/>
                              <a:gd name="T89" fmla="*/ 74 h 109"/>
                              <a:gd name="T90" fmla="*/ 24 w 97"/>
                              <a:gd name="T91" fmla="*/ 86 h 109"/>
                              <a:gd name="T92" fmla="*/ 28 w 97"/>
                              <a:gd name="T93" fmla="*/ 91 h 109"/>
                              <a:gd name="T94" fmla="*/ 42 w 97"/>
                              <a:gd name="T95" fmla="*/ 97 h 109"/>
                              <a:gd name="T96" fmla="*/ 49 w 97"/>
                              <a:gd name="T97" fmla="*/ 97 h 109"/>
                              <a:gd name="T98" fmla="*/ 56 w 97"/>
                              <a:gd name="T99" fmla="*/ 97 h 109"/>
                              <a:gd name="T100" fmla="*/ 69 w 97"/>
                              <a:gd name="T101" fmla="*/ 91 h 109"/>
                              <a:gd name="T102" fmla="*/ 74 w 97"/>
                              <a:gd name="T103" fmla="*/ 86 h 109"/>
                              <a:gd name="T104" fmla="*/ 81 w 97"/>
                              <a:gd name="T105" fmla="*/ 74 h 109"/>
                              <a:gd name="T106" fmla="*/ 82 w 97"/>
                              <a:gd name="T107" fmla="*/ 55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09">
                                <a:moveTo>
                                  <a:pt x="83" y="14"/>
                                </a:moveTo>
                                <a:lnTo>
                                  <a:pt x="90" y="22"/>
                                </a:lnTo>
                                <a:lnTo>
                                  <a:pt x="93" y="32"/>
                                </a:lnTo>
                                <a:lnTo>
                                  <a:pt x="97" y="42"/>
                                </a:lnTo>
                                <a:lnTo>
                                  <a:pt x="97" y="55"/>
                                </a:lnTo>
                                <a:lnTo>
                                  <a:pt x="97" y="67"/>
                                </a:lnTo>
                                <a:lnTo>
                                  <a:pt x="93" y="77"/>
                                </a:lnTo>
                                <a:lnTo>
                                  <a:pt x="90" y="87"/>
                                </a:lnTo>
                                <a:lnTo>
                                  <a:pt x="83" y="94"/>
                                </a:lnTo>
                                <a:lnTo>
                                  <a:pt x="77" y="101"/>
                                </a:lnTo>
                                <a:lnTo>
                                  <a:pt x="69" y="106"/>
                                </a:lnTo>
                                <a:lnTo>
                                  <a:pt x="59" y="108"/>
                                </a:lnTo>
                                <a:lnTo>
                                  <a:pt x="49" y="109"/>
                                </a:lnTo>
                                <a:lnTo>
                                  <a:pt x="38" y="108"/>
                                </a:lnTo>
                                <a:lnTo>
                                  <a:pt x="28" y="106"/>
                                </a:lnTo>
                                <a:lnTo>
                                  <a:pt x="19" y="101"/>
                                </a:lnTo>
                                <a:lnTo>
                                  <a:pt x="13" y="94"/>
                                </a:lnTo>
                                <a:lnTo>
                                  <a:pt x="7" y="87"/>
                                </a:lnTo>
                                <a:lnTo>
                                  <a:pt x="3" y="77"/>
                                </a:lnTo>
                                <a:lnTo>
                                  <a:pt x="1" y="67"/>
                                </a:lnTo>
                                <a:lnTo>
                                  <a:pt x="0" y="55"/>
                                </a:lnTo>
                                <a:lnTo>
                                  <a:pt x="1" y="43"/>
                                </a:lnTo>
                                <a:lnTo>
                                  <a:pt x="3" y="32"/>
                                </a:lnTo>
                                <a:lnTo>
                                  <a:pt x="7" y="22"/>
                                </a:lnTo>
                                <a:lnTo>
                                  <a:pt x="13" y="14"/>
                                </a:lnTo>
                                <a:lnTo>
                                  <a:pt x="19" y="8"/>
                                </a:lnTo>
                                <a:lnTo>
                                  <a:pt x="28" y="3"/>
                                </a:lnTo>
                                <a:lnTo>
                                  <a:pt x="38" y="1"/>
                                </a:lnTo>
                                <a:lnTo>
                                  <a:pt x="49" y="0"/>
                                </a:lnTo>
                                <a:lnTo>
                                  <a:pt x="59" y="1"/>
                                </a:lnTo>
                                <a:lnTo>
                                  <a:pt x="69" y="3"/>
                                </a:lnTo>
                                <a:lnTo>
                                  <a:pt x="77" y="8"/>
                                </a:lnTo>
                                <a:lnTo>
                                  <a:pt x="83" y="14"/>
                                </a:lnTo>
                                <a:close/>
                                <a:moveTo>
                                  <a:pt x="82" y="55"/>
                                </a:moveTo>
                                <a:lnTo>
                                  <a:pt x="81" y="35"/>
                                </a:lnTo>
                                <a:lnTo>
                                  <a:pt x="74" y="23"/>
                                </a:lnTo>
                                <a:lnTo>
                                  <a:pt x="69" y="18"/>
                                </a:lnTo>
                                <a:lnTo>
                                  <a:pt x="56" y="12"/>
                                </a:lnTo>
                                <a:lnTo>
                                  <a:pt x="49" y="12"/>
                                </a:lnTo>
                                <a:lnTo>
                                  <a:pt x="40" y="12"/>
                                </a:lnTo>
                                <a:lnTo>
                                  <a:pt x="28" y="18"/>
                                </a:lnTo>
                                <a:lnTo>
                                  <a:pt x="23" y="23"/>
                                </a:lnTo>
                                <a:lnTo>
                                  <a:pt x="16" y="35"/>
                                </a:lnTo>
                                <a:lnTo>
                                  <a:pt x="14" y="55"/>
                                </a:lnTo>
                                <a:lnTo>
                                  <a:pt x="16" y="74"/>
                                </a:lnTo>
                                <a:lnTo>
                                  <a:pt x="24" y="86"/>
                                </a:lnTo>
                                <a:lnTo>
                                  <a:pt x="28" y="91"/>
                                </a:lnTo>
                                <a:lnTo>
                                  <a:pt x="42" y="97"/>
                                </a:lnTo>
                                <a:lnTo>
                                  <a:pt x="49" y="97"/>
                                </a:lnTo>
                                <a:lnTo>
                                  <a:pt x="56" y="97"/>
                                </a:lnTo>
                                <a:lnTo>
                                  <a:pt x="69" y="91"/>
                                </a:lnTo>
                                <a:lnTo>
                                  <a:pt x="74" y="86"/>
                                </a:lnTo>
                                <a:lnTo>
                                  <a:pt x="81" y="74"/>
                                </a:lnTo>
                                <a:lnTo>
                                  <a:pt x="82" y="55"/>
                                </a:lnTo>
                                <a:close/>
                              </a:path>
                            </a:pathLst>
                          </a:custGeom>
                          <a:solidFill>
                            <a:srgbClr val="7C7C7C"/>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77" name="Freeform 1144"/>
                        <wps:cNvSpPr>
                          <a:spLocks noEditPoints="1"/>
                        </wps:cNvSpPr>
                        <wps:spPr bwMode="auto">
                          <a:xfrm>
                            <a:off x="8112125" y="2620962"/>
                            <a:ext cx="52388" cy="58738"/>
                          </a:xfrm>
                          <a:custGeom>
                            <a:avLst/>
                            <a:gdLst>
                              <a:gd name="T0" fmla="*/ 84 w 97"/>
                              <a:gd name="T1" fmla="*/ 14 h 109"/>
                              <a:gd name="T2" fmla="*/ 90 w 97"/>
                              <a:gd name="T3" fmla="*/ 22 h 109"/>
                              <a:gd name="T4" fmla="*/ 94 w 97"/>
                              <a:gd name="T5" fmla="*/ 32 h 109"/>
                              <a:gd name="T6" fmla="*/ 96 w 97"/>
                              <a:gd name="T7" fmla="*/ 42 h 109"/>
                              <a:gd name="T8" fmla="*/ 97 w 97"/>
                              <a:gd name="T9" fmla="*/ 55 h 109"/>
                              <a:gd name="T10" fmla="*/ 96 w 97"/>
                              <a:gd name="T11" fmla="*/ 67 h 109"/>
                              <a:gd name="T12" fmla="*/ 94 w 97"/>
                              <a:gd name="T13" fmla="*/ 77 h 109"/>
                              <a:gd name="T14" fmla="*/ 90 w 97"/>
                              <a:gd name="T15" fmla="*/ 87 h 109"/>
                              <a:gd name="T16" fmla="*/ 84 w 97"/>
                              <a:gd name="T17" fmla="*/ 94 h 109"/>
                              <a:gd name="T18" fmla="*/ 78 w 97"/>
                              <a:gd name="T19" fmla="*/ 101 h 109"/>
                              <a:gd name="T20" fmla="*/ 69 w 97"/>
                              <a:gd name="T21" fmla="*/ 106 h 109"/>
                              <a:gd name="T22" fmla="*/ 59 w 97"/>
                              <a:gd name="T23" fmla="*/ 108 h 109"/>
                              <a:gd name="T24" fmla="*/ 48 w 97"/>
                              <a:gd name="T25" fmla="*/ 109 h 109"/>
                              <a:gd name="T26" fmla="*/ 38 w 97"/>
                              <a:gd name="T27" fmla="*/ 108 h 109"/>
                              <a:gd name="T28" fmla="*/ 28 w 97"/>
                              <a:gd name="T29" fmla="*/ 106 h 109"/>
                              <a:gd name="T30" fmla="*/ 20 w 97"/>
                              <a:gd name="T31" fmla="*/ 101 h 109"/>
                              <a:gd name="T32" fmla="*/ 14 w 97"/>
                              <a:gd name="T33" fmla="*/ 94 h 109"/>
                              <a:gd name="T34" fmla="*/ 7 w 97"/>
                              <a:gd name="T35" fmla="*/ 87 h 109"/>
                              <a:gd name="T36" fmla="*/ 4 w 97"/>
                              <a:gd name="T37" fmla="*/ 77 h 109"/>
                              <a:gd name="T38" fmla="*/ 1 w 97"/>
                              <a:gd name="T39" fmla="*/ 67 h 109"/>
                              <a:gd name="T40" fmla="*/ 0 w 97"/>
                              <a:gd name="T41" fmla="*/ 55 h 109"/>
                              <a:gd name="T42" fmla="*/ 1 w 97"/>
                              <a:gd name="T43" fmla="*/ 43 h 109"/>
                              <a:gd name="T44" fmla="*/ 4 w 97"/>
                              <a:gd name="T45" fmla="*/ 32 h 109"/>
                              <a:gd name="T46" fmla="*/ 7 w 97"/>
                              <a:gd name="T47" fmla="*/ 22 h 109"/>
                              <a:gd name="T48" fmla="*/ 14 w 97"/>
                              <a:gd name="T49" fmla="*/ 14 h 109"/>
                              <a:gd name="T50" fmla="*/ 20 w 97"/>
                              <a:gd name="T51" fmla="*/ 8 h 109"/>
                              <a:gd name="T52" fmla="*/ 28 w 97"/>
                              <a:gd name="T53" fmla="*/ 3 h 109"/>
                              <a:gd name="T54" fmla="*/ 38 w 97"/>
                              <a:gd name="T55" fmla="*/ 1 h 109"/>
                              <a:gd name="T56" fmla="*/ 48 w 97"/>
                              <a:gd name="T57" fmla="*/ 0 h 109"/>
                              <a:gd name="T58" fmla="*/ 59 w 97"/>
                              <a:gd name="T59" fmla="*/ 1 h 109"/>
                              <a:gd name="T60" fmla="*/ 69 w 97"/>
                              <a:gd name="T61" fmla="*/ 3 h 109"/>
                              <a:gd name="T62" fmla="*/ 78 w 97"/>
                              <a:gd name="T63" fmla="*/ 8 h 109"/>
                              <a:gd name="T64" fmla="*/ 84 w 97"/>
                              <a:gd name="T65" fmla="*/ 14 h 109"/>
                              <a:gd name="T66" fmla="*/ 83 w 97"/>
                              <a:gd name="T67" fmla="*/ 55 h 109"/>
                              <a:gd name="T68" fmla="*/ 81 w 97"/>
                              <a:gd name="T69" fmla="*/ 35 h 109"/>
                              <a:gd name="T70" fmla="*/ 74 w 97"/>
                              <a:gd name="T71" fmla="*/ 23 h 109"/>
                              <a:gd name="T72" fmla="*/ 69 w 97"/>
                              <a:gd name="T73" fmla="*/ 18 h 109"/>
                              <a:gd name="T74" fmla="*/ 57 w 97"/>
                              <a:gd name="T75" fmla="*/ 12 h 109"/>
                              <a:gd name="T76" fmla="*/ 48 w 97"/>
                              <a:gd name="T77" fmla="*/ 12 h 109"/>
                              <a:gd name="T78" fmla="*/ 41 w 97"/>
                              <a:gd name="T79" fmla="*/ 12 h 109"/>
                              <a:gd name="T80" fmla="*/ 28 w 97"/>
                              <a:gd name="T81" fmla="*/ 18 h 109"/>
                              <a:gd name="T82" fmla="*/ 23 w 97"/>
                              <a:gd name="T83" fmla="*/ 23 h 109"/>
                              <a:gd name="T84" fmla="*/ 16 w 97"/>
                              <a:gd name="T85" fmla="*/ 35 h 109"/>
                              <a:gd name="T86" fmla="*/ 15 w 97"/>
                              <a:gd name="T87" fmla="*/ 55 h 109"/>
                              <a:gd name="T88" fmla="*/ 16 w 97"/>
                              <a:gd name="T89" fmla="*/ 74 h 109"/>
                              <a:gd name="T90" fmla="*/ 23 w 97"/>
                              <a:gd name="T91" fmla="*/ 86 h 109"/>
                              <a:gd name="T92" fmla="*/ 28 w 97"/>
                              <a:gd name="T93" fmla="*/ 91 h 109"/>
                              <a:gd name="T94" fmla="*/ 41 w 97"/>
                              <a:gd name="T95" fmla="*/ 97 h 109"/>
                              <a:gd name="T96" fmla="*/ 48 w 97"/>
                              <a:gd name="T97" fmla="*/ 97 h 109"/>
                              <a:gd name="T98" fmla="*/ 57 w 97"/>
                              <a:gd name="T99" fmla="*/ 97 h 109"/>
                              <a:gd name="T100" fmla="*/ 69 w 97"/>
                              <a:gd name="T101" fmla="*/ 91 h 109"/>
                              <a:gd name="T102" fmla="*/ 74 w 97"/>
                              <a:gd name="T103" fmla="*/ 86 h 109"/>
                              <a:gd name="T104" fmla="*/ 81 w 97"/>
                              <a:gd name="T105" fmla="*/ 74 h 109"/>
                              <a:gd name="T106" fmla="*/ 83 w 97"/>
                              <a:gd name="T107" fmla="*/ 55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09">
                                <a:moveTo>
                                  <a:pt x="84" y="14"/>
                                </a:moveTo>
                                <a:lnTo>
                                  <a:pt x="90" y="22"/>
                                </a:lnTo>
                                <a:lnTo>
                                  <a:pt x="94" y="32"/>
                                </a:lnTo>
                                <a:lnTo>
                                  <a:pt x="96" y="42"/>
                                </a:lnTo>
                                <a:lnTo>
                                  <a:pt x="97" y="55"/>
                                </a:lnTo>
                                <a:lnTo>
                                  <a:pt x="96" y="67"/>
                                </a:lnTo>
                                <a:lnTo>
                                  <a:pt x="94" y="77"/>
                                </a:lnTo>
                                <a:lnTo>
                                  <a:pt x="90" y="87"/>
                                </a:lnTo>
                                <a:lnTo>
                                  <a:pt x="84" y="94"/>
                                </a:lnTo>
                                <a:lnTo>
                                  <a:pt x="78" y="101"/>
                                </a:lnTo>
                                <a:lnTo>
                                  <a:pt x="69" y="106"/>
                                </a:lnTo>
                                <a:lnTo>
                                  <a:pt x="59" y="108"/>
                                </a:lnTo>
                                <a:lnTo>
                                  <a:pt x="48" y="109"/>
                                </a:lnTo>
                                <a:lnTo>
                                  <a:pt x="38" y="108"/>
                                </a:lnTo>
                                <a:lnTo>
                                  <a:pt x="28" y="106"/>
                                </a:lnTo>
                                <a:lnTo>
                                  <a:pt x="20" y="101"/>
                                </a:lnTo>
                                <a:lnTo>
                                  <a:pt x="14" y="94"/>
                                </a:lnTo>
                                <a:lnTo>
                                  <a:pt x="7" y="87"/>
                                </a:lnTo>
                                <a:lnTo>
                                  <a:pt x="4" y="77"/>
                                </a:lnTo>
                                <a:lnTo>
                                  <a:pt x="1" y="67"/>
                                </a:lnTo>
                                <a:lnTo>
                                  <a:pt x="0" y="55"/>
                                </a:lnTo>
                                <a:lnTo>
                                  <a:pt x="1" y="43"/>
                                </a:lnTo>
                                <a:lnTo>
                                  <a:pt x="4" y="32"/>
                                </a:lnTo>
                                <a:lnTo>
                                  <a:pt x="7" y="22"/>
                                </a:lnTo>
                                <a:lnTo>
                                  <a:pt x="14" y="14"/>
                                </a:lnTo>
                                <a:lnTo>
                                  <a:pt x="20" y="8"/>
                                </a:lnTo>
                                <a:lnTo>
                                  <a:pt x="28" y="3"/>
                                </a:lnTo>
                                <a:lnTo>
                                  <a:pt x="38" y="1"/>
                                </a:lnTo>
                                <a:lnTo>
                                  <a:pt x="48" y="0"/>
                                </a:lnTo>
                                <a:lnTo>
                                  <a:pt x="59" y="1"/>
                                </a:lnTo>
                                <a:lnTo>
                                  <a:pt x="69" y="3"/>
                                </a:lnTo>
                                <a:lnTo>
                                  <a:pt x="78" y="8"/>
                                </a:lnTo>
                                <a:lnTo>
                                  <a:pt x="84" y="14"/>
                                </a:lnTo>
                                <a:close/>
                                <a:moveTo>
                                  <a:pt x="83" y="55"/>
                                </a:moveTo>
                                <a:lnTo>
                                  <a:pt x="81" y="35"/>
                                </a:lnTo>
                                <a:lnTo>
                                  <a:pt x="74" y="23"/>
                                </a:lnTo>
                                <a:lnTo>
                                  <a:pt x="69" y="18"/>
                                </a:lnTo>
                                <a:lnTo>
                                  <a:pt x="57" y="12"/>
                                </a:lnTo>
                                <a:lnTo>
                                  <a:pt x="48" y="12"/>
                                </a:lnTo>
                                <a:lnTo>
                                  <a:pt x="41" y="12"/>
                                </a:lnTo>
                                <a:lnTo>
                                  <a:pt x="28" y="18"/>
                                </a:lnTo>
                                <a:lnTo>
                                  <a:pt x="23" y="23"/>
                                </a:lnTo>
                                <a:lnTo>
                                  <a:pt x="16" y="35"/>
                                </a:lnTo>
                                <a:lnTo>
                                  <a:pt x="15" y="55"/>
                                </a:lnTo>
                                <a:lnTo>
                                  <a:pt x="16" y="74"/>
                                </a:lnTo>
                                <a:lnTo>
                                  <a:pt x="23" y="86"/>
                                </a:lnTo>
                                <a:lnTo>
                                  <a:pt x="28" y="91"/>
                                </a:lnTo>
                                <a:lnTo>
                                  <a:pt x="41" y="97"/>
                                </a:lnTo>
                                <a:lnTo>
                                  <a:pt x="48" y="97"/>
                                </a:lnTo>
                                <a:lnTo>
                                  <a:pt x="57" y="97"/>
                                </a:lnTo>
                                <a:lnTo>
                                  <a:pt x="69" y="91"/>
                                </a:lnTo>
                                <a:lnTo>
                                  <a:pt x="74" y="86"/>
                                </a:lnTo>
                                <a:lnTo>
                                  <a:pt x="81" y="74"/>
                                </a:lnTo>
                                <a:lnTo>
                                  <a:pt x="83" y="55"/>
                                </a:lnTo>
                                <a:close/>
                              </a:path>
                            </a:pathLst>
                          </a:custGeom>
                          <a:solidFill>
                            <a:srgbClr val="7C7C7C"/>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78" name="Freeform 1145"/>
                        <wps:cNvSpPr>
                          <a:spLocks/>
                        </wps:cNvSpPr>
                        <wps:spPr bwMode="auto">
                          <a:xfrm>
                            <a:off x="8175625" y="2622550"/>
                            <a:ext cx="42863" cy="55563"/>
                          </a:xfrm>
                          <a:custGeom>
                            <a:avLst/>
                            <a:gdLst>
                              <a:gd name="T0" fmla="*/ 81 w 81"/>
                              <a:gd name="T1" fmla="*/ 105 h 105"/>
                              <a:gd name="T2" fmla="*/ 66 w 81"/>
                              <a:gd name="T3" fmla="*/ 105 h 105"/>
                              <a:gd name="T4" fmla="*/ 66 w 81"/>
                              <a:gd name="T5" fmla="*/ 53 h 105"/>
                              <a:gd name="T6" fmla="*/ 14 w 81"/>
                              <a:gd name="T7" fmla="*/ 53 h 105"/>
                              <a:gd name="T8" fmla="*/ 14 w 81"/>
                              <a:gd name="T9" fmla="*/ 105 h 105"/>
                              <a:gd name="T10" fmla="*/ 0 w 81"/>
                              <a:gd name="T11" fmla="*/ 105 h 105"/>
                              <a:gd name="T12" fmla="*/ 0 w 81"/>
                              <a:gd name="T13" fmla="*/ 0 h 105"/>
                              <a:gd name="T14" fmla="*/ 14 w 81"/>
                              <a:gd name="T15" fmla="*/ 0 h 105"/>
                              <a:gd name="T16" fmla="*/ 14 w 81"/>
                              <a:gd name="T17" fmla="*/ 41 h 105"/>
                              <a:gd name="T18" fmla="*/ 66 w 81"/>
                              <a:gd name="T19" fmla="*/ 41 h 105"/>
                              <a:gd name="T20" fmla="*/ 66 w 81"/>
                              <a:gd name="T21" fmla="*/ 0 h 105"/>
                              <a:gd name="T22" fmla="*/ 81 w 81"/>
                              <a:gd name="T23" fmla="*/ 0 h 105"/>
                              <a:gd name="T24" fmla="*/ 81 w 81"/>
                              <a:gd name="T25" fmla="*/ 105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81" h="105">
                                <a:moveTo>
                                  <a:pt x="81" y="105"/>
                                </a:moveTo>
                                <a:lnTo>
                                  <a:pt x="66" y="105"/>
                                </a:lnTo>
                                <a:lnTo>
                                  <a:pt x="66" y="53"/>
                                </a:lnTo>
                                <a:lnTo>
                                  <a:pt x="14" y="53"/>
                                </a:lnTo>
                                <a:lnTo>
                                  <a:pt x="14" y="105"/>
                                </a:lnTo>
                                <a:lnTo>
                                  <a:pt x="0" y="105"/>
                                </a:lnTo>
                                <a:lnTo>
                                  <a:pt x="0" y="0"/>
                                </a:lnTo>
                                <a:lnTo>
                                  <a:pt x="14" y="0"/>
                                </a:lnTo>
                                <a:lnTo>
                                  <a:pt x="14" y="41"/>
                                </a:lnTo>
                                <a:lnTo>
                                  <a:pt x="66" y="41"/>
                                </a:lnTo>
                                <a:lnTo>
                                  <a:pt x="66" y="0"/>
                                </a:lnTo>
                                <a:lnTo>
                                  <a:pt x="81" y="0"/>
                                </a:lnTo>
                                <a:lnTo>
                                  <a:pt x="81" y="105"/>
                                </a:lnTo>
                                <a:close/>
                              </a:path>
                            </a:pathLst>
                          </a:custGeom>
                          <a:solidFill>
                            <a:srgbClr val="7C7C7C"/>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79" name="Freeform 1146"/>
                        <wps:cNvSpPr>
                          <a:spLocks noEditPoints="1"/>
                        </wps:cNvSpPr>
                        <wps:spPr bwMode="auto">
                          <a:xfrm>
                            <a:off x="6869113" y="2625725"/>
                            <a:ext cx="50800" cy="57150"/>
                          </a:xfrm>
                          <a:custGeom>
                            <a:avLst/>
                            <a:gdLst>
                              <a:gd name="T0" fmla="*/ 84 w 96"/>
                              <a:gd name="T1" fmla="*/ 15 h 110"/>
                              <a:gd name="T2" fmla="*/ 90 w 96"/>
                              <a:gd name="T3" fmla="*/ 22 h 110"/>
                              <a:gd name="T4" fmla="*/ 94 w 96"/>
                              <a:gd name="T5" fmla="*/ 32 h 110"/>
                              <a:gd name="T6" fmla="*/ 96 w 96"/>
                              <a:gd name="T7" fmla="*/ 43 h 110"/>
                              <a:gd name="T8" fmla="*/ 96 w 96"/>
                              <a:gd name="T9" fmla="*/ 55 h 110"/>
                              <a:gd name="T10" fmla="*/ 96 w 96"/>
                              <a:gd name="T11" fmla="*/ 68 h 110"/>
                              <a:gd name="T12" fmla="*/ 94 w 96"/>
                              <a:gd name="T13" fmla="*/ 78 h 110"/>
                              <a:gd name="T14" fmla="*/ 89 w 96"/>
                              <a:gd name="T15" fmla="*/ 87 h 110"/>
                              <a:gd name="T16" fmla="*/ 84 w 96"/>
                              <a:gd name="T17" fmla="*/ 95 h 110"/>
                              <a:gd name="T18" fmla="*/ 77 w 96"/>
                              <a:gd name="T19" fmla="*/ 102 h 110"/>
                              <a:gd name="T20" fmla="*/ 68 w 96"/>
                              <a:gd name="T21" fmla="*/ 106 h 110"/>
                              <a:gd name="T22" fmla="*/ 59 w 96"/>
                              <a:gd name="T23" fmla="*/ 108 h 110"/>
                              <a:gd name="T24" fmla="*/ 48 w 96"/>
                              <a:gd name="T25" fmla="*/ 110 h 110"/>
                              <a:gd name="T26" fmla="*/ 37 w 96"/>
                              <a:gd name="T27" fmla="*/ 108 h 110"/>
                              <a:gd name="T28" fmla="*/ 29 w 96"/>
                              <a:gd name="T29" fmla="*/ 106 h 110"/>
                              <a:gd name="T30" fmla="*/ 20 w 96"/>
                              <a:gd name="T31" fmla="*/ 101 h 110"/>
                              <a:gd name="T32" fmla="*/ 13 w 96"/>
                              <a:gd name="T33" fmla="*/ 95 h 110"/>
                              <a:gd name="T34" fmla="*/ 8 w 96"/>
                              <a:gd name="T35" fmla="*/ 87 h 110"/>
                              <a:gd name="T36" fmla="*/ 3 w 96"/>
                              <a:gd name="T37" fmla="*/ 78 h 110"/>
                              <a:gd name="T38" fmla="*/ 0 w 96"/>
                              <a:gd name="T39" fmla="*/ 68 h 110"/>
                              <a:gd name="T40" fmla="*/ 0 w 96"/>
                              <a:gd name="T41" fmla="*/ 55 h 110"/>
                              <a:gd name="T42" fmla="*/ 0 w 96"/>
                              <a:gd name="T43" fmla="*/ 43 h 110"/>
                              <a:gd name="T44" fmla="*/ 3 w 96"/>
                              <a:gd name="T45" fmla="*/ 32 h 110"/>
                              <a:gd name="T46" fmla="*/ 8 w 96"/>
                              <a:gd name="T47" fmla="*/ 22 h 110"/>
                              <a:gd name="T48" fmla="*/ 13 w 96"/>
                              <a:gd name="T49" fmla="*/ 15 h 110"/>
                              <a:gd name="T50" fmla="*/ 20 w 96"/>
                              <a:gd name="T51" fmla="*/ 9 h 110"/>
                              <a:gd name="T52" fmla="*/ 29 w 96"/>
                              <a:gd name="T53" fmla="*/ 4 h 110"/>
                              <a:gd name="T54" fmla="*/ 38 w 96"/>
                              <a:gd name="T55" fmla="*/ 1 h 110"/>
                              <a:gd name="T56" fmla="*/ 48 w 96"/>
                              <a:gd name="T57" fmla="*/ 0 h 110"/>
                              <a:gd name="T58" fmla="*/ 59 w 96"/>
                              <a:gd name="T59" fmla="*/ 1 h 110"/>
                              <a:gd name="T60" fmla="*/ 68 w 96"/>
                              <a:gd name="T61" fmla="*/ 5 h 110"/>
                              <a:gd name="T62" fmla="*/ 77 w 96"/>
                              <a:gd name="T63" fmla="*/ 9 h 110"/>
                              <a:gd name="T64" fmla="*/ 84 w 96"/>
                              <a:gd name="T65" fmla="*/ 15 h 110"/>
                              <a:gd name="T66" fmla="*/ 83 w 96"/>
                              <a:gd name="T67" fmla="*/ 55 h 110"/>
                              <a:gd name="T68" fmla="*/ 82 w 96"/>
                              <a:gd name="T69" fmla="*/ 36 h 110"/>
                              <a:gd name="T70" fmla="*/ 73 w 96"/>
                              <a:gd name="T71" fmla="*/ 23 h 110"/>
                              <a:gd name="T72" fmla="*/ 68 w 96"/>
                              <a:gd name="T73" fmla="*/ 19 h 110"/>
                              <a:gd name="T74" fmla="*/ 56 w 96"/>
                              <a:gd name="T75" fmla="*/ 14 h 110"/>
                              <a:gd name="T76" fmla="*/ 48 w 96"/>
                              <a:gd name="T77" fmla="*/ 12 h 110"/>
                              <a:gd name="T78" fmla="*/ 41 w 96"/>
                              <a:gd name="T79" fmla="*/ 14 h 110"/>
                              <a:gd name="T80" fmla="*/ 29 w 96"/>
                              <a:gd name="T81" fmla="*/ 19 h 110"/>
                              <a:gd name="T82" fmla="*/ 24 w 96"/>
                              <a:gd name="T83" fmla="*/ 23 h 110"/>
                              <a:gd name="T84" fmla="*/ 16 w 96"/>
                              <a:gd name="T85" fmla="*/ 36 h 110"/>
                              <a:gd name="T86" fmla="*/ 14 w 96"/>
                              <a:gd name="T87" fmla="*/ 55 h 110"/>
                              <a:gd name="T88" fmla="*/ 16 w 96"/>
                              <a:gd name="T89" fmla="*/ 74 h 110"/>
                              <a:gd name="T90" fmla="*/ 24 w 96"/>
                              <a:gd name="T91" fmla="*/ 86 h 110"/>
                              <a:gd name="T92" fmla="*/ 29 w 96"/>
                              <a:gd name="T93" fmla="*/ 91 h 110"/>
                              <a:gd name="T94" fmla="*/ 41 w 96"/>
                              <a:gd name="T95" fmla="*/ 97 h 110"/>
                              <a:gd name="T96" fmla="*/ 48 w 96"/>
                              <a:gd name="T97" fmla="*/ 97 h 110"/>
                              <a:gd name="T98" fmla="*/ 56 w 96"/>
                              <a:gd name="T99" fmla="*/ 97 h 110"/>
                              <a:gd name="T100" fmla="*/ 68 w 96"/>
                              <a:gd name="T101" fmla="*/ 91 h 110"/>
                              <a:gd name="T102" fmla="*/ 73 w 96"/>
                              <a:gd name="T103" fmla="*/ 86 h 110"/>
                              <a:gd name="T104" fmla="*/ 80 w 96"/>
                              <a:gd name="T105" fmla="*/ 74 h 110"/>
                              <a:gd name="T106" fmla="*/ 83 w 96"/>
                              <a:gd name="T107" fmla="*/ 55 h 1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6" h="110">
                                <a:moveTo>
                                  <a:pt x="84" y="15"/>
                                </a:moveTo>
                                <a:lnTo>
                                  <a:pt x="90" y="22"/>
                                </a:lnTo>
                                <a:lnTo>
                                  <a:pt x="94" y="32"/>
                                </a:lnTo>
                                <a:lnTo>
                                  <a:pt x="96" y="43"/>
                                </a:lnTo>
                                <a:lnTo>
                                  <a:pt x="96" y="55"/>
                                </a:lnTo>
                                <a:lnTo>
                                  <a:pt x="96" y="68"/>
                                </a:lnTo>
                                <a:lnTo>
                                  <a:pt x="94" y="78"/>
                                </a:lnTo>
                                <a:lnTo>
                                  <a:pt x="89" y="87"/>
                                </a:lnTo>
                                <a:lnTo>
                                  <a:pt x="84" y="95"/>
                                </a:lnTo>
                                <a:lnTo>
                                  <a:pt x="77" y="102"/>
                                </a:lnTo>
                                <a:lnTo>
                                  <a:pt x="68" y="106"/>
                                </a:lnTo>
                                <a:lnTo>
                                  <a:pt x="59" y="108"/>
                                </a:lnTo>
                                <a:lnTo>
                                  <a:pt x="48" y="110"/>
                                </a:lnTo>
                                <a:lnTo>
                                  <a:pt x="37" y="108"/>
                                </a:lnTo>
                                <a:lnTo>
                                  <a:pt x="29" y="106"/>
                                </a:lnTo>
                                <a:lnTo>
                                  <a:pt x="20" y="101"/>
                                </a:lnTo>
                                <a:lnTo>
                                  <a:pt x="13" y="95"/>
                                </a:lnTo>
                                <a:lnTo>
                                  <a:pt x="8" y="87"/>
                                </a:lnTo>
                                <a:lnTo>
                                  <a:pt x="3" y="78"/>
                                </a:lnTo>
                                <a:lnTo>
                                  <a:pt x="0" y="68"/>
                                </a:lnTo>
                                <a:lnTo>
                                  <a:pt x="0" y="55"/>
                                </a:lnTo>
                                <a:lnTo>
                                  <a:pt x="0" y="43"/>
                                </a:lnTo>
                                <a:lnTo>
                                  <a:pt x="3" y="32"/>
                                </a:lnTo>
                                <a:lnTo>
                                  <a:pt x="8" y="22"/>
                                </a:lnTo>
                                <a:lnTo>
                                  <a:pt x="13" y="15"/>
                                </a:lnTo>
                                <a:lnTo>
                                  <a:pt x="20" y="9"/>
                                </a:lnTo>
                                <a:lnTo>
                                  <a:pt x="29" y="4"/>
                                </a:lnTo>
                                <a:lnTo>
                                  <a:pt x="38" y="1"/>
                                </a:lnTo>
                                <a:lnTo>
                                  <a:pt x="48" y="0"/>
                                </a:lnTo>
                                <a:lnTo>
                                  <a:pt x="59" y="1"/>
                                </a:lnTo>
                                <a:lnTo>
                                  <a:pt x="68" y="5"/>
                                </a:lnTo>
                                <a:lnTo>
                                  <a:pt x="77" y="9"/>
                                </a:lnTo>
                                <a:lnTo>
                                  <a:pt x="84" y="15"/>
                                </a:lnTo>
                                <a:close/>
                                <a:moveTo>
                                  <a:pt x="83" y="55"/>
                                </a:moveTo>
                                <a:lnTo>
                                  <a:pt x="82" y="36"/>
                                </a:lnTo>
                                <a:lnTo>
                                  <a:pt x="73" y="23"/>
                                </a:lnTo>
                                <a:lnTo>
                                  <a:pt x="68" y="19"/>
                                </a:lnTo>
                                <a:lnTo>
                                  <a:pt x="56" y="14"/>
                                </a:lnTo>
                                <a:lnTo>
                                  <a:pt x="48" y="12"/>
                                </a:lnTo>
                                <a:lnTo>
                                  <a:pt x="41" y="14"/>
                                </a:lnTo>
                                <a:lnTo>
                                  <a:pt x="29" y="19"/>
                                </a:lnTo>
                                <a:lnTo>
                                  <a:pt x="24" y="23"/>
                                </a:lnTo>
                                <a:lnTo>
                                  <a:pt x="16" y="36"/>
                                </a:lnTo>
                                <a:lnTo>
                                  <a:pt x="14" y="55"/>
                                </a:lnTo>
                                <a:lnTo>
                                  <a:pt x="16" y="74"/>
                                </a:lnTo>
                                <a:lnTo>
                                  <a:pt x="24" y="86"/>
                                </a:lnTo>
                                <a:lnTo>
                                  <a:pt x="29" y="91"/>
                                </a:lnTo>
                                <a:lnTo>
                                  <a:pt x="41" y="97"/>
                                </a:lnTo>
                                <a:lnTo>
                                  <a:pt x="48" y="97"/>
                                </a:lnTo>
                                <a:lnTo>
                                  <a:pt x="56" y="97"/>
                                </a:lnTo>
                                <a:lnTo>
                                  <a:pt x="68" y="91"/>
                                </a:lnTo>
                                <a:lnTo>
                                  <a:pt x="73" y="86"/>
                                </a:lnTo>
                                <a:lnTo>
                                  <a:pt x="80" y="74"/>
                                </a:lnTo>
                                <a:lnTo>
                                  <a:pt x="83" y="55"/>
                                </a:lnTo>
                                <a:close/>
                              </a:path>
                            </a:pathLst>
                          </a:custGeom>
                          <a:solidFill>
                            <a:srgbClr val="7C7C7C"/>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80" name="Freeform 1147"/>
                        <wps:cNvSpPr>
                          <a:spLocks/>
                        </wps:cNvSpPr>
                        <wps:spPr bwMode="auto">
                          <a:xfrm>
                            <a:off x="6480175" y="2408237"/>
                            <a:ext cx="41275" cy="55563"/>
                          </a:xfrm>
                          <a:custGeom>
                            <a:avLst/>
                            <a:gdLst>
                              <a:gd name="T0" fmla="*/ 79 w 79"/>
                              <a:gd name="T1" fmla="*/ 105 h 105"/>
                              <a:gd name="T2" fmla="*/ 65 w 79"/>
                              <a:gd name="T3" fmla="*/ 105 h 105"/>
                              <a:gd name="T4" fmla="*/ 65 w 79"/>
                              <a:gd name="T5" fmla="*/ 53 h 105"/>
                              <a:gd name="T6" fmla="*/ 13 w 79"/>
                              <a:gd name="T7" fmla="*/ 53 h 105"/>
                              <a:gd name="T8" fmla="*/ 13 w 79"/>
                              <a:gd name="T9" fmla="*/ 105 h 105"/>
                              <a:gd name="T10" fmla="*/ 0 w 79"/>
                              <a:gd name="T11" fmla="*/ 105 h 105"/>
                              <a:gd name="T12" fmla="*/ 0 w 79"/>
                              <a:gd name="T13" fmla="*/ 0 h 105"/>
                              <a:gd name="T14" fmla="*/ 13 w 79"/>
                              <a:gd name="T15" fmla="*/ 0 h 105"/>
                              <a:gd name="T16" fmla="*/ 13 w 79"/>
                              <a:gd name="T17" fmla="*/ 41 h 105"/>
                              <a:gd name="T18" fmla="*/ 65 w 79"/>
                              <a:gd name="T19" fmla="*/ 41 h 105"/>
                              <a:gd name="T20" fmla="*/ 65 w 79"/>
                              <a:gd name="T21" fmla="*/ 0 h 105"/>
                              <a:gd name="T22" fmla="*/ 79 w 79"/>
                              <a:gd name="T23" fmla="*/ 0 h 105"/>
                              <a:gd name="T24" fmla="*/ 79 w 79"/>
                              <a:gd name="T25" fmla="*/ 105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79" h="105">
                                <a:moveTo>
                                  <a:pt x="79" y="105"/>
                                </a:moveTo>
                                <a:lnTo>
                                  <a:pt x="65" y="105"/>
                                </a:lnTo>
                                <a:lnTo>
                                  <a:pt x="65" y="53"/>
                                </a:lnTo>
                                <a:lnTo>
                                  <a:pt x="13" y="53"/>
                                </a:lnTo>
                                <a:lnTo>
                                  <a:pt x="13" y="105"/>
                                </a:lnTo>
                                <a:lnTo>
                                  <a:pt x="0" y="105"/>
                                </a:lnTo>
                                <a:lnTo>
                                  <a:pt x="0" y="0"/>
                                </a:lnTo>
                                <a:lnTo>
                                  <a:pt x="13" y="0"/>
                                </a:lnTo>
                                <a:lnTo>
                                  <a:pt x="13" y="41"/>
                                </a:lnTo>
                                <a:lnTo>
                                  <a:pt x="65" y="41"/>
                                </a:lnTo>
                                <a:lnTo>
                                  <a:pt x="65" y="0"/>
                                </a:lnTo>
                                <a:lnTo>
                                  <a:pt x="79" y="0"/>
                                </a:lnTo>
                                <a:lnTo>
                                  <a:pt x="79" y="105"/>
                                </a:lnTo>
                                <a:close/>
                              </a:path>
                            </a:pathLst>
                          </a:custGeom>
                          <a:solidFill>
                            <a:srgbClr val="7C7C7C"/>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81" name="Freeform 1148"/>
                        <wps:cNvSpPr>
                          <a:spLocks noEditPoints="1"/>
                        </wps:cNvSpPr>
                        <wps:spPr bwMode="auto">
                          <a:xfrm>
                            <a:off x="6534150" y="2408237"/>
                            <a:ext cx="50800" cy="57150"/>
                          </a:xfrm>
                          <a:custGeom>
                            <a:avLst/>
                            <a:gdLst>
                              <a:gd name="T0" fmla="*/ 85 w 97"/>
                              <a:gd name="T1" fmla="*/ 15 h 109"/>
                              <a:gd name="T2" fmla="*/ 90 w 97"/>
                              <a:gd name="T3" fmla="*/ 22 h 109"/>
                              <a:gd name="T4" fmla="*/ 93 w 97"/>
                              <a:gd name="T5" fmla="*/ 32 h 109"/>
                              <a:gd name="T6" fmla="*/ 97 w 97"/>
                              <a:gd name="T7" fmla="*/ 42 h 109"/>
                              <a:gd name="T8" fmla="*/ 97 w 97"/>
                              <a:gd name="T9" fmla="*/ 54 h 109"/>
                              <a:gd name="T10" fmla="*/ 97 w 97"/>
                              <a:gd name="T11" fmla="*/ 67 h 109"/>
                              <a:gd name="T12" fmla="*/ 93 w 97"/>
                              <a:gd name="T13" fmla="*/ 77 h 109"/>
                              <a:gd name="T14" fmla="*/ 90 w 97"/>
                              <a:gd name="T15" fmla="*/ 87 h 109"/>
                              <a:gd name="T16" fmla="*/ 85 w 97"/>
                              <a:gd name="T17" fmla="*/ 95 h 109"/>
                              <a:gd name="T18" fmla="*/ 77 w 97"/>
                              <a:gd name="T19" fmla="*/ 101 h 109"/>
                              <a:gd name="T20" fmla="*/ 69 w 97"/>
                              <a:gd name="T21" fmla="*/ 106 h 109"/>
                              <a:gd name="T22" fmla="*/ 60 w 97"/>
                              <a:gd name="T23" fmla="*/ 108 h 109"/>
                              <a:gd name="T24" fmla="*/ 49 w 97"/>
                              <a:gd name="T25" fmla="*/ 109 h 109"/>
                              <a:gd name="T26" fmla="*/ 38 w 97"/>
                              <a:gd name="T27" fmla="*/ 108 h 109"/>
                              <a:gd name="T28" fmla="*/ 29 w 97"/>
                              <a:gd name="T29" fmla="*/ 106 h 109"/>
                              <a:gd name="T30" fmla="*/ 21 w 97"/>
                              <a:gd name="T31" fmla="*/ 101 h 109"/>
                              <a:gd name="T32" fmla="*/ 13 w 97"/>
                              <a:gd name="T33" fmla="*/ 95 h 109"/>
                              <a:gd name="T34" fmla="*/ 7 w 97"/>
                              <a:gd name="T35" fmla="*/ 87 h 109"/>
                              <a:gd name="T36" fmla="*/ 3 w 97"/>
                              <a:gd name="T37" fmla="*/ 77 h 109"/>
                              <a:gd name="T38" fmla="*/ 1 w 97"/>
                              <a:gd name="T39" fmla="*/ 67 h 109"/>
                              <a:gd name="T40" fmla="*/ 0 w 97"/>
                              <a:gd name="T41" fmla="*/ 54 h 109"/>
                              <a:gd name="T42" fmla="*/ 1 w 97"/>
                              <a:gd name="T43" fmla="*/ 42 h 109"/>
                              <a:gd name="T44" fmla="*/ 3 w 97"/>
                              <a:gd name="T45" fmla="*/ 32 h 109"/>
                              <a:gd name="T46" fmla="*/ 7 w 97"/>
                              <a:gd name="T47" fmla="*/ 22 h 109"/>
                              <a:gd name="T48" fmla="*/ 13 w 97"/>
                              <a:gd name="T49" fmla="*/ 15 h 109"/>
                              <a:gd name="T50" fmla="*/ 21 w 97"/>
                              <a:gd name="T51" fmla="*/ 8 h 109"/>
                              <a:gd name="T52" fmla="*/ 29 w 97"/>
                              <a:gd name="T53" fmla="*/ 3 h 109"/>
                              <a:gd name="T54" fmla="*/ 38 w 97"/>
                              <a:gd name="T55" fmla="*/ 1 h 109"/>
                              <a:gd name="T56" fmla="*/ 49 w 97"/>
                              <a:gd name="T57" fmla="*/ 0 h 109"/>
                              <a:gd name="T58" fmla="*/ 60 w 97"/>
                              <a:gd name="T59" fmla="*/ 1 h 109"/>
                              <a:gd name="T60" fmla="*/ 69 w 97"/>
                              <a:gd name="T61" fmla="*/ 3 h 109"/>
                              <a:gd name="T62" fmla="*/ 77 w 97"/>
                              <a:gd name="T63" fmla="*/ 8 h 109"/>
                              <a:gd name="T64" fmla="*/ 85 w 97"/>
                              <a:gd name="T65" fmla="*/ 15 h 109"/>
                              <a:gd name="T66" fmla="*/ 83 w 97"/>
                              <a:gd name="T67" fmla="*/ 54 h 109"/>
                              <a:gd name="T68" fmla="*/ 81 w 97"/>
                              <a:gd name="T69" fmla="*/ 35 h 109"/>
                              <a:gd name="T70" fmla="*/ 74 w 97"/>
                              <a:gd name="T71" fmla="*/ 23 h 109"/>
                              <a:gd name="T72" fmla="*/ 69 w 97"/>
                              <a:gd name="T73" fmla="*/ 18 h 109"/>
                              <a:gd name="T74" fmla="*/ 56 w 97"/>
                              <a:gd name="T75" fmla="*/ 12 h 109"/>
                              <a:gd name="T76" fmla="*/ 49 w 97"/>
                              <a:gd name="T77" fmla="*/ 12 h 109"/>
                              <a:gd name="T78" fmla="*/ 42 w 97"/>
                              <a:gd name="T79" fmla="*/ 12 h 109"/>
                              <a:gd name="T80" fmla="*/ 28 w 97"/>
                              <a:gd name="T81" fmla="*/ 18 h 109"/>
                              <a:gd name="T82" fmla="*/ 24 w 97"/>
                              <a:gd name="T83" fmla="*/ 23 h 109"/>
                              <a:gd name="T84" fmla="*/ 16 w 97"/>
                              <a:gd name="T85" fmla="*/ 35 h 109"/>
                              <a:gd name="T86" fmla="*/ 14 w 97"/>
                              <a:gd name="T87" fmla="*/ 54 h 109"/>
                              <a:gd name="T88" fmla="*/ 16 w 97"/>
                              <a:gd name="T89" fmla="*/ 74 h 109"/>
                              <a:gd name="T90" fmla="*/ 24 w 97"/>
                              <a:gd name="T91" fmla="*/ 86 h 109"/>
                              <a:gd name="T92" fmla="*/ 29 w 97"/>
                              <a:gd name="T93" fmla="*/ 91 h 109"/>
                              <a:gd name="T94" fmla="*/ 42 w 97"/>
                              <a:gd name="T95" fmla="*/ 97 h 109"/>
                              <a:gd name="T96" fmla="*/ 49 w 97"/>
                              <a:gd name="T97" fmla="*/ 97 h 109"/>
                              <a:gd name="T98" fmla="*/ 56 w 97"/>
                              <a:gd name="T99" fmla="*/ 97 h 109"/>
                              <a:gd name="T100" fmla="*/ 69 w 97"/>
                              <a:gd name="T101" fmla="*/ 91 h 109"/>
                              <a:gd name="T102" fmla="*/ 74 w 97"/>
                              <a:gd name="T103" fmla="*/ 86 h 109"/>
                              <a:gd name="T104" fmla="*/ 81 w 97"/>
                              <a:gd name="T105" fmla="*/ 74 h 109"/>
                              <a:gd name="T106" fmla="*/ 83 w 97"/>
                              <a:gd name="T107" fmla="*/ 54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97" h="109">
                                <a:moveTo>
                                  <a:pt x="85" y="15"/>
                                </a:moveTo>
                                <a:lnTo>
                                  <a:pt x="90" y="22"/>
                                </a:lnTo>
                                <a:lnTo>
                                  <a:pt x="93" y="32"/>
                                </a:lnTo>
                                <a:lnTo>
                                  <a:pt x="97" y="42"/>
                                </a:lnTo>
                                <a:lnTo>
                                  <a:pt x="97" y="54"/>
                                </a:lnTo>
                                <a:lnTo>
                                  <a:pt x="97" y="67"/>
                                </a:lnTo>
                                <a:lnTo>
                                  <a:pt x="93" y="77"/>
                                </a:lnTo>
                                <a:lnTo>
                                  <a:pt x="90" y="87"/>
                                </a:lnTo>
                                <a:lnTo>
                                  <a:pt x="85" y="95"/>
                                </a:lnTo>
                                <a:lnTo>
                                  <a:pt x="77" y="101"/>
                                </a:lnTo>
                                <a:lnTo>
                                  <a:pt x="69" y="106"/>
                                </a:lnTo>
                                <a:lnTo>
                                  <a:pt x="60" y="108"/>
                                </a:lnTo>
                                <a:lnTo>
                                  <a:pt x="49" y="109"/>
                                </a:lnTo>
                                <a:lnTo>
                                  <a:pt x="38" y="108"/>
                                </a:lnTo>
                                <a:lnTo>
                                  <a:pt x="29" y="106"/>
                                </a:lnTo>
                                <a:lnTo>
                                  <a:pt x="21" y="101"/>
                                </a:lnTo>
                                <a:lnTo>
                                  <a:pt x="13" y="95"/>
                                </a:lnTo>
                                <a:lnTo>
                                  <a:pt x="7" y="87"/>
                                </a:lnTo>
                                <a:lnTo>
                                  <a:pt x="3" y="77"/>
                                </a:lnTo>
                                <a:lnTo>
                                  <a:pt x="1" y="67"/>
                                </a:lnTo>
                                <a:lnTo>
                                  <a:pt x="0" y="54"/>
                                </a:lnTo>
                                <a:lnTo>
                                  <a:pt x="1" y="42"/>
                                </a:lnTo>
                                <a:lnTo>
                                  <a:pt x="3" y="32"/>
                                </a:lnTo>
                                <a:lnTo>
                                  <a:pt x="7" y="22"/>
                                </a:lnTo>
                                <a:lnTo>
                                  <a:pt x="13" y="15"/>
                                </a:lnTo>
                                <a:lnTo>
                                  <a:pt x="21" y="8"/>
                                </a:lnTo>
                                <a:lnTo>
                                  <a:pt x="29" y="3"/>
                                </a:lnTo>
                                <a:lnTo>
                                  <a:pt x="38" y="1"/>
                                </a:lnTo>
                                <a:lnTo>
                                  <a:pt x="49" y="0"/>
                                </a:lnTo>
                                <a:lnTo>
                                  <a:pt x="60" y="1"/>
                                </a:lnTo>
                                <a:lnTo>
                                  <a:pt x="69" y="3"/>
                                </a:lnTo>
                                <a:lnTo>
                                  <a:pt x="77" y="8"/>
                                </a:lnTo>
                                <a:lnTo>
                                  <a:pt x="85" y="15"/>
                                </a:lnTo>
                                <a:close/>
                                <a:moveTo>
                                  <a:pt x="83" y="54"/>
                                </a:moveTo>
                                <a:lnTo>
                                  <a:pt x="81" y="35"/>
                                </a:lnTo>
                                <a:lnTo>
                                  <a:pt x="74" y="23"/>
                                </a:lnTo>
                                <a:lnTo>
                                  <a:pt x="69" y="18"/>
                                </a:lnTo>
                                <a:lnTo>
                                  <a:pt x="56" y="12"/>
                                </a:lnTo>
                                <a:lnTo>
                                  <a:pt x="49" y="12"/>
                                </a:lnTo>
                                <a:lnTo>
                                  <a:pt x="42" y="12"/>
                                </a:lnTo>
                                <a:lnTo>
                                  <a:pt x="28" y="18"/>
                                </a:lnTo>
                                <a:lnTo>
                                  <a:pt x="24" y="23"/>
                                </a:lnTo>
                                <a:lnTo>
                                  <a:pt x="16" y="35"/>
                                </a:lnTo>
                                <a:lnTo>
                                  <a:pt x="14" y="54"/>
                                </a:lnTo>
                                <a:lnTo>
                                  <a:pt x="16" y="74"/>
                                </a:lnTo>
                                <a:lnTo>
                                  <a:pt x="24" y="86"/>
                                </a:lnTo>
                                <a:lnTo>
                                  <a:pt x="29" y="91"/>
                                </a:lnTo>
                                <a:lnTo>
                                  <a:pt x="42" y="97"/>
                                </a:lnTo>
                                <a:lnTo>
                                  <a:pt x="49" y="97"/>
                                </a:lnTo>
                                <a:lnTo>
                                  <a:pt x="56" y="97"/>
                                </a:lnTo>
                                <a:lnTo>
                                  <a:pt x="69" y="91"/>
                                </a:lnTo>
                                <a:lnTo>
                                  <a:pt x="74" y="86"/>
                                </a:lnTo>
                                <a:lnTo>
                                  <a:pt x="81" y="74"/>
                                </a:lnTo>
                                <a:lnTo>
                                  <a:pt x="83" y="54"/>
                                </a:lnTo>
                                <a:close/>
                              </a:path>
                            </a:pathLst>
                          </a:custGeom>
                          <a:solidFill>
                            <a:srgbClr val="7C7C7C"/>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82" name="Line 1149"/>
                        <wps:cNvCnPr/>
                        <wps:spPr bwMode="auto">
                          <a:xfrm>
                            <a:off x="6132513" y="2268537"/>
                            <a:ext cx="247650" cy="11271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83" name="Freeform 1150"/>
                        <wps:cNvSpPr>
                          <a:spLocks/>
                        </wps:cNvSpPr>
                        <wps:spPr bwMode="auto">
                          <a:xfrm>
                            <a:off x="6329363" y="2343150"/>
                            <a:ext cx="61913" cy="42863"/>
                          </a:xfrm>
                          <a:custGeom>
                            <a:avLst/>
                            <a:gdLst>
                              <a:gd name="T0" fmla="*/ 34 w 115"/>
                              <a:gd name="T1" fmla="*/ 0 h 80"/>
                              <a:gd name="T2" fmla="*/ 115 w 115"/>
                              <a:gd name="T3" fmla="*/ 80 h 80"/>
                              <a:gd name="T4" fmla="*/ 0 w 115"/>
                              <a:gd name="T5" fmla="*/ 71 h 80"/>
                              <a:gd name="T6" fmla="*/ 9 w 115"/>
                              <a:gd name="T7" fmla="*/ 66 h 80"/>
                              <a:gd name="T8" fmla="*/ 24 w 115"/>
                              <a:gd name="T9" fmla="*/ 50 h 80"/>
                              <a:gd name="T10" fmla="*/ 32 w 115"/>
                              <a:gd name="T11" fmla="*/ 32 h 80"/>
                              <a:gd name="T12" fmla="*/ 35 w 115"/>
                              <a:gd name="T13" fmla="*/ 10 h 80"/>
                              <a:gd name="T14" fmla="*/ 34 w 115"/>
                              <a:gd name="T15" fmla="*/ 0 h 8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15" h="80">
                                <a:moveTo>
                                  <a:pt x="34" y="0"/>
                                </a:moveTo>
                                <a:lnTo>
                                  <a:pt x="115" y="80"/>
                                </a:lnTo>
                                <a:lnTo>
                                  <a:pt x="0" y="71"/>
                                </a:lnTo>
                                <a:lnTo>
                                  <a:pt x="9" y="66"/>
                                </a:lnTo>
                                <a:lnTo>
                                  <a:pt x="24" y="50"/>
                                </a:lnTo>
                                <a:lnTo>
                                  <a:pt x="32" y="32"/>
                                </a:lnTo>
                                <a:lnTo>
                                  <a:pt x="35" y="10"/>
                                </a:lnTo>
                                <a:lnTo>
                                  <a:pt x="34" y="0"/>
                                </a:lnTo>
                                <a:close/>
                              </a:path>
                            </a:pathLst>
                          </a:custGeom>
                          <a:solidFill>
                            <a:srgbClr val="7C7C7C"/>
                          </a:solidFill>
                          <a:ln w="3175">
                            <a:solidFill>
                              <a:srgbClr val="7C7C7C"/>
                            </a:solidFill>
                            <a:prstDash val="solid"/>
                            <a:round/>
                            <a:headEnd/>
                            <a:tailEnd/>
                          </a:ln>
                        </wps:spPr>
                        <wps:bodyPr vert="horz" wrap="square" lIns="91440" tIns="45720" rIns="91440" bIns="45720" numCol="1" anchor="t" anchorCtr="0" compatLnSpc="1">
                          <a:prstTxWarp prst="textNoShape">
                            <a:avLst/>
                          </a:prstTxWarp>
                        </wps:bodyPr>
                      </wps:wsp>
                      <wps:wsp>
                        <wps:cNvPr id="2684" name="Line 1151"/>
                        <wps:cNvCnPr/>
                        <wps:spPr bwMode="auto">
                          <a:xfrm flipH="1">
                            <a:off x="6132513" y="2755900"/>
                            <a:ext cx="249238" cy="112713"/>
                          </a:xfrm>
                          <a:prstGeom prst="line">
                            <a:avLst/>
                          </a:prstGeom>
                          <a:noFill/>
                          <a:ln w="7938">
                            <a:solidFill>
                              <a:srgbClr val="7C7C7C"/>
                            </a:solidFill>
                            <a:prstDash val="solid"/>
                            <a:round/>
                            <a:headEnd/>
                            <a:tailEnd/>
                          </a:ln>
                          <a:extLst>
                            <a:ext uri="{909E8E84-426E-40DD-AFC4-6F175D3DCCD1}">
                              <a14:hiddenFill xmlns:a14="http://schemas.microsoft.com/office/drawing/2010/main">
                                <a:noFill/>
                              </a14:hiddenFill>
                            </a:ext>
                          </a:extLst>
                        </wps:spPr>
                        <wps:bodyPr/>
                      </wps:wsp>
                      <wps:wsp>
                        <wps:cNvPr id="2685" name="Freeform 1152"/>
                        <wps:cNvSpPr>
                          <a:spLocks/>
                        </wps:cNvSpPr>
                        <wps:spPr bwMode="auto">
                          <a:xfrm>
                            <a:off x="6122988" y="2830512"/>
                            <a:ext cx="60325" cy="42863"/>
                          </a:xfrm>
                          <a:custGeom>
                            <a:avLst/>
                            <a:gdLst>
                              <a:gd name="T0" fmla="*/ 114 w 114"/>
                              <a:gd name="T1" fmla="*/ 73 h 81"/>
                              <a:gd name="T2" fmla="*/ 0 w 114"/>
                              <a:gd name="T3" fmla="*/ 81 h 81"/>
                              <a:gd name="T4" fmla="*/ 81 w 114"/>
                              <a:gd name="T5" fmla="*/ 0 h 81"/>
                              <a:gd name="T6" fmla="*/ 80 w 114"/>
                              <a:gd name="T7" fmla="*/ 11 h 81"/>
                              <a:gd name="T8" fmla="*/ 82 w 114"/>
                              <a:gd name="T9" fmla="*/ 32 h 81"/>
                              <a:gd name="T10" fmla="*/ 91 w 114"/>
                              <a:gd name="T11" fmla="*/ 50 h 81"/>
                              <a:gd name="T12" fmla="*/ 104 w 114"/>
                              <a:gd name="T13" fmla="*/ 66 h 81"/>
                              <a:gd name="T14" fmla="*/ 114 w 114"/>
                              <a:gd name="T15" fmla="*/ 73 h 81"/>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14" h="81">
                                <a:moveTo>
                                  <a:pt x="114" y="73"/>
                                </a:moveTo>
                                <a:lnTo>
                                  <a:pt x="0" y="81"/>
                                </a:lnTo>
                                <a:lnTo>
                                  <a:pt x="81" y="0"/>
                                </a:lnTo>
                                <a:lnTo>
                                  <a:pt x="80" y="11"/>
                                </a:lnTo>
                                <a:lnTo>
                                  <a:pt x="82" y="32"/>
                                </a:lnTo>
                                <a:lnTo>
                                  <a:pt x="91" y="50"/>
                                </a:lnTo>
                                <a:lnTo>
                                  <a:pt x="104" y="66"/>
                                </a:lnTo>
                                <a:lnTo>
                                  <a:pt x="114" y="73"/>
                                </a:lnTo>
                                <a:close/>
                              </a:path>
                            </a:pathLst>
                          </a:custGeom>
                          <a:solidFill>
                            <a:srgbClr val="AFAFAF"/>
                          </a:solidFill>
                          <a:ln w="3175">
                            <a:solidFill>
                              <a:srgbClr val="AFAFAF"/>
                            </a:solidFill>
                            <a:prstDash val="solid"/>
                            <a:round/>
                            <a:headEnd/>
                            <a:tailEnd/>
                          </a:ln>
                        </wps:spPr>
                        <wps:bodyPr vert="horz" wrap="square" lIns="91440" tIns="45720" rIns="91440" bIns="45720" numCol="1" anchor="t" anchorCtr="0" compatLnSpc="1">
                          <a:prstTxWarp prst="textNoShape">
                            <a:avLst/>
                          </a:prstTxWarp>
                        </wps:bodyPr>
                      </wps:wsp>
                      <wps:wsp>
                        <wps:cNvPr id="2686" name="Freeform 1153"/>
                        <wps:cNvSpPr>
                          <a:spLocks/>
                        </wps:cNvSpPr>
                        <wps:spPr bwMode="auto">
                          <a:xfrm>
                            <a:off x="6270625" y="2887662"/>
                            <a:ext cx="15875" cy="82550"/>
                          </a:xfrm>
                          <a:custGeom>
                            <a:avLst/>
                            <a:gdLst>
                              <a:gd name="T0" fmla="*/ 31 w 31"/>
                              <a:gd name="T1" fmla="*/ 152 h 157"/>
                              <a:gd name="T2" fmla="*/ 31 w 31"/>
                              <a:gd name="T3" fmla="*/ 153 h 157"/>
                              <a:gd name="T4" fmla="*/ 31 w 31"/>
                              <a:gd name="T5" fmla="*/ 154 h 157"/>
                              <a:gd name="T6" fmla="*/ 30 w 31"/>
                              <a:gd name="T7" fmla="*/ 156 h 157"/>
                              <a:gd name="T8" fmla="*/ 29 w 31"/>
                              <a:gd name="T9" fmla="*/ 156 h 157"/>
                              <a:gd name="T10" fmla="*/ 26 w 31"/>
                              <a:gd name="T11" fmla="*/ 157 h 157"/>
                              <a:gd name="T12" fmla="*/ 24 w 31"/>
                              <a:gd name="T13" fmla="*/ 157 h 157"/>
                              <a:gd name="T14" fmla="*/ 20 w 31"/>
                              <a:gd name="T15" fmla="*/ 157 h 157"/>
                              <a:gd name="T16" fmla="*/ 15 w 31"/>
                              <a:gd name="T17" fmla="*/ 157 h 157"/>
                              <a:gd name="T18" fmla="*/ 11 w 31"/>
                              <a:gd name="T19" fmla="*/ 157 h 157"/>
                              <a:gd name="T20" fmla="*/ 8 w 31"/>
                              <a:gd name="T21" fmla="*/ 157 h 157"/>
                              <a:gd name="T22" fmla="*/ 5 w 31"/>
                              <a:gd name="T23" fmla="*/ 157 h 157"/>
                              <a:gd name="T24" fmla="*/ 3 w 31"/>
                              <a:gd name="T25" fmla="*/ 156 h 157"/>
                              <a:gd name="T26" fmla="*/ 2 w 31"/>
                              <a:gd name="T27" fmla="*/ 156 h 157"/>
                              <a:gd name="T28" fmla="*/ 0 w 31"/>
                              <a:gd name="T29" fmla="*/ 154 h 157"/>
                              <a:gd name="T30" fmla="*/ 0 w 31"/>
                              <a:gd name="T31" fmla="*/ 153 h 157"/>
                              <a:gd name="T32" fmla="*/ 0 w 31"/>
                              <a:gd name="T33" fmla="*/ 152 h 157"/>
                              <a:gd name="T34" fmla="*/ 0 w 31"/>
                              <a:gd name="T35" fmla="*/ 5 h 157"/>
                              <a:gd name="T36" fmla="*/ 0 w 31"/>
                              <a:gd name="T37" fmla="*/ 4 h 157"/>
                              <a:gd name="T38" fmla="*/ 0 w 31"/>
                              <a:gd name="T39" fmla="*/ 3 h 157"/>
                              <a:gd name="T40" fmla="*/ 2 w 31"/>
                              <a:gd name="T41" fmla="*/ 2 h 157"/>
                              <a:gd name="T42" fmla="*/ 3 w 31"/>
                              <a:gd name="T43" fmla="*/ 2 h 157"/>
                              <a:gd name="T44" fmla="*/ 5 w 31"/>
                              <a:gd name="T45" fmla="*/ 0 h 157"/>
                              <a:gd name="T46" fmla="*/ 8 w 31"/>
                              <a:gd name="T47" fmla="*/ 0 h 157"/>
                              <a:gd name="T48" fmla="*/ 11 w 31"/>
                              <a:gd name="T49" fmla="*/ 0 h 157"/>
                              <a:gd name="T50" fmla="*/ 15 w 31"/>
                              <a:gd name="T51" fmla="*/ 0 h 157"/>
                              <a:gd name="T52" fmla="*/ 20 w 31"/>
                              <a:gd name="T53" fmla="*/ 0 h 157"/>
                              <a:gd name="T54" fmla="*/ 24 w 31"/>
                              <a:gd name="T55" fmla="*/ 0 h 157"/>
                              <a:gd name="T56" fmla="*/ 26 w 31"/>
                              <a:gd name="T57" fmla="*/ 0 h 157"/>
                              <a:gd name="T58" fmla="*/ 29 w 31"/>
                              <a:gd name="T59" fmla="*/ 2 h 157"/>
                              <a:gd name="T60" fmla="*/ 30 w 31"/>
                              <a:gd name="T61" fmla="*/ 2 h 157"/>
                              <a:gd name="T62" fmla="*/ 31 w 31"/>
                              <a:gd name="T63" fmla="*/ 3 h 157"/>
                              <a:gd name="T64" fmla="*/ 31 w 31"/>
                              <a:gd name="T65" fmla="*/ 4 h 157"/>
                              <a:gd name="T66" fmla="*/ 31 w 31"/>
                              <a:gd name="T67" fmla="*/ 5 h 157"/>
                              <a:gd name="T68" fmla="*/ 31 w 31"/>
                              <a:gd name="T69"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1" h="157">
                                <a:moveTo>
                                  <a:pt x="31" y="152"/>
                                </a:moveTo>
                                <a:lnTo>
                                  <a:pt x="31" y="153"/>
                                </a:lnTo>
                                <a:lnTo>
                                  <a:pt x="31" y="154"/>
                                </a:lnTo>
                                <a:lnTo>
                                  <a:pt x="30" y="156"/>
                                </a:lnTo>
                                <a:lnTo>
                                  <a:pt x="29" y="156"/>
                                </a:lnTo>
                                <a:lnTo>
                                  <a:pt x="26" y="157"/>
                                </a:lnTo>
                                <a:lnTo>
                                  <a:pt x="24" y="157"/>
                                </a:lnTo>
                                <a:lnTo>
                                  <a:pt x="20" y="157"/>
                                </a:lnTo>
                                <a:lnTo>
                                  <a:pt x="15" y="157"/>
                                </a:lnTo>
                                <a:lnTo>
                                  <a:pt x="11" y="157"/>
                                </a:lnTo>
                                <a:lnTo>
                                  <a:pt x="8" y="157"/>
                                </a:lnTo>
                                <a:lnTo>
                                  <a:pt x="5" y="157"/>
                                </a:lnTo>
                                <a:lnTo>
                                  <a:pt x="3" y="156"/>
                                </a:lnTo>
                                <a:lnTo>
                                  <a:pt x="2" y="156"/>
                                </a:lnTo>
                                <a:lnTo>
                                  <a:pt x="0" y="154"/>
                                </a:lnTo>
                                <a:lnTo>
                                  <a:pt x="0" y="153"/>
                                </a:lnTo>
                                <a:lnTo>
                                  <a:pt x="0" y="152"/>
                                </a:lnTo>
                                <a:lnTo>
                                  <a:pt x="0" y="5"/>
                                </a:lnTo>
                                <a:lnTo>
                                  <a:pt x="0" y="4"/>
                                </a:lnTo>
                                <a:lnTo>
                                  <a:pt x="0" y="3"/>
                                </a:lnTo>
                                <a:lnTo>
                                  <a:pt x="2" y="2"/>
                                </a:lnTo>
                                <a:lnTo>
                                  <a:pt x="3" y="2"/>
                                </a:lnTo>
                                <a:lnTo>
                                  <a:pt x="5" y="0"/>
                                </a:lnTo>
                                <a:lnTo>
                                  <a:pt x="8" y="0"/>
                                </a:lnTo>
                                <a:lnTo>
                                  <a:pt x="11" y="0"/>
                                </a:lnTo>
                                <a:lnTo>
                                  <a:pt x="15" y="0"/>
                                </a:lnTo>
                                <a:lnTo>
                                  <a:pt x="20" y="0"/>
                                </a:lnTo>
                                <a:lnTo>
                                  <a:pt x="24" y="0"/>
                                </a:lnTo>
                                <a:lnTo>
                                  <a:pt x="26" y="0"/>
                                </a:lnTo>
                                <a:lnTo>
                                  <a:pt x="29" y="2"/>
                                </a:lnTo>
                                <a:lnTo>
                                  <a:pt x="30" y="2"/>
                                </a:lnTo>
                                <a:lnTo>
                                  <a:pt x="31" y="3"/>
                                </a:lnTo>
                                <a:lnTo>
                                  <a:pt x="31" y="4"/>
                                </a:lnTo>
                                <a:lnTo>
                                  <a:pt x="31" y="5"/>
                                </a:lnTo>
                                <a:lnTo>
                                  <a:pt x="31" y="152"/>
                                </a:lnTo>
                                <a:close/>
                              </a:path>
                            </a:pathLst>
                          </a:custGeom>
                          <a:solidFill>
                            <a:srgbClr val="7C7C7C"/>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87" name="Freeform 1154"/>
                        <wps:cNvSpPr>
                          <a:spLocks/>
                        </wps:cNvSpPr>
                        <wps:spPr bwMode="auto">
                          <a:xfrm>
                            <a:off x="6305550" y="2887662"/>
                            <a:ext cx="17463" cy="82550"/>
                          </a:xfrm>
                          <a:custGeom>
                            <a:avLst/>
                            <a:gdLst>
                              <a:gd name="T0" fmla="*/ 32 w 32"/>
                              <a:gd name="T1" fmla="*/ 152 h 157"/>
                              <a:gd name="T2" fmla="*/ 32 w 32"/>
                              <a:gd name="T3" fmla="*/ 153 h 157"/>
                              <a:gd name="T4" fmla="*/ 30 w 32"/>
                              <a:gd name="T5" fmla="*/ 154 h 157"/>
                              <a:gd name="T6" fmla="*/ 29 w 32"/>
                              <a:gd name="T7" fmla="*/ 156 h 157"/>
                              <a:gd name="T8" fmla="*/ 28 w 32"/>
                              <a:gd name="T9" fmla="*/ 156 h 157"/>
                              <a:gd name="T10" fmla="*/ 25 w 32"/>
                              <a:gd name="T11" fmla="*/ 157 h 157"/>
                              <a:gd name="T12" fmla="*/ 23 w 32"/>
                              <a:gd name="T13" fmla="*/ 157 h 157"/>
                              <a:gd name="T14" fmla="*/ 19 w 32"/>
                              <a:gd name="T15" fmla="*/ 157 h 157"/>
                              <a:gd name="T16" fmla="*/ 16 w 32"/>
                              <a:gd name="T17" fmla="*/ 157 h 157"/>
                              <a:gd name="T18" fmla="*/ 11 w 32"/>
                              <a:gd name="T19" fmla="*/ 157 h 157"/>
                              <a:gd name="T20" fmla="*/ 8 w 32"/>
                              <a:gd name="T21" fmla="*/ 157 h 157"/>
                              <a:gd name="T22" fmla="*/ 5 w 32"/>
                              <a:gd name="T23" fmla="*/ 157 h 157"/>
                              <a:gd name="T24" fmla="*/ 3 w 32"/>
                              <a:gd name="T25" fmla="*/ 156 h 157"/>
                              <a:gd name="T26" fmla="*/ 1 w 32"/>
                              <a:gd name="T27" fmla="*/ 156 h 157"/>
                              <a:gd name="T28" fmla="*/ 1 w 32"/>
                              <a:gd name="T29" fmla="*/ 154 h 157"/>
                              <a:gd name="T30" fmla="*/ 0 w 32"/>
                              <a:gd name="T31" fmla="*/ 153 h 157"/>
                              <a:gd name="T32" fmla="*/ 0 w 32"/>
                              <a:gd name="T33" fmla="*/ 152 h 157"/>
                              <a:gd name="T34" fmla="*/ 0 w 32"/>
                              <a:gd name="T35" fmla="*/ 5 h 157"/>
                              <a:gd name="T36" fmla="*/ 0 w 32"/>
                              <a:gd name="T37" fmla="*/ 4 h 157"/>
                              <a:gd name="T38" fmla="*/ 1 w 32"/>
                              <a:gd name="T39" fmla="*/ 3 h 157"/>
                              <a:gd name="T40" fmla="*/ 1 w 32"/>
                              <a:gd name="T41" fmla="*/ 2 h 157"/>
                              <a:gd name="T42" fmla="*/ 3 w 32"/>
                              <a:gd name="T43" fmla="*/ 2 h 157"/>
                              <a:gd name="T44" fmla="*/ 5 w 32"/>
                              <a:gd name="T45" fmla="*/ 0 h 157"/>
                              <a:gd name="T46" fmla="*/ 8 w 32"/>
                              <a:gd name="T47" fmla="*/ 0 h 157"/>
                              <a:gd name="T48" fmla="*/ 11 w 32"/>
                              <a:gd name="T49" fmla="*/ 0 h 157"/>
                              <a:gd name="T50" fmla="*/ 16 w 32"/>
                              <a:gd name="T51" fmla="*/ 0 h 157"/>
                              <a:gd name="T52" fmla="*/ 19 w 32"/>
                              <a:gd name="T53" fmla="*/ 0 h 157"/>
                              <a:gd name="T54" fmla="*/ 23 w 32"/>
                              <a:gd name="T55" fmla="*/ 0 h 157"/>
                              <a:gd name="T56" fmla="*/ 25 w 32"/>
                              <a:gd name="T57" fmla="*/ 0 h 157"/>
                              <a:gd name="T58" fmla="*/ 28 w 32"/>
                              <a:gd name="T59" fmla="*/ 2 h 157"/>
                              <a:gd name="T60" fmla="*/ 29 w 32"/>
                              <a:gd name="T61" fmla="*/ 2 h 157"/>
                              <a:gd name="T62" fmla="*/ 30 w 32"/>
                              <a:gd name="T63" fmla="*/ 3 h 157"/>
                              <a:gd name="T64" fmla="*/ 32 w 32"/>
                              <a:gd name="T65" fmla="*/ 4 h 157"/>
                              <a:gd name="T66" fmla="*/ 32 w 32"/>
                              <a:gd name="T67" fmla="*/ 5 h 157"/>
                              <a:gd name="T68" fmla="*/ 32 w 32"/>
                              <a:gd name="T69"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7">
                                <a:moveTo>
                                  <a:pt x="32" y="152"/>
                                </a:moveTo>
                                <a:lnTo>
                                  <a:pt x="32" y="153"/>
                                </a:lnTo>
                                <a:lnTo>
                                  <a:pt x="30" y="154"/>
                                </a:lnTo>
                                <a:lnTo>
                                  <a:pt x="29" y="156"/>
                                </a:lnTo>
                                <a:lnTo>
                                  <a:pt x="28" y="156"/>
                                </a:lnTo>
                                <a:lnTo>
                                  <a:pt x="25" y="157"/>
                                </a:lnTo>
                                <a:lnTo>
                                  <a:pt x="23" y="157"/>
                                </a:lnTo>
                                <a:lnTo>
                                  <a:pt x="19" y="157"/>
                                </a:lnTo>
                                <a:lnTo>
                                  <a:pt x="16" y="157"/>
                                </a:lnTo>
                                <a:lnTo>
                                  <a:pt x="11" y="157"/>
                                </a:lnTo>
                                <a:lnTo>
                                  <a:pt x="8" y="157"/>
                                </a:lnTo>
                                <a:lnTo>
                                  <a:pt x="5" y="157"/>
                                </a:lnTo>
                                <a:lnTo>
                                  <a:pt x="3" y="156"/>
                                </a:lnTo>
                                <a:lnTo>
                                  <a:pt x="1" y="156"/>
                                </a:lnTo>
                                <a:lnTo>
                                  <a:pt x="1" y="154"/>
                                </a:lnTo>
                                <a:lnTo>
                                  <a:pt x="0" y="153"/>
                                </a:lnTo>
                                <a:lnTo>
                                  <a:pt x="0" y="152"/>
                                </a:lnTo>
                                <a:lnTo>
                                  <a:pt x="0" y="5"/>
                                </a:lnTo>
                                <a:lnTo>
                                  <a:pt x="0" y="4"/>
                                </a:lnTo>
                                <a:lnTo>
                                  <a:pt x="1" y="3"/>
                                </a:lnTo>
                                <a:lnTo>
                                  <a:pt x="1" y="2"/>
                                </a:lnTo>
                                <a:lnTo>
                                  <a:pt x="3" y="2"/>
                                </a:lnTo>
                                <a:lnTo>
                                  <a:pt x="5" y="0"/>
                                </a:lnTo>
                                <a:lnTo>
                                  <a:pt x="8" y="0"/>
                                </a:lnTo>
                                <a:lnTo>
                                  <a:pt x="11" y="0"/>
                                </a:lnTo>
                                <a:lnTo>
                                  <a:pt x="16" y="0"/>
                                </a:lnTo>
                                <a:lnTo>
                                  <a:pt x="19" y="0"/>
                                </a:lnTo>
                                <a:lnTo>
                                  <a:pt x="23" y="0"/>
                                </a:lnTo>
                                <a:lnTo>
                                  <a:pt x="25" y="0"/>
                                </a:lnTo>
                                <a:lnTo>
                                  <a:pt x="28" y="2"/>
                                </a:lnTo>
                                <a:lnTo>
                                  <a:pt x="29" y="2"/>
                                </a:lnTo>
                                <a:lnTo>
                                  <a:pt x="30" y="3"/>
                                </a:lnTo>
                                <a:lnTo>
                                  <a:pt x="32" y="4"/>
                                </a:lnTo>
                                <a:lnTo>
                                  <a:pt x="32" y="5"/>
                                </a:lnTo>
                                <a:lnTo>
                                  <a:pt x="32" y="152"/>
                                </a:lnTo>
                                <a:close/>
                              </a:path>
                            </a:pathLst>
                          </a:custGeom>
                          <a:solidFill>
                            <a:srgbClr val="7C7C7C"/>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88" name="Freeform 1155"/>
                        <wps:cNvSpPr>
                          <a:spLocks/>
                        </wps:cNvSpPr>
                        <wps:spPr bwMode="auto">
                          <a:xfrm>
                            <a:off x="6340475" y="2887662"/>
                            <a:ext cx="15875" cy="82550"/>
                          </a:xfrm>
                          <a:custGeom>
                            <a:avLst/>
                            <a:gdLst>
                              <a:gd name="T0" fmla="*/ 31 w 31"/>
                              <a:gd name="T1" fmla="*/ 152 h 157"/>
                              <a:gd name="T2" fmla="*/ 31 w 31"/>
                              <a:gd name="T3" fmla="*/ 153 h 157"/>
                              <a:gd name="T4" fmla="*/ 31 w 31"/>
                              <a:gd name="T5" fmla="*/ 154 h 157"/>
                              <a:gd name="T6" fmla="*/ 30 w 31"/>
                              <a:gd name="T7" fmla="*/ 156 h 157"/>
                              <a:gd name="T8" fmla="*/ 28 w 31"/>
                              <a:gd name="T9" fmla="*/ 156 h 157"/>
                              <a:gd name="T10" fmla="*/ 26 w 31"/>
                              <a:gd name="T11" fmla="*/ 157 h 157"/>
                              <a:gd name="T12" fmla="*/ 24 w 31"/>
                              <a:gd name="T13" fmla="*/ 157 h 157"/>
                              <a:gd name="T14" fmla="*/ 20 w 31"/>
                              <a:gd name="T15" fmla="*/ 157 h 157"/>
                              <a:gd name="T16" fmla="*/ 15 w 31"/>
                              <a:gd name="T17" fmla="*/ 157 h 157"/>
                              <a:gd name="T18" fmla="*/ 11 w 31"/>
                              <a:gd name="T19" fmla="*/ 157 h 157"/>
                              <a:gd name="T20" fmla="*/ 8 w 31"/>
                              <a:gd name="T21" fmla="*/ 157 h 157"/>
                              <a:gd name="T22" fmla="*/ 5 w 31"/>
                              <a:gd name="T23" fmla="*/ 157 h 157"/>
                              <a:gd name="T24" fmla="*/ 3 w 31"/>
                              <a:gd name="T25" fmla="*/ 156 h 157"/>
                              <a:gd name="T26" fmla="*/ 1 w 31"/>
                              <a:gd name="T27" fmla="*/ 156 h 157"/>
                              <a:gd name="T28" fmla="*/ 0 w 31"/>
                              <a:gd name="T29" fmla="*/ 154 h 157"/>
                              <a:gd name="T30" fmla="*/ 0 w 31"/>
                              <a:gd name="T31" fmla="*/ 153 h 157"/>
                              <a:gd name="T32" fmla="*/ 0 w 31"/>
                              <a:gd name="T33" fmla="*/ 152 h 157"/>
                              <a:gd name="T34" fmla="*/ 0 w 31"/>
                              <a:gd name="T35" fmla="*/ 5 h 157"/>
                              <a:gd name="T36" fmla="*/ 0 w 31"/>
                              <a:gd name="T37" fmla="*/ 4 h 157"/>
                              <a:gd name="T38" fmla="*/ 0 w 31"/>
                              <a:gd name="T39" fmla="*/ 3 h 157"/>
                              <a:gd name="T40" fmla="*/ 1 w 31"/>
                              <a:gd name="T41" fmla="*/ 2 h 157"/>
                              <a:gd name="T42" fmla="*/ 3 w 31"/>
                              <a:gd name="T43" fmla="*/ 2 h 157"/>
                              <a:gd name="T44" fmla="*/ 5 w 31"/>
                              <a:gd name="T45" fmla="*/ 0 h 157"/>
                              <a:gd name="T46" fmla="*/ 8 w 31"/>
                              <a:gd name="T47" fmla="*/ 0 h 157"/>
                              <a:gd name="T48" fmla="*/ 11 w 31"/>
                              <a:gd name="T49" fmla="*/ 0 h 157"/>
                              <a:gd name="T50" fmla="*/ 15 w 31"/>
                              <a:gd name="T51" fmla="*/ 0 h 157"/>
                              <a:gd name="T52" fmla="*/ 20 w 31"/>
                              <a:gd name="T53" fmla="*/ 0 h 157"/>
                              <a:gd name="T54" fmla="*/ 24 w 31"/>
                              <a:gd name="T55" fmla="*/ 0 h 157"/>
                              <a:gd name="T56" fmla="*/ 26 w 31"/>
                              <a:gd name="T57" fmla="*/ 0 h 157"/>
                              <a:gd name="T58" fmla="*/ 28 w 31"/>
                              <a:gd name="T59" fmla="*/ 2 h 157"/>
                              <a:gd name="T60" fmla="*/ 30 w 31"/>
                              <a:gd name="T61" fmla="*/ 2 h 157"/>
                              <a:gd name="T62" fmla="*/ 31 w 31"/>
                              <a:gd name="T63" fmla="*/ 3 h 157"/>
                              <a:gd name="T64" fmla="*/ 31 w 31"/>
                              <a:gd name="T65" fmla="*/ 4 h 157"/>
                              <a:gd name="T66" fmla="*/ 31 w 31"/>
                              <a:gd name="T67" fmla="*/ 5 h 157"/>
                              <a:gd name="T68" fmla="*/ 31 w 31"/>
                              <a:gd name="T69"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1" h="157">
                                <a:moveTo>
                                  <a:pt x="31" y="152"/>
                                </a:moveTo>
                                <a:lnTo>
                                  <a:pt x="31" y="153"/>
                                </a:lnTo>
                                <a:lnTo>
                                  <a:pt x="31" y="154"/>
                                </a:lnTo>
                                <a:lnTo>
                                  <a:pt x="30" y="156"/>
                                </a:lnTo>
                                <a:lnTo>
                                  <a:pt x="28" y="156"/>
                                </a:lnTo>
                                <a:lnTo>
                                  <a:pt x="26" y="157"/>
                                </a:lnTo>
                                <a:lnTo>
                                  <a:pt x="24" y="157"/>
                                </a:lnTo>
                                <a:lnTo>
                                  <a:pt x="20" y="157"/>
                                </a:lnTo>
                                <a:lnTo>
                                  <a:pt x="15" y="157"/>
                                </a:lnTo>
                                <a:lnTo>
                                  <a:pt x="11" y="157"/>
                                </a:lnTo>
                                <a:lnTo>
                                  <a:pt x="8" y="157"/>
                                </a:lnTo>
                                <a:lnTo>
                                  <a:pt x="5" y="157"/>
                                </a:lnTo>
                                <a:lnTo>
                                  <a:pt x="3" y="156"/>
                                </a:lnTo>
                                <a:lnTo>
                                  <a:pt x="1" y="156"/>
                                </a:lnTo>
                                <a:lnTo>
                                  <a:pt x="0" y="154"/>
                                </a:lnTo>
                                <a:lnTo>
                                  <a:pt x="0" y="153"/>
                                </a:lnTo>
                                <a:lnTo>
                                  <a:pt x="0" y="152"/>
                                </a:lnTo>
                                <a:lnTo>
                                  <a:pt x="0" y="5"/>
                                </a:lnTo>
                                <a:lnTo>
                                  <a:pt x="0" y="4"/>
                                </a:lnTo>
                                <a:lnTo>
                                  <a:pt x="0" y="3"/>
                                </a:lnTo>
                                <a:lnTo>
                                  <a:pt x="1" y="2"/>
                                </a:lnTo>
                                <a:lnTo>
                                  <a:pt x="3" y="2"/>
                                </a:lnTo>
                                <a:lnTo>
                                  <a:pt x="5" y="0"/>
                                </a:lnTo>
                                <a:lnTo>
                                  <a:pt x="8" y="0"/>
                                </a:lnTo>
                                <a:lnTo>
                                  <a:pt x="11" y="0"/>
                                </a:lnTo>
                                <a:lnTo>
                                  <a:pt x="15" y="0"/>
                                </a:lnTo>
                                <a:lnTo>
                                  <a:pt x="20" y="0"/>
                                </a:lnTo>
                                <a:lnTo>
                                  <a:pt x="24" y="0"/>
                                </a:lnTo>
                                <a:lnTo>
                                  <a:pt x="26" y="0"/>
                                </a:lnTo>
                                <a:lnTo>
                                  <a:pt x="28" y="2"/>
                                </a:lnTo>
                                <a:lnTo>
                                  <a:pt x="30" y="2"/>
                                </a:lnTo>
                                <a:lnTo>
                                  <a:pt x="31" y="3"/>
                                </a:lnTo>
                                <a:lnTo>
                                  <a:pt x="31" y="4"/>
                                </a:lnTo>
                                <a:lnTo>
                                  <a:pt x="31" y="5"/>
                                </a:lnTo>
                                <a:lnTo>
                                  <a:pt x="31" y="152"/>
                                </a:lnTo>
                                <a:close/>
                              </a:path>
                            </a:pathLst>
                          </a:custGeom>
                          <a:solidFill>
                            <a:srgbClr val="7C7C7C"/>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89" name="Freeform 1156"/>
                        <wps:cNvSpPr>
                          <a:spLocks/>
                        </wps:cNvSpPr>
                        <wps:spPr bwMode="auto">
                          <a:xfrm>
                            <a:off x="6373813" y="2951162"/>
                            <a:ext cx="19050" cy="20638"/>
                          </a:xfrm>
                          <a:custGeom>
                            <a:avLst/>
                            <a:gdLst>
                              <a:gd name="T0" fmla="*/ 37 w 37"/>
                              <a:gd name="T1" fmla="*/ 18 h 37"/>
                              <a:gd name="T2" fmla="*/ 36 w 37"/>
                              <a:gd name="T3" fmla="*/ 28 h 37"/>
                              <a:gd name="T4" fmla="*/ 32 w 37"/>
                              <a:gd name="T5" fmla="*/ 33 h 37"/>
                              <a:gd name="T6" fmla="*/ 27 w 37"/>
                              <a:gd name="T7" fmla="*/ 36 h 37"/>
                              <a:gd name="T8" fmla="*/ 18 w 37"/>
                              <a:gd name="T9" fmla="*/ 37 h 37"/>
                              <a:gd name="T10" fmla="*/ 10 w 37"/>
                              <a:gd name="T11" fmla="*/ 36 h 37"/>
                              <a:gd name="T12" fmla="*/ 5 w 37"/>
                              <a:gd name="T13" fmla="*/ 33 h 37"/>
                              <a:gd name="T14" fmla="*/ 1 w 37"/>
                              <a:gd name="T15" fmla="*/ 28 h 37"/>
                              <a:gd name="T16" fmla="*/ 0 w 37"/>
                              <a:gd name="T17" fmla="*/ 18 h 37"/>
                              <a:gd name="T18" fmla="*/ 1 w 37"/>
                              <a:gd name="T19" fmla="*/ 9 h 37"/>
                              <a:gd name="T20" fmla="*/ 5 w 37"/>
                              <a:gd name="T21" fmla="*/ 4 h 37"/>
                              <a:gd name="T22" fmla="*/ 10 w 37"/>
                              <a:gd name="T23" fmla="*/ 0 h 37"/>
                              <a:gd name="T24" fmla="*/ 18 w 37"/>
                              <a:gd name="T25" fmla="*/ 0 h 37"/>
                              <a:gd name="T26" fmla="*/ 27 w 37"/>
                              <a:gd name="T27" fmla="*/ 0 h 37"/>
                              <a:gd name="T28" fmla="*/ 32 w 37"/>
                              <a:gd name="T29" fmla="*/ 4 h 37"/>
                              <a:gd name="T30" fmla="*/ 36 w 37"/>
                              <a:gd name="T31" fmla="*/ 9 h 37"/>
                              <a:gd name="T32" fmla="*/ 37 w 37"/>
                              <a:gd name="T33" fmla="*/ 18 h 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7" h="37">
                                <a:moveTo>
                                  <a:pt x="37" y="18"/>
                                </a:moveTo>
                                <a:lnTo>
                                  <a:pt x="36" y="28"/>
                                </a:lnTo>
                                <a:lnTo>
                                  <a:pt x="32" y="33"/>
                                </a:lnTo>
                                <a:lnTo>
                                  <a:pt x="27" y="36"/>
                                </a:lnTo>
                                <a:lnTo>
                                  <a:pt x="18" y="37"/>
                                </a:lnTo>
                                <a:lnTo>
                                  <a:pt x="10" y="36"/>
                                </a:lnTo>
                                <a:lnTo>
                                  <a:pt x="5" y="33"/>
                                </a:lnTo>
                                <a:lnTo>
                                  <a:pt x="1" y="28"/>
                                </a:lnTo>
                                <a:lnTo>
                                  <a:pt x="0" y="18"/>
                                </a:lnTo>
                                <a:lnTo>
                                  <a:pt x="1" y="9"/>
                                </a:lnTo>
                                <a:lnTo>
                                  <a:pt x="5" y="4"/>
                                </a:lnTo>
                                <a:lnTo>
                                  <a:pt x="10" y="0"/>
                                </a:lnTo>
                                <a:lnTo>
                                  <a:pt x="18" y="0"/>
                                </a:lnTo>
                                <a:lnTo>
                                  <a:pt x="27" y="0"/>
                                </a:lnTo>
                                <a:lnTo>
                                  <a:pt x="32" y="4"/>
                                </a:lnTo>
                                <a:lnTo>
                                  <a:pt x="36" y="9"/>
                                </a:lnTo>
                                <a:lnTo>
                                  <a:pt x="37" y="18"/>
                                </a:lnTo>
                                <a:close/>
                              </a:path>
                            </a:pathLst>
                          </a:custGeom>
                          <a:solidFill>
                            <a:srgbClr val="7C7C7C"/>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90" name="Freeform 1157"/>
                        <wps:cNvSpPr>
                          <a:spLocks/>
                        </wps:cNvSpPr>
                        <wps:spPr bwMode="auto">
                          <a:xfrm>
                            <a:off x="6249988" y="2181225"/>
                            <a:ext cx="15875" cy="84138"/>
                          </a:xfrm>
                          <a:custGeom>
                            <a:avLst/>
                            <a:gdLst>
                              <a:gd name="T0" fmla="*/ 32 w 32"/>
                              <a:gd name="T1" fmla="*/ 153 h 158"/>
                              <a:gd name="T2" fmla="*/ 32 w 32"/>
                              <a:gd name="T3" fmla="*/ 154 h 158"/>
                              <a:gd name="T4" fmla="*/ 30 w 32"/>
                              <a:gd name="T5" fmla="*/ 156 h 158"/>
                              <a:gd name="T6" fmla="*/ 29 w 32"/>
                              <a:gd name="T7" fmla="*/ 156 h 158"/>
                              <a:gd name="T8" fmla="*/ 28 w 32"/>
                              <a:gd name="T9" fmla="*/ 157 h 158"/>
                              <a:gd name="T10" fmla="*/ 26 w 32"/>
                              <a:gd name="T11" fmla="*/ 157 h 158"/>
                              <a:gd name="T12" fmla="*/ 23 w 32"/>
                              <a:gd name="T13" fmla="*/ 158 h 158"/>
                              <a:gd name="T14" fmla="*/ 19 w 32"/>
                              <a:gd name="T15" fmla="*/ 158 h 158"/>
                              <a:gd name="T16" fmla="*/ 16 w 32"/>
                              <a:gd name="T17" fmla="*/ 158 h 158"/>
                              <a:gd name="T18" fmla="*/ 11 w 32"/>
                              <a:gd name="T19" fmla="*/ 158 h 158"/>
                              <a:gd name="T20" fmla="*/ 8 w 32"/>
                              <a:gd name="T21" fmla="*/ 158 h 158"/>
                              <a:gd name="T22" fmla="*/ 5 w 32"/>
                              <a:gd name="T23" fmla="*/ 157 h 158"/>
                              <a:gd name="T24" fmla="*/ 3 w 32"/>
                              <a:gd name="T25" fmla="*/ 157 h 158"/>
                              <a:gd name="T26" fmla="*/ 1 w 32"/>
                              <a:gd name="T27" fmla="*/ 156 h 158"/>
                              <a:gd name="T28" fmla="*/ 1 w 32"/>
                              <a:gd name="T29" fmla="*/ 156 h 158"/>
                              <a:gd name="T30" fmla="*/ 0 w 32"/>
                              <a:gd name="T31" fmla="*/ 154 h 158"/>
                              <a:gd name="T32" fmla="*/ 0 w 32"/>
                              <a:gd name="T33" fmla="*/ 153 h 158"/>
                              <a:gd name="T34" fmla="*/ 0 w 32"/>
                              <a:gd name="T35" fmla="*/ 5 h 158"/>
                              <a:gd name="T36" fmla="*/ 0 w 32"/>
                              <a:gd name="T37" fmla="*/ 5 h 158"/>
                              <a:gd name="T38" fmla="*/ 1 w 32"/>
                              <a:gd name="T39" fmla="*/ 4 h 158"/>
                              <a:gd name="T40" fmla="*/ 1 w 32"/>
                              <a:gd name="T41" fmla="*/ 3 h 158"/>
                              <a:gd name="T42" fmla="*/ 3 w 32"/>
                              <a:gd name="T43" fmla="*/ 2 h 158"/>
                              <a:gd name="T44" fmla="*/ 5 w 32"/>
                              <a:gd name="T45" fmla="*/ 2 h 158"/>
                              <a:gd name="T46" fmla="*/ 8 w 32"/>
                              <a:gd name="T47" fmla="*/ 2 h 158"/>
                              <a:gd name="T48" fmla="*/ 11 w 32"/>
                              <a:gd name="T49" fmla="*/ 0 h 158"/>
                              <a:gd name="T50" fmla="*/ 16 w 32"/>
                              <a:gd name="T51" fmla="*/ 0 h 158"/>
                              <a:gd name="T52" fmla="*/ 19 w 32"/>
                              <a:gd name="T53" fmla="*/ 0 h 158"/>
                              <a:gd name="T54" fmla="*/ 23 w 32"/>
                              <a:gd name="T55" fmla="*/ 2 h 158"/>
                              <a:gd name="T56" fmla="*/ 26 w 32"/>
                              <a:gd name="T57" fmla="*/ 2 h 158"/>
                              <a:gd name="T58" fmla="*/ 28 w 32"/>
                              <a:gd name="T59" fmla="*/ 2 h 158"/>
                              <a:gd name="T60" fmla="*/ 29 w 32"/>
                              <a:gd name="T61" fmla="*/ 3 h 158"/>
                              <a:gd name="T62" fmla="*/ 30 w 32"/>
                              <a:gd name="T63" fmla="*/ 4 h 158"/>
                              <a:gd name="T64" fmla="*/ 32 w 32"/>
                              <a:gd name="T65" fmla="*/ 5 h 158"/>
                              <a:gd name="T66" fmla="*/ 32 w 32"/>
                              <a:gd name="T67" fmla="*/ 5 h 158"/>
                              <a:gd name="T68" fmla="*/ 32 w 32"/>
                              <a:gd name="T69" fmla="*/ 153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8">
                                <a:moveTo>
                                  <a:pt x="32" y="153"/>
                                </a:moveTo>
                                <a:lnTo>
                                  <a:pt x="32" y="154"/>
                                </a:lnTo>
                                <a:lnTo>
                                  <a:pt x="30" y="156"/>
                                </a:lnTo>
                                <a:lnTo>
                                  <a:pt x="29" y="156"/>
                                </a:lnTo>
                                <a:lnTo>
                                  <a:pt x="28" y="157"/>
                                </a:lnTo>
                                <a:lnTo>
                                  <a:pt x="26" y="157"/>
                                </a:lnTo>
                                <a:lnTo>
                                  <a:pt x="23" y="158"/>
                                </a:lnTo>
                                <a:lnTo>
                                  <a:pt x="19" y="158"/>
                                </a:lnTo>
                                <a:lnTo>
                                  <a:pt x="16" y="158"/>
                                </a:lnTo>
                                <a:lnTo>
                                  <a:pt x="11" y="158"/>
                                </a:lnTo>
                                <a:lnTo>
                                  <a:pt x="8" y="158"/>
                                </a:lnTo>
                                <a:lnTo>
                                  <a:pt x="5" y="157"/>
                                </a:lnTo>
                                <a:lnTo>
                                  <a:pt x="3" y="157"/>
                                </a:lnTo>
                                <a:lnTo>
                                  <a:pt x="1" y="156"/>
                                </a:lnTo>
                                <a:lnTo>
                                  <a:pt x="1" y="156"/>
                                </a:lnTo>
                                <a:lnTo>
                                  <a:pt x="0" y="154"/>
                                </a:lnTo>
                                <a:lnTo>
                                  <a:pt x="0" y="153"/>
                                </a:lnTo>
                                <a:lnTo>
                                  <a:pt x="0" y="5"/>
                                </a:lnTo>
                                <a:lnTo>
                                  <a:pt x="0" y="5"/>
                                </a:lnTo>
                                <a:lnTo>
                                  <a:pt x="1" y="4"/>
                                </a:lnTo>
                                <a:lnTo>
                                  <a:pt x="1" y="3"/>
                                </a:lnTo>
                                <a:lnTo>
                                  <a:pt x="3" y="2"/>
                                </a:lnTo>
                                <a:lnTo>
                                  <a:pt x="5" y="2"/>
                                </a:lnTo>
                                <a:lnTo>
                                  <a:pt x="8" y="2"/>
                                </a:lnTo>
                                <a:lnTo>
                                  <a:pt x="11" y="0"/>
                                </a:lnTo>
                                <a:lnTo>
                                  <a:pt x="16" y="0"/>
                                </a:lnTo>
                                <a:lnTo>
                                  <a:pt x="19" y="0"/>
                                </a:lnTo>
                                <a:lnTo>
                                  <a:pt x="23" y="2"/>
                                </a:lnTo>
                                <a:lnTo>
                                  <a:pt x="26" y="2"/>
                                </a:lnTo>
                                <a:lnTo>
                                  <a:pt x="28" y="2"/>
                                </a:lnTo>
                                <a:lnTo>
                                  <a:pt x="29" y="3"/>
                                </a:lnTo>
                                <a:lnTo>
                                  <a:pt x="30" y="4"/>
                                </a:lnTo>
                                <a:lnTo>
                                  <a:pt x="32" y="5"/>
                                </a:lnTo>
                                <a:lnTo>
                                  <a:pt x="32" y="5"/>
                                </a:lnTo>
                                <a:lnTo>
                                  <a:pt x="32" y="153"/>
                                </a:lnTo>
                                <a:close/>
                              </a:path>
                            </a:pathLst>
                          </a:custGeom>
                          <a:solidFill>
                            <a:srgbClr val="7C7C7C"/>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91" name="Freeform 1158"/>
                        <wps:cNvSpPr>
                          <a:spLocks/>
                        </wps:cNvSpPr>
                        <wps:spPr bwMode="auto">
                          <a:xfrm>
                            <a:off x="6276975" y="2181225"/>
                            <a:ext cx="74613" cy="84138"/>
                          </a:xfrm>
                          <a:custGeom>
                            <a:avLst/>
                            <a:gdLst>
                              <a:gd name="T0" fmla="*/ 92 w 141"/>
                              <a:gd name="T1" fmla="*/ 152 h 158"/>
                              <a:gd name="T2" fmla="*/ 92 w 141"/>
                              <a:gd name="T3" fmla="*/ 153 h 158"/>
                              <a:gd name="T4" fmla="*/ 90 w 141"/>
                              <a:gd name="T5" fmla="*/ 156 h 158"/>
                              <a:gd name="T6" fmla="*/ 89 w 141"/>
                              <a:gd name="T7" fmla="*/ 156 h 158"/>
                              <a:gd name="T8" fmla="*/ 88 w 141"/>
                              <a:gd name="T9" fmla="*/ 157 h 158"/>
                              <a:gd name="T10" fmla="*/ 85 w 141"/>
                              <a:gd name="T11" fmla="*/ 158 h 158"/>
                              <a:gd name="T12" fmla="*/ 82 w 141"/>
                              <a:gd name="T13" fmla="*/ 158 h 158"/>
                              <a:gd name="T14" fmla="*/ 78 w 141"/>
                              <a:gd name="T15" fmla="*/ 158 h 158"/>
                              <a:gd name="T16" fmla="*/ 72 w 141"/>
                              <a:gd name="T17" fmla="*/ 158 h 158"/>
                              <a:gd name="T18" fmla="*/ 67 w 141"/>
                              <a:gd name="T19" fmla="*/ 158 h 158"/>
                              <a:gd name="T20" fmla="*/ 63 w 141"/>
                              <a:gd name="T21" fmla="*/ 158 h 158"/>
                              <a:gd name="T22" fmla="*/ 61 w 141"/>
                              <a:gd name="T23" fmla="*/ 158 h 158"/>
                              <a:gd name="T24" fmla="*/ 58 w 141"/>
                              <a:gd name="T25" fmla="*/ 158 h 158"/>
                              <a:gd name="T26" fmla="*/ 56 w 141"/>
                              <a:gd name="T27" fmla="*/ 157 h 158"/>
                              <a:gd name="T28" fmla="*/ 53 w 141"/>
                              <a:gd name="T29" fmla="*/ 157 h 158"/>
                              <a:gd name="T30" fmla="*/ 52 w 141"/>
                              <a:gd name="T31" fmla="*/ 157 h 158"/>
                              <a:gd name="T32" fmla="*/ 51 w 141"/>
                              <a:gd name="T33" fmla="*/ 156 h 158"/>
                              <a:gd name="T34" fmla="*/ 50 w 141"/>
                              <a:gd name="T35" fmla="*/ 154 h 158"/>
                              <a:gd name="T36" fmla="*/ 50 w 141"/>
                              <a:gd name="T37" fmla="*/ 154 h 158"/>
                              <a:gd name="T38" fmla="*/ 50 w 141"/>
                              <a:gd name="T39" fmla="*/ 153 h 158"/>
                              <a:gd name="T40" fmla="*/ 48 w 141"/>
                              <a:gd name="T41" fmla="*/ 152 h 158"/>
                              <a:gd name="T42" fmla="*/ 3 w 141"/>
                              <a:gd name="T43" fmla="*/ 14 h 158"/>
                              <a:gd name="T44" fmla="*/ 2 w 141"/>
                              <a:gd name="T45" fmla="*/ 9 h 158"/>
                              <a:gd name="T46" fmla="*/ 0 w 141"/>
                              <a:gd name="T47" fmla="*/ 7 h 158"/>
                              <a:gd name="T48" fmla="*/ 0 w 141"/>
                              <a:gd name="T49" fmla="*/ 4 h 158"/>
                              <a:gd name="T50" fmla="*/ 2 w 141"/>
                              <a:gd name="T51" fmla="*/ 3 h 158"/>
                              <a:gd name="T52" fmla="*/ 4 w 141"/>
                              <a:gd name="T53" fmla="*/ 2 h 158"/>
                              <a:gd name="T54" fmla="*/ 7 w 141"/>
                              <a:gd name="T55" fmla="*/ 2 h 158"/>
                              <a:gd name="T56" fmla="*/ 12 w 141"/>
                              <a:gd name="T57" fmla="*/ 0 h 158"/>
                              <a:gd name="T58" fmla="*/ 16 w 141"/>
                              <a:gd name="T59" fmla="*/ 0 h 158"/>
                              <a:gd name="T60" fmla="*/ 23 w 141"/>
                              <a:gd name="T61" fmla="*/ 0 h 158"/>
                              <a:gd name="T62" fmla="*/ 26 w 141"/>
                              <a:gd name="T63" fmla="*/ 2 h 158"/>
                              <a:gd name="T64" fmla="*/ 29 w 141"/>
                              <a:gd name="T65" fmla="*/ 2 h 158"/>
                              <a:gd name="T66" fmla="*/ 30 w 141"/>
                              <a:gd name="T67" fmla="*/ 2 h 158"/>
                              <a:gd name="T68" fmla="*/ 32 w 141"/>
                              <a:gd name="T69" fmla="*/ 3 h 158"/>
                              <a:gd name="T70" fmla="*/ 32 w 141"/>
                              <a:gd name="T71" fmla="*/ 4 h 158"/>
                              <a:gd name="T72" fmla="*/ 34 w 141"/>
                              <a:gd name="T73" fmla="*/ 5 h 158"/>
                              <a:gd name="T74" fmla="*/ 34 w 141"/>
                              <a:gd name="T75" fmla="*/ 7 h 158"/>
                              <a:gd name="T76" fmla="*/ 72 w 141"/>
                              <a:gd name="T77" fmla="*/ 127 h 158"/>
                              <a:gd name="T78" fmla="*/ 72 w 141"/>
                              <a:gd name="T79" fmla="*/ 127 h 158"/>
                              <a:gd name="T80" fmla="*/ 109 w 141"/>
                              <a:gd name="T81" fmla="*/ 8 h 158"/>
                              <a:gd name="T82" fmla="*/ 110 w 141"/>
                              <a:gd name="T83" fmla="*/ 5 h 158"/>
                              <a:gd name="T84" fmla="*/ 110 w 141"/>
                              <a:gd name="T85" fmla="*/ 4 h 158"/>
                              <a:gd name="T86" fmla="*/ 111 w 141"/>
                              <a:gd name="T87" fmla="*/ 3 h 158"/>
                              <a:gd name="T88" fmla="*/ 113 w 141"/>
                              <a:gd name="T89" fmla="*/ 2 h 158"/>
                              <a:gd name="T90" fmla="*/ 115 w 141"/>
                              <a:gd name="T91" fmla="*/ 2 h 158"/>
                              <a:gd name="T92" fmla="*/ 117 w 141"/>
                              <a:gd name="T93" fmla="*/ 2 h 158"/>
                              <a:gd name="T94" fmla="*/ 121 w 141"/>
                              <a:gd name="T95" fmla="*/ 0 h 158"/>
                              <a:gd name="T96" fmla="*/ 127 w 141"/>
                              <a:gd name="T97" fmla="*/ 0 h 158"/>
                              <a:gd name="T98" fmla="*/ 132 w 141"/>
                              <a:gd name="T99" fmla="*/ 0 h 158"/>
                              <a:gd name="T100" fmla="*/ 136 w 141"/>
                              <a:gd name="T101" fmla="*/ 2 h 158"/>
                              <a:gd name="T102" fmla="*/ 138 w 141"/>
                              <a:gd name="T103" fmla="*/ 2 h 158"/>
                              <a:gd name="T104" fmla="*/ 140 w 141"/>
                              <a:gd name="T105" fmla="*/ 3 h 158"/>
                              <a:gd name="T106" fmla="*/ 141 w 141"/>
                              <a:gd name="T107" fmla="*/ 4 h 158"/>
                              <a:gd name="T108" fmla="*/ 141 w 141"/>
                              <a:gd name="T109" fmla="*/ 7 h 158"/>
                              <a:gd name="T110" fmla="*/ 140 w 141"/>
                              <a:gd name="T111" fmla="*/ 10 h 158"/>
                              <a:gd name="T112" fmla="*/ 138 w 141"/>
                              <a:gd name="T113" fmla="*/ 14 h 158"/>
                              <a:gd name="T114" fmla="*/ 92 w 141"/>
                              <a:gd name="T115" fmla="*/ 152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41" h="158">
                                <a:moveTo>
                                  <a:pt x="92" y="152"/>
                                </a:moveTo>
                                <a:lnTo>
                                  <a:pt x="92" y="153"/>
                                </a:lnTo>
                                <a:lnTo>
                                  <a:pt x="90" y="156"/>
                                </a:lnTo>
                                <a:lnTo>
                                  <a:pt x="89" y="156"/>
                                </a:lnTo>
                                <a:lnTo>
                                  <a:pt x="88" y="157"/>
                                </a:lnTo>
                                <a:lnTo>
                                  <a:pt x="85" y="158"/>
                                </a:lnTo>
                                <a:lnTo>
                                  <a:pt x="82" y="158"/>
                                </a:lnTo>
                                <a:lnTo>
                                  <a:pt x="78" y="158"/>
                                </a:lnTo>
                                <a:lnTo>
                                  <a:pt x="72" y="158"/>
                                </a:lnTo>
                                <a:lnTo>
                                  <a:pt x="67" y="158"/>
                                </a:lnTo>
                                <a:lnTo>
                                  <a:pt x="63" y="158"/>
                                </a:lnTo>
                                <a:lnTo>
                                  <a:pt x="61" y="158"/>
                                </a:lnTo>
                                <a:lnTo>
                                  <a:pt x="58" y="158"/>
                                </a:lnTo>
                                <a:lnTo>
                                  <a:pt x="56" y="157"/>
                                </a:lnTo>
                                <a:lnTo>
                                  <a:pt x="53" y="157"/>
                                </a:lnTo>
                                <a:lnTo>
                                  <a:pt x="52" y="157"/>
                                </a:lnTo>
                                <a:lnTo>
                                  <a:pt x="51" y="156"/>
                                </a:lnTo>
                                <a:lnTo>
                                  <a:pt x="50" y="154"/>
                                </a:lnTo>
                                <a:lnTo>
                                  <a:pt x="50" y="154"/>
                                </a:lnTo>
                                <a:lnTo>
                                  <a:pt x="50" y="153"/>
                                </a:lnTo>
                                <a:lnTo>
                                  <a:pt x="48" y="152"/>
                                </a:lnTo>
                                <a:lnTo>
                                  <a:pt x="3" y="14"/>
                                </a:lnTo>
                                <a:lnTo>
                                  <a:pt x="2" y="9"/>
                                </a:lnTo>
                                <a:lnTo>
                                  <a:pt x="0" y="7"/>
                                </a:lnTo>
                                <a:lnTo>
                                  <a:pt x="0" y="4"/>
                                </a:lnTo>
                                <a:lnTo>
                                  <a:pt x="2" y="3"/>
                                </a:lnTo>
                                <a:lnTo>
                                  <a:pt x="4" y="2"/>
                                </a:lnTo>
                                <a:lnTo>
                                  <a:pt x="7" y="2"/>
                                </a:lnTo>
                                <a:lnTo>
                                  <a:pt x="12" y="0"/>
                                </a:lnTo>
                                <a:lnTo>
                                  <a:pt x="16" y="0"/>
                                </a:lnTo>
                                <a:lnTo>
                                  <a:pt x="23" y="0"/>
                                </a:lnTo>
                                <a:lnTo>
                                  <a:pt x="26" y="2"/>
                                </a:lnTo>
                                <a:lnTo>
                                  <a:pt x="29" y="2"/>
                                </a:lnTo>
                                <a:lnTo>
                                  <a:pt x="30" y="2"/>
                                </a:lnTo>
                                <a:lnTo>
                                  <a:pt x="32" y="3"/>
                                </a:lnTo>
                                <a:lnTo>
                                  <a:pt x="32" y="4"/>
                                </a:lnTo>
                                <a:lnTo>
                                  <a:pt x="34" y="5"/>
                                </a:lnTo>
                                <a:lnTo>
                                  <a:pt x="34" y="7"/>
                                </a:lnTo>
                                <a:lnTo>
                                  <a:pt x="72" y="127"/>
                                </a:lnTo>
                                <a:lnTo>
                                  <a:pt x="72" y="127"/>
                                </a:lnTo>
                                <a:lnTo>
                                  <a:pt x="109" y="8"/>
                                </a:lnTo>
                                <a:lnTo>
                                  <a:pt x="110" y="5"/>
                                </a:lnTo>
                                <a:lnTo>
                                  <a:pt x="110" y="4"/>
                                </a:lnTo>
                                <a:lnTo>
                                  <a:pt x="111" y="3"/>
                                </a:lnTo>
                                <a:lnTo>
                                  <a:pt x="113" y="2"/>
                                </a:lnTo>
                                <a:lnTo>
                                  <a:pt x="115" y="2"/>
                                </a:lnTo>
                                <a:lnTo>
                                  <a:pt x="117" y="2"/>
                                </a:lnTo>
                                <a:lnTo>
                                  <a:pt x="121" y="0"/>
                                </a:lnTo>
                                <a:lnTo>
                                  <a:pt x="127" y="0"/>
                                </a:lnTo>
                                <a:lnTo>
                                  <a:pt x="132" y="0"/>
                                </a:lnTo>
                                <a:lnTo>
                                  <a:pt x="136" y="2"/>
                                </a:lnTo>
                                <a:lnTo>
                                  <a:pt x="138" y="2"/>
                                </a:lnTo>
                                <a:lnTo>
                                  <a:pt x="140" y="3"/>
                                </a:lnTo>
                                <a:lnTo>
                                  <a:pt x="141" y="4"/>
                                </a:lnTo>
                                <a:lnTo>
                                  <a:pt x="141" y="7"/>
                                </a:lnTo>
                                <a:lnTo>
                                  <a:pt x="140" y="10"/>
                                </a:lnTo>
                                <a:lnTo>
                                  <a:pt x="138" y="14"/>
                                </a:lnTo>
                                <a:lnTo>
                                  <a:pt x="92" y="152"/>
                                </a:lnTo>
                                <a:close/>
                              </a:path>
                            </a:pathLst>
                          </a:custGeom>
                          <a:solidFill>
                            <a:srgbClr val="7C7C7C"/>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92" name="Freeform 1159"/>
                        <wps:cNvSpPr>
                          <a:spLocks/>
                        </wps:cNvSpPr>
                        <wps:spPr bwMode="auto">
                          <a:xfrm>
                            <a:off x="6348413" y="2244725"/>
                            <a:ext cx="17463" cy="20638"/>
                          </a:xfrm>
                          <a:custGeom>
                            <a:avLst/>
                            <a:gdLst>
                              <a:gd name="T0" fmla="*/ 35 w 35"/>
                              <a:gd name="T1" fmla="*/ 19 h 38"/>
                              <a:gd name="T2" fmla="*/ 35 w 35"/>
                              <a:gd name="T3" fmla="*/ 28 h 38"/>
                              <a:gd name="T4" fmla="*/ 32 w 35"/>
                              <a:gd name="T5" fmla="*/ 33 h 38"/>
                              <a:gd name="T6" fmla="*/ 27 w 35"/>
                              <a:gd name="T7" fmla="*/ 37 h 38"/>
                              <a:gd name="T8" fmla="*/ 18 w 35"/>
                              <a:gd name="T9" fmla="*/ 38 h 38"/>
                              <a:gd name="T10" fmla="*/ 8 w 35"/>
                              <a:gd name="T11" fmla="*/ 37 h 38"/>
                              <a:gd name="T12" fmla="*/ 3 w 35"/>
                              <a:gd name="T13" fmla="*/ 35 h 38"/>
                              <a:gd name="T14" fmla="*/ 1 w 35"/>
                              <a:gd name="T15" fmla="*/ 30 h 38"/>
                              <a:gd name="T16" fmla="*/ 0 w 35"/>
                              <a:gd name="T17" fmla="*/ 20 h 38"/>
                              <a:gd name="T18" fmla="*/ 1 w 35"/>
                              <a:gd name="T19" fmla="*/ 10 h 38"/>
                              <a:gd name="T20" fmla="*/ 3 w 35"/>
                              <a:gd name="T21" fmla="*/ 5 h 38"/>
                              <a:gd name="T22" fmla="*/ 8 w 35"/>
                              <a:gd name="T23" fmla="*/ 1 h 38"/>
                              <a:gd name="T24" fmla="*/ 18 w 35"/>
                              <a:gd name="T25" fmla="*/ 0 h 38"/>
                              <a:gd name="T26" fmla="*/ 27 w 35"/>
                              <a:gd name="T27" fmla="*/ 1 h 38"/>
                              <a:gd name="T28" fmla="*/ 32 w 35"/>
                              <a:gd name="T29" fmla="*/ 5 h 38"/>
                              <a:gd name="T30" fmla="*/ 35 w 35"/>
                              <a:gd name="T31" fmla="*/ 9 h 38"/>
                              <a:gd name="T32" fmla="*/ 35 w 35"/>
                              <a:gd name="T33" fmla="*/ 19 h 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5" h="38">
                                <a:moveTo>
                                  <a:pt x="35" y="19"/>
                                </a:moveTo>
                                <a:lnTo>
                                  <a:pt x="35" y="28"/>
                                </a:lnTo>
                                <a:lnTo>
                                  <a:pt x="32" y="33"/>
                                </a:lnTo>
                                <a:lnTo>
                                  <a:pt x="27" y="37"/>
                                </a:lnTo>
                                <a:lnTo>
                                  <a:pt x="18" y="38"/>
                                </a:lnTo>
                                <a:lnTo>
                                  <a:pt x="8" y="37"/>
                                </a:lnTo>
                                <a:lnTo>
                                  <a:pt x="3" y="35"/>
                                </a:lnTo>
                                <a:lnTo>
                                  <a:pt x="1" y="30"/>
                                </a:lnTo>
                                <a:lnTo>
                                  <a:pt x="0" y="20"/>
                                </a:lnTo>
                                <a:lnTo>
                                  <a:pt x="1" y="10"/>
                                </a:lnTo>
                                <a:lnTo>
                                  <a:pt x="3" y="5"/>
                                </a:lnTo>
                                <a:lnTo>
                                  <a:pt x="8" y="1"/>
                                </a:lnTo>
                                <a:lnTo>
                                  <a:pt x="18" y="0"/>
                                </a:lnTo>
                                <a:lnTo>
                                  <a:pt x="27" y="1"/>
                                </a:lnTo>
                                <a:lnTo>
                                  <a:pt x="32" y="5"/>
                                </a:lnTo>
                                <a:lnTo>
                                  <a:pt x="35" y="9"/>
                                </a:lnTo>
                                <a:lnTo>
                                  <a:pt x="35" y="19"/>
                                </a:lnTo>
                                <a:close/>
                              </a:path>
                            </a:pathLst>
                          </a:custGeom>
                          <a:solidFill>
                            <a:srgbClr val="7C7C7C"/>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93" name="Freeform 1160"/>
                        <wps:cNvSpPr>
                          <a:spLocks/>
                        </wps:cNvSpPr>
                        <wps:spPr bwMode="auto">
                          <a:xfrm>
                            <a:off x="92075" y="2192337"/>
                            <a:ext cx="17463" cy="82550"/>
                          </a:xfrm>
                          <a:custGeom>
                            <a:avLst/>
                            <a:gdLst>
                              <a:gd name="T0" fmla="*/ 32 w 32"/>
                              <a:gd name="T1" fmla="*/ 153 h 158"/>
                              <a:gd name="T2" fmla="*/ 32 w 32"/>
                              <a:gd name="T3" fmla="*/ 153 h 158"/>
                              <a:gd name="T4" fmla="*/ 31 w 32"/>
                              <a:gd name="T5" fmla="*/ 154 h 158"/>
                              <a:gd name="T6" fmla="*/ 31 w 32"/>
                              <a:gd name="T7" fmla="*/ 155 h 158"/>
                              <a:gd name="T8" fmla="*/ 29 w 32"/>
                              <a:gd name="T9" fmla="*/ 157 h 158"/>
                              <a:gd name="T10" fmla="*/ 27 w 32"/>
                              <a:gd name="T11" fmla="*/ 157 h 158"/>
                              <a:gd name="T12" fmla="*/ 24 w 32"/>
                              <a:gd name="T13" fmla="*/ 157 h 158"/>
                              <a:gd name="T14" fmla="*/ 21 w 32"/>
                              <a:gd name="T15" fmla="*/ 158 h 158"/>
                              <a:gd name="T16" fmla="*/ 16 w 32"/>
                              <a:gd name="T17" fmla="*/ 158 h 158"/>
                              <a:gd name="T18" fmla="*/ 13 w 32"/>
                              <a:gd name="T19" fmla="*/ 158 h 158"/>
                              <a:gd name="T20" fmla="*/ 9 w 32"/>
                              <a:gd name="T21" fmla="*/ 157 h 158"/>
                              <a:gd name="T22" fmla="*/ 7 w 32"/>
                              <a:gd name="T23" fmla="*/ 157 h 158"/>
                              <a:gd name="T24" fmla="*/ 4 w 32"/>
                              <a:gd name="T25" fmla="*/ 157 h 158"/>
                              <a:gd name="T26" fmla="*/ 3 w 32"/>
                              <a:gd name="T27" fmla="*/ 155 h 158"/>
                              <a:gd name="T28" fmla="*/ 2 w 32"/>
                              <a:gd name="T29" fmla="*/ 154 h 158"/>
                              <a:gd name="T30" fmla="*/ 0 w 32"/>
                              <a:gd name="T31" fmla="*/ 153 h 158"/>
                              <a:gd name="T32" fmla="*/ 0 w 32"/>
                              <a:gd name="T33" fmla="*/ 153 h 158"/>
                              <a:gd name="T34" fmla="*/ 0 w 32"/>
                              <a:gd name="T35" fmla="*/ 5 h 158"/>
                              <a:gd name="T36" fmla="*/ 0 w 32"/>
                              <a:gd name="T37" fmla="*/ 4 h 158"/>
                              <a:gd name="T38" fmla="*/ 2 w 32"/>
                              <a:gd name="T39" fmla="*/ 3 h 158"/>
                              <a:gd name="T40" fmla="*/ 3 w 32"/>
                              <a:gd name="T41" fmla="*/ 3 h 158"/>
                              <a:gd name="T42" fmla="*/ 4 w 32"/>
                              <a:gd name="T43" fmla="*/ 1 h 158"/>
                              <a:gd name="T44" fmla="*/ 7 w 32"/>
                              <a:gd name="T45" fmla="*/ 1 h 158"/>
                              <a:gd name="T46" fmla="*/ 9 w 32"/>
                              <a:gd name="T47" fmla="*/ 0 h 158"/>
                              <a:gd name="T48" fmla="*/ 13 w 32"/>
                              <a:gd name="T49" fmla="*/ 0 h 158"/>
                              <a:gd name="T50" fmla="*/ 16 w 32"/>
                              <a:gd name="T51" fmla="*/ 0 h 158"/>
                              <a:gd name="T52" fmla="*/ 21 w 32"/>
                              <a:gd name="T53" fmla="*/ 0 h 158"/>
                              <a:gd name="T54" fmla="*/ 24 w 32"/>
                              <a:gd name="T55" fmla="*/ 0 h 158"/>
                              <a:gd name="T56" fmla="*/ 27 w 32"/>
                              <a:gd name="T57" fmla="*/ 1 h 158"/>
                              <a:gd name="T58" fmla="*/ 29 w 32"/>
                              <a:gd name="T59" fmla="*/ 1 h 158"/>
                              <a:gd name="T60" fmla="*/ 31 w 32"/>
                              <a:gd name="T61" fmla="*/ 3 h 158"/>
                              <a:gd name="T62" fmla="*/ 31 w 32"/>
                              <a:gd name="T63" fmla="*/ 3 h 158"/>
                              <a:gd name="T64" fmla="*/ 32 w 32"/>
                              <a:gd name="T65" fmla="*/ 4 h 158"/>
                              <a:gd name="T66" fmla="*/ 32 w 32"/>
                              <a:gd name="T67" fmla="*/ 5 h 158"/>
                              <a:gd name="T68" fmla="*/ 32 w 32"/>
                              <a:gd name="T69" fmla="*/ 153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8">
                                <a:moveTo>
                                  <a:pt x="32" y="153"/>
                                </a:moveTo>
                                <a:lnTo>
                                  <a:pt x="32" y="153"/>
                                </a:lnTo>
                                <a:lnTo>
                                  <a:pt x="31" y="154"/>
                                </a:lnTo>
                                <a:lnTo>
                                  <a:pt x="31" y="155"/>
                                </a:lnTo>
                                <a:lnTo>
                                  <a:pt x="29" y="157"/>
                                </a:lnTo>
                                <a:lnTo>
                                  <a:pt x="27" y="157"/>
                                </a:lnTo>
                                <a:lnTo>
                                  <a:pt x="24" y="157"/>
                                </a:lnTo>
                                <a:lnTo>
                                  <a:pt x="21" y="158"/>
                                </a:lnTo>
                                <a:lnTo>
                                  <a:pt x="16" y="158"/>
                                </a:lnTo>
                                <a:lnTo>
                                  <a:pt x="13" y="158"/>
                                </a:lnTo>
                                <a:lnTo>
                                  <a:pt x="9" y="157"/>
                                </a:lnTo>
                                <a:lnTo>
                                  <a:pt x="7" y="157"/>
                                </a:lnTo>
                                <a:lnTo>
                                  <a:pt x="4" y="157"/>
                                </a:lnTo>
                                <a:lnTo>
                                  <a:pt x="3" y="155"/>
                                </a:lnTo>
                                <a:lnTo>
                                  <a:pt x="2" y="154"/>
                                </a:lnTo>
                                <a:lnTo>
                                  <a:pt x="0" y="153"/>
                                </a:lnTo>
                                <a:lnTo>
                                  <a:pt x="0" y="153"/>
                                </a:lnTo>
                                <a:lnTo>
                                  <a:pt x="0" y="5"/>
                                </a:lnTo>
                                <a:lnTo>
                                  <a:pt x="0" y="4"/>
                                </a:lnTo>
                                <a:lnTo>
                                  <a:pt x="2" y="3"/>
                                </a:lnTo>
                                <a:lnTo>
                                  <a:pt x="3" y="3"/>
                                </a:lnTo>
                                <a:lnTo>
                                  <a:pt x="4" y="1"/>
                                </a:lnTo>
                                <a:lnTo>
                                  <a:pt x="7" y="1"/>
                                </a:lnTo>
                                <a:lnTo>
                                  <a:pt x="9" y="0"/>
                                </a:lnTo>
                                <a:lnTo>
                                  <a:pt x="13" y="0"/>
                                </a:lnTo>
                                <a:lnTo>
                                  <a:pt x="16" y="0"/>
                                </a:lnTo>
                                <a:lnTo>
                                  <a:pt x="21" y="0"/>
                                </a:lnTo>
                                <a:lnTo>
                                  <a:pt x="24" y="0"/>
                                </a:lnTo>
                                <a:lnTo>
                                  <a:pt x="27" y="1"/>
                                </a:lnTo>
                                <a:lnTo>
                                  <a:pt x="29" y="1"/>
                                </a:lnTo>
                                <a:lnTo>
                                  <a:pt x="31" y="3"/>
                                </a:lnTo>
                                <a:lnTo>
                                  <a:pt x="31" y="3"/>
                                </a:lnTo>
                                <a:lnTo>
                                  <a:pt x="32" y="4"/>
                                </a:lnTo>
                                <a:lnTo>
                                  <a:pt x="32" y="5"/>
                                </a:lnTo>
                                <a:lnTo>
                                  <a:pt x="32" y="1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94" name="Freeform 1161"/>
                        <wps:cNvSpPr>
                          <a:spLocks/>
                        </wps:cNvSpPr>
                        <wps:spPr bwMode="auto">
                          <a:xfrm>
                            <a:off x="127000" y="2192337"/>
                            <a:ext cx="17463" cy="82550"/>
                          </a:xfrm>
                          <a:custGeom>
                            <a:avLst/>
                            <a:gdLst>
                              <a:gd name="T0" fmla="*/ 32 w 32"/>
                              <a:gd name="T1" fmla="*/ 153 h 158"/>
                              <a:gd name="T2" fmla="*/ 32 w 32"/>
                              <a:gd name="T3" fmla="*/ 153 h 158"/>
                              <a:gd name="T4" fmla="*/ 31 w 32"/>
                              <a:gd name="T5" fmla="*/ 154 h 158"/>
                              <a:gd name="T6" fmla="*/ 29 w 32"/>
                              <a:gd name="T7" fmla="*/ 155 h 158"/>
                              <a:gd name="T8" fmla="*/ 28 w 32"/>
                              <a:gd name="T9" fmla="*/ 157 h 158"/>
                              <a:gd name="T10" fmla="*/ 26 w 32"/>
                              <a:gd name="T11" fmla="*/ 157 h 158"/>
                              <a:gd name="T12" fmla="*/ 23 w 32"/>
                              <a:gd name="T13" fmla="*/ 157 h 158"/>
                              <a:gd name="T14" fmla="*/ 20 w 32"/>
                              <a:gd name="T15" fmla="*/ 158 h 158"/>
                              <a:gd name="T16" fmla="*/ 16 w 32"/>
                              <a:gd name="T17" fmla="*/ 158 h 158"/>
                              <a:gd name="T18" fmla="*/ 11 w 32"/>
                              <a:gd name="T19" fmla="*/ 158 h 158"/>
                              <a:gd name="T20" fmla="*/ 8 w 32"/>
                              <a:gd name="T21" fmla="*/ 157 h 158"/>
                              <a:gd name="T22" fmla="*/ 5 w 32"/>
                              <a:gd name="T23" fmla="*/ 157 h 158"/>
                              <a:gd name="T24" fmla="*/ 4 w 32"/>
                              <a:gd name="T25" fmla="*/ 157 h 158"/>
                              <a:gd name="T26" fmla="*/ 1 w 32"/>
                              <a:gd name="T27" fmla="*/ 155 h 158"/>
                              <a:gd name="T28" fmla="*/ 0 w 32"/>
                              <a:gd name="T29" fmla="*/ 154 h 158"/>
                              <a:gd name="T30" fmla="*/ 0 w 32"/>
                              <a:gd name="T31" fmla="*/ 153 h 158"/>
                              <a:gd name="T32" fmla="*/ 0 w 32"/>
                              <a:gd name="T33" fmla="*/ 153 h 158"/>
                              <a:gd name="T34" fmla="*/ 0 w 32"/>
                              <a:gd name="T35" fmla="*/ 5 h 158"/>
                              <a:gd name="T36" fmla="*/ 0 w 32"/>
                              <a:gd name="T37" fmla="*/ 4 h 158"/>
                              <a:gd name="T38" fmla="*/ 0 w 32"/>
                              <a:gd name="T39" fmla="*/ 3 h 158"/>
                              <a:gd name="T40" fmla="*/ 1 w 32"/>
                              <a:gd name="T41" fmla="*/ 3 h 158"/>
                              <a:gd name="T42" fmla="*/ 4 w 32"/>
                              <a:gd name="T43" fmla="*/ 1 h 158"/>
                              <a:gd name="T44" fmla="*/ 5 w 32"/>
                              <a:gd name="T45" fmla="*/ 1 h 158"/>
                              <a:gd name="T46" fmla="*/ 8 w 32"/>
                              <a:gd name="T47" fmla="*/ 0 h 158"/>
                              <a:gd name="T48" fmla="*/ 11 w 32"/>
                              <a:gd name="T49" fmla="*/ 0 h 158"/>
                              <a:gd name="T50" fmla="*/ 16 w 32"/>
                              <a:gd name="T51" fmla="*/ 0 h 158"/>
                              <a:gd name="T52" fmla="*/ 20 w 32"/>
                              <a:gd name="T53" fmla="*/ 0 h 158"/>
                              <a:gd name="T54" fmla="*/ 23 w 32"/>
                              <a:gd name="T55" fmla="*/ 0 h 158"/>
                              <a:gd name="T56" fmla="*/ 26 w 32"/>
                              <a:gd name="T57" fmla="*/ 1 h 158"/>
                              <a:gd name="T58" fmla="*/ 28 w 32"/>
                              <a:gd name="T59" fmla="*/ 1 h 158"/>
                              <a:gd name="T60" fmla="*/ 29 w 32"/>
                              <a:gd name="T61" fmla="*/ 3 h 158"/>
                              <a:gd name="T62" fmla="*/ 31 w 32"/>
                              <a:gd name="T63" fmla="*/ 3 h 158"/>
                              <a:gd name="T64" fmla="*/ 32 w 32"/>
                              <a:gd name="T65" fmla="*/ 4 h 158"/>
                              <a:gd name="T66" fmla="*/ 32 w 32"/>
                              <a:gd name="T67" fmla="*/ 5 h 158"/>
                              <a:gd name="T68" fmla="*/ 32 w 32"/>
                              <a:gd name="T69" fmla="*/ 153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8">
                                <a:moveTo>
                                  <a:pt x="32" y="153"/>
                                </a:moveTo>
                                <a:lnTo>
                                  <a:pt x="32" y="153"/>
                                </a:lnTo>
                                <a:lnTo>
                                  <a:pt x="31" y="154"/>
                                </a:lnTo>
                                <a:lnTo>
                                  <a:pt x="29" y="155"/>
                                </a:lnTo>
                                <a:lnTo>
                                  <a:pt x="28" y="157"/>
                                </a:lnTo>
                                <a:lnTo>
                                  <a:pt x="26" y="157"/>
                                </a:lnTo>
                                <a:lnTo>
                                  <a:pt x="23" y="157"/>
                                </a:lnTo>
                                <a:lnTo>
                                  <a:pt x="20" y="158"/>
                                </a:lnTo>
                                <a:lnTo>
                                  <a:pt x="16" y="158"/>
                                </a:lnTo>
                                <a:lnTo>
                                  <a:pt x="11" y="158"/>
                                </a:lnTo>
                                <a:lnTo>
                                  <a:pt x="8" y="157"/>
                                </a:lnTo>
                                <a:lnTo>
                                  <a:pt x="5" y="157"/>
                                </a:lnTo>
                                <a:lnTo>
                                  <a:pt x="4" y="157"/>
                                </a:lnTo>
                                <a:lnTo>
                                  <a:pt x="1" y="155"/>
                                </a:lnTo>
                                <a:lnTo>
                                  <a:pt x="0" y="154"/>
                                </a:lnTo>
                                <a:lnTo>
                                  <a:pt x="0" y="153"/>
                                </a:lnTo>
                                <a:lnTo>
                                  <a:pt x="0" y="153"/>
                                </a:lnTo>
                                <a:lnTo>
                                  <a:pt x="0" y="5"/>
                                </a:lnTo>
                                <a:lnTo>
                                  <a:pt x="0" y="4"/>
                                </a:lnTo>
                                <a:lnTo>
                                  <a:pt x="0" y="3"/>
                                </a:lnTo>
                                <a:lnTo>
                                  <a:pt x="1" y="3"/>
                                </a:lnTo>
                                <a:lnTo>
                                  <a:pt x="4" y="1"/>
                                </a:lnTo>
                                <a:lnTo>
                                  <a:pt x="5" y="1"/>
                                </a:lnTo>
                                <a:lnTo>
                                  <a:pt x="8" y="0"/>
                                </a:lnTo>
                                <a:lnTo>
                                  <a:pt x="11" y="0"/>
                                </a:lnTo>
                                <a:lnTo>
                                  <a:pt x="16" y="0"/>
                                </a:lnTo>
                                <a:lnTo>
                                  <a:pt x="20" y="0"/>
                                </a:lnTo>
                                <a:lnTo>
                                  <a:pt x="23" y="0"/>
                                </a:lnTo>
                                <a:lnTo>
                                  <a:pt x="26" y="1"/>
                                </a:lnTo>
                                <a:lnTo>
                                  <a:pt x="28" y="1"/>
                                </a:lnTo>
                                <a:lnTo>
                                  <a:pt x="29" y="3"/>
                                </a:lnTo>
                                <a:lnTo>
                                  <a:pt x="31" y="3"/>
                                </a:lnTo>
                                <a:lnTo>
                                  <a:pt x="32" y="4"/>
                                </a:lnTo>
                                <a:lnTo>
                                  <a:pt x="32" y="5"/>
                                </a:lnTo>
                                <a:lnTo>
                                  <a:pt x="32" y="1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95" name="Freeform 1162"/>
                        <wps:cNvSpPr>
                          <a:spLocks/>
                        </wps:cNvSpPr>
                        <wps:spPr bwMode="auto">
                          <a:xfrm>
                            <a:off x="161925" y="2255837"/>
                            <a:ext cx="19050" cy="19050"/>
                          </a:xfrm>
                          <a:custGeom>
                            <a:avLst/>
                            <a:gdLst>
                              <a:gd name="T0" fmla="*/ 36 w 36"/>
                              <a:gd name="T1" fmla="*/ 18 h 37"/>
                              <a:gd name="T2" fmla="*/ 34 w 36"/>
                              <a:gd name="T3" fmla="*/ 28 h 37"/>
                              <a:gd name="T4" fmla="*/ 32 w 36"/>
                              <a:gd name="T5" fmla="*/ 33 h 37"/>
                              <a:gd name="T6" fmla="*/ 27 w 36"/>
                              <a:gd name="T7" fmla="*/ 37 h 37"/>
                              <a:gd name="T8" fmla="*/ 17 w 36"/>
                              <a:gd name="T9" fmla="*/ 37 h 37"/>
                              <a:gd name="T10" fmla="*/ 9 w 36"/>
                              <a:gd name="T11" fmla="*/ 37 h 37"/>
                              <a:gd name="T12" fmla="*/ 4 w 36"/>
                              <a:gd name="T13" fmla="*/ 33 h 37"/>
                              <a:gd name="T14" fmla="*/ 0 w 36"/>
                              <a:gd name="T15" fmla="*/ 28 h 37"/>
                              <a:gd name="T16" fmla="*/ 0 w 36"/>
                              <a:gd name="T17" fmla="*/ 20 h 37"/>
                              <a:gd name="T18" fmla="*/ 0 w 36"/>
                              <a:gd name="T19" fmla="*/ 8 h 37"/>
                              <a:gd name="T20" fmla="*/ 4 w 36"/>
                              <a:gd name="T21" fmla="*/ 4 h 37"/>
                              <a:gd name="T22" fmla="*/ 9 w 36"/>
                              <a:gd name="T23" fmla="*/ 1 h 37"/>
                              <a:gd name="T24" fmla="*/ 17 w 36"/>
                              <a:gd name="T25" fmla="*/ 0 h 37"/>
                              <a:gd name="T26" fmla="*/ 27 w 36"/>
                              <a:gd name="T27" fmla="*/ 1 h 37"/>
                              <a:gd name="T28" fmla="*/ 32 w 36"/>
                              <a:gd name="T29" fmla="*/ 4 h 37"/>
                              <a:gd name="T30" fmla="*/ 34 w 36"/>
                              <a:gd name="T31" fmla="*/ 8 h 37"/>
                              <a:gd name="T32" fmla="*/ 36 w 36"/>
                              <a:gd name="T33" fmla="*/ 18 h 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6" h="37">
                                <a:moveTo>
                                  <a:pt x="36" y="18"/>
                                </a:moveTo>
                                <a:lnTo>
                                  <a:pt x="34" y="28"/>
                                </a:lnTo>
                                <a:lnTo>
                                  <a:pt x="32" y="33"/>
                                </a:lnTo>
                                <a:lnTo>
                                  <a:pt x="27" y="37"/>
                                </a:lnTo>
                                <a:lnTo>
                                  <a:pt x="17" y="37"/>
                                </a:lnTo>
                                <a:lnTo>
                                  <a:pt x="9" y="37"/>
                                </a:lnTo>
                                <a:lnTo>
                                  <a:pt x="4" y="33"/>
                                </a:lnTo>
                                <a:lnTo>
                                  <a:pt x="0" y="28"/>
                                </a:lnTo>
                                <a:lnTo>
                                  <a:pt x="0" y="20"/>
                                </a:lnTo>
                                <a:lnTo>
                                  <a:pt x="0" y="8"/>
                                </a:lnTo>
                                <a:lnTo>
                                  <a:pt x="4" y="4"/>
                                </a:lnTo>
                                <a:lnTo>
                                  <a:pt x="9" y="1"/>
                                </a:lnTo>
                                <a:lnTo>
                                  <a:pt x="17" y="0"/>
                                </a:lnTo>
                                <a:lnTo>
                                  <a:pt x="27" y="1"/>
                                </a:lnTo>
                                <a:lnTo>
                                  <a:pt x="32" y="4"/>
                                </a:lnTo>
                                <a:lnTo>
                                  <a:pt x="34" y="8"/>
                                </a:lnTo>
                                <a:lnTo>
                                  <a:pt x="36" y="1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96" name="Freeform 1163"/>
                        <wps:cNvSpPr>
                          <a:spLocks/>
                        </wps:cNvSpPr>
                        <wps:spPr bwMode="auto">
                          <a:xfrm>
                            <a:off x="282575" y="2214562"/>
                            <a:ext cx="77788" cy="61913"/>
                          </a:xfrm>
                          <a:custGeom>
                            <a:avLst/>
                            <a:gdLst>
                              <a:gd name="T0" fmla="*/ 144 w 147"/>
                              <a:gd name="T1" fmla="*/ 84 h 117"/>
                              <a:gd name="T2" fmla="*/ 128 w 147"/>
                              <a:gd name="T3" fmla="*/ 108 h 117"/>
                              <a:gd name="T4" fmla="*/ 105 w 147"/>
                              <a:gd name="T5" fmla="*/ 117 h 117"/>
                              <a:gd name="T6" fmla="*/ 90 w 147"/>
                              <a:gd name="T7" fmla="*/ 115 h 117"/>
                              <a:gd name="T8" fmla="*/ 79 w 147"/>
                              <a:gd name="T9" fmla="*/ 106 h 117"/>
                              <a:gd name="T10" fmla="*/ 68 w 147"/>
                              <a:gd name="T11" fmla="*/ 106 h 117"/>
                              <a:gd name="T12" fmla="*/ 41 w 147"/>
                              <a:gd name="T13" fmla="*/ 117 h 117"/>
                              <a:gd name="T14" fmla="*/ 19 w 147"/>
                              <a:gd name="T15" fmla="*/ 110 h 117"/>
                              <a:gd name="T16" fmla="*/ 4 w 147"/>
                              <a:gd name="T17" fmla="*/ 85 h 117"/>
                              <a:gd name="T18" fmla="*/ 0 w 147"/>
                              <a:gd name="T19" fmla="*/ 51 h 117"/>
                              <a:gd name="T20" fmla="*/ 4 w 147"/>
                              <a:gd name="T21" fmla="*/ 31 h 117"/>
                              <a:gd name="T22" fmla="*/ 10 w 147"/>
                              <a:gd name="T23" fmla="*/ 15 h 117"/>
                              <a:gd name="T24" fmla="*/ 15 w 147"/>
                              <a:gd name="T25" fmla="*/ 5 h 117"/>
                              <a:gd name="T26" fmla="*/ 17 w 147"/>
                              <a:gd name="T27" fmla="*/ 1 h 117"/>
                              <a:gd name="T28" fmla="*/ 26 w 147"/>
                              <a:gd name="T29" fmla="*/ 0 h 117"/>
                              <a:gd name="T30" fmla="*/ 33 w 147"/>
                              <a:gd name="T31" fmla="*/ 0 h 117"/>
                              <a:gd name="T32" fmla="*/ 36 w 147"/>
                              <a:gd name="T33" fmla="*/ 1 h 117"/>
                              <a:gd name="T34" fmla="*/ 36 w 147"/>
                              <a:gd name="T35" fmla="*/ 4 h 117"/>
                              <a:gd name="T36" fmla="*/ 29 w 147"/>
                              <a:gd name="T37" fmla="*/ 18 h 117"/>
                              <a:gd name="T38" fmla="*/ 21 w 147"/>
                              <a:gd name="T39" fmla="*/ 46 h 117"/>
                              <a:gd name="T40" fmla="*/ 22 w 147"/>
                              <a:gd name="T41" fmla="*/ 75 h 117"/>
                              <a:gd name="T42" fmla="*/ 30 w 147"/>
                              <a:gd name="T43" fmla="*/ 94 h 117"/>
                              <a:gd name="T44" fmla="*/ 45 w 147"/>
                              <a:gd name="T45" fmla="*/ 101 h 117"/>
                              <a:gd name="T46" fmla="*/ 54 w 147"/>
                              <a:gd name="T47" fmla="*/ 96 h 117"/>
                              <a:gd name="T48" fmla="*/ 62 w 147"/>
                              <a:gd name="T49" fmla="*/ 83 h 117"/>
                              <a:gd name="T50" fmla="*/ 64 w 147"/>
                              <a:gd name="T51" fmla="*/ 33 h 117"/>
                              <a:gd name="T52" fmla="*/ 64 w 147"/>
                              <a:gd name="T53" fmla="*/ 31 h 117"/>
                              <a:gd name="T54" fmla="*/ 69 w 147"/>
                              <a:gd name="T55" fmla="*/ 30 h 117"/>
                              <a:gd name="T56" fmla="*/ 77 w 147"/>
                              <a:gd name="T57" fmla="*/ 30 h 117"/>
                              <a:gd name="T58" fmla="*/ 82 w 147"/>
                              <a:gd name="T59" fmla="*/ 31 h 117"/>
                              <a:gd name="T60" fmla="*/ 84 w 147"/>
                              <a:gd name="T61" fmla="*/ 32 h 117"/>
                              <a:gd name="T62" fmla="*/ 84 w 147"/>
                              <a:gd name="T63" fmla="*/ 74 h 117"/>
                              <a:gd name="T64" fmla="*/ 89 w 147"/>
                              <a:gd name="T65" fmla="*/ 91 h 117"/>
                              <a:gd name="T66" fmla="*/ 99 w 147"/>
                              <a:gd name="T67" fmla="*/ 100 h 117"/>
                              <a:gd name="T68" fmla="*/ 114 w 147"/>
                              <a:gd name="T69" fmla="*/ 97 h 117"/>
                              <a:gd name="T70" fmla="*/ 123 w 147"/>
                              <a:gd name="T71" fmla="*/ 83 h 117"/>
                              <a:gd name="T72" fmla="*/ 127 w 147"/>
                              <a:gd name="T73" fmla="*/ 58 h 117"/>
                              <a:gd name="T74" fmla="*/ 122 w 147"/>
                              <a:gd name="T75" fmla="*/ 26 h 117"/>
                              <a:gd name="T76" fmla="*/ 114 w 147"/>
                              <a:gd name="T77" fmla="*/ 7 h 117"/>
                              <a:gd name="T78" fmla="*/ 111 w 147"/>
                              <a:gd name="T79" fmla="*/ 1 h 117"/>
                              <a:gd name="T80" fmla="*/ 112 w 147"/>
                              <a:gd name="T81" fmla="*/ 0 h 117"/>
                              <a:gd name="T82" fmla="*/ 118 w 147"/>
                              <a:gd name="T83" fmla="*/ 0 h 117"/>
                              <a:gd name="T84" fmla="*/ 125 w 147"/>
                              <a:gd name="T85" fmla="*/ 0 h 117"/>
                              <a:gd name="T86" fmla="*/ 128 w 147"/>
                              <a:gd name="T87" fmla="*/ 0 h 117"/>
                              <a:gd name="T88" fmla="*/ 131 w 147"/>
                              <a:gd name="T89" fmla="*/ 1 h 117"/>
                              <a:gd name="T90" fmla="*/ 134 w 147"/>
                              <a:gd name="T91" fmla="*/ 7 h 117"/>
                              <a:gd name="T92" fmla="*/ 139 w 147"/>
                              <a:gd name="T93" fmla="*/ 20 h 117"/>
                              <a:gd name="T94" fmla="*/ 146 w 147"/>
                              <a:gd name="T95" fmla="*/ 37 h 117"/>
                              <a:gd name="T96" fmla="*/ 147 w 147"/>
                              <a:gd name="T97" fmla="*/ 57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47" h="117">
                                <a:moveTo>
                                  <a:pt x="147" y="57"/>
                                </a:moveTo>
                                <a:lnTo>
                                  <a:pt x="147" y="71"/>
                                </a:lnTo>
                                <a:lnTo>
                                  <a:pt x="144" y="84"/>
                                </a:lnTo>
                                <a:lnTo>
                                  <a:pt x="141" y="94"/>
                                </a:lnTo>
                                <a:lnTo>
                                  <a:pt x="134" y="102"/>
                                </a:lnTo>
                                <a:lnTo>
                                  <a:pt x="128" y="108"/>
                                </a:lnTo>
                                <a:lnTo>
                                  <a:pt x="121" y="113"/>
                                </a:lnTo>
                                <a:lnTo>
                                  <a:pt x="114" y="116"/>
                                </a:lnTo>
                                <a:lnTo>
                                  <a:pt x="105" y="117"/>
                                </a:lnTo>
                                <a:lnTo>
                                  <a:pt x="100" y="117"/>
                                </a:lnTo>
                                <a:lnTo>
                                  <a:pt x="95" y="116"/>
                                </a:lnTo>
                                <a:lnTo>
                                  <a:pt x="90" y="115"/>
                                </a:lnTo>
                                <a:lnTo>
                                  <a:pt x="86" y="112"/>
                                </a:lnTo>
                                <a:lnTo>
                                  <a:pt x="83" y="110"/>
                                </a:lnTo>
                                <a:lnTo>
                                  <a:pt x="79" y="106"/>
                                </a:lnTo>
                                <a:lnTo>
                                  <a:pt x="75" y="102"/>
                                </a:lnTo>
                                <a:lnTo>
                                  <a:pt x="73" y="97"/>
                                </a:lnTo>
                                <a:lnTo>
                                  <a:pt x="68" y="106"/>
                                </a:lnTo>
                                <a:lnTo>
                                  <a:pt x="61" y="112"/>
                                </a:lnTo>
                                <a:lnTo>
                                  <a:pt x="52" y="116"/>
                                </a:lnTo>
                                <a:lnTo>
                                  <a:pt x="41" y="117"/>
                                </a:lnTo>
                                <a:lnTo>
                                  <a:pt x="33" y="116"/>
                                </a:lnTo>
                                <a:lnTo>
                                  <a:pt x="26" y="113"/>
                                </a:lnTo>
                                <a:lnTo>
                                  <a:pt x="19" y="110"/>
                                </a:lnTo>
                                <a:lnTo>
                                  <a:pt x="13" y="103"/>
                                </a:lnTo>
                                <a:lnTo>
                                  <a:pt x="8" y="95"/>
                                </a:lnTo>
                                <a:lnTo>
                                  <a:pt x="4" y="85"/>
                                </a:lnTo>
                                <a:lnTo>
                                  <a:pt x="0" y="73"/>
                                </a:lnTo>
                                <a:lnTo>
                                  <a:pt x="0" y="58"/>
                                </a:lnTo>
                                <a:lnTo>
                                  <a:pt x="0" y="51"/>
                                </a:lnTo>
                                <a:lnTo>
                                  <a:pt x="1" y="44"/>
                                </a:lnTo>
                                <a:lnTo>
                                  <a:pt x="3" y="37"/>
                                </a:lnTo>
                                <a:lnTo>
                                  <a:pt x="4" y="31"/>
                                </a:lnTo>
                                <a:lnTo>
                                  <a:pt x="5" y="25"/>
                                </a:lnTo>
                                <a:lnTo>
                                  <a:pt x="8" y="20"/>
                                </a:lnTo>
                                <a:lnTo>
                                  <a:pt x="10" y="15"/>
                                </a:lnTo>
                                <a:lnTo>
                                  <a:pt x="11" y="11"/>
                                </a:lnTo>
                                <a:lnTo>
                                  <a:pt x="14" y="7"/>
                                </a:lnTo>
                                <a:lnTo>
                                  <a:pt x="15" y="5"/>
                                </a:lnTo>
                                <a:lnTo>
                                  <a:pt x="16" y="2"/>
                                </a:lnTo>
                                <a:lnTo>
                                  <a:pt x="17" y="1"/>
                                </a:lnTo>
                                <a:lnTo>
                                  <a:pt x="17" y="1"/>
                                </a:lnTo>
                                <a:lnTo>
                                  <a:pt x="20" y="0"/>
                                </a:lnTo>
                                <a:lnTo>
                                  <a:pt x="22" y="0"/>
                                </a:lnTo>
                                <a:lnTo>
                                  <a:pt x="26" y="0"/>
                                </a:lnTo>
                                <a:lnTo>
                                  <a:pt x="29" y="0"/>
                                </a:lnTo>
                                <a:lnTo>
                                  <a:pt x="31" y="0"/>
                                </a:lnTo>
                                <a:lnTo>
                                  <a:pt x="33" y="0"/>
                                </a:lnTo>
                                <a:lnTo>
                                  <a:pt x="35" y="0"/>
                                </a:lnTo>
                                <a:lnTo>
                                  <a:pt x="36" y="1"/>
                                </a:lnTo>
                                <a:lnTo>
                                  <a:pt x="36" y="1"/>
                                </a:lnTo>
                                <a:lnTo>
                                  <a:pt x="36" y="1"/>
                                </a:lnTo>
                                <a:lnTo>
                                  <a:pt x="37" y="2"/>
                                </a:lnTo>
                                <a:lnTo>
                                  <a:pt x="36" y="4"/>
                                </a:lnTo>
                                <a:lnTo>
                                  <a:pt x="33" y="7"/>
                                </a:lnTo>
                                <a:lnTo>
                                  <a:pt x="31" y="12"/>
                                </a:lnTo>
                                <a:lnTo>
                                  <a:pt x="29" y="18"/>
                                </a:lnTo>
                                <a:lnTo>
                                  <a:pt x="26" y="26"/>
                                </a:lnTo>
                                <a:lnTo>
                                  <a:pt x="22" y="36"/>
                                </a:lnTo>
                                <a:lnTo>
                                  <a:pt x="21" y="46"/>
                                </a:lnTo>
                                <a:lnTo>
                                  <a:pt x="20" y="57"/>
                                </a:lnTo>
                                <a:lnTo>
                                  <a:pt x="21" y="67"/>
                                </a:lnTo>
                                <a:lnTo>
                                  <a:pt x="22" y="75"/>
                                </a:lnTo>
                                <a:lnTo>
                                  <a:pt x="24" y="83"/>
                                </a:lnTo>
                                <a:lnTo>
                                  <a:pt x="27" y="89"/>
                                </a:lnTo>
                                <a:lnTo>
                                  <a:pt x="30" y="94"/>
                                </a:lnTo>
                                <a:lnTo>
                                  <a:pt x="35" y="97"/>
                                </a:lnTo>
                                <a:lnTo>
                                  <a:pt x="38" y="100"/>
                                </a:lnTo>
                                <a:lnTo>
                                  <a:pt x="45" y="101"/>
                                </a:lnTo>
                                <a:lnTo>
                                  <a:pt x="48" y="100"/>
                                </a:lnTo>
                                <a:lnTo>
                                  <a:pt x="52" y="99"/>
                                </a:lnTo>
                                <a:lnTo>
                                  <a:pt x="54" y="96"/>
                                </a:lnTo>
                                <a:lnTo>
                                  <a:pt x="58" y="94"/>
                                </a:lnTo>
                                <a:lnTo>
                                  <a:pt x="61" y="89"/>
                                </a:lnTo>
                                <a:lnTo>
                                  <a:pt x="62" y="83"/>
                                </a:lnTo>
                                <a:lnTo>
                                  <a:pt x="63" y="76"/>
                                </a:lnTo>
                                <a:lnTo>
                                  <a:pt x="64" y="68"/>
                                </a:lnTo>
                                <a:lnTo>
                                  <a:pt x="64" y="33"/>
                                </a:lnTo>
                                <a:lnTo>
                                  <a:pt x="64" y="32"/>
                                </a:lnTo>
                                <a:lnTo>
                                  <a:pt x="64" y="32"/>
                                </a:lnTo>
                                <a:lnTo>
                                  <a:pt x="64" y="31"/>
                                </a:lnTo>
                                <a:lnTo>
                                  <a:pt x="65" y="31"/>
                                </a:lnTo>
                                <a:lnTo>
                                  <a:pt x="67" y="31"/>
                                </a:lnTo>
                                <a:lnTo>
                                  <a:pt x="69" y="30"/>
                                </a:lnTo>
                                <a:lnTo>
                                  <a:pt x="70" y="30"/>
                                </a:lnTo>
                                <a:lnTo>
                                  <a:pt x="74" y="30"/>
                                </a:lnTo>
                                <a:lnTo>
                                  <a:pt x="77" y="30"/>
                                </a:lnTo>
                                <a:lnTo>
                                  <a:pt x="79" y="30"/>
                                </a:lnTo>
                                <a:lnTo>
                                  <a:pt x="80" y="31"/>
                                </a:lnTo>
                                <a:lnTo>
                                  <a:pt x="82" y="31"/>
                                </a:lnTo>
                                <a:lnTo>
                                  <a:pt x="83" y="31"/>
                                </a:lnTo>
                                <a:lnTo>
                                  <a:pt x="83" y="32"/>
                                </a:lnTo>
                                <a:lnTo>
                                  <a:pt x="84" y="32"/>
                                </a:lnTo>
                                <a:lnTo>
                                  <a:pt x="84" y="33"/>
                                </a:lnTo>
                                <a:lnTo>
                                  <a:pt x="84" y="68"/>
                                </a:lnTo>
                                <a:lnTo>
                                  <a:pt x="84" y="74"/>
                                </a:lnTo>
                                <a:lnTo>
                                  <a:pt x="85" y="81"/>
                                </a:lnTo>
                                <a:lnTo>
                                  <a:pt x="86" y="86"/>
                                </a:lnTo>
                                <a:lnTo>
                                  <a:pt x="89" y="91"/>
                                </a:lnTo>
                                <a:lnTo>
                                  <a:pt x="91" y="95"/>
                                </a:lnTo>
                                <a:lnTo>
                                  <a:pt x="95" y="97"/>
                                </a:lnTo>
                                <a:lnTo>
                                  <a:pt x="99" y="100"/>
                                </a:lnTo>
                                <a:lnTo>
                                  <a:pt x="104" y="101"/>
                                </a:lnTo>
                                <a:lnTo>
                                  <a:pt x="110" y="100"/>
                                </a:lnTo>
                                <a:lnTo>
                                  <a:pt x="114" y="97"/>
                                </a:lnTo>
                                <a:lnTo>
                                  <a:pt x="118" y="94"/>
                                </a:lnTo>
                                <a:lnTo>
                                  <a:pt x="121" y="89"/>
                                </a:lnTo>
                                <a:lnTo>
                                  <a:pt x="123" y="83"/>
                                </a:lnTo>
                                <a:lnTo>
                                  <a:pt x="126" y="75"/>
                                </a:lnTo>
                                <a:lnTo>
                                  <a:pt x="127" y="67"/>
                                </a:lnTo>
                                <a:lnTo>
                                  <a:pt x="127" y="58"/>
                                </a:lnTo>
                                <a:lnTo>
                                  <a:pt x="127" y="46"/>
                                </a:lnTo>
                                <a:lnTo>
                                  <a:pt x="125" y="36"/>
                                </a:lnTo>
                                <a:lnTo>
                                  <a:pt x="122" y="26"/>
                                </a:lnTo>
                                <a:lnTo>
                                  <a:pt x="118" y="18"/>
                                </a:lnTo>
                                <a:lnTo>
                                  <a:pt x="116" y="12"/>
                                </a:lnTo>
                                <a:lnTo>
                                  <a:pt x="114" y="7"/>
                                </a:lnTo>
                                <a:lnTo>
                                  <a:pt x="111" y="4"/>
                                </a:lnTo>
                                <a:lnTo>
                                  <a:pt x="111" y="2"/>
                                </a:lnTo>
                                <a:lnTo>
                                  <a:pt x="111" y="1"/>
                                </a:lnTo>
                                <a:lnTo>
                                  <a:pt x="111" y="1"/>
                                </a:lnTo>
                                <a:lnTo>
                                  <a:pt x="112" y="1"/>
                                </a:lnTo>
                                <a:lnTo>
                                  <a:pt x="112" y="0"/>
                                </a:lnTo>
                                <a:lnTo>
                                  <a:pt x="114" y="0"/>
                                </a:lnTo>
                                <a:lnTo>
                                  <a:pt x="116" y="0"/>
                                </a:lnTo>
                                <a:lnTo>
                                  <a:pt x="118" y="0"/>
                                </a:lnTo>
                                <a:lnTo>
                                  <a:pt x="121" y="0"/>
                                </a:lnTo>
                                <a:lnTo>
                                  <a:pt x="123" y="0"/>
                                </a:lnTo>
                                <a:lnTo>
                                  <a:pt x="125" y="0"/>
                                </a:lnTo>
                                <a:lnTo>
                                  <a:pt x="127" y="0"/>
                                </a:lnTo>
                                <a:lnTo>
                                  <a:pt x="127" y="0"/>
                                </a:lnTo>
                                <a:lnTo>
                                  <a:pt x="128" y="0"/>
                                </a:lnTo>
                                <a:lnTo>
                                  <a:pt x="130" y="1"/>
                                </a:lnTo>
                                <a:lnTo>
                                  <a:pt x="130" y="1"/>
                                </a:lnTo>
                                <a:lnTo>
                                  <a:pt x="131" y="1"/>
                                </a:lnTo>
                                <a:lnTo>
                                  <a:pt x="131" y="2"/>
                                </a:lnTo>
                                <a:lnTo>
                                  <a:pt x="132" y="5"/>
                                </a:lnTo>
                                <a:lnTo>
                                  <a:pt x="134" y="7"/>
                                </a:lnTo>
                                <a:lnTo>
                                  <a:pt x="136" y="11"/>
                                </a:lnTo>
                                <a:lnTo>
                                  <a:pt x="138" y="15"/>
                                </a:lnTo>
                                <a:lnTo>
                                  <a:pt x="139" y="20"/>
                                </a:lnTo>
                                <a:lnTo>
                                  <a:pt x="142" y="25"/>
                                </a:lnTo>
                                <a:lnTo>
                                  <a:pt x="143" y="31"/>
                                </a:lnTo>
                                <a:lnTo>
                                  <a:pt x="146" y="37"/>
                                </a:lnTo>
                                <a:lnTo>
                                  <a:pt x="147" y="43"/>
                                </a:lnTo>
                                <a:lnTo>
                                  <a:pt x="147" y="51"/>
                                </a:lnTo>
                                <a:lnTo>
                                  <a:pt x="147" y="5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97" name="Freeform 1164"/>
                        <wps:cNvSpPr>
                          <a:spLocks/>
                        </wps:cNvSpPr>
                        <wps:spPr bwMode="auto">
                          <a:xfrm>
                            <a:off x="371475" y="2238375"/>
                            <a:ext cx="31750" cy="7938"/>
                          </a:xfrm>
                          <a:custGeom>
                            <a:avLst/>
                            <a:gdLst>
                              <a:gd name="T0" fmla="*/ 59 w 59"/>
                              <a:gd name="T1" fmla="*/ 8 h 16"/>
                              <a:gd name="T2" fmla="*/ 59 w 59"/>
                              <a:gd name="T3" fmla="*/ 12 h 16"/>
                              <a:gd name="T4" fmla="*/ 58 w 59"/>
                              <a:gd name="T5" fmla="*/ 14 h 16"/>
                              <a:gd name="T6" fmla="*/ 56 w 59"/>
                              <a:gd name="T7" fmla="*/ 16 h 16"/>
                              <a:gd name="T8" fmla="*/ 55 w 59"/>
                              <a:gd name="T9" fmla="*/ 16 h 16"/>
                              <a:gd name="T10" fmla="*/ 5 w 59"/>
                              <a:gd name="T11" fmla="*/ 16 h 16"/>
                              <a:gd name="T12" fmla="*/ 2 w 59"/>
                              <a:gd name="T13" fmla="*/ 16 h 16"/>
                              <a:gd name="T14" fmla="*/ 1 w 59"/>
                              <a:gd name="T15" fmla="*/ 14 h 16"/>
                              <a:gd name="T16" fmla="*/ 0 w 59"/>
                              <a:gd name="T17" fmla="*/ 12 h 16"/>
                              <a:gd name="T18" fmla="*/ 0 w 59"/>
                              <a:gd name="T19" fmla="*/ 8 h 16"/>
                              <a:gd name="T20" fmla="*/ 0 w 59"/>
                              <a:gd name="T21" fmla="*/ 3 h 16"/>
                              <a:gd name="T22" fmla="*/ 1 w 59"/>
                              <a:gd name="T23" fmla="*/ 2 h 16"/>
                              <a:gd name="T24" fmla="*/ 2 w 59"/>
                              <a:gd name="T25" fmla="*/ 0 h 16"/>
                              <a:gd name="T26" fmla="*/ 5 w 59"/>
                              <a:gd name="T27" fmla="*/ 0 h 16"/>
                              <a:gd name="T28" fmla="*/ 55 w 59"/>
                              <a:gd name="T29" fmla="*/ 0 h 16"/>
                              <a:gd name="T30" fmla="*/ 55 w 59"/>
                              <a:gd name="T31" fmla="*/ 0 h 16"/>
                              <a:gd name="T32" fmla="*/ 56 w 59"/>
                              <a:gd name="T33" fmla="*/ 0 h 16"/>
                              <a:gd name="T34" fmla="*/ 58 w 59"/>
                              <a:gd name="T35" fmla="*/ 1 h 16"/>
                              <a:gd name="T36" fmla="*/ 58 w 59"/>
                              <a:gd name="T37" fmla="*/ 2 h 16"/>
                              <a:gd name="T38" fmla="*/ 58 w 59"/>
                              <a:gd name="T39" fmla="*/ 2 h 16"/>
                              <a:gd name="T40" fmla="*/ 59 w 59"/>
                              <a:gd name="T41" fmla="*/ 5 h 16"/>
                              <a:gd name="T42" fmla="*/ 59 w 59"/>
                              <a:gd name="T43" fmla="*/ 6 h 16"/>
                              <a:gd name="T44" fmla="*/ 59 w 59"/>
                              <a:gd name="T45" fmla="*/ 8 h 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9" h="16">
                                <a:moveTo>
                                  <a:pt x="59" y="8"/>
                                </a:moveTo>
                                <a:lnTo>
                                  <a:pt x="59" y="12"/>
                                </a:lnTo>
                                <a:lnTo>
                                  <a:pt x="58" y="14"/>
                                </a:lnTo>
                                <a:lnTo>
                                  <a:pt x="56" y="16"/>
                                </a:lnTo>
                                <a:lnTo>
                                  <a:pt x="55" y="16"/>
                                </a:lnTo>
                                <a:lnTo>
                                  <a:pt x="5" y="16"/>
                                </a:lnTo>
                                <a:lnTo>
                                  <a:pt x="2" y="16"/>
                                </a:lnTo>
                                <a:lnTo>
                                  <a:pt x="1" y="14"/>
                                </a:lnTo>
                                <a:lnTo>
                                  <a:pt x="0" y="12"/>
                                </a:lnTo>
                                <a:lnTo>
                                  <a:pt x="0" y="8"/>
                                </a:lnTo>
                                <a:lnTo>
                                  <a:pt x="0" y="3"/>
                                </a:lnTo>
                                <a:lnTo>
                                  <a:pt x="1" y="2"/>
                                </a:lnTo>
                                <a:lnTo>
                                  <a:pt x="2" y="0"/>
                                </a:lnTo>
                                <a:lnTo>
                                  <a:pt x="5" y="0"/>
                                </a:lnTo>
                                <a:lnTo>
                                  <a:pt x="55" y="0"/>
                                </a:lnTo>
                                <a:lnTo>
                                  <a:pt x="55" y="0"/>
                                </a:lnTo>
                                <a:lnTo>
                                  <a:pt x="56" y="0"/>
                                </a:lnTo>
                                <a:lnTo>
                                  <a:pt x="58" y="1"/>
                                </a:lnTo>
                                <a:lnTo>
                                  <a:pt x="58" y="2"/>
                                </a:lnTo>
                                <a:lnTo>
                                  <a:pt x="58" y="2"/>
                                </a:lnTo>
                                <a:lnTo>
                                  <a:pt x="59" y="5"/>
                                </a:lnTo>
                                <a:lnTo>
                                  <a:pt x="59" y="6"/>
                                </a:lnTo>
                                <a:lnTo>
                                  <a:pt x="59"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98" name="Freeform 1165"/>
                        <wps:cNvSpPr>
                          <a:spLocks noEditPoints="1"/>
                        </wps:cNvSpPr>
                        <wps:spPr bwMode="auto">
                          <a:xfrm>
                            <a:off x="414338" y="2190750"/>
                            <a:ext cx="73025" cy="85725"/>
                          </a:xfrm>
                          <a:custGeom>
                            <a:avLst/>
                            <a:gdLst>
                              <a:gd name="T0" fmla="*/ 138 w 139"/>
                              <a:gd name="T1" fmla="*/ 96 h 160"/>
                              <a:gd name="T2" fmla="*/ 129 w 139"/>
                              <a:gd name="T3" fmla="*/ 127 h 160"/>
                              <a:gd name="T4" fmla="*/ 111 w 139"/>
                              <a:gd name="T5" fmla="*/ 148 h 160"/>
                              <a:gd name="T6" fmla="*/ 85 w 139"/>
                              <a:gd name="T7" fmla="*/ 159 h 160"/>
                              <a:gd name="T8" fmla="*/ 50 w 139"/>
                              <a:gd name="T9" fmla="*/ 159 h 160"/>
                              <a:gd name="T10" fmla="*/ 24 w 139"/>
                              <a:gd name="T11" fmla="*/ 149 h 160"/>
                              <a:gd name="T12" fmla="*/ 8 w 139"/>
                              <a:gd name="T13" fmla="*/ 129 h 160"/>
                              <a:gd name="T14" fmla="*/ 0 w 139"/>
                              <a:gd name="T15" fmla="*/ 100 h 160"/>
                              <a:gd name="T16" fmla="*/ 0 w 139"/>
                              <a:gd name="T17" fmla="*/ 63 h 160"/>
                              <a:gd name="T18" fmla="*/ 8 w 139"/>
                              <a:gd name="T19" fmla="*/ 33 h 160"/>
                              <a:gd name="T20" fmla="*/ 27 w 139"/>
                              <a:gd name="T21" fmla="*/ 12 h 160"/>
                              <a:gd name="T22" fmla="*/ 53 w 139"/>
                              <a:gd name="T23" fmla="*/ 1 h 160"/>
                              <a:gd name="T24" fmla="*/ 87 w 139"/>
                              <a:gd name="T25" fmla="*/ 1 h 160"/>
                              <a:gd name="T26" fmla="*/ 112 w 139"/>
                              <a:gd name="T27" fmla="*/ 11 h 160"/>
                              <a:gd name="T28" fmla="*/ 129 w 139"/>
                              <a:gd name="T29" fmla="*/ 31 h 160"/>
                              <a:gd name="T30" fmla="*/ 138 w 139"/>
                              <a:gd name="T31" fmla="*/ 60 h 160"/>
                              <a:gd name="T32" fmla="*/ 117 w 139"/>
                              <a:gd name="T33" fmla="*/ 80 h 160"/>
                              <a:gd name="T34" fmla="*/ 114 w 139"/>
                              <a:gd name="T35" fmla="*/ 55 h 160"/>
                              <a:gd name="T36" fmla="*/ 107 w 139"/>
                              <a:gd name="T37" fmla="*/ 36 h 160"/>
                              <a:gd name="T38" fmla="*/ 92 w 139"/>
                              <a:gd name="T39" fmla="*/ 22 h 160"/>
                              <a:gd name="T40" fmla="*/ 69 w 139"/>
                              <a:gd name="T41" fmla="*/ 17 h 160"/>
                              <a:gd name="T42" fmla="*/ 47 w 139"/>
                              <a:gd name="T43" fmla="*/ 22 h 160"/>
                              <a:gd name="T44" fmla="*/ 32 w 139"/>
                              <a:gd name="T45" fmla="*/ 36 h 160"/>
                              <a:gd name="T46" fmla="*/ 23 w 139"/>
                              <a:gd name="T47" fmla="*/ 55 h 160"/>
                              <a:gd name="T48" fmla="*/ 21 w 139"/>
                              <a:gd name="T49" fmla="*/ 79 h 160"/>
                              <a:gd name="T50" fmla="*/ 23 w 139"/>
                              <a:gd name="T51" fmla="*/ 105 h 160"/>
                              <a:gd name="T52" fmla="*/ 31 w 139"/>
                              <a:gd name="T53" fmla="*/ 124 h 160"/>
                              <a:gd name="T54" fmla="*/ 45 w 139"/>
                              <a:gd name="T55" fmla="*/ 138 h 160"/>
                              <a:gd name="T56" fmla="*/ 69 w 139"/>
                              <a:gd name="T57" fmla="*/ 142 h 160"/>
                              <a:gd name="T58" fmla="*/ 91 w 139"/>
                              <a:gd name="T59" fmla="*/ 137 h 160"/>
                              <a:gd name="T60" fmla="*/ 106 w 139"/>
                              <a:gd name="T61" fmla="*/ 123 h 160"/>
                              <a:gd name="T62" fmla="*/ 114 w 139"/>
                              <a:gd name="T63" fmla="*/ 103 h 160"/>
                              <a:gd name="T64" fmla="*/ 117 w 139"/>
                              <a:gd name="T65" fmla="*/ 80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39" h="160">
                                <a:moveTo>
                                  <a:pt x="139" y="77"/>
                                </a:moveTo>
                                <a:lnTo>
                                  <a:pt x="138" y="96"/>
                                </a:lnTo>
                                <a:lnTo>
                                  <a:pt x="134" y="112"/>
                                </a:lnTo>
                                <a:lnTo>
                                  <a:pt x="129" y="127"/>
                                </a:lnTo>
                                <a:lnTo>
                                  <a:pt x="120" y="138"/>
                                </a:lnTo>
                                <a:lnTo>
                                  <a:pt x="111" y="148"/>
                                </a:lnTo>
                                <a:lnTo>
                                  <a:pt x="98" y="154"/>
                                </a:lnTo>
                                <a:lnTo>
                                  <a:pt x="85" y="159"/>
                                </a:lnTo>
                                <a:lnTo>
                                  <a:pt x="68" y="160"/>
                                </a:lnTo>
                                <a:lnTo>
                                  <a:pt x="50" y="159"/>
                                </a:lnTo>
                                <a:lnTo>
                                  <a:pt x="37" y="155"/>
                                </a:lnTo>
                                <a:lnTo>
                                  <a:pt x="24" y="149"/>
                                </a:lnTo>
                                <a:lnTo>
                                  <a:pt x="16" y="139"/>
                                </a:lnTo>
                                <a:lnTo>
                                  <a:pt x="8" y="129"/>
                                </a:lnTo>
                                <a:lnTo>
                                  <a:pt x="3" y="114"/>
                                </a:lnTo>
                                <a:lnTo>
                                  <a:pt x="0" y="100"/>
                                </a:lnTo>
                                <a:lnTo>
                                  <a:pt x="0" y="81"/>
                                </a:lnTo>
                                <a:lnTo>
                                  <a:pt x="0" y="63"/>
                                </a:lnTo>
                                <a:lnTo>
                                  <a:pt x="3" y="47"/>
                                </a:lnTo>
                                <a:lnTo>
                                  <a:pt x="8" y="33"/>
                                </a:lnTo>
                                <a:lnTo>
                                  <a:pt x="17" y="22"/>
                                </a:lnTo>
                                <a:lnTo>
                                  <a:pt x="27" y="12"/>
                                </a:lnTo>
                                <a:lnTo>
                                  <a:pt x="39" y="6"/>
                                </a:lnTo>
                                <a:lnTo>
                                  <a:pt x="53" y="1"/>
                                </a:lnTo>
                                <a:lnTo>
                                  <a:pt x="70" y="0"/>
                                </a:lnTo>
                                <a:lnTo>
                                  <a:pt x="87" y="1"/>
                                </a:lnTo>
                                <a:lnTo>
                                  <a:pt x="101" y="5"/>
                                </a:lnTo>
                                <a:lnTo>
                                  <a:pt x="112" y="11"/>
                                </a:lnTo>
                                <a:lnTo>
                                  <a:pt x="122" y="20"/>
                                </a:lnTo>
                                <a:lnTo>
                                  <a:pt x="129" y="31"/>
                                </a:lnTo>
                                <a:lnTo>
                                  <a:pt x="134" y="44"/>
                                </a:lnTo>
                                <a:lnTo>
                                  <a:pt x="138" y="60"/>
                                </a:lnTo>
                                <a:lnTo>
                                  <a:pt x="139" y="77"/>
                                </a:lnTo>
                                <a:close/>
                                <a:moveTo>
                                  <a:pt x="117" y="80"/>
                                </a:moveTo>
                                <a:lnTo>
                                  <a:pt x="117" y="66"/>
                                </a:lnTo>
                                <a:lnTo>
                                  <a:pt x="114" y="55"/>
                                </a:lnTo>
                                <a:lnTo>
                                  <a:pt x="112" y="44"/>
                                </a:lnTo>
                                <a:lnTo>
                                  <a:pt x="107" y="36"/>
                                </a:lnTo>
                                <a:lnTo>
                                  <a:pt x="101" y="27"/>
                                </a:lnTo>
                                <a:lnTo>
                                  <a:pt x="92" y="22"/>
                                </a:lnTo>
                                <a:lnTo>
                                  <a:pt x="82" y="18"/>
                                </a:lnTo>
                                <a:lnTo>
                                  <a:pt x="69" y="17"/>
                                </a:lnTo>
                                <a:lnTo>
                                  <a:pt x="56" y="18"/>
                                </a:lnTo>
                                <a:lnTo>
                                  <a:pt x="47" y="22"/>
                                </a:lnTo>
                                <a:lnTo>
                                  <a:pt x="38" y="28"/>
                                </a:lnTo>
                                <a:lnTo>
                                  <a:pt x="32" y="36"/>
                                </a:lnTo>
                                <a:lnTo>
                                  <a:pt x="27" y="44"/>
                                </a:lnTo>
                                <a:lnTo>
                                  <a:pt x="23" y="55"/>
                                </a:lnTo>
                                <a:lnTo>
                                  <a:pt x="22" y="66"/>
                                </a:lnTo>
                                <a:lnTo>
                                  <a:pt x="21" y="79"/>
                                </a:lnTo>
                                <a:lnTo>
                                  <a:pt x="22" y="92"/>
                                </a:lnTo>
                                <a:lnTo>
                                  <a:pt x="23" y="105"/>
                                </a:lnTo>
                                <a:lnTo>
                                  <a:pt x="26" y="116"/>
                                </a:lnTo>
                                <a:lnTo>
                                  <a:pt x="31" y="124"/>
                                </a:lnTo>
                                <a:lnTo>
                                  <a:pt x="37" y="132"/>
                                </a:lnTo>
                                <a:lnTo>
                                  <a:pt x="45" y="138"/>
                                </a:lnTo>
                                <a:lnTo>
                                  <a:pt x="55" y="142"/>
                                </a:lnTo>
                                <a:lnTo>
                                  <a:pt x="69" y="142"/>
                                </a:lnTo>
                                <a:lnTo>
                                  <a:pt x="81" y="142"/>
                                </a:lnTo>
                                <a:lnTo>
                                  <a:pt x="91" y="137"/>
                                </a:lnTo>
                                <a:lnTo>
                                  <a:pt x="100" y="132"/>
                                </a:lnTo>
                                <a:lnTo>
                                  <a:pt x="106" y="123"/>
                                </a:lnTo>
                                <a:lnTo>
                                  <a:pt x="111" y="114"/>
                                </a:lnTo>
                                <a:lnTo>
                                  <a:pt x="114" y="103"/>
                                </a:lnTo>
                                <a:lnTo>
                                  <a:pt x="117" y="92"/>
                                </a:lnTo>
                                <a:lnTo>
                                  <a:pt x="117" y="8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699" name="Freeform 1166"/>
                        <wps:cNvSpPr>
                          <a:spLocks/>
                        </wps:cNvSpPr>
                        <wps:spPr bwMode="auto">
                          <a:xfrm>
                            <a:off x="495300" y="2214562"/>
                            <a:ext cx="50800" cy="60325"/>
                          </a:xfrm>
                          <a:custGeom>
                            <a:avLst/>
                            <a:gdLst>
                              <a:gd name="T0" fmla="*/ 96 w 96"/>
                              <a:gd name="T1" fmla="*/ 111 h 116"/>
                              <a:gd name="T2" fmla="*/ 96 w 96"/>
                              <a:gd name="T3" fmla="*/ 113 h 116"/>
                              <a:gd name="T4" fmla="*/ 93 w 96"/>
                              <a:gd name="T5" fmla="*/ 115 h 116"/>
                              <a:gd name="T6" fmla="*/ 90 w 96"/>
                              <a:gd name="T7" fmla="*/ 116 h 116"/>
                              <a:gd name="T8" fmla="*/ 82 w 96"/>
                              <a:gd name="T9" fmla="*/ 116 h 116"/>
                              <a:gd name="T10" fmla="*/ 77 w 96"/>
                              <a:gd name="T11" fmla="*/ 115 h 116"/>
                              <a:gd name="T12" fmla="*/ 75 w 96"/>
                              <a:gd name="T13" fmla="*/ 115 h 116"/>
                              <a:gd name="T14" fmla="*/ 74 w 96"/>
                              <a:gd name="T15" fmla="*/ 113 h 116"/>
                              <a:gd name="T16" fmla="*/ 48 w 96"/>
                              <a:gd name="T17" fmla="*/ 69 h 116"/>
                              <a:gd name="T18" fmla="*/ 21 w 96"/>
                              <a:gd name="T19" fmla="*/ 113 h 116"/>
                              <a:gd name="T20" fmla="*/ 19 w 96"/>
                              <a:gd name="T21" fmla="*/ 115 h 116"/>
                              <a:gd name="T22" fmla="*/ 17 w 96"/>
                              <a:gd name="T23" fmla="*/ 115 h 116"/>
                              <a:gd name="T24" fmla="*/ 13 w 96"/>
                              <a:gd name="T25" fmla="*/ 116 h 116"/>
                              <a:gd name="T26" fmla="*/ 7 w 96"/>
                              <a:gd name="T27" fmla="*/ 116 h 116"/>
                              <a:gd name="T28" fmla="*/ 2 w 96"/>
                              <a:gd name="T29" fmla="*/ 115 h 116"/>
                              <a:gd name="T30" fmla="*/ 0 w 96"/>
                              <a:gd name="T31" fmla="*/ 113 h 116"/>
                              <a:gd name="T32" fmla="*/ 0 w 96"/>
                              <a:gd name="T33" fmla="*/ 111 h 116"/>
                              <a:gd name="T34" fmla="*/ 34 w 96"/>
                              <a:gd name="T35" fmla="*/ 57 h 116"/>
                              <a:gd name="T36" fmla="*/ 2 w 96"/>
                              <a:gd name="T37" fmla="*/ 4 h 116"/>
                              <a:gd name="T38" fmla="*/ 2 w 96"/>
                              <a:gd name="T39" fmla="*/ 1 h 116"/>
                              <a:gd name="T40" fmla="*/ 5 w 96"/>
                              <a:gd name="T41" fmla="*/ 0 h 116"/>
                              <a:gd name="T42" fmla="*/ 10 w 96"/>
                              <a:gd name="T43" fmla="*/ 0 h 116"/>
                              <a:gd name="T44" fmla="*/ 16 w 96"/>
                              <a:gd name="T45" fmla="*/ 0 h 116"/>
                              <a:gd name="T46" fmla="*/ 21 w 96"/>
                              <a:gd name="T47" fmla="*/ 0 h 116"/>
                              <a:gd name="T48" fmla="*/ 23 w 96"/>
                              <a:gd name="T49" fmla="*/ 1 h 116"/>
                              <a:gd name="T50" fmla="*/ 24 w 96"/>
                              <a:gd name="T51" fmla="*/ 2 h 116"/>
                              <a:gd name="T52" fmla="*/ 49 w 96"/>
                              <a:gd name="T53" fmla="*/ 43 h 116"/>
                              <a:gd name="T54" fmla="*/ 75 w 96"/>
                              <a:gd name="T55" fmla="*/ 2 h 116"/>
                              <a:gd name="T56" fmla="*/ 76 w 96"/>
                              <a:gd name="T57" fmla="*/ 1 h 116"/>
                              <a:gd name="T58" fmla="*/ 77 w 96"/>
                              <a:gd name="T59" fmla="*/ 0 h 116"/>
                              <a:gd name="T60" fmla="*/ 82 w 96"/>
                              <a:gd name="T61" fmla="*/ 0 h 116"/>
                              <a:gd name="T62" fmla="*/ 88 w 96"/>
                              <a:gd name="T63" fmla="*/ 0 h 116"/>
                              <a:gd name="T64" fmla="*/ 92 w 96"/>
                              <a:gd name="T65" fmla="*/ 0 h 116"/>
                              <a:gd name="T66" fmla="*/ 95 w 96"/>
                              <a:gd name="T67" fmla="*/ 1 h 116"/>
                              <a:gd name="T68" fmla="*/ 95 w 96"/>
                              <a:gd name="T69" fmla="*/ 4 h 116"/>
                              <a:gd name="T70" fmla="*/ 61 w 96"/>
                              <a:gd name="T71" fmla="*/ 55 h 1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96" h="116">
                                <a:moveTo>
                                  <a:pt x="96" y="110"/>
                                </a:moveTo>
                                <a:lnTo>
                                  <a:pt x="96" y="111"/>
                                </a:lnTo>
                                <a:lnTo>
                                  <a:pt x="96" y="112"/>
                                </a:lnTo>
                                <a:lnTo>
                                  <a:pt x="96" y="113"/>
                                </a:lnTo>
                                <a:lnTo>
                                  <a:pt x="95" y="115"/>
                                </a:lnTo>
                                <a:lnTo>
                                  <a:pt x="93" y="115"/>
                                </a:lnTo>
                                <a:lnTo>
                                  <a:pt x="92" y="115"/>
                                </a:lnTo>
                                <a:lnTo>
                                  <a:pt x="90" y="116"/>
                                </a:lnTo>
                                <a:lnTo>
                                  <a:pt x="86" y="116"/>
                                </a:lnTo>
                                <a:lnTo>
                                  <a:pt x="82" y="116"/>
                                </a:lnTo>
                                <a:lnTo>
                                  <a:pt x="80" y="115"/>
                                </a:lnTo>
                                <a:lnTo>
                                  <a:pt x="77" y="115"/>
                                </a:lnTo>
                                <a:lnTo>
                                  <a:pt x="76" y="115"/>
                                </a:lnTo>
                                <a:lnTo>
                                  <a:pt x="75" y="115"/>
                                </a:lnTo>
                                <a:lnTo>
                                  <a:pt x="75" y="113"/>
                                </a:lnTo>
                                <a:lnTo>
                                  <a:pt x="74" y="113"/>
                                </a:lnTo>
                                <a:lnTo>
                                  <a:pt x="74" y="112"/>
                                </a:lnTo>
                                <a:lnTo>
                                  <a:pt x="48" y="69"/>
                                </a:lnTo>
                                <a:lnTo>
                                  <a:pt x="22" y="112"/>
                                </a:lnTo>
                                <a:lnTo>
                                  <a:pt x="21" y="113"/>
                                </a:lnTo>
                                <a:lnTo>
                                  <a:pt x="21" y="113"/>
                                </a:lnTo>
                                <a:lnTo>
                                  <a:pt x="19" y="115"/>
                                </a:lnTo>
                                <a:lnTo>
                                  <a:pt x="18" y="115"/>
                                </a:lnTo>
                                <a:lnTo>
                                  <a:pt x="17" y="115"/>
                                </a:lnTo>
                                <a:lnTo>
                                  <a:pt x="16" y="115"/>
                                </a:lnTo>
                                <a:lnTo>
                                  <a:pt x="13" y="116"/>
                                </a:lnTo>
                                <a:lnTo>
                                  <a:pt x="10" y="116"/>
                                </a:lnTo>
                                <a:lnTo>
                                  <a:pt x="7" y="116"/>
                                </a:lnTo>
                                <a:lnTo>
                                  <a:pt x="5" y="115"/>
                                </a:lnTo>
                                <a:lnTo>
                                  <a:pt x="2" y="115"/>
                                </a:lnTo>
                                <a:lnTo>
                                  <a:pt x="1" y="115"/>
                                </a:lnTo>
                                <a:lnTo>
                                  <a:pt x="0" y="113"/>
                                </a:lnTo>
                                <a:lnTo>
                                  <a:pt x="0" y="112"/>
                                </a:lnTo>
                                <a:lnTo>
                                  <a:pt x="0" y="111"/>
                                </a:lnTo>
                                <a:lnTo>
                                  <a:pt x="1" y="110"/>
                                </a:lnTo>
                                <a:lnTo>
                                  <a:pt x="34" y="57"/>
                                </a:lnTo>
                                <a:lnTo>
                                  <a:pt x="3" y="6"/>
                                </a:lnTo>
                                <a:lnTo>
                                  <a:pt x="2" y="4"/>
                                </a:lnTo>
                                <a:lnTo>
                                  <a:pt x="2" y="2"/>
                                </a:lnTo>
                                <a:lnTo>
                                  <a:pt x="2" y="1"/>
                                </a:lnTo>
                                <a:lnTo>
                                  <a:pt x="3" y="1"/>
                                </a:lnTo>
                                <a:lnTo>
                                  <a:pt x="5" y="0"/>
                                </a:lnTo>
                                <a:lnTo>
                                  <a:pt x="6" y="0"/>
                                </a:lnTo>
                                <a:lnTo>
                                  <a:pt x="10" y="0"/>
                                </a:lnTo>
                                <a:lnTo>
                                  <a:pt x="12" y="0"/>
                                </a:lnTo>
                                <a:lnTo>
                                  <a:pt x="16" y="0"/>
                                </a:lnTo>
                                <a:lnTo>
                                  <a:pt x="18" y="0"/>
                                </a:lnTo>
                                <a:lnTo>
                                  <a:pt x="21" y="0"/>
                                </a:lnTo>
                                <a:lnTo>
                                  <a:pt x="22" y="0"/>
                                </a:lnTo>
                                <a:lnTo>
                                  <a:pt x="23" y="1"/>
                                </a:lnTo>
                                <a:lnTo>
                                  <a:pt x="23" y="1"/>
                                </a:lnTo>
                                <a:lnTo>
                                  <a:pt x="24" y="2"/>
                                </a:lnTo>
                                <a:lnTo>
                                  <a:pt x="24" y="2"/>
                                </a:lnTo>
                                <a:lnTo>
                                  <a:pt x="49" y="43"/>
                                </a:lnTo>
                                <a:lnTo>
                                  <a:pt x="74" y="2"/>
                                </a:lnTo>
                                <a:lnTo>
                                  <a:pt x="75" y="2"/>
                                </a:lnTo>
                                <a:lnTo>
                                  <a:pt x="75" y="1"/>
                                </a:lnTo>
                                <a:lnTo>
                                  <a:pt x="76" y="1"/>
                                </a:lnTo>
                                <a:lnTo>
                                  <a:pt x="77" y="0"/>
                                </a:lnTo>
                                <a:lnTo>
                                  <a:pt x="77" y="0"/>
                                </a:lnTo>
                                <a:lnTo>
                                  <a:pt x="80" y="0"/>
                                </a:lnTo>
                                <a:lnTo>
                                  <a:pt x="82" y="0"/>
                                </a:lnTo>
                                <a:lnTo>
                                  <a:pt x="85" y="0"/>
                                </a:lnTo>
                                <a:lnTo>
                                  <a:pt x="88" y="0"/>
                                </a:lnTo>
                                <a:lnTo>
                                  <a:pt x="91" y="0"/>
                                </a:lnTo>
                                <a:lnTo>
                                  <a:pt x="92" y="0"/>
                                </a:lnTo>
                                <a:lnTo>
                                  <a:pt x="93" y="1"/>
                                </a:lnTo>
                                <a:lnTo>
                                  <a:pt x="95" y="1"/>
                                </a:lnTo>
                                <a:lnTo>
                                  <a:pt x="95" y="2"/>
                                </a:lnTo>
                                <a:lnTo>
                                  <a:pt x="95" y="4"/>
                                </a:lnTo>
                                <a:lnTo>
                                  <a:pt x="93" y="6"/>
                                </a:lnTo>
                                <a:lnTo>
                                  <a:pt x="61" y="55"/>
                                </a:lnTo>
                                <a:lnTo>
                                  <a:pt x="96"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00" name="Freeform 1167"/>
                        <wps:cNvSpPr>
                          <a:spLocks noEditPoints="1"/>
                        </wps:cNvSpPr>
                        <wps:spPr bwMode="auto">
                          <a:xfrm>
                            <a:off x="558800" y="2189162"/>
                            <a:ext cx="12700" cy="85725"/>
                          </a:xfrm>
                          <a:custGeom>
                            <a:avLst/>
                            <a:gdLst>
                              <a:gd name="T0" fmla="*/ 22 w 25"/>
                              <a:gd name="T1" fmla="*/ 158 h 162"/>
                              <a:gd name="T2" fmla="*/ 22 w 25"/>
                              <a:gd name="T3" fmla="*/ 158 h 162"/>
                              <a:gd name="T4" fmla="*/ 21 w 25"/>
                              <a:gd name="T5" fmla="*/ 159 h 162"/>
                              <a:gd name="T6" fmla="*/ 21 w 25"/>
                              <a:gd name="T7" fmla="*/ 159 h 162"/>
                              <a:gd name="T8" fmla="*/ 20 w 25"/>
                              <a:gd name="T9" fmla="*/ 161 h 162"/>
                              <a:gd name="T10" fmla="*/ 18 w 25"/>
                              <a:gd name="T11" fmla="*/ 161 h 162"/>
                              <a:gd name="T12" fmla="*/ 17 w 25"/>
                              <a:gd name="T13" fmla="*/ 161 h 162"/>
                              <a:gd name="T14" fmla="*/ 15 w 25"/>
                              <a:gd name="T15" fmla="*/ 162 h 162"/>
                              <a:gd name="T16" fmla="*/ 12 w 25"/>
                              <a:gd name="T17" fmla="*/ 162 h 162"/>
                              <a:gd name="T18" fmla="*/ 10 w 25"/>
                              <a:gd name="T19" fmla="*/ 162 h 162"/>
                              <a:gd name="T20" fmla="*/ 7 w 25"/>
                              <a:gd name="T21" fmla="*/ 161 h 162"/>
                              <a:gd name="T22" fmla="*/ 5 w 25"/>
                              <a:gd name="T23" fmla="*/ 161 h 162"/>
                              <a:gd name="T24" fmla="*/ 4 w 25"/>
                              <a:gd name="T25" fmla="*/ 161 h 162"/>
                              <a:gd name="T26" fmla="*/ 4 w 25"/>
                              <a:gd name="T27" fmla="*/ 159 h 162"/>
                              <a:gd name="T28" fmla="*/ 2 w 25"/>
                              <a:gd name="T29" fmla="*/ 159 h 162"/>
                              <a:gd name="T30" fmla="*/ 2 w 25"/>
                              <a:gd name="T31" fmla="*/ 158 h 162"/>
                              <a:gd name="T32" fmla="*/ 2 w 25"/>
                              <a:gd name="T33" fmla="*/ 158 h 162"/>
                              <a:gd name="T34" fmla="*/ 2 w 25"/>
                              <a:gd name="T35" fmla="*/ 50 h 162"/>
                              <a:gd name="T36" fmla="*/ 2 w 25"/>
                              <a:gd name="T37" fmla="*/ 48 h 162"/>
                              <a:gd name="T38" fmla="*/ 2 w 25"/>
                              <a:gd name="T39" fmla="*/ 47 h 162"/>
                              <a:gd name="T40" fmla="*/ 4 w 25"/>
                              <a:gd name="T41" fmla="*/ 47 h 162"/>
                              <a:gd name="T42" fmla="*/ 4 w 25"/>
                              <a:gd name="T43" fmla="*/ 46 h 162"/>
                              <a:gd name="T44" fmla="*/ 5 w 25"/>
                              <a:gd name="T45" fmla="*/ 46 h 162"/>
                              <a:gd name="T46" fmla="*/ 7 w 25"/>
                              <a:gd name="T47" fmla="*/ 46 h 162"/>
                              <a:gd name="T48" fmla="*/ 10 w 25"/>
                              <a:gd name="T49" fmla="*/ 46 h 162"/>
                              <a:gd name="T50" fmla="*/ 12 w 25"/>
                              <a:gd name="T51" fmla="*/ 46 h 162"/>
                              <a:gd name="T52" fmla="*/ 15 w 25"/>
                              <a:gd name="T53" fmla="*/ 46 h 162"/>
                              <a:gd name="T54" fmla="*/ 17 w 25"/>
                              <a:gd name="T55" fmla="*/ 46 h 162"/>
                              <a:gd name="T56" fmla="*/ 18 w 25"/>
                              <a:gd name="T57" fmla="*/ 46 h 162"/>
                              <a:gd name="T58" fmla="*/ 20 w 25"/>
                              <a:gd name="T59" fmla="*/ 46 h 162"/>
                              <a:gd name="T60" fmla="*/ 21 w 25"/>
                              <a:gd name="T61" fmla="*/ 47 h 162"/>
                              <a:gd name="T62" fmla="*/ 21 w 25"/>
                              <a:gd name="T63" fmla="*/ 47 h 162"/>
                              <a:gd name="T64" fmla="*/ 22 w 25"/>
                              <a:gd name="T65" fmla="*/ 48 h 162"/>
                              <a:gd name="T66" fmla="*/ 22 w 25"/>
                              <a:gd name="T67" fmla="*/ 50 h 162"/>
                              <a:gd name="T68" fmla="*/ 22 w 25"/>
                              <a:gd name="T69" fmla="*/ 158 h 162"/>
                              <a:gd name="T70" fmla="*/ 25 w 25"/>
                              <a:gd name="T71" fmla="*/ 13 h 162"/>
                              <a:gd name="T72" fmla="*/ 23 w 25"/>
                              <a:gd name="T73" fmla="*/ 19 h 162"/>
                              <a:gd name="T74" fmla="*/ 22 w 25"/>
                              <a:gd name="T75" fmla="*/ 23 h 162"/>
                              <a:gd name="T76" fmla="*/ 18 w 25"/>
                              <a:gd name="T77" fmla="*/ 24 h 162"/>
                              <a:gd name="T78" fmla="*/ 12 w 25"/>
                              <a:gd name="T79" fmla="*/ 25 h 162"/>
                              <a:gd name="T80" fmla="*/ 6 w 25"/>
                              <a:gd name="T81" fmla="*/ 24 h 162"/>
                              <a:gd name="T82" fmla="*/ 2 w 25"/>
                              <a:gd name="T83" fmla="*/ 23 h 162"/>
                              <a:gd name="T84" fmla="*/ 0 w 25"/>
                              <a:gd name="T85" fmla="*/ 19 h 162"/>
                              <a:gd name="T86" fmla="*/ 0 w 25"/>
                              <a:gd name="T87" fmla="*/ 13 h 162"/>
                              <a:gd name="T88" fmla="*/ 0 w 25"/>
                              <a:gd name="T89" fmla="*/ 7 h 162"/>
                              <a:gd name="T90" fmla="*/ 2 w 25"/>
                              <a:gd name="T91" fmla="*/ 4 h 162"/>
                              <a:gd name="T92" fmla="*/ 6 w 25"/>
                              <a:gd name="T93" fmla="*/ 2 h 162"/>
                              <a:gd name="T94" fmla="*/ 12 w 25"/>
                              <a:gd name="T95" fmla="*/ 0 h 162"/>
                              <a:gd name="T96" fmla="*/ 18 w 25"/>
                              <a:gd name="T97" fmla="*/ 2 h 162"/>
                              <a:gd name="T98" fmla="*/ 22 w 25"/>
                              <a:gd name="T99" fmla="*/ 4 h 162"/>
                              <a:gd name="T100" fmla="*/ 23 w 25"/>
                              <a:gd name="T101" fmla="*/ 7 h 162"/>
                              <a:gd name="T102" fmla="*/ 25 w 25"/>
                              <a:gd name="T103" fmla="*/ 13 h 1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25" h="162">
                                <a:moveTo>
                                  <a:pt x="22" y="158"/>
                                </a:moveTo>
                                <a:lnTo>
                                  <a:pt x="22" y="158"/>
                                </a:lnTo>
                                <a:lnTo>
                                  <a:pt x="21" y="159"/>
                                </a:lnTo>
                                <a:lnTo>
                                  <a:pt x="21" y="159"/>
                                </a:lnTo>
                                <a:lnTo>
                                  <a:pt x="20" y="161"/>
                                </a:lnTo>
                                <a:lnTo>
                                  <a:pt x="18" y="161"/>
                                </a:lnTo>
                                <a:lnTo>
                                  <a:pt x="17" y="161"/>
                                </a:lnTo>
                                <a:lnTo>
                                  <a:pt x="15" y="162"/>
                                </a:lnTo>
                                <a:lnTo>
                                  <a:pt x="12" y="162"/>
                                </a:lnTo>
                                <a:lnTo>
                                  <a:pt x="10" y="162"/>
                                </a:lnTo>
                                <a:lnTo>
                                  <a:pt x="7" y="161"/>
                                </a:lnTo>
                                <a:lnTo>
                                  <a:pt x="5" y="161"/>
                                </a:lnTo>
                                <a:lnTo>
                                  <a:pt x="4" y="161"/>
                                </a:lnTo>
                                <a:lnTo>
                                  <a:pt x="4" y="159"/>
                                </a:lnTo>
                                <a:lnTo>
                                  <a:pt x="2" y="159"/>
                                </a:lnTo>
                                <a:lnTo>
                                  <a:pt x="2" y="158"/>
                                </a:lnTo>
                                <a:lnTo>
                                  <a:pt x="2" y="158"/>
                                </a:lnTo>
                                <a:lnTo>
                                  <a:pt x="2" y="50"/>
                                </a:lnTo>
                                <a:lnTo>
                                  <a:pt x="2" y="48"/>
                                </a:lnTo>
                                <a:lnTo>
                                  <a:pt x="2" y="47"/>
                                </a:lnTo>
                                <a:lnTo>
                                  <a:pt x="4" y="47"/>
                                </a:lnTo>
                                <a:lnTo>
                                  <a:pt x="4" y="46"/>
                                </a:lnTo>
                                <a:lnTo>
                                  <a:pt x="5" y="46"/>
                                </a:lnTo>
                                <a:lnTo>
                                  <a:pt x="7" y="46"/>
                                </a:lnTo>
                                <a:lnTo>
                                  <a:pt x="10" y="46"/>
                                </a:lnTo>
                                <a:lnTo>
                                  <a:pt x="12" y="46"/>
                                </a:lnTo>
                                <a:lnTo>
                                  <a:pt x="15" y="46"/>
                                </a:lnTo>
                                <a:lnTo>
                                  <a:pt x="17" y="46"/>
                                </a:lnTo>
                                <a:lnTo>
                                  <a:pt x="18" y="46"/>
                                </a:lnTo>
                                <a:lnTo>
                                  <a:pt x="20" y="46"/>
                                </a:lnTo>
                                <a:lnTo>
                                  <a:pt x="21" y="47"/>
                                </a:lnTo>
                                <a:lnTo>
                                  <a:pt x="21" y="47"/>
                                </a:lnTo>
                                <a:lnTo>
                                  <a:pt x="22" y="48"/>
                                </a:lnTo>
                                <a:lnTo>
                                  <a:pt x="22" y="50"/>
                                </a:lnTo>
                                <a:lnTo>
                                  <a:pt x="22" y="158"/>
                                </a:lnTo>
                                <a:close/>
                                <a:moveTo>
                                  <a:pt x="25" y="13"/>
                                </a:moveTo>
                                <a:lnTo>
                                  <a:pt x="23" y="19"/>
                                </a:lnTo>
                                <a:lnTo>
                                  <a:pt x="22" y="23"/>
                                </a:lnTo>
                                <a:lnTo>
                                  <a:pt x="18" y="24"/>
                                </a:lnTo>
                                <a:lnTo>
                                  <a:pt x="12" y="25"/>
                                </a:lnTo>
                                <a:lnTo>
                                  <a:pt x="6" y="24"/>
                                </a:lnTo>
                                <a:lnTo>
                                  <a:pt x="2" y="23"/>
                                </a:lnTo>
                                <a:lnTo>
                                  <a:pt x="0" y="19"/>
                                </a:lnTo>
                                <a:lnTo>
                                  <a:pt x="0" y="13"/>
                                </a:lnTo>
                                <a:lnTo>
                                  <a:pt x="0" y="7"/>
                                </a:lnTo>
                                <a:lnTo>
                                  <a:pt x="2" y="4"/>
                                </a:lnTo>
                                <a:lnTo>
                                  <a:pt x="6" y="2"/>
                                </a:lnTo>
                                <a:lnTo>
                                  <a:pt x="12" y="0"/>
                                </a:lnTo>
                                <a:lnTo>
                                  <a:pt x="18" y="2"/>
                                </a:lnTo>
                                <a:lnTo>
                                  <a:pt x="22" y="4"/>
                                </a:lnTo>
                                <a:lnTo>
                                  <a:pt x="23" y="7"/>
                                </a:lnTo>
                                <a:lnTo>
                                  <a:pt x="25"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01" name="Freeform 1168"/>
                        <wps:cNvSpPr>
                          <a:spLocks noEditPoints="1"/>
                        </wps:cNvSpPr>
                        <wps:spPr bwMode="auto">
                          <a:xfrm>
                            <a:off x="585788" y="2185987"/>
                            <a:ext cx="52388" cy="90488"/>
                          </a:xfrm>
                          <a:custGeom>
                            <a:avLst/>
                            <a:gdLst>
                              <a:gd name="T0" fmla="*/ 99 w 99"/>
                              <a:gd name="T1" fmla="*/ 165 h 170"/>
                              <a:gd name="T2" fmla="*/ 98 w 99"/>
                              <a:gd name="T3" fmla="*/ 168 h 170"/>
                              <a:gd name="T4" fmla="*/ 97 w 99"/>
                              <a:gd name="T5" fmla="*/ 168 h 170"/>
                              <a:gd name="T6" fmla="*/ 93 w 99"/>
                              <a:gd name="T7" fmla="*/ 169 h 170"/>
                              <a:gd name="T8" fmla="*/ 88 w 99"/>
                              <a:gd name="T9" fmla="*/ 169 h 170"/>
                              <a:gd name="T10" fmla="*/ 85 w 99"/>
                              <a:gd name="T11" fmla="*/ 168 h 170"/>
                              <a:gd name="T12" fmla="*/ 83 w 99"/>
                              <a:gd name="T13" fmla="*/ 168 h 170"/>
                              <a:gd name="T14" fmla="*/ 82 w 99"/>
                              <a:gd name="T15" fmla="*/ 165 h 170"/>
                              <a:gd name="T16" fmla="*/ 82 w 99"/>
                              <a:gd name="T17" fmla="*/ 150 h 170"/>
                              <a:gd name="T18" fmla="*/ 64 w 99"/>
                              <a:gd name="T19" fmla="*/ 165 h 170"/>
                              <a:gd name="T20" fmla="*/ 44 w 99"/>
                              <a:gd name="T21" fmla="*/ 170 h 170"/>
                              <a:gd name="T22" fmla="*/ 24 w 99"/>
                              <a:gd name="T23" fmla="*/ 165 h 170"/>
                              <a:gd name="T24" fmla="*/ 10 w 99"/>
                              <a:gd name="T25" fmla="*/ 153 h 170"/>
                              <a:gd name="T26" fmla="*/ 2 w 99"/>
                              <a:gd name="T27" fmla="*/ 134 h 170"/>
                              <a:gd name="T28" fmla="*/ 0 w 99"/>
                              <a:gd name="T29" fmla="*/ 112 h 170"/>
                              <a:gd name="T30" fmla="*/ 3 w 99"/>
                              <a:gd name="T31" fmla="*/ 86 h 170"/>
                              <a:gd name="T32" fmla="*/ 12 w 99"/>
                              <a:gd name="T33" fmla="*/ 68 h 170"/>
                              <a:gd name="T34" fmla="*/ 27 w 99"/>
                              <a:gd name="T35" fmla="*/ 55 h 170"/>
                              <a:gd name="T36" fmla="*/ 47 w 99"/>
                              <a:gd name="T37" fmla="*/ 51 h 170"/>
                              <a:gd name="T38" fmla="*/ 64 w 99"/>
                              <a:gd name="T39" fmla="*/ 55 h 170"/>
                              <a:gd name="T40" fmla="*/ 80 w 99"/>
                              <a:gd name="T41" fmla="*/ 68 h 170"/>
                              <a:gd name="T42" fmla="*/ 80 w 99"/>
                              <a:gd name="T43" fmla="*/ 4 h 170"/>
                              <a:gd name="T44" fmla="*/ 81 w 99"/>
                              <a:gd name="T45" fmla="*/ 3 h 170"/>
                              <a:gd name="T46" fmla="*/ 83 w 99"/>
                              <a:gd name="T47" fmla="*/ 1 h 170"/>
                              <a:gd name="T48" fmla="*/ 87 w 99"/>
                              <a:gd name="T49" fmla="*/ 0 h 170"/>
                              <a:gd name="T50" fmla="*/ 92 w 99"/>
                              <a:gd name="T51" fmla="*/ 0 h 170"/>
                              <a:gd name="T52" fmla="*/ 96 w 99"/>
                              <a:gd name="T53" fmla="*/ 1 h 170"/>
                              <a:gd name="T54" fmla="*/ 98 w 99"/>
                              <a:gd name="T55" fmla="*/ 3 h 170"/>
                              <a:gd name="T56" fmla="*/ 99 w 99"/>
                              <a:gd name="T57" fmla="*/ 4 h 170"/>
                              <a:gd name="T58" fmla="*/ 99 w 99"/>
                              <a:gd name="T59" fmla="*/ 165 h 170"/>
                              <a:gd name="T60" fmla="*/ 71 w 99"/>
                              <a:gd name="T61" fmla="*/ 79 h 170"/>
                              <a:gd name="T62" fmla="*/ 56 w 99"/>
                              <a:gd name="T63" fmla="*/ 69 h 170"/>
                              <a:gd name="T64" fmla="*/ 42 w 99"/>
                              <a:gd name="T65" fmla="*/ 69 h 170"/>
                              <a:gd name="T66" fmla="*/ 30 w 99"/>
                              <a:gd name="T67" fmla="*/ 75 h 170"/>
                              <a:gd name="T68" fmla="*/ 24 w 99"/>
                              <a:gd name="T69" fmla="*/ 87 h 170"/>
                              <a:gd name="T70" fmla="*/ 21 w 99"/>
                              <a:gd name="T71" fmla="*/ 102 h 170"/>
                              <a:gd name="T72" fmla="*/ 21 w 99"/>
                              <a:gd name="T73" fmla="*/ 118 h 170"/>
                              <a:gd name="T74" fmla="*/ 23 w 99"/>
                              <a:gd name="T75" fmla="*/ 133 h 170"/>
                              <a:gd name="T76" fmla="*/ 29 w 99"/>
                              <a:gd name="T77" fmla="*/ 145 h 170"/>
                              <a:gd name="T78" fmla="*/ 40 w 99"/>
                              <a:gd name="T79" fmla="*/ 153 h 170"/>
                              <a:gd name="T80" fmla="*/ 51 w 99"/>
                              <a:gd name="T81" fmla="*/ 153 h 170"/>
                              <a:gd name="T82" fmla="*/ 59 w 99"/>
                              <a:gd name="T83" fmla="*/ 150 h 170"/>
                              <a:gd name="T84" fmla="*/ 66 w 99"/>
                              <a:gd name="T85" fmla="*/ 145 h 170"/>
                              <a:gd name="T86" fmla="*/ 75 w 99"/>
                              <a:gd name="T87" fmla="*/ 137 h 170"/>
                              <a:gd name="T88" fmla="*/ 80 w 99"/>
                              <a:gd name="T89" fmla="*/ 89 h 1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99" h="170">
                                <a:moveTo>
                                  <a:pt x="99" y="165"/>
                                </a:moveTo>
                                <a:lnTo>
                                  <a:pt x="99" y="165"/>
                                </a:lnTo>
                                <a:lnTo>
                                  <a:pt x="99" y="166"/>
                                </a:lnTo>
                                <a:lnTo>
                                  <a:pt x="98" y="168"/>
                                </a:lnTo>
                                <a:lnTo>
                                  <a:pt x="98" y="168"/>
                                </a:lnTo>
                                <a:lnTo>
                                  <a:pt x="97" y="168"/>
                                </a:lnTo>
                                <a:lnTo>
                                  <a:pt x="95" y="168"/>
                                </a:lnTo>
                                <a:lnTo>
                                  <a:pt x="93" y="169"/>
                                </a:lnTo>
                                <a:lnTo>
                                  <a:pt x="91" y="169"/>
                                </a:lnTo>
                                <a:lnTo>
                                  <a:pt x="88" y="169"/>
                                </a:lnTo>
                                <a:lnTo>
                                  <a:pt x="87" y="168"/>
                                </a:lnTo>
                                <a:lnTo>
                                  <a:pt x="85" y="168"/>
                                </a:lnTo>
                                <a:lnTo>
                                  <a:pt x="83" y="168"/>
                                </a:lnTo>
                                <a:lnTo>
                                  <a:pt x="83" y="168"/>
                                </a:lnTo>
                                <a:lnTo>
                                  <a:pt x="82" y="166"/>
                                </a:lnTo>
                                <a:lnTo>
                                  <a:pt x="82" y="165"/>
                                </a:lnTo>
                                <a:lnTo>
                                  <a:pt x="82" y="165"/>
                                </a:lnTo>
                                <a:lnTo>
                                  <a:pt x="82" y="150"/>
                                </a:lnTo>
                                <a:lnTo>
                                  <a:pt x="74" y="159"/>
                                </a:lnTo>
                                <a:lnTo>
                                  <a:pt x="64" y="165"/>
                                </a:lnTo>
                                <a:lnTo>
                                  <a:pt x="55" y="169"/>
                                </a:lnTo>
                                <a:lnTo>
                                  <a:pt x="44" y="170"/>
                                </a:lnTo>
                                <a:lnTo>
                                  <a:pt x="33" y="169"/>
                                </a:lnTo>
                                <a:lnTo>
                                  <a:pt x="24" y="165"/>
                                </a:lnTo>
                                <a:lnTo>
                                  <a:pt x="16" y="160"/>
                                </a:lnTo>
                                <a:lnTo>
                                  <a:pt x="10" y="153"/>
                                </a:lnTo>
                                <a:lnTo>
                                  <a:pt x="6" y="144"/>
                                </a:lnTo>
                                <a:lnTo>
                                  <a:pt x="2" y="134"/>
                                </a:lnTo>
                                <a:lnTo>
                                  <a:pt x="1" y="123"/>
                                </a:lnTo>
                                <a:lnTo>
                                  <a:pt x="0" y="112"/>
                                </a:lnTo>
                                <a:lnTo>
                                  <a:pt x="1" y="99"/>
                                </a:lnTo>
                                <a:lnTo>
                                  <a:pt x="3" y="86"/>
                                </a:lnTo>
                                <a:lnTo>
                                  <a:pt x="7" y="76"/>
                                </a:lnTo>
                                <a:lnTo>
                                  <a:pt x="12" y="68"/>
                                </a:lnTo>
                                <a:lnTo>
                                  <a:pt x="18" y="60"/>
                                </a:lnTo>
                                <a:lnTo>
                                  <a:pt x="27" y="55"/>
                                </a:lnTo>
                                <a:lnTo>
                                  <a:pt x="35" y="52"/>
                                </a:lnTo>
                                <a:lnTo>
                                  <a:pt x="47" y="51"/>
                                </a:lnTo>
                                <a:lnTo>
                                  <a:pt x="56" y="52"/>
                                </a:lnTo>
                                <a:lnTo>
                                  <a:pt x="64" y="55"/>
                                </a:lnTo>
                                <a:lnTo>
                                  <a:pt x="72" y="60"/>
                                </a:lnTo>
                                <a:lnTo>
                                  <a:pt x="80" y="68"/>
                                </a:lnTo>
                                <a:lnTo>
                                  <a:pt x="80" y="5"/>
                                </a:lnTo>
                                <a:lnTo>
                                  <a:pt x="80" y="4"/>
                                </a:lnTo>
                                <a:lnTo>
                                  <a:pt x="80" y="3"/>
                                </a:lnTo>
                                <a:lnTo>
                                  <a:pt x="81" y="3"/>
                                </a:lnTo>
                                <a:lnTo>
                                  <a:pt x="82" y="1"/>
                                </a:lnTo>
                                <a:lnTo>
                                  <a:pt x="83" y="1"/>
                                </a:lnTo>
                                <a:lnTo>
                                  <a:pt x="85" y="1"/>
                                </a:lnTo>
                                <a:lnTo>
                                  <a:pt x="87" y="0"/>
                                </a:lnTo>
                                <a:lnTo>
                                  <a:pt x="90" y="0"/>
                                </a:lnTo>
                                <a:lnTo>
                                  <a:pt x="92" y="0"/>
                                </a:lnTo>
                                <a:lnTo>
                                  <a:pt x="95" y="1"/>
                                </a:lnTo>
                                <a:lnTo>
                                  <a:pt x="96" y="1"/>
                                </a:lnTo>
                                <a:lnTo>
                                  <a:pt x="97" y="1"/>
                                </a:lnTo>
                                <a:lnTo>
                                  <a:pt x="98" y="3"/>
                                </a:lnTo>
                                <a:lnTo>
                                  <a:pt x="99" y="3"/>
                                </a:lnTo>
                                <a:lnTo>
                                  <a:pt x="99" y="4"/>
                                </a:lnTo>
                                <a:lnTo>
                                  <a:pt x="99" y="5"/>
                                </a:lnTo>
                                <a:lnTo>
                                  <a:pt x="99" y="165"/>
                                </a:lnTo>
                                <a:close/>
                                <a:moveTo>
                                  <a:pt x="80" y="89"/>
                                </a:moveTo>
                                <a:lnTo>
                                  <a:pt x="71" y="79"/>
                                </a:lnTo>
                                <a:lnTo>
                                  <a:pt x="64" y="73"/>
                                </a:lnTo>
                                <a:lnTo>
                                  <a:pt x="56" y="69"/>
                                </a:lnTo>
                                <a:lnTo>
                                  <a:pt x="49" y="68"/>
                                </a:lnTo>
                                <a:lnTo>
                                  <a:pt x="42" y="69"/>
                                </a:lnTo>
                                <a:lnTo>
                                  <a:pt x="35" y="71"/>
                                </a:lnTo>
                                <a:lnTo>
                                  <a:pt x="30" y="75"/>
                                </a:lnTo>
                                <a:lnTo>
                                  <a:pt x="27" y="81"/>
                                </a:lnTo>
                                <a:lnTo>
                                  <a:pt x="24" y="87"/>
                                </a:lnTo>
                                <a:lnTo>
                                  <a:pt x="22" y="95"/>
                                </a:lnTo>
                                <a:lnTo>
                                  <a:pt x="21" y="102"/>
                                </a:lnTo>
                                <a:lnTo>
                                  <a:pt x="21" y="110"/>
                                </a:lnTo>
                                <a:lnTo>
                                  <a:pt x="21" y="118"/>
                                </a:lnTo>
                                <a:lnTo>
                                  <a:pt x="22" y="126"/>
                                </a:lnTo>
                                <a:lnTo>
                                  <a:pt x="23" y="133"/>
                                </a:lnTo>
                                <a:lnTo>
                                  <a:pt x="27" y="139"/>
                                </a:lnTo>
                                <a:lnTo>
                                  <a:pt x="29" y="145"/>
                                </a:lnTo>
                                <a:lnTo>
                                  <a:pt x="34" y="149"/>
                                </a:lnTo>
                                <a:lnTo>
                                  <a:pt x="40" y="153"/>
                                </a:lnTo>
                                <a:lnTo>
                                  <a:pt x="48" y="153"/>
                                </a:lnTo>
                                <a:lnTo>
                                  <a:pt x="51" y="153"/>
                                </a:lnTo>
                                <a:lnTo>
                                  <a:pt x="55" y="152"/>
                                </a:lnTo>
                                <a:lnTo>
                                  <a:pt x="59" y="150"/>
                                </a:lnTo>
                                <a:lnTo>
                                  <a:pt x="63" y="148"/>
                                </a:lnTo>
                                <a:lnTo>
                                  <a:pt x="66" y="145"/>
                                </a:lnTo>
                                <a:lnTo>
                                  <a:pt x="71" y="142"/>
                                </a:lnTo>
                                <a:lnTo>
                                  <a:pt x="75" y="137"/>
                                </a:lnTo>
                                <a:lnTo>
                                  <a:pt x="80" y="132"/>
                                </a:lnTo>
                                <a:lnTo>
                                  <a:pt x="80" y="8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02" name="Freeform 1169"/>
                        <wps:cNvSpPr>
                          <a:spLocks noEditPoints="1"/>
                        </wps:cNvSpPr>
                        <wps:spPr bwMode="auto">
                          <a:xfrm>
                            <a:off x="654050" y="2212975"/>
                            <a:ext cx="47625" cy="63500"/>
                          </a:xfrm>
                          <a:custGeom>
                            <a:avLst/>
                            <a:gdLst>
                              <a:gd name="T0" fmla="*/ 89 w 89"/>
                              <a:gd name="T1" fmla="*/ 115 h 119"/>
                              <a:gd name="T2" fmla="*/ 86 w 89"/>
                              <a:gd name="T3" fmla="*/ 117 h 119"/>
                              <a:gd name="T4" fmla="*/ 84 w 89"/>
                              <a:gd name="T5" fmla="*/ 118 h 119"/>
                              <a:gd name="T6" fmla="*/ 78 w 89"/>
                              <a:gd name="T7" fmla="*/ 118 h 119"/>
                              <a:gd name="T8" fmla="*/ 74 w 89"/>
                              <a:gd name="T9" fmla="*/ 117 h 119"/>
                              <a:gd name="T10" fmla="*/ 71 w 89"/>
                              <a:gd name="T11" fmla="*/ 115 h 119"/>
                              <a:gd name="T12" fmla="*/ 71 w 89"/>
                              <a:gd name="T13" fmla="*/ 103 h 119"/>
                              <a:gd name="T14" fmla="*/ 55 w 89"/>
                              <a:gd name="T15" fmla="*/ 114 h 119"/>
                              <a:gd name="T16" fmla="*/ 37 w 89"/>
                              <a:gd name="T17" fmla="*/ 119 h 119"/>
                              <a:gd name="T18" fmla="*/ 22 w 89"/>
                              <a:gd name="T19" fmla="*/ 117 h 119"/>
                              <a:gd name="T20" fmla="*/ 10 w 89"/>
                              <a:gd name="T21" fmla="*/ 110 h 119"/>
                              <a:gd name="T22" fmla="*/ 2 w 89"/>
                              <a:gd name="T23" fmla="*/ 99 h 119"/>
                              <a:gd name="T24" fmla="*/ 0 w 89"/>
                              <a:gd name="T25" fmla="*/ 86 h 119"/>
                              <a:gd name="T26" fmla="*/ 4 w 89"/>
                              <a:gd name="T27" fmla="*/ 70 h 119"/>
                              <a:gd name="T28" fmla="*/ 15 w 89"/>
                              <a:gd name="T29" fmla="*/ 59 h 119"/>
                              <a:gd name="T30" fmla="*/ 32 w 89"/>
                              <a:gd name="T31" fmla="*/ 53 h 119"/>
                              <a:gd name="T32" fmla="*/ 54 w 89"/>
                              <a:gd name="T33" fmla="*/ 50 h 119"/>
                              <a:gd name="T34" fmla="*/ 69 w 89"/>
                              <a:gd name="T35" fmla="*/ 41 h 119"/>
                              <a:gd name="T36" fmla="*/ 68 w 89"/>
                              <a:gd name="T37" fmla="*/ 30 h 119"/>
                              <a:gd name="T38" fmla="*/ 64 w 89"/>
                              <a:gd name="T39" fmla="*/ 23 h 119"/>
                              <a:gd name="T40" fmla="*/ 55 w 89"/>
                              <a:gd name="T41" fmla="*/ 18 h 119"/>
                              <a:gd name="T42" fmla="*/ 44 w 89"/>
                              <a:gd name="T43" fmla="*/ 16 h 119"/>
                              <a:gd name="T44" fmla="*/ 31 w 89"/>
                              <a:gd name="T45" fmla="*/ 18 h 119"/>
                              <a:gd name="T46" fmla="*/ 21 w 89"/>
                              <a:gd name="T47" fmla="*/ 22 h 119"/>
                              <a:gd name="T48" fmla="*/ 14 w 89"/>
                              <a:gd name="T49" fmla="*/ 25 h 119"/>
                              <a:gd name="T50" fmla="*/ 9 w 89"/>
                              <a:gd name="T51" fmla="*/ 27 h 119"/>
                              <a:gd name="T52" fmla="*/ 7 w 89"/>
                              <a:gd name="T53" fmla="*/ 27 h 119"/>
                              <a:gd name="T54" fmla="*/ 6 w 89"/>
                              <a:gd name="T55" fmla="*/ 25 h 119"/>
                              <a:gd name="T56" fmla="*/ 5 w 89"/>
                              <a:gd name="T57" fmla="*/ 23 h 119"/>
                              <a:gd name="T58" fmla="*/ 5 w 89"/>
                              <a:gd name="T59" fmla="*/ 19 h 119"/>
                              <a:gd name="T60" fmla="*/ 6 w 89"/>
                              <a:gd name="T61" fmla="*/ 14 h 119"/>
                              <a:gd name="T62" fmla="*/ 7 w 89"/>
                              <a:gd name="T63" fmla="*/ 12 h 119"/>
                              <a:gd name="T64" fmla="*/ 14 w 89"/>
                              <a:gd name="T65" fmla="*/ 8 h 119"/>
                              <a:gd name="T66" fmla="*/ 22 w 89"/>
                              <a:gd name="T67" fmla="*/ 4 h 119"/>
                              <a:gd name="T68" fmla="*/ 33 w 89"/>
                              <a:gd name="T69" fmla="*/ 1 h 119"/>
                              <a:gd name="T70" fmla="*/ 46 w 89"/>
                              <a:gd name="T71" fmla="*/ 0 h 119"/>
                              <a:gd name="T72" fmla="*/ 67 w 89"/>
                              <a:gd name="T73" fmla="*/ 2 h 119"/>
                              <a:gd name="T74" fmla="*/ 79 w 89"/>
                              <a:gd name="T75" fmla="*/ 11 h 119"/>
                              <a:gd name="T76" fmla="*/ 86 w 89"/>
                              <a:gd name="T77" fmla="*/ 23 h 119"/>
                              <a:gd name="T78" fmla="*/ 89 w 89"/>
                              <a:gd name="T79" fmla="*/ 40 h 119"/>
                              <a:gd name="T80" fmla="*/ 69 w 89"/>
                              <a:gd name="T81" fmla="*/ 65 h 119"/>
                              <a:gd name="T82" fmla="*/ 44 w 89"/>
                              <a:gd name="T83" fmla="*/ 65 h 119"/>
                              <a:gd name="T84" fmla="*/ 32 w 89"/>
                              <a:gd name="T85" fmla="*/ 67 h 119"/>
                              <a:gd name="T86" fmla="*/ 25 w 89"/>
                              <a:gd name="T87" fmla="*/ 72 h 119"/>
                              <a:gd name="T88" fmla="*/ 21 w 89"/>
                              <a:gd name="T89" fmla="*/ 81 h 119"/>
                              <a:gd name="T90" fmla="*/ 21 w 89"/>
                              <a:gd name="T91" fmla="*/ 93 h 119"/>
                              <a:gd name="T92" fmla="*/ 32 w 89"/>
                              <a:gd name="T93" fmla="*/ 103 h 119"/>
                              <a:gd name="T94" fmla="*/ 48 w 89"/>
                              <a:gd name="T95" fmla="*/ 103 h 119"/>
                              <a:gd name="T96" fmla="*/ 62 w 89"/>
                              <a:gd name="T97" fmla="*/ 94 h 119"/>
                              <a:gd name="T98" fmla="*/ 69 w 89"/>
                              <a:gd name="T99" fmla="*/ 65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89" h="119">
                                <a:moveTo>
                                  <a:pt x="89" y="114"/>
                                </a:moveTo>
                                <a:lnTo>
                                  <a:pt x="89" y="115"/>
                                </a:lnTo>
                                <a:lnTo>
                                  <a:pt x="87" y="115"/>
                                </a:lnTo>
                                <a:lnTo>
                                  <a:pt x="86" y="117"/>
                                </a:lnTo>
                                <a:lnTo>
                                  <a:pt x="85" y="117"/>
                                </a:lnTo>
                                <a:lnTo>
                                  <a:pt x="84" y="118"/>
                                </a:lnTo>
                                <a:lnTo>
                                  <a:pt x="80" y="118"/>
                                </a:lnTo>
                                <a:lnTo>
                                  <a:pt x="78" y="118"/>
                                </a:lnTo>
                                <a:lnTo>
                                  <a:pt x="75" y="117"/>
                                </a:lnTo>
                                <a:lnTo>
                                  <a:pt x="74" y="117"/>
                                </a:lnTo>
                                <a:lnTo>
                                  <a:pt x="73" y="115"/>
                                </a:lnTo>
                                <a:lnTo>
                                  <a:pt x="71" y="115"/>
                                </a:lnTo>
                                <a:lnTo>
                                  <a:pt x="71" y="114"/>
                                </a:lnTo>
                                <a:lnTo>
                                  <a:pt x="71" y="103"/>
                                </a:lnTo>
                                <a:lnTo>
                                  <a:pt x="64" y="110"/>
                                </a:lnTo>
                                <a:lnTo>
                                  <a:pt x="55" y="114"/>
                                </a:lnTo>
                                <a:lnTo>
                                  <a:pt x="47" y="118"/>
                                </a:lnTo>
                                <a:lnTo>
                                  <a:pt x="37" y="119"/>
                                </a:lnTo>
                                <a:lnTo>
                                  <a:pt x="30" y="119"/>
                                </a:lnTo>
                                <a:lnTo>
                                  <a:pt x="22" y="117"/>
                                </a:lnTo>
                                <a:lnTo>
                                  <a:pt x="16" y="114"/>
                                </a:lnTo>
                                <a:lnTo>
                                  <a:pt x="10" y="110"/>
                                </a:lnTo>
                                <a:lnTo>
                                  <a:pt x="6" y="105"/>
                                </a:lnTo>
                                <a:lnTo>
                                  <a:pt x="2" y="99"/>
                                </a:lnTo>
                                <a:lnTo>
                                  <a:pt x="0" y="93"/>
                                </a:lnTo>
                                <a:lnTo>
                                  <a:pt x="0" y="86"/>
                                </a:lnTo>
                                <a:lnTo>
                                  <a:pt x="0" y="77"/>
                                </a:lnTo>
                                <a:lnTo>
                                  <a:pt x="4" y="70"/>
                                </a:lnTo>
                                <a:lnTo>
                                  <a:pt x="7" y="64"/>
                                </a:lnTo>
                                <a:lnTo>
                                  <a:pt x="15" y="59"/>
                                </a:lnTo>
                                <a:lnTo>
                                  <a:pt x="22" y="55"/>
                                </a:lnTo>
                                <a:lnTo>
                                  <a:pt x="32" y="53"/>
                                </a:lnTo>
                                <a:lnTo>
                                  <a:pt x="42" y="50"/>
                                </a:lnTo>
                                <a:lnTo>
                                  <a:pt x="54" y="50"/>
                                </a:lnTo>
                                <a:lnTo>
                                  <a:pt x="69" y="50"/>
                                </a:lnTo>
                                <a:lnTo>
                                  <a:pt x="69" y="41"/>
                                </a:lnTo>
                                <a:lnTo>
                                  <a:pt x="69" y="35"/>
                                </a:lnTo>
                                <a:lnTo>
                                  <a:pt x="68" y="30"/>
                                </a:lnTo>
                                <a:lnTo>
                                  <a:pt x="67" y="25"/>
                                </a:lnTo>
                                <a:lnTo>
                                  <a:pt x="64" y="23"/>
                                </a:lnTo>
                                <a:lnTo>
                                  <a:pt x="60" y="19"/>
                                </a:lnTo>
                                <a:lnTo>
                                  <a:pt x="55" y="18"/>
                                </a:lnTo>
                                <a:lnTo>
                                  <a:pt x="51" y="17"/>
                                </a:lnTo>
                                <a:lnTo>
                                  <a:pt x="44" y="16"/>
                                </a:lnTo>
                                <a:lnTo>
                                  <a:pt x="37" y="17"/>
                                </a:lnTo>
                                <a:lnTo>
                                  <a:pt x="31" y="18"/>
                                </a:lnTo>
                                <a:lnTo>
                                  <a:pt x="26" y="19"/>
                                </a:lnTo>
                                <a:lnTo>
                                  <a:pt x="21" y="22"/>
                                </a:lnTo>
                                <a:lnTo>
                                  <a:pt x="17" y="24"/>
                                </a:lnTo>
                                <a:lnTo>
                                  <a:pt x="14" y="25"/>
                                </a:lnTo>
                                <a:lnTo>
                                  <a:pt x="11" y="27"/>
                                </a:lnTo>
                                <a:lnTo>
                                  <a:pt x="9" y="27"/>
                                </a:lnTo>
                                <a:lnTo>
                                  <a:pt x="9" y="27"/>
                                </a:lnTo>
                                <a:lnTo>
                                  <a:pt x="7" y="27"/>
                                </a:lnTo>
                                <a:lnTo>
                                  <a:pt x="7" y="27"/>
                                </a:lnTo>
                                <a:lnTo>
                                  <a:pt x="6" y="25"/>
                                </a:lnTo>
                                <a:lnTo>
                                  <a:pt x="6" y="24"/>
                                </a:lnTo>
                                <a:lnTo>
                                  <a:pt x="5" y="23"/>
                                </a:lnTo>
                                <a:lnTo>
                                  <a:pt x="5" y="22"/>
                                </a:lnTo>
                                <a:lnTo>
                                  <a:pt x="5" y="19"/>
                                </a:lnTo>
                                <a:lnTo>
                                  <a:pt x="5" y="17"/>
                                </a:lnTo>
                                <a:lnTo>
                                  <a:pt x="6" y="14"/>
                                </a:lnTo>
                                <a:lnTo>
                                  <a:pt x="6" y="13"/>
                                </a:lnTo>
                                <a:lnTo>
                                  <a:pt x="7" y="12"/>
                                </a:lnTo>
                                <a:lnTo>
                                  <a:pt x="10" y="9"/>
                                </a:lnTo>
                                <a:lnTo>
                                  <a:pt x="14" y="8"/>
                                </a:lnTo>
                                <a:lnTo>
                                  <a:pt x="17" y="6"/>
                                </a:lnTo>
                                <a:lnTo>
                                  <a:pt x="22" y="4"/>
                                </a:lnTo>
                                <a:lnTo>
                                  <a:pt x="28" y="2"/>
                                </a:lnTo>
                                <a:lnTo>
                                  <a:pt x="33" y="1"/>
                                </a:lnTo>
                                <a:lnTo>
                                  <a:pt x="39" y="0"/>
                                </a:lnTo>
                                <a:lnTo>
                                  <a:pt x="46" y="0"/>
                                </a:lnTo>
                                <a:lnTo>
                                  <a:pt x="57" y="1"/>
                                </a:lnTo>
                                <a:lnTo>
                                  <a:pt x="67" y="2"/>
                                </a:lnTo>
                                <a:lnTo>
                                  <a:pt x="74" y="6"/>
                                </a:lnTo>
                                <a:lnTo>
                                  <a:pt x="79" y="11"/>
                                </a:lnTo>
                                <a:lnTo>
                                  <a:pt x="84" y="16"/>
                                </a:lnTo>
                                <a:lnTo>
                                  <a:pt x="86" y="23"/>
                                </a:lnTo>
                                <a:lnTo>
                                  <a:pt x="89" y="32"/>
                                </a:lnTo>
                                <a:lnTo>
                                  <a:pt x="89" y="40"/>
                                </a:lnTo>
                                <a:lnTo>
                                  <a:pt x="89" y="114"/>
                                </a:lnTo>
                                <a:close/>
                                <a:moveTo>
                                  <a:pt x="69" y="65"/>
                                </a:moveTo>
                                <a:lnTo>
                                  <a:pt x="52" y="65"/>
                                </a:lnTo>
                                <a:lnTo>
                                  <a:pt x="44" y="65"/>
                                </a:lnTo>
                                <a:lnTo>
                                  <a:pt x="38" y="66"/>
                                </a:lnTo>
                                <a:lnTo>
                                  <a:pt x="32" y="67"/>
                                </a:lnTo>
                                <a:lnTo>
                                  <a:pt x="28" y="70"/>
                                </a:lnTo>
                                <a:lnTo>
                                  <a:pt x="25" y="72"/>
                                </a:lnTo>
                                <a:lnTo>
                                  <a:pt x="22" y="76"/>
                                </a:lnTo>
                                <a:lnTo>
                                  <a:pt x="21" y="81"/>
                                </a:lnTo>
                                <a:lnTo>
                                  <a:pt x="20" y="85"/>
                                </a:lnTo>
                                <a:lnTo>
                                  <a:pt x="21" y="93"/>
                                </a:lnTo>
                                <a:lnTo>
                                  <a:pt x="26" y="98"/>
                                </a:lnTo>
                                <a:lnTo>
                                  <a:pt x="32" y="103"/>
                                </a:lnTo>
                                <a:lnTo>
                                  <a:pt x="41" y="103"/>
                                </a:lnTo>
                                <a:lnTo>
                                  <a:pt x="48" y="103"/>
                                </a:lnTo>
                                <a:lnTo>
                                  <a:pt x="55" y="99"/>
                                </a:lnTo>
                                <a:lnTo>
                                  <a:pt x="62" y="94"/>
                                </a:lnTo>
                                <a:lnTo>
                                  <a:pt x="69" y="87"/>
                                </a:lnTo>
                                <a:lnTo>
                                  <a:pt x="69" y="6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03" name="Freeform 1170"/>
                        <wps:cNvSpPr>
                          <a:spLocks noEditPoints="1"/>
                        </wps:cNvSpPr>
                        <wps:spPr bwMode="auto">
                          <a:xfrm>
                            <a:off x="711200" y="2189162"/>
                            <a:ext cx="61913" cy="87313"/>
                          </a:xfrm>
                          <a:custGeom>
                            <a:avLst/>
                            <a:gdLst>
                              <a:gd name="T0" fmla="*/ 112 w 117"/>
                              <a:gd name="T1" fmla="*/ 46 h 163"/>
                              <a:gd name="T2" fmla="*/ 115 w 117"/>
                              <a:gd name="T3" fmla="*/ 50 h 163"/>
                              <a:gd name="T4" fmla="*/ 115 w 117"/>
                              <a:gd name="T5" fmla="*/ 158 h 163"/>
                              <a:gd name="T6" fmla="*/ 115 w 117"/>
                              <a:gd name="T7" fmla="*/ 159 h 163"/>
                              <a:gd name="T8" fmla="*/ 112 w 117"/>
                              <a:gd name="T9" fmla="*/ 161 h 163"/>
                              <a:gd name="T10" fmla="*/ 110 w 117"/>
                              <a:gd name="T11" fmla="*/ 161 h 163"/>
                              <a:gd name="T12" fmla="*/ 105 w 117"/>
                              <a:gd name="T13" fmla="*/ 162 h 163"/>
                              <a:gd name="T14" fmla="*/ 100 w 117"/>
                              <a:gd name="T15" fmla="*/ 161 h 163"/>
                              <a:gd name="T16" fmla="*/ 98 w 117"/>
                              <a:gd name="T17" fmla="*/ 161 h 163"/>
                              <a:gd name="T18" fmla="*/ 95 w 117"/>
                              <a:gd name="T19" fmla="*/ 159 h 163"/>
                              <a:gd name="T20" fmla="*/ 95 w 117"/>
                              <a:gd name="T21" fmla="*/ 158 h 163"/>
                              <a:gd name="T22" fmla="*/ 40 w 117"/>
                              <a:gd name="T23" fmla="*/ 63 h 163"/>
                              <a:gd name="T24" fmla="*/ 40 w 117"/>
                              <a:gd name="T25" fmla="*/ 133 h 163"/>
                              <a:gd name="T26" fmla="*/ 47 w 117"/>
                              <a:gd name="T27" fmla="*/ 145 h 163"/>
                              <a:gd name="T28" fmla="*/ 57 w 117"/>
                              <a:gd name="T29" fmla="*/ 146 h 163"/>
                              <a:gd name="T30" fmla="*/ 62 w 117"/>
                              <a:gd name="T31" fmla="*/ 145 h 163"/>
                              <a:gd name="T32" fmla="*/ 64 w 117"/>
                              <a:gd name="T33" fmla="*/ 143 h 163"/>
                              <a:gd name="T34" fmla="*/ 67 w 117"/>
                              <a:gd name="T35" fmla="*/ 142 h 163"/>
                              <a:gd name="T36" fmla="*/ 69 w 117"/>
                              <a:gd name="T37" fmla="*/ 142 h 163"/>
                              <a:gd name="T38" fmla="*/ 69 w 117"/>
                              <a:gd name="T39" fmla="*/ 143 h 163"/>
                              <a:gd name="T40" fmla="*/ 71 w 117"/>
                              <a:gd name="T41" fmla="*/ 145 h 163"/>
                              <a:gd name="T42" fmla="*/ 71 w 117"/>
                              <a:gd name="T43" fmla="*/ 148 h 163"/>
                              <a:gd name="T44" fmla="*/ 71 w 117"/>
                              <a:gd name="T45" fmla="*/ 153 h 163"/>
                              <a:gd name="T46" fmla="*/ 71 w 117"/>
                              <a:gd name="T47" fmla="*/ 157 h 163"/>
                              <a:gd name="T48" fmla="*/ 68 w 117"/>
                              <a:gd name="T49" fmla="*/ 159 h 163"/>
                              <a:gd name="T50" fmla="*/ 64 w 117"/>
                              <a:gd name="T51" fmla="*/ 161 h 163"/>
                              <a:gd name="T52" fmla="*/ 60 w 117"/>
                              <a:gd name="T53" fmla="*/ 162 h 163"/>
                              <a:gd name="T54" fmla="*/ 53 w 117"/>
                              <a:gd name="T55" fmla="*/ 163 h 163"/>
                              <a:gd name="T56" fmla="*/ 44 w 117"/>
                              <a:gd name="T57" fmla="*/ 162 h 163"/>
                              <a:gd name="T58" fmla="*/ 31 w 117"/>
                              <a:gd name="T59" fmla="*/ 158 h 163"/>
                              <a:gd name="T60" fmla="*/ 24 w 117"/>
                              <a:gd name="T61" fmla="*/ 148 h 163"/>
                              <a:gd name="T62" fmla="*/ 20 w 117"/>
                              <a:gd name="T63" fmla="*/ 135 h 163"/>
                              <a:gd name="T64" fmla="*/ 19 w 117"/>
                              <a:gd name="T65" fmla="*/ 63 h 163"/>
                              <a:gd name="T66" fmla="*/ 3 w 117"/>
                              <a:gd name="T67" fmla="*/ 62 h 163"/>
                              <a:gd name="T68" fmla="*/ 0 w 117"/>
                              <a:gd name="T69" fmla="*/ 58 h 163"/>
                              <a:gd name="T70" fmla="*/ 0 w 117"/>
                              <a:gd name="T71" fmla="*/ 52 h 163"/>
                              <a:gd name="T72" fmla="*/ 0 w 117"/>
                              <a:gd name="T73" fmla="*/ 50 h 163"/>
                              <a:gd name="T74" fmla="*/ 2 w 117"/>
                              <a:gd name="T75" fmla="*/ 47 h 163"/>
                              <a:gd name="T76" fmla="*/ 4 w 117"/>
                              <a:gd name="T77" fmla="*/ 46 h 163"/>
                              <a:gd name="T78" fmla="*/ 19 w 117"/>
                              <a:gd name="T79" fmla="*/ 46 h 163"/>
                              <a:gd name="T80" fmla="*/ 20 w 117"/>
                              <a:gd name="T81" fmla="*/ 20 h 163"/>
                              <a:gd name="T82" fmla="*/ 20 w 117"/>
                              <a:gd name="T83" fmla="*/ 18 h 163"/>
                              <a:gd name="T84" fmla="*/ 23 w 117"/>
                              <a:gd name="T85" fmla="*/ 18 h 163"/>
                              <a:gd name="T86" fmla="*/ 26 w 117"/>
                              <a:gd name="T87" fmla="*/ 16 h 163"/>
                              <a:gd name="T88" fmla="*/ 32 w 117"/>
                              <a:gd name="T89" fmla="*/ 16 h 163"/>
                              <a:gd name="T90" fmla="*/ 36 w 117"/>
                              <a:gd name="T91" fmla="*/ 18 h 163"/>
                              <a:gd name="T92" fmla="*/ 39 w 117"/>
                              <a:gd name="T93" fmla="*/ 18 h 163"/>
                              <a:gd name="T94" fmla="*/ 40 w 117"/>
                              <a:gd name="T95" fmla="*/ 20 h 163"/>
                              <a:gd name="T96" fmla="*/ 40 w 117"/>
                              <a:gd name="T97" fmla="*/ 46 h 163"/>
                              <a:gd name="T98" fmla="*/ 117 w 117"/>
                              <a:gd name="T99" fmla="*/ 13 h 163"/>
                              <a:gd name="T100" fmla="*/ 115 w 117"/>
                              <a:gd name="T101" fmla="*/ 23 h 163"/>
                              <a:gd name="T102" fmla="*/ 105 w 117"/>
                              <a:gd name="T103" fmla="*/ 25 h 163"/>
                              <a:gd name="T104" fmla="*/ 95 w 117"/>
                              <a:gd name="T105" fmla="*/ 23 h 163"/>
                              <a:gd name="T106" fmla="*/ 93 w 117"/>
                              <a:gd name="T107" fmla="*/ 13 h 163"/>
                              <a:gd name="T108" fmla="*/ 95 w 117"/>
                              <a:gd name="T109" fmla="*/ 4 h 163"/>
                              <a:gd name="T110" fmla="*/ 105 w 117"/>
                              <a:gd name="T111" fmla="*/ 0 h 163"/>
                              <a:gd name="T112" fmla="*/ 115 w 117"/>
                              <a:gd name="T113" fmla="*/ 4 h 163"/>
                              <a:gd name="T114" fmla="*/ 117 w 117"/>
                              <a:gd name="T115" fmla="*/ 13 h 163"/>
                              <a:gd name="T116" fmla="*/ 77 w 117"/>
                              <a:gd name="T117" fmla="*/ 46 h 1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17" h="163">
                                <a:moveTo>
                                  <a:pt x="109" y="46"/>
                                </a:moveTo>
                                <a:lnTo>
                                  <a:pt x="112" y="46"/>
                                </a:lnTo>
                                <a:lnTo>
                                  <a:pt x="114" y="48"/>
                                </a:lnTo>
                                <a:lnTo>
                                  <a:pt x="115" y="50"/>
                                </a:lnTo>
                                <a:lnTo>
                                  <a:pt x="115" y="52"/>
                                </a:lnTo>
                                <a:lnTo>
                                  <a:pt x="115" y="158"/>
                                </a:lnTo>
                                <a:lnTo>
                                  <a:pt x="115" y="158"/>
                                </a:lnTo>
                                <a:lnTo>
                                  <a:pt x="115" y="159"/>
                                </a:lnTo>
                                <a:lnTo>
                                  <a:pt x="114" y="159"/>
                                </a:lnTo>
                                <a:lnTo>
                                  <a:pt x="112" y="161"/>
                                </a:lnTo>
                                <a:lnTo>
                                  <a:pt x="111" y="161"/>
                                </a:lnTo>
                                <a:lnTo>
                                  <a:pt x="110" y="161"/>
                                </a:lnTo>
                                <a:lnTo>
                                  <a:pt x="108" y="162"/>
                                </a:lnTo>
                                <a:lnTo>
                                  <a:pt x="105" y="162"/>
                                </a:lnTo>
                                <a:lnTo>
                                  <a:pt x="103" y="162"/>
                                </a:lnTo>
                                <a:lnTo>
                                  <a:pt x="100" y="161"/>
                                </a:lnTo>
                                <a:lnTo>
                                  <a:pt x="99" y="161"/>
                                </a:lnTo>
                                <a:lnTo>
                                  <a:pt x="98" y="161"/>
                                </a:lnTo>
                                <a:lnTo>
                                  <a:pt x="96" y="159"/>
                                </a:lnTo>
                                <a:lnTo>
                                  <a:pt x="95" y="159"/>
                                </a:lnTo>
                                <a:lnTo>
                                  <a:pt x="95" y="158"/>
                                </a:lnTo>
                                <a:lnTo>
                                  <a:pt x="95" y="158"/>
                                </a:lnTo>
                                <a:lnTo>
                                  <a:pt x="95" y="63"/>
                                </a:lnTo>
                                <a:lnTo>
                                  <a:pt x="40" y="63"/>
                                </a:lnTo>
                                <a:lnTo>
                                  <a:pt x="40" y="124"/>
                                </a:lnTo>
                                <a:lnTo>
                                  <a:pt x="40" y="133"/>
                                </a:lnTo>
                                <a:lnTo>
                                  <a:pt x="42" y="140"/>
                                </a:lnTo>
                                <a:lnTo>
                                  <a:pt x="47" y="145"/>
                                </a:lnTo>
                                <a:lnTo>
                                  <a:pt x="55" y="146"/>
                                </a:lnTo>
                                <a:lnTo>
                                  <a:pt x="57" y="146"/>
                                </a:lnTo>
                                <a:lnTo>
                                  <a:pt x="60" y="146"/>
                                </a:lnTo>
                                <a:lnTo>
                                  <a:pt x="62" y="145"/>
                                </a:lnTo>
                                <a:lnTo>
                                  <a:pt x="63" y="145"/>
                                </a:lnTo>
                                <a:lnTo>
                                  <a:pt x="64" y="143"/>
                                </a:lnTo>
                                <a:lnTo>
                                  <a:pt x="66" y="143"/>
                                </a:lnTo>
                                <a:lnTo>
                                  <a:pt x="67" y="142"/>
                                </a:lnTo>
                                <a:lnTo>
                                  <a:pt x="68" y="142"/>
                                </a:lnTo>
                                <a:lnTo>
                                  <a:pt x="69" y="142"/>
                                </a:lnTo>
                                <a:lnTo>
                                  <a:pt x="69" y="142"/>
                                </a:lnTo>
                                <a:lnTo>
                                  <a:pt x="69" y="143"/>
                                </a:lnTo>
                                <a:lnTo>
                                  <a:pt x="71" y="143"/>
                                </a:lnTo>
                                <a:lnTo>
                                  <a:pt x="71" y="145"/>
                                </a:lnTo>
                                <a:lnTo>
                                  <a:pt x="71" y="146"/>
                                </a:lnTo>
                                <a:lnTo>
                                  <a:pt x="71" y="148"/>
                                </a:lnTo>
                                <a:lnTo>
                                  <a:pt x="71" y="149"/>
                                </a:lnTo>
                                <a:lnTo>
                                  <a:pt x="71" y="153"/>
                                </a:lnTo>
                                <a:lnTo>
                                  <a:pt x="71" y="156"/>
                                </a:lnTo>
                                <a:lnTo>
                                  <a:pt x="71" y="157"/>
                                </a:lnTo>
                                <a:lnTo>
                                  <a:pt x="69" y="158"/>
                                </a:lnTo>
                                <a:lnTo>
                                  <a:pt x="68" y="159"/>
                                </a:lnTo>
                                <a:lnTo>
                                  <a:pt x="66" y="161"/>
                                </a:lnTo>
                                <a:lnTo>
                                  <a:pt x="64" y="161"/>
                                </a:lnTo>
                                <a:lnTo>
                                  <a:pt x="62" y="162"/>
                                </a:lnTo>
                                <a:lnTo>
                                  <a:pt x="60" y="162"/>
                                </a:lnTo>
                                <a:lnTo>
                                  <a:pt x="57" y="162"/>
                                </a:lnTo>
                                <a:lnTo>
                                  <a:pt x="53" y="163"/>
                                </a:lnTo>
                                <a:lnTo>
                                  <a:pt x="51" y="163"/>
                                </a:lnTo>
                                <a:lnTo>
                                  <a:pt x="44" y="162"/>
                                </a:lnTo>
                                <a:lnTo>
                                  <a:pt x="36" y="161"/>
                                </a:lnTo>
                                <a:lnTo>
                                  <a:pt x="31" y="158"/>
                                </a:lnTo>
                                <a:lnTo>
                                  <a:pt x="26" y="153"/>
                                </a:lnTo>
                                <a:lnTo>
                                  <a:pt x="24" y="148"/>
                                </a:lnTo>
                                <a:lnTo>
                                  <a:pt x="21" y="142"/>
                                </a:lnTo>
                                <a:lnTo>
                                  <a:pt x="20" y="135"/>
                                </a:lnTo>
                                <a:lnTo>
                                  <a:pt x="19" y="126"/>
                                </a:lnTo>
                                <a:lnTo>
                                  <a:pt x="19" y="63"/>
                                </a:lnTo>
                                <a:lnTo>
                                  <a:pt x="4" y="63"/>
                                </a:lnTo>
                                <a:lnTo>
                                  <a:pt x="3" y="62"/>
                                </a:lnTo>
                                <a:lnTo>
                                  <a:pt x="2" y="61"/>
                                </a:lnTo>
                                <a:lnTo>
                                  <a:pt x="0" y="58"/>
                                </a:lnTo>
                                <a:lnTo>
                                  <a:pt x="0" y="55"/>
                                </a:lnTo>
                                <a:lnTo>
                                  <a:pt x="0" y="52"/>
                                </a:lnTo>
                                <a:lnTo>
                                  <a:pt x="0" y="51"/>
                                </a:lnTo>
                                <a:lnTo>
                                  <a:pt x="0" y="50"/>
                                </a:lnTo>
                                <a:lnTo>
                                  <a:pt x="2" y="48"/>
                                </a:lnTo>
                                <a:lnTo>
                                  <a:pt x="2" y="47"/>
                                </a:lnTo>
                                <a:lnTo>
                                  <a:pt x="3" y="47"/>
                                </a:lnTo>
                                <a:lnTo>
                                  <a:pt x="4" y="46"/>
                                </a:lnTo>
                                <a:lnTo>
                                  <a:pt x="4" y="46"/>
                                </a:lnTo>
                                <a:lnTo>
                                  <a:pt x="19" y="46"/>
                                </a:lnTo>
                                <a:lnTo>
                                  <a:pt x="19" y="20"/>
                                </a:lnTo>
                                <a:lnTo>
                                  <a:pt x="20" y="20"/>
                                </a:lnTo>
                                <a:lnTo>
                                  <a:pt x="20" y="19"/>
                                </a:lnTo>
                                <a:lnTo>
                                  <a:pt x="20" y="18"/>
                                </a:lnTo>
                                <a:lnTo>
                                  <a:pt x="21" y="18"/>
                                </a:lnTo>
                                <a:lnTo>
                                  <a:pt x="23" y="18"/>
                                </a:lnTo>
                                <a:lnTo>
                                  <a:pt x="25" y="16"/>
                                </a:lnTo>
                                <a:lnTo>
                                  <a:pt x="26" y="16"/>
                                </a:lnTo>
                                <a:lnTo>
                                  <a:pt x="30" y="16"/>
                                </a:lnTo>
                                <a:lnTo>
                                  <a:pt x="32" y="16"/>
                                </a:lnTo>
                                <a:lnTo>
                                  <a:pt x="35" y="16"/>
                                </a:lnTo>
                                <a:lnTo>
                                  <a:pt x="36" y="18"/>
                                </a:lnTo>
                                <a:lnTo>
                                  <a:pt x="37" y="18"/>
                                </a:lnTo>
                                <a:lnTo>
                                  <a:pt x="39" y="18"/>
                                </a:lnTo>
                                <a:lnTo>
                                  <a:pt x="39" y="19"/>
                                </a:lnTo>
                                <a:lnTo>
                                  <a:pt x="40" y="20"/>
                                </a:lnTo>
                                <a:lnTo>
                                  <a:pt x="40" y="20"/>
                                </a:lnTo>
                                <a:lnTo>
                                  <a:pt x="40" y="46"/>
                                </a:lnTo>
                                <a:lnTo>
                                  <a:pt x="109" y="46"/>
                                </a:lnTo>
                                <a:close/>
                                <a:moveTo>
                                  <a:pt x="117" y="13"/>
                                </a:moveTo>
                                <a:lnTo>
                                  <a:pt x="117" y="19"/>
                                </a:lnTo>
                                <a:lnTo>
                                  <a:pt x="115" y="23"/>
                                </a:lnTo>
                                <a:lnTo>
                                  <a:pt x="111" y="24"/>
                                </a:lnTo>
                                <a:lnTo>
                                  <a:pt x="105" y="25"/>
                                </a:lnTo>
                                <a:lnTo>
                                  <a:pt x="99" y="24"/>
                                </a:lnTo>
                                <a:lnTo>
                                  <a:pt x="95" y="23"/>
                                </a:lnTo>
                                <a:lnTo>
                                  <a:pt x="94" y="19"/>
                                </a:lnTo>
                                <a:lnTo>
                                  <a:pt x="93" y="13"/>
                                </a:lnTo>
                                <a:lnTo>
                                  <a:pt x="94" y="7"/>
                                </a:lnTo>
                                <a:lnTo>
                                  <a:pt x="95" y="4"/>
                                </a:lnTo>
                                <a:lnTo>
                                  <a:pt x="99" y="2"/>
                                </a:lnTo>
                                <a:lnTo>
                                  <a:pt x="105" y="0"/>
                                </a:lnTo>
                                <a:lnTo>
                                  <a:pt x="111" y="2"/>
                                </a:lnTo>
                                <a:lnTo>
                                  <a:pt x="115" y="4"/>
                                </a:lnTo>
                                <a:lnTo>
                                  <a:pt x="117" y="7"/>
                                </a:lnTo>
                                <a:lnTo>
                                  <a:pt x="117" y="13"/>
                                </a:lnTo>
                                <a:close/>
                                <a:moveTo>
                                  <a:pt x="77" y="46"/>
                                </a:moveTo>
                                <a:lnTo>
                                  <a:pt x="77" y="4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04" name="Freeform 1171"/>
                        <wps:cNvSpPr>
                          <a:spLocks noEditPoints="1"/>
                        </wps:cNvSpPr>
                        <wps:spPr bwMode="auto">
                          <a:xfrm>
                            <a:off x="787400" y="2212975"/>
                            <a:ext cx="57150" cy="63500"/>
                          </a:xfrm>
                          <a:custGeom>
                            <a:avLst/>
                            <a:gdLst>
                              <a:gd name="T0" fmla="*/ 107 w 108"/>
                              <a:gd name="T1" fmla="*/ 71 h 119"/>
                              <a:gd name="T2" fmla="*/ 101 w 108"/>
                              <a:gd name="T3" fmla="*/ 93 h 119"/>
                              <a:gd name="T4" fmla="*/ 86 w 108"/>
                              <a:gd name="T5" fmla="*/ 109 h 119"/>
                              <a:gd name="T6" fmla="*/ 66 w 108"/>
                              <a:gd name="T7" fmla="*/ 118 h 119"/>
                              <a:gd name="T8" fmla="*/ 39 w 108"/>
                              <a:gd name="T9" fmla="*/ 118 h 119"/>
                              <a:gd name="T10" fmla="*/ 19 w 108"/>
                              <a:gd name="T11" fmla="*/ 110 h 119"/>
                              <a:gd name="T12" fmla="*/ 7 w 108"/>
                              <a:gd name="T13" fmla="*/ 96 h 119"/>
                              <a:gd name="T14" fmla="*/ 0 w 108"/>
                              <a:gd name="T15" fmla="*/ 73 h 119"/>
                              <a:gd name="T16" fmla="*/ 0 w 108"/>
                              <a:gd name="T17" fmla="*/ 48 h 119"/>
                              <a:gd name="T18" fmla="*/ 7 w 108"/>
                              <a:gd name="T19" fmla="*/ 25 h 119"/>
                              <a:gd name="T20" fmla="*/ 20 w 108"/>
                              <a:gd name="T21" fmla="*/ 9 h 119"/>
                              <a:gd name="T22" fmla="*/ 41 w 108"/>
                              <a:gd name="T23" fmla="*/ 1 h 119"/>
                              <a:gd name="T24" fmla="*/ 67 w 108"/>
                              <a:gd name="T25" fmla="*/ 1 h 119"/>
                              <a:gd name="T26" fmla="*/ 87 w 108"/>
                              <a:gd name="T27" fmla="*/ 8 h 119"/>
                              <a:gd name="T28" fmla="*/ 101 w 108"/>
                              <a:gd name="T29" fmla="*/ 24 h 119"/>
                              <a:gd name="T30" fmla="*/ 107 w 108"/>
                              <a:gd name="T31" fmla="*/ 45 h 119"/>
                              <a:gd name="T32" fmla="*/ 87 w 108"/>
                              <a:gd name="T33" fmla="*/ 60 h 119"/>
                              <a:gd name="T34" fmla="*/ 84 w 108"/>
                              <a:gd name="T35" fmla="*/ 43 h 119"/>
                              <a:gd name="T36" fmla="*/ 80 w 108"/>
                              <a:gd name="T37" fmla="*/ 29 h 119"/>
                              <a:gd name="T38" fmla="*/ 70 w 108"/>
                              <a:gd name="T39" fmla="*/ 20 h 119"/>
                              <a:gd name="T40" fmla="*/ 54 w 108"/>
                              <a:gd name="T41" fmla="*/ 17 h 119"/>
                              <a:gd name="T42" fmla="*/ 39 w 108"/>
                              <a:gd name="T43" fmla="*/ 19 h 119"/>
                              <a:gd name="T44" fmla="*/ 28 w 108"/>
                              <a:gd name="T45" fmla="*/ 29 h 119"/>
                              <a:gd name="T46" fmla="*/ 22 w 108"/>
                              <a:gd name="T47" fmla="*/ 43 h 119"/>
                              <a:gd name="T48" fmla="*/ 20 w 108"/>
                              <a:gd name="T49" fmla="*/ 59 h 119"/>
                              <a:gd name="T50" fmla="*/ 22 w 108"/>
                              <a:gd name="T51" fmla="*/ 76 h 119"/>
                              <a:gd name="T52" fmla="*/ 27 w 108"/>
                              <a:gd name="T53" fmla="*/ 89 h 119"/>
                              <a:gd name="T54" fmla="*/ 38 w 108"/>
                              <a:gd name="T55" fmla="*/ 99 h 119"/>
                              <a:gd name="T56" fmla="*/ 54 w 108"/>
                              <a:gd name="T57" fmla="*/ 102 h 119"/>
                              <a:gd name="T58" fmla="*/ 68 w 108"/>
                              <a:gd name="T59" fmla="*/ 99 h 119"/>
                              <a:gd name="T60" fmla="*/ 78 w 108"/>
                              <a:gd name="T61" fmla="*/ 91 h 119"/>
                              <a:gd name="T62" fmla="*/ 84 w 108"/>
                              <a:gd name="T63" fmla="*/ 77 h 119"/>
                              <a:gd name="T64" fmla="*/ 87 w 108"/>
                              <a:gd name="T65" fmla="*/ 60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08" h="119">
                                <a:moveTo>
                                  <a:pt x="108" y="59"/>
                                </a:moveTo>
                                <a:lnTo>
                                  <a:pt x="107" y="71"/>
                                </a:lnTo>
                                <a:lnTo>
                                  <a:pt x="104" y="83"/>
                                </a:lnTo>
                                <a:lnTo>
                                  <a:pt x="101" y="93"/>
                                </a:lnTo>
                                <a:lnTo>
                                  <a:pt x="93" y="102"/>
                                </a:lnTo>
                                <a:lnTo>
                                  <a:pt x="86" y="109"/>
                                </a:lnTo>
                                <a:lnTo>
                                  <a:pt x="76" y="114"/>
                                </a:lnTo>
                                <a:lnTo>
                                  <a:pt x="66" y="118"/>
                                </a:lnTo>
                                <a:lnTo>
                                  <a:pt x="52" y="119"/>
                                </a:lnTo>
                                <a:lnTo>
                                  <a:pt x="39" y="118"/>
                                </a:lnTo>
                                <a:lnTo>
                                  <a:pt x="29" y="115"/>
                                </a:lnTo>
                                <a:lnTo>
                                  <a:pt x="19" y="110"/>
                                </a:lnTo>
                                <a:lnTo>
                                  <a:pt x="13" y="103"/>
                                </a:lnTo>
                                <a:lnTo>
                                  <a:pt x="7" y="96"/>
                                </a:lnTo>
                                <a:lnTo>
                                  <a:pt x="2" y="85"/>
                                </a:lnTo>
                                <a:lnTo>
                                  <a:pt x="0" y="73"/>
                                </a:lnTo>
                                <a:lnTo>
                                  <a:pt x="0" y="60"/>
                                </a:lnTo>
                                <a:lnTo>
                                  <a:pt x="0" y="48"/>
                                </a:lnTo>
                                <a:lnTo>
                                  <a:pt x="3" y="36"/>
                                </a:lnTo>
                                <a:lnTo>
                                  <a:pt x="7" y="25"/>
                                </a:lnTo>
                                <a:lnTo>
                                  <a:pt x="13" y="17"/>
                                </a:lnTo>
                                <a:lnTo>
                                  <a:pt x="20" y="9"/>
                                </a:lnTo>
                                <a:lnTo>
                                  <a:pt x="30" y="4"/>
                                </a:lnTo>
                                <a:lnTo>
                                  <a:pt x="41" y="1"/>
                                </a:lnTo>
                                <a:lnTo>
                                  <a:pt x="55" y="0"/>
                                </a:lnTo>
                                <a:lnTo>
                                  <a:pt x="67" y="1"/>
                                </a:lnTo>
                                <a:lnTo>
                                  <a:pt x="78" y="4"/>
                                </a:lnTo>
                                <a:lnTo>
                                  <a:pt x="87" y="8"/>
                                </a:lnTo>
                                <a:lnTo>
                                  <a:pt x="94" y="16"/>
                                </a:lnTo>
                                <a:lnTo>
                                  <a:pt x="101" y="24"/>
                                </a:lnTo>
                                <a:lnTo>
                                  <a:pt x="104" y="34"/>
                                </a:lnTo>
                                <a:lnTo>
                                  <a:pt x="107" y="45"/>
                                </a:lnTo>
                                <a:lnTo>
                                  <a:pt x="108" y="59"/>
                                </a:lnTo>
                                <a:close/>
                                <a:moveTo>
                                  <a:pt x="87" y="60"/>
                                </a:moveTo>
                                <a:lnTo>
                                  <a:pt x="87" y="51"/>
                                </a:lnTo>
                                <a:lnTo>
                                  <a:pt x="84" y="43"/>
                                </a:lnTo>
                                <a:lnTo>
                                  <a:pt x="83" y="35"/>
                                </a:lnTo>
                                <a:lnTo>
                                  <a:pt x="80" y="29"/>
                                </a:lnTo>
                                <a:lnTo>
                                  <a:pt x="76" y="24"/>
                                </a:lnTo>
                                <a:lnTo>
                                  <a:pt x="70" y="20"/>
                                </a:lnTo>
                                <a:lnTo>
                                  <a:pt x="62" y="17"/>
                                </a:lnTo>
                                <a:lnTo>
                                  <a:pt x="54" y="17"/>
                                </a:lnTo>
                                <a:lnTo>
                                  <a:pt x="45" y="17"/>
                                </a:lnTo>
                                <a:lnTo>
                                  <a:pt x="39" y="19"/>
                                </a:lnTo>
                                <a:lnTo>
                                  <a:pt x="33" y="23"/>
                                </a:lnTo>
                                <a:lnTo>
                                  <a:pt x="28" y="29"/>
                                </a:lnTo>
                                <a:lnTo>
                                  <a:pt x="24" y="34"/>
                                </a:lnTo>
                                <a:lnTo>
                                  <a:pt x="22" y="43"/>
                                </a:lnTo>
                                <a:lnTo>
                                  <a:pt x="20" y="50"/>
                                </a:lnTo>
                                <a:lnTo>
                                  <a:pt x="20" y="59"/>
                                </a:lnTo>
                                <a:lnTo>
                                  <a:pt x="20" y="67"/>
                                </a:lnTo>
                                <a:lnTo>
                                  <a:pt x="22" y="76"/>
                                </a:lnTo>
                                <a:lnTo>
                                  <a:pt x="24" y="83"/>
                                </a:lnTo>
                                <a:lnTo>
                                  <a:pt x="27" y="89"/>
                                </a:lnTo>
                                <a:lnTo>
                                  <a:pt x="32" y="94"/>
                                </a:lnTo>
                                <a:lnTo>
                                  <a:pt x="38" y="99"/>
                                </a:lnTo>
                                <a:lnTo>
                                  <a:pt x="44" y="102"/>
                                </a:lnTo>
                                <a:lnTo>
                                  <a:pt x="54" y="102"/>
                                </a:lnTo>
                                <a:lnTo>
                                  <a:pt x="61" y="102"/>
                                </a:lnTo>
                                <a:lnTo>
                                  <a:pt x="68" y="99"/>
                                </a:lnTo>
                                <a:lnTo>
                                  <a:pt x="75" y="96"/>
                                </a:lnTo>
                                <a:lnTo>
                                  <a:pt x="78" y="91"/>
                                </a:lnTo>
                                <a:lnTo>
                                  <a:pt x="82" y="85"/>
                                </a:lnTo>
                                <a:lnTo>
                                  <a:pt x="84" y="77"/>
                                </a:lnTo>
                                <a:lnTo>
                                  <a:pt x="86" y="69"/>
                                </a:lnTo>
                                <a:lnTo>
                                  <a:pt x="87" y="6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05" name="Freeform 1172"/>
                        <wps:cNvSpPr>
                          <a:spLocks/>
                        </wps:cNvSpPr>
                        <wps:spPr bwMode="auto">
                          <a:xfrm>
                            <a:off x="860425" y="2212975"/>
                            <a:ext cx="49213" cy="61913"/>
                          </a:xfrm>
                          <a:custGeom>
                            <a:avLst/>
                            <a:gdLst>
                              <a:gd name="T0" fmla="*/ 94 w 94"/>
                              <a:gd name="T1" fmla="*/ 114 h 118"/>
                              <a:gd name="T2" fmla="*/ 93 w 94"/>
                              <a:gd name="T3" fmla="*/ 115 h 118"/>
                              <a:gd name="T4" fmla="*/ 91 w 94"/>
                              <a:gd name="T5" fmla="*/ 117 h 118"/>
                              <a:gd name="T6" fmla="*/ 86 w 94"/>
                              <a:gd name="T7" fmla="*/ 118 h 118"/>
                              <a:gd name="T8" fmla="*/ 82 w 94"/>
                              <a:gd name="T9" fmla="*/ 118 h 118"/>
                              <a:gd name="T10" fmla="*/ 78 w 94"/>
                              <a:gd name="T11" fmla="*/ 117 h 118"/>
                              <a:gd name="T12" fmla="*/ 75 w 94"/>
                              <a:gd name="T13" fmla="*/ 115 h 118"/>
                              <a:gd name="T14" fmla="*/ 74 w 94"/>
                              <a:gd name="T15" fmla="*/ 114 h 118"/>
                              <a:gd name="T16" fmla="*/ 74 w 94"/>
                              <a:gd name="T17" fmla="*/ 50 h 118"/>
                              <a:gd name="T18" fmla="*/ 73 w 94"/>
                              <a:gd name="T19" fmla="*/ 35 h 118"/>
                              <a:gd name="T20" fmla="*/ 68 w 94"/>
                              <a:gd name="T21" fmla="*/ 25 h 118"/>
                              <a:gd name="T22" fmla="*/ 62 w 94"/>
                              <a:gd name="T23" fmla="*/ 19 h 118"/>
                              <a:gd name="T24" fmla="*/ 51 w 94"/>
                              <a:gd name="T25" fmla="*/ 17 h 118"/>
                              <a:gd name="T26" fmla="*/ 36 w 94"/>
                              <a:gd name="T27" fmla="*/ 23 h 118"/>
                              <a:gd name="T28" fmla="*/ 21 w 94"/>
                              <a:gd name="T29" fmla="*/ 38 h 118"/>
                              <a:gd name="T30" fmla="*/ 21 w 94"/>
                              <a:gd name="T31" fmla="*/ 114 h 118"/>
                              <a:gd name="T32" fmla="*/ 20 w 94"/>
                              <a:gd name="T33" fmla="*/ 115 h 118"/>
                              <a:gd name="T34" fmla="*/ 17 w 94"/>
                              <a:gd name="T35" fmla="*/ 117 h 118"/>
                              <a:gd name="T36" fmla="*/ 14 w 94"/>
                              <a:gd name="T37" fmla="*/ 118 h 118"/>
                              <a:gd name="T38" fmla="*/ 8 w 94"/>
                              <a:gd name="T39" fmla="*/ 118 h 118"/>
                              <a:gd name="T40" fmla="*/ 4 w 94"/>
                              <a:gd name="T41" fmla="*/ 117 h 118"/>
                              <a:gd name="T42" fmla="*/ 1 w 94"/>
                              <a:gd name="T43" fmla="*/ 115 h 118"/>
                              <a:gd name="T44" fmla="*/ 1 w 94"/>
                              <a:gd name="T45" fmla="*/ 114 h 118"/>
                              <a:gd name="T46" fmla="*/ 0 w 94"/>
                              <a:gd name="T47" fmla="*/ 6 h 118"/>
                              <a:gd name="T48" fmla="*/ 1 w 94"/>
                              <a:gd name="T49" fmla="*/ 3 h 118"/>
                              <a:gd name="T50" fmla="*/ 3 w 94"/>
                              <a:gd name="T51" fmla="*/ 2 h 118"/>
                              <a:gd name="T52" fmla="*/ 5 w 94"/>
                              <a:gd name="T53" fmla="*/ 2 h 118"/>
                              <a:gd name="T54" fmla="*/ 10 w 94"/>
                              <a:gd name="T55" fmla="*/ 2 h 118"/>
                              <a:gd name="T56" fmla="*/ 14 w 94"/>
                              <a:gd name="T57" fmla="*/ 2 h 118"/>
                              <a:gd name="T58" fmla="*/ 17 w 94"/>
                              <a:gd name="T59" fmla="*/ 2 h 118"/>
                              <a:gd name="T60" fmla="*/ 19 w 94"/>
                              <a:gd name="T61" fmla="*/ 3 h 118"/>
                              <a:gd name="T62" fmla="*/ 19 w 94"/>
                              <a:gd name="T63" fmla="*/ 6 h 118"/>
                              <a:gd name="T64" fmla="*/ 27 w 94"/>
                              <a:gd name="T65" fmla="*/ 11 h 118"/>
                              <a:gd name="T66" fmla="*/ 46 w 94"/>
                              <a:gd name="T67" fmla="*/ 1 h 118"/>
                              <a:gd name="T68" fmla="*/ 65 w 94"/>
                              <a:gd name="T69" fmla="*/ 1 h 118"/>
                              <a:gd name="T70" fmla="*/ 80 w 94"/>
                              <a:gd name="T71" fmla="*/ 8 h 118"/>
                              <a:gd name="T72" fmla="*/ 90 w 94"/>
                              <a:gd name="T73" fmla="*/ 20 h 118"/>
                              <a:gd name="T74" fmla="*/ 94 w 94"/>
                              <a:gd name="T75" fmla="*/ 36 h 118"/>
                              <a:gd name="T76" fmla="*/ 94 w 94"/>
                              <a:gd name="T77" fmla="*/ 114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94" h="118">
                                <a:moveTo>
                                  <a:pt x="94" y="114"/>
                                </a:moveTo>
                                <a:lnTo>
                                  <a:pt x="94" y="114"/>
                                </a:lnTo>
                                <a:lnTo>
                                  <a:pt x="94" y="115"/>
                                </a:lnTo>
                                <a:lnTo>
                                  <a:pt x="93" y="115"/>
                                </a:lnTo>
                                <a:lnTo>
                                  <a:pt x="93" y="117"/>
                                </a:lnTo>
                                <a:lnTo>
                                  <a:pt x="91" y="117"/>
                                </a:lnTo>
                                <a:lnTo>
                                  <a:pt x="89" y="117"/>
                                </a:lnTo>
                                <a:lnTo>
                                  <a:pt x="86" y="118"/>
                                </a:lnTo>
                                <a:lnTo>
                                  <a:pt x="84" y="118"/>
                                </a:lnTo>
                                <a:lnTo>
                                  <a:pt x="82" y="118"/>
                                </a:lnTo>
                                <a:lnTo>
                                  <a:pt x="79" y="117"/>
                                </a:lnTo>
                                <a:lnTo>
                                  <a:pt x="78" y="117"/>
                                </a:lnTo>
                                <a:lnTo>
                                  <a:pt x="77" y="117"/>
                                </a:lnTo>
                                <a:lnTo>
                                  <a:pt x="75" y="115"/>
                                </a:lnTo>
                                <a:lnTo>
                                  <a:pt x="74" y="115"/>
                                </a:lnTo>
                                <a:lnTo>
                                  <a:pt x="74" y="114"/>
                                </a:lnTo>
                                <a:lnTo>
                                  <a:pt x="74" y="114"/>
                                </a:lnTo>
                                <a:lnTo>
                                  <a:pt x="74" y="50"/>
                                </a:lnTo>
                                <a:lnTo>
                                  <a:pt x="74" y="41"/>
                                </a:lnTo>
                                <a:lnTo>
                                  <a:pt x="73" y="35"/>
                                </a:lnTo>
                                <a:lnTo>
                                  <a:pt x="72" y="30"/>
                                </a:lnTo>
                                <a:lnTo>
                                  <a:pt x="68" y="25"/>
                                </a:lnTo>
                                <a:lnTo>
                                  <a:pt x="65" y="22"/>
                                </a:lnTo>
                                <a:lnTo>
                                  <a:pt x="62" y="19"/>
                                </a:lnTo>
                                <a:lnTo>
                                  <a:pt x="57" y="18"/>
                                </a:lnTo>
                                <a:lnTo>
                                  <a:pt x="51" y="17"/>
                                </a:lnTo>
                                <a:lnTo>
                                  <a:pt x="43" y="18"/>
                                </a:lnTo>
                                <a:lnTo>
                                  <a:pt x="36" y="23"/>
                                </a:lnTo>
                                <a:lnTo>
                                  <a:pt x="29" y="29"/>
                                </a:lnTo>
                                <a:lnTo>
                                  <a:pt x="21" y="38"/>
                                </a:lnTo>
                                <a:lnTo>
                                  <a:pt x="21" y="114"/>
                                </a:lnTo>
                                <a:lnTo>
                                  <a:pt x="21" y="114"/>
                                </a:lnTo>
                                <a:lnTo>
                                  <a:pt x="20" y="115"/>
                                </a:lnTo>
                                <a:lnTo>
                                  <a:pt x="20" y="115"/>
                                </a:lnTo>
                                <a:lnTo>
                                  <a:pt x="19" y="117"/>
                                </a:lnTo>
                                <a:lnTo>
                                  <a:pt x="17" y="117"/>
                                </a:lnTo>
                                <a:lnTo>
                                  <a:pt x="15" y="117"/>
                                </a:lnTo>
                                <a:lnTo>
                                  <a:pt x="14" y="118"/>
                                </a:lnTo>
                                <a:lnTo>
                                  <a:pt x="10" y="118"/>
                                </a:lnTo>
                                <a:lnTo>
                                  <a:pt x="8" y="118"/>
                                </a:lnTo>
                                <a:lnTo>
                                  <a:pt x="6" y="117"/>
                                </a:lnTo>
                                <a:lnTo>
                                  <a:pt x="4" y="117"/>
                                </a:lnTo>
                                <a:lnTo>
                                  <a:pt x="3" y="117"/>
                                </a:lnTo>
                                <a:lnTo>
                                  <a:pt x="1" y="115"/>
                                </a:lnTo>
                                <a:lnTo>
                                  <a:pt x="1" y="115"/>
                                </a:lnTo>
                                <a:lnTo>
                                  <a:pt x="1" y="114"/>
                                </a:lnTo>
                                <a:lnTo>
                                  <a:pt x="0" y="114"/>
                                </a:lnTo>
                                <a:lnTo>
                                  <a:pt x="0" y="6"/>
                                </a:lnTo>
                                <a:lnTo>
                                  <a:pt x="1" y="4"/>
                                </a:lnTo>
                                <a:lnTo>
                                  <a:pt x="1" y="3"/>
                                </a:lnTo>
                                <a:lnTo>
                                  <a:pt x="1" y="3"/>
                                </a:lnTo>
                                <a:lnTo>
                                  <a:pt x="3" y="2"/>
                                </a:lnTo>
                                <a:lnTo>
                                  <a:pt x="4" y="2"/>
                                </a:lnTo>
                                <a:lnTo>
                                  <a:pt x="5" y="2"/>
                                </a:lnTo>
                                <a:lnTo>
                                  <a:pt x="8" y="2"/>
                                </a:lnTo>
                                <a:lnTo>
                                  <a:pt x="10" y="2"/>
                                </a:lnTo>
                                <a:lnTo>
                                  <a:pt x="13" y="2"/>
                                </a:lnTo>
                                <a:lnTo>
                                  <a:pt x="14" y="2"/>
                                </a:lnTo>
                                <a:lnTo>
                                  <a:pt x="16" y="2"/>
                                </a:lnTo>
                                <a:lnTo>
                                  <a:pt x="17" y="2"/>
                                </a:lnTo>
                                <a:lnTo>
                                  <a:pt x="17" y="3"/>
                                </a:lnTo>
                                <a:lnTo>
                                  <a:pt x="19" y="3"/>
                                </a:lnTo>
                                <a:lnTo>
                                  <a:pt x="19" y="4"/>
                                </a:lnTo>
                                <a:lnTo>
                                  <a:pt x="19" y="6"/>
                                </a:lnTo>
                                <a:lnTo>
                                  <a:pt x="19" y="19"/>
                                </a:lnTo>
                                <a:lnTo>
                                  <a:pt x="27" y="11"/>
                                </a:lnTo>
                                <a:lnTo>
                                  <a:pt x="37" y="4"/>
                                </a:lnTo>
                                <a:lnTo>
                                  <a:pt x="46" y="1"/>
                                </a:lnTo>
                                <a:lnTo>
                                  <a:pt x="56" y="0"/>
                                </a:lnTo>
                                <a:lnTo>
                                  <a:pt x="65" y="1"/>
                                </a:lnTo>
                                <a:lnTo>
                                  <a:pt x="73" y="3"/>
                                </a:lnTo>
                                <a:lnTo>
                                  <a:pt x="80" y="8"/>
                                </a:lnTo>
                                <a:lnTo>
                                  <a:pt x="85" y="13"/>
                                </a:lnTo>
                                <a:lnTo>
                                  <a:pt x="90" y="20"/>
                                </a:lnTo>
                                <a:lnTo>
                                  <a:pt x="93" y="28"/>
                                </a:lnTo>
                                <a:lnTo>
                                  <a:pt x="94" y="36"/>
                                </a:lnTo>
                                <a:lnTo>
                                  <a:pt x="94" y="48"/>
                                </a:lnTo>
                                <a:lnTo>
                                  <a:pt x="94" y="11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06" name="Freeform 1173"/>
                        <wps:cNvSpPr>
                          <a:spLocks/>
                        </wps:cNvSpPr>
                        <wps:spPr bwMode="auto">
                          <a:xfrm>
                            <a:off x="92075" y="2406650"/>
                            <a:ext cx="15875" cy="82550"/>
                          </a:xfrm>
                          <a:custGeom>
                            <a:avLst/>
                            <a:gdLst>
                              <a:gd name="T0" fmla="*/ 32 w 32"/>
                              <a:gd name="T1" fmla="*/ 152 h 157"/>
                              <a:gd name="T2" fmla="*/ 32 w 32"/>
                              <a:gd name="T3" fmla="*/ 153 h 157"/>
                              <a:gd name="T4" fmla="*/ 31 w 32"/>
                              <a:gd name="T5" fmla="*/ 154 h 157"/>
                              <a:gd name="T6" fmla="*/ 31 w 32"/>
                              <a:gd name="T7" fmla="*/ 154 h 157"/>
                              <a:gd name="T8" fmla="*/ 28 w 32"/>
                              <a:gd name="T9" fmla="*/ 155 h 157"/>
                              <a:gd name="T10" fmla="*/ 27 w 32"/>
                              <a:gd name="T11" fmla="*/ 155 h 157"/>
                              <a:gd name="T12" fmla="*/ 24 w 32"/>
                              <a:gd name="T13" fmla="*/ 157 h 157"/>
                              <a:gd name="T14" fmla="*/ 21 w 32"/>
                              <a:gd name="T15" fmla="*/ 157 h 157"/>
                              <a:gd name="T16" fmla="*/ 16 w 32"/>
                              <a:gd name="T17" fmla="*/ 157 h 157"/>
                              <a:gd name="T18" fmla="*/ 12 w 32"/>
                              <a:gd name="T19" fmla="*/ 157 h 157"/>
                              <a:gd name="T20" fmla="*/ 9 w 32"/>
                              <a:gd name="T21" fmla="*/ 157 h 157"/>
                              <a:gd name="T22" fmla="*/ 6 w 32"/>
                              <a:gd name="T23" fmla="*/ 155 h 157"/>
                              <a:gd name="T24" fmla="*/ 4 w 32"/>
                              <a:gd name="T25" fmla="*/ 155 h 157"/>
                              <a:gd name="T26" fmla="*/ 3 w 32"/>
                              <a:gd name="T27" fmla="*/ 154 h 157"/>
                              <a:gd name="T28" fmla="*/ 1 w 32"/>
                              <a:gd name="T29" fmla="*/ 154 h 157"/>
                              <a:gd name="T30" fmla="*/ 0 w 32"/>
                              <a:gd name="T31" fmla="*/ 153 h 157"/>
                              <a:gd name="T32" fmla="*/ 0 w 32"/>
                              <a:gd name="T33" fmla="*/ 152 h 157"/>
                              <a:gd name="T34" fmla="*/ 0 w 32"/>
                              <a:gd name="T35" fmla="*/ 5 h 157"/>
                              <a:gd name="T36" fmla="*/ 0 w 32"/>
                              <a:gd name="T37" fmla="*/ 4 h 157"/>
                              <a:gd name="T38" fmla="*/ 1 w 32"/>
                              <a:gd name="T39" fmla="*/ 3 h 157"/>
                              <a:gd name="T40" fmla="*/ 3 w 32"/>
                              <a:gd name="T41" fmla="*/ 2 h 157"/>
                              <a:gd name="T42" fmla="*/ 4 w 32"/>
                              <a:gd name="T43" fmla="*/ 2 h 157"/>
                              <a:gd name="T44" fmla="*/ 6 w 32"/>
                              <a:gd name="T45" fmla="*/ 0 h 157"/>
                              <a:gd name="T46" fmla="*/ 9 w 32"/>
                              <a:gd name="T47" fmla="*/ 0 h 157"/>
                              <a:gd name="T48" fmla="*/ 12 w 32"/>
                              <a:gd name="T49" fmla="*/ 0 h 157"/>
                              <a:gd name="T50" fmla="*/ 16 w 32"/>
                              <a:gd name="T51" fmla="*/ 0 h 157"/>
                              <a:gd name="T52" fmla="*/ 21 w 32"/>
                              <a:gd name="T53" fmla="*/ 0 h 157"/>
                              <a:gd name="T54" fmla="*/ 24 w 32"/>
                              <a:gd name="T55" fmla="*/ 0 h 157"/>
                              <a:gd name="T56" fmla="*/ 27 w 32"/>
                              <a:gd name="T57" fmla="*/ 0 h 157"/>
                              <a:gd name="T58" fmla="*/ 28 w 32"/>
                              <a:gd name="T59" fmla="*/ 2 h 157"/>
                              <a:gd name="T60" fmla="*/ 31 w 32"/>
                              <a:gd name="T61" fmla="*/ 2 h 157"/>
                              <a:gd name="T62" fmla="*/ 31 w 32"/>
                              <a:gd name="T63" fmla="*/ 3 h 157"/>
                              <a:gd name="T64" fmla="*/ 32 w 32"/>
                              <a:gd name="T65" fmla="*/ 4 h 157"/>
                              <a:gd name="T66" fmla="*/ 32 w 32"/>
                              <a:gd name="T67" fmla="*/ 5 h 157"/>
                              <a:gd name="T68" fmla="*/ 32 w 32"/>
                              <a:gd name="T69"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7">
                                <a:moveTo>
                                  <a:pt x="32" y="152"/>
                                </a:moveTo>
                                <a:lnTo>
                                  <a:pt x="32" y="153"/>
                                </a:lnTo>
                                <a:lnTo>
                                  <a:pt x="31" y="154"/>
                                </a:lnTo>
                                <a:lnTo>
                                  <a:pt x="31" y="154"/>
                                </a:lnTo>
                                <a:lnTo>
                                  <a:pt x="28" y="155"/>
                                </a:lnTo>
                                <a:lnTo>
                                  <a:pt x="27" y="155"/>
                                </a:lnTo>
                                <a:lnTo>
                                  <a:pt x="24" y="157"/>
                                </a:lnTo>
                                <a:lnTo>
                                  <a:pt x="21" y="157"/>
                                </a:lnTo>
                                <a:lnTo>
                                  <a:pt x="16" y="157"/>
                                </a:lnTo>
                                <a:lnTo>
                                  <a:pt x="12" y="157"/>
                                </a:lnTo>
                                <a:lnTo>
                                  <a:pt x="9" y="157"/>
                                </a:lnTo>
                                <a:lnTo>
                                  <a:pt x="6" y="155"/>
                                </a:lnTo>
                                <a:lnTo>
                                  <a:pt x="4" y="155"/>
                                </a:lnTo>
                                <a:lnTo>
                                  <a:pt x="3" y="154"/>
                                </a:lnTo>
                                <a:lnTo>
                                  <a:pt x="1" y="154"/>
                                </a:lnTo>
                                <a:lnTo>
                                  <a:pt x="0" y="153"/>
                                </a:lnTo>
                                <a:lnTo>
                                  <a:pt x="0" y="152"/>
                                </a:lnTo>
                                <a:lnTo>
                                  <a:pt x="0" y="5"/>
                                </a:lnTo>
                                <a:lnTo>
                                  <a:pt x="0" y="4"/>
                                </a:lnTo>
                                <a:lnTo>
                                  <a:pt x="1" y="3"/>
                                </a:lnTo>
                                <a:lnTo>
                                  <a:pt x="3" y="2"/>
                                </a:lnTo>
                                <a:lnTo>
                                  <a:pt x="4" y="2"/>
                                </a:lnTo>
                                <a:lnTo>
                                  <a:pt x="6" y="0"/>
                                </a:lnTo>
                                <a:lnTo>
                                  <a:pt x="9" y="0"/>
                                </a:lnTo>
                                <a:lnTo>
                                  <a:pt x="12" y="0"/>
                                </a:lnTo>
                                <a:lnTo>
                                  <a:pt x="16" y="0"/>
                                </a:lnTo>
                                <a:lnTo>
                                  <a:pt x="21" y="0"/>
                                </a:lnTo>
                                <a:lnTo>
                                  <a:pt x="24" y="0"/>
                                </a:lnTo>
                                <a:lnTo>
                                  <a:pt x="27" y="0"/>
                                </a:lnTo>
                                <a:lnTo>
                                  <a:pt x="28" y="2"/>
                                </a:lnTo>
                                <a:lnTo>
                                  <a:pt x="31" y="2"/>
                                </a:lnTo>
                                <a:lnTo>
                                  <a:pt x="31" y="3"/>
                                </a:lnTo>
                                <a:lnTo>
                                  <a:pt x="32" y="4"/>
                                </a:lnTo>
                                <a:lnTo>
                                  <a:pt x="32" y="5"/>
                                </a:lnTo>
                                <a:lnTo>
                                  <a:pt x="32"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07" name="Freeform 1174"/>
                        <wps:cNvSpPr>
                          <a:spLocks/>
                        </wps:cNvSpPr>
                        <wps:spPr bwMode="auto">
                          <a:xfrm>
                            <a:off x="127000" y="2406650"/>
                            <a:ext cx="17463" cy="82550"/>
                          </a:xfrm>
                          <a:custGeom>
                            <a:avLst/>
                            <a:gdLst>
                              <a:gd name="T0" fmla="*/ 32 w 32"/>
                              <a:gd name="T1" fmla="*/ 152 h 157"/>
                              <a:gd name="T2" fmla="*/ 30 w 32"/>
                              <a:gd name="T3" fmla="*/ 153 h 157"/>
                              <a:gd name="T4" fmla="*/ 30 w 32"/>
                              <a:gd name="T5" fmla="*/ 154 h 157"/>
                              <a:gd name="T6" fmla="*/ 29 w 32"/>
                              <a:gd name="T7" fmla="*/ 154 h 157"/>
                              <a:gd name="T8" fmla="*/ 28 w 32"/>
                              <a:gd name="T9" fmla="*/ 155 h 157"/>
                              <a:gd name="T10" fmla="*/ 25 w 32"/>
                              <a:gd name="T11" fmla="*/ 155 h 157"/>
                              <a:gd name="T12" fmla="*/ 23 w 32"/>
                              <a:gd name="T13" fmla="*/ 157 h 157"/>
                              <a:gd name="T14" fmla="*/ 19 w 32"/>
                              <a:gd name="T15" fmla="*/ 157 h 157"/>
                              <a:gd name="T16" fmla="*/ 16 w 32"/>
                              <a:gd name="T17" fmla="*/ 157 h 157"/>
                              <a:gd name="T18" fmla="*/ 11 w 32"/>
                              <a:gd name="T19" fmla="*/ 157 h 157"/>
                              <a:gd name="T20" fmla="*/ 7 w 32"/>
                              <a:gd name="T21" fmla="*/ 157 h 157"/>
                              <a:gd name="T22" fmla="*/ 5 w 32"/>
                              <a:gd name="T23" fmla="*/ 155 h 157"/>
                              <a:gd name="T24" fmla="*/ 2 w 32"/>
                              <a:gd name="T25" fmla="*/ 155 h 157"/>
                              <a:gd name="T26" fmla="*/ 1 w 32"/>
                              <a:gd name="T27" fmla="*/ 154 h 157"/>
                              <a:gd name="T28" fmla="*/ 0 w 32"/>
                              <a:gd name="T29" fmla="*/ 154 h 157"/>
                              <a:gd name="T30" fmla="*/ 0 w 32"/>
                              <a:gd name="T31" fmla="*/ 153 h 157"/>
                              <a:gd name="T32" fmla="*/ 0 w 32"/>
                              <a:gd name="T33" fmla="*/ 152 h 157"/>
                              <a:gd name="T34" fmla="*/ 0 w 32"/>
                              <a:gd name="T35" fmla="*/ 5 h 157"/>
                              <a:gd name="T36" fmla="*/ 0 w 32"/>
                              <a:gd name="T37" fmla="*/ 4 h 157"/>
                              <a:gd name="T38" fmla="*/ 0 w 32"/>
                              <a:gd name="T39" fmla="*/ 3 h 157"/>
                              <a:gd name="T40" fmla="*/ 1 w 32"/>
                              <a:gd name="T41" fmla="*/ 2 h 157"/>
                              <a:gd name="T42" fmla="*/ 2 w 32"/>
                              <a:gd name="T43" fmla="*/ 2 h 157"/>
                              <a:gd name="T44" fmla="*/ 5 w 32"/>
                              <a:gd name="T45" fmla="*/ 0 h 157"/>
                              <a:gd name="T46" fmla="*/ 7 w 32"/>
                              <a:gd name="T47" fmla="*/ 0 h 157"/>
                              <a:gd name="T48" fmla="*/ 11 w 32"/>
                              <a:gd name="T49" fmla="*/ 0 h 157"/>
                              <a:gd name="T50" fmla="*/ 16 w 32"/>
                              <a:gd name="T51" fmla="*/ 0 h 157"/>
                              <a:gd name="T52" fmla="*/ 19 w 32"/>
                              <a:gd name="T53" fmla="*/ 0 h 157"/>
                              <a:gd name="T54" fmla="*/ 23 w 32"/>
                              <a:gd name="T55" fmla="*/ 0 h 157"/>
                              <a:gd name="T56" fmla="*/ 25 w 32"/>
                              <a:gd name="T57" fmla="*/ 0 h 157"/>
                              <a:gd name="T58" fmla="*/ 28 w 32"/>
                              <a:gd name="T59" fmla="*/ 2 h 157"/>
                              <a:gd name="T60" fmla="*/ 29 w 32"/>
                              <a:gd name="T61" fmla="*/ 2 h 157"/>
                              <a:gd name="T62" fmla="*/ 30 w 32"/>
                              <a:gd name="T63" fmla="*/ 3 h 157"/>
                              <a:gd name="T64" fmla="*/ 30 w 32"/>
                              <a:gd name="T65" fmla="*/ 4 h 157"/>
                              <a:gd name="T66" fmla="*/ 32 w 32"/>
                              <a:gd name="T67" fmla="*/ 5 h 157"/>
                              <a:gd name="T68" fmla="*/ 32 w 32"/>
                              <a:gd name="T69"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7">
                                <a:moveTo>
                                  <a:pt x="32" y="152"/>
                                </a:moveTo>
                                <a:lnTo>
                                  <a:pt x="30" y="153"/>
                                </a:lnTo>
                                <a:lnTo>
                                  <a:pt x="30" y="154"/>
                                </a:lnTo>
                                <a:lnTo>
                                  <a:pt x="29" y="154"/>
                                </a:lnTo>
                                <a:lnTo>
                                  <a:pt x="28" y="155"/>
                                </a:lnTo>
                                <a:lnTo>
                                  <a:pt x="25" y="155"/>
                                </a:lnTo>
                                <a:lnTo>
                                  <a:pt x="23" y="157"/>
                                </a:lnTo>
                                <a:lnTo>
                                  <a:pt x="19" y="157"/>
                                </a:lnTo>
                                <a:lnTo>
                                  <a:pt x="16" y="157"/>
                                </a:lnTo>
                                <a:lnTo>
                                  <a:pt x="11" y="157"/>
                                </a:lnTo>
                                <a:lnTo>
                                  <a:pt x="7" y="157"/>
                                </a:lnTo>
                                <a:lnTo>
                                  <a:pt x="5" y="155"/>
                                </a:lnTo>
                                <a:lnTo>
                                  <a:pt x="2" y="155"/>
                                </a:lnTo>
                                <a:lnTo>
                                  <a:pt x="1" y="154"/>
                                </a:lnTo>
                                <a:lnTo>
                                  <a:pt x="0" y="154"/>
                                </a:lnTo>
                                <a:lnTo>
                                  <a:pt x="0" y="153"/>
                                </a:lnTo>
                                <a:lnTo>
                                  <a:pt x="0" y="152"/>
                                </a:lnTo>
                                <a:lnTo>
                                  <a:pt x="0" y="5"/>
                                </a:lnTo>
                                <a:lnTo>
                                  <a:pt x="0" y="4"/>
                                </a:lnTo>
                                <a:lnTo>
                                  <a:pt x="0" y="3"/>
                                </a:lnTo>
                                <a:lnTo>
                                  <a:pt x="1" y="2"/>
                                </a:lnTo>
                                <a:lnTo>
                                  <a:pt x="2" y="2"/>
                                </a:lnTo>
                                <a:lnTo>
                                  <a:pt x="5" y="0"/>
                                </a:lnTo>
                                <a:lnTo>
                                  <a:pt x="7" y="0"/>
                                </a:lnTo>
                                <a:lnTo>
                                  <a:pt x="11" y="0"/>
                                </a:lnTo>
                                <a:lnTo>
                                  <a:pt x="16" y="0"/>
                                </a:lnTo>
                                <a:lnTo>
                                  <a:pt x="19" y="0"/>
                                </a:lnTo>
                                <a:lnTo>
                                  <a:pt x="23" y="0"/>
                                </a:lnTo>
                                <a:lnTo>
                                  <a:pt x="25" y="0"/>
                                </a:lnTo>
                                <a:lnTo>
                                  <a:pt x="28" y="2"/>
                                </a:lnTo>
                                <a:lnTo>
                                  <a:pt x="29" y="2"/>
                                </a:lnTo>
                                <a:lnTo>
                                  <a:pt x="30" y="3"/>
                                </a:lnTo>
                                <a:lnTo>
                                  <a:pt x="30" y="4"/>
                                </a:lnTo>
                                <a:lnTo>
                                  <a:pt x="32" y="5"/>
                                </a:lnTo>
                                <a:lnTo>
                                  <a:pt x="32"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08" name="Freeform 1175"/>
                        <wps:cNvSpPr>
                          <a:spLocks/>
                        </wps:cNvSpPr>
                        <wps:spPr bwMode="auto">
                          <a:xfrm>
                            <a:off x="161925" y="2406650"/>
                            <a:ext cx="15875" cy="82550"/>
                          </a:xfrm>
                          <a:custGeom>
                            <a:avLst/>
                            <a:gdLst>
                              <a:gd name="T0" fmla="*/ 32 w 32"/>
                              <a:gd name="T1" fmla="*/ 152 h 157"/>
                              <a:gd name="T2" fmla="*/ 32 w 32"/>
                              <a:gd name="T3" fmla="*/ 153 h 157"/>
                              <a:gd name="T4" fmla="*/ 31 w 32"/>
                              <a:gd name="T5" fmla="*/ 154 h 157"/>
                              <a:gd name="T6" fmla="*/ 31 w 32"/>
                              <a:gd name="T7" fmla="*/ 154 h 157"/>
                              <a:gd name="T8" fmla="*/ 28 w 32"/>
                              <a:gd name="T9" fmla="*/ 155 h 157"/>
                              <a:gd name="T10" fmla="*/ 27 w 32"/>
                              <a:gd name="T11" fmla="*/ 155 h 157"/>
                              <a:gd name="T12" fmla="*/ 23 w 32"/>
                              <a:gd name="T13" fmla="*/ 157 h 157"/>
                              <a:gd name="T14" fmla="*/ 21 w 32"/>
                              <a:gd name="T15" fmla="*/ 157 h 157"/>
                              <a:gd name="T16" fmla="*/ 16 w 32"/>
                              <a:gd name="T17" fmla="*/ 157 h 157"/>
                              <a:gd name="T18" fmla="*/ 12 w 32"/>
                              <a:gd name="T19" fmla="*/ 157 h 157"/>
                              <a:gd name="T20" fmla="*/ 9 w 32"/>
                              <a:gd name="T21" fmla="*/ 157 h 157"/>
                              <a:gd name="T22" fmla="*/ 6 w 32"/>
                              <a:gd name="T23" fmla="*/ 155 h 157"/>
                              <a:gd name="T24" fmla="*/ 4 w 32"/>
                              <a:gd name="T25" fmla="*/ 155 h 157"/>
                              <a:gd name="T26" fmla="*/ 2 w 32"/>
                              <a:gd name="T27" fmla="*/ 154 h 157"/>
                              <a:gd name="T28" fmla="*/ 1 w 32"/>
                              <a:gd name="T29" fmla="*/ 154 h 157"/>
                              <a:gd name="T30" fmla="*/ 0 w 32"/>
                              <a:gd name="T31" fmla="*/ 153 h 157"/>
                              <a:gd name="T32" fmla="*/ 0 w 32"/>
                              <a:gd name="T33" fmla="*/ 152 h 157"/>
                              <a:gd name="T34" fmla="*/ 0 w 32"/>
                              <a:gd name="T35" fmla="*/ 5 h 157"/>
                              <a:gd name="T36" fmla="*/ 0 w 32"/>
                              <a:gd name="T37" fmla="*/ 4 h 157"/>
                              <a:gd name="T38" fmla="*/ 1 w 32"/>
                              <a:gd name="T39" fmla="*/ 3 h 157"/>
                              <a:gd name="T40" fmla="*/ 2 w 32"/>
                              <a:gd name="T41" fmla="*/ 2 h 157"/>
                              <a:gd name="T42" fmla="*/ 4 w 32"/>
                              <a:gd name="T43" fmla="*/ 2 h 157"/>
                              <a:gd name="T44" fmla="*/ 6 w 32"/>
                              <a:gd name="T45" fmla="*/ 0 h 157"/>
                              <a:gd name="T46" fmla="*/ 9 w 32"/>
                              <a:gd name="T47" fmla="*/ 0 h 157"/>
                              <a:gd name="T48" fmla="*/ 12 w 32"/>
                              <a:gd name="T49" fmla="*/ 0 h 157"/>
                              <a:gd name="T50" fmla="*/ 16 w 32"/>
                              <a:gd name="T51" fmla="*/ 0 h 157"/>
                              <a:gd name="T52" fmla="*/ 21 w 32"/>
                              <a:gd name="T53" fmla="*/ 0 h 157"/>
                              <a:gd name="T54" fmla="*/ 23 w 32"/>
                              <a:gd name="T55" fmla="*/ 0 h 157"/>
                              <a:gd name="T56" fmla="*/ 27 w 32"/>
                              <a:gd name="T57" fmla="*/ 0 h 157"/>
                              <a:gd name="T58" fmla="*/ 28 w 32"/>
                              <a:gd name="T59" fmla="*/ 2 h 157"/>
                              <a:gd name="T60" fmla="*/ 31 w 32"/>
                              <a:gd name="T61" fmla="*/ 2 h 157"/>
                              <a:gd name="T62" fmla="*/ 31 w 32"/>
                              <a:gd name="T63" fmla="*/ 3 h 157"/>
                              <a:gd name="T64" fmla="*/ 32 w 32"/>
                              <a:gd name="T65" fmla="*/ 4 h 157"/>
                              <a:gd name="T66" fmla="*/ 32 w 32"/>
                              <a:gd name="T67" fmla="*/ 5 h 157"/>
                              <a:gd name="T68" fmla="*/ 32 w 32"/>
                              <a:gd name="T69" fmla="*/ 152 h 1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7">
                                <a:moveTo>
                                  <a:pt x="32" y="152"/>
                                </a:moveTo>
                                <a:lnTo>
                                  <a:pt x="32" y="153"/>
                                </a:lnTo>
                                <a:lnTo>
                                  <a:pt x="31" y="154"/>
                                </a:lnTo>
                                <a:lnTo>
                                  <a:pt x="31" y="154"/>
                                </a:lnTo>
                                <a:lnTo>
                                  <a:pt x="28" y="155"/>
                                </a:lnTo>
                                <a:lnTo>
                                  <a:pt x="27" y="155"/>
                                </a:lnTo>
                                <a:lnTo>
                                  <a:pt x="23" y="157"/>
                                </a:lnTo>
                                <a:lnTo>
                                  <a:pt x="21" y="157"/>
                                </a:lnTo>
                                <a:lnTo>
                                  <a:pt x="16" y="157"/>
                                </a:lnTo>
                                <a:lnTo>
                                  <a:pt x="12" y="157"/>
                                </a:lnTo>
                                <a:lnTo>
                                  <a:pt x="9" y="157"/>
                                </a:lnTo>
                                <a:lnTo>
                                  <a:pt x="6" y="155"/>
                                </a:lnTo>
                                <a:lnTo>
                                  <a:pt x="4" y="155"/>
                                </a:lnTo>
                                <a:lnTo>
                                  <a:pt x="2" y="154"/>
                                </a:lnTo>
                                <a:lnTo>
                                  <a:pt x="1" y="154"/>
                                </a:lnTo>
                                <a:lnTo>
                                  <a:pt x="0" y="153"/>
                                </a:lnTo>
                                <a:lnTo>
                                  <a:pt x="0" y="152"/>
                                </a:lnTo>
                                <a:lnTo>
                                  <a:pt x="0" y="5"/>
                                </a:lnTo>
                                <a:lnTo>
                                  <a:pt x="0" y="4"/>
                                </a:lnTo>
                                <a:lnTo>
                                  <a:pt x="1" y="3"/>
                                </a:lnTo>
                                <a:lnTo>
                                  <a:pt x="2" y="2"/>
                                </a:lnTo>
                                <a:lnTo>
                                  <a:pt x="4" y="2"/>
                                </a:lnTo>
                                <a:lnTo>
                                  <a:pt x="6" y="0"/>
                                </a:lnTo>
                                <a:lnTo>
                                  <a:pt x="9" y="0"/>
                                </a:lnTo>
                                <a:lnTo>
                                  <a:pt x="12" y="0"/>
                                </a:lnTo>
                                <a:lnTo>
                                  <a:pt x="16" y="0"/>
                                </a:lnTo>
                                <a:lnTo>
                                  <a:pt x="21" y="0"/>
                                </a:lnTo>
                                <a:lnTo>
                                  <a:pt x="23" y="0"/>
                                </a:lnTo>
                                <a:lnTo>
                                  <a:pt x="27" y="0"/>
                                </a:lnTo>
                                <a:lnTo>
                                  <a:pt x="28" y="2"/>
                                </a:lnTo>
                                <a:lnTo>
                                  <a:pt x="31" y="2"/>
                                </a:lnTo>
                                <a:lnTo>
                                  <a:pt x="31" y="3"/>
                                </a:lnTo>
                                <a:lnTo>
                                  <a:pt x="32" y="4"/>
                                </a:lnTo>
                                <a:lnTo>
                                  <a:pt x="32" y="5"/>
                                </a:lnTo>
                                <a:lnTo>
                                  <a:pt x="32" y="1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09" name="Freeform 1176"/>
                        <wps:cNvSpPr>
                          <a:spLocks/>
                        </wps:cNvSpPr>
                        <wps:spPr bwMode="auto">
                          <a:xfrm>
                            <a:off x="195263" y="2470150"/>
                            <a:ext cx="19050" cy="19050"/>
                          </a:xfrm>
                          <a:custGeom>
                            <a:avLst/>
                            <a:gdLst>
                              <a:gd name="T0" fmla="*/ 36 w 36"/>
                              <a:gd name="T1" fmla="*/ 17 h 37"/>
                              <a:gd name="T2" fmla="*/ 36 w 36"/>
                              <a:gd name="T3" fmla="*/ 28 h 37"/>
                              <a:gd name="T4" fmla="*/ 32 w 36"/>
                              <a:gd name="T5" fmla="*/ 33 h 37"/>
                              <a:gd name="T6" fmla="*/ 27 w 36"/>
                              <a:gd name="T7" fmla="*/ 36 h 37"/>
                              <a:gd name="T8" fmla="*/ 18 w 36"/>
                              <a:gd name="T9" fmla="*/ 37 h 37"/>
                              <a:gd name="T10" fmla="*/ 9 w 36"/>
                              <a:gd name="T11" fmla="*/ 36 h 37"/>
                              <a:gd name="T12" fmla="*/ 4 w 36"/>
                              <a:gd name="T13" fmla="*/ 33 h 37"/>
                              <a:gd name="T14" fmla="*/ 1 w 36"/>
                              <a:gd name="T15" fmla="*/ 28 h 37"/>
                              <a:gd name="T16" fmla="*/ 0 w 36"/>
                              <a:gd name="T17" fmla="*/ 18 h 37"/>
                              <a:gd name="T18" fmla="*/ 1 w 36"/>
                              <a:gd name="T19" fmla="*/ 9 h 37"/>
                              <a:gd name="T20" fmla="*/ 4 w 36"/>
                              <a:gd name="T21" fmla="*/ 4 h 37"/>
                              <a:gd name="T22" fmla="*/ 9 w 36"/>
                              <a:gd name="T23" fmla="*/ 0 h 37"/>
                              <a:gd name="T24" fmla="*/ 18 w 36"/>
                              <a:gd name="T25" fmla="*/ 0 h 37"/>
                              <a:gd name="T26" fmla="*/ 27 w 36"/>
                              <a:gd name="T27" fmla="*/ 0 h 37"/>
                              <a:gd name="T28" fmla="*/ 32 w 36"/>
                              <a:gd name="T29" fmla="*/ 4 h 37"/>
                              <a:gd name="T30" fmla="*/ 36 w 36"/>
                              <a:gd name="T31" fmla="*/ 9 h 37"/>
                              <a:gd name="T32" fmla="*/ 36 w 36"/>
                              <a:gd name="T33" fmla="*/ 17 h 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6" h="37">
                                <a:moveTo>
                                  <a:pt x="36" y="17"/>
                                </a:moveTo>
                                <a:lnTo>
                                  <a:pt x="36" y="28"/>
                                </a:lnTo>
                                <a:lnTo>
                                  <a:pt x="32" y="33"/>
                                </a:lnTo>
                                <a:lnTo>
                                  <a:pt x="27" y="36"/>
                                </a:lnTo>
                                <a:lnTo>
                                  <a:pt x="18" y="37"/>
                                </a:lnTo>
                                <a:lnTo>
                                  <a:pt x="9" y="36"/>
                                </a:lnTo>
                                <a:lnTo>
                                  <a:pt x="4" y="33"/>
                                </a:lnTo>
                                <a:lnTo>
                                  <a:pt x="1" y="28"/>
                                </a:lnTo>
                                <a:lnTo>
                                  <a:pt x="0" y="18"/>
                                </a:lnTo>
                                <a:lnTo>
                                  <a:pt x="1" y="9"/>
                                </a:lnTo>
                                <a:lnTo>
                                  <a:pt x="4" y="4"/>
                                </a:lnTo>
                                <a:lnTo>
                                  <a:pt x="9" y="0"/>
                                </a:lnTo>
                                <a:lnTo>
                                  <a:pt x="18" y="0"/>
                                </a:lnTo>
                                <a:lnTo>
                                  <a:pt x="27" y="0"/>
                                </a:lnTo>
                                <a:lnTo>
                                  <a:pt x="32" y="4"/>
                                </a:lnTo>
                                <a:lnTo>
                                  <a:pt x="36" y="9"/>
                                </a:lnTo>
                                <a:lnTo>
                                  <a:pt x="36" y="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10" name="Freeform 1177"/>
                        <wps:cNvSpPr>
                          <a:spLocks noEditPoints="1"/>
                        </wps:cNvSpPr>
                        <wps:spPr bwMode="auto">
                          <a:xfrm>
                            <a:off x="290513" y="2400300"/>
                            <a:ext cx="53975" cy="111125"/>
                          </a:xfrm>
                          <a:custGeom>
                            <a:avLst/>
                            <a:gdLst>
                              <a:gd name="T0" fmla="*/ 100 w 101"/>
                              <a:gd name="T1" fmla="*/ 129 h 212"/>
                              <a:gd name="T2" fmla="*/ 94 w 101"/>
                              <a:gd name="T3" fmla="*/ 148 h 212"/>
                              <a:gd name="T4" fmla="*/ 81 w 101"/>
                              <a:gd name="T5" fmla="*/ 161 h 212"/>
                              <a:gd name="T6" fmla="*/ 63 w 101"/>
                              <a:gd name="T7" fmla="*/ 170 h 212"/>
                              <a:gd name="T8" fmla="*/ 44 w 101"/>
                              <a:gd name="T9" fmla="*/ 170 h 212"/>
                              <a:gd name="T10" fmla="*/ 36 w 101"/>
                              <a:gd name="T11" fmla="*/ 169 h 212"/>
                              <a:gd name="T12" fmla="*/ 28 w 101"/>
                              <a:gd name="T13" fmla="*/ 166 h 212"/>
                              <a:gd name="T14" fmla="*/ 22 w 101"/>
                              <a:gd name="T15" fmla="*/ 163 h 212"/>
                              <a:gd name="T16" fmla="*/ 20 w 101"/>
                              <a:gd name="T17" fmla="*/ 165 h 212"/>
                              <a:gd name="T18" fmla="*/ 20 w 101"/>
                              <a:gd name="T19" fmla="*/ 172 h 212"/>
                              <a:gd name="T20" fmla="*/ 20 w 101"/>
                              <a:gd name="T21" fmla="*/ 208 h 212"/>
                              <a:gd name="T22" fmla="*/ 20 w 101"/>
                              <a:gd name="T23" fmla="*/ 209 h 212"/>
                              <a:gd name="T24" fmla="*/ 18 w 101"/>
                              <a:gd name="T25" fmla="*/ 211 h 212"/>
                              <a:gd name="T26" fmla="*/ 15 w 101"/>
                              <a:gd name="T27" fmla="*/ 212 h 212"/>
                              <a:gd name="T28" fmla="*/ 10 w 101"/>
                              <a:gd name="T29" fmla="*/ 212 h 212"/>
                              <a:gd name="T30" fmla="*/ 5 w 101"/>
                              <a:gd name="T31" fmla="*/ 212 h 212"/>
                              <a:gd name="T32" fmla="*/ 2 w 101"/>
                              <a:gd name="T33" fmla="*/ 211 h 212"/>
                              <a:gd name="T34" fmla="*/ 0 w 101"/>
                              <a:gd name="T35" fmla="*/ 209 h 212"/>
                              <a:gd name="T36" fmla="*/ 0 w 101"/>
                              <a:gd name="T37" fmla="*/ 208 h 212"/>
                              <a:gd name="T38" fmla="*/ 1 w 101"/>
                              <a:gd name="T39" fmla="*/ 39 h 212"/>
                              <a:gd name="T40" fmla="*/ 7 w 101"/>
                              <a:gd name="T41" fmla="*/ 20 h 212"/>
                              <a:gd name="T42" fmla="*/ 20 w 101"/>
                              <a:gd name="T43" fmla="*/ 7 h 212"/>
                              <a:gd name="T44" fmla="*/ 37 w 101"/>
                              <a:gd name="T45" fmla="*/ 0 h 212"/>
                              <a:gd name="T46" fmla="*/ 58 w 101"/>
                              <a:gd name="T47" fmla="*/ 0 h 212"/>
                              <a:gd name="T48" fmla="*/ 74 w 101"/>
                              <a:gd name="T49" fmla="*/ 6 h 212"/>
                              <a:gd name="T50" fmla="*/ 84 w 101"/>
                              <a:gd name="T51" fmla="*/ 17 h 212"/>
                              <a:gd name="T52" fmla="*/ 89 w 101"/>
                              <a:gd name="T53" fmla="*/ 32 h 212"/>
                              <a:gd name="T54" fmla="*/ 89 w 101"/>
                              <a:gd name="T55" fmla="*/ 52 h 212"/>
                              <a:gd name="T56" fmla="*/ 78 w 101"/>
                              <a:gd name="T57" fmla="*/ 70 h 212"/>
                              <a:gd name="T58" fmla="*/ 75 w 101"/>
                              <a:gd name="T59" fmla="*/ 78 h 212"/>
                              <a:gd name="T60" fmla="*/ 87 w 101"/>
                              <a:gd name="T61" fmla="*/ 85 h 212"/>
                              <a:gd name="T62" fmla="*/ 96 w 101"/>
                              <a:gd name="T63" fmla="*/ 96 h 212"/>
                              <a:gd name="T64" fmla="*/ 101 w 101"/>
                              <a:gd name="T65" fmla="*/ 111 h 212"/>
                              <a:gd name="T66" fmla="*/ 80 w 101"/>
                              <a:gd name="T67" fmla="*/ 121 h 212"/>
                              <a:gd name="T68" fmla="*/ 78 w 101"/>
                              <a:gd name="T69" fmla="*/ 107 h 212"/>
                              <a:gd name="T70" fmla="*/ 73 w 101"/>
                              <a:gd name="T71" fmla="*/ 97 h 212"/>
                              <a:gd name="T72" fmla="*/ 63 w 101"/>
                              <a:gd name="T73" fmla="*/ 91 h 212"/>
                              <a:gd name="T74" fmla="*/ 48 w 101"/>
                              <a:gd name="T75" fmla="*/ 89 h 212"/>
                              <a:gd name="T76" fmla="*/ 36 w 101"/>
                              <a:gd name="T77" fmla="*/ 87 h 212"/>
                              <a:gd name="T78" fmla="*/ 33 w 101"/>
                              <a:gd name="T79" fmla="*/ 84 h 212"/>
                              <a:gd name="T80" fmla="*/ 33 w 101"/>
                              <a:gd name="T81" fmla="*/ 78 h 212"/>
                              <a:gd name="T82" fmla="*/ 34 w 101"/>
                              <a:gd name="T83" fmla="*/ 75 h 212"/>
                              <a:gd name="T84" fmla="*/ 34 w 101"/>
                              <a:gd name="T85" fmla="*/ 73 h 212"/>
                              <a:gd name="T86" fmla="*/ 37 w 101"/>
                              <a:gd name="T87" fmla="*/ 71 h 212"/>
                              <a:gd name="T88" fmla="*/ 39 w 101"/>
                              <a:gd name="T89" fmla="*/ 71 h 212"/>
                              <a:gd name="T90" fmla="*/ 53 w 101"/>
                              <a:gd name="T91" fmla="*/ 69 h 212"/>
                              <a:gd name="T92" fmla="*/ 63 w 101"/>
                              <a:gd name="T93" fmla="*/ 63 h 212"/>
                              <a:gd name="T94" fmla="*/ 68 w 101"/>
                              <a:gd name="T95" fmla="*/ 53 h 212"/>
                              <a:gd name="T96" fmla="*/ 69 w 101"/>
                              <a:gd name="T97" fmla="*/ 42 h 212"/>
                              <a:gd name="T98" fmla="*/ 68 w 101"/>
                              <a:gd name="T99" fmla="*/ 32 h 212"/>
                              <a:gd name="T100" fmla="*/ 64 w 101"/>
                              <a:gd name="T101" fmla="*/ 23 h 212"/>
                              <a:gd name="T102" fmla="*/ 57 w 101"/>
                              <a:gd name="T103" fmla="*/ 18 h 212"/>
                              <a:gd name="T104" fmla="*/ 46 w 101"/>
                              <a:gd name="T105" fmla="*/ 16 h 212"/>
                              <a:gd name="T106" fmla="*/ 34 w 101"/>
                              <a:gd name="T107" fmla="*/ 18 h 212"/>
                              <a:gd name="T108" fmla="*/ 26 w 101"/>
                              <a:gd name="T109" fmla="*/ 26 h 212"/>
                              <a:gd name="T110" fmla="*/ 21 w 101"/>
                              <a:gd name="T111" fmla="*/ 37 h 212"/>
                              <a:gd name="T112" fmla="*/ 20 w 101"/>
                              <a:gd name="T113" fmla="*/ 50 h 212"/>
                              <a:gd name="T114" fmla="*/ 27 w 101"/>
                              <a:gd name="T115" fmla="*/ 148 h 212"/>
                              <a:gd name="T116" fmla="*/ 41 w 101"/>
                              <a:gd name="T117" fmla="*/ 153 h 212"/>
                              <a:gd name="T118" fmla="*/ 57 w 101"/>
                              <a:gd name="T119" fmla="*/ 153 h 212"/>
                              <a:gd name="T120" fmla="*/ 68 w 101"/>
                              <a:gd name="T121" fmla="*/ 148 h 212"/>
                              <a:gd name="T122" fmla="*/ 75 w 101"/>
                              <a:gd name="T123" fmla="*/ 139 h 212"/>
                              <a:gd name="T124" fmla="*/ 79 w 101"/>
                              <a:gd name="T125" fmla="*/ 128 h 2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101" h="212">
                                <a:moveTo>
                                  <a:pt x="101" y="119"/>
                                </a:moveTo>
                                <a:lnTo>
                                  <a:pt x="100" y="129"/>
                                </a:lnTo>
                                <a:lnTo>
                                  <a:pt x="97" y="139"/>
                                </a:lnTo>
                                <a:lnTo>
                                  <a:pt x="94" y="148"/>
                                </a:lnTo>
                                <a:lnTo>
                                  <a:pt x="89" y="155"/>
                                </a:lnTo>
                                <a:lnTo>
                                  <a:pt x="81" y="161"/>
                                </a:lnTo>
                                <a:lnTo>
                                  <a:pt x="73" y="166"/>
                                </a:lnTo>
                                <a:lnTo>
                                  <a:pt x="63" y="170"/>
                                </a:lnTo>
                                <a:lnTo>
                                  <a:pt x="49" y="170"/>
                                </a:lnTo>
                                <a:lnTo>
                                  <a:pt x="44" y="170"/>
                                </a:lnTo>
                                <a:lnTo>
                                  <a:pt x="41" y="170"/>
                                </a:lnTo>
                                <a:lnTo>
                                  <a:pt x="36" y="169"/>
                                </a:lnTo>
                                <a:lnTo>
                                  <a:pt x="32" y="167"/>
                                </a:lnTo>
                                <a:lnTo>
                                  <a:pt x="28" y="166"/>
                                </a:lnTo>
                                <a:lnTo>
                                  <a:pt x="25" y="165"/>
                                </a:lnTo>
                                <a:lnTo>
                                  <a:pt x="22" y="163"/>
                                </a:lnTo>
                                <a:lnTo>
                                  <a:pt x="20" y="161"/>
                                </a:lnTo>
                                <a:lnTo>
                                  <a:pt x="20" y="165"/>
                                </a:lnTo>
                                <a:lnTo>
                                  <a:pt x="20" y="169"/>
                                </a:lnTo>
                                <a:lnTo>
                                  <a:pt x="20" y="172"/>
                                </a:lnTo>
                                <a:lnTo>
                                  <a:pt x="20" y="176"/>
                                </a:lnTo>
                                <a:lnTo>
                                  <a:pt x="20" y="208"/>
                                </a:lnTo>
                                <a:lnTo>
                                  <a:pt x="20" y="209"/>
                                </a:lnTo>
                                <a:lnTo>
                                  <a:pt x="20" y="209"/>
                                </a:lnTo>
                                <a:lnTo>
                                  <a:pt x="18" y="211"/>
                                </a:lnTo>
                                <a:lnTo>
                                  <a:pt x="18" y="211"/>
                                </a:lnTo>
                                <a:lnTo>
                                  <a:pt x="17" y="212"/>
                                </a:lnTo>
                                <a:lnTo>
                                  <a:pt x="15" y="212"/>
                                </a:lnTo>
                                <a:lnTo>
                                  <a:pt x="12" y="212"/>
                                </a:lnTo>
                                <a:lnTo>
                                  <a:pt x="10" y="212"/>
                                </a:lnTo>
                                <a:lnTo>
                                  <a:pt x="7" y="212"/>
                                </a:lnTo>
                                <a:lnTo>
                                  <a:pt x="5" y="212"/>
                                </a:lnTo>
                                <a:lnTo>
                                  <a:pt x="4" y="212"/>
                                </a:lnTo>
                                <a:lnTo>
                                  <a:pt x="2" y="211"/>
                                </a:lnTo>
                                <a:lnTo>
                                  <a:pt x="1" y="211"/>
                                </a:lnTo>
                                <a:lnTo>
                                  <a:pt x="0" y="209"/>
                                </a:lnTo>
                                <a:lnTo>
                                  <a:pt x="0" y="209"/>
                                </a:lnTo>
                                <a:lnTo>
                                  <a:pt x="0" y="208"/>
                                </a:lnTo>
                                <a:lnTo>
                                  <a:pt x="0" y="50"/>
                                </a:lnTo>
                                <a:lnTo>
                                  <a:pt x="1" y="39"/>
                                </a:lnTo>
                                <a:lnTo>
                                  <a:pt x="4" y="30"/>
                                </a:lnTo>
                                <a:lnTo>
                                  <a:pt x="7" y="20"/>
                                </a:lnTo>
                                <a:lnTo>
                                  <a:pt x="14" y="14"/>
                                </a:lnTo>
                                <a:lnTo>
                                  <a:pt x="20" y="7"/>
                                </a:lnTo>
                                <a:lnTo>
                                  <a:pt x="28" y="4"/>
                                </a:lnTo>
                                <a:lnTo>
                                  <a:pt x="37" y="0"/>
                                </a:lnTo>
                                <a:lnTo>
                                  <a:pt x="47" y="0"/>
                                </a:lnTo>
                                <a:lnTo>
                                  <a:pt x="58" y="0"/>
                                </a:lnTo>
                                <a:lnTo>
                                  <a:pt x="67" y="2"/>
                                </a:lnTo>
                                <a:lnTo>
                                  <a:pt x="74" y="6"/>
                                </a:lnTo>
                                <a:lnTo>
                                  <a:pt x="79" y="12"/>
                                </a:lnTo>
                                <a:lnTo>
                                  <a:pt x="84" y="17"/>
                                </a:lnTo>
                                <a:lnTo>
                                  <a:pt x="87" y="25"/>
                                </a:lnTo>
                                <a:lnTo>
                                  <a:pt x="89" y="32"/>
                                </a:lnTo>
                                <a:lnTo>
                                  <a:pt x="90" y="39"/>
                                </a:lnTo>
                                <a:lnTo>
                                  <a:pt x="89" y="52"/>
                                </a:lnTo>
                                <a:lnTo>
                                  <a:pt x="84" y="62"/>
                                </a:lnTo>
                                <a:lnTo>
                                  <a:pt x="78" y="70"/>
                                </a:lnTo>
                                <a:lnTo>
                                  <a:pt x="67" y="76"/>
                                </a:lnTo>
                                <a:lnTo>
                                  <a:pt x="75" y="78"/>
                                </a:lnTo>
                                <a:lnTo>
                                  <a:pt x="81" y="81"/>
                                </a:lnTo>
                                <a:lnTo>
                                  <a:pt x="87" y="85"/>
                                </a:lnTo>
                                <a:lnTo>
                                  <a:pt x="92" y="91"/>
                                </a:lnTo>
                                <a:lnTo>
                                  <a:pt x="96" y="96"/>
                                </a:lnTo>
                                <a:lnTo>
                                  <a:pt x="99" y="103"/>
                                </a:lnTo>
                                <a:lnTo>
                                  <a:pt x="101" y="111"/>
                                </a:lnTo>
                                <a:lnTo>
                                  <a:pt x="101" y="119"/>
                                </a:lnTo>
                                <a:close/>
                                <a:moveTo>
                                  <a:pt x="80" y="121"/>
                                </a:moveTo>
                                <a:lnTo>
                                  <a:pt x="79" y="113"/>
                                </a:lnTo>
                                <a:lnTo>
                                  <a:pt x="78" y="107"/>
                                </a:lnTo>
                                <a:lnTo>
                                  <a:pt x="76" y="102"/>
                                </a:lnTo>
                                <a:lnTo>
                                  <a:pt x="73" y="97"/>
                                </a:lnTo>
                                <a:lnTo>
                                  <a:pt x="68" y="94"/>
                                </a:lnTo>
                                <a:lnTo>
                                  <a:pt x="63" y="91"/>
                                </a:lnTo>
                                <a:lnTo>
                                  <a:pt x="57" y="89"/>
                                </a:lnTo>
                                <a:lnTo>
                                  <a:pt x="48" y="89"/>
                                </a:lnTo>
                                <a:lnTo>
                                  <a:pt x="37" y="89"/>
                                </a:lnTo>
                                <a:lnTo>
                                  <a:pt x="36" y="87"/>
                                </a:lnTo>
                                <a:lnTo>
                                  <a:pt x="34" y="86"/>
                                </a:lnTo>
                                <a:lnTo>
                                  <a:pt x="33" y="84"/>
                                </a:lnTo>
                                <a:lnTo>
                                  <a:pt x="33" y="80"/>
                                </a:lnTo>
                                <a:lnTo>
                                  <a:pt x="33" y="78"/>
                                </a:lnTo>
                                <a:lnTo>
                                  <a:pt x="33" y="76"/>
                                </a:lnTo>
                                <a:lnTo>
                                  <a:pt x="34" y="75"/>
                                </a:lnTo>
                                <a:lnTo>
                                  <a:pt x="34" y="74"/>
                                </a:lnTo>
                                <a:lnTo>
                                  <a:pt x="34" y="73"/>
                                </a:lnTo>
                                <a:lnTo>
                                  <a:pt x="36" y="73"/>
                                </a:lnTo>
                                <a:lnTo>
                                  <a:pt x="37" y="71"/>
                                </a:lnTo>
                                <a:lnTo>
                                  <a:pt x="37" y="71"/>
                                </a:lnTo>
                                <a:lnTo>
                                  <a:pt x="39" y="71"/>
                                </a:lnTo>
                                <a:lnTo>
                                  <a:pt x="47" y="71"/>
                                </a:lnTo>
                                <a:lnTo>
                                  <a:pt x="53" y="69"/>
                                </a:lnTo>
                                <a:lnTo>
                                  <a:pt x="59" y="66"/>
                                </a:lnTo>
                                <a:lnTo>
                                  <a:pt x="63" y="63"/>
                                </a:lnTo>
                                <a:lnTo>
                                  <a:pt x="65" y="58"/>
                                </a:lnTo>
                                <a:lnTo>
                                  <a:pt x="68" y="53"/>
                                </a:lnTo>
                                <a:lnTo>
                                  <a:pt x="69" y="48"/>
                                </a:lnTo>
                                <a:lnTo>
                                  <a:pt x="69" y="42"/>
                                </a:lnTo>
                                <a:lnTo>
                                  <a:pt x="69" y="37"/>
                                </a:lnTo>
                                <a:lnTo>
                                  <a:pt x="68" y="32"/>
                                </a:lnTo>
                                <a:lnTo>
                                  <a:pt x="67" y="27"/>
                                </a:lnTo>
                                <a:lnTo>
                                  <a:pt x="64" y="23"/>
                                </a:lnTo>
                                <a:lnTo>
                                  <a:pt x="60" y="21"/>
                                </a:lnTo>
                                <a:lnTo>
                                  <a:pt x="57" y="18"/>
                                </a:lnTo>
                                <a:lnTo>
                                  <a:pt x="52" y="16"/>
                                </a:lnTo>
                                <a:lnTo>
                                  <a:pt x="46" y="16"/>
                                </a:lnTo>
                                <a:lnTo>
                                  <a:pt x="39" y="16"/>
                                </a:lnTo>
                                <a:lnTo>
                                  <a:pt x="34" y="18"/>
                                </a:lnTo>
                                <a:lnTo>
                                  <a:pt x="30" y="21"/>
                                </a:lnTo>
                                <a:lnTo>
                                  <a:pt x="26" y="26"/>
                                </a:lnTo>
                                <a:lnTo>
                                  <a:pt x="23" y="31"/>
                                </a:lnTo>
                                <a:lnTo>
                                  <a:pt x="21" y="37"/>
                                </a:lnTo>
                                <a:lnTo>
                                  <a:pt x="20" y="43"/>
                                </a:lnTo>
                                <a:lnTo>
                                  <a:pt x="20" y="50"/>
                                </a:lnTo>
                                <a:lnTo>
                                  <a:pt x="20" y="143"/>
                                </a:lnTo>
                                <a:lnTo>
                                  <a:pt x="27" y="148"/>
                                </a:lnTo>
                                <a:lnTo>
                                  <a:pt x="34" y="150"/>
                                </a:lnTo>
                                <a:lnTo>
                                  <a:pt x="41" y="153"/>
                                </a:lnTo>
                                <a:lnTo>
                                  <a:pt x="48" y="153"/>
                                </a:lnTo>
                                <a:lnTo>
                                  <a:pt x="57" y="153"/>
                                </a:lnTo>
                                <a:lnTo>
                                  <a:pt x="63" y="151"/>
                                </a:lnTo>
                                <a:lnTo>
                                  <a:pt x="68" y="148"/>
                                </a:lnTo>
                                <a:lnTo>
                                  <a:pt x="73" y="144"/>
                                </a:lnTo>
                                <a:lnTo>
                                  <a:pt x="75" y="139"/>
                                </a:lnTo>
                                <a:lnTo>
                                  <a:pt x="78" y="134"/>
                                </a:lnTo>
                                <a:lnTo>
                                  <a:pt x="79" y="128"/>
                                </a:lnTo>
                                <a:lnTo>
                                  <a:pt x="80" y="12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11" name="Freeform 1178"/>
                        <wps:cNvSpPr>
                          <a:spLocks/>
                        </wps:cNvSpPr>
                        <wps:spPr bwMode="auto">
                          <a:xfrm>
                            <a:off x="355600" y="2452687"/>
                            <a:ext cx="30163" cy="7938"/>
                          </a:xfrm>
                          <a:custGeom>
                            <a:avLst/>
                            <a:gdLst>
                              <a:gd name="T0" fmla="*/ 59 w 59"/>
                              <a:gd name="T1" fmla="*/ 7 h 16"/>
                              <a:gd name="T2" fmla="*/ 59 w 59"/>
                              <a:gd name="T3" fmla="*/ 12 h 16"/>
                              <a:gd name="T4" fmla="*/ 58 w 59"/>
                              <a:gd name="T5" fmla="*/ 13 h 16"/>
                              <a:gd name="T6" fmla="*/ 56 w 59"/>
                              <a:gd name="T7" fmla="*/ 16 h 16"/>
                              <a:gd name="T8" fmla="*/ 54 w 59"/>
                              <a:gd name="T9" fmla="*/ 16 h 16"/>
                              <a:gd name="T10" fmla="*/ 5 w 59"/>
                              <a:gd name="T11" fmla="*/ 16 h 16"/>
                              <a:gd name="T12" fmla="*/ 2 w 59"/>
                              <a:gd name="T13" fmla="*/ 16 h 16"/>
                              <a:gd name="T14" fmla="*/ 1 w 59"/>
                              <a:gd name="T15" fmla="*/ 13 h 16"/>
                              <a:gd name="T16" fmla="*/ 0 w 59"/>
                              <a:gd name="T17" fmla="*/ 12 h 16"/>
                              <a:gd name="T18" fmla="*/ 0 w 59"/>
                              <a:gd name="T19" fmla="*/ 7 h 16"/>
                              <a:gd name="T20" fmla="*/ 0 w 59"/>
                              <a:gd name="T21" fmla="*/ 3 h 16"/>
                              <a:gd name="T22" fmla="*/ 1 w 59"/>
                              <a:gd name="T23" fmla="*/ 1 h 16"/>
                              <a:gd name="T24" fmla="*/ 2 w 59"/>
                              <a:gd name="T25" fmla="*/ 0 h 16"/>
                              <a:gd name="T26" fmla="*/ 5 w 59"/>
                              <a:gd name="T27" fmla="*/ 0 h 16"/>
                              <a:gd name="T28" fmla="*/ 54 w 59"/>
                              <a:gd name="T29" fmla="*/ 0 h 16"/>
                              <a:gd name="T30" fmla="*/ 55 w 59"/>
                              <a:gd name="T31" fmla="*/ 0 h 16"/>
                              <a:gd name="T32" fmla="*/ 56 w 59"/>
                              <a:gd name="T33" fmla="*/ 0 h 16"/>
                              <a:gd name="T34" fmla="*/ 56 w 59"/>
                              <a:gd name="T35" fmla="*/ 0 h 16"/>
                              <a:gd name="T36" fmla="*/ 58 w 59"/>
                              <a:gd name="T37" fmla="*/ 1 h 16"/>
                              <a:gd name="T38" fmla="*/ 58 w 59"/>
                              <a:gd name="T39" fmla="*/ 2 h 16"/>
                              <a:gd name="T40" fmla="*/ 59 w 59"/>
                              <a:gd name="T41" fmla="*/ 3 h 16"/>
                              <a:gd name="T42" fmla="*/ 59 w 59"/>
                              <a:gd name="T43" fmla="*/ 5 h 16"/>
                              <a:gd name="T44" fmla="*/ 59 w 59"/>
                              <a:gd name="T45" fmla="*/ 7 h 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59" h="16">
                                <a:moveTo>
                                  <a:pt x="59" y="7"/>
                                </a:moveTo>
                                <a:lnTo>
                                  <a:pt x="59" y="12"/>
                                </a:lnTo>
                                <a:lnTo>
                                  <a:pt x="58" y="13"/>
                                </a:lnTo>
                                <a:lnTo>
                                  <a:pt x="56" y="16"/>
                                </a:lnTo>
                                <a:lnTo>
                                  <a:pt x="54" y="16"/>
                                </a:lnTo>
                                <a:lnTo>
                                  <a:pt x="5" y="16"/>
                                </a:lnTo>
                                <a:lnTo>
                                  <a:pt x="2" y="16"/>
                                </a:lnTo>
                                <a:lnTo>
                                  <a:pt x="1" y="13"/>
                                </a:lnTo>
                                <a:lnTo>
                                  <a:pt x="0" y="12"/>
                                </a:lnTo>
                                <a:lnTo>
                                  <a:pt x="0" y="7"/>
                                </a:lnTo>
                                <a:lnTo>
                                  <a:pt x="0" y="3"/>
                                </a:lnTo>
                                <a:lnTo>
                                  <a:pt x="1" y="1"/>
                                </a:lnTo>
                                <a:lnTo>
                                  <a:pt x="2" y="0"/>
                                </a:lnTo>
                                <a:lnTo>
                                  <a:pt x="5" y="0"/>
                                </a:lnTo>
                                <a:lnTo>
                                  <a:pt x="54" y="0"/>
                                </a:lnTo>
                                <a:lnTo>
                                  <a:pt x="55" y="0"/>
                                </a:lnTo>
                                <a:lnTo>
                                  <a:pt x="56" y="0"/>
                                </a:lnTo>
                                <a:lnTo>
                                  <a:pt x="56" y="0"/>
                                </a:lnTo>
                                <a:lnTo>
                                  <a:pt x="58" y="1"/>
                                </a:lnTo>
                                <a:lnTo>
                                  <a:pt x="58" y="2"/>
                                </a:lnTo>
                                <a:lnTo>
                                  <a:pt x="59" y="3"/>
                                </a:lnTo>
                                <a:lnTo>
                                  <a:pt x="59" y="5"/>
                                </a:lnTo>
                                <a:lnTo>
                                  <a:pt x="59" y="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12" name="Freeform 1179"/>
                        <wps:cNvSpPr>
                          <a:spLocks noEditPoints="1"/>
                        </wps:cNvSpPr>
                        <wps:spPr bwMode="auto">
                          <a:xfrm>
                            <a:off x="396875" y="2405062"/>
                            <a:ext cx="73025" cy="84138"/>
                          </a:xfrm>
                          <a:custGeom>
                            <a:avLst/>
                            <a:gdLst>
                              <a:gd name="T0" fmla="*/ 139 w 139"/>
                              <a:gd name="T1" fmla="*/ 97 h 160"/>
                              <a:gd name="T2" fmla="*/ 130 w 139"/>
                              <a:gd name="T3" fmla="*/ 127 h 160"/>
                              <a:gd name="T4" fmla="*/ 112 w 139"/>
                              <a:gd name="T5" fmla="*/ 148 h 160"/>
                              <a:gd name="T6" fmla="*/ 86 w 139"/>
                              <a:gd name="T7" fmla="*/ 160 h 160"/>
                              <a:gd name="T8" fmla="*/ 51 w 139"/>
                              <a:gd name="T9" fmla="*/ 160 h 160"/>
                              <a:gd name="T10" fmla="*/ 25 w 139"/>
                              <a:gd name="T11" fmla="*/ 149 h 160"/>
                              <a:gd name="T12" fmla="*/ 9 w 139"/>
                              <a:gd name="T13" fmla="*/ 129 h 160"/>
                              <a:gd name="T14" fmla="*/ 1 w 139"/>
                              <a:gd name="T15" fmla="*/ 100 h 160"/>
                              <a:gd name="T16" fmla="*/ 1 w 139"/>
                              <a:gd name="T17" fmla="*/ 64 h 160"/>
                              <a:gd name="T18" fmla="*/ 9 w 139"/>
                              <a:gd name="T19" fmla="*/ 33 h 160"/>
                              <a:gd name="T20" fmla="*/ 28 w 139"/>
                              <a:gd name="T21" fmla="*/ 12 h 160"/>
                              <a:gd name="T22" fmla="*/ 54 w 139"/>
                              <a:gd name="T23" fmla="*/ 1 h 160"/>
                              <a:gd name="T24" fmla="*/ 88 w 139"/>
                              <a:gd name="T25" fmla="*/ 1 h 160"/>
                              <a:gd name="T26" fmla="*/ 113 w 139"/>
                              <a:gd name="T27" fmla="*/ 11 h 160"/>
                              <a:gd name="T28" fmla="*/ 130 w 139"/>
                              <a:gd name="T29" fmla="*/ 31 h 160"/>
                              <a:gd name="T30" fmla="*/ 139 w 139"/>
                              <a:gd name="T31" fmla="*/ 60 h 160"/>
                              <a:gd name="T32" fmla="*/ 118 w 139"/>
                              <a:gd name="T33" fmla="*/ 80 h 160"/>
                              <a:gd name="T34" fmla="*/ 115 w 139"/>
                              <a:gd name="T35" fmla="*/ 55 h 160"/>
                              <a:gd name="T36" fmla="*/ 107 w 139"/>
                              <a:gd name="T37" fmla="*/ 36 h 160"/>
                              <a:gd name="T38" fmla="*/ 93 w 139"/>
                              <a:gd name="T39" fmla="*/ 22 h 160"/>
                              <a:gd name="T40" fmla="*/ 70 w 139"/>
                              <a:gd name="T41" fmla="*/ 18 h 160"/>
                              <a:gd name="T42" fmla="*/ 48 w 139"/>
                              <a:gd name="T43" fmla="*/ 23 h 160"/>
                              <a:gd name="T44" fmla="*/ 33 w 139"/>
                              <a:gd name="T45" fmla="*/ 37 h 160"/>
                              <a:gd name="T46" fmla="*/ 24 w 139"/>
                              <a:gd name="T47" fmla="*/ 56 h 160"/>
                              <a:gd name="T48" fmla="*/ 22 w 139"/>
                              <a:gd name="T49" fmla="*/ 80 h 160"/>
                              <a:gd name="T50" fmla="*/ 24 w 139"/>
                              <a:gd name="T51" fmla="*/ 105 h 160"/>
                              <a:gd name="T52" fmla="*/ 32 w 139"/>
                              <a:gd name="T53" fmla="*/ 125 h 160"/>
                              <a:gd name="T54" fmla="*/ 46 w 139"/>
                              <a:gd name="T55" fmla="*/ 138 h 160"/>
                              <a:gd name="T56" fmla="*/ 70 w 139"/>
                              <a:gd name="T57" fmla="*/ 143 h 160"/>
                              <a:gd name="T58" fmla="*/ 92 w 139"/>
                              <a:gd name="T59" fmla="*/ 138 h 160"/>
                              <a:gd name="T60" fmla="*/ 107 w 139"/>
                              <a:gd name="T61" fmla="*/ 124 h 160"/>
                              <a:gd name="T62" fmla="*/ 115 w 139"/>
                              <a:gd name="T63" fmla="*/ 103 h 160"/>
                              <a:gd name="T64" fmla="*/ 118 w 139"/>
                              <a:gd name="T65" fmla="*/ 80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39" h="160">
                                <a:moveTo>
                                  <a:pt x="139" y="79"/>
                                </a:moveTo>
                                <a:lnTo>
                                  <a:pt x="139" y="97"/>
                                </a:lnTo>
                                <a:lnTo>
                                  <a:pt x="135" y="113"/>
                                </a:lnTo>
                                <a:lnTo>
                                  <a:pt x="130" y="127"/>
                                </a:lnTo>
                                <a:lnTo>
                                  <a:pt x="121" y="138"/>
                                </a:lnTo>
                                <a:lnTo>
                                  <a:pt x="112" y="148"/>
                                </a:lnTo>
                                <a:lnTo>
                                  <a:pt x="99" y="155"/>
                                </a:lnTo>
                                <a:lnTo>
                                  <a:pt x="86" y="160"/>
                                </a:lnTo>
                                <a:lnTo>
                                  <a:pt x="68" y="160"/>
                                </a:lnTo>
                                <a:lnTo>
                                  <a:pt x="51" y="160"/>
                                </a:lnTo>
                                <a:lnTo>
                                  <a:pt x="38" y="155"/>
                                </a:lnTo>
                                <a:lnTo>
                                  <a:pt x="25" y="149"/>
                                </a:lnTo>
                                <a:lnTo>
                                  <a:pt x="17" y="140"/>
                                </a:lnTo>
                                <a:lnTo>
                                  <a:pt x="9" y="129"/>
                                </a:lnTo>
                                <a:lnTo>
                                  <a:pt x="4" y="116"/>
                                </a:lnTo>
                                <a:lnTo>
                                  <a:pt x="1" y="100"/>
                                </a:lnTo>
                                <a:lnTo>
                                  <a:pt x="0" y="81"/>
                                </a:lnTo>
                                <a:lnTo>
                                  <a:pt x="1" y="64"/>
                                </a:lnTo>
                                <a:lnTo>
                                  <a:pt x="4" y="48"/>
                                </a:lnTo>
                                <a:lnTo>
                                  <a:pt x="9" y="33"/>
                                </a:lnTo>
                                <a:lnTo>
                                  <a:pt x="18" y="22"/>
                                </a:lnTo>
                                <a:lnTo>
                                  <a:pt x="28" y="12"/>
                                </a:lnTo>
                                <a:lnTo>
                                  <a:pt x="40" y="6"/>
                                </a:lnTo>
                                <a:lnTo>
                                  <a:pt x="54" y="1"/>
                                </a:lnTo>
                                <a:lnTo>
                                  <a:pt x="71" y="0"/>
                                </a:lnTo>
                                <a:lnTo>
                                  <a:pt x="88" y="1"/>
                                </a:lnTo>
                                <a:lnTo>
                                  <a:pt x="102" y="5"/>
                                </a:lnTo>
                                <a:lnTo>
                                  <a:pt x="113" y="11"/>
                                </a:lnTo>
                                <a:lnTo>
                                  <a:pt x="123" y="21"/>
                                </a:lnTo>
                                <a:lnTo>
                                  <a:pt x="130" y="31"/>
                                </a:lnTo>
                                <a:lnTo>
                                  <a:pt x="135" y="45"/>
                                </a:lnTo>
                                <a:lnTo>
                                  <a:pt x="139" y="60"/>
                                </a:lnTo>
                                <a:lnTo>
                                  <a:pt x="139" y="79"/>
                                </a:lnTo>
                                <a:close/>
                                <a:moveTo>
                                  <a:pt x="118" y="80"/>
                                </a:moveTo>
                                <a:lnTo>
                                  <a:pt x="117" y="68"/>
                                </a:lnTo>
                                <a:lnTo>
                                  <a:pt x="115" y="55"/>
                                </a:lnTo>
                                <a:lnTo>
                                  <a:pt x="112" y="44"/>
                                </a:lnTo>
                                <a:lnTo>
                                  <a:pt x="107" y="36"/>
                                </a:lnTo>
                                <a:lnTo>
                                  <a:pt x="101" y="28"/>
                                </a:lnTo>
                                <a:lnTo>
                                  <a:pt x="93" y="22"/>
                                </a:lnTo>
                                <a:lnTo>
                                  <a:pt x="83" y="18"/>
                                </a:lnTo>
                                <a:lnTo>
                                  <a:pt x="70" y="18"/>
                                </a:lnTo>
                                <a:lnTo>
                                  <a:pt x="57" y="18"/>
                                </a:lnTo>
                                <a:lnTo>
                                  <a:pt x="48" y="23"/>
                                </a:lnTo>
                                <a:lnTo>
                                  <a:pt x="39" y="28"/>
                                </a:lnTo>
                                <a:lnTo>
                                  <a:pt x="33" y="37"/>
                                </a:lnTo>
                                <a:lnTo>
                                  <a:pt x="28" y="45"/>
                                </a:lnTo>
                                <a:lnTo>
                                  <a:pt x="24" y="56"/>
                                </a:lnTo>
                                <a:lnTo>
                                  <a:pt x="22" y="68"/>
                                </a:lnTo>
                                <a:lnTo>
                                  <a:pt x="22" y="80"/>
                                </a:lnTo>
                                <a:lnTo>
                                  <a:pt x="22" y="93"/>
                                </a:lnTo>
                                <a:lnTo>
                                  <a:pt x="24" y="105"/>
                                </a:lnTo>
                                <a:lnTo>
                                  <a:pt x="27" y="116"/>
                                </a:lnTo>
                                <a:lnTo>
                                  <a:pt x="32" y="125"/>
                                </a:lnTo>
                                <a:lnTo>
                                  <a:pt x="38" y="133"/>
                                </a:lnTo>
                                <a:lnTo>
                                  <a:pt x="46" y="138"/>
                                </a:lnTo>
                                <a:lnTo>
                                  <a:pt x="56" y="141"/>
                                </a:lnTo>
                                <a:lnTo>
                                  <a:pt x="70" y="143"/>
                                </a:lnTo>
                                <a:lnTo>
                                  <a:pt x="82" y="141"/>
                                </a:lnTo>
                                <a:lnTo>
                                  <a:pt x="92" y="138"/>
                                </a:lnTo>
                                <a:lnTo>
                                  <a:pt x="101" y="132"/>
                                </a:lnTo>
                                <a:lnTo>
                                  <a:pt x="107" y="124"/>
                                </a:lnTo>
                                <a:lnTo>
                                  <a:pt x="112" y="114"/>
                                </a:lnTo>
                                <a:lnTo>
                                  <a:pt x="115" y="103"/>
                                </a:lnTo>
                                <a:lnTo>
                                  <a:pt x="117" y="92"/>
                                </a:lnTo>
                                <a:lnTo>
                                  <a:pt x="118" y="8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13" name="Freeform 1180"/>
                        <wps:cNvSpPr>
                          <a:spLocks/>
                        </wps:cNvSpPr>
                        <wps:spPr bwMode="auto">
                          <a:xfrm>
                            <a:off x="479425" y="2427287"/>
                            <a:ext cx="50800" cy="61913"/>
                          </a:xfrm>
                          <a:custGeom>
                            <a:avLst/>
                            <a:gdLst>
                              <a:gd name="T0" fmla="*/ 96 w 96"/>
                              <a:gd name="T1" fmla="*/ 112 h 116"/>
                              <a:gd name="T2" fmla="*/ 96 w 96"/>
                              <a:gd name="T3" fmla="*/ 113 h 116"/>
                              <a:gd name="T4" fmla="*/ 93 w 96"/>
                              <a:gd name="T5" fmla="*/ 116 h 116"/>
                              <a:gd name="T6" fmla="*/ 88 w 96"/>
                              <a:gd name="T7" fmla="*/ 116 h 116"/>
                              <a:gd name="T8" fmla="*/ 82 w 96"/>
                              <a:gd name="T9" fmla="*/ 116 h 116"/>
                              <a:gd name="T10" fmla="*/ 77 w 96"/>
                              <a:gd name="T11" fmla="*/ 116 h 116"/>
                              <a:gd name="T12" fmla="*/ 75 w 96"/>
                              <a:gd name="T13" fmla="*/ 114 h 116"/>
                              <a:gd name="T14" fmla="*/ 74 w 96"/>
                              <a:gd name="T15" fmla="*/ 113 h 116"/>
                              <a:gd name="T16" fmla="*/ 48 w 96"/>
                              <a:gd name="T17" fmla="*/ 70 h 116"/>
                              <a:gd name="T18" fmla="*/ 21 w 96"/>
                              <a:gd name="T19" fmla="*/ 113 h 116"/>
                              <a:gd name="T20" fmla="*/ 19 w 96"/>
                              <a:gd name="T21" fmla="*/ 114 h 116"/>
                              <a:gd name="T22" fmla="*/ 17 w 96"/>
                              <a:gd name="T23" fmla="*/ 116 h 116"/>
                              <a:gd name="T24" fmla="*/ 13 w 96"/>
                              <a:gd name="T25" fmla="*/ 116 h 116"/>
                              <a:gd name="T26" fmla="*/ 6 w 96"/>
                              <a:gd name="T27" fmla="*/ 116 h 116"/>
                              <a:gd name="T28" fmla="*/ 2 w 96"/>
                              <a:gd name="T29" fmla="*/ 116 h 116"/>
                              <a:gd name="T30" fmla="*/ 0 w 96"/>
                              <a:gd name="T31" fmla="*/ 113 h 116"/>
                              <a:gd name="T32" fmla="*/ 0 w 96"/>
                              <a:gd name="T33" fmla="*/ 112 h 116"/>
                              <a:gd name="T34" fmla="*/ 34 w 96"/>
                              <a:gd name="T35" fmla="*/ 57 h 116"/>
                              <a:gd name="T36" fmla="*/ 2 w 96"/>
                              <a:gd name="T37" fmla="*/ 5 h 116"/>
                              <a:gd name="T38" fmla="*/ 2 w 96"/>
                              <a:gd name="T39" fmla="*/ 2 h 116"/>
                              <a:gd name="T40" fmla="*/ 5 w 96"/>
                              <a:gd name="T41" fmla="*/ 1 h 116"/>
                              <a:gd name="T42" fmla="*/ 8 w 96"/>
                              <a:gd name="T43" fmla="*/ 0 h 116"/>
                              <a:gd name="T44" fmla="*/ 16 w 96"/>
                              <a:gd name="T45" fmla="*/ 0 h 116"/>
                              <a:gd name="T46" fmla="*/ 19 w 96"/>
                              <a:gd name="T47" fmla="*/ 0 h 116"/>
                              <a:gd name="T48" fmla="*/ 22 w 96"/>
                              <a:gd name="T49" fmla="*/ 1 h 116"/>
                              <a:gd name="T50" fmla="*/ 23 w 96"/>
                              <a:gd name="T51" fmla="*/ 2 h 116"/>
                              <a:gd name="T52" fmla="*/ 49 w 96"/>
                              <a:gd name="T53" fmla="*/ 43 h 116"/>
                              <a:gd name="T54" fmla="*/ 75 w 96"/>
                              <a:gd name="T55" fmla="*/ 2 h 116"/>
                              <a:gd name="T56" fmla="*/ 76 w 96"/>
                              <a:gd name="T57" fmla="*/ 1 h 116"/>
                              <a:gd name="T58" fmla="*/ 77 w 96"/>
                              <a:gd name="T59" fmla="*/ 0 h 116"/>
                              <a:gd name="T60" fmla="*/ 81 w 96"/>
                              <a:gd name="T61" fmla="*/ 0 h 116"/>
                              <a:gd name="T62" fmla="*/ 88 w 96"/>
                              <a:gd name="T63" fmla="*/ 0 h 116"/>
                              <a:gd name="T64" fmla="*/ 92 w 96"/>
                              <a:gd name="T65" fmla="*/ 1 h 116"/>
                              <a:gd name="T66" fmla="*/ 95 w 96"/>
                              <a:gd name="T67" fmla="*/ 2 h 116"/>
                              <a:gd name="T68" fmla="*/ 95 w 96"/>
                              <a:gd name="T69" fmla="*/ 5 h 116"/>
                              <a:gd name="T70" fmla="*/ 61 w 96"/>
                              <a:gd name="T71" fmla="*/ 57 h 1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96" h="116">
                                <a:moveTo>
                                  <a:pt x="96" y="110"/>
                                </a:moveTo>
                                <a:lnTo>
                                  <a:pt x="96" y="112"/>
                                </a:lnTo>
                                <a:lnTo>
                                  <a:pt x="96" y="113"/>
                                </a:lnTo>
                                <a:lnTo>
                                  <a:pt x="96" y="113"/>
                                </a:lnTo>
                                <a:lnTo>
                                  <a:pt x="95" y="114"/>
                                </a:lnTo>
                                <a:lnTo>
                                  <a:pt x="93" y="116"/>
                                </a:lnTo>
                                <a:lnTo>
                                  <a:pt x="91" y="116"/>
                                </a:lnTo>
                                <a:lnTo>
                                  <a:pt x="88" y="116"/>
                                </a:lnTo>
                                <a:lnTo>
                                  <a:pt x="86" y="116"/>
                                </a:lnTo>
                                <a:lnTo>
                                  <a:pt x="82" y="116"/>
                                </a:lnTo>
                                <a:lnTo>
                                  <a:pt x="80" y="116"/>
                                </a:lnTo>
                                <a:lnTo>
                                  <a:pt x="77" y="116"/>
                                </a:lnTo>
                                <a:lnTo>
                                  <a:pt x="76" y="116"/>
                                </a:lnTo>
                                <a:lnTo>
                                  <a:pt x="75" y="114"/>
                                </a:lnTo>
                                <a:lnTo>
                                  <a:pt x="75" y="114"/>
                                </a:lnTo>
                                <a:lnTo>
                                  <a:pt x="74" y="113"/>
                                </a:lnTo>
                                <a:lnTo>
                                  <a:pt x="74" y="112"/>
                                </a:lnTo>
                                <a:lnTo>
                                  <a:pt x="48" y="70"/>
                                </a:lnTo>
                                <a:lnTo>
                                  <a:pt x="22" y="112"/>
                                </a:lnTo>
                                <a:lnTo>
                                  <a:pt x="21" y="113"/>
                                </a:lnTo>
                                <a:lnTo>
                                  <a:pt x="21" y="114"/>
                                </a:lnTo>
                                <a:lnTo>
                                  <a:pt x="19" y="114"/>
                                </a:lnTo>
                                <a:lnTo>
                                  <a:pt x="18" y="116"/>
                                </a:lnTo>
                                <a:lnTo>
                                  <a:pt x="17" y="116"/>
                                </a:lnTo>
                                <a:lnTo>
                                  <a:pt x="14" y="116"/>
                                </a:lnTo>
                                <a:lnTo>
                                  <a:pt x="13" y="116"/>
                                </a:lnTo>
                                <a:lnTo>
                                  <a:pt x="10" y="116"/>
                                </a:lnTo>
                                <a:lnTo>
                                  <a:pt x="6" y="116"/>
                                </a:lnTo>
                                <a:lnTo>
                                  <a:pt x="3" y="116"/>
                                </a:lnTo>
                                <a:lnTo>
                                  <a:pt x="2" y="116"/>
                                </a:lnTo>
                                <a:lnTo>
                                  <a:pt x="1" y="114"/>
                                </a:lnTo>
                                <a:lnTo>
                                  <a:pt x="0" y="113"/>
                                </a:lnTo>
                                <a:lnTo>
                                  <a:pt x="0" y="113"/>
                                </a:lnTo>
                                <a:lnTo>
                                  <a:pt x="0" y="112"/>
                                </a:lnTo>
                                <a:lnTo>
                                  <a:pt x="1" y="110"/>
                                </a:lnTo>
                                <a:lnTo>
                                  <a:pt x="34" y="57"/>
                                </a:lnTo>
                                <a:lnTo>
                                  <a:pt x="2" y="6"/>
                                </a:lnTo>
                                <a:lnTo>
                                  <a:pt x="2" y="5"/>
                                </a:lnTo>
                                <a:lnTo>
                                  <a:pt x="2" y="4"/>
                                </a:lnTo>
                                <a:lnTo>
                                  <a:pt x="2" y="2"/>
                                </a:lnTo>
                                <a:lnTo>
                                  <a:pt x="2" y="1"/>
                                </a:lnTo>
                                <a:lnTo>
                                  <a:pt x="5" y="1"/>
                                </a:lnTo>
                                <a:lnTo>
                                  <a:pt x="6" y="0"/>
                                </a:lnTo>
                                <a:lnTo>
                                  <a:pt x="8" y="0"/>
                                </a:lnTo>
                                <a:lnTo>
                                  <a:pt x="12" y="0"/>
                                </a:lnTo>
                                <a:lnTo>
                                  <a:pt x="16" y="0"/>
                                </a:lnTo>
                                <a:lnTo>
                                  <a:pt x="18" y="0"/>
                                </a:lnTo>
                                <a:lnTo>
                                  <a:pt x="19" y="0"/>
                                </a:lnTo>
                                <a:lnTo>
                                  <a:pt x="22" y="1"/>
                                </a:lnTo>
                                <a:lnTo>
                                  <a:pt x="22" y="1"/>
                                </a:lnTo>
                                <a:lnTo>
                                  <a:pt x="23" y="2"/>
                                </a:lnTo>
                                <a:lnTo>
                                  <a:pt x="23" y="2"/>
                                </a:lnTo>
                                <a:lnTo>
                                  <a:pt x="24" y="4"/>
                                </a:lnTo>
                                <a:lnTo>
                                  <a:pt x="49" y="43"/>
                                </a:lnTo>
                                <a:lnTo>
                                  <a:pt x="74" y="4"/>
                                </a:lnTo>
                                <a:lnTo>
                                  <a:pt x="75" y="2"/>
                                </a:lnTo>
                                <a:lnTo>
                                  <a:pt x="75" y="2"/>
                                </a:lnTo>
                                <a:lnTo>
                                  <a:pt x="76" y="1"/>
                                </a:lnTo>
                                <a:lnTo>
                                  <a:pt x="76" y="1"/>
                                </a:lnTo>
                                <a:lnTo>
                                  <a:pt x="77" y="0"/>
                                </a:lnTo>
                                <a:lnTo>
                                  <a:pt x="80" y="0"/>
                                </a:lnTo>
                                <a:lnTo>
                                  <a:pt x="81" y="0"/>
                                </a:lnTo>
                                <a:lnTo>
                                  <a:pt x="85" y="0"/>
                                </a:lnTo>
                                <a:lnTo>
                                  <a:pt x="88" y="0"/>
                                </a:lnTo>
                                <a:lnTo>
                                  <a:pt x="91" y="0"/>
                                </a:lnTo>
                                <a:lnTo>
                                  <a:pt x="92" y="1"/>
                                </a:lnTo>
                                <a:lnTo>
                                  <a:pt x="93" y="1"/>
                                </a:lnTo>
                                <a:lnTo>
                                  <a:pt x="95" y="2"/>
                                </a:lnTo>
                                <a:lnTo>
                                  <a:pt x="95" y="4"/>
                                </a:lnTo>
                                <a:lnTo>
                                  <a:pt x="95" y="5"/>
                                </a:lnTo>
                                <a:lnTo>
                                  <a:pt x="93" y="6"/>
                                </a:lnTo>
                                <a:lnTo>
                                  <a:pt x="61" y="57"/>
                                </a:lnTo>
                                <a:lnTo>
                                  <a:pt x="96" y="1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14" name="Freeform 1181"/>
                        <wps:cNvSpPr>
                          <a:spLocks noEditPoints="1"/>
                        </wps:cNvSpPr>
                        <wps:spPr bwMode="auto">
                          <a:xfrm>
                            <a:off x="541338" y="2405062"/>
                            <a:ext cx="12700" cy="84138"/>
                          </a:xfrm>
                          <a:custGeom>
                            <a:avLst/>
                            <a:gdLst>
                              <a:gd name="T0" fmla="*/ 22 w 25"/>
                              <a:gd name="T1" fmla="*/ 156 h 160"/>
                              <a:gd name="T2" fmla="*/ 22 w 25"/>
                              <a:gd name="T3" fmla="*/ 157 h 160"/>
                              <a:gd name="T4" fmla="*/ 21 w 25"/>
                              <a:gd name="T5" fmla="*/ 157 h 160"/>
                              <a:gd name="T6" fmla="*/ 21 w 25"/>
                              <a:gd name="T7" fmla="*/ 158 h 160"/>
                              <a:gd name="T8" fmla="*/ 20 w 25"/>
                              <a:gd name="T9" fmla="*/ 158 h 160"/>
                              <a:gd name="T10" fmla="*/ 18 w 25"/>
                              <a:gd name="T11" fmla="*/ 160 h 160"/>
                              <a:gd name="T12" fmla="*/ 17 w 25"/>
                              <a:gd name="T13" fmla="*/ 160 h 160"/>
                              <a:gd name="T14" fmla="*/ 15 w 25"/>
                              <a:gd name="T15" fmla="*/ 160 h 160"/>
                              <a:gd name="T16" fmla="*/ 12 w 25"/>
                              <a:gd name="T17" fmla="*/ 160 h 160"/>
                              <a:gd name="T18" fmla="*/ 9 w 25"/>
                              <a:gd name="T19" fmla="*/ 160 h 160"/>
                              <a:gd name="T20" fmla="*/ 7 w 25"/>
                              <a:gd name="T21" fmla="*/ 160 h 160"/>
                              <a:gd name="T22" fmla="*/ 5 w 25"/>
                              <a:gd name="T23" fmla="*/ 160 h 160"/>
                              <a:gd name="T24" fmla="*/ 4 w 25"/>
                              <a:gd name="T25" fmla="*/ 158 h 160"/>
                              <a:gd name="T26" fmla="*/ 2 w 25"/>
                              <a:gd name="T27" fmla="*/ 158 h 160"/>
                              <a:gd name="T28" fmla="*/ 2 w 25"/>
                              <a:gd name="T29" fmla="*/ 157 h 160"/>
                              <a:gd name="T30" fmla="*/ 2 w 25"/>
                              <a:gd name="T31" fmla="*/ 157 h 160"/>
                              <a:gd name="T32" fmla="*/ 2 w 25"/>
                              <a:gd name="T33" fmla="*/ 156 h 160"/>
                              <a:gd name="T34" fmla="*/ 2 w 25"/>
                              <a:gd name="T35" fmla="*/ 48 h 160"/>
                              <a:gd name="T36" fmla="*/ 2 w 25"/>
                              <a:gd name="T37" fmla="*/ 48 h 160"/>
                              <a:gd name="T38" fmla="*/ 2 w 25"/>
                              <a:gd name="T39" fmla="*/ 46 h 160"/>
                              <a:gd name="T40" fmla="*/ 2 w 25"/>
                              <a:gd name="T41" fmla="*/ 45 h 160"/>
                              <a:gd name="T42" fmla="*/ 4 w 25"/>
                              <a:gd name="T43" fmla="*/ 45 h 160"/>
                              <a:gd name="T44" fmla="*/ 5 w 25"/>
                              <a:gd name="T45" fmla="*/ 45 h 160"/>
                              <a:gd name="T46" fmla="*/ 7 w 25"/>
                              <a:gd name="T47" fmla="*/ 44 h 160"/>
                              <a:gd name="T48" fmla="*/ 9 w 25"/>
                              <a:gd name="T49" fmla="*/ 44 h 160"/>
                              <a:gd name="T50" fmla="*/ 12 w 25"/>
                              <a:gd name="T51" fmla="*/ 44 h 160"/>
                              <a:gd name="T52" fmla="*/ 15 w 25"/>
                              <a:gd name="T53" fmla="*/ 44 h 160"/>
                              <a:gd name="T54" fmla="*/ 17 w 25"/>
                              <a:gd name="T55" fmla="*/ 44 h 160"/>
                              <a:gd name="T56" fmla="*/ 18 w 25"/>
                              <a:gd name="T57" fmla="*/ 45 h 160"/>
                              <a:gd name="T58" fmla="*/ 20 w 25"/>
                              <a:gd name="T59" fmla="*/ 45 h 160"/>
                              <a:gd name="T60" fmla="*/ 21 w 25"/>
                              <a:gd name="T61" fmla="*/ 45 h 160"/>
                              <a:gd name="T62" fmla="*/ 21 w 25"/>
                              <a:gd name="T63" fmla="*/ 46 h 160"/>
                              <a:gd name="T64" fmla="*/ 22 w 25"/>
                              <a:gd name="T65" fmla="*/ 48 h 160"/>
                              <a:gd name="T66" fmla="*/ 22 w 25"/>
                              <a:gd name="T67" fmla="*/ 48 h 160"/>
                              <a:gd name="T68" fmla="*/ 22 w 25"/>
                              <a:gd name="T69" fmla="*/ 156 h 160"/>
                              <a:gd name="T70" fmla="*/ 25 w 25"/>
                              <a:gd name="T71" fmla="*/ 11 h 160"/>
                              <a:gd name="T72" fmla="*/ 23 w 25"/>
                              <a:gd name="T73" fmla="*/ 18 h 160"/>
                              <a:gd name="T74" fmla="*/ 21 w 25"/>
                              <a:gd name="T75" fmla="*/ 21 h 160"/>
                              <a:gd name="T76" fmla="*/ 18 w 25"/>
                              <a:gd name="T77" fmla="*/ 23 h 160"/>
                              <a:gd name="T78" fmla="*/ 12 w 25"/>
                              <a:gd name="T79" fmla="*/ 23 h 160"/>
                              <a:gd name="T80" fmla="*/ 5 w 25"/>
                              <a:gd name="T81" fmla="*/ 23 h 160"/>
                              <a:gd name="T82" fmla="*/ 2 w 25"/>
                              <a:gd name="T83" fmla="*/ 21 h 160"/>
                              <a:gd name="T84" fmla="*/ 0 w 25"/>
                              <a:gd name="T85" fmla="*/ 18 h 160"/>
                              <a:gd name="T86" fmla="*/ 0 w 25"/>
                              <a:gd name="T87" fmla="*/ 12 h 160"/>
                              <a:gd name="T88" fmla="*/ 0 w 25"/>
                              <a:gd name="T89" fmla="*/ 6 h 160"/>
                              <a:gd name="T90" fmla="*/ 2 w 25"/>
                              <a:gd name="T91" fmla="*/ 2 h 160"/>
                              <a:gd name="T92" fmla="*/ 6 w 25"/>
                              <a:gd name="T93" fmla="*/ 0 h 160"/>
                              <a:gd name="T94" fmla="*/ 12 w 25"/>
                              <a:gd name="T95" fmla="*/ 0 h 160"/>
                              <a:gd name="T96" fmla="*/ 18 w 25"/>
                              <a:gd name="T97" fmla="*/ 0 h 160"/>
                              <a:gd name="T98" fmla="*/ 21 w 25"/>
                              <a:gd name="T99" fmla="*/ 2 h 160"/>
                              <a:gd name="T100" fmla="*/ 23 w 25"/>
                              <a:gd name="T101" fmla="*/ 6 h 160"/>
                              <a:gd name="T102" fmla="*/ 25 w 25"/>
                              <a:gd name="T103" fmla="*/ 11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25" h="160">
                                <a:moveTo>
                                  <a:pt x="22" y="156"/>
                                </a:moveTo>
                                <a:lnTo>
                                  <a:pt x="22" y="157"/>
                                </a:lnTo>
                                <a:lnTo>
                                  <a:pt x="21" y="157"/>
                                </a:lnTo>
                                <a:lnTo>
                                  <a:pt x="21" y="158"/>
                                </a:lnTo>
                                <a:lnTo>
                                  <a:pt x="20" y="158"/>
                                </a:lnTo>
                                <a:lnTo>
                                  <a:pt x="18" y="160"/>
                                </a:lnTo>
                                <a:lnTo>
                                  <a:pt x="17" y="160"/>
                                </a:lnTo>
                                <a:lnTo>
                                  <a:pt x="15" y="160"/>
                                </a:lnTo>
                                <a:lnTo>
                                  <a:pt x="12" y="160"/>
                                </a:lnTo>
                                <a:lnTo>
                                  <a:pt x="9" y="160"/>
                                </a:lnTo>
                                <a:lnTo>
                                  <a:pt x="7" y="160"/>
                                </a:lnTo>
                                <a:lnTo>
                                  <a:pt x="5" y="160"/>
                                </a:lnTo>
                                <a:lnTo>
                                  <a:pt x="4" y="158"/>
                                </a:lnTo>
                                <a:lnTo>
                                  <a:pt x="2" y="158"/>
                                </a:lnTo>
                                <a:lnTo>
                                  <a:pt x="2" y="157"/>
                                </a:lnTo>
                                <a:lnTo>
                                  <a:pt x="2" y="157"/>
                                </a:lnTo>
                                <a:lnTo>
                                  <a:pt x="2" y="156"/>
                                </a:lnTo>
                                <a:lnTo>
                                  <a:pt x="2" y="48"/>
                                </a:lnTo>
                                <a:lnTo>
                                  <a:pt x="2" y="48"/>
                                </a:lnTo>
                                <a:lnTo>
                                  <a:pt x="2" y="46"/>
                                </a:lnTo>
                                <a:lnTo>
                                  <a:pt x="2" y="45"/>
                                </a:lnTo>
                                <a:lnTo>
                                  <a:pt x="4" y="45"/>
                                </a:lnTo>
                                <a:lnTo>
                                  <a:pt x="5" y="45"/>
                                </a:lnTo>
                                <a:lnTo>
                                  <a:pt x="7" y="44"/>
                                </a:lnTo>
                                <a:lnTo>
                                  <a:pt x="9" y="44"/>
                                </a:lnTo>
                                <a:lnTo>
                                  <a:pt x="12" y="44"/>
                                </a:lnTo>
                                <a:lnTo>
                                  <a:pt x="15" y="44"/>
                                </a:lnTo>
                                <a:lnTo>
                                  <a:pt x="17" y="44"/>
                                </a:lnTo>
                                <a:lnTo>
                                  <a:pt x="18" y="45"/>
                                </a:lnTo>
                                <a:lnTo>
                                  <a:pt x="20" y="45"/>
                                </a:lnTo>
                                <a:lnTo>
                                  <a:pt x="21" y="45"/>
                                </a:lnTo>
                                <a:lnTo>
                                  <a:pt x="21" y="46"/>
                                </a:lnTo>
                                <a:lnTo>
                                  <a:pt x="22" y="48"/>
                                </a:lnTo>
                                <a:lnTo>
                                  <a:pt x="22" y="48"/>
                                </a:lnTo>
                                <a:lnTo>
                                  <a:pt x="22" y="156"/>
                                </a:lnTo>
                                <a:close/>
                                <a:moveTo>
                                  <a:pt x="25" y="11"/>
                                </a:moveTo>
                                <a:lnTo>
                                  <a:pt x="23" y="18"/>
                                </a:lnTo>
                                <a:lnTo>
                                  <a:pt x="21" y="21"/>
                                </a:lnTo>
                                <a:lnTo>
                                  <a:pt x="18" y="23"/>
                                </a:lnTo>
                                <a:lnTo>
                                  <a:pt x="12" y="23"/>
                                </a:lnTo>
                                <a:lnTo>
                                  <a:pt x="5" y="23"/>
                                </a:lnTo>
                                <a:lnTo>
                                  <a:pt x="2" y="21"/>
                                </a:lnTo>
                                <a:lnTo>
                                  <a:pt x="0" y="18"/>
                                </a:lnTo>
                                <a:lnTo>
                                  <a:pt x="0" y="12"/>
                                </a:lnTo>
                                <a:lnTo>
                                  <a:pt x="0" y="6"/>
                                </a:lnTo>
                                <a:lnTo>
                                  <a:pt x="2" y="2"/>
                                </a:lnTo>
                                <a:lnTo>
                                  <a:pt x="6" y="0"/>
                                </a:lnTo>
                                <a:lnTo>
                                  <a:pt x="12" y="0"/>
                                </a:lnTo>
                                <a:lnTo>
                                  <a:pt x="18" y="0"/>
                                </a:lnTo>
                                <a:lnTo>
                                  <a:pt x="21" y="2"/>
                                </a:lnTo>
                                <a:lnTo>
                                  <a:pt x="23" y="6"/>
                                </a:lnTo>
                                <a:lnTo>
                                  <a:pt x="25" y="1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15" name="Freeform 1182"/>
                        <wps:cNvSpPr>
                          <a:spLocks noEditPoints="1"/>
                        </wps:cNvSpPr>
                        <wps:spPr bwMode="auto">
                          <a:xfrm>
                            <a:off x="568325" y="2400300"/>
                            <a:ext cx="52388" cy="88900"/>
                          </a:xfrm>
                          <a:custGeom>
                            <a:avLst/>
                            <a:gdLst>
                              <a:gd name="T0" fmla="*/ 99 w 99"/>
                              <a:gd name="T1" fmla="*/ 165 h 169"/>
                              <a:gd name="T2" fmla="*/ 98 w 99"/>
                              <a:gd name="T3" fmla="*/ 166 h 169"/>
                              <a:gd name="T4" fmla="*/ 97 w 99"/>
                              <a:gd name="T5" fmla="*/ 168 h 169"/>
                              <a:gd name="T6" fmla="*/ 93 w 99"/>
                              <a:gd name="T7" fmla="*/ 168 h 169"/>
                              <a:gd name="T8" fmla="*/ 88 w 99"/>
                              <a:gd name="T9" fmla="*/ 168 h 169"/>
                              <a:gd name="T10" fmla="*/ 85 w 99"/>
                              <a:gd name="T11" fmla="*/ 168 h 169"/>
                              <a:gd name="T12" fmla="*/ 83 w 99"/>
                              <a:gd name="T13" fmla="*/ 166 h 169"/>
                              <a:gd name="T14" fmla="*/ 82 w 99"/>
                              <a:gd name="T15" fmla="*/ 165 h 169"/>
                              <a:gd name="T16" fmla="*/ 82 w 99"/>
                              <a:gd name="T17" fmla="*/ 149 h 169"/>
                              <a:gd name="T18" fmla="*/ 64 w 99"/>
                              <a:gd name="T19" fmla="*/ 164 h 169"/>
                              <a:gd name="T20" fmla="*/ 44 w 99"/>
                              <a:gd name="T21" fmla="*/ 169 h 169"/>
                              <a:gd name="T22" fmla="*/ 23 w 99"/>
                              <a:gd name="T23" fmla="*/ 165 h 169"/>
                              <a:gd name="T24" fmla="*/ 10 w 99"/>
                              <a:gd name="T25" fmla="*/ 153 h 169"/>
                              <a:gd name="T26" fmla="*/ 2 w 99"/>
                              <a:gd name="T27" fmla="*/ 133 h 169"/>
                              <a:gd name="T28" fmla="*/ 0 w 99"/>
                              <a:gd name="T29" fmla="*/ 111 h 169"/>
                              <a:gd name="T30" fmla="*/ 3 w 99"/>
                              <a:gd name="T31" fmla="*/ 86 h 169"/>
                              <a:gd name="T32" fmla="*/ 12 w 99"/>
                              <a:gd name="T33" fmla="*/ 67 h 169"/>
                              <a:gd name="T34" fmla="*/ 27 w 99"/>
                              <a:gd name="T35" fmla="*/ 54 h 169"/>
                              <a:gd name="T36" fmla="*/ 46 w 99"/>
                              <a:gd name="T37" fmla="*/ 51 h 169"/>
                              <a:gd name="T38" fmla="*/ 64 w 99"/>
                              <a:gd name="T39" fmla="*/ 54 h 169"/>
                              <a:gd name="T40" fmla="*/ 80 w 99"/>
                              <a:gd name="T41" fmla="*/ 67 h 169"/>
                              <a:gd name="T42" fmla="*/ 80 w 99"/>
                              <a:gd name="T43" fmla="*/ 3 h 169"/>
                              <a:gd name="T44" fmla="*/ 81 w 99"/>
                              <a:gd name="T45" fmla="*/ 1 h 169"/>
                              <a:gd name="T46" fmla="*/ 83 w 99"/>
                              <a:gd name="T47" fmla="*/ 0 h 169"/>
                              <a:gd name="T48" fmla="*/ 87 w 99"/>
                              <a:gd name="T49" fmla="*/ 0 h 169"/>
                              <a:gd name="T50" fmla="*/ 92 w 99"/>
                              <a:gd name="T51" fmla="*/ 0 h 169"/>
                              <a:gd name="T52" fmla="*/ 96 w 99"/>
                              <a:gd name="T53" fmla="*/ 0 h 169"/>
                              <a:gd name="T54" fmla="*/ 98 w 99"/>
                              <a:gd name="T55" fmla="*/ 1 h 169"/>
                              <a:gd name="T56" fmla="*/ 99 w 99"/>
                              <a:gd name="T57" fmla="*/ 3 h 169"/>
                              <a:gd name="T58" fmla="*/ 99 w 99"/>
                              <a:gd name="T59" fmla="*/ 164 h 169"/>
                              <a:gd name="T60" fmla="*/ 71 w 99"/>
                              <a:gd name="T61" fmla="*/ 79 h 169"/>
                              <a:gd name="T62" fmla="*/ 56 w 99"/>
                              <a:gd name="T63" fmla="*/ 68 h 169"/>
                              <a:gd name="T64" fmla="*/ 42 w 99"/>
                              <a:gd name="T65" fmla="*/ 68 h 169"/>
                              <a:gd name="T66" fmla="*/ 30 w 99"/>
                              <a:gd name="T67" fmla="*/ 75 h 169"/>
                              <a:gd name="T68" fmla="*/ 24 w 99"/>
                              <a:gd name="T69" fmla="*/ 86 h 169"/>
                              <a:gd name="T70" fmla="*/ 21 w 99"/>
                              <a:gd name="T71" fmla="*/ 101 h 169"/>
                              <a:gd name="T72" fmla="*/ 21 w 99"/>
                              <a:gd name="T73" fmla="*/ 117 h 169"/>
                              <a:gd name="T74" fmla="*/ 23 w 99"/>
                              <a:gd name="T75" fmla="*/ 133 h 169"/>
                              <a:gd name="T76" fmla="*/ 29 w 99"/>
                              <a:gd name="T77" fmla="*/ 144 h 169"/>
                              <a:gd name="T78" fmla="*/ 40 w 99"/>
                              <a:gd name="T79" fmla="*/ 152 h 169"/>
                              <a:gd name="T80" fmla="*/ 51 w 99"/>
                              <a:gd name="T81" fmla="*/ 152 h 169"/>
                              <a:gd name="T82" fmla="*/ 59 w 99"/>
                              <a:gd name="T83" fmla="*/ 150 h 169"/>
                              <a:gd name="T84" fmla="*/ 66 w 99"/>
                              <a:gd name="T85" fmla="*/ 146 h 169"/>
                              <a:gd name="T86" fmla="*/ 75 w 99"/>
                              <a:gd name="T87" fmla="*/ 137 h 169"/>
                              <a:gd name="T88" fmla="*/ 80 w 99"/>
                              <a:gd name="T89" fmla="*/ 88 h 1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99" h="169">
                                <a:moveTo>
                                  <a:pt x="99" y="164"/>
                                </a:moveTo>
                                <a:lnTo>
                                  <a:pt x="99" y="165"/>
                                </a:lnTo>
                                <a:lnTo>
                                  <a:pt x="99" y="165"/>
                                </a:lnTo>
                                <a:lnTo>
                                  <a:pt x="98" y="166"/>
                                </a:lnTo>
                                <a:lnTo>
                                  <a:pt x="97" y="166"/>
                                </a:lnTo>
                                <a:lnTo>
                                  <a:pt x="97" y="168"/>
                                </a:lnTo>
                                <a:lnTo>
                                  <a:pt x="95" y="168"/>
                                </a:lnTo>
                                <a:lnTo>
                                  <a:pt x="93" y="168"/>
                                </a:lnTo>
                                <a:lnTo>
                                  <a:pt x="91" y="168"/>
                                </a:lnTo>
                                <a:lnTo>
                                  <a:pt x="88" y="168"/>
                                </a:lnTo>
                                <a:lnTo>
                                  <a:pt x="87" y="168"/>
                                </a:lnTo>
                                <a:lnTo>
                                  <a:pt x="85" y="168"/>
                                </a:lnTo>
                                <a:lnTo>
                                  <a:pt x="83" y="166"/>
                                </a:lnTo>
                                <a:lnTo>
                                  <a:pt x="83" y="166"/>
                                </a:lnTo>
                                <a:lnTo>
                                  <a:pt x="82" y="165"/>
                                </a:lnTo>
                                <a:lnTo>
                                  <a:pt x="82" y="165"/>
                                </a:lnTo>
                                <a:lnTo>
                                  <a:pt x="82" y="164"/>
                                </a:lnTo>
                                <a:lnTo>
                                  <a:pt x="82" y="149"/>
                                </a:lnTo>
                                <a:lnTo>
                                  <a:pt x="74" y="158"/>
                                </a:lnTo>
                                <a:lnTo>
                                  <a:pt x="64" y="164"/>
                                </a:lnTo>
                                <a:lnTo>
                                  <a:pt x="55" y="169"/>
                                </a:lnTo>
                                <a:lnTo>
                                  <a:pt x="44" y="169"/>
                                </a:lnTo>
                                <a:lnTo>
                                  <a:pt x="33" y="169"/>
                                </a:lnTo>
                                <a:lnTo>
                                  <a:pt x="23" y="165"/>
                                </a:lnTo>
                                <a:lnTo>
                                  <a:pt x="16" y="159"/>
                                </a:lnTo>
                                <a:lnTo>
                                  <a:pt x="10" y="153"/>
                                </a:lnTo>
                                <a:lnTo>
                                  <a:pt x="5" y="144"/>
                                </a:lnTo>
                                <a:lnTo>
                                  <a:pt x="2" y="133"/>
                                </a:lnTo>
                                <a:lnTo>
                                  <a:pt x="0" y="123"/>
                                </a:lnTo>
                                <a:lnTo>
                                  <a:pt x="0" y="111"/>
                                </a:lnTo>
                                <a:lnTo>
                                  <a:pt x="1" y="97"/>
                                </a:lnTo>
                                <a:lnTo>
                                  <a:pt x="3" y="86"/>
                                </a:lnTo>
                                <a:lnTo>
                                  <a:pt x="6" y="75"/>
                                </a:lnTo>
                                <a:lnTo>
                                  <a:pt x="12" y="67"/>
                                </a:lnTo>
                                <a:lnTo>
                                  <a:pt x="18" y="59"/>
                                </a:lnTo>
                                <a:lnTo>
                                  <a:pt x="27" y="54"/>
                                </a:lnTo>
                                <a:lnTo>
                                  <a:pt x="35" y="51"/>
                                </a:lnTo>
                                <a:lnTo>
                                  <a:pt x="46" y="51"/>
                                </a:lnTo>
                                <a:lnTo>
                                  <a:pt x="56" y="51"/>
                                </a:lnTo>
                                <a:lnTo>
                                  <a:pt x="64" y="54"/>
                                </a:lnTo>
                                <a:lnTo>
                                  <a:pt x="72" y="59"/>
                                </a:lnTo>
                                <a:lnTo>
                                  <a:pt x="80" y="67"/>
                                </a:lnTo>
                                <a:lnTo>
                                  <a:pt x="80" y="4"/>
                                </a:lnTo>
                                <a:lnTo>
                                  <a:pt x="80" y="3"/>
                                </a:lnTo>
                                <a:lnTo>
                                  <a:pt x="80" y="3"/>
                                </a:lnTo>
                                <a:lnTo>
                                  <a:pt x="81" y="1"/>
                                </a:lnTo>
                                <a:lnTo>
                                  <a:pt x="81" y="1"/>
                                </a:lnTo>
                                <a:lnTo>
                                  <a:pt x="83" y="0"/>
                                </a:lnTo>
                                <a:lnTo>
                                  <a:pt x="85" y="0"/>
                                </a:lnTo>
                                <a:lnTo>
                                  <a:pt x="87" y="0"/>
                                </a:lnTo>
                                <a:lnTo>
                                  <a:pt x="90" y="0"/>
                                </a:lnTo>
                                <a:lnTo>
                                  <a:pt x="92" y="0"/>
                                </a:lnTo>
                                <a:lnTo>
                                  <a:pt x="95" y="0"/>
                                </a:lnTo>
                                <a:lnTo>
                                  <a:pt x="96" y="0"/>
                                </a:lnTo>
                                <a:lnTo>
                                  <a:pt x="97" y="1"/>
                                </a:lnTo>
                                <a:lnTo>
                                  <a:pt x="98" y="1"/>
                                </a:lnTo>
                                <a:lnTo>
                                  <a:pt x="99" y="3"/>
                                </a:lnTo>
                                <a:lnTo>
                                  <a:pt x="99" y="3"/>
                                </a:lnTo>
                                <a:lnTo>
                                  <a:pt x="99" y="4"/>
                                </a:lnTo>
                                <a:lnTo>
                                  <a:pt x="99" y="164"/>
                                </a:lnTo>
                                <a:close/>
                                <a:moveTo>
                                  <a:pt x="80" y="88"/>
                                </a:moveTo>
                                <a:lnTo>
                                  <a:pt x="71" y="79"/>
                                </a:lnTo>
                                <a:lnTo>
                                  <a:pt x="64" y="73"/>
                                </a:lnTo>
                                <a:lnTo>
                                  <a:pt x="56" y="68"/>
                                </a:lnTo>
                                <a:lnTo>
                                  <a:pt x="48" y="68"/>
                                </a:lnTo>
                                <a:lnTo>
                                  <a:pt x="42" y="68"/>
                                </a:lnTo>
                                <a:lnTo>
                                  <a:pt x="35" y="72"/>
                                </a:lnTo>
                                <a:lnTo>
                                  <a:pt x="30" y="75"/>
                                </a:lnTo>
                                <a:lnTo>
                                  <a:pt x="27" y="80"/>
                                </a:lnTo>
                                <a:lnTo>
                                  <a:pt x="24" y="86"/>
                                </a:lnTo>
                                <a:lnTo>
                                  <a:pt x="22" y="94"/>
                                </a:lnTo>
                                <a:lnTo>
                                  <a:pt x="21" y="101"/>
                                </a:lnTo>
                                <a:lnTo>
                                  <a:pt x="21" y="109"/>
                                </a:lnTo>
                                <a:lnTo>
                                  <a:pt x="21" y="117"/>
                                </a:lnTo>
                                <a:lnTo>
                                  <a:pt x="22" y="125"/>
                                </a:lnTo>
                                <a:lnTo>
                                  <a:pt x="23" y="133"/>
                                </a:lnTo>
                                <a:lnTo>
                                  <a:pt x="26" y="139"/>
                                </a:lnTo>
                                <a:lnTo>
                                  <a:pt x="29" y="144"/>
                                </a:lnTo>
                                <a:lnTo>
                                  <a:pt x="34" y="149"/>
                                </a:lnTo>
                                <a:lnTo>
                                  <a:pt x="40" y="152"/>
                                </a:lnTo>
                                <a:lnTo>
                                  <a:pt x="48" y="153"/>
                                </a:lnTo>
                                <a:lnTo>
                                  <a:pt x="51" y="152"/>
                                </a:lnTo>
                                <a:lnTo>
                                  <a:pt x="55" y="152"/>
                                </a:lnTo>
                                <a:lnTo>
                                  <a:pt x="59" y="150"/>
                                </a:lnTo>
                                <a:lnTo>
                                  <a:pt x="62" y="148"/>
                                </a:lnTo>
                                <a:lnTo>
                                  <a:pt x="66" y="146"/>
                                </a:lnTo>
                                <a:lnTo>
                                  <a:pt x="71" y="142"/>
                                </a:lnTo>
                                <a:lnTo>
                                  <a:pt x="75" y="137"/>
                                </a:lnTo>
                                <a:lnTo>
                                  <a:pt x="80" y="131"/>
                                </a:lnTo>
                                <a:lnTo>
                                  <a:pt x="80" y="8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16" name="Freeform 1183"/>
                        <wps:cNvSpPr>
                          <a:spLocks noEditPoints="1"/>
                        </wps:cNvSpPr>
                        <wps:spPr bwMode="auto">
                          <a:xfrm>
                            <a:off x="636588" y="2427287"/>
                            <a:ext cx="47625" cy="61913"/>
                          </a:xfrm>
                          <a:custGeom>
                            <a:avLst/>
                            <a:gdLst>
                              <a:gd name="T0" fmla="*/ 89 w 89"/>
                              <a:gd name="T1" fmla="*/ 114 h 118"/>
                              <a:gd name="T2" fmla="*/ 86 w 89"/>
                              <a:gd name="T3" fmla="*/ 115 h 118"/>
                              <a:gd name="T4" fmla="*/ 84 w 89"/>
                              <a:gd name="T5" fmla="*/ 117 h 118"/>
                              <a:gd name="T6" fmla="*/ 78 w 89"/>
                              <a:gd name="T7" fmla="*/ 117 h 118"/>
                              <a:gd name="T8" fmla="*/ 74 w 89"/>
                              <a:gd name="T9" fmla="*/ 115 h 118"/>
                              <a:gd name="T10" fmla="*/ 71 w 89"/>
                              <a:gd name="T11" fmla="*/ 114 h 118"/>
                              <a:gd name="T12" fmla="*/ 71 w 89"/>
                              <a:gd name="T13" fmla="*/ 102 h 118"/>
                              <a:gd name="T14" fmla="*/ 55 w 89"/>
                              <a:gd name="T15" fmla="*/ 114 h 118"/>
                              <a:gd name="T16" fmla="*/ 37 w 89"/>
                              <a:gd name="T17" fmla="*/ 118 h 118"/>
                              <a:gd name="T18" fmla="*/ 22 w 89"/>
                              <a:gd name="T19" fmla="*/ 117 h 118"/>
                              <a:gd name="T20" fmla="*/ 10 w 89"/>
                              <a:gd name="T21" fmla="*/ 109 h 118"/>
                              <a:gd name="T22" fmla="*/ 2 w 89"/>
                              <a:gd name="T23" fmla="*/ 99 h 118"/>
                              <a:gd name="T24" fmla="*/ 0 w 89"/>
                              <a:gd name="T25" fmla="*/ 86 h 118"/>
                              <a:gd name="T26" fmla="*/ 4 w 89"/>
                              <a:gd name="T27" fmla="*/ 70 h 118"/>
                              <a:gd name="T28" fmla="*/ 15 w 89"/>
                              <a:gd name="T29" fmla="*/ 59 h 118"/>
                              <a:gd name="T30" fmla="*/ 31 w 89"/>
                              <a:gd name="T31" fmla="*/ 51 h 118"/>
                              <a:gd name="T32" fmla="*/ 54 w 89"/>
                              <a:gd name="T33" fmla="*/ 49 h 118"/>
                              <a:gd name="T34" fmla="*/ 69 w 89"/>
                              <a:gd name="T35" fmla="*/ 42 h 118"/>
                              <a:gd name="T36" fmla="*/ 68 w 89"/>
                              <a:gd name="T37" fmla="*/ 30 h 118"/>
                              <a:gd name="T38" fmla="*/ 63 w 89"/>
                              <a:gd name="T39" fmla="*/ 22 h 118"/>
                              <a:gd name="T40" fmla="*/ 55 w 89"/>
                              <a:gd name="T41" fmla="*/ 17 h 118"/>
                              <a:gd name="T42" fmla="*/ 44 w 89"/>
                              <a:gd name="T43" fmla="*/ 16 h 118"/>
                              <a:gd name="T44" fmla="*/ 31 w 89"/>
                              <a:gd name="T45" fmla="*/ 17 h 118"/>
                              <a:gd name="T46" fmla="*/ 21 w 89"/>
                              <a:gd name="T47" fmla="*/ 21 h 118"/>
                              <a:gd name="T48" fmla="*/ 14 w 89"/>
                              <a:gd name="T49" fmla="*/ 26 h 118"/>
                              <a:gd name="T50" fmla="*/ 9 w 89"/>
                              <a:gd name="T51" fmla="*/ 27 h 118"/>
                              <a:gd name="T52" fmla="*/ 7 w 89"/>
                              <a:gd name="T53" fmla="*/ 27 h 118"/>
                              <a:gd name="T54" fmla="*/ 6 w 89"/>
                              <a:gd name="T55" fmla="*/ 24 h 118"/>
                              <a:gd name="T56" fmla="*/ 5 w 89"/>
                              <a:gd name="T57" fmla="*/ 22 h 118"/>
                              <a:gd name="T58" fmla="*/ 5 w 89"/>
                              <a:gd name="T59" fmla="*/ 19 h 118"/>
                              <a:gd name="T60" fmla="*/ 5 w 89"/>
                              <a:gd name="T61" fmla="*/ 14 h 118"/>
                              <a:gd name="T62" fmla="*/ 7 w 89"/>
                              <a:gd name="T63" fmla="*/ 11 h 118"/>
                              <a:gd name="T64" fmla="*/ 14 w 89"/>
                              <a:gd name="T65" fmla="*/ 7 h 118"/>
                              <a:gd name="T66" fmla="*/ 22 w 89"/>
                              <a:gd name="T67" fmla="*/ 3 h 118"/>
                              <a:gd name="T68" fmla="*/ 33 w 89"/>
                              <a:gd name="T69" fmla="*/ 1 h 118"/>
                              <a:gd name="T70" fmla="*/ 46 w 89"/>
                              <a:gd name="T71" fmla="*/ 0 h 118"/>
                              <a:gd name="T72" fmla="*/ 65 w 89"/>
                              <a:gd name="T73" fmla="*/ 2 h 118"/>
                              <a:gd name="T74" fmla="*/ 79 w 89"/>
                              <a:gd name="T75" fmla="*/ 10 h 118"/>
                              <a:gd name="T76" fmla="*/ 86 w 89"/>
                              <a:gd name="T77" fmla="*/ 23 h 118"/>
                              <a:gd name="T78" fmla="*/ 89 w 89"/>
                              <a:gd name="T79" fmla="*/ 40 h 118"/>
                              <a:gd name="T80" fmla="*/ 69 w 89"/>
                              <a:gd name="T81" fmla="*/ 64 h 118"/>
                              <a:gd name="T82" fmla="*/ 44 w 89"/>
                              <a:gd name="T83" fmla="*/ 64 h 118"/>
                              <a:gd name="T84" fmla="*/ 32 w 89"/>
                              <a:gd name="T85" fmla="*/ 66 h 118"/>
                              <a:gd name="T86" fmla="*/ 25 w 89"/>
                              <a:gd name="T87" fmla="*/ 72 h 118"/>
                              <a:gd name="T88" fmla="*/ 21 w 89"/>
                              <a:gd name="T89" fmla="*/ 80 h 118"/>
                              <a:gd name="T90" fmla="*/ 21 w 89"/>
                              <a:gd name="T91" fmla="*/ 92 h 118"/>
                              <a:gd name="T92" fmla="*/ 32 w 89"/>
                              <a:gd name="T93" fmla="*/ 102 h 118"/>
                              <a:gd name="T94" fmla="*/ 48 w 89"/>
                              <a:gd name="T95" fmla="*/ 102 h 118"/>
                              <a:gd name="T96" fmla="*/ 62 w 89"/>
                              <a:gd name="T97" fmla="*/ 95 h 118"/>
                              <a:gd name="T98" fmla="*/ 69 w 89"/>
                              <a:gd name="T99" fmla="*/ 64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89" h="118">
                                <a:moveTo>
                                  <a:pt x="89" y="113"/>
                                </a:moveTo>
                                <a:lnTo>
                                  <a:pt x="89" y="114"/>
                                </a:lnTo>
                                <a:lnTo>
                                  <a:pt x="87" y="115"/>
                                </a:lnTo>
                                <a:lnTo>
                                  <a:pt x="86" y="115"/>
                                </a:lnTo>
                                <a:lnTo>
                                  <a:pt x="85" y="117"/>
                                </a:lnTo>
                                <a:lnTo>
                                  <a:pt x="84" y="117"/>
                                </a:lnTo>
                                <a:lnTo>
                                  <a:pt x="80" y="117"/>
                                </a:lnTo>
                                <a:lnTo>
                                  <a:pt x="78" y="117"/>
                                </a:lnTo>
                                <a:lnTo>
                                  <a:pt x="75" y="117"/>
                                </a:lnTo>
                                <a:lnTo>
                                  <a:pt x="74" y="115"/>
                                </a:lnTo>
                                <a:lnTo>
                                  <a:pt x="73" y="115"/>
                                </a:lnTo>
                                <a:lnTo>
                                  <a:pt x="71" y="114"/>
                                </a:lnTo>
                                <a:lnTo>
                                  <a:pt x="71" y="113"/>
                                </a:lnTo>
                                <a:lnTo>
                                  <a:pt x="71" y="102"/>
                                </a:lnTo>
                                <a:lnTo>
                                  <a:pt x="64" y="109"/>
                                </a:lnTo>
                                <a:lnTo>
                                  <a:pt x="55" y="114"/>
                                </a:lnTo>
                                <a:lnTo>
                                  <a:pt x="47" y="118"/>
                                </a:lnTo>
                                <a:lnTo>
                                  <a:pt x="37" y="118"/>
                                </a:lnTo>
                                <a:lnTo>
                                  <a:pt x="30" y="118"/>
                                </a:lnTo>
                                <a:lnTo>
                                  <a:pt x="22" y="117"/>
                                </a:lnTo>
                                <a:lnTo>
                                  <a:pt x="15" y="113"/>
                                </a:lnTo>
                                <a:lnTo>
                                  <a:pt x="10" y="109"/>
                                </a:lnTo>
                                <a:lnTo>
                                  <a:pt x="6" y="106"/>
                                </a:lnTo>
                                <a:lnTo>
                                  <a:pt x="2" y="99"/>
                                </a:lnTo>
                                <a:lnTo>
                                  <a:pt x="0" y="93"/>
                                </a:lnTo>
                                <a:lnTo>
                                  <a:pt x="0" y="86"/>
                                </a:lnTo>
                                <a:lnTo>
                                  <a:pt x="0" y="77"/>
                                </a:lnTo>
                                <a:lnTo>
                                  <a:pt x="4" y="70"/>
                                </a:lnTo>
                                <a:lnTo>
                                  <a:pt x="7" y="64"/>
                                </a:lnTo>
                                <a:lnTo>
                                  <a:pt x="15" y="59"/>
                                </a:lnTo>
                                <a:lnTo>
                                  <a:pt x="22" y="54"/>
                                </a:lnTo>
                                <a:lnTo>
                                  <a:pt x="31" y="51"/>
                                </a:lnTo>
                                <a:lnTo>
                                  <a:pt x="42" y="50"/>
                                </a:lnTo>
                                <a:lnTo>
                                  <a:pt x="54" y="49"/>
                                </a:lnTo>
                                <a:lnTo>
                                  <a:pt x="69" y="49"/>
                                </a:lnTo>
                                <a:lnTo>
                                  <a:pt x="69" y="42"/>
                                </a:lnTo>
                                <a:lnTo>
                                  <a:pt x="69" y="35"/>
                                </a:lnTo>
                                <a:lnTo>
                                  <a:pt x="68" y="30"/>
                                </a:lnTo>
                                <a:lnTo>
                                  <a:pt x="67" y="26"/>
                                </a:lnTo>
                                <a:lnTo>
                                  <a:pt x="63" y="22"/>
                                </a:lnTo>
                                <a:lnTo>
                                  <a:pt x="60" y="19"/>
                                </a:lnTo>
                                <a:lnTo>
                                  <a:pt x="55" y="17"/>
                                </a:lnTo>
                                <a:lnTo>
                                  <a:pt x="50" y="16"/>
                                </a:lnTo>
                                <a:lnTo>
                                  <a:pt x="44" y="16"/>
                                </a:lnTo>
                                <a:lnTo>
                                  <a:pt x="37" y="16"/>
                                </a:lnTo>
                                <a:lnTo>
                                  <a:pt x="31" y="17"/>
                                </a:lnTo>
                                <a:lnTo>
                                  <a:pt x="26" y="19"/>
                                </a:lnTo>
                                <a:lnTo>
                                  <a:pt x="21" y="21"/>
                                </a:lnTo>
                                <a:lnTo>
                                  <a:pt x="16" y="23"/>
                                </a:lnTo>
                                <a:lnTo>
                                  <a:pt x="14" y="26"/>
                                </a:lnTo>
                                <a:lnTo>
                                  <a:pt x="11" y="27"/>
                                </a:lnTo>
                                <a:lnTo>
                                  <a:pt x="9" y="27"/>
                                </a:lnTo>
                                <a:lnTo>
                                  <a:pt x="9" y="27"/>
                                </a:lnTo>
                                <a:lnTo>
                                  <a:pt x="7" y="27"/>
                                </a:lnTo>
                                <a:lnTo>
                                  <a:pt x="6" y="26"/>
                                </a:lnTo>
                                <a:lnTo>
                                  <a:pt x="6" y="24"/>
                                </a:lnTo>
                                <a:lnTo>
                                  <a:pt x="6" y="24"/>
                                </a:lnTo>
                                <a:lnTo>
                                  <a:pt x="5" y="22"/>
                                </a:lnTo>
                                <a:lnTo>
                                  <a:pt x="5" y="21"/>
                                </a:lnTo>
                                <a:lnTo>
                                  <a:pt x="5" y="19"/>
                                </a:lnTo>
                                <a:lnTo>
                                  <a:pt x="5" y="16"/>
                                </a:lnTo>
                                <a:lnTo>
                                  <a:pt x="5" y="14"/>
                                </a:lnTo>
                                <a:lnTo>
                                  <a:pt x="6" y="12"/>
                                </a:lnTo>
                                <a:lnTo>
                                  <a:pt x="7" y="11"/>
                                </a:lnTo>
                                <a:lnTo>
                                  <a:pt x="10" y="10"/>
                                </a:lnTo>
                                <a:lnTo>
                                  <a:pt x="14" y="7"/>
                                </a:lnTo>
                                <a:lnTo>
                                  <a:pt x="17" y="6"/>
                                </a:lnTo>
                                <a:lnTo>
                                  <a:pt x="22" y="3"/>
                                </a:lnTo>
                                <a:lnTo>
                                  <a:pt x="27" y="2"/>
                                </a:lnTo>
                                <a:lnTo>
                                  <a:pt x="33" y="1"/>
                                </a:lnTo>
                                <a:lnTo>
                                  <a:pt x="39" y="0"/>
                                </a:lnTo>
                                <a:lnTo>
                                  <a:pt x="46" y="0"/>
                                </a:lnTo>
                                <a:lnTo>
                                  <a:pt x="57" y="0"/>
                                </a:lnTo>
                                <a:lnTo>
                                  <a:pt x="65" y="2"/>
                                </a:lnTo>
                                <a:lnTo>
                                  <a:pt x="74" y="5"/>
                                </a:lnTo>
                                <a:lnTo>
                                  <a:pt x="79" y="10"/>
                                </a:lnTo>
                                <a:lnTo>
                                  <a:pt x="84" y="16"/>
                                </a:lnTo>
                                <a:lnTo>
                                  <a:pt x="86" y="23"/>
                                </a:lnTo>
                                <a:lnTo>
                                  <a:pt x="89" y="30"/>
                                </a:lnTo>
                                <a:lnTo>
                                  <a:pt x="89" y="40"/>
                                </a:lnTo>
                                <a:lnTo>
                                  <a:pt x="89" y="113"/>
                                </a:lnTo>
                                <a:close/>
                                <a:moveTo>
                                  <a:pt x="69" y="64"/>
                                </a:moveTo>
                                <a:lnTo>
                                  <a:pt x="52" y="64"/>
                                </a:lnTo>
                                <a:lnTo>
                                  <a:pt x="44" y="64"/>
                                </a:lnTo>
                                <a:lnTo>
                                  <a:pt x="38" y="65"/>
                                </a:lnTo>
                                <a:lnTo>
                                  <a:pt x="32" y="66"/>
                                </a:lnTo>
                                <a:lnTo>
                                  <a:pt x="28" y="70"/>
                                </a:lnTo>
                                <a:lnTo>
                                  <a:pt x="25" y="72"/>
                                </a:lnTo>
                                <a:lnTo>
                                  <a:pt x="22" y="76"/>
                                </a:lnTo>
                                <a:lnTo>
                                  <a:pt x="21" y="80"/>
                                </a:lnTo>
                                <a:lnTo>
                                  <a:pt x="20" y="85"/>
                                </a:lnTo>
                                <a:lnTo>
                                  <a:pt x="21" y="92"/>
                                </a:lnTo>
                                <a:lnTo>
                                  <a:pt x="26" y="98"/>
                                </a:lnTo>
                                <a:lnTo>
                                  <a:pt x="32" y="102"/>
                                </a:lnTo>
                                <a:lnTo>
                                  <a:pt x="41" y="103"/>
                                </a:lnTo>
                                <a:lnTo>
                                  <a:pt x="48" y="102"/>
                                </a:lnTo>
                                <a:lnTo>
                                  <a:pt x="55" y="99"/>
                                </a:lnTo>
                                <a:lnTo>
                                  <a:pt x="62" y="95"/>
                                </a:lnTo>
                                <a:lnTo>
                                  <a:pt x="69" y="87"/>
                                </a:lnTo>
                                <a:lnTo>
                                  <a:pt x="69" y="6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17" name="Freeform 1184"/>
                        <wps:cNvSpPr>
                          <a:spLocks noEditPoints="1"/>
                        </wps:cNvSpPr>
                        <wps:spPr bwMode="auto">
                          <a:xfrm>
                            <a:off x="693738" y="2405062"/>
                            <a:ext cx="61913" cy="84138"/>
                          </a:xfrm>
                          <a:custGeom>
                            <a:avLst/>
                            <a:gdLst>
                              <a:gd name="T0" fmla="*/ 112 w 117"/>
                              <a:gd name="T1" fmla="*/ 45 h 161"/>
                              <a:gd name="T2" fmla="*/ 115 w 117"/>
                              <a:gd name="T3" fmla="*/ 48 h 161"/>
                              <a:gd name="T4" fmla="*/ 115 w 117"/>
                              <a:gd name="T5" fmla="*/ 156 h 161"/>
                              <a:gd name="T6" fmla="*/ 115 w 117"/>
                              <a:gd name="T7" fmla="*/ 157 h 161"/>
                              <a:gd name="T8" fmla="*/ 112 w 117"/>
                              <a:gd name="T9" fmla="*/ 158 h 161"/>
                              <a:gd name="T10" fmla="*/ 110 w 117"/>
                              <a:gd name="T11" fmla="*/ 160 h 161"/>
                              <a:gd name="T12" fmla="*/ 105 w 117"/>
                              <a:gd name="T13" fmla="*/ 160 h 161"/>
                              <a:gd name="T14" fmla="*/ 100 w 117"/>
                              <a:gd name="T15" fmla="*/ 160 h 161"/>
                              <a:gd name="T16" fmla="*/ 98 w 117"/>
                              <a:gd name="T17" fmla="*/ 158 h 161"/>
                              <a:gd name="T18" fmla="*/ 95 w 117"/>
                              <a:gd name="T19" fmla="*/ 157 h 161"/>
                              <a:gd name="T20" fmla="*/ 95 w 117"/>
                              <a:gd name="T21" fmla="*/ 156 h 161"/>
                              <a:gd name="T22" fmla="*/ 39 w 117"/>
                              <a:gd name="T23" fmla="*/ 61 h 161"/>
                              <a:gd name="T24" fmla="*/ 40 w 117"/>
                              <a:gd name="T25" fmla="*/ 131 h 161"/>
                              <a:gd name="T26" fmla="*/ 47 w 117"/>
                              <a:gd name="T27" fmla="*/ 144 h 161"/>
                              <a:gd name="T28" fmla="*/ 57 w 117"/>
                              <a:gd name="T29" fmla="*/ 144 h 161"/>
                              <a:gd name="T30" fmla="*/ 61 w 117"/>
                              <a:gd name="T31" fmla="*/ 144 h 161"/>
                              <a:gd name="T32" fmla="*/ 64 w 117"/>
                              <a:gd name="T33" fmla="*/ 142 h 161"/>
                              <a:gd name="T34" fmla="*/ 67 w 117"/>
                              <a:gd name="T35" fmla="*/ 141 h 161"/>
                              <a:gd name="T36" fmla="*/ 68 w 117"/>
                              <a:gd name="T37" fmla="*/ 141 h 161"/>
                              <a:gd name="T38" fmla="*/ 69 w 117"/>
                              <a:gd name="T39" fmla="*/ 141 h 161"/>
                              <a:gd name="T40" fmla="*/ 71 w 117"/>
                              <a:gd name="T41" fmla="*/ 144 h 161"/>
                              <a:gd name="T42" fmla="*/ 71 w 117"/>
                              <a:gd name="T43" fmla="*/ 146 h 161"/>
                              <a:gd name="T44" fmla="*/ 71 w 117"/>
                              <a:gd name="T45" fmla="*/ 151 h 161"/>
                              <a:gd name="T46" fmla="*/ 69 w 117"/>
                              <a:gd name="T47" fmla="*/ 156 h 161"/>
                              <a:gd name="T48" fmla="*/ 68 w 117"/>
                              <a:gd name="T49" fmla="*/ 157 h 161"/>
                              <a:gd name="T50" fmla="*/ 64 w 117"/>
                              <a:gd name="T51" fmla="*/ 160 h 161"/>
                              <a:gd name="T52" fmla="*/ 60 w 117"/>
                              <a:gd name="T53" fmla="*/ 161 h 161"/>
                              <a:gd name="T54" fmla="*/ 53 w 117"/>
                              <a:gd name="T55" fmla="*/ 161 h 161"/>
                              <a:gd name="T56" fmla="*/ 43 w 117"/>
                              <a:gd name="T57" fmla="*/ 161 h 161"/>
                              <a:gd name="T58" fmla="*/ 31 w 117"/>
                              <a:gd name="T59" fmla="*/ 156 h 161"/>
                              <a:gd name="T60" fmla="*/ 23 w 117"/>
                              <a:gd name="T61" fmla="*/ 147 h 161"/>
                              <a:gd name="T62" fmla="*/ 20 w 117"/>
                              <a:gd name="T63" fmla="*/ 134 h 161"/>
                              <a:gd name="T64" fmla="*/ 19 w 117"/>
                              <a:gd name="T65" fmla="*/ 61 h 161"/>
                              <a:gd name="T66" fmla="*/ 3 w 117"/>
                              <a:gd name="T67" fmla="*/ 61 h 161"/>
                              <a:gd name="T68" fmla="*/ 0 w 117"/>
                              <a:gd name="T69" fmla="*/ 57 h 161"/>
                              <a:gd name="T70" fmla="*/ 0 w 117"/>
                              <a:gd name="T71" fmla="*/ 51 h 161"/>
                              <a:gd name="T72" fmla="*/ 0 w 117"/>
                              <a:gd name="T73" fmla="*/ 48 h 161"/>
                              <a:gd name="T74" fmla="*/ 2 w 117"/>
                              <a:gd name="T75" fmla="*/ 45 h 161"/>
                              <a:gd name="T76" fmla="*/ 3 w 117"/>
                              <a:gd name="T77" fmla="*/ 45 h 161"/>
                              <a:gd name="T78" fmla="*/ 19 w 117"/>
                              <a:gd name="T79" fmla="*/ 45 h 161"/>
                              <a:gd name="T80" fmla="*/ 19 w 117"/>
                              <a:gd name="T81" fmla="*/ 18 h 161"/>
                              <a:gd name="T82" fmla="*/ 20 w 117"/>
                              <a:gd name="T83" fmla="*/ 17 h 161"/>
                              <a:gd name="T84" fmla="*/ 23 w 117"/>
                              <a:gd name="T85" fmla="*/ 16 h 161"/>
                              <a:gd name="T86" fmla="*/ 26 w 117"/>
                              <a:gd name="T87" fmla="*/ 16 h 161"/>
                              <a:gd name="T88" fmla="*/ 32 w 117"/>
                              <a:gd name="T89" fmla="*/ 16 h 161"/>
                              <a:gd name="T90" fmla="*/ 36 w 117"/>
                              <a:gd name="T91" fmla="*/ 16 h 161"/>
                              <a:gd name="T92" fmla="*/ 39 w 117"/>
                              <a:gd name="T93" fmla="*/ 17 h 161"/>
                              <a:gd name="T94" fmla="*/ 39 w 117"/>
                              <a:gd name="T95" fmla="*/ 18 h 161"/>
                              <a:gd name="T96" fmla="*/ 39 w 117"/>
                              <a:gd name="T97" fmla="*/ 45 h 161"/>
                              <a:gd name="T98" fmla="*/ 117 w 117"/>
                              <a:gd name="T99" fmla="*/ 11 h 161"/>
                              <a:gd name="T100" fmla="*/ 115 w 117"/>
                              <a:gd name="T101" fmla="*/ 21 h 161"/>
                              <a:gd name="T102" fmla="*/ 105 w 117"/>
                              <a:gd name="T103" fmla="*/ 23 h 161"/>
                              <a:gd name="T104" fmla="*/ 95 w 117"/>
                              <a:gd name="T105" fmla="*/ 21 h 161"/>
                              <a:gd name="T106" fmla="*/ 93 w 117"/>
                              <a:gd name="T107" fmla="*/ 12 h 161"/>
                              <a:gd name="T108" fmla="*/ 95 w 117"/>
                              <a:gd name="T109" fmla="*/ 2 h 161"/>
                              <a:gd name="T110" fmla="*/ 105 w 117"/>
                              <a:gd name="T111" fmla="*/ 0 h 161"/>
                              <a:gd name="T112" fmla="*/ 115 w 117"/>
                              <a:gd name="T113" fmla="*/ 2 h 161"/>
                              <a:gd name="T114" fmla="*/ 117 w 117"/>
                              <a:gd name="T115" fmla="*/ 11 h 161"/>
                              <a:gd name="T116" fmla="*/ 77 w 117"/>
                              <a:gd name="T117" fmla="*/ 45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17" h="161">
                                <a:moveTo>
                                  <a:pt x="109" y="45"/>
                                </a:moveTo>
                                <a:lnTo>
                                  <a:pt x="112" y="45"/>
                                </a:lnTo>
                                <a:lnTo>
                                  <a:pt x="114" y="46"/>
                                </a:lnTo>
                                <a:lnTo>
                                  <a:pt x="115" y="48"/>
                                </a:lnTo>
                                <a:lnTo>
                                  <a:pt x="115" y="51"/>
                                </a:lnTo>
                                <a:lnTo>
                                  <a:pt x="115" y="156"/>
                                </a:lnTo>
                                <a:lnTo>
                                  <a:pt x="115" y="157"/>
                                </a:lnTo>
                                <a:lnTo>
                                  <a:pt x="115" y="157"/>
                                </a:lnTo>
                                <a:lnTo>
                                  <a:pt x="114" y="158"/>
                                </a:lnTo>
                                <a:lnTo>
                                  <a:pt x="112" y="158"/>
                                </a:lnTo>
                                <a:lnTo>
                                  <a:pt x="111" y="160"/>
                                </a:lnTo>
                                <a:lnTo>
                                  <a:pt x="110" y="160"/>
                                </a:lnTo>
                                <a:lnTo>
                                  <a:pt x="108" y="160"/>
                                </a:lnTo>
                                <a:lnTo>
                                  <a:pt x="105" y="160"/>
                                </a:lnTo>
                                <a:lnTo>
                                  <a:pt x="103" y="160"/>
                                </a:lnTo>
                                <a:lnTo>
                                  <a:pt x="100" y="160"/>
                                </a:lnTo>
                                <a:lnTo>
                                  <a:pt x="99" y="160"/>
                                </a:lnTo>
                                <a:lnTo>
                                  <a:pt x="98" y="158"/>
                                </a:lnTo>
                                <a:lnTo>
                                  <a:pt x="96" y="158"/>
                                </a:lnTo>
                                <a:lnTo>
                                  <a:pt x="95" y="157"/>
                                </a:lnTo>
                                <a:lnTo>
                                  <a:pt x="95" y="157"/>
                                </a:lnTo>
                                <a:lnTo>
                                  <a:pt x="95" y="156"/>
                                </a:lnTo>
                                <a:lnTo>
                                  <a:pt x="95" y="61"/>
                                </a:lnTo>
                                <a:lnTo>
                                  <a:pt x="39" y="61"/>
                                </a:lnTo>
                                <a:lnTo>
                                  <a:pt x="39" y="122"/>
                                </a:lnTo>
                                <a:lnTo>
                                  <a:pt x="40" y="131"/>
                                </a:lnTo>
                                <a:lnTo>
                                  <a:pt x="42" y="139"/>
                                </a:lnTo>
                                <a:lnTo>
                                  <a:pt x="47" y="144"/>
                                </a:lnTo>
                                <a:lnTo>
                                  <a:pt x="55" y="144"/>
                                </a:lnTo>
                                <a:lnTo>
                                  <a:pt x="57" y="144"/>
                                </a:lnTo>
                                <a:lnTo>
                                  <a:pt x="60" y="144"/>
                                </a:lnTo>
                                <a:lnTo>
                                  <a:pt x="61" y="144"/>
                                </a:lnTo>
                                <a:lnTo>
                                  <a:pt x="63" y="142"/>
                                </a:lnTo>
                                <a:lnTo>
                                  <a:pt x="64" y="142"/>
                                </a:lnTo>
                                <a:lnTo>
                                  <a:pt x="66" y="141"/>
                                </a:lnTo>
                                <a:lnTo>
                                  <a:pt x="67" y="141"/>
                                </a:lnTo>
                                <a:lnTo>
                                  <a:pt x="68" y="141"/>
                                </a:lnTo>
                                <a:lnTo>
                                  <a:pt x="68" y="141"/>
                                </a:lnTo>
                                <a:lnTo>
                                  <a:pt x="69" y="141"/>
                                </a:lnTo>
                                <a:lnTo>
                                  <a:pt x="69" y="141"/>
                                </a:lnTo>
                                <a:lnTo>
                                  <a:pt x="71" y="142"/>
                                </a:lnTo>
                                <a:lnTo>
                                  <a:pt x="71" y="144"/>
                                </a:lnTo>
                                <a:lnTo>
                                  <a:pt x="71" y="145"/>
                                </a:lnTo>
                                <a:lnTo>
                                  <a:pt x="71" y="146"/>
                                </a:lnTo>
                                <a:lnTo>
                                  <a:pt x="71" y="149"/>
                                </a:lnTo>
                                <a:lnTo>
                                  <a:pt x="71" y="151"/>
                                </a:lnTo>
                                <a:lnTo>
                                  <a:pt x="71" y="154"/>
                                </a:lnTo>
                                <a:lnTo>
                                  <a:pt x="69" y="156"/>
                                </a:lnTo>
                                <a:lnTo>
                                  <a:pt x="69" y="157"/>
                                </a:lnTo>
                                <a:lnTo>
                                  <a:pt x="68" y="157"/>
                                </a:lnTo>
                                <a:lnTo>
                                  <a:pt x="66" y="158"/>
                                </a:lnTo>
                                <a:lnTo>
                                  <a:pt x="64" y="160"/>
                                </a:lnTo>
                                <a:lnTo>
                                  <a:pt x="62" y="160"/>
                                </a:lnTo>
                                <a:lnTo>
                                  <a:pt x="60" y="161"/>
                                </a:lnTo>
                                <a:lnTo>
                                  <a:pt x="57" y="161"/>
                                </a:lnTo>
                                <a:lnTo>
                                  <a:pt x="53" y="161"/>
                                </a:lnTo>
                                <a:lnTo>
                                  <a:pt x="51" y="161"/>
                                </a:lnTo>
                                <a:lnTo>
                                  <a:pt x="43" y="161"/>
                                </a:lnTo>
                                <a:lnTo>
                                  <a:pt x="36" y="158"/>
                                </a:lnTo>
                                <a:lnTo>
                                  <a:pt x="31" y="156"/>
                                </a:lnTo>
                                <a:lnTo>
                                  <a:pt x="26" y="152"/>
                                </a:lnTo>
                                <a:lnTo>
                                  <a:pt x="23" y="147"/>
                                </a:lnTo>
                                <a:lnTo>
                                  <a:pt x="21" y="141"/>
                                </a:lnTo>
                                <a:lnTo>
                                  <a:pt x="20" y="134"/>
                                </a:lnTo>
                                <a:lnTo>
                                  <a:pt x="19" y="124"/>
                                </a:lnTo>
                                <a:lnTo>
                                  <a:pt x="19" y="61"/>
                                </a:lnTo>
                                <a:lnTo>
                                  <a:pt x="4" y="61"/>
                                </a:lnTo>
                                <a:lnTo>
                                  <a:pt x="3" y="61"/>
                                </a:lnTo>
                                <a:lnTo>
                                  <a:pt x="2" y="59"/>
                                </a:lnTo>
                                <a:lnTo>
                                  <a:pt x="0" y="57"/>
                                </a:lnTo>
                                <a:lnTo>
                                  <a:pt x="0" y="53"/>
                                </a:lnTo>
                                <a:lnTo>
                                  <a:pt x="0" y="51"/>
                                </a:lnTo>
                                <a:lnTo>
                                  <a:pt x="0" y="49"/>
                                </a:lnTo>
                                <a:lnTo>
                                  <a:pt x="0" y="48"/>
                                </a:lnTo>
                                <a:lnTo>
                                  <a:pt x="2" y="46"/>
                                </a:lnTo>
                                <a:lnTo>
                                  <a:pt x="2" y="45"/>
                                </a:lnTo>
                                <a:lnTo>
                                  <a:pt x="3" y="45"/>
                                </a:lnTo>
                                <a:lnTo>
                                  <a:pt x="3" y="45"/>
                                </a:lnTo>
                                <a:lnTo>
                                  <a:pt x="4" y="45"/>
                                </a:lnTo>
                                <a:lnTo>
                                  <a:pt x="19" y="45"/>
                                </a:lnTo>
                                <a:lnTo>
                                  <a:pt x="19" y="19"/>
                                </a:lnTo>
                                <a:lnTo>
                                  <a:pt x="19" y="18"/>
                                </a:lnTo>
                                <a:lnTo>
                                  <a:pt x="20" y="17"/>
                                </a:lnTo>
                                <a:lnTo>
                                  <a:pt x="20" y="17"/>
                                </a:lnTo>
                                <a:lnTo>
                                  <a:pt x="21" y="16"/>
                                </a:lnTo>
                                <a:lnTo>
                                  <a:pt x="23" y="16"/>
                                </a:lnTo>
                                <a:lnTo>
                                  <a:pt x="24" y="16"/>
                                </a:lnTo>
                                <a:lnTo>
                                  <a:pt x="26" y="16"/>
                                </a:lnTo>
                                <a:lnTo>
                                  <a:pt x="29" y="16"/>
                                </a:lnTo>
                                <a:lnTo>
                                  <a:pt x="32" y="16"/>
                                </a:lnTo>
                                <a:lnTo>
                                  <a:pt x="34" y="16"/>
                                </a:lnTo>
                                <a:lnTo>
                                  <a:pt x="36" y="16"/>
                                </a:lnTo>
                                <a:lnTo>
                                  <a:pt x="37" y="16"/>
                                </a:lnTo>
                                <a:lnTo>
                                  <a:pt x="39" y="17"/>
                                </a:lnTo>
                                <a:lnTo>
                                  <a:pt x="39" y="17"/>
                                </a:lnTo>
                                <a:lnTo>
                                  <a:pt x="39" y="18"/>
                                </a:lnTo>
                                <a:lnTo>
                                  <a:pt x="39" y="19"/>
                                </a:lnTo>
                                <a:lnTo>
                                  <a:pt x="39" y="45"/>
                                </a:lnTo>
                                <a:lnTo>
                                  <a:pt x="109" y="45"/>
                                </a:lnTo>
                                <a:close/>
                                <a:moveTo>
                                  <a:pt x="117" y="11"/>
                                </a:moveTo>
                                <a:lnTo>
                                  <a:pt x="117" y="18"/>
                                </a:lnTo>
                                <a:lnTo>
                                  <a:pt x="115" y="21"/>
                                </a:lnTo>
                                <a:lnTo>
                                  <a:pt x="111" y="23"/>
                                </a:lnTo>
                                <a:lnTo>
                                  <a:pt x="105" y="23"/>
                                </a:lnTo>
                                <a:lnTo>
                                  <a:pt x="99" y="23"/>
                                </a:lnTo>
                                <a:lnTo>
                                  <a:pt x="95" y="21"/>
                                </a:lnTo>
                                <a:lnTo>
                                  <a:pt x="93" y="18"/>
                                </a:lnTo>
                                <a:lnTo>
                                  <a:pt x="93" y="12"/>
                                </a:lnTo>
                                <a:lnTo>
                                  <a:pt x="93" y="6"/>
                                </a:lnTo>
                                <a:lnTo>
                                  <a:pt x="95" y="2"/>
                                </a:lnTo>
                                <a:lnTo>
                                  <a:pt x="99" y="0"/>
                                </a:lnTo>
                                <a:lnTo>
                                  <a:pt x="105" y="0"/>
                                </a:lnTo>
                                <a:lnTo>
                                  <a:pt x="111" y="0"/>
                                </a:lnTo>
                                <a:lnTo>
                                  <a:pt x="115" y="2"/>
                                </a:lnTo>
                                <a:lnTo>
                                  <a:pt x="117" y="6"/>
                                </a:lnTo>
                                <a:lnTo>
                                  <a:pt x="117" y="11"/>
                                </a:lnTo>
                                <a:close/>
                                <a:moveTo>
                                  <a:pt x="77" y="45"/>
                                </a:moveTo>
                                <a:lnTo>
                                  <a:pt x="77" y="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18" name="Freeform 1185"/>
                        <wps:cNvSpPr>
                          <a:spLocks noEditPoints="1"/>
                        </wps:cNvSpPr>
                        <wps:spPr bwMode="auto">
                          <a:xfrm>
                            <a:off x="769938" y="2427287"/>
                            <a:ext cx="58738" cy="61913"/>
                          </a:xfrm>
                          <a:custGeom>
                            <a:avLst/>
                            <a:gdLst>
                              <a:gd name="T0" fmla="*/ 108 w 109"/>
                              <a:gd name="T1" fmla="*/ 71 h 118"/>
                              <a:gd name="T2" fmla="*/ 100 w 109"/>
                              <a:gd name="T3" fmla="*/ 93 h 118"/>
                              <a:gd name="T4" fmla="*/ 87 w 109"/>
                              <a:gd name="T5" fmla="*/ 109 h 118"/>
                              <a:gd name="T6" fmla="*/ 66 w 109"/>
                              <a:gd name="T7" fmla="*/ 118 h 118"/>
                              <a:gd name="T8" fmla="*/ 40 w 109"/>
                              <a:gd name="T9" fmla="*/ 118 h 118"/>
                              <a:gd name="T10" fmla="*/ 20 w 109"/>
                              <a:gd name="T11" fmla="*/ 109 h 118"/>
                              <a:gd name="T12" fmla="*/ 7 w 109"/>
                              <a:gd name="T13" fmla="*/ 95 h 118"/>
                              <a:gd name="T14" fmla="*/ 0 w 109"/>
                              <a:gd name="T15" fmla="*/ 74 h 118"/>
                              <a:gd name="T16" fmla="*/ 0 w 109"/>
                              <a:gd name="T17" fmla="*/ 46 h 118"/>
                              <a:gd name="T18" fmla="*/ 8 w 109"/>
                              <a:gd name="T19" fmla="*/ 26 h 118"/>
                              <a:gd name="T20" fmla="*/ 21 w 109"/>
                              <a:gd name="T21" fmla="*/ 10 h 118"/>
                              <a:gd name="T22" fmla="*/ 42 w 109"/>
                              <a:gd name="T23" fmla="*/ 0 h 118"/>
                              <a:gd name="T24" fmla="*/ 68 w 109"/>
                              <a:gd name="T25" fmla="*/ 0 h 118"/>
                              <a:gd name="T26" fmla="*/ 88 w 109"/>
                              <a:gd name="T27" fmla="*/ 8 h 118"/>
                              <a:gd name="T28" fmla="*/ 101 w 109"/>
                              <a:gd name="T29" fmla="*/ 23 h 118"/>
                              <a:gd name="T30" fmla="*/ 108 w 109"/>
                              <a:gd name="T31" fmla="*/ 44 h 118"/>
                              <a:gd name="T32" fmla="*/ 88 w 109"/>
                              <a:gd name="T33" fmla="*/ 59 h 118"/>
                              <a:gd name="T34" fmla="*/ 85 w 109"/>
                              <a:gd name="T35" fmla="*/ 43 h 118"/>
                              <a:gd name="T36" fmla="*/ 81 w 109"/>
                              <a:gd name="T37" fmla="*/ 29 h 118"/>
                              <a:gd name="T38" fmla="*/ 71 w 109"/>
                              <a:gd name="T39" fmla="*/ 19 h 118"/>
                              <a:gd name="T40" fmla="*/ 55 w 109"/>
                              <a:gd name="T41" fmla="*/ 16 h 118"/>
                              <a:gd name="T42" fmla="*/ 40 w 109"/>
                              <a:gd name="T43" fmla="*/ 19 h 118"/>
                              <a:gd name="T44" fmla="*/ 29 w 109"/>
                              <a:gd name="T45" fmla="*/ 28 h 118"/>
                              <a:gd name="T46" fmla="*/ 23 w 109"/>
                              <a:gd name="T47" fmla="*/ 42 h 118"/>
                              <a:gd name="T48" fmla="*/ 21 w 109"/>
                              <a:gd name="T49" fmla="*/ 59 h 118"/>
                              <a:gd name="T50" fmla="*/ 23 w 109"/>
                              <a:gd name="T51" fmla="*/ 75 h 118"/>
                              <a:gd name="T52" fmla="*/ 28 w 109"/>
                              <a:gd name="T53" fmla="*/ 90 h 118"/>
                              <a:gd name="T54" fmla="*/ 39 w 109"/>
                              <a:gd name="T55" fmla="*/ 98 h 118"/>
                              <a:gd name="T56" fmla="*/ 53 w 109"/>
                              <a:gd name="T57" fmla="*/ 102 h 118"/>
                              <a:gd name="T58" fmla="*/ 69 w 109"/>
                              <a:gd name="T59" fmla="*/ 98 h 118"/>
                              <a:gd name="T60" fmla="*/ 79 w 109"/>
                              <a:gd name="T61" fmla="*/ 90 h 118"/>
                              <a:gd name="T62" fmla="*/ 85 w 109"/>
                              <a:gd name="T63" fmla="*/ 76 h 118"/>
                              <a:gd name="T64" fmla="*/ 88 w 109"/>
                              <a:gd name="T65" fmla="*/ 59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09" h="118">
                                <a:moveTo>
                                  <a:pt x="109" y="58"/>
                                </a:moveTo>
                                <a:lnTo>
                                  <a:pt x="108" y="71"/>
                                </a:lnTo>
                                <a:lnTo>
                                  <a:pt x="105" y="82"/>
                                </a:lnTo>
                                <a:lnTo>
                                  <a:pt x="100" y="93"/>
                                </a:lnTo>
                                <a:lnTo>
                                  <a:pt x="94" y="102"/>
                                </a:lnTo>
                                <a:lnTo>
                                  <a:pt x="87" y="109"/>
                                </a:lnTo>
                                <a:lnTo>
                                  <a:pt x="77" y="114"/>
                                </a:lnTo>
                                <a:lnTo>
                                  <a:pt x="66" y="118"/>
                                </a:lnTo>
                                <a:lnTo>
                                  <a:pt x="53" y="118"/>
                                </a:lnTo>
                                <a:lnTo>
                                  <a:pt x="40" y="118"/>
                                </a:lnTo>
                                <a:lnTo>
                                  <a:pt x="30" y="114"/>
                                </a:lnTo>
                                <a:lnTo>
                                  <a:pt x="20" y="109"/>
                                </a:lnTo>
                                <a:lnTo>
                                  <a:pt x="13" y="103"/>
                                </a:lnTo>
                                <a:lnTo>
                                  <a:pt x="7" y="95"/>
                                </a:lnTo>
                                <a:lnTo>
                                  <a:pt x="3" y="85"/>
                                </a:lnTo>
                                <a:lnTo>
                                  <a:pt x="0" y="74"/>
                                </a:lnTo>
                                <a:lnTo>
                                  <a:pt x="0" y="60"/>
                                </a:lnTo>
                                <a:lnTo>
                                  <a:pt x="0" y="46"/>
                                </a:lnTo>
                                <a:lnTo>
                                  <a:pt x="3" y="35"/>
                                </a:lnTo>
                                <a:lnTo>
                                  <a:pt x="8" y="26"/>
                                </a:lnTo>
                                <a:lnTo>
                                  <a:pt x="14" y="17"/>
                                </a:lnTo>
                                <a:lnTo>
                                  <a:pt x="21" y="10"/>
                                </a:lnTo>
                                <a:lnTo>
                                  <a:pt x="31" y="3"/>
                                </a:lnTo>
                                <a:lnTo>
                                  <a:pt x="42" y="0"/>
                                </a:lnTo>
                                <a:lnTo>
                                  <a:pt x="56" y="0"/>
                                </a:lnTo>
                                <a:lnTo>
                                  <a:pt x="68" y="0"/>
                                </a:lnTo>
                                <a:lnTo>
                                  <a:pt x="78" y="3"/>
                                </a:lnTo>
                                <a:lnTo>
                                  <a:pt x="88" y="8"/>
                                </a:lnTo>
                                <a:lnTo>
                                  <a:pt x="95" y="14"/>
                                </a:lnTo>
                                <a:lnTo>
                                  <a:pt x="101" y="23"/>
                                </a:lnTo>
                                <a:lnTo>
                                  <a:pt x="105" y="33"/>
                                </a:lnTo>
                                <a:lnTo>
                                  <a:pt x="108" y="44"/>
                                </a:lnTo>
                                <a:lnTo>
                                  <a:pt x="109" y="58"/>
                                </a:lnTo>
                                <a:close/>
                                <a:moveTo>
                                  <a:pt x="88" y="59"/>
                                </a:moveTo>
                                <a:lnTo>
                                  <a:pt x="87" y="50"/>
                                </a:lnTo>
                                <a:lnTo>
                                  <a:pt x="85" y="43"/>
                                </a:lnTo>
                                <a:lnTo>
                                  <a:pt x="84" y="35"/>
                                </a:lnTo>
                                <a:lnTo>
                                  <a:pt x="81" y="29"/>
                                </a:lnTo>
                                <a:lnTo>
                                  <a:pt x="77" y="23"/>
                                </a:lnTo>
                                <a:lnTo>
                                  <a:pt x="71" y="19"/>
                                </a:lnTo>
                                <a:lnTo>
                                  <a:pt x="63" y="17"/>
                                </a:lnTo>
                                <a:lnTo>
                                  <a:pt x="55" y="16"/>
                                </a:lnTo>
                                <a:lnTo>
                                  <a:pt x="46" y="17"/>
                                </a:lnTo>
                                <a:lnTo>
                                  <a:pt x="40" y="19"/>
                                </a:lnTo>
                                <a:lnTo>
                                  <a:pt x="34" y="23"/>
                                </a:lnTo>
                                <a:lnTo>
                                  <a:pt x="29" y="28"/>
                                </a:lnTo>
                                <a:lnTo>
                                  <a:pt x="25" y="34"/>
                                </a:lnTo>
                                <a:lnTo>
                                  <a:pt x="23" y="42"/>
                                </a:lnTo>
                                <a:lnTo>
                                  <a:pt x="21" y="50"/>
                                </a:lnTo>
                                <a:lnTo>
                                  <a:pt x="21" y="59"/>
                                </a:lnTo>
                                <a:lnTo>
                                  <a:pt x="21" y="67"/>
                                </a:lnTo>
                                <a:lnTo>
                                  <a:pt x="23" y="75"/>
                                </a:lnTo>
                                <a:lnTo>
                                  <a:pt x="25" y="82"/>
                                </a:lnTo>
                                <a:lnTo>
                                  <a:pt x="28" y="90"/>
                                </a:lnTo>
                                <a:lnTo>
                                  <a:pt x="33" y="95"/>
                                </a:lnTo>
                                <a:lnTo>
                                  <a:pt x="39" y="98"/>
                                </a:lnTo>
                                <a:lnTo>
                                  <a:pt x="45" y="101"/>
                                </a:lnTo>
                                <a:lnTo>
                                  <a:pt x="53" y="102"/>
                                </a:lnTo>
                                <a:lnTo>
                                  <a:pt x="62" y="101"/>
                                </a:lnTo>
                                <a:lnTo>
                                  <a:pt x="69" y="98"/>
                                </a:lnTo>
                                <a:lnTo>
                                  <a:pt x="76" y="95"/>
                                </a:lnTo>
                                <a:lnTo>
                                  <a:pt x="79" y="90"/>
                                </a:lnTo>
                                <a:lnTo>
                                  <a:pt x="83" y="83"/>
                                </a:lnTo>
                                <a:lnTo>
                                  <a:pt x="85" y="76"/>
                                </a:lnTo>
                                <a:lnTo>
                                  <a:pt x="87" y="69"/>
                                </a:lnTo>
                                <a:lnTo>
                                  <a:pt x="88"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19" name="Freeform 1186"/>
                        <wps:cNvSpPr>
                          <a:spLocks/>
                        </wps:cNvSpPr>
                        <wps:spPr bwMode="auto">
                          <a:xfrm>
                            <a:off x="842963" y="2427287"/>
                            <a:ext cx="49213" cy="61913"/>
                          </a:xfrm>
                          <a:custGeom>
                            <a:avLst/>
                            <a:gdLst>
                              <a:gd name="T0" fmla="*/ 94 w 94"/>
                              <a:gd name="T1" fmla="*/ 114 h 117"/>
                              <a:gd name="T2" fmla="*/ 93 w 94"/>
                              <a:gd name="T3" fmla="*/ 115 h 117"/>
                              <a:gd name="T4" fmla="*/ 90 w 94"/>
                              <a:gd name="T5" fmla="*/ 117 h 117"/>
                              <a:gd name="T6" fmla="*/ 86 w 94"/>
                              <a:gd name="T7" fmla="*/ 117 h 117"/>
                              <a:gd name="T8" fmla="*/ 81 w 94"/>
                              <a:gd name="T9" fmla="*/ 117 h 117"/>
                              <a:gd name="T10" fmla="*/ 78 w 94"/>
                              <a:gd name="T11" fmla="*/ 117 h 117"/>
                              <a:gd name="T12" fmla="*/ 75 w 94"/>
                              <a:gd name="T13" fmla="*/ 115 h 117"/>
                              <a:gd name="T14" fmla="*/ 74 w 94"/>
                              <a:gd name="T15" fmla="*/ 114 h 117"/>
                              <a:gd name="T16" fmla="*/ 74 w 94"/>
                              <a:gd name="T17" fmla="*/ 50 h 117"/>
                              <a:gd name="T18" fmla="*/ 73 w 94"/>
                              <a:gd name="T19" fmla="*/ 34 h 117"/>
                              <a:gd name="T20" fmla="*/ 68 w 94"/>
                              <a:gd name="T21" fmla="*/ 26 h 117"/>
                              <a:gd name="T22" fmla="*/ 61 w 94"/>
                              <a:gd name="T23" fmla="*/ 19 h 117"/>
                              <a:gd name="T24" fmla="*/ 51 w 94"/>
                              <a:gd name="T25" fmla="*/ 17 h 117"/>
                              <a:gd name="T26" fmla="*/ 36 w 94"/>
                              <a:gd name="T27" fmla="*/ 22 h 117"/>
                              <a:gd name="T28" fmla="*/ 20 w 94"/>
                              <a:gd name="T29" fmla="*/ 38 h 117"/>
                              <a:gd name="T30" fmla="*/ 20 w 94"/>
                              <a:gd name="T31" fmla="*/ 114 h 117"/>
                              <a:gd name="T32" fmla="*/ 20 w 94"/>
                              <a:gd name="T33" fmla="*/ 115 h 117"/>
                              <a:gd name="T34" fmla="*/ 17 w 94"/>
                              <a:gd name="T35" fmla="*/ 117 h 117"/>
                              <a:gd name="T36" fmla="*/ 14 w 94"/>
                              <a:gd name="T37" fmla="*/ 117 h 117"/>
                              <a:gd name="T38" fmla="*/ 8 w 94"/>
                              <a:gd name="T39" fmla="*/ 117 h 117"/>
                              <a:gd name="T40" fmla="*/ 4 w 94"/>
                              <a:gd name="T41" fmla="*/ 117 h 117"/>
                              <a:gd name="T42" fmla="*/ 1 w 94"/>
                              <a:gd name="T43" fmla="*/ 115 h 117"/>
                              <a:gd name="T44" fmla="*/ 0 w 94"/>
                              <a:gd name="T45" fmla="*/ 114 h 117"/>
                              <a:gd name="T46" fmla="*/ 0 w 94"/>
                              <a:gd name="T47" fmla="*/ 5 h 117"/>
                              <a:gd name="T48" fmla="*/ 1 w 94"/>
                              <a:gd name="T49" fmla="*/ 3 h 117"/>
                              <a:gd name="T50" fmla="*/ 3 w 94"/>
                              <a:gd name="T51" fmla="*/ 2 h 117"/>
                              <a:gd name="T52" fmla="*/ 5 w 94"/>
                              <a:gd name="T53" fmla="*/ 1 h 117"/>
                              <a:gd name="T54" fmla="*/ 10 w 94"/>
                              <a:gd name="T55" fmla="*/ 1 h 117"/>
                              <a:gd name="T56" fmla="*/ 14 w 94"/>
                              <a:gd name="T57" fmla="*/ 1 h 117"/>
                              <a:gd name="T58" fmla="*/ 16 w 94"/>
                              <a:gd name="T59" fmla="*/ 2 h 117"/>
                              <a:gd name="T60" fmla="*/ 19 w 94"/>
                              <a:gd name="T61" fmla="*/ 3 h 117"/>
                              <a:gd name="T62" fmla="*/ 19 w 94"/>
                              <a:gd name="T63" fmla="*/ 5 h 117"/>
                              <a:gd name="T64" fmla="*/ 27 w 94"/>
                              <a:gd name="T65" fmla="*/ 10 h 117"/>
                              <a:gd name="T66" fmla="*/ 46 w 94"/>
                              <a:gd name="T67" fmla="*/ 0 h 117"/>
                              <a:gd name="T68" fmla="*/ 65 w 94"/>
                              <a:gd name="T69" fmla="*/ 0 h 117"/>
                              <a:gd name="T70" fmla="*/ 80 w 94"/>
                              <a:gd name="T71" fmla="*/ 7 h 117"/>
                              <a:gd name="T72" fmla="*/ 89 w 94"/>
                              <a:gd name="T73" fmla="*/ 19 h 117"/>
                              <a:gd name="T74" fmla="*/ 94 w 94"/>
                              <a:gd name="T75" fmla="*/ 37 h 117"/>
                              <a:gd name="T76" fmla="*/ 94 w 94"/>
                              <a:gd name="T77" fmla="*/ 113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94" h="117">
                                <a:moveTo>
                                  <a:pt x="94" y="113"/>
                                </a:moveTo>
                                <a:lnTo>
                                  <a:pt x="94" y="114"/>
                                </a:lnTo>
                                <a:lnTo>
                                  <a:pt x="94" y="114"/>
                                </a:lnTo>
                                <a:lnTo>
                                  <a:pt x="93" y="115"/>
                                </a:lnTo>
                                <a:lnTo>
                                  <a:pt x="91" y="115"/>
                                </a:lnTo>
                                <a:lnTo>
                                  <a:pt x="90" y="117"/>
                                </a:lnTo>
                                <a:lnTo>
                                  <a:pt x="89" y="117"/>
                                </a:lnTo>
                                <a:lnTo>
                                  <a:pt x="86" y="117"/>
                                </a:lnTo>
                                <a:lnTo>
                                  <a:pt x="84" y="117"/>
                                </a:lnTo>
                                <a:lnTo>
                                  <a:pt x="81" y="117"/>
                                </a:lnTo>
                                <a:lnTo>
                                  <a:pt x="79" y="117"/>
                                </a:lnTo>
                                <a:lnTo>
                                  <a:pt x="78" y="117"/>
                                </a:lnTo>
                                <a:lnTo>
                                  <a:pt x="77" y="115"/>
                                </a:lnTo>
                                <a:lnTo>
                                  <a:pt x="75" y="115"/>
                                </a:lnTo>
                                <a:lnTo>
                                  <a:pt x="74" y="114"/>
                                </a:lnTo>
                                <a:lnTo>
                                  <a:pt x="74" y="114"/>
                                </a:lnTo>
                                <a:lnTo>
                                  <a:pt x="74" y="113"/>
                                </a:lnTo>
                                <a:lnTo>
                                  <a:pt x="74" y="50"/>
                                </a:lnTo>
                                <a:lnTo>
                                  <a:pt x="74" y="42"/>
                                </a:lnTo>
                                <a:lnTo>
                                  <a:pt x="73" y="34"/>
                                </a:lnTo>
                                <a:lnTo>
                                  <a:pt x="70" y="29"/>
                                </a:lnTo>
                                <a:lnTo>
                                  <a:pt x="68" y="26"/>
                                </a:lnTo>
                                <a:lnTo>
                                  <a:pt x="65" y="22"/>
                                </a:lnTo>
                                <a:lnTo>
                                  <a:pt x="61" y="19"/>
                                </a:lnTo>
                                <a:lnTo>
                                  <a:pt x="57" y="17"/>
                                </a:lnTo>
                                <a:lnTo>
                                  <a:pt x="51" y="17"/>
                                </a:lnTo>
                                <a:lnTo>
                                  <a:pt x="43" y="17"/>
                                </a:lnTo>
                                <a:lnTo>
                                  <a:pt x="36" y="22"/>
                                </a:lnTo>
                                <a:lnTo>
                                  <a:pt x="29" y="28"/>
                                </a:lnTo>
                                <a:lnTo>
                                  <a:pt x="20" y="38"/>
                                </a:lnTo>
                                <a:lnTo>
                                  <a:pt x="20" y="113"/>
                                </a:lnTo>
                                <a:lnTo>
                                  <a:pt x="20" y="114"/>
                                </a:lnTo>
                                <a:lnTo>
                                  <a:pt x="20" y="114"/>
                                </a:lnTo>
                                <a:lnTo>
                                  <a:pt x="20" y="115"/>
                                </a:lnTo>
                                <a:lnTo>
                                  <a:pt x="19" y="115"/>
                                </a:lnTo>
                                <a:lnTo>
                                  <a:pt x="17" y="117"/>
                                </a:lnTo>
                                <a:lnTo>
                                  <a:pt x="15" y="117"/>
                                </a:lnTo>
                                <a:lnTo>
                                  <a:pt x="14" y="117"/>
                                </a:lnTo>
                                <a:lnTo>
                                  <a:pt x="10" y="117"/>
                                </a:lnTo>
                                <a:lnTo>
                                  <a:pt x="8" y="117"/>
                                </a:lnTo>
                                <a:lnTo>
                                  <a:pt x="5" y="117"/>
                                </a:lnTo>
                                <a:lnTo>
                                  <a:pt x="4" y="117"/>
                                </a:lnTo>
                                <a:lnTo>
                                  <a:pt x="3" y="115"/>
                                </a:lnTo>
                                <a:lnTo>
                                  <a:pt x="1" y="115"/>
                                </a:lnTo>
                                <a:lnTo>
                                  <a:pt x="1" y="114"/>
                                </a:lnTo>
                                <a:lnTo>
                                  <a:pt x="0" y="114"/>
                                </a:lnTo>
                                <a:lnTo>
                                  <a:pt x="0" y="113"/>
                                </a:lnTo>
                                <a:lnTo>
                                  <a:pt x="0" y="5"/>
                                </a:lnTo>
                                <a:lnTo>
                                  <a:pt x="0" y="3"/>
                                </a:lnTo>
                                <a:lnTo>
                                  <a:pt x="1" y="3"/>
                                </a:lnTo>
                                <a:lnTo>
                                  <a:pt x="1" y="2"/>
                                </a:lnTo>
                                <a:lnTo>
                                  <a:pt x="3" y="2"/>
                                </a:lnTo>
                                <a:lnTo>
                                  <a:pt x="4" y="2"/>
                                </a:lnTo>
                                <a:lnTo>
                                  <a:pt x="5" y="1"/>
                                </a:lnTo>
                                <a:lnTo>
                                  <a:pt x="8" y="1"/>
                                </a:lnTo>
                                <a:lnTo>
                                  <a:pt x="10" y="1"/>
                                </a:lnTo>
                                <a:lnTo>
                                  <a:pt x="13" y="1"/>
                                </a:lnTo>
                                <a:lnTo>
                                  <a:pt x="14" y="1"/>
                                </a:lnTo>
                                <a:lnTo>
                                  <a:pt x="16" y="2"/>
                                </a:lnTo>
                                <a:lnTo>
                                  <a:pt x="16" y="2"/>
                                </a:lnTo>
                                <a:lnTo>
                                  <a:pt x="17" y="2"/>
                                </a:lnTo>
                                <a:lnTo>
                                  <a:pt x="19" y="3"/>
                                </a:lnTo>
                                <a:lnTo>
                                  <a:pt x="19" y="3"/>
                                </a:lnTo>
                                <a:lnTo>
                                  <a:pt x="19" y="5"/>
                                </a:lnTo>
                                <a:lnTo>
                                  <a:pt x="19" y="19"/>
                                </a:lnTo>
                                <a:lnTo>
                                  <a:pt x="27" y="10"/>
                                </a:lnTo>
                                <a:lnTo>
                                  <a:pt x="37" y="5"/>
                                </a:lnTo>
                                <a:lnTo>
                                  <a:pt x="46" y="0"/>
                                </a:lnTo>
                                <a:lnTo>
                                  <a:pt x="56" y="0"/>
                                </a:lnTo>
                                <a:lnTo>
                                  <a:pt x="65" y="0"/>
                                </a:lnTo>
                                <a:lnTo>
                                  <a:pt x="73" y="3"/>
                                </a:lnTo>
                                <a:lnTo>
                                  <a:pt x="80" y="7"/>
                                </a:lnTo>
                                <a:lnTo>
                                  <a:pt x="85" y="13"/>
                                </a:lnTo>
                                <a:lnTo>
                                  <a:pt x="89" y="19"/>
                                </a:lnTo>
                                <a:lnTo>
                                  <a:pt x="91" y="27"/>
                                </a:lnTo>
                                <a:lnTo>
                                  <a:pt x="94" y="37"/>
                                </a:lnTo>
                                <a:lnTo>
                                  <a:pt x="94" y="46"/>
                                </a:lnTo>
                                <a:lnTo>
                                  <a:pt x="94" y="1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20" name="Freeform 1187"/>
                        <wps:cNvSpPr>
                          <a:spLocks noEditPoints="1"/>
                        </wps:cNvSpPr>
                        <wps:spPr bwMode="auto">
                          <a:xfrm>
                            <a:off x="93663" y="1968500"/>
                            <a:ext cx="57150" cy="82550"/>
                          </a:xfrm>
                          <a:custGeom>
                            <a:avLst/>
                            <a:gdLst>
                              <a:gd name="T0" fmla="*/ 106 w 107"/>
                              <a:gd name="T1" fmla="*/ 60 h 156"/>
                              <a:gd name="T2" fmla="*/ 99 w 107"/>
                              <a:gd name="T3" fmla="*/ 80 h 156"/>
                              <a:gd name="T4" fmla="*/ 83 w 107"/>
                              <a:gd name="T5" fmla="*/ 94 h 156"/>
                              <a:gd name="T6" fmla="*/ 59 w 107"/>
                              <a:gd name="T7" fmla="*/ 101 h 156"/>
                              <a:gd name="T8" fmla="*/ 32 w 107"/>
                              <a:gd name="T9" fmla="*/ 102 h 156"/>
                              <a:gd name="T10" fmla="*/ 32 w 107"/>
                              <a:gd name="T11" fmla="*/ 153 h 156"/>
                              <a:gd name="T12" fmla="*/ 31 w 107"/>
                              <a:gd name="T13" fmla="*/ 155 h 156"/>
                              <a:gd name="T14" fmla="*/ 27 w 107"/>
                              <a:gd name="T15" fmla="*/ 156 h 156"/>
                              <a:gd name="T16" fmla="*/ 21 w 107"/>
                              <a:gd name="T17" fmla="*/ 156 h 156"/>
                              <a:gd name="T18" fmla="*/ 12 w 107"/>
                              <a:gd name="T19" fmla="*/ 156 h 156"/>
                              <a:gd name="T20" fmla="*/ 6 w 107"/>
                              <a:gd name="T21" fmla="*/ 156 h 156"/>
                              <a:gd name="T22" fmla="*/ 3 w 107"/>
                              <a:gd name="T23" fmla="*/ 155 h 156"/>
                              <a:gd name="T24" fmla="*/ 0 w 107"/>
                              <a:gd name="T25" fmla="*/ 153 h 156"/>
                              <a:gd name="T26" fmla="*/ 0 w 107"/>
                              <a:gd name="T27" fmla="*/ 11 h 156"/>
                              <a:gd name="T28" fmla="*/ 4 w 107"/>
                              <a:gd name="T29" fmla="*/ 4 h 156"/>
                              <a:gd name="T30" fmla="*/ 11 w 107"/>
                              <a:gd name="T31" fmla="*/ 0 h 156"/>
                              <a:gd name="T32" fmla="*/ 53 w 107"/>
                              <a:gd name="T33" fmla="*/ 0 h 156"/>
                              <a:gd name="T34" fmla="*/ 64 w 107"/>
                              <a:gd name="T35" fmla="*/ 1 h 156"/>
                              <a:gd name="T36" fmla="*/ 78 w 107"/>
                              <a:gd name="T37" fmla="*/ 5 h 156"/>
                              <a:gd name="T38" fmla="*/ 91 w 107"/>
                              <a:gd name="T39" fmla="*/ 12 h 156"/>
                              <a:gd name="T40" fmla="*/ 101 w 107"/>
                              <a:gd name="T41" fmla="*/ 23 h 156"/>
                              <a:gd name="T42" fmla="*/ 106 w 107"/>
                              <a:gd name="T43" fmla="*/ 38 h 156"/>
                              <a:gd name="T44" fmla="*/ 74 w 107"/>
                              <a:gd name="T45" fmla="*/ 50 h 156"/>
                              <a:gd name="T46" fmla="*/ 71 w 107"/>
                              <a:gd name="T47" fmla="*/ 37 h 156"/>
                              <a:gd name="T48" fmla="*/ 64 w 107"/>
                              <a:gd name="T49" fmla="*/ 28 h 156"/>
                              <a:gd name="T50" fmla="*/ 55 w 107"/>
                              <a:gd name="T51" fmla="*/ 26 h 156"/>
                              <a:gd name="T52" fmla="*/ 46 w 107"/>
                              <a:gd name="T53" fmla="*/ 25 h 156"/>
                              <a:gd name="T54" fmla="*/ 32 w 107"/>
                              <a:gd name="T55" fmla="*/ 78 h 156"/>
                              <a:gd name="T56" fmla="*/ 53 w 107"/>
                              <a:gd name="T57" fmla="*/ 78 h 156"/>
                              <a:gd name="T58" fmla="*/ 64 w 107"/>
                              <a:gd name="T59" fmla="*/ 73 h 156"/>
                              <a:gd name="T60" fmla="*/ 70 w 107"/>
                              <a:gd name="T61" fmla="*/ 66 h 156"/>
                              <a:gd name="T62" fmla="*/ 74 w 107"/>
                              <a:gd name="T63" fmla="*/ 55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107" h="156">
                                <a:moveTo>
                                  <a:pt x="107" y="48"/>
                                </a:moveTo>
                                <a:lnTo>
                                  <a:pt x="106" y="60"/>
                                </a:lnTo>
                                <a:lnTo>
                                  <a:pt x="102" y="70"/>
                                </a:lnTo>
                                <a:lnTo>
                                  <a:pt x="99" y="80"/>
                                </a:lnTo>
                                <a:lnTo>
                                  <a:pt x="91" y="87"/>
                                </a:lnTo>
                                <a:lnTo>
                                  <a:pt x="83" y="94"/>
                                </a:lnTo>
                                <a:lnTo>
                                  <a:pt x="71" y="99"/>
                                </a:lnTo>
                                <a:lnTo>
                                  <a:pt x="59" y="101"/>
                                </a:lnTo>
                                <a:lnTo>
                                  <a:pt x="44" y="102"/>
                                </a:lnTo>
                                <a:lnTo>
                                  <a:pt x="32" y="102"/>
                                </a:lnTo>
                                <a:lnTo>
                                  <a:pt x="32" y="151"/>
                                </a:lnTo>
                                <a:lnTo>
                                  <a:pt x="32" y="153"/>
                                </a:lnTo>
                                <a:lnTo>
                                  <a:pt x="31" y="154"/>
                                </a:lnTo>
                                <a:lnTo>
                                  <a:pt x="31" y="155"/>
                                </a:lnTo>
                                <a:lnTo>
                                  <a:pt x="28" y="155"/>
                                </a:lnTo>
                                <a:lnTo>
                                  <a:pt x="27" y="156"/>
                                </a:lnTo>
                                <a:lnTo>
                                  <a:pt x="23" y="156"/>
                                </a:lnTo>
                                <a:lnTo>
                                  <a:pt x="21" y="156"/>
                                </a:lnTo>
                                <a:lnTo>
                                  <a:pt x="16" y="156"/>
                                </a:lnTo>
                                <a:lnTo>
                                  <a:pt x="12" y="156"/>
                                </a:lnTo>
                                <a:lnTo>
                                  <a:pt x="9" y="156"/>
                                </a:lnTo>
                                <a:lnTo>
                                  <a:pt x="6" y="156"/>
                                </a:lnTo>
                                <a:lnTo>
                                  <a:pt x="4" y="155"/>
                                </a:lnTo>
                                <a:lnTo>
                                  <a:pt x="3" y="155"/>
                                </a:lnTo>
                                <a:lnTo>
                                  <a:pt x="1" y="154"/>
                                </a:lnTo>
                                <a:lnTo>
                                  <a:pt x="0" y="153"/>
                                </a:lnTo>
                                <a:lnTo>
                                  <a:pt x="0" y="151"/>
                                </a:lnTo>
                                <a:lnTo>
                                  <a:pt x="0" y="11"/>
                                </a:lnTo>
                                <a:lnTo>
                                  <a:pt x="1" y="6"/>
                                </a:lnTo>
                                <a:lnTo>
                                  <a:pt x="4" y="4"/>
                                </a:lnTo>
                                <a:lnTo>
                                  <a:pt x="6" y="1"/>
                                </a:lnTo>
                                <a:lnTo>
                                  <a:pt x="11" y="0"/>
                                </a:lnTo>
                                <a:lnTo>
                                  <a:pt x="48" y="0"/>
                                </a:lnTo>
                                <a:lnTo>
                                  <a:pt x="53" y="0"/>
                                </a:lnTo>
                                <a:lnTo>
                                  <a:pt x="58" y="1"/>
                                </a:lnTo>
                                <a:lnTo>
                                  <a:pt x="64" y="1"/>
                                </a:lnTo>
                                <a:lnTo>
                                  <a:pt x="70" y="2"/>
                                </a:lnTo>
                                <a:lnTo>
                                  <a:pt x="78" y="5"/>
                                </a:lnTo>
                                <a:lnTo>
                                  <a:pt x="84" y="7"/>
                                </a:lnTo>
                                <a:lnTo>
                                  <a:pt x="91" y="12"/>
                                </a:lnTo>
                                <a:lnTo>
                                  <a:pt x="96" y="17"/>
                                </a:lnTo>
                                <a:lnTo>
                                  <a:pt x="101" y="23"/>
                                </a:lnTo>
                                <a:lnTo>
                                  <a:pt x="105" y="31"/>
                                </a:lnTo>
                                <a:lnTo>
                                  <a:pt x="106" y="38"/>
                                </a:lnTo>
                                <a:lnTo>
                                  <a:pt x="107" y="48"/>
                                </a:lnTo>
                                <a:close/>
                                <a:moveTo>
                                  <a:pt x="74" y="50"/>
                                </a:moveTo>
                                <a:lnTo>
                                  <a:pt x="74" y="42"/>
                                </a:lnTo>
                                <a:lnTo>
                                  <a:pt x="71" y="37"/>
                                </a:lnTo>
                                <a:lnTo>
                                  <a:pt x="68" y="32"/>
                                </a:lnTo>
                                <a:lnTo>
                                  <a:pt x="64" y="28"/>
                                </a:lnTo>
                                <a:lnTo>
                                  <a:pt x="59" y="26"/>
                                </a:lnTo>
                                <a:lnTo>
                                  <a:pt x="55" y="26"/>
                                </a:lnTo>
                                <a:lnTo>
                                  <a:pt x="51" y="25"/>
                                </a:lnTo>
                                <a:lnTo>
                                  <a:pt x="46" y="25"/>
                                </a:lnTo>
                                <a:lnTo>
                                  <a:pt x="32" y="25"/>
                                </a:lnTo>
                                <a:lnTo>
                                  <a:pt x="32" y="78"/>
                                </a:lnTo>
                                <a:lnTo>
                                  <a:pt x="46" y="78"/>
                                </a:lnTo>
                                <a:lnTo>
                                  <a:pt x="53" y="78"/>
                                </a:lnTo>
                                <a:lnTo>
                                  <a:pt x="59" y="75"/>
                                </a:lnTo>
                                <a:lnTo>
                                  <a:pt x="64" y="73"/>
                                </a:lnTo>
                                <a:lnTo>
                                  <a:pt x="68" y="70"/>
                                </a:lnTo>
                                <a:lnTo>
                                  <a:pt x="70" y="66"/>
                                </a:lnTo>
                                <a:lnTo>
                                  <a:pt x="73" y="62"/>
                                </a:lnTo>
                                <a:lnTo>
                                  <a:pt x="74" y="55"/>
                                </a:lnTo>
                                <a:lnTo>
                                  <a:pt x="74"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21" name="Freeform 1188"/>
                        <wps:cNvSpPr>
                          <a:spLocks noEditPoints="1"/>
                        </wps:cNvSpPr>
                        <wps:spPr bwMode="auto">
                          <a:xfrm>
                            <a:off x="157163" y="1989137"/>
                            <a:ext cx="55563" cy="63500"/>
                          </a:xfrm>
                          <a:custGeom>
                            <a:avLst/>
                            <a:gdLst>
                              <a:gd name="T0" fmla="*/ 104 w 105"/>
                              <a:gd name="T1" fmla="*/ 62 h 121"/>
                              <a:gd name="T2" fmla="*/ 101 w 105"/>
                              <a:gd name="T3" fmla="*/ 68 h 121"/>
                              <a:gd name="T4" fmla="*/ 30 w 105"/>
                              <a:gd name="T5" fmla="*/ 68 h 121"/>
                              <a:gd name="T6" fmla="*/ 32 w 105"/>
                              <a:gd name="T7" fmla="*/ 80 h 121"/>
                              <a:gd name="T8" fmla="*/ 38 w 105"/>
                              <a:gd name="T9" fmla="*/ 90 h 121"/>
                              <a:gd name="T10" fmla="*/ 46 w 105"/>
                              <a:gd name="T11" fmla="*/ 96 h 121"/>
                              <a:gd name="T12" fmla="*/ 60 w 105"/>
                              <a:gd name="T13" fmla="*/ 97 h 121"/>
                              <a:gd name="T14" fmla="*/ 73 w 105"/>
                              <a:gd name="T15" fmla="*/ 96 h 121"/>
                              <a:gd name="T16" fmla="*/ 84 w 105"/>
                              <a:gd name="T17" fmla="*/ 94 h 121"/>
                              <a:gd name="T18" fmla="*/ 92 w 105"/>
                              <a:gd name="T19" fmla="*/ 91 h 121"/>
                              <a:gd name="T20" fmla="*/ 97 w 105"/>
                              <a:gd name="T21" fmla="*/ 90 h 121"/>
                              <a:gd name="T22" fmla="*/ 98 w 105"/>
                              <a:gd name="T23" fmla="*/ 91 h 121"/>
                              <a:gd name="T24" fmla="*/ 99 w 105"/>
                              <a:gd name="T25" fmla="*/ 93 h 121"/>
                              <a:gd name="T26" fmla="*/ 99 w 105"/>
                              <a:gd name="T27" fmla="*/ 95 h 121"/>
                              <a:gd name="T28" fmla="*/ 101 w 105"/>
                              <a:gd name="T29" fmla="*/ 100 h 121"/>
                              <a:gd name="T30" fmla="*/ 101 w 105"/>
                              <a:gd name="T31" fmla="*/ 105 h 121"/>
                              <a:gd name="T32" fmla="*/ 99 w 105"/>
                              <a:gd name="T33" fmla="*/ 109 h 121"/>
                              <a:gd name="T34" fmla="*/ 99 w 105"/>
                              <a:gd name="T35" fmla="*/ 111 h 121"/>
                              <a:gd name="T36" fmla="*/ 98 w 105"/>
                              <a:gd name="T37" fmla="*/ 112 h 121"/>
                              <a:gd name="T38" fmla="*/ 93 w 105"/>
                              <a:gd name="T39" fmla="*/ 115 h 121"/>
                              <a:gd name="T40" fmla="*/ 84 w 105"/>
                              <a:gd name="T41" fmla="*/ 117 h 121"/>
                              <a:gd name="T42" fmla="*/ 72 w 105"/>
                              <a:gd name="T43" fmla="*/ 120 h 121"/>
                              <a:gd name="T44" fmla="*/ 57 w 105"/>
                              <a:gd name="T45" fmla="*/ 121 h 121"/>
                              <a:gd name="T46" fmla="*/ 32 w 105"/>
                              <a:gd name="T47" fmla="*/ 117 h 121"/>
                              <a:gd name="T48" fmla="*/ 14 w 105"/>
                              <a:gd name="T49" fmla="*/ 106 h 121"/>
                              <a:gd name="T50" fmla="*/ 3 w 105"/>
                              <a:gd name="T51" fmla="*/ 88 h 121"/>
                              <a:gd name="T52" fmla="*/ 0 w 105"/>
                              <a:gd name="T53" fmla="*/ 62 h 121"/>
                              <a:gd name="T54" fmla="*/ 3 w 105"/>
                              <a:gd name="T55" fmla="*/ 36 h 121"/>
                              <a:gd name="T56" fmla="*/ 14 w 105"/>
                              <a:gd name="T57" fmla="*/ 16 h 121"/>
                              <a:gd name="T58" fmla="*/ 32 w 105"/>
                              <a:gd name="T59" fmla="*/ 4 h 121"/>
                              <a:gd name="T60" fmla="*/ 55 w 105"/>
                              <a:gd name="T61" fmla="*/ 0 h 121"/>
                              <a:gd name="T62" fmla="*/ 77 w 105"/>
                              <a:gd name="T63" fmla="*/ 4 h 121"/>
                              <a:gd name="T64" fmla="*/ 93 w 105"/>
                              <a:gd name="T65" fmla="*/ 15 h 121"/>
                              <a:gd name="T66" fmla="*/ 102 w 105"/>
                              <a:gd name="T67" fmla="*/ 31 h 121"/>
                              <a:gd name="T68" fmla="*/ 105 w 105"/>
                              <a:gd name="T69" fmla="*/ 52 h 121"/>
                              <a:gd name="T70" fmla="*/ 76 w 105"/>
                              <a:gd name="T71" fmla="*/ 48 h 121"/>
                              <a:gd name="T72" fmla="*/ 71 w 105"/>
                              <a:gd name="T73" fmla="*/ 28 h 121"/>
                              <a:gd name="T74" fmla="*/ 54 w 105"/>
                              <a:gd name="T75" fmla="*/ 21 h 121"/>
                              <a:gd name="T76" fmla="*/ 44 w 105"/>
                              <a:gd name="T77" fmla="*/ 24 h 121"/>
                              <a:gd name="T78" fmla="*/ 36 w 105"/>
                              <a:gd name="T79" fmla="*/ 30 h 121"/>
                              <a:gd name="T80" fmla="*/ 33 w 105"/>
                              <a:gd name="T81" fmla="*/ 38 h 121"/>
                              <a:gd name="T82" fmla="*/ 30 w 105"/>
                              <a:gd name="T83" fmla="*/ 48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105" h="121">
                                <a:moveTo>
                                  <a:pt x="105" y="57"/>
                                </a:moveTo>
                                <a:lnTo>
                                  <a:pt x="104" y="62"/>
                                </a:lnTo>
                                <a:lnTo>
                                  <a:pt x="103" y="65"/>
                                </a:lnTo>
                                <a:lnTo>
                                  <a:pt x="101" y="68"/>
                                </a:lnTo>
                                <a:lnTo>
                                  <a:pt x="96" y="68"/>
                                </a:lnTo>
                                <a:lnTo>
                                  <a:pt x="30" y="68"/>
                                </a:lnTo>
                                <a:lnTo>
                                  <a:pt x="30" y="74"/>
                                </a:lnTo>
                                <a:lnTo>
                                  <a:pt x="32" y="80"/>
                                </a:lnTo>
                                <a:lnTo>
                                  <a:pt x="34" y="85"/>
                                </a:lnTo>
                                <a:lnTo>
                                  <a:pt x="38" y="90"/>
                                </a:lnTo>
                                <a:lnTo>
                                  <a:pt x="41" y="94"/>
                                </a:lnTo>
                                <a:lnTo>
                                  <a:pt x="46" y="96"/>
                                </a:lnTo>
                                <a:lnTo>
                                  <a:pt x="52" y="97"/>
                                </a:lnTo>
                                <a:lnTo>
                                  <a:pt x="60" y="97"/>
                                </a:lnTo>
                                <a:lnTo>
                                  <a:pt x="67" y="97"/>
                                </a:lnTo>
                                <a:lnTo>
                                  <a:pt x="73" y="96"/>
                                </a:lnTo>
                                <a:lnTo>
                                  <a:pt x="80" y="95"/>
                                </a:lnTo>
                                <a:lnTo>
                                  <a:pt x="84" y="94"/>
                                </a:lnTo>
                                <a:lnTo>
                                  <a:pt x="88" y="93"/>
                                </a:lnTo>
                                <a:lnTo>
                                  <a:pt x="92" y="91"/>
                                </a:lnTo>
                                <a:lnTo>
                                  <a:pt x="94" y="91"/>
                                </a:lnTo>
                                <a:lnTo>
                                  <a:pt x="97" y="90"/>
                                </a:lnTo>
                                <a:lnTo>
                                  <a:pt x="97" y="90"/>
                                </a:lnTo>
                                <a:lnTo>
                                  <a:pt x="98" y="91"/>
                                </a:lnTo>
                                <a:lnTo>
                                  <a:pt x="99" y="91"/>
                                </a:lnTo>
                                <a:lnTo>
                                  <a:pt x="99" y="93"/>
                                </a:lnTo>
                                <a:lnTo>
                                  <a:pt x="99" y="94"/>
                                </a:lnTo>
                                <a:lnTo>
                                  <a:pt x="99" y="95"/>
                                </a:lnTo>
                                <a:lnTo>
                                  <a:pt x="101" y="97"/>
                                </a:lnTo>
                                <a:lnTo>
                                  <a:pt x="101" y="100"/>
                                </a:lnTo>
                                <a:lnTo>
                                  <a:pt x="101" y="104"/>
                                </a:lnTo>
                                <a:lnTo>
                                  <a:pt x="101" y="105"/>
                                </a:lnTo>
                                <a:lnTo>
                                  <a:pt x="99" y="107"/>
                                </a:lnTo>
                                <a:lnTo>
                                  <a:pt x="99" y="109"/>
                                </a:lnTo>
                                <a:lnTo>
                                  <a:pt x="99" y="110"/>
                                </a:lnTo>
                                <a:lnTo>
                                  <a:pt x="99" y="111"/>
                                </a:lnTo>
                                <a:lnTo>
                                  <a:pt x="98" y="111"/>
                                </a:lnTo>
                                <a:lnTo>
                                  <a:pt x="98" y="112"/>
                                </a:lnTo>
                                <a:lnTo>
                                  <a:pt x="97" y="113"/>
                                </a:lnTo>
                                <a:lnTo>
                                  <a:pt x="93" y="115"/>
                                </a:lnTo>
                                <a:lnTo>
                                  <a:pt x="89" y="116"/>
                                </a:lnTo>
                                <a:lnTo>
                                  <a:pt x="84" y="117"/>
                                </a:lnTo>
                                <a:lnTo>
                                  <a:pt x="78" y="118"/>
                                </a:lnTo>
                                <a:lnTo>
                                  <a:pt x="72" y="120"/>
                                </a:lnTo>
                                <a:lnTo>
                                  <a:pt x="65" y="121"/>
                                </a:lnTo>
                                <a:lnTo>
                                  <a:pt x="57" y="121"/>
                                </a:lnTo>
                                <a:lnTo>
                                  <a:pt x="44" y="120"/>
                                </a:lnTo>
                                <a:lnTo>
                                  <a:pt x="32" y="117"/>
                                </a:lnTo>
                                <a:lnTo>
                                  <a:pt x="22" y="113"/>
                                </a:lnTo>
                                <a:lnTo>
                                  <a:pt x="14" y="106"/>
                                </a:lnTo>
                                <a:lnTo>
                                  <a:pt x="7" y="99"/>
                                </a:lnTo>
                                <a:lnTo>
                                  <a:pt x="3" y="88"/>
                                </a:lnTo>
                                <a:lnTo>
                                  <a:pt x="1" y="75"/>
                                </a:lnTo>
                                <a:lnTo>
                                  <a:pt x="0" y="62"/>
                                </a:lnTo>
                                <a:lnTo>
                                  <a:pt x="1" y="48"/>
                                </a:lnTo>
                                <a:lnTo>
                                  <a:pt x="3" y="36"/>
                                </a:lnTo>
                                <a:lnTo>
                                  <a:pt x="8" y="25"/>
                                </a:lnTo>
                                <a:lnTo>
                                  <a:pt x="14" y="16"/>
                                </a:lnTo>
                                <a:lnTo>
                                  <a:pt x="22" y="9"/>
                                </a:lnTo>
                                <a:lnTo>
                                  <a:pt x="32" y="4"/>
                                </a:lnTo>
                                <a:lnTo>
                                  <a:pt x="43" y="0"/>
                                </a:lnTo>
                                <a:lnTo>
                                  <a:pt x="55" y="0"/>
                                </a:lnTo>
                                <a:lnTo>
                                  <a:pt x="67" y="0"/>
                                </a:lnTo>
                                <a:lnTo>
                                  <a:pt x="77" y="4"/>
                                </a:lnTo>
                                <a:lnTo>
                                  <a:pt x="87" y="9"/>
                                </a:lnTo>
                                <a:lnTo>
                                  <a:pt x="93" y="15"/>
                                </a:lnTo>
                                <a:lnTo>
                                  <a:pt x="99" y="22"/>
                                </a:lnTo>
                                <a:lnTo>
                                  <a:pt x="102" y="31"/>
                                </a:lnTo>
                                <a:lnTo>
                                  <a:pt x="104" y="41"/>
                                </a:lnTo>
                                <a:lnTo>
                                  <a:pt x="105" y="52"/>
                                </a:lnTo>
                                <a:lnTo>
                                  <a:pt x="105" y="57"/>
                                </a:lnTo>
                                <a:close/>
                                <a:moveTo>
                                  <a:pt x="76" y="48"/>
                                </a:moveTo>
                                <a:lnTo>
                                  <a:pt x="75" y="37"/>
                                </a:lnTo>
                                <a:lnTo>
                                  <a:pt x="71" y="28"/>
                                </a:lnTo>
                                <a:lnTo>
                                  <a:pt x="65" y="22"/>
                                </a:lnTo>
                                <a:lnTo>
                                  <a:pt x="54" y="21"/>
                                </a:lnTo>
                                <a:lnTo>
                                  <a:pt x="49" y="21"/>
                                </a:lnTo>
                                <a:lnTo>
                                  <a:pt x="44" y="24"/>
                                </a:lnTo>
                                <a:lnTo>
                                  <a:pt x="40" y="26"/>
                                </a:lnTo>
                                <a:lnTo>
                                  <a:pt x="36" y="30"/>
                                </a:lnTo>
                                <a:lnTo>
                                  <a:pt x="34" y="33"/>
                                </a:lnTo>
                                <a:lnTo>
                                  <a:pt x="33" y="38"/>
                                </a:lnTo>
                                <a:lnTo>
                                  <a:pt x="32" y="43"/>
                                </a:lnTo>
                                <a:lnTo>
                                  <a:pt x="30" y="48"/>
                                </a:lnTo>
                                <a:lnTo>
                                  <a:pt x="76" y="4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22" name="Freeform 1189"/>
                        <wps:cNvSpPr>
                          <a:spLocks/>
                        </wps:cNvSpPr>
                        <wps:spPr bwMode="auto">
                          <a:xfrm>
                            <a:off x="227013" y="1989137"/>
                            <a:ext cx="36513" cy="61913"/>
                          </a:xfrm>
                          <a:custGeom>
                            <a:avLst/>
                            <a:gdLst>
                              <a:gd name="T0" fmla="*/ 69 w 69"/>
                              <a:gd name="T1" fmla="*/ 21 h 118"/>
                              <a:gd name="T2" fmla="*/ 69 w 69"/>
                              <a:gd name="T3" fmla="*/ 26 h 118"/>
                              <a:gd name="T4" fmla="*/ 68 w 69"/>
                              <a:gd name="T5" fmla="*/ 30 h 118"/>
                              <a:gd name="T6" fmla="*/ 67 w 69"/>
                              <a:gd name="T7" fmla="*/ 31 h 118"/>
                              <a:gd name="T8" fmla="*/ 64 w 69"/>
                              <a:gd name="T9" fmla="*/ 31 h 118"/>
                              <a:gd name="T10" fmla="*/ 62 w 69"/>
                              <a:gd name="T11" fmla="*/ 30 h 118"/>
                              <a:gd name="T12" fmla="*/ 58 w 69"/>
                              <a:gd name="T13" fmla="*/ 28 h 118"/>
                              <a:gd name="T14" fmla="*/ 54 w 69"/>
                              <a:gd name="T15" fmla="*/ 28 h 118"/>
                              <a:gd name="T16" fmla="*/ 51 w 69"/>
                              <a:gd name="T17" fmla="*/ 28 h 118"/>
                              <a:gd name="T18" fmla="*/ 46 w 69"/>
                              <a:gd name="T19" fmla="*/ 31 h 118"/>
                              <a:gd name="T20" fmla="*/ 39 w 69"/>
                              <a:gd name="T21" fmla="*/ 35 h 118"/>
                              <a:gd name="T22" fmla="*/ 33 w 69"/>
                              <a:gd name="T23" fmla="*/ 42 h 118"/>
                              <a:gd name="T24" fmla="*/ 31 w 69"/>
                              <a:gd name="T25" fmla="*/ 113 h 118"/>
                              <a:gd name="T26" fmla="*/ 30 w 69"/>
                              <a:gd name="T27" fmla="*/ 116 h 118"/>
                              <a:gd name="T28" fmla="*/ 27 w 69"/>
                              <a:gd name="T29" fmla="*/ 117 h 118"/>
                              <a:gd name="T30" fmla="*/ 22 w 69"/>
                              <a:gd name="T31" fmla="*/ 118 h 118"/>
                              <a:gd name="T32" fmla="*/ 15 w 69"/>
                              <a:gd name="T33" fmla="*/ 118 h 118"/>
                              <a:gd name="T34" fmla="*/ 7 w 69"/>
                              <a:gd name="T35" fmla="*/ 118 h 118"/>
                              <a:gd name="T36" fmla="*/ 4 w 69"/>
                              <a:gd name="T37" fmla="*/ 117 h 118"/>
                              <a:gd name="T38" fmla="*/ 1 w 69"/>
                              <a:gd name="T39" fmla="*/ 116 h 118"/>
                              <a:gd name="T40" fmla="*/ 0 w 69"/>
                              <a:gd name="T41" fmla="*/ 113 h 118"/>
                              <a:gd name="T42" fmla="*/ 0 w 69"/>
                              <a:gd name="T43" fmla="*/ 5 h 118"/>
                              <a:gd name="T44" fmla="*/ 1 w 69"/>
                              <a:gd name="T45" fmla="*/ 4 h 118"/>
                              <a:gd name="T46" fmla="*/ 5 w 69"/>
                              <a:gd name="T47" fmla="*/ 3 h 118"/>
                              <a:gd name="T48" fmla="*/ 10 w 69"/>
                              <a:gd name="T49" fmla="*/ 1 h 118"/>
                              <a:gd name="T50" fmla="*/ 17 w 69"/>
                              <a:gd name="T51" fmla="*/ 1 h 118"/>
                              <a:gd name="T52" fmla="*/ 22 w 69"/>
                              <a:gd name="T53" fmla="*/ 3 h 118"/>
                              <a:gd name="T54" fmla="*/ 25 w 69"/>
                              <a:gd name="T55" fmla="*/ 4 h 118"/>
                              <a:gd name="T56" fmla="*/ 26 w 69"/>
                              <a:gd name="T57" fmla="*/ 5 h 118"/>
                              <a:gd name="T58" fmla="*/ 26 w 69"/>
                              <a:gd name="T59" fmla="*/ 20 h 118"/>
                              <a:gd name="T60" fmla="*/ 35 w 69"/>
                              <a:gd name="T61" fmla="*/ 10 h 118"/>
                              <a:gd name="T62" fmla="*/ 41 w 69"/>
                              <a:gd name="T63" fmla="*/ 4 h 118"/>
                              <a:gd name="T64" fmla="*/ 48 w 69"/>
                              <a:gd name="T65" fmla="*/ 0 h 118"/>
                              <a:gd name="T66" fmla="*/ 54 w 69"/>
                              <a:gd name="T67" fmla="*/ 0 h 118"/>
                              <a:gd name="T68" fmla="*/ 58 w 69"/>
                              <a:gd name="T69" fmla="*/ 0 h 118"/>
                              <a:gd name="T70" fmla="*/ 62 w 69"/>
                              <a:gd name="T71" fmla="*/ 0 h 118"/>
                              <a:gd name="T72" fmla="*/ 65 w 69"/>
                              <a:gd name="T73" fmla="*/ 1 h 118"/>
                              <a:gd name="T74" fmla="*/ 67 w 69"/>
                              <a:gd name="T75" fmla="*/ 3 h 118"/>
                              <a:gd name="T76" fmla="*/ 68 w 69"/>
                              <a:gd name="T77" fmla="*/ 4 h 118"/>
                              <a:gd name="T78" fmla="*/ 69 w 69"/>
                              <a:gd name="T79" fmla="*/ 6 h 118"/>
                              <a:gd name="T80" fmla="*/ 69 w 69"/>
                              <a:gd name="T81" fmla="*/ 10 h 118"/>
                              <a:gd name="T82" fmla="*/ 69 w 69"/>
                              <a:gd name="T83" fmla="*/ 16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69" h="118">
                                <a:moveTo>
                                  <a:pt x="69" y="16"/>
                                </a:moveTo>
                                <a:lnTo>
                                  <a:pt x="69" y="21"/>
                                </a:lnTo>
                                <a:lnTo>
                                  <a:pt x="69" y="24"/>
                                </a:lnTo>
                                <a:lnTo>
                                  <a:pt x="69" y="26"/>
                                </a:lnTo>
                                <a:lnTo>
                                  <a:pt x="68" y="28"/>
                                </a:lnTo>
                                <a:lnTo>
                                  <a:pt x="68" y="30"/>
                                </a:lnTo>
                                <a:lnTo>
                                  <a:pt x="67" y="30"/>
                                </a:lnTo>
                                <a:lnTo>
                                  <a:pt x="67" y="31"/>
                                </a:lnTo>
                                <a:lnTo>
                                  <a:pt x="65" y="31"/>
                                </a:lnTo>
                                <a:lnTo>
                                  <a:pt x="64" y="31"/>
                                </a:lnTo>
                                <a:lnTo>
                                  <a:pt x="63" y="31"/>
                                </a:lnTo>
                                <a:lnTo>
                                  <a:pt x="62" y="30"/>
                                </a:lnTo>
                                <a:lnTo>
                                  <a:pt x="60" y="30"/>
                                </a:lnTo>
                                <a:lnTo>
                                  <a:pt x="58" y="28"/>
                                </a:lnTo>
                                <a:lnTo>
                                  <a:pt x="57" y="28"/>
                                </a:lnTo>
                                <a:lnTo>
                                  <a:pt x="54" y="28"/>
                                </a:lnTo>
                                <a:lnTo>
                                  <a:pt x="53" y="28"/>
                                </a:lnTo>
                                <a:lnTo>
                                  <a:pt x="51" y="28"/>
                                </a:lnTo>
                                <a:lnTo>
                                  <a:pt x="48" y="30"/>
                                </a:lnTo>
                                <a:lnTo>
                                  <a:pt x="46" y="31"/>
                                </a:lnTo>
                                <a:lnTo>
                                  <a:pt x="42" y="32"/>
                                </a:lnTo>
                                <a:lnTo>
                                  <a:pt x="39" y="35"/>
                                </a:lnTo>
                                <a:lnTo>
                                  <a:pt x="37" y="38"/>
                                </a:lnTo>
                                <a:lnTo>
                                  <a:pt x="33" y="42"/>
                                </a:lnTo>
                                <a:lnTo>
                                  <a:pt x="31" y="47"/>
                                </a:lnTo>
                                <a:lnTo>
                                  <a:pt x="31" y="113"/>
                                </a:lnTo>
                                <a:lnTo>
                                  <a:pt x="31" y="115"/>
                                </a:lnTo>
                                <a:lnTo>
                                  <a:pt x="30" y="116"/>
                                </a:lnTo>
                                <a:lnTo>
                                  <a:pt x="28" y="117"/>
                                </a:lnTo>
                                <a:lnTo>
                                  <a:pt x="27" y="117"/>
                                </a:lnTo>
                                <a:lnTo>
                                  <a:pt x="26" y="118"/>
                                </a:lnTo>
                                <a:lnTo>
                                  <a:pt x="22" y="118"/>
                                </a:lnTo>
                                <a:lnTo>
                                  <a:pt x="20" y="118"/>
                                </a:lnTo>
                                <a:lnTo>
                                  <a:pt x="15" y="118"/>
                                </a:lnTo>
                                <a:lnTo>
                                  <a:pt x="11" y="118"/>
                                </a:lnTo>
                                <a:lnTo>
                                  <a:pt x="7" y="118"/>
                                </a:lnTo>
                                <a:lnTo>
                                  <a:pt x="5" y="118"/>
                                </a:lnTo>
                                <a:lnTo>
                                  <a:pt x="4" y="117"/>
                                </a:lnTo>
                                <a:lnTo>
                                  <a:pt x="1" y="117"/>
                                </a:lnTo>
                                <a:lnTo>
                                  <a:pt x="1" y="116"/>
                                </a:lnTo>
                                <a:lnTo>
                                  <a:pt x="0" y="115"/>
                                </a:lnTo>
                                <a:lnTo>
                                  <a:pt x="0" y="113"/>
                                </a:lnTo>
                                <a:lnTo>
                                  <a:pt x="0" y="6"/>
                                </a:lnTo>
                                <a:lnTo>
                                  <a:pt x="0" y="5"/>
                                </a:lnTo>
                                <a:lnTo>
                                  <a:pt x="1" y="5"/>
                                </a:lnTo>
                                <a:lnTo>
                                  <a:pt x="1" y="4"/>
                                </a:lnTo>
                                <a:lnTo>
                                  <a:pt x="3" y="3"/>
                                </a:lnTo>
                                <a:lnTo>
                                  <a:pt x="5" y="3"/>
                                </a:lnTo>
                                <a:lnTo>
                                  <a:pt x="7" y="3"/>
                                </a:lnTo>
                                <a:lnTo>
                                  <a:pt x="10" y="1"/>
                                </a:lnTo>
                                <a:lnTo>
                                  <a:pt x="14" y="1"/>
                                </a:lnTo>
                                <a:lnTo>
                                  <a:pt x="17" y="1"/>
                                </a:lnTo>
                                <a:lnTo>
                                  <a:pt x="20" y="3"/>
                                </a:lnTo>
                                <a:lnTo>
                                  <a:pt x="22" y="3"/>
                                </a:lnTo>
                                <a:lnTo>
                                  <a:pt x="23" y="3"/>
                                </a:lnTo>
                                <a:lnTo>
                                  <a:pt x="25" y="4"/>
                                </a:lnTo>
                                <a:lnTo>
                                  <a:pt x="26" y="5"/>
                                </a:lnTo>
                                <a:lnTo>
                                  <a:pt x="26" y="5"/>
                                </a:lnTo>
                                <a:lnTo>
                                  <a:pt x="26" y="6"/>
                                </a:lnTo>
                                <a:lnTo>
                                  <a:pt x="26" y="20"/>
                                </a:lnTo>
                                <a:lnTo>
                                  <a:pt x="30" y="14"/>
                                </a:lnTo>
                                <a:lnTo>
                                  <a:pt x="35" y="10"/>
                                </a:lnTo>
                                <a:lnTo>
                                  <a:pt x="38" y="6"/>
                                </a:lnTo>
                                <a:lnTo>
                                  <a:pt x="41" y="4"/>
                                </a:lnTo>
                                <a:lnTo>
                                  <a:pt x="44" y="1"/>
                                </a:lnTo>
                                <a:lnTo>
                                  <a:pt x="48" y="0"/>
                                </a:lnTo>
                                <a:lnTo>
                                  <a:pt x="51" y="0"/>
                                </a:lnTo>
                                <a:lnTo>
                                  <a:pt x="54" y="0"/>
                                </a:lnTo>
                                <a:lnTo>
                                  <a:pt x="57" y="0"/>
                                </a:lnTo>
                                <a:lnTo>
                                  <a:pt x="58" y="0"/>
                                </a:lnTo>
                                <a:lnTo>
                                  <a:pt x="59" y="0"/>
                                </a:lnTo>
                                <a:lnTo>
                                  <a:pt x="62" y="0"/>
                                </a:lnTo>
                                <a:lnTo>
                                  <a:pt x="63" y="1"/>
                                </a:lnTo>
                                <a:lnTo>
                                  <a:pt x="65" y="1"/>
                                </a:lnTo>
                                <a:lnTo>
                                  <a:pt x="67" y="3"/>
                                </a:lnTo>
                                <a:lnTo>
                                  <a:pt x="67" y="3"/>
                                </a:lnTo>
                                <a:lnTo>
                                  <a:pt x="68" y="3"/>
                                </a:lnTo>
                                <a:lnTo>
                                  <a:pt x="68" y="4"/>
                                </a:lnTo>
                                <a:lnTo>
                                  <a:pt x="68" y="5"/>
                                </a:lnTo>
                                <a:lnTo>
                                  <a:pt x="69" y="6"/>
                                </a:lnTo>
                                <a:lnTo>
                                  <a:pt x="69" y="8"/>
                                </a:lnTo>
                                <a:lnTo>
                                  <a:pt x="69" y="10"/>
                                </a:lnTo>
                                <a:lnTo>
                                  <a:pt x="69" y="12"/>
                                </a:lnTo>
                                <a:lnTo>
                                  <a:pt x="69"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23" name="Freeform 1190"/>
                        <wps:cNvSpPr>
                          <a:spLocks noEditPoints="1"/>
                        </wps:cNvSpPr>
                        <wps:spPr bwMode="auto">
                          <a:xfrm>
                            <a:off x="268288" y="1989137"/>
                            <a:ext cx="60325" cy="63500"/>
                          </a:xfrm>
                          <a:custGeom>
                            <a:avLst/>
                            <a:gdLst>
                              <a:gd name="T0" fmla="*/ 113 w 114"/>
                              <a:gd name="T1" fmla="*/ 73 h 121"/>
                              <a:gd name="T2" fmla="*/ 107 w 114"/>
                              <a:gd name="T3" fmla="*/ 95 h 121"/>
                              <a:gd name="T4" fmla="*/ 92 w 114"/>
                              <a:gd name="T5" fmla="*/ 111 h 121"/>
                              <a:gd name="T6" fmla="*/ 70 w 114"/>
                              <a:gd name="T7" fmla="*/ 120 h 121"/>
                              <a:gd name="T8" fmla="*/ 42 w 114"/>
                              <a:gd name="T9" fmla="*/ 120 h 121"/>
                              <a:gd name="T10" fmla="*/ 21 w 114"/>
                              <a:gd name="T11" fmla="*/ 112 h 121"/>
                              <a:gd name="T12" fmla="*/ 7 w 114"/>
                              <a:gd name="T13" fmla="*/ 97 h 121"/>
                              <a:gd name="T14" fmla="*/ 0 w 114"/>
                              <a:gd name="T15" fmla="*/ 75 h 121"/>
                              <a:gd name="T16" fmla="*/ 0 w 114"/>
                              <a:gd name="T17" fmla="*/ 48 h 121"/>
                              <a:gd name="T18" fmla="*/ 7 w 114"/>
                              <a:gd name="T19" fmla="*/ 26 h 121"/>
                              <a:gd name="T20" fmla="*/ 22 w 114"/>
                              <a:gd name="T21" fmla="*/ 9 h 121"/>
                              <a:gd name="T22" fmla="*/ 44 w 114"/>
                              <a:gd name="T23" fmla="*/ 0 h 121"/>
                              <a:gd name="T24" fmla="*/ 73 w 114"/>
                              <a:gd name="T25" fmla="*/ 0 h 121"/>
                              <a:gd name="T26" fmla="*/ 93 w 114"/>
                              <a:gd name="T27" fmla="*/ 8 h 121"/>
                              <a:gd name="T28" fmla="*/ 107 w 114"/>
                              <a:gd name="T29" fmla="*/ 24 h 121"/>
                              <a:gd name="T30" fmla="*/ 113 w 114"/>
                              <a:gd name="T31" fmla="*/ 46 h 121"/>
                              <a:gd name="T32" fmla="*/ 84 w 114"/>
                              <a:gd name="T33" fmla="*/ 61 h 121"/>
                              <a:gd name="T34" fmla="*/ 82 w 114"/>
                              <a:gd name="T35" fmla="*/ 46 h 121"/>
                              <a:gd name="T36" fmla="*/ 77 w 114"/>
                              <a:gd name="T37" fmla="*/ 35 h 121"/>
                              <a:gd name="T38" fmla="*/ 70 w 114"/>
                              <a:gd name="T39" fmla="*/ 26 h 121"/>
                              <a:gd name="T40" fmla="*/ 57 w 114"/>
                              <a:gd name="T41" fmla="*/ 24 h 121"/>
                              <a:gd name="T42" fmla="*/ 45 w 114"/>
                              <a:gd name="T43" fmla="*/ 26 h 121"/>
                              <a:gd name="T44" fmla="*/ 37 w 114"/>
                              <a:gd name="T45" fmla="*/ 33 h 121"/>
                              <a:gd name="T46" fmla="*/ 32 w 114"/>
                              <a:gd name="T47" fmla="*/ 44 h 121"/>
                              <a:gd name="T48" fmla="*/ 31 w 114"/>
                              <a:gd name="T49" fmla="*/ 61 h 121"/>
                              <a:gd name="T50" fmla="*/ 32 w 114"/>
                              <a:gd name="T51" fmla="*/ 74 h 121"/>
                              <a:gd name="T52" fmla="*/ 36 w 114"/>
                              <a:gd name="T53" fmla="*/ 86 h 121"/>
                              <a:gd name="T54" fmla="*/ 44 w 114"/>
                              <a:gd name="T55" fmla="*/ 94 h 121"/>
                              <a:gd name="T56" fmla="*/ 57 w 114"/>
                              <a:gd name="T57" fmla="*/ 96 h 121"/>
                              <a:gd name="T58" fmla="*/ 69 w 114"/>
                              <a:gd name="T59" fmla="*/ 94 h 121"/>
                              <a:gd name="T60" fmla="*/ 76 w 114"/>
                              <a:gd name="T61" fmla="*/ 86 h 121"/>
                              <a:gd name="T62" fmla="*/ 81 w 114"/>
                              <a:gd name="T63" fmla="*/ 75 h 121"/>
                              <a:gd name="T64" fmla="*/ 84 w 114"/>
                              <a:gd name="T65" fmla="*/ 61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14" h="121">
                                <a:moveTo>
                                  <a:pt x="114" y="59"/>
                                </a:moveTo>
                                <a:lnTo>
                                  <a:pt x="113" y="73"/>
                                </a:lnTo>
                                <a:lnTo>
                                  <a:pt x="111" y="84"/>
                                </a:lnTo>
                                <a:lnTo>
                                  <a:pt x="107" y="95"/>
                                </a:lnTo>
                                <a:lnTo>
                                  <a:pt x="100" y="104"/>
                                </a:lnTo>
                                <a:lnTo>
                                  <a:pt x="92" y="111"/>
                                </a:lnTo>
                                <a:lnTo>
                                  <a:pt x="81" y="116"/>
                                </a:lnTo>
                                <a:lnTo>
                                  <a:pt x="70" y="120"/>
                                </a:lnTo>
                                <a:lnTo>
                                  <a:pt x="55" y="121"/>
                                </a:lnTo>
                                <a:lnTo>
                                  <a:pt x="42" y="120"/>
                                </a:lnTo>
                                <a:lnTo>
                                  <a:pt x="31" y="117"/>
                                </a:lnTo>
                                <a:lnTo>
                                  <a:pt x="21" y="112"/>
                                </a:lnTo>
                                <a:lnTo>
                                  <a:pt x="13" y="105"/>
                                </a:lnTo>
                                <a:lnTo>
                                  <a:pt x="7" y="97"/>
                                </a:lnTo>
                                <a:lnTo>
                                  <a:pt x="2" y="86"/>
                                </a:lnTo>
                                <a:lnTo>
                                  <a:pt x="0" y="75"/>
                                </a:lnTo>
                                <a:lnTo>
                                  <a:pt x="0" y="62"/>
                                </a:lnTo>
                                <a:lnTo>
                                  <a:pt x="0" y="48"/>
                                </a:lnTo>
                                <a:lnTo>
                                  <a:pt x="2" y="36"/>
                                </a:lnTo>
                                <a:lnTo>
                                  <a:pt x="7" y="26"/>
                                </a:lnTo>
                                <a:lnTo>
                                  <a:pt x="13" y="17"/>
                                </a:lnTo>
                                <a:lnTo>
                                  <a:pt x="22" y="9"/>
                                </a:lnTo>
                                <a:lnTo>
                                  <a:pt x="32" y="4"/>
                                </a:lnTo>
                                <a:lnTo>
                                  <a:pt x="44" y="0"/>
                                </a:lnTo>
                                <a:lnTo>
                                  <a:pt x="58" y="0"/>
                                </a:lnTo>
                                <a:lnTo>
                                  <a:pt x="73" y="0"/>
                                </a:lnTo>
                                <a:lnTo>
                                  <a:pt x="84" y="4"/>
                                </a:lnTo>
                                <a:lnTo>
                                  <a:pt x="93" y="8"/>
                                </a:lnTo>
                                <a:lnTo>
                                  <a:pt x="101" y="15"/>
                                </a:lnTo>
                                <a:lnTo>
                                  <a:pt x="107" y="24"/>
                                </a:lnTo>
                                <a:lnTo>
                                  <a:pt x="111" y="33"/>
                                </a:lnTo>
                                <a:lnTo>
                                  <a:pt x="113" y="46"/>
                                </a:lnTo>
                                <a:lnTo>
                                  <a:pt x="114" y="59"/>
                                </a:lnTo>
                                <a:close/>
                                <a:moveTo>
                                  <a:pt x="84" y="61"/>
                                </a:moveTo>
                                <a:lnTo>
                                  <a:pt x="82" y="53"/>
                                </a:lnTo>
                                <a:lnTo>
                                  <a:pt x="82" y="46"/>
                                </a:lnTo>
                                <a:lnTo>
                                  <a:pt x="80" y="40"/>
                                </a:lnTo>
                                <a:lnTo>
                                  <a:pt x="77" y="35"/>
                                </a:lnTo>
                                <a:lnTo>
                                  <a:pt x="74" y="30"/>
                                </a:lnTo>
                                <a:lnTo>
                                  <a:pt x="70" y="26"/>
                                </a:lnTo>
                                <a:lnTo>
                                  <a:pt x="64" y="24"/>
                                </a:lnTo>
                                <a:lnTo>
                                  <a:pt x="57" y="24"/>
                                </a:lnTo>
                                <a:lnTo>
                                  <a:pt x="50" y="24"/>
                                </a:lnTo>
                                <a:lnTo>
                                  <a:pt x="45" y="26"/>
                                </a:lnTo>
                                <a:lnTo>
                                  <a:pt x="41" y="28"/>
                                </a:lnTo>
                                <a:lnTo>
                                  <a:pt x="37" y="33"/>
                                </a:lnTo>
                                <a:lnTo>
                                  <a:pt x="34" y="38"/>
                                </a:lnTo>
                                <a:lnTo>
                                  <a:pt x="32" y="44"/>
                                </a:lnTo>
                                <a:lnTo>
                                  <a:pt x="31" y="52"/>
                                </a:lnTo>
                                <a:lnTo>
                                  <a:pt x="31" y="61"/>
                                </a:lnTo>
                                <a:lnTo>
                                  <a:pt x="31" y="68"/>
                                </a:lnTo>
                                <a:lnTo>
                                  <a:pt x="32" y="74"/>
                                </a:lnTo>
                                <a:lnTo>
                                  <a:pt x="33" y="81"/>
                                </a:lnTo>
                                <a:lnTo>
                                  <a:pt x="36" y="86"/>
                                </a:lnTo>
                                <a:lnTo>
                                  <a:pt x="39" y="91"/>
                                </a:lnTo>
                                <a:lnTo>
                                  <a:pt x="44" y="94"/>
                                </a:lnTo>
                                <a:lnTo>
                                  <a:pt x="49" y="96"/>
                                </a:lnTo>
                                <a:lnTo>
                                  <a:pt x="57" y="96"/>
                                </a:lnTo>
                                <a:lnTo>
                                  <a:pt x="63" y="96"/>
                                </a:lnTo>
                                <a:lnTo>
                                  <a:pt x="69" y="94"/>
                                </a:lnTo>
                                <a:lnTo>
                                  <a:pt x="74" y="91"/>
                                </a:lnTo>
                                <a:lnTo>
                                  <a:pt x="76" y="86"/>
                                </a:lnTo>
                                <a:lnTo>
                                  <a:pt x="80" y="81"/>
                                </a:lnTo>
                                <a:lnTo>
                                  <a:pt x="81" y="75"/>
                                </a:lnTo>
                                <a:lnTo>
                                  <a:pt x="82" y="69"/>
                                </a:lnTo>
                                <a:lnTo>
                                  <a:pt x="84" y="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24" name="Freeform 1191"/>
                        <wps:cNvSpPr>
                          <a:spLocks/>
                        </wps:cNvSpPr>
                        <wps:spPr bwMode="auto">
                          <a:xfrm>
                            <a:off x="333375" y="1989137"/>
                            <a:ext cx="55563" cy="61913"/>
                          </a:xfrm>
                          <a:custGeom>
                            <a:avLst/>
                            <a:gdLst>
                              <a:gd name="T0" fmla="*/ 106 w 106"/>
                              <a:gd name="T1" fmla="*/ 112 h 117"/>
                              <a:gd name="T2" fmla="*/ 105 w 106"/>
                              <a:gd name="T3" fmla="*/ 115 h 117"/>
                              <a:gd name="T4" fmla="*/ 102 w 106"/>
                              <a:gd name="T5" fmla="*/ 117 h 117"/>
                              <a:gd name="T6" fmla="*/ 95 w 106"/>
                              <a:gd name="T7" fmla="*/ 117 h 117"/>
                              <a:gd name="T8" fmla="*/ 85 w 106"/>
                              <a:gd name="T9" fmla="*/ 117 h 117"/>
                              <a:gd name="T10" fmla="*/ 77 w 106"/>
                              <a:gd name="T11" fmla="*/ 117 h 117"/>
                              <a:gd name="T12" fmla="*/ 74 w 106"/>
                              <a:gd name="T13" fmla="*/ 116 h 117"/>
                              <a:gd name="T14" fmla="*/ 71 w 106"/>
                              <a:gd name="T15" fmla="*/ 115 h 117"/>
                              <a:gd name="T16" fmla="*/ 52 w 106"/>
                              <a:gd name="T17" fmla="*/ 76 h 117"/>
                              <a:gd name="T18" fmla="*/ 31 w 106"/>
                              <a:gd name="T19" fmla="*/ 115 h 117"/>
                              <a:gd name="T20" fmla="*/ 29 w 106"/>
                              <a:gd name="T21" fmla="*/ 116 h 117"/>
                              <a:gd name="T22" fmla="*/ 26 w 106"/>
                              <a:gd name="T23" fmla="*/ 117 h 117"/>
                              <a:gd name="T24" fmla="*/ 20 w 106"/>
                              <a:gd name="T25" fmla="*/ 117 h 117"/>
                              <a:gd name="T26" fmla="*/ 10 w 106"/>
                              <a:gd name="T27" fmla="*/ 117 h 117"/>
                              <a:gd name="T28" fmla="*/ 4 w 106"/>
                              <a:gd name="T29" fmla="*/ 117 h 117"/>
                              <a:gd name="T30" fmla="*/ 0 w 106"/>
                              <a:gd name="T31" fmla="*/ 115 h 117"/>
                              <a:gd name="T32" fmla="*/ 0 w 106"/>
                              <a:gd name="T33" fmla="*/ 112 h 117"/>
                              <a:gd name="T34" fmla="*/ 31 w 106"/>
                              <a:gd name="T35" fmla="*/ 58 h 117"/>
                              <a:gd name="T36" fmla="*/ 2 w 106"/>
                              <a:gd name="T37" fmla="*/ 7 h 117"/>
                              <a:gd name="T38" fmla="*/ 2 w 106"/>
                              <a:gd name="T39" fmla="*/ 3 h 117"/>
                              <a:gd name="T40" fmla="*/ 6 w 106"/>
                              <a:gd name="T41" fmla="*/ 2 h 117"/>
                              <a:gd name="T42" fmla="*/ 12 w 106"/>
                              <a:gd name="T43" fmla="*/ 0 h 117"/>
                              <a:gd name="T44" fmla="*/ 23 w 106"/>
                              <a:gd name="T45" fmla="*/ 0 h 117"/>
                              <a:gd name="T46" fmla="*/ 29 w 106"/>
                              <a:gd name="T47" fmla="*/ 2 h 117"/>
                              <a:gd name="T48" fmla="*/ 33 w 106"/>
                              <a:gd name="T49" fmla="*/ 2 h 117"/>
                              <a:gd name="T50" fmla="*/ 36 w 106"/>
                              <a:gd name="T51" fmla="*/ 4 h 117"/>
                              <a:gd name="T52" fmla="*/ 55 w 106"/>
                              <a:gd name="T53" fmla="*/ 41 h 117"/>
                              <a:gd name="T54" fmla="*/ 74 w 106"/>
                              <a:gd name="T55" fmla="*/ 4 h 117"/>
                              <a:gd name="T56" fmla="*/ 76 w 106"/>
                              <a:gd name="T57" fmla="*/ 3 h 117"/>
                              <a:gd name="T58" fmla="*/ 79 w 106"/>
                              <a:gd name="T59" fmla="*/ 2 h 117"/>
                              <a:gd name="T60" fmla="*/ 85 w 106"/>
                              <a:gd name="T61" fmla="*/ 0 h 117"/>
                              <a:gd name="T62" fmla="*/ 93 w 106"/>
                              <a:gd name="T63" fmla="*/ 0 h 117"/>
                              <a:gd name="T64" fmla="*/ 100 w 106"/>
                              <a:gd name="T65" fmla="*/ 2 h 117"/>
                              <a:gd name="T66" fmla="*/ 103 w 106"/>
                              <a:gd name="T67" fmla="*/ 3 h 117"/>
                              <a:gd name="T68" fmla="*/ 103 w 106"/>
                              <a:gd name="T69" fmla="*/ 7 h 117"/>
                              <a:gd name="T70" fmla="*/ 75 w 106"/>
                              <a:gd name="T71" fmla="*/ 57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106" h="117">
                                <a:moveTo>
                                  <a:pt x="105" y="111"/>
                                </a:moveTo>
                                <a:lnTo>
                                  <a:pt x="106" y="112"/>
                                </a:lnTo>
                                <a:lnTo>
                                  <a:pt x="106" y="114"/>
                                </a:lnTo>
                                <a:lnTo>
                                  <a:pt x="105" y="115"/>
                                </a:lnTo>
                                <a:lnTo>
                                  <a:pt x="103" y="116"/>
                                </a:lnTo>
                                <a:lnTo>
                                  <a:pt x="102" y="117"/>
                                </a:lnTo>
                                <a:lnTo>
                                  <a:pt x="98" y="117"/>
                                </a:lnTo>
                                <a:lnTo>
                                  <a:pt x="95" y="117"/>
                                </a:lnTo>
                                <a:lnTo>
                                  <a:pt x="90" y="117"/>
                                </a:lnTo>
                                <a:lnTo>
                                  <a:pt x="85" y="117"/>
                                </a:lnTo>
                                <a:lnTo>
                                  <a:pt x="81" y="117"/>
                                </a:lnTo>
                                <a:lnTo>
                                  <a:pt x="77" y="117"/>
                                </a:lnTo>
                                <a:lnTo>
                                  <a:pt x="75" y="117"/>
                                </a:lnTo>
                                <a:lnTo>
                                  <a:pt x="74" y="116"/>
                                </a:lnTo>
                                <a:lnTo>
                                  <a:pt x="72" y="115"/>
                                </a:lnTo>
                                <a:lnTo>
                                  <a:pt x="71" y="115"/>
                                </a:lnTo>
                                <a:lnTo>
                                  <a:pt x="71" y="114"/>
                                </a:lnTo>
                                <a:lnTo>
                                  <a:pt x="52" y="76"/>
                                </a:lnTo>
                                <a:lnTo>
                                  <a:pt x="32" y="114"/>
                                </a:lnTo>
                                <a:lnTo>
                                  <a:pt x="31" y="115"/>
                                </a:lnTo>
                                <a:lnTo>
                                  <a:pt x="31" y="115"/>
                                </a:lnTo>
                                <a:lnTo>
                                  <a:pt x="29" y="116"/>
                                </a:lnTo>
                                <a:lnTo>
                                  <a:pt x="28" y="117"/>
                                </a:lnTo>
                                <a:lnTo>
                                  <a:pt x="26" y="117"/>
                                </a:lnTo>
                                <a:lnTo>
                                  <a:pt x="23" y="117"/>
                                </a:lnTo>
                                <a:lnTo>
                                  <a:pt x="20" y="117"/>
                                </a:lnTo>
                                <a:lnTo>
                                  <a:pt x="15" y="117"/>
                                </a:lnTo>
                                <a:lnTo>
                                  <a:pt x="10" y="117"/>
                                </a:lnTo>
                                <a:lnTo>
                                  <a:pt x="6" y="117"/>
                                </a:lnTo>
                                <a:lnTo>
                                  <a:pt x="4" y="117"/>
                                </a:lnTo>
                                <a:lnTo>
                                  <a:pt x="1" y="116"/>
                                </a:lnTo>
                                <a:lnTo>
                                  <a:pt x="0" y="115"/>
                                </a:lnTo>
                                <a:lnTo>
                                  <a:pt x="0" y="114"/>
                                </a:lnTo>
                                <a:lnTo>
                                  <a:pt x="0" y="112"/>
                                </a:lnTo>
                                <a:lnTo>
                                  <a:pt x="1" y="111"/>
                                </a:lnTo>
                                <a:lnTo>
                                  <a:pt x="31" y="58"/>
                                </a:lnTo>
                                <a:lnTo>
                                  <a:pt x="4" y="8"/>
                                </a:lnTo>
                                <a:lnTo>
                                  <a:pt x="2" y="7"/>
                                </a:lnTo>
                                <a:lnTo>
                                  <a:pt x="2" y="5"/>
                                </a:lnTo>
                                <a:lnTo>
                                  <a:pt x="2" y="3"/>
                                </a:lnTo>
                                <a:lnTo>
                                  <a:pt x="4" y="3"/>
                                </a:lnTo>
                                <a:lnTo>
                                  <a:pt x="6" y="2"/>
                                </a:lnTo>
                                <a:lnTo>
                                  <a:pt x="8" y="2"/>
                                </a:lnTo>
                                <a:lnTo>
                                  <a:pt x="12" y="0"/>
                                </a:lnTo>
                                <a:lnTo>
                                  <a:pt x="18" y="0"/>
                                </a:lnTo>
                                <a:lnTo>
                                  <a:pt x="23" y="0"/>
                                </a:lnTo>
                                <a:lnTo>
                                  <a:pt x="27" y="0"/>
                                </a:lnTo>
                                <a:lnTo>
                                  <a:pt x="29" y="2"/>
                                </a:lnTo>
                                <a:lnTo>
                                  <a:pt x="32" y="2"/>
                                </a:lnTo>
                                <a:lnTo>
                                  <a:pt x="33" y="2"/>
                                </a:lnTo>
                                <a:lnTo>
                                  <a:pt x="34" y="3"/>
                                </a:lnTo>
                                <a:lnTo>
                                  <a:pt x="36" y="4"/>
                                </a:lnTo>
                                <a:lnTo>
                                  <a:pt x="36" y="4"/>
                                </a:lnTo>
                                <a:lnTo>
                                  <a:pt x="55" y="41"/>
                                </a:lnTo>
                                <a:lnTo>
                                  <a:pt x="74" y="4"/>
                                </a:lnTo>
                                <a:lnTo>
                                  <a:pt x="74" y="4"/>
                                </a:lnTo>
                                <a:lnTo>
                                  <a:pt x="75" y="3"/>
                                </a:lnTo>
                                <a:lnTo>
                                  <a:pt x="76" y="3"/>
                                </a:lnTo>
                                <a:lnTo>
                                  <a:pt x="77" y="2"/>
                                </a:lnTo>
                                <a:lnTo>
                                  <a:pt x="79" y="2"/>
                                </a:lnTo>
                                <a:lnTo>
                                  <a:pt x="81" y="0"/>
                                </a:lnTo>
                                <a:lnTo>
                                  <a:pt x="85" y="0"/>
                                </a:lnTo>
                                <a:lnTo>
                                  <a:pt x="88" y="0"/>
                                </a:lnTo>
                                <a:lnTo>
                                  <a:pt x="93" y="0"/>
                                </a:lnTo>
                                <a:lnTo>
                                  <a:pt x="97" y="0"/>
                                </a:lnTo>
                                <a:lnTo>
                                  <a:pt x="100" y="2"/>
                                </a:lnTo>
                                <a:lnTo>
                                  <a:pt x="102" y="2"/>
                                </a:lnTo>
                                <a:lnTo>
                                  <a:pt x="103" y="3"/>
                                </a:lnTo>
                                <a:lnTo>
                                  <a:pt x="103" y="4"/>
                                </a:lnTo>
                                <a:lnTo>
                                  <a:pt x="103" y="7"/>
                                </a:lnTo>
                                <a:lnTo>
                                  <a:pt x="102" y="8"/>
                                </a:lnTo>
                                <a:lnTo>
                                  <a:pt x="75" y="57"/>
                                </a:lnTo>
                                <a:lnTo>
                                  <a:pt x="105" y="11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25" name="Freeform 1192"/>
                        <wps:cNvSpPr>
                          <a:spLocks noEditPoints="1"/>
                        </wps:cNvSpPr>
                        <wps:spPr bwMode="auto">
                          <a:xfrm>
                            <a:off x="396875" y="1965325"/>
                            <a:ext cx="19050" cy="85725"/>
                          </a:xfrm>
                          <a:custGeom>
                            <a:avLst/>
                            <a:gdLst>
                              <a:gd name="T0" fmla="*/ 33 w 35"/>
                              <a:gd name="T1" fmla="*/ 158 h 163"/>
                              <a:gd name="T2" fmla="*/ 33 w 35"/>
                              <a:gd name="T3" fmla="*/ 160 h 163"/>
                              <a:gd name="T4" fmla="*/ 32 w 35"/>
                              <a:gd name="T5" fmla="*/ 161 h 163"/>
                              <a:gd name="T6" fmla="*/ 31 w 35"/>
                              <a:gd name="T7" fmla="*/ 162 h 163"/>
                              <a:gd name="T8" fmla="*/ 29 w 35"/>
                              <a:gd name="T9" fmla="*/ 162 h 163"/>
                              <a:gd name="T10" fmla="*/ 28 w 35"/>
                              <a:gd name="T11" fmla="*/ 163 h 163"/>
                              <a:gd name="T12" fmla="*/ 24 w 35"/>
                              <a:gd name="T13" fmla="*/ 163 h 163"/>
                              <a:gd name="T14" fmla="*/ 22 w 35"/>
                              <a:gd name="T15" fmla="*/ 163 h 163"/>
                              <a:gd name="T16" fmla="*/ 17 w 35"/>
                              <a:gd name="T17" fmla="*/ 163 h 163"/>
                              <a:gd name="T18" fmla="*/ 13 w 35"/>
                              <a:gd name="T19" fmla="*/ 163 h 163"/>
                              <a:gd name="T20" fmla="*/ 10 w 35"/>
                              <a:gd name="T21" fmla="*/ 163 h 163"/>
                              <a:gd name="T22" fmla="*/ 7 w 35"/>
                              <a:gd name="T23" fmla="*/ 163 h 163"/>
                              <a:gd name="T24" fmla="*/ 6 w 35"/>
                              <a:gd name="T25" fmla="*/ 162 h 163"/>
                              <a:gd name="T26" fmla="*/ 3 w 35"/>
                              <a:gd name="T27" fmla="*/ 162 h 163"/>
                              <a:gd name="T28" fmla="*/ 3 w 35"/>
                              <a:gd name="T29" fmla="*/ 161 h 163"/>
                              <a:gd name="T30" fmla="*/ 2 w 35"/>
                              <a:gd name="T31" fmla="*/ 160 h 163"/>
                              <a:gd name="T32" fmla="*/ 2 w 35"/>
                              <a:gd name="T33" fmla="*/ 158 h 163"/>
                              <a:gd name="T34" fmla="*/ 2 w 35"/>
                              <a:gd name="T35" fmla="*/ 51 h 163"/>
                              <a:gd name="T36" fmla="*/ 2 w 35"/>
                              <a:gd name="T37" fmla="*/ 50 h 163"/>
                              <a:gd name="T38" fmla="*/ 3 w 35"/>
                              <a:gd name="T39" fmla="*/ 50 h 163"/>
                              <a:gd name="T40" fmla="*/ 3 w 35"/>
                              <a:gd name="T41" fmla="*/ 49 h 163"/>
                              <a:gd name="T42" fmla="*/ 6 w 35"/>
                              <a:gd name="T43" fmla="*/ 48 h 163"/>
                              <a:gd name="T44" fmla="*/ 7 w 35"/>
                              <a:gd name="T45" fmla="*/ 48 h 163"/>
                              <a:gd name="T46" fmla="*/ 10 w 35"/>
                              <a:gd name="T47" fmla="*/ 48 h 163"/>
                              <a:gd name="T48" fmla="*/ 13 w 35"/>
                              <a:gd name="T49" fmla="*/ 46 h 163"/>
                              <a:gd name="T50" fmla="*/ 17 w 35"/>
                              <a:gd name="T51" fmla="*/ 46 h 163"/>
                              <a:gd name="T52" fmla="*/ 22 w 35"/>
                              <a:gd name="T53" fmla="*/ 46 h 163"/>
                              <a:gd name="T54" fmla="*/ 24 w 35"/>
                              <a:gd name="T55" fmla="*/ 48 h 163"/>
                              <a:gd name="T56" fmla="*/ 28 w 35"/>
                              <a:gd name="T57" fmla="*/ 48 h 163"/>
                              <a:gd name="T58" fmla="*/ 29 w 35"/>
                              <a:gd name="T59" fmla="*/ 48 h 163"/>
                              <a:gd name="T60" fmla="*/ 31 w 35"/>
                              <a:gd name="T61" fmla="*/ 49 h 163"/>
                              <a:gd name="T62" fmla="*/ 32 w 35"/>
                              <a:gd name="T63" fmla="*/ 50 h 163"/>
                              <a:gd name="T64" fmla="*/ 33 w 35"/>
                              <a:gd name="T65" fmla="*/ 50 h 163"/>
                              <a:gd name="T66" fmla="*/ 33 w 35"/>
                              <a:gd name="T67" fmla="*/ 51 h 163"/>
                              <a:gd name="T68" fmla="*/ 33 w 35"/>
                              <a:gd name="T69" fmla="*/ 158 h 163"/>
                              <a:gd name="T70" fmla="*/ 35 w 35"/>
                              <a:gd name="T71" fmla="*/ 16 h 163"/>
                              <a:gd name="T72" fmla="*/ 34 w 35"/>
                              <a:gd name="T73" fmla="*/ 23 h 163"/>
                              <a:gd name="T74" fmla="*/ 32 w 35"/>
                              <a:gd name="T75" fmla="*/ 28 h 163"/>
                              <a:gd name="T76" fmla="*/ 27 w 35"/>
                              <a:gd name="T77" fmla="*/ 30 h 163"/>
                              <a:gd name="T78" fmla="*/ 17 w 35"/>
                              <a:gd name="T79" fmla="*/ 32 h 163"/>
                              <a:gd name="T80" fmla="*/ 8 w 35"/>
                              <a:gd name="T81" fmla="*/ 30 h 163"/>
                              <a:gd name="T82" fmla="*/ 3 w 35"/>
                              <a:gd name="T83" fmla="*/ 28 h 163"/>
                              <a:gd name="T84" fmla="*/ 1 w 35"/>
                              <a:gd name="T85" fmla="*/ 24 h 163"/>
                              <a:gd name="T86" fmla="*/ 0 w 35"/>
                              <a:gd name="T87" fmla="*/ 16 h 163"/>
                              <a:gd name="T88" fmla="*/ 1 w 35"/>
                              <a:gd name="T89" fmla="*/ 8 h 163"/>
                              <a:gd name="T90" fmla="*/ 3 w 35"/>
                              <a:gd name="T91" fmla="*/ 3 h 163"/>
                              <a:gd name="T92" fmla="*/ 8 w 35"/>
                              <a:gd name="T93" fmla="*/ 1 h 163"/>
                              <a:gd name="T94" fmla="*/ 18 w 35"/>
                              <a:gd name="T95" fmla="*/ 0 h 163"/>
                              <a:gd name="T96" fmla="*/ 27 w 35"/>
                              <a:gd name="T97" fmla="*/ 0 h 163"/>
                              <a:gd name="T98" fmla="*/ 32 w 35"/>
                              <a:gd name="T99" fmla="*/ 3 h 163"/>
                              <a:gd name="T100" fmla="*/ 34 w 35"/>
                              <a:gd name="T101" fmla="*/ 7 h 163"/>
                              <a:gd name="T102" fmla="*/ 35 w 35"/>
                              <a:gd name="T103" fmla="*/ 16 h 1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35" h="163">
                                <a:moveTo>
                                  <a:pt x="33" y="158"/>
                                </a:moveTo>
                                <a:lnTo>
                                  <a:pt x="33" y="160"/>
                                </a:lnTo>
                                <a:lnTo>
                                  <a:pt x="32" y="161"/>
                                </a:lnTo>
                                <a:lnTo>
                                  <a:pt x="31" y="162"/>
                                </a:lnTo>
                                <a:lnTo>
                                  <a:pt x="29" y="162"/>
                                </a:lnTo>
                                <a:lnTo>
                                  <a:pt x="28" y="163"/>
                                </a:lnTo>
                                <a:lnTo>
                                  <a:pt x="24" y="163"/>
                                </a:lnTo>
                                <a:lnTo>
                                  <a:pt x="22" y="163"/>
                                </a:lnTo>
                                <a:lnTo>
                                  <a:pt x="17" y="163"/>
                                </a:lnTo>
                                <a:lnTo>
                                  <a:pt x="13" y="163"/>
                                </a:lnTo>
                                <a:lnTo>
                                  <a:pt x="10" y="163"/>
                                </a:lnTo>
                                <a:lnTo>
                                  <a:pt x="7" y="163"/>
                                </a:lnTo>
                                <a:lnTo>
                                  <a:pt x="6" y="162"/>
                                </a:lnTo>
                                <a:lnTo>
                                  <a:pt x="3" y="162"/>
                                </a:lnTo>
                                <a:lnTo>
                                  <a:pt x="3" y="161"/>
                                </a:lnTo>
                                <a:lnTo>
                                  <a:pt x="2" y="160"/>
                                </a:lnTo>
                                <a:lnTo>
                                  <a:pt x="2" y="158"/>
                                </a:lnTo>
                                <a:lnTo>
                                  <a:pt x="2" y="51"/>
                                </a:lnTo>
                                <a:lnTo>
                                  <a:pt x="2" y="50"/>
                                </a:lnTo>
                                <a:lnTo>
                                  <a:pt x="3" y="50"/>
                                </a:lnTo>
                                <a:lnTo>
                                  <a:pt x="3" y="49"/>
                                </a:lnTo>
                                <a:lnTo>
                                  <a:pt x="6" y="48"/>
                                </a:lnTo>
                                <a:lnTo>
                                  <a:pt x="7" y="48"/>
                                </a:lnTo>
                                <a:lnTo>
                                  <a:pt x="10" y="48"/>
                                </a:lnTo>
                                <a:lnTo>
                                  <a:pt x="13" y="46"/>
                                </a:lnTo>
                                <a:lnTo>
                                  <a:pt x="17" y="46"/>
                                </a:lnTo>
                                <a:lnTo>
                                  <a:pt x="22" y="46"/>
                                </a:lnTo>
                                <a:lnTo>
                                  <a:pt x="24" y="48"/>
                                </a:lnTo>
                                <a:lnTo>
                                  <a:pt x="28" y="48"/>
                                </a:lnTo>
                                <a:lnTo>
                                  <a:pt x="29" y="48"/>
                                </a:lnTo>
                                <a:lnTo>
                                  <a:pt x="31" y="49"/>
                                </a:lnTo>
                                <a:lnTo>
                                  <a:pt x="32" y="50"/>
                                </a:lnTo>
                                <a:lnTo>
                                  <a:pt x="33" y="50"/>
                                </a:lnTo>
                                <a:lnTo>
                                  <a:pt x="33" y="51"/>
                                </a:lnTo>
                                <a:lnTo>
                                  <a:pt x="33" y="158"/>
                                </a:lnTo>
                                <a:close/>
                                <a:moveTo>
                                  <a:pt x="35" y="16"/>
                                </a:moveTo>
                                <a:lnTo>
                                  <a:pt x="34" y="23"/>
                                </a:lnTo>
                                <a:lnTo>
                                  <a:pt x="32" y="28"/>
                                </a:lnTo>
                                <a:lnTo>
                                  <a:pt x="27" y="30"/>
                                </a:lnTo>
                                <a:lnTo>
                                  <a:pt x="17" y="32"/>
                                </a:lnTo>
                                <a:lnTo>
                                  <a:pt x="8" y="30"/>
                                </a:lnTo>
                                <a:lnTo>
                                  <a:pt x="3" y="28"/>
                                </a:lnTo>
                                <a:lnTo>
                                  <a:pt x="1" y="24"/>
                                </a:lnTo>
                                <a:lnTo>
                                  <a:pt x="0" y="16"/>
                                </a:lnTo>
                                <a:lnTo>
                                  <a:pt x="1" y="8"/>
                                </a:lnTo>
                                <a:lnTo>
                                  <a:pt x="3" y="3"/>
                                </a:lnTo>
                                <a:lnTo>
                                  <a:pt x="8" y="1"/>
                                </a:lnTo>
                                <a:lnTo>
                                  <a:pt x="18" y="0"/>
                                </a:lnTo>
                                <a:lnTo>
                                  <a:pt x="27" y="0"/>
                                </a:lnTo>
                                <a:lnTo>
                                  <a:pt x="32" y="3"/>
                                </a:lnTo>
                                <a:lnTo>
                                  <a:pt x="34" y="7"/>
                                </a:lnTo>
                                <a:lnTo>
                                  <a:pt x="35"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26" name="Freeform 1193"/>
                        <wps:cNvSpPr>
                          <a:spLocks/>
                        </wps:cNvSpPr>
                        <wps:spPr bwMode="auto">
                          <a:xfrm>
                            <a:off x="427038" y="1989137"/>
                            <a:ext cx="44450" cy="63500"/>
                          </a:xfrm>
                          <a:custGeom>
                            <a:avLst/>
                            <a:gdLst>
                              <a:gd name="T0" fmla="*/ 82 w 83"/>
                              <a:gd name="T1" fmla="*/ 93 h 121"/>
                              <a:gd name="T2" fmla="*/ 76 w 83"/>
                              <a:gd name="T3" fmla="*/ 106 h 121"/>
                              <a:gd name="T4" fmla="*/ 63 w 83"/>
                              <a:gd name="T5" fmla="*/ 116 h 121"/>
                              <a:gd name="T6" fmla="*/ 46 w 83"/>
                              <a:gd name="T7" fmla="*/ 121 h 121"/>
                              <a:gd name="T8" fmla="*/ 30 w 83"/>
                              <a:gd name="T9" fmla="*/ 121 h 121"/>
                              <a:gd name="T10" fmla="*/ 19 w 83"/>
                              <a:gd name="T11" fmla="*/ 118 h 121"/>
                              <a:gd name="T12" fmla="*/ 10 w 83"/>
                              <a:gd name="T13" fmla="*/ 116 h 121"/>
                              <a:gd name="T14" fmla="*/ 5 w 83"/>
                              <a:gd name="T15" fmla="*/ 113 h 121"/>
                              <a:gd name="T16" fmla="*/ 2 w 83"/>
                              <a:gd name="T17" fmla="*/ 111 h 121"/>
                              <a:gd name="T18" fmla="*/ 0 w 83"/>
                              <a:gd name="T19" fmla="*/ 105 h 121"/>
                              <a:gd name="T20" fmla="*/ 0 w 83"/>
                              <a:gd name="T21" fmla="*/ 96 h 121"/>
                              <a:gd name="T22" fmla="*/ 2 w 83"/>
                              <a:gd name="T23" fmla="*/ 93 h 121"/>
                              <a:gd name="T24" fmla="*/ 2 w 83"/>
                              <a:gd name="T25" fmla="*/ 90 h 121"/>
                              <a:gd name="T26" fmla="*/ 4 w 83"/>
                              <a:gd name="T27" fmla="*/ 89 h 121"/>
                              <a:gd name="T28" fmla="*/ 7 w 83"/>
                              <a:gd name="T29" fmla="*/ 89 h 121"/>
                              <a:gd name="T30" fmla="*/ 11 w 83"/>
                              <a:gd name="T31" fmla="*/ 93 h 121"/>
                              <a:gd name="T32" fmla="*/ 19 w 83"/>
                              <a:gd name="T33" fmla="*/ 95 h 121"/>
                              <a:gd name="T34" fmla="*/ 29 w 83"/>
                              <a:gd name="T35" fmla="*/ 99 h 121"/>
                              <a:gd name="T36" fmla="*/ 40 w 83"/>
                              <a:gd name="T37" fmla="*/ 99 h 121"/>
                              <a:gd name="T38" fmla="*/ 46 w 83"/>
                              <a:gd name="T39" fmla="*/ 97 h 121"/>
                              <a:gd name="T40" fmla="*/ 51 w 83"/>
                              <a:gd name="T41" fmla="*/ 94 h 121"/>
                              <a:gd name="T42" fmla="*/ 53 w 83"/>
                              <a:gd name="T43" fmla="*/ 89 h 121"/>
                              <a:gd name="T44" fmla="*/ 52 w 83"/>
                              <a:gd name="T45" fmla="*/ 83 h 121"/>
                              <a:gd name="T46" fmla="*/ 48 w 83"/>
                              <a:gd name="T47" fmla="*/ 78 h 121"/>
                              <a:gd name="T48" fmla="*/ 41 w 83"/>
                              <a:gd name="T49" fmla="*/ 73 h 121"/>
                              <a:gd name="T50" fmla="*/ 32 w 83"/>
                              <a:gd name="T51" fmla="*/ 70 h 121"/>
                              <a:gd name="T52" fmla="*/ 23 w 83"/>
                              <a:gd name="T53" fmla="*/ 65 h 121"/>
                              <a:gd name="T54" fmla="*/ 13 w 83"/>
                              <a:gd name="T55" fmla="*/ 61 h 121"/>
                              <a:gd name="T56" fmla="*/ 5 w 83"/>
                              <a:gd name="T57" fmla="*/ 53 h 121"/>
                              <a:gd name="T58" fmla="*/ 2 w 83"/>
                              <a:gd name="T59" fmla="*/ 42 h 121"/>
                              <a:gd name="T60" fmla="*/ 2 w 83"/>
                              <a:gd name="T61" fmla="*/ 27 h 121"/>
                              <a:gd name="T62" fmla="*/ 8 w 83"/>
                              <a:gd name="T63" fmla="*/ 14 h 121"/>
                              <a:gd name="T64" fmla="*/ 19 w 83"/>
                              <a:gd name="T65" fmla="*/ 5 h 121"/>
                              <a:gd name="T66" fmla="*/ 35 w 83"/>
                              <a:gd name="T67" fmla="*/ 0 h 121"/>
                              <a:gd name="T68" fmla="*/ 50 w 83"/>
                              <a:gd name="T69" fmla="*/ 0 h 121"/>
                              <a:gd name="T70" fmla="*/ 60 w 83"/>
                              <a:gd name="T71" fmla="*/ 1 h 121"/>
                              <a:gd name="T72" fmla="*/ 67 w 83"/>
                              <a:gd name="T73" fmla="*/ 4 h 121"/>
                              <a:gd name="T74" fmla="*/ 72 w 83"/>
                              <a:gd name="T75" fmla="*/ 6 h 121"/>
                              <a:gd name="T76" fmla="*/ 74 w 83"/>
                              <a:gd name="T77" fmla="*/ 8 h 121"/>
                              <a:gd name="T78" fmla="*/ 76 w 83"/>
                              <a:gd name="T79" fmla="*/ 10 h 121"/>
                              <a:gd name="T80" fmla="*/ 77 w 83"/>
                              <a:gd name="T81" fmla="*/ 12 h 121"/>
                              <a:gd name="T82" fmla="*/ 77 w 83"/>
                              <a:gd name="T83" fmla="*/ 16 h 121"/>
                              <a:gd name="T84" fmla="*/ 77 w 83"/>
                              <a:gd name="T85" fmla="*/ 21 h 121"/>
                              <a:gd name="T86" fmla="*/ 76 w 83"/>
                              <a:gd name="T87" fmla="*/ 26 h 121"/>
                              <a:gd name="T88" fmla="*/ 76 w 83"/>
                              <a:gd name="T89" fmla="*/ 28 h 121"/>
                              <a:gd name="T90" fmla="*/ 74 w 83"/>
                              <a:gd name="T91" fmla="*/ 28 h 121"/>
                              <a:gd name="T92" fmla="*/ 72 w 83"/>
                              <a:gd name="T93" fmla="*/ 28 h 121"/>
                              <a:gd name="T94" fmla="*/ 67 w 83"/>
                              <a:gd name="T95" fmla="*/ 26 h 121"/>
                              <a:gd name="T96" fmla="*/ 61 w 83"/>
                              <a:gd name="T97" fmla="*/ 24 h 121"/>
                              <a:gd name="T98" fmla="*/ 51 w 83"/>
                              <a:gd name="T99" fmla="*/ 21 h 121"/>
                              <a:gd name="T100" fmla="*/ 42 w 83"/>
                              <a:gd name="T101" fmla="*/ 21 h 121"/>
                              <a:gd name="T102" fmla="*/ 36 w 83"/>
                              <a:gd name="T103" fmla="*/ 22 h 121"/>
                              <a:gd name="T104" fmla="*/ 32 w 83"/>
                              <a:gd name="T105" fmla="*/ 26 h 121"/>
                              <a:gd name="T106" fmla="*/ 30 w 83"/>
                              <a:gd name="T107" fmla="*/ 30 h 121"/>
                              <a:gd name="T108" fmla="*/ 30 w 83"/>
                              <a:gd name="T109" fmla="*/ 36 h 121"/>
                              <a:gd name="T110" fmla="*/ 35 w 83"/>
                              <a:gd name="T111" fmla="*/ 41 h 121"/>
                              <a:gd name="T112" fmla="*/ 42 w 83"/>
                              <a:gd name="T113" fmla="*/ 46 h 121"/>
                              <a:gd name="T114" fmla="*/ 51 w 83"/>
                              <a:gd name="T115" fmla="*/ 48 h 121"/>
                              <a:gd name="T116" fmla="*/ 61 w 83"/>
                              <a:gd name="T117" fmla="*/ 53 h 121"/>
                              <a:gd name="T118" fmla="*/ 71 w 83"/>
                              <a:gd name="T119" fmla="*/ 58 h 121"/>
                              <a:gd name="T120" fmla="*/ 78 w 83"/>
                              <a:gd name="T121" fmla="*/ 65 h 121"/>
                              <a:gd name="T122" fmla="*/ 82 w 83"/>
                              <a:gd name="T123" fmla="*/ 77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3" h="121">
                                <a:moveTo>
                                  <a:pt x="83" y="84"/>
                                </a:moveTo>
                                <a:lnTo>
                                  <a:pt x="82" y="93"/>
                                </a:lnTo>
                                <a:lnTo>
                                  <a:pt x="79" y="100"/>
                                </a:lnTo>
                                <a:lnTo>
                                  <a:pt x="76" y="106"/>
                                </a:lnTo>
                                <a:lnTo>
                                  <a:pt x="69" y="111"/>
                                </a:lnTo>
                                <a:lnTo>
                                  <a:pt x="63" y="116"/>
                                </a:lnTo>
                                <a:lnTo>
                                  <a:pt x="55" y="118"/>
                                </a:lnTo>
                                <a:lnTo>
                                  <a:pt x="46" y="121"/>
                                </a:lnTo>
                                <a:lnTo>
                                  <a:pt x="36" y="121"/>
                                </a:lnTo>
                                <a:lnTo>
                                  <a:pt x="30" y="121"/>
                                </a:lnTo>
                                <a:lnTo>
                                  <a:pt x="25" y="120"/>
                                </a:lnTo>
                                <a:lnTo>
                                  <a:pt x="19" y="118"/>
                                </a:lnTo>
                                <a:lnTo>
                                  <a:pt x="15" y="117"/>
                                </a:lnTo>
                                <a:lnTo>
                                  <a:pt x="10" y="116"/>
                                </a:lnTo>
                                <a:lnTo>
                                  <a:pt x="8" y="115"/>
                                </a:lnTo>
                                <a:lnTo>
                                  <a:pt x="5" y="113"/>
                                </a:lnTo>
                                <a:lnTo>
                                  <a:pt x="3" y="112"/>
                                </a:lnTo>
                                <a:lnTo>
                                  <a:pt x="2" y="111"/>
                                </a:lnTo>
                                <a:lnTo>
                                  <a:pt x="2" y="109"/>
                                </a:lnTo>
                                <a:lnTo>
                                  <a:pt x="0" y="105"/>
                                </a:lnTo>
                                <a:lnTo>
                                  <a:pt x="0" y="100"/>
                                </a:lnTo>
                                <a:lnTo>
                                  <a:pt x="0" y="96"/>
                                </a:lnTo>
                                <a:lnTo>
                                  <a:pt x="0" y="95"/>
                                </a:lnTo>
                                <a:lnTo>
                                  <a:pt x="2" y="93"/>
                                </a:lnTo>
                                <a:lnTo>
                                  <a:pt x="2" y="91"/>
                                </a:lnTo>
                                <a:lnTo>
                                  <a:pt x="2" y="90"/>
                                </a:lnTo>
                                <a:lnTo>
                                  <a:pt x="3" y="89"/>
                                </a:lnTo>
                                <a:lnTo>
                                  <a:pt x="4" y="89"/>
                                </a:lnTo>
                                <a:lnTo>
                                  <a:pt x="4" y="89"/>
                                </a:lnTo>
                                <a:lnTo>
                                  <a:pt x="7" y="89"/>
                                </a:lnTo>
                                <a:lnTo>
                                  <a:pt x="9" y="90"/>
                                </a:lnTo>
                                <a:lnTo>
                                  <a:pt x="11" y="93"/>
                                </a:lnTo>
                                <a:lnTo>
                                  <a:pt x="15" y="94"/>
                                </a:lnTo>
                                <a:lnTo>
                                  <a:pt x="19" y="95"/>
                                </a:lnTo>
                                <a:lnTo>
                                  <a:pt x="24" y="97"/>
                                </a:lnTo>
                                <a:lnTo>
                                  <a:pt x="29" y="99"/>
                                </a:lnTo>
                                <a:lnTo>
                                  <a:pt x="36" y="99"/>
                                </a:lnTo>
                                <a:lnTo>
                                  <a:pt x="40" y="99"/>
                                </a:lnTo>
                                <a:lnTo>
                                  <a:pt x="42" y="97"/>
                                </a:lnTo>
                                <a:lnTo>
                                  <a:pt x="46" y="97"/>
                                </a:lnTo>
                                <a:lnTo>
                                  <a:pt x="48" y="95"/>
                                </a:lnTo>
                                <a:lnTo>
                                  <a:pt x="51" y="94"/>
                                </a:lnTo>
                                <a:lnTo>
                                  <a:pt x="52" y="91"/>
                                </a:lnTo>
                                <a:lnTo>
                                  <a:pt x="53" y="89"/>
                                </a:lnTo>
                                <a:lnTo>
                                  <a:pt x="53" y="86"/>
                                </a:lnTo>
                                <a:lnTo>
                                  <a:pt x="52" y="83"/>
                                </a:lnTo>
                                <a:lnTo>
                                  <a:pt x="51" y="80"/>
                                </a:lnTo>
                                <a:lnTo>
                                  <a:pt x="48" y="78"/>
                                </a:lnTo>
                                <a:lnTo>
                                  <a:pt x="45" y="75"/>
                                </a:lnTo>
                                <a:lnTo>
                                  <a:pt x="41" y="73"/>
                                </a:lnTo>
                                <a:lnTo>
                                  <a:pt x="36" y="72"/>
                                </a:lnTo>
                                <a:lnTo>
                                  <a:pt x="32" y="70"/>
                                </a:lnTo>
                                <a:lnTo>
                                  <a:pt x="28" y="68"/>
                                </a:lnTo>
                                <a:lnTo>
                                  <a:pt x="23" y="65"/>
                                </a:lnTo>
                                <a:lnTo>
                                  <a:pt x="18" y="63"/>
                                </a:lnTo>
                                <a:lnTo>
                                  <a:pt x="13" y="61"/>
                                </a:lnTo>
                                <a:lnTo>
                                  <a:pt x="9" y="57"/>
                                </a:lnTo>
                                <a:lnTo>
                                  <a:pt x="5" y="53"/>
                                </a:lnTo>
                                <a:lnTo>
                                  <a:pt x="3" y="47"/>
                                </a:lnTo>
                                <a:lnTo>
                                  <a:pt x="2" y="42"/>
                                </a:lnTo>
                                <a:lnTo>
                                  <a:pt x="2" y="35"/>
                                </a:lnTo>
                                <a:lnTo>
                                  <a:pt x="2" y="27"/>
                                </a:lnTo>
                                <a:lnTo>
                                  <a:pt x="4" y="20"/>
                                </a:lnTo>
                                <a:lnTo>
                                  <a:pt x="8" y="14"/>
                                </a:lnTo>
                                <a:lnTo>
                                  <a:pt x="13" y="9"/>
                                </a:lnTo>
                                <a:lnTo>
                                  <a:pt x="19" y="5"/>
                                </a:lnTo>
                                <a:lnTo>
                                  <a:pt x="26" y="3"/>
                                </a:lnTo>
                                <a:lnTo>
                                  <a:pt x="35" y="0"/>
                                </a:lnTo>
                                <a:lnTo>
                                  <a:pt x="45" y="0"/>
                                </a:lnTo>
                                <a:lnTo>
                                  <a:pt x="50" y="0"/>
                                </a:lnTo>
                                <a:lnTo>
                                  <a:pt x="55" y="0"/>
                                </a:lnTo>
                                <a:lnTo>
                                  <a:pt x="60" y="1"/>
                                </a:lnTo>
                                <a:lnTo>
                                  <a:pt x="63" y="3"/>
                                </a:lnTo>
                                <a:lnTo>
                                  <a:pt x="67" y="4"/>
                                </a:lnTo>
                                <a:lnTo>
                                  <a:pt x="69" y="5"/>
                                </a:lnTo>
                                <a:lnTo>
                                  <a:pt x="72" y="6"/>
                                </a:lnTo>
                                <a:lnTo>
                                  <a:pt x="73" y="6"/>
                                </a:lnTo>
                                <a:lnTo>
                                  <a:pt x="74" y="8"/>
                                </a:lnTo>
                                <a:lnTo>
                                  <a:pt x="76" y="9"/>
                                </a:lnTo>
                                <a:lnTo>
                                  <a:pt x="76" y="10"/>
                                </a:lnTo>
                                <a:lnTo>
                                  <a:pt x="76" y="11"/>
                                </a:lnTo>
                                <a:lnTo>
                                  <a:pt x="77" y="12"/>
                                </a:lnTo>
                                <a:lnTo>
                                  <a:pt x="77" y="14"/>
                                </a:lnTo>
                                <a:lnTo>
                                  <a:pt x="77" y="16"/>
                                </a:lnTo>
                                <a:lnTo>
                                  <a:pt x="77" y="19"/>
                                </a:lnTo>
                                <a:lnTo>
                                  <a:pt x="77" y="21"/>
                                </a:lnTo>
                                <a:lnTo>
                                  <a:pt x="77" y="24"/>
                                </a:lnTo>
                                <a:lnTo>
                                  <a:pt x="76" y="26"/>
                                </a:lnTo>
                                <a:lnTo>
                                  <a:pt x="76" y="27"/>
                                </a:lnTo>
                                <a:lnTo>
                                  <a:pt x="76" y="28"/>
                                </a:lnTo>
                                <a:lnTo>
                                  <a:pt x="74" y="28"/>
                                </a:lnTo>
                                <a:lnTo>
                                  <a:pt x="74" y="28"/>
                                </a:lnTo>
                                <a:lnTo>
                                  <a:pt x="73" y="28"/>
                                </a:lnTo>
                                <a:lnTo>
                                  <a:pt x="72" y="28"/>
                                </a:lnTo>
                                <a:lnTo>
                                  <a:pt x="69" y="27"/>
                                </a:lnTo>
                                <a:lnTo>
                                  <a:pt x="67" y="26"/>
                                </a:lnTo>
                                <a:lnTo>
                                  <a:pt x="63" y="25"/>
                                </a:lnTo>
                                <a:lnTo>
                                  <a:pt x="61" y="24"/>
                                </a:lnTo>
                                <a:lnTo>
                                  <a:pt x="56" y="22"/>
                                </a:lnTo>
                                <a:lnTo>
                                  <a:pt x="51" y="21"/>
                                </a:lnTo>
                                <a:lnTo>
                                  <a:pt x="46" y="21"/>
                                </a:lnTo>
                                <a:lnTo>
                                  <a:pt x="42" y="21"/>
                                </a:lnTo>
                                <a:lnTo>
                                  <a:pt x="39" y="22"/>
                                </a:lnTo>
                                <a:lnTo>
                                  <a:pt x="36" y="22"/>
                                </a:lnTo>
                                <a:lnTo>
                                  <a:pt x="34" y="25"/>
                                </a:lnTo>
                                <a:lnTo>
                                  <a:pt x="32" y="26"/>
                                </a:lnTo>
                                <a:lnTo>
                                  <a:pt x="31" y="28"/>
                                </a:lnTo>
                                <a:lnTo>
                                  <a:pt x="30" y="30"/>
                                </a:lnTo>
                                <a:lnTo>
                                  <a:pt x="30" y="32"/>
                                </a:lnTo>
                                <a:lnTo>
                                  <a:pt x="30" y="36"/>
                                </a:lnTo>
                                <a:lnTo>
                                  <a:pt x="32" y="38"/>
                                </a:lnTo>
                                <a:lnTo>
                                  <a:pt x="35" y="41"/>
                                </a:lnTo>
                                <a:lnTo>
                                  <a:pt x="39" y="43"/>
                                </a:lnTo>
                                <a:lnTo>
                                  <a:pt x="42" y="46"/>
                                </a:lnTo>
                                <a:lnTo>
                                  <a:pt x="46" y="47"/>
                                </a:lnTo>
                                <a:lnTo>
                                  <a:pt x="51" y="48"/>
                                </a:lnTo>
                                <a:lnTo>
                                  <a:pt x="56" y="51"/>
                                </a:lnTo>
                                <a:lnTo>
                                  <a:pt x="61" y="53"/>
                                </a:lnTo>
                                <a:lnTo>
                                  <a:pt x="66" y="56"/>
                                </a:lnTo>
                                <a:lnTo>
                                  <a:pt x="71" y="58"/>
                                </a:lnTo>
                                <a:lnTo>
                                  <a:pt x="74" y="62"/>
                                </a:lnTo>
                                <a:lnTo>
                                  <a:pt x="78" y="65"/>
                                </a:lnTo>
                                <a:lnTo>
                                  <a:pt x="80" y="70"/>
                                </a:lnTo>
                                <a:lnTo>
                                  <a:pt x="82" y="77"/>
                                </a:lnTo>
                                <a:lnTo>
                                  <a:pt x="83" y="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27" name="Freeform 1194"/>
                        <wps:cNvSpPr>
                          <a:spLocks noEditPoints="1"/>
                        </wps:cNvSpPr>
                        <wps:spPr bwMode="auto">
                          <a:xfrm>
                            <a:off x="479425" y="1989137"/>
                            <a:ext cx="60325" cy="63500"/>
                          </a:xfrm>
                          <a:custGeom>
                            <a:avLst/>
                            <a:gdLst>
                              <a:gd name="T0" fmla="*/ 114 w 114"/>
                              <a:gd name="T1" fmla="*/ 73 h 121"/>
                              <a:gd name="T2" fmla="*/ 107 w 114"/>
                              <a:gd name="T3" fmla="*/ 95 h 121"/>
                              <a:gd name="T4" fmla="*/ 92 w 114"/>
                              <a:gd name="T5" fmla="*/ 111 h 121"/>
                              <a:gd name="T6" fmla="*/ 70 w 114"/>
                              <a:gd name="T7" fmla="*/ 120 h 121"/>
                              <a:gd name="T8" fmla="*/ 42 w 114"/>
                              <a:gd name="T9" fmla="*/ 120 h 121"/>
                              <a:gd name="T10" fmla="*/ 21 w 114"/>
                              <a:gd name="T11" fmla="*/ 112 h 121"/>
                              <a:gd name="T12" fmla="*/ 7 w 114"/>
                              <a:gd name="T13" fmla="*/ 97 h 121"/>
                              <a:gd name="T14" fmla="*/ 0 w 114"/>
                              <a:gd name="T15" fmla="*/ 75 h 121"/>
                              <a:gd name="T16" fmla="*/ 0 w 114"/>
                              <a:gd name="T17" fmla="*/ 48 h 121"/>
                              <a:gd name="T18" fmla="*/ 7 w 114"/>
                              <a:gd name="T19" fmla="*/ 26 h 121"/>
                              <a:gd name="T20" fmla="*/ 22 w 114"/>
                              <a:gd name="T21" fmla="*/ 9 h 121"/>
                              <a:gd name="T22" fmla="*/ 44 w 114"/>
                              <a:gd name="T23" fmla="*/ 0 h 121"/>
                              <a:gd name="T24" fmla="*/ 73 w 114"/>
                              <a:gd name="T25" fmla="*/ 0 h 121"/>
                              <a:gd name="T26" fmla="*/ 94 w 114"/>
                              <a:gd name="T27" fmla="*/ 8 h 121"/>
                              <a:gd name="T28" fmla="*/ 107 w 114"/>
                              <a:gd name="T29" fmla="*/ 24 h 121"/>
                              <a:gd name="T30" fmla="*/ 114 w 114"/>
                              <a:gd name="T31" fmla="*/ 46 h 121"/>
                              <a:gd name="T32" fmla="*/ 84 w 114"/>
                              <a:gd name="T33" fmla="*/ 61 h 121"/>
                              <a:gd name="T34" fmla="*/ 82 w 114"/>
                              <a:gd name="T35" fmla="*/ 46 h 121"/>
                              <a:gd name="T36" fmla="*/ 78 w 114"/>
                              <a:gd name="T37" fmla="*/ 35 h 121"/>
                              <a:gd name="T38" fmla="*/ 70 w 114"/>
                              <a:gd name="T39" fmla="*/ 26 h 121"/>
                              <a:gd name="T40" fmla="*/ 58 w 114"/>
                              <a:gd name="T41" fmla="*/ 24 h 121"/>
                              <a:gd name="T42" fmla="*/ 46 w 114"/>
                              <a:gd name="T43" fmla="*/ 26 h 121"/>
                              <a:gd name="T44" fmla="*/ 37 w 114"/>
                              <a:gd name="T45" fmla="*/ 33 h 121"/>
                              <a:gd name="T46" fmla="*/ 32 w 114"/>
                              <a:gd name="T47" fmla="*/ 44 h 121"/>
                              <a:gd name="T48" fmla="*/ 31 w 114"/>
                              <a:gd name="T49" fmla="*/ 61 h 121"/>
                              <a:gd name="T50" fmla="*/ 32 w 114"/>
                              <a:gd name="T51" fmla="*/ 74 h 121"/>
                              <a:gd name="T52" fmla="*/ 37 w 114"/>
                              <a:gd name="T53" fmla="*/ 86 h 121"/>
                              <a:gd name="T54" fmla="*/ 44 w 114"/>
                              <a:gd name="T55" fmla="*/ 94 h 121"/>
                              <a:gd name="T56" fmla="*/ 57 w 114"/>
                              <a:gd name="T57" fmla="*/ 96 h 121"/>
                              <a:gd name="T58" fmla="*/ 69 w 114"/>
                              <a:gd name="T59" fmla="*/ 94 h 121"/>
                              <a:gd name="T60" fmla="*/ 78 w 114"/>
                              <a:gd name="T61" fmla="*/ 86 h 121"/>
                              <a:gd name="T62" fmla="*/ 82 w 114"/>
                              <a:gd name="T63" fmla="*/ 75 h 121"/>
                              <a:gd name="T64" fmla="*/ 84 w 114"/>
                              <a:gd name="T65" fmla="*/ 61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14" h="121">
                                <a:moveTo>
                                  <a:pt x="114" y="59"/>
                                </a:moveTo>
                                <a:lnTo>
                                  <a:pt x="114" y="73"/>
                                </a:lnTo>
                                <a:lnTo>
                                  <a:pt x="111" y="84"/>
                                </a:lnTo>
                                <a:lnTo>
                                  <a:pt x="107" y="95"/>
                                </a:lnTo>
                                <a:lnTo>
                                  <a:pt x="100" y="104"/>
                                </a:lnTo>
                                <a:lnTo>
                                  <a:pt x="92" y="111"/>
                                </a:lnTo>
                                <a:lnTo>
                                  <a:pt x="81" y="116"/>
                                </a:lnTo>
                                <a:lnTo>
                                  <a:pt x="70" y="120"/>
                                </a:lnTo>
                                <a:lnTo>
                                  <a:pt x="55" y="121"/>
                                </a:lnTo>
                                <a:lnTo>
                                  <a:pt x="42" y="120"/>
                                </a:lnTo>
                                <a:lnTo>
                                  <a:pt x="31" y="117"/>
                                </a:lnTo>
                                <a:lnTo>
                                  <a:pt x="21" y="112"/>
                                </a:lnTo>
                                <a:lnTo>
                                  <a:pt x="13" y="105"/>
                                </a:lnTo>
                                <a:lnTo>
                                  <a:pt x="7" y="97"/>
                                </a:lnTo>
                                <a:lnTo>
                                  <a:pt x="4" y="86"/>
                                </a:lnTo>
                                <a:lnTo>
                                  <a:pt x="0" y="75"/>
                                </a:lnTo>
                                <a:lnTo>
                                  <a:pt x="0" y="62"/>
                                </a:lnTo>
                                <a:lnTo>
                                  <a:pt x="0" y="48"/>
                                </a:lnTo>
                                <a:lnTo>
                                  <a:pt x="4" y="36"/>
                                </a:lnTo>
                                <a:lnTo>
                                  <a:pt x="7" y="26"/>
                                </a:lnTo>
                                <a:lnTo>
                                  <a:pt x="15" y="17"/>
                                </a:lnTo>
                                <a:lnTo>
                                  <a:pt x="22" y="9"/>
                                </a:lnTo>
                                <a:lnTo>
                                  <a:pt x="33" y="4"/>
                                </a:lnTo>
                                <a:lnTo>
                                  <a:pt x="44" y="0"/>
                                </a:lnTo>
                                <a:lnTo>
                                  <a:pt x="59" y="0"/>
                                </a:lnTo>
                                <a:lnTo>
                                  <a:pt x="73" y="0"/>
                                </a:lnTo>
                                <a:lnTo>
                                  <a:pt x="84" y="4"/>
                                </a:lnTo>
                                <a:lnTo>
                                  <a:pt x="94" y="8"/>
                                </a:lnTo>
                                <a:lnTo>
                                  <a:pt x="101" y="15"/>
                                </a:lnTo>
                                <a:lnTo>
                                  <a:pt x="107" y="24"/>
                                </a:lnTo>
                                <a:lnTo>
                                  <a:pt x="111" y="33"/>
                                </a:lnTo>
                                <a:lnTo>
                                  <a:pt x="114" y="46"/>
                                </a:lnTo>
                                <a:lnTo>
                                  <a:pt x="114" y="59"/>
                                </a:lnTo>
                                <a:close/>
                                <a:moveTo>
                                  <a:pt x="84" y="61"/>
                                </a:moveTo>
                                <a:lnTo>
                                  <a:pt x="84" y="53"/>
                                </a:lnTo>
                                <a:lnTo>
                                  <a:pt x="82" y="46"/>
                                </a:lnTo>
                                <a:lnTo>
                                  <a:pt x="81" y="40"/>
                                </a:lnTo>
                                <a:lnTo>
                                  <a:pt x="78" y="35"/>
                                </a:lnTo>
                                <a:lnTo>
                                  <a:pt x="75" y="30"/>
                                </a:lnTo>
                                <a:lnTo>
                                  <a:pt x="70" y="26"/>
                                </a:lnTo>
                                <a:lnTo>
                                  <a:pt x="64" y="24"/>
                                </a:lnTo>
                                <a:lnTo>
                                  <a:pt x="58" y="24"/>
                                </a:lnTo>
                                <a:lnTo>
                                  <a:pt x="50" y="24"/>
                                </a:lnTo>
                                <a:lnTo>
                                  <a:pt x="46" y="26"/>
                                </a:lnTo>
                                <a:lnTo>
                                  <a:pt x="41" y="28"/>
                                </a:lnTo>
                                <a:lnTo>
                                  <a:pt x="37" y="33"/>
                                </a:lnTo>
                                <a:lnTo>
                                  <a:pt x="34" y="38"/>
                                </a:lnTo>
                                <a:lnTo>
                                  <a:pt x="32" y="44"/>
                                </a:lnTo>
                                <a:lnTo>
                                  <a:pt x="31" y="52"/>
                                </a:lnTo>
                                <a:lnTo>
                                  <a:pt x="31" y="61"/>
                                </a:lnTo>
                                <a:lnTo>
                                  <a:pt x="31" y="68"/>
                                </a:lnTo>
                                <a:lnTo>
                                  <a:pt x="32" y="74"/>
                                </a:lnTo>
                                <a:lnTo>
                                  <a:pt x="33" y="81"/>
                                </a:lnTo>
                                <a:lnTo>
                                  <a:pt x="37" y="86"/>
                                </a:lnTo>
                                <a:lnTo>
                                  <a:pt x="39" y="91"/>
                                </a:lnTo>
                                <a:lnTo>
                                  <a:pt x="44" y="94"/>
                                </a:lnTo>
                                <a:lnTo>
                                  <a:pt x="50" y="96"/>
                                </a:lnTo>
                                <a:lnTo>
                                  <a:pt x="57" y="96"/>
                                </a:lnTo>
                                <a:lnTo>
                                  <a:pt x="64" y="96"/>
                                </a:lnTo>
                                <a:lnTo>
                                  <a:pt x="69" y="94"/>
                                </a:lnTo>
                                <a:lnTo>
                                  <a:pt x="74" y="91"/>
                                </a:lnTo>
                                <a:lnTo>
                                  <a:pt x="78" y="86"/>
                                </a:lnTo>
                                <a:lnTo>
                                  <a:pt x="80" y="81"/>
                                </a:lnTo>
                                <a:lnTo>
                                  <a:pt x="82" y="75"/>
                                </a:lnTo>
                                <a:lnTo>
                                  <a:pt x="84" y="69"/>
                                </a:lnTo>
                                <a:lnTo>
                                  <a:pt x="84" y="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28" name="Freeform 1195"/>
                        <wps:cNvSpPr>
                          <a:spLocks/>
                        </wps:cNvSpPr>
                        <wps:spPr bwMode="auto">
                          <a:xfrm>
                            <a:off x="552450" y="1989137"/>
                            <a:ext cx="90488" cy="61913"/>
                          </a:xfrm>
                          <a:custGeom>
                            <a:avLst/>
                            <a:gdLst>
                              <a:gd name="T0" fmla="*/ 171 w 171"/>
                              <a:gd name="T1" fmla="*/ 115 h 118"/>
                              <a:gd name="T2" fmla="*/ 170 w 171"/>
                              <a:gd name="T3" fmla="*/ 117 h 118"/>
                              <a:gd name="T4" fmla="*/ 166 w 171"/>
                              <a:gd name="T5" fmla="*/ 118 h 118"/>
                              <a:gd name="T6" fmla="*/ 160 w 171"/>
                              <a:gd name="T7" fmla="*/ 118 h 118"/>
                              <a:gd name="T8" fmla="*/ 151 w 171"/>
                              <a:gd name="T9" fmla="*/ 118 h 118"/>
                              <a:gd name="T10" fmla="*/ 146 w 171"/>
                              <a:gd name="T11" fmla="*/ 118 h 118"/>
                              <a:gd name="T12" fmla="*/ 143 w 171"/>
                              <a:gd name="T13" fmla="*/ 117 h 118"/>
                              <a:gd name="T14" fmla="*/ 142 w 171"/>
                              <a:gd name="T15" fmla="*/ 115 h 118"/>
                              <a:gd name="T16" fmla="*/ 142 w 171"/>
                              <a:gd name="T17" fmla="*/ 51 h 118"/>
                              <a:gd name="T18" fmla="*/ 140 w 171"/>
                              <a:gd name="T19" fmla="*/ 41 h 118"/>
                              <a:gd name="T20" fmla="*/ 137 w 171"/>
                              <a:gd name="T21" fmla="*/ 32 h 118"/>
                              <a:gd name="T22" fmla="*/ 132 w 171"/>
                              <a:gd name="T23" fmla="*/ 27 h 118"/>
                              <a:gd name="T24" fmla="*/ 124 w 171"/>
                              <a:gd name="T25" fmla="*/ 26 h 118"/>
                              <a:gd name="T26" fmla="*/ 113 w 171"/>
                              <a:gd name="T27" fmla="*/ 30 h 118"/>
                              <a:gd name="T28" fmla="*/ 101 w 171"/>
                              <a:gd name="T29" fmla="*/ 42 h 118"/>
                              <a:gd name="T30" fmla="*/ 101 w 171"/>
                              <a:gd name="T31" fmla="*/ 115 h 118"/>
                              <a:gd name="T32" fmla="*/ 100 w 171"/>
                              <a:gd name="T33" fmla="*/ 117 h 118"/>
                              <a:gd name="T34" fmla="*/ 96 w 171"/>
                              <a:gd name="T35" fmla="*/ 118 h 118"/>
                              <a:gd name="T36" fmla="*/ 90 w 171"/>
                              <a:gd name="T37" fmla="*/ 118 h 118"/>
                              <a:gd name="T38" fmla="*/ 81 w 171"/>
                              <a:gd name="T39" fmla="*/ 118 h 118"/>
                              <a:gd name="T40" fmla="*/ 76 w 171"/>
                              <a:gd name="T41" fmla="*/ 118 h 118"/>
                              <a:gd name="T42" fmla="*/ 73 w 171"/>
                              <a:gd name="T43" fmla="*/ 117 h 118"/>
                              <a:gd name="T44" fmla="*/ 71 w 171"/>
                              <a:gd name="T45" fmla="*/ 115 h 118"/>
                              <a:gd name="T46" fmla="*/ 71 w 171"/>
                              <a:gd name="T47" fmla="*/ 51 h 118"/>
                              <a:gd name="T48" fmla="*/ 70 w 171"/>
                              <a:gd name="T49" fmla="*/ 41 h 118"/>
                              <a:gd name="T50" fmla="*/ 66 w 171"/>
                              <a:gd name="T51" fmla="*/ 32 h 118"/>
                              <a:gd name="T52" fmla="*/ 61 w 171"/>
                              <a:gd name="T53" fmla="*/ 27 h 118"/>
                              <a:gd name="T54" fmla="*/ 54 w 171"/>
                              <a:gd name="T55" fmla="*/ 26 h 118"/>
                              <a:gd name="T56" fmla="*/ 43 w 171"/>
                              <a:gd name="T57" fmla="*/ 30 h 118"/>
                              <a:gd name="T58" fmla="*/ 31 w 171"/>
                              <a:gd name="T59" fmla="*/ 42 h 118"/>
                              <a:gd name="T60" fmla="*/ 31 w 171"/>
                              <a:gd name="T61" fmla="*/ 115 h 118"/>
                              <a:gd name="T62" fmla="*/ 29 w 171"/>
                              <a:gd name="T63" fmla="*/ 117 h 118"/>
                              <a:gd name="T64" fmla="*/ 26 w 171"/>
                              <a:gd name="T65" fmla="*/ 118 h 118"/>
                              <a:gd name="T66" fmla="*/ 20 w 171"/>
                              <a:gd name="T67" fmla="*/ 118 h 118"/>
                              <a:gd name="T68" fmla="*/ 11 w 171"/>
                              <a:gd name="T69" fmla="*/ 118 h 118"/>
                              <a:gd name="T70" fmla="*/ 6 w 171"/>
                              <a:gd name="T71" fmla="*/ 118 h 118"/>
                              <a:gd name="T72" fmla="*/ 2 w 171"/>
                              <a:gd name="T73" fmla="*/ 117 h 118"/>
                              <a:gd name="T74" fmla="*/ 1 w 171"/>
                              <a:gd name="T75" fmla="*/ 115 h 118"/>
                              <a:gd name="T76" fmla="*/ 0 w 171"/>
                              <a:gd name="T77" fmla="*/ 6 h 118"/>
                              <a:gd name="T78" fmla="*/ 1 w 171"/>
                              <a:gd name="T79" fmla="*/ 5 h 118"/>
                              <a:gd name="T80" fmla="*/ 4 w 171"/>
                              <a:gd name="T81" fmla="*/ 3 h 118"/>
                              <a:gd name="T82" fmla="*/ 7 w 171"/>
                              <a:gd name="T83" fmla="*/ 3 h 118"/>
                              <a:gd name="T84" fmla="*/ 13 w 171"/>
                              <a:gd name="T85" fmla="*/ 1 h 118"/>
                              <a:gd name="T86" fmla="*/ 20 w 171"/>
                              <a:gd name="T87" fmla="*/ 3 h 118"/>
                              <a:gd name="T88" fmla="*/ 23 w 171"/>
                              <a:gd name="T89" fmla="*/ 3 h 118"/>
                              <a:gd name="T90" fmla="*/ 26 w 171"/>
                              <a:gd name="T91" fmla="*/ 5 h 118"/>
                              <a:gd name="T92" fmla="*/ 26 w 171"/>
                              <a:gd name="T93" fmla="*/ 6 h 118"/>
                              <a:gd name="T94" fmla="*/ 36 w 171"/>
                              <a:gd name="T95" fmla="*/ 10 h 118"/>
                              <a:gd name="T96" fmla="*/ 53 w 171"/>
                              <a:gd name="T97" fmla="*/ 0 h 118"/>
                              <a:gd name="T98" fmla="*/ 69 w 171"/>
                              <a:gd name="T99" fmla="*/ 0 h 118"/>
                              <a:gd name="T100" fmla="*/ 80 w 171"/>
                              <a:gd name="T101" fmla="*/ 3 h 118"/>
                              <a:gd name="T102" fmla="*/ 87 w 171"/>
                              <a:gd name="T103" fmla="*/ 8 h 118"/>
                              <a:gd name="T104" fmla="*/ 93 w 171"/>
                              <a:gd name="T105" fmla="*/ 15 h 118"/>
                              <a:gd name="T106" fmla="*/ 101 w 171"/>
                              <a:gd name="T107" fmla="*/ 15 h 118"/>
                              <a:gd name="T108" fmla="*/ 111 w 171"/>
                              <a:gd name="T109" fmla="*/ 8 h 118"/>
                              <a:gd name="T110" fmla="*/ 119 w 171"/>
                              <a:gd name="T111" fmla="*/ 3 h 118"/>
                              <a:gd name="T112" fmla="*/ 128 w 171"/>
                              <a:gd name="T113" fmla="*/ 0 h 118"/>
                              <a:gd name="T114" fmla="*/ 143 w 171"/>
                              <a:gd name="T115" fmla="*/ 0 h 118"/>
                              <a:gd name="T116" fmla="*/ 158 w 171"/>
                              <a:gd name="T117" fmla="*/ 8 h 118"/>
                              <a:gd name="T118" fmla="*/ 167 w 171"/>
                              <a:gd name="T119" fmla="*/ 20 h 118"/>
                              <a:gd name="T120" fmla="*/ 171 w 171"/>
                              <a:gd name="T121" fmla="*/ 36 h 118"/>
                              <a:gd name="T122" fmla="*/ 171 w 171"/>
                              <a:gd name="T123" fmla="*/ 113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71" h="118">
                                <a:moveTo>
                                  <a:pt x="171" y="113"/>
                                </a:moveTo>
                                <a:lnTo>
                                  <a:pt x="171" y="115"/>
                                </a:lnTo>
                                <a:lnTo>
                                  <a:pt x="170" y="116"/>
                                </a:lnTo>
                                <a:lnTo>
                                  <a:pt x="170" y="117"/>
                                </a:lnTo>
                                <a:lnTo>
                                  <a:pt x="169" y="117"/>
                                </a:lnTo>
                                <a:lnTo>
                                  <a:pt x="166" y="118"/>
                                </a:lnTo>
                                <a:lnTo>
                                  <a:pt x="164" y="118"/>
                                </a:lnTo>
                                <a:lnTo>
                                  <a:pt x="160" y="118"/>
                                </a:lnTo>
                                <a:lnTo>
                                  <a:pt x="156" y="118"/>
                                </a:lnTo>
                                <a:lnTo>
                                  <a:pt x="151" y="118"/>
                                </a:lnTo>
                                <a:lnTo>
                                  <a:pt x="149" y="118"/>
                                </a:lnTo>
                                <a:lnTo>
                                  <a:pt x="146" y="118"/>
                                </a:lnTo>
                                <a:lnTo>
                                  <a:pt x="144" y="117"/>
                                </a:lnTo>
                                <a:lnTo>
                                  <a:pt x="143" y="117"/>
                                </a:lnTo>
                                <a:lnTo>
                                  <a:pt x="142" y="116"/>
                                </a:lnTo>
                                <a:lnTo>
                                  <a:pt x="142" y="115"/>
                                </a:lnTo>
                                <a:lnTo>
                                  <a:pt x="142" y="113"/>
                                </a:lnTo>
                                <a:lnTo>
                                  <a:pt x="142" y="51"/>
                                </a:lnTo>
                                <a:lnTo>
                                  <a:pt x="140" y="44"/>
                                </a:lnTo>
                                <a:lnTo>
                                  <a:pt x="140" y="41"/>
                                </a:lnTo>
                                <a:lnTo>
                                  <a:pt x="139" y="36"/>
                                </a:lnTo>
                                <a:lnTo>
                                  <a:pt x="137" y="32"/>
                                </a:lnTo>
                                <a:lnTo>
                                  <a:pt x="134" y="30"/>
                                </a:lnTo>
                                <a:lnTo>
                                  <a:pt x="132" y="27"/>
                                </a:lnTo>
                                <a:lnTo>
                                  <a:pt x="128" y="26"/>
                                </a:lnTo>
                                <a:lnTo>
                                  <a:pt x="124" y="26"/>
                                </a:lnTo>
                                <a:lnTo>
                                  <a:pt x="118" y="27"/>
                                </a:lnTo>
                                <a:lnTo>
                                  <a:pt x="113" y="30"/>
                                </a:lnTo>
                                <a:lnTo>
                                  <a:pt x="107" y="35"/>
                                </a:lnTo>
                                <a:lnTo>
                                  <a:pt x="101" y="42"/>
                                </a:lnTo>
                                <a:lnTo>
                                  <a:pt x="101" y="113"/>
                                </a:lnTo>
                                <a:lnTo>
                                  <a:pt x="101" y="115"/>
                                </a:lnTo>
                                <a:lnTo>
                                  <a:pt x="100" y="116"/>
                                </a:lnTo>
                                <a:lnTo>
                                  <a:pt x="100" y="117"/>
                                </a:lnTo>
                                <a:lnTo>
                                  <a:pt x="97" y="117"/>
                                </a:lnTo>
                                <a:lnTo>
                                  <a:pt x="96" y="118"/>
                                </a:lnTo>
                                <a:lnTo>
                                  <a:pt x="93" y="118"/>
                                </a:lnTo>
                                <a:lnTo>
                                  <a:pt x="90" y="118"/>
                                </a:lnTo>
                                <a:lnTo>
                                  <a:pt x="86" y="118"/>
                                </a:lnTo>
                                <a:lnTo>
                                  <a:pt x="81" y="118"/>
                                </a:lnTo>
                                <a:lnTo>
                                  <a:pt x="79" y="118"/>
                                </a:lnTo>
                                <a:lnTo>
                                  <a:pt x="76" y="118"/>
                                </a:lnTo>
                                <a:lnTo>
                                  <a:pt x="74" y="117"/>
                                </a:lnTo>
                                <a:lnTo>
                                  <a:pt x="73" y="117"/>
                                </a:lnTo>
                                <a:lnTo>
                                  <a:pt x="71" y="116"/>
                                </a:lnTo>
                                <a:lnTo>
                                  <a:pt x="71" y="115"/>
                                </a:lnTo>
                                <a:lnTo>
                                  <a:pt x="71" y="113"/>
                                </a:lnTo>
                                <a:lnTo>
                                  <a:pt x="71" y="51"/>
                                </a:lnTo>
                                <a:lnTo>
                                  <a:pt x="70" y="44"/>
                                </a:lnTo>
                                <a:lnTo>
                                  <a:pt x="70" y="41"/>
                                </a:lnTo>
                                <a:lnTo>
                                  <a:pt x="69" y="36"/>
                                </a:lnTo>
                                <a:lnTo>
                                  <a:pt x="66" y="32"/>
                                </a:lnTo>
                                <a:lnTo>
                                  <a:pt x="64" y="30"/>
                                </a:lnTo>
                                <a:lnTo>
                                  <a:pt x="61" y="27"/>
                                </a:lnTo>
                                <a:lnTo>
                                  <a:pt x="58" y="26"/>
                                </a:lnTo>
                                <a:lnTo>
                                  <a:pt x="54" y="26"/>
                                </a:lnTo>
                                <a:lnTo>
                                  <a:pt x="48" y="27"/>
                                </a:lnTo>
                                <a:lnTo>
                                  <a:pt x="43" y="30"/>
                                </a:lnTo>
                                <a:lnTo>
                                  <a:pt x="37" y="35"/>
                                </a:lnTo>
                                <a:lnTo>
                                  <a:pt x="31" y="42"/>
                                </a:lnTo>
                                <a:lnTo>
                                  <a:pt x="31" y="113"/>
                                </a:lnTo>
                                <a:lnTo>
                                  <a:pt x="31" y="115"/>
                                </a:lnTo>
                                <a:lnTo>
                                  <a:pt x="31" y="116"/>
                                </a:lnTo>
                                <a:lnTo>
                                  <a:pt x="29" y="117"/>
                                </a:lnTo>
                                <a:lnTo>
                                  <a:pt x="27" y="117"/>
                                </a:lnTo>
                                <a:lnTo>
                                  <a:pt x="26" y="118"/>
                                </a:lnTo>
                                <a:lnTo>
                                  <a:pt x="23" y="118"/>
                                </a:lnTo>
                                <a:lnTo>
                                  <a:pt x="20" y="118"/>
                                </a:lnTo>
                                <a:lnTo>
                                  <a:pt x="16" y="118"/>
                                </a:lnTo>
                                <a:lnTo>
                                  <a:pt x="11" y="118"/>
                                </a:lnTo>
                                <a:lnTo>
                                  <a:pt x="9" y="118"/>
                                </a:lnTo>
                                <a:lnTo>
                                  <a:pt x="6" y="118"/>
                                </a:lnTo>
                                <a:lnTo>
                                  <a:pt x="4" y="117"/>
                                </a:lnTo>
                                <a:lnTo>
                                  <a:pt x="2" y="117"/>
                                </a:lnTo>
                                <a:lnTo>
                                  <a:pt x="1" y="116"/>
                                </a:lnTo>
                                <a:lnTo>
                                  <a:pt x="1" y="115"/>
                                </a:lnTo>
                                <a:lnTo>
                                  <a:pt x="0" y="113"/>
                                </a:lnTo>
                                <a:lnTo>
                                  <a:pt x="0" y="6"/>
                                </a:lnTo>
                                <a:lnTo>
                                  <a:pt x="1" y="5"/>
                                </a:lnTo>
                                <a:lnTo>
                                  <a:pt x="1" y="5"/>
                                </a:lnTo>
                                <a:lnTo>
                                  <a:pt x="2" y="4"/>
                                </a:lnTo>
                                <a:lnTo>
                                  <a:pt x="4" y="3"/>
                                </a:lnTo>
                                <a:lnTo>
                                  <a:pt x="5" y="3"/>
                                </a:lnTo>
                                <a:lnTo>
                                  <a:pt x="7" y="3"/>
                                </a:lnTo>
                                <a:lnTo>
                                  <a:pt x="10" y="1"/>
                                </a:lnTo>
                                <a:lnTo>
                                  <a:pt x="13" y="1"/>
                                </a:lnTo>
                                <a:lnTo>
                                  <a:pt x="17" y="1"/>
                                </a:lnTo>
                                <a:lnTo>
                                  <a:pt x="20" y="3"/>
                                </a:lnTo>
                                <a:lnTo>
                                  <a:pt x="22" y="3"/>
                                </a:lnTo>
                                <a:lnTo>
                                  <a:pt x="23" y="3"/>
                                </a:lnTo>
                                <a:lnTo>
                                  <a:pt x="25" y="4"/>
                                </a:lnTo>
                                <a:lnTo>
                                  <a:pt x="26" y="5"/>
                                </a:lnTo>
                                <a:lnTo>
                                  <a:pt x="26" y="5"/>
                                </a:lnTo>
                                <a:lnTo>
                                  <a:pt x="26" y="6"/>
                                </a:lnTo>
                                <a:lnTo>
                                  <a:pt x="26" y="19"/>
                                </a:lnTo>
                                <a:lnTo>
                                  <a:pt x="36" y="10"/>
                                </a:lnTo>
                                <a:lnTo>
                                  <a:pt x="44" y="5"/>
                                </a:lnTo>
                                <a:lnTo>
                                  <a:pt x="53" y="0"/>
                                </a:lnTo>
                                <a:lnTo>
                                  <a:pt x="63" y="0"/>
                                </a:lnTo>
                                <a:lnTo>
                                  <a:pt x="69" y="0"/>
                                </a:lnTo>
                                <a:lnTo>
                                  <a:pt x="75" y="1"/>
                                </a:lnTo>
                                <a:lnTo>
                                  <a:pt x="80" y="3"/>
                                </a:lnTo>
                                <a:lnTo>
                                  <a:pt x="84" y="5"/>
                                </a:lnTo>
                                <a:lnTo>
                                  <a:pt x="87" y="8"/>
                                </a:lnTo>
                                <a:lnTo>
                                  <a:pt x="91" y="11"/>
                                </a:lnTo>
                                <a:lnTo>
                                  <a:pt x="93" y="15"/>
                                </a:lnTo>
                                <a:lnTo>
                                  <a:pt x="96" y="20"/>
                                </a:lnTo>
                                <a:lnTo>
                                  <a:pt x="101" y="15"/>
                                </a:lnTo>
                                <a:lnTo>
                                  <a:pt x="106" y="10"/>
                                </a:lnTo>
                                <a:lnTo>
                                  <a:pt x="111" y="8"/>
                                </a:lnTo>
                                <a:lnTo>
                                  <a:pt x="114" y="4"/>
                                </a:lnTo>
                                <a:lnTo>
                                  <a:pt x="119" y="3"/>
                                </a:lnTo>
                                <a:lnTo>
                                  <a:pt x="123" y="1"/>
                                </a:lnTo>
                                <a:lnTo>
                                  <a:pt x="128" y="0"/>
                                </a:lnTo>
                                <a:lnTo>
                                  <a:pt x="133" y="0"/>
                                </a:lnTo>
                                <a:lnTo>
                                  <a:pt x="143" y="0"/>
                                </a:lnTo>
                                <a:lnTo>
                                  <a:pt x="151" y="4"/>
                                </a:lnTo>
                                <a:lnTo>
                                  <a:pt x="158" y="8"/>
                                </a:lnTo>
                                <a:lnTo>
                                  <a:pt x="162" y="14"/>
                                </a:lnTo>
                                <a:lnTo>
                                  <a:pt x="167" y="20"/>
                                </a:lnTo>
                                <a:lnTo>
                                  <a:pt x="169" y="27"/>
                                </a:lnTo>
                                <a:lnTo>
                                  <a:pt x="171" y="36"/>
                                </a:lnTo>
                                <a:lnTo>
                                  <a:pt x="171" y="46"/>
                                </a:lnTo>
                                <a:lnTo>
                                  <a:pt x="171" y="1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29" name="Freeform 1196"/>
                        <wps:cNvSpPr>
                          <a:spLocks noEditPoints="1"/>
                        </wps:cNvSpPr>
                        <wps:spPr bwMode="auto">
                          <a:xfrm>
                            <a:off x="655638" y="1989137"/>
                            <a:ext cx="55563" cy="63500"/>
                          </a:xfrm>
                          <a:custGeom>
                            <a:avLst/>
                            <a:gdLst>
                              <a:gd name="T0" fmla="*/ 105 w 106"/>
                              <a:gd name="T1" fmla="*/ 62 h 121"/>
                              <a:gd name="T2" fmla="*/ 101 w 106"/>
                              <a:gd name="T3" fmla="*/ 68 h 121"/>
                              <a:gd name="T4" fmla="*/ 31 w 106"/>
                              <a:gd name="T5" fmla="*/ 68 h 121"/>
                              <a:gd name="T6" fmla="*/ 34 w 106"/>
                              <a:gd name="T7" fmla="*/ 80 h 121"/>
                              <a:gd name="T8" fmla="*/ 39 w 106"/>
                              <a:gd name="T9" fmla="*/ 90 h 121"/>
                              <a:gd name="T10" fmla="*/ 47 w 106"/>
                              <a:gd name="T11" fmla="*/ 96 h 121"/>
                              <a:gd name="T12" fmla="*/ 61 w 106"/>
                              <a:gd name="T13" fmla="*/ 97 h 121"/>
                              <a:gd name="T14" fmla="*/ 74 w 106"/>
                              <a:gd name="T15" fmla="*/ 96 h 121"/>
                              <a:gd name="T16" fmla="*/ 85 w 106"/>
                              <a:gd name="T17" fmla="*/ 94 h 121"/>
                              <a:gd name="T18" fmla="*/ 93 w 106"/>
                              <a:gd name="T19" fmla="*/ 91 h 121"/>
                              <a:gd name="T20" fmla="*/ 98 w 106"/>
                              <a:gd name="T21" fmla="*/ 90 h 121"/>
                              <a:gd name="T22" fmla="*/ 99 w 106"/>
                              <a:gd name="T23" fmla="*/ 91 h 121"/>
                              <a:gd name="T24" fmla="*/ 100 w 106"/>
                              <a:gd name="T25" fmla="*/ 93 h 121"/>
                              <a:gd name="T26" fmla="*/ 101 w 106"/>
                              <a:gd name="T27" fmla="*/ 95 h 121"/>
                              <a:gd name="T28" fmla="*/ 101 w 106"/>
                              <a:gd name="T29" fmla="*/ 100 h 121"/>
                              <a:gd name="T30" fmla="*/ 101 w 106"/>
                              <a:gd name="T31" fmla="*/ 105 h 121"/>
                              <a:gd name="T32" fmla="*/ 100 w 106"/>
                              <a:gd name="T33" fmla="*/ 109 h 121"/>
                              <a:gd name="T34" fmla="*/ 100 w 106"/>
                              <a:gd name="T35" fmla="*/ 111 h 121"/>
                              <a:gd name="T36" fmla="*/ 99 w 106"/>
                              <a:gd name="T37" fmla="*/ 112 h 121"/>
                              <a:gd name="T38" fmla="*/ 94 w 106"/>
                              <a:gd name="T39" fmla="*/ 115 h 121"/>
                              <a:gd name="T40" fmla="*/ 85 w 106"/>
                              <a:gd name="T41" fmla="*/ 117 h 121"/>
                              <a:gd name="T42" fmla="*/ 73 w 106"/>
                              <a:gd name="T43" fmla="*/ 120 h 121"/>
                              <a:gd name="T44" fmla="*/ 58 w 106"/>
                              <a:gd name="T45" fmla="*/ 121 h 121"/>
                              <a:gd name="T46" fmla="*/ 33 w 106"/>
                              <a:gd name="T47" fmla="*/ 117 h 121"/>
                              <a:gd name="T48" fmla="*/ 15 w 106"/>
                              <a:gd name="T49" fmla="*/ 106 h 121"/>
                              <a:gd name="T50" fmla="*/ 4 w 106"/>
                              <a:gd name="T51" fmla="*/ 88 h 121"/>
                              <a:gd name="T52" fmla="*/ 0 w 106"/>
                              <a:gd name="T53" fmla="*/ 62 h 121"/>
                              <a:gd name="T54" fmla="*/ 4 w 106"/>
                              <a:gd name="T55" fmla="*/ 36 h 121"/>
                              <a:gd name="T56" fmla="*/ 15 w 106"/>
                              <a:gd name="T57" fmla="*/ 16 h 121"/>
                              <a:gd name="T58" fmla="*/ 33 w 106"/>
                              <a:gd name="T59" fmla="*/ 4 h 121"/>
                              <a:gd name="T60" fmla="*/ 56 w 106"/>
                              <a:gd name="T61" fmla="*/ 0 h 121"/>
                              <a:gd name="T62" fmla="*/ 78 w 106"/>
                              <a:gd name="T63" fmla="*/ 4 h 121"/>
                              <a:gd name="T64" fmla="*/ 94 w 106"/>
                              <a:gd name="T65" fmla="*/ 15 h 121"/>
                              <a:gd name="T66" fmla="*/ 103 w 106"/>
                              <a:gd name="T67" fmla="*/ 31 h 121"/>
                              <a:gd name="T68" fmla="*/ 106 w 106"/>
                              <a:gd name="T69" fmla="*/ 52 h 121"/>
                              <a:gd name="T70" fmla="*/ 77 w 106"/>
                              <a:gd name="T71" fmla="*/ 48 h 121"/>
                              <a:gd name="T72" fmla="*/ 72 w 106"/>
                              <a:gd name="T73" fmla="*/ 28 h 121"/>
                              <a:gd name="T74" fmla="*/ 55 w 106"/>
                              <a:gd name="T75" fmla="*/ 21 h 121"/>
                              <a:gd name="T76" fmla="*/ 45 w 106"/>
                              <a:gd name="T77" fmla="*/ 24 h 121"/>
                              <a:gd name="T78" fmla="*/ 37 w 106"/>
                              <a:gd name="T79" fmla="*/ 30 h 121"/>
                              <a:gd name="T80" fmla="*/ 34 w 106"/>
                              <a:gd name="T81" fmla="*/ 38 h 121"/>
                              <a:gd name="T82" fmla="*/ 31 w 106"/>
                              <a:gd name="T83" fmla="*/ 48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106" h="121">
                                <a:moveTo>
                                  <a:pt x="106" y="57"/>
                                </a:moveTo>
                                <a:lnTo>
                                  <a:pt x="105" y="62"/>
                                </a:lnTo>
                                <a:lnTo>
                                  <a:pt x="104" y="65"/>
                                </a:lnTo>
                                <a:lnTo>
                                  <a:pt x="101" y="68"/>
                                </a:lnTo>
                                <a:lnTo>
                                  <a:pt x="97" y="68"/>
                                </a:lnTo>
                                <a:lnTo>
                                  <a:pt x="31" y="68"/>
                                </a:lnTo>
                                <a:lnTo>
                                  <a:pt x="33" y="74"/>
                                </a:lnTo>
                                <a:lnTo>
                                  <a:pt x="34" y="80"/>
                                </a:lnTo>
                                <a:lnTo>
                                  <a:pt x="35" y="85"/>
                                </a:lnTo>
                                <a:lnTo>
                                  <a:pt x="39" y="90"/>
                                </a:lnTo>
                                <a:lnTo>
                                  <a:pt x="42" y="94"/>
                                </a:lnTo>
                                <a:lnTo>
                                  <a:pt x="47" y="96"/>
                                </a:lnTo>
                                <a:lnTo>
                                  <a:pt x="53" y="97"/>
                                </a:lnTo>
                                <a:lnTo>
                                  <a:pt x="61" y="97"/>
                                </a:lnTo>
                                <a:lnTo>
                                  <a:pt x="68" y="97"/>
                                </a:lnTo>
                                <a:lnTo>
                                  <a:pt x="74" y="96"/>
                                </a:lnTo>
                                <a:lnTo>
                                  <a:pt x="81" y="95"/>
                                </a:lnTo>
                                <a:lnTo>
                                  <a:pt x="85" y="94"/>
                                </a:lnTo>
                                <a:lnTo>
                                  <a:pt x="89" y="93"/>
                                </a:lnTo>
                                <a:lnTo>
                                  <a:pt x="93" y="91"/>
                                </a:lnTo>
                                <a:lnTo>
                                  <a:pt x="95" y="91"/>
                                </a:lnTo>
                                <a:lnTo>
                                  <a:pt x="98" y="90"/>
                                </a:lnTo>
                                <a:lnTo>
                                  <a:pt x="98" y="90"/>
                                </a:lnTo>
                                <a:lnTo>
                                  <a:pt x="99" y="91"/>
                                </a:lnTo>
                                <a:lnTo>
                                  <a:pt x="100" y="91"/>
                                </a:lnTo>
                                <a:lnTo>
                                  <a:pt x="100" y="93"/>
                                </a:lnTo>
                                <a:lnTo>
                                  <a:pt x="100" y="94"/>
                                </a:lnTo>
                                <a:lnTo>
                                  <a:pt x="101" y="95"/>
                                </a:lnTo>
                                <a:lnTo>
                                  <a:pt x="101" y="97"/>
                                </a:lnTo>
                                <a:lnTo>
                                  <a:pt x="101" y="100"/>
                                </a:lnTo>
                                <a:lnTo>
                                  <a:pt x="101" y="104"/>
                                </a:lnTo>
                                <a:lnTo>
                                  <a:pt x="101" y="105"/>
                                </a:lnTo>
                                <a:lnTo>
                                  <a:pt x="101" y="107"/>
                                </a:lnTo>
                                <a:lnTo>
                                  <a:pt x="100" y="109"/>
                                </a:lnTo>
                                <a:lnTo>
                                  <a:pt x="100" y="110"/>
                                </a:lnTo>
                                <a:lnTo>
                                  <a:pt x="100" y="111"/>
                                </a:lnTo>
                                <a:lnTo>
                                  <a:pt x="99" y="111"/>
                                </a:lnTo>
                                <a:lnTo>
                                  <a:pt x="99" y="112"/>
                                </a:lnTo>
                                <a:lnTo>
                                  <a:pt x="98" y="113"/>
                                </a:lnTo>
                                <a:lnTo>
                                  <a:pt x="94" y="115"/>
                                </a:lnTo>
                                <a:lnTo>
                                  <a:pt x="90" y="116"/>
                                </a:lnTo>
                                <a:lnTo>
                                  <a:pt x="85" y="117"/>
                                </a:lnTo>
                                <a:lnTo>
                                  <a:pt x="79" y="118"/>
                                </a:lnTo>
                                <a:lnTo>
                                  <a:pt x="73" y="120"/>
                                </a:lnTo>
                                <a:lnTo>
                                  <a:pt x="66" y="121"/>
                                </a:lnTo>
                                <a:lnTo>
                                  <a:pt x="58" y="121"/>
                                </a:lnTo>
                                <a:lnTo>
                                  <a:pt x="45" y="120"/>
                                </a:lnTo>
                                <a:lnTo>
                                  <a:pt x="33" y="117"/>
                                </a:lnTo>
                                <a:lnTo>
                                  <a:pt x="23" y="113"/>
                                </a:lnTo>
                                <a:lnTo>
                                  <a:pt x="15" y="106"/>
                                </a:lnTo>
                                <a:lnTo>
                                  <a:pt x="9" y="99"/>
                                </a:lnTo>
                                <a:lnTo>
                                  <a:pt x="4" y="88"/>
                                </a:lnTo>
                                <a:lnTo>
                                  <a:pt x="2" y="75"/>
                                </a:lnTo>
                                <a:lnTo>
                                  <a:pt x="0" y="62"/>
                                </a:lnTo>
                                <a:lnTo>
                                  <a:pt x="2" y="48"/>
                                </a:lnTo>
                                <a:lnTo>
                                  <a:pt x="4" y="36"/>
                                </a:lnTo>
                                <a:lnTo>
                                  <a:pt x="9" y="25"/>
                                </a:lnTo>
                                <a:lnTo>
                                  <a:pt x="15" y="16"/>
                                </a:lnTo>
                                <a:lnTo>
                                  <a:pt x="23" y="9"/>
                                </a:lnTo>
                                <a:lnTo>
                                  <a:pt x="33" y="4"/>
                                </a:lnTo>
                                <a:lnTo>
                                  <a:pt x="44" y="0"/>
                                </a:lnTo>
                                <a:lnTo>
                                  <a:pt x="56" y="0"/>
                                </a:lnTo>
                                <a:lnTo>
                                  <a:pt x="68" y="0"/>
                                </a:lnTo>
                                <a:lnTo>
                                  <a:pt x="78" y="4"/>
                                </a:lnTo>
                                <a:lnTo>
                                  <a:pt x="88" y="9"/>
                                </a:lnTo>
                                <a:lnTo>
                                  <a:pt x="94" y="15"/>
                                </a:lnTo>
                                <a:lnTo>
                                  <a:pt x="100" y="22"/>
                                </a:lnTo>
                                <a:lnTo>
                                  <a:pt x="103" y="31"/>
                                </a:lnTo>
                                <a:lnTo>
                                  <a:pt x="105" y="41"/>
                                </a:lnTo>
                                <a:lnTo>
                                  <a:pt x="106" y="52"/>
                                </a:lnTo>
                                <a:lnTo>
                                  <a:pt x="106" y="57"/>
                                </a:lnTo>
                                <a:close/>
                                <a:moveTo>
                                  <a:pt x="77" y="48"/>
                                </a:moveTo>
                                <a:lnTo>
                                  <a:pt x="77" y="37"/>
                                </a:lnTo>
                                <a:lnTo>
                                  <a:pt x="72" y="28"/>
                                </a:lnTo>
                                <a:lnTo>
                                  <a:pt x="66" y="22"/>
                                </a:lnTo>
                                <a:lnTo>
                                  <a:pt x="55" y="21"/>
                                </a:lnTo>
                                <a:lnTo>
                                  <a:pt x="50" y="21"/>
                                </a:lnTo>
                                <a:lnTo>
                                  <a:pt x="45" y="24"/>
                                </a:lnTo>
                                <a:lnTo>
                                  <a:pt x="41" y="26"/>
                                </a:lnTo>
                                <a:lnTo>
                                  <a:pt x="37" y="30"/>
                                </a:lnTo>
                                <a:lnTo>
                                  <a:pt x="35" y="33"/>
                                </a:lnTo>
                                <a:lnTo>
                                  <a:pt x="34" y="38"/>
                                </a:lnTo>
                                <a:lnTo>
                                  <a:pt x="33" y="43"/>
                                </a:lnTo>
                                <a:lnTo>
                                  <a:pt x="31" y="48"/>
                                </a:lnTo>
                                <a:lnTo>
                                  <a:pt x="77" y="4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30" name="Freeform 1197"/>
                        <wps:cNvSpPr>
                          <a:spLocks/>
                        </wps:cNvSpPr>
                        <wps:spPr bwMode="auto">
                          <a:xfrm>
                            <a:off x="92075" y="2617787"/>
                            <a:ext cx="15875" cy="82550"/>
                          </a:xfrm>
                          <a:custGeom>
                            <a:avLst/>
                            <a:gdLst>
                              <a:gd name="T0" fmla="*/ 32 w 32"/>
                              <a:gd name="T1" fmla="*/ 151 h 156"/>
                              <a:gd name="T2" fmla="*/ 32 w 32"/>
                              <a:gd name="T3" fmla="*/ 152 h 156"/>
                              <a:gd name="T4" fmla="*/ 31 w 32"/>
                              <a:gd name="T5" fmla="*/ 153 h 156"/>
                              <a:gd name="T6" fmla="*/ 31 w 32"/>
                              <a:gd name="T7" fmla="*/ 155 h 156"/>
                              <a:gd name="T8" fmla="*/ 28 w 32"/>
                              <a:gd name="T9" fmla="*/ 155 h 156"/>
                              <a:gd name="T10" fmla="*/ 27 w 32"/>
                              <a:gd name="T11" fmla="*/ 156 h 156"/>
                              <a:gd name="T12" fmla="*/ 24 w 32"/>
                              <a:gd name="T13" fmla="*/ 156 h 156"/>
                              <a:gd name="T14" fmla="*/ 21 w 32"/>
                              <a:gd name="T15" fmla="*/ 156 h 156"/>
                              <a:gd name="T16" fmla="*/ 16 w 32"/>
                              <a:gd name="T17" fmla="*/ 156 h 156"/>
                              <a:gd name="T18" fmla="*/ 12 w 32"/>
                              <a:gd name="T19" fmla="*/ 156 h 156"/>
                              <a:gd name="T20" fmla="*/ 9 w 32"/>
                              <a:gd name="T21" fmla="*/ 156 h 156"/>
                              <a:gd name="T22" fmla="*/ 6 w 32"/>
                              <a:gd name="T23" fmla="*/ 156 h 156"/>
                              <a:gd name="T24" fmla="*/ 4 w 32"/>
                              <a:gd name="T25" fmla="*/ 155 h 156"/>
                              <a:gd name="T26" fmla="*/ 3 w 32"/>
                              <a:gd name="T27" fmla="*/ 155 h 156"/>
                              <a:gd name="T28" fmla="*/ 1 w 32"/>
                              <a:gd name="T29" fmla="*/ 153 h 156"/>
                              <a:gd name="T30" fmla="*/ 0 w 32"/>
                              <a:gd name="T31" fmla="*/ 152 h 156"/>
                              <a:gd name="T32" fmla="*/ 0 w 32"/>
                              <a:gd name="T33" fmla="*/ 151 h 156"/>
                              <a:gd name="T34" fmla="*/ 0 w 32"/>
                              <a:gd name="T35" fmla="*/ 4 h 156"/>
                              <a:gd name="T36" fmla="*/ 0 w 32"/>
                              <a:gd name="T37" fmla="*/ 3 h 156"/>
                              <a:gd name="T38" fmla="*/ 1 w 32"/>
                              <a:gd name="T39" fmla="*/ 2 h 156"/>
                              <a:gd name="T40" fmla="*/ 3 w 32"/>
                              <a:gd name="T41" fmla="*/ 1 h 156"/>
                              <a:gd name="T42" fmla="*/ 4 w 32"/>
                              <a:gd name="T43" fmla="*/ 1 h 156"/>
                              <a:gd name="T44" fmla="*/ 6 w 32"/>
                              <a:gd name="T45" fmla="*/ 0 h 156"/>
                              <a:gd name="T46" fmla="*/ 9 w 32"/>
                              <a:gd name="T47" fmla="*/ 0 h 156"/>
                              <a:gd name="T48" fmla="*/ 12 w 32"/>
                              <a:gd name="T49" fmla="*/ 0 h 156"/>
                              <a:gd name="T50" fmla="*/ 16 w 32"/>
                              <a:gd name="T51" fmla="*/ 0 h 156"/>
                              <a:gd name="T52" fmla="*/ 21 w 32"/>
                              <a:gd name="T53" fmla="*/ 0 h 156"/>
                              <a:gd name="T54" fmla="*/ 24 w 32"/>
                              <a:gd name="T55" fmla="*/ 0 h 156"/>
                              <a:gd name="T56" fmla="*/ 27 w 32"/>
                              <a:gd name="T57" fmla="*/ 0 h 156"/>
                              <a:gd name="T58" fmla="*/ 28 w 32"/>
                              <a:gd name="T59" fmla="*/ 1 h 156"/>
                              <a:gd name="T60" fmla="*/ 31 w 32"/>
                              <a:gd name="T61" fmla="*/ 1 h 156"/>
                              <a:gd name="T62" fmla="*/ 31 w 32"/>
                              <a:gd name="T63" fmla="*/ 2 h 156"/>
                              <a:gd name="T64" fmla="*/ 32 w 32"/>
                              <a:gd name="T65" fmla="*/ 3 h 156"/>
                              <a:gd name="T66" fmla="*/ 32 w 32"/>
                              <a:gd name="T67" fmla="*/ 4 h 156"/>
                              <a:gd name="T68" fmla="*/ 32 w 32"/>
                              <a:gd name="T69" fmla="*/ 151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2" h="156">
                                <a:moveTo>
                                  <a:pt x="32" y="151"/>
                                </a:moveTo>
                                <a:lnTo>
                                  <a:pt x="32" y="152"/>
                                </a:lnTo>
                                <a:lnTo>
                                  <a:pt x="31" y="153"/>
                                </a:lnTo>
                                <a:lnTo>
                                  <a:pt x="31" y="155"/>
                                </a:lnTo>
                                <a:lnTo>
                                  <a:pt x="28" y="155"/>
                                </a:lnTo>
                                <a:lnTo>
                                  <a:pt x="27" y="156"/>
                                </a:lnTo>
                                <a:lnTo>
                                  <a:pt x="24" y="156"/>
                                </a:lnTo>
                                <a:lnTo>
                                  <a:pt x="21" y="156"/>
                                </a:lnTo>
                                <a:lnTo>
                                  <a:pt x="16" y="156"/>
                                </a:lnTo>
                                <a:lnTo>
                                  <a:pt x="12" y="156"/>
                                </a:lnTo>
                                <a:lnTo>
                                  <a:pt x="9" y="156"/>
                                </a:lnTo>
                                <a:lnTo>
                                  <a:pt x="6" y="156"/>
                                </a:lnTo>
                                <a:lnTo>
                                  <a:pt x="4" y="155"/>
                                </a:lnTo>
                                <a:lnTo>
                                  <a:pt x="3" y="155"/>
                                </a:lnTo>
                                <a:lnTo>
                                  <a:pt x="1" y="153"/>
                                </a:lnTo>
                                <a:lnTo>
                                  <a:pt x="0" y="152"/>
                                </a:lnTo>
                                <a:lnTo>
                                  <a:pt x="0" y="151"/>
                                </a:lnTo>
                                <a:lnTo>
                                  <a:pt x="0" y="4"/>
                                </a:lnTo>
                                <a:lnTo>
                                  <a:pt x="0" y="3"/>
                                </a:lnTo>
                                <a:lnTo>
                                  <a:pt x="1" y="2"/>
                                </a:lnTo>
                                <a:lnTo>
                                  <a:pt x="3" y="1"/>
                                </a:lnTo>
                                <a:lnTo>
                                  <a:pt x="4" y="1"/>
                                </a:lnTo>
                                <a:lnTo>
                                  <a:pt x="6" y="0"/>
                                </a:lnTo>
                                <a:lnTo>
                                  <a:pt x="9" y="0"/>
                                </a:lnTo>
                                <a:lnTo>
                                  <a:pt x="12" y="0"/>
                                </a:lnTo>
                                <a:lnTo>
                                  <a:pt x="16" y="0"/>
                                </a:lnTo>
                                <a:lnTo>
                                  <a:pt x="21" y="0"/>
                                </a:lnTo>
                                <a:lnTo>
                                  <a:pt x="24" y="0"/>
                                </a:lnTo>
                                <a:lnTo>
                                  <a:pt x="27" y="0"/>
                                </a:lnTo>
                                <a:lnTo>
                                  <a:pt x="28" y="1"/>
                                </a:lnTo>
                                <a:lnTo>
                                  <a:pt x="31" y="1"/>
                                </a:lnTo>
                                <a:lnTo>
                                  <a:pt x="31" y="2"/>
                                </a:lnTo>
                                <a:lnTo>
                                  <a:pt x="32" y="3"/>
                                </a:lnTo>
                                <a:lnTo>
                                  <a:pt x="32" y="4"/>
                                </a:lnTo>
                                <a:lnTo>
                                  <a:pt x="32"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31" name="Freeform 1198"/>
                        <wps:cNvSpPr>
                          <a:spLocks/>
                        </wps:cNvSpPr>
                        <wps:spPr bwMode="auto">
                          <a:xfrm>
                            <a:off x="119063" y="2617787"/>
                            <a:ext cx="74613" cy="82550"/>
                          </a:xfrm>
                          <a:custGeom>
                            <a:avLst/>
                            <a:gdLst>
                              <a:gd name="T0" fmla="*/ 92 w 140"/>
                              <a:gd name="T1" fmla="*/ 150 h 156"/>
                              <a:gd name="T2" fmla="*/ 91 w 140"/>
                              <a:gd name="T3" fmla="*/ 152 h 156"/>
                              <a:gd name="T4" fmla="*/ 90 w 140"/>
                              <a:gd name="T5" fmla="*/ 153 h 156"/>
                              <a:gd name="T6" fmla="*/ 89 w 140"/>
                              <a:gd name="T7" fmla="*/ 155 h 156"/>
                              <a:gd name="T8" fmla="*/ 87 w 140"/>
                              <a:gd name="T9" fmla="*/ 156 h 156"/>
                              <a:gd name="T10" fmla="*/ 85 w 140"/>
                              <a:gd name="T11" fmla="*/ 156 h 156"/>
                              <a:gd name="T12" fmla="*/ 81 w 140"/>
                              <a:gd name="T13" fmla="*/ 156 h 156"/>
                              <a:gd name="T14" fmla="*/ 77 w 140"/>
                              <a:gd name="T15" fmla="*/ 156 h 156"/>
                              <a:gd name="T16" fmla="*/ 71 w 140"/>
                              <a:gd name="T17" fmla="*/ 156 h 156"/>
                              <a:gd name="T18" fmla="*/ 66 w 140"/>
                              <a:gd name="T19" fmla="*/ 156 h 156"/>
                              <a:gd name="T20" fmla="*/ 63 w 140"/>
                              <a:gd name="T21" fmla="*/ 156 h 156"/>
                              <a:gd name="T22" fmla="*/ 60 w 140"/>
                              <a:gd name="T23" fmla="*/ 156 h 156"/>
                              <a:gd name="T24" fmla="*/ 58 w 140"/>
                              <a:gd name="T25" fmla="*/ 156 h 156"/>
                              <a:gd name="T26" fmla="*/ 55 w 140"/>
                              <a:gd name="T27" fmla="*/ 156 h 156"/>
                              <a:gd name="T28" fmla="*/ 53 w 140"/>
                              <a:gd name="T29" fmla="*/ 155 h 156"/>
                              <a:gd name="T30" fmla="*/ 52 w 140"/>
                              <a:gd name="T31" fmla="*/ 155 h 156"/>
                              <a:gd name="T32" fmla="*/ 50 w 140"/>
                              <a:gd name="T33" fmla="*/ 155 h 156"/>
                              <a:gd name="T34" fmla="*/ 50 w 140"/>
                              <a:gd name="T35" fmla="*/ 153 h 156"/>
                              <a:gd name="T36" fmla="*/ 49 w 140"/>
                              <a:gd name="T37" fmla="*/ 152 h 156"/>
                              <a:gd name="T38" fmla="*/ 49 w 140"/>
                              <a:gd name="T39" fmla="*/ 151 h 156"/>
                              <a:gd name="T40" fmla="*/ 48 w 140"/>
                              <a:gd name="T41" fmla="*/ 150 h 156"/>
                              <a:gd name="T42" fmla="*/ 2 w 140"/>
                              <a:gd name="T43" fmla="*/ 12 h 156"/>
                              <a:gd name="T44" fmla="*/ 1 w 140"/>
                              <a:gd name="T45" fmla="*/ 8 h 156"/>
                              <a:gd name="T46" fmla="*/ 0 w 140"/>
                              <a:gd name="T47" fmla="*/ 4 h 156"/>
                              <a:gd name="T48" fmla="*/ 0 w 140"/>
                              <a:gd name="T49" fmla="*/ 3 h 156"/>
                              <a:gd name="T50" fmla="*/ 1 w 140"/>
                              <a:gd name="T51" fmla="*/ 1 h 156"/>
                              <a:gd name="T52" fmla="*/ 4 w 140"/>
                              <a:gd name="T53" fmla="*/ 0 h 156"/>
                              <a:gd name="T54" fmla="*/ 6 w 140"/>
                              <a:gd name="T55" fmla="*/ 0 h 156"/>
                              <a:gd name="T56" fmla="*/ 11 w 140"/>
                              <a:gd name="T57" fmla="*/ 0 h 156"/>
                              <a:gd name="T58" fmla="*/ 17 w 140"/>
                              <a:gd name="T59" fmla="*/ 0 h 156"/>
                              <a:gd name="T60" fmla="*/ 22 w 140"/>
                              <a:gd name="T61" fmla="*/ 0 h 156"/>
                              <a:gd name="T62" fmla="*/ 26 w 140"/>
                              <a:gd name="T63" fmla="*/ 0 h 156"/>
                              <a:gd name="T64" fmla="*/ 28 w 140"/>
                              <a:gd name="T65" fmla="*/ 0 h 156"/>
                              <a:gd name="T66" fmla="*/ 31 w 140"/>
                              <a:gd name="T67" fmla="*/ 1 h 156"/>
                              <a:gd name="T68" fmla="*/ 32 w 140"/>
                              <a:gd name="T69" fmla="*/ 1 h 156"/>
                              <a:gd name="T70" fmla="*/ 32 w 140"/>
                              <a:gd name="T71" fmla="*/ 2 h 156"/>
                              <a:gd name="T72" fmla="*/ 33 w 140"/>
                              <a:gd name="T73" fmla="*/ 3 h 156"/>
                              <a:gd name="T74" fmla="*/ 34 w 140"/>
                              <a:gd name="T75" fmla="*/ 6 h 156"/>
                              <a:gd name="T76" fmla="*/ 71 w 140"/>
                              <a:gd name="T77" fmla="*/ 125 h 156"/>
                              <a:gd name="T78" fmla="*/ 71 w 140"/>
                              <a:gd name="T79" fmla="*/ 125 h 156"/>
                              <a:gd name="T80" fmla="*/ 109 w 140"/>
                              <a:gd name="T81" fmla="*/ 6 h 156"/>
                              <a:gd name="T82" fmla="*/ 109 w 140"/>
                              <a:gd name="T83" fmla="*/ 4 h 156"/>
                              <a:gd name="T84" fmla="*/ 111 w 140"/>
                              <a:gd name="T85" fmla="*/ 2 h 156"/>
                              <a:gd name="T86" fmla="*/ 111 w 140"/>
                              <a:gd name="T87" fmla="*/ 1 h 156"/>
                              <a:gd name="T88" fmla="*/ 113 w 140"/>
                              <a:gd name="T89" fmla="*/ 1 h 156"/>
                              <a:gd name="T90" fmla="*/ 114 w 140"/>
                              <a:gd name="T91" fmla="*/ 0 h 156"/>
                              <a:gd name="T92" fmla="*/ 118 w 140"/>
                              <a:gd name="T93" fmla="*/ 0 h 156"/>
                              <a:gd name="T94" fmla="*/ 122 w 140"/>
                              <a:gd name="T95" fmla="*/ 0 h 156"/>
                              <a:gd name="T96" fmla="*/ 127 w 140"/>
                              <a:gd name="T97" fmla="*/ 0 h 156"/>
                              <a:gd name="T98" fmla="*/ 132 w 140"/>
                              <a:gd name="T99" fmla="*/ 0 h 156"/>
                              <a:gd name="T100" fmla="*/ 135 w 140"/>
                              <a:gd name="T101" fmla="*/ 0 h 156"/>
                              <a:gd name="T102" fmla="*/ 138 w 140"/>
                              <a:gd name="T103" fmla="*/ 1 h 156"/>
                              <a:gd name="T104" fmla="*/ 139 w 140"/>
                              <a:gd name="T105" fmla="*/ 2 h 156"/>
                              <a:gd name="T106" fmla="*/ 140 w 140"/>
                              <a:gd name="T107" fmla="*/ 3 h 156"/>
                              <a:gd name="T108" fmla="*/ 140 w 140"/>
                              <a:gd name="T109" fmla="*/ 6 h 156"/>
                              <a:gd name="T110" fmla="*/ 139 w 140"/>
                              <a:gd name="T111" fmla="*/ 8 h 156"/>
                              <a:gd name="T112" fmla="*/ 138 w 140"/>
                              <a:gd name="T113" fmla="*/ 12 h 156"/>
                              <a:gd name="T114" fmla="*/ 92 w 140"/>
                              <a:gd name="T115" fmla="*/ 150 h 15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40" h="156">
                                <a:moveTo>
                                  <a:pt x="92" y="150"/>
                                </a:moveTo>
                                <a:lnTo>
                                  <a:pt x="91" y="152"/>
                                </a:lnTo>
                                <a:lnTo>
                                  <a:pt x="90" y="153"/>
                                </a:lnTo>
                                <a:lnTo>
                                  <a:pt x="89" y="155"/>
                                </a:lnTo>
                                <a:lnTo>
                                  <a:pt x="87" y="156"/>
                                </a:lnTo>
                                <a:lnTo>
                                  <a:pt x="85" y="156"/>
                                </a:lnTo>
                                <a:lnTo>
                                  <a:pt x="81" y="156"/>
                                </a:lnTo>
                                <a:lnTo>
                                  <a:pt x="77" y="156"/>
                                </a:lnTo>
                                <a:lnTo>
                                  <a:pt x="71" y="156"/>
                                </a:lnTo>
                                <a:lnTo>
                                  <a:pt x="66" y="156"/>
                                </a:lnTo>
                                <a:lnTo>
                                  <a:pt x="63" y="156"/>
                                </a:lnTo>
                                <a:lnTo>
                                  <a:pt x="60" y="156"/>
                                </a:lnTo>
                                <a:lnTo>
                                  <a:pt x="58" y="156"/>
                                </a:lnTo>
                                <a:lnTo>
                                  <a:pt x="55" y="156"/>
                                </a:lnTo>
                                <a:lnTo>
                                  <a:pt x="53" y="155"/>
                                </a:lnTo>
                                <a:lnTo>
                                  <a:pt x="52" y="155"/>
                                </a:lnTo>
                                <a:lnTo>
                                  <a:pt x="50" y="155"/>
                                </a:lnTo>
                                <a:lnTo>
                                  <a:pt x="50" y="153"/>
                                </a:lnTo>
                                <a:lnTo>
                                  <a:pt x="49" y="152"/>
                                </a:lnTo>
                                <a:lnTo>
                                  <a:pt x="49" y="151"/>
                                </a:lnTo>
                                <a:lnTo>
                                  <a:pt x="48" y="150"/>
                                </a:lnTo>
                                <a:lnTo>
                                  <a:pt x="2" y="12"/>
                                </a:lnTo>
                                <a:lnTo>
                                  <a:pt x="1" y="8"/>
                                </a:lnTo>
                                <a:lnTo>
                                  <a:pt x="0" y="4"/>
                                </a:lnTo>
                                <a:lnTo>
                                  <a:pt x="0" y="3"/>
                                </a:lnTo>
                                <a:lnTo>
                                  <a:pt x="1" y="1"/>
                                </a:lnTo>
                                <a:lnTo>
                                  <a:pt x="4" y="0"/>
                                </a:lnTo>
                                <a:lnTo>
                                  <a:pt x="6" y="0"/>
                                </a:lnTo>
                                <a:lnTo>
                                  <a:pt x="11" y="0"/>
                                </a:lnTo>
                                <a:lnTo>
                                  <a:pt x="17" y="0"/>
                                </a:lnTo>
                                <a:lnTo>
                                  <a:pt x="22" y="0"/>
                                </a:lnTo>
                                <a:lnTo>
                                  <a:pt x="26" y="0"/>
                                </a:lnTo>
                                <a:lnTo>
                                  <a:pt x="28" y="0"/>
                                </a:lnTo>
                                <a:lnTo>
                                  <a:pt x="31" y="1"/>
                                </a:lnTo>
                                <a:lnTo>
                                  <a:pt x="32" y="1"/>
                                </a:lnTo>
                                <a:lnTo>
                                  <a:pt x="32" y="2"/>
                                </a:lnTo>
                                <a:lnTo>
                                  <a:pt x="33" y="3"/>
                                </a:lnTo>
                                <a:lnTo>
                                  <a:pt x="34" y="6"/>
                                </a:lnTo>
                                <a:lnTo>
                                  <a:pt x="71" y="125"/>
                                </a:lnTo>
                                <a:lnTo>
                                  <a:pt x="71" y="125"/>
                                </a:lnTo>
                                <a:lnTo>
                                  <a:pt x="109" y="6"/>
                                </a:lnTo>
                                <a:lnTo>
                                  <a:pt x="109" y="4"/>
                                </a:lnTo>
                                <a:lnTo>
                                  <a:pt x="111" y="2"/>
                                </a:lnTo>
                                <a:lnTo>
                                  <a:pt x="111" y="1"/>
                                </a:lnTo>
                                <a:lnTo>
                                  <a:pt x="113" y="1"/>
                                </a:lnTo>
                                <a:lnTo>
                                  <a:pt x="114" y="0"/>
                                </a:lnTo>
                                <a:lnTo>
                                  <a:pt x="118" y="0"/>
                                </a:lnTo>
                                <a:lnTo>
                                  <a:pt x="122" y="0"/>
                                </a:lnTo>
                                <a:lnTo>
                                  <a:pt x="127" y="0"/>
                                </a:lnTo>
                                <a:lnTo>
                                  <a:pt x="132" y="0"/>
                                </a:lnTo>
                                <a:lnTo>
                                  <a:pt x="135" y="0"/>
                                </a:lnTo>
                                <a:lnTo>
                                  <a:pt x="138" y="1"/>
                                </a:lnTo>
                                <a:lnTo>
                                  <a:pt x="139" y="2"/>
                                </a:lnTo>
                                <a:lnTo>
                                  <a:pt x="140" y="3"/>
                                </a:lnTo>
                                <a:lnTo>
                                  <a:pt x="140" y="6"/>
                                </a:lnTo>
                                <a:lnTo>
                                  <a:pt x="139" y="8"/>
                                </a:lnTo>
                                <a:lnTo>
                                  <a:pt x="138" y="12"/>
                                </a:lnTo>
                                <a:lnTo>
                                  <a:pt x="92" y="1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32" name="Freeform 1199"/>
                        <wps:cNvSpPr>
                          <a:spLocks/>
                        </wps:cNvSpPr>
                        <wps:spPr bwMode="auto">
                          <a:xfrm>
                            <a:off x="190500" y="2681287"/>
                            <a:ext cx="19050" cy="20638"/>
                          </a:xfrm>
                          <a:custGeom>
                            <a:avLst/>
                            <a:gdLst>
                              <a:gd name="T0" fmla="*/ 36 w 36"/>
                              <a:gd name="T1" fmla="*/ 19 h 37"/>
                              <a:gd name="T2" fmla="*/ 36 w 36"/>
                              <a:gd name="T3" fmla="*/ 29 h 37"/>
                              <a:gd name="T4" fmla="*/ 32 w 36"/>
                              <a:gd name="T5" fmla="*/ 33 h 37"/>
                              <a:gd name="T6" fmla="*/ 27 w 36"/>
                              <a:gd name="T7" fmla="*/ 37 h 37"/>
                              <a:gd name="T8" fmla="*/ 19 w 36"/>
                              <a:gd name="T9" fmla="*/ 37 h 37"/>
                              <a:gd name="T10" fmla="*/ 9 w 36"/>
                              <a:gd name="T11" fmla="*/ 37 h 37"/>
                              <a:gd name="T12" fmla="*/ 5 w 36"/>
                              <a:gd name="T13" fmla="*/ 33 h 37"/>
                              <a:gd name="T14" fmla="*/ 1 w 36"/>
                              <a:gd name="T15" fmla="*/ 29 h 37"/>
                              <a:gd name="T16" fmla="*/ 0 w 36"/>
                              <a:gd name="T17" fmla="*/ 19 h 37"/>
                              <a:gd name="T18" fmla="*/ 1 w 36"/>
                              <a:gd name="T19" fmla="*/ 9 h 37"/>
                              <a:gd name="T20" fmla="*/ 5 w 36"/>
                              <a:gd name="T21" fmla="*/ 4 h 37"/>
                              <a:gd name="T22" fmla="*/ 10 w 36"/>
                              <a:gd name="T23" fmla="*/ 0 h 37"/>
                              <a:gd name="T24" fmla="*/ 19 w 36"/>
                              <a:gd name="T25" fmla="*/ 0 h 37"/>
                              <a:gd name="T26" fmla="*/ 27 w 36"/>
                              <a:gd name="T27" fmla="*/ 0 h 37"/>
                              <a:gd name="T28" fmla="*/ 32 w 36"/>
                              <a:gd name="T29" fmla="*/ 4 h 37"/>
                              <a:gd name="T30" fmla="*/ 36 w 36"/>
                              <a:gd name="T31" fmla="*/ 9 h 37"/>
                              <a:gd name="T32" fmla="*/ 36 w 36"/>
                              <a:gd name="T33" fmla="*/ 19 h 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6" h="37">
                                <a:moveTo>
                                  <a:pt x="36" y="19"/>
                                </a:moveTo>
                                <a:lnTo>
                                  <a:pt x="36" y="29"/>
                                </a:lnTo>
                                <a:lnTo>
                                  <a:pt x="32" y="33"/>
                                </a:lnTo>
                                <a:lnTo>
                                  <a:pt x="27" y="37"/>
                                </a:lnTo>
                                <a:lnTo>
                                  <a:pt x="19" y="37"/>
                                </a:lnTo>
                                <a:lnTo>
                                  <a:pt x="9" y="37"/>
                                </a:lnTo>
                                <a:lnTo>
                                  <a:pt x="5" y="33"/>
                                </a:lnTo>
                                <a:lnTo>
                                  <a:pt x="1" y="29"/>
                                </a:lnTo>
                                <a:lnTo>
                                  <a:pt x="0" y="19"/>
                                </a:lnTo>
                                <a:lnTo>
                                  <a:pt x="1" y="9"/>
                                </a:lnTo>
                                <a:lnTo>
                                  <a:pt x="5" y="4"/>
                                </a:lnTo>
                                <a:lnTo>
                                  <a:pt x="10" y="0"/>
                                </a:lnTo>
                                <a:lnTo>
                                  <a:pt x="19" y="0"/>
                                </a:lnTo>
                                <a:lnTo>
                                  <a:pt x="27" y="0"/>
                                </a:lnTo>
                                <a:lnTo>
                                  <a:pt x="32" y="4"/>
                                </a:lnTo>
                                <a:lnTo>
                                  <a:pt x="36" y="9"/>
                                </a:lnTo>
                                <a:lnTo>
                                  <a:pt x="36" y="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33" name="Freeform 1200"/>
                        <wps:cNvSpPr>
                          <a:spLocks/>
                        </wps:cNvSpPr>
                        <wps:spPr bwMode="auto">
                          <a:xfrm>
                            <a:off x="280988" y="2617787"/>
                            <a:ext cx="50800" cy="84138"/>
                          </a:xfrm>
                          <a:custGeom>
                            <a:avLst/>
                            <a:gdLst>
                              <a:gd name="T0" fmla="*/ 95 w 96"/>
                              <a:gd name="T1" fmla="*/ 125 h 160"/>
                              <a:gd name="T2" fmla="*/ 88 w 96"/>
                              <a:gd name="T3" fmla="*/ 142 h 160"/>
                              <a:gd name="T4" fmla="*/ 73 w 96"/>
                              <a:gd name="T5" fmla="*/ 153 h 160"/>
                              <a:gd name="T6" fmla="*/ 54 w 96"/>
                              <a:gd name="T7" fmla="*/ 159 h 160"/>
                              <a:gd name="T8" fmla="*/ 36 w 96"/>
                              <a:gd name="T9" fmla="*/ 159 h 160"/>
                              <a:gd name="T10" fmla="*/ 22 w 96"/>
                              <a:gd name="T11" fmla="*/ 157 h 160"/>
                              <a:gd name="T12" fmla="*/ 13 w 96"/>
                              <a:gd name="T13" fmla="*/ 153 h 160"/>
                              <a:gd name="T14" fmla="*/ 5 w 96"/>
                              <a:gd name="T15" fmla="*/ 149 h 160"/>
                              <a:gd name="T16" fmla="*/ 2 w 96"/>
                              <a:gd name="T17" fmla="*/ 147 h 160"/>
                              <a:gd name="T18" fmla="*/ 0 w 96"/>
                              <a:gd name="T19" fmla="*/ 142 h 160"/>
                              <a:gd name="T20" fmla="*/ 0 w 96"/>
                              <a:gd name="T21" fmla="*/ 136 h 160"/>
                              <a:gd name="T22" fmla="*/ 2 w 96"/>
                              <a:gd name="T23" fmla="*/ 132 h 160"/>
                              <a:gd name="T24" fmla="*/ 2 w 96"/>
                              <a:gd name="T25" fmla="*/ 130 h 160"/>
                              <a:gd name="T26" fmla="*/ 4 w 96"/>
                              <a:gd name="T27" fmla="*/ 130 h 160"/>
                              <a:gd name="T28" fmla="*/ 6 w 96"/>
                              <a:gd name="T29" fmla="*/ 130 h 160"/>
                              <a:gd name="T30" fmla="*/ 13 w 96"/>
                              <a:gd name="T31" fmla="*/ 133 h 160"/>
                              <a:gd name="T32" fmla="*/ 22 w 96"/>
                              <a:gd name="T33" fmla="*/ 138 h 160"/>
                              <a:gd name="T34" fmla="*/ 36 w 96"/>
                              <a:gd name="T35" fmla="*/ 142 h 160"/>
                              <a:gd name="T36" fmla="*/ 51 w 96"/>
                              <a:gd name="T37" fmla="*/ 142 h 160"/>
                              <a:gd name="T38" fmla="*/ 62 w 96"/>
                              <a:gd name="T39" fmla="*/ 138 h 160"/>
                              <a:gd name="T40" fmla="*/ 70 w 96"/>
                              <a:gd name="T41" fmla="*/ 132 h 160"/>
                              <a:gd name="T42" fmla="*/ 74 w 96"/>
                              <a:gd name="T43" fmla="*/ 122 h 160"/>
                              <a:gd name="T44" fmla="*/ 74 w 96"/>
                              <a:gd name="T45" fmla="*/ 110 h 160"/>
                              <a:gd name="T46" fmla="*/ 68 w 96"/>
                              <a:gd name="T47" fmla="*/ 100 h 160"/>
                              <a:gd name="T48" fmla="*/ 58 w 96"/>
                              <a:gd name="T49" fmla="*/ 94 h 160"/>
                              <a:gd name="T50" fmla="*/ 46 w 96"/>
                              <a:gd name="T51" fmla="*/ 88 h 160"/>
                              <a:gd name="T52" fmla="*/ 34 w 96"/>
                              <a:gd name="T53" fmla="*/ 82 h 160"/>
                              <a:gd name="T54" fmla="*/ 21 w 96"/>
                              <a:gd name="T55" fmla="*/ 73 h 160"/>
                              <a:gd name="T56" fmla="*/ 11 w 96"/>
                              <a:gd name="T57" fmla="*/ 63 h 160"/>
                              <a:gd name="T58" fmla="*/ 5 w 96"/>
                              <a:gd name="T59" fmla="*/ 50 h 160"/>
                              <a:gd name="T60" fmla="*/ 5 w 96"/>
                              <a:gd name="T61" fmla="*/ 31 h 160"/>
                              <a:gd name="T62" fmla="*/ 13 w 96"/>
                              <a:gd name="T63" fmla="*/ 16 h 160"/>
                              <a:gd name="T64" fmla="*/ 25 w 96"/>
                              <a:gd name="T65" fmla="*/ 5 h 160"/>
                              <a:gd name="T66" fmla="*/ 42 w 96"/>
                              <a:gd name="T67" fmla="*/ 0 h 160"/>
                              <a:gd name="T68" fmla="*/ 57 w 96"/>
                              <a:gd name="T69" fmla="*/ 0 h 160"/>
                              <a:gd name="T70" fmla="*/ 67 w 96"/>
                              <a:gd name="T71" fmla="*/ 2 h 160"/>
                              <a:gd name="T72" fmla="*/ 77 w 96"/>
                              <a:gd name="T73" fmla="*/ 5 h 160"/>
                              <a:gd name="T74" fmla="*/ 83 w 96"/>
                              <a:gd name="T75" fmla="*/ 8 h 160"/>
                              <a:gd name="T76" fmla="*/ 87 w 96"/>
                              <a:gd name="T77" fmla="*/ 10 h 160"/>
                              <a:gd name="T78" fmla="*/ 87 w 96"/>
                              <a:gd name="T79" fmla="*/ 11 h 160"/>
                              <a:gd name="T80" fmla="*/ 88 w 96"/>
                              <a:gd name="T81" fmla="*/ 14 h 160"/>
                              <a:gd name="T82" fmla="*/ 88 w 96"/>
                              <a:gd name="T83" fmla="*/ 18 h 160"/>
                              <a:gd name="T84" fmla="*/ 88 w 96"/>
                              <a:gd name="T85" fmla="*/ 21 h 160"/>
                              <a:gd name="T86" fmla="*/ 88 w 96"/>
                              <a:gd name="T87" fmla="*/ 25 h 160"/>
                              <a:gd name="T88" fmla="*/ 87 w 96"/>
                              <a:gd name="T89" fmla="*/ 27 h 160"/>
                              <a:gd name="T90" fmla="*/ 85 w 96"/>
                              <a:gd name="T91" fmla="*/ 27 h 160"/>
                              <a:gd name="T92" fmla="*/ 83 w 96"/>
                              <a:gd name="T93" fmla="*/ 27 h 160"/>
                              <a:gd name="T94" fmla="*/ 77 w 96"/>
                              <a:gd name="T95" fmla="*/ 25 h 160"/>
                              <a:gd name="T96" fmla="*/ 69 w 96"/>
                              <a:gd name="T97" fmla="*/ 20 h 160"/>
                              <a:gd name="T98" fmla="*/ 58 w 96"/>
                              <a:gd name="T99" fmla="*/ 18 h 160"/>
                              <a:gd name="T100" fmla="*/ 45 w 96"/>
                              <a:gd name="T101" fmla="*/ 18 h 160"/>
                              <a:gd name="T102" fmla="*/ 35 w 96"/>
                              <a:gd name="T103" fmla="*/ 21 h 160"/>
                              <a:gd name="T104" fmla="*/ 29 w 96"/>
                              <a:gd name="T105" fmla="*/ 26 h 160"/>
                              <a:gd name="T106" fmla="*/ 26 w 96"/>
                              <a:gd name="T107" fmla="*/ 35 h 160"/>
                              <a:gd name="T108" fmla="*/ 26 w 96"/>
                              <a:gd name="T109" fmla="*/ 45 h 160"/>
                              <a:gd name="T110" fmla="*/ 32 w 96"/>
                              <a:gd name="T111" fmla="*/ 54 h 160"/>
                              <a:gd name="T112" fmla="*/ 42 w 96"/>
                              <a:gd name="T113" fmla="*/ 62 h 160"/>
                              <a:gd name="T114" fmla="*/ 54 w 96"/>
                              <a:gd name="T115" fmla="*/ 68 h 160"/>
                              <a:gd name="T116" fmla="*/ 68 w 96"/>
                              <a:gd name="T117" fmla="*/ 74 h 160"/>
                              <a:gd name="T118" fmla="*/ 80 w 96"/>
                              <a:gd name="T119" fmla="*/ 82 h 160"/>
                              <a:gd name="T120" fmla="*/ 90 w 96"/>
                              <a:gd name="T121" fmla="*/ 91 h 160"/>
                              <a:gd name="T122" fmla="*/ 96 w 96"/>
                              <a:gd name="T123" fmla="*/ 105 h 1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96" h="160">
                                <a:moveTo>
                                  <a:pt x="96" y="114"/>
                                </a:moveTo>
                                <a:lnTo>
                                  <a:pt x="95" y="125"/>
                                </a:lnTo>
                                <a:lnTo>
                                  <a:pt x="93" y="133"/>
                                </a:lnTo>
                                <a:lnTo>
                                  <a:pt x="88" y="142"/>
                                </a:lnTo>
                                <a:lnTo>
                                  <a:pt x="82" y="148"/>
                                </a:lnTo>
                                <a:lnTo>
                                  <a:pt x="73" y="153"/>
                                </a:lnTo>
                                <a:lnTo>
                                  <a:pt x="64" y="157"/>
                                </a:lnTo>
                                <a:lnTo>
                                  <a:pt x="54" y="159"/>
                                </a:lnTo>
                                <a:lnTo>
                                  <a:pt x="43" y="160"/>
                                </a:lnTo>
                                <a:lnTo>
                                  <a:pt x="36" y="159"/>
                                </a:lnTo>
                                <a:lnTo>
                                  <a:pt x="29" y="159"/>
                                </a:lnTo>
                                <a:lnTo>
                                  <a:pt x="22" y="157"/>
                                </a:lnTo>
                                <a:lnTo>
                                  <a:pt x="18" y="155"/>
                                </a:lnTo>
                                <a:lnTo>
                                  <a:pt x="13" y="153"/>
                                </a:lnTo>
                                <a:lnTo>
                                  <a:pt x="8" y="152"/>
                                </a:lnTo>
                                <a:lnTo>
                                  <a:pt x="5" y="149"/>
                                </a:lnTo>
                                <a:lnTo>
                                  <a:pt x="3" y="148"/>
                                </a:lnTo>
                                <a:lnTo>
                                  <a:pt x="2" y="147"/>
                                </a:lnTo>
                                <a:lnTo>
                                  <a:pt x="2" y="144"/>
                                </a:lnTo>
                                <a:lnTo>
                                  <a:pt x="0" y="142"/>
                                </a:lnTo>
                                <a:lnTo>
                                  <a:pt x="0" y="138"/>
                                </a:lnTo>
                                <a:lnTo>
                                  <a:pt x="0" y="136"/>
                                </a:lnTo>
                                <a:lnTo>
                                  <a:pt x="0" y="135"/>
                                </a:lnTo>
                                <a:lnTo>
                                  <a:pt x="2" y="132"/>
                                </a:lnTo>
                                <a:lnTo>
                                  <a:pt x="2" y="131"/>
                                </a:lnTo>
                                <a:lnTo>
                                  <a:pt x="2" y="130"/>
                                </a:lnTo>
                                <a:lnTo>
                                  <a:pt x="3" y="130"/>
                                </a:lnTo>
                                <a:lnTo>
                                  <a:pt x="4" y="130"/>
                                </a:lnTo>
                                <a:lnTo>
                                  <a:pt x="4" y="130"/>
                                </a:lnTo>
                                <a:lnTo>
                                  <a:pt x="6" y="130"/>
                                </a:lnTo>
                                <a:lnTo>
                                  <a:pt x="9" y="131"/>
                                </a:lnTo>
                                <a:lnTo>
                                  <a:pt x="13" y="133"/>
                                </a:lnTo>
                                <a:lnTo>
                                  <a:pt x="18" y="136"/>
                                </a:lnTo>
                                <a:lnTo>
                                  <a:pt x="22" y="138"/>
                                </a:lnTo>
                                <a:lnTo>
                                  <a:pt x="29" y="141"/>
                                </a:lnTo>
                                <a:lnTo>
                                  <a:pt x="36" y="142"/>
                                </a:lnTo>
                                <a:lnTo>
                                  <a:pt x="45" y="142"/>
                                </a:lnTo>
                                <a:lnTo>
                                  <a:pt x="51" y="142"/>
                                </a:lnTo>
                                <a:lnTo>
                                  <a:pt x="57" y="141"/>
                                </a:lnTo>
                                <a:lnTo>
                                  <a:pt x="62" y="138"/>
                                </a:lnTo>
                                <a:lnTo>
                                  <a:pt x="67" y="136"/>
                                </a:lnTo>
                                <a:lnTo>
                                  <a:pt x="70" y="132"/>
                                </a:lnTo>
                                <a:lnTo>
                                  <a:pt x="73" y="127"/>
                                </a:lnTo>
                                <a:lnTo>
                                  <a:pt x="74" y="122"/>
                                </a:lnTo>
                                <a:lnTo>
                                  <a:pt x="74" y="116"/>
                                </a:lnTo>
                                <a:lnTo>
                                  <a:pt x="74" y="110"/>
                                </a:lnTo>
                                <a:lnTo>
                                  <a:pt x="72" y="105"/>
                                </a:lnTo>
                                <a:lnTo>
                                  <a:pt x="68" y="100"/>
                                </a:lnTo>
                                <a:lnTo>
                                  <a:pt x="64" y="96"/>
                                </a:lnTo>
                                <a:lnTo>
                                  <a:pt x="58" y="94"/>
                                </a:lnTo>
                                <a:lnTo>
                                  <a:pt x="52" y="90"/>
                                </a:lnTo>
                                <a:lnTo>
                                  <a:pt x="46" y="88"/>
                                </a:lnTo>
                                <a:lnTo>
                                  <a:pt x="40" y="84"/>
                                </a:lnTo>
                                <a:lnTo>
                                  <a:pt x="34" y="82"/>
                                </a:lnTo>
                                <a:lnTo>
                                  <a:pt x="26" y="78"/>
                                </a:lnTo>
                                <a:lnTo>
                                  <a:pt x="21" y="73"/>
                                </a:lnTo>
                                <a:lnTo>
                                  <a:pt x="15" y="69"/>
                                </a:lnTo>
                                <a:lnTo>
                                  <a:pt x="11" y="63"/>
                                </a:lnTo>
                                <a:lnTo>
                                  <a:pt x="8" y="57"/>
                                </a:lnTo>
                                <a:lnTo>
                                  <a:pt x="5" y="50"/>
                                </a:lnTo>
                                <a:lnTo>
                                  <a:pt x="4" y="41"/>
                                </a:lnTo>
                                <a:lnTo>
                                  <a:pt x="5" y="31"/>
                                </a:lnTo>
                                <a:lnTo>
                                  <a:pt x="8" y="24"/>
                                </a:lnTo>
                                <a:lnTo>
                                  <a:pt x="13" y="16"/>
                                </a:lnTo>
                                <a:lnTo>
                                  <a:pt x="18" y="10"/>
                                </a:lnTo>
                                <a:lnTo>
                                  <a:pt x="25" y="5"/>
                                </a:lnTo>
                                <a:lnTo>
                                  <a:pt x="32" y="3"/>
                                </a:lnTo>
                                <a:lnTo>
                                  <a:pt x="42" y="0"/>
                                </a:lnTo>
                                <a:lnTo>
                                  <a:pt x="52" y="0"/>
                                </a:lnTo>
                                <a:lnTo>
                                  <a:pt x="57" y="0"/>
                                </a:lnTo>
                                <a:lnTo>
                                  <a:pt x="62" y="0"/>
                                </a:lnTo>
                                <a:lnTo>
                                  <a:pt x="67" y="2"/>
                                </a:lnTo>
                                <a:lnTo>
                                  <a:pt x="72" y="3"/>
                                </a:lnTo>
                                <a:lnTo>
                                  <a:pt x="77" y="5"/>
                                </a:lnTo>
                                <a:lnTo>
                                  <a:pt x="80" y="6"/>
                                </a:lnTo>
                                <a:lnTo>
                                  <a:pt x="83" y="8"/>
                                </a:lnTo>
                                <a:lnTo>
                                  <a:pt x="85" y="9"/>
                                </a:lnTo>
                                <a:lnTo>
                                  <a:pt x="87" y="10"/>
                                </a:lnTo>
                                <a:lnTo>
                                  <a:pt x="87" y="11"/>
                                </a:lnTo>
                                <a:lnTo>
                                  <a:pt x="87" y="11"/>
                                </a:lnTo>
                                <a:lnTo>
                                  <a:pt x="87" y="13"/>
                                </a:lnTo>
                                <a:lnTo>
                                  <a:pt x="88" y="14"/>
                                </a:lnTo>
                                <a:lnTo>
                                  <a:pt x="88" y="15"/>
                                </a:lnTo>
                                <a:lnTo>
                                  <a:pt x="88" y="18"/>
                                </a:lnTo>
                                <a:lnTo>
                                  <a:pt x="88" y="19"/>
                                </a:lnTo>
                                <a:lnTo>
                                  <a:pt x="88" y="21"/>
                                </a:lnTo>
                                <a:lnTo>
                                  <a:pt x="88" y="22"/>
                                </a:lnTo>
                                <a:lnTo>
                                  <a:pt x="88" y="25"/>
                                </a:lnTo>
                                <a:lnTo>
                                  <a:pt x="87" y="26"/>
                                </a:lnTo>
                                <a:lnTo>
                                  <a:pt x="87" y="27"/>
                                </a:lnTo>
                                <a:lnTo>
                                  <a:pt x="85" y="27"/>
                                </a:lnTo>
                                <a:lnTo>
                                  <a:pt x="85" y="27"/>
                                </a:lnTo>
                                <a:lnTo>
                                  <a:pt x="84" y="29"/>
                                </a:lnTo>
                                <a:lnTo>
                                  <a:pt x="83" y="27"/>
                                </a:lnTo>
                                <a:lnTo>
                                  <a:pt x="80" y="26"/>
                                </a:lnTo>
                                <a:lnTo>
                                  <a:pt x="77" y="25"/>
                                </a:lnTo>
                                <a:lnTo>
                                  <a:pt x="73" y="22"/>
                                </a:lnTo>
                                <a:lnTo>
                                  <a:pt x="69" y="20"/>
                                </a:lnTo>
                                <a:lnTo>
                                  <a:pt x="63" y="19"/>
                                </a:lnTo>
                                <a:lnTo>
                                  <a:pt x="58" y="18"/>
                                </a:lnTo>
                                <a:lnTo>
                                  <a:pt x="51" y="18"/>
                                </a:lnTo>
                                <a:lnTo>
                                  <a:pt x="45" y="18"/>
                                </a:lnTo>
                                <a:lnTo>
                                  <a:pt x="40" y="19"/>
                                </a:lnTo>
                                <a:lnTo>
                                  <a:pt x="35" y="21"/>
                                </a:lnTo>
                                <a:lnTo>
                                  <a:pt x="32" y="24"/>
                                </a:lnTo>
                                <a:lnTo>
                                  <a:pt x="29" y="26"/>
                                </a:lnTo>
                                <a:lnTo>
                                  <a:pt x="27" y="30"/>
                                </a:lnTo>
                                <a:lnTo>
                                  <a:pt x="26" y="35"/>
                                </a:lnTo>
                                <a:lnTo>
                                  <a:pt x="25" y="38"/>
                                </a:lnTo>
                                <a:lnTo>
                                  <a:pt x="26" y="45"/>
                                </a:lnTo>
                                <a:lnTo>
                                  <a:pt x="29" y="50"/>
                                </a:lnTo>
                                <a:lnTo>
                                  <a:pt x="32" y="54"/>
                                </a:lnTo>
                                <a:lnTo>
                                  <a:pt x="36" y="58"/>
                                </a:lnTo>
                                <a:lnTo>
                                  <a:pt x="42" y="62"/>
                                </a:lnTo>
                                <a:lnTo>
                                  <a:pt x="48" y="64"/>
                                </a:lnTo>
                                <a:lnTo>
                                  <a:pt x="54" y="68"/>
                                </a:lnTo>
                                <a:lnTo>
                                  <a:pt x="61" y="70"/>
                                </a:lnTo>
                                <a:lnTo>
                                  <a:pt x="68" y="74"/>
                                </a:lnTo>
                                <a:lnTo>
                                  <a:pt x="74" y="78"/>
                                </a:lnTo>
                                <a:lnTo>
                                  <a:pt x="80" y="82"/>
                                </a:lnTo>
                                <a:lnTo>
                                  <a:pt x="85" y="86"/>
                                </a:lnTo>
                                <a:lnTo>
                                  <a:pt x="90" y="91"/>
                                </a:lnTo>
                                <a:lnTo>
                                  <a:pt x="93" y="98"/>
                                </a:lnTo>
                                <a:lnTo>
                                  <a:pt x="96" y="105"/>
                                </a:lnTo>
                                <a:lnTo>
                                  <a:pt x="96" y="11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34" name="Freeform 1201"/>
                        <wps:cNvSpPr>
                          <a:spLocks noEditPoints="1"/>
                        </wps:cNvSpPr>
                        <wps:spPr bwMode="auto">
                          <a:xfrm>
                            <a:off x="341313" y="2638425"/>
                            <a:ext cx="47625" cy="63500"/>
                          </a:xfrm>
                          <a:custGeom>
                            <a:avLst/>
                            <a:gdLst>
                              <a:gd name="T0" fmla="*/ 89 w 89"/>
                              <a:gd name="T1" fmla="*/ 116 h 119"/>
                              <a:gd name="T2" fmla="*/ 88 w 89"/>
                              <a:gd name="T3" fmla="*/ 117 h 119"/>
                              <a:gd name="T4" fmla="*/ 84 w 89"/>
                              <a:gd name="T5" fmla="*/ 117 h 119"/>
                              <a:gd name="T6" fmla="*/ 78 w 89"/>
                              <a:gd name="T7" fmla="*/ 117 h 119"/>
                              <a:gd name="T8" fmla="*/ 74 w 89"/>
                              <a:gd name="T9" fmla="*/ 117 h 119"/>
                              <a:gd name="T10" fmla="*/ 73 w 89"/>
                              <a:gd name="T11" fmla="*/ 116 h 119"/>
                              <a:gd name="T12" fmla="*/ 71 w 89"/>
                              <a:gd name="T13" fmla="*/ 103 h 119"/>
                              <a:gd name="T14" fmla="*/ 57 w 89"/>
                              <a:gd name="T15" fmla="*/ 114 h 119"/>
                              <a:gd name="T16" fmla="*/ 38 w 89"/>
                              <a:gd name="T17" fmla="*/ 119 h 119"/>
                              <a:gd name="T18" fmla="*/ 22 w 89"/>
                              <a:gd name="T19" fmla="*/ 117 h 119"/>
                              <a:gd name="T20" fmla="*/ 10 w 89"/>
                              <a:gd name="T21" fmla="*/ 111 h 119"/>
                              <a:gd name="T22" fmla="*/ 3 w 89"/>
                              <a:gd name="T23" fmla="*/ 100 h 119"/>
                              <a:gd name="T24" fmla="*/ 0 w 89"/>
                              <a:gd name="T25" fmla="*/ 86 h 119"/>
                              <a:gd name="T26" fmla="*/ 4 w 89"/>
                              <a:gd name="T27" fmla="*/ 70 h 119"/>
                              <a:gd name="T28" fmla="*/ 15 w 89"/>
                              <a:gd name="T29" fmla="*/ 59 h 119"/>
                              <a:gd name="T30" fmla="*/ 32 w 89"/>
                              <a:gd name="T31" fmla="*/ 53 h 119"/>
                              <a:gd name="T32" fmla="*/ 54 w 89"/>
                              <a:gd name="T33" fmla="*/ 50 h 119"/>
                              <a:gd name="T34" fmla="*/ 69 w 89"/>
                              <a:gd name="T35" fmla="*/ 42 h 119"/>
                              <a:gd name="T36" fmla="*/ 68 w 89"/>
                              <a:gd name="T37" fmla="*/ 31 h 119"/>
                              <a:gd name="T38" fmla="*/ 64 w 89"/>
                              <a:gd name="T39" fmla="*/ 22 h 119"/>
                              <a:gd name="T40" fmla="*/ 57 w 89"/>
                              <a:gd name="T41" fmla="*/ 18 h 119"/>
                              <a:gd name="T42" fmla="*/ 44 w 89"/>
                              <a:gd name="T43" fmla="*/ 16 h 119"/>
                              <a:gd name="T44" fmla="*/ 31 w 89"/>
                              <a:gd name="T45" fmla="*/ 18 h 119"/>
                              <a:gd name="T46" fmla="*/ 21 w 89"/>
                              <a:gd name="T47" fmla="*/ 22 h 119"/>
                              <a:gd name="T48" fmla="*/ 14 w 89"/>
                              <a:gd name="T49" fmla="*/ 26 h 119"/>
                              <a:gd name="T50" fmla="*/ 10 w 89"/>
                              <a:gd name="T51" fmla="*/ 27 h 119"/>
                              <a:gd name="T52" fmla="*/ 7 w 89"/>
                              <a:gd name="T53" fmla="*/ 27 h 119"/>
                              <a:gd name="T54" fmla="*/ 6 w 89"/>
                              <a:gd name="T55" fmla="*/ 26 h 119"/>
                              <a:gd name="T56" fmla="*/ 6 w 89"/>
                              <a:gd name="T57" fmla="*/ 23 h 119"/>
                              <a:gd name="T58" fmla="*/ 5 w 89"/>
                              <a:gd name="T59" fmla="*/ 20 h 119"/>
                              <a:gd name="T60" fmla="*/ 6 w 89"/>
                              <a:gd name="T61" fmla="*/ 15 h 119"/>
                              <a:gd name="T62" fmla="*/ 7 w 89"/>
                              <a:gd name="T63" fmla="*/ 11 h 119"/>
                              <a:gd name="T64" fmla="*/ 14 w 89"/>
                              <a:gd name="T65" fmla="*/ 9 h 119"/>
                              <a:gd name="T66" fmla="*/ 22 w 89"/>
                              <a:gd name="T67" fmla="*/ 4 h 119"/>
                              <a:gd name="T68" fmla="*/ 35 w 89"/>
                              <a:gd name="T69" fmla="*/ 1 h 119"/>
                              <a:gd name="T70" fmla="*/ 47 w 89"/>
                              <a:gd name="T71" fmla="*/ 0 h 119"/>
                              <a:gd name="T72" fmla="*/ 67 w 89"/>
                              <a:gd name="T73" fmla="*/ 2 h 119"/>
                              <a:gd name="T74" fmla="*/ 79 w 89"/>
                              <a:gd name="T75" fmla="*/ 11 h 119"/>
                              <a:gd name="T76" fmla="*/ 86 w 89"/>
                              <a:gd name="T77" fmla="*/ 23 h 119"/>
                              <a:gd name="T78" fmla="*/ 89 w 89"/>
                              <a:gd name="T79" fmla="*/ 41 h 119"/>
                              <a:gd name="T80" fmla="*/ 69 w 89"/>
                              <a:gd name="T81" fmla="*/ 64 h 119"/>
                              <a:gd name="T82" fmla="*/ 44 w 89"/>
                              <a:gd name="T83" fmla="*/ 65 h 119"/>
                              <a:gd name="T84" fmla="*/ 32 w 89"/>
                              <a:gd name="T85" fmla="*/ 68 h 119"/>
                              <a:gd name="T86" fmla="*/ 25 w 89"/>
                              <a:gd name="T87" fmla="*/ 73 h 119"/>
                              <a:gd name="T88" fmla="*/ 21 w 89"/>
                              <a:gd name="T89" fmla="*/ 80 h 119"/>
                              <a:gd name="T90" fmla="*/ 21 w 89"/>
                              <a:gd name="T91" fmla="*/ 92 h 119"/>
                              <a:gd name="T92" fmla="*/ 32 w 89"/>
                              <a:gd name="T93" fmla="*/ 102 h 119"/>
                              <a:gd name="T94" fmla="*/ 48 w 89"/>
                              <a:gd name="T95" fmla="*/ 103 h 119"/>
                              <a:gd name="T96" fmla="*/ 62 w 89"/>
                              <a:gd name="T97" fmla="*/ 95 h 119"/>
                              <a:gd name="T98" fmla="*/ 69 w 89"/>
                              <a:gd name="T99" fmla="*/ 64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89" h="119">
                                <a:moveTo>
                                  <a:pt x="89" y="113"/>
                                </a:moveTo>
                                <a:lnTo>
                                  <a:pt x="89" y="116"/>
                                </a:lnTo>
                                <a:lnTo>
                                  <a:pt x="88" y="116"/>
                                </a:lnTo>
                                <a:lnTo>
                                  <a:pt x="88" y="117"/>
                                </a:lnTo>
                                <a:lnTo>
                                  <a:pt x="85" y="117"/>
                                </a:lnTo>
                                <a:lnTo>
                                  <a:pt x="84" y="117"/>
                                </a:lnTo>
                                <a:lnTo>
                                  <a:pt x="80" y="117"/>
                                </a:lnTo>
                                <a:lnTo>
                                  <a:pt x="78" y="117"/>
                                </a:lnTo>
                                <a:lnTo>
                                  <a:pt x="75" y="117"/>
                                </a:lnTo>
                                <a:lnTo>
                                  <a:pt x="74" y="117"/>
                                </a:lnTo>
                                <a:lnTo>
                                  <a:pt x="73" y="116"/>
                                </a:lnTo>
                                <a:lnTo>
                                  <a:pt x="73" y="116"/>
                                </a:lnTo>
                                <a:lnTo>
                                  <a:pt x="71" y="113"/>
                                </a:lnTo>
                                <a:lnTo>
                                  <a:pt x="71" y="103"/>
                                </a:lnTo>
                                <a:lnTo>
                                  <a:pt x="64" y="110"/>
                                </a:lnTo>
                                <a:lnTo>
                                  <a:pt x="57" y="114"/>
                                </a:lnTo>
                                <a:lnTo>
                                  <a:pt x="47" y="118"/>
                                </a:lnTo>
                                <a:lnTo>
                                  <a:pt x="38" y="119"/>
                                </a:lnTo>
                                <a:lnTo>
                                  <a:pt x="30" y="118"/>
                                </a:lnTo>
                                <a:lnTo>
                                  <a:pt x="22" y="117"/>
                                </a:lnTo>
                                <a:lnTo>
                                  <a:pt x="16" y="114"/>
                                </a:lnTo>
                                <a:lnTo>
                                  <a:pt x="10" y="111"/>
                                </a:lnTo>
                                <a:lnTo>
                                  <a:pt x="6" y="106"/>
                                </a:lnTo>
                                <a:lnTo>
                                  <a:pt x="3" y="100"/>
                                </a:lnTo>
                                <a:lnTo>
                                  <a:pt x="0" y="94"/>
                                </a:lnTo>
                                <a:lnTo>
                                  <a:pt x="0" y="86"/>
                                </a:lnTo>
                                <a:lnTo>
                                  <a:pt x="1" y="78"/>
                                </a:lnTo>
                                <a:lnTo>
                                  <a:pt x="4" y="70"/>
                                </a:lnTo>
                                <a:lnTo>
                                  <a:pt x="9" y="64"/>
                                </a:lnTo>
                                <a:lnTo>
                                  <a:pt x="15" y="59"/>
                                </a:lnTo>
                                <a:lnTo>
                                  <a:pt x="22" y="55"/>
                                </a:lnTo>
                                <a:lnTo>
                                  <a:pt x="32" y="53"/>
                                </a:lnTo>
                                <a:lnTo>
                                  <a:pt x="42" y="50"/>
                                </a:lnTo>
                                <a:lnTo>
                                  <a:pt x="54" y="50"/>
                                </a:lnTo>
                                <a:lnTo>
                                  <a:pt x="69" y="50"/>
                                </a:lnTo>
                                <a:lnTo>
                                  <a:pt x="69" y="42"/>
                                </a:lnTo>
                                <a:lnTo>
                                  <a:pt x="69" y="36"/>
                                </a:lnTo>
                                <a:lnTo>
                                  <a:pt x="68" y="31"/>
                                </a:lnTo>
                                <a:lnTo>
                                  <a:pt x="67" y="26"/>
                                </a:lnTo>
                                <a:lnTo>
                                  <a:pt x="64" y="22"/>
                                </a:lnTo>
                                <a:lnTo>
                                  <a:pt x="60" y="20"/>
                                </a:lnTo>
                                <a:lnTo>
                                  <a:pt x="57" y="18"/>
                                </a:lnTo>
                                <a:lnTo>
                                  <a:pt x="51" y="16"/>
                                </a:lnTo>
                                <a:lnTo>
                                  <a:pt x="44" y="16"/>
                                </a:lnTo>
                                <a:lnTo>
                                  <a:pt x="37" y="16"/>
                                </a:lnTo>
                                <a:lnTo>
                                  <a:pt x="31" y="18"/>
                                </a:lnTo>
                                <a:lnTo>
                                  <a:pt x="26" y="20"/>
                                </a:lnTo>
                                <a:lnTo>
                                  <a:pt x="21" y="22"/>
                                </a:lnTo>
                                <a:lnTo>
                                  <a:pt x="17" y="23"/>
                                </a:lnTo>
                                <a:lnTo>
                                  <a:pt x="14" y="26"/>
                                </a:lnTo>
                                <a:lnTo>
                                  <a:pt x="11" y="27"/>
                                </a:lnTo>
                                <a:lnTo>
                                  <a:pt x="10" y="27"/>
                                </a:lnTo>
                                <a:lnTo>
                                  <a:pt x="9" y="27"/>
                                </a:lnTo>
                                <a:lnTo>
                                  <a:pt x="7" y="27"/>
                                </a:lnTo>
                                <a:lnTo>
                                  <a:pt x="7" y="26"/>
                                </a:lnTo>
                                <a:lnTo>
                                  <a:pt x="6" y="26"/>
                                </a:lnTo>
                                <a:lnTo>
                                  <a:pt x="6" y="25"/>
                                </a:lnTo>
                                <a:lnTo>
                                  <a:pt x="6" y="23"/>
                                </a:lnTo>
                                <a:lnTo>
                                  <a:pt x="5" y="21"/>
                                </a:lnTo>
                                <a:lnTo>
                                  <a:pt x="5" y="20"/>
                                </a:lnTo>
                                <a:lnTo>
                                  <a:pt x="5" y="17"/>
                                </a:lnTo>
                                <a:lnTo>
                                  <a:pt x="6" y="15"/>
                                </a:lnTo>
                                <a:lnTo>
                                  <a:pt x="6" y="13"/>
                                </a:lnTo>
                                <a:lnTo>
                                  <a:pt x="7" y="11"/>
                                </a:lnTo>
                                <a:lnTo>
                                  <a:pt x="10" y="10"/>
                                </a:lnTo>
                                <a:lnTo>
                                  <a:pt x="14" y="9"/>
                                </a:lnTo>
                                <a:lnTo>
                                  <a:pt x="17" y="6"/>
                                </a:lnTo>
                                <a:lnTo>
                                  <a:pt x="22" y="4"/>
                                </a:lnTo>
                                <a:lnTo>
                                  <a:pt x="28" y="2"/>
                                </a:lnTo>
                                <a:lnTo>
                                  <a:pt x="35" y="1"/>
                                </a:lnTo>
                                <a:lnTo>
                                  <a:pt x="41" y="0"/>
                                </a:lnTo>
                                <a:lnTo>
                                  <a:pt x="47" y="0"/>
                                </a:lnTo>
                                <a:lnTo>
                                  <a:pt x="58" y="0"/>
                                </a:lnTo>
                                <a:lnTo>
                                  <a:pt x="67" y="2"/>
                                </a:lnTo>
                                <a:lnTo>
                                  <a:pt x="74" y="6"/>
                                </a:lnTo>
                                <a:lnTo>
                                  <a:pt x="79" y="11"/>
                                </a:lnTo>
                                <a:lnTo>
                                  <a:pt x="84" y="16"/>
                                </a:lnTo>
                                <a:lnTo>
                                  <a:pt x="86" y="23"/>
                                </a:lnTo>
                                <a:lnTo>
                                  <a:pt x="89" y="31"/>
                                </a:lnTo>
                                <a:lnTo>
                                  <a:pt x="89" y="41"/>
                                </a:lnTo>
                                <a:lnTo>
                                  <a:pt x="89" y="113"/>
                                </a:lnTo>
                                <a:close/>
                                <a:moveTo>
                                  <a:pt x="69" y="64"/>
                                </a:moveTo>
                                <a:lnTo>
                                  <a:pt x="52" y="64"/>
                                </a:lnTo>
                                <a:lnTo>
                                  <a:pt x="44" y="65"/>
                                </a:lnTo>
                                <a:lnTo>
                                  <a:pt x="38" y="65"/>
                                </a:lnTo>
                                <a:lnTo>
                                  <a:pt x="32" y="68"/>
                                </a:lnTo>
                                <a:lnTo>
                                  <a:pt x="28" y="70"/>
                                </a:lnTo>
                                <a:lnTo>
                                  <a:pt x="25" y="73"/>
                                </a:lnTo>
                                <a:lnTo>
                                  <a:pt x="22" y="76"/>
                                </a:lnTo>
                                <a:lnTo>
                                  <a:pt x="21" y="80"/>
                                </a:lnTo>
                                <a:lnTo>
                                  <a:pt x="21" y="85"/>
                                </a:lnTo>
                                <a:lnTo>
                                  <a:pt x="21" y="92"/>
                                </a:lnTo>
                                <a:lnTo>
                                  <a:pt x="26" y="98"/>
                                </a:lnTo>
                                <a:lnTo>
                                  <a:pt x="32" y="102"/>
                                </a:lnTo>
                                <a:lnTo>
                                  <a:pt x="41" y="103"/>
                                </a:lnTo>
                                <a:lnTo>
                                  <a:pt x="48" y="103"/>
                                </a:lnTo>
                                <a:lnTo>
                                  <a:pt x="55" y="100"/>
                                </a:lnTo>
                                <a:lnTo>
                                  <a:pt x="62" y="95"/>
                                </a:lnTo>
                                <a:lnTo>
                                  <a:pt x="69" y="87"/>
                                </a:lnTo>
                                <a:lnTo>
                                  <a:pt x="69" y="6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35" name="Freeform 1202"/>
                        <wps:cNvSpPr>
                          <a:spLocks/>
                        </wps:cNvSpPr>
                        <wps:spPr bwMode="auto">
                          <a:xfrm>
                            <a:off x="398463" y="2624137"/>
                            <a:ext cx="38100" cy="77788"/>
                          </a:xfrm>
                          <a:custGeom>
                            <a:avLst/>
                            <a:gdLst>
                              <a:gd name="T0" fmla="*/ 71 w 72"/>
                              <a:gd name="T1" fmla="*/ 137 h 145"/>
                              <a:gd name="T2" fmla="*/ 71 w 72"/>
                              <a:gd name="T3" fmla="*/ 140 h 145"/>
                              <a:gd name="T4" fmla="*/ 68 w 72"/>
                              <a:gd name="T5" fmla="*/ 143 h 145"/>
                              <a:gd name="T6" fmla="*/ 64 w 72"/>
                              <a:gd name="T7" fmla="*/ 144 h 145"/>
                              <a:gd name="T8" fmla="*/ 60 w 72"/>
                              <a:gd name="T9" fmla="*/ 145 h 145"/>
                              <a:gd name="T10" fmla="*/ 55 w 72"/>
                              <a:gd name="T11" fmla="*/ 145 h 145"/>
                              <a:gd name="T12" fmla="*/ 44 w 72"/>
                              <a:gd name="T13" fmla="*/ 145 h 145"/>
                              <a:gd name="T14" fmla="*/ 31 w 72"/>
                              <a:gd name="T15" fmla="*/ 141 h 145"/>
                              <a:gd name="T16" fmla="*/ 24 w 72"/>
                              <a:gd name="T17" fmla="*/ 132 h 145"/>
                              <a:gd name="T18" fmla="*/ 20 w 72"/>
                              <a:gd name="T19" fmla="*/ 118 h 145"/>
                              <a:gd name="T20" fmla="*/ 20 w 72"/>
                              <a:gd name="T21" fmla="*/ 45 h 145"/>
                              <a:gd name="T22" fmla="*/ 3 w 72"/>
                              <a:gd name="T23" fmla="*/ 45 h 145"/>
                              <a:gd name="T24" fmla="*/ 0 w 72"/>
                              <a:gd name="T25" fmla="*/ 42 h 145"/>
                              <a:gd name="T26" fmla="*/ 0 w 72"/>
                              <a:gd name="T27" fmla="*/ 36 h 145"/>
                              <a:gd name="T28" fmla="*/ 2 w 72"/>
                              <a:gd name="T29" fmla="*/ 32 h 145"/>
                              <a:gd name="T30" fmla="*/ 2 w 72"/>
                              <a:gd name="T31" fmla="*/ 31 h 145"/>
                              <a:gd name="T32" fmla="*/ 4 w 72"/>
                              <a:gd name="T33" fmla="*/ 29 h 145"/>
                              <a:gd name="T34" fmla="*/ 20 w 72"/>
                              <a:gd name="T35" fmla="*/ 29 h 145"/>
                              <a:gd name="T36" fmla="*/ 20 w 72"/>
                              <a:gd name="T37" fmla="*/ 2 h 145"/>
                              <a:gd name="T38" fmla="*/ 20 w 72"/>
                              <a:gd name="T39" fmla="*/ 1 h 145"/>
                              <a:gd name="T40" fmla="*/ 23 w 72"/>
                              <a:gd name="T41" fmla="*/ 0 h 145"/>
                              <a:gd name="T42" fmla="*/ 26 w 72"/>
                              <a:gd name="T43" fmla="*/ 0 h 145"/>
                              <a:gd name="T44" fmla="*/ 32 w 72"/>
                              <a:gd name="T45" fmla="*/ 0 h 145"/>
                              <a:gd name="T46" fmla="*/ 36 w 72"/>
                              <a:gd name="T47" fmla="*/ 0 h 145"/>
                              <a:gd name="T48" fmla="*/ 39 w 72"/>
                              <a:gd name="T49" fmla="*/ 1 h 145"/>
                              <a:gd name="T50" fmla="*/ 40 w 72"/>
                              <a:gd name="T51" fmla="*/ 2 h 145"/>
                              <a:gd name="T52" fmla="*/ 40 w 72"/>
                              <a:gd name="T53" fmla="*/ 29 h 145"/>
                              <a:gd name="T54" fmla="*/ 68 w 72"/>
                              <a:gd name="T55" fmla="*/ 29 h 145"/>
                              <a:gd name="T56" fmla="*/ 69 w 72"/>
                              <a:gd name="T57" fmla="*/ 31 h 145"/>
                              <a:gd name="T58" fmla="*/ 71 w 72"/>
                              <a:gd name="T59" fmla="*/ 32 h 145"/>
                              <a:gd name="T60" fmla="*/ 71 w 72"/>
                              <a:gd name="T61" fmla="*/ 36 h 145"/>
                              <a:gd name="T62" fmla="*/ 71 w 72"/>
                              <a:gd name="T63" fmla="*/ 42 h 145"/>
                              <a:gd name="T64" fmla="*/ 69 w 72"/>
                              <a:gd name="T65" fmla="*/ 45 h 145"/>
                              <a:gd name="T66" fmla="*/ 40 w 72"/>
                              <a:gd name="T67" fmla="*/ 45 h 145"/>
                              <a:gd name="T68" fmla="*/ 40 w 72"/>
                              <a:gd name="T69" fmla="*/ 117 h 145"/>
                              <a:gd name="T70" fmla="*/ 47 w 72"/>
                              <a:gd name="T71" fmla="*/ 128 h 145"/>
                              <a:gd name="T72" fmla="*/ 57 w 72"/>
                              <a:gd name="T73" fmla="*/ 129 h 145"/>
                              <a:gd name="T74" fmla="*/ 62 w 72"/>
                              <a:gd name="T75" fmla="*/ 128 h 145"/>
                              <a:gd name="T76" fmla="*/ 64 w 72"/>
                              <a:gd name="T77" fmla="*/ 127 h 145"/>
                              <a:gd name="T78" fmla="*/ 67 w 72"/>
                              <a:gd name="T79" fmla="*/ 125 h 145"/>
                              <a:gd name="T80" fmla="*/ 69 w 72"/>
                              <a:gd name="T81" fmla="*/ 125 h 145"/>
                              <a:gd name="T82" fmla="*/ 71 w 72"/>
                              <a:gd name="T83" fmla="*/ 127 h 145"/>
                              <a:gd name="T84" fmla="*/ 71 w 72"/>
                              <a:gd name="T85" fmla="*/ 128 h 145"/>
                              <a:gd name="T86" fmla="*/ 71 w 72"/>
                              <a:gd name="T87" fmla="*/ 13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72" h="145">
                                <a:moveTo>
                                  <a:pt x="72" y="133"/>
                                </a:moveTo>
                                <a:lnTo>
                                  <a:pt x="71" y="137"/>
                                </a:lnTo>
                                <a:lnTo>
                                  <a:pt x="71" y="138"/>
                                </a:lnTo>
                                <a:lnTo>
                                  <a:pt x="71" y="140"/>
                                </a:lnTo>
                                <a:lnTo>
                                  <a:pt x="69" y="141"/>
                                </a:lnTo>
                                <a:lnTo>
                                  <a:pt x="68" y="143"/>
                                </a:lnTo>
                                <a:lnTo>
                                  <a:pt x="67" y="143"/>
                                </a:lnTo>
                                <a:lnTo>
                                  <a:pt x="64" y="144"/>
                                </a:lnTo>
                                <a:lnTo>
                                  <a:pt x="62" y="144"/>
                                </a:lnTo>
                                <a:lnTo>
                                  <a:pt x="60" y="145"/>
                                </a:lnTo>
                                <a:lnTo>
                                  <a:pt x="57" y="145"/>
                                </a:lnTo>
                                <a:lnTo>
                                  <a:pt x="55" y="145"/>
                                </a:lnTo>
                                <a:lnTo>
                                  <a:pt x="51" y="145"/>
                                </a:lnTo>
                                <a:lnTo>
                                  <a:pt x="44" y="145"/>
                                </a:lnTo>
                                <a:lnTo>
                                  <a:pt x="37" y="144"/>
                                </a:lnTo>
                                <a:lnTo>
                                  <a:pt x="31" y="141"/>
                                </a:lnTo>
                                <a:lnTo>
                                  <a:pt x="28" y="137"/>
                                </a:lnTo>
                                <a:lnTo>
                                  <a:pt x="24" y="132"/>
                                </a:lnTo>
                                <a:lnTo>
                                  <a:pt x="21" y="125"/>
                                </a:lnTo>
                                <a:lnTo>
                                  <a:pt x="20" y="118"/>
                                </a:lnTo>
                                <a:lnTo>
                                  <a:pt x="20" y="109"/>
                                </a:lnTo>
                                <a:lnTo>
                                  <a:pt x="20" y="45"/>
                                </a:lnTo>
                                <a:lnTo>
                                  <a:pt x="4" y="45"/>
                                </a:lnTo>
                                <a:lnTo>
                                  <a:pt x="3" y="45"/>
                                </a:lnTo>
                                <a:lnTo>
                                  <a:pt x="2" y="44"/>
                                </a:lnTo>
                                <a:lnTo>
                                  <a:pt x="0" y="42"/>
                                </a:lnTo>
                                <a:lnTo>
                                  <a:pt x="0" y="38"/>
                                </a:lnTo>
                                <a:lnTo>
                                  <a:pt x="0" y="36"/>
                                </a:lnTo>
                                <a:lnTo>
                                  <a:pt x="0" y="34"/>
                                </a:lnTo>
                                <a:lnTo>
                                  <a:pt x="2" y="32"/>
                                </a:lnTo>
                                <a:lnTo>
                                  <a:pt x="2" y="31"/>
                                </a:lnTo>
                                <a:lnTo>
                                  <a:pt x="2" y="31"/>
                                </a:lnTo>
                                <a:lnTo>
                                  <a:pt x="3" y="29"/>
                                </a:lnTo>
                                <a:lnTo>
                                  <a:pt x="4" y="29"/>
                                </a:lnTo>
                                <a:lnTo>
                                  <a:pt x="4" y="29"/>
                                </a:lnTo>
                                <a:lnTo>
                                  <a:pt x="20" y="29"/>
                                </a:lnTo>
                                <a:lnTo>
                                  <a:pt x="20" y="4"/>
                                </a:lnTo>
                                <a:lnTo>
                                  <a:pt x="20" y="2"/>
                                </a:lnTo>
                                <a:lnTo>
                                  <a:pt x="20" y="2"/>
                                </a:lnTo>
                                <a:lnTo>
                                  <a:pt x="20" y="1"/>
                                </a:lnTo>
                                <a:lnTo>
                                  <a:pt x="21" y="1"/>
                                </a:lnTo>
                                <a:lnTo>
                                  <a:pt x="23" y="0"/>
                                </a:lnTo>
                                <a:lnTo>
                                  <a:pt x="25" y="0"/>
                                </a:lnTo>
                                <a:lnTo>
                                  <a:pt x="26" y="0"/>
                                </a:lnTo>
                                <a:lnTo>
                                  <a:pt x="30" y="0"/>
                                </a:lnTo>
                                <a:lnTo>
                                  <a:pt x="32" y="0"/>
                                </a:lnTo>
                                <a:lnTo>
                                  <a:pt x="35" y="0"/>
                                </a:lnTo>
                                <a:lnTo>
                                  <a:pt x="36" y="0"/>
                                </a:lnTo>
                                <a:lnTo>
                                  <a:pt x="37" y="1"/>
                                </a:lnTo>
                                <a:lnTo>
                                  <a:pt x="39" y="1"/>
                                </a:lnTo>
                                <a:lnTo>
                                  <a:pt x="39" y="2"/>
                                </a:lnTo>
                                <a:lnTo>
                                  <a:pt x="40" y="2"/>
                                </a:lnTo>
                                <a:lnTo>
                                  <a:pt x="40" y="4"/>
                                </a:lnTo>
                                <a:lnTo>
                                  <a:pt x="40" y="29"/>
                                </a:lnTo>
                                <a:lnTo>
                                  <a:pt x="67" y="29"/>
                                </a:lnTo>
                                <a:lnTo>
                                  <a:pt x="68" y="29"/>
                                </a:lnTo>
                                <a:lnTo>
                                  <a:pt x="69" y="29"/>
                                </a:lnTo>
                                <a:lnTo>
                                  <a:pt x="69" y="31"/>
                                </a:lnTo>
                                <a:lnTo>
                                  <a:pt x="71" y="31"/>
                                </a:lnTo>
                                <a:lnTo>
                                  <a:pt x="71" y="32"/>
                                </a:lnTo>
                                <a:lnTo>
                                  <a:pt x="71" y="34"/>
                                </a:lnTo>
                                <a:lnTo>
                                  <a:pt x="71" y="36"/>
                                </a:lnTo>
                                <a:lnTo>
                                  <a:pt x="72" y="38"/>
                                </a:lnTo>
                                <a:lnTo>
                                  <a:pt x="71" y="42"/>
                                </a:lnTo>
                                <a:lnTo>
                                  <a:pt x="71" y="44"/>
                                </a:lnTo>
                                <a:lnTo>
                                  <a:pt x="69" y="45"/>
                                </a:lnTo>
                                <a:lnTo>
                                  <a:pt x="67" y="45"/>
                                </a:lnTo>
                                <a:lnTo>
                                  <a:pt x="40" y="45"/>
                                </a:lnTo>
                                <a:lnTo>
                                  <a:pt x="40" y="106"/>
                                </a:lnTo>
                                <a:lnTo>
                                  <a:pt x="40" y="117"/>
                                </a:lnTo>
                                <a:lnTo>
                                  <a:pt x="42" y="123"/>
                                </a:lnTo>
                                <a:lnTo>
                                  <a:pt x="47" y="128"/>
                                </a:lnTo>
                                <a:lnTo>
                                  <a:pt x="55" y="129"/>
                                </a:lnTo>
                                <a:lnTo>
                                  <a:pt x="57" y="129"/>
                                </a:lnTo>
                                <a:lnTo>
                                  <a:pt x="60" y="128"/>
                                </a:lnTo>
                                <a:lnTo>
                                  <a:pt x="62" y="128"/>
                                </a:lnTo>
                                <a:lnTo>
                                  <a:pt x="63" y="127"/>
                                </a:lnTo>
                                <a:lnTo>
                                  <a:pt x="64" y="127"/>
                                </a:lnTo>
                                <a:lnTo>
                                  <a:pt x="67" y="125"/>
                                </a:lnTo>
                                <a:lnTo>
                                  <a:pt x="67" y="125"/>
                                </a:lnTo>
                                <a:lnTo>
                                  <a:pt x="68" y="125"/>
                                </a:lnTo>
                                <a:lnTo>
                                  <a:pt x="69" y="125"/>
                                </a:lnTo>
                                <a:lnTo>
                                  <a:pt x="69" y="125"/>
                                </a:lnTo>
                                <a:lnTo>
                                  <a:pt x="71" y="127"/>
                                </a:lnTo>
                                <a:lnTo>
                                  <a:pt x="71" y="127"/>
                                </a:lnTo>
                                <a:lnTo>
                                  <a:pt x="71" y="128"/>
                                </a:lnTo>
                                <a:lnTo>
                                  <a:pt x="71" y="129"/>
                                </a:lnTo>
                                <a:lnTo>
                                  <a:pt x="71" y="130"/>
                                </a:lnTo>
                                <a:lnTo>
                                  <a:pt x="72" y="1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36" name="Freeform 1203"/>
                        <wps:cNvSpPr>
                          <a:spLocks/>
                        </wps:cNvSpPr>
                        <wps:spPr bwMode="auto">
                          <a:xfrm>
                            <a:off x="450850" y="2640012"/>
                            <a:ext cx="49213" cy="61913"/>
                          </a:xfrm>
                          <a:custGeom>
                            <a:avLst/>
                            <a:gdLst>
                              <a:gd name="T0" fmla="*/ 92 w 92"/>
                              <a:gd name="T1" fmla="*/ 113 h 118"/>
                              <a:gd name="T2" fmla="*/ 92 w 92"/>
                              <a:gd name="T3" fmla="*/ 115 h 118"/>
                              <a:gd name="T4" fmla="*/ 90 w 92"/>
                              <a:gd name="T5" fmla="*/ 116 h 118"/>
                              <a:gd name="T6" fmla="*/ 86 w 92"/>
                              <a:gd name="T7" fmla="*/ 116 h 118"/>
                              <a:gd name="T8" fmla="*/ 81 w 92"/>
                              <a:gd name="T9" fmla="*/ 116 h 118"/>
                              <a:gd name="T10" fmla="*/ 77 w 92"/>
                              <a:gd name="T11" fmla="*/ 116 h 118"/>
                              <a:gd name="T12" fmla="*/ 75 w 92"/>
                              <a:gd name="T13" fmla="*/ 115 h 118"/>
                              <a:gd name="T14" fmla="*/ 75 w 92"/>
                              <a:gd name="T15" fmla="*/ 113 h 118"/>
                              <a:gd name="T16" fmla="*/ 75 w 92"/>
                              <a:gd name="T17" fmla="*/ 99 h 118"/>
                              <a:gd name="T18" fmla="*/ 56 w 92"/>
                              <a:gd name="T19" fmla="*/ 113 h 118"/>
                              <a:gd name="T20" fmla="*/ 38 w 92"/>
                              <a:gd name="T21" fmla="*/ 118 h 118"/>
                              <a:gd name="T22" fmla="*/ 19 w 92"/>
                              <a:gd name="T23" fmla="*/ 115 h 118"/>
                              <a:gd name="T24" fmla="*/ 7 w 92"/>
                              <a:gd name="T25" fmla="*/ 105 h 118"/>
                              <a:gd name="T26" fmla="*/ 1 w 92"/>
                              <a:gd name="T27" fmla="*/ 90 h 118"/>
                              <a:gd name="T28" fmla="*/ 0 w 92"/>
                              <a:gd name="T29" fmla="*/ 70 h 118"/>
                              <a:gd name="T30" fmla="*/ 0 w 92"/>
                              <a:gd name="T31" fmla="*/ 4 h 118"/>
                              <a:gd name="T32" fmla="*/ 0 w 92"/>
                              <a:gd name="T33" fmla="*/ 3 h 118"/>
                              <a:gd name="T34" fmla="*/ 2 w 92"/>
                              <a:gd name="T35" fmla="*/ 1 h 118"/>
                              <a:gd name="T36" fmla="*/ 6 w 92"/>
                              <a:gd name="T37" fmla="*/ 0 h 118"/>
                              <a:gd name="T38" fmla="*/ 12 w 92"/>
                              <a:gd name="T39" fmla="*/ 0 h 118"/>
                              <a:gd name="T40" fmla="*/ 16 w 92"/>
                              <a:gd name="T41" fmla="*/ 1 h 118"/>
                              <a:gd name="T42" fmla="*/ 18 w 92"/>
                              <a:gd name="T43" fmla="*/ 3 h 118"/>
                              <a:gd name="T44" fmla="*/ 19 w 92"/>
                              <a:gd name="T45" fmla="*/ 4 h 118"/>
                              <a:gd name="T46" fmla="*/ 19 w 92"/>
                              <a:gd name="T47" fmla="*/ 68 h 118"/>
                              <a:gd name="T48" fmla="*/ 21 w 92"/>
                              <a:gd name="T49" fmla="*/ 83 h 118"/>
                              <a:gd name="T50" fmla="*/ 24 w 92"/>
                              <a:gd name="T51" fmla="*/ 93 h 118"/>
                              <a:gd name="T52" fmla="*/ 32 w 92"/>
                              <a:gd name="T53" fmla="*/ 99 h 118"/>
                              <a:gd name="T54" fmla="*/ 42 w 92"/>
                              <a:gd name="T55" fmla="*/ 101 h 118"/>
                              <a:gd name="T56" fmla="*/ 56 w 92"/>
                              <a:gd name="T57" fmla="*/ 95 h 118"/>
                              <a:gd name="T58" fmla="*/ 72 w 92"/>
                              <a:gd name="T59" fmla="*/ 80 h 118"/>
                              <a:gd name="T60" fmla="*/ 72 w 92"/>
                              <a:gd name="T61" fmla="*/ 4 h 118"/>
                              <a:gd name="T62" fmla="*/ 74 w 92"/>
                              <a:gd name="T63" fmla="*/ 3 h 118"/>
                              <a:gd name="T64" fmla="*/ 76 w 92"/>
                              <a:gd name="T65" fmla="*/ 1 h 118"/>
                              <a:gd name="T66" fmla="*/ 80 w 92"/>
                              <a:gd name="T67" fmla="*/ 0 h 118"/>
                              <a:gd name="T68" fmla="*/ 85 w 92"/>
                              <a:gd name="T69" fmla="*/ 0 h 118"/>
                              <a:gd name="T70" fmla="*/ 90 w 92"/>
                              <a:gd name="T71" fmla="*/ 1 h 118"/>
                              <a:gd name="T72" fmla="*/ 91 w 92"/>
                              <a:gd name="T73" fmla="*/ 3 h 118"/>
                              <a:gd name="T74" fmla="*/ 92 w 92"/>
                              <a:gd name="T75" fmla="*/ 4 h 118"/>
                              <a:gd name="T76" fmla="*/ 92 w 92"/>
                              <a:gd name="T77" fmla="*/ 112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92" h="118">
                                <a:moveTo>
                                  <a:pt x="92" y="112"/>
                                </a:moveTo>
                                <a:lnTo>
                                  <a:pt x="92" y="113"/>
                                </a:lnTo>
                                <a:lnTo>
                                  <a:pt x="92" y="115"/>
                                </a:lnTo>
                                <a:lnTo>
                                  <a:pt x="92" y="115"/>
                                </a:lnTo>
                                <a:lnTo>
                                  <a:pt x="91" y="116"/>
                                </a:lnTo>
                                <a:lnTo>
                                  <a:pt x="90" y="116"/>
                                </a:lnTo>
                                <a:lnTo>
                                  <a:pt x="87" y="116"/>
                                </a:lnTo>
                                <a:lnTo>
                                  <a:pt x="86" y="116"/>
                                </a:lnTo>
                                <a:lnTo>
                                  <a:pt x="83" y="116"/>
                                </a:lnTo>
                                <a:lnTo>
                                  <a:pt x="81" y="116"/>
                                </a:lnTo>
                                <a:lnTo>
                                  <a:pt x="79" y="116"/>
                                </a:lnTo>
                                <a:lnTo>
                                  <a:pt x="77" y="116"/>
                                </a:lnTo>
                                <a:lnTo>
                                  <a:pt x="76" y="116"/>
                                </a:lnTo>
                                <a:lnTo>
                                  <a:pt x="75" y="115"/>
                                </a:lnTo>
                                <a:lnTo>
                                  <a:pt x="75" y="115"/>
                                </a:lnTo>
                                <a:lnTo>
                                  <a:pt x="75" y="113"/>
                                </a:lnTo>
                                <a:lnTo>
                                  <a:pt x="75" y="112"/>
                                </a:lnTo>
                                <a:lnTo>
                                  <a:pt x="75" y="99"/>
                                </a:lnTo>
                                <a:lnTo>
                                  <a:pt x="65" y="107"/>
                                </a:lnTo>
                                <a:lnTo>
                                  <a:pt x="56" y="113"/>
                                </a:lnTo>
                                <a:lnTo>
                                  <a:pt x="47" y="117"/>
                                </a:lnTo>
                                <a:lnTo>
                                  <a:pt x="38" y="118"/>
                                </a:lnTo>
                                <a:lnTo>
                                  <a:pt x="28" y="117"/>
                                </a:lnTo>
                                <a:lnTo>
                                  <a:pt x="19" y="115"/>
                                </a:lnTo>
                                <a:lnTo>
                                  <a:pt x="13" y="110"/>
                                </a:lnTo>
                                <a:lnTo>
                                  <a:pt x="7" y="105"/>
                                </a:lnTo>
                                <a:lnTo>
                                  <a:pt x="3" y="97"/>
                                </a:lnTo>
                                <a:lnTo>
                                  <a:pt x="1" y="90"/>
                                </a:lnTo>
                                <a:lnTo>
                                  <a:pt x="0" y="81"/>
                                </a:lnTo>
                                <a:lnTo>
                                  <a:pt x="0" y="70"/>
                                </a:lnTo>
                                <a:lnTo>
                                  <a:pt x="0" y="4"/>
                                </a:lnTo>
                                <a:lnTo>
                                  <a:pt x="0" y="4"/>
                                </a:lnTo>
                                <a:lnTo>
                                  <a:pt x="0" y="3"/>
                                </a:lnTo>
                                <a:lnTo>
                                  <a:pt x="0" y="3"/>
                                </a:lnTo>
                                <a:lnTo>
                                  <a:pt x="1" y="1"/>
                                </a:lnTo>
                                <a:lnTo>
                                  <a:pt x="2" y="1"/>
                                </a:lnTo>
                                <a:lnTo>
                                  <a:pt x="5" y="1"/>
                                </a:lnTo>
                                <a:lnTo>
                                  <a:pt x="6" y="0"/>
                                </a:lnTo>
                                <a:lnTo>
                                  <a:pt x="10" y="0"/>
                                </a:lnTo>
                                <a:lnTo>
                                  <a:pt x="12" y="0"/>
                                </a:lnTo>
                                <a:lnTo>
                                  <a:pt x="15" y="1"/>
                                </a:lnTo>
                                <a:lnTo>
                                  <a:pt x="16" y="1"/>
                                </a:lnTo>
                                <a:lnTo>
                                  <a:pt x="17" y="1"/>
                                </a:lnTo>
                                <a:lnTo>
                                  <a:pt x="18" y="3"/>
                                </a:lnTo>
                                <a:lnTo>
                                  <a:pt x="18" y="3"/>
                                </a:lnTo>
                                <a:lnTo>
                                  <a:pt x="19" y="4"/>
                                </a:lnTo>
                                <a:lnTo>
                                  <a:pt x="19" y="4"/>
                                </a:lnTo>
                                <a:lnTo>
                                  <a:pt x="19" y="68"/>
                                </a:lnTo>
                                <a:lnTo>
                                  <a:pt x="19" y="77"/>
                                </a:lnTo>
                                <a:lnTo>
                                  <a:pt x="21" y="83"/>
                                </a:lnTo>
                                <a:lnTo>
                                  <a:pt x="22" y="88"/>
                                </a:lnTo>
                                <a:lnTo>
                                  <a:pt x="24" y="93"/>
                                </a:lnTo>
                                <a:lnTo>
                                  <a:pt x="28" y="96"/>
                                </a:lnTo>
                                <a:lnTo>
                                  <a:pt x="32" y="99"/>
                                </a:lnTo>
                                <a:lnTo>
                                  <a:pt x="37" y="100"/>
                                </a:lnTo>
                                <a:lnTo>
                                  <a:pt x="42" y="101"/>
                                </a:lnTo>
                                <a:lnTo>
                                  <a:pt x="49" y="100"/>
                                </a:lnTo>
                                <a:lnTo>
                                  <a:pt x="56" y="95"/>
                                </a:lnTo>
                                <a:lnTo>
                                  <a:pt x="64" y="90"/>
                                </a:lnTo>
                                <a:lnTo>
                                  <a:pt x="72" y="80"/>
                                </a:lnTo>
                                <a:lnTo>
                                  <a:pt x="72" y="4"/>
                                </a:lnTo>
                                <a:lnTo>
                                  <a:pt x="72" y="4"/>
                                </a:lnTo>
                                <a:lnTo>
                                  <a:pt x="72" y="3"/>
                                </a:lnTo>
                                <a:lnTo>
                                  <a:pt x="74" y="3"/>
                                </a:lnTo>
                                <a:lnTo>
                                  <a:pt x="75" y="1"/>
                                </a:lnTo>
                                <a:lnTo>
                                  <a:pt x="76" y="1"/>
                                </a:lnTo>
                                <a:lnTo>
                                  <a:pt x="77" y="1"/>
                                </a:lnTo>
                                <a:lnTo>
                                  <a:pt x="80" y="0"/>
                                </a:lnTo>
                                <a:lnTo>
                                  <a:pt x="82" y="0"/>
                                </a:lnTo>
                                <a:lnTo>
                                  <a:pt x="85" y="0"/>
                                </a:lnTo>
                                <a:lnTo>
                                  <a:pt x="87" y="1"/>
                                </a:lnTo>
                                <a:lnTo>
                                  <a:pt x="90" y="1"/>
                                </a:lnTo>
                                <a:lnTo>
                                  <a:pt x="91" y="1"/>
                                </a:lnTo>
                                <a:lnTo>
                                  <a:pt x="91" y="3"/>
                                </a:lnTo>
                                <a:lnTo>
                                  <a:pt x="92" y="3"/>
                                </a:lnTo>
                                <a:lnTo>
                                  <a:pt x="92" y="4"/>
                                </a:lnTo>
                                <a:lnTo>
                                  <a:pt x="92" y="4"/>
                                </a:lnTo>
                                <a:lnTo>
                                  <a:pt x="92" y="1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37" name="Freeform 1204"/>
                        <wps:cNvSpPr>
                          <a:spLocks/>
                        </wps:cNvSpPr>
                        <wps:spPr bwMode="auto">
                          <a:xfrm>
                            <a:off x="519113" y="2638425"/>
                            <a:ext cx="33338" cy="61913"/>
                          </a:xfrm>
                          <a:custGeom>
                            <a:avLst/>
                            <a:gdLst>
                              <a:gd name="T0" fmla="*/ 63 w 63"/>
                              <a:gd name="T1" fmla="*/ 15 h 117"/>
                              <a:gd name="T2" fmla="*/ 63 w 63"/>
                              <a:gd name="T3" fmla="*/ 18 h 117"/>
                              <a:gd name="T4" fmla="*/ 63 w 63"/>
                              <a:gd name="T5" fmla="*/ 21 h 117"/>
                              <a:gd name="T6" fmla="*/ 62 w 63"/>
                              <a:gd name="T7" fmla="*/ 22 h 117"/>
                              <a:gd name="T8" fmla="*/ 59 w 63"/>
                              <a:gd name="T9" fmla="*/ 22 h 117"/>
                              <a:gd name="T10" fmla="*/ 57 w 63"/>
                              <a:gd name="T11" fmla="*/ 21 h 117"/>
                              <a:gd name="T12" fmla="*/ 53 w 63"/>
                              <a:gd name="T13" fmla="*/ 20 h 117"/>
                              <a:gd name="T14" fmla="*/ 49 w 63"/>
                              <a:gd name="T15" fmla="*/ 18 h 117"/>
                              <a:gd name="T16" fmla="*/ 43 w 63"/>
                              <a:gd name="T17" fmla="*/ 18 h 117"/>
                              <a:gd name="T18" fmla="*/ 37 w 63"/>
                              <a:gd name="T19" fmla="*/ 21 h 117"/>
                              <a:gd name="T20" fmla="*/ 31 w 63"/>
                              <a:gd name="T21" fmla="*/ 27 h 117"/>
                              <a:gd name="T22" fmla="*/ 25 w 63"/>
                              <a:gd name="T23" fmla="*/ 36 h 117"/>
                              <a:gd name="T24" fmla="*/ 20 w 63"/>
                              <a:gd name="T25" fmla="*/ 113 h 117"/>
                              <a:gd name="T26" fmla="*/ 20 w 63"/>
                              <a:gd name="T27" fmla="*/ 116 h 117"/>
                              <a:gd name="T28" fmla="*/ 19 w 63"/>
                              <a:gd name="T29" fmla="*/ 117 h 117"/>
                              <a:gd name="T30" fmla="*/ 15 w 63"/>
                              <a:gd name="T31" fmla="*/ 117 h 117"/>
                              <a:gd name="T32" fmla="*/ 10 w 63"/>
                              <a:gd name="T33" fmla="*/ 117 h 117"/>
                              <a:gd name="T34" fmla="*/ 5 w 63"/>
                              <a:gd name="T35" fmla="*/ 117 h 117"/>
                              <a:gd name="T36" fmla="*/ 3 w 63"/>
                              <a:gd name="T37" fmla="*/ 117 h 117"/>
                              <a:gd name="T38" fmla="*/ 0 w 63"/>
                              <a:gd name="T39" fmla="*/ 116 h 117"/>
                              <a:gd name="T40" fmla="*/ 0 w 63"/>
                              <a:gd name="T41" fmla="*/ 113 h 117"/>
                              <a:gd name="T42" fmla="*/ 0 w 63"/>
                              <a:gd name="T43" fmla="*/ 5 h 117"/>
                              <a:gd name="T44" fmla="*/ 1 w 63"/>
                              <a:gd name="T45" fmla="*/ 4 h 117"/>
                              <a:gd name="T46" fmla="*/ 4 w 63"/>
                              <a:gd name="T47" fmla="*/ 2 h 117"/>
                              <a:gd name="T48" fmla="*/ 6 w 63"/>
                              <a:gd name="T49" fmla="*/ 1 h 117"/>
                              <a:gd name="T50" fmla="*/ 11 w 63"/>
                              <a:gd name="T51" fmla="*/ 1 h 117"/>
                              <a:gd name="T52" fmla="*/ 15 w 63"/>
                              <a:gd name="T53" fmla="*/ 2 h 117"/>
                              <a:gd name="T54" fmla="*/ 17 w 63"/>
                              <a:gd name="T55" fmla="*/ 4 h 117"/>
                              <a:gd name="T56" fmla="*/ 19 w 63"/>
                              <a:gd name="T57" fmla="*/ 5 h 117"/>
                              <a:gd name="T58" fmla="*/ 19 w 63"/>
                              <a:gd name="T59" fmla="*/ 21 h 117"/>
                              <a:gd name="T60" fmla="*/ 26 w 63"/>
                              <a:gd name="T61" fmla="*/ 11 h 117"/>
                              <a:gd name="T62" fmla="*/ 33 w 63"/>
                              <a:gd name="T63" fmla="*/ 4 h 117"/>
                              <a:gd name="T64" fmla="*/ 41 w 63"/>
                              <a:gd name="T65" fmla="*/ 1 h 117"/>
                              <a:gd name="T66" fmla="*/ 48 w 63"/>
                              <a:gd name="T67" fmla="*/ 0 h 117"/>
                              <a:gd name="T68" fmla="*/ 51 w 63"/>
                              <a:gd name="T69" fmla="*/ 0 h 117"/>
                              <a:gd name="T70" fmla="*/ 55 w 63"/>
                              <a:gd name="T71" fmla="*/ 1 h 117"/>
                              <a:gd name="T72" fmla="*/ 59 w 63"/>
                              <a:gd name="T73" fmla="*/ 2 h 117"/>
                              <a:gd name="T74" fmla="*/ 62 w 63"/>
                              <a:gd name="T75" fmla="*/ 4 h 117"/>
                              <a:gd name="T76" fmla="*/ 63 w 63"/>
                              <a:gd name="T77" fmla="*/ 5 h 117"/>
                              <a:gd name="T78" fmla="*/ 63 w 63"/>
                              <a:gd name="T79" fmla="*/ 6 h 117"/>
                              <a:gd name="T80" fmla="*/ 63 w 63"/>
                              <a:gd name="T81" fmla="*/ 9 h 117"/>
                              <a:gd name="T82" fmla="*/ 63 w 63"/>
                              <a:gd name="T83" fmla="*/ 12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63" h="117">
                                <a:moveTo>
                                  <a:pt x="63" y="12"/>
                                </a:moveTo>
                                <a:lnTo>
                                  <a:pt x="63" y="15"/>
                                </a:lnTo>
                                <a:lnTo>
                                  <a:pt x="63" y="17"/>
                                </a:lnTo>
                                <a:lnTo>
                                  <a:pt x="63" y="18"/>
                                </a:lnTo>
                                <a:lnTo>
                                  <a:pt x="63" y="20"/>
                                </a:lnTo>
                                <a:lnTo>
                                  <a:pt x="63" y="21"/>
                                </a:lnTo>
                                <a:lnTo>
                                  <a:pt x="62" y="21"/>
                                </a:lnTo>
                                <a:lnTo>
                                  <a:pt x="62" y="22"/>
                                </a:lnTo>
                                <a:lnTo>
                                  <a:pt x="60" y="22"/>
                                </a:lnTo>
                                <a:lnTo>
                                  <a:pt x="59" y="22"/>
                                </a:lnTo>
                                <a:lnTo>
                                  <a:pt x="58" y="21"/>
                                </a:lnTo>
                                <a:lnTo>
                                  <a:pt x="57" y="21"/>
                                </a:lnTo>
                                <a:lnTo>
                                  <a:pt x="55" y="21"/>
                                </a:lnTo>
                                <a:lnTo>
                                  <a:pt x="53" y="20"/>
                                </a:lnTo>
                                <a:lnTo>
                                  <a:pt x="51" y="20"/>
                                </a:lnTo>
                                <a:lnTo>
                                  <a:pt x="49" y="18"/>
                                </a:lnTo>
                                <a:lnTo>
                                  <a:pt x="47" y="18"/>
                                </a:lnTo>
                                <a:lnTo>
                                  <a:pt x="43" y="18"/>
                                </a:lnTo>
                                <a:lnTo>
                                  <a:pt x="41" y="20"/>
                                </a:lnTo>
                                <a:lnTo>
                                  <a:pt x="37" y="21"/>
                                </a:lnTo>
                                <a:lnTo>
                                  <a:pt x="35" y="23"/>
                                </a:lnTo>
                                <a:lnTo>
                                  <a:pt x="31" y="27"/>
                                </a:lnTo>
                                <a:lnTo>
                                  <a:pt x="27" y="31"/>
                                </a:lnTo>
                                <a:lnTo>
                                  <a:pt x="25" y="36"/>
                                </a:lnTo>
                                <a:lnTo>
                                  <a:pt x="20" y="43"/>
                                </a:lnTo>
                                <a:lnTo>
                                  <a:pt x="20" y="113"/>
                                </a:lnTo>
                                <a:lnTo>
                                  <a:pt x="20" y="114"/>
                                </a:lnTo>
                                <a:lnTo>
                                  <a:pt x="20" y="116"/>
                                </a:lnTo>
                                <a:lnTo>
                                  <a:pt x="19" y="116"/>
                                </a:lnTo>
                                <a:lnTo>
                                  <a:pt x="19" y="117"/>
                                </a:lnTo>
                                <a:lnTo>
                                  <a:pt x="17" y="117"/>
                                </a:lnTo>
                                <a:lnTo>
                                  <a:pt x="15" y="117"/>
                                </a:lnTo>
                                <a:lnTo>
                                  <a:pt x="12" y="117"/>
                                </a:lnTo>
                                <a:lnTo>
                                  <a:pt x="10" y="117"/>
                                </a:lnTo>
                                <a:lnTo>
                                  <a:pt x="7" y="117"/>
                                </a:lnTo>
                                <a:lnTo>
                                  <a:pt x="5" y="117"/>
                                </a:lnTo>
                                <a:lnTo>
                                  <a:pt x="4" y="117"/>
                                </a:lnTo>
                                <a:lnTo>
                                  <a:pt x="3" y="117"/>
                                </a:lnTo>
                                <a:lnTo>
                                  <a:pt x="1" y="116"/>
                                </a:lnTo>
                                <a:lnTo>
                                  <a:pt x="0" y="116"/>
                                </a:lnTo>
                                <a:lnTo>
                                  <a:pt x="0" y="114"/>
                                </a:lnTo>
                                <a:lnTo>
                                  <a:pt x="0" y="113"/>
                                </a:lnTo>
                                <a:lnTo>
                                  <a:pt x="0" y="5"/>
                                </a:lnTo>
                                <a:lnTo>
                                  <a:pt x="0" y="5"/>
                                </a:lnTo>
                                <a:lnTo>
                                  <a:pt x="0" y="4"/>
                                </a:lnTo>
                                <a:lnTo>
                                  <a:pt x="1" y="4"/>
                                </a:lnTo>
                                <a:lnTo>
                                  <a:pt x="3" y="2"/>
                                </a:lnTo>
                                <a:lnTo>
                                  <a:pt x="4" y="2"/>
                                </a:lnTo>
                                <a:lnTo>
                                  <a:pt x="5" y="2"/>
                                </a:lnTo>
                                <a:lnTo>
                                  <a:pt x="6" y="1"/>
                                </a:lnTo>
                                <a:lnTo>
                                  <a:pt x="9" y="1"/>
                                </a:lnTo>
                                <a:lnTo>
                                  <a:pt x="11" y="1"/>
                                </a:lnTo>
                                <a:lnTo>
                                  <a:pt x="14" y="2"/>
                                </a:lnTo>
                                <a:lnTo>
                                  <a:pt x="15" y="2"/>
                                </a:lnTo>
                                <a:lnTo>
                                  <a:pt x="16" y="2"/>
                                </a:lnTo>
                                <a:lnTo>
                                  <a:pt x="17" y="4"/>
                                </a:lnTo>
                                <a:lnTo>
                                  <a:pt x="17" y="4"/>
                                </a:lnTo>
                                <a:lnTo>
                                  <a:pt x="19" y="5"/>
                                </a:lnTo>
                                <a:lnTo>
                                  <a:pt x="19" y="5"/>
                                </a:lnTo>
                                <a:lnTo>
                                  <a:pt x="19" y="21"/>
                                </a:lnTo>
                                <a:lnTo>
                                  <a:pt x="22" y="15"/>
                                </a:lnTo>
                                <a:lnTo>
                                  <a:pt x="26" y="11"/>
                                </a:lnTo>
                                <a:lnTo>
                                  <a:pt x="31" y="7"/>
                                </a:lnTo>
                                <a:lnTo>
                                  <a:pt x="33" y="4"/>
                                </a:lnTo>
                                <a:lnTo>
                                  <a:pt x="37" y="2"/>
                                </a:lnTo>
                                <a:lnTo>
                                  <a:pt x="41" y="1"/>
                                </a:lnTo>
                                <a:lnTo>
                                  <a:pt x="44" y="0"/>
                                </a:lnTo>
                                <a:lnTo>
                                  <a:pt x="48" y="0"/>
                                </a:lnTo>
                                <a:lnTo>
                                  <a:pt x="49" y="0"/>
                                </a:lnTo>
                                <a:lnTo>
                                  <a:pt x="51" y="0"/>
                                </a:lnTo>
                                <a:lnTo>
                                  <a:pt x="53" y="0"/>
                                </a:lnTo>
                                <a:lnTo>
                                  <a:pt x="55" y="1"/>
                                </a:lnTo>
                                <a:lnTo>
                                  <a:pt x="58" y="1"/>
                                </a:lnTo>
                                <a:lnTo>
                                  <a:pt x="59" y="2"/>
                                </a:lnTo>
                                <a:lnTo>
                                  <a:pt x="60" y="2"/>
                                </a:lnTo>
                                <a:lnTo>
                                  <a:pt x="62" y="4"/>
                                </a:lnTo>
                                <a:lnTo>
                                  <a:pt x="63" y="4"/>
                                </a:lnTo>
                                <a:lnTo>
                                  <a:pt x="63" y="5"/>
                                </a:lnTo>
                                <a:lnTo>
                                  <a:pt x="63" y="5"/>
                                </a:lnTo>
                                <a:lnTo>
                                  <a:pt x="63" y="6"/>
                                </a:lnTo>
                                <a:lnTo>
                                  <a:pt x="63" y="6"/>
                                </a:lnTo>
                                <a:lnTo>
                                  <a:pt x="63" y="9"/>
                                </a:lnTo>
                                <a:lnTo>
                                  <a:pt x="63" y="10"/>
                                </a:lnTo>
                                <a:lnTo>
                                  <a:pt x="63" y="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38" name="Freeform 1205"/>
                        <wps:cNvSpPr>
                          <a:spLocks noEditPoints="1"/>
                        </wps:cNvSpPr>
                        <wps:spPr bwMode="auto">
                          <a:xfrm>
                            <a:off x="558800" y="2638425"/>
                            <a:ext cx="46038" cy="63500"/>
                          </a:xfrm>
                          <a:custGeom>
                            <a:avLst/>
                            <a:gdLst>
                              <a:gd name="T0" fmla="*/ 89 w 89"/>
                              <a:gd name="T1" fmla="*/ 116 h 119"/>
                              <a:gd name="T2" fmla="*/ 87 w 89"/>
                              <a:gd name="T3" fmla="*/ 117 h 119"/>
                              <a:gd name="T4" fmla="*/ 84 w 89"/>
                              <a:gd name="T5" fmla="*/ 117 h 119"/>
                              <a:gd name="T6" fmla="*/ 78 w 89"/>
                              <a:gd name="T7" fmla="*/ 117 h 119"/>
                              <a:gd name="T8" fmla="*/ 74 w 89"/>
                              <a:gd name="T9" fmla="*/ 117 h 119"/>
                              <a:gd name="T10" fmla="*/ 73 w 89"/>
                              <a:gd name="T11" fmla="*/ 116 h 119"/>
                              <a:gd name="T12" fmla="*/ 71 w 89"/>
                              <a:gd name="T13" fmla="*/ 103 h 119"/>
                              <a:gd name="T14" fmla="*/ 57 w 89"/>
                              <a:gd name="T15" fmla="*/ 114 h 119"/>
                              <a:gd name="T16" fmla="*/ 38 w 89"/>
                              <a:gd name="T17" fmla="*/ 119 h 119"/>
                              <a:gd name="T18" fmla="*/ 22 w 89"/>
                              <a:gd name="T19" fmla="*/ 117 h 119"/>
                              <a:gd name="T20" fmla="*/ 10 w 89"/>
                              <a:gd name="T21" fmla="*/ 111 h 119"/>
                              <a:gd name="T22" fmla="*/ 2 w 89"/>
                              <a:gd name="T23" fmla="*/ 100 h 119"/>
                              <a:gd name="T24" fmla="*/ 0 w 89"/>
                              <a:gd name="T25" fmla="*/ 86 h 119"/>
                              <a:gd name="T26" fmla="*/ 4 w 89"/>
                              <a:gd name="T27" fmla="*/ 70 h 119"/>
                              <a:gd name="T28" fmla="*/ 15 w 89"/>
                              <a:gd name="T29" fmla="*/ 59 h 119"/>
                              <a:gd name="T30" fmla="*/ 32 w 89"/>
                              <a:gd name="T31" fmla="*/ 53 h 119"/>
                              <a:gd name="T32" fmla="*/ 54 w 89"/>
                              <a:gd name="T33" fmla="*/ 50 h 119"/>
                              <a:gd name="T34" fmla="*/ 69 w 89"/>
                              <a:gd name="T35" fmla="*/ 42 h 119"/>
                              <a:gd name="T36" fmla="*/ 68 w 89"/>
                              <a:gd name="T37" fmla="*/ 31 h 119"/>
                              <a:gd name="T38" fmla="*/ 64 w 89"/>
                              <a:gd name="T39" fmla="*/ 22 h 119"/>
                              <a:gd name="T40" fmla="*/ 57 w 89"/>
                              <a:gd name="T41" fmla="*/ 18 h 119"/>
                              <a:gd name="T42" fmla="*/ 44 w 89"/>
                              <a:gd name="T43" fmla="*/ 16 h 119"/>
                              <a:gd name="T44" fmla="*/ 31 w 89"/>
                              <a:gd name="T45" fmla="*/ 18 h 119"/>
                              <a:gd name="T46" fmla="*/ 21 w 89"/>
                              <a:gd name="T47" fmla="*/ 22 h 119"/>
                              <a:gd name="T48" fmla="*/ 14 w 89"/>
                              <a:gd name="T49" fmla="*/ 26 h 119"/>
                              <a:gd name="T50" fmla="*/ 10 w 89"/>
                              <a:gd name="T51" fmla="*/ 27 h 119"/>
                              <a:gd name="T52" fmla="*/ 7 w 89"/>
                              <a:gd name="T53" fmla="*/ 27 h 119"/>
                              <a:gd name="T54" fmla="*/ 6 w 89"/>
                              <a:gd name="T55" fmla="*/ 26 h 119"/>
                              <a:gd name="T56" fmla="*/ 6 w 89"/>
                              <a:gd name="T57" fmla="*/ 23 h 119"/>
                              <a:gd name="T58" fmla="*/ 5 w 89"/>
                              <a:gd name="T59" fmla="*/ 20 h 119"/>
                              <a:gd name="T60" fmla="*/ 6 w 89"/>
                              <a:gd name="T61" fmla="*/ 15 h 119"/>
                              <a:gd name="T62" fmla="*/ 7 w 89"/>
                              <a:gd name="T63" fmla="*/ 11 h 119"/>
                              <a:gd name="T64" fmla="*/ 14 w 89"/>
                              <a:gd name="T65" fmla="*/ 9 h 119"/>
                              <a:gd name="T66" fmla="*/ 22 w 89"/>
                              <a:gd name="T67" fmla="*/ 4 h 119"/>
                              <a:gd name="T68" fmla="*/ 34 w 89"/>
                              <a:gd name="T69" fmla="*/ 1 h 119"/>
                              <a:gd name="T70" fmla="*/ 47 w 89"/>
                              <a:gd name="T71" fmla="*/ 0 h 119"/>
                              <a:gd name="T72" fmla="*/ 66 w 89"/>
                              <a:gd name="T73" fmla="*/ 2 h 119"/>
                              <a:gd name="T74" fmla="*/ 79 w 89"/>
                              <a:gd name="T75" fmla="*/ 11 h 119"/>
                              <a:gd name="T76" fmla="*/ 86 w 89"/>
                              <a:gd name="T77" fmla="*/ 23 h 119"/>
                              <a:gd name="T78" fmla="*/ 89 w 89"/>
                              <a:gd name="T79" fmla="*/ 41 h 119"/>
                              <a:gd name="T80" fmla="*/ 69 w 89"/>
                              <a:gd name="T81" fmla="*/ 64 h 119"/>
                              <a:gd name="T82" fmla="*/ 44 w 89"/>
                              <a:gd name="T83" fmla="*/ 65 h 119"/>
                              <a:gd name="T84" fmla="*/ 32 w 89"/>
                              <a:gd name="T85" fmla="*/ 68 h 119"/>
                              <a:gd name="T86" fmla="*/ 25 w 89"/>
                              <a:gd name="T87" fmla="*/ 73 h 119"/>
                              <a:gd name="T88" fmla="*/ 21 w 89"/>
                              <a:gd name="T89" fmla="*/ 80 h 119"/>
                              <a:gd name="T90" fmla="*/ 21 w 89"/>
                              <a:gd name="T91" fmla="*/ 92 h 119"/>
                              <a:gd name="T92" fmla="*/ 32 w 89"/>
                              <a:gd name="T93" fmla="*/ 102 h 119"/>
                              <a:gd name="T94" fmla="*/ 48 w 89"/>
                              <a:gd name="T95" fmla="*/ 103 h 119"/>
                              <a:gd name="T96" fmla="*/ 62 w 89"/>
                              <a:gd name="T97" fmla="*/ 95 h 119"/>
                              <a:gd name="T98" fmla="*/ 69 w 89"/>
                              <a:gd name="T99" fmla="*/ 64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89" h="119">
                                <a:moveTo>
                                  <a:pt x="89" y="113"/>
                                </a:moveTo>
                                <a:lnTo>
                                  <a:pt x="89" y="116"/>
                                </a:lnTo>
                                <a:lnTo>
                                  <a:pt x="89" y="116"/>
                                </a:lnTo>
                                <a:lnTo>
                                  <a:pt x="87" y="117"/>
                                </a:lnTo>
                                <a:lnTo>
                                  <a:pt x="85" y="117"/>
                                </a:lnTo>
                                <a:lnTo>
                                  <a:pt x="84" y="117"/>
                                </a:lnTo>
                                <a:lnTo>
                                  <a:pt x="80" y="117"/>
                                </a:lnTo>
                                <a:lnTo>
                                  <a:pt x="78" y="117"/>
                                </a:lnTo>
                                <a:lnTo>
                                  <a:pt x="75" y="117"/>
                                </a:lnTo>
                                <a:lnTo>
                                  <a:pt x="74" y="117"/>
                                </a:lnTo>
                                <a:lnTo>
                                  <a:pt x="73" y="116"/>
                                </a:lnTo>
                                <a:lnTo>
                                  <a:pt x="73" y="116"/>
                                </a:lnTo>
                                <a:lnTo>
                                  <a:pt x="71" y="113"/>
                                </a:lnTo>
                                <a:lnTo>
                                  <a:pt x="71" y="103"/>
                                </a:lnTo>
                                <a:lnTo>
                                  <a:pt x="64" y="110"/>
                                </a:lnTo>
                                <a:lnTo>
                                  <a:pt x="57" y="114"/>
                                </a:lnTo>
                                <a:lnTo>
                                  <a:pt x="47" y="118"/>
                                </a:lnTo>
                                <a:lnTo>
                                  <a:pt x="38" y="119"/>
                                </a:lnTo>
                                <a:lnTo>
                                  <a:pt x="30" y="118"/>
                                </a:lnTo>
                                <a:lnTo>
                                  <a:pt x="22" y="117"/>
                                </a:lnTo>
                                <a:lnTo>
                                  <a:pt x="16" y="114"/>
                                </a:lnTo>
                                <a:lnTo>
                                  <a:pt x="10" y="111"/>
                                </a:lnTo>
                                <a:lnTo>
                                  <a:pt x="6" y="106"/>
                                </a:lnTo>
                                <a:lnTo>
                                  <a:pt x="2" y="100"/>
                                </a:lnTo>
                                <a:lnTo>
                                  <a:pt x="0" y="94"/>
                                </a:lnTo>
                                <a:lnTo>
                                  <a:pt x="0" y="86"/>
                                </a:lnTo>
                                <a:lnTo>
                                  <a:pt x="1" y="78"/>
                                </a:lnTo>
                                <a:lnTo>
                                  <a:pt x="4" y="70"/>
                                </a:lnTo>
                                <a:lnTo>
                                  <a:pt x="9" y="64"/>
                                </a:lnTo>
                                <a:lnTo>
                                  <a:pt x="15" y="59"/>
                                </a:lnTo>
                                <a:lnTo>
                                  <a:pt x="22" y="55"/>
                                </a:lnTo>
                                <a:lnTo>
                                  <a:pt x="32" y="53"/>
                                </a:lnTo>
                                <a:lnTo>
                                  <a:pt x="42" y="50"/>
                                </a:lnTo>
                                <a:lnTo>
                                  <a:pt x="54" y="50"/>
                                </a:lnTo>
                                <a:lnTo>
                                  <a:pt x="69" y="50"/>
                                </a:lnTo>
                                <a:lnTo>
                                  <a:pt x="69" y="42"/>
                                </a:lnTo>
                                <a:lnTo>
                                  <a:pt x="69" y="36"/>
                                </a:lnTo>
                                <a:lnTo>
                                  <a:pt x="68" y="31"/>
                                </a:lnTo>
                                <a:lnTo>
                                  <a:pt x="66" y="26"/>
                                </a:lnTo>
                                <a:lnTo>
                                  <a:pt x="64" y="22"/>
                                </a:lnTo>
                                <a:lnTo>
                                  <a:pt x="60" y="20"/>
                                </a:lnTo>
                                <a:lnTo>
                                  <a:pt x="57" y="18"/>
                                </a:lnTo>
                                <a:lnTo>
                                  <a:pt x="50" y="16"/>
                                </a:lnTo>
                                <a:lnTo>
                                  <a:pt x="44" y="16"/>
                                </a:lnTo>
                                <a:lnTo>
                                  <a:pt x="37" y="16"/>
                                </a:lnTo>
                                <a:lnTo>
                                  <a:pt x="31" y="18"/>
                                </a:lnTo>
                                <a:lnTo>
                                  <a:pt x="26" y="20"/>
                                </a:lnTo>
                                <a:lnTo>
                                  <a:pt x="21" y="22"/>
                                </a:lnTo>
                                <a:lnTo>
                                  <a:pt x="17" y="23"/>
                                </a:lnTo>
                                <a:lnTo>
                                  <a:pt x="14" y="26"/>
                                </a:lnTo>
                                <a:lnTo>
                                  <a:pt x="11" y="27"/>
                                </a:lnTo>
                                <a:lnTo>
                                  <a:pt x="10" y="27"/>
                                </a:lnTo>
                                <a:lnTo>
                                  <a:pt x="9" y="27"/>
                                </a:lnTo>
                                <a:lnTo>
                                  <a:pt x="7" y="27"/>
                                </a:lnTo>
                                <a:lnTo>
                                  <a:pt x="7" y="26"/>
                                </a:lnTo>
                                <a:lnTo>
                                  <a:pt x="6" y="26"/>
                                </a:lnTo>
                                <a:lnTo>
                                  <a:pt x="6" y="25"/>
                                </a:lnTo>
                                <a:lnTo>
                                  <a:pt x="6" y="23"/>
                                </a:lnTo>
                                <a:lnTo>
                                  <a:pt x="5" y="21"/>
                                </a:lnTo>
                                <a:lnTo>
                                  <a:pt x="5" y="20"/>
                                </a:lnTo>
                                <a:lnTo>
                                  <a:pt x="5" y="17"/>
                                </a:lnTo>
                                <a:lnTo>
                                  <a:pt x="6" y="15"/>
                                </a:lnTo>
                                <a:lnTo>
                                  <a:pt x="6" y="13"/>
                                </a:lnTo>
                                <a:lnTo>
                                  <a:pt x="7" y="11"/>
                                </a:lnTo>
                                <a:lnTo>
                                  <a:pt x="10" y="10"/>
                                </a:lnTo>
                                <a:lnTo>
                                  <a:pt x="14" y="9"/>
                                </a:lnTo>
                                <a:lnTo>
                                  <a:pt x="17" y="6"/>
                                </a:lnTo>
                                <a:lnTo>
                                  <a:pt x="22" y="4"/>
                                </a:lnTo>
                                <a:lnTo>
                                  <a:pt x="28" y="2"/>
                                </a:lnTo>
                                <a:lnTo>
                                  <a:pt x="34" y="1"/>
                                </a:lnTo>
                                <a:lnTo>
                                  <a:pt x="41" y="0"/>
                                </a:lnTo>
                                <a:lnTo>
                                  <a:pt x="47" y="0"/>
                                </a:lnTo>
                                <a:lnTo>
                                  <a:pt x="58" y="0"/>
                                </a:lnTo>
                                <a:lnTo>
                                  <a:pt x="66" y="2"/>
                                </a:lnTo>
                                <a:lnTo>
                                  <a:pt x="74" y="6"/>
                                </a:lnTo>
                                <a:lnTo>
                                  <a:pt x="79" y="11"/>
                                </a:lnTo>
                                <a:lnTo>
                                  <a:pt x="84" y="16"/>
                                </a:lnTo>
                                <a:lnTo>
                                  <a:pt x="86" y="23"/>
                                </a:lnTo>
                                <a:lnTo>
                                  <a:pt x="89" y="31"/>
                                </a:lnTo>
                                <a:lnTo>
                                  <a:pt x="89" y="41"/>
                                </a:lnTo>
                                <a:lnTo>
                                  <a:pt x="89" y="113"/>
                                </a:lnTo>
                                <a:close/>
                                <a:moveTo>
                                  <a:pt x="69" y="64"/>
                                </a:moveTo>
                                <a:lnTo>
                                  <a:pt x="53" y="64"/>
                                </a:lnTo>
                                <a:lnTo>
                                  <a:pt x="44" y="65"/>
                                </a:lnTo>
                                <a:lnTo>
                                  <a:pt x="38" y="65"/>
                                </a:lnTo>
                                <a:lnTo>
                                  <a:pt x="32" y="68"/>
                                </a:lnTo>
                                <a:lnTo>
                                  <a:pt x="28" y="70"/>
                                </a:lnTo>
                                <a:lnTo>
                                  <a:pt x="25" y="73"/>
                                </a:lnTo>
                                <a:lnTo>
                                  <a:pt x="22" y="76"/>
                                </a:lnTo>
                                <a:lnTo>
                                  <a:pt x="21" y="80"/>
                                </a:lnTo>
                                <a:lnTo>
                                  <a:pt x="21" y="85"/>
                                </a:lnTo>
                                <a:lnTo>
                                  <a:pt x="21" y="92"/>
                                </a:lnTo>
                                <a:lnTo>
                                  <a:pt x="26" y="98"/>
                                </a:lnTo>
                                <a:lnTo>
                                  <a:pt x="32" y="102"/>
                                </a:lnTo>
                                <a:lnTo>
                                  <a:pt x="41" y="103"/>
                                </a:lnTo>
                                <a:lnTo>
                                  <a:pt x="48" y="103"/>
                                </a:lnTo>
                                <a:lnTo>
                                  <a:pt x="55" y="100"/>
                                </a:lnTo>
                                <a:lnTo>
                                  <a:pt x="62" y="95"/>
                                </a:lnTo>
                                <a:lnTo>
                                  <a:pt x="69" y="87"/>
                                </a:lnTo>
                                <a:lnTo>
                                  <a:pt x="69" y="6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39" name="Freeform 1206"/>
                        <wps:cNvSpPr>
                          <a:spLocks noEditPoints="1"/>
                        </wps:cNvSpPr>
                        <wps:spPr bwMode="auto">
                          <a:xfrm>
                            <a:off x="615950" y="2616200"/>
                            <a:ext cx="61913" cy="85725"/>
                          </a:xfrm>
                          <a:custGeom>
                            <a:avLst/>
                            <a:gdLst>
                              <a:gd name="T0" fmla="*/ 112 w 117"/>
                              <a:gd name="T1" fmla="*/ 45 h 161"/>
                              <a:gd name="T2" fmla="*/ 115 w 117"/>
                              <a:gd name="T3" fmla="*/ 49 h 161"/>
                              <a:gd name="T4" fmla="*/ 115 w 117"/>
                              <a:gd name="T5" fmla="*/ 156 h 161"/>
                              <a:gd name="T6" fmla="*/ 115 w 117"/>
                              <a:gd name="T7" fmla="*/ 159 h 161"/>
                              <a:gd name="T8" fmla="*/ 114 w 117"/>
                              <a:gd name="T9" fmla="*/ 160 h 161"/>
                              <a:gd name="T10" fmla="*/ 110 w 117"/>
                              <a:gd name="T11" fmla="*/ 160 h 161"/>
                              <a:gd name="T12" fmla="*/ 105 w 117"/>
                              <a:gd name="T13" fmla="*/ 160 h 161"/>
                              <a:gd name="T14" fmla="*/ 100 w 117"/>
                              <a:gd name="T15" fmla="*/ 160 h 161"/>
                              <a:gd name="T16" fmla="*/ 98 w 117"/>
                              <a:gd name="T17" fmla="*/ 160 h 161"/>
                              <a:gd name="T18" fmla="*/ 96 w 117"/>
                              <a:gd name="T19" fmla="*/ 159 h 161"/>
                              <a:gd name="T20" fmla="*/ 95 w 117"/>
                              <a:gd name="T21" fmla="*/ 156 h 161"/>
                              <a:gd name="T22" fmla="*/ 40 w 117"/>
                              <a:gd name="T23" fmla="*/ 61 h 161"/>
                              <a:gd name="T24" fmla="*/ 40 w 117"/>
                              <a:gd name="T25" fmla="*/ 133 h 161"/>
                              <a:gd name="T26" fmla="*/ 47 w 117"/>
                              <a:gd name="T27" fmla="*/ 144 h 161"/>
                              <a:gd name="T28" fmla="*/ 57 w 117"/>
                              <a:gd name="T29" fmla="*/ 145 h 161"/>
                              <a:gd name="T30" fmla="*/ 62 w 117"/>
                              <a:gd name="T31" fmla="*/ 144 h 161"/>
                              <a:gd name="T32" fmla="*/ 66 w 117"/>
                              <a:gd name="T33" fmla="*/ 143 h 161"/>
                              <a:gd name="T34" fmla="*/ 67 w 117"/>
                              <a:gd name="T35" fmla="*/ 141 h 161"/>
                              <a:gd name="T36" fmla="*/ 69 w 117"/>
                              <a:gd name="T37" fmla="*/ 141 h 161"/>
                              <a:gd name="T38" fmla="*/ 71 w 117"/>
                              <a:gd name="T39" fmla="*/ 143 h 161"/>
                              <a:gd name="T40" fmla="*/ 71 w 117"/>
                              <a:gd name="T41" fmla="*/ 144 h 161"/>
                              <a:gd name="T42" fmla="*/ 72 w 117"/>
                              <a:gd name="T43" fmla="*/ 146 h 161"/>
                              <a:gd name="T44" fmla="*/ 71 w 117"/>
                              <a:gd name="T45" fmla="*/ 153 h 161"/>
                              <a:gd name="T46" fmla="*/ 71 w 117"/>
                              <a:gd name="T47" fmla="*/ 156 h 161"/>
                              <a:gd name="T48" fmla="*/ 68 w 117"/>
                              <a:gd name="T49" fmla="*/ 159 h 161"/>
                              <a:gd name="T50" fmla="*/ 64 w 117"/>
                              <a:gd name="T51" fmla="*/ 160 h 161"/>
                              <a:gd name="T52" fmla="*/ 59 w 117"/>
                              <a:gd name="T53" fmla="*/ 161 h 161"/>
                              <a:gd name="T54" fmla="*/ 55 w 117"/>
                              <a:gd name="T55" fmla="*/ 161 h 161"/>
                              <a:gd name="T56" fmla="*/ 43 w 117"/>
                              <a:gd name="T57" fmla="*/ 161 h 161"/>
                              <a:gd name="T58" fmla="*/ 31 w 117"/>
                              <a:gd name="T59" fmla="*/ 157 h 161"/>
                              <a:gd name="T60" fmla="*/ 24 w 117"/>
                              <a:gd name="T61" fmla="*/ 148 h 161"/>
                              <a:gd name="T62" fmla="*/ 20 w 117"/>
                              <a:gd name="T63" fmla="*/ 134 h 161"/>
                              <a:gd name="T64" fmla="*/ 20 w 117"/>
                              <a:gd name="T65" fmla="*/ 61 h 161"/>
                              <a:gd name="T66" fmla="*/ 3 w 117"/>
                              <a:gd name="T67" fmla="*/ 61 h 161"/>
                              <a:gd name="T68" fmla="*/ 0 w 117"/>
                              <a:gd name="T69" fmla="*/ 58 h 161"/>
                              <a:gd name="T70" fmla="*/ 0 w 117"/>
                              <a:gd name="T71" fmla="*/ 52 h 161"/>
                              <a:gd name="T72" fmla="*/ 2 w 117"/>
                              <a:gd name="T73" fmla="*/ 48 h 161"/>
                              <a:gd name="T74" fmla="*/ 2 w 117"/>
                              <a:gd name="T75" fmla="*/ 47 h 161"/>
                              <a:gd name="T76" fmla="*/ 4 w 117"/>
                              <a:gd name="T77" fmla="*/ 45 h 161"/>
                              <a:gd name="T78" fmla="*/ 20 w 117"/>
                              <a:gd name="T79" fmla="*/ 45 h 161"/>
                              <a:gd name="T80" fmla="*/ 20 w 117"/>
                              <a:gd name="T81" fmla="*/ 18 h 161"/>
                              <a:gd name="T82" fmla="*/ 20 w 117"/>
                              <a:gd name="T83" fmla="*/ 17 h 161"/>
                              <a:gd name="T84" fmla="*/ 23 w 117"/>
                              <a:gd name="T85" fmla="*/ 16 h 161"/>
                              <a:gd name="T86" fmla="*/ 26 w 117"/>
                              <a:gd name="T87" fmla="*/ 16 h 161"/>
                              <a:gd name="T88" fmla="*/ 32 w 117"/>
                              <a:gd name="T89" fmla="*/ 16 h 161"/>
                              <a:gd name="T90" fmla="*/ 36 w 117"/>
                              <a:gd name="T91" fmla="*/ 16 h 161"/>
                              <a:gd name="T92" fmla="*/ 39 w 117"/>
                              <a:gd name="T93" fmla="*/ 17 h 161"/>
                              <a:gd name="T94" fmla="*/ 40 w 117"/>
                              <a:gd name="T95" fmla="*/ 18 h 161"/>
                              <a:gd name="T96" fmla="*/ 40 w 117"/>
                              <a:gd name="T97" fmla="*/ 45 h 161"/>
                              <a:gd name="T98" fmla="*/ 117 w 117"/>
                              <a:gd name="T99" fmla="*/ 12 h 161"/>
                              <a:gd name="T100" fmla="*/ 115 w 117"/>
                              <a:gd name="T101" fmla="*/ 21 h 161"/>
                              <a:gd name="T102" fmla="*/ 105 w 117"/>
                              <a:gd name="T103" fmla="*/ 24 h 161"/>
                              <a:gd name="T104" fmla="*/ 95 w 117"/>
                              <a:gd name="T105" fmla="*/ 22 h 161"/>
                              <a:gd name="T106" fmla="*/ 93 w 117"/>
                              <a:gd name="T107" fmla="*/ 12 h 161"/>
                              <a:gd name="T108" fmla="*/ 95 w 117"/>
                              <a:gd name="T109" fmla="*/ 2 h 161"/>
                              <a:gd name="T110" fmla="*/ 105 w 117"/>
                              <a:gd name="T111" fmla="*/ 0 h 161"/>
                              <a:gd name="T112" fmla="*/ 115 w 117"/>
                              <a:gd name="T113" fmla="*/ 2 h 161"/>
                              <a:gd name="T114" fmla="*/ 117 w 117"/>
                              <a:gd name="T115" fmla="*/ 12 h 161"/>
                              <a:gd name="T116" fmla="*/ 77 w 117"/>
                              <a:gd name="T117" fmla="*/ 45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17" h="161">
                                <a:moveTo>
                                  <a:pt x="109" y="45"/>
                                </a:moveTo>
                                <a:lnTo>
                                  <a:pt x="112" y="45"/>
                                </a:lnTo>
                                <a:lnTo>
                                  <a:pt x="114" y="47"/>
                                </a:lnTo>
                                <a:lnTo>
                                  <a:pt x="115" y="49"/>
                                </a:lnTo>
                                <a:lnTo>
                                  <a:pt x="115" y="52"/>
                                </a:lnTo>
                                <a:lnTo>
                                  <a:pt x="115" y="156"/>
                                </a:lnTo>
                                <a:lnTo>
                                  <a:pt x="115" y="157"/>
                                </a:lnTo>
                                <a:lnTo>
                                  <a:pt x="115" y="159"/>
                                </a:lnTo>
                                <a:lnTo>
                                  <a:pt x="115" y="159"/>
                                </a:lnTo>
                                <a:lnTo>
                                  <a:pt x="114" y="160"/>
                                </a:lnTo>
                                <a:lnTo>
                                  <a:pt x="112" y="160"/>
                                </a:lnTo>
                                <a:lnTo>
                                  <a:pt x="110" y="160"/>
                                </a:lnTo>
                                <a:lnTo>
                                  <a:pt x="109" y="160"/>
                                </a:lnTo>
                                <a:lnTo>
                                  <a:pt x="105" y="160"/>
                                </a:lnTo>
                                <a:lnTo>
                                  <a:pt x="103" y="160"/>
                                </a:lnTo>
                                <a:lnTo>
                                  <a:pt x="100" y="160"/>
                                </a:lnTo>
                                <a:lnTo>
                                  <a:pt x="99" y="160"/>
                                </a:lnTo>
                                <a:lnTo>
                                  <a:pt x="98" y="160"/>
                                </a:lnTo>
                                <a:lnTo>
                                  <a:pt x="96" y="159"/>
                                </a:lnTo>
                                <a:lnTo>
                                  <a:pt x="96" y="159"/>
                                </a:lnTo>
                                <a:lnTo>
                                  <a:pt x="95" y="157"/>
                                </a:lnTo>
                                <a:lnTo>
                                  <a:pt x="95" y="156"/>
                                </a:lnTo>
                                <a:lnTo>
                                  <a:pt x="95" y="61"/>
                                </a:lnTo>
                                <a:lnTo>
                                  <a:pt x="40" y="61"/>
                                </a:lnTo>
                                <a:lnTo>
                                  <a:pt x="40" y="122"/>
                                </a:lnTo>
                                <a:lnTo>
                                  <a:pt x="40" y="133"/>
                                </a:lnTo>
                                <a:lnTo>
                                  <a:pt x="42" y="139"/>
                                </a:lnTo>
                                <a:lnTo>
                                  <a:pt x="47" y="144"/>
                                </a:lnTo>
                                <a:lnTo>
                                  <a:pt x="55" y="145"/>
                                </a:lnTo>
                                <a:lnTo>
                                  <a:pt x="57" y="145"/>
                                </a:lnTo>
                                <a:lnTo>
                                  <a:pt x="59" y="144"/>
                                </a:lnTo>
                                <a:lnTo>
                                  <a:pt x="62" y="144"/>
                                </a:lnTo>
                                <a:lnTo>
                                  <a:pt x="63" y="143"/>
                                </a:lnTo>
                                <a:lnTo>
                                  <a:pt x="66" y="143"/>
                                </a:lnTo>
                                <a:lnTo>
                                  <a:pt x="67" y="141"/>
                                </a:lnTo>
                                <a:lnTo>
                                  <a:pt x="67" y="141"/>
                                </a:lnTo>
                                <a:lnTo>
                                  <a:pt x="68" y="141"/>
                                </a:lnTo>
                                <a:lnTo>
                                  <a:pt x="69" y="141"/>
                                </a:lnTo>
                                <a:lnTo>
                                  <a:pt x="69" y="141"/>
                                </a:lnTo>
                                <a:lnTo>
                                  <a:pt x="71" y="143"/>
                                </a:lnTo>
                                <a:lnTo>
                                  <a:pt x="71" y="143"/>
                                </a:lnTo>
                                <a:lnTo>
                                  <a:pt x="71" y="144"/>
                                </a:lnTo>
                                <a:lnTo>
                                  <a:pt x="71" y="145"/>
                                </a:lnTo>
                                <a:lnTo>
                                  <a:pt x="72" y="146"/>
                                </a:lnTo>
                                <a:lnTo>
                                  <a:pt x="72" y="149"/>
                                </a:lnTo>
                                <a:lnTo>
                                  <a:pt x="71" y="153"/>
                                </a:lnTo>
                                <a:lnTo>
                                  <a:pt x="71" y="154"/>
                                </a:lnTo>
                                <a:lnTo>
                                  <a:pt x="71" y="156"/>
                                </a:lnTo>
                                <a:lnTo>
                                  <a:pt x="69" y="157"/>
                                </a:lnTo>
                                <a:lnTo>
                                  <a:pt x="68" y="159"/>
                                </a:lnTo>
                                <a:lnTo>
                                  <a:pt x="67" y="159"/>
                                </a:lnTo>
                                <a:lnTo>
                                  <a:pt x="64" y="160"/>
                                </a:lnTo>
                                <a:lnTo>
                                  <a:pt x="62" y="160"/>
                                </a:lnTo>
                                <a:lnTo>
                                  <a:pt x="59" y="161"/>
                                </a:lnTo>
                                <a:lnTo>
                                  <a:pt x="57" y="161"/>
                                </a:lnTo>
                                <a:lnTo>
                                  <a:pt x="55" y="161"/>
                                </a:lnTo>
                                <a:lnTo>
                                  <a:pt x="51" y="161"/>
                                </a:lnTo>
                                <a:lnTo>
                                  <a:pt x="43" y="161"/>
                                </a:lnTo>
                                <a:lnTo>
                                  <a:pt x="37" y="160"/>
                                </a:lnTo>
                                <a:lnTo>
                                  <a:pt x="31" y="157"/>
                                </a:lnTo>
                                <a:lnTo>
                                  <a:pt x="27" y="153"/>
                                </a:lnTo>
                                <a:lnTo>
                                  <a:pt x="24" y="148"/>
                                </a:lnTo>
                                <a:lnTo>
                                  <a:pt x="21" y="141"/>
                                </a:lnTo>
                                <a:lnTo>
                                  <a:pt x="20" y="134"/>
                                </a:lnTo>
                                <a:lnTo>
                                  <a:pt x="20" y="125"/>
                                </a:lnTo>
                                <a:lnTo>
                                  <a:pt x="20" y="61"/>
                                </a:lnTo>
                                <a:lnTo>
                                  <a:pt x="4" y="61"/>
                                </a:lnTo>
                                <a:lnTo>
                                  <a:pt x="3" y="61"/>
                                </a:lnTo>
                                <a:lnTo>
                                  <a:pt x="2" y="60"/>
                                </a:lnTo>
                                <a:lnTo>
                                  <a:pt x="0" y="58"/>
                                </a:lnTo>
                                <a:lnTo>
                                  <a:pt x="0" y="54"/>
                                </a:lnTo>
                                <a:lnTo>
                                  <a:pt x="0" y="52"/>
                                </a:lnTo>
                                <a:lnTo>
                                  <a:pt x="0" y="50"/>
                                </a:lnTo>
                                <a:lnTo>
                                  <a:pt x="2" y="48"/>
                                </a:lnTo>
                                <a:lnTo>
                                  <a:pt x="2" y="47"/>
                                </a:lnTo>
                                <a:lnTo>
                                  <a:pt x="2" y="47"/>
                                </a:lnTo>
                                <a:lnTo>
                                  <a:pt x="3" y="45"/>
                                </a:lnTo>
                                <a:lnTo>
                                  <a:pt x="4" y="45"/>
                                </a:lnTo>
                                <a:lnTo>
                                  <a:pt x="4" y="45"/>
                                </a:lnTo>
                                <a:lnTo>
                                  <a:pt x="20" y="45"/>
                                </a:lnTo>
                                <a:lnTo>
                                  <a:pt x="20" y="20"/>
                                </a:lnTo>
                                <a:lnTo>
                                  <a:pt x="20" y="18"/>
                                </a:lnTo>
                                <a:lnTo>
                                  <a:pt x="20" y="18"/>
                                </a:lnTo>
                                <a:lnTo>
                                  <a:pt x="20" y="17"/>
                                </a:lnTo>
                                <a:lnTo>
                                  <a:pt x="21" y="17"/>
                                </a:lnTo>
                                <a:lnTo>
                                  <a:pt x="23" y="16"/>
                                </a:lnTo>
                                <a:lnTo>
                                  <a:pt x="25" y="16"/>
                                </a:lnTo>
                                <a:lnTo>
                                  <a:pt x="26" y="16"/>
                                </a:lnTo>
                                <a:lnTo>
                                  <a:pt x="30" y="16"/>
                                </a:lnTo>
                                <a:lnTo>
                                  <a:pt x="32" y="16"/>
                                </a:lnTo>
                                <a:lnTo>
                                  <a:pt x="35" y="16"/>
                                </a:lnTo>
                                <a:lnTo>
                                  <a:pt x="36" y="16"/>
                                </a:lnTo>
                                <a:lnTo>
                                  <a:pt x="37" y="17"/>
                                </a:lnTo>
                                <a:lnTo>
                                  <a:pt x="39" y="17"/>
                                </a:lnTo>
                                <a:lnTo>
                                  <a:pt x="39" y="18"/>
                                </a:lnTo>
                                <a:lnTo>
                                  <a:pt x="40" y="18"/>
                                </a:lnTo>
                                <a:lnTo>
                                  <a:pt x="40" y="20"/>
                                </a:lnTo>
                                <a:lnTo>
                                  <a:pt x="40" y="45"/>
                                </a:lnTo>
                                <a:lnTo>
                                  <a:pt x="109" y="45"/>
                                </a:lnTo>
                                <a:close/>
                                <a:moveTo>
                                  <a:pt x="117" y="12"/>
                                </a:moveTo>
                                <a:lnTo>
                                  <a:pt x="117" y="18"/>
                                </a:lnTo>
                                <a:lnTo>
                                  <a:pt x="115" y="21"/>
                                </a:lnTo>
                                <a:lnTo>
                                  <a:pt x="111" y="23"/>
                                </a:lnTo>
                                <a:lnTo>
                                  <a:pt x="105" y="24"/>
                                </a:lnTo>
                                <a:lnTo>
                                  <a:pt x="99" y="23"/>
                                </a:lnTo>
                                <a:lnTo>
                                  <a:pt x="95" y="22"/>
                                </a:lnTo>
                                <a:lnTo>
                                  <a:pt x="94" y="18"/>
                                </a:lnTo>
                                <a:lnTo>
                                  <a:pt x="93" y="12"/>
                                </a:lnTo>
                                <a:lnTo>
                                  <a:pt x="94" y="6"/>
                                </a:lnTo>
                                <a:lnTo>
                                  <a:pt x="95" y="2"/>
                                </a:lnTo>
                                <a:lnTo>
                                  <a:pt x="99" y="1"/>
                                </a:lnTo>
                                <a:lnTo>
                                  <a:pt x="105" y="0"/>
                                </a:lnTo>
                                <a:lnTo>
                                  <a:pt x="111" y="1"/>
                                </a:lnTo>
                                <a:lnTo>
                                  <a:pt x="115" y="2"/>
                                </a:lnTo>
                                <a:lnTo>
                                  <a:pt x="117" y="6"/>
                                </a:lnTo>
                                <a:lnTo>
                                  <a:pt x="117" y="12"/>
                                </a:lnTo>
                                <a:close/>
                                <a:moveTo>
                                  <a:pt x="77" y="45"/>
                                </a:moveTo>
                                <a:lnTo>
                                  <a:pt x="77" y="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40" name="Freeform 1207"/>
                        <wps:cNvSpPr>
                          <a:spLocks noEditPoints="1"/>
                        </wps:cNvSpPr>
                        <wps:spPr bwMode="auto">
                          <a:xfrm>
                            <a:off x="692150" y="2638425"/>
                            <a:ext cx="57150" cy="63500"/>
                          </a:xfrm>
                          <a:custGeom>
                            <a:avLst/>
                            <a:gdLst>
                              <a:gd name="T0" fmla="*/ 108 w 109"/>
                              <a:gd name="T1" fmla="*/ 71 h 119"/>
                              <a:gd name="T2" fmla="*/ 101 w 109"/>
                              <a:gd name="T3" fmla="*/ 94 h 119"/>
                              <a:gd name="T4" fmla="*/ 88 w 109"/>
                              <a:gd name="T5" fmla="*/ 110 h 119"/>
                              <a:gd name="T6" fmla="*/ 67 w 109"/>
                              <a:gd name="T7" fmla="*/ 118 h 119"/>
                              <a:gd name="T8" fmla="*/ 41 w 109"/>
                              <a:gd name="T9" fmla="*/ 118 h 119"/>
                              <a:gd name="T10" fmla="*/ 20 w 109"/>
                              <a:gd name="T11" fmla="*/ 111 h 119"/>
                              <a:gd name="T12" fmla="*/ 8 w 109"/>
                              <a:gd name="T13" fmla="*/ 95 h 119"/>
                              <a:gd name="T14" fmla="*/ 0 w 109"/>
                              <a:gd name="T15" fmla="*/ 74 h 119"/>
                              <a:gd name="T16" fmla="*/ 0 w 109"/>
                              <a:gd name="T17" fmla="*/ 48 h 119"/>
                              <a:gd name="T18" fmla="*/ 8 w 109"/>
                              <a:gd name="T19" fmla="*/ 26 h 119"/>
                              <a:gd name="T20" fmla="*/ 21 w 109"/>
                              <a:gd name="T21" fmla="*/ 10 h 119"/>
                              <a:gd name="T22" fmla="*/ 42 w 109"/>
                              <a:gd name="T23" fmla="*/ 1 h 119"/>
                              <a:gd name="T24" fmla="*/ 68 w 109"/>
                              <a:gd name="T25" fmla="*/ 1 h 119"/>
                              <a:gd name="T26" fmla="*/ 88 w 109"/>
                              <a:gd name="T27" fmla="*/ 9 h 119"/>
                              <a:gd name="T28" fmla="*/ 101 w 109"/>
                              <a:gd name="T29" fmla="*/ 23 h 119"/>
                              <a:gd name="T30" fmla="*/ 108 w 109"/>
                              <a:gd name="T31" fmla="*/ 45 h 119"/>
                              <a:gd name="T32" fmla="*/ 88 w 109"/>
                              <a:gd name="T33" fmla="*/ 60 h 119"/>
                              <a:gd name="T34" fmla="*/ 87 w 109"/>
                              <a:gd name="T35" fmla="*/ 43 h 119"/>
                              <a:gd name="T36" fmla="*/ 81 w 109"/>
                              <a:gd name="T37" fmla="*/ 29 h 119"/>
                              <a:gd name="T38" fmla="*/ 71 w 109"/>
                              <a:gd name="T39" fmla="*/ 20 h 119"/>
                              <a:gd name="T40" fmla="*/ 55 w 109"/>
                              <a:gd name="T41" fmla="*/ 17 h 119"/>
                              <a:gd name="T42" fmla="*/ 40 w 109"/>
                              <a:gd name="T43" fmla="*/ 20 h 119"/>
                              <a:gd name="T44" fmla="*/ 29 w 109"/>
                              <a:gd name="T45" fmla="*/ 28 h 119"/>
                              <a:gd name="T46" fmla="*/ 23 w 109"/>
                              <a:gd name="T47" fmla="*/ 42 h 119"/>
                              <a:gd name="T48" fmla="*/ 21 w 109"/>
                              <a:gd name="T49" fmla="*/ 59 h 119"/>
                              <a:gd name="T50" fmla="*/ 23 w 109"/>
                              <a:gd name="T51" fmla="*/ 76 h 119"/>
                              <a:gd name="T52" fmla="*/ 29 w 109"/>
                              <a:gd name="T53" fmla="*/ 90 h 119"/>
                              <a:gd name="T54" fmla="*/ 39 w 109"/>
                              <a:gd name="T55" fmla="*/ 98 h 119"/>
                              <a:gd name="T56" fmla="*/ 55 w 109"/>
                              <a:gd name="T57" fmla="*/ 102 h 119"/>
                              <a:gd name="T58" fmla="*/ 69 w 109"/>
                              <a:gd name="T59" fmla="*/ 100 h 119"/>
                              <a:gd name="T60" fmla="*/ 79 w 109"/>
                              <a:gd name="T61" fmla="*/ 90 h 119"/>
                              <a:gd name="T62" fmla="*/ 85 w 109"/>
                              <a:gd name="T63" fmla="*/ 76 h 119"/>
                              <a:gd name="T64" fmla="*/ 88 w 109"/>
                              <a:gd name="T65" fmla="*/ 60 h 11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09" h="119">
                                <a:moveTo>
                                  <a:pt x="109" y="58"/>
                                </a:moveTo>
                                <a:lnTo>
                                  <a:pt x="108" y="71"/>
                                </a:lnTo>
                                <a:lnTo>
                                  <a:pt x="105" y="82"/>
                                </a:lnTo>
                                <a:lnTo>
                                  <a:pt x="101" y="94"/>
                                </a:lnTo>
                                <a:lnTo>
                                  <a:pt x="95" y="102"/>
                                </a:lnTo>
                                <a:lnTo>
                                  <a:pt x="88" y="110"/>
                                </a:lnTo>
                                <a:lnTo>
                                  <a:pt x="78" y="114"/>
                                </a:lnTo>
                                <a:lnTo>
                                  <a:pt x="67" y="118"/>
                                </a:lnTo>
                                <a:lnTo>
                                  <a:pt x="53" y="119"/>
                                </a:lnTo>
                                <a:lnTo>
                                  <a:pt x="41" y="118"/>
                                </a:lnTo>
                                <a:lnTo>
                                  <a:pt x="30" y="114"/>
                                </a:lnTo>
                                <a:lnTo>
                                  <a:pt x="20" y="111"/>
                                </a:lnTo>
                                <a:lnTo>
                                  <a:pt x="14" y="103"/>
                                </a:lnTo>
                                <a:lnTo>
                                  <a:pt x="8" y="95"/>
                                </a:lnTo>
                                <a:lnTo>
                                  <a:pt x="4" y="85"/>
                                </a:lnTo>
                                <a:lnTo>
                                  <a:pt x="0" y="74"/>
                                </a:lnTo>
                                <a:lnTo>
                                  <a:pt x="0" y="60"/>
                                </a:lnTo>
                                <a:lnTo>
                                  <a:pt x="0" y="48"/>
                                </a:lnTo>
                                <a:lnTo>
                                  <a:pt x="4" y="36"/>
                                </a:lnTo>
                                <a:lnTo>
                                  <a:pt x="8" y="26"/>
                                </a:lnTo>
                                <a:lnTo>
                                  <a:pt x="14" y="17"/>
                                </a:lnTo>
                                <a:lnTo>
                                  <a:pt x="21" y="10"/>
                                </a:lnTo>
                                <a:lnTo>
                                  <a:pt x="31" y="5"/>
                                </a:lnTo>
                                <a:lnTo>
                                  <a:pt x="42" y="1"/>
                                </a:lnTo>
                                <a:lnTo>
                                  <a:pt x="56" y="0"/>
                                </a:lnTo>
                                <a:lnTo>
                                  <a:pt x="68" y="1"/>
                                </a:lnTo>
                                <a:lnTo>
                                  <a:pt x="79" y="4"/>
                                </a:lnTo>
                                <a:lnTo>
                                  <a:pt x="88" y="9"/>
                                </a:lnTo>
                                <a:lnTo>
                                  <a:pt x="95" y="16"/>
                                </a:lnTo>
                                <a:lnTo>
                                  <a:pt x="101" y="23"/>
                                </a:lnTo>
                                <a:lnTo>
                                  <a:pt x="105" y="34"/>
                                </a:lnTo>
                                <a:lnTo>
                                  <a:pt x="108" y="45"/>
                                </a:lnTo>
                                <a:lnTo>
                                  <a:pt x="109" y="58"/>
                                </a:lnTo>
                                <a:close/>
                                <a:moveTo>
                                  <a:pt x="88" y="60"/>
                                </a:moveTo>
                                <a:lnTo>
                                  <a:pt x="88" y="52"/>
                                </a:lnTo>
                                <a:lnTo>
                                  <a:pt x="87" y="43"/>
                                </a:lnTo>
                                <a:lnTo>
                                  <a:pt x="84" y="36"/>
                                </a:lnTo>
                                <a:lnTo>
                                  <a:pt x="81" y="29"/>
                                </a:lnTo>
                                <a:lnTo>
                                  <a:pt x="77" y="23"/>
                                </a:lnTo>
                                <a:lnTo>
                                  <a:pt x="71" y="20"/>
                                </a:lnTo>
                                <a:lnTo>
                                  <a:pt x="63" y="17"/>
                                </a:lnTo>
                                <a:lnTo>
                                  <a:pt x="55" y="17"/>
                                </a:lnTo>
                                <a:lnTo>
                                  <a:pt x="46" y="17"/>
                                </a:lnTo>
                                <a:lnTo>
                                  <a:pt x="40" y="20"/>
                                </a:lnTo>
                                <a:lnTo>
                                  <a:pt x="34" y="23"/>
                                </a:lnTo>
                                <a:lnTo>
                                  <a:pt x="29" y="28"/>
                                </a:lnTo>
                                <a:lnTo>
                                  <a:pt x="25" y="34"/>
                                </a:lnTo>
                                <a:lnTo>
                                  <a:pt x="23" y="42"/>
                                </a:lnTo>
                                <a:lnTo>
                                  <a:pt x="21" y="50"/>
                                </a:lnTo>
                                <a:lnTo>
                                  <a:pt x="21" y="59"/>
                                </a:lnTo>
                                <a:lnTo>
                                  <a:pt x="21" y="68"/>
                                </a:lnTo>
                                <a:lnTo>
                                  <a:pt x="23" y="76"/>
                                </a:lnTo>
                                <a:lnTo>
                                  <a:pt x="25" y="84"/>
                                </a:lnTo>
                                <a:lnTo>
                                  <a:pt x="29" y="90"/>
                                </a:lnTo>
                                <a:lnTo>
                                  <a:pt x="32" y="95"/>
                                </a:lnTo>
                                <a:lnTo>
                                  <a:pt x="39" y="98"/>
                                </a:lnTo>
                                <a:lnTo>
                                  <a:pt x="45" y="102"/>
                                </a:lnTo>
                                <a:lnTo>
                                  <a:pt x="55" y="102"/>
                                </a:lnTo>
                                <a:lnTo>
                                  <a:pt x="62" y="102"/>
                                </a:lnTo>
                                <a:lnTo>
                                  <a:pt x="69" y="100"/>
                                </a:lnTo>
                                <a:lnTo>
                                  <a:pt x="76" y="96"/>
                                </a:lnTo>
                                <a:lnTo>
                                  <a:pt x="79" y="90"/>
                                </a:lnTo>
                                <a:lnTo>
                                  <a:pt x="84" y="85"/>
                                </a:lnTo>
                                <a:lnTo>
                                  <a:pt x="85" y="76"/>
                                </a:lnTo>
                                <a:lnTo>
                                  <a:pt x="88" y="69"/>
                                </a:lnTo>
                                <a:lnTo>
                                  <a:pt x="88" y="6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41" name="Freeform 1208"/>
                        <wps:cNvSpPr>
                          <a:spLocks/>
                        </wps:cNvSpPr>
                        <wps:spPr bwMode="auto">
                          <a:xfrm>
                            <a:off x="765175" y="2638425"/>
                            <a:ext cx="49213" cy="61913"/>
                          </a:xfrm>
                          <a:custGeom>
                            <a:avLst/>
                            <a:gdLst>
                              <a:gd name="T0" fmla="*/ 93 w 93"/>
                              <a:gd name="T1" fmla="*/ 114 h 117"/>
                              <a:gd name="T2" fmla="*/ 92 w 93"/>
                              <a:gd name="T3" fmla="*/ 116 h 117"/>
                              <a:gd name="T4" fmla="*/ 90 w 93"/>
                              <a:gd name="T5" fmla="*/ 117 h 117"/>
                              <a:gd name="T6" fmla="*/ 87 w 93"/>
                              <a:gd name="T7" fmla="*/ 117 h 117"/>
                              <a:gd name="T8" fmla="*/ 80 w 93"/>
                              <a:gd name="T9" fmla="*/ 117 h 117"/>
                              <a:gd name="T10" fmla="*/ 77 w 93"/>
                              <a:gd name="T11" fmla="*/ 117 h 117"/>
                              <a:gd name="T12" fmla="*/ 74 w 93"/>
                              <a:gd name="T13" fmla="*/ 116 h 117"/>
                              <a:gd name="T14" fmla="*/ 73 w 93"/>
                              <a:gd name="T15" fmla="*/ 114 h 117"/>
                              <a:gd name="T16" fmla="*/ 73 w 93"/>
                              <a:gd name="T17" fmla="*/ 50 h 117"/>
                              <a:gd name="T18" fmla="*/ 72 w 93"/>
                              <a:gd name="T19" fmla="*/ 36 h 117"/>
                              <a:gd name="T20" fmla="*/ 68 w 93"/>
                              <a:gd name="T21" fmla="*/ 26 h 117"/>
                              <a:gd name="T22" fmla="*/ 61 w 93"/>
                              <a:gd name="T23" fmla="*/ 20 h 117"/>
                              <a:gd name="T24" fmla="*/ 51 w 93"/>
                              <a:gd name="T25" fmla="*/ 17 h 117"/>
                              <a:gd name="T26" fmla="*/ 35 w 93"/>
                              <a:gd name="T27" fmla="*/ 22 h 117"/>
                              <a:gd name="T28" fmla="*/ 20 w 93"/>
                              <a:gd name="T29" fmla="*/ 38 h 117"/>
                              <a:gd name="T30" fmla="*/ 20 w 93"/>
                              <a:gd name="T31" fmla="*/ 114 h 117"/>
                              <a:gd name="T32" fmla="*/ 19 w 93"/>
                              <a:gd name="T33" fmla="*/ 116 h 117"/>
                              <a:gd name="T34" fmla="*/ 16 w 93"/>
                              <a:gd name="T35" fmla="*/ 117 h 117"/>
                              <a:gd name="T36" fmla="*/ 13 w 93"/>
                              <a:gd name="T37" fmla="*/ 117 h 117"/>
                              <a:gd name="T38" fmla="*/ 7 w 93"/>
                              <a:gd name="T39" fmla="*/ 117 h 117"/>
                              <a:gd name="T40" fmla="*/ 3 w 93"/>
                              <a:gd name="T41" fmla="*/ 117 h 117"/>
                              <a:gd name="T42" fmla="*/ 0 w 93"/>
                              <a:gd name="T43" fmla="*/ 116 h 117"/>
                              <a:gd name="T44" fmla="*/ 0 w 93"/>
                              <a:gd name="T45" fmla="*/ 114 h 117"/>
                              <a:gd name="T46" fmla="*/ 0 w 93"/>
                              <a:gd name="T47" fmla="*/ 5 h 117"/>
                              <a:gd name="T48" fmla="*/ 0 w 93"/>
                              <a:gd name="T49" fmla="*/ 4 h 117"/>
                              <a:gd name="T50" fmla="*/ 2 w 93"/>
                              <a:gd name="T51" fmla="*/ 2 h 117"/>
                              <a:gd name="T52" fmla="*/ 4 w 93"/>
                              <a:gd name="T53" fmla="*/ 2 h 117"/>
                              <a:gd name="T54" fmla="*/ 9 w 93"/>
                              <a:gd name="T55" fmla="*/ 1 h 117"/>
                              <a:gd name="T56" fmla="*/ 13 w 93"/>
                              <a:gd name="T57" fmla="*/ 2 h 117"/>
                              <a:gd name="T58" fmla="*/ 16 w 93"/>
                              <a:gd name="T59" fmla="*/ 2 h 117"/>
                              <a:gd name="T60" fmla="*/ 18 w 93"/>
                              <a:gd name="T61" fmla="*/ 4 h 117"/>
                              <a:gd name="T62" fmla="*/ 18 w 93"/>
                              <a:gd name="T63" fmla="*/ 5 h 117"/>
                              <a:gd name="T64" fmla="*/ 27 w 93"/>
                              <a:gd name="T65" fmla="*/ 11 h 117"/>
                              <a:gd name="T66" fmla="*/ 45 w 93"/>
                              <a:gd name="T67" fmla="*/ 1 h 117"/>
                              <a:gd name="T68" fmla="*/ 64 w 93"/>
                              <a:gd name="T69" fmla="*/ 1 h 117"/>
                              <a:gd name="T70" fmla="*/ 79 w 93"/>
                              <a:gd name="T71" fmla="*/ 7 h 117"/>
                              <a:gd name="T72" fmla="*/ 89 w 93"/>
                              <a:gd name="T73" fmla="*/ 20 h 117"/>
                              <a:gd name="T74" fmla="*/ 93 w 93"/>
                              <a:gd name="T75" fmla="*/ 37 h 117"/>
                              <a:gd name="T76" fmla="*/ 93 w 93"/>
                              <a:gd name="T77" fmla="*/ 113 h 1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93" h="117">
                                <a:moveTo>
                                  <a:pt x="93" y="113"/>
                                </a:moveTo>
                                <a:lnTo>
                                  <a:pt x="93" y="114"/>
                                </a:lnTo>
                                <a:lnTo>
                                  <a:pt x="93" y="116"/>
                                </a:lnTo>
                                <a:lnTo>
                                  <a:pt x="92" y="116"/>
                                </a:lnTo>
                                <a:lnTo>
                                  <a:pt x="92" y="117"/>
                                </a:lnTo>
                                <a:lnTo>
                                  <a:pt x="90" y="117"/>
                                </a:lnTo>
                                <a:lnTo>
                                  <a:pt x="88" y="117"/>
                                </a:lnTo>
                                <a:lnTo>
                                  <a:pt x="87" y="117"/>
                                </a:lnTo>
                                <a:lnTo>
                                  <a:pt x="83" y="117"/>
                                </a:lnTo>
                                <a:lnTo>
                                  <a:pt x="80" y="117"/>
                                </a:lnTo>
                                <a:lnTo>
                                  <a:pt x="78" y="117"/>
                                </a:lnTo>
                                <a:lnTo>
                                  <a:pt x="77" y="117"/>
                                </a:lnTo>
                                <a:lnTo>
                                  <a:pt x="76" y="117"/>
                                </a:lnTo>
                                <a:lnTo>
                                  <a:pt x="74" y="116"/>
                                </a:lnTo>
                                <a:lnTo>
                                  <a:pt x="74" y="116"/>
                                </a:lnTo>
                                <a:lnTo>
                                  <a:pt x="73" y="114"/>
                                </a:lnTo>
                                <a:lnTo>
                                  <a:pt x="73" y="113"/>
                                </a:lnTo>
                                <a:lnTo>
                                  <a:pt x="73" y="50"/>
                                </a:lnTo>
                                <a:lnTo>
                                  <a:pt x="73" y="42"/>
                                </a:lnTo>
                                <a:lnTo>
                                  <a:pt x="72" y="36"/>
                                </a:lnTo>
                                <a:lnTo>
                                  <a:pt x="71" y="29"/>
                                </a:lnTo>
                                <a:lnTo>
                                  <a:pt x="68" y="26"/>
                                </a:lnTo>
                                <a:lnTo>
                                  <a:pt x="64" y="22"/>
                                </a:lnTo>
                                <a:lnTo>
                                  <a:pt x="61" y="20"/>
                                </a:lnTo>
                                <a:lnTo>
                                  <a:pt x="56" y="17"/>
                                </a:lnTo>
                                <a:lnTo>
                                  <a:pt x="51" y="17"/>
                                </a:lnTo>
                                <a:lnTo>
                                  <a:pt x="44" y="18"/>
                                </a:lnTo>
                                <a:lnTo>
                                  <a:pt x="35" y="22"/>
                                </a:lnTo>
                                <a:lnTo>
                                  <a:pt x="27" y="28"/>
                                </a:lnTo>
                                <a:lnTo>
                                  <a:pt x="20" y="38"/>
                                </a:lnTo>
                                <a:lnTo>
                                  <a:pt x="20" y="113"/>
                                </a:lnTo>
                                <a:lnTo>
                                  <a:pt x="20" y="114"/>
                                </a:lnTo>
                                <a:lnTo>
                                  <a:pt x="19" y="116"/>
                                </a:lnTo>
                                <a:lnTo>
                                  <a:pt x="19" y="116"/>
                                </a:lnTo>
                                <a:lnTo>
                                  <a:pt x="18" y="117"/>
                                </a:lnTo>
                                <a:lnTo>
                                  <a:pt x="16" y="117"/>
                                </a:lnTo>
                                <a:lnTo>
                                  <a:pt x="15" y="117"/>
                                </a:lnTo>
                                <a:lnTo>
                                  <a:pt x="13" y="117"/>
                                </a:lnTo>
                                <a:lnTo>
                                  <a:pt x="10" y="117"/>
                                </a:lnTo>
                                <a:lnTo>
                                  <a:pt x="7" y="117"/>
                                </a:lnTo>
                                <a:lnTo>
                                  <a:pt x="5" y="117"/>
                                </a:lnTo>
                                <a:lnTo>
                                  <a:pt x="3" y="117"/>
                                </a:lnTo>
                                <a:lnTo>
                                  <a:pt x="2" y="117"/>
                                </a:lnTo>
                                <a:lnTo>
                                  <a:pt x="0" y="116"/>
                                </a:lnTo>
                                <a:lnTo>
                                  <a:pt x="0" y="116"/>
                                </a:lnTo>
                                <a:lnTo>
                                  <a:pt x="0" y="114"/>
                                </a:lnTo>
                                <a:lnTo>
                                  <a:pt x="0" y="113"/>
                                </a:lnTo>
                                <a:lnTo>
                                  <a:pt x="0" y="5"/>
                                </a:lnTo>
                                <a:lnTo>
                                  <a:pt x="0" y="5"/>
                                </a:lnTo>
                                <a:lnTo>
                                  <a:pt x="0" y="4"/>
                                </a:lnTo>
                                <a:lnTo>
                                  <a:pt x="0" y="4"/>
                                </a:lnTo>
                                <a:lnTo>
                                  <a:pt x="2" y="2"/>
                                </a:lnTo>
                                <a:lnTo>
                                  <a:pt x="3" y="2"/>
                                </a:lnTo>
                                <a:lnTo>
                                  <a:pt x="4" y="2"/>
                                </a:lnTo>
                                <a:lnTo>
                                  <a:pt x="7" y="1"/>
                                </a:lnTo>
                                <a:lnTo>
                                  <a:pt x="9" y="1"/>
                                </a:lnTo>
                                <a:lnTo>
                                  <a:pt x="11" y="1"/>
                                </a:lnTo>
                                <a:lnTo>
                                  <a:pt x="13" y="2"/>
                                </a:lnTo>
                                <a:lnTo>
                                  <a:pt x="15" y="2"/>
                                </a:lnTo>
                                <a:lnTo>
                                  <a:pt x="16" y="2"/>
                                </a:lnTo>
                                <a:lnTo>
                                  <a:pt x="16" y="4"/>
                                </a:lnTo>
                                <a:lnTo>
                                  <a:pt x="18" y="4"/>
                                </a:lnTo>
                                <a:lnTo>
                                  <a:pt x="18" y="5"/>
                                </a:lnTo>
                                <a:lnTo>
                                  <a:pt x="18" y="5"/>
                                </a:lnTo>
                                <a:lnTo>
                                  <a:pt x="18" y="20"/>
                                </a:lnTo>
                                <a:lnTo>
                                  <a:pt x="27" y="11"/>
                                </a:lnTo>
                                <a:lnTo>
                                  <a:pt x="36" y="5"/>
                                </a:lnTo>
                                <a:lnTo>
                                  <a:pt x="45" y="1"/>
                                </a:lnTo>
                                <a:lnTo>
                                  <a:pt x="55" y="0"/>
                                </a:lnTo>
                                <a:lnTo>
                                  <a:pt x="64" y="1"/>
                                </a:lnTo>
                                <a:lnTo>
                                  <a:pt x="73" y="4"/>
                                </a:lnTo>
                                <a:lnTo>
                                  <a:pt x="79" y="7"/>
                                </a:lnTo>
                                <a:lnTo>
                                  <a:pt x="84" y="13"/>
                                </a:lnTo>
                                <a:lnTo>
                                  <a:pt x="89" y="20"/>
                                </a:lnTo>
                                <a:lnTo>
                                  <a:pt x="92" y="28"/>
                                </a:lnTo>
                                <a:lnTo>
                                  <a:pt x="93" y="37"/>
                                </a:lnTo>
                                <a:lnTo>
                                  <a:pt x="93" y="48"/>
                                </a:lnTo>
                                <a:lnTo>
                                  <a:pt x="93" y="1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g:wgp>
                  </a:graphicData>
                </a:graphic>
              </wp:inline>
            </w:drawing>
          </mc:Choice>
          <mc:Fallback xmlns:w15="http://schemas.microsoft.com/office/word/2012/wordml" xmlns:mv="urn:schemas-microsoft-com:mac:vml" xmlns:mo="http://schemas.microsoft.com/office/mac/office/2008/main">
            <w:pict>
              <v:group w14:anchorId="0B6476B8" id="Gruppieren 1" o:spid="_x0000_s1026" style="width:453.55pt;height:291.25pt;mso-position-horizontal-relative:char;mso-position-vertical-relative:line" coordsize="87772,608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">
                <v:rect id="Rectangle 6" o:spid="_x0000_s1027" style="position:absolute;left:13192;top:4302;width:24241;height:1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eqdsMA&#10;AADdAAAADwAAAGRycy9kb3ducmV2LnhtbERPTYvCMBC9C/sfwgheRNPVKlKNIoLgHvZgXdjr0Ixt&#10;sZmUJmr67zeCsLd5vM/Z7IJpxIM6V1tW8DlNQBAXVtdcKvi5HCcrEM4ja2wsk4KeHOy2H4MNZto+&#10;+UyP3JcihrDLUEHlfZtJ6YqKDLqpbYkjd7WdQR9hV0rd4TOGm0bOkmQpDdYcGyps6VBRccvvRsHX&#10;Ptz1bbxyti/63/R7eZ7N50Gp0TDs1yA8Bf8vfrtPOs5fpCm8voknyO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5eqdsMAAADdAAAADwAAAAAAAAAAAAAAAACYAgAAZHJzL2Rv&#10;d25yZXYueG1sUEsFBgAAAAAEAAQA9QAAAIgDAAAAAA==&#10;" fillcolor="#d1eaf0" strokecolor="#9dd7e4" strokeweight=".2205mm"/>
                <v:rect id="Rectangle 7" o:spid="_x0000_s1028" style="position:absolute;left:13192;top:18907;width:24241;height:13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mNPsIA&#10;AADdAAAADwAAAGRycy9kb3ducmV2LnhtbERPyW7CMBC9V+IfrEHqBYHTJQgCBlWooF5ZPmCIJ4uI&#10;x8E2If37GqkSt3l66yzXvWlER87XlhW8TRIQxLnVNZcKTsfteAbCB2SNjWVS8Ese1qvByxIzbe+8&#10;p+4QShFD2GeooAqhzaT0eUUG/cS2xJErrDMYInSl1A7vMdw08j1JptJgzbGhwpY2FeWXw80o2F2/&#10;XfEh62Se7qezc9FtR3rUKPU67L8WIAL14Sn+d//oOD/9TOHxTTxBr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mY0+wgAAAN0AAAAPAAAAAAAAAAAAAAAAAJgCAABkcnMvZG93&#10;bnJldi54bWxQSwUGAAAAAAQABAD1AAAAhwMAAAAA&#10;" fillcolor="#cbf1e9" strokecolor="#9ce3d7" strokeweight=".2205mm"/>
                <v:rect id="Rectangle 8" o:spid="_x0000_s1029" style="position:absolute;left:13192;top:32591;width:70056;height:282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5DLMMA&#10;AADdAAAADwAAAGRycy9kb3ducmV2LnhtbERPTUsDMRC9C/6HMII3m7XaWNemRRTBSylWweuwGTdb&#10;N5MlGdutv94Igrd5vM9ZrMbQqz2l3EW2cDmpQBE30XXcWnh7fbqYg8qC7LCPTBaOlGG1PD1ZYO3i&#10;gV9ov5VWlRDONVrwIkOtdW48BcyTOBAX7iOmgFJgarVLeCjhodfTqjI6YMelweNAD56az+1XsDC7&#10;mRoxu0dvvnfp6rh+l/ntZm3t+dl4fwdKaJR/8Z/72ZX5s2sDv9+UE/Ty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55DLMMAAADdAAAADwAAAAAAAAAAAAAAAACYAgAAZHJzL2Rv&#10;d25yZXYueG1sUEsFBgAAAAAEAAQA9QAAAIgDAAAAAA==&#10;" fillcolor="#f1eacc" strokecolor="#e4d79d" strokeweight=".2205mm"/>
                <v:rect id="Rectangle 9" o:spid="_x0000_s1030" style="position:absolute;top:4302;width:12541;height:1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U0AcQA&#10;AADdAAAADwAAAGRycy9kb3ducmV2LnhtbERPyWrDMBC9F/IPYgK9lEaOszQ4UYIpFJpDD1mg18Ga&#10;2ibWyFiyI/99VQj0No+3zu4QTCMG6lxtWcF8loAgLqyuuVRwvXy8bkA4j6yxsUwKRnJw2E+edphp&#10;e+cTDWdfihjCLkMFlfdtJqUrKjLoZrYljtyP7Qz6CLtS6g7vMdw0Mk2StTRYc2yosKX3iorbuTcK&#10;jnno9e1l4+xYjN/Lr/UpXSyCUs/TkG9BeAr+X/xwf+o4f7V8g79v4gly/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dFNAHEAAAA3QAAAA8AAAAAAAAAAAAAAAAAmAIAAGRycy9k&#10;b3ducmV2LnhtbFBLBQYAAAAABAAEAPUAAACJAwAAAAA=&#10;" fillcolor="#d1eaf0" strokecolor="#9dd7e4" strokeweight=".2205mm"/>
                <v:rect id="Rectangle 10" o:spid="_x0000_s1031" style="position:absolute;top:32591;width:12541;height:282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1yxccA&#10;AADdAAAADwAAAGRycy9kb3ducmV2LnhtbESPQU8CMRCF7yb+h2ZMvEFXlAVXCjEaEy/ECCRcm+24&#10;XdxON+0Ii7/eOZB4m8l78943i9UQOnXElNtIBu7GBSikOrqWGgO77dtoDiqzJWe7SGjgjBlWy+ur&#10;ha1cPNEnHjfcKAmhXFkDnrmvtM61x2DzOPZIon3FFCzLmhrtkj1JeOj0pChKHWxL0uBtjy8e6+/N&#10;TzAwnU1KLg+vvvw9pPvzes/zx4+1Mbc3w/MTKMaB/82X63cn+NMHwZVvZAS9/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lNcsXHAAAA3QAAAA8AAAAAAAAAAAAAAAAAmAIAAGRy&#10;cy9kb3ducmV2LnhtbFBLBQYAAAAABAAEAPUAAACMAwAAAAA=&#10;" fillcolor="#f1eacc" strokecolor="#e4d79d" strokeweight=".2205mm"/>
                <v:rect id="Rectangle 11" o:spid="_x0000_s1032" style="position:absolute;left:13192;width:24257;height:3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6nisMA&#10;AADdAAAADwAAAGRycy9kb3ducmV2LnhtbERPS2vCQBC+F/oflil4q5vUVjS6ihSUeCjiA7wO2TEJ&#10;zc6G7FTjv+8Khd7m43vOfNm7Rl2pC7VnA+kwAUVceFtzaeB0XL9OQAVBtth4JgN3CrBcPD/NMbP+&#10;xnu6HqRUMYRDhgYqkTbTOhQVOQxD3xJH7uI7hxJhV2rb4S2Gu0a/JclYO6w5NlTY0mdFxffhxxko&#10;3T2szrtTno58OmbZfOXpVowZvPSrGSihXv7Ff+7cxvkf71N4fBNP0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e6nisMAAADdAAAADwAAAAAAAAAAAAAAAACYAgAAZHJzL2Rv&#10;d25yZXYueG1sUEsFBgAAAAAEAAQA9QAAAIgDAAAAAA==&#10;" fillcolor="#ededed" strokecolor="#d9d9d9" strokeweight=".2205mm"/>
                <v:rect id="Rectangle 12" o:spid="_x0000_s1033" style="position:absolute;left:15;width:12542;height:3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2YysUA&#10;AADdAAAADwAAAGRycy9kb3ducmV2LnhtbESPQWvCQBCF74X+h2UK3uomFqVEV5FCSzyUUit4HbJj&#10;EszOhuyo8d93DoXeZnhv3vtmtRlDZ640pDayg3yagSGuom+5dnD4eX9+BZME2WMXmRzcKcFm/fiw&#10;wsLHG3/TdS+10RBOBTpoRPrC2lQ1FDBNY0+s2ikOAUXXobZ+wJuGh87OsmxhA7asDQ329NZQdd5f&#10;goM63NP2+HUo85eYL1g+Pst8J85NnsbtEozQKP/mv+vSK/58rvz6jY5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DZjKxQAAAN0AAAAPAAAAAAAAAAAAAAAAAJgCAABkcnMv&#10;ZG93bnJldi54bWxQSwUGAAAAAAQABAD1AAAAigMAAAAA&#10;" fillcolor="#ededed" strokecolor="#d9d9d9" strokeweight=".2205mm"/>
                <v:rect id="Rectangle 13" o:spid="_x0000_s1034" style="position:absolute;left:38052;width:45244;height:3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E9UcIA&#10;AADdAAAADwAAAGRycy9kb3ducmV2LnhtbERPTWvCQBC9F/oflhF6q5u1KCV1FSko8VCkKvQ6ZKdJ&#10;MDsbsqPGf+8WhN7m8T5nvhx8qy7UxyawBTPOQBGXwTVcWTge1q/voKIgO2wDk4UbRVgunp/mmLtw&#10;5W+67KVSKYRjjhZqkS7XOpY1eYzj0BEn7jf0HiXBvtKux2sK962eZNlMe2w4NdTY0WdN5Wl/9hYq&#10;f4urn92xMG/BzFg2X4XZirUvo2H1AUpokH/xw124NH86NfD3TTpB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QT1RwgAAAN0AAAAPAAAAAAAAAAAAAAAAAJgCAABkcnMvZG93&#10;bnJldi54bWxQSwUGAAAAAAQABAD1AAAAhwMAAAAA&#10;" fillcolor="#ededed" strokecolor="#d9d9d9" strokeweight=".2205mm"/>
                <v:rect id="Rectangle 14" o:spid="_x0000_s1035" style="position:absolute;left:38020;top:4318;width:45244;height:1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sBRMQA&#10;AADdAAAADwAAAGRycy9kb3ducmV2LnhtbERPTWvCQBC9F/wPywheim5MmiCpq4ggtIceYgteh+w0&#10;CWZnQ3bVzb/vFgq9zeN9znYfTC/uNLrOsoL1KgFBXFvdcaPg6/O03IBwHlljb5kUTORgv5s9bbHU&#10;9sEV3c++ETGEXYkKWu+HUkpXt2TQrexAHLlvOxr0EY6N1CM+YrjpZZokhTTYcWxocaBjS/X1fDMK&#10;3g/hpq/PG2enerq8fBRVmmVBqcU8HF5BeAr+X/znftNxfp6n8PtNPEH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rAUTEAAAA3QAAAA8AAAAAAAAAAAAAAAAAmAIAAGRycy9k&#10;b3ducmV2LnhtbFBLBQYAAAAABAAEAPUAAACJAwAAAAA=&#10;" fillcolor="#d1eaf0" strokecolor="#9dd7e4" strokeweight=".2205mm"/>
                <v:rect id="Rectangle 15" o:spid="_x0000_s1036" style="position:absolute;left:38036;top:18875;width:45228;height:130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mDMIA&#10;AADdAAAADwAAAGRycy9kb3ducmV2LnhtbERP22oCMRB9L/gPYQRfpGarrNjVKFKq+Kr2A6ab2Qtu&#10;JmuSruvfG0Ho2xzOdVab3jSiI+drywo+JgkI4tzqmksFP+fd+wKED8gaG8uk4E4eNuvB2wozbW98&#10;pO4UShFD2GeooAqhzaT0eUUG/cS2xJErrDMYInSl1A5vMdw0cpokc2mw5thQYUtfFeWX059RsL9+&#10;u2Im6+QzPc4Xv0W3G+txo9Ro2G+XIAL14V/8ch90nJ+mM3h+E0+Q6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5SYMwgAAAN0AAAAPAAAAAAAAAAAAAAAAAJgCAABkcnMvZG93&#10;bnJldi54bWxQSwUGAAAAAAQABAD1AAAAhwMAAAAA&#10;" fillcolor="#cbf1e9" strokecolor="#9ce3d7" strokeweight=".2205mm"/>
                <v:rect id="Rectangle 16" o:spid="_x0000_s1037" style="position:absolute;left:84058;width:3699;height:105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eycIA&#10;AADdAAAADwAAAGRycy9kb3ducmV2LnhtbERPTWvCQBC9F/wPywi91U1sFYmuIoKSHqTUCl6H7JgE&#10;s7MhO2r8992C0Ns83ucsVr1r1I26UHs2kI4SUMSFtzWXBo4/27cZqCDIFhvPZOBBAVbLwcsCM+vv&#10;/E23g5QqhnDI0EAl0mZah6Iih2HkW+LInX3nUCLsSm07vMdw1+hxkky1w5pjQ4UtbSoqLoerM1C6&#10;R1ifvo55+u7TKctun6efYszrsF/PQQn18i9+unMb508mH/D3TTxBL3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p7JwgAAAN0AAAAPAAAAAAAAAAAAAAAAAJgCAABkcnMvZG93&#10;bnJldi54bWxQSwUGAAAAAAQABAD1AAAAhwMAAAAA&#10;" fillcolor="#ededed" strokecolor="#d9d9d9" strokeweight=".2205mm"/>
                <v:rect id="Rectangle 17" o:spid="_x0000_s1038" style="position:absolute;left:84042;top:11303;width:3699;height:29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o7UsIA&#10;AADdAAAADwAAAGRycy9kb3ducmV2LnhtbERPTWvCQBC9C/6HZQredBMlIqmriKCkh1KqgtchO01C&#10;s7MhO2r8991Cobd5vM9ZbwfXqjv1ofFsIJ0loIhLbxuuDFzOh+kKVBBki61nMvCkANvNeLTG3PoH&#10;f9L9JJWKIRxyNFCLdLnWoazJYZj5jjhyX753KBH2lbY9PmK4a/U8SZbaYcOxocaO9jWV36ebM1C5&#10;Z9hdPy5FuvDpkuX4XqRvYszkZdi9ghIa5F/85y5snJ9lGfx+E0/Qm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ejtSwgAAAN0AAAAPAAAAAAAAAAAAAAAAAJgCAABkcnMvZG93&#10;bnJldi54bWxQSwUGAAAAAAQABAD1AAAAhwMAAAAA&#10;" fillcolor="#ededed" strokecolor="#d9d9d9" strokeweight=".2205mm"/>
                <v:rect id="Rectangle 18" o:spid="_x0000_s1039" style="position:absolute;left:84042;top:41195;width:3699;height:119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ilJcIA&#10;AADdAAAADwAAAGRycy9kb3ducmV2LnhtbERPTWvCQBC9F/wPyxS81U0Ug6SuIoKSHqRUBa9DdpqE&#10;ZmdDdtT477tCobd5vM9ZrgfXqhv1ofFsIJ0koIhLbxuuDJxPu7cFqCDIFlvPZOBBAdar0csSc+vv&#10;/EW3o1QqhnDI0UAt0uVah7Imh2HiO+LIffveoUTYV9r2eI/hrtXTJMm0w4ZjQ40dbWsqf45XZ6By&#10;j7C5fJ6LdObTjGV/KNIPMWb8OmzeQQkN8i/+cxc2zp/PM3h+E0/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qKUlwgAAAN0AAAAPAAAAAAAAAAAAAAAAAJgCAABkcnMvZG93&#10;bnJldi54bWxQSwUGAAAAAAQABAD1AAAAhwMAAAAA&#10;" fillcolor="#ededed" strokecolor="#d9d9d9" strokeweight=".2205mm"/>
                <v:rect id="Rectangle 19" o:spid="_x0000_s1040" style="position:absolute;left:84074;top:53927;width:3698;height:69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QAvsIA&#10;AADdAAAADwAAAGRycy9kb3ducmV2LnhtbERPTWvCQBC9C/0PyxR6000UtURXEUFJD0W0gtchO01C&#10;s7MhO2r8991Cwds83ucs171r1I26UHs2kI4SUMSFtzWXBs5fu+E7qCDIFhvPZOBBAdarl8ESM+vv&#10;fKTbSUoVQzhkaKASaTOtQ1GRwzDyLXHkvn3nUCLsSm07vMdw1+hxksy0w5pjQ4UtbSsqfk5XZ6B0&#10;j7C5HM55OvHpjGX/macfYszba79ZgBLq5Sn+d+c2zp9O5/D3TTxBr3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5AC+wgAAAN0AAAAPAAAAAAAAAAAAAAAAAJgCAABkcnMvZG93&#10;bnJldi54bWxQSwUGAAAAAAQABAD1AAAAhwMAAAAA&#10;" fillcolor="#ededed" strokecolor="#d9d9d9" strokeweight=".2205mm"/>
                <v:shape id="Freeform 20" o:spid="_x0000_s1041" style="position:absolute;left:920;top:8715;width:159;height:841;visibility:visible;mso-wrap-style:square;v-text-anchor:top" coordsize="32,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Vqj8YA&#10;AADdAAAADwAAAGRycy9kb3ducmV2LnhtbESPS2vDMBCE74X+B7GF3hq5jzxwooRSUuihhyYO5LpY&#10;G8vEWhlpEzv/vjoUettlZme+XW1G36krxdQGNvA8KUAR18G23Bg4VJ9PC1BJkC12gcnAjRJs1vd3&#10;KyxtGHhH1700KodwKtGAE+lLrVPtyGOahJ44a6cQPUpeY6NtxCGH+06/FMVMe2w5Nzjs6cNRfd5f&#10;vIH58buXRTW/vVZx54at/Ixv58GYx4fxfQlKaJR/89/1l83402nGzd/kEfT6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RVqj8YAAADdAAAADwAAAAAAAAAAAAAAAACYAgAAZHJz&#10;L2Rvd25yZXYueG1sUEsFBgAAAAAEAAQA9QAAAIsDAAAAAA==&#10;" path="m32,153r,1l31,156r,l28,157r-1,l24,158r-3,l16,158r-4,l9,158,6,157r-2,l3,156r-2,l,154r,-1l,5r,l1,4,3,3,4,2r2,l9,2,12,r4,l21,r3,2l27,2r1,l31,3r,1l32,5r,l32,153xe" fillcolor="black" stroked="f">
                  <v:path arrowok="t" o:connecttype="custom" o:connectlocs="15875,81475;15875,82008;15379,83073;15379,83073;13891,83605;13395,83605;11906,84138;10418,84138;7938,84138;5953,84138;4465,84138;2977,83605;1984,83605;1488,83073;496,83073;0,82008;0,81475;0,2663;0,2663;496,2130;1488,1598;1984,1065;2977,1065;4465,1065;5953,0;7938,0;10418,0;11906,1065;13395,1065;13891,1065;15379,1598;15379,2130;15875,2663;15875,2663;15875,81475" o:connectangles="0,0,0,0,0,0,0,0,0,0,0,0,0,0,0,0,0,0,0,0,0,0,0,0,0,0,0,0,0,0,0,0,0,0,0"/>
                </v:shape>
                <v:shape id="Freeform 21" o:spid="_x0000_s1042" style="position:absolute;left:1254;top:9366;width:190;height:190;visibility:visible;mso-wrap-style:square;v-text-anchor:top" coordsize="36,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LuUsIA&#10;AADdAAAADwAAAGRycy9kb3ducmV2LnhtbERPTWsCMRC9F/wPYQRvNauwra5GEYtU8VQV8Thsxt3F&#10;zWSbpLr11xuh0Ns83udM562pxZWcrywrGPQTEMS51RUXCg771esIhA/IGmvLpOCXPMxnnZcpZtre&#10;+Iuuu1CIGMI+QwVlCE0mpc9LMuj7tiGO3Nk6gyFCV0jt8BbDTS2HSfImDVYcG0psaFlSftn9GAVH&#10;vLNb42mTflx8+77VnH/fP5XqddvFBESgNvyL/9xrHeen6Rie38QT5O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Mu5SwgAAAN0AAAAPAAAAAAAAAAAAAAAAAJgCAABkcnMvZG93&#10;bnJldi54bWxQSwUGAAAAAAQABAD1AAAAhwMAAAAA&#10;" path="m36,19r,9l32,33r-5,4l19,38,9,37,4,35,1,30,,20,1,10,4,5,9,1,19,r8,1l32,5r4,5l36,19xe" fillcolor="black" stroked="f">
                  <v:path arrowok="t" o:connecttype="custom" o:connectlocs="19050,9525;19050,14037;16933,16543;14287,18549;10054,19050;4763,18549;2117,17546;529,15039;0,10026;529,5013;2117,2507;4763,501;10054,0;14287,501;16933,2507;19050,5013;19050,9525" o:connectangles="0,0,0,0,0,0,0,0,0,0,0,0,0,0,0,0,0"/>
                </v:shape>
                <v:shape id="Freeform 22" o:spid="_x0000_s1043" style="position:absolute;left:2476;top:8937;width:778;height:619;visibility:visible;mso-wrap-style:square;v-text-anchor:top" coordsize="148,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RaUsYA&#10;AADdAAAADwAAAGRycy9kb3ducmV2LnhtbESPT0vDQBDF70K/wzKCN7ux0LTEbksoCCpe7B+wtyE7&#10;ZoPZ2SW7pvHbOwfB2wzvzXu/2ewm36uRhtQFNvAwL0ARN8F23Bo4HZ/u16BSRrbYByYDP5Rgt53d&#10;bLCy4crvNB5yqySEU4UGXM6x0jo1jjymeYjEon2GwWOWdWi1HfAq4b7Xi6IotceOpcFhpL2j5uvw&#10;7Q28nOtVxNUiupI+XvWlXr4dx4sxd7dT/Qgq05T/zX/Xz1bwl6Xwyzcygt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LRaUsYAAADdAAAADwAAAAAAAAAAAAAAAACYAgAAZHJz&#10;L2Rvd25yZXYueG1sUEsFBgAAAAAEAAQA9QAAAIsDAAAAAA==&#10;" path="m148,57r-1,15l145,84r-4,11l136,103r-6,7l122,114r-8,3l106,117r-5,l97,116r-5,-1l87,112r-4,-2l79,106r-2,-3l73,98r-5,8l61,112r-8,5l42,117r-8,l26,114r-6,-4l14,104,8,95,4,85,2,73,,58,,52,2,45,3,39,4,32,7,26,8,20r2,-5l13,11,14,8,15,5,16,3,18,2r1,l20,r3,l28,r2,l31,r3,l35,2r1,l36,2r1,1l37,3r,1l35,9r-3,4l29,20r-3,7l24,36,21,46r,11l21,68r2,9l25,84r3,6l31,95r4,3l40,100r5,1l49,101r3,-2l56,98r2,-4l61,90r2,-6l65,77r,-9l65,35r,-1l65,32r1,l67,31r1,l69,31r3,-1l74,30r3,l79,31r2,l82,31r1,1l84,32r,2l84,35r,33l84,75r1,7l87,87r2,4l92,95r3,4l99,100r6,1l110,100r5,-2l119,94r2,-5l125,83r1,-8l127,68r,-10l127,47,125,36r-3,-9l120,20r-4,-7l114,9,113,5,111,3r,l113,2r,l114,2,115,r1,l119,r3,l124,r2,l127,r2,l130,2r,l131,2r,1l132,3r1,2l135,8r1,3l138,15r3,5l142,26r3,5l146,37r1,8l148,51r,6xe" fillcolor="black" stroked="f">
                  <v:path arrowok="t" o:connecttype="custom" o:connectlocs="76211,44450;68327,58209;55713,61913;48355,60855;41522,56092;35740,56092;22075,61913;10512,58209;2102,44980;0,27517;2102,16933;5256,7938;7884,2646;9986,1058;14717,0;17870,0;18921,1058;19447,2117;15242,10583;11037,24342;12089,40746;16293,50271;23652,53446;29433,51859;33112,44450;34164,18521;34689,16933;36266,16404;40471,15875;43099,16404;44150,17992;44150,39688;46778,48155;52034,52917;60443,51859;65699,43921;66751,30692;64123,14288;59918,4763;58341,1588;59918,1058;62546,0;66225,0;68327,1058;68853,1588;70955,4233;74109,10583;76737,19579;77788,30163" o:connectangles="0,0,0,0,0,0,0,0,0,0,0,0,0,0,0,0,0,0,0,0,0,0,0,0,0,0,0,0,0,0,0,0,0,0,0,0,0,0,0,0,0,0,0,0,0,0,0,0,0"/>
                </v:shape>
                <v:shape id="Freeform 23" o:spid="_x0000_s1044" style="position:absolute;left:3365;top:9191;width:302;height:80;visibility:visible;mso-wrap-style:square;v-text-anchor:top" coordsize="58,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GZlcMA&#10;AADdAAAADwAAAGRycy9kb3ducmV2LnhtbERPTYvCMBC9L/gfwgje1lRxpVSjaEHUgyyre/E2NGNb&#10;2kxKE2v992ZB2Ns83ucs172pRUetKy0rmIwjEMSZ1SXnCn4vu88YhPPIGmvLpOBJDtarwccSE20f&#10;/EPd2ecihLBLUEHhfZNI6bKCDLqxbYgDd7OtQR9gm0vd4iOEm1pOo2guDZYcGgpsKC0oq853o+Bi&#10;psfvWUqz9LiN91W1u3an9KrUaNhvFiA89f5f/HYfdJj/NZ/A3zfhBLl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tGZlcMAAADdAAAADwAAAAAAAAAAAAAAAACYAgAAZHJzL2Rv&#10;d25yZXYueG1sUEsFBgAAAAAEAAQA9QAAAIgDAAAAAA==&#10;" path="m58,9r,3l57,15r-1,2l54,17,4,17r-1,l,15,,12,,9,,5,,2,3,1,4,,54,r2,l56,1r1,l57,2r1,2l58,5r,1l58,9xe" fillcolor="black" stroked="f">
                  <v:path arrowok="t" o:connecttype="custom" o:connectlocs="30163,4202;30163,5603;29643,7004;29123,7938;28083,7938;2080,7938;1560,7938;0,7004;0,5603;0,4202;0,2335;0,934;1560,467;2080,0;28083,0;29123,0;29123,467;29643,467;29643,934;30163,1868;30163,2335;30163,2802;30163,4202" o:connectangles="0,0,0,0,0,0,0,0,0,0,0,0,0,0,0,0,0,0,0,0,0,0,0"/>
                </v:shape>
                <v:shape id="Freeform 24" o:spid="_x0000_s1045" style="position:absolute;left:3825;top:8715;width:604;height:841;visibility:visible;mso-wrap-style:square;v-text-anchor:top" coordsize="112,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XPucQA&#10;AADdAAAADwAAAGRycy9kb3ducmV2LnhtbERPTWsCMRC9F/wPYYReimYrKGU1iiiFHortbkU8jptx&#10;E9xMlk2q23/fFAre5vE+Z7HqXSOu1AXrWcHzOANBXHltuVaw/3odvYAIEVlj45kU/FCA1XLwsMBc&#10;+xsXdC1jLVIIhxwVmBjbXMpQGXIYxr4lTtzZdw5jgl0tdYe3FO4aOcmymXRoOTUYbGljqLqU305B&#10;CHbnrTm8O1scn4pT/7n9uNRKPQ779RxEpD7exf/uN53mT2cT+PsmnS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HVz7nEAAAA3QAAAA8AAAAAAAAAAAAAAAAAmAIAAGRycy9k&#10;b3ducmV2LnhtbFBLBQYAAAAABAAEAPUAAACJAwAAAAA=&#10;" path="m112,154r,2l112,156r-1,1l109,157r-1,l107,158r-3,l102,158r-4,l97,158r-3,-1l93,157r-1,l92,156r-1,l91,154r,-69l21,85r,69l21,156r-2,l19,157r-1,l17,157r-3,1l13,158r-3,l7,158r-2,l3,157r-1,l1,157,,156r,l,154,,5,,4,,3r1,l2,2r1,l5,2,7,r3,l13,r1,2l17,2r1,l19,3r,l21,4r,1l21,67r70,l91,5r,-1l92,3r,l93,2r1,l97,2,98,r4,l104,r3,2l108,2r1,l111,3r1,l112,4r,1l112,154xe" fillcolor="black" stroked="f">
                  <v:path arrowok="t" o:connecttype="custom" o:connectlocs="60325,83073;59786,83605;58171,83605;56016,84138;52784,84138;50630,83605;49553,83605;49014,83073;49014,45264;11311,82008;10234,83073;9695,83605;7541,84138;5386,84138;2693,84138;1077,83605;0,83073;0,82008;0,2130;539,1598;1616,1065;3770,0;7002,0;9156,1065;10234,1598;11311,2130;11311,35679;49014,2663;49553,1598;50091,1065;52246,1065;54939,0;57632,1065;58709,1065;60325,1598;60325,2663" o:connectangles="0,0,0,0,0,0,0,0,0,0,0,0,0,0,0,0,0,0,0,0,0,0,0,0,0,0,0,0,0,0,0,0,0,0,0,0"/>
                </v:shape>
                <v:shape id="Freeform 25" o:spid="_x0000_s1046" style="position:absolute;left:4556;top:8937;width:539;height:842;visibility:visible;mso-wrap-style:square;v-text-anchor:top" coordsize="104,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WTSMQA&#10;AADdAAAADwAAAGRycy9kb3ducmV2LnhtbERPTWsCMRC9C/0PYQreNFvFRVajlILoxYNWqsdxM+6u&#10;TSbrJurqr28Khd7m8T5nOm+tETdqfOVYwVs/AUGcO11xoWD3ueiNQfiArNE4JgUP8jCfvXSmmGl3&#10;5w3dtqEQMYR9hgrKEOpMSp+XZNH3XU0cuZNrLIYIm0LqBu8x3Bo5SJJUWqw4NpRY00dJ+ff2ahUs&#10;x/7rmSZLebyGy8GY0X59Ou+V6r627xMQgdrwL/5zr3ScP0qH8PtNPEHO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3Fk0jEAAAA3QAAAA8AAAAAAAAAAAAAAAAAmAIAAGRycy9k&#10;b3ducmV2LnhtbFBLBQYAAAAABAAEAPUAAACJAwAAAAA=&#10;" path="m64,115l50,155r-2,2l46,158r-4,1l37,159r-3,l32,159r-2,-1l29,158r,-1l27,155r,-1l29,153,43,115r-1,l41,114r,-2l40,111,2,8,,5,,4,,3,2,2r1,l4,,7,r3,l14,r2,l18,r1,2l20,2r1,1l21,4r2,1l53,91r,l83,4,84,3,85,2r2,l88,r2,l94,r4,l99,r2,2l103,2r1,1l104,4r,1l103,8,64,115xe" fillcolor="black" stroked="f">
                  <v:path arrowok="t" o:connecttype="custom" o:connectlocs="33215,60855;25950,82021;24912,83080;23874,83609;21798,84138;19203,84138;17646,84138;16608,84138;15570,83609;15051,83609;15051,83080;14013,82021;14013,81492;15051,80963;22317,60855;21798,60855;21279,60325;21279,59267;20760,58738;1038,4233;0,2646;0,2117;0,1588;1038,1058;1557,1058;2076,0;3633,0;5190,0;7266,0;8304,0;9342,0;9861,1058;10380,1058;10899,1588;10899,2117;11937,2646;27506,48154;27506,48154;43076,2117;43595,1588;44114,1058;45152,1058;45671,0;46709,0;48785,0;50861,0;51380,0;52418,1058;53456,1058;53975,1588;53975,2117;53975,2646;53456,4233;33215,60855" o:connectangles="0,0,0,0,0,0,0,0,0,0,0,0,0,0,0,0,0,0,0,0,0,0,0,0,0,0,0,0,0,0,0,0,0,0,0,0,0,0,0,0,0,0,0,0,0,0,0,0,0,0,0,0,0,0"/>
                </v:shape>
                <v:shape id="Freeform 26" o:spid="_x0000_s1047" style="position:absolute;left:5159;top:8667;width:540;height:889;visibility:visible;mso-wrap-style:square;v-text-anchor:top" coordsize="100,1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4EUcMA&#10;AADdAAAADwAAAGRycy9kb3ducmV2LnhtbERPS2vCQBC+F/oflil4q5uIiqSuQQVBj5oe6m3MTh40&#10;OxuyaxL767tCobf5+J6zTkfTiJ46V1tWEE8jEMS51TWXCj6zw/sKhPPIGhvLpOBBDtLN68saE20H&#10;PlN/8aUIIewSVFB53yZSurwig25qW+LAFbYz6APsSqk7HEK4aeQsipbSYM2hocKW9hXl35e7UdC6&#10;w21nfZzditm82P18XRfb7KTU5G3cfoDwNPp/8Z/7qMP8xXIOz2/CC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74EUcMAAADdAAAADwAAAAAAAAAAAAAAAACYAgAAZHJzL2Rv&#10;d25yZXYueG1sUEsFBgAAAAAEAAQA9QAAAIgDAAAAAA==&#10;" path="m100,163r,2l100,165r,1l99,166r-2,1l96,167r-2,l91,167r-2,l88,167r-2,l85,166r-1,l83,165r,l83,163r,-14l74,157r-9,6l56,167r-12,1l33,168r-8,-5l16,158r-5,-7l6,144,3,133,1,122,,110,1,97,4,86,8,75r4,-9l19,59r8,-5l36,50r11,l57,50r7,4l73,59r7,7l80,3r,-1l80,2,81,1r2,l84,r1,l88,r2,l93,r2,l97,r2,1l99,1r1,1l100,2r,1l100,163xm80,87l73,78,64,72,57,67,49,66r-7,1l36,70r-5,5l27,80r-2,6l22,93r-1,8l21,108r,9l22,124r2,7l27,139r4,5l35,147r6,4l48,151r4,l56,151r3,-2l63,147r5,-3l72,140r3,-4l80,130r,-43xe" fillcolor="black" stroked="f">
                  <v:path arrowok="t" o:connecttype="custom" o:connectlocs="53975,87313;53975,87842;52356,88371;50737,88371;48038,88371;46419,88371;45339,87842;44799,87313;44799,78846;35084,86254;23749,88900;13494,86254;5937,79904;1619,70379;0,58208;2159,45508;6477,34925;14573,28575;25368,26458;34544,28575;43180,34925;43180,1058;43720,529;45339,0;47498,0;50197,0;52356,0;53435,529;53975,1058;53975,86254;39402,41275;30766,35454;22670,35454;16732,39688;13494,45508;11335,53446;11335,61912;12954,69321;16732,76200;22130,79904;28067,79904;31845,78846;36703,76200;40481,71967;43180,46038" o:connectangles="0,0,0,0,0,0,0,0,0,0,0,0,0,0,0,0,0,0,0,0,0,0,0,0,0,0,0,0,0,0,0,0,0,0,0,0,0,0,0,0,0,0,0,0,0"/>
                  <o:lock v:ext="edit" verticies="t"/>
                </v:shape>
                <v:shape id="Freeform 27" o:spid="_x0000_s1048" style="position:absolute;left:5889;top:8937;width:334;height:619;visibility:visible;mso-wrap-style:square;v-text-anchor:top" coordsize="63,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LNusMA&#10;AADdAAAADwAAAGRycy9kb3ducmV2LnhtbERP32vCMBB+F/Y/hBvszaYbWErXKMMxGAynVvd+NmdT&#10;1lxKk2n97xdB8O0+vp9XLkbbiRMNvnWs4DlJQRDXTrfcKNjvPqY5CB+QNXaOScGFPCzmD5MSC+3O&#10;vKVTFRoRQ9gXqMCE0BdS+tqQRZ+4njhyRzdYDBEOjdQDnmO47eRLmmbSYsuxwWBPS0P1b/VnFexy&#10;6cIqW475u/la/+jNnr8PqVJPj+PbK4hAY7iLb+5PHefPshlcv4knyP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3LNusMAAADdAAAADwAAAAAAAAAAAAAAAACYAgAAZHJzL2Rv&#10;d25yZXYueG1sUEsFBgAAAAAEAAQA9QAAAIgDAAAAAA==&#10;" path="m63,12r,3l63,16r,3l63,20r,l61,21r,l60,21r-1,l58,21r-1,l55,20r-2,l50,19r-1,l47,19r-4,l41,20r-4,1l34,23r-3,4l27,31r-3,5l20,42r,71l20,115r,l18,116r,l17,117r-2,l12,117r-2,l7,117r-2,l4,117,2,116r-1,l,115r,l,113,,5,,4r,l1,3r1,l4,1r1,l6,1r2,l11,1r2,l15,1r1,2l17,3r,1l18,4r,1l18,21r4,-6l26,10,31,6,33,4,37,1,41,r3,l48,r1,l52,r1,l55,r3,1l59,1r1,2l61,3r2,1l63,4r,1l63,5r,1l63,7r,3l63,12xe" fillcolor="black" stroked="f">
                  <v:path arrowok="t" o:connecttype="custom" o:connectlocs="33338,7938;33338,10054;33338,10583;32280,11113;31221,11113;30163,11113;28046,10583;25930,10054;22755,10054;19579,11113;16404,14288;12700,19050;10583,59796;10583,60855;9525,61384;7938,61913;5292,61913;2646,61913;1058,61384;0,60855;0,59796;0,2117;529,1588;2117,529;3175,529;5821,529;7938,529;8996,1588;9525,2117;9525,11113;13759,5292;17463,2117;21696,0;25400,0;27517,0;29105,0;31221,529;32280,1588;33338,2117;33338,2646;33338,3704;33338,6350" o:connectangles="0,0,0,0,0,0,0,0,0,0,0,0,0,0,0,0,0,0,0,0,0,0,0,0,0,0,0,0,0,0,0,0,0,0,0,0,0,0,0,0,0,0"/>
                </v:shape>
                <v:shape id="Freeform 28" o:spid="_x0000_s1049" style="position:absolute;left:6286;top:8937;width:572;height:619;visibility:visible;mso-wrap-style:square;v-text-anchor:top" coordsize="108,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UQvsMA&#10;AADdAAAADwAAAGRycy9kb3ducmV2LnhtbERPTWvCQBC9F/wPywje6qZiQ4luQlEDQntoVTxPs2MS&#10;mp0N2TWu/75bKPQ2j/c56yKYTow0uNaygqd5AoK4srrlWsHpWD6+gHAeWWNnmRTcyUGRTx7WmGl7&#10;408aD74WMYRdhgoa7/tMSlc1ZNDNbU8cuYsdDPoIh1rqAW8x3HRykSSpNNhybGiwp01D1ffhahQE&#10;6za7MpyXeuzL98vHW/llt51Ss2l4XYHwFPy/+M+913H+c5rC7zfxB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2UQvsMAAADdAAAADwAAAAAAAAAAAAAAAACYAgAAZHJzL2Rv&#10;d25yZXYueG1sUEsFBgAAAAAEAAQA9QAAAIgDAAAAAA==&#10;" path="m108,58r-1,12l105,83r-4,9l94,101r-8,7l76,115r-11,3l53,118r-14,l30,115,20,110r-8,-6l6,95,2,85,,73,,60,,47,2,36,7,25r7,-9l21,9,31,4,42,,55,,68,,78,4r9,5l95,15r6,8l105,33r2,11l108,58xm87,59l86,51,85,43,84,35,80,28,76,23,70,20,63,17,54,16r-8,1l39,20r-6,3l28,28r-3,7l22,42r-1,7l21,59r,9l22,75r3,8l27,89r5,6l38,99r6,2l53,102r9,-1l69,99r6,-4l79,90r4,-6l85,76r1,-8l87,59xe" fillcolor="black" stroked="f">
                  <v:path arrowok="t" o:connecttype="custom" o:connectlocs="56621,36728;53446,48271;45508,56666;34396,61913;20638,61913;10583,57716;3175,49845;0,38302;0,24660;3704,13117;11113,4722;22225,0;35983,0;46038,4722;53446,12068;56621,23086;46038,30956;44979,22562;42333,14691;37042,10494;28575,8395;20638,10494;14817,14691;11642,22037;11113,30956;11642,39351;14287,46697;20108,51944;28046,53518;36513,51944;41804,47222;44979,39876;46038,30956" o:connectangles="0,0,0,0,0,0,0,0,0,0,0,0,0,0,0,0,0,0,0,0,0,0,0,0,0,0,0,0,0,0,0,0,0"/>
                  <o:lock v:ext="edit" verticies="t"/>
                </v:shape>
                <v:shape id="Freeform 29" o:spid="_x0000_s1050" style="position:absolute;left:6921;top:8937;width:508;height:619;visibility:visible;mso-wrap-style:square;v-text-anchor:top" coordsize="97,1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9GSsUA&#10;AADdAAAADwAAAGRycy9kb3ducmV2LnhtbERPTWvCQBC9F/oflil4qxsL2pK6CZIiCnox9ZLbNDtN&#10;otnZmF017a/vCkJv83ifM08H04oL9a6xrGAyjkAQl1Y3XCnYfy6f30A4j6yxtUwKfshBmjw+zDHW&#10;9so7uuS+EiGEXYwKau+7WEpX1mTQjW1HHLhv2xv0AfaV1D1eQ7hp5UsUzaTBhkNDjR1lNZXH/GwU&#10;8LTIfnfN12qfZ+1pm6+Kj8OmUGr0NCzeQXga/L/47l7rMH86e4XbN+EEm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n0ZKxQAAAN0AAAAPAAAAAAAAAAAAAAAAAJgCAABkcnMv&#10;ZG93bnJldi54bWxQSwUGAAAAAAQABAD1AAAAigMAAAAA&#10;" path="m95,110r2,1l97,112r,2l95,115r-1,l92,116r-3,l85,116r-3,l79,116r-1,l77,115r-1,l74,114r,l73,112,47,69,21,112r,2l20,114r,1l19,115r-1,1l15,116r-2,l10,116r-3,l4,116,2,115r-2,l,114r,-2l,111r,-1l35,57,3,6,2,5,2,4,2,3,3,2,4,,7,,9,r4,l16,r2,l20,r1,2l23,2r1,l24,3r,1l48,43,74,4r,-1l76,2r,l77,2,78,r1,l82,r2,l88,r2,l93,r1,2l95,3r,l94,4r,2l62,57r33,53xe" fillcolor="black" stroked="f">
                  <v:path arrowok="t" o:connecttype="custom" o:connectlocs="50800,59244;50800,60846;49229,61379;46610,61913;42944,61913;40849,61913;39802,61379;38755,60846;24614,36828;10998,60846;10474,61379;9427,61913;6808,61913;3666,61913;1047,61379;0,60846;0,59244;18330,30423;1047,2669;1047,1601;2095,0;4713,0;8379,0;10474,0;12045,1067;12569,1601;25138,22951;38755,1601;39802,1067;40849,0;42944,0;46087,0;48705,0;49753,1601;49229,2135;32470,30423" o:connectangles="0,0,0,0,0,0,0,0,0,0,0,0,0,0,0,0,0,0,0,0,0,0,0,0,0,0,0,0,0,0,0,0,0,0,0,0"/>
                </v:shape>
                <v:shape id="Freeform 30" o:spid="_x0000_s1051" style="position:absolute;left:7477;top:8937;width:539;height:842;visibility:visible;mso-wrap-style:square;v-text-anchor:top" coordsize="103,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4SI8YA&#10;AADdAAAADwAAAGRycy9kb3ducmV2LnhtbESPT2vCQBDF74V+h2UK3uqmgmLTrNJWFPFm0lK8DdnJ&#10;H5qdDdlV02/fOQjeZnhv3vtNth5dpy40hNazgZdpAoq49Lbl2sBXsX1eggoR2WLnmQz8UYD16vEh&#10;w9T6Kx/pksdaSQiHFA00Mfap1qFsyGGY+p5YtMoPDqOsQ63tgFcJd52eJclCO2xZGhrs6bOh8jc/&#10;OwOHD2urvPbjab752X0Xzp72y1djJk/j+xuoSGO8m2/Xeyv484Xgyjcygl7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84SI8YAAADdAAAADwAAAAAAAAAAAAAAAACYAgAAZHJz&#10;L2Rvd25yZXYueG1sUEsFBgAAAAAEAAQA9QAAAIsDAAAAAA==&#10;" path="m63,115l48,155r,2l45,158r-3,1l36,159r-2,l31,159r-1,-1l29,158r-2,-1l27,155r,-1l27,153,42,115r,l41,114r-1,-2l40,111,,8,,5,,4,,3,,2r2,l4,,7,r3,l13,r2,l18,r1,2l20,2r,1l21,4r,1l52,91r1,l83,4r,-1l84,2r1,l88,r2,l93,r3,l99,r2,2l101,2r2,1l103,4r,1l103,8,63,115xe" fillcolor="black" stroked="f">
                  <v:path arrowok="t" o:connecttype="custom" o:connectlocs="33014,60855;25153,82021;25153,83080;23581,83609;22009,84138;18865,84138;17817,84138;16245,84138;15721,83609;15197,83609;14149,83080;14149,82021;14149,81492;14149,80963;22009,60855;22009,60855;21485,60325;20961,59267;20961,58738;0,4233;0,2646;0,2117;0,1588;0,1058;1048,1058;2096,0;3668,0;5240,0;6812,0;7860,0;9433,0;9957,1058;10481,1058;10481,1588;11005,2117;11005,2646;27250,48154;27774,48154;43494,2117;43494,1588;44018,1058;44542,1058;46115,0;47163,0;48735,0;50307,0;51879,0;52927,1058;52927,1058;53975,1588;53975,2117;53975,2646;53975,4233;33014,60855" o:connectangles="0,0,0,0,0,0,0,0,0,0,0,0,0,0,0,0,0,0,0,0,0,0,0,0,0,0,0,0,0,0,0,0,0,0,0,0,0,0,0,0,0,0,0,0,0,0,0,0,0,0,0,0,0,0"/>
                </v:shape>
                <v:shape id="Freeform 31" o:spid="_x0000_s1052" style="position:absolute;left:8143;top:8667;width:112;height:889;visibility:visible;mso-wrap-style:square;v-text-anchor:top" coordsize="20,1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uBDsMA&#10;AADdAAAADwAAAGRycy9kb3ducmV2LnhtbERPS2vCQBC+C/0PyxR6042CYtOsIi1KToIPLL1Ns5MH&#10;zc6G7GpSf70rCN7m43tOsuxNLS7UusqygvEoAkGcWV1xoeB4WA/nIJxH1lhbJgX/5GC5eBkkGGvb&#10;8Y4ue1+IEMIuRgWl900spctKMuhGtiEOXG5bgz7AtpC6xS6Em1pOomgmDVYcGkps6LOk7G9/Ngq+&#10;tvmG3dXIHyOn32l12rjf00Spt9d+9QHCU++f4oc71WH+dPYO92/CCXJ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juBDsMAAADdAAAADwAAAAAAAAAAAAAAAACYAgAAZHJzL2Rv&#10;d25yZXYueG1sUEsFBgAAAAAEAAQA9QAAAIgDAAAAAA==&#10;" path="m20,165r,2l20,167r-2,1l17,168r-1,1l15,169r-3,l10,169r-3,l5,169r-3,l1,168r,l,167r,l,165,,4r,l,3r1,l1,2r1,l5,2,7,r3,l12,r3,2l16,2r1,l18,3r2,l20,4r,l20,165xe" fillcolor="black" stroked="f">
                  <v:path arrowok="t" o:connecttype="custom" o:connectlocs="11113,86796;11113,87848;11113,87848;10002,88374;9446,88374;8890,88900;8335,88900;6668,88900;5557,88900;3890,88900;2778,88900;1111,88900;556,88374;556,88374;0,87848;0,87848;0,86796;0,2104;0,2104;0,1578;556,1578;556,1052;1111,1052;2778,1052;3890,0;5557,0;6668,0;8335,1052;8890,1052;9446,1052;10002,1578;11113,1578;11113,2104;11113,2104;11113,86796" o:connectangles="0,0,0,0,0,0,0,0,0,0,0,0,0,0,0,0,0,0,0,0,0,0,0,0,0,0,0,0,0,0,0,0,0,0,0"/>
                </v:shape>
                <v:shape id="Freeform 32" o:spid="_x0000_s1053" style="position:absolute;left:8397;top:8937;width:477;height:619;visibility:visible;mso-wrap-style:square;v-text-anchor:top" coordsize="89,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" path="m89,113r,2l88,116r-2,l85,117r-1,l80,117r-2,l75,117r-1,-1l73,116r-1,-1l72,113r,-11l64,110r-8,5l47,118r-10,l30,118r-8,-2l16,113r-6,-3l6,105,3,100,,94,,85,,76,4,70,8,63r7,-5l22,54,32,52,42,51,54,49r15,l69,41r,-5l68,30,67,26,64,22,61,20,56,17,51,16r-6,l37,16r-6,1l26,20r-5,1l18,23r-4,2l11,27r-2,l9,27,8,26r,l6,25r,-2l5,22r,-1l5,20r,-4l6,15r,-3l8,11r2,-1l14,7,18,5,22,4,29,3,34,1,40,r6,l57,,67,3r7,2l79,10r5,6l86,22r3,9l89,41r,72xm69,64r-17,l45,64r-7,1l32,67r-3,2l25,73r-3,3l21,80r-1,5l21,92r5,7l32,102r9,2l48,102r8,-3l62,95r7,-7l69,64xe" fillcolor="black" stroked="f">
                  <v:path arrowok="t" o:connecttype="custom" o:connectlocs="47625,60339;46020,60864;44949,61388;41739,61388;39598,60864;38528,60339;38528,53518;29966,60339;19799,61913;11772,60864;5351,57716;1605,52469;0,44598;2140,36728;8027,30432;17124,27284;28896,25710;36923,21512;36388,15741;34247,11543;29966,8920;24080,8395;16588,8920;11237,11018;7492,13117;4816,14167;4281,13642;3211,13117;2676,11543;2676,10494;3211,7870;4281,5772;7492,3673;11772,2099;18194,525;24615,0;35853,1574;42274,5247;46020,11543;47625,21512;36923,33580;24080,33580;17124,35154;13378,38302;11237,41975;11237,48271;17124,53518;25685,53518;33177,49845;36923,33580" o:connectangles="0,0,0,0,0,0,0,0,0,0,0,0,0,0,0,0,0,0,0,0,0,0,0,0,0,0,0,0,0,0,0,0,0,0,0,0,0,0,0,0,0,0,0,0,0,0,0,0,0,0"/>
                  <o:lock v:ext="edit" verticies="t"/>
                </v:shape>
                <v:shape id="Freeform 33" o:spid="_x0000_s1054" style="position:absolute;left:8985;top:8715;width:619;height:841;visibility:visible;mso-wrap-style:square;v-text-anchor:top" coordsize="117,1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cRDsUA&#10;AADdAAAADwAAAGRycy9kb3ducmV2LnhtbERPTWvCQBC9C/6HZQQvUjcK2hpdJUiVHmpL0/Y+zY5J&#10;aHY2ZDcm/fddQfA2j/c5m11vKnGhxpWWFcymEQjizOqScwVfn4eHJxDOI2usLJOCP3Kw2w4HG4y1&#10;7fiDLqnPRQhhF6OCwvs6ltJlBRl0U1sTB+5sG4M+wCaXusEuhJtKzqNoKQ2WHBoKrGlfUPabtkbB&#10;/sjmu513P22yen+bPCcr/1qelBqP+mQNwlPv7+Kb+0WH+YvHGVy/CSfI7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JxEOxQAAAN0AAAAPAAAAAAAAAAAAAAAAAJgCAABkcnMv&#10;ZG93bnJldi54bWxQSwUGAAAAAAQABAD1AAAAigMAAAAA&#10;" path="m108,44r4,2l113,47r1,1l114,52r,104l114,158r,l113,159r-1,l111,160r-2,l107,160r-3,l102,160r-3,l98,160r-1,-1l96,159r-2,-1l94,158r,-2l94,62r-55,l39,122r,10l42,139r4,4l54,144r2,l59,144r2,-1l62,143r2,-1l65,142r1,l67,140r2,2l69,142r,l70,143r,l70,145r,2l70,148r,3l70,154r,1l69,156r-2,2l65,159r-1,l61,160r-2,l56,161r-3,l50,161r-7,l35,159r-5,-3l26,153r-3,-5l21,140r-2,-6l18,124r,-62l3,62r-1,l1,59,,57,,53,,50,,49,,48,1,47r,-1l2,46r,l3,44r15,l18,20r1,-2l19,17r,l21,16r1,l24,16r2,-1l28,15r4,l33,16r2,l37,16r1,1l38,17r1,1l39,20r,24l108,44xm117,11r,6l114,21r-3,2l104,23r-6,l94,21,92,17r,-5l92,5,94,2,98,r6,l111,r3,2l117,5r,6xm76,44r,xe" fillcolor="black" stroked="f">
                  <v:path arrowok="t" o:connecttype="custom" o:connectlocs="59267,24039;60325,25085;60325,81525;60325,82570;59267,83093;57680,83615;55034,83615;52388,83615;51330,83093;49742,82570;49742,81525;20638,32401;20638,68983;24342,74731;29634,75254;32279,74731;33867,74209;34925,74209;36513,74209;36513,74209;37042,74731;37042,76822;37042,78912;37042,81002;35454,82570;33867,83093;31221,83615;28046,84138;22754,84138;15875,81525;12171,77344;10054,70028;9525,32401;1058,32401;0,29788;0,26130;0,25085;529,24039;1058,24039;9525,22994;10054,9407;10054,8884;11642,8362;13758,7839;16933,7839;18521,8362;20108,8884;20638,9407;20638,22994;61913,5749;60325,10975;55034,12020;49742,10975;48684,6271;49742,1045;55034,0;60325,1045;61913,5749;40217,22994" o:connectangles="0,0,0,0,0,0,0,0,0,0,0,0,0,0,0,0,0,0,0,0,0,0,0,0,0,0,0,0,0,0,0,0,0,0,0,0,0,0,0,0,0,0,0,0,0,0,0,0,0,0,0,0,0,0,0,0,0,0,0"/>
                  <o:lock v:ext="edit" verticies="t"/>
                </v:shape>
                <v:shape id="Freeform 34" o:spid="_x0000_s1055" style="position:absolute;left:9747;top:8937;width:571;height:619;visibility:visible;mso-wrap-style:square;v-text-anchor:top" coordsize="108,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eAYMMA&#10;AADdAAAADwAAAGRycy9kb3ducmV2LnhtbERPTWvCQBC9C/0PyxS86aahtRJdpaQNFOrBqnges2MS&#10;mp0N2TVu/323IHibx/uc5TqYVgzUu8aygqdpAoK4tLrhSsFhX0zmIJxH1thaJgW/5GC9ehgtMdP2&#10;yt807HwlYgi7DBXU3neZlK6syaCb2o44cmfbG/QR9pXUPV5juGllmiQzabDh2FBjR3lN5c/uYhQE&#10;6/KPIhyf9dAVm/P2qzjZ91ap8WN4W4DwFPxdfHN/6jj/5TWF/2/iCXL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YeAYMMAAADdAAAADwAAAAAAAAAAAAAAAACYAgAAZHJzL2Rv&#10;d25yZXYueG1sUEsFBgAAAAAEAAQA9QAAAIgDAAAAAA==&#10;" path="m108,58r-1,12l104,83r-3,9l93,101r-7,7l76,115r-11,3l53,118r-14,l29,115,19,110r-7,-6l7,95,2,85,,73,,60,,47,3,36,7,25r6,-9l21,9,31,4,42,,55,,68,r9,4l87,9r8,6l101,23r3,10l107,44r1,14xm87,59l86,51,85,43,84,35,80,28,76,23,70,20,63,17,54,16r-9,1l39,20r-6,3l28,28r-4,7l22,42r-1,7l21,59r,9l22,75r2,8l27,89r5,6l38,99r6,2l54,102r7,-1l69,99r6,-4l79,90r3,-6l85,76r1,-8l87,59xe" fillcolor="black" stroked="f">
                  <v:path arrowok="t" o:connecttype="custom" o:connectlocs="56621,36728;53446,48271;45508,56666;34396,61913;20638,61913;10054,57716;3704,49845;0,38302;0,24660;3704,13117;11113,4722;22225,0;35983,0;46038,4722;53446,12068;56621,23086;46038,30956;44979,22562;42333,14691;37042,10494;28575,8395;20638,10494;14817,14691;11642,22037;11113,30956;11642,39351;14287,46697;20108,51944;28575,53518;36513,51944;41804,47222;44979,39876;46038,30956" o:connectangles="0,0,0,0,0,0,0,0,0,0,0,0,0,0,0,0,0,0,0,0,0,0,0,0,0,0,0,0,0,0,0,0,0"/>
                  <o:lock v:ext="edit" verticies="t"/>
                </v:shape>
                <v:shape id="Freeform 35" o:spid="_x0000_s1056" style="position:absolute;left:10461;top:8937;width:492;height:619;visibility:visible;mso-wrap-style:square;v-text-anchor:top" coordsize="94,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rfksIA&#10;AADdAAAADwAAAGRycy9kb3ducmV2LnhtbERPyWrDMBC9F/oPYgK9lERu0ix1ooRgMPTatJDrYI2X&#10;2hoJS7Hdv48Khd7m8dY5nCbTiYF631hW8LJIQBAXVjdcKfj6zOc7ED4ga+wsk4If8nA6Pj4cMNV2&#10;5A8aLqESMYR9igrqEFwqpS9qMugX1hFHrrS9wRBhX0nd4xjDTSeXSbKRBhuODTU6ymoq2svNKCh3&#10;+Pb6nSXPmBtnrqGtnF2flXqaTec9iEBT+Bf/ud91nL/eruD3m3iCP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Gt+SwgAAAN0AAAAPAAAAAAAAAAAAAAAAAJgCAABkcnMvZG93&#10;bnJldi54bWxQSwUGAAAAAAQABAD1AAAAhwMAAAAA&#10;" path="m94,113r,2l94,115r-1,1l92,116r-2,1l89,117r-2,l84,117r-2,l79,117r-1,l77,116r-1,l74,115r,l74,113r,-64l74,41,73,35,71,30,68,25,66,21,62,19,57,17r-6,l44,17r-8,5l29,28r-8,9l21,113r-1,2l20,115r,1l19,116r-1,1l15,117r-1,l10,117r-2,l7,117r-3,l3,116r-1,l2,115r-2,l,113,,5,,4r2,l2,3r1,l4,1r1,l8,1r2,l13,1r1,l16,1r2,2l18,3r1,1l19,4r,1l19,20,28,10,37,5,46,,56,,66,r7,4l81,7r4,7l90,20r2,7l94,36r,11l94,113xe" fillcolor="black" stroked="f">
                  <v:path arrowok="t" o:connecttype="custom" o:connectlocs="49213,60855;48689,61384;47119,61913;45548,61913;42930,61913;40836,61913;39789,61384;38742,60855;38742,25929;38219,18521;35601,13229;32460,10054;26701,8996;18848,11642;10994,19579;10471,60855;10471,61384;9424,61913;7330,61913;4188,61913;2094,61913;1047,61384;0,60855;0,2646;1047,2117;1571,1588;2618,529;5235,529;7330,529;9424,1588;9947,2117;9947,2646;14659,5292;24083,0;34554,0;42407,3704;47119,10583;49213,19050;49213,59796" o:connectangles="0,0,0,0,0,0,0,0,0,0,0,0,0,0,0,0,0,0,0,0,0,0,0,0,0,0,0,0,0,0,0,0,0,0,0,0,0,0,0"/>
                </v:shape>
                <v:shape id="Freeform 36" o:spid="_x0000_s1057" style="position:absolute;left:2365;top:10350;width:603;height:841;visibility:visible;mso-wrap-style:square;v-text-anchor:top" coordsize="113,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8n8MA&#10;AADdAAAADwAAAGRycy9kb3ducmV2LnhtbERPTWvCQBC9F/wPywi91Y2iNaSuIgXBQy/aqD0O2WmS&#10;Jjsbdrcx/fddQfA2j/c5q81gWtGT87VlBdNJAoK4sLrmUkH+uXtJQfiArLG1TAr+yMNmPXpaYabt&#10;lQ/UH0MpYgj7DBVUIXSZlL6oyKCf2I44ct/WGQwRulJqh9cYblo5S5JXabDm2FBhR+8VFc3x1yjo&#10;Tx+Hr3QWzu6SLuinyZud7XKlnsfD9g1EoCE8xHf3Xsf5i+Ucbt/EE+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h8n8MAAADdAAAADwAAAAAAAAAAAAAAAACYAgAAZHJzL2Rv&#10;d25yZXYueG1sUEsFBgAAAAAEAAQA9QAAAIgDAAAAAA==&#10;" path="m113,136r,2l113,139r,1l113,142r-1,1l112,144r,1l110,145r-2,3l105,150r-4,2l96,154r-7,2l82,159r-7,1l66,160,51,159,39,155,27,149r-9,-9l11,129,4,116,1,101,,83,1,64,4,48,11,33,19,22,29,12,40,6,54,1,69,r6,1l82,1r6,3l93,5r5,2l103,10r4,2l109,14r1,1l112,16r,1l112,19r,1l112,21r1,1l113,25r,2l112,28r,2l112,32r-2,l110,33r-1,l109,33r-2,l104,31r-3,-3l97,26,91,23,85,21,77,19r-8,l59,20r-9,2l41,27r-6,8l29,43,25,54,23,67r,14l23,95r2,12l29,118r6,9l41,133r9,5l59,142r10,l78,142r8,-3l92,137r5,-3l102,132r3,-3l108,127r2,l110,127r2,l112,128r1,1l113,129r,3l113,133r,3xe" fillcolor="black" stroked="f">
                  <v:path arrowok="t" o:connecttype="custom" o:connectlocs="60325,72569;60325,73621;59791,75198;59791,76250;57656,77828;53919,79931;47513,82035;40039,84138;27226,83612;14414,78354;5872,67836;534,53112;534,33655;5872,17353;15482,6310;28828,526;40039,526;46979,2103;52317,3681;57122,6310;58723,7888;59791,8940;59791,10517;60325,11569;60325,14198;59791,15776;58723,16828;58190,17353;57122,17353;53919,14724;48580,12095;41106,9991;31497,10517;21888,14198;15482,22612;12279,35233;12279,49957;15482,62052;21888,69940;31497,74672;41640,74672;49114,72043;54453,69414;57656,66785;58723,66785;59791,67310;60325,67836;60325,69940" o:connectangles="0,0,0,0,0,0,0,0,0,0,0,0,0,0,0,0,0,0,0,0,0,0,0,0,0,0,0,0,0,0,0,0,0,0,0,0,0,0,0,0,0,0,0,0,0,0,0,0"/>
                </v:shape>
                <v:shape id="Freeform 37" o:spid="_x0000_s1058" style="position:absolute;left:3016;top:10350;width:603;height:841;visibility:visible;mso-wrap-style:square;v-text-anchor:top" coordsize="112,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BEMQA&#10;AADdAAAADwAAAGRycy9kb3ducmV2LnhtbERPTWsCMRC9F/ofwhS8FM1WUMvWKKUi9CDVtSIep5vp&#10;JriZLJtU13/fCIK3ebzPmc47V4sTtcF6VvAyyEAQl15brhTsvpf9VxAhImusPZOCCwWYzx4fpphr&#10;f+aCTttYiRTCIUcFJsYmlzKUhhyGgW+IE/frW4cxwbaSusVzCne1HGbZWDq0nBoMNvRhqDxu/5yC&#10;EOyXt2a/crY4PBc/3WaxPlZK9Z669zcQkbp4F9/cnzrNH01GcP0mnSB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vlwRDEAAAA3QAAAA8AAAAAAAAAAAAAAAAAmAIAAGRycy9k&#10;b3ducmV2LnhtbFBLBQYAAAAABAAEAPUAAACJAwAAAAA=&#10;" path="m66,96r,58l66,155r-1,l65,157r-1,l63,157r-3,1l59,158r-4,l53,158r-3,l49,157r-1,l47,157r-1,-2l46,155r,-1l46,96,1,9,,6,,4,,3,,2r1,l4,2,6,r4,l13,r3,2l17,2r3,l21,3r,l22,4r,1l44,50r3,6l50,63r3,8l57,77r,l59,71r3,-8l65,57r3,-7l90,5r,-1l91,3r,l92,2r2,l96,2,98,r3,l105,r2,2l110,2r1,1l112,3r,2l111,6r,3l66,96xe" fillcolor="black" stroked="f">
                  <v:path arrowok="t" o:connecttype="custom" o:connectlocs="35549,82008;35010,82540;34471,83605;32317,84138;29624,84138;26931,84138;25854,83605;24776,82540;24776,82008;539,4793;0,2130;0,1065;2154,1065;5386,0;8618,1065;10772,1065;11311,1598;11850,2663;25315,29821;28547,37809;30701,41004;33394,33549;36626,26626;48475,2130;49014,1598;50630,1065;52784,0;56555,0;59248,1065;60325,1598;59786,3195;35549,51122" o:connectangles="0,0,0,0,0,0,0,0,0,0,0,0,0,0,0,0,0,0,0,0,0,0,0,0,0,0,0,0,0,0,0,0"/>
                </v:shape>
                <v:shape id="Freeform 38" o:spid="_x0000_s1059" style="position:absolute;left:3746;top:10366;width:508;height:825;visibility:visible;mso-wrap-style:square;v-text-anchor:top" coordsize="96,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X5cIA&#10;AADdAAAADwAAAGRycy9kb3ducmV2LnhtbERPTWvCQBC9F/oflin0UnTTQq1EV7FKxWuj9Dxkx000&#10;Oxuyo4n/vlsQepvH+5z5cvCNulIX68AGXscZKOIy2JqdgcP+azQFFQXZYhOYDNwownLx+DDH3Iae&#10;v+laiFMphGOOBiqRNtc6lhV5jOPQEifuGDqPkmDntO2wT+G+0W9ZNtEea04NFba0rqg8Fxdv4HP4&#10;KTbSb/busCpPW7+Vl5uzxjw/DasZKKFB/sV3986m+e8fE/j7Jp2gF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6RflwgAAAN0AAAAPAAAAAAAAAAAAAAAAAJgCAABkcnMvZG93&#10;bnJldi54bWxQSwUGAAAAAAQABAD1AAAAhwMAAAAA&#10;" path="m96,45l94,56,92,66r-5,9l81,82r-9,6l62,92,51,96r-13,l21,96r,56l21,153r-2,l19,155r-1,l17,155r-3,1l13,156r-4,l7,156r-2,l3,155r-1,l1,155,,153r,l,152,,8,,4,2,2,5,,8,,42,r4,l51,r5,1l61,2r8,1l75,7r6,4l86,17r4,5l93,29r1,7l96,45xm74,46r,-8l70,30,66,25,61,22,56,19,50,18,45,17r-6,l21,17r,63l39,80r9,-2l55,77r5,-4l65,70r4,-5l71,60r3,-6l74,46xe" fillcolor="black" stroked="f">
                  <v:path arrowok="t" o:connecttype="custom" o:connectlocs="49742,29633;46038,39688;38100,46567;26987,50800;11113,50800;11113,80963;10054,82021;8996,82021;6879,82550;3704,82550;1588,82021;529,82021;0,80963;0,4233;1058,1058;4233,0;24342,0;29633,529;36513,1588;42863,5821;47625,11642;49742,19050;39158,24342;37042,15875;32279,11642;26458,9525;20638,8996;11113,42333;25400,41275;31750,38629;36513,34396;39158,28575" o:connectangles="0,0,0,0,0,0,0,0,0,0,0,0,0,0,0,0,0,0,0,0,0,0,0,0,0,0,0,0,0,0,0,0"/>
                  <o:lock v:ext="edit" verticies="t"/>
                </v:shape>
                <v:shape id="Freeform 39" o:spid="_x0000_s1060" style="position:absolute;left:4349;top:10350;width:588;height:841;visibility:visible;mso-wrap-style:square;v-text-anchor:top" coordsize="111,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ENBsIA&#10;AADdAAAADwAAAGRycy9kb3ducmV2LnhtbERPS2vCQBC+F/oflil4q5sWNJK6CVIoeJBCjXgespNH&#10;zc6G7Gjiv+8WCr3Nx/ecbTG7Xt1oDJ1nAy/LBBRx5W3HjYFT+fG8ARUE2WLvmQzcKUCRPz5sMbN+&#10;4i+6HaVRMYRDhgZakSHTOlQtOQxLPxBHrvajQ4lwbLQdcYrhrtevSbLWDjuODS0O9N5SdTlenYE6&#10;3XyGez1I/X0u+9N0RTmUa2MWT/PuDZTQLP/iP/fexvmrNIXfb+IJO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oQ0GwgAAAN0AAAAPAAAAAAAAAAAAAAAAAJgCAABkcnMvZG93&#10;bnJldi54bWxQSwUGAAAAAAQABAD1AAAAhwMAAAAA&#10;" path="m111,112r,4l110,119r-2,2l107,121r-18,l89,154r,1l89,155r,2l87,157r-1,1l84,158r-3,l79,158r-3,l74,158r-1,l71,157r-1,l69,155r,l69,154r,-33l5,121r-1,l2,121r-1,l1,120,,119r,-2l,115r,-3l,110r,-1l,106r,-1l,104r1,-1l1,100,2,99,58,4r1,l60,3,62,2r1,l65,2r3,l70,r4,l78,r3,2l84,2r1,l87,3r2,l89,4r,1l89,104r18,l108,105r2,1l111,109r,3xm69,19r,l18,104r51,l69,19xe" fillcolor="black" stroked="f">
                  <v:path arrowok="t" o:connecttype="custom" o:connectlocs="58738,61772;57150,64435;47096,64435;47096,82540;47096,83605;45509,84138;42863,84138;40217,84138;38629,84138;37042,83605;36513,82540;36513,64435;2117,64435;529,64435;0,63370;0,61240;0,58577;0,56447;0,55382;529,53252;30692,2130;31750,1598;33338,1065;35984,1065;39159,0;42863,1065;44980,1065;47096,1598;47096,2663;56621,55382;58209,56447;58738,59642;36513,10118;36513,55382" o:connectangles="0,0,0,0,0,0,0,0,0,0,0,0,0,0,0,0,0,0,0,0,0,0,0,0,0,0,0,0,0,0,0,0,0,0"/>
                  <o:lock v:ext="edit" verticies="t"/>
                </v:shape>
                <v:shape id="Freeform 40" o:spid="_x0000_s1061" style="position:absolute;left:5080;top:10366;width:444;height:825;visibility:visible;mso-wrap-style:square;v-text-anchor:top" coordsize="83,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8ScUA&#10;AADdAAAADwAAAGRycy9kb3ducmV2LnhtbESPT2vCQBDF7wW/wzJCb3WjYpXUVUQJlN7qP3ocstNs&#10;aHY2ZFdN/fTOodDbDO/Ne79ZrnvfqCt1sQ5sYDzKQBGXwdZcGTgeipcFqJiQLTaBycAvRVivBk9L&#10;zG248Sdd96lSEsIxRwMupTbXOpaOPMZRaIlF+w6dxyRrV2nb4U3CfaMnWfaqPdYsDQ5b2joqf/YX&#10;b+Cw3d0/7l9ZOS0WJ4fFyXNTn415HvabN1CJ+vRv/rt+t4I/mwuufCMj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9XxJxQAAAN0AAAAPAAAAAAAAAAAAAAAAAJgCAABkcnMv&#10;ZG93bnJldi54bWxQSwUGAAAAAAQABAD1AAAAigMAAAAA&#10;" path="m83,8r,3l81,12r,2l81,16r-1,l80,17r-1,l78,17r-57,l21,70r54,l75,70r1,1l78,71r,1l79,73r,2l79,76r,2l79,81r,1l79,85r-1,1l78,86r-2,1l75,87r,l21,87r,65l21,152r,1l20,155r-1,l17,155r-1,1l14,156r-3,l8,156r-2,l4,155r-1,l1,155r,-2l,152r,l,8,1,3,3,2,5,,8,,78,r1,l80,r,1l81,2r,1l81,4r2,2l83,8xe" fillcolor="black" stroked="f">
                  <v:path arrowok="t" o:connecttype="custom" o:connectlocs="44450,4233;44450,5821;43379,6350;43379,7408;43379,8467;42843,8467;42843,8996;42308,8996;41772,8996;11246,8996;11246,37042;40166,37042;40166,37042;40701,37571;41772,37571;41772,38100;42308,38629;42308,39688;42308,40217;42308,41275;42308,42863;42308,43392;42308,44979;41772,45508;41772,45508;40701,46038;40166,46038;40166,46038;11246,46038;11246,80433;11246,80433;11246,80963;10711,82021;10175,82021;9104,82021;8569,82550;7498,82550;5891,82550;4284,82550;3213,82550;2142,82021;1607,82021;536,82021;536,80963;0,80433;0,80433;0,4233;536,1588;1607,1058;2678,0;4284,0;41772,0;42308,0;42843,0;42843,529;43379,1058;43379,1588;43379,2117;44450,3175;44450,4233" o:connectangles="0,0,0,0,0,0,0,0,0,0,0,0,0,0,0,0,0,0,0,0,0,0,0,0,0,0,0,0,0,0,0,0,0,0,0,0,0,0,0,0,0,0,0,0,0,0,0,0,0,0,0,0,0,0,0,0,0,0,0,0"/>
                </v:shape>
                <v:shape id="Freeform 41" o:spid="_x0000_s1062" style="position:absolute;left:5635;top:10350;width:524;height:826;visibility:visible;mso-wrap-style:square;v-text-anchor:top" coordsize="97,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yg2sUA&#10;AADdAAAADwAAAGRycy9kb3ducmV2LnhtbERPTWvCQBC9F/wPywje6kZrqk1dxWoLLUXB1N6H7JhE&#10;s7NpdtX477uFgrd5vM+ZzltTiTM1rrSsYNCPQBBnVpecK9h9vd1PQDiPrLGyTAqu5GA+69xNMdH2&#10;wls6pz4XIYRdggoK7+tESpcVZND1bU0cuL1tDPoAm1zqBi8h3FRyGEWP0mDJoaHAmpYFZcf0ZBSs&#10;0k/9s3rdrfXGu5eHeBSPvg8fSvW67eIZhKfW38T/7ncd5sfjJ/j7JpwgZ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LKDaxQAAAN0AAAAPAAAAAAAAAAAAAAAAAJgCAABkcnMv&#10;ZG93bnJldi54bWxQSwUGAAAAAAQABAD1AAAAigMAAAAA&#10;" path="m97,149r,3l97,153r,2l96,156r,l95,158r,l94,158r-87,l6,158r-2,l3,158r,-2l1,155r,-1l,152r,-3l,147r,-2l1,143r,-1l3,140r,-1l4,138r1,-2l36,104,46,94,52,84r6,-9l62,68r3,-6l67,56r1,-7l68,44r,-5l65,35,64,30,60,26,58,22,53,21,48,19r-6,l35,19r-7,2l23,22r-4,3l15,27r-4,3l9,31,6,32r,-1l5,31r,l4,30r,-2l4,27r,-2l4,22r,-1l4,19r,-2l4,17r,-1l5,15r,-1l6,12,9,11r2,-1l15,7,21,5,26,4,32,1,38,r8,l57,1r8,3l74,7r6,5l85,19r3,6l90,32r1,9l90,48r,8l88,63r-4,9l79,80,71,91r-8,10l51,115,26,140r68,l94,140r1,2l96,142r,1l97,144r,1l97,147r,2xe" fillcolor="black" stroked="f">
                  <v:path arrowok="t" o:connecttype="custom" o:connectlocs="52388,79415;52388,80983;51848,81505;51308,82550;3781,82550;2160,82550;1620,81505;540,80460;0,77848;0,75758;540,74191;1620,72623;2700,71056;24844,49112;31325,39185;35105,32393;36726,25601;36726,20376;34565,15674;31325,11494;25924,9927;18903,9927;12422,11494;8101,14107;4861,16197;3240,16197;2700,16197;2160,14629;2160,13062;2160,10972;2160,8882;2160,8359;2700,7315;4861,5747;8101,3657;14042,2090;20523,0;30785,522;39966,3657;45907,9927;48607,16719;48607,25078;47527,32916;42667,41797;34025,52769;14042,73146;50768,73146;51848,74191;52388,75235;52388,76803" o:connectangles="0,0,0,0,0,0,0,0,0,0,0,0,0,0,0,0,0,0,0,0,0,0,0,0,0,0,0,0,0,0,0,0,0,0,0,0,0,0,0,0,0,0,0,0,0,0,0,0,0,0"/>
                </v:shape>
                <v:shape id="Freeform 42" o:spid="_x0000_s1063" style="position:absolute;left:6238;top:10255;width:493;height:1111;visibility:visible;mso-wrap-style:square;v-text-anchor:top" coordsize="94,2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rXXscA&#10;AADdAAAADwAAAGRycy9kb3ducmV2LnhtbESPQUsDMRCF74L/IYzgzWatVMratIgiiC2ltoJ4GzbT&#10;3cXNJE3idvvvOwehtxnem/e+mS0G16meYmo9G7gfFaCIK29brg187d7upqBSRrbYeSYDJ0qwmF9f&#10;zbC0/sif1G9zrSSEU4kGmpxDqXWqGnKYRj4Qi7b30WGWNdbaRjxKuOv0uCgetcOWpaHBQC8NVb/b&#10;P2dgHTZD+LC7ZV6uX3/iof9eVfsHY25vhucnUJmGfDH/X79bwZ9MhV++kRH0/Aw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I6117HAAAA3QAAAA8AAAAAAAAAAAAAAAAAmAIAAGRy&#10;cy9kb3ducmV2LnhtbFBLBQYAAAAABAAEAPUAAACMAwAAAAA=&#10;" path="m20,205r,2l19,208r-2,1l17,209r-2,l14,210r-2,l10,210r-4,l5,209r-2,l1,208r-1,l,207r,-2l,204,74,5r,-2l74,2,75,1r1,l78,r1,l81,r3,l86,r3,l90,1r1,l93,2r1,1l94,5,93,6,20,205xe" fillcolor="black" stroked="f">
                  <v:path arrowok="t" o:connecttype="custom" o:connectlocs="10471,108479;10471,109537;9947,110067;8900,110596;8900,110596;7853,110596;7330,111125;6283,111125;5235,111125;3141,111125;2618,110596;1571,110596;524,110067;0,110067;0,109537;0,108479;0,107950;38742,2646;38742,1588;38742,1058;39266,529;39789,529;40836,0;41360,0;42407,0;43978,0;45025,0;46595,0;47119,529;47642,529;48689,1058;49213,1588;49213,2646;48689,3175;10471,108479" o:connectangles="0,0,0,0,0,0,0,0,0,0,0,0,0,0,0,0,0,0,0,0,0,0,0,0,0,0,0,0,0,0,0,0,0,0,0"/>
                </v:shape>
                <v:shape id="Freeform 43" o:spid="_x0000_s1064" style="position:absolute;left:6794;top:10350;width:524;height:841;visibility:visible;mso-wrap-style:square;v-text-anchor:top" coordsize="98,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QKg8IA&#10;AADdAAAADwAAAGRycy9kb3ducmV2LnhtbERPTYvCMBC9C/sfwgh7kTWtoEg1iisu7EEU63ofkrEt&#10;NpPSZLX+eyMI3ubxPme+7GwtrtT6yrGCdJiAINbOVFwo+Dv+fE1B+IBssHZMCu7kYbn46M0xM+7G&#10;B7rmoRAxhH2GCsoQmkxKr0uy6IeuIY7c2bUWQ4RtIU2LtxhuazlKkom0WHFsKLGhdUn6kv9bBcft&#10;Xiej0ykdbGp/1pgP7t/pTqnPfreagQjUhbf45f41cf54msLzm3i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9AqDwgAAAN0AAAAPAAAAAAAAAAAAAAAAAJgCAABkcnMvZG93&#10;bnJldi54bWxQSwUGAAAAAAQABAD1AAAAhwMAAAAA&#10;" path="m98,113r,11l94,133r-4,9l84,148r-7,5l67,158r-11,2l43,160r-7,l29,159r-7,-1l16,156r-5,-2l8,153,5,150r-2,l3,149,2,148r,l2,147,,145r,-2l,142r,-3l,136r2,-3l3,132r1,-1l5,132r3,1l11,136r5,1l21,139r6,3l35,143r7,l51,143r6,-1l62,139r5,-3l70,132r3,-5l74,122r1,-6l74,110r-2,-6l69,99,64,95,59,91,52,89,45,88,36,86r-15,l20,86r-1,l19,85r-1,l18,84,16,83r,-3l16,78r,-2l16,74r2,-1l18,72r1,l19,70r1,l21,70r14,l42,70r6,-2l54,65r5,-2l63,58r4,-5l68,48r1,-7l68,36,67,32,66,27,62,25,59,21,54,20,50,17r-7,l36,17r-6,3l25,21r-5,2l15,26r-2,2l10,30,8,31r,l6,31r,-1l5,30r,-2l5,27r,-2l5,22r,-1l5,19r,-2l5,16r,l6,15r,-1l8,12,9,11r4,-1l16,7,21,5,26,4,32,1,40,r7,l58,r9,3l74,6r6,5l85,16r3,7l90,30r,8l90,46r-1,6l87,58r-4,5l79,68r-5,4l68,75r-6,1l62,76r7,2l77,80r6,4l88,89r5,5l95,100r3,6l98,113xe" fillcolor="black" stroked="f">
                  <v:path arrowok="t" o:connecttype="custom" o:connectlocs="50250,69940;41162,80457;22987,84138;11761,83086;4277,80457;1604,78354;1069,77302;0,74672;1069,69940;2673,69414;8553,72043;18710,75198;30471,74672;37420,69414;40093,61000;36885,52060;27798,46802;11226,45224;10157,44698;8553,43647;8553,39966;9622,37862;10691,36810;22452,36810;31540,33129;36351,25241;35816,16828;31540,11043;22987,8940;13364,11043;6949,14724;4277,16302;2673,15776;2673,13147;2673,9991;2673,8414;4277,6310;8553,3681;17106,526;31005,0;42766,5784;48111,15776;47577,27345;42231,35759;33143,39966;41162,42069;49715,49431;52388,59422" o:connectangles="0,0,0,0,0,0,0,0,0,0,0,0,0,0,0,0,0,0,0,0,0,0,0,0,0,0,0,0,0,0,0,0,0,0,0,0,0,0,0,0,0,0,0,0,0,0,0,0"/>
                </v:shape>
                <v:shape id="Freeform 44" o:spid="_x0000_s1065" style="position:absolute;left:7413;top:10350;width:715;height:841;visibility:visible;mso-wrap-style:square;v-text-anchor:top" coordsize="135,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2edcIA&#10;AADdAAAADwAAAGRycy9kb3ducmV2LnhtbERPTYvCMBC9C/sfwix403RdFKlGWYQFD6vQKp6HZmyr&#10;zaTbRK399UYQvM3jfc582ZpKXKlxpWUFX8MIBHFmdcm5gv3udzAF4TyyxsoyKbiTg+XiozfHWNsb&#10;J3RNfS5CCLsYFRTe17GULivIoBvamjhwR9sY9AE2udQN3kK4qeQoiibSYMmhocCaVgVl5/RiFGRp&#10;N16dkuQv/991h+/ObLqt80r1P9ufGQhPrX+LX+61DvPH0xE8vwkn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51wgAAAN0AAAAPAAAAAAAAAAAAAAAAAJgCAABkcnMvZG93&#10;bnJldi54bWxQSwUGAAAAAAQABAD1AAAAhwMAAAAA&#10;" path="m133,149r2,3l135,154r,1l133,157r-1,l131,158r-3,l125,158r-4,l119,158r-3,l115,157r-1,l114,155r-2,l112,154,99,116r-64,l21,154r,l20,155r,2l19,157r-1,1l15,158r-1,l10,158r-4,l4,158,3,157r-1,l,155r,-1l,152r2,-3l53,5,54,4r,-1l56,3,57,2r2,l61,2,63,r4,l70,r3,2l75,2r3,l79,3r1,l80,4r2,1l133,149xm67,22r,l40,100r54,l67,22xe" fillcolor="black" stroked="f">
                  <v:path arrowok="t" o:connecttype="custom" o:connectlocs="70380,79345;71438,80943;71438,82008;71438,82540;70380,83605;69850,83605;69321,84138;67734,84138;66146,84138;64030,84138;62971,84138;61384,84138;60855,83605;60325,83605;60325,82540;59267,82540;59267,82008;52388,61772;18521,61772;11113,82008;11113,82008;10583,82540;10583,83605;10054,83605;9525,84138;7938,84138;7408,84138;5292,84138;3175,84138;2117,84138;1588,83605;1058,83605;0,82540;0,82008;0,80943;1058,79345;28046,2663;28575,2130;28575,1598;29634,1598;30163,1065;31221,1065;32279,1065;33338,0;35454,0;37042,0;38629,1065;39688,1065;41275,1065;41804,1598;42334,1598;42334,2130;43392,2663;70380,79345;35454,11715;35454,11715;21167,53252;49742,53252;35454,11715" o:connectangles="0,0,0,0,0,0,0,0,0,0,0,0,0,0,0,0,0,0,0,0,0,0,0,0,0,0,0,0,0,0,0,0,0,0,0,0,0,0,0,0,0,0,0,0,0,0,0,0,0,0,0,0,0,0,0,0,0,0,0"/>
                  <o:lock v:ext="edit" verticies="t"/>
                </v:shape>
                <v:shape id="Freeform 45" o:spid="_x0000_s1066" style="position:absolute;left:8175;top:10350;width:603;height:841;visibility:visible;mso-wrap-style:square;v-text-anchor:top" coordsize="112,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k8JsQA&#10;AADdAAAADwAAAGRycy9kb3ducmV2LnhtbERPS2sCMRC+C/6HMAUvUrOt1MfWKKXQ4kXwUfU6bMbd&#10;xc1kSaK7/nsjFLzNx/ec2aI1lbiS86VlBW+DBARxZnXJuYK/3c/rBIQPyBory6TgRh4W825nhqm2&#10;DW/oug25iCHsU1RQhFCnUvqsIIN+YGviyJ2sMxgidLnUDpsYbir5niQjabDk2FBgTd8FZeftxSiw&#10;ycisT8dV4/a34ViO+7+YTw9K9V7ar08QgdrwFP+7lzrO/5gM4fFNPEHO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W5PCbEAAAA3QAAAA8AAAAAAAAAAAAAAAAAmAIAAGRycy9k&#10;b3ducmV2LnhtbFBLBQYAAAAABAAEAPUAAACJAwAAAAA=&#10;" path="m112,112r,4l111,119r-1,2l108,121r-18,l90,154r,1l90,155r-1,2l88,157r-1,1l85,158r-2,l80,158r-3,l76,158r-3,l72,157r-1,l71,155r,l71,154r,-33l5,121r-1,l3,121r,l2,120,,119r,-2l,115r,-3l,110r,-1l,106r,-1l2,104r,-1l3,100r,-1l60,4r,l61,3,62,2r2,l66,2r2,l72,r2,l78,r4,2l84,2r3,l88,3r1,l90,4r,1l90,104r18,l110,105r1,1l112,109r,3xm71,19r-2,l19,104r52,l71,19xe" fillcolor="black" stroked="f">
                  <v:path arrowok="t" o:connecttype="custom" o:connectlocs="60325,61772;59248,64435;48475,64435;48475,82540;47937,83605;46860,84138;44705,84138;41473,84138;39319,84138;38242,83605;38242,82540;38242,64435;2154,64435;1616,64435;0,63370;0,61240;0,58577;0,56447;1077,55382;1616,53252;32317,2130;32856,1598;34471,1065;36626,1065;39858,0;44167,1065;46860,1065;47937,1598;48475,2663;58171,55382;59786,56447;60325,59642;37165,10118;38242,55382" o:connectangles="0,0,0,0,0,0,0,0,0,0,0,0,0,0,0,0,0,0,0,0,0,0,0,0,0,0,0,0,0,0,0,0,0,0"/>
                  <o:lock v:ext="edit" verticies="t"/>
                </v:shape>
                <v:shape id="Freeform 46" o:spid="_x0000_s1067" style="position:absolute;left:920;top:5111;width:477;height:826;visibility:visible;mso-wrap-style:square;v-text-anchor:top" coordsize="92,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nteMYA&#10;AADdAAAADwAAAGRycy9kb3ducmV2LnhtbERP22rCQBB9F/yHZQp9kbqx2GKjq0ixUITipS34OGSn&#10;SWx2NmanMf59Vyj0bQ7nOrNF5yrVUhNKzwZGwwQUceZtybmBj/eXuwmoIMgWK89k4EIBFvN+b4ap&#10;9WfeUbuXXMUQDikaKETqVOuQFeQwDH1NHLkv3ziUCJtc2wbPMdxV+j5JHrXDkmNDgTU9F5R973+c&#10;Adkl69Pb8fNp024Hh+2oW4pb5cbc3nTLKSihTv7Ff+5XG+c/TMZw/SaeoO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cnteMYAAADdAAAADwAAAAAAAAAAAAAAAACYAgAAZHJz&#10;L2Rvd25yZXYueG1sUEsFBgAAAAAEAAQA9QAAAIsDAAAAAA==&#10;" path="m92,143r,4l92,149r,3l91,153r,1l90,156r-1,l89,156r-79,l6,156,4,153,1,151,,146,,10,1,5,4,3,6,r4,l88,r1,l90,r,2l91,3r,1l92,7r,2l92,13r,3l92,19r-1,2l91,23r-1,1l90,25r-1,l88,25r-56,l32,63r47,l80,63r1,2l83,65r,1l84,67r,2l84,72r,4l84,78r,3l84,83r-1,1l83,85r-2,2l80,87r-1,1l32,88r,43l89,131r,l90,132r1,l91,133r1,3l92,138r,3l92,143xe" fillcolor="black" stroked="f">
                  <v:path arrowok="t" o:connecttype="custom" o:connectlocs="47625,77788;47625,80433;47107,81492;46072,82550;5177,82550;2071,80963;0,77258;518,2646;3106,0;45554,0;46590,0;47107,1588;47625,3704;47625,6879;47625,10054;47107,12171;46590,13229;45554,13229;16565,33338;41413,33338;42966,34396;43484,35454;43484,38100;43484,41275;43484,43921;42966,44979;41413,46038;16565,46567;46072,69321;46590,69850;47107,70379;47625,73025;47625,75671" o:connectangles="0,0,0,0,0,0,0,0,0,0,0,0,0,0,0,0,0,0,0,0,0,0,0,0,0,0,0,0,0,0,0,0,0"/>
                </v:shape>
                <v:shape id="Freeform 47" o:spid="_x0000_s1068" style="position:absolute;left:1555;top:5318;width:540;height:635;visibility:visible;mso-wrap-style:square;v-text-anchor:top" coordsize="102,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F338UA&#10;AADdAAAADwAAAGRycy9kb3ducmV2LnhtbERPS2vCQBC+C/6HZQq9iG6UKjF1lVIMtIeCb+htmp08&#10;MDsbstuY/vtuoeBtPr7nrDa9qUVHrassK5hOIhDEmdUVFwpOx3Qcg3AeWWNtmRT8kIPNejhYYaLt&#10;jffUHXwhQgi7BBWU3jeJlC4ryaCb2IY4cLltDfoA20LqFm8h3NRyFkULabDi0FBiQ68lZdfDt1Hg&#10;dx3Fl23+9JWPzu/7T1ym0/RDqceH/uUZhKfe38X/7jcd5s/jOfx9E06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8XffxQAAAN0AAAAPAAAAAAAAAAAAAAAAAJgCAABkcnMv&#10;ZG93bnJldi54bWxQSwUGAAAAAAQABAD1AAAAigMAAAAA&#10;" path="m102,115r,1l101,117r,l98,119r-1,l94,120r-3,l87,120r-5,l80,120r-4,-1l75,119r-2,-2l72,117r-1,-1l71,115r,-62l71,46,70,41,69,37,67,34,65,31,61,29,57,28r-3,l48,28r-7,3l35,36r-6,8l29,115r,1l29,117r-1,l27,119r-3,l22,120r-4,l14,120r-3,l7,120,5,119r-3,l1,117r-1,l,116r,-1l,8,,7,,5,1,4r1,l3,4,6,3r2,l12,3r4,l18,3r3,1l23,4r1,l24,5r1,2l25,8r,12l34,11,43,5,53,2,62,,72,2r9,2l88,9r5,5l97,21r2,8l102,37r,11l102,115xe" fillcolor="black" stroked="f">
                  <v:path arrowok="t" o:connecttype="custom" o:connectlocs="53975,61383;53446,61912;51329,62971;48154,63500;43392,63500;40217,62971;38629,61912;37571,61383;37571,28046;37042,21696;35454,17992;32279,15346;28575,14817;21696,16404;15346,23283;15346,61383;14817,61912;12700,62971;9525,63500;5821,63500;2646,62971;529,61912;0,61383;0,4233;0,2646;1058,2117;3175,1588;6350,1588;9525,1588;12171,2117;12700,2646;13229,4233;17992,5821;28046,1058;38100,1058;46567,4763;51329,11113;53975,19579;53975,60854" o:connectangles="0,0,0,0,0,0,0,0,0,0,0,0,0,0,0,0,0,0,0,0,0,0,0,0,0,0,0,0,0,0,0,0,0,0,0,0,0,0,0"/>
                </v:shape>
                <v:shape id="Freeform 48" o:spid="_x0000_s1069" style="position:absolute;left:2206;top:5064;width:588;height:889;visibility:visible;mso-wrap-style:square;v-text-anchor:top" coordsize="109,1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IyVMMA&#10;AADdAAAADwAAAGRycy9kb3ducmV2LnhtbERPS2vCQBC+F/wPywi91Y21kRhdRRoK0ov4OHgcsmMS&#10;zM7G3VXTf98tFLzNx/ecxao3rbiT841lBeNRAoK4tLrhSsHx8PWWgfABWWNrmRT8kIfVcvCywFzb&#10;B+/ovg+ViCHsc1RQh9DlUvqyJoN+ZDviyJ2tMxgidJXUDh8x3LTyPUmm0mDDsaHGjj5rKi/7m1Gw&#10;/fbFdVYULjudJzbttz7dfJRKvQ779RxEoD48xf/ujY7z02wKf9/EE+T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NIyVMMAAADdAAAADwAAAAAAAAAAAAAAAACYAgAAZHJzL2Rv&#10;d25yZXYueG1sUEsFBgAAAAAEAAQA9QAAAIgDAAAAAA==&#10;" path="m109,163r,1l107,165r,l106,167r-2,l101,168r-2,l95,168r-2,l89,168r-1,-1l85,167r-1,-2l83,165r,-1l83,163r,-12l74,159r-9,6l56,169r-11,1l33,169r-8,-4l16,159r-6,-7l5,143,3,133,,122,,111,1,96,4,85,6,74r7,-8l19,58r8,-5l36,50,47,48r9,2l63,52r7,5l78,63,78,5r,-1l79,3,80,2r1,l83,r3,l89,r5,l98,r2,l104,r1,2l106,2r1,1l109,4r,1l109,163xm78,92l72,84,65,79,59,76,53,74r-5,2l43,78r-3,2l36,85r-3,5l32,96r-1,7l31,109r,6l32,122r1,6l36,133r2,5l42,141r5,2l53,144r3,l58,143r4,-1l64,141r4,-3l72,135r2,-4l78,127r,-35xe" fillcolor="black" stroked="f">
                  <v:path arrowok="t" o:connecttype="custom" o:connectlocs="58738,85762;57660,86285;56044,87331;53349,87854;50116,87854;47422,87331;45266,86285;44727,85762;44727,78964;35027,86285;24250,88900;13472,86285;5389,79487;1617,69551;0,58046;2156,44450;7005,34514;14550,27716;25327,25101;33949,27193;42033,32945;42033,2092;43110,1046;44727,0;47960,0;52810,0;56044,0;57121,1046;58738,2092;58738,85239;38799,43927;31794,39744;25866,39744;21555,41835;17783,47065;16705,53863;16705,60138;17783,66936;20477,72166;25327,74781;30177,75304;33411,74258;36644,72166;39877,68505;42033,48111" o:connectangles="0,0,0,0,0,0,0,0,0,0,0,0,0,0,0,0,0,0,0,0,0,0,0,0,0,0,0,0,0,0,0,0,0,0,0,0,0,0,0,0,0,0,0,0,0"/>
                  <o:lock v:ext="edit" verticies="t"/>
                </v:shape>
                <v:shape id="Freeform 49" o:spid="_x0000_s1070" style="position:absolute;left:2905;top:5318;width:619;height:635;visibility:visible;mso-wrap-style:square;v-text-anchor:top" coordsize="116,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htRcYA&#10;AADdAAAADwAAAGRycy9kb3ducmV2LnhtbESPQWvCQBCF74L/YRmhN93YYpXoKlJQtJSCUdTjkB2T&#10;YHY2ZteY/vtuoeBthvfeN29mi9aUoqHaFZYVDAcRCOLU6oIzBYf9qj8B4TyyxtIyKfghB4t5tzPD&#10;WNsH76hJfCYChF2MCnLvq1hKl+Zk0A1sRRy0i60N+rDWmdQ1PgLclPI1it6lwYLDhRwr+sgpvSZ3&#10;Eyif2/Pxdt/uk9U37o5fjk/r5k2pl167nILw1Pqn+T+90aH+aDKGv2/CCHL+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QhtRcYAAADdAAAADwAAAAAAAAAAAAAAAACYAgAAZHJz&#10;L2Rvd25yZXYueG1sUEsFBgAAAAAEAAQA9QAAAIsDAAAAAA==&#10;" path="m116,61r-1,12l112,85r-5,11l101,105r-9,7l83,117r-13,4l57,122,43,121,32,117,22,114r-8,-8l7,98,4,88,1,76,,62,1,50,4,37,9,26r6,-8l23,10,33,5,46,2,59,,73,2,84,5,94,9r7,7l108,24r4,11l115,46r1,15xm84,62r,-9l83,47,81,40,79,35,75,31,70,28,65,25r-7,l52,25r-5,3l42,30r-4,5l34,40r-1,6l32,53r,8l32,69r1,7l34,82r3,6l41,92r5,3l50,98r8,l64,98r5,-3l74,93r4,-5l81,83r2,-6l84,69r,-7xe" fillcolor="black" stroked="f">
                  <v:path arrowok="t" o:connecttype="custom" o:connectlocs="61379,37996;57109,49967;49103,58295;37361,62980;22951,62980;11742,59336;3736,51008;534,39557;534,26025;4804,13533;12276,5205;24552,1041;38962,1041;50171,4684;57643,12492;61379,23943;44834,32270;44300,24463;42165,18217;37361,14574;30957,13012;25085,14574;20282,18217;17613,23943;17079,31750;17613,39557;19748,45803;24552,49447;30957,51008;36828,49447;41631,45803;44300,40078;44834,32270" o:connectangles="0,0,0,0,0,0,0,0,0,0,0,0,0,0,0,0,0,0,0,0,0,0,0,0,0,0,0,0,0,0,0,0,0"/>
                  <o:lock v:ext="edit" verticies="t"/>
                </v:shape>
                <v:shape id="Freeform 50" o:spid="_x0000_s1071" style="position:absolute;left:3651;top:5318;width:571;height:857;visibility:visible;mso-wrap-style:square;v-text-anchor:top" coordsize="109,1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Up8cMA&#10;AADdAAAADwAAAGRycy9kb3ducmV2LnhtbESPQYvCMBCF74L/IYzgbU2VVUo1igiCsIdF1x8wJGNb&#10;bCa1iVr/vXNY8DbDe/PeN6tN7xv1oC7WgQ1MJxkoYhtczaWB89/+KwcVE7LDJjAZeFGEzXo4WGHh&#10;wpOP9DilUkkIxwINVCm1hdbRVuQxTkJLLNoldB6TrF2pXYdPCfeNnmXZQnusWRoqbGlXkb2e7t6A&#10;tuXtes/7/c0eXhZ/W/uz+I7GjEf9dgkqUZ8+5v/rgxP8eS648o2MoNd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KUp8cMAAADdAAAADwAAAAAAAAAAAAAAAACYAgAAZHJzL2Rv&#10;d25yZXYueG1sUEsFBgAAAAAEAAQA9QAAAIgDAAAAAA==&#10;" path="m109,60r-2,13l105,85r-4,11l96,105r-6,7l81,117r-9,4l62,122r-5,-1l53,121r-4,-1l45,119r-3,-3l38,114r-3,-4l31,108r,50l30,159r,l28,160r-1,2l25,162r-3,l20,163r-5,l11,163,8,162r-3,l3,162,1,160r,-1l,159r,-1l,8,,7,,5,1,4r2,l4,4,6,3r4,l12,3r4,l19,3r2,1l24,4r1,l25,5r1,2l26,8r,12l31,15r4,-4l40,8,45,5,49,3,54,2,59,r5,l75,2,85,5r8,5l97,18r5,8l106,37r1,10l109,60xm77,62r,-7l75,48,74,42,72,37,69,32,65,30,62,28,56,26r-3,l49,28r-2,1l43,30r-2,2l37,36r-4,4l31,44r,35l37,87r5,5l48,95r6,1l61,95r3,-2l69,90r3,-5l74,80r1,-6l77,68r,-6xe" fillcolor="black" stroked="f">
                  <v:path arrowok="t" o:connecttype="custom" o:connectlocs="56101,38392;52956,50488;47188,58903;37750,63636;29886,63636;25691,63110;22021,61007;18351,57851;16254,83095;15729,83621;14156,85199;11535,85199;7865,85725;4194,85199;1573,85199;524,83621;0,83095;0,3681;524,2104;2097,2104;5243,1578;8389,1578;11011,2104;13108,2104;13632,3681;13632,10518;18351,5785;23594,2630;28313,1052;33556,0;44567,2630;50858,9467;55577,19459;57150,31555;40372,28926;38799,22089;36178,16829;32507,14726;27789,13674;24643,15252;21497,16829;17302,21037;16254,41548;22021,48385;28313,50488;33556,48911;37750,44703;39323,38918;40372,32607" o:connectangles="0,0,0,0,0,0,0,0,0,0,0,0,0,0,0,0,0,0,0,0,0,0,0,0,0,0,0,0,0,0,0,0,0,0,0,0,0,0,0,0,0,0,0,0,0,0,0,0,0"/>
                  <o:lock v:ext="edit" verticies="t"/>
                </v:shape>
                <v:shape id="Freeform 51" o:spid="_x0000_s1072" style="position:absolute;left:4349;top:5048;width:159;height:905;visibility:visible;mso-wrap-style:square;v-text-anchor:top" coordsize="31,1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kVFsQA&#10;AADdAAAADwAAAGRycy9kb3ducmV2LnhtbERP32vCMBB+H+x/CDfYy9B0wkZXjSIDwbdpFdzj0dya&#10;bs2lS2Lb/fdGEPZ2H9/PW6xG24qefGgcK3ieZiCIK6cbrhUcD5tJDiJEZI2tY1LwRwFWy/u7BRba&#10;Dbynvoy1SCEcClRgYuwKKUNlyGKYuo44cV/OW4wJ+lpqj0MKt62cZdmrtNhwajDY0buh6qc8WwV+&#10;9/n73Z/NqbTh6SNvt2s57galHh/G9RxEpDH+i2/urU7zX/I3uH6TTpDL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rpFRbEAAAA3QAAAA8AAAAAAAAAAAAAAAAAmAIAAGRycy9k&#10;b3ducmV2LnhtbFBLBQYAAAAABAAEAPUAAACJAwAAAAA=&#10;" path="m31,164r,1l30,166r,l27,168r-1,l23,169r-3,l16,169r-5,l9,169,6,168r-2,l2,166r-1,l,165r,-1l,6,,5,1,4,2,3r2,l6,1r3,l11,r5,l20,r3,1l26,1r1,2l30,3r,1l31,5r,1l31,164xe" fillcolor="black" stroked="f">
                  <v:path arrowok="t" o:connecttype="custom" o:connectlocs="15875,87811;15875,88346;15363,88882;15363,88882;13827,89953;13315,89953;11778,90488;10242,90488;8194,90488;5633,90488;4609,90488;3073,89953;2048,89953;1024,88882;512,88882;0,88346;0,87811;0,3213;0,2677;512,2142;1024,1606;2048,1606;3073,535;4609,535;5633,0;8194,0;10242,0;11778,535;13315,535;13827,1606;15363,1606;15363,2142;15875,2677;15875,3213;15875,87811" o:connectangles="0,0,0,0,0,0,0,0,0,0,0,0,0,0,0,0,0,0,0,0,0,0,0,0,0,0,0,0,0,0,0,0,0,0,0"/>
                </v:shape>
                <v:shape id="Freeform 52" o:spid="_x0000_s1073" style="position:absolute;left:4635;top:5318;width:524;height:635;visibility:visible;mso-wrap-style:square;v-text-anchor:top" coordsize="99,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IrasgA&#10;AADdAAAADwAAAGRycy9kb3ducmV2LnhtbESPT0/DMAzF70h8h8iTuLF0SEPQLZumIWBi/OkK4mwa&#10;ryk0TtWErXx7fEDiZus9v/fzfDn4Vh2oj01gA5NxBoq4Crbh2sDb6+35FaiYkC22gcnAD0VYLk5P&#10;5pjbcOQdHcpUKwnhmKMBl1KXax0rRx7jOHTEou1D7zHJ2tfa9niUcN/qiyy71B4blgaHHa0dVV/l&#10;tzegN89FMd0+uPXTx/b+87F8vyle7ow5Gw2rGahEQ/o3/11vrOBPr4VfvpER9OIX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u4itqyAAAAN0AAAAPAAAAAAAAAAAAAAAAAJgCAABk&#10;cnMvZG93bnJldi54bWxQSwUGAAAAAAQABAD1AAAAjQMAAAAA&#10;" path="m99,115r,2l97,117r-1,2l94,120r-4,l86,120r-5,l78,120r-3,-1l74,117r,l73,115r,-9l67,114r-9,3l49,121r-9,1l31,121r-7,-1l17,117r-6,-5l6,109,4,103,1,95,,87,1,78,4,71,9,64r6,-4l22,55,33,52,44,51r14,l69,51r,-7l69,39,68,35,67,31,64,29,62,26,58,25,54,24r-6,l41,24r-6,1l30,28r-5,1l20,31r-4,1l14,35r-3,l10,35,9,34r,-2l8,31r,-1l6,28r,-3l6,23r,-4l6,16,8,14,9,13r2,-3l15,9,20,7,25,5,31,3,37,2,44,r7,l63,2,73,3r8,4l88,11r5,5l96,24r1,8l99,44r,71xm69,69r-12,l51,69r-7,2l40,72r-4,1l33,76r-2,3l30,82r,3l31,93r4,3l40,100r6,l52,100r6,-2l63,93r6,-5l69,69xe" fillcolor="black" stroked="f">
                  <v:path arrowok="t" o:connecttype="custom" o:connectlocs="52388,60898;50800,61939;47625,62459;42863,62459;39688,61939;39159,60898;38630,55172;30692,60898;21167,63500;12700,62459;5821,58295;2117,53611;0,45283;2117,36955;7938,31230;17463,27066;30692,26545;36513,22902;35984,18217;33867,15094;30692,13012;25400,12492;18521,13012;13229,15094;8467,16656;5821,18217;4763,17697;4233,16135;3175,14574;3175,11971;3175,8328;4763,6766;7938,4684;13229,2602;19579,1041;26988,0;38630,1561;46567,5725;50800,12492;52388,22902;36513,35914;26988,35914;21167,37475;17463,39557;15875,42680;16404,48406;21167,52049;27517,52049;33338,48406;36513,35914" o:connectangles="0,0,0,0,0,0,0,0,0,0,0,0,0,0,0,0,0,0,0,0,0,0,0,0,0,0,0,0,0,0,0,0,0,0,0,0,0,0,0,0,0,0,0,0,0,0,0,0,0,0"/>
                  <o:lock v:ext="edit" verticies="t"/>
                </v:shape>
                <v:shape id="Freeform 53" o:spid="_x0000_s1074" style="position:absolute;left:5270;top:5318;width:445;height:635;visibility:visible;mso-wrap-style:square;v-text-anchor:top" coordsize="83,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vcbMQA&#10;AADdAAAADwAAAGRycy9kb3ducmV2LnhtbERPS2vCQBC+F/oflin0VjcRfDR1I6WgVPBSm5LrkB2T&#10;YHY2ZtcY/fWuUPA2H99zFsvBNKKnztWWFcSjCARxYXXNpYLsd/U2B+E8ssbGMim4kINl+vy0wETb&#10;M/9Qv/OlCCHsElRQed8mUrqiIoNuZFviwO1tZ9AH2JVSd3gO4aaR4yiaSoM1h4YKW/qqqDjsTkaB&#10;zI/X3vMmO07m2d9sts3XF5Mr9foyfH6A8DT4h/jf/a3D/Ml7DPdvwgkyv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L3GzEAAAA3QAAAA8AAAAAAAAAAAAAAAAAmAIAAGRycy9k&#10;b3ducmV2LnhtbFBLBQYAAAAABAAEAPUAAACJAwAAAAA=&#10;" path="m83,84l81,94r-2,6l75,108r-6,4l63,116r-9,4l46,121r-10,1l30,121r-5,l19,120r-4,-1l10,117,7,116,5,115,3,114,1,111r,-2l,106r,-5l,98,,95,1,94r,-1l1,92,3,90r1,l4,90r2,l9,92r2,1l15,95r4,1l23,98r5,1l36,100r3,l42,99r4,-1l48,96r3,-1l52,93r1,-3l53,87r,-3l51,80,48,78,44,77,41,74,36,73,32,71,27,69,22,67,17,64,12,62,9,58,6,53,3,48,1,42r,-6l1,28,4,21,7,15r5,-5l19,7,26,3,35,2,44,r5,l54,2r5,1l63,3r4,1l69,5r3,2l73,8r1,1l75,10r,l75,11r1,2l76,15r,1l76,20r,3l76,25r,1l75,28r,1l74,30r,l73,30r-1,l69,29,67,28,64,26,60,25,56,24,51,23r-5,l42,23r-4,l36,24r-3,1l32,28r-1,1l30,31r,3l30,37r2,3l35,42r3,3l42,46r4,2l51,50r5,2l60,53r5,3l70,60r4,3l78,67r2,5l81,78r2,6xe" fillcolor="black" stroked="f">
                  <v:path arrowok="t" o:connecttype="custom" o:connectlocs="43379,48926;40166,56213;33739,60377;24635,62980;16066,62980;10175,62459;5355,60898;2678,59857;536,57775;0,55172;0,51008;536,48926;536,47885;2142,46844;3213,46844;5891,48406;10175,49967;14995,51529;20886,52049;24635,51008;27313,49447;28384,46844;28384,43721;25706,40598;21957,38516;17137,36955;11782,34873;6427,32270;3213,27586;536,21861;536,14574;3749,7807;10175,3643;18744,1041;26242,0;31597,1561;35881,2082;38559,3643;39630,4684;40166,5205;40701,6766;40701,8328;40701,11971;40701,13533;40166,15094;39630,15615;38559,15615;35881,14574;32133,13012;27313,11971;22493,11971;19280,12492;17137,14574;16066,16135;16066,19258;18744,21861;22493,23943;27313,26025;32133,27586;37488,31230;41772,34873;43379,40598" o:connectangles="0,0,0,0,0,0,0,0,0,0,0,0,0,0,0,0,0,0,0,0,0,0,0,0,0,0,0,0,0,0,0,0,0,0,0,0,0,0,0,0,0,0,0,0,0,0,0,0,0,0,0,0,0,0,0,0,0,0,0,0,0,0"/>
                </v:shape>
                <v:shape id="Freeform 54" o:spid="_x0000_s1075" style="position:absolute;left:5826;top:5318;width:905;height:635;visibility:visible;mso-wrap-style:square;v-text-anchor:top" coordsize="171,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RI8IA&#10;AADdAAAADwAAAGRycy9kb3ducmV2LnhtbERPTYvCMBC9C/sfwgh709SCYqtRxEWQvVnFZW9DM7bV&#10;ZlKaaLv/fiMI3ubxPme57k0tHtS6yrKCyTgCQZxbXXGh4HTcjeYgnEfWWFsmBX/kYL36GCwx1bbj&#10;Az0yX4gQwi5FBaX3TSqly0sy6Ma2IQ7cxbYGfYBtIXWLXQg3tYyjaCYNVhwaSmxoW1J+y+5GQfar&#10;v66UXDY/k3x+P3fb+Nvvz0p9DvvNAoSn3r/FL/deh/nTJIbnN+EEuf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FJEjwgAAAN0AAAAPAAAAAAAAAAAAAAAAAJgCAABkcnMvZG93&#10;bnJldi54bWxQSwUGAAAAAAQABAD1AAAAhwMAAAAA&#10;" path="m171,115r,1l170,117r-1,l167,119r-1,l162,120r-2,l155,120r-4,l148,120r-3,-1l144,119r-3,-2l141,117r-1,-1l140,115r,-64l140,46r-1,-5l138,37r-2,-3l134,31r-4,-2l128,28r-5,l118,28r-6,3l107,36r-6,8l101,115r,1l100,117r-2,l97,119r-2,l92,120r-2,l85,120r-4,l77,120r-2,-1l74,119r-3,-2l71,117r-1,-1l70,115r,-64l70,46,69,41,68,37,66,34,64,31,61,29,58,28r-5,l48,28r-6,3l37,36r-6,8l31,115r,1l29,117r-1,l27,119r-1,l22,120r-3,l15,120r-4,l7,120,5,119r-2,l1,117r,l,116r,-1l,8,,7,1,5,1,4r1,l5,4,7,3r3,l13,3r4,l19,3r3,1l23,4r1,l26,5r,2l26,8r,12l34,11,43,5,53,2,61,r8,2l74,2r5,2l84,7r3,2l91,13r2,3l96,20r5,-5l104,11r5,-3l114,5r4,-2l123,2,128,r5,l143,2r7,2l157,9r5,5l166,21r3,8l170,37r1,9l171,115xe" fillcolor="black" stroked="f">
                  <v:path arrowok="t" o:connecttype="custom" o:connectlocs="90488,61383;89430,61912;87842,62971;84667,63500;79905,63500;76730,62971;74613,61912;74084,61383;74084,26987;73555,21696;71967,17992;68792,15346;65088,14817;59267,16404;53446,23283;53446,61383;51859,61912;50271,62971;47625,63500;42863,63500;39688,62971;37571,61912;37042,61383;37042,26987;36513,21696;34925,17992;32279,15346;28046,14817;22225,16404;16404,23283;16404,61383;14817,61912;13758,62971;10054,63500;5821,63500;2646,62971;529,61912;0,61383;0,4233;529,2646;1058,2117;3704,1588;6879,1588;10054,1588;12171,2117;13758,2646;13758,4233;17992,5821;28046,1058;36513,1058;41804,2117;46038,4763;49213,8467;53446,7937;57679,4233;62442,1588;67734,0;75671,1058;83080,4763;87842,11113;89959,19579;90488,60854" o:connectangles="0,0,0,0,0,0,0,0,0,0,0,0,0,0,0,0,0,0,0,0,0,0,0,0,0,0,0,0,0,0,0,0,0,0,0,0,0,0,0,0,0,0,0,0,0,0,0,0,0,0,0,0,0,0,0,0,0,0,0,0,0,0"/>
                </v:shape>
                <v:shape id="Freeform 55" o:spid="_x0000_s1076" style="position:absolute;left:6873;top:5080;width:191;height:873;visibility:visible;mso-wrap-style:square;v-text-anchor:top" coordsize="35,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rnO8YA&#10;AADdAAAADwAAAGRycy9kb3ducmV2LnhtbERP22rCQBB9F/yHZQTfdGNtraauUhRpFSx4AV+n2TEJ&#10;ZmfT7Damfn23UPBtDuc603ljClFT5XLLCgb9CARxYnXOqYLjYdUbg3AeWWNhmRT8kIP5rN2aYqzt&#10;lXdU730qQgi7GBVk3pexlC7JyKDr25I4cGdbGfQBVqnUFV5DuCnkQxSNpMGcQ0OGJS0ySi77b6Pg&#10;bbc63YaTev28HDx+fZzG+rPcbJXqdprXFxCeGn8X/7vfdZj/NBnC3zfhBDn7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vrnO8YAAADdAAAADwAAAAAAAAAAAAAAAACYAgAAZHJz&#10;L2Rvd25yZXYueG1sUEsFBgAAAAAEAAQA9QAAAIsDAAAAAA==&#10;" path="m33,159r,1l32,161r-1,l30,163r-3,l25,164r-3,l17,164r-3,l10,164,7,163r-1,l4,161r,l3,160r,-1l3,52r,-1l4,49r,l6,48r1,l10,47r4,l17,47r5,l25,47r2,1l30,48r1,1l32,49r1,2l33,52r,107xm35,15r,8l31,28r-4,3l17,31r-8,l4,28,1,23,,16,1,7,4,4,9,r8,l27,r5,4l35,7r,8xe" fillcolor="black" stroked="f">
                  <v:path arrowok="t" o:connecttype="custom" o:connectlocs="17961,84651;17961,85183;17417,85716;16873,85716;16329,86781;14696,86781;13607,87313;11974,87313;9253,87313;7620,87313;5443,87313;3810,86781;3266,86781;2177,85716;2177,85716;1633,85183;1633,84651;1633,27685;1633,27152;2177,26087;2177,26087;3266,25555;3810,25555;5443,25023;7620,25023;9253,25023;11974,25023;13607,25023;14696,25555;16329,25555;16873,26087;17417,26087;17961,27152;17961,27685;17961,84651;19050,7986;19050,12245;16873,14907;14696,16504;9253,16504;4899,16504;2177,14907;544,12245;0,8518;544,3727;2177,2130;4899,0;9253,0;14696,0;17417,2130;19050,3727;19050,7986" o:connectangles="0,0,0,0,0,0,0,0,0,0,0,0,0,0,0,0,0,0,0,0,0,0,0,0,0,0,0,0,0,0,0,0,0,0,0,0,0,0,0,0,0,0,0,0,0,0,0,0,0,0,0,0"/>
                  <o:lock v:ext="edit" verticies="t"/>
                </v:shape>
                <v:shape id="Freeform 56" o:spid="_x0000_s1077" style="position:absolute;left:7175;top:5318;width:460;height:635;visibility:visible;mso-wrap-style:square;v-text-anchor:top" coordsize="87,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lPvMQA&#10;AADdAAAADwAAAGRycy9kb3ducmV2LnhtbERPS2vCQBC+F/wPywheim4qKjF1lVKqtDefB29DdpoE&#10;s7Mhu2bjv+8WCr3Nx/ec1aY3teiodZVlBS+TBARxbnXFhYLzaTtOQTiPrLG2TAoe5GCzHjytMNM2&#10;8IG6oy9EDGGXoYLS+yaT0uUlGXQT2xBH7tu2Bn2EbSF1iyGGm1pOk2QhDVYcG0ps6L2k/Ha8GwU2&#10;5Pu0mH7sbttLGu7d87Wehy+lRsP+7RWEp97/i//cnzrOny9n8PtNPEG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JT7zEAAAA3QAAAA8AAAAAAAAAAAAAAAAAmAIAAGRycy9k&#10;b3ducmV2LnhtbFBLBQYAAAAABAAEAPUAAACJAwAAAAA=&#10;" path="m87,98r,3l87,103r,2l87,106r-1,2l86,109r,1l83,111r-1,1l79,115r-3,1l71,119r-5,1l61,121r-5,l50,121r-11,l29,117,19,114r-6,-8l7,99,3,88,,77,,63,,48,3,36,8,25r7,-9l23,9,32,4,42,2,54,r5,2l63,2r4,1l71,4r5,1l79,8r3,1l83,10r2,1l85,13r1,1l86,15r,1l87,19r,2l87,24r,6l86,34r-1,2l82,36r-1,l79,35,76,32,72,31,70,29,65,28,61,26,55,25,44,28r-7,7l32,45,31,61r,8l32,77r2,6l37,88r3,4l44,94r5,2l55,96r6,l66,94r4,-1l74,90r3,-2l80,87r2,-3l83,84r2,l85,85r1,l86,88r1,1l87,92r,2l87,98xe" fillcolor="black" stroked="f">
                  <v:path arrowok="t" o:connecttype="custom" o:connectlocs="46038,53004;46038,55103;45509,56678;45509,57727;43392,58777;40217,60876;34925,62975;29634,63500;20638,63500;10054,59826;3704,51955;0,40409;0,25190;4233,13120;12171,4723;22225,1050;31221,1050;35455,1574;40217,2624;43392,4723;44980,5773;45509,7347;45509,8397;46038,11021;46038,15744;44980,18893;42863,18893;40217,16793;37042,15219;32280,13645;23284,14694;16934,23616;16404,36211;17992,43558;21167,48281;25929,50380;32280,50380;37042,48806;40746,46182;43392,44083;44980,44083;45509,44607;46038,46707;46038,49331" o:connectangles="0,0,0,0,0,0,0,0,0,0,0,0,0,0,0,0,0,0,0,0,0,0,0,0,0,0,0,0,0,0,0,0,0,0,0,0,0,0,0,0,0,0,0,0"/>
                </v:shape>
                <v:shape id="Freeform 57" o:spid="_x0000_s1078" style="position:absolute;left:904;top:6937;width:366;height:635;visibility:visible;mso-wrap-style:square;v-text-anchor:top" coordsize="69,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cihcQA&#10;AADdAAAADwAAAGRycy9kb3ducmV2LnhtbERPS2vCQBC+C/0PyxS8mY2CoqmrlFJB0IsPaL2N2WmS&#10;Jjsbsquu/75bELzNx/ec+TKYRlypc5VlBcMkBUGcW11xoeB4WA2mIJxH1thYJgV3crBcvPTmmGl7&#10;4x1d974QMYRdhgpK79tMSpeXZNAltiWO3I/tDPoIu0LqDm8x3DRylKYTabDi2FBiSx8l5fX+YhRs&#10;5WkY6s3vd3s+f47q6rD7OrmgVP81vL+B8BT8U/xwr3WcP56N4f+beIJ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13IoXEAAAA3QAAAA8AAAAAAAAAAAAAAAAAmAIAAGRycy9k&#10;b3ducmV2LnhtbFBLBQYAAAAABAAEAPUAAACJAwAAAAA=&#10;" path="m69,18r,3l69,25r,2l68,29r,1l66,31r-1,l65,32,64,31r-1,l61,31,60,30r-2,l57,30,54,29r-1,l50,30r-2,l45,31r-3,3l39,36r-2,2l33,43r-2,5l31,115r,1l29,117r-1,l27,118r-2,l22,120r-2,l15,120r-4,l7,120,5,118r-1,l1,117r,l,116r,-1l,8,,6,1,5,1,4r1,l5,4,6,3r4,l13,3r4,l20,3r2,1l23,4r2,l26,5r,1l26,8r,13l29,15r4,-4l37,8,41,5,44,3,48,2,50,r4,l55,r3,2l59,2r2,l63,2r2,1l66,3r,1l68,4r,1l68,5r1,1l69,9r,1l69,14r,4xe" fillcolor="black" stroked="f">
                  <v:path arrowok="t" o:connecttype="custom" o:connectlocs="36513,11113;36513,14287;35984,15875;34396,16404;33867,16404;32280,16404;30692,15875;28575,15346;26459,15875;23813,16404;20638,19050;17463,22754;16404,60854;15346,61912;14288,62442;11642,63500;7938,63500;3704,63500;2117,62442;529,61912;0,60854;0,3175;529,2117;2646,2117;5292,1588;8996,1588;11642,2117;13229,2117;13759,3175;13759,11113;17463,5821;21696,2646;25400,1058;28575,0;30692,1058;32280,1058;34396,1588;34925,2117;35984,2646;36513,3175;36513,5292;36513,9525" o:connectangles="0,0,0,0,0,0,0,0,0,0,0,0,0,0,0,0,0,0,0,0,0,0,0,0,0,0,0,0,0,0,0,0,0,0,0,0,0,0,0,0,0,0"/>
                </v:shape>
                <v:shape id="Freeform 58" o:spid="_x0000_s1079" style="position:absolute;left:1333;top:6937;width:540;height:651;visibility:visible;mso-wrap-style:square;v-text-anchor:top" coordsize="104,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QhucIA&#10;AADdAAAADwAAAGRycy9kb3ducmV2LnhtbERPTWsCMRC9C/0PYQreNFtBsVujWKXgpYfq0l6HzZgs&#10;biZLkq7rv28Eobd5vM9ZbQbXip5CbDwreJkWIIhrrxs2CqrTx2QJIiZkja1nUnCjCJv102iFpfZX&#10;/qL+mIzIIRxLVGBT6kopY23JYZz6jjhzZx8cpgyDkTrgNYe7Vs6KYiEdNpwbLHa0s1Rfjr9OwSdX&#10;ZtmbWXjf7nX4qXb2e98MSo2fh+0biERD+hc/3Aed589fF3D/Jp8g1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tCG5wgAAAN0AAAAPAAAAAAAAAAAAAAAAAJgCAABkcnMvZG93&#10;bnJldi54bWxQSwUGAAAAAAQABAD1AAAAhwMAAAAA&#10;" path="m104,58r,5l102,67r-3,1l96,69r-66,l30,75r2,7l34,86r3,5l40,94r7,2l51,99r9,l67,99r7,-1l80,96r3,-1l88,94r3,-1l93,91r3,l97,91r,l98,93r,1l99,95r,1l99,99r,2l99,104r,2l99,107r,2l99,110r-1,1l98,112r-1,2l96,114r-3,1l90,117r-7,1l79,120r-8,1l65,121r-9,1l43,121,32,118,22,114r-9,-7l7,99,3,89,,77,,62,,48,3,37,7,26r7,-8l22,10,30,5,42,2,54,,67,2,77,5r9,4l93,16r5,8l102,32r2,10l104,53r,5xm75,50r,-13l70,30,64,24,54,22r-6,l43,24r-4,2l37,30r-3,4l32,38r-2,5l30,50r45,xe" fillcolor="black" stroked="f">
                  <v:path arrowok="t" o:connecttype="custom" o:connectlocs="53975,33611;51380,36279;15570,36812;16608,43748;19203,48549;24393,51217;31139,52817;38405,52284;43076,50683;47228,49616;49823,48549;50342,48549;50861,50150;51380,51217;51380,53884;51380,56552;51380,58152;50861,59219;50342,60820;48266,61353;43076,62954;36848,64554;29063,65088;16608,62954;6747,57085;1557,47482;0,33078;1557,19740;7266,9603;15570,2668;28025,0;39962,2668;48266,8536;52937,17072;53975,28276;38924,26675;36329,16005;28025,11737;22317,12804;19203,16005;16608,20273;15570,26675" o:connectangles="0,0,0,0,0,0,0,0,0,0,0,0,0,0,0,0,0,0,0,0,0,0,0,0,0,0,0,0,0,0,0,0,0,0,0,0,0,0,0,0,0,0"/>
                  <o:lock v:ext="edit" verticies="t"/>
                </v:shape>
                <v:shape id="Freeform 59" o:spid="_x0000_s1080" style="position:absolute;left:1936;top:6715;width:683;height:873;visibility:visible;mso-wrap-style:square;v-text-anchor:top" coordsize="130,1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Dk8QA&#10;AADdAAAADwAAAGRycy9kb3ducmV2LnhtbERP22oCMRB9L/QfwhR8q1kFe9kapQgrpYq020Jfh810&#10;s7qZLEnU9O9NodC3OZzrzJfJ9uJEPnSOFUzGBQjixumOWwWfH9XtA4gQkTX2jknBDwVYLq6v5lhq&#10;d+Z3OtWxFTmEQ4kKTIxDKWVoDFkMYzcQZ+7beYsxQ99K7fGcw20vp0VxJy12nBsMDrQy1Bzqo1Ww&#10;23eber/9Wr+1VXWYvG6TL5JRanSTnp9ARErxX/znftF5/uzxHn6/ySfIx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vg5PEAAAA3QAAAA8AAAAAAAAAAAAAAAAAmAIAAGRycy9k&#10;b3ducmV2LnhtbFBLBQYAAAAABAAEAPUAAACJAwAAAAA=&#10;" path="m117,48r5,l125,49r1,3l127,55r,104l127,160r-1,1l125,161r-1,1l122,162r-3,2l116,164r-3,l108,164r-3,l101,162r-1,l99,161r-1,l97,160r,-1l97,71r-48,l49,122r,8l51,135r4,4l61,140r2,l66,139r1,l69,139r2,-1l72,138r1,-1l73,137r1,l74,138r2,l76,139r,1l77,143r,2l77,148r,5l76,156r,3l74,160r-1,1l71,162r-2,2l66,164r-3,1l60,165r-3,l53,165r-8,l37,162r-6,-2l26,156r-3,-5l20,144r-1,-7l19,127r,-56l5,71r-2,l2,69,,65,,60,,57,2,54r,-2l2,50,3,49r,-1l4,48r1,l19,48r,-25l19,22r,-1l20,21r1,-1l24,20r2,-2l29,18r5,l37,18r4,l44,20r2,l47,21r2,l49,22r,1l49,48r68,xm130,15r-1,8l126,28r-5,3l111,31r-8,l98,28,95,23,94,16,95,7,98,4,103,r10,l121,r5,4l129,7r1,8xm82,48r,xe" fillcolor="black" stroked="f">
                  <v:path arrowok="t" o:connecttype="custom" o:connectlocs="64062,25400;66163,27517;66688,84138;66163,85196;65112,85725;62487,86784;59336,86784;55136,86784;52510,85725;51460,85196;50935,84138;25730,37571;25730,68792;28881,73555;33081,74084;35182,73555;37282,73025;38332,72496;38857,72496;39908,73025;39908,74084;40433,76730;40433,80963;39908,84138;38332,85196;36232,86784;33081,87313;29931,87313;23630,87313;16278,84667;12077,79905;9977,72496;9977,37571;1575,37571;0,34396;0,30163;1050,27517;1575,25929;2100,25400;9977,25400;9977,11642;10502,11113;12602,10583;15228,9525;19429,9525;23104,10583;24680,11113;25730,11642;25730,25400;68263,7938;66163,14817;58286,16404;51460,14817;49359,8467;51460,2117;59336,0;66163,2117;68263,7938;43058,25400" o:connectangles="0,0,0,0,0,0,0,0,0,0,0,0,0,0,0,0,0,0,0,0,0,0,0,0,0,0,0,0,0,0,0,0,0,0,0,0,0,0,0,0,0,0,0,0,0,0,0,0,0,0,0,0,0,0,0,0,0,0,0"/>
                  <o:lock v:ext="edit" verticies="t"/>
                </v:shape>
                <v:shape id="Freeform 60" o:spid="_x0000_s1081" style="position:absolute;left:2730;top:6937;width:460;height:651;visibility:visible;mso-wrap-style:square;v-text-anchor:top" coordsize="87,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RFuccA&#10;AADdAAAADwAAAGRycy9kb3ducmV2LnhtbESPQUvDQBCF7wX/wzKCl9JuLFTStNsiYkVvNurB25Cd&#10;JqHZ2ZDdZuO/dw6Ctxnem/e+2R0m16mRhtB6NnC/zEARV962XBv4/DguclAhIlvsPJOBHwpw2N/M&#10;dlhYn/hEYxlrJSEcCjTQxNgXWoeqIYdh6Xti0c5+cBhlHWptB0wS7jq9yrIH7bBlaWiwp6eGqkt5&#10;dQZ8qt7zevX8cjl+5ek6zr+7dXoz5u52etyCijTFf/Pf9asV/PVGcOUbGUHv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gERbnHAAAA3QAAAA8AAAAAAAAAAAAAAAAAmAIAAGRy&#10;cy9kb3ducmV2LnhtbFBLBQYAAAAABAAEAPUAAACMAwAAAAA=&#10;" path="m87,98r,3l87,102r,3l87,106r,1l86,109r,1l85,111r-3,1l80,115r-4,1l71,118r-4,2l61,121r-5,l51,121r-12,l29,117r-8,-3l13,106,7,99,3,88,1,77,,63,1,48,5,36,8,25r8,-9l23,9,33,4,43,2,54,r5,2l64,2r3,1l72,4r4,1l80,8r2,1l83,10r2,1l86,13r,1l87,15r,1l87,19r,2l87,24r,6l86,34r-1,2l83,36r-2,l79,35,76,32,74,31,70,29,66,27,61,26,55,25,44,27r-6,8l32,45,31,61r1,8l33,77r1,6l37,88r3,3l45,94r5,2l56,96r5,l66,94r5,-1l75,90r2,-2l80,86r2,-2l83,84r2,l86,85r,l87,88r,1l87,91r,3l87,98xe" fillcolor="black" stroked="f">
                  <v:path arrowok="t" o:connecttype="custom" o:connectlocs="46038,54330;46038,56481;46038,57557;45509,59171;43392,60247;40217,62398;35455,64550;29634,65088;20638,65088;11113,61323;3704,53254;529,41420;529,25820;4233,13448;12171,4841;22754,1076;31221,1076;35455,1614;40217,2690;43392,4841;44980,5917;45509,7531;46038,8607;46038,11296;46038,16138;44980,19365;42863,19365;40217,17213;37042,15600;32280,13986;23284,14524;16934,24206;16934,37116;17992,44647;21167,48950;26459,51640;32280,51640;37571,50026;40746,47337;43392,45185;44980,45185;45509,45723;46038,47875;46038,50564" o:connectangles="0,0,0,0,0,0,0,0,0,0,0,0,0,0,0,0,0,0,0,0,0,0,0,0,0,0,0,0,0,0,0,0,0,0,0,0,0,0,0,0,0,0,0,0"/>
                </v:shape>
                <v:shape id="Freeform 61" o:spid="_x0000_s1082" style="position:absolute;left:3317;top:6953;width:540;height:635;visibility:visible;mso-wrap-style:square;v-text-anchor:top" coordsize="103,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DvgcIA&#10;AADdAAAADwAAAGRycy9kb3ducmV2LnhtbERPzYrCMBC+C/sOYRa8abqCRatRdhdFVw+Ldh9gaMa0&#10;2ExKE7W+/UYQvM3H9zvzZWdrcaXWV44VfAwTEMSF0xUbBX/5ejAB4QOyxtoxKbiTh+XirTfHTLsb&#10;H+h6DEbEEPYZKihDaDIpfVGSRT90DXHkTq61GCJsjdQt3mK4reUoSVJpseLYUGJD3yUV5+PFKjin&#10;6WblefeTf91/aZ9Lc3CFUar/3n3OQATqwkv8dG91nD+eTuHxTTxBL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0O+BwgAAAN0AAAAPAAAAAAAAAAAAAAAAAJgCAABkcnMvZG93&#10;bnJldi54bWxQSwUGAAAAAAQABAD1AAAAhwMAAAAA&#10;" path="m103,112r,1l101,114r,l100,115r-2,l95,117r-2,l89,117r-4,l83,117r-3,-2l79,115r-1,-1l77,114r,-1l77,112r,-13l68,108r-10,6l50,118r-10,1l29,118r-9,-3l14,111,9,106,4,98,2,91,,82,,70,,5,,3,,2,2,1r1,l5,1,8,r3,l15,r4,l23,r2,1l27,1r2,l30,2r,1l30,5r,60l30,72r1,7l32,82r3,4l37,88r3,3l43,92r5,l55,92r4,-4l66,83r6,-7l72,5r,-2l73,2,74,1r1,l77,1,80,r3,l88,r3,l95,r3,1l99,1r1,l101,2r2,1l103,5r,107xe" fillcolor="black" stroked="f">
                  <v:path arrowok="t" o:connecttype="custom" o:connectlocs="53975,60298;52927,60832;51355,61366;48735,62433;44542,62433;41922,61366;40874,60832;40350,60298;40350,52828;30394,60832;20961,63500;10481,61366;4716,56563;1048,48559;0,37353;0,1601;1048,534;2620,534;5764,0;9957,0;13101,534;15197,534;15721,1601;15721,34685;16245,42155;18341,45891;20961,48559;25153,49092;30918,46958;37730,40555;37730,1601;38778,534;40350,534;43494,0;47687,0;51355,534;52403,534;53975,1601;53975,59765" o:connectangles="0,0,0,0,0,0,0,0,0,0,0,0,0,0,0,0,0,0,0,0,0,0,0,0,0,0,0,0,0,0,0,0,0,0,0,0,0,0,0"/>
                </v:shape>
                <v:shape id="Freeform 62" o:spid="_x0000_s1083" style="position:absolute;left:4016;top:6683;width:159;height:889;visibility:visible;mso-wrap-style:square;v-text-anchor:top" coordsize="30,1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LeGsYA&#10;AADdAAAADwAAAGRycy9kb3ducmV2LnhtbESPQWvCQBCF74X+h2UK3urEHlRSVxFBkKKHag/tbciO&#10;STA7m2a3Gv31nYPgbYb35r1vZoveN+bMXayDWBgNMzAsRXC1lBa+DuvXKZiYSBw1QdjClSMs5s9P&#10;M8pduMgnn/epNBoiMScLVUptjhiLij3FYWhZVDuGzlPStSvRdXTRcN/gW5aN0VMt2lBRy6uKi9P+&#10;z1vY4u72MyrWJd5+l/h92sRJ/zG1dvDSL9/BJO7Tw3y/3jjFH2fKr9/oCDj/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LeGsYAAADdAAAADwAAAAAAAAAAAAAAAACYAgAAZHJz&#10;L2Rvd25yZXYueG1sUEsFBgAAAAAEAAQA9QAAAIsDAAAAAA==&#10;" path="m30,164r,1l30,166r-1,l27,167r-2,l23,169r-4,l15,169r-5,l8,169,5,167r-2,l2,166r-2,l,165r,-1l,6,,5,,4,2,2r1,l5,1r3,l10,r5,l19,r4,1l25,1r2,1l29,2r1,2l30,5r,1l30,164xe" fillcolor="black" stroked="f">
                  <v:path arrowok="t" o:connecttype="custom" o:connectlocs="15875,86270;15875,86796;15875,87322;15346,87322;14287,87848;13229,87848;12171,88900;10054,88900;7937,88900;5292,88900;4233,88900;2646,87848;1588,87848;1058,87322;0,87322;0,86796;0,86270;0,3156;0,2630;0,2104;1058,1052;1588,1052;2646,526;4233,526;5292,0;7937,0;10054,0;12171,526;13229,526;14287,1052;15346,1052;15875,2104;15875,2630;15875,3156;15875,86270" o:connectangles="0,0,0,0,0,0,0,0,0,0,0,0,0,0,0,0,0,0,0,0,0,0,0,0,0,0,0,0,0,0,0,0,0,0,0"/>
                </v:shape>
                <v:shape id="Freeform 63" o:spid="_x0000_s1084" style="position:absolute;left:4333;top:6953;width:540;height:635;visibility:visible;mso-wrap-style:square;v-text-anchor:top" coordsize="103,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kXfMEA&#10;AADdAAAADwAAAGRycy9kb3ducmV2LnhtbERPzYrCMBC+C/sOYRa8aaqHslSjrKL4swep9QGGZjYt&#10;NpPSRK1vbxYWvM3H9zvzZW8bcafO144VTMYJCOLS6ZqNgkuxHX2B8AFZY+OYFDzJw3LxMZhjpt2D&#10;c7qfgxExhH2GCqoQ2kxKX1Zk0Y9dSxy5X9dZDBF2RuoOHzHcNnKaJKm0WHNsqLCldUXl9XyzCq5p&#10;utt4Ph6K1fNEP4U0uSuNUsPP/nsGIlAf3uJ/917H+Wkygb9v4gly8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GJF3zBAAAA3QAAAA8AAAAAAAAAAAAAAAAAmAIAAGRycy9kb3du&#10;cmV2LnhtbFBLBQYAAAAABAAEAPUAAACGAwAAAAA=&#10;" path="m103,112r,1l103,114r-2,l100,115r-1,l97,117r-3,l90,117r-3,l84,117r-2,-2l81,115r-2,-1l78,114r,-1l77,112r,-13l68,108r-8,6l50,118r-10,1l30,118r-9,-3l14,111,9,106,5,98,3,91,2,82,,70,,5,,3,2,2,3,1r1,l5,1,9,r3,l17,r3,l23,r3,1l28,1r2,l30,2r1,1l31,5r,60l31,72r2,7l34,82r1,4l37,88r4,3l45,92r4,l55,92r6,-4l67,83r6,-7l73,5r,-2l74,2r,-1l76,1r2,l81,r3,l88,r5,l95,r3,1l100,1r1,l103,2r,1l103,5r,107xe" fillcolor="black" stroked="f">
                  <v:path arrowok="t" o:connecttype="custom" o:connectlocs="53975,60298;52927,60832;51879,61366;49259,62433;45591,62433;42970,61366;41398,60832;40874,60298;40350,52828;31442,60832;20961,63500;11005,61366;4716,56563;1572,48559;0,37353;0,1601;1572,534;2620,534;6288,0;10481,0;13625,534;15721,534;16245,1601;16245,34685;17293,42155;18341,45891;21485,48559;25677,49092;31966,46958;38254,40555;38254,1601;38778,534;40874,534;44018,0;48735,0;51355,534;52927,534;53975,1601;53975,59765" o:connectangles="0,0,0,0,0,0,0,0,0,0,0,0,0,0,0,0,0,0,0,0,0,0,0,0,0,0,0,0,0,0,0,0,0,0,0,0,0,0,0"/>
                </v:shape>
                <v:shape id="Freeform 64" o:spid="_x0000_s1085" style="position:absolute;left:5032;top:6937;width:905;height:635;visibility:visible;mso-wrap-style:square;v-text-anchor:top" coordsize="171,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tl2MIA&#10;AADdAAAADwAAAGRycy9kb3ducmV2LnhtbERPS4vCMBC+C/sfwgh709QeRLumIi6CeLOKy96GZvpY&#10;m0lpou3+eyMI3ubje85qPZhG3KlztWUFs2kEgji3uuZSwfm0myxAOI+ssbFMCv7JwTr9GK0w0bbn&#10;I90zX4oQwi5BBZX3bSKlyysy6Ka2JQ5cYTuDPsCulLrDPoSbRsZRNJcGaw4NFba0rSi/ZjejIPvV&#10;33+0LDY/s3xxu/Tb+OD3F6U+x8PmC4Snwb/FL/deh/nzKIbnN+EEm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O2XYwgAAAN0AAAAPAAAAAAAAAAAAAAAAAJgCAABkcnMvZG93&#10;bnJldi54bWxQSwUGAAAAAAQABAD1AAAAhwMAAAAA&#10;" path="m171,115r,1l169,117r,l167,118r-1,l163,120r-3,l156,120r-5,l149,120r-4,-2l144,118r-2,-1l141,117r-1,-1l140,115r,-64l140,46r-1,-5l137,37r-1,-3l134,31r-3,-2l128,27r-5,l118,27r-5,4l107,36r-6,7l101,115r,1l99,117r-1,l97,118r-1,l92,120r-3,l86,120r-5,l78,120r-3,-2l73,118r-1,-1l71,117r-1,-1l70,115r,-64l70,46,68,41,67,37,66,34,64,31,61,29,57,27r-5,l48,27r-5,4l36,36r-6,7l30,115r,1l29,117r,l27,118r-2,l22,120r-3,l16,120r-5,l8,120,4,118r-1,l2,117r-1,l,116r,-1l,8,,6,1,5,1,4r1,l4,4,7,3r2,l13,3r4,l19,3r3,1l23,4r1,l25,5r,1l25,8r,12l34,11,44,5,52,2,62,r6,2l73,2r5,2l83,6r4,3l91,13r2,3l96,20r5,-5l104,11r5,-3l114,5r5,-2l123,2,128,r5,l142,2r8,2l157,9r5,5l166,21r2,8l171,37r,9l171,115xe" fillcolor="black" stroked="f">
                  <v:path arrowok="t" o:connecttype="custom" o:connectlocs="90488,61383;89430,61912;87842,62442;84667,63500;79905,63500;76730,62442;75142,61912;74084,61383;74084,26987;73555,21696;71967,17992;69321,15346;65088,14287;59796,16404;53446,22754;53446,61383;51859,61912;50800,62442;47096,63500;42863,63500;39688,62442;38100,61912;37042,61383;37042,26987;35984,21696;34925,17992;32279,15346;27517,14287;22754,16404;15875,22754;15875,61383;15346,61912;13229,62442;10054,63500;5821,63500;2117,62442;1058,61912;0,61383;0,4233;529,2646;1058,2117;3704,1588;6879,1588;10054,1588;12171,2117;13229,2646;13229,4233;17992,5821;27517,1058;35984,1058;41275,2117;46038,4763;49213,8467;53446,7937;57679,4233;62971,1588;67734,0;75142,1058;83080,4763;87842,11113;90488,19579;90488,60854" o:connectangles="0,0,0,0,0,0,0,0,0,0,0,0,0,0,0,0,0,0,0,0,0,0,0,0,0,0,0,0,0,0,0,0,0,0,0,0,0,0,0,0,0,0,0,0,0,0,0,0,0,0,0,0,0,0,0,0,0,0,0,0,0,0"/>
                </v:shape>
                <v:shape id="Freeform 65" o:spid="_x0000_s1086" style="position:absolute;left:936;top:33575;width:969;height:842;visibility:visible;mso-wrap-style:square;v-text-anchor:top" coordsize="181,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jesMA&#10;AADdAAAADwAAAGRycy9kb3ducmV2LnhtbERPS4vCMBC+L/gfwgh7W1MfiFSjiMuCLF6sInobmrEp&#10;NpPaRK3/3ggLe5uP7zmzRWsrcafGl44V9HsJCOLc6ZILBfvdz9cEhA/IGivHpOBJHhbzzscMU+0e&#10;vKV7FgoRQ9inqMCEUKdS+tyQRd9zNXHkzq6xGCJsCqkbfMRwW8lBkoylxZJjg8GaVobyS3azCo6b&#10;wWFdn6zJLqb/vXLl8fB7HSn12W2XUxCB2vAv/nOvdZw/Tobw/iaeIO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njesMAAADdAAAADwAAAAAAAAAAAAAAAACYAgAAZHJzL2Rv&#10;d25yZXYueG1sUEsFBgAAAAAEAAQA9QAAAIgDAAAAAA==&#10;" path="m181,151r,1l180,153r,1l179,154r-3,2l174,156r-4,l166,157r-3,-1l159,156r-3,l154,154r-1,l152,153r,-1l152,151r,-126l152,25,106,151r-1,2l105,153r-2,1l101,156r-1,l96,156r-2,l90,157r-4,-1l83,156r-3,l78,156r-2,-2l75,153r-1,-1l74,151,30,25r,l30,151r,1l30,153r-2,1l27,154r-2,2l22,156r-3,l15,157r-4,-1l7,156r-2,l3,154r-2,l,153r,-1l,151,,13,,7,3,3,6,r5,l32,r6,l42,r4,2l49,4r3,3l53,9r2,4l57,18r34,92l91,110,126,18r2,-5l129,9r3,-2l133,4r4,-2l139,r4,l148,r21,l171,r3,l176,2r3,1l180,5r,3l181,9r,4l181,151xe" fillcolor="black" stroked="f">
                  <v:path arrowok="t" o:connecttype="custom" o:connectlocs="96838,81458;96303,82530;94163,83602;90953,83602;87208,83602;83463,83602;81858,82530;81323,81458;81323,13398;56712,80923;56177,81994;54037,83602;51362,83602;48151,84138;44406,83602;41731,83602;40126,81994;39591,80923;16050,13398;16050,81458;14980,82530;13375,83602;10165,83602;5885,83602;2675,83602;535,82530;0,81458;0,6967;1605,1608;5885,0;20331,0;24611,1072;27821,3751;29426,6967;48687,58950;67412,9646;69017,4823;71157,2144;74367,0;79182,0;91488,0;94163,1072;96303,2680;96838,4823;96838,80923" o:connectangles="0,0,0,0,0,0,0,0,0,0,0,0,0,0,0,0,0,0,0,0,0,0,0,0,0,0,0,0,0,0,0,0,0,0,0,0,0,0,0,0,0,0,0,0,0"/>
                </v:shape>
                <v:shape id="Freeform 66" o:spid="_x0000_s1087" style="position:absolute;left:2063;top:33543;width:175;height:874;visibility:visible;mso-wrap-style:square;v-text-anchor:top" coordsize="35,1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EuE8MA&#10;AADdAAAADwAAAGRycy9kb3ducmV2LnhtbERP24rCMBB9X/Afwgi+ralVRKpRRHB1QVis/YChGdti&#10;MylNVlu/fiMI+zaHc53VpjO1uFPrKssKJuMIBHFudcWFguyy/1yAcB5ZY22ZFPTkYLMefKww0fbB&#10;Z7qnvhAhhF2CCkrvm0RKl5dk0I1tQxy4q20N+gDbQuoWHyHc1DKOork0WHFoKLGhXUn5Lf01Ci5N&#10;fzjsF1me9T/fzzTextPT7Uup0bDbLkF46vy/+O0+6jB/Hs3g9U04Qa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OEuE8MAAADdAAAADwAAAAAAAAAAAAAAAACYAgAAZHJzL2Rv&#10;d25yZXYueG1sUEsFBgAAAAAEAAQA9QAAAIgDAAAAAA==&#10;" path="m33,160r,1l32,161r,1l29,164r-1,l26,164r-4,l18,165r-5,-1l11,164r-4,l6,164,5,162,3,161r-1,l2,160,2,53r,-1l3,50,5,49r1,l7,48r4,l13,48r5,l22,48r4,l28,48r1,1l32,49r,1l33,52r,1l33,160xm35,16r-1,8l32,28r-5,4l18,32,8,32,3,28,1,24,,17,1,8,3,4,8,1,18,r9,1l32,4r2,4l35,16xe" fillcolor="black" stroked="f">
                  <v:path arrowok="t" o:connecttype="custom" o:connectlocs="16465,84667;16465,85196;15966,85196;15966,85725;14469,86784;13970,86784;12973,86784;10977,86784;8981,87313;6486,86784;5488,86784;3493,86784;2994,86784;2495,85725;1497,85196;998,85196;998,84667;998,28046;998,27517;1497,26458;2495,25929;2994,25929;3493,25400;5488,25400;6486,25400;8981,25400;10977,25400;12973,25400;13970,25400;14469,25929;15966,25929;15966,26458;16465,27517;16465,28046;16465,84667;17463,8467;16964,12700;15966,14817;13471,16933;8981,16933;3992,16933;1497,14817;499,12700;0,8996;499,4233;1497,2117;3992,529;8981,0;13471,529;15966,2117;16964,4233;17463,8467" o:connectangles="0,0,0,0,0,0,0,0,0,0,0,0,0,0,0,0,0,0,0,0,0,0,0,0,0,0,0,0,0,0,0,0,0,0,0,0,0,0,0,0,0,0,0,0,0,0,0,0,0,0,0,0"/>
                  <o:lock v:ext="edit" verticies="t"/>
                </v:shape>
                <v:shape id="Freeform 67" o:spid="_x0000_s1088" style="position:absolute;left:2317;top:33639;width:413;height:778;visibility:visible;mso-wrap-style:square;v-text-anchor:top" coordsize="77,1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cFDcEA&#10;AADdAAAADwAAAGRycy9kb3ducmV2LnhtbERP32vCMBB+H/g/hBN8EU03sJVqFB0M9rrOvp/N2XRL&#10;LqWJWv/7ZTDY2318P2+7H50VNxpC51nB8zIDQdx43XGr4PT5tliDCBFZo/VMCh4UYL+bPG2x1P7O&#10;H3SrYitSCIcSFZgY+1LK0BhyGJa+J07cxQ8OY4JDK/WA9xTurHzJslw67Dg1GOzp1VDzXV2dgqv9&#10;Mie7qud4PGNX1M3ZrOeFUrPpeNiAiDTGf/Gf+12n+Xm2gt9v0gly9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pHBQ3BAAAA3QAAAA8AAAAAAAAAAAAAAAAAmAIAAGRycy9kb3du&#10;cmV2LnhtbFBLBQYAAAAABAAEAPUAAACGAwAAAAA=&#10;" path="m77,129r,5l77,137r-2,3l74,141r-1,1l72,144r-3,l67,145r-4,l60,146r-3,l53,146r-9,l37,144r-6,-3l27,136r-5,-5l20,125r-1,-8l19,108r,-56l5,52r-1,l1,50r,-4l,40,1,36r,-2l1,33r,-3l3,29r1,l4,28r1,l19,28,19,4r,-1l19,2,20,1r1,l24,r2,l30,r3,l37,r4,l43,r3,1l47,1r1,1l48,3r,1l48,28r24,l73,28r1,1l75,29r,1l77,33r,1l77,36r,4l77,46r-2,4l74,52r-2,l48,52r,51l49,112r3,5l54,120r8,l63,120r2,l68,120r1,-1l70,119r2,-1l73,118r,l74,118r,l75,119r,1l77,121r,3l77,125r,4xe" fillcolor="black" stroked="f">
                  <v:path arrowok="t" o:connecttype="custom" o:connectlocs="41275,71394;40203,74591;39131,75657;36987,76722;33770,77255;30554,77788;23586,77788;16617,75124;11793,69796;10185,62337;10185,27705;2144,27705;536,24509;536,19181;536,17582;1608,15451;2144,14918;10185,14918;10185,1598;10721,533;12865,0;16081,0;19833,0;23050,0;25194,533;25730,1598;25730,14918;39131,14918;40203,15451;41275,17582;41275,19181;41275,24509;39667,27705;25730,27705;26266,59673;28946,63935;33770,63935;36451,63935;37523,63403;39131,62870;39667,62870;40203,63403;41275,64468;41275,66599" o:connectangles="0,0,0,0,0,0,0,0,0,0,0,0,0,0,0,0,0,0,0,0,0,0,0,0,0,0,0,0,0,0,0,0,0,0,0,0,0,0,0,0,0,0,0,0"/>
                </v:shape>
                <v:shape id="Freeform 68" o:spid="_x0000_s1089" style="position:absolute;left:2794;top:33782;width:619;height:635;visibility:visible;mso-wrap-style:square;v-text-anchor:top" coordsize="115,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cDMcIA&#10;AADdAAAADwAAAGRycy9kb3ducmV2LnhtbERPTWuDQBC9F/IflgnkVlcNlWCyCYkglEILTQJeB3ei&#10;EndW3G20/75bKPQ2j/c5u8NsevGg0XWWFSRRDIK4trrjRsH1Uj5vQDiPrLG3TAq+ycFhv3jaYa7t&#10;xJ/0OPtGhBB2OSpovR9yKV3dkkEX2YE4cDc7GvQBjo3UI04h3PQyjeNMGuw4NLQ4UNFSfT9/GQX0&#10;MrmP6g0rLEqaTsl7ur4VqVKr5XzcgvA0+3/xn/tVh/lZnMHvN+EEuf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VwMxwgAAAN0AAAAPAAAAAAAAAAAAAAAAAJgCAABkcnMvZG93&#10;bnJldi54bWxQSwUGAAAAAAQABAD1AAAAhwMAAAAA&#10;" path="m115,60r,13l111,84r-4,11l100,104r-8,7l81,117r-11,4l55,121r-13,l31,117,21,112r-7,-6l7,98,4,87,,76,,62,,48,4,37,7,26r8,-8l22,10,33,5,44,2,59,,73,,84,4,94,9r7,6l107,24r4,11l115,46r,14xm84,61r,-8l83,46,81,40,78,35,75,30,70,27,65,25,58,24r-7,1l46,26r-5,4l37,34r-2,5l32,46r-1,6l31,61r,7l32,76r3,6l37,87r2,5l44,94r7,2l57,98r7,-2l69,95r5,-3l78,88r2,-5l83,77r1,-8l84,61xe" fillcolor="black" stroked="f">
                  <v:path arrowok="t" o:connecttype="custom" o:connectlocs="61913,38310;57606,49855;49530,58252;37686,63500;22612,63500;11306,58777;3769,51430;0,39884;0,25190;3769,13645;11844,5248;23688,1050;39301,0;50607,4723;57606,12595;61913,24140;45223,32012;44685,24140;41993,18368;37686,14169;31226,12595;24765,13645;19920,17843;17228,24140;16690,32012;17228,39884;19920,45657;23688,49331;30687,51430;37148,49855;41993,46182;44685,40409;45223,32012" o:connectangles="0,0,0,0,0,0,0,0,0,0,0,0,0,0,0,0,0,0,0,0,0,0,0,0,0,0,0,0,0,0,0,0,0"/>
                  <o:lock v:ext="edit" verticies="t"/>
                </v:shape>
                <v:shape id="Freeform 69" o:spid="_x0000_s1090" style="position:absolute;left:3492;top:33782;width:460;height:635;visibility:visible;mso-wrap-style:square;v-text-anchor:top" coordsize="87,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QlMMQA&#10;AADdAAAADwAAAGRycy9kb3ducmV2LnhtbERPTWvCQBC9C/0PyxR6Ed0Y0IboKkVqsTdr68HbkJ0m&#10;wexsyG6y6b/vFgre5vE+Z7MbTSMG6lxtWcFinoAgLqyuuVTw9XmYZSCcR9bYWCYFP+Rgt32YbDDX&#10;NvAHDWdfihjCLkcFlfdtLqUrKjLo5rYljty37Qz6CLtS6g5DDDeNTJNkJQ3WHBsqbGlfUXE790aB&#10;DcUpK9PXt9vhkoV+mF6bZXhX6ulxfFmD8DT6u/jffdRx/ip5hr9v4gly+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0JTDEAAAA3QAAAA8AAAAAAAAAAAAAAAAAmAIAAGRycy9k&#10;b3ducmV2LnhtbFBLBQYAAAAABAAEAPUAAACJAwAAAAA=&#10;" path="m87,98r,2l87,103r,2l87,106r,2l86,109r,1l85,111r-3,1l80,114r-4,2l71,117r-3,2l61,120r-5,1l52,121r-13,l29,117r-8,-5l13,106,7,98,4,88,1,77,,63,1,47,4,35,8,24r8,-9l23,9,33,4,43,2,54,r5,l64,2r4,l73,4r3,1l80,7r2,2l84,10r1,1l86,13r,l86,14r1,2l87,18r,2l87,23r,7l86,34r-1,1l84,36r-3,l79,34,76,32,74,30,70,29,66,26,61,25r-6,l44,26r-6,8l32,45,31,61r1,8l33,76r1,6l37,87r3,5l45,94r5,1l55,96r6,-1l66,94r5,-2l75,90r2,-2l80,85r2,-1l84,84r1,l86,84r,1l87,87r,2l87,90r,4l87,98xe" fillcolor="black" stroked="f">
                  <v:path arrowok="t" o:connecttype="custom" o:connectlocs="46038,52479;46038,55103;46038,56678;45509,57727;43392,58777;40217,60876;35984,62450;29634,63500;20638,63500;11113,58777;3704,51430;529,40409;529,24665;4233,12595;12171,4723;22754,1050;31221,0;35984,1050;40217,2624;43392,4723;44980,5773;45509,6822;46038,8397;46038,10496;46038,15744;44980,18368;42863,18893;40217,16793;37042,15219;32280,13120;23284,13645;16934,23616;16934,36211;17992,43033;21167,48281;26459,49855;32280,49855;37571,48281;40746,46182;43392,44083;44980,44083;45509,44607;46038,46707;46038,49331" o:connectangles="0,0,0,0,0,0,0,0,0,0,0,0,0,0,0,0,0,0,0,0,0,0,0,0,0,0,0,0,0,0,0,0,0,0,0,0,0,0,0,0,0,0,0,0"/>
                </v:shape>
                <v:shape id="Freeform 70" o:spid="_x0000_s1091" style="position:absolute;left:4079;top:33512;width:540;height:905;visibility:visible;mso-wrap-style:square;v-text-anchor:top" coordsize="103,1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iARMUA&#10;AADdAAAADwAAAGRycy9kb3ducmV2LnhtbESPzWrDQAyE74W8w6JAbs26JnWDm00IgUJ7bBKaHIVX&#10;tU29WuNd/719dSj0JjGjmU+7w+QaNVAXas8GntYJKOLC25pLA9fL2+MWVIjIFhvPZGCmAIf94mGH&#10;ufUjf9JwjqWSEA45GqhibHOtQ1GRw7D2LbFo375zGGXtSm07HCXcNTpNkkw7rFkaKmzpVFHxc+6d&#10;ga/5euk3Zf/S2tuQ6o9nX7jt3ZjVcjq+goo0xX/z3/W7FfwsEVz5Rkb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uIBExQAAAN0AAAAPAAAAAAAAAAAAAAAAAJgCAABkcnMv&#10;ZG93bnJldi54bWxQSwUGAAAAAAQABAD1AAAAigMAAAAA&#10;" path="m103,164r,1l103,165r-2,1l100,168r-2,l95,168r-3,l88,169r-4,-1l81,168r-3,l76,168r-2,-2l73,165r,l73,164r,-62l73,95,72,90,71,86,68,83,66,79,63,78,60,76,55,75r-7,1l44,80r-7,5l31,92r,72l31,165r-1,l29,166r-1,2l26,168r-3,l20,168r-5,1l12,168r-4,l5,168r-1,l2,166r,-1l,165r,-1l,5,,4,2,3r,l4,1r1,l8,r4,l15,r5,l23,r3,1l28,1r1,2l30,3r1,1l31,5r,59l39,58r8,-5l55,49r8,l74,49r8,4l89,57r5,6l99,69r2,9l103,86r,11l103,164xe" fillcolor="black" stroked="f">
                  <v:path arrowok="t" o:connecttype="custom" o:connectlocs="53975,88346;52927,88882;51355,89953;48211,89953;44018,89953;40874,89953;38778,88882;38254,88346;38254,54614;37730,48189;35634,44441;33014,41764;28822,40157;23057,42835;16245,49260;16245,88346;15197,88882;13625,89953;10481,89953;6288,89953;2620,89953;1048,88882;0,88346;0,2677;1048,1606;2096,535;4192,0;7860,0;12053,0;14673,535;15721,1606;16245,2677;20437,31055;28822,26236;38778,26236;46639,30520;51879,36945;53975,46047;53975,87811" o:connectangles="0,0,0,0,0,0,0,0,0,0,0,0,0,0,0,0,0,0,0,0,0,0,0,0,0,0,0,0,0,0,0,0,0,0,0,0,0,0,0"/>
                </v:shape>
                <v:shape id="Freeform 71" o:spid="_x0000_s1092" style="position:absolute;left:4746;top:33782;width:603;height:635;visibility:visible;mso-wrap-style:square;v-text-anchor:top" coordsize="116,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l09cYA&#10;AADdAAAADwAAAGRycy9kb3ducmV2LnhtbESPzWrDMBCE74W8g9hAbo2cHNzWiRKCIVBIL03TQ26L&#10;tbVNpZUjqf55+ypQ6G2XmZ1vdrsfrRE9+dA6VrBaZiCIK6dbrhVcPo6PzyBCRNZoHJOCiQLsd7OH&#10;LRbaDfxO/TnWIoVwKFBBE2NXSBmqhiyGpeuIk/blvMWYVl9L7XFI4dbIdZbl0mLLidBgR2VD1ff5&#10;x94h1fXt9um1mcry8mTa1Wmtj0ot5uNhAyLSGP/Nf9evOtXPsxe4f5NGkL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Xl09cYAAADdAAAADwAAAAAAAAAAAAAAAACYAgAAZHJz&#10;L2Rvd25yZXYueG1sUEsFBgAAAAAEAAQA9QAAAIsDAAAAAA==&#10;" path="m116,60r-1,13l112,84r-5,11l101,104r-9,7l83,117r-13,4l57,121r-14,l32,117,22,112r-8,-6l7,98,4,87,1,76,,62,1,48,4,37,9,26r6,-8l23,10,33,5,46,2,59,,73,,84,4,94,9r8,6l108,24r4,11l115,46r1,14xm84,61r,-8l83,46,81,40,79,35,75,30,70,27,65,25,58,24r-6,1l47,26r-5,4l38,34r-3,5l33,46r-1,6l32,61r,7l33,76r2,6l37,87r4,5l46,94r5,2l58,98r6,-2l69,95r5,-3l78,88r3,-5l83,77r1,-8l84,61xe" fillcolor="black" stroked="f">
                  <v:path arrowok="t" o:connecttype="custom" o:connectlocs="59805,38310;55645,49855;47844,58252;36403,63500;22362,63500;11441,58777;3640,51430;520,39884;520,25190;4680,13645;11961,5248;23922,1050;37963,0;48884,4723;56165,12595;59805,24140;43684,32012;43164,24140;41083,18368;36403,14169;30162,12595;24442,13645;19762,17843;17161,24140;16641,32012;17161,39884;19242,45657;23922,49331;30162,51430;35883,49855;40563,46182;43164,40409;43684,32012" o:connectangles="0,0,0,0,0,0,0,0,0,0,0,0,0,0,0,0,0,0,0,0,0,0,0,0,0,0,0,0,0,0,0,0,0"/>
                  <o:lock v:ext="edit" verticies="t"/>
                </v:shape>
                <v:shape id="Freeform 72" o:spid="_x0000_s1093" style="position:absolute;left:5476;top:33782;width:540;height:635;visibility:visible;mso-wrap-style:square;v-text-anchor:top" coordsize="102,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kgvMgA&#10;AADdAAAADwAAAGRycy9kb3ducmV2LnhtbESPT0vDQBDF74LfYRmhF7GbFCk1dlukNKCHgm1V8DZm&#10;J38wOxuya5p+e+dQ6G2G9+a93yzXo2vVQH1oPBtIpwko4sLbhisDH8f8YQEqRGSLrWcycKYA69Xt&#10;zRIz60+8p+EQKyUhHDI0UMfYZVqHoiaHYeo7YtFK3zuMsvaVtj2eJNy1epYkc+2wYWmosaNNTcXv&#10;4c8ZiO8DLb625eNPef/5tv/GpzzNd8ZM7saXZ1CRxng1X65freDPU+GXb2QEvfo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BqSC8yAAAAN0AAAAPAAAAAAAAAAAAAAAAAJgCAABk&#10;cnMvZG93bnJldi54bWxQSwUGAAAAAAQABAD1AAAAjQMAAAAA&#10;" path="m102,115r,1l102,116r-1,1l100,119r-2,l95,119r-4,l88,120r-4,-1l80,119r-2,l75,119r-1,-2l73,116r,l73,115r,-62l73,46,72,41,70,37,68,34,66,30,62,29,59,27,54,26r-6,1l43,31r-6,5l31,43r,72l30,116r,l29,117r-2,2l25,119r-3,l20,119r-5,1l11,119r-3,l5,119r-1,l1,117r,-1l,116r,-1l,8,,7,,5,1,4r2,l5,3r1,l10,3r4,l16,3r4,l22,3r2,1l25,4r,1l26,7r,1l26,20,35,10,45,5,53,2,63,,74,r8,4l89,8r5,6l99,20r2,9l102,37r,11l102,115xe" fillcolor="black" stroked="f">
                  <v:path arrowok="t" o:connecttype="custom" o:connectlocs="53975,61383;53446,61912;51858,62971;48154,62971;44450,62971;41275,62971;39158,61912;38629,61383;38629,28046;38100,21696;35983,17992;32808,15346;28575,13758;22754,16404;16404,22754;15875,61383;15346,61912;13229,62971;10583,62971;5821,62971;2646,62971;529,61912;0,61383;0,4233;0,2646;1588,2117;3175,1588;7408,1588;10583,1588;12700,2117;13229,2646;13758,4233;18521,5292;28046,1058;39158,0;47096,4233;52387,10583;53975,19579;53975,60854" o:connectangles="0,0,0,0,0,0,0,0,0,0,0,0,0,0,0,0,0,0,0,0,0,0,0,0,0,0,0,0,0,0,0,0,0,0,0,0,0,0,0"/>
                </v:shape>
                <v:shape id="Freeform 73" o:spid="_x0000_s1094" style="position:absolute;left:6143;top:33512;width:572;height:905;visibility:visible;mso-wrap-style:square;v-text-anchor:top" coordsize="108,1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7QxKMQA&#10;AADdAAAADwAAAGRycy9kb3ducmV2LnhtbERPTWvCQBC9C/0PyxS8SN3Eg5XUVYwginioWuh1yE6T&#10;1Oxs2F01+uvdQsHbPN7nTOedacSFnK8tK0iHCQjiwuqaSwVfx9XbBIQPyBoby6TgRh7ms5feFDNt&#10;r7ynyyGUIoawz1BBFUKbSemLigz6oW2JI/djncEQoSuldniN4aaRoyQZS4M1x4YKW1pWVJwOZ6Pg&#10;e5vvcvvp0t/87ta7wdHlk+27Uv3XbvEBIlAXnuJ/90bH+eM0hb9v4gly9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u0MSjEAAAA3QAAAA8AAAAAAAAAAAAAAAAAmAIAAGRycy9k&#10;b3ducmV2LnhtbFBLBQYAAAAABAAEAPUAAACJAwAAAAA=&#10;" path="m108,164r,1l108,165r-1,1l106,168r-1,l102,168r-2,l96,169r-4,-1l90,168r-3,l85,168r-1,-2l84,165r-2,l82,164r,-12l74,160r-9,5l55,170r-10,l33,170r-8,-5l16,160r-5,-7l6,144,2,134,1,123,,111,1,97,4,85,7,75r5,-8l18,58r9,-5l37,51,48,49r9,l64,53r7,4l79,64,79,5r,l79,4,80,3,81,1r3,l86,1,89,r4,l97,r4,1l103,1r2,l107,3r,1l108,5r,l108,164xm79,91l71,84,65,79,60,75r-7,l48,75r-5,3l39,81r-2,5l34,91r-2,6l32,102r-1,8l32,116r,6l33,128r3,5l38,138r5,4l47,144r6,l55,144r4,l61,143r4,-2l68,138r3,-2l75,132r4,-5l79,91xe" fillcolor="black" stroked="f">
                  <v:path arrowok="t" o:connecttype="custom" o:connectlocs="57150,87827;56621,88359;55562,89423;52917,89423;48683,89423;46038,89423;44450,88359;43392,87827;43392,80907;34396,87827;23813,90488;13229,87827;5821,81439;1058,71326;0,59083;2117,45244;6350,35663;14287,28211;25400,26082;33867,28211;41804,34066;41804,2661;42333,1597;44450,532;47096,0;51329,0;54504,532;56621,1597;57150,2661;57150,87294;37571,44712;31750,39921;25400,39921;20638,43115;17992,48438;16933,54293;16933,61745;17463,68132;20108,73455;24871,76649;29104,76649;32279,76116;35983,73455;39688,70261;41804,48438" o:connectangles="0,0,0,0,0,0,0,0,0,0,0,0,0,0,0,0,0,0,0,0,0,0,0,0,0,0,0,0,0,0,0,0,0,0,0,0,0,0,0,0,0,0,0,0,0"/>
                  <o:lock v:ext="edit" verticies="t"/>
                </v:shape>
                <v:shape id="Freeform 74" o:spid="_x0000_s1095" style="position:absolute;left:6873;top:33782;width:366;height:635;visibility:visible;mso-wrap-style:square;v-text-anchor:top" coordsize="69,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GjY18MA&#10;AADdAAAADwAAAGRycy9kb3ducmV2LnhtbERPS4vCMBC+L/gfwizsbU3bgyzVKCIrCHrxAeptbMa2&#10;tpmUJmr2328WFrzNx/ecySyYVjyod7VlBekwAUFcWF1zqeCwX35+gXAeWWNrmRT8kIPZdPA2wVzb&#10;J2/psfOliCHsclRQed/lUrqiIoNuaDviyF1tb9BH2JdS9/iM4aaVWZKMpMGaY0OFHS0qKprd3SjY&#10;yHMamvXt1F0u31lT77fHswtKfbyH+RiEp+Bf4n/3Ssf5ozSDv2/iCXL6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GjY18MAAADdAAAADwAAAAAAAAAAAAAAAACYAgAAZHJzL2Rv&#10;d25yZXYueG1sUEsFBgAAAAAEAAQA9QAAAIgDAAAAAA==&#10;" path="m69,18r,3l69,24r-1,2l68,29r,1l67,31r-2,l64,31r,l63,31,62,30r-3,l58,30,57,29r-3,l53,29r-4,l47,30r-3,1l42,32r-3,3l37,39r-4,3l30,47r,68l30,116r,l28,117r-1,2l25,119r-3,l20,119r-5,1l11,119r-4,l5,119r-2,l1,117,,116r,l,115,,8,,7,,5,1,4r2,l4,3r2,l10,3r2,l16,3r4,l21,3r2,1l25,4r,1l26,7r,1l26,20r4,-5l33,10,37,7,41,4,44,3,47,2,51,r3,l55,r3,l59,r3,2l63,2r1,l67,3r,l68,4r,l68,5r,2l69,8r,2l69,13r,5xe" fillcolor="black" stroked="f">
                  <v:path arrowok="t" o:connecttype="custom" o:connectlocs="36513,11113;35984,13758;35984,15875;34396,16404;33867,16404;32809,15875;30692,15875;28575,15346;25930,15346;23284,16404;20638,18521;17463,22225;15875,60854;15875,61383;14288,62971;11642,62971;7938,63500;3704,62971;1588,62971;0,61383;0,60854;0,3704;529,2117;2117,1588;5292,1588;8467,1588;11113,1588;13229,2117;13759,3704;13759,10583;17463,5292;21696,2117;24871,1058;28575,0;30692,0;32809,1058;33867,1058;35455,1588;35984,2117;35984,3704;36513,5292;36513,9525" o:connectangles="0,0,0,0,0,0,0,0,0,0,0,0,0,0,0,0,0,0,0,0,0,0,0,0,0,0,0,0,0,0,0,0,0,0,0,0,0,0,0,0,0,0"/>
                </v:shape>
                <v:shape id="Freeform 75" o:spid="_x0000_s1096" style="position:absolute;left:7334;top:33543;width:174;height:874;visibility:visible;mso-wrap-style:square;v-text-anchor:top" coordsize="35,1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EgusMA&#10;AADdAAAADwAAAGRycy9kb3ducmV2LnhtbERP24rCMBB9F/Yfwgi+aWoFkWoUEVx3YUFs+wFDM7bF&#10;ZlKarLZ+/WZB8G0O5zqbXW8acafO1ZYVzGcRCOLC6ppLBXl2nK5AOI+ssbFMCgZysNt+jDaYaPvg&#10;C91TX4oQwi5BBZX3bSKlKyoy6Ga2JQ7c1XYGfYBdKXWHjxBuGhlH0VIarDk0VNjSoaLilv4aBVk7&#10;nE7HVV7kw/n7mcb7ePFz+1RqMu73axCeev8Wv9xfOsxfzhfw/004QW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tEgusMAAADdAAAADwAAAAAAAAAAAAAAAACYAgAAZHJzL2Rv&#10;d25yZXYueG1sUEsFBgAAAAAEAAQA9QAAAIgDAAAAAA==&#10;" path="m33,160r-1,1l32,161r-1,1l30,164r-3,l25,164r-3,l17,165r-3,-1l10,164r-3,l5,164,4,162r,-1l3,161r,-1l3,53r,-1l4,50r,-1l5,49,7,48r3,l14,48r3,l22,48r3,l27,48r3,1l31,49r1,1l32,52r1,1l33,160xm35,16r,8l31,28r-5,4l17,32r-8,l4,28,1,24,,17,1,8,4,4,9,1,17,,27,1r4,3l35,8r,8xe" fillcolor="black" stroked="f">
                  <v:path arrowok="t" o:connecttype="custom" o:connectlocs="16465,84667;15966,85196;15966,85196;15467,85725;14968,86784;13471,86784;12474,86784;10977,86784;8482,87313;6985,86784;4989,86784;3493,86784;2495,86784;1996,85725;1996,85196;1497,85196;1497,84667;1497,28046;1497,27517;1996,26458;1996,25929;2495,25929;3493,25400;4989,25400;6985,25400;8482,25400;10977,25400;12474,25400;13471,25400;14968,25929;15467,25929;15966,26458;15966,27517;16465,28046;16465,84667;17463,8467;17463,12700;15467,14817;12973,16933;8482,16933;4490,16933;1996,14817;499,12700;0,8996;499,4233;1996,2117;4490,529;8482,0;13471,529;15467,2117;17463,4233;17463,8467" o:connectangles="0,0,0,0,0,0,0,0,0,0,0,0,0,0,0,0,0,0,0,0,0,0,0,0,0,0,0,0,0,0,0,0,0,0,0,0,0,0,0,0,0,0,0,0,0,0,0,0,0,0,0,0"/>
                  <o:lock v:ext="edit" verticies="t"/>
                </v:shape>
                <v:shape id="Freeform 76" o:spid="_x0000_s1097" style="position:absolute;left:7667;top:33797;width:540;height:620;visibility:visible;mso-wrap-style:square;v-text-anchor:top" coordsize="102,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68P8QA&#10;AADdAAAADwAAAGRycy9kb3ducmV2LnhtbERPzWrCQBC+C77DMoVeRDexRUKaVURQpPTQRh9gmp0m&#10;IdnZsLtq7NN3C4Xe5uP7nWIzml5cyfnWsoJ0kYAgrqxuuVZwPu3nGQgfkDX2lknBnTxs1tNJgbm2&#10;N/6gaxlqEUPY56igCWHIpfRVQwb9wg7EkfuyzmCI0NVSO7zFcNPLZZKspMGWY0ODA+0aqrryYhTw&#10;u6M2Pcy236+Zv3fm+PZ5fsqUenwYty8gAo3hX/znPuo4f5U+w+838QS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vD/EAAAA3QAAAA8AAAAAAAAAAAAAAAAAmAIAAGRycy9k&#10;b3ducmV2LnhtbFBLBQYAAAAABAAEAPUAAACJAwAAAAA=&#10;" path="m102,112r,1l101,113r,1l100,116r-3,l95,116r-3,l89,117r-4,-1l82,116r-2,l79,116r-2,-2l76,113r,l76,112r,-12l66,108r-8,5l48,118r-9,l28,118r-8,-4l13,111,8,105,4,98,1,91,,81,,70,,5,,4,,2,1,1r1,l5,,7,r4,l15,r3,l22,r2,l27,1r1,l29,2r,2l29,5r,60l29,73r2,4l32,82r2,3l37,89r2,1l43,92r5,l53,91r6,-4l65,82r6,-7l71,5r,-1l73,2,74,1r1,l76,r4,l82,r5,l91,r4,l97,r1,1l100,1r1,1l102,4r,1l102,112xe" fillcolor="black" stroked="f">
                  <v:path arrowok="t" o:connecttype="custom" o:connectlocs="53975,59290;53446,59814;51329,60864;48683,60864;44979,60864;42333,60864;40746,59814;40217,59290;40217,52469;30692,59290;20638,61913;10583,59814;4233,55092;529,47746;0,36728;0,2099;529,525;2646,0;5821,0;9525,0;12700,0;14817,525;15346,2099;15346,34105;16404,40401;17992,44598;20638,47222;25400,48271;31221,45648;37571,39351;37571,2099;39158,525;40217,0;43392,0;48154,0;51329,0;52917,525;53975,2099;53975,58765" o:connectangles="0,0,0,0,0,0,0,0,0,0,0,0,0,0,0,0,0,0,0,0,0,0,0,0,0,0,0,0,0,0,0,0,0,0,0,0,0,0,0"/>
                </v:shape>
                <v:shape id="Freeform 77" o:spid="_x0000_s1098" style="position:absolute;left:8366;top:33782;width:905;height:635;visibility:visible;mso-wrap-style:square;v-text-anchor:top" coordsize="17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ZSssMA&#10;AADdAAAADwAAAGRycy9kb3ducmV2LnhtbERPzYrCMBC+L/gOYYS9LJpW3KrVKCoo3tTqAwzN2Bab&#10;SWmidt9+s7DgbT6+31msOlOLJ7WusqwgHkYgiHOrKy4UXC+7wRSE88gaa8uk4IccrJa9jwWm2r74&#10;TM/MFyKEsEtRQel9k0rp8pIMuqFtiAN3s61BH2BbSN3iK4SbWo6iKJEGKw4NJTa0LSm/Zw+jYJfc&#10;x5PN6Xg8xF9Zvj2PZ/v91Sv12e/WcxCeOv8W/7sPOsxP4m/4+yac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XZSssMAAADdAAAADwAAAAAAAAAAAAAAAACYAgAAZHJzL2Rv&#10;d25yZXYueG1sUEsFBgAAAAAEAAQA9QAAAIgDAAAAAA==&#10;" path="m170,115r,1l170,116r-1,1l167,119r-2,l162,119r-3,l155,120r-5,-1l148,119r-3,l143,119r-1,-2l140,116r,l140,115r,-64l139,46r,-5l138,37r-3,-3l133,30r-3,-1l127,27r-4,-1l117,27r-5,4l106,36r-6,7l100,115r,1l100,116r-2,1l96,119r-1,l92,119r-3,l85,120r-5,-1l77,119r-2,l73,119r-2,-2l70,116r,l70,115r,-64l69,46r,-5l68,37,65,34,63,30,60,29,57,27,53,26r-6,1l42,31r-6,5l29,43r,72l29,116r,l28,117r-1,2l25,119r-3,l18,119r-3,1l10,119r-3,l5,119r-3,l1,117,,116r,l,115,,8,,7,,5,1,4r1,l4,3r2,l9,3r3,l16,3r2,l21,3r1,1l23,4r2,1l25,7r1,1l26,20,34,10,43,5,52,2,61,r7,l74,2r5,1l82,5r4,4l90,11r2,4l95,20r5,-5l105,11r4,-3l113,5r5,-2l123,2,127,r5,l142,r8,4l156,8r5,6l166,20r3,9l170,36r,10l170,115xe" fillcolor="black" stroked="f">
                  <v:path arrowok="t" o:connecttype="custom" o:connectlocs="90488,61383;89956,61912;87827,62971;84633,62971;79842,62971;77181,62971;75584,61912;74520,61383;74520,26987;73987,21696;71858,17992;69197,15346;65471,13758;59616,16404;53228,22754;53228,61383;52164,61912;50567,62971;47373,62971;42583,62971;39921,62971;37792,61912;37260,61383;37260,26987;36727,21696;34598,17992;31937,15346;28211,13758;22356,16404;15436,22754;15436,61383;14904,61912;13307,62971;9581,62971;5323,62971;2661,62971;532,61912;0,61383;0,4233;0,2646;1065,2117;3194,1588;6387,1588;9581,1588;11710,2117;13307,2646;13839,4233;18098,5292;27679,1058;36195,0;42050,1588;45776,4763;48970,7937;53228,7937;58019,4233;62809,1588;67600,0;75584,0;83036,4233;88359,10583;90488,19050;90488,60854" o:connectangles="0,0,0,0,0,0,0,0,0,0,0,0,0,0,0,0,0,0,0,0,0,0,0,0,0,0,0,0,0,0,0,0,0,0,0,0,0,0,0,0,0,0,0,0,0,0,0,0,0,0,0,0,0,0,0,0,0,0,0,0,0,0"/>
                </v:shape>
                <v:shape id="Freeform 78" o:spid="_x0000_s1099" style="position:absolute;left:920;top:36242;width:159;height:842;visibility:visible;mso-wrap-style:square;v-text-anchor:top" coordsize="32,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mD2sMA&#10;AADdAAAADwAAAGRycy9kb3ducmV2LnhtbERPTUvDQBC9C/6HZQRvdlOVtMRuSyktePBgG8HrkB2z&#10;odnZsDs26b93BcHbPN7nrDaT79WFYuoCG5jPClDETbAdtwY+6sPDElQSZIt9YDJwpQSb9e3NCisb&#10;Rj7S5SStyiGcKjTgRIZK69Q48phmYSDO3FeIHiXD2GobcczhvtePRVFqjx3nBocD7Rw159O3N7D4&#10;fBtkWS+uT3U8unEv79PzeTTm/m7avoASmuRf/Od+tXl+OS/h95t8gl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omD2sMAAADdAAAADwAAAAAAAAAAAAAAAACYAgAAZHJzL2Rv&#10;d25yZXYueG1sUEsFBgAAAAAEAAQA9QAAAIgDAAAAAA==&#10;" path="m32,152r,1l31,154r-1,1l28,157r-2,l24,157r-4,1l16,158r-5,l9,157r-4,l4,157,1,155r,-1l,153r,-1l,5,,4,1,3r,l4,1r1,l9,r2,l16,r4,l24,r2,1l28,1r2,2l31,3r1,1l32,5r,147xe" fillcolor="black" stroked="f">
                  <v:path arrowok="t" o:connecttype="custom" o:connectlocs="15875,80943;15875,81475;15379,82008;14883,82540;13891,83605;12898,83605;11906,83605;9922,84138;7938,84138;5457,84138;4465,83605;2480,83605;1984,83605;496,82540;496,82008;0,81475;0,80943;0,2663;0,2130;496,1598;496,1598;1984,533;2480,533;4465,0;5457,0;7938,0;9922,0;11906,0;12898,533;13891,533;14883,1598;15379,1598;15875,2130;15875,2663;15875,80943" o:connectangles="0,0,0,0,0,0,0,0,0,0,0,0,0,0,0,0,0,0,0,0,0,0,0,0,0,0,0,0,0,0,0,0,0,0,0"/>
                </v:shape>
                <v:shape id="Freeform 79" o:spid="_x0000_s1100" style="position:absolute;left:1270;top:36242;width:158;height:842;visibility:visible;mso-wrap-style:square;v-text-anchor:top" coordsize="30,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CuX8MA&#10;AADdAAAADwAAAGRycy9kb3ducmV2LnhtbERPTWvCQBC9C/0PyxR6kbqxh2hTV1FpoD0a9T5kp0kw&#10;Oxt21yTNr+8WCr3N433OZjeaVvTkfGNZwXKRgCAurW64UnA5589rED4ga2wtk4Jv8rDbPsw2mGk7&#10;8In6IlQihrDPUEEdQpdJ6cuaDPqF7Ygj92WdwRChq6R2OMRw08qXJEmlwYZjQ40dHWsqb8XdKNiX&#10;/XQ7fM4rmrrXd+3MIb/SqNTT47h/AxFoDP/iP/eHjvPT5Qp+v4knyO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VCuX8MAAADdAAAADwAAAAAAAAAAAAAAAACYAgAAZHJzL2Rv&#10;d25yZXYueG1sUEsFBgAAAAAEAAQA9QAAAIgDAAAAAA==&#10;" path="m30,152r,1l30,154r-1,1l28,157r-3,l23,157r-4,1l14,158r-3,l7,157r-2,l2,157,1,155,,154r,-1l,152,,5,,4,,3r1,l2,1r3,l7,r4,l14,r5,l23,r2,1l28,1r1,2l30,3r,1l30,5r,147xe" fillcolor="black" stroked="f">
                  <v:path arrowok="t" o:connecttype="custom" o:connectlocs="15875,80943;15875,81475;15875,82008;15346,82540;14817,83605;13229,83605;12171,83605;10054,84138;7408,84138;5821,84138;3704,83605;2646,83605;1058,83605;529,82540;0,82008;0,81475;0,80943;0,2663;0,2130;0,1598;529,1598;1058,533;2646,533;3704,0;5821,0;7408,0;10054,0;12171,0;13229,533;14817,533;15346,1598;15875,1598;15875,2130;15875,2663;15875,80943" o:connectangles="0,0,0,0,0,0,0,0,0,0,0,0,0,0,0,0,0,0,0,0,0,0,0,0,0,0,0,0,0,0,0,0,0,0,0"/>
                </v:shape>
                <v:shape id="Freeform 80" o:spid="_x0000_s1101" style="position:absolute;left:1619;top:36242;width:159;height:842;visibility:visible;mso-wrap-style:square;v-text-anchor:top" coordsize="32,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qyM8YA&#10;AADdAAAADwAAAGRycy9kb3ducmV2LnhtbESPQWsCMRCF7wX/Qxiht5q1LSqrUaS00EMP1RW8Dptx&#10;s7hJlmTqrv++cyj0NsN78943m93oO3WjlNsYDMxnBSgKdbRtaAycqo+nFajMGCx2MZCBO2XYbScP&#10;GyxtHMKBbkdulISEXKIBx9yXWufakcc8iz0F0S4xeWRZU6NtwkHCfaefi2KhPbZBGhz29Oaovh5/&#10;vIHl+avnVbW8v1Tp4IZ3/h5fr4Mxj9NxvwbFNPK/+e/60wr+Yi648o2MoL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FqyM8YAAADdAAAADwAAAAAAAAAAAAAAAACYAgAAZHJz&#10;L2Rvd25yZXYueG1sUEsFBgAAAAAEAAQA9QAAAIsDAAAAAA==&#10;" path="m32,152r,1l31,154r-2,1l28,157r-2,l23,157r-2,1l16,158r-5,l9,157r-4,l4,157,1,155r,-1l,153r,-1l,5,,4,1,3r,l4,1r1,l9,r2,l16,r5,l23,r3,1l28,1r1,2l31,3r1,1l32,5r,147xe" fillcolor="black" stroked="f">
                  <v:path arrowok="t" o:connecttype="custom" o:connectlocs="15875,80943;15875,81475;15379,82008;14387,82540;13891,83605;12898,83605;11410,83605;10418,84138;7938,84138;5457,84138;4465,83605;2480,83605;1984,83605;496,82540;496,82008;0,81475;0,80943;0,2663;0,2130;496,1598;496,1598;1984,533;2480,533;4465,0;5457,0;7938,0;10418,0;11410,0;12898,533;13891,533;14387,1598;15379,1598;15875,2130;15875,2663;15875,80943" o:connectangles="0,0,0,0,0,0,0,0,0,0,0,0,0,0,0,0,0,0,0,0,0,0,0,0,0,0,0,0,0,0,0,0,0,0,0"/>
                </v:shape>
                <v:shape id="Freeform 81" o:spid="_x0000_s1102" style="position:absolute;left:1952;top:36893;width:191;height:191;visibility:visible;mso-wrap-style:square;v-text-anchor:top" coordsize="36,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ZoJsAA&#10;AADdAAAADwAAAGRycy9kb3ducmV2LnhtbERPy6rCMBDdC/5DGMGdJiqotxpFRMHd9QXe5dCMbbGZ&#10;lCZq/fsbQXA3h/Oc+bKxpXhQ7QvHGgZ9BYI4dabgTMP5tO1NQfiAbLB0TBpe5GG5aLfmmBj35AM9&#10;jiETMYR9ghryEKpESp/mZNH3XUUcuaurLYYI60yaGp8x3JZyqNRYWiw4NuRY0Tqn9Ha8Ww07tf51&#10;Rr1G1+Hd/jWT/WWzKVjrbqdZzUAEasJX/HHvTJw/HvzA+5t4glz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ZoJsAAAADdAAAADwAAAAAAAAAAAAAAAACYAgAAZHJzL2Rvd25y&#10;ZXYueG1sUEsFBgAAAAAEAAQA9QAAAIUDAAAAAA==&#10;" path="m36,18l34,28r-2,5l27,37r-10,l9,37,4,33,1,28,,19,1,8,4,3,9,1,18,r9,1l32,3r2,5l36,18xe" fillcolor="black" stroked="f">
                  <v:path arrowok="t" o:connecttype="custom" o:connectlocs="19050,9268;17992,14416;16933,16991;14287,19050;8996,19050;4763,19050;2117,16991;529,14416;0,9782;529,4119;2117,1545;4763,515;9525,0;14287,515;16933,1545;17992,4119;19050,9268" o:connectangles="0,0,0,0,0,0,0,0,0,0,0,0,0,0,0,0,0"/>
                </v:shape>
                <v:shape id="Freeform 82" o:spid="_x0000_s1103" style="position:absolute;left:2905;top:36179;width:539;height:1127;visibility:visible;mso-wrap-style:square;v-text-anchor:top" coordsize="101,2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4AOcUA&#10;AADdAAAADwAAAGRycy9kb3ducmV2LnhtbESPQWvCQBCF7wX/wzKCt7rRQ1pSVxFRUGgo2tLzkJ0m&#10;odnZsLvG9N93DoK3Gd6b975ZbUbXqYFCbD0bWMwzUMSVty3XBr4+D8+voGJCtth5JgN/FGGznjyt&#10;sLD+xmcaLqlWEsKxQANNSn2hdawachjnvicW7ccHh0nWUGsb8CbhrtPLLMu1w5alocGedg1Vv5er&#10;MzDU+/F8Krt8l71XNv/GMny8lMbMpuP2DVSiMT3M9+ujFfx8KfzyjYyg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TgA5xQAAAN0AAAAPAAAAAAAAAAAAAAAAAJgCAABkcnMv&#10;ZG93bnJldi54bWxQSwUGAAAAAAQABAD1AAAAigMAAAAA&#10;" path="m101,119r-1,11l97,139r-3,10l89,156r-8,6l73,167r-11,3l49,171r-5,l41,170r-5,l32,169r-4,-2l25,165r-3,-1l18,161r2,4l20,169r,4l20,177r,31l20,209r,1l18,210r-1,2l16,212r-1,l12,213r-2,l7,213,5,212r-1,l1,212r,-2l,210r,-1l,208,,52,,39,4,29,7,21r5,-8l20,7,27,3,37,1,47,,57,1r8,2l74,7r5,5l84,18r2,8l89,33r1,7l89,53,84,63r-8,8l67,76r8,1l81,81r6,5l92,91r4,6l99,104r1,8l101,119xm79,120r,-6l78,108r-3,-6l73,97,68,93,63,91,55,88r-7,l37,88r-1,l34,87,33,85r,-5l33,79r,-3l33,75r1,-1l34,74r2,-2l36,72r1,l39,72r8,-1l53,70r5,-2l62,63r3,-4l68,54r1,-6l69,42r,-5l68,32,67,28,64,24,60,21,57,18,52,17r-6,l39,17r-5,2l30,22r-4,4l23,31r-2,6l20,44r,8l20,143r6,5l33,151r8,3l48,154r7,l63,151r5,-2l71,145r4,-5l78,134r1,-6l79,120xe" fillcolor="black" stroked="f">
                  <v:path arrowok="t" o:connecttype="custom" o:connectlocs="53441,68792;50234,78846;43287,85725;33133,89959;23514,90488;19239,89959;14963,88371;11757,86784;10688,87313;10688,91546;10688,110067;10688,111125;9085,112184;8016,112184;5344,112713;2672,112184;534,112184;0,111125;0,110067;0,20638;3741,11113;10688,3704;19773,529;30461,529;39546,3704;44890,9525;47562,17463;47562,28046;40615,37571;40080,40746;46493,45509;51303,51329;53441,59267;42218,63500;41684,57150;39012,51329;33668,48154;25651,46567;19239,46567;17635,44979;17635,41804;17635,39688;18170,39159;19239,38100;20842,38100;28324,37042;33133,33338;36340,28575;36874,22225;36340,16933;34202,12700;30461,9525;24583,8996;18170,10054;13895,13758;11223,19579;10688,27517;13895,78317;21911,81492;29392,81492;36340,78846;40080,74084;42218,67734" o:connectangles="0,0,0,0,0,0,0,0,0,0,0,0,0,0,0,0,0,0,0,0,0,0,0,0,0,0,0,0,0,0,0,0,0,0,0,0,0,0,0,0,0,0,0,0,0,0,0,0,0,0,0,0,0,0,0,0,0,0,0,0,0,0,0"/>
                  <o:lock v:ext="edit" verticies="t"/>
                </v:shape>
                <v:shape id="Freeform 83" o:spid="_x0000_s1104" style="position:absolute;left:3556;top:36718;width:301;height:80;visibility:visible;mso-wrap-style:square;v-text-anchor:top" coordsize="59,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P9hMEA&#10;AADdAAAADwAAAGRycy9kb3ducmV2LnhtbERPS4vCMBC+C/6HMMLeNNWDuF2jiLKvk2zrZW9DM31g&#10;MwlJVuu/3wiCt/n4nrPeDqYXF/Khs6xgPstAEFdWd9woOJXv0xWIEJE19pZJwY0CbDfj0Rpzba/8&#10;Q5ciNiKFcMhRQRujy6UMVUsGw8w64sTV1huMCfpGao/XFG56uciypTTYcWpo0dG+pepc/BkF311Z&#10;HI7x0+nX4rf2t4965XSt1Mtk2L2BiDTEp/jh/tJp/nIxh/s36QS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GT/YTBAAAA3QAAAA8AAAAAAAAAAAAAAAAAmAIAAGRycy9kb3du&#10;cmV2LnhtbFBLBQYAAAAABAAEAPUAAACGAwAAAAA=&#10;" path="m59,8r,4l58,14r-2,2l54,16,3,16r-1,l1,14,,12,,8,,3,1,2,2,,3,,54,r1,l56,r,1l58,2r,l58,4r1,2l59,8xe" fillcolor="black" stroked="f">
                  <v:path arrowok="t" o:connecttype="custom" o:connectlocs="30163,3969;30163,5954;29652,6946;28629,7938;27607,7938;1534,7938;1022,7938;511,6946;0,5954;0,3969;0,1488;511,992;1022,0;1534,0;27607,0;28118,0;28629,0;28629,496;29652,992;29652,992;29652,1985;30163,2977;30163,3969" o:connectangles="0,0,0,0,0,0,0,0,0,0,0,0,0,0,0,0,0,0,0,0,0,0,0"/>
                </v:shape>
                <v:shape id="Freeform 84" o:spid="_x0000_s1105" style="position:absolute;left:3968;top:36242;width:731;height:842;visibility:visible;mso-wrap-style:square;v-text-anchor:top" coordsize="139,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PIRMQA&#10;AADdAAAADwAAAGRycy9kb3ducmV2LnhtbERPTWvCQBC9C/0Pywi96cbQSomuIhWx7aHYqAdvQ3ZM&#10;gtnZJbua+O+7hYK3ebzPmS9704gbtb62rGAyTkAQF1bXXCo47DejNxA+IGtsLJOCO3lYLp4Gc8y0&#10;7fiHbnkoRQxhn6GCKgSXSemLigz6sXXEkTvb1mCIsC2lbrGL4aaRaZJMpcGaY0OFjt4rKi751Sg4&#10;nl67l363/dpcd+tvmzfO3T+dUs/DfjUDEagPD/G/+0PH+dM0hb9v4gly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jyETEAAAA3QAAAA8AAAAAAAAAAAAAAAAAmAIAAGRycy9k&#10;b3ducmV2LnhtbFBLBQYAAAAABAAEAPUAAACJAwAAAAA=&#10;" path="m139,77r,19l135,112r-6,15l121,138r-9,10l99,154r-14,5l67,160,51,159,38,155,25,149,17,139,8,129,3,114,1,100,,81,1,63,4,47,9,33,18,22,27,12,40,5,54,1,71,,87,r14,5l113,11r8,9l130,31r5,13l139,60r,17xm117,80r,-14l115,55,112,44r-5,-8l101,27,92,22,82,18,70,17,57,18r-9,4l39,28r-6,8l27,44,24,55,22,66r,13l22,92r2,13l27,116r5,8l38,132r8,6l56,141r12,l82,141r10,-4l101,132r6,-9l112,114r3,-11l117,92r,-12xe" fillcolor="black" stroked="f">
                  <v:path arrowok="t" o:connecttype="custom" o:connectlocs="73025,50483;67771,66785;58840,77828;44656,83612;26793,83612;13134,78354;4203,67836;525,52586;525,33129;4728,17353;14185,6310;28369,526;45706,0;59366,5784;68297,16302;73025,31552;61467,42069;60416,28922;56213,18931;48333,11569;36775,8940;25217,11569;17337,18931;12609,28922;11558,41543;12609,55216;16812,65207;24167,72569;35724,74147;48333,72043;56213,64681;60416,54164;61467,42069" o:connectangles="0,0,0,0,0,0,0,0,0,0,0,0,0,0,0,0,0,0,0,0,0,0,0,0,0,0,0,0,0,0,0,0,0"/>
                  <o:lock v:ext="edit" verticies="t"/>
                </v:shape>
                <v:shape id="Freeform 85" o:spid="_x0000_s1106" style="position:absolute;left:4794;top:36464;width:508;height:620;visibility:visible;mso-wrap-style:square;v-text-anchor:top" coordsize="96,1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E4ecUA&#10;AADdAAAADwAAAGRycy9kb3ducmV2LnhtbERPTWvCQBC9F/wPywi9NRtNUEldRYTQHtpDVTDehuw0&#10;CWZn0+w2pv++Wyh4m8f7nPV2NK0YqHeNZQWzKAZBXFrdcKXgdMyfViCcR9bYWiYFP+Rgu5k8rDHT&#10;9sYfNBx8JUIIuwwV1N53mZSurMmgi2xHHLhP2xv0AfaV1D3eQrhp5TyOF9Jgw6Ghxo72NZXXw7dR&#10;kCaXkvO4SGfL9K1K9u9fL8UZlXqcjrtnEJ5Gfxf/u191mL+YJ/D3TThB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Th5xQAAAN0AAAAPAAAAAAAAAAAAAAAAAJgCAABkcnMv&#10;ZG93bnJldi54bWxQSwUGAAAAAAQABAD1AAAAigMAAAAA&#10;" path="m95,110r1,1l96,112r,1l95,115r-2,l91,115r-3,1l85,116r-3,l80,115r-3,l76,115r-1,l74,113r,l74,112,47,69,21,112r,1l19,113r,2l18,115r-1,l14,115r-2,1l10,116r-4,l3,115r-1,l1,115,,113r,-1l,111r1,-1l34,57,2,6,2,4,1,2,1,1r1,l3,,6,,8,r4,l16,r2,l19,r2,l22,1r1,l23,2r1,l49,43,74,2r,l75,1r,l76,r1,l80,r1,l85,r2,l90,r2,l93,1r2,l95,2r,2l93,6,61,55r34,55xe" fillcolor="black" stroked="f">
                  <v:path arrowok="t" o:connecttype="custom" o:connectlocs="50800,59244;50800,60312;49213,61379;46567,61913;43392,61913;40746,61379;39688,61379;39158,60312;24871,36828;11113,60312;10054,61379;8996,61379;6350,61913;3175,61913;1058,61379;0,60312;0,59244;17992,30423;1058,2135;529,534;1588,0;4233,0;8467,0;10054,0;11642,534;12171,1067;25929,22951;39158,1067;39688,534;40746,0;42863,0;46038,0;48683,0;50271,534;50271,2135;32279,29355" o:connectangles="0,0,0,0,0,0,0,0,0,0,0,0,0,0,0,0,0,0,0,0,0,0,0,0,0,0,0,0,0,0,0,0,0,0,0,0"/>
                </v:shape>
                <v:shape id="Freeform 86" o:spid="_x0000_s1107" style="position:absolute;left:5413;top:36226;width:127;height:858;visibility:visible;mso-wrap-style:square;v-text-anchor:top" coordsize="24,1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lGOMUA&#10;AADdAAAADwAAAGRycy9kb3ducmV2LnhtbERP22rCQBB9L/Qflin0rdlURCR1lV4MiFDEGIqPQ3aa&#10;RLOzIbtN4t93BcG3OZzrLFajaURPnastK3iNYhDEhdU1lwryQ/oyB+E8ssbGMim4kIPV8vFhgYm2&#10;A++pz3wpQgi7BBVU3reJlK6oyKCLbEscuF/bGfQBdqXUHQ4h3DRyEsczabDm0FBhS58VFefszygw&#10;w7HY5+n34Hfr8eNnezrOm6+NUs9P4/sbCE+jv4tv7o0O82eTKVy/CSfI5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uUY4xQAAAN0AAAAPAAAAAAAAAAAAAAAAAJgCAABkcnMv&#10;ZG93bnJldi54bWxQSwUGAAAAAAQABAD1AAAAigMAAAAA&#10;" path="m23,158r-1,l22,159r,l21,161r-2,l17,161r-1,1l12,162r-2,l8,161r-2,l5,161,3,159r,l2,158r,l2,50r,-2l3,47r,l5,46r1,l8,46r2,l12,46r4,l17,46r2,l21,46r1,1l22,47r,1l23,50r,108xm24,13r,6l22,23r-4,1l12,25,6,24,3,23,1,19,,13,1,7,3,3,6,2,13,r6,2l22,3r2,4l24,13xe" fillcolor="black" stroked="f">
                  <v:path arrowok="t" o:connecttype="custom" o:connectlocs="12171,83608;11642,83608;11642,84138;11642,84138;11113,85196;10054,85196;8996,85196;8467,85725;6350,85725;5292,85725;4233,85196;3175,85196;2646,85196;1588,84138;1588,84138;1058,83608;1058,83608;1058,26458;1058,25400;1588,24871;1588,24871;2646,24342;3175,24342;4233,24342;5292,24342;6350,24342;8467,24342;8996,24342;10054,24342;11113,24342;11642,24871;11642,24871;11642,25400;12171,26458;12171,83608;12700,6879;12700,10054;11642,12171;9525,12700;6350,13229;3175,12700;1588,12171;529,10054;0,6879;529,3704;1588,1588;3175,1058;6879,0;10054,1058;11642,1588;12700,3704;12700,6879" o:connectangles="0,0,0,0,0,0,0,0,0,0,0,0,0,0,0,0,0,0,0,0,0,0,0,0,0,0,0,0,0,0,0,0,0,0,0,0,0,0,0,0,0,0,0,0,0,0,0,0,0,0,0,0"/>
                  <o:lock v:ext="edit" verticies="t"/>
                </v:shape>
                <v:shape id="Freeform 87" o:spid="_x0000_s1108" style="position:absolute;left:5683;top:36195;width:524;height:889;visibility:visible;mso-wrap-style:square;v-text-anchor:top" coordsize="99,1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X568UA&#10;AADdAAAADwAAAGRycy9kb3ducmV2LnhtbERPTWvCQBC9C/0PyxR6M5tKGyR1FSkIgSLUNIjeptlp&#10;EszOhuw2Sf+9Kwi9zeN9zmozmVYM1LvGsoLnKAZBXFrdcKWg+NrNlyCcR9bYWiYFf+Rgs36YrTDV&#10;duQDDbmvRAhhl6KC2vsuldKVNRl0ke2IA/dje4M+wL6SuscxhJtWLuI4kQYbDg01dvReU3nJf42C&#10;4+eU71+K3Xl/yuw52S4v39lHrNTT47R9A+Fp8v/iuzvTYX6yeIXbN+EEub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VfnrxQAAAN0AAAAPAAAAAAAAAAAAAAAAAJgCAABkcnMv&#10;ZG93bnJldi54bWxQSwUGAAAAAAQABAD1AAAAigMAAAAA&#10;" path="m99,165r,l98,166r,l97,168r-1,l95,168r-2,1l91,169r-3,l86,168r-1,l83,168r-1,-2l82,166r,-1l81,165r,-15l72,159r-8,6l54,169r-10,1l32,169r-9,-4l16,160r-6,-7l5,144,2,134,,123,,112,,99,2,86,6,76r6,-8l18,60r8,-5l35,52,46,51r9,1l64,55r7,5l80,68,80,4r,l80,2r,l81,1r1,l85,1,86,r4,l92,r3,1l96,1r1,l98,2r,l99,4r,l99,165xm80,89l71,79,64,73,56,69,48,68r-8,1l35,71r-5,4l27,81r-4,6l22,95r-1,7l21,110r,8l22,126r1,7l26,139r3,6l34,149r6,4l48,153r3,l55,151r4,-1l62,148r4,-3l70,142r5,-5l80,132r,-43xe" fillcolor="black" stroked="f">
                  <v:path arrowok="t" o:connecttype="custom" o:connectlocs="52388,86285;51859,86808;50800,87854;49213,88377;46567,88377;44980,87854;43392,86808;43392,86285;42863,78441;33867,86285;23284,88900;12171,86285;5292,80010;1058,70074;0,58569;1058,44973;6350,35560;13758,28762;24342,26670;33867,28762;42334,35560;42334,2092;42334,1046;43392,523;45509,0;48684,0;50800,523;51859,1046;52388,2092;52388,86285;37571,41312;29634,36083;21167,36083;15875,39221;12171,45496;11113,53340;11113,61707;12171,69551;15346,75826;21167,80010;26988,80010;31221,78441;34925,75826;39688,71643;42334,46542" o:connectangles="0,0,0,0,0,0,0,0,0,0,0,0,0,0,0,0,0,0,0,0,0,0,0,0,0,0,0,0,0,0,0,0,0,0,0,0,0,0,0,0,0,0,0,0,0"/>
                  <o:lock v:ext="edit" verticies="t"/>
                </v:shape>
                <v:shape id="Freeform 88" o:spid="_x0000_s1109" style="position:absolute;left:6365;top:36464;width:477;height:620;visibility:visible;mso-wrap-style:square;v-text-anchor:top" coordsize="89,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687cQA&#10;AADdAAAADwAAAGRycy9kb3ducmV2LnhtbERPTWvCQBC9C/0PyxS8iG7MIUh0lTZQLJaCSdv7kJ0m&#10;abKzIbs18d93C4K3ebzP2R0m04kLDa6xrGC9ikAQl1Y3XCn4/HhZbkA4j6yxs0wKruTgsH+Y7TDV&#10;duScLoWvRAhhl6KC2vs+ldKVNRl0K9sTB+7bDgZ9gEMl9YBjCDedjKMokQYbDg019pTVVLbFr1Fg&#10;T022obcvbMtFNh7zn/fT+dkrNX+cnrYgPE3+Lr65X3WYn8QJ/H8TTpD7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uvO3EAAAA3QAAAA8AAAAAAAAAAAAAAAAAmAIAAGRycy9k&#10;b3ducmV2LnhtbFBLBQYAAAAABAAEAPUAAACJAwAAAAA=&#10;" path="m89,114r,1l87,115r-1,2l85,117r-2,1l80,118r-4,l75,117r-2,l73,115r-2,l71,114r,-11l64,110r-9,4l47,118r-10,1l28,119r-6,-2l15,114r-5,-4l5,105,2,99,,93,,86,,77,4,70,7,64r7,-5l21,55,31,52,42,50r12,l69,50r,-9l69,35,68,30,65,25,63,23,60,19,55,18,50,17,44,16r-7,1l31,18r-6,1l21,22r-5,2l14,25r-3,2l9,27r-2,l7,27r-1,l6,25,5,24r,-1l5,22r,-3l5,17r,-3l6,13,7,12,10,9,12,8,17,6,22,4,27,2,33,1,39,r7,l57,1r8,1l73,6r6,5l84,16r2,7l87,32r2,8l89,114xm69,65r-17,l44,65r-7,1l32,67r-5,3l23,72r-1,4l20,80r,4l21,93r4,5l31,103r10,l48,103r6,-4l62,94r7,-7l69,65xe" fillcolor="black" stroked="f">
                  <v:path arrowok="t" o:connecttype="custom" o:connectlocs="47625,59832;46020,60872;44414,61393;40669,61393;39063,60872;37993,59832;37993,53589;29431,59312;19799,61913;11772,60872;5351,57231;1070,51507;0,44744;2140,36419;7492,30696;16588,27054;28896,26014;36923,21331;36388,15608;33712,11966;29431,9365;23545,8324;16588,9365;11237,11446;7492,13007;4816,14047;3746,14047;3211,13007;2676,11966;2676,9885;2676,7284;3746,6243;6421,4162;11772,2081;17659,520;24615,0;34782,1041;42274,5723;46020,11966;47625,20811;36923,33818;23545,33818;17124,34859;12308,37460;10702,41622;11237,48386;16588,53589;25685,53589;33177,48906;36923,33818" o:connectangles="0,0,0,0,0,0,0,0,0,0,0,0,0,0,0,0,0,0,0,0,0,0,0,0,0,0,0,0,0,0,0,0,0,0,0,0,0,0,0,0,0,0,0,0,0,0,0,0,0,0"/>
                  <o:lock v:ext="edit" verticies="t"/>
                </v:shape>
                <v:shape id="Freeform 89" o:spid="_x0000_s1110" style="position:absolute;left:6937;top:36226;width:619;height:858;visibility:visible;mso-wrap-style:square;v-text-anchor:top" coordsize="117,1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OWyMIA&#10;AADdAAAADwAAAGRycy9kb3ducmV2LnhtbERPS2vCQBC+F/wPywjemo2CUdKsIQgFPdbWQ29DdvIy&#10;OxuyWxP/vVso9DYf33OyfDa9uNPoWssK1lEMgri0uuVawdfn++sehPPIGnvLpOBBDvLD4iXDVNuJ&#10;P+h+8bUIIexSVNB4P6RSurIhgy6yA3HgKjsa9AGOtdQjTiHc9HITx4k02HJoaHCgY0Pl7fJjFGyL&#10;aX+zruraqx267vucXKsdKrVazsUbCE+z/xf/uU86zE82O/j9JpwgD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A5bIwgAAAN0AAAAPAAAAAAAAAAAAAAAAAJgCAABkcnMvZG93&#10;bnJldi54bWxQSwUGAAAAAAQABAD1AAAAhwMAAAAA&#10;" path="m109,46r2,l114,48r1,2l115,52r,106l115,158r-1,1l114,159r-2,2l111,161r-1,l108,162r-3,l103,162r-3,-1l98,161r-2,l96,159r-1,l95,158r,l95,63r-56,l39,124r1,9l42,140r4,4l55,146r2,l60,146r1,-2l63,144r1,-1l66,143r1,-1l68,142r,l69,142r,1l69,143r2,1l71,146r,1l71,149r,4l71,156r-2,1l68,158r,1l66,161r-3,l62,162r-2,l56,162r-3,1l51,163r-9,-1l36,161r-5,-3l26,153r-3,-5l21,142r-2,-7l19,126r,-63l4,63,2,62,,61,,58,,55,,52,,51,,50,,48,2,47r,l3,46r1,l19,46r,-26l19,20r,-1l20,18r1,l23,18r1,-2l26,16r3,l31,16r3,l36,18r1,l37,18r2,1l39,20r,l39,46r70,xm117,13r-1,6l115,23r-4,1l105,25,99,24,95,23,93,19r,-6l93,7,95,3,99,2,105,r6,2l115,3r1,4l117,13xm77,46r,xe" fillcolor="black" stroked="f">
                  <v:path arrowok="t" o:connecttype="custom" o:connectlocs="58738,24192;60855,26296;60855,83095;60325,83621;59267,84673;58209,84673;55563,85199;52917,84673;50800,84673;50271,83621;50271,83095;20638,33133;21167,69947;24342,75733;30163,76784;32279,75733;33867,75207;35454,74681;35984,74681;36513,75207;37571,75733;37571,77310;37571,80466;36513,82569;35984,83621;33338,84673;31750,85199;28046,85725;22225,85199;16404,83095;12171,77836;10054,70999;10054,33133;1058,32607;0,30503;0,27348;0,26296;1058,24718;1588,24192;10054,24192;10054,10518;10583,9467;12171,9467;13758,8415;16404,8415;19050,9467;19579,9467;20638,10518;20638,24192;61913,6837;60855,12096;55563,13148;50271,12096;49213,6837;50271,1578;55563,0;60855,1578;61913,6837;40746,24192" o:connectangles="0,0,0,0,0,0,0,0,0,0,0,0,0,0,0,0,0,0,0,0,0,0,0,0,0,0,0,0,0,0,0,0,0,0,0,0,0,0,0,0,0,0,0,0,0,0,0,0,0,0,0,0,0,0,0,0,0,0,0"/>
                  <o:lock v:ext="edit" verticies="t"/>
                </v:shape>
                <v:shape id="Freeform 90" o:spid="_x0000_s1111" style="position:absolute;left:7699;top:36464;width:571;height:620;visibility:visible;mso-wrap-style:square;v-text-anchor:top" coordsize="108,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v0XscA&#10;AADdAAAADwAAAGRycy9kb3ducmV2LnhtbESPT2vCQBDF7wW/wzJCb3VTaYNEVylC/xyK1BgQb0N2&#10;TILZ2TS71fjtnUPB2wzvzXu/WawG16oz9aHxbOB5koAiLr1tuDJQ7N6fZqBCRLbYeiYDVwqwWo4e&#10;FphZf+EtnfNYKQnhkKGBOsYu0zqUNTkME98Ri3b0vcMoa19p2+NFwl2rp0mSaocNS0ONHa1rKk/5&#10;nzNA36nef/yu8+vL4ed1Uxz4M5mxMY/j4W0OKtIQ7+b/6y8r+OlUcOUbGUEv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sb9F7HAAAA3QAAAA8AAAAAAAAAAAAAAAAAmAIAAGRy&#10;cy9kb3ducmV2LnhtbFBLBQYAAAAABAAEAPUAAACMAwAAAAA=&#10;" path="m108,59r,12l105,82r-5,11l94,102r-7,7l77,114r-11,4l52,119,40,118,30,115,20,110r-7,-7l7,96,3,84,,73,,60,,48,3,36,8,25r6,-8l21,9,31,4,42,1,55,,68,1,78,4,88,8r7,8l101,23r4,11l108,45r,14xm87,60r,-9l85,43,83,35,81,29,76,24,71,20,63,17r-8,l46,17r-7,2l34,23r-5,6l25,34r-2,7l21,50r-1,9l21,67r2,9l24,83r4,6l33,94r4,5l45,102r8,l62,102r6,-3l74,96r5,-5l83,84r2,-7l87,68r,-8xe" fillcolor="black" stroked="f">
                  <v:path arrowok="t" o:connecttype="custom" o:connectlocs="57150,36940;52917,48386;46038,56710;34925,61393;21167,61393;10583,57231;3704,49947;0,37980;0,24973;4233,13007;11113,4682;22225,520;35983,520;46567,4162;53446,11966;57150,23412;46038,31217;44979,22372;42863,15088;37571,10406;29104,8845;20638,9885;15346,15088;12171,21331;10583,30696;12171,39541;14817,46305;19579,51507;28046,53068;35983,51507;41804,47345;44979,40061;46038,31217" o:connectangles="0,0,0,0,0,0,0,0,0,0,0,0,0,0,0,0,0,0,0,0,0,0,0,0,0,0,0,0,0,0,0,0,0"/>
                  <o:lock v:ext="edit" verticies="t"/>
                </v:shape>
                <v:shape id="Freeform 91" o:spid="_x0000_s1112" style="position:absolute;left:8429;top:36464;width:492;height:620;visibility:visible;mso-wrap-style:square;v-text-anchor:top" coordsize="94,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BRd8MA&#10;AADdAAAADwAAAGRycy9kb3ducmV2LnhtbERP22rCQBB9F/yHZYS+SN000JBGVxGhWBAKXvB5zE6T&#10;pdnZkF01+vXdguDbHM51ZoveNuJCnTeOFbxNEhDEpdOGKwWH/edrDsIHZI2NY1JwIw+L+XAww0K7&#10;K2/psguViCHsC1RQh9AWUvqyJot+4lriyP24zmKIsKuk7vAaw20j0yTJpEXDsaHGllY1lb+7s1Vg&#10;7Pt6c/R6bPuTyTf3Q/qd7VOlXkb9cgoiUB+e4of7S8f5WfoB/9/EE+T8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LBRd8MAAADdAAAADwAAAAAAAAAAAAAAAACYAgAAZHJzL2Rv&#10;d25yZXYueG1sUEsFBgAAAAAEAAQA9QAAAIgDAAAAAA==&#10;" path="m94,114r,l93,115r,l91,117r-1,l89,117r-3,1l84,118r-3,l79,117r-2,l75,117r,-2l74,115r,-1l74,114r,-64l74,41,73,35,70,30,68,25,65,22,61,19,57,18,51,17r-8,1l36,23r-7,6l20,38r,76l20,114r,1l19,115r,2l17,117r-2,l13,118r-3,l8,118,5,117r-1,l3,117,1,115r-1,l,114r,l,6,,4,,3r1,l3,2r1,l5,2r1,l9,2r2,l14,2r1,l16,2r1,1l17,3r2,1l19,6r,13l27,11,36,4,46,1,54,,65,1r8,2l80,8r5,5l89,19r2,9l94,36r,12l94,114xe" fillcolor="black" stroked="f">
                  <v:path arrowok="t" o:connecttype="custom" o:connectlocs="49213,59814;48689,60339;47119,61388;45025,61913;42407,61913;40313,61388;39266,60339;38742,59814;38742,26234;38219,18364;35601,13117;31936,9969;26701,8920;18848,12068;10471,19938;10471,59814;9947,60339;8900,61388;6806,61913;4188,61913;2094,61388;524,60339;0,59814;0,3148;0,1574;1571,1049;2618,1049;4712,1049;7330,1049;8377,1049;8900,1574;9947,3148;14136,5772;24083,525;34030,525;41883,4197;46595,9969;49213,18889;49213,59814" o:connectangles="0,0,0,0,0,0,0,0,0,0,0,0,0,0,0,0,0,0,0,0,0,0,0,0,0,0,0,0,0,0,0,0,0,0,0,0,0,0,0"/>
                </v:shape>
                <v:shape id="Freeform 92" o:spid="_x0000_s1113" style="position:absolute;left:984;top:38290;width:159;height:826;visibility:visible;mso-wrap-style:square;v-text-anchor:top" coordsize="30,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NtXscA&#10;AADdAAAADwAAAGRycy9kb3ducmV2LnhtbESPQWvCQBCF74X+h2UKvdWNEaVEV5FaISehaUrxNmbH&#10;JJidDdmtxn/fORR6m+G9ee+b1WZ0nbrSEFrPBqaTBBRx5W3LtYHyc//yCipEZIudZzJwpwCb9ePD&#10;CjPrb/xB1yLWSkI4ZGigibHPtA5VQw7DxPfEop394DDKOtTaDniTcNfpNEkW2mHL0tBgT28NVZfi&#10;xxmY3fdf+ffpuM3TXWJ386J8Tw+lMc9P43YJKtIY/81/17kV/MVM+OUbGUGv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GzbV7HAAAA3QAAAA8AAAAAAAAAAAAAAAAAmAIAAGRy&#10;cy9kb3ducmV2LnhtbFBLBQYAAAAABAAEAPUAAACMAwAAAAA=&#10;" path="m30,151r,1l30,154r-1,1l28,155r-2,1l23,156r-4,l14,156r-3,l7,156r-2,l2,155r-1,l,154r,-2l,151,,5,,3,,2,1,1r1,l5,,7,r4,l14,r5,l23,r3,l28,1r1,l30,2r,1l30,5r,146xe" fillcolor="black" stroked="f">
                  <v:path arrowok="t" o:connecttype="custom" o:connectlocs="15875,79904;15875,80433;15875,81492;15346,82021;14817,82021;13758,82550;12171,82550;10054,82550;7408,82550;5821,82550;3704,82550;2646,82550;1058,82021;529,82021;0,81492;0,80433;0,79904;0,2646;0,1588;0,1058;529,529;1058,529;2646,0;3704,0;5821,0;7408,0;10054,0;12171,0;13758,0;14817,529;15346,529;15875,1058;15875,1588;15875,2646;15875,79904" o:connectangles="0,0,0,0,0,0,0,0,0,0,0,0,0,0,0,0,0,0,0,0,0,0,0,0,0,0,0,0,0,0,0,0,0,0,0"/>
                </v:shape>
                <v:shape id="Freeform 93" o:spid="_x0000_s1114" style="position:absolute;left:1254;top:38290;width:746;height:826;visibility:visible;mso-wrap-style:square;v-text-anchor:top" coordsize="140,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vocEA&#10;AADdAAAADwAAAGRycy9kb3ducmV2LnhtbERPS4vCMBC+C/6HMIIX0VQF3e0aRQSlR1cXvI7N9KHN&#10;pDRR6783woK3+fies1i1phJ3alxpWcF4FIEgTq0uOVfwd9wOv0A4j6yxskwKnuRgtex2Fhhr++Bf&#10;uh98LkIIuxgVFN7XsZQuLcigG9maOHCZbQz6AJtc6gYfIdxUchJFM2mw5NBQYE2bgtLr4WYUXE4a&#10;J8jzOpmeBtkuO+9l8p0r1e+16x8Qnlr/Ef+7Ex3mz6ZjeH8TTpD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876HBAAAA3QAAAA8AAAAAAAAAAAAAAAAAmAIAAGRycy9kb3du&#10;cmV2LnhtbFBLBQYAAAAABAAEAPUAAACGAwAAAAA=&#10;" path="m92,150r-2,2l90,154r-1,1l87,156r-3,l80,156r-3,l71,156r-4,l63,156r-3,l57,156r-2,l53,156r-1,-1l51,155r-1,-1l48,152r,-1l48,150,2,12,,8,,5,,3,2,1,3,,7,r3,l16,r5,l25,r2,l30,1r1,l32,2r,1l34,6,72,125r,l109,6r,-1l110,2r1,-1l112,1,115,r2,l121,r5,l131,r4,l137,1r3,1l140,3r,3l140,8r-2,4l92,150xe" fillcolor="black" stroked="f">
                  <v:path arrowok="t" o:connecttype="custom" o:connectlocs="49031,79375;47966,80433;47966,81492;47433,82021;46367,82550;44768,82550;42636,82550;41037,82550;37839,82550;35708,82550;33576,82550;31977,82550;30378,82550;29312,82550;28246,82550;27713,82021;27180,82021;26648,81492;25582,80433;25582,79904;25582,79375;1066,6350;0,4233;0,2646;0,1588;1066,529;1599,0;3731,0;5330,0;8527,0;11192,0;13324,0;14390,0;15989,529;16521,529;17054,1058;17054,1588;18120,3175;38372,66146;38372,66146;58092,3175;58092,2646;58625,1058;59157,529;59690,529;61289,0;62355,0;64487,0;67152,0;69816,0;71948,0;73014,529;74613,1058;74613,1588;74613,3175;74613,4233;73547,6350;49031,79375" o:connectangles="0,0,0,0,0,0,0,0,0,0,0,0,0,0,0,0,0,0,0,0,0,0,0,0,0,0,0,0,0,0,0,0,0,0,0,0,0,0,0,0,0,0,0,0,0,0,0,0,0,0,0,0,0,0,0,0,0,0"/>
                </v:shape>
                <v:shape id="Freeform 94" o:spid="_x0000_s1115" style="position:absolute;left:1968;top:38925;width:191;height:206;visibility:visible;mso-wrap-style:square;v-text-anchor:top" coordsize="35,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8LP8IA&#10;AADdAAAADwAAAGRycy9kb3ducmV2LnhtbERP24rCMBB9F/yHMIIvsqbrgmjXKOIi7oPgbT9gaGbb&#10;YjMpSbTt3xtB8G0O5zqLVWsqcSfnS8sKPscJCOLM6pJzBX+X7ccMhA/IGivLpKAjD6tlv7fAVNuG&#10;T3Q/h1zEEPYpKihCqFMpfVaQQT+2NXHk/q0zGCJ0udQOmxhuKjlJkqk0WHJsKLCmTUHZ9XwzCpJT&#10;Z3ajfL9tMOvk3v0c57PDWqnhoF1/gwjUhrf45f7Vcf70awLPb+IJ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ws/wgAAAN0AAAAPAAAAAAAAAAAAAAAAAJgCAABkcnMvZG93&#10;bnJldi54bWxQSwUGAAAAAAQABAD1AAAAhwMAAAAA&#10;" path="m35,19l34,29r-2,5l27,37r-10,l8,37,3,34,,29,,19,,9,3,4,8,r9,l27,r5,4l34,9r1,10xe" fillcolor="black" stroked="f">
                  <v:path arrowok="t" o:connecttype="custom" o:connectlocs="19050,10598;18506,16176;17417,18965;14696,20638;9253,20638;4354,20638;1633,18965;0,16176;0,10598;0,5020;1633,2231;4354,0;9253,0;14696,0;17417,2231;18506,5020;19050,10598" o:connectangles="0,0,0,0,0,0,0,0,0,0,0,0,0,0,0,0,0"/>
                </v:shape>
                <v:shape id="Freeform 95" o:spid="_x0000_s1116" style="position:absolute;left:2873;top:38290;width:508;height:841;visibility:visible;mso-wrap-style:square;v-text-anchor:top" coordsize="95,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UWKMIA&#10;AADdAAAADwAAAGRycy9kb3ducmV2LnhtbERPTWvDMAy9F/ofjAa9lMXZAqVL45ayEciO60bPIlYT&#10;r7EcYqdJ//08GOymx/tUcZhtJ240eONYwVOSgiCunTbcKPj6LB+3IHxA1tg5JgV38nDYLxcF5tpN&#10;/EG3U2hEDGGfo4I2hD6X0tctWfSJ64kjd3GDxRDh0Eg94BTDbSef03QjLRqODS329NpSfT2NVsE3&#10;ltXbi/FzeR3N+Z2z0afdWqnVw3zcgQg0h3/xn7vScf4my+D3m3iC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1RYowgAAAN0AAAAPAAAAAAAAAAAAAAAAAJgCAABkcnMvZG93&#10;bnJldi54bWxQSwUGAAAAAAQABAD1AAAAhwMAAAAA&#10;" path="m95,113r,11l91,133r-5,8l80,147r-7,5l63,156r-10,2l42,160r-8,-2l28,158r-7,-2l16,155r-5,-3l7,151,4,149,2,147,1,146,,144r,-3l,137r,-2l,134r,-3l,130r1,-1l1,129r1,l4,129r1,l8,130r3,3l16,135r5,2l27,140r7,1l43,141r6,l55,140r5,-3l65,135r4,-4l71,126r2,-5l74,115r-1,-6l70,104,68,99,63,96,58,93,52,89,45,87,38,83,32,81,26,77,20,72,15,69,10,62,6,56,4,49r,-9l4,30,7,23r4,-7l17,9,23,4,32,2,40,,50,r5,l60,r6,1l71,2r4,2l79,6r3,1l84,8r1,1l85,11r1,1l86,12r,1l86,14r,3l86,18r,2l86,22r,2l86,25r-1,2l85,27r-1,l84,28,81,27,79,25,76,24,73,22,68,19,63,18,56,17r-6,l43,17r-5,1l34,20r-3,3l28,25r-2,4l24,34r,4l24,44r3,5l31,54r5,3l40,61r7,3l53,67r7,3l66,73r7,4l79,81r5,5l89,91r3,6l95,104r,9xe" fillcolor="black" stroked="f">
                  <v:path arrowok="t" o:connecttype="custom" o:connectlocs="50800,65207;45987,74147;39036,79931;28341,83086;18181,83086;11229,82035;5882,79931;2139,78354;535,76776;0,74147;0,70991;0,68888;535,67836;1069,67836;2674,67836;5882,69940;11229,72043;18181,74147;26202,74147;32084,72043;36897,68888;39036,63629;39036,57319;36362,52060;31015,48905;24063,45750;17112,42595;10695,37862;5347,32603;2139,25767;2139,15776;5882,8414;12299,2103;21389,0;29411,0;35293,526;40105,2103;43848,3681;45453,4733;45987,6310;45987,6836;45987,8940;45987,10517;45987,12621;45453,14198;44918,14198;43314,14198;40640,12621;36362,9991;29945,8940;22994,8940;18181,10517;14973,13147;12834,17879;12834,23138;16577,28397;21389,32078;28341,35233;35293,38388;42244,42595;47592,47853;50800,54690" o:connectangles="0,0,0,0,0,0,0,0,0,0,0,0,0,0,0,0,0,0,0,0,0,0,0,0,0,0,0,0,0,0,0,0,0,0,0,0,0,0,0,0,0,0,0,0,0,0,0,0,0,0,0,0,0,0,0,0,0,0,0,0,0,0"/>
                </v:shape>
                <v:shape id="Freeform 96" o:spid="_x0000_s1117" style="position:absolute;left:3476;top:38496;width:476;height:635;visibility:visible;mso-wrap-style:square;v-text-anchor:top" coordsize="9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vzjcIA&#10;AADdAAAADwAAAGRycy9kb3ducmV2LnhtbERPTWuDQBC9F/oflink1qypRYp1DSEQ6K1EvXibuhNd&#10;6s4ad5uYf58tFHqbx/ucYrvYUVxo9saxgs06AUHcOW24V9DUh+c3ED4gaxwdk4IbediWjw8F5tpd&#10;+UiXKvQihrDPUcEQwpRL6buBLPq1m4gjd3KzxRDh3Es94zWG21G+JEkmLRqODQNOtB+o+65+rIIs&#10;NXtuv84n85npupGTN23wSq2elt07iEBL+Bf/uT90nJ+lr/D7TTxBln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q/ONwgAAAN0AAAAPAAAAAAAAAAAAAAAAAJgCAABkcnMvZG93&#10;bnJldi54bWxQSwUGAAAAAAQABAD1AAAAhwMAAAAA&#10;" path="m90,113r-1,3l89,116r-1,1l87,117r-3,l82,117r-4,l77,117r-3,l73,116r,l73,113r,-9l66,110r-9,5l48,118r-9,2l30,118r-7,-1l16,115r-5,-4l7,106,4,100,2,94,,86,2,78,4,70,9,64r6,-5l23,56r9,-3l43,51r12,l71,51r,-9l69,36r,-5l67,26,64,22,61,20,57,19,52,16r-7,l39,16r-7,3l26,20r-5,2l18,24r-4,2l11,27r-1,l9,27r,l8,26r,l7,25r,-1l7,21r,-1l7,17r,-2l8,14,9,11r1,-1l14,9,19,6,24,4,29,3,35,1,41,r6,l58,r9,3l74,6r6,5l85,16r3,8l89,31r1,10l90,113xm71,64r-18,l45,65r-6,l34,68r-5,2l25,73r-2,4l21,80r,5l23,94r3,5l32,102r9,2l50,104r6,-4l63,95r8,-7l71,64xe" fillcolor="black" stroked="f">
                  <v:path arrowok="t" o:connecttype="custom" o:connectlocs="47096,61383;46567,61912;44450,61912;41275,61912;39158,61912;38629,61383;38629,55033;30162,60854;20638,63500;12171,61912;5821,58737;2117,52917;0,45508;2117,37042;7937,31221;16933,28046;29104,26987;37571,22225;36513,16404;33867,11642;30162,10054;23813,8467;16933,10054;11113,11642;7408,13758;5292,14287;4763,14287;4233,13758;3704,12700;3704,10583;3704,7937;4763,5821;7408,4763;12700,2117;18521,529;24871,0;35454,1588;42333,5821;46567,12700;47625,21696;37571,33867;23813,34396;17992,35983;13229,38629;11113,42333;12171,49742;16933,53975;26458,55033;33338,50271;37571,33867" o:connectangles="0,0,0,0,0,0,0,0,0,0,0,0,0,0,0,0,0,0,0,0,0,0,0,0,0,0,0,0,0,0,0,0,0,0,0,0,0,0,0,0,0,0,0,0,0,0,0,0,0,0"/>
                  <o:lock v:ext="edit" verticies="t"/>
                </v:shape>
                <v:shape id="Freeform 97" o:spid="_x0000_s1118" style="position:absolute;left:4064;top:38354;width:365;height:777;visibility:visible;mso-wrap-style:square;v-text-anchor:top" coordsize="71,1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p728QA&#10;AADdAAAADwAAAGRycy9kb3ducmV2LnhtbERP22oCMRB9L/QfwhT6UjTrilbWjVIKgkiR1orPw2b2&#10;QjeTuInu+veNUOjbHM518vVgWnGlzjeWFUzGCQjiwuqGKwXH781oAcIHZI2tZVJwIw/r1eNDjpm2&#10;PX/R9RAqEUPYZ6igDsFlUvqiJoN+bB1x5ErbGQwRdpXUHfYx3LQyTZK5NNhwbKjR0XtNxc/hYhQ4&#10;93FMN3t92vUvF3n+7NN9+Zoq9fw0vC1BBBrCv/jPvdVx/nw6g/s38QS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qe9vEAAAA3QAAAA8AAAAAAAAAAAAAAAAAmAIAAGRycy9k&#10;b3ducmV2LnhtbFBLBQYAAAAABAAEAPUAAACJAwAAAAA=&#10;" path="m71,133r,4l70,138r,2l69,142r-1,1l66,143r-2,1l61,144r-2,1l56,145r-2,l51,145r-8,l37,144r-6,-2l27,137r-4,-5l21,126r-2,-8l19,110r,-64l5,46r-3,l1,44r,-2l,38,,36,1,35r,-3l1,31r1,l2,30r1,l5,30r14,l19,4r,-1l19,3,21,1r1,l23,r1,l27,r2,l32,r2,l35,r2,1l38,1r1,2l39,3r,1l39,30r29,l68,30r1,l70,31r,l70,32r1,3l71,36r,2l71,42r-1,2l69,46r-1,l39,46r,60l40,117r3,6l47,128r7,1l58,129r1,-1l61,128r3,-1l65,127r1,-1l68,126r1,l69,126r,l70,127r,l70,128r1,1l71,131r,2xe" fillcolor="black" stroked="f">
                  <v:path arrowok="t" o:connecttype="custom" o:connectlocs="36513,73496;35999,75106;34970,76715;32913,77252;30342,77788;27770,77788;22114,77788;15942,76179;11828,70814;9771,63303;9771,24678;1029,24678;514,22532;0,19313;514,17167;1029,16631;1543,16094;9771,16094;9771,1609;10800,536;11828,0;13885,0;16457,0;17999,0;19542,536;20056,1609;20056,16094;34970,16094;35999,16631;35999,17167;36513,19313;36513,22532;35484,24678;20056,24678;20571,62767;24171,68668;29828,69204;31370,68668;33427,68132;34970,67595;35484,67595;35999,68132;35999,68668;36513,70277" o:connectangles="0,0,0,0,0,0,0,0,0,0,0,0,0,0,0,0,0,0,0,0,0,0,0,0,0,0,0,0,0,0,0,0,0,0,0,0,0,0,0,0,0,0,0,0"/>
                </v:shape>
                <v:shape id="Freeform 98" o:spid="_x0000_s1119" style="position:absolute;left:4572;top:38512;width:492;height:619;visibility:visible;mso-wrap-style:square;v-text-anchor:top" coordsize="94,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tc0h8MA&#10;AADdAAAADwAAAGRycy9kb3ducmV2LnhtbERPTWvCQBC9C/6HZQq96aa2hJK6igTU0lu01Os0O82m&#10;Zmdjdmviv3cFobd5vM+ZLwfbiDN1vnas4GmagCAuna65UvC5X09eQfiArLFxTAou5GG5GI/mmGnX&#10;c0HnXahEDGGfoQITQptJ6UtDFv3UtcSR+3GdxRBhV0ndYR/DbSNnSZJKizXHBoMt5YbK4+7PKnjZ&#10;HPr979f3ideHYrvJ8+FDFkapx4dh9QYi0BD+xXf3u47z0+cUbt/EE+Ti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tc0h8MAAADdAAAADwAAAAAAAAAAAAAAAACYAgAAZHJzL2Rv&#10;d25yZXYueG1sUEsFBgAAAAAEAAQA9QAAAIgDAAAAAA==&#10;" path="m94,112r,2l92,115r,l91,116r-1,l89,116r-3,l84,116r-3,l80,116r-2,l76,116r,-1l75,115r,-1l75,112r,-13l65,108r-8,6l48,117r-10,2l28,117r-8,-2l14,110,9,105,4,98,1,90,,82,,71,,4r,l,3r1,l3,2r1,l5,2,7,r3,l12,r3,2l16,2r1,l19,3r1,l20,4r,l20,68r,9l21,83r1,5l26,93r2,3l32,99r5,1l43,101r8,-1l58,95r7,-5l73,80,73,4r,l74,3r,l75,2r1,l79,2,80,r4,l86,r2,2l90,2r1,l92,3r,l94,4r,l94,112xe" fillcolor="black" stroked="f">
                  <v:path arrowok="t" o:connecttype="custom" o:connectlocs="49213,59312;48166,59832;47119,60352;45025,60352;42407,60352;40836,60352;39789,59832;39266,59312;39266,51507;29842,59312;19895,61913;10471,59832;4712,54629;524,46825;0,36940;0,2081;524,1561;2094,1041;3665,0;6283,0;8377,1041;9947,1561;10471,2081;10471,35379;10994,43183;13612,48386;16753,51507;22512,52548;30365,49426;38219,41622;38219,2081;38742,1561;39789,1041;41883,0;45025,0;47119,1041;48166,1561;49213,2081;49213,58271" o:connectangles="0,0,0,0,0,0,0,0,0,0,0,0,0,0,0,0,0,0,0,0,0,0,0,0,0,0,0,0,0,0,0,0,0,0,0,0,0,0,0"/>
                </v:shape>
                <v:shape id="Freeform 99" o:spid="_x0000_s1120" style="position:absolute;left:5254;top:38496;width:334;height:620;visibility:visible;mso-wrap-style:square;v-text-anchor:top" coordsize="64,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grMMA&#10;AADdAAAADwAAAGRycy9kb3ducmV2LnhtbESPQYvCMBCF78L+hzAL3jRVQaUaxV118arbRY9DMzbF&#10;ZlKaqPXfbwTB2wzvfW/ezJetrcSNGl86VjDoJyCIc6dLLhRkv9veFIQPyBorx6TgQR6Wi4/OHFPt&#10;7ryn2yEUIoawT1GBCaFOpfS5IYu+72riqJ1dYzHEtSmkbvAew20lh0kylhZLjhcM1vRtKL8crjbW&#10;WH8dKRvtfzaPfPpnsrrIzGmlVPezXc1ABGrD2/yidzpy49EEnt/EEe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H/grMMAAADdAAAADwAAAAAAAAAAAAAAAACYAgAAZHJzL2Rv&#10;d25yZXYueG1sUEsFBgAAAAAEAAQA9QAAAIgDAAAAAA==&#10;" path="m64,13r,2l64,17r,2l63,20r,1l63,21r-1,1l61,22r-1,l58,21r-1,l56,21,53,20r-1,l50,19r-3,l43,19r-2,1l39,21r-4,4l32,27r-3,4l25,36r-4,7l21,113r-1,2l20,116r,l19,117r-1,l15,117r-1,l10,117r-2,l7,117r-3,l3,117,2,116r,l,115r,-2l,5r,l2,4r,l3,3r1,l5,3,8,1r2,l13,1r1,2l16,3r2,l18,4r1,l19,5r,l19,21r4,-6l27,11,31,8,35,4,39,3,41,1,45,r3,l50,r2,l53,r3,1l58,1r2,2l62,3r,1l63,4r,1l63,5r,1l64,6r,3l64,10r,3xe" fillcolor="black" stroked="f">
                  <v:path arrowok="t" o:connecttype="custom" o:connectlocs="33338,7938;33338,10054;32817,11113;32296,11642;31254,11642;29692,11113;27608,10583;26045,10054;22399,10054;20315,11113;16669,14288;13023,19050;10939,59796;10418,61384;9897,61913;7814,61913;5209,61913;3646,61913;1563,61913;1042,61384;0,59796;0,2646;1042,2117;2084,1588;4167,529;6772,529;8335,1588;9376,2117;9897,2646;9897,11113;14064,5821;18232,2117;21357,529;25004,0;27087,0;29171,529;31254,1588;32296,2117;32817,2646;32817,3175;33338,4763;33338,6879" o:connectangles="0,0,0,0,0,0,0,0,0,0,0,0,0,0,0,0,0,0,0,0,0,0,0,0,0,0,0,0,0,0,0,0,0,0,0,0,0,0,0,0,0,0"/>
                </v:shape>
                <v:shape id="Freeform 100" o:spid="_x0000_s1121" style="position:absolute;left:5651;top:38496;width:476;height:635;visibility:visible;mso-wrap-style:square;v-text-anchor:top" coordsize="9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5iMMA&#10;AADdAAAADwAAAGRycy9kb3ducmV2LnhtbESPQYvCMBCF78L+hzALe7PpKhSpRhFB8LasevE2NmMb&#10;bCbdJmr33zsHwdsM78173yxWg2/VnfroAhv4znJQxFWwjmsDx8N2PAMVE7LFNjAZ+KcIq+XHaIGl&#10;DQ/+pfs+1UpCOJZooEmpK7WOVUMeYxY6YtEuofeYZO1rbXt8SLhv9STPC+3RsTQ02NGmoeq6v3kD&#10;xdRt+HT+u7ifwh6OuovulKIxX5/Deg4q0ZDe5tf1zgp+MRVc+UZG0M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5iMMAAADdAAAADwAAAAAAAAAAAAAAAACYAgAAZHJzL2Rv&#10;d25yZXYueG1sUEsFBgAAAAAEAAQA9QAAAIgDAAAAAA==&#10;" path="m90,113r,3l89,116r-1,1l87,117r-3,l82,117r-4,l77,117r-3,l73,116r,l73,113r,-9l66,110r-9,5l48,118r-10,2l30,118r-8,-1l16,115r-5,-4l6,106,4,100,2,94,,86,2,78,5,70,9,64r6,-5l22,56,32,53,43,51r13,l70,51r,-9l69,36r,-5l67,26,64,22,61,20,57,19,52,16r-6,l38,16r-6,3l26,20r-5,2l18,24r-3,2l11,27r-1,l9,27r,l8,26r,l6,25r,-1l6,21r,-1l6,17r,-2l8,14,9,11r1,-1l14,9,19,6,24,4,29,3,35,1,41,r6,l58,r9,3l74,6r6,5l85,16r3,8l89,31r1,10l90,113xm70,64r-17,l46,65r-8,l34,68r-5,2l25,73r-3,4l21,80r,5l22,94r4,5l32,102r9,2l50,104r6,-4l63,95r7,-7l70,64xe" fillcolor="black" stroked="f">
                  <v:path arrowok="t" o:connecttype="custom" o:connectlocs="47625,61383;46567,61912;44450,61912;41275,61912;39158,61912;38629,61383;38629,55033;30162,60854;20108,63500;11642,61912;5821,58737;2117,52917;0,45508;2646,37042;7937,31221;16933,28046;29633,26987;37042,22225;36513,16404;33867,11642;30162,10054;24342,8467;16933,10054;11113,11642;7937,13758;5292,14287;4763,14287;4233,13758;3175,12700;3175,10583;3175,7937;4763,5821;7408,4763;12700,2117;18521,529;24871,0;35454,1588;42333,5821;46567,12700;47625,21696;37042,33867;24342,34396;17992,35983;13229,38629;11113,42333;11642,49742;16933,53975;26458,55033;33338,50271;37042,33867" o:connectangles="0,0,0,0,0,0,0,0,0,0,0,0,0,0,0,0,0,0,0,0,0,0,0,0,0,0,0,0,0,0,0,0,0,0,0,0,0,0,0,0,0,0,0,0,0,0,0,0,0,0"/>
                  <o:lock v:ext="edit" verticies="t"/>
                </v:shape>
                <v:shape id="Freeform 101" o:spid="_x0000_s1122" style="position:absolute;left:6223;top:38274;width:619;height:857;visibility:visible;mso-wrap-style:square;v-text-anchor:top" coordsize="118,1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eu5cUA&#10;AADdAAAADwAAAGRycy9kb3ducmV2LnhtbERP32vCMBB+H/g/hBN8GTPVQdVqFBEHgzFENwa+Hc3Z&#10;FptLTWLb/ffLYLC3+/h+3mrTm1q05HxlWcFknIAgzq2uuFDw+fHyNAfhA7LG2jIp+CYPm/XgYYWZ&#10;th0fqT2FQsQQ9hkqKENoMil9XpJBP7YNceQu1hkMEbpCaoddDDe1nCZJKg1WHBtKbGhXUn493Y2C&#10;2+Hc5G9d2n49vvfutptc9/PZXqnRsN8uQQTqw7/4z/2q4/z0eQG/38QT5P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p67lxQAAAN0AAAAPAAAAAAAAAAAAAAAAAJgCAABkcnMv&#10;ZG93bnJldi54bWxQSwUGAAAAAAQABAD1AAAAigMAAAAA&#10;" path="m109,46r3,l114,47r1,2l115,52r,104l115,158r-1,1l114,159r-1,1l112,160r-1,l108,160r-2,l102,160r-1,l98,160r-1,l96,159r,l96,158r,-2l96,62r-57,l39,122r1,11l43,139r3,5l54,145r4,l59,144r2,l64,143r1,l66,142r1,l69,142r,l70,142r,1l70,143r,1l71,145r,2l71,149r,4l70,154r,2l69,158r-2,1l66,159r-2,1l61,160r-2,1l56,161r-2,l51,161r-8,l37,160r-7,-2l27,153r-4,-5l21,142r-2,-8l19,126r,-64l5,62r-3,l1,60r,-2l,54,,52,1,51r,-3l1,47r1,l2,46r1,l5,46r14,l19,20r,-1l19,19r2,-2l22,17r1,-1l24,16r3,l29,16r3,l34,16r1,l37,17r1,l39,19r,l39,20r,26l109,46xm118,12r-1,7l114,21r-2,2l106,25,98,23,96,22,93,19r,-7l93,6,96,3,99,1,106,r6,1l114,3r3,3l118,12xm77,46r,xe" fillcolor="black" stroked="f">
                  <v:path arrowok="t" o:connecttype="custom" o:connectlocs="58765,24493;60339,26090;60339,83063;59814,84660;59290,85193;58240,85193;55617,85193;52993,85193;50895,85193;50370,84660;50370,83063;20463,33012;20987,70816;24136,76673;30432,77206;32006,76673;34105,76141;35154,75608;36203,75608;36728,76141;36728,76673;37253,78271;37253,81465;36728,83063;35154,84660;33580,85193;30956,85725;28333,85725;22562,85725;15741,84128;12068,78803;9969,71349;9969,33012;1049,33012;525,30882;0,27688;525,25558;1049,25025;1574,24493;9969,24493;9969,10117;11018,9052;12068,8519;14167,8519;16790,8519;18364,8519;19938,9052;20463,10117;20463,24493;61913,6389;59814,11182;55617,13311;50370,11714;48796,6389;50370,1597;55617,0;59814,1597;61913,6389;40401,24493" o:connectangles="0,0,0,0,0,0,0,0,0,0,0,0,0,0,0,0,0,0,0,0,0,0,0,0,0,0,0,0,0,0,0,0,0,0,0,0,0,0,0,0,0,0,0,0,0,0,0,0,0,0,0,0,0,0,0,0,0,0,0"/>
                  <o:lock v:ext="edit" verticies="t"/>
                </v:shape>
                <v:shape id="Freeform 102" o:spid="_x0000_s1123" style="position:absolute;left:6985;top:38496;width:571;height:635;visibility:visible;mso-wrap-style:square;v-text-anchor:top" coordsize="108,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PPV8UA&#10;AADdAAAADwAAAGRycy9kb3ducmV2LnhtbESP0WrCQBBF3wv+wzJC3+pGqSKpqxS1UBRatP2AMTsm&#10;odnZJbvG+PfOg9C3Ge6de88sVr1rVEdtrD0bGI8yUMSFtzWXBn5/Pl7moGJCtth4JgM3irBaDp4W&#10;mFt/5QN1x1QqCeGYo4EqpZBrHYuKHMaRD8SinX3rMMnaltq2eJVw1+hJls20w5qlocJA64qKv+PF&#10;GZii3WWlH2/nl30IB/76dptTZ8zzsH9/A5WoT//mx/WnFfzZq/DLNzKCXt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w89XxQAAAN0AAAAPAAAAAAAAAAAAAAAAAJgCAABkcnMv&#10;ZG93bnJldi54bWxQSwUGAAAAAAQABAD1AAAAigMAAAAA&#10;" path="m108,58r,14l104,83r-3,11l95,102r-8,8l77,115r-11,3l53,120,40,118,29,115r-8,-4l13,104,7,95,3,85,1,74,,61,1,48,3,36,7,26r6,-9l22,10,32,5,42,1,55,,69,1,79,4r9,5l96,16r5,8l106,35r2,11l108,58xm87,61r,-9l86,43,84,36,81,30,76,24,70,20,64,17r-10,l47,17r-8,3l33,24r-4,5l26,35r-3,7l22,51r-1,8l21,68r2,9l24,84r4,6l32,95r6,4l45,102r9,l63,102r6,-2l75,96r5,-6l84,85r2,-8l87,69r,-8xe" fillcolor="black" stroked="f">
                  <v:path arrowok="t" o:connecttype="custom" o:connectlocs="57150,38100;53446,49742;46038,58208;34925,62442;21167,62442;11113,58737;3704,50271;529,39158;529,25400;3704,13758;11642,5292;22225,529;36513,529;46567,4763;53446,12700;57150,24342;46038,32279;45508,22754;42863,15875;37042,10583;28575,8996;20638,10583;15346,15346;12171,22225;11113,31221;12171,40746;14817,47625;20108,52387;28575,53975;36513,52917;42333,47625;45508,40746;46038,32279" o:connectangles="0,0,0,0,0,0,0,0,0,0,0,0,0,0,0,0,0,0,0,0,0,0,0,0,0,0,0,0,0,0,0,0,0"/>
                  <o:lock v:ext="edit" verticies="t"/>
                </v:shape>
                <v:shape id="Freeform 103" o:spid="_x0000_s1124" style="position:absolute;left:7715;top:38496;width:492;height:620;visibility:visible;mso-wrap-style:square;v-text-anchor:top" coordsize="93,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oUsUA&#10;AADdAAAADwAAAGRycy9kb3ducmV2LnhtbESPzWrDMBCE74G+g9hCb4ns0CbFiRxMaKH01vw018Xa&#10;WMbWylhqor59VQjktsvMzje73kTbiwuNvnWsIJ9lIIhrp1tuFBz279NXED4ga+wdk4Jf8rApHyZr&#10;LLS78hdddqERKYR9gQpMCEMhpa8NWfQzNxAn7exGiyGtYyP1iNcUbns5z7KFtNhyIhgcaGuo7nY/&#10;NnG/K1O5U7bnjvn4cnqL+fIzKvX0GKsViEAx3M236w+d6i+ec/j/Jo0g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L+hSxQAAAN0AAAAPAAAAAAAAAAAAAAAAAJgCAABkcnMv&#10;ZG93bnJldi54bWxQSwUGAAAAAAQABAD1AAAAigMAAAAA&#10;" path="m93,113r,2l92,116r,l91,117r-1,l88,117r-2,l83,117r-3,l79,117r-3,l75,117r-1,-1l74,116r,-1l74,113r,-62l72,42,71,36,70,30,67,26,64,22,60,20,55,17r-5,l43,19r-8,3l28,29r-9,9l19,113r,2l19,116r-1,l17,117r-1,l14,117r-2,l10,117r-3,l5,117r-2,l2,117,1,116r-1,l,115r,-2l,5r,l,4r1,l1,3r1,l5,3,6,1r2,l11,1r2,2l14,3r2,l17,4r,l17,5r1,l18,20r9,-9l35,5,45,1,54,,65,1r7,3l80,8r5,6l88,20r3,9l92,37r1,11l93,113xe" fillcolor="black" stroked="f">
                  <v:path arrowok="t" o:connecttype="custom" o:connectlocs="49213,60855;48684,61384;47625,61913;45509,61913;42334,61913;40217,61913;39159,61384;39159,60855;39159,26988;37571,19050;35455,13758;31750,10583;26459,8996;18521,11642;10054,20108;10054,60855;9525,61384;8467,61913;6350,61913;3704,61913;1588,61913;529,61384;0,60855;0,2646;0,2117;529,1588;2646,1588;4233,529;6879,1588;8467,1588;8996,2117;9525,2646;14288,5821;23813,529;34396,529;42334,4233;46567,10583;48684,19579;49213,59796" o:connectangles="0,0,0,0,0,0,0,0,0,0,0,0,0,0,0,0,0,0,0,0,0,0,0,0,0,0,0,0,0,0,0,0,0,0,0,0,0,0,0"/>
                </v:shape>
                <v:shape id="Freeform 104" o:spid="_x0000_s1125" style="position:absolute;left:1301;top:1143;width:794;height:1143;visibility:visible;mso-wrap-style:square;v-text-anchor:top" coordsize="152,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T9gsMA&#10;AADdAAAADwAAAGRycy9kb3ducmV2LnhtbERP32vCMBB+H/g/hBvsbU1bREZnLFMmbL5NBV+P5NZU&#10;m0tpMlv/+0UY7O0+vp+3rCfXiSsNofWsoMhyEMTam5YbBcfD9vkFRIjIBjvPpOBGAerV7GGJlfEj&#10;f9F1HxuRQjhUqMDG2FdSBm3JYch8T5y4bz84jAkOjTQDjincdbLM84V02HJqsNjTxpK+7H+cAt10&#10;289zebrp9dSPttzlxXz9rtTT4/T2CiLSFP/Ff+4Pk+Yv5iXcv0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FT9gsMAAADdAAAADwAAAAAAAAAAAAAAAACYAgAAZHJzL2Rv&#10;d25yZXYueG1sUEsFBgAAAAAEAAQA9QAAAIgDAAAAAA==&#10;" path="m152,179r,4l152,186r,3l152,191r-1,1l151,195r-1,1l149,197r-3,3l141,202r-5,3l129,208r-8,3l112,212r-9,1l92,215,71,213,54,207,38,200,24,187,13,174,6,155,1,135,,110,1,84,7,63,14,43,27,29,40,15,56,8,75,2,96,r8,l113,2r7,1l128,5r6,3l140,10r5,4l147,16r2,2l150,19r1,2l151,22r1,3l152,29r,2l152,36r,5l152,43r-1,4l151,50r-1,1l149,52r-2,1l146,53r-2,l140,51r-4,-3l130,45r-6,-4l117,38r-9,-2l97,35,86,36,75,41r-9,5l59,54,53,64,49,78,45,91r,16l45,125r4,14l53,152r7,10l67,169r9,5l87,178r11,1l109,178r9,-2l125,173r6,-3l137,167r4,-3l145,162r2,l149,162r1,l151,163r,2l152,167r,3l152,174r,5xe" fillcolor="black" stroked="f">
                  <v:path arrowok="t" o:connecttype="custom" o:connectlocs="79375,97288;79375,100478;78853,102073;78331,104199;76242,106326;71020,108984;63187,112173;53787,113237;37076,113237;19844,106326;6789,92503;522,71770;522,44657;7311,22860;20888,7974;39165,1063;54309,0;62664,1595;69975,4253;75720,7443;77808,9569;78853,11164;79375,13291;79375,16480;79375,21797;78853,24987;78331,27113;76764,28176;75197,28176;71020,25518;64753,21797;56398,19139;44910,19139;34465,24455;27677,34024;23499,48378;23499,66453;27677,80807;34988,89845;45432,94630;56920,94630;65275,91972;71542,88782;75720,86124;77808,86124;78853,86655;79375,88782;79375,92503" o:connectangles="0,0,0,0,0,0,0,0,0,0,0,0,0,0,0,0,0,0,0,0,0,0,0,0,0,0,0,0,0,0,0,0,0,0,0,0,0,0,0,0,0,0,0,0,0,0,0,0"/>
                </v:shape>
                <v:shape id="Freeform 105" o:spid="_x0000_s1126" style="position:absolute;left:2206;top:1428;width:810;height:858;visibility:visible;mso-wrap-style:square;v-text-anchor:top" coordsize="154,1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TWKsQA&#10;AADdAAAADwAAAGRycy9kb3ducmV2LnhtbERPS2vCQBC+C/6HZYTedGOroY3ZiK0IrSfrA+ptyI5J&#10;MDubZrea/vtuQfA2H99z0nlnanGh1lWWFYxHEQji3OqKCwX73Wr4DMJ5ZI21ZVLwSw7mWb+XYqLt&#10;lT/psvWFCCHsElRQet8kUrq8JINuZBviwJ1sa9AH2BZSt3gN4aaWj1EUS4MVh4YSG3orKT9vf4yC&#10;w/KDD1Pkl+XXdBNH9es3muNaqYdBt5iB8NT5u/jmftdhfjx5gv9vwgk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01irEAAAA3QAAAA8AAAAAAAAAAAAAAAAAmAIAAGRycy9k&#10;b3ducmV2LnhtbFBLBQYAAAAABAAEAPUAAACJAwAAAAA=&#10;" path="m154,79r-1,19l149,112r-6,15l134,138r-11,11l110,155r-16,5l75,162,57,160,42,157,28,150,18,141,10,130,5,116,1,100,,83,1,64,5,48,11,35,20,22,31,13,44,6,59,1,79,,97,1r15,4l126,11r9,10l144,31r5,15l153,61r1,18xm112,82r,-12l110,62r-2,-9l105,46r-5,-6l94,36,86,32r-8,l69,32r-7,4l55,40r-5,5l47,52r-3,9l42,69r,11l42,91r1,9l46,109r3,7l53,121r7,5l66,128r10,2l85,128r7,-2l99,122r4,-6l107,110r3,-9l112,91r,-9xe" fillcolor="black" stroked="f">
                  <v:path arrowok="t" o:connecttype="custom" o:connectlocs="80437,51858;75180,67204;64665,78846;49419,84667;29967,84667;14721,79375;5257,68792;526,52917;526,33867;5783,18521;16298,6879;31018,529;50996,529;66242,5821;75706,16404;80437,32279;58882,43392;57831,32808;55202,24342;49419,19050;41007,16933;32595,19050;26287,23813;23132,32279;22081,42333;22607,52917;25761,61383;31544,66675;39956,68792;48368,66675;54151,61383;57831,53446;58882,43392" o:connectangles="0,0,0,0,0,0,0,0,0,0,0,0,0,0,0,0,0,0,0,0,0,0,0,0,0,0,0,0,0,0,0,0,0"/>
                  <o:lock v:ext="edit" verticies="t"/>
                </v:shape>
                <v:shape id="Freeform 106" o:spid="_x0000_s1127" style="position:absolute;left:3190;top:1428;width:1207;height:842;visibility:visible;mso-wrap-style:square;v-text-anchor:top" coordsize="228,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XlcQA&#10;AADdAAAADwAAAGRycy9kb3ducmV2LnhtbERPS2vCQBC+F/oflil4KXVTDVKjq1RR8BDBF56H7DQJ&#10;zc6G7JrEf+8Khd7m43vOfNmbSrTUuNKygs9hBII4s7rkXMHlvP34AuE8ssbKMim4k4Pl4vVljom2&#10;HR+pPflchBB2CSoovK8TKV1WkEE3tDVx4H5sY9AH2ORSN9iFcFPJURRNpMGSQ0OBNa0Lyn5PN6Pg&#10;UG2ydNzG77tj2tl0uhpdy/1VqcFb/z0D4an3/+I/906H+ZM4huc34QS5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v4F5XEAAAA3QAAAA8AAAAAAAAAAAAAAAAAmAIAAGRycy9k&#10;b3ducmV2LnhtbFBLBQYAAAAABAAEAPUAAACJAwAAAAA=&#10;" path="m228,152r,2l226,155r-1,2l224,157r-3,1l218,158r-5,1l208,159r-6,l198,158r-4,l192,157r-3,l188,155r,-1l187,152r,-84l187,61r-1,-7l184,48r-2,-3l178,40r-3,-3l171,36r-6,-1l157,36r-7,5l143,47r-9,10l134,152r,2l133,155r-1,2l130,157r-2,1l124,158r-5,1l114,159r-6,l104,158r-3,l98,157r-2,l95,155r,-1l93,152r,-84l93,61,92,54,91,48,88,45,86,40,81,37,77,36,71,35r-7,1l56,41r-7,6l40,57r,95l40,154r-1,1l38,157r-1,l34,158r-3,l26,159r-5,l15,159r-4,-1l7,158,5,157r-3,l1,155,,154r,-2l,9,,8,1,6,2,5,3,4r3,l10,4,13,3r4,l22,3r4,1l29,4r2,l33,5r1,1l34,8r,1l34,26,47,14,58,6,70,1,83,r8,l98,1r8,3l112,8r5,3l120,15r4,5l128,26r6,-6l140,15r6,-5l152,6r7,-2l165,1,171,r6,l191,1r9,4l210,10r6,7l221,27r4,10l228,48r,13l228,152xe" fillcolor="black" stroked="f">
                  <v:path arrowok="t" o:connecttype="custom" o:connectlocs="120650,81492;119062,83080;116946,83609;112712,84138;106892,84138;102658,83609;100013,83080;99483,81492;98954,35984;98425,28575;96308,23813;92604,19579;87313,18521;79375,21696;70908,30163;70908,81492;69850,83080;67733,83609;62971,84138;57150,84138;53446,83609;50800,83080;50271,81492;49213,35984;48683,28575;46567,23813;42863,19579;37571,18521;29633,21696;21167,30163;21167,81492;20108,83080;17992,83609;13758,84138;7937,84138;3704,83609;1058,83080;0,81492;0,4763;529,3175;1588,2117;5292,2117;8996,1588;13758,2117;16404,2117;17992,3175;17992,4763;24871,7408;37042,529;48154,0;56092,2117;61912,5821;65617,10583;70908,10583;77258,5292;84138,2117;90488,0;101071,529;111125,5292;116946,14288;120650,25400;120650,80434" o:connectangles="0,0,0,0,0,0,0,0,0,0,0,0,0,0,0,0,0,0,0,0,0,0,0,0,0,0,0,0,0,0,0,0,0,0,0,0,0,0,0,0,0,0,0,0,0,0,0,0,0,0,0,0,0,0,0,0,0,0,0,0,0,0"/>
                </v:shape>
                <v:shape id="Freeform 107" o:spid="_x0000_s1128" style="position:absolute;left:4603;top:1428;width:762;height:1143;visibility:visible;mso-wrap-style:square;v-text-anchor:top" coordsize="143,2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I2WMMA&#10;AADdAAAADwAAAGRycy9kb3ducmV2LnhtbERPS27CMBDdV+odrKnUTVWcIqA0xKCKj9RtgQMM8TQJ&#10;iccmdsHcHiNV6m6e3neKRTSdOFPvG8sK3gYZCOLS6oYrBfvd5nUKwgdkjZ1lUnAlD4v540OBubYX&#10;/qbzNlQihbDPUUEdgsul9GVNBv3AOuLE/djeYEiwr6Tu8ZLCTSeHWTaRBhtODTU6WtZUtttfo8At&#10;aUwuHtpTfInvm+Hp+LH2K6Wen+LnDESgGP7Ff+4vneZPRmO4f5NOkPM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dI2WMMAAADdAAAADwAAAAAAAAAAAAAAAACYAgAAZHJzL2Rv&#10;d25yZXYueG1sUEsFBgAAAAAEAAQA9QAAAIgDAAAAAA==&#10;" path="m143,79r,19l139,114r-5,13l127,139r-7,10l109,155r-13,5l82,162r-7,l69,160r-5,-1l59,157r-5,-3l49,150r-4,-3l40,142r,68l40,211r,1l38,213r-2,2l33,215r-3,1l25,216r-5,l14,216r-4,l6,215r-2,l1,213,,212r,-1l,210,,9,,8,,6,1,5,3,4r2,l9,4,13,3r3,l21,3r4,1l29,4r1,l32,5r1,1l33,8r,1l33,26r7,-6l46,15r6,-5l58,6,64,4,72,1,78,r7,l100,1r12,5l122,14r9,10l137,35r4,13l143,63r,16xm101,82r,-9l100,64,99,56,95,49,93,43,86,38,82,35r-8,l69,35r-4,1l62,37r-4,3l53,43r-4,4l45,52r-5,6l40,105r8,10l57,121r7,5l73,127r7,-1l85,123r6,-5l95,112r3,-6l100,98r1,-8l101,82xe" fillcolor="black" stroked="f">
                  <v:path arrowok="t" o:connecttype="custom" o:connectlocs="76200,51858;71404,67204;63944,78846;51155,84667;39965,85725;34103,84138;28775,81492;23979,77788;21315,111125;21315,112183;19183,113771;15986,114300;10657,114300;5329,114300;2131,113771;0,112183;0,111125;0,4233;533,2646;2664,2117;6927,1588;11190,1588;15453,2117;17052,2646;17585,4233;17585,13758;24512,7937;30906,3175;38366,529;45294,0;59681,3175;69806,12700;75134,25400;76200,41804;53820,38629;52754,29633;49557,22754;43695,18521;36768,18521;33038,19579;28242,22754;23979,27517;21315,55562;30373,64029;38899,67204;45294,65087;50622,59267;53287,51858;53820,43392" o:connectangles="0,0,0,0,0,0,0,0,0,0,0,0,0,0,0,0,0,0,0,0,0,0,0,0,0,0,0,0,0,0,0,0,0,0,0,0,0,0,0,0,0,0,0,0,0,0,0,0,0"/>
                  <o:lock v:ext="edit" verticies="t"/>
                </v:shape>
                <v:shape id="Freeform 108" o:spid="_x0000_s1129" style="position:absolute;left:5492;top:1428;width:683;height:858;visibility:visible;mso-wrap-style:square;v-text-anchor:top" coordsize="130,1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b6D8AA&#10;AADdAAAADwAAAGRycy9kb3ducmV2LnhtbERP24rCMBB9F/yHMMK+aaosxe0aRRbE9Um8fMDQjG0w&#10;mZQmW9u/3wiCb3M411ltemdFR20wnhXMZxkI4tJrw5WC62U3XYIIEVmj9UwKBgqwWY9HKyy0f/CJ&#10;unOsRArhUKCCOsamkDKUNTkMM98QJ+7mW4cxwbaSusVHCndWLrIslw4Np4YaG/qpqbyf/5wCefoy&#10;B9sN+3BEu93TfQiDMUp9TPrtN4hIfXyLX+5fnebnnzk8v0knyP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kb6D8AAAADdAAAADwAAAAAAAAAAAAAAAACYAgAAZHJzL2Rvd25y&#10;ZXYueG1sUEsFBgAAAAAEAAQA9QAAAIUDAAAAAA==&#10;" path="m130,153r,2l128,157r-1,1l123,158r-4,1l113,159r-6,l102,158r-3,l98,157r-1,-2l97,153r,-11l87,150r-11,7l65,160r-14,2l40,160r-9,-2l22,155r-9,-6l7,143,3,136,,126,,115,,102,5,94,10,84r8,-6l29,73,43,69,58,67r18,l91,67r,-9l90,51,88,46,87,41,85,37,81,35,76,32,70,31r-6,l54,31r-9,2l38,35r-6,3l26,41r-5,2l17,45r-2,1l12,45r-1,l10,43,8,41r,-3l7,36r,-4l7,29r,-4l8,21r,-2l11,16r2,-2l19,11,24,8,32,5,39,4,48,1,58,r8,l82,,96,4r11,4l116,14r6,7l127,31r2,11l130,57r,96xm91,91r-16,l66,91r-7,2l51,95r-4,3l43,100r-3,5l39,109r,5l39,122r5,6l50,132r10,1l69,132r7,-4l83,123r8,-7l91,91xe" fillcolor="black" stroked="f">
                  <v:path arrowok="t" o:connecttype="custom" o:connectlocs="68263,82021;66688,83608;62487,84138;56186,84138;51985,83608;50935,82021;50935,75142;39908,83079;26780,85725;16278,83608;6826,78846;1575,71967;0,60854;2626,49742;9452,41275;22579,36513;39908,35454;47784,30692;46209,24342;44634,19579;39908,16933;33606,16404;23630,17463;16803,20108;11027,22754;7877,24342;5776,23813;4201,21696;3676,19050;3676,15346;4201,11113;5776,8467;9977,5821;16803,2646;25205,529;34657,0;50410,2117;60912,7408;66688,16404;68263,30162;47784,48154;34657,48154;26780,50271;22579,52917;20479,57679;20479,64558;26255,69850;36232,69850;43583,65087;47784,48154" o:connectangles="0,0,0,0,0,0,0,0,0,0,0,0,0,0,0,0,0,0,0,0,0,0,0,0,0,0,0,0,0,0,0,0,0,0,0,0,0,0,0,0,0,0,0,0,0,0,0,0,0,0"/>
                  <o:lock v:ext="edit" verticies="t"/>
                </v:shape>
                <v:shape id="Freeform 109" o:spid="_x0000_s1130" style="position:absolute;left:6397;top:1428;width:476;height:842;visibility:visible;mso-wrap-style:square;v-text-anchor:top" coordsize="91,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cIPMUA&#10;AADdAAAADwAAAGRycy9kb3ducmV2LnhtbERPS2vCQBC+C/0PyxR6Ed20FZXoKqmltHgI+AKPY3bM&#10;hmZnQ3ar6b/vFgRv8/E9Z77sbC0u1PrKsYLnYQKCuHC64lLBfvcxmILwAVlj7ZgU/JKH5eKhN8dU&#10;uytv6LINpYgh7FNUYEJoUil9YciiH7qGOHJn11oMEbal1C1eY7it5UuSjKXFimODwYZWhorv7Y9V&#10;cMqzPn+uffZ+MHIVjq9503/LlXp67LIZiEBduItv7i8d549HE/j/Jp4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pwg8xQAAAN0AAAAPAAAAAAAAAAAAAAAAAJgCAABkcnMv&#10;ZG93bnJldi54bWxQSwUGAAAAAAQABAD1AAAAigMAAAAA&#10;" path="m91,22r,7l91,32r,4l90,38r,2l89,41r-2,l86,42,85,41r-3,l81,41,79,40r-1,l75,38r-2,l69,38r-3,l63,40r-4,1l55,43r-3,4l48,51r-4,6l39,63r,89l39,154r,1l38,157r-2,l33,158r-4,l25,159r-5,l13,159r-3,-1l6,158,4,157r-3,l,155r,-1l,152,,9,,8,,6,1,5,4,4r1,l9,4,12,3r5,l22,3r4,1l28,4r3,l32,5r1,1l33,8r1,1l34,27r5,-7l44,14,49,9,54,5,58,3,63,1,68,r3,l74,r2,l79,r2,1l84,1r2,2l87,3r2,1l90,5r,l90,6r1,3l91,10r,4l91,17r,5xe" fillcolor="black" stroked="f">
                  <v:path arrowok="t" o:connecttype="custom" o:connectlocs="47625,15346;47625,19050;47102,21167;45532,21696;44485,21696;42391,21696;40821,21167;38205,20108;34541,20108;30878,21696;27214,24871;23027,30163;20411,80434;20411,82021;18841,83080;15177,83609;10467,84138;5234,83609;2093,83080;0,82021;0,80434;0,4233;523,2646;2617,2117;6280,1588;11514,1588;14654,2117;16747,2646;17271,4233;17794,14288;23027,7408;28261,2646;32971,529;37158,0;39775,0;42391,529;45008,1588;46578,2117;47102,2646;47625,4763;47625,7408;47625,11642" o:connectangles="0,0,0,0,0,0,0,0,0,0,0,0,0,0,0,0,0,0,0,0,0,0,0,0,0,0,0,0,0,0,0,0,0,0,0,0,0,0,0,0,0,0"/>
                </v:shape>
                <v:shape id="Freeform 110" o:spid="_x0000_s1131" style="position:absolute;left:6921;top:1238;width:540;height:1048;visibility:visible;mso-wrap-style:square;v-text-anchor:top" coordsize="101,1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GMcA&#10;AADdAAAADwAAAGRycy9kb3ducmV2LnhtbESPQUvDQBCF74L/YRmhF7Ebi9QSuy3BtjQXBas/YMyO&#10;STA7G7Lbbuqv7xwK3t4wb755b7keXadONITWs4HHaQaKuPK25drA1+fuYQEqRGSLnWcycKYA69Xt&#10;zRJz6xN/0OkQayUQDjkaaGLsc61D1ZDDMPU9sex+/OAwyjjU2g6YBO46PcuyuXbYsnxosKfXhqrf&#10;w9EJJRWbzX1Z/u2372/P34si7ccyGTO5G4sXUJHG+G++XpdW4s+fJK60EQl6d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fvnxjHAAAA3QAAAA8AAAAAAAAAAAAAAAAAmAIAAGRy&#10;cy9kb3ducmV2LnhtbFBLBQYAAAAABAAEAPUAAACMAwAAAAA=&#10;" path="m101,172r,6l99,183r,4l97,188r-1,1l93,191r-2,1l87,193r-4,1l79,194r-5,l70,196,59,194,49,192r-9,-4l34,182r-5,-6l26,166,23,156r,-12l23,70,6,70r-3,l1,66,,63,,54,,50,,47,1,43r,-1l2,39r1,l5,38r1,l23,38,23,6r,-1l24,3,26,2,27,1,29,r4,l38,r5,l49,r4,l56,r3,1l61,2r2,1l63,5r1,1l64,38r31,l96,38r1,1l98,39r1,3l99,43r2,4l101,50r,4l101,63r-2,3l97,70r-2,l64,70r,68l64,149r3,6l71,160r9,1l83,161r3,l88,160r3,l92,159r1,l95,157r1,l97,157r1,2l99,159r,1l99,162r2,3l101,168r,4xe" fillcolor="black" stroked="f">
                  <v:path arrowok="t" o:connecttype="custom" o:connectlocs="53975,95153;52906,99964;51303,101033;48631,102637;44356,103706;39546,103706;31530,103706;21376,100498;15498,94084;12291,83392;12291,37420;1603,37420;0,33678;0,26728;534,22986;1069,20848;2672,20314;12291,20314;12291,2673;13895,1069;15498,0;20307,0;26186,0;29927,0;32599,1069;33668,2673;34202,20314;51303,20314;52372,20848;52906,22986;53975,26728;53975,33678;51837,37420;34202,37420;34202,79650;37943,85531;44356,86065;47028,85531;49165,84996;50769,83927;51837,83927;52906,84996;52906,86600;53975,89807" o:connectangles="0,0,0,0,0,0,0,0,0,0,0,0,0,0,0,0,0,0,0,0,0,0,0,0,0,0,0,0,0,0,0,0,0,0,0,0,0,0,0,0,0,0,0,0"/>
                </v:shape>
                <v:shape id="Freeform 111" o:spid="_x0000_s1132" style="position:absolute;left:7620;top:1428;width:1206;height:842;visibility:visible;mso-wrap-style:square;v-text-anchor:top" coordsize="228,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m4C8UA&#10;AADdAAAADwAAAGRycy9kb3ducmV2LnhtbERPS2vCQBC+F/oflil4KWZTK9JEV6mi4CFCfeB5yE6T&#10;0OxsyK5J+u9dodDbfHzPWawGU4uOWldZVvAWxSCIc6srLhRczrvxBwjnkTXWlknBLzlYLZ+fFphq&#10;2/ORupMvRAhhl6KC0vsmldLlJRl0kW2IA/dtW4M+wLaQusU+hJtaTuJ4Jg1WHBpKbGhTUv5zuhkF&#10;X/U2z9676ev+mPU2S9aTa3W4KjV6GT7nIDwN/l/8597rMH82TeDxTThB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bgLxQAAAN0AAAAPAAAAAAAAAAAAAAAAAJgCAABkcnMv&#10;ZG93bnJldi54bWxQSwUGAAAAAAQABAD1AAAAigMAAAAA&#10;" path="m228,152r,2l227,155r-1,2l223,157r-2,1l217,158r-4,1l208,159r-6,l197,158r-2,l191,157r-1,l189,155r-2,-1l187,152r,-84l187,61r-1,-7l185,48r-2,-3l179,40r-4,-3l170,36r-5,-1l158,36r-7,5l143,47r-9,10l134,152r,2l133,155r-1,2l130,157r-3,1l123,158r-3,1l114,159r-5,l105,158r-4,l98,157r-2,l95,155r-1,-1l94,152r,-84l94,61,93,54,91,48,89,45,85,40,82,37,77,36,72,35r-8,1l57,41r-7,6l41,57r,95l41,154r-1,1l38,157r-2,l33,158r-3,l26,159r-6,l15,159r-4,-1l8,158,4,157r-1,l1,155,,154r,-2l,9,,8,1,6,3,5,4,4r2,l9,4,13,3r4,l22,3r4,1l30,4r1,l33,5r,1l35,8r,1l35,26,47,14,58,6,70,1,83,r8,l99,1r7,3l111,8r6,3l121,15r4,5l128,26r6,-6l141,15r6,-5l153,6r6,-2l164,1,170,r6,l190,1r11,4l210,10r7,7l222,27r4,10l227,48r1,13l228,152xe" fillcolor="black" stroked="f">
                  <v:path arrowok="t" o:connecttype="custom" o:connectlocs="120650,81492;119592,83080;116946,83609;112712,84138;106892,84138;103187,83609;100542,83080;98954,81492;98954,35984;98425,28575;96838,23813;92604,19579;87313,18521;79904,21696;70908,30163;70908,81492;69850,83080;67204,83609;63500,84138;57679,84138;53446,83609;50800,83080;49742,81492;49742,35984;49213,28575;47096,23813;43392,19579;38100,18521;30162,21696;21696,30163;21696,81492;20108,83080;17463,83609;13758,84138;7937,84138;4233,83609;1588,83080;0,81492;0,4763;529,3175;2117,2117;4763,2117;8996,1588;13758,2117;16404,2117;17463,3175;18521,4763;24871,7408;37042,529;48154,0;56092,2117;61912,5821;66146,10583;70908,10583;77788,5292;84138,2117;89958,0;100542,529;111125,5292;117475,14288;120121,25400;120650,80434" o:connectangles="0,0,0,0,0,0,0,0,0,0,0,0,0,0,0,0,0,0,0,0,0,0,0,0,0,0,0,0,0,0,0,0,0,0,0,0,0,0,0,0,0,0,0,0,0,0,0,0,0,0,0,0,0,0,0,0,0,0,0,0,0,0"/>
                </v:shape>
                <v:shape id="Freeform 112" o:spid="_x0000_s1133" style="position:absolute;left:8985;top:1428;width:746;height:858;visibility:visible;mso-wrap-style:square;v-text-anchor:top" coordsize="142,1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wZ28YA&#10;AADdAAAADwAAAGRycy9kb3ducmV2LnhtbESPT2vCQBDF74V+h2UKvdWNlopGVymCovRS/4Aeh+yY&#10;hGZnw+4a47fvHAq9zfDevPeb+bJ3jeooxNqzgeEgA0VceFtzaeB0XL9NQMWEbLHxTAYeFGG5eH6a&#10;Y279nffUHVKpJIRjjgaqlNpc61hU5DAOfEss2tUHh0nWUGob8C7hrtGjLBtrhzVLQ4UtrSoqfg43&#10;Z2DjAw23Z9pdvqfv62732By/upExry/95wxUoj79m/+ut1bwxx/CL9/ICHr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pwZ28YAAADdAAAADwAAAAAAAAAAAAAAAACYAgAAZHJz&#10;L2Rvd25yZXYueG1sUEsFBgAAAAAEAAQA9QAAAIsDAAAAAA==&#10;" path="m142,77r-2,6l138,88r-4,2l129,91r-87,l42,100r1,7l47,115r3,6l55,125r8,3l70,131r11,l91,131r9,-1l107,128r6,-2l118,125r5,-2l127,121r2,l130,121r2,1l133,122r,1l134,126r,2l134,131r,3l134,138r,3l134,143r,1l133,147r,1l132,149r-2,1l129,152r-3,1l121,155r-8,2l106,159r-9,1l87,162r-10,l59,160,43,157,29,150r-9,-8l11,132,5,117,1,101,,83,1,64,6,48,11,33,20,22r9,-9l43,5,57,1,74,,91,1r14,4l116,11r10,9l133,30r4,12l140,56r2,14l142,77xm102,66l101,49,95,38,86,30,73,29r-8,l59,31r-5,4l49,40r-2,5l44,51r-2,7l42,66r60,xe" fillcolor="black" stroked="f">
                  <v:path arrowok="t" o:connecttype="custom" o:connectlocs="73562,43921;70409,47625;22069,48154;22594,56621;26272,64029;33103,67733;42561,69321;52544,68792;59375,66675;64630,65087;67782,64029;69359,64558;69884,65087;70409,67733;70409,70908;70409,74613;70409,76200;69884,78317;68308,79375;66206,80963;59375,83079;50968,84667;40459,85725;22594,83079;10509,75142;2627,61912;0,43921;3153,25400;10509,11642;22594,2646;38883,0;55172,2646;66206,10583;71986,22225;74613,37042;53595,34925;49917,20108;38357,15346;31001,16404;25747,21167;23120,26987;22069,34925" o:connectangles="0,0,0,0,0,0,0,0,0,0,0,0,0,0,0,0,0,0,0,0,0,0,0,0,0,0,0,0,0,0,0,0,0,0,0,0,0,0,0,0,0,0"/>
                  <o:lock v:ext="edit" verticies="t"/>
                </v:shape>
                <v:shape id="Freeform 113" o:spid="_x0000_s1134" style="position:absolute;left:9906;top:1428;width:730;height:842;visibility:visible;mso-wrap-style:square;v-text-anchor:top" coordsize="136,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BwwsIA&#10;AADdAAAADwAAAGRycy9kb3ducmV2LnhtbERPS4vCMBC+L/gfwgjeNFXZIl2jqCAKIvi6eBua2bbY&#10;TEoTa91fbwRhb/PxPWc6b00pGqpdYVnBcBCBIE6tLjhTcDmv+xMQziNrLC2Tgic5mM86X1NMtH3w&#10;kZqTz0QIYZeggtz7KpHSpTkZdANbEQfu19YGfYB1JnWNjxBuSjmKolgaLDg05FjRKqf0drobBX/X&#10;bIXN8rCMz5t9sdvpTbylsVK9brv4AeGp9f/ij3urw/z4ewjvb8IJcvY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HDCwgAAAN0AAAAPAAAAAAAAAAAAAAAAAJgCAABkcnMvZG93&#10;bnJldi54bWxQSwUGAAAAAAQABAD1AAAAhwMAAAAA&#10;" path="m136,152r-1,2l135,155r-1,2l132,157r-3,1l125,158r-3,1l116,159r-5,l106,158r-4,l100,157r-2,l97,155r-1,-1l96,152r,-82l96,61,95,54,92,48,90,45,86,40,82,37,77,36,71,35r-7,1l56,41r-8,6l39,57r,95l39,154r,1l38,157r-2,l33,158r-4,l26,159r-7,l13,159r-3,-1l6,158,3,157r-2,l,155r,-1l,152,,9,,8,,6,1,5,3,4r2,l8,4,12,3r5,l22,3r4,1l28,4r3,l32,5r1,1l34,8r,1l34,26,45,14,58,6,70,1,84,,97,1r11,4l118,10r6,7l130,27r3,10l135,49r1,15l136,152xe" fillcolor="black" stroked="f">
                  <v:path arrowok="t" o:connecttype="custom" o:connectlocs="72488,81492;71951,83080;69266,83609;65508,84138;59601,84138;54769,83609;52621,83080;51547,81492;51547,37042;51010,28575;48325,23813;44030,19579;38123,18521;30069,21696;20941,30163;20941,81492;20404,83080;17719,83609;13961,84138;6980,84138;3222,83609;537,83080;0,81492;0,4763;0,3175;1611,2117;4296,2117;9128,1588;13961,2117;16645,2117;17719,3175;18256,4763;24163,7408;37586,529;52084,529;63360,5292;69803,14288;72488,25929;73025,80434" o:connectangles="0,0,0,0,0,0,0,0,0,0,0,0,0,0,0,0,0,0,0,0,0,0,0,0,0,0,0,0,0,0,0,0,0,0,0,0,0,0,0"/>
                </v:shape>
                <v:shape id="Freeform 114" o:spid="_x0000_s1135" style="position:absolute;left:10731;top:1238;width:540;height:1048;visibility:visible;mso-wrap-style:square;v-text-anchor:top" coordsize="101,1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4+L8cA&#10;AADdAAAADwAAAGRycy9kb3ducmV2LnhtbESP3WrCQBCF7wu+wzJCb4puKvhDdJVQW8xNC1UfYMyO&#10;STA7G7JbN/r0bqHQuxnOOd+cWW1604grda62rOB1nIAgLqyuuVRwPHyMFiCcR9bYWCYFN3KwWQ+e&#10;VphqG/ibrntfighhl6KCyvs2ldIVFRl0Y9sSR+1sO4M+rl0pdYchwk0jJ0kykwZrjhcqbOmtouKy&#10;/zGRErLt9iXP77v3r8/5aZGFXZ8HpZ6HfbYE4an3/+a/dK5j/dl0Ar/fxBHk+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PePi/HAAAA3QAAAA8AAAAAAAAAAAAAAAAAmAIAAGRy&#10;cy9kb3ducmV2LnhtbFBLBQYAAAAABAAEAPUAAACMAwAAAAA=&#10;" path="m101,172r,6l100,183r-1,4l98,188r-2,1l94,191r-3,1l88,193r-5,1l79,194r-5,l70,196,58,194r-9,-2l41,188r-6,-6l30,176,26,166,24,156r,-12l24,70,6,70r-2,l1,66,,63,,54,,50,,47,1,43r,-1l3,39r1,l5,38r1,l24,38,24,6r,-1l24,3,25,2,27,1,30,r3,l38,r5,l49,r4,l57,r2,1l62,2r1,1l63,5r1,1l64,38r31,l96,38r2,1l99,39r1,3l100,43r1,4l101,50r,4l101,63r-1,3l98,70r-3,l64,70r,68l64,149r4,6l72,160r8,1l84,161r2,l89,160r2,l93,159r1,l95,157r1,l98,157r1,2l99,159r1,1l100,162r1,3l101,168r,4xe" fillcolor="black" stroked="f">
                  <v:path arrowok="t" o:connecttype="custom" o:connectlocs="53975,95153;52906,99964;51303,101033;48631,102637;44356,103706;39546,103706;30996,103706;21911,100498;16032,94084;12826,83392;12826,37420;2138,37420;0,33678;0,26728;534,22986;1603,20848;2672,20314;12826,20314;12826,2673;13360,1069;16032,0;20307,0;26186,0;30461,0;33133,1069;33668,2673;34202,20314;51303,20314;52906,20848;53441,22986;53975,26728;53975,33678;52372,37420;34202,37420;34202,79650;38477,85531;44890,86065;47562,85531;49700,84996;50769,83927;52372,83927;52906,84996;53441,86600;53975,89807" o:connectangles="0,0,0,0,0,0,0,0,0,0,0,0,0,0,0,0,0,0,0,0,0,0,0,0,0,0,0,0,0,0,0,0,0,0,0,0,0,0,0,0,0,0,0,0"/>
                </v:shape>
                <v:shape id="Freeform 115" o:spid="_x0000_s1136" style="position:absolute;left:21002;top:1190;width:842;height:1111;visibility:visible;mso-wrap-style:square;v-text-anchor:top" coordsize="158,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HMsQA&#10;AADdAAAADwAAAGRycy9kb3ducmV2LnhtbERPTWvCQBC9F/wPywi91Y1tDRKzESkVWtFDo3gesmMS&#10;zc6G3a2m/75bEHqbx/ucfDmYTlzJ+daygukkAUFcWd1yreCwXz/NQfiArLGzTAp+yMOyGD3kmGl7&#10;4y+6lqEWMYR9hgqaEPpMSl81ZNBPbE8cuZN1BkOErpba4S2Gm04+J0kqDbYcGxrs6a2h6lJ+GwW7&#10;z+3GHuvd+/6czF8Hl3Z2Q2ulHsfDagEi0BD+xXf3h47z09kL/H0TT5DF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q/hzLEAAAA3QAAAA8AAAAAAAAAAAAAAAAAmAIAAGRycy9k&#10;b3ducmV2LnhtbFBLBQYAAAAABAAEAPUAAACJAwAAAAA=&#10;" path="m158,17r,5l158,26r,2l157,31r-2,2l154,34r,l152,34r-52,l100,202r,1l99,206r-1,1l96,207r-3,1l89,208r-4,1l79,209r-6,l69,208r-3,l62,207r-1,l59,206r-1,-3l58,202,58,34,6,34r-2,l3,34r,-1l2,31,,28,,26,,22,,17,,13,,10,,6,2,5,3,2,3,1r1,l6,,152,r2,1l154,1r1,1l157,5r1,1l158,10r,3l158,17xe" fillcolor="black" stroked="f">
                  <v:path arrowok="t" o:connecttype="custom" o:connectlocs="84138,9039;84138,11697;84138,13824;84138,14888;83605,16483;82540,17546;82008,18078;82008,18078;80943,18078;53252,18078;53252,107403;53252,107935;52719,109530;52187,110062;51122,110062;49524,110593;47394,110593;45264,111125;42069,111125;38874,111125;36744,110593;35146,110593;33016,110062;32484,110062;31419,109530;30886,107935;30886,107403;30886,18078;3195,18078;2130,18078;1598,18078;1598,17546;1065,16483;0,14888;0,13824;0,11697;0,9039;0,6912;0,5317;0,3190;1065,2658;1598,1063;1598,532;2130,532;3195,0;80943,0;82008,532;82008,532;82540,1063;83605,2658;84138,3190;84138,5317;84138,6912;84138,9039" o:connectangles="0,0,0,0,0,0,0,0,0,0,0,0,0,0,0,0,0,0,0,0,0,0,0,0,0,0,0,0,0,0,0,0,0,0,0,0,0,0,0,0,0,0,0,0,0,0,0,0,0,0,0,0,0,0"/>
                </v:shape>
                <v:shape id="Freeform 116" o:spid="_x0000_s1137" style="position:absolute;left:21764;top:1460;width:810;height:857;visibility:visible;mso-wrap-style:square;v-text-anchor:top" coordsize="153,1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Gf6sMA&#10;AADdAAAADwAAAGRycy9kb3ducmV2LnhtbERPzWqDQBC+B/oOyxR6Cc2aYqXYrEGEQOkh0MQHGNyp&#10;iu6scbdq8vTdQKG3+fh+Z7dfTC8mGl1rWcF2E4EgrqxuuVZQng/PbyCcR9bYWyYFV3Kwzx5WO0y1&#10;nfmLppOvRQhhl6KCxvshldJVDRl0GzsQB+7bjgZ9gGMt9YhzCDe9fImiRBpsOTQ0OFDRUNWdfowC&#10;3sZr6W+FPiTdEF+OOZaX8lOpp8clfwfhafH/4j/3hw7zk9cY7t+EE2T2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jGf6sMAAADdAAAADwAAAAAAAAAAAAAAAACYAgAAZHJzL2Rv&#10;d25yZXYueG1sUEsFBgAAAAAEAAQA9QAAAIgDAAAAAA==&#10;" path="m153,79r,19l148,112r-5,15l133,138r-9,11l110,156r-16,4l76,162,57,160,42,157,29,151,19,141,10,130,4,116,,100,,83,,64,5,50,10,35,20,23,30,13,43,7,59,2,78,,96,2r15,3l125,11r10,10l143,31r6,15l153,61r,18xm111,82r,-11l110,62r-2,-9l105,46r-5,-6l94,36,87,32r-10,l68,32r-7,4l55,40r-5,5l46,52r-3,9l42,69,41,80r1,12l43,100r3,9l48,116r5,5l59,126r8,2l77,130r8,-2l93,126r6,-4l104,116r4,-6l110,101r1,-9l111,82xe" fillcolor="black" stroked="f">
                  <v:path arrowok="t" o:connecttype="custom" o:connectlocs="80963,51858;75671,67204;65617,78846;49742,84667;30163,84667;15346,79904;5292,68792;0,52917;0,33867;5292,18521;15875,6879;31221,1058;50800,1058;66146,5821;75671,16404;80963,32279;58738,43392;58209,32808;55563,24342;49742,19050;40746,16933;32279,19050;26458,23813;22754,32279;21696,42333;22754,52917;25400,61383;31221,66675;40746,68792;49213,66675;55034,61383;58209,53446;58738,43392" o:connectangles="0,0,0,0,0,0,0,0,0,0,0,0,0,0,0,0,0,0,0,0,0,0,0,0,0,0,0,0,0,0,0,0,0"/>
                  <o:lock v:ext="edit" verticies="t"/>
                </v:shape>
                <v:shape id="Freeform 117" o:spid="_x0000_s1138" style="position:absolute;left:22701;top:1460;width:619;height:857;visibility:visible;mso-wrap-style:square;v-text-anchor:top" coordsize="117,1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iS68QA&#10;AADdAAAADwAAAGRycy9kb3ducmV2LnhtbERPzWrCQBC+F3yHZQRvdRNBqWlWUcHgoT00+gDT7OSn&#10;zc6G7JrEt+8WCr3Nx/c76X4yrRiod41lBfEyAkFcWN1wpeB2PT+/gHAeWWNrmRQ8yMF+N3tKMdF2&#10;5A8acl+JEMIuQQW1910ipStqMuiWtiMOXGl7gz7AvpK6xzGEm1auomgjDTYcGmrs6FRT8Z3fjYKv&#10;DLfT8XEZVp9D/HaP87zM3k9KLebT4RWEp8n/i//cFx3mb9Zr+P0mnCB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0YkuvEAAAA3QAAAA8AAAAAAAAAAAAAAAAAmAIAAGRycy9k&#10;b3ducmV2LnhtbFBLBQYAAAAABAAEAPUAAACJAwAAAAA=&#10;" path="m117,130r,3l117,137r-2,3l115,142r,1l114,144r,2l112,148r-3,1l105,152r-5,2l94,157r-6,2l82,160r-7,2l67,162,51,160,38,157,27,151,17,141,9,131,3,116,1,101,,84,1,63,4,47,11,32,20,20,30,11,43,5,56,2,71,r7,l84,2r7,1l96,4r4,3l105,9r4,2l112,13r1,2l114,16r,2l115,19r,2l115,24r,3l115,31r,8l114,43r-1,4l110,47r-3,l104,46r-4,-3l97,40,93,37,87,35,81,34r-8,l66,34,54,40r-5,6l43,60,41,80r,12l43,101r2,9l49,116r5,5l60,125r6,2l73,127r9,l88,125r6,-3l98,120r5,-3l107,115r2,-3l112,111r1,1l114,112r,2l115,116r,1l117,121r,4l117,130xe" fillcolor="black" stroked="f">
                  <v:path arrowok="t" o:connecttype="custom" o:connectlocs="61913,70379;60855,74083;60855,75671;60325,77258;57680,78846;52917,81492;46567,84138;39688,85725;26988,84667;14288,79904;4763,69321;529,53446;529,33338;5821,16933;15875,5821;29634,1058;41275,0;48155,1588;52917,3704;57680,5821;59796,7937;60325,9525;60855,11113;60855,14287;60855,20638;59796,24871;56621,24871;52917,22754;49213,19579;42863,17992;34925,17992;25929,24342;21696,42333;22754,53446;25929,61383;31750,66146;38629,67204;46567,66146;51859,63500;56621,60854;59267,58737;60325,59267;60855,61383;61913,64029;61913,68792" o:connectangles="0,0,0,0,0,0,0,0,0,0,0,0,0,0,0,0,0,0,0,0,0,0,0,0,0,0,0,0,0,0,0,0,0,0,0,0,0,0,0,0,0,0,0,0,0"/>
                </v:shape>
                <v:shape id="Freeform 118" o:spid="_x0000_s1139" style="position:absolute;left:23415;top:1460;width:826;height:857;visibility:visible;mso-wrap-style:square;v-text-anchor:top" coordsize="154,1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rjb8MA&#10;AADdAAAADwAAAGRycy9kb3ducmV2LnhtbERPTWvCQBC9C/6HZYTezKaFBJu6CVUpVE9qK7S3ITtN&#10;QrOzaXar8d+7guBtHu9z5sVgWnGk3jWWFTxGMQji0uqGKwWfH2/TGQjnkTW2lknBmRwU+Xg0x0zb&#10;E+/ouPeVCCHsMlRQe99lUrqyJoMush1x4H5sb9AH2FdS93gK4aaVT3GcSoMNh4YaO1rWVP7u/42C&#10;w2rNhwT5efWVbNO4Xfyh+d4o9TAZXl9AeBr8XXxzv+swP01SuH4TTpD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Nrjb8MAAADdAAAADwAAAAAAAAAAAAAAAACYAgAAZHJzL2Rv&#10;d25yZXYueG1sUEsFBgAAAAAEAAQA9QAAAIgDAAAAAA==&#10;" path="m154,79r-1,19l149,112r-6,15l134,138r-11,11l110,156r-15,4l75,162,57,160,42,157,28,151,18,141,10,130,5,116,1,100,,83,1,64,5,50,11,35,20,23,31,13,44,7,60,2,79,,97,2r15,3l126,11r9,10l144,31r5,15l153,61r1,18xm112,82r,-11l111,62r-3,-9l105,46r-4,-6l94,36,87,32r-9,l69,32r-7,4l55,40r-5,5l47,52r-3,9l42,69r,11l42,92r2,8l46,109r3,7l54,121r6,5l68,128r8,2l85,128r7,-2l99,122r4,-6l107,110r3,-9l112,92r,-10xe" fillcolor="black" stroked="f">
                  <v:path arrowok="t" o:connecttype="custom" o:connectlocs="82014,51858;76654,67204;65933,78846;50924,84667;30554,84667;15009,79904;5360,68792;536,52917;536,33867;5896,18521;16617,6879;32162,1058;51996,1058;67541,5821;77190,16404;82014,32279;60036,43392;59500,32808;56284,24342;50388,19050;41811,16933;33234,19050;26802,23813;23586,32279;22514,42333;23586,52917;26266,61383;32162,66675;40739,68792;49316,66675;55212,61383;58964,53446;60036,43392" o:connectangles="0,0,0,0,0,0,0,0,0,0,0,0,0,0,0,0,0,0,0,0,0,0,0,0,0,0,0,0,0,0,0,0,0"/>
                  <o:lock v:ext="edit" verticies="t"/>
                </v:shape>
                <v:shape id="Freeform 119" o:spid="_x0000_s1140" style="position:absolute;left:24399;top:1460;width:762;height:1143;visibility:visible;mso-wrap-style:square;v-text-anchor:top" coordsize="144,2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LMUcUA&#10;AADdAAAADwAAAGRycy9kb3ducmV2LnhtbERPTWsCMRC9F/ofwhR6KTVbQbesRmmFggcv3VXQ27AZ&#10;d0M3kyWJuvrrm0LB2zze58yXg+3EmXwwjhW8jTIQxLXThhsF2+rr9R1EiMgaO8ek4EoBlovHhzkW&#10;2l34m85lbEQK4VCggjbGvpAy1C1ZDCPXEyfu6LzFmKBvpPZ4SeG2k+Msm0qLhlNDiz2tWqp/ypNV&#10;cBx/5nvc5jtzq3YvfmPWh1LulXp+Gj5mICIN8S7+d691mj+d5PD3TTpBL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ssxRxQAAAN0AAAAPAAAAAAAAAAAAAAAAAJgCAABkcnMv&#10;ZG93bnJldi54bWxQSwUGAAAAAAQABAD1AAAAigMAAAAA&#10;" path="m144,79r-1,19l139,114r-5,13l128,140r-9,9l108,156r-12,4l81,162r-6,l70,160r-6,-1l59,157r-5,-3l50,151r-4,-4l39,142r,68l39,211r,1l38,213r-2,2l33,215r-3,1l26,216r-6,l15,216r-5,l6,215r-2,l1,213,,212r,-1l,210,,9,,8,,7,1,5,4,4r1,l9,4,12,3r5,l21,3r4,1l28,4r2,l32,5r1,2l33,8r,1l33,26r6,-6l46,15r6,-5l58,7,64,4,71,2,78,r7,l100,2r12,5l122,14r9,10l137,35r3,13l143,63r1,16xm101,82r,-9l100,64,98,56,96,50,92,43,86,39,81,35r-7,l69,35r-4,1l62,37r-4,3l53,43r-4,4l44,52r-5,6l39,105r9,10l57,121r7,5l73,127r7,l85,124r6,-5l95,112r2,-6l100,98r1,-8l101,82xe" fillcolor="black" stroked="f">
                  <v:path arrowok="t" o:connecttype="custom" o:connectlocs="75671,51858;70908,67204;62971,78846;50800,84667;39688,85725;33867,84138;28575,81492;24342,77788;20638,111125;20638,112183;19050,113771;15875,114300;10583,114300;5292,114300;2117,113771;0,112183;0,111125;0,4233;529,2646;2646,2117;6350,1588;11113,1588;14817,2117;16933,2646;17463,4233;17463,13758;24342,7937;30692,3704;37571,1058;44979,0;59267,3704;69321,12700;74083,25400;76200,41804;53446,38629;51858,29633;48683,22754;42863,18521;36513,18521;32808,19579;28046,22754;23283,27517;20638,55562;30162,64029;38629,67204;44979,65617;50271,59267;52917,51858;53446,43392" o:connectangles="0,0,0,0,0,0,0,0,0,0,0,0,0,0,0,0,0,0,0,0,0,0,0,0,0,0,0,0,0,0,0,0,0,0,0,0,0,0,0,0,0,0,0,0,0,0,0,0,0"/>
                  <o:lock v:ext="edit" verticies="t"/>
                </v:shape>
                <v:shape id="Freeform 120" o:spid="_x0000_s1141" style="position:absolute;left:25336;top:1111;width:730;height:1190;visibility:visible;mso-wrap-style:square;v-text-anchor:top" coordsize="137,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Wei8YA&#10;AADdAAAADwAAAGRycy9kb3ducmV2LnhtbESPQWvCQBCF7wX/wzIFb3XTQkJNXaWIiod6qApeh+yY&#10;BLOzIbs10V/fOQjeZnhv3vtmthhco67UhdqzgfdJAoq48Lbm0sDxsH77BBUissXGMxm4UYDFfPQy&#10;w9z6nn/puo+lkhAOORqoYmxzrUNRkcMw8S2xaGffOYyydqW2HfYS7hr9kSSZdlizNFTY0rKi4rL/&#10;cwaW/bHc0SnNDj+78+pyx+lGp9GY8evw/QUq0hCf5sf11gp+lgqufCMj6Pk/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VWei8YAAADdAAAADwAAAAAAAAAAAAAAAACYAgAAZHJz&#10;L2Rvd25yZXYueG1sUEsFBgAAAAAEAAQA9QAAAIsDAAAAAA==&#10;" path="m137,217r,2l136,221r-2,1l132,222r-3,1l126,223r-4,1l117,224r-6,l106,223r-2,l101,222r-2,l97,221r-1,-2l96,217r,-81l96,126r-1,-6l92,113r-2,-3l88,106r-5,-4l78,101r-5,-1l64,101r-7,5l49,112r-8,10l41,217r,2l40,221r-2,1l36,222r-3,1l30,223r-4,1l20,224r-5,l10,223r-4,l4,222r-1,l1,221,,219r,-2l,6,,5,1,4,3,3,4,1r2,l10,r5,l20,r6,l30,r3,1l36,1r2,2l40,4r1,1l41,6r,79l51,76,62,70,73,67,84,65r13,2l108,70r10,5l124,84r7,8l134,102r2,13l137,129r,88xe" fillcolor="black" stroked="f">
                  <v:path arrowok="t" o:connecttype="custom" o:connectlocs="73025,116405;71426,118000;68761,118531;65030,119063;59166,119063;55435,118531;52770,118000;51171,116405;51171,72288;50638,63784;47973,58468;44241,54216;38911,53153;30383,56342;21854,64847;21854,116405;20255,118000;17590,118531;13859,119063;7995,119063;3198,118531;1599,118000;0,116405;0,3189;533,2126;2132,532;5330,0;10661,0;15991,0;19189,532;21321,2126;21854,3189;27184,40396;38911,35613;51704,35613;62897,39865;69827,48901;72492,61126;73025,115342" o:connectangles="0,0,0,0,0,0,0,0,0,0,0,0,0,0,0,0,0,0,0,0,0,0,0,0,0,0,0,0,0,0,0,0,0,0,0,0,0,0,0"/>
                </v:shape>
                <v:shape id="Freeform 121" o:spid="_x0000_s1142" style="position:absolute;left:26225;top:1460;width:746;height:857;visibility:visible;mso-wrap-style:square;v-text-anchor:top" coordsize="140,1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GKzsMA&#10;AADdAAAADwAAAGRycy9kb3ducmV2LnhtbERPS4vCMBC+C/6HMMLeNFV2RatRXGHZXW8+wB6HZmyL&#10;zaQkUbv+erMgeJuP7znzZWtqcSXnK8sKhoMEBHFudcWFgsP+qz8B4QOyxtoyKfgjD8tFtzPHVNsb&#10;b+m6C4WIIexTVFCG0KRS+rwkg35gG+LInawzGCJ0hdQObzHc1HKUJGNpsOLYUGJD65Ly8+5iFIwy&#10;nrx/unzrL9l9s1ln39Ph71Gpt167moEI1IaX+On+0XH++GMK/9/EE+Ti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YGKzsMAAADdAAAADwAAAAAAAAAAAAAAAACYAgAAZHJzL2Rv&#10;d25yZXYueG1sUEsFBgAAAAAEAAQA9QAAAIgDAAAAAA==&#10;" path="m140,77r,7l138,88r-4,2l128,92r-87,l41,100r2,8l46,115r4,6l55,125r7,3l70,131r10,l91,131r8,-1l107,128r6,-2l118,125r5,-1l126,121r3,l130,121r1,1l131,122r2,2l133,126r1,2l134,131r,4l134,138r,3l134,143r-1,1l133,147r,1l131,149r-1,2l129,152r-4,1l120,156r-7,1l106,159r-9,1l87,162r-11,l59,160,43,157,29,151,19,142,11,132,5,117,1,101,,83,1,64,5,48,11,34,19,23,29,13,43,5,56,2,73,,90,2r13,3l115,11r10,9l133,30r3,12l140,56r,15l140,77xm102,66l101,50,94,39,86,30,72,29r-7,l59,31r-5,4l49,40r-4,5l43,51r-2,7l41,66r61,xe" fillcolor="black" stroked="f">
                  <v:path arrowok="t" o:connecttype="custom" o:connectlocs="74613,44450;71415,47625;21851,48683;22917,57150;26648,64029;33043,67733;42636,69321;52762,68792;60223,66675;65553,65617;68751,64029;69816,64558;70882,65617;71415,67733;71415,71438;71415,74613;70882,76200;70882,78317;69284,79904;66619,80963;60223,83079;51696,84667;40504,85725;22917,83079;10126,75142;2665,61912;0,43921;2665,25400;10126,12171;22917,2646;38905,0;54894,2646;66619,10583;72481,22225;74613,37571;54361,34925;50097,20638;38372,15346;31444,16404;26115,21167;22917,26987;21851,34925" o:connectangles="0,0,0,0,0,0,0,0,0,0,0,0,0,0,0,0,0,0,0,0,0,0,0,0,0,0,0,0,0,0,0,0,0,0,0,0,0,0,0,0,0,0"/>
                  <o:lock v:ext="edit" verticies="t"/>
                </v:shape>
                <v:shape id="Freeform 122" o:spid="_x0000_s1143" style="position:absolute;left:27146;top:1460;width:492;height:841;visibility:visible;mso-wrap-style:square;v-text-anchor:top" coordsize="93,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w5v8QA&#10;AADdAAAADwAAAGRycy9kb3ducmV2LnhtbESPQU/DMAyF70j7D5GRdmMJHCpUlk3bpE1onBhwtxrT&#10;VkucKvG6jl9PDkjcbL3n9z4v11PwaqSU+8gWHhcGFHETXc+thc+P/cMzqCzIDn1ksnCjDOvV7G6J&#10;tYtXfqfxJK0qIZxrtNCJDLXWuekoYF7Egbho3zEFlLKmVruE1xIevH4yptIBey4NHQ6066g5ny7B&#10;grxtzHg4ng/Jj3I0X/vtD/vJ2vn9tHkBJTTJv/nv+tUV/Koq/OWbMoJe/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LMOb/EAAAA3QAAAA8AAAAAAAAAAAAAAAAAmAIAAGRycy9k&#10;b3ducmV2LnhtbFBLBQYAAAAABAAEAPUAAACJAwAAAAA=&#10;" path="m93,23r,6l93,32r,4l91,39r-1,1l90,41r-1,l88,42,85,41r-1,l83,41,80,40r-1,l77,39r-3,l70,39r-2,l64,40r-3,1l57,43r-4,4l50,51r-4,6l41,63r,89l41,154r,2l40,157r-3,l35,158r-4,l26,159r-5,l15,159r-4,-1l8,158,5,157r-2,l1,156r,-2l,152,,9,1,8,1,7,3,5,4,4r2,l10,4,14,3r5,l22,3r4,1l30,4r2,l34,5r1,2l35,8r,1l35,27r6,-7l46,14,51,9,56,5,59,3,64,2,69,r4,l75,r3,l80,r3,2l85,2r3,1l89,3r1,1l91,5r,l91,7r2,2l93,10r,4l93,18r,5xe" fillcolor="black" stroked="f">
                  <v:path arrowok="t" o:connecttype="custom" o:connectlocs="49213,15346;49213,19050;47625,21167;47096,21696;44980,21696;43921,21696;41805,21167;39159,20638;35984,20638;32279,21696;28046,24871;24342,30163;21696,80434;21696,82550;19579,83080;16404,83609;11113,84138;5821,83609;2646,83080;529,82550;0,80434;529,4233;1588,2646;3175,2117;7408,1588;11642,1588;15875,2117;17992,2646;18521,4233;18521,14288;24342,7408;29634,2646;33867,1058;38630,0;41275,0;43921,1058;46567,1588;47625,2117;48155,2646;49213,4763;49213,7408;49213,12171" o:connectangles="0,0,0,0,0,0,0,0,0,0,0,0,0,0,0,0,0,0,0,0,0,0,0,0,0,0,0,0,0,0,0,0,0,0,0,0,0,0,0,0,0,0"/>
                </v:shape>
                <v:shape id="Freeform 123" o:spid="_x0000_s1144" style="position:absolute;left:27701;top:1460;width:810;height:857;visibility:visible;mso-wrap-style:square;v-text-anchor:top" coordsize="154,1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xpsQA&#10;AADdAAAADwAAAGRycy9kb3ducmV2LnhtbERPS2vCQBC+F/wPywje6sZCQo2uogah7am+wN6G7DQJ&#10;ZmfT7DZJ/323UPA2H99zluvB1KKj1lWWFcymEQji3OqKCwXn0/7xGYTzyBpry6TghxysV6OHJaba&#10;9nyg7ugLEULYpaig9L5JpXR5SQbd1DbEgfu0rUEfYFtI3WIfwk0tn6IokQYrDg0lNrQrKb8dv42C&#10;S/bKlxh5nl3j9ySqt19oPt6UmoyHzQKEp8Hfxf/uFx3mJ8kM/r4JJ8jV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lfsabEAAAA3QAAAA8AAAAAAAAAAAAAAAAAmAIAAGRycy9k&#10;b3ducmV2LnhtbFBLBQYAAAAABAAEAPUAAACJAwAAAAA=&#10;" path="m154,79r-1,19l149,112r-6,15l134,138r-11,11l110,156r-16,4l75,162,57,160,42,157,28,151,18,141,10,130,5,116,1,100,,83,1,64,5,50,11,35,20,23,31,13,44,7,59,2,79,,97,2r15,3l126,11r9,10l144,31r5,15l153,61r1,18xm112,82r,-11l110,62r-2,-9l105,46r-5,-6l94,36,86,32r-8,l69,32r-7,4l55,40r-5,5l47,52r-3,9l42,69r,11l42,92r1,8l46,109r3,7l53,121r7,5l66,128r10,2l85,128r7,-2l98,122r5,-6l107,110r3,-9l112,92r,-10xe" fillcolor="black" stroked="f">
                  <v:path arrowok="t" o:connecttype="custom" o:connectlocs="80437,51858;75180,67204;64665,78846;49419,84667;29967,84667;14721,79904;5257,68792;526,52917;526,33867;5783,18521;16298,6879;31018,1058;50996,1058;66242,5821;75706,16404;80437,32279;58882,43392;57831,32808;55202,24342;49419,19050;41007,16933;32595,19050;26287,23813;23132,32279;22081,42333;22607,52917;25761,61383;31544,66675;39956,68792;48368,66675;54151,61383;57831,53446;58882,43392" o:connectangles="0,0,0,0,0,0,0,0,0,0,0,0,0,0,0,0,0,0,0,0,0,0,0,0,0,0,0,0,0,0,0,0,0"/>
                  <o:lock v:ext="edit" verticies="t"/>
                </v:shape>
                <v:shape id="Freeform 124" o:spid="_x0000_s1145" style="position:absolute;left:28670;top:1111;width:222;height:1190;visibility:visible;mso-wrap-style:square;v-text-anchor:top" coordsize="40,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k2C8YA&#10;AADdAAAADwAAAGRycy9kb3ducmV2LnhtbERPTWvCQBC9C/0PyxR6kbrRmiDRVYpUEEoPTYt4HLJj&#10;EpqdjbtrjP++Wyh4m8f7nNVmMK3oyfnGsoLpJAFBXFrdcKXg+2v3vADhA7LG1jIpuJGHzfphtMJc&#10;2yt/Ul+ESsQQ9jkqqEPocil9WZNBP7EdceRO1hkMEbpKaofXGG5aOUuSTBpsODbU2NG2pvKnuBgF&#10;57k7Tt/68cftki7eT81LOj8eUqWeHofXJYhAQ7iL/917Hedn2Qz+vokn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fk2C8YAAADdAAAADwAAAAAAAAAAAAAAAACYAgAAZHJz&#10;L2Rvd25yZXYueG1sUEsFBgAAAAAEAAQA9QAAAIsDAAAAAA==&#10;" path="m40,217r,2l39,221r-1,1l37,222r-3,1l30,223r-4,1l21,224r-7,l11,223r-4,l5,222r-3,l1,221r,-2l,217,,6,1,5,1,4,2,3,5,1r2,l11,r3,l21,r5,l30,r4,1l37,1r1,2l39,4r1,1l40,6r,211xe" fillcolor="black" stroked="f">
                  <v:path arrowok="t" o:connecttype="custom" o:connectlocs="22225,115342;22225,116405;21669,117468;21114,118000;20558,118000;18891,118531;16669,118531;14446,119063;11668,119063;7779,119063;6112,118531;3889,118531;2778,118000;1111,118000;556,117468;556,116405;0,115342;0,3189;556,2658;556,2126;1111,1595;2778,532;3889,532;6112,0;7779,0;11668,0;14446,0;16669,0;18891,532;20558,532;21114,1595;21669,2126;22225,2658;22225,3189;22225,115342" o:connectangles="0,0,0,0,0,0,0,0,0,0,0,0,0,0,0,0,0,0,0,0,0,0,0,0,0,0,0,0,0,0,0,0,0,0,0"/>
                </v:shape>
                <v:shape id="Freeform 125" o:spid="_x0000_s1146" style="position:absolute;left:29051;top:1460;width:587;height:857;visibility:visible;mso-wrap-style:square;v-text-anchor:top" coordsize="110,1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XBBsQA&#10;AADdAAAADwAAAGRycy9kb3ducmV2LnhtbERPS2vCQBC+C/0Pywi9iNnYQtDUTSiCbcGTDxBvQ3aa&#10;rGZnQ3araX99t1DwNh/fc5blYFtxpd4bxwpmSQqCuHLacK3gsF9P5yB8QNbYOiYF3+ShLB5GS8y1&#10;u/GWrrtQixjCPkcFTQhdLqWvGrLoE9cRR+7T9RZDhH0tdY+3GG5b+ZSmmbRoODY02NGqoeqy+7IK&#10;7PvJnHHzpmkx8WYrj+dVtflR6nE8vL6ACDSEu/jf/aHj/Cx7hr9v4gmy+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WlwQbEAAAA3QAAAA8AAAAAAAAAAAAAAAAAmAIAAGRycy9k&#10;b3ducmV2LnhtbFBLBQYAAAAABAAEAPUAAACJAwAAAAA=&#10;" path="m110,112r-1,12l105,133r-5,9l93,149r-10,5l73,158r-12,2l48,162r-8,l32,160r-7,-1l19,158r-5,-2l10,153,7,152,4,151,3,148,2,144,,141r,-6l,130r,-3l2,124r,-2l3,121r,-1l4,120r1,l8,120r3,1l15,124r5,2l25,128r6,2l39,132r8,l52,132r5,-1l61,130r3,-2l67,126r2,-4l71,120r,-5l69,111r-2,-3l64,104r-5,-3l55,99,48,96,42,94,36,92,30,88,23,85,18,82,11,77,8,71,4,64,2,56r,-9l2,36,5,27r5,-7l16,13,25,8,35,4,46,,59,r7,l73,2r6,1l84,4r5,1l93,7r3,2l98,10r1,1l100,13r,1l101,15r,1l101,19r,2l101,25r,5l101,32r,3l100,36r,3l99,39r-1,1l96,40,95,39,93,37,89,36,84,34,80,32,74,31,68,29r-7,l56,29r-5,1l47,31r-2,3l42,35r-1,4l40,41r,2l40,48r2,4l46,56r5,2l56,61r6,2l68,66r6,2l80,71r8,3l94,78r5,5l104,88r2,7l109,103r1,9xe" fillcolor="black" stroked="f">
                  <v:path arrowok="t" o:connecttype="custom" o:connectlocs="58204,65617;53398,75142;44320,81492;32573,84667;21359,85725;13350,84138;7476,82550;3738,80433;1602,78317;0,74613;0,68792;1068,65617;1602,64029;2136,63500;4272,63500;8010,65617;13350,67733;20825,69850;27767,69850;32573,68792;35777,66675;37913,63500;36845,58737;34175,55033;29369,52387;22427,49742;16019,46567;9612,43392;4272,37571;1068,29633;1068,19050;5340,10583;13350,4233;24563,0;35243,0;42185,1588;47524,2646;51262,4763;52864,5821;53398,7408;53932,8467;53932,11113;53932,15875;53932,18521;53398,20638;52330,21167;50728,20638;47524,19050;42719,16933;36311,15346;29903,15346;25097,16404;22427,18521;21359,21696;21359,25400;24563,29633;29903,32279;36311,34925;42719,37571;50194,41275;55534,46567;58204,54504" o:connectangles="0,0,0,0,0,0,0,0,0,0,0,0,0,0,0,0,0,0,0,0,0,0,0,0,0,0,0,0,0,0,0,0,0,0,0,0,0,0,0,0,0,0,0,0,0,0,0,0,0,0,0,0,0,0,0,0,0,0,0,0,0,0"/>
                </v:shape>
                <v:shape id="Freeform 126" o:spid="_x0000_s1147" style="position:absolute;left:56292;top:1333;width:842;height:1111;visibility:visible;mso-wrap-style:square;v-text-anchor:top" coordsize="159,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jygsMA&#10;AADdAAAADwAAAGRycy9kb3ducmV2LnhtbERPTWvCQBC9F/wPywje6kaxQaKrqDRU8GTqweOQHZNo&#10;djZktzHtr3cFobd5vM9ZrntTi45aV1lWMBlHIIhzqysuFJy+0/c5COeRNdaWScEvOVivBm9LTLS9&#10;85G6zBcihLBLUEHpfZNI6fKSDLqxbYgDd7GtQR9gW0jd4j2Em1pOoyiWBisODSU2tCspv2U/RsHn&#10;+TCtsu1Huse/Q1d/XSc6j1KlRsN+swDhqff/4pd7r8P8OJ7B85twgl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SjygsMAAADdAAAADwAAAAAAAAAAAAAAAACYAgAAZHJzL2Rv&#10;d25yZXYueG1sUEsFBgAAAAAEAAQA9QAAAIgDAAAAAA==&#10;" path="m159,17r,4l159,25r-1,4l158,30r-1,2l156,33r-2,l153,35r-52,l101,201r,2l100,205r-1,1l96,206r-2,1l90,207r-5,1l80,208r-6,l69,207r-3,l63,206r-2,l60,205r,-2l58,201,58,35,7,35,5,33r-1,l3,32,2,30r,-1l,25,,21,,17,,13,,9,2,5,2,4,3,1,4,,5,,7,,153,r1,l156,r1,1l158,4r,1l159,9r,4l159,17xe" fillcolor="black" stroked="f">
                  <v:path arrowok="t" o:connecttype="custom" o:connectlocs="84138,9082;84138,11219;84138,13356;83609,15493;83609,16028;83080,17096;82550,17630;81492,17630;80963,18699;53446,18699;53446,107385;53446,108454;52917,109522;52388,110056;50800,110056;49742,110591;47625,110591;44979,111125;42334,111125;39159,111125;36513,110591;34925,110591;33338,110056;32279,110056;31750,109522;31750,108454;30692,107385;30692,18699;3704,18699;2646,17630;2117,17630;1588,17096;1058,16028;1058,15493;0,13356;0,11219;0,9082;0,6945;0,4808;1058,2671;1058,2137;1588,534;2117,0;2646,0;3704,0;80963,0;81492,0;82550,0;83080,534;83609,2137;83609,2671;84138,4808;84138,6945;84138,9082" o:connectangles="0,0,0,0,0,0,0,0,0,0,0,0,0,0,0,0,0,0,0,0,0,0,0,0,0,0,0,0,0,0,0,0,0,0,0,0,0,0,0,0,0,0,0,0,0,0,0,0,0,0,0,0,0,0"/>
                </v:shape>
                <v:shape id="Freeform 127" o:spid="_x0000_s1148" style="position:absolute;left:57054;top:1603;width:810;height:857;visibility:visible;mso-wrap-style:square;v-text-anchor:top" coordsize="153,1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HwzMIA&#10;AADdAAAADwAAAGRycy9kb3ducmV2LnhtbERPzYrCMBC+C75DGGEvYlMXLdI1ShEE8bCw2gcYmtm2&#10;2EzaJmr16c3Cgrf5+H5nvR1MI27Uu9qygnkUgyAurK65VJCf97MVCOeRNTaWScGDHGw349EaU23v&#10;/EO3ky9FCGGXooLK+zaV0hUVGXSRbYkD92t7gz7AvpS6x3sIN438jONEGqw5NFTY0q6i4nK6GgU8&#10;X0ylf+70Prm0i+47w7zLj0p9TIbsC4Snwb/F/+6DDvOTZAl/34QT5OY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EfDMwgAAAN0AAAAPAAAAAAAAAAAAAAAAAJgCAABkcnMvZG93&#10;bnJldi54bWxQSwUGAAAAAAQABAD1AAAAhwMAAAAA&#10;" path="m153,79r-1,19l149,113r-7,14l134,140r-11,9l109,156r-15,5l75,162,56,161,41,157,28,151,18,141,9,130,4,116,1,101,,83,1,65,4,50,11,35,19,24,30,13,44,7,60,2,78,,97,2r15,3l125,12r10,9l144,33r5,13l152,61r1,18xm112,82r,-11l110,62r-2,-9l104,46r-3,-6l93,36,87,33r-10,l68,33r-7,3l55,40r-5,6l46,52r-2,9l41,69r,12l41,92r3,8l45,109r4,7l54,122r6,4l67,129r9,1l84,129r8,-3l98,122r5,-6l107,110r2,-9l112,93r,-11xe" fillcolor="black" stroked="f">
                  <v:path arrowok="t" o:connecttype="custom" o:connectlocs="80434,51858;75142,67204;65088,78846;49742,85196;29634,85196;14817,79904;4763,68792;529,53446;529,34396;5821,18521;15875,6879;31750,1058;51329,1058;66146,6350;76200,17463;80434,32279;59267,43392;58209,32808;55034,24342;49213,19050;40746,17463;32279,19050;26458,24342;23283,32279;21696,42863;23283,52917;25929,61383;31750,66675;40217,68792;48684,66675;54505,61383;57680,53446;59267,43392" o:connectangles="0,0,0,0,0,0,0,0,0,0,0,0,0,0,0,0,0,0,0,0,0,0,0,0,0,0,0,0,0,0,0,0,0"/>
                  <o:lock v:ext="edit" verticies="t"/>
                </v:shape>
                <v:shape id="Freeform 128" o:spid="_x0000_s1149" style="position:absolute;left:57991;top:1603;width:619;height:857;visibility:visible;mso-wrap-style:square;v-text-anchor:top" coordsize="117,1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bGIcQA&#10;AADdAAAADwAAAGRycy9kb3ducmV2LnhtbERPS27CMBDdV+IO1iB1V5xkEbUpBhUkIhZl0cABhniI&#10;08bjKDYh3B5XqtTdPL3vLNeT7cRIg28dK0gXCQji2umWGwWn4+7lFYQPyBo7x6TgTh7Wq9nTEgvt&#10;bvxFYxUaEUPYF6jAhNAXUvrakEW/cD1x5C5usBgiHBqpB7zFcNvJLElyabHl2GCwp62h+qe6WgXf&#10;Jb5Nm/t+zM5j+nlNq+pSHrZKPc+nj3cQgabwL/5z73Wcn+c5/H4TT5Cr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OmxiHEAAAA3QAAAA8AAAAAAAAAAAAAAAAAmAIAAGRycy9k&#10;b3ducmV2LnhtbFBLBQYAAAAABAAEAPUAAACJAwAAAAA=&#10;" path="m117,130r-1,3l116,137r,3l116,142r-2,1l114,145r-1,1l112,148r-3,1l106,152r-5,2l95,157r-6,2l82,161r-7,1l68,162,52,161,38,157,26,151r-9,-9l8,131,4,117,,101,,84,,63,5,47,11,33,20,21r9,-9l43,5,57,2,71,r6,l84,2r6,1l96,5r5,2l105,9r4,3l111,13r2,2l113,16r1,2l114,19r2,2l116,24r,4l116,31r,9l114,44r-2,3l109,47r-2,l105,46r-4,-2l97,41,92,37,87,36,81,34r-8,l65,34,54,40r-5,6l42,60,41,81r,11l43,101r2,9l49,116r4,5l59,125r6,2l74,129r7,-2l87,126r6,-4l98,120r5,-3l106,115r3,-2l111,113r1,l113,113r1,1l114,116r2,3l116,121r,4l117,130xe" fillcolor="black" stroked="f">
                  <v:path arrowok="t" o:connecttype="custom" o:connectlocs="61384,70379;61384,74083;60325,75671;59796,77258;57680,78846;53446,81492;47096,84138;39688,85725;27517,85196;13758,79904;4233,69321;0,53446;0,33338;5821,17463;15346,6350;30163,1058;40746,0;47625,1588;53446,3704;57680,6350;59796,7937;60325,9525;61384,11113;61384,14817;61384,21167;59267,24871;56621,24871;53446,23283;48684,19579;42863,17992;34396,17992;25929,24342;21696,42863;22754,53446;25929,61383;31221,66146;39159,68263;46038,66675;51859,63500;56092,60854;58738,59796;59796,59796;60325,61383;61384,64029;61913,68792" o:connectangles="0,0,0,0,0,0,0,0,0,0,0,0,0,0,0,0,0,0,0,0,0,0,0,0,0,0,0,0,0,0,0,0,0,0,0,0,0,0,0,0,0,0,0,0,0"/>
                </v:shape>
                <v:shape id="Freeform 129" o:spid="_x0000_s1150" style="position:absolute;left:58705;top:1603;width:810;height:857;visibility:visible;mso-wrap-style:square;v-text-anchor:top" coordsize="153,1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LIMMA&#10;AADdAAAADwAAAGRycy9kb3ducmV2LnhtbERPzWqDQBC+B/oOyxRyCc2aEEywriKBQOih0MQHGNyp&#10;iu6sutvE9Om7hUJv8/H9TprPphc3mlxrWcFmHYEgrqxuuVZQXk8vBxDOI2vsLZOCBznIs6dFiom2&#10;d/6g28XXIoSwS1BB4/2QSOmqhgy6tR2IA/dpJ4M+wKmWesJ7CDe93EZRLA22HBoaHOjYUNVdvowC&#10;3uxW0n8f9Snuht34XmA5lm9KLZ/n4hWEp9n/i//cZx3mx/Eefr8JJ8js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I/LIMMAAADdAAAADwAAAAAAAAAAAAAAAACYAgAAZHJzL2Rv&#10;d25yZXYueG1sUEsFBgAAAAAEAAQA9QAAAIgDAAAAAA==&#10;" path="m153,79r,19l149,113r-6,14l135,140r-11,9l110,156r-16,5l75,162,57,161,42,157,29,151,19,141,10,130,5,116,2,101,,83,2,65,5,50,11,35,20,24,30,13,45,7,59,2,79,,98,2r14,3l126,12r10,9l144,33r5,13l153,61r,18xm112,82r,-11l110,62r-1,-9l105,46r-5,-6l94,36,87,33r-9,l69,33r-7,3l56,40r-5,6l47,52r-4,9l42,69r,12l42,92r1,8l46,109r4,7l53,122r6,4l67,129r10,1l85,129r8,-3l99,122r5,-6l108,110r2,-9l111,93r1,-11xe" fillcolor="black" stroked="f">
                  <v:path arrowok="t" o:connecttype="custom" o:connectlocs="80963,51858;75671,67204;65617,78846;49742,85196;30163,85196;15346,79904;5292,68792;1058,53446;1058,34396;5821,18521;15875,6879;31221,1058;51859,1058;66675,6350;76200,17463;80963,32279;59267,43392;58209,32808;55563,24342;49742,19050;41275,17463;32809,19050;26988,24342;22754,32279;22225,42863;22754,52917;26458,61383;31221,66675;40746,68792;49213,66675;55034,61383;58209,53446;59267,43392" o:connectangles="0,0,0,0,0,0,0,0,0,0,0,0,0,0,0,0,0,0,0,0,0,0,0,0,0,0,0,0,0,0,0,0,0"/>
                  <o:lock v:ext="edit" verticies="t"/>
                </v:shape>
                <v:shape id="Freeform 130" o:spid="_x0000_s1151" style="position:absolute;left:59610;top:1412;width:524;height:1048;visibility:visible;mso-wrap-style:square;v-text-anchor:top" coordsize="101,1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rDeMcA&#10;AADdAAAADwAAAGRycy9kb3ducmV2LnhtbESPzU7DQAyE70h9h5WRuKB2A4dQhW6rqAU1F5D68wBu&#10;1iQRWW+UXbqBp8cHJG5jefx5ZrWZXK+uNIbOs4GHRQaKuPa248bA+fQ6X4IKEdli75kMfFOAzXp2&#10;s8LC+sQHuh5jowTCoUADbYxDoXWoW3IYFn4glt2HHx1GGcdG2xGTwF2vH7Ms1w47lg8tDrRtqf48&#10;fjmhpHK3u6+qn/3L+9vTZVmm/VQlY+5up/IZVKQp/pv/risr8fNc4kobkaD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xaw3jHAAAA3QAAAA8AAAAAAAAAAAAAAAAAmAIAAGRy&#10;cy9kb3ducmV2LnhtbFBLBQYAAAAABAAEAPUAAACMAwAAAAA=&#10;" path="m101,172r,7l100,183r-1,4l97,188r-1,2l94,192r-3,l88,193r-5,2l79,195r-5,1l70,196,58,195r-9,-3l41,188r-6,-5l30,176r-4,-9l23,156r,-12l23,71,6,71,4,70,1,68,,63,,54,,50,,47,1,44r,-2l3,41,4,39,5,38r1,l23,38,23,6r,-1l25,4r,-2l27,1,30,r3,l38,r5,l49,r4,l57,r2,1l62,2r1,2l63,5r1,1l64,38r31,l96,38r1,1l99,41r1,1l100,44r1,3l101,50r,4l101,63r-1,5l97,70r-2,1l64,71r,67l64,149r4,7l72,160r8,1l84,161r2,l89,160r2,l92,159r2,l95,158r1,l97,158r2,1l100,159r,2l100,163r1,2l101,169r,3xe" fillcolor="black" stroked="f">
                  <v:path arrowok="t" o:connecttype="custom" o:connectlocs="52388,95687;51351,99964;49795,101568;47201,102637;43052,104240;38383,104775;30084,104240;21266,100498;15561,94084;11930,83392;11930,37954;2075,37420;0,33678;0,26728;519,23521;1556,21917;2593,20314;11930,20314;11930,2673;12967,1069;15561,0;19710,0;25416,0;29566,0;32159,1069;32678,2673;33196,20314;49795,20314;51351,21917;51869,23521;52388,26728;52388,33678;50313,37420;33196,37954;33196,79650;37346,85531;43570,86065;46164,85531;47720,84996;49276,84461;50313,84461;51869,84996;51869,87134;52388,90342" o:connectangles="0,0,0,0,0,0,0,0,0,0,0,0,0,0,0,0,0,0,0,0,0,0,0,0,0,0,0,0,0,0,0,0,0,0,0,0,0,0,0,0,0,0,0,0"/>
                </v:shape>
                <v:shape id="Freeform 131" o:spid="_x0000_s1152" style="position:absolute;left:60293;top:1603;width:492;height:841;visibility:visible;mso-wrap-style:square;v-text-anchor:top" coordsize="92,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s4dsUA&#10;AADdAAAADwAAAGRycy9kb3ducmV2LnhtbERP30vDMBB+F/wfwgl7GS5VZtG6bIi4UbaH6Rw+n83Z&#10;FJtLSbKu+++XgeDbfXw/b7YYbCt68qFxrOBukoEgrpxuuFaw/1zePoIIEVlj65gUnCjAYn59NcNC&#10;uyN/UL+LtUghHApUYGLsCilDZchimLiOOHE/zluMCfpaao/HFG5beZ9lubTYcGow2NGroep3d7AK&#10;/F5OV9vN9v1h/Tb++u7L6diZUqnRzfDyDCLSEP/Ff+5Sp/l5/gSXb9IJcn4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zh2xQAAAN0AAAAPAAAAAAAAAAAAAAAAAJgCAABkcnMv&#10;ZG93bnJldi54bWxQSwUGAAAAAAQABAD1AAAAigMAAAAA&#10;" path="m92,23r,6l91,33r,3l91,39r-1,1l88,41r-1,1l86,42r-1,l83,41r-2,l80,40r-3,l75,39r-3,l70,39r-4,l62,40r-2,1l56,44r-3,3l49,52r-5,5l40,63r,90l40,154r-1,2l38,157r-3,1l33,158r-4,l26,159r-7,l14,159,9,158r-2,l3,158,2,157,1,156,,154r,-1l,9,,8,1,7,1,5r2,l6,4r2,l12,3r5,l22,3r4,1l28,4r2,1l33,5r,2l34,8r,1l34,28r5,-8l45,14,50,9,54,5,59,3,64,2,67,r5,l75,r1,l78,2r4,l85,2r1,1l88,4r,l90,5r,2l91,8r,1l91,10r,4l92,18r,5xe" fillcolor="black" stroked="f">
                  <v:path arrowok="t" o:connecttype="custom" o:connectlocs="49213,15346;48678,19050;48143,21167;46538,22225;45469,22225;43329,21696;41189,21167;38515,20638;35305,20638;32095,21696;28351,24871;23537,30163;21397,80963;20862,82550;18722,83609;15513,83609;10164,84138;4814,83609;1605,83609;535,82550;0,80963;0,4233;535,2646;3210,2117;6419,1588;11768,1588;14978,2117;17652,2646;18187,4233;18187,14817;24072,7408;28886,2646;34235,1058;38515,0;40654,0;43864,1058;46003,1588;47073,2117;48143,3704;48678,4763;48678,7408;49213,12171" o:connectangles="0,0,0,0,0,0,0,0,0,0,0,0,0,0,0,0,0,0,0,0,0,0,0,0,0,0,0,0,0,0,0,0,0,0,0,0,0,0,0,0,0,0"/>
                </v:shape>
                <v:shape id="Freeform 132" o:spid="_x0000_s1153" style="position:absolute;left:60896;top:1285;width:254;height:1159;visibility:visible;mso-wrap-style:square;v-text-anchor:top" coordsize="47,2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zvK8YA&#10;AADdAAAADwAAAGRycy9kb3ducmV2LnhtbESPQWvCQBCF74X+h2UKvdWNRWNJXUUKgoWCNLbgcdgd&#10;k2h2NmRXTf+9cxB6m+G9ee+b+XLwrbpQH5vABsajDBSxDa7hysDPbv3yBiomZIdtYDLwRxGWi8eH&#10;ORYuXPmbLmWqlIRwLNBAnVJXaB1tTR7jKHTEoh1C7zHJ2lfa9XiVcN/q1yzLtceGpaHGjj5qsqfy&#10;7A2Eic2G3/yz27ez8dGuvg77abk15vlpWL2DSjSkf/P9euMEP58Jv3wjI+jF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pzvK8YAAADdAAAADwAAAAAAAAAAAAAAAACYAgAAZHJz&#10;L2Rvd25yZXYueG1sUEsFBgAAAAAEAAQA9QAAAIsDAAAAAA==&#10;" path="m44,213r-1,1l43,216r-1,1l39,218r-2,l33,218r-3,1l23,219r-5,l14,218r-4,l7,218,6,217,5,216,4,214r,-1l4,70r,-1l5,68,6,67,7,65r3,-1l14,64r4,-1l23,63r7,l33,64r4,l39,65r3,2l43,68r,1l44,70r,143xm47,21l46,32r-4,6l36,42,23,43,11,42,5,38,1,32,,22,1,11,5,5,11,1,23,,36,1r6,4l46,11r1,10xe" fillcolor="black" stroked="f">
                  <v:path arrowok="t" o:connecttype="custom" o:connectlocs="23779,112713;23238,113242;23238,114300;22698,114830;21077,115359;19996,115359;17834,115359;16213,115888;12430,115888;9728,115888;7566,115359;5404,115359;3783,115359;3243,114830;2702,114300;2162,113242;2162,112713;2162,37042;2162,36513;2702,35983;3243,35454;3783,34396;5404,33867;7566,33867;9728,33338;12430,33338;16213,33338;17834,33867;19996,33867;21077,34396;22698,35454;23238,35983;23238,36513;23779,37042;23779,112713;25400,11113;24860,16933;22698,20108;19455,22225;12430,22754;5945,22225;2702,20108;540,16933;0,11642;540,5821;2702,2646;5945,529;12430,0;19455,529;22698,2646;24860,5821;25400,11113" o:connectangles="0,0,0,0,0,0,0,0,0,0,0,0,0,0,0,0,0,0,0,0,0,0,0,0,0,0,0,0,0,0,0,0,0,0,0,0,0,0,0,0,0,0,0,0,0,0,0,0,0,0,0,0"/>
                  <o:lock v:ext="edit" verticies="t"/>
                </v:shape>
                <v:shape id="Freeform 133" o:spid="_x0000_s1154" style="position:absolute;left:61293;top:1603;width:746;height:857;visibility:visible;mso-wrap-style:square;v-text-anchor:top" coordsize="141,1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WqEMAA&#10;AADdAAAADwAAAGRycy9kb3ducmV2LnhtbERPTYvCMBC9L/gfwgje1lQPKrWpiCAsi5e14nloxrba&#10;TEqSrV1//UYQvM3jfU62GUwrenK+saxgNk1AEJdWN1wpOBX7zxUIH5A1tpZJwR952OSjjwxTbe/8&#10;Q/0xVCKGsE9RQR1Cl0rpy5oM+qntiCN3sc5giNBVUju8x3DTynmSLKTBhmNDjR3taipvx1+jwGF/&#10;LYtHopkv35b48KD5uVBqMh62axCBhvAWv9xfOs5fLGfw/CaeIP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oWqEMAAAADdAAAADwAAAAAAAAAAAAAAAACYAgAAZHJzL2Rvd25y&#10;ZXYueG1sUEsFBgAAAAAEAAQA9QAAAIUDAAAAAA==&#10;" path="m141,77r-2,7l137,88r-4,2l128,92r-87,l41,100r2,8l46,115r4,6l56,126r6,3l71,131r9,l90,131r9,-1l106,129r6,-3l119,125r3,-1l126,122r2,-1l130,121r1,1l132,122r,2l133,126r,3l133,131r,4l133,138r,3l133,143r,3l132,147r,1l131,149r-1,2l128,152r-3,1l120,156r-8,1l105,159r-9,2l87,162r-10,l58,161,43,157,30,152,19,142,10,132,4,117,,101,,83,,65,5,49,10,34,19,23,30,13,42,7,57,2,73,,90,2r14,3l116,12r9,8l132,30r5,12l139,56r2,15l141,77xm101,66l100,50,94,39,85,31,72,29r-8,1l58,33r-5,2l48,40r-2,5l43,51r-2,7l41,66r60,xe" fillcolor="black" stroked="f">
                  <v:path arrowok="t" o:connecttype="custom" o:connectlocs="73555,44450;70380,47625;21696,48683;22754,57150;26459,64029;32809,68263;42334,69321;52388,68792;59267,66675;64559,65617;67734,64029;69321,64558;69850,65617;70380,68263;70380,71438;70380,74613;70380,77258;69850,78317;68792,79904;66146,80963;59267,83079;50800,85196;40746,85725;22754,83079;10054,75142;2117,61912;0,43921;2646,25929;10054,12171;22225,3704;38629,0;55034,2646;66146,10583;72496,22225;74613,37571;53446,34925;49742,20638;38100,15346;30692,17463;25400,21167;22754,26987;21696,34925" o:connectangles="0,0,0,0,0,0,0,0,0,0,0,0,0,0,0,0,0,0,0,0,0,0,0,0,0,0,0,0,0,0,0,0,0,0,0,0,0,0,0,0,0,0"/>
                  <o:lock v:ext="edit" verticies="t"/>
                </v:shape>
                <v:shape id="Freeform 134" o:spid="_x0000_s1155" style="position:absolute;left:62214;top:1603;width:730;height:841;visibility:visible;mso-wrap-style:square;v-text-anchor:top" coordsize="137,1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YrK8QA&#10;AADdAAAADwAAAGRycy9kb3ducmV2LnhtbERPS2vCQBC+F/wPyxR6Ed2YQxqiq5SgUOilPg4eh+yY&#10;BLOzcXeraX99VxC8zcf3nMVqMJ24kvOtZQWzaQKCuLK65VrBYb+Z5CB8QNbYWSYFv+RhtRy9LLDQ&#10;9sZbuu5CLWII+wIVNCH0hZS+asign9qeOHIn6wyGCF0ttcNbDDedTJMkkwZbjg0N9lQ2VJ13P0ZB&#10;WY6Tyzr72rjvv7E/nFJrcn9U6u11+JiDCDSEp/jh/tRxfvaewv2beIJ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GKyvEAAAA3QAAAA8AAAAAAAAAAAAAAAAAmAIAAGRycy9k&#10;b3ducmV2LnhtbFBLBQYAAAAABAAEAPUAAACJAwAAAAA=&#10;" path="m137,153r,1l135,156r-1,1l132,158r-3,l126,158r-4,1l116,159r-5,l106,158r-4,l100,158r-1,-1l97,156r-1,-2l96,153r,-82l96,62,95,55,92,49,90,45,87,41,82,39,78,36r-7,l64,36r-7,5l48,47,41,57r,96l39,154r,2l38,157r-2,1l33,158r-3,l26,159r-6,l15,159r-5,-1l6,158r-2,l2,157,1,156,,154r,-1l,9,,8,,7,1,5r3,l6,4r3,l12,3r5,l22,3r4,1l28,4r3,1l32,5r1,2l34,8r,1l34,26,46,14,58,7,70,2,84,,97,2r11,3l118,10r6,9l131,28r2,9l135,50r2,15l137,153xe" fillcolor="black" stroked="f">
                  <v:path arrowok="t" o:connecttype="custom" o:connectlocs="73025,81492;71426,83080;68761,83609;65030,84138;59166,84138;54369,83609;52770,83080;51171,81492;51171,37571;50638,29104;47973,23813;43708,20638;37845,19050;30383,21696;21854,30163;20788,81492;20255,83080;17590,83609;13859,84138;7995,84138;3198,83609;1066,83080;0,81492;0,4763;0,3704;2132,2646;4797,2117;9061,1588;13859,2117;16524,2646;17590,3704;18123,4763;24519,7408;37312,1058;51704,1058;62897,5292;69827,14817;71959,26458;73025,80963" o:connectangles="0,0,0,0,0,0,0,0,0,0,0,0,0,0,0,0,0,0,0,0,0,0,0,0,0,0,0,0,0,0,0,0,0,0,0,0,0,0,0"/>
                </v:shape>
                <v:shape id="Freeform 135" o:spid="_x0000_s1156" style="position:absolute;left:63103;top:1603;width:809;height:857;visibility:visible;mso-wrap-style:square;v-text-anchor:top" coordsize="153,1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1b/sQA&#10;AADdAAAADwAAAGRycy9kb3ducmV2LnhtbERPzWqDQBC+B/oOyxR6CcmaVGywbkIICKWHQlIfYHCn&#10;Krqzxt2o7dN3C4Xc5uP7newwm06MNLjGsoLNOgJBXFrdcKWg+MxXOxDOI2vsLJOCb3Jw2D8sMky1&#10;nfhM48VXIoSwS1FB7X2fSunKmgy6te2JA/dlB4M+wKGSesAphJtObqMokQYbDg019nSqqWwvN6OA&#10;N/FS+p+TzpO2j68fRyyuxbtST4/z8RWEp9nfxf/uNx3mJy/P8PdNOEH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JtW/7EAAAA3QAAAA8AAAAAAAAAAAAAAAAAmAIAAGRycy9k&#10;b3ducmV2LnhtbFBLBQYAAAAABAAEAPUAAACJAwAAAAA=&#10;" path="m153,79r,19l150,113r-7,14l135,140r-11,9l110,156r-16,5l76,162,57,161,42,157,29,151,19,141,10,130,5,116,2,101,,83,2,65,5,50,12,35,20,24,30,13,45,7,60,2,79,,98,2r15,3l126,12r10,9l145,33r5,13l153,61r,18xm113,82l111,71r-1,-9l109,53r-4,-7l100,40,94,36,87,33r-10,l68,33r-6,3l56,40r-5,6l46,52r-2,9l42,69r,12l42,92r2,8l46,109r4,7l53,122r7,4l67,129r10,1l85,129r8,-3l99,122r5,-6l108,110r2,-9l111,93r2,-11xe" fillcolor="black" stroked="f">
                  <v:path arrowok="t" o:connecttype="custom" o:connectlocs="80963,51858;75671,67204;65617,78846;49742,85196;30163,85196;15346,79904;5292,68792;1058,53446;1058,34396;6350,18521;15875,6879;31750,1058;51859,1058;66675,6350;76730,17463;80963,32279;59796,43392;58209,32808;55563,24342;49742,19050;40746,17463;32809,19050;26988,24342;23283,32279;22225,42863;23283,52917;26458,61383;31750,66675;40746,68792;49213,66675;55034,61383;58209,53446;59796,43392" o:connectangles="0,0,0,0,0,0,0,0,0,0,0,0,0,0,0,0,0,0,0,0,0,0,0,0,0,0,0,0,0,0,0,0,0"/>
                  <o:lock v:ext="edit" verticies="t"/>
                </v:shape>
                <v:shape id="Freeform 136" o:spid="_x0000_s1157" style="position:absolute;left:64087;top:1254;width:206;height:1190;visibility:visible;mso-wrap-style:square;v-text-anchor:top" coordsize="41,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tmdMMA&#10;AADdAAAADwAAAGRycy9kb3ducmV2LnhtbERPS4vCMBC+C/6HMMJeiqaKj6VrFBUW9qKiLux1bMa2&#10;2Exqk9X6740geJuP7znTeWNKcaXaFZYV9HsxCOLU6oIzBb+H7+4nCOeRNZaWScGdHMxn7dYUE21v&#10;vKPr3mcihLBLUEHufZVI6dKcDLqerYgDd7K1QR9gnUld4y2Em1IO4ngsDRYcGnKsaJVTet7/GwXH&#10;LFrvolVUbvnytzyvm008OpJSH51m8QXCU+Pf4pf7R4f548kQnt+EE+Ts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stmdMMAAADdAAAADwAAAAAAAAAAAAAAAACYAgAAZHJzL2Rv&#10;d25yZXYueG1sUEsFBgAAAAAEAAQA9QAAAIgDAAAAAA==&#10;" path="m41,218r,1l40,221r-2,1l37,223r-4,l31,223r-5,1l21,224r-6,l11,223r-3,l5,223,3,222,1,221,,219r,-1l,6,,5,1,4,3,3,5,1r3,l11,r4,l21,r5,l31,r2,1l37,1r1,2l40,4r1,1l41,6r,212xe" fillcolor="black" stroked="f">
                  <v:path arrowok="t" o:connecttype="custom" o:connectlocs="20638,115874;20638,116405;20135,117468;19128,118000;18625,118531;16611,118531;15604,118531;13088,119063;10571,119063;7550,119063;5537,118531;4027,118531;2517,118531;1510,118000;503,117468;0,116405;0,115874;0,3189;0,2658;503,2126;1510,1595;2517,532;4027,532;5537,0;7550,0;10571,0;13088,0;15604,0;16611,532;18625,532;19128,1595;20135,2126;20638,2658;20638,3189;20638,115874" o:connectangles="0,0,0,0,0,0,0,0,0,0,0,0,0,0,0,0,0,0,0,0,0,0,0,0,0,0,0,0,0,0,0,0,0,0,0"/>
                </v:shape>
                <v:shape id="Freeform 137" o:spid="_x0000_s1158" style="position:absolute;left:64468;top:1603;width:587;height:857;visibility:visible;mso-wrap-style:square;v-text-anchor:top" coordsize="110,1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lqNMQA&#10;AADdAAAADwAAAGRycy9kb3ducmV2LnhtbERPTWvCQBC9F/oflin0UsymglZjVimCWvCkLZTehuyY&#10;bMzOhuxWo7++Kwi9zeN9Tr7obSNO1HnjWMFrkoIgLpw2XCr4+lwNJiB8QNbYOCYFF/KwmD8+5Jhp&#10;d+YdnfahFDGEfYYKqhDaTEpfVGTRJ64ljtzBdRZDhF0pdYfnGG4bOUzTsbRoODZU2NKyouK4/7UK&#10;7ObH1Lhda5q+eLOT3/Wy2F6Ven7q32cgAvXhX3x3f+g4f/w2gts38QQ5/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ZajTEAAAA3QAAAA8AAAAAAAAAAAAAAAAAmAIAAGRycy9k&#10;b3ducmV2LnhtbFBLBQYAAAAABAAEAPUAAACJAwAAAAA=&#10;" path="m110,113r-2,11l105,133r-5,9l91,149r-9,7l71,158r-11,4l47,162r-8,l32,161r-7,-2l18,158r-5,-2l10,154,6,152,4,151,2,148,1,145,,141r,-6l,130r,-3l1,124r,-2l2,121r,-1l4,120r1,l7,120r3,1l13,124r5,2l25,129r6,2l38,132r9,l52,132r5,-1l60,130r4,-1l66,126r2,-4l70,120r,-5l69,111r-3,-3l64,104r-5,-3l54,99,48,97,42,94,36,92,28,89,22,85,17,82,11,77,7,71,4,65,1,57,1,47,1,37,5,28r5,-8l16,13,25,8,34,4,45,2,59,r6,l71,2r6,1l84,4r5,1l92,7r3,2l97,10r1,2l100,13r,1l100,15r1,1l101,19r,4l101,25r,5l101,33r,2l100,37r,2l98,39r-1,1l96,40r-1,l92,39,89,36,84,35,79,33,74,31,68,29r-8,l54,29r-4,1l47,31r-3,3l42,36r-1,3l39,41r-1,4l39,49r3,3l45,56r4,2l55,61r6,2l68,66r6,2l80,71r6,3l92,78r6,5l102,89r4,6l108,103r2,10xe" fillcolor="black" stroked="f">
                  <v:path arrowok="t" o:connecttype="custom" o:connectlocs="57670,65617;53398,75142;43787,82550;32039,85725;20825,85725;13350,84138;6942,82550;3204,80433;1068,78317;0,74613;0,68792;534,65617;1068,64029;2136,63500;3738,63500;6942,65617;13350,68263;20291,69850;27767,69850;32039,68792;35243,66675;37379,63500;36845,58737;34175,55033;28835,52387;22427,49742;14951,47096;9078,43392;3738,37571;534,30162;534,19579;5340,10583;13350,4233;24029,1058;34709,0;41117,1588;47524,2646;50728,4763;52330,6350;53398,7408;53932,8467;53932,12171;53932,15875;53932,18521;53398,20638;51796,21167;50728,21167;47524,19050;42185,17463;36311,15346;28835,15346;25097,16404;22427,19050;20825,21696;20825,25929;24029,29633;29369,32279;36311,34925;42719,37571;49126,41275;54466,47096;57670,54504" o:connectangles="0,0,0,0,0,0,0,0,0,0,0,0,0,0,0,0,0,0,0,0,0,0,0,0,0,0,0,0,0,0,0,0,0,0,0,0,0,0,0,0,0,0,0,0,0,0,0,0,0,0,0,0,0,0,0,0,0,0,0,0,0,0"/>
                </v:shape>
                <v:shape id="Freeform 138" o:spid="_x0000_s1159" style="position:absolute;left:85375;top:1889;width:1096;height:762;visibility:visible;mso-wrap-style:square;v-text-anchor:top" coordsize="208,1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QhdcUA&#10;AADdAAAADwAAAGRycy9kb3ducmV2LnhtbERP22rCQBB9F/oPywh9qxtLGyW6CZJeqIKClw8YstMk&#10;NDubZldN/XpXKPg2h3OdedabRpyoc7VlBeNRBIK4sLrmUsFh//E0BeE8ssbGMin4IwdZ+jCYY6Lt&#10;mbd02vlShBB2CSqovG8TKV1RkUE3si1x4L5tZ9AH2JVSd3gO4aaRz1EUS4M1h4YKW8orKn52R6Pg&#10;+Jm/71/eNrrPl6Z4bder6LL4Vepx2C9mIDz1/i7+d3/pMD+exHD7Jpwg0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NCF1xQAAAN0AAAAPAAAAAAAAAAAAAAAAAJgCAABkcnMv&#10;ZG93bnJldi54bWxQSwUGAAAAAAQABAD1AAAAigMAAAAA&#10;" path="m145,142r-17,l114,137r-13,-7l91,121,82,109,77,95,74,79,72,59r,-17l6,42r-1,l3,41,2,39,1,38,,34,,31,,27,,21,,15,,11,,7,1,4,2,2,3,1,5,,6,,193,r6,l204,4r3,5l208,15r,48l208,70r-1,7l207,84r-3,9l203,102r-5,10l193,121r-7,7l177,134r-10,4l157,142r-12,xm141,98r12,-1l160,93r6,-3l170,85r3,-6l175,73r,-7l175,60r,-18l104,42r,19l106,70r2,7l111,84r5,5l120,93r7,3l134,97r7,1xe" fillcolor="black" stroked="f">
                  <v:path arrowok="t" o:connecttype="custom" o:connectlocs="67408,76200;53189,69761;43183,58492;38970,42393;37917,22538;2633,22538;1053,20928;0,18245;0,14489;0,8049;0,3756;1053,1073;2633,0;101639,0;107432,2146;109538,8049;109538,37563;109011,45076;106905,54735;101639,64931;93213,71907;82680,76200;74254,52589;84260,49906;89526,45613;92159,39173;92159,32197;54769,22538;55822,37563;58455,45076;63195,49906;70568,52052" o:connectangles="0,0,0,0,0,0,0,0,0,0,0,0,0,0,0,0,0,0,0,0,0,0,0,0,0,0,0,0,0,0,0,0"/>
                  <o:lock v:ext="edit" verticies="t"/>
                </v:shape>
                <v:shape id="Freeform 139" o:spid="_x0000_s1160" style="position:absolute;left:85375;top:2809;width:826;height:493;visibility:visible;mso-wrap-style:square;v-text-anchor:top" coordsize="15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WN48AA&#10;AADdAAAADwAAAGRycy9kb3ducmV2LnhtbERPzYrCMBC+C75DmIW9aWoFla5R1oUFj2p9gKEZ27LJ&#10;pCbZtvv2G0HwNh/f72z3ozWiJx9axwoW8wwEceV0y7WCa/k924AIEVmjcUwK/ijAfjedbLHQbuAz&#10;9ZdYixTCoUAFTYxdIWWoGrIY5q4jTtzNeYsxQV9L7XFI4dbIPMtW0mLLqaHBjr4aqn4uv1bBMJZd&#10;aU5Llrf+nmf3fHE+eKPU+9v4+QEi0hhf4qf7qNP81XoNj2/SCXL3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BWN48AAAADdAAAADwAAAAAAAAAAAAAAAACYAgAAZHJzL2Rvd25y&#10;ZXYueG1sUEsFBgAAAAAEAAQA9QAAAIUDAAAAAA==&#10;" path="m135,93r-5,l125,93r-2,-2l120,91r-2,-1l117,89r,-1l117,87r,-2l117,84r1,-1l118,80r1,-2l119,75r1,-2l120,70r-1,-3l118,64r-1,-3l114,57r-2,-4l107,50r-5,-4l95,41,6,41r-1,l2,40r,-2l1,36,,34,,31,,26,,21,,15,,11,,8,1,5,2,3,2,2,5,,6,,149,r1,l151,2r2,1l154,4r,2l155,9r,4l155,18r,4l155,26r-1,4l154,31r-1,3l151,35r-1,l149,35r-17,l139,41r5,5l149,51r4,3l155,59r1,5l157,68r,5l157,75r,3l157,80r-1,3l156,85r-1,2l155,89r-1,1l154,90r-1,1l151,91r-1,l148,93r-3,l141,93r-6,xe" fillcolor="black" stroked="f">
                  <v:path arrowok="t" o:connecttype="custom" o:connectlocs="68354,49213;64673,48155;62044,47625;61518,46567;61518,44980;62044,43921;62570,41275;63096,38630;62570,35455;61518,32279;58889,28046;53631,24342;3155,21696;1052,21167;526,19050;0,16404;0,11113;0,5821;526,2646;1052,1058;3155,0;78869,0;80447,1588;80973,3175;81498,6879;81498,11642;80973,15875;80447,17992;78869,18521;69405,18521;75715,24342;80447,28575;82024,33867;82550,38630;82550,41275;82024,43921;81498,46038;80973,47625;80447,48155;78869,48155;76240,49213;70982,49213" o:connectangles="0,0,0,0,0,0,0,0,0,0,0,0,0,0,0,0,0,0,0,0,0,0,0,0,0,0,0,0,0,0,0,0,0,0,0,0,0,0,0,0,0,0"/>
                </v:shape>
                <v:shape id="Freeform 140" o:spid="_x0000_s1161" style="position:absolute;left:85344;top:3365;width:857;height:730;visibility:visible;mso-wrap-style:square;v-text-anchor:top" coordsize="161,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0x1MYA&#10;AADdAAAADwAAAGRycy9kb3ducmV2LnhtbESPQWsCQQyF74X+hyGF3upshaqsjiJFoaVetEX0Fnbi&#10;zuJOZt2Z6vrvzUHwlkfe9/IymXW+VmdqYxXYwHsvA0VcBFtxaeDvd/k2AhUTssU6MBm4UoTZ9Plp&#10;grkNF17TeZNKJSEcczTgUmpyrWPhyGPshYZYdofQekwi21LbFi8S7mvdz7KB9lixXHDY0Kej4rj5&#10;91LjY7f/ue6a/fdpXo9WbtHPVsutMa8v3XwMKlGXHuY7/WWFGwylrnwjI+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K0x1MYAAADdAAAADwAAAAAAAAAAAAAAAACYAgAAZHJz&#10;L2Rvd25yZXYueG1sUEsFBgAAAAAEAAQA9QAAAIsDAAAAAA==&#10;" path="m85,140r-6,l74,137r-2,-4l72,128r,-87l62,42r-8,1l47,46r-5,4l37,55r-4,8l32,70,31,80r,10l32,98r3,9l36,113r2,5l40,122r1,4l41,129r,2l41,131r-1,1l38,133r-1,l35,133r-4,1l27,134r-2,l21,134r-2,-1l17,133r-1,l14,132r,l12,131r-1,-2l9,124,7,119,5,113,4,106,3,96,1,87,,76,1,58,5,43,11,30,20,20,31,10,44,5,60,1,80,,99,1r14,4l128,11r12,9l150,30r7,12l161,57r,16l161,90r-4,13l150,116r-8,8l132,132r-12,5l106,140r-15,l85,140xm97,101r15,l123,95r9,-9l133,73r,-8l131,59r-4,-6l122,49r-5,-3l111,43r-6,-1l97,41r,60xe" fillcolor="black" stroked="f">
                  <v:path arrowok="t" o:connecttype="custom" o:connectlocs="42064,73025;38337,69374;38337,21386;28752,22429;22363,26080;17571,32861;16506,41729;17039,51118;19168,58942;21298,63636;21831,67287;21831,68331;20233,69374;18636,69374;14376,69895;11182,69895;9052,69374;7454,68852;6389,68331;4792,64679;2662,58942;1597,50074;0,39642;2662,22429;10649,10432;23428,2608;42596,0;60167,2608;74543,10432;83595,21908;85725,38077;83595,53726;75608,64679;63894,71460;48453,73025;51648,52682;65492,49553;70816,38077;69751,30775;64959,25559;59102,22429;51648,21386" o:connectangles="0,0,0,0,0,0,0,0,0,0,0,0,0,0,0,0,0,0,0,0,0,0,0,0,0,0,0,0,0,0,0,0,0,0,0,0,0,0,0,0,0,0"/>
                  <o:lock v:ext="edit" verticies="t"/>
                </v:shape>
                <v:shape id="Freeform 141" o:spid="_x0000_s1162" style="position:absolute;left:85359;top:4238;width:842;height:619;visibility:visible;mso-wrap-style:square;v-text-anchor:top" coordsize="160,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ZvU8EA&#10;AADdAAAADwAAAGRycy9kb3ducmV2LnhtbERPyW7CMBC9V+o/WIPErThUlCXEQahSl2uAA8eRPTiB&#10;eBzFBsLf15Uq9TZPb51iM7hW3KgPjWcF00kGglh707BVcNh/vCxBhIhssPVMCh4UYFM+PxWYG3/n&#10;im67aEUK4ZCjgjrGLpcy6JochonviBN38r3DmGBvpenxnsJdK1+zbC4dNpwaauzovSZ92V2dgup8&#10;xc+3RxWPM2uM3Nqvpdas1Hg0bNcgIg3xX/zn/jZp/nyxgt9v0gmy/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SGb1PBAAAA3QAAAA8AAAAAAAAAAAAAAAAAmAIAAGRycy9kb3du&#10;cmV2LnhtbFBLBQYAAAAABAAEAPUAAACGAwAAAAA=&#10;" path="m31,117r-4,l25,117r-4,l20,116r-2,l16,116r-1,-1l14,113r-3,-2l9,106,6,101,4,96,3,90,2,82,,75,,69,,53,5,39,11,27,20,17,31,10,45,5,59,1,78,,98,1r17,5l130,11r11,10l149,31r7,12l160,57r,16l160,79r-1,6l158,91r-1,5l154,101r-2,5l149,110r-1,2l147,113r-1,2l143,116r-1,l139,116r-2,l135,117r-4,l122,116r-5,-1l114,113r,-2l114,108r2,-3l119,102r2,-5l123,94r3,-7l127,81r1,-7l127,66,121,54r-5,-4l101,43,80,42r-11,l59,43r-7,3l46,49r-6,5l36,60r-2,6l34,74r,8l36,89r3,6l41,100r4,3l47,107r3,3l50,112r,1l48,115r-1,1l46,116r-3,1l40,117r-4,l31,117xe" fillcolor="black" stroked="f">
                  <v:path arrowok="t" o:connecttype="custom" o:connectlocs="14198,61913;11043,61913;9466,61384;7888,60855;5784,58738;3155,53446;1578,47625;0,39688;0,28046;5784,14288;16302,5292;31026,529;51535,529;68362,5821;78354,16404;84138,30163;84138,41805;83086,48155;80983,53446;78354,58209;77302,59796;75198,61384;73095,61384;70991,61913;64155,61384;59948,59796;59948,57150;62578,53975;64681,49742;66785,42863;66785,34925;61000,26459;42069,22225;31026,22754;24190,25929;18931,31750;17879,39159;18931,47096;21560,52917;24716,56621;26293,59267;25241,60855;24190,61384;21035,61913;16302,61913" o:connectangles="0,0,0,0,0,0,0,0,0,0,0,0,0,0,0,0,0,0,0,0,0,0,0,0,0,0,0,0,0,0,0,0,0,0,0,0,0,0,0,0,0,0,0,0,0"/>
                </v:shape>
                <v:shape id="Freeform 142" o:spid="_x0000_s1163" style="position:absolute;left:85344;top:5000;width:841;height:730;visibility:visible;mso-wrap-style:square;v-text-anchor:top" coordsize="159,1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BNF8YA&#10;AADdAAAADwAAAGRycy9kb3ducmV2LnhtbESPTWvDMAyG74P+B6PBLqN1FlgJWd0yCus+Tmsaehax&#10;loTGcmZ7bfrvp8NgNwm9H49Wm8kN6kwh9p4NPCwyUMSNtz23BurDy7wAFROyxcEzGbhShM16drPC&#10;0voL7+lcpVZJCMcSDXQpjaXWsenIYVz4kVhuXz44TLKGVtuAFwl3g86zbKkd9iwNHY607ag5VT9O&#10;Sj5C9Xq6Pua7+ruoP90x392/H425u52en0AlmtK/+M/9ZgV/WQi/fCMj6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LBNF8YAAADdAAAADwAAAAAAAAAAAAAAAACYAgAAZHJz&#10;L2Rvd25yZXYueG1sUEsFBgAAAAAEAAQA9QAAAIsDAAAAAA==&#10;" path="m10,137r-1,l6,136r,-1l5,133,4,131r,-3l4,125r,-5l4,115r,-4l4,107r1,-1l6,104r,l9,103r1,l26,103,15,90,7,78,1,66,,53,1,38,5,27r6,-8l19,11,27,6,38,3,49,,65,r88,l154,r1,2l157,3r1,1l158,6r1,4l159,15r,5l159,26r,4l158,34r,2l157,38r-2,2l154,41r-1,l72,41r-10,l54,42r-5,1l44,46r-3,4l38,54r-2,5l36,64r1,9l41,80r7,8l58,96r95,l154,96r1,2l157,99r1,2l158,104r1,3l159,111r,6l159,122r,5l158,130r,2l157,135r-2,1l154,137r-1,l10,137xe" fillcolor="black" stroked="f">
                  <v:path arrowok="t" o:connecttype="custom" o:connectlocs="4763,73025;3175,71959;2117,69827;2117,66629;2117,61298;2117,57034;3175,55435;4763,54902;13758,54902;3704,41576;0,28251;2646,14392;10054,5863;20108,1599;34396,0;81492,0;83080,1599;83609,3198;84138,7995;84138,13859;83609,18123;83080,20255;81492,21854;38100,21854;28575,22387;23283,24519;20108,28784;19050,34114;21696,42642;30692,51171;81492,51171;83080,52770;83609,55435;84138,59166;84138,65030;83609,69294;83080,71959;81492,73025;5292,73025" o:connectangles="0,0,0,0,0,0,0,0,0,0,0,0,0,0,0,0,0,0,0,0,0,0,0,0,0,0,0,0,0,0,0,0,0,0,0,0,0,0,0"/>
                </v:shape>
                <v:shape id="Freeform 143" o:spid="_x0000_s1164" style="position:absolute;left:85375;top:5937;width:826;height:492;visibility:visible;mso-wrap-style:square;v-text-anchor:top" coordsize="15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nj0sQA&#10;AADdAAAADwAAAGRycy9kb3ducmV2LnhtbERPTWvCQBC9C/0PyxR6KWZjoammWUWkLYJeTEU8Dtlp&#10;EszOht2tpv/eFQre5vE+p1gMphNncr61rGCSpCCIK6tbrhXsvz/HUxA+IGvsLJOCP/KwmD+MCsy1&#10;vfCOzmWoRQxhn6OCJoQ+l9JXDRn0ie2JI/djncEQoauldniJ4aaTL2maSYMtx4YGe1o1VJ3KX6Og&#10;m31s3dvx9bDp9xjo9JU9p22m1NPjsHwHEWgId/G/e63j/Gw6gds38QQ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7Z49LEAAAA3QAAAA8AAAAAAAAAAAAAAAAAmAIAAGRycy9k&#10;b3ducmV2LnhtbFBLBQYAAAAABAAEAPUAAACJAwAAAAA=&#10;" path="m135,92r-5,-1l125,91r-2,l120,90r-2,l117,88r,-1l117,86r,-1l117,83r1,-2l118,80r1,-3l119,75r1,-3l120,70r-1,-4l118,62r-1,-2l114,56r-2,-3l107,49r-5,-5l95,40,6,40r-1,l2,39r,-1l1,35,,33,,29,,25,,19,,14,,9,,6,1,3,2,2,2,1,5,,6,,149,r1,l151,1r2,l154,3r,3l155,8r,4l155,17r,5l155,25r-1,3l154,30r-1,2l151,33r-1,1l149,34r-17,l139,39r5,6l149,49r4,5l155,59r1,3l157,67r,5l157,75r,1l157,78r-1,3l156,83r-1,3l155,88r-1,l154,90r-1,l151,91r-1,l148,91r-3,l141,92r-6,xe" fillcolor="black" stroked="f">
                  <v:path arrowok="t" o:connecttype="custom" o:connectlocs="68354,48678;64673,48678;62044,48143;61518,46538;61518,45469;62044,43329;62570,41189;63096,38515;62570,35305;61518,32095;58889,28351;53631,23537;3155,21397;1052,20862;526,18722;0,15513;0,10164;0,4814;526,1605;1052,535;3155,0;78869,0;80447,535;80973,3210;81498,6419;81498,11768;80973,14978;80447,17118;78869,18187;69405,18187;75715,24072;80447,28886;82024,33165;82550,38515;82550,40654;82024,43329;81498,46003;80973,47073;80447,48143;78869,48678;76240,48678;70982,49213" o:connectangles="0,0,0,0,0,0,0,0,0,0,0,0,0,0,0,0,0,0,0,0,0,0,0,0,0,0,0,0,0,0,0,0,0,0,0,0,0,0,0,0,0,0"/>
                </v:shape>
                <v:shape id="Freeform 144" o:spid="_x0000_s1165" style="position:absolute;left:85344;top:6492;width:857;height:572;visibility:visible;mso-wrap-style:square;v-text-anchor:top" coordsize="161,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wtMcIA&#10;AADdAAAADwAAAGRycy9kb3ducmV2LnhtbERPS0/CQBC+k/gfNmPCDbZyQFJZSEUhciw+zmN3bDd2&#10;Z5vuSMu/Z01MvM2X7znr7ehbdaY+usAG7uYZKOIqWMe1gbfX/WwFKgqyxTYwGbhQhO3mZrLG3IaB&#10;SzqfpFYphGOOBhqRLtc6Vg15jPPQESfuK/QeJcG+1rbHIYX7Vi+ybKk9Ok4NDXa0a6j6Pv14A+X9&#10;4+cQyiLK0/NB6Oh2xce7M2Z6OxYPoIRG+Rf/uV9smr9cLeD3m3SC3l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zC0xwgAAAN0AAAAPAAAAAAAAAAAAAAAAAJgCAABkcnMvZG93&#10;bnJldi54bWxQSwUGAAAAAAQABAD1AAAAhwMAAAAA&#10;" path="m51,109r-13,l28,105,20,99,14,91,7,83,4,72,1,61,,47,1,40r,-8l3,25,5,19,6,14,9,9,10,5,12,4,14,2,17,r5,l28,r4,l36,r2,l40,2r2,l42,3r1,1l43,5,42,8r-1,2l38,14r-1,5l35,25r-3,6l31,38r-1,8l30,52r1,4l32,61r3,2l37,67r3,1l43,69r4,l52,69r4,-2l58,63r4,-4l64,54r3,-6l68,42r4,-7l74,29r4,-7l81,16r5,-5l91,6,99,4r7,-2l116,r10,2l134,5r9,4l149,16r6,9l159,35r2,11l161,59r,7l161,72r-1,6l159,84r-2,4l155,93r-1,2l153,98r-1,1l150,99r-1,1l147,100r-2,l143,101r-3,l137,101r-4,l129,101r-2,-1l126,100r-2,-1l123,99r,-1l123,96r,-1l124,91r2,-2l128,84r1,-5l132,73r1,-6l133,59r,-5l132,51r-1,-4l129,43r-2,-2l124,40r-3,-2l118,38r-5,2l110,42r-4,3l104,50r-3,4l99,61r-3,7l94,74r-3,6l88,87r-4,6l79,98r-5,5l67,106r-8,3l51,109xe" fillcolor="black" stroked="f">
                  <v:path arrowok="t" o:connecttype="custom" o:connectlocs="20233,57150;10649,51907;3727,43518;532,31983;532,20972;1597,13108;3195,7340;5325,2622;7454,1049;11714,0;17039,0;20233,0;22363,1049;22895,2097;22363,4194;20233,7340;18636,13108;16506,19924;15974,27264;17039,31983;19701,35129;22895,36178;27688,36178;30882,33032;34077,28313;36207,22021;39402,15205;43129,8389;48453,3146;56440,1049;67089,1049;76141,4719;82530,13108;85725,24118;85725,34605;85193,40896;83595,46139;81998,49810;80933,51907;79336,52431;77206,52431;74543,52956;70816,52956;67622,52431;66024,51907;65492,51383;65492,49810;67089,46664;68686,41421;70816,35129;70816,28313;69751,24643;67622,21497;64427,19924;60167,20972;56440,23594;53778,28313;51116,35653;48453,41945;44726,48761;39402,54004;31415,57150" o:connectangles="0,0,0,0,0,0,0,0,0,0,0,0,0,0,0,0,0,0,0,0,0,0,0,0,0,0,0,0,0,0,0,0,0,0,0,0,0,0,0,0,0,0,0,0,0,0,0,0,0,0,0,0,0,0,0,0,0,0,0,0,0,0"/>
                </v:shape>
                <v:shape id="Freeform 145" o:spid="_x0000_s1166" style="position:absolute;left:85344;top:7191;width:857;height:810;visibility:visible;mso-wrap-style:square;v-text-anchor:top" coordsize="161,1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wdmMQA&#10;AADdAAAADwAAAGRycy9kb3ducmV2LnhtbERPyWrDMBC9F/IPYgq9lFhOCyY4lk1JaQk5NGQjPQ7W&#10;eKHWyFhq4vx9VQjkNo+3TlaMphNnGlxrWcEsikEQl1a3XCs47D+mcxDOI2vsLJOCKzko8slDhqm2&#10;F97SeedrEULYpaig8b5PpXRlQwZdZHviwFV2MOgDHGqpB7yEcNPJlzhOpMGWQ0ODPS0bKn92v0bB&#10;5vj1yc/J9VThd/kuZ+uk31eo1NPj+LYA4Wn0d/HNvdJhfjJ/hf9vwgk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sHZjEAAAA3QAAAA8AAAAAAAAAAAAAAAAAmAIAAGRycy9k&#10;b3ducmV2LnhtbFBLBQYAAAAABAAEAPUAAACJAwAAAAA=&#10;" path="m83,153r-18,l49,148,35,143,23,134,14,123,6,109,1,93,,75,1,56,6,42,12,28,21,18,32,10,46,4,62,,80,,97,r16,5l128,10r11,10l149,29r8,14l161,59r,18l161,96r-4,16l150,124r-8,10l131,143r-14,6l101,153r-18,xm81,112r10,-1l101,109r7,-1l116,105r6,-5l126,93r3,-7l129,76r,-8l127,61r-4,-7l117,50r-7,-5l102,43,92,42r-11,l72,42,62,43r-9,2l47,49r-6,4l36,59r-3,7l33,76r,9l36,92r4,6l46,103r6,4l60,109r10,2l81,112xe" fillcolor="black" stroked="f">
                  <v:path arrowok="t" o:connecttype="custom" o:connectlocs="34609,80963;18636,75671;7454,65088;532,49213;532,29634;6389,14817;17039,5292;33012,0;51648,0;68154,5292;79336,15346;85725,31221;85725,50800;79868,65617;69751,75671;53778,80963;43129,59267;53778,57680;61765,55563;67089,49213;68686,40217;67622,32279;62297,26458;54310,22754;43129,22225;33012,22754;25025,25929;19168,31221;17571,40217;19168,48684;24493,54505;31947,57680;43129,59267" o:connectangles="0,0,0,0,0,0,0,0,0,0,0,0,0,0,0,0,0,0,0,0,0,0,0,0,0,0,0,0,0,0,0,0,0"/>
                  <o:lock v:ext="edit" verticies="t"/>
                </v:shape>
                <v:shape id="Freeform 146" o:spid="_x0000_s1167" style="position:absolute;left:85375;top:8159;width:826;height:492;visibility:visible;mso-wrap-style:square;v-text-anchor:top" coordsize="15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5ASsMA&#10;AADdAAAADwAAAGRycy9kb3ducmV2LnhtbERPTWsCMRC9C/0PYQpeRLOWdrWrUaSoCPZSFelx2Iy7&#10;i5vJkkTd/nsjFLzN433OdN6aWlzJ+cqyguEgAUGcW11xoeCwX/XHIHxA1lhbJgV/5GE+e+lMMdP2&#10;xj903YVCxBD2GSooQ2gyKX1ekkE/sA1x5E7WGQwRukJqh7cYbmr5liSpNFhxbCixoa+S8vPuYhTU&#10;n8tvN/r9OG6bAwY6r9NeUqVKdV/bxQREoDY8xf/ujY7z0/E7PL6JJ8j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q5ASsMAAADdAAAADwAAAAAAAAAAAAAAAACYAgAAZHJzL2Rv&#10;d25yZXYueG1sUEsFBgAAAAAEAAQA9QAAAIgDAAAAAA==&#10;" path="m135,92r-5,l125,91r-2,l120,91r-2,-2l117,88r,-1l117,86r,-1l117,83r1,-2l118,80r1,-3l119,75r1,-3l120,70r-1,-4l118,64r-1,-4l114,56r-2,-3l107,49r-5,-5l95,40,6,40r-1,l2,39r,-1l1,35,,33,,29,,25,,19,,14,,11,,7,1,3,2,2,2,1,5,,6,,149,r1,l151,1r2,1l154,3r,3l155,8r,4l155,17r,5l155,25r-1,4l154,30r-1,3l151,33r-1,1l149,34r-17,l139,40r5,5l149,50r4,4l155,59r1,5l157,67r,5l157,75r,2l157,80r-1,2l156,85r-1,1l155,88r-1,l154,89r-1,2l151,91r-1,l148,91r-3,1l141,92r-6,xe" fillcolor="black" stroked="f">
                  <v:path arrowok="t" o:connecttype="custom" o:connectlocs="68354,49213;64673,48678;62044,47608;61518,46538;61518,45469;62044,43329;62570,41189;63096,38515;62570,35305;61518,32095;58889,28351;53631,23537;3155,21397;1052,20862;526,18722;0,15513;0,10164;0,5884;526,1605;1052,535;3155,0;78869,0;80447,1070;80973,3210;81498,6419;81498,11768;80973,15513;80447,17652;78869,18187;69405,18187;75715,24072;80447,28886;82024,34235;82550,38515;82550,41189;82024,43864;81498,46003;80973,47073;80447,48678;78869,48678;76240,49213;70982,49213" o:connectangles="0,0,0,0,0,0,0,0,0,0,0,0,0,0,0,0,0,0,0,0,0,0,0,0,0,0,0,0,0,0,0,0,0,0,0,0,0,0,0,0,0,0"/>
                </v:shape>
                <v:shape id="Freeform 147" o:spid="_x0000_s1168" style="position:absolute;left:85344;top:24384;width:1111;height:603;visibility:visible;mso-wrap-style:square;v-text-anchor:top" coordsize="208,1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qwBcUA&#10;AADdAAAADwAAAGRycy9kb3ducmV2LnhtbERP32vCMBB+H+x/CDfYy5jJhIpUo6hD8EmYlk3fjuTW&#10;djaX0mS121+/DAZ7u4/v582Xg2tET12oPWt4GikQxMbbmksNxXH7OAURIrLFxjNp+KIAy8XtzRxz&#10;66/8Qv0hliKFcMhRQxVjm0sZTEUOw8i3xIl7953DmGBXStvhNYW7Ro6VmkiHNaeGClvaVGQuh0+n&#10;IXt++DDrU62yvfl+ez3Hojj1Suv7u2E1AxFpiP/iP/fOpvmTaQa/36QT5O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arAFxQAAAN0AAAAPAAAAAAAAAAAAAAAAAJgCAABkcnMv&#10;ZG93bnJldi54bWxQSwUGAAAAAAQABAD1AAAAigMAAAAA&#10;" path="m17,114r-5,l10,113r-4,l4,113,3,112,1,111,,109r,-1l,12,,7,3,4,6,1,14,,202,r1,l205,1r1,1l207,5r,2l208,11r,5l208,21r,6l208,32r-1,4l207,38r-1,3l205,42r-2,l202,43,35,43r,65l35,109r-2,2l33,112r-2,1l28,113r-2,l22,114r-5,xe" fillcolor="black" stroked="f">
                  <v:path arrowok="t" o:connecttype="custom" o:connectlocs="9082,60325;6411,60325;5343,59796;3206,59796;2137,59796;1603,59267;534,58737;0,57679;0,57150;0,6350;0,3704;1603,2117;3206,529;7480,0;107919,0;108454,0;109522,529;110056,1058;110591,2646;110591,3704;111125,5821;111125,8467;111125,11113;111125,14287;111125,16933;110591,19050;110591,20108;110056,21696;109522,22225;108454,22225;107919,22754;18699,22754;18699,57150;18699,57679;17630,58737;17630,59267;16562,59796;14959,59796;13891,59796;11754,60325;9082,60325" o:connectangles="0,0,0,0,0,0,0,0,0,0,0,0,0,0,0,0,0,0,0,0,0,0,0,0,0,0,0,0,0,0,0,0,0,0,0,0,0,0,0,0,0"/>
                </v:shape>
                <v:shape id="Freeform 148" o:spid="_x0000_s1169" style="position:absolute;left:85328;top:25050;width:1143;height:810;visibility:visible;mso-wrap-style:square;v-text-anchor:top" coordsize="215,1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GCf8EA&#10;AADdAAAADwAAAGRycy9kb3ducmV2LnhtbERPTYvCMBC9L/gfwgheFk310JVqFKkoevCw7uJ5aMa2&#10;2kxKE9v6742wsLd5vM9ZrntTiZYaV1pWMJ1EIIgzq0vOFfz+7MZzEM4ja6wsk4InOVivBh9LTLTt&#10;+Jvas89FCGGXoILC+zqR0mUFGXQTWxMH7mobgz7AJpe6wS6Em0rOoiiWBksODQXWlBaU3c8Po+CC&#10;psOv2/F22LZIkf487dNUKzUa9psFCE+9/xf/uQ86zI/nMby/CSfI1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lxgn/BAAAA3QAAAA8AAAAAAAAAAAAAAAAAmAIAAGRycy9kb3du&#10;cmV2LnhtbFBLBQYAAAAABAAEAPUAAACGAwAAAAA=&#10;" path="m35,154r-4,l29,153r-3,l24,153r-3,-1l20,152r-1,-1l16,149r-1,-2l13,142,9,137,7,130,4,122,3,114,,104,,93,2,72,7,55,15,39,26,25,41,14,60,7,80,2,105,r26,2l152,8r20,7l186,28r13,13l207,57r6,19l215,97r,8l213,114r-1,7l210,129r-3,6l204,141r-3,5l199,148r-2,1l195,151r-1,1l191,152r-2,1l186,153r-3,l179,153r-5,l170,153r-2,l165,152r-2,-1l162,149r,-1l162,147r,-2l164,141r3,-4l170,132r4,-6l177,117r2,-8l179,99r,-12l174,77,169,67,159,60,149,53,137,50,124,47,108,46,90,47,76,50,63,55,53,61r-7,7l41,77,37,88r-1,12l37,110r2,9l42,127r3,6l48,138r3,4l52,146r1,2l53,149r-1,2l52,152r-2,1l47,153r-2,l41,154r-6,xe" fillcolor="black" stroked="f">
                  <v:path arrowok="t" o:connecttype="custom" o:connectlocs="16480,80963;13822,80437;11164,79912;10101,79386;7974,77283;4785,72026;2127,64140;0,54676;1063,37853;7974,20504;21797,7360;42530,1051;69643,1051;91440,7886;105794,21555;113237,39956;114300,55202;112705,63614;110047,70974;106857,76757;104731,78334;103136,79912;100478,80437;97288,80437;92503,80437;89313,80437;86655,79386;86124,77809;86124,76231;88782,72026;92503,66242;95161,57305;95161,45739;89845,35224;79213,27864;65922,24709;47847,24709;33493,28915;24455,35750;19670,46265;19670,57831;22328,66768;25518,72551;27645,76757;28176,78334;27645,79912;24987,80437;21797,80963" o:connectangles="0,0,0,0,0,0,0,0,0,0,0,0,0,0,0,0,0,0,0,0,0,0,0,0,0,0,0,0,0,0,0,0,0,0,0,0,0,0,0,0,0,0,0,0,0,0,0,0"/>
                </v:shape>
                <v:shape id="Freeform 149" o:spid="_x0000_s1170" style="position:absolute;left:85344;top:26019;width:1095;height:1286;visibility:visible;mso-wrap-style:square;v-text-anchor:top" coordsize="208,2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qnFMMA&#10;AADdAAAADwAAAGRycy9kb3ducmV2LnhtbERPTWvCQBC9F/oflil4qxsVVKKrlEJFbxql9Thkx2xs&#10;djZk1xj99a5Q6G0e73Pmy85WoqXGl44VDPoJCOLc6ZILBYf91/sUhA/IGivHpOBGHpaL15c5ptpd&#10;eUdtFgoRQ9inqMCEUKdS+tyQRd93NXHkTq6xGCJsCqkbvMZwW8lhkoylxZJjg8GaPg3lv9nFKsiO&#10;uBu2o5/VZmBW267K7/p7dFaq99Z9zEAE6sK/+M+91nH+eDqB5zfxBLl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6qnFMMAAADdAAAADwAAAAAAAAAAAAAAAACYAgAAZHJzL2Rv&#10;d25yZXYueG1sUEsFBgAAAAAEAAQA9QAAAIgDAAAAAA==&#10;" path="m7,243r-2,l4,241,2,240r,-2l1,235,,231r,-3l,222r,-5l,213r1,-4l2,207r,-3l4,203r1,-1l7,202r169,l176,202,7,142r-2,l4,139,2,138,1,135r,-2l,129r,-3l,121r,-7l,111r1,-4l1,105r1,-3l4,101r1,-1l7,98,176,41r,l7,41r-2,l4,39,2,38r,-2l1,33,,30,,26,,20,,15,,11,1,7,2,5,2,2,4,1,5,,7,,192,r7,1l204,5r4,5l208,16r,28l208,50r-1,7l206,62r-3,3l201,69r-5,2l191,74r-6,2l61,122r,l185,169r6,2l196,174r3,2l203,179r3,3l207,187r1,4l208,197r,28l208,229r-1,4l206,236r-2,2l202,240r-4,1l196,241r-4,2l7,243xe" fillcolor="black" stroked="f">
                  <v:path arrowok="t" o:connecttype="custom" o:connectlocs="2633,128588;1053,127000;527,124355;0,120650;0,114830;527,110596;1053,107950;2633,106892;92686,106892;3686,75142;2107,73554;527,71438;0,68263;0,64029;0,58738;527,55563;2107,53446;3686,51859;92686,21696;2633,21696;1053,20108;527,17463;0,13758;0,7938;527,3704;1053,1058;2633,0;101112,0;107432,2646;109538,8467;109538,26458;108485,32808;105852,36513;100585,39158;32124,64559;97426,89430;103219,92075;106905,94721;109011,98955;109538,104246;109538,121180;108485,124884;106378,127000;103219,127530;3686,128588" o:connectangles="0,0,0,0,0,0,0,0,0,0,0,0,0,0,0,0,0,0,0,0,0,0,0,0,0,0,0,0,0,0,0,0,0,0,0,0,0,0,0,0,0,0,0,0,0"/>
                </v:shape>
                <v:shape id="Freeform 150" o:spid="_x0000_s1171" style="position:absolute;left:85344;top:45815;width:1095;height:222;visibility:visible;mso-wrap-style:square;v-text-anchor:top" coordsize="209,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QifscA&#10;AADdAAAADwAAAGRycy9kb3ducmV2LnhtbESPQWvCQBCF7wX/wzJCb3VjD2mMriJCaaEFaxTB25Ad&#10;k2B2NmS3Gv995yD0NsN78943i9XgWnWlPjSeDUwnCSji0tuGKwOH/ftLBipEZIutZzJwpwCr5ehp&#10;gbn1N97RtYiVkhAOORqoY+xyrUNZk8Mw8R2xaGffO4yy9pW2Pd4k3LX6NUlS7bBhaaixo01N5aX4&#10;dQbOxxlmyazbFd8fb4fTdo8/96/UmOfxsJ6DijTEf/Pj+tMKfpoJrnwjI+j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KkIn7HAAAA3QAAAA8AAAAAAAAAAAAAAAAAmAIAAGRy&#10;cy9kb3ducmV2LnhtbFBLBQYAAAAABAAEAPUAAACMAwAAAAA=&#10;" path="m7,42r-2,l3,41,2,40r,-3l1,35,,31,,26,,21,,15,,10,1,6,2,4,2,1,3,,5,,7,,203,r1,l205,r2,1l208,4r,2l209,11r,4l209,21r,5l209,31r-1,4l208,37r-1,3l205,41r-1,1l203,42,7,42xe" fillcolor="black" stroked="f">
                  <v:path arrowok="t" o:connecttype="custom" o:connectlocs="3669,22225;2621,22225;1572,21696;1048,21167;1048,19579;524,18521;0,16404;0,13758;0,11113;0,7937;0,5292;524,3175;1048,2117;1048,529;1572,0;2621,0;3669,0;106393,0;106917,0;107442,0;108490,529;109014,2117;109014,3175;109538,5821;109538,7937;109538,11113;109538,13758;109538,16404;109014,18521;109014,19579;108490,21167;107442,21696;106917,22225;106393,22225;3669,22225" o:connectangles="0,0,0,0,0,0,0,0,0,0,0,0,0,0,0,0,0,0,0,0,0,0,0,0,0,0,0,0,0,0,0,0,0,0,0"/>
                </v:shape>
                <v:shape id="Freeform 151" o:spid="_x0000_s1172" style="position:absolute;left:85328;top:46228;width:1127;height:809;visibility:visible;mso-wrap-style:square;v-text-anchor:top" coordsize="214,1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Z9XsQA&#10;AADdAAAADwAAAGRycy9kb3ducmV2LnhtbERPyWrDMBC9F/IPYgq91XJzCK4bJZSS0OWQxW16nlpT&#10;28QaGUm1nb+PAoXc5vHWmS9H04qenG8sK3hIUhDEpdUNVwq+Ptf3GQgfkDW2lknBiTwsF5ObOeba&#10;DrynvgiViCHsc1RQh9DlUvqyJoM+sR1x5H6tMxgidJXUDocYblo5TdOZNNhwbKixo5eaymPxZxSY&#10;n8MxXb1/fL+6XbEZDtSfMtwqdXc7Pj+BCDSGq/jf/abj/Fn2CJdv4glyc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y2fV7EAAAA3QAAAA8AAAAAAAAAAAAAAAAAmAIAAGRycy9k&#10;b3ducmV2LnhtbFBLBQYAAAAABAAEAPUAAACJAwAAAAA=&#10;" path="m35,152r-4,l28,152r-2,l24,152r-3,-1l20,151r-1,-1l16,149r-1,-3l12,141,9,136,6,129,4,122,3,112,,103,,92,1,71,6,54,15,37,26,24,41,13,59,6,80,1,105,r26,1l152,7r19,7l186,27r12,13l207,56r6,19l214,96r,8l213,112r-1,8l210,127r-3,7l205,139r-4,5l198,147r-1,2l195,150r-1,1l191,151r-2,l186,152r-4,l179,152r-5,l170,152r-2,-1l165,151r-2,-1l162,149r,-2l162,146r,-2l164,140r2,-4l170,130r4,-6l176,117r3,-9l179,97r,-11l174,75r-5,-9l159,59,149,53,137,49,123,45r-16,l90,45,75,49,63,53,53,60r-7,7l41,76,37,87,36,98r1,11l38,118r4,7l45,131r3,7l51,141r2,4l53,147r,2l52,150r,1l49,151r-2,1l45,152r-4,l35,152xe" fillcolor="black" stroked="f">
                  <v:path arrowok="t" o:connecttype="custom" o:connectlocs="16328,80963;13694,80963;11061,80430;10007,79898;7900,77767;4740,72441;2107,64983;0,54863;527,37818;7900,19708;21595,6924;42136,533;68997,533;90065,7457;104286,21306;112186,39949;112713,55396;111660,63918;109026,71375;105866,76702;103759,79365;102179,80430;99546,80430;95859,80963;91645,80963;88485,80430;85851,79898;85325,78300;85325,76702;87432,72441;91645,66049;94279,57526;94279,45808;89012,35155;78478,28231;64784,23969;47403,23969;33182,28231;24228,35688;19488,46341;19488,58059;22121,66581;25281,73506;27915,77234;27915,79365;27388,80430;24755,80963;21595,80963" o:connectangles="0,0,0,0,0,0,0,0,0,0,0,0,0,0,0,0,0,0,0,0,0,0,0,0,0,0,0,0,0,0,0,0,0,0,0,0,0,0,0,0,0,0,0,0,0,0,0,0"/>
                </v:shape>
                <v:shape id="Freeform 152" o:spid="_x0000_s1173" style="position:absolute;left:85344;top:47196;width:1095;height:1286;visibility:visible;mso-wrap-style:square;v-text-anchor:top" coordsize="208,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mtksYA&#10;AADdAAAADwAAAGRycy9kb3ducmV2LnhtbESPT2vCQBDF74LfYRmhN91UatDUjYjQ0lNrbBF6G7KT&#10;PzQ7G7Krpt++cyh4m+G9ee83293oOnWlIbSeDTwuElDEpbct1wa+Pl/ma1AhIlvsPJOBXwqwy6eT&#10;LWbW37ig6ynWSkI4ZGigibHPtA5lQw7DwvfEolV+cBhlHWptB7xJuOv0MklS7bBlaWiwp0ND5c/p&#10;4gwsXz9WF+L3qvv25yI9Pq0LvyqNeZiN+2dQkcZ4N/9fv1nBTzfCL9/ICDr/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pmtksYAAADdAAAADwAAAAAAAAAAAAAAAACYAgAAZHJz&#10;L2Rvd25yZXYueG1sUEsFBgAAAAAEAAQA9QAAAIsDAAAAAA==&#10;" path="m7,242r-2,l3,242,2,240r,-2l1,235,,232r,-4l,222r,-5l,212r1,-4l2,206r,-1l3,203r2,-1l7,202r169,l176,202,7,142,5,141,3,139,2,138,1,136r,-3l,129r,-3l,120r,-5l,111r1,-4l1,105r1,-3l3,100,5,99r2,l176,41r,-1l7,40r-2,l3,40,2,38r,-2l1,33,,30,,26,,20,,15,,10,1,6,2,4,2,3,3,1,5,,7,,192,r7,1l204,5r4,4l208,16r,27l208,51r-1,6l205,62r-2,3l200,69r-5,3l191,74r-7,3l61,121r,1l184,169r7,1l195,173r4,2l203,179r2,3l207,186r1,5l208,197r,29l208,229r-1,4l205,235r-1,3l202,240r-4,l195,242r-3,l7,242xe" fillcolor="black" stroked="f">
                  <v:path arrowok="t" o:connecttype="custom" o:connectlocs="2633,128588;1053,127525;527,124869;0,121149;0,115304;527,110522;1053,108928;2633,107334;92686,107334;3686,75452;1580,73858;527,72264;0,68545;0,63763;0,58980;527,55792;1580,53136;3686,52604;92686,21254;2633,21254;1053,20192;527,17535;0,13815;0,7970;527,3188;1053,1594;2633,0;101112,0;107432,2657;109538,8502;109538,27099;107958,32944;105325,36664;100585,39320;32124,64294;96899,89799;102692,91924;106905,95113;109011,98832;109538,104677;109538,121680;107958,124869;106378,127525;102692,128588;3686,128588" o:connectangles="0,0,0,0,0,0,0,0,0,0,0,0,0,0,0,0,0,0,0,0,0,0,0,0,0,0,0,0,0,0,0,0,0,0,0,0,0,0,0,0,0,0,0,0,0"/>
                </v:shape>
                <v:shape id="Freeform 153" o:spid="_x0000_s1174" style="position:absolute;left:85359;top:55848;width:1143;height:714;visibility:visible;mso-wrap-style:square;v-text-anchor:top" coordsize="214,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ldA8MA&#10;AADdAAAADwAAAGRycy9kb3ducmV2LnhtbERPTWuDQBC9F/oflink1qzJQazNGkKg4C1Em/vEnarR&#10;nbXuxpj8+m6h0Ns83udstrPpxUSjay0rWC0jEMSV1S3XCj7Lj9cEhPPIGnvLpOBODrbZ89MGU21v&#10;fKSp8LUIIexSVNB4P6RSuqohg25pB+LAfdnRoA9wrKUe8RbCTS/XURRLgy2HhgYH2jdUdcXVKDju&#10;hra+fB/kqUxkeZq6x3mfX5RavMy7dxCeZv8v/nPnOsyP31bw+004QW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gldA8MAAADdAAAADwAAAAAAAAAAAAAAAACYAgAAZHJzL2Rv&#10;d25yZXYueG1sUEsFBgAAAAAEAAQA9QAAAIgDAAAAAA==&#10;" path="m65,136l49,134,37,129,24,122,16,112,8,101,3,89,,74,,58,,48,1,38,3,30,4,22,8,15r3,-5l13,6,16,4,18,1,20,r5,l33,r5,l41,r3,l46,1r2,l49,3r1,1l50,6r,3l48,12r-3,4l41,22r-2,8l35,38r-1,9l33,58r,9l35,73r2,5l40,83r4,3l49,89r5,2l60,91r6,l72,88r5,-4l81,78r4,-6l88,64r4,-8l96,47r3,-8l104,31r5,-8l115,17r8,-6l131,7,142,4r13,l168,4r13,5l190,15r9,8l206,33r4,13l214,59r,14l214,80r-1,8l211,95r-1,6l208,107r-3,5l203,117r-1,3l200,121r-1,1l198,122r-3,l194,123r-2,l188,123r-4,l179,123r-2,l173,122r-2,l170,122r-2,-1l167,120r,-2l167,116r3,-4l172,108r2,-6l177,96r2,-6l181,83r,-9l181,67r-2,-5l178,57r-4,-4l172,49r-4,-1l163,47r-5,-1l152,47r-5,2l142,54r-5,6l134,67r-4,7l126,83r-3,8l119,99r-5,8l109,115r-6,6l96,127r-9,5l77,134r-12,2xe" fillcolor="black" stroked="f">
                  <v:path arrowok="t" o:connecttype="custom" o:connectlocs="26171,70387;12819,64084;4273,53053;0,38871;0,25213;1602,15758;4273,7879;6943,3152;9614,525;13353,0;20296,0;23501,0;25637,525;26706,2101;26706,4728;24035,8404;20830,15758;18160,24688;17626,35194;19762,40972;23501,45174;28842,47800;35251,47800;41127,44123;45400,37820;49138,29416;52877,20486;58218,12081;65696,5778;75844,2101;89731,2101;101481,7879;110027,17334;114300,30991;114300,42022;112698,49902;111095,56205;108425,61458;106822,63559;105754,64084;103618,64609;100413,64609;95606,64609;92401,64084;90799,64084;89197,63034;89197,60932;91867,56730;94538,50427;96674,43598;96674,35194;95072,29941;91867,25739;87060,24688;81185,24688;75844,28365;71571,35194;67298,43598;63559,52003;58218,60407;51275,66710;41127,70387" o:connectangles="0,0,0,0,0,0,0,0,0,0,0,0,0,0,0,0,0,0,0,0,0,0,0,0,0,0,0,0,0,0,0,0,0,0,0,0,0,0,0,0,0,0,0,0,0,0,0,0,0,0,0,0,0,0,0,0,0,0,0,0,0,0"/>
                </v:shape>
                <v:shape id="Freeform 154" o:spid="_x0000_s1175" style="position:absolute;left:85359;top:56673;width:1143;height:810;visibility:visible;mso-wrap-style:square;v-text-anchor:top" coordsize="214,1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t58sQA&#10;AADdAAAADwAAAGRycy9kb3ducmV2LnhtbERPTWvCQBC9F/wPywi91Y0exKauUkTR9lBrrJ7H7DQJ&#10;ZmfD7jaJ/74rFHqbx/uc+bI3tWjJ+cqygvEoAUGcW11xoeDruHmagfABWWNtmRTcyMNyMXiYY6pt&#10;xwdqs1CIGMI+RQVlCE0qpc9LMuhHtiGO3Ld1BkOErpDaYRfDTS0nSTKVBiuODSU2tCopv2Y/RoG5&#10;nK7J+u39vHWf2Ud3ovY2w71Sj8P+9QVEoD78i//cOx3nT58ncP8mni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fLefLEAAAA3QAAAA8AAAAAAAAAAAAAAAAAmAIAAGRycy9k&#10;b3ducmV2LnhtbFBLBQYAAAAABAAEAPUAAACJAwAAAAA=&#10;" path="m34,152r-4,l28,152r-4,l23,152r-3,-1l19,151r-1,-1l16,149r-2,-3l11,141,8,136,6,129,3,122,1,112,,103,,92,1,71,6,54,13,37,25,24,40,13,59,6,78,1,104,r25,1l151,7r20,7l186,27r12,13l206,56r7,19l214,96r,8l213,112r-3,8l209,127r-3,7l203,139r-3,5l198,147r-3,2l194,150r-1,1l190,151r-2,l186,152r-4,l178,152r-5,l170,152r-3,-1l165,151r-3,-1l161,149r,-2l160,146r1,-2l163,140r3,-4l170,130r2,-6l176,117r2,-9l178,97,177,86,173,75r-6,-9l158,59r-9,-6l136,49,123,45r-16,l88,45,75,49,62,53r-9,7l44,67r-5,9l37,87,35,98r,11l38,118r2,7l44,131r2,7l50,141r1,4l53,147r,2l51,150r-1,1l49,151r-3,1l44,152r-4,l34,152xe" fillcolor="black" stroked="f">
                  <v:path arrowok="t" o:connecttype="custom" o:connectlocs="16023,80963;12819,80963;10682,80430;9614,79898;7478,77767;4273,72441;1602,64983;0,54863;534,37818;6943,19708;21364,6924;41661,533;68900,533;91333,7457;105754,21306;113766,39949;114300,55396;112164,63918;110027,71375;106822,76702;104152,79365;103084,80430;100413,80430;97208,80963;92401,80963;89197,80430;86526,79898;85992,78300;85992,76702;88663,72441;91867,66049;95072,57526;94538,45808;89197,35155;79583,28231;65696,23969;47002,23969;33115,28231;23501,35688;19762,46341;18694,58059;21364,66581;24569,73506;27240,77234;28308,79365;26706,80430;24569,80963;21364,80963" o:connectangles="0,0,0,0,0,0,0,0,0,0,0,0,0,0,0,0,0,0,0,0,0,0,0,0,0,0,0,0,0,0,0,0,0,0,0,0,0,0,0,0,0,0,0,0,0,0,0,0"/>
                </v:shape>
                <v:shape id="Freeform 155" o:spid="_x0000_s1176" style="position:absolute;left:85375;top:57642;width:1096;height:1286;visibility:visible;mso-wrap-style:square;v-text-anchor:top" coordsize="208,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sz5cQA&#10;AADdAAAADwAAAGRycy9kb3ducmV2LnhtbERPTWvCQBC9C/6HZYTedNO0Bk1dgwgtPdVGRehtyI5J&#10;aHY2ZDcx/ffdgtDbPN7nbLLRNGKgztWWFTwuIhDEhdU1lwrOp9f5CoTzyBoby6Tghxxk2+lkg6m2&#10;N85pOPpShBB2KSqovG9TKV1RkUG3sC1x4K62M+gD7EqpO7yFcNPIOIoSabDm0FBhS/uKiu9jbxTE&#10;b4dlT/xxbb7sJU8+n1e5XRZKPczG3QsIT6P/F9/d7zrMT9ZP8PdNOEF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JLM+XEAAAA3QAAAA8AAAAAAAAAAAAAAAAAmAIAAGRycy9k&#10;b3ducmV2LnhtbFBLBQYAAAAABAAEAPUAAACJAwAAAAA=&#10;" path="m6,242r-1,l4,242,2,240,1,238r,-3l,232r,-4l,222r,-5l,212r1,-4l1,206r1,-1l4,203r1,-1l6,202r169,l175,202,6,142,5,141,4,139,2,138,1,136,,133r,-3l,126r,-6l,115r,-4l1,107r,-2l2,102r2,-2l5,99r1,l175,41r,-1l6,40r-1,l4,40,2,38,1,36r,-3l,30,,26,,20,,15,,10,1,6,1,4,2,3,4,1,5,,6,,191,r9,1l204,5r4,4l208,16r,27l208,51r-1,6l206,62r-3,3l200,69r-4,3l191,74r-6,3l60,121r,1l184,169r7,1l196,173r4,2l203,179r3,3l207,186r1,5l208,197r,29l208,229r-1,4l206,235r-3,3l202,240r-4,l196,242r-5,l6,242xe" fillcolor="black" stroked="f">
                  <v:path arrowok="t" o:connecttype="custom" o:connectlocs="2633,128588;1053,127525;527,124869;0,121149;0,115304;527,110522;1053,108928;2633,107334;92159,107334;3160,75452;2107,73858;527,72264;0,69076;0,63763;0,58980;527,55792;2107,53136;3160,52604;92159,21254;2633,21254;1053,20192;527,17535;0,13815;0,7970;527,3188;1053,1594;2633,0;100585,0;107432,2657;109538,8502;109538,27099;108485,32944;105325,36664;100585,39320;31598,64294;96899,89799;103219,91924;106905,95113;109011,98832;109538,104677;109538,121680;108485,124869;106378,127525;103219,128588;3160,128588" o:connectangles="0,0,0,0,0,0,0,0,0,0,0,0,0,0,0,0,0,0,0,0,0,0,0,0,0,0,0,0,0,0,0,0,0,0,0,0,0,0,0,0,0,0,0,0,0"/>
                </v:shape>
                <v:rect id="Rectangle 156" o:spid="_x0000_s1177" style="position:absolute;top:18907;width:12541;height:13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BlnsIA&#10;AADdAAAADwAAAGRycy9kb3ducmV2LnhtbERP22oCMRB9F/yHMEJfRLNtddHVKKVU6auXDxg3sxfc&#10;TNYkXbd/3wgF3+ZwrrPe9qYRHTlfW1bwOk1AEOdW11wqOJ92kwUIH5A1NpZJwS952G6GgzVm2t75&#10;QN0xlCKGsM9QQRVCm0np84oM+qltiSNXWGcwROhKqR3eY7hp5FuSpNJgzbGhwpY+K8qvxx+jYH/7&#10;csW7rJPl/JAuLkW3G+txo9TLqP9YgQjUh6f43/2t4/x0OYPHN/EEuf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kGWewgAAAN0AAAAPAAAAAAAAAAAAAAAAAJgCAABkcnMvZG93&#10;bnJldi54bWxQSwUGAAAAAAQABAD1AAAAhwMAAAAA&#10;" fillcolor="#cbf1e9" strokecolor="#9ce3d7" strokeweight=".2205mm"/>
                <v:line id="Line 157" o:spid="_x0000_s1178" style="position:absolute;visibility:visible;mso-wrap-style:square" from="45735,13271" to="4651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8Hd8UAAADdAAAADwAAAGRycy9kb3ducmV2LnhtbERP22rCQBB9F/yHZQp9CXVjq8FGV7HS&#10;gJSCVPsBY3aaBLOzIbtN0r/vCoJvczjXWW0GU4uOWldZVjCdxCCIc6srLhR8n7KnBQjnkTXWlknB&#10;HznYrMejFaba9vxF3dEXIoSwS1FB6X2TSunykgy6iW2IA/djW4M+wLaQusU+hJtaPsdxIg1WHBpK&#10;bGhXUn45/hoFySHyb+Yl2mXnj6HLp7P3z8xelHp8GLZLEJ4Gfxff3Hsd5ievc7h+E06Q6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s8Hd8UAAADdAAAADwAAAAAAAAAA&#10;AAAAAAChAgAAZHJzL2Rvd25yZXYueG1sUEsFBgAAAAAEAAQA+QAAAJMDAAAAAA==&#10;" strokecolor="#7c7c7c" strokeweight=".2205mm"/>
                <v:line id="Line 158" o:spid="_x0000_s1179" style="position:absolute;visibility:visible;mso-wrap-style:square" from="45704,13509" to="46323,13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2ZAMQAAADdAAAADwAAAGRycy9kb3ducmV2LnhtbERP22rCQBB9F/yHZYS+SN1YS2hTN9JK&#10;A0UEMfoB0+w0CcnOhuw2xr/vCgXf5nCus96MphUD9a62rGC5iEAQF1bXXCo4n7LHFxDOI2tsLZOC&#10;KznYpNPJGhNtL3ykIfelCCHsElRQed8lUrqiIoNuYTviwP3Y3qAPsC+l7vESwk0rn6IolgZrDg0V&#10;drStqGjyX6MgPsz9h1nNt9n3bhyK5fPnPrONUg+z8f0NhKfR38X/7i8d5sevMdy+CSfI9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HZkAxAAAAN0AAAAPAAAAAAAAAAAA&#10;AAAAAKECAABkcnMvZG93bnJldi54bWxQSwUGAAAAAAQABAD5AAAAkgMAAAAA&#10;" strokecolor="#7c7c7c" strokeweight=".2205mm"/>
                <v:line id="Line 159" o:spid="_x0000_s1180" style="position:absolute;flip:y;visibility:visible;mso-wrap-style:square" from="45735,14620" to="46513,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wK5xMQAAADdAAAADwAAAGRycy9kb3ducmV2LnhtbERPTWvCQBC9F/wPywi9lLqxoE1TN0EU&#10;0UNBmgZ6HbLTJJidDburxn/vFgq9zeN9zqoYTS8u5HxnWcF8loAgrq3uuFFQfe2eUxA+IGvsLZOC&#10;G3ko8snDCjNtr/xJlzI0Ioawz1BBG8KQSenrlgz6mR2II/djncEQoWukdniN4aaXL0mylAY7jg0t&#10;DrRpqT6VZ6NgXLjqW26Pp9TYDX881by/DXulHqfj+h1EoDH8i//cBx3nL99e4febeILM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ArnExAAAAN0AAAAPAAAAAAAAAAAA&#10;AAAAAKECAABkcnMvZG93bnJldi54bWxQSwUGAAAAAAQABAD5AAAAkgMAAAAA&#10;" strokecolor="#7c7c7c" strokeweight=".2205mm"/>
                <v:line id="Line 160" o:spid="_x0000_s1181" style="position:absolute;flip:y;visibility:visible;mso-wrap-style:square" from="45704,14478" to="46323,14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0ttsUAAADdAAAADwAAAGRycy9kb3ducmV2LnhtbESPT2sCQQzF7wW/wxDBS9FZhYqujiIW&#10;sYdC8Q94DTtxd3Ens8xMdf325lDoLeG9vPfLct25Rt0pxNqzgfEoA0VceFtzaeB82g1noGJCtth4&#10;JgNPirBe9d6WmFv/4APdj6lUEsIxRwNVSm2udSwqchhHviUW7eqDwyRrKLUN+JBw1+hJlk21w5ql&#10;ocKWthUVt+OvM9B9hPNFf/7cZs5v+fu94P2z3Rsz6HebBahEXfo3/11/WcGfzgVXvpER9O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p0ttsUAAADdAAAADwAAAAAAAAAA&#10;AAAAAAChAgAAZHJzL2Rvd25yZXYueG1sUEsFBgAAAAAEAAQA+QAAAJMDAAAAAA==&#10;" strokecolor="#7c7c7c" strokeweight=".2205mm"/>
                <v:line id="Line 161" o:spid="_x0000_s1182" style="position:absolute;flip:y;visibility:visible;mso-wrap-style:square" from="44958,13271" to="4573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dGILcEAAADdAAAADwAAAGRycy9kb3ducmV2LnhtbERPy6rCMBDdC/5DGOFuRNN7QdFqFPEi&#10;uhDEB7gdmrEtNpOSRK1/bwTB3RzOc6bzxlTiTs6XlhX89hMQxJnVJecKTsdVbwTCB2SNlWVS8CQP&#10;81m7NcVU2wfv6X4IuYgh7FNUUIRQp1L6rCCDvm9r4shdrDMYInS51A4fMdxU8i9JhtJgybGhwJqW&#10;BWXXw80oaAbudJb/u+vI2CVvuxmvn/VaqZ9Os5iACNSEr/jj3ug4fzgew/ubeIKcv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N0YgtwQAAAN0AAAAPAAAAAAAAAAAAAAAA&#10;AKECAABkcnMvZG93bnJldi54bWxQSwUGAAAAAAQABAD5AAAAjwMAAAAA&#10;" strokecolor="#7c7c7c" strokeweight=".2205mm"/>
                <v:line id="Line 162" o:spid="_x0000_s1183" style="position:absolute;visibility:visible;mso-wrap-style:square" from="44958,14620" to="45735,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M+9ccAAADdAAAADwAAAGRycy9kb3ducmV2LnhtbESP3WrCQBCF74W+wzJCb0Q3tkUlukor&#10;DZRSKP48wJgdk2B2NmS3Mb69c1HwboZz5pxvVpve1aqjNlSeDUwnCSji3NuKCwPHQzZegAoR2WLt&#10;mQzcKMBm/TRYYWr9lXfU7WOhJIRDigbKGJtU65CX5DBMfEMs2tm3DqOsbaFti1cJd7V+SZKZdlix&#10;NJTY0Lak/LL/cwZmv6P44V5H2+z03Xf59O3zJ/MXY56H/fsSVKQ+Psz/119W8OeJ8Ms3MoJe3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4Uz71xwAAAN0AAAAPAAAAAAAA&#10;AAAAAAAAAKECAABkcnMvZG93bnJldi54bWxQSwUGAAAAAAQABAD5AAAAlQMAAAAA&#10;" strokecolor="#7c7c7c" strokeweight=".2205mm"/>
                <v:line id="Line 163" o:spid="_x0000_s1184" style="position:absolute;flip:y;visibility:visible;mso-wrap-style:square" from="44958,13716" to="44958,14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UweMcIAAADdAAAADwAAAGRycy9kb3ducmV2LnhtbERPTYvCMBC9L/gfwgheFk0V3JXaKKKI&#10;HhaWVcHr0IxtaTMpSdT6782C4G0e73OyZWcacSPnK8sKxqMEBHFudcWFgtNxO5yB8AFZY2OZFDzI&#10;w3LR+8gw1fbOf3Q7hELEEPYpKihDaFMpfV6SQT+yLXHkLtYZDBG6QmqH9xhuGjlJki9psOLYUGJL&#10;65Ly+nA1CrqpO53l5reeGbvmn8+cd492p9Sg363mIAJ14S1+ufc6zv9OxvD/TTxB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UweMcIAAADdAAAADwAAAAAAAAAAAAAA&#10;AAChAgAAZHJzL2Rvd25yZXYueG1sUEsFBgAAAAAEAAQA+QAAAJADAAAAAA==&#10;" strokecolor="#7c7c7c" strokeweight=".2205mm"/>
                <v:line id="Line 164" o:spid="_x0000_s1185" style="position:absolute;flip:y;visibility:visible;mso-wrap-style:square" from="45164,13811" to="45164,14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6ARsMAAADdAAAADwAAAGRycy9kb3ducmV2LnhtbERPS2vCQBC+C/0PyxR6Ed1U0ErMKsVS&#10;4qEgVcHrkJ0mIdnZsLvN4993C4Xe5uN7TnYYTSt6cr62rOB5mYAgLqyuuVRwu74vtiB8QNbYWiYF&#10;E3k47B9mGabaDvxJ/SWUIoawT1FBFUKXSumLigz6pe2II/dlncEQoSuldjjEcNPKVZJspMGaY0OF&#10;HR0rKprLt1Ewrt3tLt/OzdbYI3/MC86nLlfq6XF83YEINIZ/8Z/7pOP8l2QFv9/EE+T+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2egEbDAAAA3QAAAA8AAAAAAAAAAAAA&#10;AAAAoQIAAGRycy9kb3ducmV2LnhtbFBLBQYAAAAABAAEAPkAAACRAwAAAAA=&#10;" strokecolor="#7c7c7c" strokeweight=".2205mm"/>
                <v:line id="Line 165" o:spid="_x0000_s1186" style="position:absolute;flip:y;visibility:visible;mso-wrap-style:square" from="48069,13716" to="48069,14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tIl3cMAAADdAAAADwAAAGRycy9kb3ducmV2LnhtbERPTWvCQBC9F/wPywi9FN1oqYboKqIU&#10;eyiUasDrkB2TYHY27K5J/PfdQqG3ebzPWW8H04iOnK8tK5hNExDEhdU1lwry8/skBeEDssbGMil4&#10;kIftZvS0xkzbnr+pO4VSxBD2GSqoQmgzKX1RkUE/tS1x5K7WGQwRulJqh30MN42cJ8lCGqw5NlTY&#10;0r6i4na6GwXDm8sv8vB1S43d8+dLwcdHe1TqeTzsViACDeFf/Of+0HH+MnmF32/iCXL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LSJd3DAAAA3QAAAA8AAAAAAAAAAAAA&#10;AAAAoQIAAGRycy9kb3ducmV2LnhtbFBLBQYAAAAABAAEAPkAAACRAwAAAAA=&#10;" strokecolor="#7c7c7c" strokeweight=".2205mm"/>
                <v:line id="Line 166" o:spid="_x0000_s1187" style="position:absolute;visibility:visible;mso-wrap-style:square" from="47291,13271" to="4806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2g49sUAAADdAAAADwAAAGRycy9kb3ducmV2LnhtbERP22rCQBB9L/Qflin4IrrxQiqpq9Rg&#10;oEihNPoB0+w0CWZnQ3ZN0r/vFoS+zeFcZ7sfTSN66lxtWcFiHoEgLqyuuVRwOWezDQjnkTU2lknB&#10;DznY7x4ftphoO/An9bkvRQhhl6CCyvs2kdIVFRl0c9sSB+7bdgZ9gF0pdYdDCDeNXEZRLA3WHBoq&#10;bCmtqLjmN6Mg/pj6g1lN0+zrNPbFYn18z+xVqcnT+PoCwtPo/8V395sO85+jNfx9E06Qu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2g49sUAAADdAAAADwAAAAAAAAAA&#10;AAAAAAChAgAAZHJzL2Rvd25yZXYueG1sUEsFBgAAAAAEAAQA+QAAAJMDAAAAAA==&#10;" strokecolor="#7c7c7c" strokeweight=".2205mm"/>
                <v:line id="Line 167" o:spid="_x0000_s1188" style="position:absolute;flip:y;visibility:visible;mso-wrap-style:square" from="47593,14620" to="48069,14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ncYMsQAAADdAAAADwAAAGRycy9kb3ducmV2LnhtbERPTWvCQBC9C/0PyxR6Ed20ECsxqxRL&#10;iYeCVAWvQ3aahGRnw+7WJP/eLRR6m8f7nHw3mk7cyPnGsoLnZQKCuLS64UrB5fyxWIPwAVljZ5kU&#10;TORht32Y5ZhpO/AX3U6hEjGEfYYK6hD6TEpf1mTQL21PHLlv6wyGCF0ltcMhhptOviTJShpsODbU&#10;2NO+prI9/RgFY+ouV/l+bNfG7vlzXnIx9YVST4/j2wZEoDH8i//cBx3nvyYp/H4TT5Db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dxgyxAAAAN0AAAAPAAAAAAAAAAAA&#10;AAAAAKECAABkcnMvZG93bnJldi54bWxQSwUGAAAAAAQABAD5AAAAkgMAAAAA&#10;" strokecolor="#7c7c7c" strokeweight=".2205mm"/>
                <v:line id="Line 168" o:spid="_x0000_s1189" style="position:absolute;flip:y;visibility:visible;mso-wrap-style:square" from="46513,13271" to="4729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qWGRcIAAADdAAAADwAAAGRycy9kb3ducmV2LnhtbERPS4vCMBC+C/6HMIIX0XSFVamNIi6i&#10;h4XFB3gdmrEtbSYliVr/vVlY2Nt8fM/J1p1pxIOcrywr+JgkIIhzqysuFFzOu/EChA/IGhvLpOBF&#10;Htarfi/DVNsnH+lxCoWIIexTVFCG0KZS+rwkg35iW+LI3awzGCJ0hdQOnzHcNHKaJDNpsOLYUGJL&#10;25Ly+nQ3CrpPd7nKr596YeyWv0c571/tXqnhoNssQQTqwr/4z33Qcf48mcHvN/EEuXo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qWGRcIAAADdAAAADwAAAAAAAAAAAAAA&#10;AAChAgAAZHJzL2Rvd25yZXYueG1sUEsFBgAAAAAEAAQA+QAAAJADAAAAAA==&#10;" strokecolor="#7c7c7c" strokeweight=".2205mm"/>
                <v:line id="Line 169" o:spid="_x0000_s1190" style="position:absolute;visibility:visible;mso-wrap-style:square" from="46513,14620" to="46974,148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qmgcUAAADdAAAADwAAAGRycy9kb3ducmV2LnhtbERP22rCQBB9L/gPywh9CbqxFS3RTVAx&#10;UEqhaPsB0+yYBLOzIbsm6d93C0Lf5nCus81G04ieOldbVrCYxyCIC6trLhV8feazFxDOI2tsLJOC&#10;H3KQpZOHLSbaDnyi/uxLEULYJaig8r5NpHRFRQbd3LbEgbvYzqAPsCul7nAI4aaRT3G8kgZrDg0V&#10;tnSoqLieb0bB6iPye/McHfLvt7EvFsvje26vSj1Ox90GhKfR/4vv7lcd5q/jNfx9E06Q6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7qmgcUAAADdAAAADwAAAAAAAAAA&#10;AAAAAAChAgAAZHJzL2Rvd25yZXYueG1sUEsFBgAAAAAEAAQA+QAAAJMDAAAAAA==&#10;" strokecolor="#7c7c7c" strokeweight=".2205mm"/>
                <v:line id="Line 170" o:spid="_x0000_s1191" style="position:absolute;flip:y;visibility:visible;mso-wrap-style:square" from="46513,13716" to="46513,14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Ha3rMUAAADdAAAADwAAAGRycy9kb3ducmV2LnhtbESPQWvCQBCF70L/wzJCL9JsLLRKzCpF&#10;KfYgFK3gdciOSTA7G3a3Gv9951DwNsN789435WpwnbpSiK1nA9MsB0VcedtybeD48/kyBxUTssXO&#10;Mxm4U4TV8mlUYmH9jfd0PaRaSQjHAg00KfWF1rFqyGHMfE8s2tkHh0nWUGsb8CbhrtOvef6uHbYs&#10;DQ32tG6ouhx+nYHhLRxPevN9mTu/5t2k4u293xrzPB4+FqASDelh/r/+soI/ywVXvpER9PI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Ha3rMUAAADdAAAADwAAAAAAAAAA&#10;AAAAAAChAgAAZHJzL2Rvd25yZXYueG1sUEsFBgAAAAAEAAQA+QAAAJMDAAAAAA==&#10;" strokecolor="#7c7c7c" strokeweight=".2205mm"/>
                <v:line id="Line 171" o:spid="_x0000_s1192" style="position:absolute;flip:y;visibility:visible;mso-wrap-style:square" from="45735,12382" to="45735,132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oSN8MAAADdAAAADwAAAGRycy9kb3ducmV2LnhtbERPTWvCQBC9F/wPywi9FN0otMboKqIU&#10;eyiUasDrkB2TYHY27K5J/PfdQqG3ebzPWW8H04iOnK8tK5hNExDEhdU1lwry8/skBeEDssbGMil4&#10;kIftZvS0xkzbnr+pO4VSxBD2GSqoQmgzKX1RkUE/tS1x5K7WGQwRulJqh30MN42cJ8mbNFhzbKiw&#10;pX1Fxe10NwqGV5df5OHrlhq758+Xgo+P9qjU83jYrUAEGsK/+M/9oeP8RbKE32/iCXL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M6EjfDAAAA3QAAAA8AAAAAAAAAAAAA&#10;AAAAoQIAAGRycy9kb3ducmV2LnhtbFBLBQYAAAAABAAEAPkAAACRAwAAAAA=&#10;" strokecolor="#7c7c7c" strokeweight=".2205mm"/>
                <v:line id="Line 172" o:spid="_x0000_s1193" style="position:absolute;visibility:visible;mso-wrap-style:square" from="45735,15049" to="45735,159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qoKMcAAADdAAAADwAAAGRycy9kb3ducmV2LnhtbESP0WrCQBBF3wX/YZlCX6RuokVL6ioq&#10;BkopFG0/YJqdJsHsbMhuY/x756Hg2wz3zr1nVpvBNaqnLtSeDaTTBBRx4W3NpYHvr/zpBVSIyBYb&#10;z2TgSgE26/FohZn1Fz5Sf4qlkhAOGRqoYmwzrUNRkcMw9S2xaL++cxhl7UptO7xIuGv0LEkW2mHN&#10;0lBhS/uKivPpzxlYfE7izs0n+/znfeiL9PnwkfuzMY8Pw/YVVKQh3s3/129W8Jep8Ms3MoJe3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9iqgoxwAAAN0AAAAPAAAAAAAA&#10;AAAAAAAAAKECAABkcnMvZG93bnJldi54bWxQSwUGAAAAAAQABAD5AAAAlQMAAAAA&#10;" strokecolor="#7c7c7c" strokeweight=".2205mm"/>
                <v:line id="Line 173" o:spid="_x0000_s1194" style="position:absolute;flip:x;visibility:visible;mso-wrap-style:square" from="44180,14620" to="44958,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WI7MIAAADdAAAADwAAAGRycy9kb3ducmV2LnhtbERPTYvCMBC9C/6HMAteRNMK7krXKKKI&#10;HoRlq7DXoZlti82kJFHrvzeC4G0e73Pmy8404krO15YVpOMEBHFhdc2lgtNxO5qB8AFZY2OZFNzJ&#10;w3LR780x0/bGv3TNQyliCPsMFVQhtJmUvqjIoB/bljhy/9YZDBG6UmqHtxhuGjlJkk9psObYUGFL&#10;64qKc34xCrqpO/3Jzc95ZuyaD8OCd/d2p9Tgo1t9gwjUhbf45d7rOP8rTeH5TTxBL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JWI7MIAAADdAAAADwAAAAAAAAAAAAAA&#10;AAChAgAAZHJzL2Rvd25yZXYueG1sUEsFBgAAAAAEAAQA+QAAAJADAAAAAA==&#10;" strokecolor="#7c7c7c" strokeweight=".2205mm"/>
                <v:line id="Line 174" o:spid="_x0000_s1195" style="position:absolute;visibility:visible;mso-wrap-style:square" from="48069,14620" to="4884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hSTxMUAAADdAAAADwAAAGRycy9kb3ducmV2LnhtbERP22rCQBB9L/gPyxT6EnQTW2KJrmLF&#10;QCmCqP2AMTtNgtnZkF2T9O+7hULf5nCus9qMphE9da62rCCZxSCIC6trLhV8XvLpKwjnkTU2lknB&#10;NznYrCcPK8y0HfhE/dmXIoSwy1BB5X2bSemKigy6mW2JA/dlO4M+wK6UusMhhJtGzuM4lQZrDg0V&#10;trSrqLid70ZBeoz8m3mOdvn1Y+yL5GV/yO1NqafHcbsE4Wn0/+I/97sO8xfJHH6/CSfI9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hSTxMUAAADdAAAADwAAAAAAAAAA&#10;AAAAAAChAgAAZHJzL2Rvd25yZXYueG1sUEsFBgAAAAAEAAQA+QAAAJMDAAAAAA==&#10;" strokecolor="#7c7c7c" strokeweight=".2205mm"/>
                <v:line id="Line 175" o:spid="_x0000_s1196" style="position:absolute;flip:y;visibility:visible;mso-wrap-style:square" from="48847,14620" to="49609,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wuzAMQAAADdAAAADwAAAGRycy9kb3ducmV2LnhtbERPTWvCQBC9C/6HZYRepG7Sog2payiW&#10;Yg+CmAZ6HbLTJJidDbtbjf++WxC8zeN9zroYTS/O5HxnWUG6SEAQ11Z33Ciovj4eMxA+IGvsLZOC&#10;K3koNtPJGnNtL3ykcxkaEUPY56igDWHIpfR1Swb9wg7EkfuxzmCI0DVSO7zEcNPLpyRZSYMdx4YW&#10;B9q2VJ/KX6NgXLrqW74fTpmxW97Pa95dh51SD7Px7RVEoDHcxTf3p47zX9Jn+P8mniA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3C7MAxAAAAN0AAAAPAAAAAAAAAAAA&#10;AAAAAKECAABkcnMvZG93bnJldi54bWxQSwUGAAAAAAQABAD5AAAAkgMAAAAA&#10;" strokecolor="#7c7c7c" strokeweight=".2205mm"/>
                <v:line id="Line 176" o:spid="_x0000_s1197" style="position:absolute;visibility:visible;mso-wrap-style:square" from="49609,14620" to="5038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GuK8QAAADdAAAADwAAAGRycy9kb3ducmV2LnhtbERP22rCQBB9F/yHZQq+iG6ikpbUVVQM&#10;SCmUaj9gmp0mwexsyK4x/r0rFHybw7nOct2bWnTUusqygngagSDOra64UPBzyiZvIJxH1lhbJgU3&#10;crBeDQdLTLW98jd1R1+IEMIuRQWl900qpctLMuimtiEO3J9tDfoA20LqFq8h3NRyFkWJNFhxaCix&#10;oV1J+fl4MQqSr7Hfmvl4l/1+9F0eL/afmT0rNXrpN+8gPPX+Kf53H3SY/xov4PFNOEGu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sa4rxAAAAN0AAAAPAAAAAAAAAAAA&#10;AAAAAKECAABkcnMvZG93bnJldi54bWxQSwUGAAAAAAQABAD5AAAAkgMAAAAA&#10;" strokecolor="#7c7c7c" strokeweight=".2205mm"/>
                <v:line id="Line 177" o:spid="_x0000_s1198" style="position:absolute;flip:y;visibility:visible;mso-wrap-style:square" from="50387,14620" to="51165,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66O78MAAADdAAAADwAAAGRycy9kb3ducmV2LnhtbERPTWvCQBC9C/6HZYRepG4saEPqKqKU&#10;eCiIqdDrkJ0mwexs2N3G+O/dguBtHu9zVpvBtKIn5xvLCuazBARxaXXDlYLz9+drCsIHZI2tZVJw&#10;Iw+b9Xi0wkzbK5+oL0IlYgj7DBXUIXSZlL6syaCf2Y44cr/WGQwRukpqh9cYblr5liRLabDh2FBj&#10;R7uaykvxZxQMC3f+kfvjJTV2x1/TkvNblyv1Mhm2HyACDeEpfrgPOs5/ny/g/5t4glzf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euju/DAAAA3QAAAA8AAAAAAAAAAAAA&#10;AAAAoQIAAGRycy9kb3ducmV2LnhtbFBLBQYAAAAABAAEAPkAAACRAwAAAAA=&#10;" strokecolor="#7c7c7c" strokeweight=".2205mm"/>
                <v:line id="Line 178" o:spid="_x0000_s1199" style="position:absolute;visibility:visible;mso-wrap-style:square" from="51165,14620" to="51943,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Vx8QAAADdAAAADwAAAGRycy9kb3ducmV2LnhtbERP22rCQBB9L/Qflin4InUTLamkWaUV&#10;A0WEUvUDxuw0CcnOhuwa4993hULf5nCuk61H04qBeldbVhDPIhDEhdU1lwpOx/x5CcJ5ZI2tZVJw&#10;Iwfr1eNDhqm2V/6m4eBLEULYpaig8r5LpXRFRQbdzHbEgfuxvUEfYF9K3eM1hJtWzqMokQZrDg0V&#10;drSpqGgOF6Mg+Zr6D7OYbvLzbhyK+GW7z22j1ORpfH8D4Wn0/+I/96cO81/jBO7fhBPk6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L5XHxAAAAN0AAAAPAAAAAAAAAAAA&#10;AAAAAKECAABkcnMvZG93bnJldi54bWxQSwUGAAAAAAQABAD5AAAAkgMAAAAA&#10;" strokecolor="#7c7c7c" strokeweight=".2205mm"/>
                <v:line id="Line 179" o:spid="_x0000_s1200" style="position:absolute;flip:y;visibility:visible;mso-wrap-style:square" from="51943,14620" to="52720,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C1A8QAAADdAAAADwAAAGRycy9kb3ducmV2LnhtbERPTWvCQBC9C/0Pywi9SLOxUCMxqxRL&#10;SQ8FMRW8DtkxCWZnw+7WxH/fLRR6m8f7nGI3mV7cyPnOsoJlkoIgrq3uuFFw+np/WoPwAVljb5kU&#10;3MnDbvswKzDXduQj3arQiBjCPkcFbQhDLqWvWzLoEzsQR+5incEQoWukdjjGcNPL5zRdSYMdx4YW&#10;B9q3VF+rb6NgenGns3w7XNfG7vlzUXN5H0qlHufT6wZEoCn8i//cHzrOz5YZ/H4TT5Db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MLUDxAAAAN0AAAAPAAAAAAAAAAAA&#10;AAAAAKECAABkcnMvZG93bnJldi54bWxQSwUGAAAAAAQABAD5AAAAkgMAAAAA&#10;" strokecolor="#7c7c7c" strokeweight=".2205mm"/>
                <v:line id="Line 180" o:spid="_x0000_s1201" style="position:absolute;visibility:visible;mso-wrap-style:square" from="52720,14620" to="53498,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kLscAAADdAAAADwAAAGRycy9kb3ducmV2LnhtbESP0WrCQBBF3wX/YZlCX6RuokVL6ioq&#10;BkopFG0/YJqdJsHsbMhuY/x756Hg2wz3zr1nVpvBNaqnLtSeDaTTBBRx4W3NpYHvr/zpBVSIyBYb&#10;z2TgSgE26/FohZn1Fz5Sf4qlkhAOGRqoYmwzrUNRkcMw9S2xaL++cxhl7UptO7xIuGv0LEkW2mHN&#10;0lBhS/uKivPpzxlYfE7izs0n+/znfeiL9PnwkfuzMY8Pw/YVVKQh3s3/129W8Jep4Mo3MoJe3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D/KQuxwAAAN0AAAAPAAAAAAAA&#10;AAAAAAAAAKECAABkcnMvZG93bnJldi54bWxQSwUGAAAAAAQABAD5AAAAlQMAAAAA&#10;" strokecolor="#7c7c7c" strokeweight=".2205mm"/>
                <v:line id="Line 181" o:spid="_x0000_s1202" style="position:absolute;flip:y;visibility:visible;mso-wrap-style:square" from="53498,14620" to="54276,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OE6sQAAADdAAAADwAAAGRycy9kb3ducmV2LnhtbERPTWvCQBC9C/6HZYRepG5SqKapayiW&#10;Yg+CmAZ6HbLTJJidDbtbjf++WxC8zeN9zroYTS/O5HxnWUG6SEAQ11Z33Ciovj4eMxA+IGvsLZOC&#10;K3koNtPJGnNtL3ykcxkaEUPY56igDWHIpfR1Swb9wg7EkfuxzmCI0DVSO7zEcNPLpyRZSoMdx4YW&#10;B9q2VJ/KX6NgfHbVt3w/nDJjt7yf17y7DjulHmbj2yuIQGO4i2/uTx3nr9IX+P8mniA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44TqxAAAAN0AAAAPAAAAAAAAAAAA&#10;AAAAAKECAABkcnMvZG93bnJldi54bWxQSwUGAAAAAAQABAD5AAAAkgMAAAAA&#10;" strokecolor="#7c7c7c" strokeweight=".2205mm"/>
                <v:line id="Line 182" o:spid="_x0000_s1203" style="position:absolute;visibility:visible;mso-wrap-style:square" from="54276,14620" to="55054,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ZilccAAADdAAAADwAAAGRycy9kb3ducmV2LnhtbESP0WrCQBBF34X+wzIFX6Ru1GJLdBUV&#10;A6UIpbYfMM2OSTA7G7JrjH/vPBR8m+HeuffMct27WnXUhsqzgck4AUWce1txYeD3J3t5BxUissXa&#10;Mxm4UYD16mmwxNT6K39Td4yFkhAOKRooY2xSrUNeksMw9g2xaCffOoyytoW2LV4l3NV6miRz7bBi&#10;aSixoV1J+fl4cQbmX6O4dbPRLvv77Lt88ro/ZP5szPC53yxARerjw/x//WEF/20q/PKNjKB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z5mKVxwAAAN0AAAAPAAAAAAAA&#10;AAAAAAAAAKECAABkcnMvZG93bnJldi54bWxQSwUGAAAAAAQABAD5AAAAlQMAAAAA&#10;" strokecolor="#7c7c7c" strokeweight=".2205mm"/>
                <v:line id="Line 183" o:spid="_x0000_s1204" style="position:absolute;flip:y;visibility:visible;mso-wrap-style:square" from="55054,14620" to="5583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vlCUcQAAADdAAAADwAAAGRycy9kb3ducmV2LnhtbERPTWvCQBC9C/6HZQQvUjcKtZJmE4ql&#10;pIeCaIVeh+w0CcnOht2tif/eLRR6m8f7nKyYTC+u5HxrWcFmnYAgrqxuuVZw+Xx72IPwAVljb5kU&#10;3MhDkc9nGabajnyi6znUIoawT1FBE8KQSumrhgz6tR2II/dtncEQoauldjjGcNPLbZLspMGWY0OD&#10;Ax0aqrrzj1EwPbrLl3w9dntjD/yxqri8DaVSy8X08gwi0BT+xX/udx3nP2038PtNPEHm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UJRxAAAAN0AAAAPAAAAAAAAAAAA&#10;AAAAAKECAABkcnMvZG93bnJldi54bWxQSwUGAAAAAAQABAD5AAAAkgMAAAAA&#10;" strokecolor="#7c7c7c" strokeweight=".2205mm"/>
                <v:line id="Line 184" o:spid="_x0000_s1205" style="position:absolute;visibility:visible;mso-wrap-style:square" from="55832,14620" to="56594,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HhZecMAAADdAAAADwAAAGRycy9kb3ducmV2LnhtbERP22rCQBB9F/oPywi+iG6MYiV1lSoN&#10;iBRK1Q+YZsckmJ0N2W2Mf+8Kgm9zONdZrjtTiZYaV1pWMBlHIIgzq0vOFZyO6WgBwnlkjZVlUnAj&#10;B+vVW2+JibZX/qX24HMRQtglqKDwvk6kdFlBBt3Y1sSBO9vGoA+wyaVu8BrCTSXjKJpLgyWHhgJr&#10;2haUXQ7/RsH8Z+g3Zjrcpn/7rs0ms6/v1F6UGvS7zw8Qnjr/Ej/dOx3mv8cxPL4JJ8jV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x4WXnDAAAA3QAAAA8AAAAAAAAAAAAA&#10;AAAAoQIAAGRycy9kb3ducmV2LnhtbFBLBQYAAAAABAAEAPkAAACRAwAAAAA=&#10;" strokecolor="#7c7c7c" strokeweight=".2205mm"/>
                <v:line id="Line 185" o:spid="_x0000_s1206" style="position:absolute;flip:y;visibility:visible;mso-wrap-style:square" from="56594,14620" to="5737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d5vcMAAADdAAAADwAAAGRycy9kb3ducmV2LnhtbERPTWvCQBC9F/wPywi9FN1oqYboGiSl&#10;2ENB1IDXITsmwexs2N1q/PfdQqG3ebzPWeeD6cSNnG8tK5hNExDEldUt1wrK08ckBeEDssbOMil4&#10;kId8M3paY6btnQ90O4ZaxBD2GSpoQugzKX3VkEE/tT1x5C7WGQwRulpqh/cYbjo5T5KFNNhybGiw&#10;p6Kh6nr8NgqGN1ee5fv+mhpb8NdLxbtHv1PqeTxsVyACDeFf/Of+1HH+cv4Kv9/EE+Tm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lneb3DAAAA3QAAAA8AAAAAAAAAAAAA&#10;AAAAoQIAAGRycy9kb3ducmV2LnhtbFBLBQYAAAAABAAEAPkAAACRAwAAAAA=&#10;" strokecolor="#7c7c7c" strokeweight=".2205mm"/>
                <v:line id="Line 186" o:spid="_x0000_s1207" style="position:absolute;visibility:visible;mso-wrap-style:square" from="57372,14620" to="58166,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1klsMAAADdAAAADwAAAGRycy9kb3ducmV2LnhtbERP24rCMBB9F/Yfwiz4Ipp6QaUaRcWC&#10;LMKy6geMzdgWm0lpYu3+/UZY8G0O5zrLdWtK0VDtCssKhoMIBHFqdcGZgss56c9BOI+ssbRMCn7J&#10;wXr10VlirO2Tf6g5+UyEEHYxKsi9r2IpXZqTQTewFXHgbrY26AOsM6lrfIZwU8pRFE2lwYJDQ44V&#10;7XJK76eHUTD97vmtGfd2yfWrbdLhZH9M7F2p7me7WYDw1Pq3+N990GH+bDSB1zfhBLn6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zdZJbDAAAA3QAAAA8AAAAAAAAAAAAA&#10;AAAAoQIAAGRycy9kb3ducmV2LnhtbFBLBQYAAAAABAAEAPkAAACRAwAAAAA=&#10;" strokecolor="#7c7c7c" strokeweight=".2205mm"/>
                <v:line id="Line 187" o:spid="_x0000_s1208" style="position:absolute;flip:y;visibility:visible;mso-wrap-style:square" from="51165,13716" to="51165,14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cJEUsMAAADdAAAADwAAAGRycy9kb3ducmV2LnhtbERPTWvCQBC9C/6HZYRepG4UtJK6CaKU&#10;9CCIVuh1yE6TYHY27K4x/vuuUOhtHu9zNvlgWtGT841lBfNZAoK4tLrhSsHl6+N1DcIHZI2tZVLw&#10;IA95Nh5tMNX2zifqz6ESMYR9igrqELpUSl/WZNDPbEccuR/rDIYIXSW1w3sMN61cJMlKGmw4NtTY&#10;0a6m8nq+GQXD0l2+5f54XRu748O05OLRFUq9TIbtO4hAQ/gX/7k/dZz/tljC85t4gsx+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nCRFLDAAAA3QAAAA8AAAAAAAAAAAAA&#10;AAAAoQIAAGRycy9kb3ducmV2LnhtbFBLBQYAAAAABAAEAPkAAACRAwAAAAA=&#10;" strokecolor="#7c7c7c" strokeweight=".2205mm"/>
                <v:line id="Line 188" o:spid="_x0000_s1209" style="position:absolute;flip:y;visibility:visible;mso-wrap-style:square" from="54276,13716" to="54276,14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DaJcIAAADdAAAADwAAAGRycy9kb3ducmV2LnhtbERPS4vCMBC+C/sfwix4kTVdwQfdRlkU&#10;0YMgPmCvQzPbljaTkkSt/94Igrf5+J6TLTrTiCs5X1lW8D1MQBDnVldcKDif1l8zED4ga2wsk4I7&#10;eVjMP3oZptre+EDXYyhEDGGfooIyhDaV0uclGfRD2xJH7t86gyFCV0jt8BbDTSNHSTKRBiuODSW2&#10;tCwpr48Xo6Abu/OfXO3rmbFL3g1y3tzbjVL9z+73B0SgLrzFL/dWx/nT0QSe38QT5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RDaJcIAAADdAAAADwAAAAAAAAAAAAAA&#10;AAChAgAAZHJzL2Rvd25yZXYueG1sUEsFBgAAAAAEAAQA+QAAAJADAAAAAA==&#10;" strokecolor="#7c7c7c" strokeweight=".2205mm"/>
                <v:line id="Line 189" o:spid="_x0000_s1210" style="position:absolute;flip:y;visibility:visible;mso-wrap-style:square" from="57372,13716" to="57372,14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x/vsEAAADdAAAADwAAAGRycy9kb3ducmV2LnhtbERPy6rCMBDdX/AfwghuLpoqeJVqFFFE&#10;F8LFB7gdmrEtNpOSRK1/bwTB3RzOc6bzxlTiTs6XlhX0ewkI4szqknMFp+O6OwbhA7LGyjIpeJKH&#10;+az1M8VU2wfv6X4IuYgh7FNUUIRQp1L6rCCDvmdr4shdrDMYInS51A4fMdxUcpAkf9JgybGhwJqW&#10;BWXXw80oaIbudJar/+vY2CXvfjPePOuNUp12s5iACNSEr/jj3uo4fzQYwfubeIKcv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GXH++wQAAAN0AAAAPAAAAAAAAAAAAAAAA&#10;AKECAABkcnMvZG93bnJldi54bWxQSwUGAAAAAAQABAD5AAAAjwMAAAAA&#10;" strokecolor="#7c7c7c" strokeweight=".2205mm"/>
                <v:line id="Line 190" o:spid="_x0000_s1211" style="position:absolute;flip:x y;visibility:visible;mso-wrap-style:square" from="44497,13446" to="4495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s1F+ckAAADdAAAADwAAAGRycy9kb3ducmV2LnhtbESPzUvDQBDF74L/wzKCF7GbVtCSdlvE&#10;qggetB+UHofsNB/Nzobspkn/+85B8DbDe/Peb+bLwdXqTG0oPRsYjxJQxJm3JecGdtuPxymoEJEt&#10;1p7JwIUCLBe3N3NMre95TedNzJWEcEjRQBFjk2odsoIchpFviEU7+tZhlLXNtW2xl3BX60mSPGuH&#10;JUtDgQ29FZSdNp0z0K9/nqrTyv/q/eH7fVpVD59d7Iy5vxteZ6AiDfHf/Hf9ZQX/ZSK48o2MoBdX&#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C7NRfnJAAAA3QAAAA8AAAAA&#10;AAAAAAAAAAAAoQIAAGRycy9kb3ducmV2LnhtbFBLBQYAAAAABAAEAPkAAACXAwAAAAA=&#10;" strokecolor="#7c7c7c" strokeweight=".2205mm"/>
                <v:line id="Line 191" o:spid="_x0000_s1212" style="position:absolute;flip:y;visibility:visible;mso-wrap-style:square" from="48069,14160" to="48847,14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I9OV8MAAADdAAAADwAAAGRycy9kb3ducmV2LnhtbERPTWvCQBC9F/wPywi9FN0otMboGiSl&#10;2ENB1IDXITsmwexs2N1q/PfdQqG3ebzPWeeD6cSNnG8tK5hNExDEldUt1wrK08ckBeEDssbOMil4&#10;kId8M3paY6btnQ90O4ZaxBD2GSpoQugzKX3VkEE/tT1x5C7WGQwRulpqh/cYbjo5T5I3abDl2NBg&#10;T0VD1fX4bRQMr648y/f9NTW24K+XinePfqfU83jYrkAEGsK/+M/9qeP8xXwJv9/EE+Tm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iPTlfDAAAA3QAAAA8AAAAAAAAAAAAA&#10;AAAAoQIAAGRycy9kb3ducmV2LnhtbFBLBQYAAAAABAAEAPkAAACRAwAAAAA=&#10;" strokecolor="#7c7c7c" strokeweight=".2205mm"/>
                <v:line id="Line 192" o:spid="_x0000_s1213" style="position:absolute;flip:y;visibility:visible;mso-wrap-style:square" from="56594,14509" to="57197,148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GxxF8YAAADdAAAADwAAAGRycy9kb3ducmV2LnhtbESPT2sCQQzF7wW/wxChl6KztlRldRSx&#10;FHsoiH/Aa9iJu4s7mWVmquu3bw6Ct4T38t4v82XnGnWlEGvPBkbDDBRx4W3NpYHj4XswBRUTssXG&#10;Mxm4U4Tlovcyx9z6G+/ouk+lkhCOORqoUmpzrWNRkcM49C2xaGcfHCZZQ6ltwJuEu0a/Z9lYO6xZ&#10;GipsaV1Rcdn/OQPdZzie9Nf2MnV+zb9vBW/u7caY1363moFK1KWn+XH9YwV/8iH88o2MoB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xscRfGAAAA3QAAAA8AAAAAAAAA&#10;AAAAAAAAoQIAAGRycy9kb3ducmV2LnhtbFBLBQYAAAAABAAEAPkAAACUAwAAAAA=&#10;" strokecolor="#7c7c7c" strokeweight=".2205mm"/>
                <v:line id="Line 193" o:spid="_x0000_s1214" style="position:absolute;flip:y;visibility:visible;mso-wrap-style:square" from="50371,14541" to="50974,148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yDUjMQAAADdAAAADwAAAGRycy9kb3ducmV2LnhtbERPTWvCQBC9C/6HZYRepG7Sog2payiW&#10;Yg+CmAZ6HbLTJJidDbtbjf++WxC8zeN9zroYTS/O5HxnWUG6SEAQ11Z33Ciovj4eMxA+IGvsLZOC&#10;K3koNtPJGnNtL3ykcxkaEUPY56igDWHIpfR1Swb9wg7EkfuxzmCI0DVSO7zEcNPLpyRZSYMdx4YW&#10;B9q2VJ/KX6NgXLrqW74fTpmxW97Pa95dh51SD7Px7RVEoDHcxTf3p47zX55T+P8mniA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INSMxAAAAN0AAAAPAAAAAAAAAAAA&#10;AAAAAKECAABkcnMvZG93bnJldi54bWxQSwUGAAAAAAQABAD5AAAAkgMAAAAA&#10;" strokecolor="#7c7c7c" strokeweight=".2205mm"/>
                <v:line id="Line 194" o:spid="_x0000_s1215" style="position:absolute;flip:y;visibility:visible;mso-wrap-style:square" from="53482,14509" to="54086,148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K+8MAAADdAAAADwAAAGRycy9kb3ducmV2LnhtbERPTWvCQBC9F/wPywi9FN1oqYboGiSl&#10;2ENB1IDXITsmwexs2N1q/PfdQqG3ebzPWeeD6cSNnG8tK5hNExDEldUt1wrK08ckBeEDssbOMil4&#10;kId8M3paY6btnQ90O4ZaxBD2GSpoQugzKX3VkEE/tT1x5C7WGQwRulpqh/cYbjo5T5KFNNhybGiw&#10;p6Kh6nr8NgqGN1ee5fv+mhpb8NdLxbtHv1PqeTxsVyACDeFf/Of+1HH+8nUOv9/EE+Tm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PySvvDAAAA3QAAAA8AAAAAAAAAAAAA&#10;AAAAoQIAAGRycy9kb3ducmV2LnhtbFBLBQYAAAAABAAEAPkAAACRAwAAAAA=&#10;" strokecolor="#7c7c7c" strokeweight=".2205mm"/>
                <v:shape id="Freeform 195" o:spid="_x0000_s1216" style="position:absolute;left:58372;top:14938;width:460;height:571;visibility:visible;mso-wrap-style:square;v-text-anchor:top" coordsize="87,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bP/8MA&#10;AADdAAAADwAAAGRycy9kb3ducmV2LnhtbERPS4vCMBC+L/gfwgh7W1MVVq1GEVlRDyv4APE2NmNb&#10;bCalibb7782C4G0+vudMZo0pxIMql1tW0O1EIIgTq3NOFRwPy68hCOeRNRaWScEfOZhNWx8TjLWt&#10;eUePvU9FCGEXo4LM+zKW0iUZGXQdWxIH7morgz7AKpW6wjqEm0L2ouhbGsw5NGRY0iKj5La/GwU/&#10;tv5d3nsnHdnLdjfyh818Zc5Kfbab+RiEp8a/xS/3Wof5g34f/r8JJ8jp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GbP/8MAAADdAAAADwAAAAAAAAAAAAAAAACYAgAAZHJzL2Rv&#10;d25yZXYueG1sUEsFBgAAAAAEAAQA9QAAAIgDAAAAAA==&#10;" path="m87,99r-4,1l79,101r-2,3l72,105r-5,1l62,107r-5,l51,109,40,107r-9,-2l21,101,14,95,8,88,4,78,,67,,54,,42,4,31,8,21r6,-7l21,8,30,4,40,,51,r8,l68,1r9,3l87,9r,17l85,26,77,19,68,15,59,13,51,11r-9,2l36,14r-6,4l25,22r-5,5l18,36r-3,9l15,54r,10l18,73r3,7l25,86r5,4l36,94r7,2l51,96,61,95r8,-2l78,89r7,-6l87,83r,16xe" fillcolor="#7c7c7c" stroked="f">
                  <v:path arrowok="t" o:connecttype="custom" o:connectlocs="46038,51907;43921,52431;41805,52956;40746,54528;38100,55053;35455,55577;32809,56101;30163,56101;26988,57150;21167,56101;16404,55053;11113,52956;7408,49810;4233,46139;2117,40896;0,35129;0,28313;0,22021;2117,16254;4233,11011;7408,7340;11113,4194;15875,2097;21167,0;26988,0;31221,0;35984,524;40746,2097;46038,4719;46038,13632;44980,13632;40746,9962;35984,7865;31221,6816;26988,5767;22225,6816;19050,7340;15875,9438;13229,11535;10583,14156;9525,18875;7938,23594;7938,28313;7938,33556;9525,38275;11113,41945;13229,45091;15875,47188;19050,49285;22754,50334;26988,50334;32280,49810;36513,48761;41275,46664;44980,43518;46038,43518;46038,51907" o:connectangles="0,0,0,0,0,0,0,0,0,0,0,0,0,0,0,0,0,0,0,0,0,0,0,0,0,0,0,0,0,0,0,0,0,0,0,0,0,0,0,0,0,0,0,0,0,0,0,0,0,0,0,0,0,0,0,0,0"/>
                </v:shape>
                <v:shape id="Freeform 196" o:spid="_x0000_s1217" style="position:absolute;left:58928;top:14938;width:428;height:556;visibility:visible;mso-wrap-style:square;v-text-anchor:top" coordsize="80,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GMDsYA&#10;AADdAAAADwAAAGRycy9kb3ducmV2LnhtbERPTWvCQBC9F/oflhF6KbqxSpXUVYrSItKDRrE9TrNj&#10;kjY7G7NrjP++KxS8zeN9zmTWmlI0VLvCsoJ+LwJBnFpdcKZgt33rjkE4j6yxtEwKLuRgNr2/m2Cs&#10;7Zk31CQ+EyGEXYwKcu+rWEqX5mTQ9WxFHLiDrQ36AOtM6hrPIdyU8imKnqXBgkNDjhXNc0p/k5NR&#10;sN98J4uPR1p9LdafP0fZjNfv5JR66LSvLyA8tf4m/ncvdZg/Ggzh+k04QU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1GMDsYAAADdAAAADwAAAAAAAAAAAAAAAACYAgAAZHJz&#10;L2Rvd25yZXYueG1sUEsFBgAAAAAEAAQA9QAAAIsDAAAAAA==&#10;" path="m80,105r-13,l67,55r-53,l14,105,,105,,,14,r,41l67,41,67,,80,r,105xe" fillcolor="#7c7c7c" stroked="f">
                  <v:path arrowok="t" o:connecttype="custom" o:connectlocs="42863,55563;35898,55563;35898,29104;7501,29104;7501,55563;0,55563;0,0;7501,0;7501,21696;35898,21696;35898,0;42863,0;42863,55563" o:connectangles="0,0,0,0,0,0,0,0,0,0,0,0,0"/>
                </v:shape>
                <v:shape id="Freeform 197" o:spid="_x0000_s1218" style="position:absolute;left:59467;top:15271;width:223;height:334;visibility:visible;mso-wrap-style:square;v-text-anchor:top" coordsize="41,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g628QA&#10;AADdAAAADwAAAGRycy9kb3ducmV2LnhtbERP30vDMBB+H/g/hBP25lIdm1KXjTEZiFLBqu9ncjad&#10;zaU0adf992Yg7O0+vp+32oyuEQN1ofas4HaWgSDW3tRcKfj82N88gAgR2WDjmRScKMBmfTVZYW78&#10;kd9pKGMlUgiHHBXYGNtcyqAtOQwz3xIn7sd3DmOCXSVNh8cU7hp5l2VL6bDm1GCxpZ0l/Vv2TkHx&#10;Rf1Q6Je+fCsOp8X+8Gqf9LdS0+tx+wgi0hgv4n/3s0nz7+cLOH+TTpD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GYOtvEAAAA3QAAAA8AAAAAAAAAAAAAAAAAmAIAAGRycy9k&#10;b3ducmV2LnhtbFBLBQYAAAAABAAEAPUAAACJAwAAAAA=&#10;" path="m41,62l,62,,53,9,46r4,-4l16,38r8,-6l27,27r3,-5l30,18,29,13,26,10,24,8r-7,l14,8,10,9,6,10,1,13r,l1,4,5,3,9,2,14,r5,l27,2r5,3l37,10r1,8l37,20r,4l36,26r-1,3l32,31r-1,3l29,36r-3,4l21,43r-5,4l13,51,9,54r32,l41,62xe" fillcolor="#7c7c7c" stroked="f">
                  <v:path arrowok="t" o:connecttype="custom" o:connectlocs="22225,33338;0,33338;0,28499;4879,24735;7047,22584;8673,20433;13010,17207;14636,14518;16262,11830;16262,9679;15720,6990;14094,5377;13010,4302;9215,4302;7589,4302;5421,4839;3252,5377;542,6990;542,6990;542,2151;2710,1613;4879,1075;7589,0;10299,0;14636,1075;17346,2689;20057,5377;20599,9679;20057,10754;20057,12905;19515,13980;18973,15594;17346,16669;16804,18282;15720,19358;14094,21508;11384,23122;8673,25272;7047,27423;4879,29036;22225,29036;22225,33338" o:connectangles="0,0,0,0,0,0,0,0,0,0,0,0,0,0,0,0,0,0,0,0,0,0,0,0,0,0,0,0,0,0,0,0,0,0,0,0,0,0,0,0,0,0"/>
                </v:shape>
                <v:shape id="Freeform 198" o:spid="_x0000_s1219" style="position:absolute;left:59753;top:14938;width:508;height:571;visibility:visible;mso-wrap-style:square;v-text-anchor:top" coordsize="96,1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0dosMA&#10;AADdAAAADwAAAGRycy9kb3ducmV2LnhtbERPTWvCQBC9C/6HZQRvdTe1qE3diAQsvTatYG/T7JgE&#10;s7Mhu9XUX+8WCt7m8T5nvRlsK87U+8axhmSmQBCXzjRcafj82D2sQPiAbLB1TBp+ycMmG4/WmBp3&#10;4Xc6F6ESMYR9ihrqELpUSl/WZNHPXEccuaPrLYYI+0qaHi8x3LbyUamFtNhwbKixo7ym8lT8WA07&#10;l6+uT4fX5f7bDM8Jfqki3yqtp5Nh+wIi0BDu4n/3m4nzl/MF/H0TT5DZ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0dosMAAADdAAAADwAAAAAAAAAAAAAAAACYAgAAZHJzL2Rv&#10;d25yZXYueG1sUEsFBgAAAAAEAAQA9QAAAIgDAAAAAA==&#10;" path="m84,15r5,7l94,32r2,11l96,55r,13l93,78r-4,9l84,95r-7,7l68,106r-8,2l48,110,37,108r-8,-2l20,101,13,95,7,87,3,78,,68,,55,,43,3,32,7,22r6,-7l20,9,29,4,37,1,48,,60,1r8,3l77,9r7,6xm83,55l80,36,73,23,68,19,56,14,48,12r-7,2l29,19r-5,4l16,36,14,55r2,19l24,86r5,5l41,97r7,l56,97,68,91r5,-5l80,74,83,55xe" fillcolor="#7c7c7c" stroked="f">
                  <v:path arrowok="t" o:connecttype="custom" o:connectlocs="44450,7793;47096,11430;49742,16625;50800,22340;50800,28575;50800,35329;49213,40525;47096,45200;44450,49357;40746,52994;35983,55072;31750,56111;25400,57150;19579,56111;15346,55072;10583,52474;6879,49357;3704,45200;1588,40525;0,35329;0,28575;0,22340;1588,16625;3704,11430;6879,7793;10583,4676;15346,2078;19579,520;25400,0;31750,520;35983,2078;40746,4676;44450,7793;43921,28575;42333,18704;38629,11950;35983,9871;29633,7274;25400,6235;21696,7274;15346,9871;12700,11950;8467,18704;7408,28575;8467,38446;12700,44681;15346,47279;21696,50396;25400,50396;29633,50396;35983,47279;38629,44681;42333,38446;43921,28575" o:connectangles="0,0,0,0,0,0,0,0,0,0,0,0,0,0,0,0,0,0,0,0,0,0,0,0,0,0,0,0,0,0,0,0,0,0,0,0,0,0,0,0,0,0,0,0,0,0,0,0,0,0,0,0,0,0"/>
                  <o:lock v:ext="edit" verticies="t"/>
                </v:shape>
                <v:shape id="Freeform 199" o:spid="_x0000_s1220" style="position:absolute;left:60388;top:14938;width:413;height:556;visibility:visible;mso-wrap-style:square;v-text-anchor:top" coordsize="80,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4MSecUA&#10;AADdAAAADwAAAGRycy9kb3ducmV2LnhtbERPTWvCQBC9C/0PyxR6Ed20gkrqKkWpiHjQVNoep9lp&#10;kpqdjdk1xn/vCkJv83ifM5m1phQN1a6wrOC5H4EgTq0uOFOw/3jvjUE4j6yxtEwKLuRgNn3oTDDW&#10;9sw7ahKfiRDCLkYFufdVLKVLczLo+rYiDtyvrQ36AOtM6hrPIdyU8iWKhtJgwaEhx4rmOaWH5GQU&#10;fO5+ksWmS+vvxfbr7yib8XZJTqmnx/btFYSn1v+L7+6VDvNHgxHcvgknyO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gxJ5xQAAAN0AAAAPAAAAAAAAAAAAAAAAAJgCAABkcnMv&#10;ZG93bnJldi54bWxQSwUGAAAAAAQABAD1AAAAigMAAAAA&#10;" path="m80,105r-14,l66,55r-53,l13,105,,105,,,13,r,41l66,41,66,,80,r,105xe" fillcolor="#7c7c7c" stroked="f">
                  <v:path arrowok="t" o:connecttype="custom" o:connectlocs="41275,55563;34052,55563;34052,29104;6707,29104;6707,55563;0,55563;0,0;6707,0;6707,21696;34052,21696;34052,0;41275,0;41275,55563" o:connectangles="0,0,0,0,0,0,0,0,0,0,0,0,0"/>
                </v:shape>
                <v:shape id="Freeform 200" o:spid="_x0000_s1221" style="position:absolute;left:47053;top:14986;width:508;height:587;visibility:visible;mso-wrap-style:square;v-text-anchor:top" coordsize="97,1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Hh98UA&#10;AADdAAAADwAAAGRycy9kb3ducmV2LnhtbESP3UoDMRCF74W+QxjBO5tV0ZZt01JEiyJd6OoDDJvZ&#10;H5pMliS269s7F4J3M5wz53yz3k7eqTPFNAQ2cDcvQBE3wQ7cGfj6fL1dgkoZ2aILTAZ+KMF2M7ta&#10;Y2nDhY90rnOnJIRTiQb6nMdS69T05DHNw0gsWhuixyxr7LSNeJFw7/R9UTxpjwNLQ48jPffUnOpv&#10;b2BfHR/rw0fVJnqJe+fG6r11ZMzN9bRbgco05X/z3/WbFfzFg+DKNzKC3v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IeH3xQAAAN0AAAAPAAAAAAAAAAAAAAAAAJgCAABkcnMv&#10;ZG93bnJldi54bWxQSwUGAAAAAAQABAD1AAAAigMAAAAA&#10;" path="m84,15r6,7l94,32r2,11l97,56,96,68,94,78,90,88r-6,7l76,102r-7,4l59,108r-11,2l38,108,28,106r-8,-5l13,95,7,88,4,78,,68,,56,,43,4,32,7,22r6,-7l20,9,28,4,38,1,48,,59,1,69,4r9,5l84,15xm82,56l81,36,74,24,69,19,57,14,48,12r-7,2l28,19r-5,5l16,36,15,56r1,18l23,86r5,5l41,97r7,l55,97,69,91r4,-5l81,74,82,56xe" fillcolor="#7c7c7c" stroked="f">
                  <v:path arrowok="t" o:connecttype="custom" o:connectlocs="43992,8010;47134,11748;49229,17087;50276,22961;50800,29903;50276,36311;49229,41651;47134,46990;43992,50728;39802,54466;36136,56602;30899,57670;25138,58738;19901,57670;14664,56602;10474,53932;6808,50728;3666,46990;2095,41651;0,36311;0,29903;0,22961;2095,17087;3666,11748;6808,8010;10474,4806;14664,2136;19901,534;25138,0;30899,534;36136,2136;40849,4806;43992,8010;42944,29903;42421,19223;38755,12816;36136,10146;29852,7476;25138,6408;21472,7476;14664,10146;12045,12816;8379,19223;7856,29903;8379,39515;12045,45922;14664,48592;21472,51796;25138,51796;28804,51796;36136,48592;38231,45922;42421,39515;42944,29903" o:connectangles="0,0,0,0,0,0,0,0,0,0,0,0,0,0,0,0,0,0,0,0,0,0,0,0,0,0,0,0,0,0,0,0,0,0,0,0,0,0,0,0,0,0,0,0,0,0,0,0,0,0,0,0,0,0"/>
                  <o:lock v:ext="edit" verticies="t"/>
                </v:shape>
                <v:shape id="Freeform 201" o:spid="_x0000_s1222" style="position:absolute;left:43180;top:12795;width:412;height:555;visibility:visible;mso-wrap-style:square;v-text-anchor:top" coordsize="80,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AjkMYA&#10;AADdAAAADwAAAGRycy9kb3ducmV2LnhtbERPTU/CQBC9m/gfNkPCxcAWTBQq28ZAIMZ4gELQ49gd&#10;2mp3tnbXUv+9a2LCbV7e5yzS3tSio9ZVlhVMxhEI4tzqigsFh/16NAPhPLLG2jIp+CEHaXJ9tcBY&#10;2zPvqMt8IUIIuxgVlN43sZQuL8mgG9uGOHAn2xr0AbaF1C2eQ7ip5TSK7qTBikNDiQ0tS8o/s2+j&#10;4Lh7z1YvN/T8ttq+fnzJbrbdkFNqOOgfH0B46v1F/O9+0mH+/e0c/r4JJ8jk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VAjkMYAAADdAAAADwAAAAAAAAAAAAAAAACYAgAAZHJz&#10;L2Rvd25yZXYueG1sUEsFBgAAAAAEAAQA9QAAAIsDAAAAAA==&#10;" path="m80,105r-15,l65,54r-51,l14,105,,105,,,14,r,41l65,41,65,,80,r,105xe" fillcolor="#7c7c7c" stroked="f">
                  <v:path arrowok="t" o:connecttype="custom" o:connectlocs="41275,55563;33536,55563;33536,28575;7223,28575;7223,55563;0,55563;0,0;7223,0;7223,21696;33536,21696;33536,0;41275,0;41275,55563" o:connectangles="0,0,0,0,0,0,0,0,0,0,0,0,0"/>
                </v:shape>
                <v:shape id="Freeform 202" o:spid="_x0000_s1223" style="position:absolute;left:43719;top:12779;width:508;height:571;visibility:visible;mso-wrap-style:square;v-text-anchor:top" coordsize="96,1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5TMMYA&#10;AADdAAAADwAAAGRycy9kb3ducmV2LnhtbESPQWvCQBCF70L/wzKF3nTXIlVTV5GA0mujQnsbs9Mk&#10;NDsbsqum/fWdQ8HbDO/Ne9+sNoNv1ZX62AS2MJ0YUMRlcA1XFo6H3XgBKiZkh21gsvBDETbrh9EK&#10;Mxdu/E7XIlVKQjhmaKFOqcu0jmVNHuMkdMSifYXeY5K1r7Tr8SbhvtXPxrxojw1LQ40d5TWV38XF&#10;W9iFfPE7+9jPT2c3LKf4aYp8a6x9ehy2r6ASDelu/r9+c4I/nwm/fCMj6P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T5TMMYAAADdAAAADwAAAAAAAAAAAAAAAACYAgAAZHJz&#10;L2Rvd25yZXYueG1sUEsFBgAAAAAEAAQA9QAAAIsDAAAAAA==&#10;" path="m84,15r5,8l94,32r2,12l96,56r,12l94,78,89,88r-5,7l77,103r-9,3l59,109r-11,1l37,109r-8,-3l20,101,13,95,6,88,3,78,,68,,56,,44,3,32,6,23r7,-8l20,9,29,4,37,2,48,,59,2r9,2l77,9r7,6xm83,56l80,36,73,24,68,19,56,14,48,13r-7,1l29,19r-5,5l16,36,14,56r2,18l24,87r5,5l41,98r7,l56,98,68,92r5,-5l80,74,83,56xe" fillcolor="#7c7c7c" stroked="f">
                  <v:path arrowok="t" o:connecttype="custom" o:connectlocs="44450,7793;47096,11950;49742,16625;50800,22860;50800,29095;50800,35329;49742,40525;47096,45720;44450,49357;40746,53513;35983,55072;31221,56630;25400,57150;19579,56630;15346,55072;10583,52474;6879,49357;3175,45720;1588,40525;0,35329;0,29095;0,22860;1588,16625;3175,11950;6879,7793;10583,4676;15346,2078;19579,1039;25400,0;31221,1039;35983,2078;40746,4676;44450,7793;43921,29095;42333,18704;38629,12469;35983,9871;29633,7274;25400,6754;21696,7274;15346,9871;12700,12469;8467,18704;7408,29095;8467,38446;12700,45200;15346,47798;21696,50915;25400,50915;29633,50915;35983,47798;38629,45200;42333,38446;43921,29095" o:connectangles="0,0,0,0,0,0,0,0,0,0,0,0,0,0,0,0,0,0,0,0,0,0,0,0,0,0,0,0,0,0,0,0,0,0,0,0,0,0,0,0,0,0,0,0,0,0,0,0,0,0,0,0,0,0"/>
                  <o:lock v:ext="edit" verticies="t"/>
                </v:shape>
                <v:line id="Line 203" o:spid="_x0000_s1224" style="position:absolute;visibility:visible;mso-wrap-style:square" from="45735,6429" to="46513,68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dOJ6MUAAADdAAAADwAAAGRycy9kb3ducmV2LnhtbERPTWvCQBC9F/wPywi9SN2kVFtSV5G2&#10;ouJJWwq9DdkxCWZnQnbV+O9dQehtHu9zJrPO1epEra+EDaTDBBRxLrbiwsDP9+LpDZQPyBZrYTJw&#10;IQ+zae9hgpmVM2/ptAuFiiHsMzRQhtBkWvu8JId+KA1x5PbSOgwRtoW2LZ5juKv1c5KMtcOKY0OJ&#10;DX2UlB92R2fgdzNIP0fV4utPjitZ7gfrXEZrYx773fwdVKAu/Ivv7pWN819fUrh9E0/Q0y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dOJ6MUAAADdAAAADwAAAAAAAAAA&#10;AAAAAAChAgAAZHJzL2Rvd25yZXYueG1sUEsFBgAAAAAEAAQA+QAAAJMDAAAAAA==&#10;" strokeweight=".2205mm"/>
                <v:line id="Line 204" o:spid="_x0000_s1225" style="position:absolute;visibility:visible;mso-wrap-style:square" from="45720,6683" to="46323,70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QEXn8UAAADdAAAADwAAAGRycy9kb3ducmV2LnhtbERPTWvCQBC9F/wPyxR6kbpRqi2pq5S2&#10;ouKptgjehuyYBLMzIbvR+O9dQehtHu9zpvPOVepEjS+FDQwHCSjiTGzJuYG/38XzGygfkC1WwmTg&#10;Qh7ms97DFFMrZ/6h0zbkKoawT9FAEUKdau2zghz6gdTEkTtI4zBE2OTaNniO4a7SoySZaIclx4YC&#10;a/osKDtuW2dgt+kPv8bl4nsv7UqWh/46k/HamKfH7uMdVKAu/Ivv7pWN819fRnD7Jp6gZ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QEXn8UAAADdAAAADwAAAAAAAAAA&#10;AAAAAAChAgAAZHJzL2Rvd25yZXYueG1sUEsFBgAAAAAEAAQA+QAAAJMDAAAAAA==&#10;" strokeweight=".2205mm"/>
                <v:line id="Line 206" o:spid="_x0000_s1226" style="position:absolute;flip:y;visibility:visible;mso-wrap-style:square" from="45735,7778" to="46513,8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Jj6icUAAADdAAAADwAAAGRycy9kb3ducmV2LnhtbERPS2vCQBC+F/wPywheSrOxFh/RVYog&#10;SD35oO1xyI7ZYHY2ZteY/vtuoeBtPr7nLFadrURLjS8dKxgmKQji3OmSCwWn4+ZlCsIHZI2VY1Lw&#10;Qx5Wy97TAjPt7ryn9hAKEUPYZ6jAhFBnUvrckEWfuJo4cmfXWAwRNoXUDd5juK3ka5qOpcWSY4PB&#10;mtaG8svhZhXIz/XXbOs+Tsfrrt7NpsZdniffSg363fscRKAuPMT/7q2O8ydvI/j7Jp4gl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Jj6icUAAADdAAAADwAAAAAAAAAA&#10;AAAAAAChAgAAZHJzL2Rvd25yZXYueG1sUEsFBgAAAAAEAAQA+QAAAJMDAAAAAA==&#10;" strokeweight=".2205mm"/>
                <v:line id="Line 207" o:spid="_x0000_s1227" style="position:absolute;flip:y;visibility:visible;mso-wrap-style:square" from="45720,7651" to="46323,79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3Fi/cMAAADdAAAADwAAAGRycy9kb3ducmV2LnhtbERPS4vCMBC+L/gfwix4WTR1ER/VKCIs&#10;iJ58oB6HZrYpNpPaRK3/frMgeJuP7znTeWNLcafaF44V9LoJCOLM6YJzBYf9T2cEwgdkjaVjUvAk&#10;D/NZ62OKqXYP3tJ9F3IRQ9inqMCEUKVS+syQRd91FXHkfl1tMURY51LX+IjhtpTfSTKQFguODQYr&#10;WhrKLrubVSCPy9N45daH/XVTbcYj4y5fw7NS7c9mMQERqAlv8cu90nH+sN+H/2/iCXL2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NxYv3DAAAA3QAAAA8AAAAAAAAAAAAA&#10;AAAAoQIAAGRycy9kb3ducmV2LnhtbFBLBQYAAAAABAAEAPkAAACRAwAAAAA=&#10;" strokeweight=".2205mm"/>
                <v:line id="Line 208" o:spid="_x0000_s1228" style="position:absolute;flip:y;visibility:visible;mso-wrap-style:square" from="44973,6429" to="45735,68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3HZsUAAADdAAAADwAAAGRycy9kb3ducmV2LnhtbERPS2vCQBC+F/wPywheSrOxWB/RVYog&#10;SD35oO1xyI7ZYHY2ZteY/vtuoeBtPr7nLFadrURLjS8dKxgmKQji3OmSCwWn4+ZlCsIHZI2VY1Lw&#10;Qx5Wy97TAjPt7ryn9hAKEUPYZ6jAhFBnUvrckEWfuJo4cmfXWAwRNoXUDd5juK3ka5qOpcWSY4PB&#10;mtaG8svhZhXIz/XXbOs+Tsfrrt7NpsZdniffSg363fscRKAuPMT/7q2O8yejN/j7Jp4gl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D3HZsUAAADdAAAADwAAAAAAAAAA&#10;AAAAAAChAgAAZHJzL2Rvd25yZXYueG1sUEsFBgAAAAAEAAQA+QAAAJMDAAAAAA==&#10;" strokeweight=".2205mm"/>
                <v:line id="Line 209" o:spid="_x0000_s1229" style="position:absolute;visibility:visible;mso-wrap-style:square" from="44973,7778" to="45735,8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oRnMUAAADdAAAADwAAAGRycy9kb3ducmV2LnhtbERPTWvCQBC9F/oflhF6kbpRqi3RVUQr&#10;Kj01LYK3ITsmodmZkF01/vtuQehtHu9zZovO1epCra+EDQwHCSjiXGzFhYHvr83zGygfkC3WwmTg&#10;Rh4W88eHGaZWrvxJlywUKoawT9FAGUKTau3zkhz6gTTEkTtJ6zBE2BbatniN4a7WoySZaIcVx4YS&#10;G1qVlP9kZ2fg8NEfrsfV5v0o551sT/19LuO9MU+9bjkFFagL/+K7e2fj/NeXCfx9E0/Q8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joRnMUAAADdAAAADwAAAAAAAAAA&#10;AAAAAAChAgAAZHJzL2Rvd25yZXYueG1sUEsFBgAAAAAEAAQA+QAAAJMDAAAAAA==&#10;" strokeweight=".2205mm"/>
                <v:line id="Line 210" o:spid="_x0000_s1230" style="position:absolute;flip:y;visibility:visible;mso-wrap-style:square" from="44973,6889" to="44973,77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6P8isMAAADdAAAADwAAAGRycy9kb3ducmV2LnhtbERPTYvCMBC9C/sfwix4kTVdka1WoyyC&#10;IHpaldXj0IxNsZnUJmr995sFwds83udM562txI0aXzpW8NlPQBDnTpdcKNjvlh8jED4ga6wck4IH&#10;eZjP3jpTzLS78w/dtqEQMYR9hgpMCHUmpc8NWfR9VxNH7uQaiyHCppC6wXsMt5UcJMmXtFhybDBY&#10;08JQft5erQL5uziMV26931029WY8Mu7cS49Kdd/b7wmIQG14iZ/ulY7z02EK/9/EE+Ts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Oj/IrDAAAA3QAAAA8AAAAAAAAAAAAA&#10;AAAAoQIAAGRycy9kb3ducmV2LnhtbFBLBQYAAAAABAAEAPkAAACRAwAAAAA=&#10;" strokeweight=".2205mm"/>
                <v:line id="Line 211" o:spid="_x0000_s1231" style="position:absolute;flip:y;visibility:visible;mso-wrap-style:square" from="45180,6985" to="45180,76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xo+McAAADdAAAADwAAAGRycy9kb3ducmV2LnhtbESPT2vCQBDF74V+h2UKvZS6aRGjqasU&#10;oSD15B+qxyE7zQazs2l2q/HbOwfB2wzvzXu/mc5736gTdbEObOBtkIEiLoOtuTKw2369jkHFhGyx&#10;CUwGLhRhPnt8mGJhw5nXdNqkSkkIxwINuJTaQutYOvIYB6ElFu03dB6TrF2lbYdnCfeNfs+ykfZY&#10;szQ4bGnhqDxu/r0B/bPYT5bhe7f9W7WrydiF40t+MOb5qf/8AJWoT3fz7XppBT8fCq58IyPo2R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CPGj4xwAAAN0AAAAPAAAAAAAA&#10;AAAAAAAAAKECAABkcnMvZG93bnJldi54bWxQSwUGAAAAAAQABAD5AAAAlQMAAAAA&#10;" strokeweight=".2205mm"/>
                <v:line id="Line 212" o:spid="_x0000_s1232" style="position:absolute;flip:y;visibility:visible;mso-wrap-style:square" from="48069,6889" to="48069,77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DNY8QAAADdAAAADwAAAGRycy9kb3ducmV2LnhtbERPTWvCQBC9C/6HZQQvUjeVUk3MKkUo&#10;SD1VpXocsmM2JDubZrea/ntXKPQ2j/c5+bq3jbhS5yvHCp6nCQjiwumKSwXHw/vTAoQPyBobx6Tg&#10;lzysV8NBjpl2N/6k6z6UIoawz1CBCaHNpPSFIYt+6lriyF1cZzFE2JVSd3iL4baRsyR5lRYrjg0G&#10;W9oYKur9j1UgvzandOs+jofvXbtLF8bVk/lZqfGof1uCCNSHf/Gfe6vj/PlLCo9v4glyd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cM1jxAAAAN0AAAAPAAAAAAAAAAAA&#10;AAAAAKECAABkcnMvZG93bnJldi54bWxQSwUGAAAAAAQABAD5AAAAkgMAAAAA&#10;" strokeweight=".2205mm"/>
                <v:line id="Line 213" o:spid="_x0000_s1233" style="position:absolute;visibility:visible;mso-wrap-style:square" from="47307,6429" to="48069,68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0a6rscAAADdAAAADwAAAGRycy9kb3ducmV2LnhtbESPQWvCQBCF7wX/wzKFXqRuFNKW1FWk&#10;Var0VCtCb0N2TEKzMyG7avrvO4dCbzO8N+99M18OoTUX6mMj7GA6ycAQl+IbrhwcPjf3T2BiQvbY&#10;CpODH4qwXIxu5lh4ufIHXfapMhrCsUAHdUpdYW0sawoYJ9IRq3aSPmDSta+s7/Gq4aG1syx7sAEb&#10;1oYaO3qpqfzen4OD4/t4+po3m/WXnLfydhrvSsl3zt3dDqtnMImG9G/+u956xX/MlV+/0RHs4h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PRrquxwAAAN0AAAAPAAAAAAAA&#10;AAAAAAAAAKECAABkcnMvZG93bnJldi54bWxQSwUGAAAAAAQABAD5AAAAlQMAAAAA&#10;" strokeweight=".2205mm"/>
                <v:line id="Line 214" o:spid="_x0000_s1234" style="position:absolute;flip:y;visibility:visible;mso-wrap-style:square" from="47593,7778" to="48069,8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9XuMUAAADdAAAADwAAAGRycy9kb3ducmV2LnhtbERPTWvCQBC9C/6HZQQvUjcKrZq6iggF&#10;qaea0PY4ZMdsMDubZrdJ+u+7BaG3ebzP2e4HW4uOWl85VrCYJyCIC6crLhXk2cvDGoQPyBprx6Tg&#10;hzzsd+PRFlPten6j7hJKEUPYp6jAhNCkUvrCkEU/dw1x5K6utRgibEupW+xjuK3lMkmepMWKY4PB&#10;ho6Gitvl2yqQ78ePzcm95tnXuTlv1sbdZqtPpaaT4fAMItAQ/sV390nH+avHBfx9E0+Qu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t9XuMUAAADdAAAADwAAAAAAAAAA&#10;AAAAAAChAgAAZHJzL2Rvd25yZXYueG1sUEsFBgAAAAAEAAQA+QAAAJMDAAAAAA==&#10;" strokeweight=".2205mm"/>
                <v:line id="Line 215" o:spid="_x0000_s1235" style="position:absolute;flip:y;visibility:visible;mso-wrap-style:square" from="46513,6429" to="47307,68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3Jz8UAAADdAAAADwAAAGRycy9kb3ducmV2LnhtbERPTWvCQBC9C/6HZQQvUjcVWjV1FREE&#10;qaea0PY4ZMdsMDubZrdJ+u+7BaG3ebzP2ewGW4uOWl85VvA4T0AQF05XXCrIs+PDCoQPyBprx6Tg&#10;hzzstuPRBlPten6j7hJKEUPYp6jAhNCkUvrCkEU/dw1x5K6utRgibEupW+xjuK3lIkmepcWKY4PB&#10;hg6Gitvl2yqQ74eP9cm95tnXuTmvV8bdZstPpaaTYf8CItAQ/sV390nH+cunBfx9E0+Q2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g3Jz8UAAADdAAAADwAAAAAAAAAA&#10;AAAAAAChAgAAZHJzL2Rvd25yZXYueG1sUEsFBgAAAAAEAAQA+QAAAJMDAAAAAA==&#10;" strokeweight=".2205mm"/>
                <v:line id="Line 216" o:spid="_x0000_s1236" style="position:absolute;visibility:visible;mso-wrap-style:square" from="46513,7778" to="46974,8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5Qk2cUAAADdAAAADwAAAGRycy9kb3ducmV2LnhtbERPTWvCQBC9C/6HZYRepG5siS2pq0hb&#10;UelJWwq9DdkxCWZnQnbV+O9doeBtHu9zpvPO1epEra+EDYxHCSjiXGzFhYGf7+XjKygfkC3WwmTg&#10;Qh7ms35vipmVM2/ptAuFiiHsMzRQhtBkWvu8JId+JA1x5PbSOgwRtoW2LZ5juKv1U5JMtMOKY0OJ&#10;Db2XlB92R2fg92s4/kir5eefHNey2g83uaQbYx4G3eINVKAu3MX/7rWN81/SZ7h9E0/Qsy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5Qk2cUAAADdAAAADwAAAAAAAAAA&#10;AAAAAAChAgAAZHJzL2Rvd25yZXYueG1sUEsFBgAAAAAEAAQA+QAAAJMDAAAAAA==&#10;" strokeweight=".2205mm"/>
                <v:line id="Line 217" o:spid="_x0000_s1237" style="position:absolute;flip:y;visibility:visible;mso-wrap-style:square" from="46513,6889" to="46513,77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qj0IMUAAADdAAAADwAAAGRycy9kb3ducmV2LnhtbERPS2vCQBC+F/wPywheSrOxWB/RVYog&#10;SD35oO1xyI7ZYHY2ZteY/vtuoeBtPr7nLFadrURLjS8dKxgmKQji3OmSCwWn4+ZlCsIHZI2VY1Lw&#10;Qx5Wy97TAjPt7ryn9hAKEUPYZ6jAhFBnUvrckEWfuJo4cmfXWAwRNoXUDd5juK3ka5qOpcWSY4PB&#10;mtaG8svhZhXIz/XXbOs+Tsfrrt7NpsZdniffSg363fscRKAuPMT/7q2O8ydvI/j7Jp4gl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qj0IMUAAADdAAAADwAAAAAAAAAA&#10;AAAAAAChAgAAZHJzL2Rvd25yZXYueG1sUEsFBgAAAAAEAAQA+QAAAJMDAAAAAA==&#10;" strokeweight=".2205mm"/>
                <v:line id="Line 218" o:spid="_x0000_s1238" style="position:absolute;flip:y;visibility:visible;mso-wrap-style:square" from="45735,5540" to="45735,6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eRRu8MAAADdAAAADwAAAGRycy9kb3ducmV2LnhtbERPS4vCMBC+L/gfwix4WTR1wVc1iggL&#10;oicfqMehmW2KzaQ2Ueu/3ywI3ubje8503thS3Kn2hWMFvW4CgjhzuuBcwWH/0xmB8AFZY+mYFDzJ&#10;w3zW+phiqt2Dt3TfhVzEEPYpKjAhVKmUPjNk0XddRRy5X1dbDBHWudQ1PmK4LeV3kgykxYJjg8GK&#10;loayy+5mFcjj8jReufVhf91Um/HIuMvX8KxU+7NZTEAEasJb/HKvdJw/7Pfh/5t4gpz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nkUbvDAAAA3QAAAA8AAAAAAAAAAAAA&#10;AAAAoQIAAGRycy9kb3ducmV2LnhtbFBLBQYAAAAABAAEAPkAAACRAwAAAAA=&#10;" strokeweight=".2205mm"/>
                <v:line id="Line 219" o:spid="_x0000_s1239" style="position:absolute;visibility:visible;mso-wrap-style:square" from="45735,8223" to="45735,9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HQcQAAADdAAAADwAAAGRycy9kb3ducmV2LnhtbERPTWvCQBC9C/6HZQq9iG4sRCV1FdFK&#10;lZ6qIvQ2ZMckNDsTsqum/75bKHibx/uc+bJztbpR6ythA+NRAoo4F1txYeB03A5noHxAtlgLk4Ef&#10;8rBc9HtzzKzc+ZNuh1CoGMI+QwNlCE2mtc9LcuhH0hBH7iKtwxBhW2jb4j2Gu1q/JMlEO6w4NpTY&#10;0Lqk/PtwdQbOH4PxJq22b19y3cn7ZbDPJd0b8/zUrV5BBerCQ/zv3tk4f5pO4O+beIJe/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44dBxAAAAN0AAAAPAAAAAAAAAAAA&#10;AAAAAKECAABkcnMvZG93bnJldi54bWxQSwUGAAAAAAQABAD5AAAAkgMAAAAA&#10;" strokeweight=".2205mm"/>
                <v:line id="Line 220" o:spid="_x0000_s1240" style="position:absolute;flip:x;visibility:visible;mso-wrap-style:square" from="44180,7778" to="44973,8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pqV8MAAADdAAAADwAAAGRycy9kb3ducmV2LnhtbERPTYvCMBC9C/sfwix4kTVdwa1WoyyC&#10;IHpaldXj0IxNsZnUJmr995sFwds83udM562txI0aXzpW8NlPQBDnTpdcKNjvlh8jED4ga6wck4IH&#10;eZjP3jpTzLS78w/dtqEQMYR9hgpMCHUmpc8NWfR9VxNH7uQaiyHCppC6wXsMt5UcJMmXtFhybDBY&#10;08JQft5erQL5uziMV26931029WY8Mu7cS49Kdd/b7wmIQG14iZ/ulY7z02EK/9/EE+Ts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Z6alfDAAAA3QAAAA8AAAAAAAAAAAAA&#10;AAAAoQIAAGRycy9kb3ducmV2LnhtbFBLBQYAAAAABAAEAPkAAACRAwAAAAA=&#10;" strokeweight=".2205mm"/>
                <v:line id="Line 221" o:spid="_x0000_s1241" style="position:absolute;visibility:visible;mso-wrap-style:square" from="48069,7778" to="48847,8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TC2qMcAAADdAAAADwAAAGRycy9kb3ducmV2LnhtbESPQWvCQBCF7wX/wzKFXqRuFNKW1FWk&#10;Var0VCtCb0N2TEKzMyG7avrvO4dCbzO8N+99M18OoTUX6mMj7GA6ycAQl+IbrhwcPjf3T2BiQvbY&#10;CpODH4qwXIxu5lh4ufIHXfapMhrCsUAHdUpdYW0sawoYJ9IRq3aSPmDSta+s7/Gq4aG1syx7sAEb&#10;1oYaO3qpqfzen4OD4/t4+po3m/WXnLfydhrvSsl3zt3dDqtnMImG9G/+u956xX/MFVe/0RHs4h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xMLaoxwAAAN0AAAAPAAAAAAAA&#10;AAAAAAAAAKECAABkcnMvZG93bnJldi54bWxQSwUGAAAAAAQABAD5AAAAlQMAAAAA&#10;" strokeweight=".2205mm"/>
                <v:line id="Line 222" o:spid="_x0000_s1242" style="position:absolute;flip:y;visibility:visible;mso-wrap-style:square" from="48847,7778" to="49625,8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lbvsQAAADdAAAADwAAAGRycy9kb3ducmV2LnhtbERPTWvCQBC9C/6HZQQvUjcVWk3MKkUo&#10;SD1VpXocsmM2JDubZrea/ntXKPQ2j/c5+bq3jbhS5yvHCp6nCQjiwumKSwXHw/vTAoQPyBobx6Tg&#10;lzysV8NBjpl2N/6k6z6UIoawz1CBCaHNpPSFIYt+6lriyF1cZzFE2JVSd3iL4baRsyR5lRYrjg0G&#10;W9oYKur9j1UgvzandOs+jofvXbtLF8bVk/lZqfGof1uCCNSHf/Gfe6vj/PlLCo9v4glyd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qVu+xAAAAN0AAAAPAAAAAAAAAAAA&#10;AAAAAKECAABkcnMvZG93bnJldi54bWxQSwUGAAAAAAQABAD5AAAAkgMAAAAA&#10;" strokeweight=".2205mm"/>
                <v:line id="Line 223" o:spid="_x0000_s1243" style="position:absolute;visibility:visible;mso-wrap-style:square" from="49625,7778" to="50403,8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SpwE8cAAADdAAAADwAAAGRycy9kb3ducmV2LnhtbESPQWsCQQyF7wX/wxChF9FZC9qyOkpp&#10;K1U81Uqht7ATdxd3kmVn1O2/bw6F3hLey3tflus+NOZKXayFHUwnGRjiQnzNpYPj52b8BCYmZI+N&#10;MDn4oQjr1eBuibmXG3/Q9ZBKoyEcc3RQpdTm1saiooBxIi2xaifpAiZdu9L6Dm8aHhr7kGVzG7Bm&#10;baiwpZeKivPhEhx87UfT11m9efuWy1beT6NdIbOdc/fD/nkBJlGf/s1/11uv+I9z5ddvdAS7+g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BKnATxwAAAN0AAAAPAAAAAAAA&#10;AAAAAAAAAKECAABkcnMvZG93bnJldi54bWxQSwUGAAAAAAQABAD5AAAAlQMAAAAA&#10;" strokeweight=".2205mm"/>
                <v:line id="Line 224" o:spid="_x0000_s1244" style="position:absolute;flip:y;visibility:visible;mso-wrap-style:square" from="50403,7778" to="51181,8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LOdBcUAAADdAAAADwAAAGRycy9kb3ducmV2LnhtbERPS2vCQBC+F/oflin0UnRjDzFGN6EI&#10;BWlOPmg9DtkxG8zOptmtpv/eLRS8zcf3nFU52k5caPCtYwWzaQKCuHa65UbBYf8+yUD4gKyxc0wK&#10;fslDWTw+rDDX7spbuuxCI2II+xwVmBD6XEpfG7Lop64njtzJDRZDhEMj9YDXGG47+ZokqbTYcmww&#10;2NPaUH3e/VgF8nP9tdi4j8P+u+qrRWbc+WV+VOr5aXxbggg0hrv4373Rcf48ncHfN/EEWd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LOdBcUAAADdAAAADwAAAAAAAAAA&#10;AAAAAAChAgAAZHJzL2Rvd25yZXYueG1sUEsFBgAAAAAEAAQA+QAAAJMDAAAAAA==&#10;" strokeweight=".2205mm"/>
                <v:line id="Line 225" o:spid="_x0000_s1245" style="position:absolute;visibility:visible;mso-wrap-style:square" from="51181,7778" to="51958,8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RL/8QAAADdAAAADwAAAGRycy9kb3ducmV2LnhtbERPS2vCQBC+F/wPywi9SN0oaEvMKqWt&#10;VPFUWwRvQ3bywOxMyK6a/vuuIPQ2H99zslXvGnWhztfCBibjBBRxLrbm0sDP9/rpBZQPyBYbYTLw&#10;Sx5Wy8FDhqmVK3/RZR9KFUPYp2igCqFNtfZ5RQ79WFriyBXSOQwRdqW2HV5juGv0NEnm2mHNsaHC&#10;lt4qyk/7szNw2I0m77N6/XGU80Y+i9E2l9nWmMdh/7oAFagP/+K7e2Pj/Of5FG7fxBP0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tEv/xAAAAN0AAAAPAAAAAAAAAAAA&#10;AAAAAKECAABkcnMvZG93bnJldi54bWxQSwUGAAAAAAQABAD5AAAAkgMAAAAA&#10;" strokeweight=".2205mm"/>
                <v:line id="Line 226" o:spid="_x0000_s1246" style="position:absolute;flip:y;visibility:visible;mso-wrap-style:square" from="51958,7778" to="52736,8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y2m6cUAAADdAAAADwAAAGRycy9kb3ducmV2LnhtbERPS2vCQBC+F/oflhG8lLqpBR+pqxRB&#10;kHrShLbHITtmg9nZNLsm6b/vCkJv8/E9Z7UZbC06an3lWMHLJAFBXDhdcakgz3bPCxA+IGusHZOC&#10;X/KwWT8+rDDVrucjdadQihjCPkUFJoQmldIXhiz6iWuII3d2rcUQYVtK3WIfw20tp0kykxYrjg0G&#10;G9oaKi6nq1UgP7dfy737yLOfQ3NYLoy7PM2/lRqPhvc3EIGG8C++u/c6zp/PXuH2TTxBr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y2m6cUAAADdAAAADwAAAAAAAAAA&#10;AAAAAAChAgAAZHJzL2Rvd25yZXYueG1sUEsFBgAAAAAEAAQA+QAAAJMDAAAAAA==&#10;" strokeweight=".2205mm"/>
                <v:line id="Line 227" o:spid="_x0000_s1247" style="position:absolute;visibility:visible;mso-wrap-style:square" from="52736,7778" to="53514,8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F2EMUAAADdAAAADwAAAGRycy9kb3ducmV2LnhtbERPTWvCQBC9F/oflhF6kbpRqi3RVUQr&#10;Kj01LYK3ITsmodmZkF01/vtuQehtHu9zZovO1epCra+EDQwHCSjiXGzFhYHvr83zGygfkC3WwmTg&#10;Rh4W88eHGaZWrvxJlywUKoawT9FAGUKTau3zkhz6gTTEkTtJ6zBE2BbatniN4a7WoySZaIcVx4YS&#10;G1qVlP9kZ2fg8NEfrsfV5v0o551sT/19LuO9MU+9bjkFFagL/+K7e2fj/NfJC/x9E0/Q8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hF2EMUAAADdAAAADwAAAAAAAAAA&#10;AAAAAAChAgAAZHJzL2Rvd25yZXYueG1sUEsFBgAAAAAEAAQA+QAAAJMDAAAAAA==&#10;" strokeweight=".2205mm"/>
                <v:line id="Line 228" o:spid="_x0000_s1248" style="position:absolute;flip:y;visibility:visible;mso-wrap-style:square" from="53514,7778" to="54292,8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4ibBsUAAADdAAAADwAAAGRycy9kb3ducmV2LnhtbERPS2vCQBC+F/oflhG8lLqpUB+pqxRB&#10;kHrShLbHITtmg9nZNLsm6b/vCkJv8/E9Z7UZbC06an3lWMHLJAFBXDhdcakgz3bPCxA+IGusHZOC&#10;X/KwWT8+rDDVrucjdadQihjCPkUFJoQmldIXhiz6iWuII3d2rcUQYVtK3WIfw20tp0kykxYrjg0G&#10;G9oaKi6nq1UgP7dfy737yLOfQ3NYLoy7PM2/lRqPhvc3EIGG8C++u/c6zp/PXuH2TTxBr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4ibBsUAAADdAAAADwAAAAAAAAAA&#10;AAAAAAChAgAAZHJzL2Rvd25yZXYueG1sUEsFBgAAAAAEAAQA+QAAAJMDAAAAAA==&#10;" strokeweight=".2205mm"/>
                <v:line id="Line 229" o:spid="_x0000_s1249" style="position:absolute;visibility:visible;mso-wrap-style:square" from="54292,7778" to="55070,8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Y9N/MQAAADdAAAADwAAAGRycy9kb3ducmV2LnhtbERPTWvCQBC9C/0PywhepG4sGEvqKkUr&#10;Kj1VS6G3ITsmwexMyK4a/71bKHibx/uc2aJztbpQ6ythA+NRAoo4F1txYeD7sH5+BeUDssVamAzc&#10;yMNi/tSbYWblyl902YdCxRD2GRooQ2gyrX1ekkM/koY4ckdpHYYI20LbFq8x3NX6JUlS7bDi2FBi&#10;Q8uS8tP+7Az8fA7Hq0m1/viV81Y2x+Eul8nOmEG/e38DFagLD/G/e2vj/Gmawt838QQ9v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j038xAAAAN0AAAAPAAAAAAAAAAAA&#10;AAAAAKECAABkcnMvZG93bnJldi54bWxQSwUGAAAAAAQABAD5AAAAkgMAAAAA&#10;" strokeweight=".2205mm"/>
                <v:line id="Line 230" o:spid="_x0000_s1250" style="position:absolute;flip:y;visibility:visible;mso-wrap-style:square" from="55070,7778" to="55832,8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ag6sUAAADdAAAADwAAAGRycy9kb3ducmV2LnhtbERPTWvCQBC9C/0PyxS8SN3owcTUjRSh&#10;IHqqhrbHITvNhmRnY3ar8d93C4Xe5vE+Z7MdbSeuNPjGsYLFPAFBXDndcK2gPL8+ZSB8QNbYOSYF&#10;d/KwLR4mG8y1u/EbXU+hFjGEfY4KTAh9LqWvDFn0c9cTR+7LDRZDhEMt9YC3GG47uUySlbTYcGww&#10;2NPOUNWevq0C+b77WO/doTxfjv1xnRnXztJPpaaP48sziEBj+Bf/ufc6zk9XKfx+E0+Qx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Bag6sUAAADdAAAADwAAAAAAAAAA&#10;AAAAAAChAgAAZHJzL2Rvd25yZXYueG1sUEsFBgAAAAAEAAQA+QAAAJMDAAAAAA==&#10;" strokeweight=".2205mm"/>
                <v:line id="Line 231" o:spid="_x0000_s1251" style="position:absolute;visibility:visible;mso-wrap-style:square" from="55832,7778" to="56610,8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x8FccAAADdAAAADwAAAGRycy9kb3ducmV2LnhtbESPQWsCQQyF7wX/wxChF9FZC9qyOkpp&#10;K1U81Uqht7ATdxd3kmVn1O2/bw6F3hLey3tflus+NOZKXayFHUwnGRjiQnzNpYPj52b8BCYmZI+N&#10;MDn4oQjr1eBuibmXG3/Q9ZBKoyEcc3RQpdTm1saiooBxIi2xaifpAiZdu9L6Dm8aHhr7kGVzG7Bm&#10;baiwpZeKivPhEhx87UfT11m9efuWy1beT6NdIbOdc/fD/nkBJlGf/s1/11uv+I9zxdVvdAS7+g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XHwVxwAAAN0AAAAPAAAAAAAA&#10;AAAAAAAAAKECAABkcnMvZG93bnJldi54bWxQSwUGAAAAAAQABAD5AAAAlQMAAAAA&#10;" strokeweight=".2205mm"/>
                <v:line id="Line 232" o:spid="_x0000_s1252" style="position:absolute;flip:y;visibility:visible;mso-wrap-style:square" from="56610,7778" to="57388,8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WRA8UAAADdAAAADwAAAGRycy9kb3ducmV2LnhtbERPTWvCQBC9F/oflhF6KXXTHmISXaUI&#10;BaknTbAeh+yYDWZn0+xW03/vFgre5vE+Z7EabScuNPjWsYLXaQKCuHa65UZBVX68ZCB8QNbYOSYF&#10;v+RhtXx8WGCh3ZV3dNmHRsQQ9gUqMCH0hZS+NmTRT11PHLmTGyyGCIdG6gGvMdx28i1JUmmx5dhg&#10;sKe1ofq8/7EK5GH9lW/cZ1V+b/ttnhl3fp4dlXqajO9zEIHGcBf/uzc6zp+lOfx9E0+Qy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sWRA8UAAADdAAAADwAAAAAAAAAA&#10;AAAAAAChAgAAZHJzL2Rvd25yZXYueG1sUEsFBgAAAAAEAAQA+QAAAJMDAAAAAA==&#10;" strokeweight=".2205mm"/>
                <v:line id="Line 233" o:spid="_x0000_s1253" style="position:absolute;visibility:visible;mso-wrap-style:square" from="57388,7778" to="58166,8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PmzscAAADdAAAADwAAAGRycy9kb3ducmV2LnhtbESPQWsCQQyF7wX/wxChF6mzFqxl6yjS&#10;Vqp4qhWht7ATdxd3kmVn1O2/bw6F3hLey3tf5ss+NOZKXayFHUzGGRjiQnzNpYPD1/rhGUxMyB4b&#10;YXLwQxGWi8HdHHMvN/6k6z6VRkM45uigSqnNrY1FRQHjWFpi1U7SBUy6dqX1Hd40PDT2McuebMCa&#10;taHCll4rKs77S3Bw3I0mb9N6/f4tl418nEbbQqZb5+6H/eoFTKI+/Zv/rjde8Wcz5ddvdAS7+A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E8+bOxwAAAN0AAAAPAAAAAAAA&#10;AAAAAAAAAKECAABkcnMvZG93bnJldi54bWxQSwUGAAAAAAQABAD5AAAAlQMAAAAA&#10;" strokeweight=".2205mm"/>
                <v:line id="Line 234" o:spid="_x0000_s1254" style="position:absolute;flip:y;visibility:visible;mso-wrap-style:square" from="51181,6889" to="51181,77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WoL2MUAAADdAAAADwAAAGRycy9kb3ducmV2LnhtbERPTWvCQBC9F/wPyxR6KbrRQ6OpmyCB&#10;gtRTVWqPQ3aaDcnOptlV03/fFYTe5vE+Z12MthMXGnzjWMF8loAgrpxuuFZwPLxNlyB8QNbYOSYF&#10;v+ShyCcPa8y0u/IHXfahFjGEfYYKTAh9JqWvDFn0M9cTR+7bDRZDhEMt9YDXGG47uUiSF2mx4dhg&#10;sKfSUNXuz1aB/CxPq617Px5+dv1utTSufU6/lHp6HDevIAKN4V98d291nJ+mc7h9E0+Q+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WoL2MUAAADdAAAADwAAAAAAAAAA&#10;AAAAAAChAgAAZHJzL2Rvd25yZXYueG1sUEsFBgAAAAAEAAQA+QAAAJMDAAAAAA==&#10;" strokeweight=".2205mm"/>
                <v:line id="Line 235" o:spid="_x0000_s1255" style="position:absolute;flip:y;visibility:visible;mso-wrap-style:square" from="54292,6889" to="54292,77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iVr8MAAADdAAAADwAAAGRycy9kb3ducmV2LnhtbERPS4vCMBC+C/sfwgheZE31YLUaZREW&#10;RE8+cD0OzdgUm0ltslr/vVlY8DYf33Pmy9ZW4k6NLx0rGA4SEMS50yUXCo6H788JCB+QNVaOScGT&#10;PCwXH505Zto9eEf3fShEDGGfoQITQp1J6XNDFv3A1cSRu7jGYoiwKaRu8BHDbSVHSTKWFkuODQZr&#10;WhnKr/tfq0CeVj/TtdscD7dtvZ1OjLv207NSvW77NQMRqA1v8b97reP8NB3B3zfxBLl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24la/DAAAA3QAAAA8AAAAAAAAAAAAA&#10;AAAAoQIAAGRycy9kb3ducmV2LnhtbFBLBQYAAAAABAAEAPkAAACRAwAAAAA=&#10;" strokeweight=".2205mm"/>
                <v:line id="Line 236" o:spid="_x0000_s1256" style="position:absolute;flip:y;visibility:visible;mso-wrap-style:square" from="57388,6889" to="57388,77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QwNMMAAADdAAAADwAAAGRycy9kb3ducmV2LnhtbERPTYvCMBC9C/sfwix4kTVdha1WoyyC&#10;IHpaldXj0IxNsZnUJmr995sFwds83udM562txI0aXzpW8NlPQBDnTpdcKNjvlh8jED4ga6wck4IH&#10;eZjP3jpTzLS78w/dtqEQMYR9hgpMCHUmpc8NWfR9VxNH7uQaiyHCppC6wXsMt5UcJMmXtFhybDBY&#10;08JQft5erQL5uziMV26931029WY8Mu7cS49Kdd/b7wmIQG14iZ/ulY7z03QI/9/EE+Ts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L0MDTDAAAA3QAAAA8AAAAAAAAAAAAA&#10;AAAAoQIAAGRycy9kb3ducmV2LnhtbFBLBQYAAAAABAAEAPkAAACRAwAAAAA=&#10;" strokeweight=".2205mm"/>
                <v:line id="Line 237" o:spid="_x0000_s1257" style="position:absolute;flip:x y;visibility:visible;mso-wrap-style:square" from="44497,6619" to="44973,68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xOvg8MAAADdAAAADwAAAGRycy9kb3ducmV2LnhtbERPS2vCQBC+F/wPywi9NRutGkldRQRB&#10;jz4OehuyY5KanQ27q0n767uFQm/z8T1nsepNI57kfG1ZwShJQRAXVtdcKjiftm9zED4ga2wsk4Iv&#10;8rBaDl4WmGvb8YGex1CKGMI+RwVVCG0upS8qMugT2xJH7madwRChK6V22MVw08hxms6kwZpjQ4Ut&#10;bSoq7seHUXDI3vl2sddLv3PUXb8/p6O9myr1OuzXHyAC9eFf/Ofe6Tg/yybw+008QS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cTr4PDAAAA3QAAAA8AAAAAAAAAAAAA&#10;AAAAoQIAAGRycy9kb3ducmV2LnhtbFBLBQYAAAAABAAEAPkAAACRAwAAAAA=&#10;" strokeweight=".2205mm"/>
                <v:line id="Line 238" o:spid="_x0000_s1258" style="position:absolute;flip:y;visibility:visible;mso-wrap-style:square" from="48069,7334" to="48847,77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EN28MAAADdAAAADwAAAGRycy9kb3ducmV2LnhtbERPTYvCMBC9C/sfwix4kTVdwa1WoyyC&#10;IHpaldXj0IxNsZnUJmr995sFwds83udM562txI0aXzpW8NlPQBDnTpdcKNjvlh8jED4ga6wck4IH&#10;eZjP3jpTzLS78w/dtqEQMYR9hgpMCHUmpc8NWfR9VxNH7uQaiyHCppC6wXsMt5UcJMmXtFhybDBY&#10;08JQft5erQL5uziMV26931029WY8Mu7cS49Kdd/b7wmIQG14iZ/ulY7z03QI/9/EE+Ts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JRDdvDAAAA3QAAAA8AAAAAAAAAAAAA&#10;AAAAoQIAAGRycy9kb3ducmV2LnhtbFBLBQYAAAAABAAEAPkAAACRAwAAAAA=&#10;" strokeweight=".2205mm"/>
                <v:line id="Line 239" o:spid="_x0000_s1259" style="position:absolute;flip:y;visibility:visible;mso-wrap-style:square" from="56610,7667" to="57213,80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OTrMUAAADdAAAADwAAAGRycy9kb3ducmV2LnhtbERPTWvCQBC9C/0PyxS8SN3owcTUjRSh&#10;IHqqhrbHITvNhmRnY3ar8d93C4Xe5vE+Z7MdbSeuNPjGsYLFPAFBXDndcK2gPL8+ZSB8QNbYOSYF&#10;d/KwLR4mG8y1u/EbXU+hFjGEfY4KTAh9LqWvDFn0c9cTR+7LDRZDhEMt9YC3GG47uUySlbTYcGww&#10;2NPOUNWevq0C+b77WO/doTxfjv1xnRnXztJPpaaP48sziEBj+Bf/ufc6zk/TFfx+E0+Qx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oOTrMUAAADdAAAADwAAAAAAAAAA&#10;AAAAAAChAgAAZHJzL2Rvd25yZXYueG1sUEsFBgAAAAAEAAQA+QAAAJMDAAAAAA==&#10;" strokeweight=".2205mm"/>
                <v:line id="Line 240" o:spid="_x0000_s1260" style="position:absolute;flip:y;visibility:visible;mso-wrap-style:square" from="50371,7699" to="50990,8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82N8MAAADdAAAADwAAAGRycy9kb3ducmV2LnhtbERPS4vCMBC+C/6HMMJeRNP1sNWuUURY&#10;kPXkA/U4NLNNsZnUJmr33xtB8DYf33Om89ZW4kaNLx0r+BwmIIhzp0suFOx3P4MxCB+QNVaOScE/&#10;eZjPup0pZtrdeUO3bShEDGGfoQITQp1J6XNDFv3Q1cSR+3ONxRBhU0jd4D2G20qOkuRLWiw5Nhis&#10;aWkoP2+vVoE8LI+Tlfvd7y7rej0ZG3fupyelPnrt4htEoDa8xS/3Ssf5aZrC85t4gpw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3PNjfDAAAA3QAAAA8AAAAAAAAAAAAA&#10;AAAAoQIAAGRycy9kb3ducmV2LnhtbFBLBQYAAAAABAAEAPkAAACRAwAAAAA=&#10;" strokeweight=".2205mm"/>
                <v:line id="Line 241" o:spid="_x0000_s1261" style="position:absolute;flip:y;visibility:visible;mso-wrap-style:square" from="53498,7683" to="54102,80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CiRcYAAADdAAAADwAAAGRycy9kb3ducmV2LnhtbESPQWvCQBCF74X+h2UKXkrd6KHR6CpF&#10;EERPVWl7HLJjNpidTbOrpv++cxC8zfDevPfNfNn7Rl2pi3VgA6NhBoq4DLbmysDxsH6bgIoJ2WIT&#10;mAz8UYTl4vlpjoUNN/6k6z5VSkI4FmjApdQWWsfSkcc4DC2xaKfQeUyydpW2Hd4k3Dd6nGXv2mPN&#10;0uCwpZWj8ry/eAP6a/U93YTt8fC7a3fTiQvn1/zHmMFL/zEDlahPD/P9emMFP88FV76REfTiH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xQokXGAAAA3QAAAA8AAAAAAAAA&#10;AAAAAAAAoQIAAGRycy9kb3ducmV2LnhtbFBLBQYAAAAABAAEAPkAAACUAwAAAAA=&#10;" strokeweight=".2205mm"/>
                <v:shape id="Freeform 242" o:spid="_x0000_s1262" style="position:absolute;left:47053;top:8128;width:524;height:571;visibility:visible;mso-wrap-style:square;v-text-anchor:top" coordsize="97,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x2978A&#10;AADdAAAADwAAAGRycy9kb3ducmV2LnhtbERPSwrCMBDdC94hjOBOU134qUYRQSjixs8BhmZsq82k&#10;NLFWT28Ewd083neW69aUoqHaFZYVjIYRCOLU6oIzBZfzbjAD4TyyxtIyKXiRg/Wq21lirO2Tj9Sc&#10;fCZCCLsYFeTeV7GULs3JoBvaijhwV1sb9AHWmdQ1PkO4KeU4iibSYMGhIceKtjml99PDKNjoe+F2&#10;+2vZJCNzeSeH29ykb6X6vXazAOGp9X/xz53oMH86ncP3m3CCXH0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3Hb3vwAAAN0AAAAPAAAAAAAAAAAAAAAAAJgCAABkcnMvZG93bnJl&#10;di54bWxQSwUGAAAAAAQABAD1AAAAhAMAAAAA&#10;" path="m85,15r5,7l94,31r3,11l97,54r,13l94,78,90,88r-5,7l78,101r-9,4l61,109r-12,l38,109r-8,-4l21,101,14,95,8,88,4,78,1,67,,54,1,42,4,32,8,22r6,-7l21,8,30,4,38,,49,,61,1r8,3l78,8r7,7xm84,54l81,36,74,24,69,19,57,12r-8,l42,12,30,19r-5,5l16,36,15,54r1,20l25,86r5,5l42,96r7,1l57,96,69,91r5,-5l81,74,84,54xe" fillcolor="black" stroked="f">
                  <v:path arrowok="t" o:connecttype="custom" o:connectlocs="45907,7865;48607,11535;50768,16254;52388,22021;52388,28313;52388,35129;50768,40896;48607,46139;45907,49810;42126,52956;37266,55053;32945,57150;26464,57150;20523,57150;16202,55053;11342,52956;7561,49810;4321,46139;2160,40896;540,35129;0,28313;540,22021;2160,16778;4321,11535;7561,7865;11342,4194;16202,2097;20523,0;26464,0;32945,524;37266,2097;42126,4194;45907,7865;45367,28313;43747,18875;39966,12583;37266,9962;30785,6292;26464,6292;22683,6292;16202,9962;13502,12583;8641,18875;8101,28313;8641,38799;13502,45091;16202,47712;22683,50334;26464,50858;30785,50334;37266,47712;39966,45091;43747,38799;45367,28313" o:connectangles="0,0,0,0,0,0,0,0,0,0,0,0,0,0,0,0,0,0,0,0,0,0,0,0,0,0,0,0,0,0,0,0,0,0,0,0,0,0,0,0,0,0,0,0,0,0,0,0,0,0,0,0,0,0"/>
                  <o:lock v:ext="edit" verticies="t"/>
                </v:shape>
                <v:shape id="Freeform 243" o:spid="_x0000_s1263" style="position:absolute;left:43180;top:5905;width:428;height:556;visibility:visible;mso-wrap-style:square;v-text-anchor:top" coordsize="80,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x+KsgA&#10;AADdAAAADwAAAGRycy9kb3ducmV2LnhtbESPT2vCQBDF70K/wzKFXkrdWPsnpK4iQkGEIk1bwduQ&#10;nSbR7GzIbk389s6h4G2G9+a938wWg2vUibpQezYwGSegiAtvay4NfH+9P6SgQkS22HgmA2cKsJjf&#10;jGaYWd/zJ53yWCoJ4ZChgSrGNtM6FBU5DGPfEov26zuHUdau1LbDXsJdox+T5EU7rFkaKmxpVVFx&#10;zP+cgZ/pNh0wL9r7zQF3/VPYrz9Wz8bc3Q7LN1CRhng1/1+vreC/psIv38gIen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sDH4qyAAAAN0AAAAPAAAAAAAAAAAAAAAAAJgCAABk&#10;cnMvZG93bnJldi54bWxQSwUGAAAAAAQABAD1AAAAjQMAAAAA&#10;" path="m80,105r-13,l67,53r-52,l15,105,,105,,,15,r,41l67,41,67,,80,r,105xe" fillcolor="black" stroked="f">
                  <v:path arrowok="t" o:connecttype="custom" o:connectlocs="42863,55563;35898,55563;35898,28046;8037,28046;8037,55563;0,55563;0,0;8037,0;8037,21696;35898,21696;35898,0;42863,0;42863,55563" o:connectangles="0,0,0,0,0,0,0,0,0,0,0,0,0"/>
                </v:shape>
                <v:shape id="Freeform 244" o:spid="_x0000_s1264" style="position:absolute;left:43719;top:5889;width:524;height:572;visibility:visible;mso-wrap-style:square;v-text-anchor:top" coordsize="97,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UBPsMA&#10;AADdAAAADwAAAGRycy9kb3ducmV2LnhtbERPTWvCQBC9F/oflin0VjcaSEPqKiKKvdYKwduYnW6C&#10;2dmYXZP033cLhd7m8T5nuZ5sKwbqfeNYwXyWgCCunG7YKDh97l9yED4ga2wdk4Jv8rBePT4ssdBu&#10;5A8ajsGIGMK+QAV1CF0hpa9qsuhnriOO3JfrLYYIeyN1j2MMt61cJEkmLTYcG2rsaFtTdT3erYKD&#10;uV1MKdNtRrtzO6TpdVPqRKnnp2nzBiLQFP7Ff+53Hee/5nP4/Sae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JUBPsMAAADdAAAADwAAAAAAAAAAAAAAAACYAgAAZHJzL2Rv&#10;d25yZXYueG1sUEsFBgAAAAAEAAQA9QAAAIgDAAAAAA==&#10;" path="m83,15r6,7l93,32r3,10l97,54,96,66,93,77,89,87r-6,8l77,101r-8,5l59,108r-11,l38,108,28,104r-9,-3l13,95,7,87,3,77,1,66,,54,1,42,3,32,7,22r6,-7l19,7,28,3,38,1,48,,59,1,69,3r8,5l83,15xm82,54l81,35,73,23,69,18,56,12r-7,l40,12,28,18r-5,5l16,35,14,54r2,20l23,86r5,5l40,96r9,1l56,96,69,91r4,-5l81,74,82,54xe" fillcolor="black" stroked="f">
                  <v:path arrowok="t" o:connecttype="custom" o:connectlocs="44827,7937;48067,11642;50228,16933;51848,22225;52388,28575;51848,34925;50228,40746;48067,46038;44827,50271;41586,53446;37266,56092;31865,57150;25924,57150;20523,57150;15122,55033;10262,53446;7021,50271;3781,46038;1620,40746;540,34925;0,28575;540,22225;1620,16933;3781,11642;7021,7937;10262,3704;15122,1588;20523,529;25924,0;31865,529;37266,1588;41586,4233;44827,7937;44287,28575;43747,18521;39426,12171;37266,9525;30245,6350;26464,6350;21603,6350;15122,9525;12422,12171;8641,18521;7561,28575;8641,39158;12422,45508;15122,48154;21603,50800;26464,51329;30245,50800;37266,48154;39426,45508;43747,39158;44287,28575" o:connectangles="0,0,0,0,0,0,0,0,0,0,0,0,0,0,0,0,0,0,0,0,0,0,0,0,0,0,0,0,0,0,0,0,0,0,0,0,0,0,0,0,0,0,0,0,0,0,0,0,0,0,0,0,0,0"/>
                  <o:lock v:ext="edit" verticies="t"/>
                </v:shape>
                <v:line id="Line 245" o:spid="_x0000_s1265" style="position:absolute;visibility:visible;mso-wrap-style:square" from="45720,20478" to="46497,209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itBcQAAADdAAAADwAAAGRycy9kb3ducmV2LnhtbERPS2vCQBC+F/wPywhepG4UbCV1FfGB&#10;iqfaUuhtyI5JMDsTsqvGf+8Khd7m43vOdN66Sl2p8aWwgeEgAUWciS05N/D9tXmdgPIB2WIlTAbu&#10;5GE+67xMMbVy40+6HkOuYgj7FA0UIdSp1j4ryKEfSE0cuZM0DkOETa5tg7cY7io9SpI37bDk2FBg&#10;TcuCsvPx4gz8HPrD1bjcrH/lspPtqb/PZLw3ptdtFx+gArXhX/zn3tk4/30yguc38QQ9e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uK0FxAAAAN0AAAAPAAAAAAAAAAAA&#10;AAAAAKECAABkcnMvZG93bnJldi54bWxQSwUGAAAAAAQABAD5AAAAkgMAAAAA&#10;" strokeweight=".2205mm"/>
                <v:line id="Line 246" o:spid="_x0000_s1266" style="position:absolute;visibility:visible;mso-wrap-style:square" from="45704,20716" to="46307,210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fQInsUAAADdAAAADwAAAGRycy9kb3ducmV2LnhtbERPTWvCQBC9F/wPywi9SN3YYivRVaSt&#10;VOmpVgRvQ3ZMgtmZkN1o/PddQehtHu9zZovOVepMjS+FDYyGCSjiTGzJuYHd7+ppAsoHZIuVMBm4&#10;kofFvPcww9TKhX/ovA25iiHsUzRQhFCnWvusIId+KDVx5I7SOAwRNrm2DV5iuKv0c5K8aoclx4YC&#10;a3ovKDttW2dg/z0YfYzL1edB2rV8HQebTMYbYx773XIKKlAX/sV399rG+W+TF7h9E0/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fQInsUAAADdAAAADwAAAAAAAAAA&#10;AAAAAAChAgAAZHJzL2Rvd25yZXYueG1sUEsFBgAAAAAEAAQA+QAAAJMDAAAAAA==&#10;" strokeweight=".2205mm"/>
                <v:line id="Line 247" o:spid="_x0000_s1267" style="position:absolute;flip:y;visibility:visible;mso-wrap-style:square" from="45720,21828" to="46497,22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YZ8QAAADdAAAADwAAAGRycy9kb3ducmV2LnhtbERPTWvCQBC9C/6HZQQvUjeVUpPoKkUo&#10;hHqqSvU4ZMdsMDubZrea/ntXKPQ2j/c5y3VvG3GlzteOFTxPExDEpdM1VwoO+/enFIQPyBobx6Tg&#10;lzysV8PBEnPtbvxJ112oRAxhn6MCE0KbS+lLQxb91LXEkTu7zmKIsKuk7vAWw20jZ0nyKi3WHBsM&#10;trQxVF52P1aB/Nocs8J9HPbf23abpcZdJvOTUuNR/7YAEagP/+I/d6Hj/Hn6Ao9v4glyd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yNhnxAAAAN0AAAAPAAAAAAAAAAAA&#10;AAAAAKECAABkcnMvZG93bnJldi54bWxQSwUGAAAAAAQABAD5AAAAkgMAAAAA&#10;" strokeweight=".2205mm"/>
                <v:line id="Line 248" o:spid="_x0000_s1268" style="position:absolute;flip:y;visibility:visible;mso-wrap-style:square" from="45704,21685" to="46307,220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4R9/MQAAADdAAAADwAAAGRycy9kb3ducmV2LnhtbERPTWvCQBC9C/6HZQQvUjcVWpPoKkUo&#10;hHqqSvU4ZMdsMDubZrea/ntXKPQ2j/c5y3VvG3GlzteOFTxPExDEpdM1VwoO+/enFIQPyBobx6Tg&#10;lzysV8PBEnPtbvxJ112oRAxhn6MCE0KbS+lLQxb91LXEkTu7zmKIsKuk7vAWw20jZ0nyKi3WHBsM&#10;trQxVF52P1aB/Nocs8J9HPbf23abpcZdJvOTUuNR/7YAEagP/+I/d6Hj/Hn6Ao9v4glyd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hH38xAAAAN0AAAAPAAAAAAAAAAAA&#10;AAAAAKECAABkcnMvZG93bnJldi54bWxQSwUGAAAAAAQABAD5AAAAkgMAAAAA&#10;" strokeweight=".2205mm"/>
                <v:line id="Line 249" o:spid="_x0000_s1269" style="position:absolute;flip:y;visibility:visible;mso-wrap-style:square" from="44942,20478" to="45720,209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1bji8UAAADdAAAADwAAAGRycy9kb3ducmV2LnhtbERPTWvCQBC9F/wPyxR6KbppDzGmrkEC&#10;gjSnqtQeh+w0G8zOptlV03/fFYTe5vE+Z1mMthMXGnzrWMHLLAFBXDvdcqPgsN9MMxA+IGvsHJOC&#10;X/JQrCYPS8y1u/IHXXahETGEfY4KTAh9LqWvDVn0M9cTR+7bDRZDhEMj9YDXGG47+ZokqbTYcmww&#10;2FNpqD7tzlaB/CyPi617P+x/qr5aZMadnudfSj09jus3EIHG8C++u7c6zp9nKdy+iSfI1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1bji8UAAADdAAAADwAAAAAAAAAA&#10;AAAAAAChAgAAZHJzL2Rvd25yZXYueG1sUEsFBgAAAAAEAAQA+QAAAJMDAAAAAA==&#10;" strokeweight=".2205mm"/>
                <v:line id="Line 250" o:spid="_x0000_s1270" style="position:absolute;visibility:visible;mso-wrap-style:square" from="44942,21828" to="45720,22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8OncQAAADdAAAADwAAAGRycy9kb3ducmV2LnhtbERPTWvCQBC9C/6HZQQvUjcKVomuUtpK&#10;FU9qKfQ2ZMckmJ0J2VXTf+8KBW/zeJ+zWLWuUldqfClsYDRMQBFnYkvODXwf1y8zUD4gW6yEycAf&#10;eVgtu50FplZuvKfrIeQqhrBP0UARQp1q7bOCHPqh1MSRO0njMETY5No2eIvhrtLjJHnVDkuODQXW&#10;9F5Qdj5cnIGf3WD0MSnXn79y2cjXabDNZLI1pt9r3+agArXhKf53b2ycP51N4fFNPEEv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w6dxAAAAN0AAAAPAAAAAAAAAAAA&#10;AAAAAKECAABkcnMvZG93bnJldi54bWxQSwUGAAAAAAQABAD5AAAAkgMAAAAA&#10;" strokeweight=".2205mm"/>
                <v:line id="Line 251" o:spid="_x0000_s1271" style="position:absolute;flip:y;visibility:visible;mso-wrap-style:square" from="44942,20923" to="44942,218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XSYsYAAADdAAAADwAAAGRycy9kb3ducmV2LnhtbESPQWvCQBCF74X+h2UKXkrd6KHG6CpF&#10;EERPVWl7HLJjNpidTbOrpv++cxC8zfDevPfNfNn7Rl2pi3VgA6NhBoq4DLbmysDxsH7LQcWEbLEJ&#10;TAb+KMJy8fw0x8KGG3/SdZ8qJSEcCzTgUmoLrWPpyGMchpZYtFPoPCZZu0rbDm8S7hs9zrJ37bFm&#10;aXDY0spRed5fvAH9tfqebsL2ePjdtbtp7sL5dfJjzOCl/5iBStSnh/l+vbGCP8kFV76REfTiH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mF0mLGAAAA3QAAAA8AAAAAAAAA&#10;AAAAAAAAoQIAAGRycy9kb3ducmV2LnhtbFBLBQYAAAAABAAEAPkAAACUAwAAAAA=&#10;" strokeweight=".2205mm"/>
                <v:line id="Line 252" o:spid="_x0000_s1272" style="position:absolute;flip:y;visibility:visible;mso-wrap-style:square" from="45164,21018" to="45164,217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l3+cQAAADdAAAADwAAAGRycy9kb3ducmV2LnhtbERPTWvCQBC9C/6HZYReRDf1UJPUVUQo&#10;SD3ViHocstNsMDsbs6um/75bKHibx/ucxaq3jbhT52vHCl6nCQji0umaKwWH4mOSgvABWWPjmBT8&#10;kIfVcjhYYK7dg7/ovg+ViCHsc1RgQmhzKX1pyKKfupY4ct+usxgi7CqpO3zEcNvIWZK8SYs1xwaD&#10;LW0MlZf9zSqQx80p27rPQ3HdtbssNe4ynp+Vehn163cQgfrwFP+7tzrOn6cZ/H0TT5D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yXf5xAAAAN0AAAAPAAAAAAAAAAAA&#10;AAAAAKECAABkcnMvZG93bnJldi54bWxQSwUGAAAAAAQABAD5AAAAkgMAAAAA&#10;" strokeweight=".2205mm"/>
                <v:line id="Line 253" o:spid="_x0000_s1273" style="position:absolute;flip:y;visibility:visible;mso-wrap-style:square" from="48053,20923" to="48053,218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pIucYAAADdAAAADwAAAGRycy9kb3ducmV2LnhtbESPQWvCQBCF74X+h2UKXkrd6KGa6CpF&#10;EERPVWl7HLJjNpidTbOrpv++cxC8zfDevPfNfNn7Rl2pi3VgA6NhBoq4DLbmysDxsH6bgooJ2WIT&#10;mAz8UYTl4vlpjoUNN/6k6z5VSkI4FmjApdQWWsfSkcc4DC2xaKfQeUyydpW2Hd4k3Dd6nGXv2mPN&#10;0uCwpZWj8ry/eAP6a/Wdb8L2ePjdtbt86sL5dfJjzOCl/5iBStSnh/l+vbGCP8mFX76REfTiH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IqSLnGAAAA3QAAAA8AAAAAAAAA&#10;AAAAAAAAoQIAAGRycy9kb3ducmV2LnhtbFBLBQYAAAAABAAEAPkAAACUAwAAAAA=&#10;" strokeweight=".2205mm"/>
                <v:line id="Line 254" o:spid="_x0000_s1274" style="position:absolute;visibility:visible;mso-wrap-style:square" from="47275,20478" to="48053,209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7Olr8UAAADdAAAADwAAAGRycy9kb3ducmV2LnhtbERPTWvCQBC9C/6HZYRepG5SUNvUVaSt&#10;VPGkLYXehuyYBLMzIbtq+u/dguBtHu9zZovO1epMra+EDaSjBBRxLrbiwsD31+rxGZQPyBZrYTLw&#10;Rx4W835vhpmVC+/ovA+FiiHsMzRQhtBkWvu8JId+JA1x5A7SOgwRtoW2LV5iuKv1U5JMtMOKY0OJ&#10;Db2VlB/3J2fgZztM38fV6uNXTmv5PAw3uYw3xjwMuuUrqEBduItv7rWN86cvKfx/E0/Q8y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7Olr8UAAADdAAAADwAAAAAAAAAA&#10;AAAAAAChAgAAZHJzL2Rvd25yZXYueG1sUEsFBgAAAAAEAAQA+QAAAJMDAAAAAA==&#10;" strokeweight=".2205mm"/>
                <v:line id="Line 255" o:spid="_x0000_s1275" style="position:absolute;flip:y;visibility:visible;mso-wrap-style:square" from="47577,21828" to="48053,220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RzVcUAAADdAAAADwAAAGRycy9kb3ducmV2LnhtbERPTWvCQBC9C/0PyxS8SN3Ug5rUVUqg&#10;EMypRmyPQ3aaDWZn0+xW47/vFgre5vE+Z7MbbScuNPjWsYLneQKCuHa65UbBsXp7WoPwAVlj55gU&#10;3MjDbvsw2WCm3ZXf6XIIjYgh7DNUYELoMyl9bciin7ueOHJfbrAYIhwaqQe8xnDbyUWSLKXFlmOD&#10;wZ5yQ/X58GMVyFP+kRZuf6y+y75M18adZ6tPpaaP4+sLiEBjuIv/3YWO81fpAv6+iSfI7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bRzVcUAAADdAAAADwAAAAAAAAAA&#10;AAAAAAChAgAAZHJzL2Rvd25yZXYueG1sUEsFBgAAAAAEAAQA+QAAAJMDAAAAAA==&#10;" strokeweight=".2205mm"/>
                <v:line id="Line 256" o:spid="_x0000_s1276" style="position:absolute;flip:y;visibility:visible;mso-wrap-style:square" from="46497,20478" to="47275,209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vjWzsQAAADdAAAADwAAAGRycy9kb3ducmV2LnhtbERPTWvCQBC9C/6HZQQvUje1UE3MKkUo&#10;SD1VpXocsmM2JDubZrea/ntXKPQ2j/c5+bq3jbhS5yvHCp6nCQjiwumKSwXHw/vTAoQPyBobx6Tg&#10;lzysV8NBjpl2N/6k6z6UIoawz1CBCaHNpPSFIYt+6lriyF1cZzFE2JVSd3iL4baRsyR5lRYrjg0G&#10;W9oYKur9j1UgvzandOs+jofvXbtLF8bVk/lZqfGof1uCCNSHf/Gfe6vj/Hn6Ao9v4glyd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NbOxAAAAN0AAAAPAAAAAAAAAAAA&#10;AAAAAKECAABkcnMvZG93bnJldi54bWxQSwUGAAAAAAQABAD5AAAAkgMAAAAA&#10;" strokeweight=".2205mm"/>
                <v:line id="Line 257" o:spid="_x0000_s1277" style="position:absolute;visibility:visible;mso-wrap-style:square" from="46497,21828" to="46958,220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8QGN8UAAADdAAAADwAAAGRycy9kb3ducmV2LnhtbERPTWvCQBC9C/0PyxS8SN0otdXUVUpV&#10;VDyppeBtyI5JaHYmZFdN/31XKPQ2j/c503nrKnWlxpfCBgb9BBRxJrbk3MDncfU0BuUDssVKmAz8&#10;kIf57KEzxdTKjfd0PYRcxRD2KRooQqhTrX1WkEPfl5o4cmdpHIYIm1zbBm8x3FV6mCQv2mHJsaHA&#10;mj4Kyr4PF2fga9cbLEblanmSy0bW5942k9HWmO5j+/4GKlAb/sV/7o2N818nz3D/Jp6gZ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8QGN8UAAADdAAAADwAAAAAAAAAA&#10;AAAAAAChAgAAZHJzL2Rvd25yZXYueG1sUEsFBgAAAAAEAAQA+QAAAJMDAAAAAA==&#10;" strokeweight=".2205mm"/>
                <v:line id="Line 258" o:spid="_x0000_s1278" style="position:absolute;flip:y;visibility:visible;mso-wrap-style:square" from="46497,20923" to="46497,218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3rIcQAAADdAAAADwAAAGRycy9kb3ducmV2LnhtbERPTWvCQBC9C/6HZQQvUjcVWk3MKkUo&#10;SD1VpXocsmM2JDubZrea/ntXKPQ2j/c5+bq3jbhS5yvHCp6nCQjiwumKSwXHw/vTAoQPyBobx6Tg&#10;lzysV8NBjpl2N/6k6z6UIoawz1CBCaHNpPSFIYt+6lriyF1cZzFE2JVSd3iL4baRsyR5lRYrjg0G&#10;W9oYKur9j1UgvzandOs+jofvXbtLF8bVk/lZqfGof1uCCNSHf/Gfe6vj/Hn6Ao9v4glyd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XeshxAAAAN0AAAAPAAAAAAAAAAAA&#10;AAAAAKECAABkcnMvZG93bnJldi54bWxQSwUGAAAAAAQABAD5AAAAkgMAAAAA&#10;" strokeweight=".2205mm"/>
                <v:line id="Line 259" o:spid="_x0000_s1279" style="position:absolute;flip:y;visibility:visible;mso-wrap-style:square" from="45720,19573" to="45720,20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o91VsUAAADdAAAADwAAAGRycy9kb3ducmV2LnhtbERPTWvCQBC9F/oflhF6KXXTHmISXaUI&#10;BaknTbAeh+yYDWZn0+xW03/vFgre5vE+Z7EabScuNPjWsYLXaQKCuHa65UZBVX68ZCB8QNbYOSYF&#10;v+RhtXx8WGCh3ZV3dNmHRsQQ9gUqMCH0hZS+NmTRT11PHLmTGyyGCIdG6gGvMdx28i1JUmmx5dhg&#10;sKe1ofq8/7EK5GH9lW/cZ1V+b/ttnhl3fp4dlXqajO9zEIHGcBf/uzc6zp/lKfx9E0+Qy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o91VsUAAADdAAAADwAAAAAAAAAA&#10;AAAAAAChAgAAZHJzL2Rvd25yZXYueG1sUEsFBgAAAAAEAAQA+QAAAJMDAAAAAA==&#10;" strokeweight=".2205mm"/>
                <v:line id="Line 260" o:spid="_x0000_s1280" style="position:absolute;visibility:visible;mso-wrap-style:square" from="45720,22256" to="45720,231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xaYQMUAAADdAAAADwAAAGRycy9kb3ducmV2LnhtbERPS2vCQBC+F/wPyxS8SN0oWNvUVcQH&#10;VXqqLYK3ITsmwexMyK4a/31XEHqbj+85k1nrKnWhxpfCBgb9BBRxJrbk3MDvz/rlDZQPyBYrYTJw&#10;Iw+zaedpgqmVK3/TZRdyFUPYp2igCKFOtfZZQQ59X2riyB2lcRgibHJtG7zGcFfpYZK8aoclx4YC&#10;a1oUlJ12Z2dg/9UbLEflenWQ80Y+j71tJqOtMd3ndv4BKlAb/sUP98bG+eP3Mdy/iSfo6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xaYQMUAAADdAAAADwAAAAAAAAAA&#10;AAAAAAChAgAAZHJzL2Rvd25yZXYueG1sUEsFBgAAAAAEAAQA+QAAAJMDAAAAAA==&#10;" strokeweight=".2205mm"/>
                <v:line id="Line 261" o:spid="_x0000_s1281" style="position:absolute;flip:x;visibility:visible;mso-wrap-style:square" from="44164,21828" to="44942,22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xEv8YAAADdAAAADwAAAGRycy9kb3ducmV2LnhtbESPQWvCQBCF74X+h2UKXkrd6KGa6CpF&#10;EERPVWl7HLJjNpidTbOrpv++cxC8zfDevPfNfNn7Rl2pi3VgA6NhBoq4DLbmysDxsH6bgooJ2WIT&#10;mAz8UYTl4vlpjoUNN/6k6z5VSkI4FmjApdQWWsfSkcc4DC2xaKfQeUyydpW2Hd4k3Dd6nGXv2mPN&#10;0uCwpZWj8ry/eAP6a/Wdb8L2ePjdtbt86sL5dfJjzOCl/5iBStSnh/l+vbGCP8kFV76REfTiH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xcRL/GAAAA3QAAAA8AAAAAAAAA&#10;AAAAAAAAoQIAAGRycy9kb3ducmV2LnhtbFBLBQYAAAAABAAEAPkAAACUAwAAAAA=&#10;" strokeweight=".2205mm"/>
                <v:line id="Line 262" o:spid="_x0000_s1282" style="position:absolute;visibility:visible;mso-wrap-style:square" from="48053,21828" to="48831,22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WpqcUAAADdAAAADwAAAGRycy9kb3ducmV2LnhtbERPTWvCQBC9C/6HZYRepG4s2NboKtJW&#10;qvRUK4K3ITsmwexMyG40/ffdguBtHu9z5svOVepCjS+FDYxHCSjiTGzJuYH9z/rxFZQPyBYrYTLw&#10;Sx6Wi35vjqmVK3/TZRdyFUPYp2igCKFOtfZZQQ79SGriyJ2kcRgibHJtG7zGcFfppyR51g5Ljg0F&#10;1vRWUHbetc7A4Ws4fp+U64+jtBv5PA23mUy2xjwMutUMVKAu3MU398bG+S/TKfx/E0/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cWpqcUAAADdAAAADwAAAAAAAAAA&#10;AAAAAAChAgAAZHJzL2Rvd25yZXYueG1sUEsFBgAAAAAEAAQA+QAAAJMDAAAAAA==&#10;" strokeweight=".2205mm"/>
                <v:line id="Line 263" o:spid="_x0000_s1283" style="position:absolute;flip:y;visibility:visible;mso-wrap-style:square" from="48831,21828" to="49609,22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RJaMcAAADdAAAADwAAAGRycy9kb3ducmV2LnhtbESPQWvCQBCF74X+h2UEL6Vu9GBj6ipF&#10;KEg91YjtcciO2WB2Nma3mv5751DobYb35r1vluvBt+pKfWwCG5hOMlDEVbAN1wYO5ftzDiomZItt&#10;YDLwSxHWq8eHJRY23PiTrvtUKwnhWKABl1JXaB0rRx7jJHTEop1C7zHJ2tfa9niTcN/qWZbNtceG&#10;pcFhRxtH1Xn/4w3o4+ZrsQ0fh/Ky63aL3IXz08u3MePR8PYKKtGQ/s1/11sr+Hkm/PKNjKB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lEloxwAAAN0AAAAPAAAAAAAA&#10;AAAAAAAAAKECAABkcnMvZG93bnJldi54bWxQSwUGAAAAAAQABAD5AAAAlQMAAAAA&#10;" strokeweight=".2205mm"/>
                <v:line id="Line 264" o:spid="_x0000_s1284" style="position:absolute;visibility:visible;mso-wrap-style:square" from="49609,21828" to="50371,22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2kfsQAAADdAAAADwAAAGRycy9kb3ducmV2LnhtbERPS2vCQBC+F/wPyxR6Ed2kYJHUVYoP&#10;qvTkA8HbkB2T0OxMyK6a/ntXKHibj+85k1nnanWl1lfCBtJhAoo4F1txYeCwXw3GoHxAtlgLk4E/&#10;8jCb9l4mmFm58Zauu1CoGMI+QwNlCE2mtc9LcuiH0hBH7iytwxBhW2jb4i2Gu1q/J8mHdlhxbCix&#10;oXlJ+e/u4gwcf/rpYlStlie5rOX73N/kMtoY8/bafX2CCtSFp/jfvbZx/jhJ4fFNPEFP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DaR+xAAAAN0AAAAPAAAAAAAAAAAA&#10;AAAAAKECAABkcnMvZG93bnJldi54bWxQSwUGAAAAAAQABAD5AAAAkgMAAAAA&#10;" strokeweight=".2205mm"/>
                <v:line id="Line 265" o:spid="_x0000_s1285" style="position:absolute;flip:y;visibility:visible;mso-wrap-style:square" from="50371,21828" to="51165,22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pyhMMAAADdAAAADwAAAGRycy9kb3ducmV2LnhtbERPTYvCMBC9C/sfwix4kTXVg9ZqlEUQ&#10;RE+ronscmrEpNpNuE7X+e7MgeJvH+5zZorWVuFHjS8cKBv0EBHHudMmFgsN+9ZWC8AFZY+WYFDzI&#10;w2L+0Zlhpt2df+i2C4WIIewzVGBCqDMpfW7Iou+7mjhyZ9dYDBE2hdQN3mO4reQwSUbSYsmxwWBN&#10;S0P5ZXe1CuRxeZqs3eaw/9vW20lq3KU3/lWq+9l+T0EEasNb/HKvdZyfJkP4/yaeIO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MKcoTDAAAA3QAAAA8AAAAAAAAAAAAA&#10;AAAAoQIAAGRycy9kb3ducmV2LnhtbFBLBQYAAAAABAAEAPkAAACRAwAAAAA=&#10;" strokeweight=".2205mm"/>
                <v:line id="Line 266" o:spid="_x0000_s1286" style="position:absolute;visibility:visible;mso-wrap-style:square" from="51165,21828" to="51927,22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pOfksQAAADdAAAADwAAAGRycy9kb3ducmV2LnhtbERPS2vCQBC+F/oflil4kbrRokh0FfFB&#10;lZ6qRfA2ZMckmJ0J2VXTf98VhN7m43vOdN66St2o8aWwgX4vAUWciS05N/Bz2LyPQfmAbLESJgO/&#10;5GE+e32ZYmrlzt9024dcxRD2KRooQqhTrX1WkEPfk5o4cmdpHIYIm1zbBu8x3FV6kCQj7bDk2FBg&#10;TcuCssv+6gwcv7r91bDcrE9y3crnubvLZLgzpvPWLiagArXhX/x0b22cP04+4PFNPEHP/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k5+SxAAAAN0AAAAPAAAAAAAAAAAA&#10;AAAAAKECAABkcnMvZG93bnJldi54bWxQSwUGAAAAAAQABAD5AAAAkgMAAAAA&#10;" strokeweight=".2205mm"/>
                <v:line id="Line 267" o:spid="_x0000_s1287" style="position:absolute;flip:y;visibility:visible;mso-wrap-style:square" from="51927,21828" to="52705,22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69Pa8QAAADdAAAADwAAAGRycy9kb3ducmV2LnhtbERPTWvCQBC9F/wPywi9FN1USk1iVhFB&#10;kHqqinocsmM2mJ1Ns1tN/323UPA2j/c5xaK3jbhR52vHCl7HCQji0umaKwWH/XqUgvABWWPjmBT8&#10;kIfFfPBUYK7dnT/ptguViCHsc1RgQmhzKX1pyKIfu5Y4chfXWQwRdpXUHd5juG3kJEnepcWaY4PB&#10;llaGyuvu2yqQx9Up27iPw/5r226z1Ljry/Ss1POwX85ABOrDQ/zv3ug4P03e4O+beIK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r09rxAAAAN0AAAAPAAAAAAAAAAAA&#10;AAAAAKECAABkcnMvZG93bnJldi54bWxQSwUGAAAAAAQABAD5AAAAkgMAAAAA&#10;" strokeweight=".2205mm"/>
                <v:line id="Line 268" o:spid="_x0000_s1288" style="position:absolute;visibility:visible;mso-wrap-style:square" from="52705,21828" to="53498,22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aifcQAAADdAAAADwAAAGRycy9kb3ducmV2LnhtbERPS2vCQBC+F/wPyxS8SN0opEjqKsUH&#10;Kj2ppdDbkB2T0OxMyK4a/70rFLzNx/ec6bxztbpQ6ythA6NhAoo4F1txYeD7uH6bgPIB2WItTAZu&#10;5GE+671MMbNy5T1dDqFQMYR9hgbKEJpMa5+X5NAPpSGO3ElahyHCttC2xWsMd7UeJ8m7dlhxbCix&#10;oUVJ+d/h7Az8fA1Gy7Rar37lvJXNabDLJd0Z03/tPj9ABerCU/zv3to4f5Kk8Pgmnq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6NqJ9xAAAAN0AAAAPAAAAAAAAAAAA&#10;AAAAAKECAABkcnMvZG93bnJldi54bWxQSwUGAAAAAAQABAD5AAAAkgMAAAAA&#10;" strokeweight=".2205mm"/>
                <v:line id="Line 269" o:spid="_x0000_s1289" style="position:absolute;flip:y;visibility:visible;mso-wrap-style:square" from="53498,21828" to="54260,22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0h8MAAADdAAAADwAAAGRycy9kb3ducmV2LnhtbERPS4vCMBC+C/sfwix4kTXVg9ZqlEUQ&#10;RE8+2N3j0IxNsZl0m6j13xtB8DYf33Nmi9ZW4kqNLx0rGPQTEMS50yUXCo6H1VcKwgdkjZVjUnAn&#10;D4v5R2eGmXY33tF1HwoRQ9hnqMCEUGdS+tyQRd93NXHkTq6xGCJsCqkbvMVwW8lhkoykxZJjg8Ga&#10;loby8/5iFcif5e9k7TbHw/+23k5S48698Z9S3c/2ewoiUBve4pd7reP8NBnB85t4gp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wxdIfDAAAA3QAAAA8AAAAAAAAAAAAA&#10;AAAAoQIAAGRycy9kb3ducmV2LnhtbFBLBQYAAAAABAAEAPkAAACRAwAAAAA=&#10;" strokeweight=".2205mm"/>
                <v:line id="Line 270" o:spid="_x0000_s1290" style="position:absolute;visibility:visible;mso-wrap-style:square" from="54260,21828" to="55038,22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iZkcQAAADdAAAADwAAAGRycy9kb3ducmV2LnhtbERPTWvCQBC9C/0PyxR6kWZjwSoxq5S2&#10;otJTtQjehuyYBLMzIbtq/PfdQsHbPN7n5IveNepCna+FDYySFBRxIbbm0sDPbvk8BeUDssVGmAzc&#10;yMNi/jDIMbNy5W+6bEOpYgj7DA1UIbSZ1r6oyKFPpCWO3FE6hyHCrtS2w2sMd41+SdNX7bDm2FBh&#10;S+8VFaft2RnYfw1HH+N6+XmQ81pWx+GmkPHGmKfH/m0GKlAf7uJ/99rG+dN0An/fxBP0/B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qJmRxAAAAN0AAAAPAAAAAAAAAAAA&#10;AAAAAKECAABkcnMvZG93bnJldi54bWxQSwUGAAAAAAQABAD5AAAAkgMAAAAA&#10;" strokeweight=".2205mm"/>
                <v:line id="Line 271" o:spid="_x0000_s1291" style="position:absolute;flip:y;visibility:visible;mso-wrap-style:square" from="55038,21828" to="55816,22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uJFbscAAADdAAAADwAAAGRycy9kb3ducmV2LnhtbESPQWvCQBCF74X+h2UEL6Vu9GBj6ipF&#10;KEg91YjtcciO2WB2Nma3mv5751DobYb35r1vluvBt+pKfWwCG5hOMlDEVbAN1wYO5ftzDiomZItt&#10;YDLwSxHWq8eHJRY23PiTrvtUKwnhWKABl1JXaB0rRx7jJHTEop1C7zHJ2tfa9niTcN/qWZbNtceG&#10;pcFhRxtH1Xn/4w3o4+ZrsQ0fh/Ky63aL3IXz08u3MePR8PYKKtGQ/s1/11sr+HkmuPKNjKB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i4kVuxwAAAN0AAAAPAAAAAAAA&#10;AAAAAAAAAKECAABkcnMvZG93bnJldi54bWxQSwUGAAAAAAQABAD5AAAAlQMAAAAA&#10;" strokeweight=".2205mm"/>
                <v:line id="Line 272" o:spid="_x0000_s1292" style="position:absolute;visibility:visible;mso-wrap-style:square" from="55816,21828" to="56594,22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3uoeMQAAADdAAAADwAAAGRycy9kb3ducmV2LnhtbERPTWvCQBC9C/0PyxR6EbOxYNGYVUpb&#10;UempKoXehuyYBLMzIbtq/PfdQsHbPN7n5MveNepCna+FDYyTFBRxIbbm0sBhvxpNQfmAbLERJgM3&#10;8rBcPAxyzKxc+Ysuu1CqGMI+QwNVCG2mtS8qcugTaYkjd5TOYYiwK7Xt8BrDXaOf0/RFO6w5NlTY&#10;0ltFxWl3dga+P4fj90m9+viR80bWx+G2kMnWmKfH/nUOKlAf7uJ/98bG+dN0Bn/fxBP04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7e6h4xAAAAN0AAAAPAAAAAAAAAAAA&#10;AAAAAKECAABkcnMvZG93bnJldi54bWxQSwUGAAAAAAQABAD5AAAAkgMAAAAA&#10;" strokeweight=".2205mm"/>
                <v:line id="Line 273" o:spid="_x0000_s1293" style="position:absolute;flip:y;visibility:visible;mso-wrap-style:square" from="56594,21828" to="57372,22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U3ftccAAADdAAAADwAAAGRycy9kb3ducmV2LnhtbESPQWvCQBCF74X+h2UKvZS6sQcbo6sU&#10;oSD1pBHtcciO2WB2Ns1uNf33zkHobYb35r1v5svBt+pCfWwCGxiPMlDEVbAN1wb25edrDiomZItt&#10;YDLwRxGWi8eHORY2XHlLl12qlYRwLNCAS6krtI6VI49xFDpi0U6h95hk7Wtte7xKuG/1W5ZNtMeG&#10;pcFhRytH1Xn36w3ow+o4XYevffmz6TbT3IXzy/u3Mc9Pw8cMVKIh/Zvv12sr+PlY+OUbGUEvb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ZTd+1xwAAAN0AAAAPAAAAAAAA&#10;AAAAAAAAAKECAABkcnMvZG93bnJldi54bWxQSwUGAAAAAAQABAD5AAAAlQMAAAAA&#10;" strokeweight=".2205mm"/>
                <v:line id="Line 274" o:spid="_x0000_s1294" style="position:absolute;visibility:visible;mso-wrap-style:square" from="57372,21828" to="58150,22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NQyo8QAAADdAAAADwAAAGRycy9kb3ducmV2LnhtbERPS2vCQBC+F/wPyxS8SN1EsEjqKsUH&#10;Kj2ppdDbkB2T0OxMyK4a/70rFLzNx/ec6bxztbpQ6ythA+kwAUWci624MPB9XL9NQPmAbLEWJgM3&#10;8jCf9V6mmFm58p4uh1CoGMI+QwNlCE2mtc9LcuiH0hBH7iStwxBhW2jb4jWGu1qPkuRdO6w4NpTY&#10;0KKk/O9wdgZ+vgbpclytV79y3srmNNjlMt4Z03/tPj9ABerCU/zv3to4f5Km8Pgmnq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1DKjxAAAAN0AAAAPAAAAAAAAAAAA&#10;AAAAAKECAABkcnMvZG93bnJldi54bWxQSwUGAAAAAAQABAD5AAAAkgMAAAAA&#10;" strokeweight=".2205mm"/>
                <v:line id="Line 275" o:spid="_x0000_s1295" style="position:absolute;flip:y;visibility:visible;mso-wrap-style:square" from="51165,20923" to="51165,218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PkWcMAAADdAAAADwAAAGRycy9kb3ducmV2LnhtbERPTYvCMBC9C/sfwgheZE31oLUaZREW&#10;RE+r4nocmrEpNpNuE7X+e7MgeJvH+5z5srWVuFHjS8cKhoMEBHHudMmFgsP++zMF4QOyxsoxKXiQ&#10;h+XiozPHTLs7/9BtFwoRQ9hnqMCEUGdS+tyQRT9wNXHkzq6xGCJsCqkbvMdwW8lRkoylxZJjg8Ga&#10;Vobyy+5qFcjj6ne6dpvD/m9bb6epcZf+5KRUr9t+zUAEasNb/HKvdZyfDkfw/008QS6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bT5FnDAAAA3QAAAA8AAAAAAAAAAAAA&#10;AAAAoQIAAGRycy9kb3ducmV2LnhtbFBLBQYAAAAABAAEAPkAAACRAwAAAAA=&#10;" strokeweight=".2205mm"/>
                <v:line id="Line 276" o:spid="_x0000_s1296" style="position:absolute;flip:y;visibility:visible;mso-wrap-style:square" from="54260,20923" to="54260,218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9BwsQAAADdAAAADwAAAGRycy9kb3ducmV2LnhtbERPTWvCQBC9C/6HZQQvohtbsEnqKiIU&#10;Qj1VxfY4ZKfZYHY2ZldN/323IPQ2j/c5y3VvG3GjzteOFcxnCQji0umaKwXHw9s0BeEDssbGMSn4&#10;IQ/r1XCwxFy7O3/QbR8qEUPY56jAhNDmUvrSkEU/cy1x5L5dZzFE2FVSd3iP4baRT0mykBZrjg0G&#10;W9oaKs/7q1UgT9vPrHDvx8Nl1+6y1Ljz5OVLqfGo37yCCNSHf/HDXeg4P50/w9838QS5+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n0HCxAAAAN0AAAAPAAAAAAAAAAAA&#10;AAAAAKECAABkcnMvZG93bnJldi54bWxQSwUGAAAAAAQABAD5AAAAkgMAAAAA&#10;" strokeweight=".2205mm"/>
                <v:line id="Line 277" o:spid="_x0000_s1297" style="position:absolute;flip:y;visibility:visible;mso-wrap-style:square" from="57372,20923" to="57372,218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bZtsQAAADdAAAADwAAAGRycy9kb3ducmV2LnhtbERPTWvCQBC9C/6HZQQvohtLsUnqKiIU&#10;Qj1VxfY4ZKfZYHY2ZldN/323IPQ2j/c5y3VvG3GjzteOFcxnCQji0umaKwXHw9s0BeEDssbGMSn4&#10;IQ/r1XCwxFy7O3/QbR8qEUPY56jAhNDmUvrSkEU/cy1x5L5dZzFE2FVSd3iP4baRT0mykBZrjg0G&#10;W9oaKs/7q1UgT9vPrHDvx8Nl1+6y1Ljz5OVLqfGo37yCCNSHf/HDXeg4P50/w9838QS5+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dtm2xAAAAN0AAAAPAAAAAAAAAAAA&#10;AAAAAKECAABkcnMvZG93bnJldi54bWxQSwUGAAAAAAQABAD5AAAAkgMAAAAA&#10;" strokeweight=".2205mm"/>
                <v:line id="Line 278" o:spid="_x0000_s1298" style="position:absolute;flip:x y;visibility:visible;mso-wrap-style:square" from="44481,20653" to="44942,209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R77sMAAADdAAAADwAAAGRycy9kb3ducmV2LnhtbERPTWvCQBC9C/6HZQRvZpOWtJJmI6VQ&#10;sEetB70N2TGJZmfD7tbE/vpuodDbPN7nlJvJ9OJGzneWFWRJCoK4trrjRsHh8321BuEDssbeMim4&#10;k4dNNZ+VWGg78o5u+9CIGMK+QAVtCEMhpa9bMugTOxBH7mydwRCha6R2OMZw08uHNH2SBjuODS0O&#10;9NZSfd1/GQW750c+H+3pOG0djafvS559uFyp5WJ6fQERaAr/4j/3Vsf56yyH32/iCbL6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M0e+7DAAAA3QAAAA8AAAAAAAAAAAAA&#10;AAAAoQIAAGRycy9kb3ducmV2LnhtbFBLBQYAAAAABAAEAPkAAACRAwAAAAA=&#10;" strokeweight=".2205mm"/>
                <v:line id="Line 279" o:spid="_x0000_s1299" style="position:absolute;flip:y;visibility:visible;mso-wrap-style:square" from="48053,21367" to="48831,218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jiWsUAAADdAAAADwAAAGRycy9kb3ducmV2LnhtbERPS2vCQBC+F/wPyxR6KbrRg42pmyCB&#10;gtSTD2qPQ3aaDcnOptlV03/fFQq9zcf3nHUx2k5cafCNYwXzWQKCuHK64VrB6fg2TUH4gKyxc0wK&#10;fshDkU8e1phpd+M9XQ+hFjGEfYYKTAh9JqWvDFn0M9cTR+7LDRZDhEMt9YC3GG47uUiSpbTYcGww&#10;2FNpqGoPF6tAfpTn1da9n47fu363So1rn18+lXp6HDevIAKN4V/8597qOD+dL+H+TTxB5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jiWsUAAADdAAAADwAAAAAAAAAA&#10;AAAAAAChAgAAZHJzL2Rvd25yZXYueG1sUEsFBgAAAAAEAAQA+QAAAJMDAAAAAA==&#10;" strokeweight=".2205mm"/>
                <v:line id="Line 280" o:spid="_x0000_s1300" style="position:absolute;flip:y;visibility:visible;mso-wrap-style:square" from="56594,21717" to="57197,220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qRHwcUAAADdAAAADwAAAGRycy9kb3ducmV2LnhtbERPTWvCQBC9F/wPyxR6KbrRQ42pmyCB&#10;gtRTVWqPQ3aaDcnOptlV03/fFYTe5vE+Z12MthMXGnzjWMF8loAgrpxuuFZwPLxNUxA+IGvsHJOC&#10;X/JQ5JOHNWbaXfmDLvtQixjCPkMFJoQ+k9JXhiz6meuJI/ftBoshwqGWesBrDLedXCTJi7TYcGww&#10;2FNpqGr3Z6tAfpan1da9Hw8/u363So1rn5dfSj09jptXEIHG8C++u7c6zk/nS7h9E0+Q+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qRHwcUAAADdAAAADwAAAAAAAAAA&#10;AAAAAAChAgAAZHJzL2Rvd25yZXYueG1sUEsFBgAAAAAEAAQA+QAAAJMDAAAAAA==&#10;" strokeweight=".2205mm"/>
                <v:line id="Line 281" o:spid="_x0000_s1301" style="position:absolute;flip:y;visibility:visible;mso-wrap-style:square" from="50355,21732" to="50958,220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vTs8cAAADdAAAADwAAAGRycy9kb3ducmV2LnhtbESPQWvCQBCF74X+h2UKvZS6sQcbo6sU&#10;oSD1pBHtcciO2WB2Ns1uNf33zkHobYb35r1v5svBt+pCfWwCGxiPMlDEVbAN1wb25edrDiomZItt&#10;YDLwRxGWi8eHORY2XHlLl12qlYRwLNCAS6krtI6VI49xFDpi0U6h95hk7Wtte7xKuG/1W5ZNtMeG&#10;pcFhRytH1Xn36w3ow+o4XYevffmz6TbT3IXzy/u3Mc9Pw8cMVKIh/Zvv12sr+PlYcOUbGUEvb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nO9OzxwAAAN0AAAAPAAAAAAAA&#10;AAAAAAAAAKECAABkcnMvZG93bnJldi54bWxQSwUGAAAAAAQABAD5AAAAlQMAAAAA&#10;" strokeweight=".2205mm"/>
                <v:line id="Line 282" o:spid="_x0000_s1302" style="position:absolute;flip:y;visibility:visible;mso-wrap-style:square" from="53467,21717" to="54086,220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d2KMQAAADdAAAADwAAAGRycy9kb3ducmV2LnhtbERPS4vCMBC+L/gfwgheFk31sNtWo4iw&#10;IOvJB+pxaMam2Exqk9Xuv98IC97m43vObNHZWtyp9ZVjBeNRAoK4cLriUsFh/zVMQfiArLF2TAp+&#10;ycNi3nubYa7dg7d034VSxBD2OSowITS5lL4wZNGPXEMcuYtrLYYI21LqFh8x3NZykiQf0mLFscFg&#10;QytDxXX3YxXI4+qUrd33YX/bNJssNe76/nlWatDvllMQgbrwEv+71zrOT8cZPL+JJ8j5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d3YoxAAAAN0AAAAPAAAAAAAAAAAA&#10;AAAAAKECAABkcnMvZG93bnJldi54bWxQSwUGAAAAAAQABAD5AAAAkgMAAAAA&#10;" strokeweight=".2205mm"/>
                <v:shape id="Freeform 283" o:spid="_x0000_s1303" style="position:absolute;left:58356;top:22145;width:460;height:572;visibility:visible;mso-wrap-style:square;v-text-anchor:top" coordsize="87,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6ejcYA&#10;AADdAAAADwAAAGRycy9kb3ducmV2LnhtbESPQWvCQBCF74X+h2UKvRTd6KFIdBNKaVEQD0YPHofs&#10;mA3NzqbZVdN/7xwK3mZ4b977ZlWOvlNXGmIb2MBsmoEiroNtuTFwPHxPFqBiQrbYBSYDfxShLJ6f&#10;VpjbcOM9XavUKAnhmKMBl1Kfax1rRx7jNPTEop3D4DHJOjTaDniTcN/peZa9a48tS4PDnj4d1T/V&#10;xRs47fpu9ruxsaoO2zfefa1r17Ixry/jxxJUojE9zP/XGyv4i7nwyzcygi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J6ejcYAAADdAAAADwAAAAAAAAAAAAAAAACYAgAAZHJz&#10;L2Rvd25yZXYueG1sUEsFBgAAAAAEAAQA9QAAAIsDAAAAAA==&#10;" path="m87,99r-3,2l80,102r-4,1l71,105r-3,1l63,107r-5,1l52,108r-12,l31,105r-9,-4l15,95,8,87,4,78,1,68,,54,1,42,4,31,8,21r7,-7l22,7,31,4,40,1,52,r8,l68,2r9,3l87,9r,17l86,26,77,20,69,15,60,12r-10,l43,12r-6,3l31,17r-7,5l21,28r-4,8l15,44r,10l15,65r2,8l21,80r5,6l31,91r6,3l43,96r7,l60,96,70,92r7,-3l86,83r1,l87,99xe" fillcolor="black" stroked="f">
                  <v:path arrowok="t" o:connecttype="custom" o:connectlocs="46038,52387;44450,53446;42334,53975;40217,54504;37571,55562;35984,56092;33338,56621;30692,57150;27517,57150;21167,57150;16404,55562;11642,53446;7938,50271;4233,46038;2117,41275;529,35983;0,28575;529,22225;2117,16404;4233,11113;7938,7408;11642,3704;16404,2117;21167,529;27517,0;31750,0;35984,1058;40746,2646;46038,4763;46038,13758;45509,13758;40746,10583;36513,7937;31750,6350;26459,6350;22754,6350;19579,7937;16404,8996;12700,11642;11113,14817;8996,19050;7938,23283;7938,28575;7938,34396;8996,38629;11113,42333;13758,45508;16404,48154;19579,49742;22754,50800;26459,50800;31750,50800;37042,48683;40746,47096;45509,43921;46038,43921;46038,52387" o:connectangles="0,0,0,0,0,0,0,0,0,0,0,0,0,0,0,0,0,0,0,0,0,0,0,0,0,0,0,0,0,0,0,0,0,0,0,0,0,0,0,0,0,0,0,0,0,0,0,0,0,0,0,0,0,0,0,0,0"/>
                </v:shape>
                <v:shape id="Freeform 284" o:spid="_x0000_s1304" style="position:absolute;left:58896;top:22145;width:508;height:572;visibility:visible;mso-wrap-style:square;v-text-anchor:top" coordsize="97,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KUsEA&#10;AADdAAAADwAAAGRycy9kb3ducmV2LnhtbERPTYvCMBC9C/6HMMLeNNWCSNcoIru4V12heJttxrTY&#10;TGoTa/33RljwNo/3Oct1b2vRUesrxwqmkwQEceF0xUbB8fd7vADhA7LG2jEpeJCH9Wo4WGKm3Z33&#10;1B2CETGEfYYKyhCaTEpflGTRT1xDHLmzay2GCFsjdYv3GG5rOUuSubRYcWwosaFtScXlcLMKdub6&#10;Z3KZbuf0daq7NL1scp0o9THqN58gAvXhLf53/+g4fzGbwuubeIJ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xHylLBAAAA3QAAAA8AAAAAAAAAAAAAAAAAmAIAAGRycy9kb3du&#10;cmV2LnhtbFBLBQYAAAAABAAEAPUAAACGAwAAAAA=&#10;" path="m84,14r6,7l93,31r3,11l97,54,96,67,93,78r-3,9l84,95r-8,6l69,105r-10,3l48,108r-10,l28,105r-8,-4l13,95,7,87,4,78,,67,,54,,42,4,31,7,22r6,-8l20,7,28,4,38,,48,,59,,69,4r7,3l84,14xm82,54l81,36,74,23,69,17,55,12r-7,l40,12,28,17r-5,6l16,36,15,54r1,19l23,86r5,5l40,96r8,l55,96,68,91r5,-5l81,73,82,54xe" fillcolor="black" stroked="f">
                  <v:path arrowok="t" o:connecttype="custom" o:connectlocs="43992,7408;47134,11113;48705,16404;50276,22225;50800,28575;50276,35454;48705,41275;47134,46038;43992,50271;39802,53446;36136,55562;30899,57150;25138,57150;19901,57150;14664,55562;10474,53446;6808,50271;3666,46038;2095,41275;0,35454;0,28575;0,22225;2095,16404;3666,11642;6808,7408;10474,3704;14664,2117;19901,0;25138,0;30899,0;36136,2117;39802,3704;43992,7408;42944,28575;42421,19050;38755,12171;36136,8996;28804,6350;25138,6350;20948,6350;14664,8996;12045,12171;8379,19050;7856,28575;8379,38629;12045,45508;14664,48154;20948,50800;25138,50800;28804,50800;35612,48154;38231,45508;42421,38629;42944,28575" o:connectangles="0,0,0,0,0,0,0,0,0,0,0,0,0,0,0,0,0,0,0,0,0,0,0,0,0,0,0,0,0,0,0,0,0,0,0,0,0,0,0,0,0,0,0,0,0,0,0,0,0,0,0,0,0,0"/>
                  <o:lock v:ext="edit" verticies="t"/>
                </v:shape>
                <v:shape id="Freeform 285" o:spid="_x0000_s1305" style="position:absolute;left:59499;top:22145;width:508;height:572;visibility:visible;mso-wrap-style:square;v-text-anchor:top" coordsize="96,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L2S8MA&#10;AADdAAAADwAAAGRycy9kb3ducmV2LnhtbERPTWvCQBC9C/6HZYTedNNQJKauIgWh7UWMXrwN2WmS&#10;mp0NuxuN/fVdQfA2j/c5y/VgWnEh5xvLCl5nCQji0uqGKwXHw3aagfABWWNrmRTcyMN6NR4tMdf2&#10;ynu6FKESMYR9jgrqELpcSl/WZNDPbEccuR/rDIYIXSW1w2sMN61Mk2QuDTYcG2rs6KOm8lz0RsHb&#10;sd/9Fb8Znja92y6+uPjW55tSL5Nh8w4i0BCe4of7U8f5WZrC/Zt4gl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gL2S8MAAADdAAAADwAAAAAAAAAAAAAAAACYAgAAZHJzL2Rv&#10;d25yZXYueG1sUEsFBgAAAAAEAAQA9QAAAIgDAAAAAA==&#10;" path="m84,14r6,7l94,31r2,11l96,54r,13l94,78r-5,9l84,95r-7,6l68,105r-9,3l48,108r-11,l28,105r-8,-4l12,95,8,87,3,78,,67,,54,,42,3,31,8,22r4,-8l20,7,28,4,38,,48,,59,r9,4l77,7r7,7xm83,54l81,36,73,23,68,17,56,12r-8,l41,12,28,17r-4,6l16,36,14,54r2,19l24,86r4,5l41,96r7,l56,96,68,91r5,-5l80,73,83,54xe" fillcolor="black" stroked="f">
                  <v:path arrowok="t" o:connecttype="custom" o:connectlocs="44450,7408;47625,11113;49742,16404;50800,22225;50800,28575;50800,35454;49742,41275;47096,46038;44450,50271;40746,53446;35983,55562;31221,57150;25400,57150;19579,57150;14817,55562;10583,53446;6350,50271;4233,46038;1588,41275;0,35454;0,28575;0,22225;1588,16404;4233,11642;6350,7408;10583,3704;14817,2117;20108,0;25400,0;31221,0;35983,2117;40746,3704;44450,7408;43921,28575;42863,19050;38629,12171;35983,8996;29633,6350;25400,6350;21696,6350;14817,8996;12700,12171;8467,19050;7408,28575;8467,38629;12700,45508;14817,48154;21696,50800;25400,50800;29633,50800;35983,48154;38629,45508;42333,38629;43921,28575" o:connectangles="0,0,0,0,0,0,0,0,0,0,0,0,0,0,0,0,0,0,0,0,0,0,0,0,0,0,0,0,0,0,0,0,0,0,0,0,0,0,0,0,0,0,0,0,0,0,0,0,0,0,0,0,0,0"/>
                  <o:lock v:ext="edit" verticies="t"/>
                </v:shape>
                <v:shape id="Freeform 286" o:spid="_x0000_s1306" style="position:absolute;left:60118;top:22145;width:429;height:556;visibility:visible;mso-wrap-style:square;v-text-anchor:top" coordsize="80,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d+48IA&#10;AADdAAAADwAAAGRycy9kb3ducmV2LnhtbERPTWvCQBC9F/wPywi91U0ttCG6Sqm2zcGLUe9DdkwW&#10;s7Npdpuk/94VCt7m8T5nuR5tI3rqvHGs4HmWgCAunTZcKTgePp9SED4ga2wck4I/8rBeTR6WmGk3&#10;8J76IlQihrDPUEEdQptJ6cuaLPqZa4kjd3adxRBhV0nd4RDDbSPnSfIqLRqODTW29FFTeSl+rYKd&#10;MV/b8tTkVhd8+NGbb7l7Y6Uep+P7AkSgMdzF/+5cx/np/AVu38QT5Oo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937jwgAAAN0AAAAPAAAAAAAAAAAAAAAAAJgCAABkcnMvZG93&#10;bnJldi54bWxQSwUGAAAAAAQABAD1AAAAhwMAAAAA&#10;" path="m80,104r-13,l67,53r-52,l15,104,,104,,,15,r,41l67,41,67,,80,r,104xe" fillcolor="black" stroked="f">
                  <v:path arrowok="t" o:connecttype="custom" o:connectlocs="42863,55563;35898,55563;35898,28316;8037,28316;8037,55563;0,55563;0,0;8037,0;8037,21905;35898,21905;35898,0;42863,0;42863,55563" o:connectangles="0,0,0,0,0,0,0,0,0,0,0,0,0"/>
                </v:shape>
                <v:shape id="Freeform 287" o:spid="_x0000_s1307" style="position:absolute;left:47053;top:22177;width:524;height:571;visibility:visible;mso-wrap-style:square;v-text-anchor:top" coordsize="97,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piIr8A&#10;AADdAAAADwAAAGRycy9kb3ducmV2LnhtbERPSwrCMBDdC94hjOBOU0VEq1FEEIq48XOAoRnbajMp&#10;TazV0xtBcDeP953lujWlaKh2hWUFo2EEgji1uuBMweW8G8xAOI+ssbRMCl7kYL3qdpYYa/vkIzUn&#10;n4kQwi5GBbn3VSylS3My6Ia2Ig7c1dYGfYB1JnWNzxBuSjmOoqk0WHBoyLGibU7p/fQwCjb6Xrjd&#10;/lo2ychc3snhNjfpW6l+r90sQHhq/V/8cyc6zJ+NJ/D9JpwgV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B2mIivwAAAN0AAAAPAAAAAAAAAAAAAAAAAJgCAABkcnMvZG93bnJl&#10;di54bWxQSwUGAAAAAAQABAD1AAAAhAMAAAAA&#10;" path="m84,14r6,9l94,31r3,11l97,55r,12l94,78,90,88r-6,7l78,101r-9,4l61,109r-12,l38,109,28,105r-8,-4l14,95,8,88,4,78,1,67,,55,1,42,4,32,8,23r6,-9l20,8,28,4,38,,49,,59,,69,4r9,4l84,14xm83,55l81,36,74,24,69,19,57,13r-8,l42,13,28,19r-4,5l16,36,15,55r1,19l25,87r5,5l42,96r7,2l57,96,69,92r5,-5l81,74,83,55xe" fillcolor="black" stroked="f">
                  <v:path arrowok="t" o:connecttype="custom" o:connectlocs="45367,7340;48607,12059;50768,16254;52388,22021;52388,28837;52388,35129;50768,40896;48607,46139;45367,49810;42126,52956;37266,55053;32945,57150;26464,57150;20523,57150;15122,55053;10802,52956;7561,49810;4321,46139;2160,40896;540,35129;0,28837;540,22021;2160,16778;4321,12059;7561,7340;10802,4194;15122,2097;20523,0;26464,0;31865,0;37266,2097;42126,4194;45367,7340;44827,28837;43747,18875;39966,12583;37266,9962;30785,6816;26464,6816;22683,6816;15122,9962;12962,12583;8641,18875;8101,28837;8641,38799;13502,45615;16202,48237;22683,50334;26464,51383;30785,50334;37266,48237;39966,45615;43747,38799;44827,28837" o:connectangles="0,0,0,0,0,0,0,0,0,0,0,0,0,0,0,0,0,0,0,0,0,0,0,0,0,0,0,0,0,0,0,0,0,0,0,0,0,0,0,0,0,0,0,0,0,0,0,0,0,0,0,0,0,0"/>
                  <o:lock v:ext="edit" verticies="t"/>
                </v:shape>
                <v:shape id="Freeform 288" o:spid="_x0000_s1308" style="position:absolute;left:43164;top:20002;width:428;height:556;visibility:visible;mso-wrap-style:square;v-text-anchor:top" coordsize="80,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kW3sQA&#10;AADdAAAADwAAAGRycy9kb3ducmV2LnhtbERP22rCQBB9L/QflhF8KbrxSkhdRQRBCkVMVfBtyE6T&#10;2OxsyG5N/PuuIPRtDuc6i1VnKnGjxpWWFYyGEQjizOqScwXHr+0gBuE8ssbKMim4k4PV8vVlgYm2&#10;LR/olvpchBB2CSoovK8TKV1WkEE3tDVx4L5tY9AH2ORSN9iGcFPJcRTNpcGSQ0OBNW0Kyn7SX6Pg&#10;NNnHHaZZ/fZxxXM7dZfd52amVL/Xrd9BeOr8v/jp3ukwPx7P4PFNOEE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pFt7EAAAA3QAAAA8AAAAAAAAAAAAAAAAAmAIAAGRycy9k&#10;b3ducmV2LnhtbFBLBQYAAAAABAAEAPUAAACJAwAAAAA=&#10;" path="m80,105r-14,l66,55r-53,l13,105,,105,,,13,r,42l66,42,66,,80,r,105xe" fillcolor="black" stroked="f">
                  <v:path arrowok="t" o:connecttype="custom" o:connectlocs="42863,55563;35362,55563;35362,29104;6965,29104;6965,55563;0,55563;0,0;6965,0;6965,22225;35362,22225;35362,0;42863,0;42863,55563" o:connectangles="0,0,0,0,0,0,0,0,0,0,0,0,0"/>
                </v:shape>
                <v:shape id="Freeform 289" o:spid="_x0000_s1309" style="position:absolute;left:43703;top:20002;width:508;height:572;visibility:visible;mso-wrap-style:square;v-text-anchor:top" coordsize="97,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5SJsMA&#10;AADdAAAADwAAAGRycy9kb3ducmV2LnhtbERPTWvDMAy9F/YfjAq7tU4TCCGtW0rZ2K7LCmU3LVad&#10;0FjOYi/J/v08GPSmx/vU7jDbTow0+Naxgs06AUFcO92yUXB+f14VIHxA1tg5JgU/5OGwf1jssNRu&#10;4jcaq2BEDGFfooImhL6U0tcNWfRr1xNH7uoGiyHCwUg94BTDbSfTJMmlxZZjQ4M9nRqqb9W3VfBi&#10;vj7NRWannJ4+ujHLbseLTpR6XM7HLYhAc7iL/92vOs4v0hz+voknyP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65SJsMAAADdAAAADwAAAAAAAAAAAAAAAACYAgAAZHJzL2Rv&#10;d25yZXYueG1sUEsFBgAAAAAEAAQA9QAAAIgDAAAAAA==&#10;" path="m84,14r6,7l93,31r3,11l97,54,96,67,93,78,90,88r-6,6l77,101r-8,4l59,108r-11,l38,108,28,105r-8,-4l13,94,7,86,4,78,1,67,,54,1,42,4,31,7,21r6,-7l20,7,28,4,38,,48,,59,,69,4r8,3l84,14xm82,54l81,36,74,22,69,17,57,12,48,11r-7,1l28,17r-5,5l16,36,15,54r1,19l23,85r5,6l41,96r7,l57,96,69,91r5,-6l81,73,82,54xe" fillcolor="black" stroked="f">
                  <v:path arrowok="t" o:connecttype="custom" o:connectlocs="43992,7408;47134,11113;48705,16404;50276,22225;50800,28575;50276,35454;48705,41275;47134,46567;43992,49742;40326,53446;36136,55562;30899,57150;25138,57150;19901,57150;14664,55562;10474,53446;6808,49742;3666,45508;2095,41275;524,35454;0,28575;524,22225;2095,16404;3666,11113;6808,7408;10474,3704;14664,2117;19901,0;25138,0;30899,0;36136,2117;40326,3704;43992,7408;42944,28575;42421,19050;38755,11642;36136,8996;29852,6350;25138,5821;21472,6350;14664,8996;12045,11642;8379,19050;7856,28575;8379,38629;12045,44979;14664,48154;21472,50800;25138,50800;29852,50800;36136,48154;38755,44979;42421,38629;42944,28575" o:connectangles="0,0,0,0,0,0,0,0,0,0,0,0,0,0,0,0,0,0,0,0,0,0,0,0,0,0,0,0,0,0,0,0,0,0,0,0,0,0,0,0,0,0,0,0,0,0,0,0,0,0,0,0,0,0"/>
                  <o:lock v:ext="edit" verticies="t"/>
                </v:shape>
                <v:line id="Line 290" o:spid="_x0000_s1310" style="position:absolute;visibility:visible;mso-wrap-style:square" from="45735,26844" to="46513,27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h3F8cQAAADdAAAADwAAAGRycy9kb3ducmV2LnhtbERPS2vCQBC+F/wPywhepG4UbCV1FfGB&#10;iqfaUuhtyI5JMDsTsqvGf+8Khd7m43vOdN66Sl2p8aWwgeEgAUWciS05N/D9tXmdgPIB2WIlTAbu&#10;5GE+67xMMbVy40+6HkOuYgj7FA0UIdSp1j4ryKEfSE0cuZM0DkOETa5tg7cY7io9SpI37bDk2FBg&#10;TcuCsvPx4gz8HPrD1bjcrH/lspPtqb/PZLw3ptdtFx+gArXhX/zn3tk4fzJ6h+c38QQ9e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HcXxxAAAAN0AAAAPAAAAAAAAAAAA&#10;AAAAAKECAABkcnMvZG93bnJldi54bWxQSwUGAAAAAAQABAD5AAAAkgMAAAAA&#10;" strokeweight=".2205mm"/>
                <v:line id="Line 291" o:spid="_x0000_s1311" style="position:absolute;visibility:visible;mso-wrap-style:square" from="45704,27082" to="46323,274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4JRg8cAAADdAAAADwAAAGRycy9kb3ducmV2LnhtbESPT2sCQQzF74V+hyGFXkRnFSyydRRp&#10;K1V68g9Cb2En7i7uJMvOqNtv3xwKvSW8l/d+mS/70JgbdbEWdjAeZWCIC/E1lw6Oh/VwBiYmZI+N&#10;MDn4oQjLxePDHHMvd97RbZ9KoyEcc3RQpdTm1saiooBxJC2xamfpAiZdu9L6Du8aHho7ybIXG7Bm&#10;baiwpbeKisv+Ghycvgbj92m9/viW60Y+z4NtIdOtc89P/eoVTKI+/Zv/rjde8WcTxdVvdAS7+A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fglGDxwAAAN0AAAAPAAAAAAAA&#10;AAAAAAAAAKECAABkcnMvZG93bnJldi54bWxQSwUGAAAAAAQABAD5AAAAlQMAAAAA&#10;" strokeweight=".2205mm"/>
                <v:line id="Line 292" o:spid="_x0000_s1312" style="position:absolute;flip:y;visibility:visible;mso-wrap-style:square" from="45735,28194" to="46513,28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u8lcMAAADdAAAADwAAAGRycy9kb3ducmV2LnhtbERPTYvCMBC9C/6HMMJeRNP1sLbVKCIs&#10;iJ5WZdfj0IxNsZnUJqv1328WBG/zeJ8zX3a2FjdqfeVYwfs4AUFcOF1xqeB4+BylIHxA1lg7JgUP&#10;8rBc9HtzzLW78xfd9qEUMYR9jgpMCE0upS8MWfRj1xBH7uxaiyHCtpS6xXsMt7WcJMmHtFhxbDDY&#10;0NpQcdn/WgXye/2Tbdz2eLjuml2WGncZTk9KvQ261QxEoC68xE/3Rsf56SSD/2/iCXLx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YbvJXDAAAA3QAAAA8AAAAAAAAAAAAA&#10;AAAAoQIAAGRycy9kb3ducmV2LnhtbFBLBQYAAAAABAAEAPkAAACRAwAAAAA=&#10;" strokeweight=".2205mm"/>
                <v:line id="Line 293" o:spid="_x0000_s1313" style="position:absolute;flip:y;visibility:visible;mso-wrap-style:square" from="45704,28051" to="46323,284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viD1ccAAADdAAAADwAAAGRycy9kb3ducmV2LnhtbESPQWvCQBCF74X+h2UKXkrdVKHG1FWK&#10;UBA9VaV6HLLTbDA7m2ZXjf++cyh4m+G9ee+b2aL3jbpQF+vABl6HGSjiMtiaKwP73edLDiomZItN&#10;YDJwowiL+ePDDAsbrvxFl22qlIRwLNCAS6kttI6lI49xGFpi0X5C5zHJ2lXadniVcN/oUZa9aY81&#10;S4PDlpaOytP27A3o7+Vhugrr/e53026muQun58nRmMFT//EOKlGf7ub/65UV/Hws/PKNjKDn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S+IPVxwAAAN0AAAAPAAAAAAAA&#10;AAAAAAAAAKECAABkcnMvZG93bnJldi54bWxQSwUGAAAAAAQABAD5AAAAlQMAAAAA&#10;" strokeweight=".2205mm"/>
                <v:line id="Line 294" o:spid="_x0000_s1314" style="position:absolute;flip:y;visibility:visible;mso-wrap-style:square" from="44958,26844" to="45735,27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QmTsQAAADdAAAADwAAAGRycy9kb3ducmV2LnhtbERPTWvCQBC9C/6HZQQvohtbsEnqKiIU&#10;Qj1VxfY4ZKfZYHY2ZldN/323IPQ2j/c5y3VvG3GjzteOFcxnCQji0umaKwXHw9s0BeEDssbGMSn4&#10;IQ/r1XCwxFy7O3/QbR8qEUPY56jAhNDmUvrSkEU/cy1x5L5dZzFE2FVSd3iP4baRT0mykBZrjg0G&#10;W9oaKs/7q1UgT9vPrHDvx8Nl1+6y1Ljz5OVLqfGo37yCCNSHf/HDXeg4P32ew9838QS5+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9tCZOxAAAAN0AAAAPAAAAAAAAAAAA&#10;AAAAAKECAABkcnMvZG93bnJldi54bWxQSwUGAAAAAAQABAD5AAAAkgMAAAAA&#10;" strokeweight=".2205mm"/>
                <v:line id="Line 295" o:spid="_x0000_s1315" style="position:absolute;visibility:visible;mso-wrap-style:square" from="44958,28194" to="45735,28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7PwtMQAAADdAAAADwAAAGRycy9kb3ducmV2LnhtbERPTWvCQBC9C/6HZYRepG5ULJK6imhF&#10;xVNtKfQ2ZMckmJ0J2VXjv3cLBW/zeJ8zW7SuUldqfClsYDhIQBFnYkvODXx/bV6noHxAtlgJk4E7&#10;eVjMu50ZplZu/EnXY8hVDGGfooEihDrV2mcFOfQDqYkjd5LGYYiwybVt8BbDXaVHSfKmHZYcGwqs&#10;aVVQdj5enIGfQ3+4npSbj1+57GR76u8zmeyNeem1y3dQgdrwFP+7dzbOn45H8PdNPEHP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7s/C0xAAAAN0AAAAPAAAAAAAAAAAA&#10;AAAAAKECAABkcnMvZG93bnJldi54bWxQSwUGAAAAAAQABAD5AAAAkgMAAAAA&#10;" strokeweight=".2205mm"/>
                <v:line id="Line 296" o:spid="_x0000_s1316" style="position:absolute;flip:y;visibility:visible;mso-wrap-style:square" from="44958,27305" to="44958,281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odosUAAADdAAAADwAAAGRycy9kb3ducmV2LnhtbERPTWvCQBC9C/6HZQQvUjdVaJPUVYpQ&#10;CPWkkbbHITvNBrOzaXar8d+7QqG3ebzPWW0G24oz9b5xrOBxnoAgrpxuuFZwLN8eUhA+IGtsHZOC&#10;K3nYrMejFebaXXhP50OoRQxhn6MCE0KXS+krQxb93HXEkft2vcUQYV9L3eMlhttWLpLkSVpsODYY&#10;7GhrqDodfq0C+bH9zAr3fix/dt0uS407zZ6/lJpOhtcXEIGG8C/+cxc6zk+XS7h/E0+Q6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iodosUAAADdAAAADwAAAAAAAAAA&#10;AAAAAAChAgAAZHJzL2Rvd25yZXYueG1sUEsFBgAAAAAEAAQA+QAAAJMDAAAAAA==&#10;" strokeweight=".2205mm"/>
                <v:line id="Line 297" o:spid="_x0000_s1317" style="position:absolute;flip:y;visibility:visible;mso-wrap-style:square" from="45164,27400" to="45164,280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OF1sQAAADdAAAADwAAAGRycy9kb3ducmV2LnhtbERPS2sCMRC+C/0PYQpeRLPV0q5bo4gg&#10;SD35QD0Om+lmcTPZbqJu/70RCt7m43vOZNbaSlyp8aVjBW+DBARx7nTJhYL9btlPQfiArLFyTAr+&#10;yMNs+tKZYKbdjTd03YZCxBD2GSowIdSZlD43ZNEPXE0cuR/XWAwRNoXUDd5iuK3kMEk+pMWSY4PB&#10;mhaG8vP2YhXIw+I4Xrnv/e53Xa/HqXHn3udJqe5rO/8CEagNT/G/e6Xj/HT0Do9v4gly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w4XWxAAAAN0AAAAPAAAAAAAAAAAA&#10;AAAAAKECAABkcnMvZG93bnJldi54bWxQSwUGAAAAAAQABAD5AAAAkgMAAAAA&#10;" strokeweight=".2205mm"/>
                <v:line id="Line 298" o:spid="_x0000_s1318" style="position:absolute;flip:y;visibility:visible;mso-wrap-style:square" from="48069,27305" to="48069,281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o8gTcQAAADdAAAADwAAAGRycy9kb3ducmV2LnhtbERPS2sCMRC+C/0PYQpeRLNV2q5bo4gg&#10;SD35QD0Om+lmcTPZbqJu/70RCt7m43vOZNbaSlyp8aVjBW+DBARx7nTJhYL9btlPQfiArLFyTAr+&#10;yMNs+tKZYKbdjTd03YZCxBD2GSowIdSZlD43ZNEPXE0cuR/XWAwRNoXUDd5iuK3kMEk+pMWSY4PB&#10;mhaG8vP2YhXIw+I4Xrnv/e53Xa/HqXHn3udJqe5rO/8CEagNT/G/e6Xj/HT0Do9v4gly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jyBNxAAAAN0AAAAPAAAAAAAAAAAA&#10;AAAAAKECAABkcnMvZG93bnJldi54bWxQSwUGAAAAAAQABAD5AAAAkgMAAAAA&#10;" strokeweight=".2205mm"/>
                <v:line id="Line 299" o:spid="_x0000_s1319" style="position:absolute;visibility:visible;mso-wrap-style:square" from="47291,26844" to="48069,27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j2t8QAAADdAAAADwAAAGRycy9kb3ducmV2LnhtbERPTWvCQBC9C/6HZQQvUjdaFImuUtpK&#10;FU9qKfQ2ZMckmJ0J2VXjv3cLBW/zeJ+zWLWuUldqfClsYDRMQBFnYkvODXwf1y8zUD4gW6yEycCd&#10;PKyW3c4CUys33tP1EHIVQ9inaKAIoU619llBDv1QauLInaRxGCJscm0bvMVwV+lxkky1w5JjQ4E1&#10;vReUnQ8XZ+BnNxh9TMr1569cNvJ1GmwzmWyN6ffatzmoQG14iv/dGxvnz16n8PdNPEEv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iPa3xAAAAN0AAAAPAAAAAAAAAAAA&#10;AAAAAKECAABkcnMvZG93bnJldi54bWxQSwUGAAAAAAQABAD5AAAAkgMAAAAA&#10;" strokeweight=".2205mm"/>
                <v:line id="Line 300" o:spid="_x0000_s1320" style="position:absolute;flip:y;visibility:visible;mso-wrap-style:square" from="47593,28194" to="48069,284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EbocQAAADdAAAADwAAAGRycy9kb3ducmV2LnhtbERPTWvCQBC9C/6HZQQvUje1UJPoKkUo&#10;hHqqSvU4ZMdsMDubZrea/ntXKPQ2j/c5y3VvG3GlzteOFTxPExDEpdM1VwoO+/enFIQPyBobx6Tg&#10;lzysV8PBEnPtbvxJ112oRAxhn6MCE0KbS+lLQxb91LXEkTu7zmKIsKuk7vAWw20jZ0nyKi3WHBsM&#10;trQxVF52P1aB/Nocs8J9HPbf23abpcZdJvOTUuNR/7YAEagP/+I/d6Hj/PRlDo9v4glyd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ERuhxAAAAN0AAAAPAAAAAAAAAAAA&#10;AAAAAKECAABkcnMvZG93bnJldi54bWxQSwUGAAAAAAQABAD5AAAAkgMAAAAA&#10;" strokeweight=".2205mm"/>
                <v:line id="Line 301" o:spid="_x0000_s1321" style="position:absolute;flip:y;visibility:visible;mso-wrap-style:square" from="46513,26844" to="47291,27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6P08cAAADdAAAADwAAAGRycy9kb3ducmV2LnhtbESPQWvCQBCF74X+h2UKXkrdVKHG1FWK&#10;UBA9VaV6HLLTbDA7m2ZXjf++cyh4m+G9ee+b2aL3jbpQF+vABl6HGSjiMtiaKwP73edLDiomZItN&#10;YDJwowiL+ePDDAsbrvxFl22qlIRwLNCAS6kttI6lI49xGFpi0X5C5zHJ2lXadniVcN/oUZa9aY81&#10;S4PDlpaOytP27A3o7+Vhugrr/e53026muQun58nRmMFT//EOKlGf7ub/65UV/HwsuPKNjKDn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sjo/TxwAAAN0AAAAPAAAAAAAA&#10;AAAAAAAAAKECAABkcnMvZG93bnJldi54bWxQSwUGAAAAAAQABAD5AAAAlQMAAAAA&#10;" strokeweight=".2205mm"/>
                <v:line id="Line 302" o:spid="_x0000_s1322" style="position:absolute;visibility:visible;mso-wrap-style:square" from="46513,28194" to="46974,284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dixcUAAADdAAAADwAAAGRycy9kb3ducmV2LnhtbERPTWvCQBC9F/wPywi9SN3YYonRVaSt&#10;VOmptgjehuyYBLMzIbtq/PddQehtHu9zZovO1epMra+EDYyGCSjiXGzFhYHfn9VTCsoHZIu1MBm4&#10;kofFvPcww8zKhb/pvA2FiiHsMzRQhtBkWvu8JId+KA1x5A7SOgwRtoW2LV5iuKv1c5K8aocVx4YS&#10;G3orKT9uT87A7msweh9Xq4+9nNbyeRhschlvjHnsd8spqEBd+Bff3Wsb56cvE7h9E0/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RdixcUAAADdAAAADwAAAAAAAAAA&#10;AAAAAAChAgAAZHJzL2Rvd25yZXYueG1sUEsFBgAAAAAEAAQA+QAAAJMDAAAAAA==&#10;" strokeweight=".2205mm"/>
                <v:line id="Line 303" o:spid="_x0000_s1323" style="position:absolute;flip:y;visibility:visible;mso-wrap-style:square" from="46513,27305" to="46513,281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7wqMcAAADdAAAADwAAAGRycy9kb3ducmV2LnhtbESPQWvCQBCF74X+h2UKXkrdVKTG1FWK&#10;UBA9VaV6HLLTbDA7m2ZXjf++cyh4m+G9ee+b2aL3jbpQF+vABl6HGSjiMtiaKwP73edLDiomZItN&#10;YDJwowiL+ePDDAsbrvxFl22qlIRwLNCAS6kttI6lI49xGFpi0X5C5zHJ2lXadniVcN/oUZa9aY81&#10;S4PDlpaOytP27A3o7+Vhugrr/e53026muQun58nRmMFT//EOKlGf7ub/65UV/Hws/PKNjKDn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K/vCoxwAAAN0AAAAPAAAAAAAA&#10;AAAAAAAAAKECAABkcnMvZG93bnJldi54bWxQSwUGAAAAAAQABAD5AAAAlQMAAAAA&#10;" strokeweight=".2205mm"/>
                <v:line id="Line 304" o:spid="_x0000_s1324" style="position:absolute;flip:y;visibility:visible;mso-wrap-style:square" from="45735,25955" to="45735,268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bJVM8QAAADdAAAADwAAAGRycy9kb3ducmV2LnhtbERPTWvCQBC9C/6HZQQvohtLsUnqKiIU&#10;Qj1VxfY4ZKfZYHY2ZldN/323IPQ2j/c5y3VvG3GjzteOFcxnCQji0umaKwXHw9s0BeEDssbGMSn4&#10;IQ/r1XCwxFy7O3/QbR8qEUPY56jAhNDmUvrSkEU/cy1x5L5dZzFE2FVSd3iP4baRT0mykBZrjg0G&#10;W9oaKs/7q1UgT9vPrHDvx8Nl1+6y1Ljz5OVLqfGo37yCCNSHf/HDXeg4P32ew9838QS5+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slUzxAAAAN0AAAAPAAAAAAAAAAAA&#10;AAAAAKECAABkcnMvZG93bnJldi54bWxQSwUGAAAAAAQABAD5AAAAkgMAAAAA&#10;" strokeweight=".2205mm"/>
                <v:line id="Line 305" o:spid="_x0000_s1325" style="position:absolute;visibility:visible;mso-wrap-style:square" from="45735,28638" to="45735,29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7WDycQAAADdAAAADwAAAGRycy9kb3ducmV2LnhtbERPTWvCQBC9C/6HZYRepG4ULZK6imhF&#10;xVNtKfQ2ZMckmJ0J2VXjv3cLBW/zeJ8zW7SuUldqfClsYDhIQBFnYkvODXx/bV6noHxAtlgJk4E7&#10;eVjMu50ZplZu/EnXY8hVDGGfooEihDrV2mcFOfQDqYkjd5LGYYiwybVt8BbDXaVHSfKmHZYcGwqs&#10;aVVQdj5enIGfQ3+4npSbj1+57GR76u8zmeyNeem1y3dQgdrwFP+7dzbOn45H8PdNPEHP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tYPJxAAAAN0AAAAPAAAAAAAAAAAA&#10;AAAAAKECAABkcnMvZG93bnJldi54bWxQSwUGAAAAAAQABAD5AAAAkgMAAAAA&#10;" strokeweight=".2205mm"/>
                <v:line id="Line 306" o:spid="_x0000_s1326" style="position:absolute;flip:x;visibility:visible;mso-wrap-style:square" from="44180,28194" to="44958,28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ixu38QAAADdAAAADwAAAGRycy9kb3ducmV2LnhtbERPS2sCMRC+C/0PYQpeRLPV0q5bo4gg&#10;SD35QD0Om+lmcTPZbqJu/70RCt7m43vOZNbaSlyp8aVjBW+DBARx7nTJhYL9btlPQfiArLFyTAr+&#10;yMNs+tKZYKbdjTd03YZCxBD2GSowIdSZlD43ZNEPXE0cuR/XWAwRNoXUDd5iuK3kMEk+pMWSY4PB&#10;mhaG8vP2YhXIw+I4Xrnv/e53Xa/HqXHn3udJqe5rO/8CEagNT/G/e6Xj/PR9BI9v4gly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LG7fxAAAAN0AAAAPAAAAAAAAAAAA&#10;AAAAAKECAABkcnMvZG93bnJldi54bWxQSwUGAAAAAAQABAD5AAAAkgMAAAAA&#10;" strokeweight=".2205mm"/>
                <v:line id="Line 307" o:spid="_x0000_s1327" style="position:absolute;visibility:visible;mso-wrap-style:square" from="48069,28194" to="48847,28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C+JsQAAADdAAAADwAAAGRycy9kb3ducmV2LnhtbERPTWvCQBC9C/6HZQQvUjcWLZK6imhF&#10;xVNtKfQ2ZMckmJ0J2VXjv3cLBW/zeJ8zW7SuUldqfClsYDRMQBFnYkvODXx/bV6moHxAtlgJk4E7&#10;eVjMu50ZplZu/EnXY8hVDGGfooEihDrV2mcFOfRDqYkjd5LGYYiwybVt8BbDXaVfk+RNOyw5NhRY&#10;06qg7Hy8OAM/h8FoPSk3H79y2cn2NNhnMtkb0++1y3dQgdrwFP+7dzbOn47H8PdNPEHP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EL4mxAAAAN0AAAAPAAAAAAAAAAAA&#10;AAAAAKECAABkcnMvZG93bnJldi54bWxQSwUGAAAAAAQABAD5AAAAkgMAAAAA&#10;" strokeweight=".2205mm"/>
                <v:line id="Line 308" o:spid="_x0000_s1328" style="position:absolute;flip:y;visibility:visible;mso-wrap-style:square" from="48847,28194" to="49609,28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lTMMQAAADdAAAADwAAAGRycy9kb3ducmV2LnhtbERPS2sCMRC+C/0PYQpeRLMV265bo4gg&#10;SD35QD0Om+lmcTPZbqJu/70RCt7m43vOZNbaSlyp8aVjBW+DBARx7nTJhYL9btlPQfiArLFyTAr+&#10;yMNs+tKZYKbdjTd03YZCxBD2GSowIdSZlD43ZNEPXE0cuR/XWAwRNoXUDd5iuK3kMEk+pMWSY4PB&#10;mhaG8vP2YhXIw+I4Xrnv/e53Xa/HqXHn3udJqe5rO/8CEagNT/G/e6Xj/HT0Do9v4gly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iVMwxAAAAN0AAAAPAAAAAAAAAAAA&#10;AAAAAKECAABkcnMvZG93bnJldi54bWxQSwUGAAAAAAQABAD5AAAAkgMAAAAA&#10;" strokeweight=".2205mm"/>
                <v:line id="Line 309" o:spid="_x0000_s1329" style="position:absolute;visibility:visible;mso-wrap-style:square" from="49609,28194" to="50387,28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I6FysQAAADdAAAADwAAAGRycy9kb3ducmV2LnhtbERPTWvCQBC9C/6HZQQvUjdKFYmuUtpK&#10;FU9qKfQ2ZMckmJ0J2VXjv3cLBW/zeJ+zWLWuUldqfClsYDRMQBFnYkvODXwf1y8zUD4gW6yEycCd&#10;PKyW3c4CUys33tP1EHIVQ9inaKAIoU619llBDv1QauLInaRxGCJscm0bvMVwV+lxkky1w5JjQ4E1&#10;vReUnQ8XZ+BnNxh9TMr1569cNvJ1GmwzmWyN6ffatzmoQG14iv/dGxvnz16n8PdNPEEv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joXKxAAAAN0AAAAPAAAAAAAAAAAA&#10;AAAAAKECAABkcnMvZG93bnJldi54bWxQSwUGAAAAAAQABAD5AAAAkgMAAAAA&#10;" strokeweight=".2205mm"/>
                <v:line id="Line 310" o:spid="_x0000_s1330" style="position:absolute;flip:y;visibility:visible;mso-wrap-style:square" from="50387,28194" to="51165,28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Rdo3MQAAADdAAAADwAAAGRycy9kb3ducmV2LnhtbERPTWvCQBC9C/6HZQQvUjeVUpPoKkUo&#10;hHqqSvU4ZMdsMDubZrea/ntXKPQ2j/c5y3VvG3GlzteOFTxPExDEpdM1VwoO+/enFIQPyBobx6Tg&#10;lzysV8PBEnPtbvxJ112oRAxhn6MCE0KbS+lLQxb91LXEkTu7zmKIsKuk7vAWw20jZ0nyKi3WHBsM&#10;trQxVF52P1aB/Nocs8J9HPbf23abpcZdJvOTUuNR/7YAEagP/+I/d6Hj/PRlDo9v4glyd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F2jcxAAAAN0AAAAPAAAAAAAAAAAA&#10;AAAAAKECAABkcnMvZG93bnJldi54bWxQSwUGAAAAAAQABAD5AAAAkgMAAAAA&#10;" strokeweight=".2205mm"/>
                <v:line id="Line 311" o:spid="_x0000_s1331" style="position:absolute;visibility:visible;mso-wrap-style:square" from="51165,28194" to="51943,28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l20I8cAAADdAAAADwAAAGRycy9kb3ducmV2LnhtbESPQWsCQQyF7wX/wxChF6mzllpk6yjS&#10;Vqp4qhWht7ATdxd3kmVn1O2/bw6F3hLey3tf5ss+NOZKXayFHUzGGRjiQnzNpYPD1/phBiYmZI+N&#10;MDn4oQjLxeBujrmXG3/SdZ9KoyEcc3RQpdTm1saiooBxLC2xaifpAiZdu9L6Dm8aHhr7mGXPNmDN&#10;2lBhS68VFef9JTg47kaTt2m9fv+Wy0Y+TqNtIdOtc/fDfvUCJlGf/s1/1xuv+LMnxdVvdAS7+A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CXbQjxwAAAN0AAAAPAAAAAAAA&#10;AAAAAAAAAKECAABkcnMvZG93bnJldi54bWxQSwUGAAAAAAQABAD5AAAAlQMAAAAA&#10;" strokeweight=".2205mm"/>
                <v:line id="Line 312" o:spid="_x0000_s1332" style="position:absolute;flip:y;visibility:visible;mso-wrap-style:square" from="51943,28194" to="52720,28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8RZNcQAAADdAAAADwAAAGRycy9kb3ducmV2LnhtbERPS2vCQBC+C/6HZQq9SN20SE2iq4hQ&#10;ED35wHocstNsMDubZrca/70rFLzNx/ec6byztbhQ6yvHCt6HCQjiwumKSwWH/ddbCsIHZI21Y1Jw&#10;Iw/zWb83xVy7K2/psguliCHsc1RgQmhyKX1hyKIfuoY4cj+utRgibEupW7zGcFvLjyT5lBYrjg0G&#10;G1oaKs67P6tAHpff2cqtD/vfTbPJUuPOg/FJqdeXbjEBEagLT/G/e6Xj/HSUweObeIKc3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xFk1xAAAAN0AAAAPAAAAAAAAAAAA&#10;AAAAAKECAABkcnMvZG93bnJldi54bWxQSwUGAAAAAAQABAD5AAAAkgMAAAAA&#10;" strokeweight=".2205mm"/>
                <v:line id="Line 313" o:spid="_x0000_s1333" style="position:absolute;visibility:visible;mso-wrap-style:square" from="52720,28194" to="53498,28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Iu+McAAADdAAAADwAAAGRycy9kb3ducmV2LnhtbESPQWvCQBCF7wX/wzKFXkQ3FlIkdZVi&#10;K1V6qhXB25Adk9DsTMiumv77zqHQ2wzvzXvfLFZDaM2V+tgIO5hNMzDEpfiGKweHr81kDiYmZI+t&#10;MDn4oQir5ehugYWXG3/SdZ8qoyEcC3RQp9QV1saypoBxKh2xamfpAyZd+8r6Hm8aHlr7mGVPNmDD&#10;2lBjR+uayu/9JTg4foxnr3mzeTvJZSvv5/GulHzn3MP98PIMJtGQ/s1/11uv+PNc+fUbHcEu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58i74xwAAAN0AAAAPAAAAAAAA&#10;AAAAAAAAAKECAABkcnMvZG93bnJldi54bWxQSwUGAAAAAAQABAD5AAAAlQMAAAAA&#10;" strokeweight=".2205mm"/>
                <v:line id="Line 314" o:spid="_x0000_s1334" style="position:absolute;flip:y;visibility:visible;mso-wrap-style:square" from="53498,28194" to="54276,28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vD7sQAAADdAAAADwAAAGRycy9kb3ducmV2LnhtbERPTWvCQBC9C/6HZQQvohsLtUnqKiIU&#10;Qj1VxfY4ZKfZYHY2ZldN/323IPQ2j/c5y3VvG3GjzteOFcxnCQji0umaKwXHw9s0BeEDssbGMSn4&#10;IQ/r1XCwxFy7O3/QbR8qEUPY56jAhNDmUvrSkEU/cy1x5L5dZzFE2FVSd3iP4baRT0mykBZrjg0G&#10;W9oaKs/7q1UgT9vPrHDvx8Nl1+6y1Ljz5OVLqfGo37yCCNSHf/HDXeg4P32ew9838QS5+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a8PuxAAAAN0AAAAPAAAAAAAAAAAA&#10;AAAAAKECAABkcnMvZG93bnJldi54bWxQSwUGAAAAAAQABAD5AAAAkgMAAAAA&#10;" strokeweight=".2205mm"/>
                <v:line id="Line 315" o:spid="_x0000_s1335" style="position:absolute;visibility:visible;mso-wrap-style:square" from="54276,28194" to="55054,28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wVFMQAAADdAAAADwAAAGRycy9kb3ducmV2LnhtbERPS2vCQBC+C/0PyxS8SN0oRCR1FfFB&#10;lZ60pdDbkB2TYHYmZFdN/70rFLzNx/ec2aJztbpS6ythA6NhAoo4F1txYeD7a/s2BeUDssVamAz8&#10;kYfF/KU3w8zKjQ90PYZCxRD2GRooQ2gyrX1ekkM/lIY4cidpHYYI20LbFm8x3NV6nCQT7bDi2FBi&#10;Q6uS8vPx4gz8fA5G67Tabn7lspOP02CfS7o3pv/aLd9BBerCU/zv3tk4f5qO4fFNPEHP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bBUUxAAAAN0AAAAPAAAAAAAAAAAA&#10;AAAAAKECAABkcnMvZG93bnJldi54bWxQSwUGAAAAAAQABAD5AAAAkgMAAAAA&#10;" strokeweight=".2205mm"/>
                <v:line id="Line 316" o:spid="_x0000_s1336" style="position:absolute;flip:y;visibility:visible;mso-wrap-style:square" from="55054,28194" to="55832,28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4AsQAAADdAAAADwAAAGRycy9kb3ducmV2LnhtbERPS2sCMRC+C/0PYQpeRLNV2q5bo4gg&#10;SD35QD0Om+lmcTPZbqJu/70RCt7m43vOZNbaSlyp8aVjBW+DBARx7nTJhYL9btlPQfiArLFyTAr+&#10;yMNs+tKZYKbdjTd03YZCxBD2GSowIdSZlD43ZNEPXE0cuR/XWAwRNoXUDd5iuK3kMEk+pMWSY4PB&#10;mhaG8vP2YhXIw+I4Xrnv/e53Xa/HqXHn3udJqe5rO/8CEagNT/G/e6Xj/PR9BI9v4gly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9fgCxAAAAN0AAAAPAAAAAAAAAAAA&#10;AAAAAKECAABkcnMvZG93bnJldi54bWxQSwUGAAAAAAQABAD5AAAAkgMAAAAA&#10;" strokeweight=".2205mm"/>
                <v:line id="Line 317" o:spid="_x0000_s1337" style="position:absolute;visibility:visible;mso-wrap-style:square" from="55832,28194" to="56594,28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ko+8QAAADdAAAADwAAAGRycy9kb3ducmV2LnhtbERPTWvCQBC9C/6HZQQvUjdKI5K6Smkr&#10;VXqqlkJvQ3ZMQrMzIbtq/PeuIHibx/ucxapztTpR6ythA5NxAoo4F1txYeBnv36ag/IB2WItTAYu&#10;5GG17PcWmFk58zeddqFQMYR9hgbKEJpMa5+X5NCPpSGO3EFahyHCttC2xXMMd7WeJslMO6w4NpTY&#10;0FtJ+f/u6Az8fo0m72m1/viT40Y+D6NtLunWmOGge30BFagLD/HdvbFx/jx9hts38QS9v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ySj7xAAAAN0AAAAPAAAAAAAAAAAA&#10;AAAAAKECAABkcnMvZG93bnJldi54bWxQSwUGAAAAAAQABAD5AAAAkgMAAAAA&#10;" strokeweight=".2205mm"/>
                <v:line id="Line 318" o:spid="_x0000_s1338" style="position:absolute;flip:y;visibility:visible;mso-wrap-style:square" from="51165,27305" to="51165,281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1DF7cUAAADdAAAADwAAAGRycy9kb3ducmV2LnhtbERPTWvCQBC9C/6HZQQvUjcVbJPUVYpQ&#10;CPWkkbbHITvNBrOzaXar8d+7QqG3ebzPWW0G24oz9b5xrOBxnoAgrpxuuFZwLN8eUhA+IGtsHZOC&#10;K3nYrMejFebaXXhP50OoRQxhn6MCE0KXS+krQxb93HXEkft2vcUQYV9L3eMlhttWLpLkSVpsODYY&#10;7GhrqDodfq0C+bH9zAr3fix/dt0uS407zZ6/lJpOhtcXEIGG8C/+cxc6zk+XS7h/E0+Q6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1DF7cUAAADdAAAADwAAAAAAAAAA&#10;AAAAAAChAgAAZHJzL2Rvd25yZXYueG1sUEsFBgAAAAAEAAQA+QAAAJMDAAAAAA==&#10;" strokeweight=".2205mm"/>
                <v:line id="Line 319" o:spid="_x0000_s1339" style="position:absolute;flip:y;visibility:visible;mso-wrap-style:square" from="54276,27305" to="54276,281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4JbmsQAAADdAAAADwAAAGRycy9kb3ducmV2LnhtbERPTWvCQBC9F/wPywheSt1U0CbRVYpQ&#10;CPVUlepxyI7ZYHY2zW41/ntXKPQ2j/c5i1VvG3GhzteOFbyOExDEpdM1Vwr2u4+XFIQPyBobx6Tg&#10;Rh5Wy8HTAnPtrvxFl22oRAxhn6MCE0KbS+lLQxb92LXEkTu5zmKIsKuk7vAaw20jJ0kykxZrjg0G&#10;W1obKs/bX6tAfq8PWeE+97ufTbvJUuPOz29HpUbD/n0OIlAf/sV/7kLH+el0Bo9v4glye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gluaxAAAAN0AAAAPAAAAAAAAAAAA&#10;AAAAAKECAABkcnMvZG93bnJldi54bWxQSwUGAAAAAAQABAD5AAAAkgMAAAAA&#10;" strokeweight=".2205mm"/>
                <v:line id="Line 320" o:spid="_x0000_s1340" style="position:absolute;flip:x y;visibility:visible;mso-wrap-style:square" from="44497,27035" to="44958,27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D5wsMAAADdAAAADwAAAGRycy9kb3ducmV2LnhtbERPTWvCQBC9F/wPywi91Y2VVEldRQQh&#10;HpP2oLchOyZps7Nhd5uk/vpuodDbPN7nbPeT6cRAzreWFSwXCQjiyuqWawXvb6enDQgfkDV2lknB&#10;N3nY72YPW8y0HbmgoQy1iCHsM1TQhNBnUvqqIYN+YXviyN2sMxgidLXUDscYbjr5nCQv0mDLsaHB&#10;no4NVZ/ll1FQrFd8u9jrZcodjdf7R7o8u1Spx/l0eAURaAr/4j93ruP8TbqG32/iCXL3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rA+cLDAAAA3QAAAA8AAAAAAAAAAAAA&#10;AAAAoQIAAGRycy9kb3ducmV2LnhtbFBLBQYAAAAABAAEAPkAAACRAwAAAAA=&#10;" strokeweight=".2205mm"/>
                <v:line id="Line 321" o:spid="_x0000_s1341" style="position:absolute;flip:y;visibility:visible;mso-wrap-style:square" from="48069,27749" to="48847,281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VFqc8cAAADdAAAADwAAAGRycy9kb3ducmV2LnhtbESPQWvCQBCF74X+h2UKXkrdVLDG1FWK&#10;UBA9VaV6HLLTbDA7m2ZXjf++cyh4m+G9ee+b2aL3jbpQF+vABl6HGSjiMtiaKwP73edLDiomZItN&#10;YDJwowiL+ePDDAsbrvxFl22qlIRwLNCAS6kttI6lI49xGFpi0X5C5zHJ2lXadniVcN/oUZa9aY81&#10;S4PDlpaOytP27A3o7+Vhugrr/e53026muQun58nRmMFT//EOKlGf7ub/65UV/HwsuPKNjKDn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xUWpzxwAAAN0AAAAPAAAAAAAA&#10;AAAAAAAAAKECAABkcnMvZG93bnJldi54bWxQSwUGAAAAAAQABAD5AAAAlQMAAAAA&#10;" strokeweight=".2205mm"/>
                <v:line id="Line 322" o:spid="_x0000_s1342" style="position:absolute;flip:y;visibility:visible;mso-wrap-style:square" from="50371,28114" to="50974,284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3P6MQAAADdAAAADwAAAGRycy9kb3ducmV2LnhtbERPS2vCQBC+C/6HZQq9SN20YE2iq4hQ&#10;ED35wHocstNsMDubZrca/70rFLzNx/ec6byztbhQ6yvHCt6HCQjiwumKSwWH/ddbCsIHZI21Y1Jw&#10;Iw/zWb83xVy7K2/psguliCHsc1RgQmhyKX1hyKIfuoY4cj+utRgibEupW7zGcFvLjyT5lBYrjg0G&#10;G1oaKs67P6tAHpff2cqtD/vfTbPJUuPOg/FJqdeXbjEBEagLT/G/e6Xj/HSUweObeIKc3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Hc/oxAAAAN0AAAAPAAAAAAAAAAAA&#10;AAAAAKECAABkcnMvZG93bnJldi54bWxQSwUGAAAAAAQABAD5AAAAkgMAAAAA&#10;" strokeweight=".2205mm"/>
                <v:line id="Line 323" o:spid="_x0000_s1343" style="position:absolute;flip:y;visibility:visible;mso-wrap-style:square" from="53482,28098" to="54086,284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usyMcAAADdAAAADwAAAGRycy9kb3ducmV2LnhtbESPT2vCQBDF74V+h2UKXkrd6MHG6CpF&#10;EERP/qHtcciO2WB2Ns2umn77zkHobYb35r3fzJe9b9SNulgHNjAaZqCIy2Brrgycjuu3HFRMyBab&#10;wGTglyIsF89PcyxsuPOebodUKQnhWKABl1JbaB1LRx7jMLTEop1D5zHJ2lXadniXcN/ocZZNtMea&#10;pcFhSytH5eVw9Qb05+prugnb0/Fn1+6muQuX1/dvYwYv/ccMVKI+/Zsf1xsr+PlE+OUbGUEv/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BS6zIxwAAAN0AAAAPAAAAAAAA&#10;AAAAAAAAAKECAABkcnMvZG93bnJldi54bWxQSwUGAAAAAAQABAD5AAAAlQMAAAAA&#10;" strokeweight=".2205mm"/>
                <v:shape id="Freeform 324" o:spid="_x0000_s1344" style="position:absolute;left:56800;top:28590;width:461;height:572;visibility:visible;mso-wrap-style:square;v-text-anchor:top" coordsize="88,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eShsMA&#10;AADdAAAADwAAAGRycy9kb3ducmV2LnhtbERPTYvCMBC9C/sfwizsTdMKK1KNsitIxYtovXgbmrEt&#10;bSalibX6642wsLd5vM9ZrgfTiJ46V1lWEE8iEMS51RUXCs7ZdjwH4TyyxsYyKXiQg/XqY7TERNs7&#10;H6k/+UKEEHYJKii9bxMpXV6SQTexLXHgrrYz6APsCqk7vIdw08hpFM2kwYpDQ4ktbUrK69PNKMja&#10;/e4Sp3Vv0+8jbn+fh3qaXpX6+hx+FiA8Df5f/Ofe6TB/Povh/U04Qa5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eShsMAAADdAAAADwAAAAAAAAAAAAAAAACYAgAAZHJzL2Rv&#10;d25yZXYueG1sUEsFBgAAAAAEAAQA9QAAAIgDAAAAAA==&#10;" path="m88,99r-5,1l81,102r-4,2l72,105r-4,1l63,107r-6,2l52,109,41,107,31,105r-8,-4l15,95,9,88,4,78,2,67,,54,2,42,4,31,9,21r6,-7l21,8,31,4,41,,52,r9,l68,1r9,3l88,9r,17l87,26,78,19,69,15,61,12,51,11r-7,1l36,15r-6,2l25,22r-4,6l18,36r-3,8l15,54r,10l18,73r3,7l26,86r5,5l37,94r7,2l51,96,61,95r8,-2l78,89r9,-6l88,83r,16xe" fillcolor="black" stroked="f">
                  <v:path arrowok="t" o:connecttype="custom" o:connectlocs="46038,51907;43422,52431;42376,53480;40283,54528;37667,55053;35575,55577;32959,56101;29820,57150;27204,57150;21450,56101;16218,55053;12033,52956;7847,49810;4708,46139;2093,40896;1046,35129;0,28313;1046,22021;2093,16254;4708,11011;7847,7340;10986,4194;16218,2097;21450,0;27204,0;31913,0;35575,524;40283,2097;46038,4719;46038,13632;45515,13632;40806,9962;36098,7865;31913,6292;26681,5767;23019,6292;18834,7865;15695,8913;13079,11535;10986,14681;9417,18875;7847,23070;7847,28313;7847,33556;9417,38275;10986,41945;13602,45091;16218,47712;19357,49285;23019,50334;26681,50334;31913,49810;36098,48761;40806,46664;45515,43518;46038,43518;46038,51907" o:connectangles="0,0,0,0,0,0,0,0,0,0,0,0,0,0,0,0,0,0,0,0,0,0,0,0,0,0,0,0,0,0,0,0,0,0,0,0,0,0,0,0,0,0,0,0,0,0,0,0,0,0,0,0,0,0,0,0,0"/>
                </v:shape>
                <v:shape id="Freeform 325" o:spid="_x0000_s1345" style="position:absolute;left:57340;top:28590;width:508;height:572;visibility:visible;mso-wrap-style:square;v-text-anchor:top" coordsize="98,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HSYsMA&#10;AADdAAAADwAAAGRycy9kb3ducmV2LnhtbERPTWvCQBC9F/oflin0VjdalDXNRqRQKkgPRi/ehuw0&#10;G8zOxuxW4793C4Xe5vE+p1iNrhMXGkLrWcN0koEgrr1pudFw2H+8KBAhIhvsPJOGGwVYlY8PBebG&#10;X3lHlyo2IoVwyFGDjbHPpQy1JYdh4nvixH37wWFMcGikGfCawl0nZ1m2kA5bTg0We3q3VJ+qH6dh&#10;G9R+V1Xz43z5pRqr7Ks8y0+tn5/G9RuISGP8F/+5NybNV4sZ/H6TTpD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1HSYsMAAADdAAAADwAAAAAAAAAAAAAAAACYAgAAZHJzL2Rv&#10;d25yZXYueG1sUEsFBgAAAAAEAAQA9QAAAIgDAAAAAA==&#10;" path="m84,14r6,7l94,31r3,11l98,54,97,67,94,78r-4,8l84,94r-7,7l68,105r-8,2l49,109,37,107r-8,-2l20,101,13,94,8,86,3,77,,67,,54,,42,3,31,8,21r5,-7l20,8,29,3,39,,49,,60,r8,4l77,8r7,6xm83,54l82,35,73,22,68,17,56,12,49,11r-8,1l29,17r-5,5l16,35,14,54r2,19l24,85r5,5l41,96r8,l56,96,68,90r5,-5l82,73,83,54xe" fillcolor="black" stroked="f">
                  <v:path arrowok="t" o:connecttype="custom" o:connectlocs="43543,7340;46653,11011;48727,16254;50282,22021;50800,28313;50282,35129;48727,40896;46653,45091;43543,49285;39914,52956;35249,55053;31102,56101;25400,57150;19180,56101;15033,55053;10367,52956;6739,49285;4147,45091;1555,40372;0,35129;0,28313;0,22021;1555,16254;4147,11011;6739,7340;10367,4194;15033,1573;20216,0;25400,0;31102,0;35249,2097;39914,4194;43543,7340;43024,28313;42506,18351;37841,11535;35249,8913;29029,6292;25400,5767;21253,6292;15033,8913;12441,11535;8294,18351;7257,28313;8294,38275;12441,44567;15033,47188;21253,50334;25400,50334;29029,50334;35249,47188;37841,44567;42506,38275;43024,28313" o:connectangles="0,0,0,0,0,0,0,0,0,0,0,0,0,0,0,0,0,0,0,0,0,0,0,0,0,0,0,0,0,0,0,0,0,0,0,0,0,0,0,0,0,0,0,0,0,0,0,0,0,0,0,0,0,0"/>
                  <o:lock v:ext="edit" verticies="t"/>
                </v:shape>
                <v:shape id="Freeform 326" o:spid="_x0000_s1346" style="position:absolute;left:57943;top:28590;width:508;height:572;visibility:visible;mso-wrap-style:square;v-text-anchor:top" coordsize="96,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cFEsQA&#10;AADdAAAADwAAAGRycy9kb3ducmV2LnhtbERP3WrCMBS+F3yHcITdaTodKp1RRFCG4Jh2D3Bojk1n&#10;c1KbTKtPb4TB7s7H93tmi9ZW4kKNLx0reB0kIIhzp0suFHxn6/4UhA/IGivHpOBGHhbzbmeGqXZX&#10;3tPlEAoRQ9inqMCEUKdS+tyQRT9wNXHkjq6xGCJsCqkbvMZwW8lhkoylxZJjg8GaVoby0+HXKtgt&#10;N9nk/iPl0X1tP7Ob2b6dyrNSL712+Q4iUBv+xX/uDx3nT8cjeH4TT5Dz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nBRLEAAAA3QAAAA8AAAAAAAAAAAAAAAAAmAIAAGRycy9k&#10;b3ducmV2LnhtbFBLBQYAAAAABAAEAPUAAACJAwAAAAA=&#10;" path="m84,14r4,7l93,31r3,11l96,54r,13l93,78r-5,8l84,94r-8,7l68,105r-9,2l48,109,37,107r-9,-2l19,101,12,94,7,86,2,77,,67,,54,,42,2,31,6,21r6,-7l19,8,28,3,37,,48,,59,r9,4l76,8r8,6xm82,54l80,35,72,22,68,17,55,12,48,11r-8,1l28,17r-5,5l16,35,13,54r3,19l23,85r5,5l40,96r8,l55,96,68,90r4,-5l80,73,82,54xe" fillcolor="black" stroked="f">
                  <v:path arrowok="t" o:connecttype="custom" o:connectlocs="44450,7340;46567,11011;49213,16254;50800,22021;50800,28313;50800,35129;49213,40896;46567,45091;44450,49285;40217,52956;35983,55053;31221,56101;25400,57150;19579,56101;14817,55053;10054,52956;6350,49285;3704,45091;1058,40372;0,35129;0,28313;0,22021;1058,16254;3175,11011;6350,7340;10054,4194;14817,1573;19579,0;25400,0;31221,0;35983,2097;40217,4194;44450,7340;43392,28313;42333,18351;38100,11535;35983,8913;29104,6292;25400,5767;21167,6292;14817,8913;12171,11535;8467,18351;6879,28313;8467,38275;12171,44567;14817,47188;21167,50334;25400,50334;29104,50334;35983,47188;38100,44567;42333,38275;43392,28313" o:connectangles="0,0,0,0,0,0,0,0,0,0,0,0,0,0,0,0,0,0,0,0,0,0,0,0,0,0,0,0,0,0,0,0,0,0,0,0,0,0,0,0,0,0,0,0,0,0,0,0,0,0,0,0,0,0"/>
                  <o:lock v:ext="edit" verticies="t"/>
                </v:shape>
                <v:shape id="Freeform 327" o:spid="_x0000_s1347" style="position:absolute;left:58562;top:28590;width:429;height:556;visibility:visible;mso-wrap-style:square;v-text-anchor:top" coordsize="80,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8KhcUA&#10;AADdAAAADwAAAGRycy9kb3ducmV2LnhtbERPTWvCQBC9F/wPywheim6qVkLMRoogiFCKaS30NmTH&#10;JJqdDdnVpP++Wyj0No/3OelmMI24U+dqywqeZhEI4sLqmksFH++7aQzCeWSNjWVS8E0ONtnoIcVE&#10;256PdM99KUIIuwQVVN63iZSuqMigm9mWOHBn2xn0AXal1B32Idw0ch5FK2mw5tBQYUvbioprfjMK&#10;Tou3eMC8aB8PF/zsl+5r/7p9VmoyHl7WIDwN/l/8597rMD9eLeH3m3CCz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jwqFxQAAAN0AAAAPAAAAAAAAAAAAAAAAAJgCAABkcnMv&#10;ZG93bnJldi54bWxQSwUGAAAAAAQABAD1AAAAigMAAAAA&#10;" path="m80,105r-13,l67,55r-52,l15,105,,105,,,15,r,42l67,42,67,,80,r,105xe" fillcolor="black" stroked="f">
                  <v:path arrowok="t" o:connecttype="custom" o:connectlocs="42863,55563;35898,55563;35898,29104;8037,29104;8037,55563;0,55563;0,0;8037,0;8037,22225;35898,22225;35898,0;42863,0;42863,55563" o:connectangles="0,0,0,0,0,0,0,0,0,0,0,0,0"/>
                </v:shape>
                <v:shape id="Freeform 328" o:spid="_x0000_s1348" style="position:absolute;left:47037;top:28527;width:508;height:587;visibility:visible;mso-wrap-style:square;v-text-anchor:top" coordsize="98,1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sae8MA&#10;AADdAAAADwAAAGRycy9kb3ducmV2LnhtbESPzarCMBCF9xd8hzCCu2uqoNVqFBFFt/4sXA7N2Aab&#10;SW2i1rc3Fy64m+Gc882Z+bK1lXhS441jBYN+AoI4d9pwoeB82v5OQPiArLFyTAre5GG56PzMMdPu&#10;xQd6HkMhIoR9hgrKEOpMSp+XZNH3XU0ctatrLIa4NoXUDb4i3FZymCRjadFwvFBiTeuS8tvxYSNl&#10;qm91qlf3d9hcdq25pmezTpXqddvVDESgNnzN/+m9jvUn4xH8fRNHkIs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sae8MAAADdAAAADwAAAAAAAAAAAAAAAACYAgAAZHJzL2Rv&#10;d25yZXYueG1sUEsFBgAAAAAEAAQA9QAAAIgDAAAAAA==&#10;" path="m84,15r6,7l94,32r2,10l98,54,96,68,94,78,90,88r-6,7l78,101r-9,5l59,108r-11,2l38,108r-9,-2l20,101,14,95,8,88,4,78,1,68,,54,1,42,4,32,8,22r6,-7l20,9,29,4,38,1,48,,59,1,69,4r9,5l84,15xm83,54l82,36,74,23,69,19,57,12r-7,l41,12,29,19r-5,4l16,36,15,54r1,20l24,86r5,5l41,96r9,1l57,96,69,91r5,-5l82,74,83,54xe" fillcolor="black" stroked="f">
                  <v:path arrowok="t" o:connecttype="custom" o:connectlocs="43543,8010;46653,11748;48727,17087;49763,22427;50800,28835;49763,36311;48727,41651;46653,46990;43543,50728;40433,53932;35767,56602;30584,57670;24882,58738;19698,57670;15033,56602;10367,53932;7257,50728;4147,46990;2073,41651;518,36311;0,28835;518,22427;2073,17087;4147,11748;7257,8010;10367,4806;15033,2136;19698,534;24882,0;30584,534;35767,2136;40433,4806;43543,8010;43024,28835;42506,19223;38359,12282;35767,10146;29547,6408;25918,6408;21253,6408;15033,10146;12441,12282;8294,19223;7776,28835;8294,39515;12441,45922;15033,48592;21253,51262;25918,51796;29547,51262;35767,48592;38359,45922;42506,39515;43024,28835" o:connectangles="0,0,0,0,0,0,0,0,0,0,0,0,0,0,0,0,0,0,0,0,0,0,0,0,0,0,0,0,0,0,0,0,0,0,0,0,0,0,0,0,0,0,0,0,0,0,0,0,0,0,0,0,0,0"/>
                  <o:lock v:ext="edit" verticies="t"/>
                </v:shape>
                <v:shape id="Freeform 329" o:spid="_x0000_s1349" style="position:absolute;left:43132;top:26416;width:429;height:539;visibility:visible;mso-wrap-style:square;v-text-anchor:top" coordsize="80,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JsosUA&#10;AADdAAAADwAAAGRycy9kb3ducmV2LnhtbERP30vDMBB+F/wfwgl7c+lkllGXjSmMTfYgrYI+Hs3Z&#10;FJtLSWLX7a9fhIFv9/H9vOV6tJ0YyIfWsYLZNANBXDvdcqPg4317vwARIrLGzjEpOFGA9er2ZomF&#10;dkcuaahiI1IIhwIVmBj7QspQG7IYpq4nTty38xZjgr6R2uMxhdtOPmRZLi22nBoM9vRiqP6pfq0C&#10;3s794/lQ7p7f9ubzUJX94L9elZrcjZsnEJHG+C++uvc6zV/kOfx9k06Qqw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QmyixQAAAN0AAAAPAAAAAAAAAAAAAAAAAJgCAABkcnMv&#10;ZG93bnJldi54bWxQSwUGAAAAAAQABAD1AAAAigMAAAAA&#10;" path="m80,103r-14,l66,53r-53,l13,103,,103,,,13,r,40l66,40,66,,80,r,103xe" fillcolor="black" stroked="f">
                  <v:path arrowok="t" o:connecttype="custom" o:connectlocs="42863,53975;35362,53975;35362,27774;6965,27774;6965,53975;0,53975;0,0;6965,0;6965,20961;35362,20961;35362,0;42863,0;42863,53975" o:connectangles="0,0,0,0,0,0,0,0,0,0,0,0,0"/>
                </v:shape>
                <v:shape id="Freeform 330" o:spid="_x0000_s1350" style="position:absolute;left:43672;top:26400;width:524;height:571;visibility:visible;mso-wrap-style:square;v-text-anchor:top" coordsize="97,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2JFlb8A&#10;AADdAAAADwAAAGRycy9kb3ducmV2LnhtbERPSwrCMBDdC94hjOBOU134qUYRQSjixs8BhmZsq82k&#10;NLFWT28Ewd083neW69aUoqHaFZYVjIYRCOLU6oIzBZfzbjAD4TyyxtIyKXiRg/Wq21lirO2Tj9Sc&#10;fCZCCLsYFeTeV7GULs3JoBvaijhwV1sb9AHWmdQ1PkO4KeU4iibSYMGhIceKtjml99PDKNjoe+F2&#10;+2vZJCNzeSeH29ykb6X6vXazAOGp9X/xz53oMH82mcL3m3CCXH0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YkWVvwAAAN0AAAAPAAAAAAAAAAAAAAAAAJgCAABkcnMvZG93bnJl&#10;di54bWxQSwUGAAAAAAQABAD1AAAAhAMAAAAA&#10;" path="m84,14r6,7l94,31r2,11l97,54,96,67,94,78,90,88r-6,7l76,101r-7,4l59,109r-11,l38,109,28,105r-8,-4l12,95,7,86,4,78,,67,,54,,42,4,31,7,22r6,-8l20,8,28,4,38,,48,,59,,69,4r7,4l84,14xm82,54l81,36,73,24,69,17,55,12r-7,l41,12,28,17r-5,7l16,36,15,54r1,19l23,86r5,5l41,96r7,l55,96,68,91r5,-5l81,73,82,54xe" fillcolor="black" stroked="f">
                  <v:path arrowok="t" o:connecttype="custom" o:connectlocs="45367,7340;48607,11011;50768,16254;51848,22021;52388,28313;51848,35129;50768,40896;48607,46139;45367,49810;41046,52956;37266,55053;31865,57150;25924,57150;20523,57150;15122,55053;10802,52956;6481,49810;3781,45091;2160,40896;0,35129;0,28313;0,22021;2160,16254;3781,11535;7021,7340;10802,4194;15122,2097;20523,0;25924,0;31865,0;37266,2097;41046,4194;45367,7340;44287,28313;43747,18875;39426,12583;37266,8913;29705,6292;25924,6292;22143,6292;15122,8913;12422,12583;8641,18875;8101,28313;8641,38275;12422,45091;15122,47712;22143,50334;25924,50334;29705,50334;36726,47712;39426,45091;43747,38275;44287,28313" o:connectangles="0,0,0,0,0,0,0,0,0,0,0,0,0,0,0,0,0,0,0,0,0,0,0,0,0,0,0,0,0,0,0,0,0,0,0,0,0,0,0,0,0,0,0,0,0,0,0,0,0,0,0,0,0,0"/>
                  <o:lock v:ext="edit" verticies="t"/>
                </v:shape>
                <v:line id="Line 331" o:spid="_x0000_s1351" style="position:absolute;visibility:visible;mso-wrap-style:square" from="45704,34163" to="46497,346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joQ8cAAADdAAAADwAAAGRycy9kb3ducmV2LnhtbESPT2sCQQzF70K/w5BCL6KzFhTZOkpp&#10;K1U8+Qeht7ATd5fuJMvOqNtv3xwKvSW8l/d+Waz60JgbdbEWdjAZZ2CIC/E1lw5Ox/VoDiYmZI+N&#10;MDn4oQir5cNggbmXO+/pdkil0RCOOTqoUmpza2NRUcA4lpZYtYt0AZOuXWl9h3cND419zrKZDViz&#10;NlTY0ltFxffhGhycd8PJ+7Ref3zJdSOfl+G2kOnWuafH/vUFTKI+/Zv/rjde8eczxdVvdAS7/A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J6OhDxwAAAN0AAAAPAAAAAAAA&#10;AAAAAAAAAKECAABkcnMvZG93bnJldi54bWxQSwUGAAAAAAQABAD5AAAAlQMAAAAA&#10;" strokeweight=".2205mm"/>
                <v:line id="Line 332" o:spid="_x0000_s1352" style="position:absolute;visibility:visible;mso-wrap-style:square" from="45688,34401" to="46291,347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qRN2MQAAADdAAAADwAAAGRycy9kb3ducmV2LnhtbERPTWvCQBC9C/6HZQQvUjcWFJu6imhF&#10;xVNtKfQ2ZMckmJ0J2VXjv3cLBW/zeJ8zW7SuUldqfClsYDRMQBFnYkvODXx/bV6moHxAtlgJk4E7&#10;eVjMu50ZplZu/EnXY8hVDGGfooEihDrV2mcFOfRDqYkjd5LGYYiwybVt8BbDXaVfk2SiHZYcGwqs&#10;aVVQdj5enIGfw2C0Hpebj1+57GR7GuwzGe+N6ffa5TuoQG14iv/dOxvnTydv8PdNPEHP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pE3YxAAAAN0AAAAPAAAAAAAAAAAA&#10;AAAAAKECAABkcnMvZG93bnJldi54bWxQSwUGAAAAAAQABAD5AAAAkgMAAAAA&#10;" strokeweight=".2205mm"/>
                <v:line id="Line 333" o:spid="_x0000_s1353" style="position:absolute;flip:y;visibility:visible;mso-wrap-style:square" from="45704,35512" to="46497,359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I6FcYAAADdAAAADwAAAGRycy9kb3ducmV2LnhtbESPQWvCQBCF74X+h2UKXkrd6KHG6CpF&#10;EERPVWl7HLJjNpidTbOrpv++cxC8zfDevPfNfNn7Rl2pi3VgA6NhBoq4DLbmysDxsH7LQcWEbLEJ&#10;TAb+KMJy8fw0x8KGG3/SdZ8qJSEcCzTgUmoLrWPpyGMchpZYtFPoPCZZu0rbDm8S7hs9zrJ37bFm&#10;aXDY0spRed5fvAH9tfqebsL2ePjdtbtp7sL5dfJjzOCl/5iBStSnh/l+vbGCn0+EX76REfTiH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SSOhXGAAAA3QAAAA8AAAAAAAAA&#10;AAAAAAAAoQIAAGRycy9kb3ducmV2LnhtbFBLBQYAAAAABAAEAPkAAACUAwAAAAA=&#10;" strokeweight=".2205mm"/>
                <v:line id="Line 334" o:spid="_x0000_s1354" style="position:absolute;flip:y;visibility:visible;mso-wrap-style:square" from="45688,35369" to="46291,35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96fjsUAAADdAAAADwAAAGRycy9kb3ducmV2LnhtbERPTWvCQBC9F/wPyxR6KbrRQ42pmyCB&#10;gtRTVWqPQ3aaDcnOptlV03/fFYTe5vE+Z12MthMXGnzjWMF8loAgrpxuuFZwPLxNUxA+IGvsHJOC&#10;X/JQ5JOHNWbaXfmDLvtQixjCPkMFJoQ+k9JXhiz6meuJI/ftBoshwqGWesBrDLedXCTJi7TYcGww&#10;2FNpqGr3Z6tAfpan1da9Hw8/u363So1rn5dfSj09jptXEIHG8C++u7c6zk+Xc7h9E0+Q+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96fjsUAAADdAAAADwAAAAAAAAAA&#10;AAAAAAChAgAAZHJzL2Rvd25yZXYueG1sUEsFBgAAAAAEAAQA+QAAAJMDAAAAAA==&#10;" strokeweight=".2205mm"/>
                <v:line id="Line 335" o:spid="_x0000_s1355" style="position:absolute;flip:y;visibility:visible;mso-wrap-style:square" from="44942,34163" to="45704,346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wB+cMAAADdAAAADwAAAGRycy9kb3ducmV2LnhtbERPS4vCMBC+C/sfwgheZE31oLUaZREW&#10;RE8+cD0OzdgUm0ltslr/vVlY8DYf33Pmy9ZW4k6NLx0rGA4SEMS50yUXCo6H788UhA/IGivHpOBJ&#10;HpaLj84cM+0evKP7PhQihrDPUIEJoc6k9Lkhi37gauLIXVxjMUTYFFI3+IjhtpKjJBlLiyXHBoM1&#10;rQzl1/2vVSBPq5/p2m2Oh9u23k5T4679yVmpXrf9moEI1Ia3+N+91nF+OhnB3zfxBLl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sMAfnDAAAA3QAAAA8AAAAAAAAAAAAA&#10;AAAAoQIAAGRycy9kb3ducmV2LnhtbFBLBQYAAAAABAAEAPkAAACRAwAAAAA=&#10;" strokeweight=".2205mm"/>
                <v:line id="Line 336" o:spid="_x0000_s1356" style="position:absolute;visibility:visible;mso-wrap-style:square" from="44942,35512" to="45704,359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Xs78UAAADdAAAADwAAAGRycy9kb3ducmV2LnhtbERPTWvCQBC9F/wPywi9SN3YYivRVaSt&#10;VOmpVgRvQ3ZMgtmZkN1o/PddQehtHu9zZovOVepMjS+FDYyGCSjiTGzJuYHd7+ppAsoHZIuVMBm4&#10;kofFvPcww9TKhX/ovA25iiHsUzRQhFCnWvusIId+KDVx5I7SOAwRNrm2DV5iuKv0c5K8aoclx4YC&#10;a3ovKDttW2dg/z0YfYzL1edB2rV8HQebTMYbYx773XIKKlAX/sV399rG+ZO3F7h9E0/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pXs78UAAADdAAAADwAAAAAAAAAA&#10;AAAAAAChAgAAZHJzL2Rvd25yZXYueG1sUEsFBgAAAAAEAAQA+QAAAJMDAAAAAA==&#10;" strokeweight=".2205mm"/>
                <v:line id="Line 337" o:spid="_x0000_s1357" style="position:absolute;flip:y;visibility:visible;mso-wrap-style:square" from="44942,34623" to="44942,35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6k8FsQAAADdAAAADwAAAGRycy9kb3ducmV2LnhtbERPTWvCQBC9C/6HZQQvUjeVUpPoKkUo&#10;hHqqSvU4ZMdsMDubZrea/ntXKPQ2j/c5y3VvG3GlzteOFTxPExDEpdM1VwoO+/enFIQPyBobx6Tg&#10;lzysV8PBEnPtbvxJ112oRAxhn6MCE0KbS+lLQxb91LXEkTu7zmKIsKuk7vAWw20jZ0nyKi3WHBsM&#10;trQxVF52P1aB/Nocs8J9HPbf23abpcZdJvOTUuNR/7YAEagP/+I/d6Hj/HT+Ao9v4glyd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7qTwWxAAAAN0AAAAPAAAAAAAAAAAA&#10;AAAAAKECAABkcnMvZG93bnJldi54bWxQSwUGAAAAAAQABAD5AAAAkgMAAAAA&#10;" strokeweight=".2205mm"/>
                <v:line id="Line 338" o:spid="_x0000_s1358" style="position:absolute;flip:y;visibility:visible;mso-wrap-style:square" from="45148,34718" to="45148,354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WZjcQAAADdAAAADwAAAGRycy9kb3ducmV2LnhtbERPTWvCQBC9C/6HZQQvUjcVWpPoKkUo&#10;hHqqSvU4ZMdsMDubZrea/ntXKPQ2j/c5y3VvG3GlzteOFTxPExDEpdM1VwoO+/enFIQPyBobx6Tg&#10;lzysV8PBEnPtbvxJ112oRAxhn6MCE0KbS+lLQxb91LXEkTu7zmKIsKuk7vAWw20jZ0nyKi3WHBsM&#10;trQxVF52P1aB/Nocs8J9HPbf23abpcZdJvOTUuNR/7YAEagP/+I/d6Hj/HT+Ao9v4glyd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5ZmNxAAAAN0AAAAPAAAAAAAAAAAA&#10;AAAAAKECAABkcnMvZG93bnJldi54bWxQSwUGAAAAAAQABAD5AAAAkgMAAAAA&#10;" strokeweight=".2205mm"/>
                <v:line id="Line 339" o:spid="_x0000_s1359" style="position:absolute;flip:y;visibility:visible;mso-wrap-style:square" from="48053,34623" to="48053,35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DcH+sUAAADdAAAADwAAAGRycy9kb3ducmV2LnhtbERPTWvCQBC9F/wPyxR6KbppDzGmrkEC&#10;gjSnqtQeh+w0G8zOptlV03/fFYTe5vE+Z1mMthMXGnzrWMHLLAFBXDvdcqPgsN9MMxA+IGvsHJOC&#10;X/JQrCYPS8y1u/IHXXahETGEfY4KTAh9LqWvDVn0M9cTR+7bDRZDhEMj9YDXGG47+ZokqbTYcmww&#10;2FNpqD7tzlaB/CyPi617P+x/qr5aZMadnudfSj09jus3EIHG8C++u7c6zs/mKdy+iSfI1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DcH+sUAAADdAAAADwAAAAAAAAAA&#10;AAAAAAChAgAAZHJzL2Rvd25yZXYueG1sUEsFBgAAAAAEAAQA+QAAAJMDAAAAAA==&#10;" strokeweight=".2205mm"/>
                <v:line id="Line 340" o:spid="_x0000_s1360" style="position:absolute;visibility:visible;mso-wrap-style:square" from="47275,34163" to="48053,346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7q7MQAAADdAAAADwAAAGRycy9kb3ducmV2LnhtbERPTWvCQBC9C/6HZQQvUjcKVomuUtpK&#10;FU9qKfQ2ZMckmJ0J2VXTf+8KBW/zeJ+zWLWuUldqfClsYDRMQBFnYkvODXwf1y8zUD4gW6yEycAf&#10;eVgtu50FplZuvKfrIeQqhrBP0UARQp1q7bOCHPqh1MSRO0njMETY5No2eIvhrtLjJHnVDkuODQXW&#10;9F5Qdj5cnIGf3WD0MSnXn79y2cjXabDNZLI1pt9r3+agArXhKf53b2ycP5tO4fFNPEEv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9rursxAAAAN0AAAAPAAAAAAAAAAAA&#10;AAAAAKECAABkcnMvZG93bnJldi54bWxQSwUGAAAAAAQABAD5AAAAkgMAAAAA&#10;" strokeweight=".2205mm"/>
                <v:line id="Line 341" o:spid="_x0000_s1361" style="position:absolute;flip:y;visibility:visible;mso-wrap-style:square" from="47577,35512" to="48053,357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Q2E8YAAADdAAAADwAAAGRycy9kb3ducmV2LnhtbESPQWvCQBCF74X+h2UKXkrd6KHG6CpF&#10;EERPVWl7HLJjNpidTbOrpv++cxC8zfDevPfNfNn7Rl2pi3VgA6NhBoq4DLbmysDxsH7LQcWEbLEJ&#10;TAb+KMJy8fw0x8KGG3/SdZ8qJSEcCzTgUmoLrWPpyGMchpZYtFPoPCZZu0rbDm8S7hs9zrJ37bFm&#10;aXDY0spRed5fvAH9tfqebsL2ePjdtbtp7sL5dfJjzOCl/5iBStSnh/l+vbGCn08EV76REfTiH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rkNhPGAAAA3QAAAA8AAAAAAAAA&#10;AAAAAAAAoQIAAGRycy9kb3ducmV2LnhtbFBLBQYAAAAABAAEAPkAAACUAwAAAAA=&#10;" strokeweight=".2205mm"/>
                <v:line id="Line 342" o:spid="_x0000_s1362" style="position:absolute;flip:y;visibility:visible;mso-wrap-style:square" from="46497,34163" to="47275,346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aiTiMQAAADdAAAADwAAAGRycy9kb3ducmV2LnhtbERPTWvCQBC9C/6HZYReRDf1UJPUVUQo&#10;SD3ViHocstNsMDsbs6um/75bKHibx/ucxaq3jbhT52vHCl6nCQji0umaKwWH4mOSgvABWWPjmBT8&#10;kIfVcjhYYK7dg7/ovg+ViCHsc1RgQmhzKX1pyKKfupY4ct+usxgi7CqpO3zEcNvIWZK8SYs1xwaD&#10;LW0MlZf9zSqQx80p27rPQ3HdtbssNe4ynp+Vehn163cQgfrwFP+7tzrOT+cZ/H0TT5D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qJOIxAAAAN0AAAAPAAAAAAAAAAAA&#10;AAAAAKECAABkcnMvZG93bnJldi54bWxQSwUGAAAAAAQABAD5AAAAkgMAAAAA&#10;" strokeweight=".2205mm"/>
                <v:line id="Line 343" o:spid="_x0000_s1363" style="position:absolute;visibility:visible;mso-wrap-style:square" from="46497,35512" to="46958,357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5ICv8cAAADdAAAADwAAAGRycy9kb3ducmV2LnhtbESPQWvCQBCF7wX/wzKFXkQ3FiwhdZVi&#10;K1V6qhXB25Adk9DsTMiumv77zqHQ2wzvzXvfLFZDaM2V+tgIO5hNMzDEpfiGKweHr80kBxMTssdW&#10;mBz8UITVcnS3wMLLjT/puk+V0RCOBTqoU+oKa2NZU8A4lY5YtbP0AZOufWV9jzcND619zLInG7Bh&#10;baixo3VN5ff+EhwcP8az13mzeTvJZSvv5/GulPnOuYf74eUZTKIh/Zv/rrde8fNc+fUbHcEu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HkgK/xwAAAN0AAAAPAAAAAAAA&#10;AAAAAAAAAKECAABkcnMvZG93bnJldi54bWxQSwUGAAAAAAQABAD5AAAAlQMAAAAA&#10;" strokeweight=".2205mm"/>
                <v:line id="Line 344" o:spid="_x0000_s1364" style="position:absolute;flip:y;visibility:visible;mso-wrap-style:square" from="46497,34623" to="46497,35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vvqcMAAADdAAAADwAAAGRycy9kb3ducmV2LnhtbERPS4vCMBC+C/6HMIIXWVM97NauUUQQ&#10;RE8+0D0OzWxTbCa1iVr//UZY8DYf33Om89ZW4k6NLx0rGA0TEMS50yUXCo6H1UcKwgdkjZVjUvAk&#10;D/NZtzPFTLsH7+i+D4WIIewzVGBCqDMpfW7Ioh+6mjhyv66xGCJsCqkbfMRwW8lxknxKiyXHBoM1&#10;LQ3ll/3NKpCn5Xmydpvj4bqtt5PUuMvg60epfq9dfIMI1Ia3+N+91nF+mo7g9U08Qc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4L76nDAAAA3QAAAA8AAAAAAAAAAAAA&#10;AAAAoQIAAGRycy9kb3ducmV2LnhtbFBLBQYAAAAABAAEAPkAAACRAwAAAAA=&#10;" strokeweight=".2205mm"/>
                <v:line id="Line 345" o:spid="_x0000_s1365" style="position:absolute;flip:y;visibility:visible;mso-wrap-style:square" from="45704,33274" to="45704,341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tlx3sUAAADdAAAADwAAAGRycy9kb3ducmV2LnhtbERPS2vCQBC+F/wPywi9FN00hzamriKB&#10;QqgnH7Qeh+w0G8zOxuw2pv++KxS8zcf3nOV6tK0YqPeNYwXP8wQEceV0w7WC4+F9loHwAVlj65gU&#10;/JKH9WrysMRcuyvvaNiHWsQQ9jkqMCF0uZS+MmTRz11HHLlv11sMEfa11D1eY7htZZokL9Jiw7HB&#10;YEeFoeq8/7EK5GfxtSjdx/Fw2XbbRWbc+en1pNTjdNy8gQg0hrv4313qOD/LUrh9E0+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tlx3sUAAADdAAAADwAAAAAAAAAA&#10;AAAAAAChAgAAZHJzL2Rvd25yZXYueG1sUEsFBgAAAAAEAAQA+QAAAJMDAAAAAA==&#10;" strokeweight=".2205mm"/>
                <v:line id="Line 346" o:spid="_x0000_s1366" style="position:absolute;visibility:visible;mso-wrap-style:square" from="45704,35956" to="45704,368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0CcyMQAAADdAAAADwAAAGRycy9kb3ducmV2LnhtbERPTWvCQBC9C/0PyxR6Ed3YYgnRVUpb&#10;qdJTrQjehuyYBLMzIbtq/PeuIHibx/uc6bxztTpR6ythA6NhAoo4F1txYWDzvxikoHxAtlgLk4EL&#10;eZjPnnpTzKyc+Y9O61CoGMI+QwNlCE2mtc9LcuiH0hBHbi+twxBhW2jb4jmGu1q/Jsm7dlhxbCix&#10;oc+S8sP66Axsf/ujr3G1+N7JcSk/+/4ql/HKmJfn7mMCKlAXHuK7e2nj/DR9g9s38QQ9u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3QJzIxAAAAN0AAAAPAAAAAAAAAAAA&#10;AAAAAKECAABkcnMvZG93bnJldi54bWxQSwUGAAAAAAQABAD5AAAAkgMAAAAA&#10;" strokeweight=".2205mm"/>
                <v:line id="Line 347" o:spid="_x0000_s1367" style="position:absolute;flip:x;visibility:visible;mso-wrap-style:square" from="44164,35512" to="44942,359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xMMcQAAADdAAAADwAAAGRycy9kb3ducmV2LnhtbERPTWvCQBC9F/wPywi9FN1USk1iVhFB&#10;kHqqinocsmM2mJ1Ns1tN/323UPA2j/c5xaK3jbhR52vHCl7HCQji0umaKwWH/XqUgvABWWPjmBT8&#10;kIfFfPBUYK7dnT/ptguViCHsc1RgQmhzKX1pyKIfu5Y4chfXWQwRdpXUHd5juG3kJEnepcWaY4PB&#10;llaGyuvu2yqQx9Up27iPw/5r226z1Ljry/Ss1POwX85ABOrDQ/zv3ug4P03f4O+beIK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fEwxxAAAAN0AAAAPAAAAAAAAAAAA&#10;AAAAAKECAABkcnMvZG93bnJldi54bWxQSwUGAAAAAAQABAD5AAAAkgMAAAAA&#10;" strokeweight=".2205mm"/>
                <v:line id="Line 348" o:spid="_x0000_s1368" style="position:absolute;visibility:visible;mso-wrap-style:square" from="48053,35512" to="48831,359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WhJ8QAAADdAAAADwAAAGRycy9kb3ducmV2LnhtbERPTWvCQBC9F/oflin0InVjISWkrlKq&#10;otJT0yJ4G7JjEpqdCdlV4793hYK3ebzPmc4H16oT9b4RNjAZJ6CIS7ENVwZ+f1YvGSgfkC22wmTg&#10;Qh7ms8eHKeZWzvxNpyJUKoawz9FAHUKXa+3Lmhz6sXTEkTtI7zBE2Ffa9niO4a7Vr0nyph02HBtq&#10;7OizpvKvODoDu6/RZJE2q+VejhtZH0bbUtKtMc9Pw8c7qEBDuIv/3Rsb52dZCrdv4gl6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5aEnxAAAAN0AAAAPAAAAAAAAAAAA&#10;AAAAAKECAABkcnMvZG93bnJldi54bWxQSwUGAAAAAAQABAD5AAAAkgMAAAAA&#10;" strokeweight=".2205mm"/>
                <v:line id="Line 349" o:spid="_x0000_s1369" style="position:absolute;flip:y;visibility:visible;mso-wrap-style:square" from="48831,35512" to="49593,359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J33cQAAADdAAAADwAAAGRycy9kb3ducmV2LnhtbERPTWvCQBC9F/oflil4Kc3GHmwSXaUE&#10;BNFTVdoeh+yYDWZn0+w2xn/vFgre5vE+Z7EabSsG6n3jWME0SUEQV043XCs4HtYvGQgfkDW2jknB&#10;lTyslo8PCyy0u/AHDftQixjCvkAFJoSukNJXhiz6xHXEkTu53mKIsK+l7vESw20rX9N0Ji02HBsM&#10;dlQaqs77X6tAfpZf+cZtj4efXbfLM+POz2/fSk2exvc5iEBjuIv/3Rsd52fZDP6+iSfI5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4nfdxAAAAN0AAAAPAAAAAAAAAAAA&#10;AAAAAKECAABkcnMvZG93bnJldi54bWxQSwUGAAAAAAQABAD5AAAAkgMAAAAA&#10;" strokeweight=".2205mm"/>
                <v:line id="Line 350" o:spid="_x0000_s1370" style="position:absolute;visibility:visible;mso-wrap-style:square" from="49593,35512" to="50371,359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Huay8QAAADdAAAADwAAAGRycy9kb3ducmV2LnhtbERPTWvCQBC9F/wPywhepG4U1BBdRWyl&#10;Sk/VUuhtyI5JMDsTsqum/75bEHqbx/uc5bpztbpR6ythA+NRAoo4F1txYeDztHtOQfmAbLEWJgM/&#10;5GG96j0tMbNy5w+6HUOhYgj7DA2UITSZ1j4vyaEfSUMcubO0DkOEbaFti/cY7mo9SZKZdlhxbCix&#10;oW1J+eV4dQa+3ofjl2m1e/2W617ezsNDLtODMYN+t1mACtSFf/HDvbdxfprO4e+beIJe/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e5rLxAAAAN0AAAAPAAAAAAAAAAAA&#10;AAAAAKECAABkcnMvZG93bnJldi54bWxQSwUGAAAAAAQABAD5AAAAkgMAAAAA&#10;" strokeweight=".2205mm"/>
                <v:line id="Line 351" o:spid="_x0000_s1371" style="position:absolute;flip:y;visibility:visible;mso-wrap-style:square" from="50371,35512" to="51149,359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FGNMcAAADdAAAADwAAAGRycy9kb3ducmV2LnhtbESPQWvCQBCF74X+h2UEL6Vu9GBj6ipF&#10;KEg91YjtcciO2WB2Nma3mv5751DobYb35r1vluvBt+pKfWwCG5hOMlDEVbAN1wYO5ftzDiomZItt&#10;YDLwSxHWq8eHJRY23PiTrvtUKwnhWKABl1JXaB0rRx7jJHTEop1C7zHJ2tfa9niTcN/qWZbNtceG&#10;pcFhRxtH1Xn/4w3o4+ZrsQ0fh/Ky63aL3IXz08u3MePR8PYKKtGQ/s1/11sr+HkuuPKNjKB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PMUY0xwAAAN0AAAAPAAAAAAAA&#10;AAAAAAAAAKECAABkcnMvZG93bnJldi54bWxQSwUGAAAAAAQABAD5AAAAlQMAAAAA&#10;" strokeweight=".2205mm"/>
                <v:line id="Line 352" o:spid="_x0000_s1372" style="position:absolute;visibility:visible;mso-wrap-style:square" from="51149,35512" to="51927,359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qirIsQAAADdAAAADwAAAGRycy9kb3ducmV2LnhtbERPTWvCQBC9F/wPywhepG4UlBhdRWyl&#10;Sk/VUuhtyI5JMDsTsqum/75bEHqbx/uc5bpztbpR6ythA+NRAoo4F1txYeDztHtOQfmAbLEWJgM/&#10;5GG96j0tMbNy5w+6HUOhYgj7DA2UITSZ1j4vyaEfSUMcubO0DkOEbaFti/cY7mo9SZKZdlhxbCix&#10;oW1J+eV4dQa+3ofjl2m1e/2W617ezsNDLtODMYN+t1mACtSFf/HDvbdxfprO4e+beIJe/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qKsixAAAAN0AAAAPAAAAAAAAAAAA&#10;AAAAAKECAABkcnMvZG93bnJldi54bWxQSwUGAAAAAAQABAD5AAAAkgMAAAAA&#10;" strokeweight=".2205mm"/>
                <v:line id="Line 353" o:spid="_x0000_s1373" style="position:absolute;flip:y;visibility:visible;mso-wrap-style:square" from="51927,35512" to="52705,359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J7c78cAAADdAAAADwAAAGRycy9kb3ducmV2LnhtbESPQWvCQBCF70L/wzIFL1I3emiT1FWK&#10;UBA9VcX2OGSn2WB2Nma3Gv9951DobYb35r1vFqvBt+pKfWwCG5hNM1DEVbAN1waOh/enHFRMyBbb&#10;wGTgThFWy4fRAksbbvxB132qlYRwLNGAS6krtY6VI49xGjpi0b5D7zHJ2tfa9niTcN/qeZY9a48N&#10;S4PDjtaOqvP+xxvQp/VnsQnb4+Gy63ZF7sJ58vJlzPhxeHsFlWhI/+a/640V/LwQfvlGRtD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0ntzvxwAAAN0AAAAPAAAAAAAA&#10;AAAAAAAAAKECAABkcnMvZG93bnJldi54bWxQSwUGAAAAAAQABAD5AAAAlQMAAAAA&#10;" strokeweight=".2205mm"/>
                <v:line id="Line 354" o:spid="_x0000_s1374" style="position:absolute;visibility:visible;mso-wrap-style:square" from="52705,35512" to="53482,359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cx+cQAAADdAAAADwAAAGRycy9kb3ducmV2LnhtbERPTWvCQBC9C/0PyxR6kbpJQUmjq5S2&#10;ouJJWwq9DdkxCWZnQnbV+O+7BcHbPN7nzBa9a9SZOl8LG0hHCSjiQmzNpYHvr+VzBsoHZIuNMBm4&#10;kofF/GEww9zKhXd03odSxRD2ORqoQmhzrX1RkUM/kpY4cgfpHIYIu1LbDi8x3DX6JUkm2mHNsaHC&#10;lt4rKo77kzPwsx2mH+N6+fkrp7WsDsNNIeONMU+P/dsUVKA+3MU399rG+dlrCv/fxBP0/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BzH5xAAAAN0AAAAPAAAAAAAAAAAA&#10;AAAAAKECAABkcnMvZG93bnJldi54bWxQSwUGAAAAAAQABAD5AAAAkgMAAAAA&#10;" strokeweight=".2205mm"/>
                <v:line id="Line 355" o:spid="_x0000_s1375" style="position:absolute;flip:y;visibility:visible;mso-wrap-style:square" from="53482,35512" to="54260,359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DnA8MAAADdAAAADwAAAGRycy9kb3ducmV2LnhtbERPTYvCMBC9C/6HMMJeRNP1sLbVKCIs&#10;iJ5WZdfj0IxNsZnUJqv1328WBG/zeJ8zX3a2FjdqfeVYwfs4AUFcOF1xqeB4+BylIHxA1lg7JgUP&#10;8rBc9HtzzLW78xfd9qEUMYR9jgpMCE0upS8MWfRj1xBH7uxaiyHCtpS6xXsMt7WcJMmHtFhxbDDY&#10;0NpQcdn/WgXye/2Tbdz2eLjuml2WGncZTk9KvQ261QxEoC68xE/3Rsf5aTaB/2/iCXLx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sA5wPDAAAA3QAAAA8AAAAAAAAAAAAA&#10;AAAAoQIAAGRycy9kb3ducmV2LnhtbFBLBQYAAAAABAAEAPkAAACRAwAAAAA=&#10;" strokeweight=".2205mm"/>
                <v:line id="Line 356" o:spid="_x0000_s1376" style="position:absolute;visibility:visible;mso-wrap-style:square" from="54260,35512" to="55038,359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kKFcUAAADdAAAADwAAAGRycy9kb3ducmV2LnhtbERPTWvCQBC9F/wPywi9SN3YYonRVaSt&#10;VOmptgjehuyYBLMzIbtq/PddQehtHu9zZovO1epMra+EDYyGCSjiXGzFhYHfn9VTCsoHZIu1MBm4&#10;kofFvPcww8zKhb/pvA2FiiHsMzRQhtBkWvu8JId+KA1x5A7SOgwRtoW2LV5iuKv1c5K8aocVx4YS&#10;G3orKT9uT87A7msweh9Xq4+9nNbyeRhschlvjHnsd8spqEBd+Bff3Wsb56eTF7h9E0/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pkKFcUAAADdAAAADwAAAAAAAAAA&#10;AAAAAAChAgAAZHJzL2Rvd25yZXYueG1sUEsFBgAAAAAEAAQA+QAAAJMDAAAAAA==&#10;" strokeweight=".2205mm"/>
                <v:line id="Line 357" o:spid="_x0000_s1377" style="position:absolute;flip:y;visibility:visible;mso-wrap-style:square" from="51149,34623" to="51149,35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6Xa7MQAAADdAAAADwAAAGRycy9kb3ducmV2LnhtbERPS2vCQBC+C/6HZQq9SN20SE2iq4hQ&#10;ED35wHocstNsMDubZrca/70rFLzNx/ec6byztbhQ6yvHCt6HCQjiwumKSwWH/ddbCsIHZI21Y1Jw&#10;Iw/zWb83xVy7K2/psguliCHsc1RgQmhyKX1hyKIfuoY4cj+utRgibEupW7zGcFvLjyT5lBYrjg0G&#10;G1oaKs67P6tAHpff2cqtD/vfTbPJUuPOg/FJqdeXbjEBEagLT/G/e6Xj/DQbweObeIKc3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pdrsxAAAAN0AAAAPAAAAAAAAAAAA&#10;AAAAAKECAABkcnMvZG93bnJldi54bWxQSwUGAAAAAAQABAD5AAAAkgMAAAAA&#10;" strokeweight=".2205mm"/>
                <v:line id="Line 358" o:spid="_x0000_s1378" style="position:absolute;flip:y;visibility:visible;mso-wrap-style:square" from="54260,34623" to="54260,35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Ol/d8QAAADdAAAADwAAAGRycy9kb3ducmV2LnhtbERPS2vCQBC+C/6HZQq9SN20YE2iq4hQ&#10;ED35wHocstNsMDubZrca/70rFLzNx/ec6byztbhQ6yvHCt6HCQjiwumKSwWH/ddbCsIHZI21Y1Jw&#10;Iw/zWb83xVy7K2/psguliCHsc1RgQmhyKX1hyKIfuoY4cj+utRgibEupW7zGcFvLjyT5lBYrjg0G&#10;G1oaKs67P6tAHpff2cqtD/vfTbPJUuPOg/FJqdeXbjEBEagLT/G/e6Xj/DQbweObeIKc3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6X93xAAAAN0AAAAPAAAAAAAAAAAA&#10;AAAAAKECAABkcnMvZG93bnJldi54bWxQSwUGAAAAAAQABAD5AAAAkgMAAAAA&#10;" strokeweight=".2205mm"/>
                <v:line id="Line 359" o:spid="_x0000_s1379" style="position:absolute;flip:x y;visibility:visible;mso-wrap-style:square" from="44465,34353" to="44942,346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Xmw8MAAADdAAAADwAAAGRycy9kb3ducmV2LnhtbERPyWrDMBC9F/IPYgK9NbJTsjmRTSgU&#10;0mOWQ3IbrInt1hoZSbXdfn1VKPQ2j7fOrhhNK3pyvrGsIJ0lIIhLqxuuFFzOr09rED4ga2wtk4Iv&#10;8lDkk4cdZtoOfKT+FCoRQ9hnqKAOocuk9GVNBv3MdsSRu1tnMEToKqkdDjHctHKeJEtpsOHYUGNH&#10;LzWVH6dPo+C4eub71d6u48HRcPt+X6RvbqHU43Tcb0EEGsO/+M990HH+erOE32/iCTL/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415sPDAAAA3QAAAA8AAAAAAAAAAAAA&#10;AAAAoQIAAGRycy9kb3ducmV2LnhtbFBLBQYAAAAABAAEAPkAAACRAwAAAAA=&#10;" strokeweight=".2205mm"/>
                <v:line id="Line 360" o:spid="_x0000_s1380" style="position:absolute;flip:y;visibility:visible;mso-wrap-style:square" from="48053,35067" to="48831,35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3dEm8QAAADdAAAADwAAAGRycy9kb3ducmV2LnhtbERPTWvCQBC9C/6HZYReRDf1UJPUVUQo&#10;SD3ViHocstNsMDsbs6um/75bKHibx/ucxaq3jbhT52vHCl6nCQji0umaKwWH4mOSgvABWWPjmBT8&#10;kIfVcjhYYK7dg7/ovg+ViCHsc1RgQmhzKX1pyKKfupY4ct+usxgi7CqpO3zEcNvIWZK8SYs1xwaD&#10;LW0MlZf9zSqQx80p27rPQ3HdtbssNe4ynp+Vehn163cQgfrwFP+7tzrOT7M5/H0TT5D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7d0SbxAAAAN0AAAAPAAAAAAAAAAAA&#10;AAAAAKECAABkcnMvZG93bnJldi54bWxQSwUGAAAAAAQABAD5AAAAkgMAAAAA&#10;" strokeweight=".2205mm"/>
                <v:line id="Line 361" o:spid="_x0000_s1381" style="position:absolute;flip:y;visibility:visible;mso-wrap-style:square" from="50339,35433" to="50942,357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jQ6ccAAADdAAAADwAAAGRycy9kb3ducmV2LnhtbESPQWvCQBCF70L/wzIFL1I3emiT1FWK&#10;UBA9VcX2OGSn2WB2Nma3Gv9951DobYb35r1vFqvBt+pKfWwCG5hNM1DEVbAN1waOh/enHFRMyBbb&#10;wGTgThFWy4fRAksbbvxB132qlYRwLNGAS6krtY6VI49xGjpi0b5D7zHJ2tfa9niTcN/qeZY9a48N&#10;S4PDjtaOqvP+xxvQp/VnsQnb4+Gy63ZF7sJ58vJlzPhxeHsFlWhI/+a/640V/LwQXPlGRtD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K6NDpxwAAAN0AAAAPAAAAAAAA&#10;AAAAAAAAAKECAABkcnMvZG93bnJldi54bWxQSwUGAAAAAAQABAD5AAAAlQMAAAAA&#10;" strokeweight=".2205mm"/>
                <v:line id="Line 362" o:spid="_x0000_s1382" style="position:absolute;flip:y;visibility:visible;mso-wrap-style:square" from="53467,35401" to="54070,357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aR1csQAAADdAAAADwAAAGRycy9kb3ducmV2LnhtbERPTWvCQBC9C/0PywhepG7qQZPoKkUo&#10;SD3ViPU4ZMdsMDubZrea/nu3IHibx/uc5bq3jbhS52vHCt4mCQji0umaKwWH4uM1BeEDssbGMSn4&#10;Iw/r1ctgibl2N/6i6z5UIoawz1GBCaHNpfSlIYt+4lriyJ1dZzFE2FVSd3iL4baR0ySZSYs1xwaD&#10;LW0MlZf9r1Ugj5vvbOs+D8XPrt1lqXGX8fyk1GjYvy9ABOrDU/xwb3Wcn2YZ/H8TT5Cr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pHVyxAAAAN0AAAAPAAAAAAAAAAAA&#10;AAAAAKECAABkcnMvZG93bnJldi54bWxQSwUGAAAAAAQABAD5AAAAkgMAAAAA&#10;" strokeweight=".2205mm"/>
                <v:shape id="Freeform 363" o:spid="_x0000_s1383" style="position:absolute;left:55245;top:35925;width:444;height:571;visibility:visible;mso-wrap-style:square;v-text-anchor:top" coordsize="86,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M84scA&#10;AADdAAAADwAAAGRycy9kb3ducmV2LnhtbESPT2vCQBDF7wW/wzJCb7ppI6LRVUpRSEEo/jnY2zQ7&#10;JqHZ2ZDdxvTbdw6F3mZ4b977zXo7uEb11IXas4GnaQKKuPC25tLA5byfLECFiGyx8UwGfijAdjN6&#10;WGNm/Z2P1J9iqSSEQ4YGqhjbTOtQVOQwTH1LLNrNdw6jrF2pbYd3CXeNfk6SuXZYszRU2NJrRcXX&#10;6dsZ+Mwbfq8P6SHdf8yuu7TP33Y8M+ZxPLysQEUa4r/57zq3gr9MhF++kRH05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KTPOLHAAAA3QAAAA8AAAAAAAAAAAAAAAAAmAIAAGRy&#10;cy9kb3ducmV2LnhtbFBLBQYAAAAABAAEAPUAAACMAwAAAAA=&#10;" path="m86,98r-4,2l79,101r-4,2l71,104r-5,2l61,107r-4,l50,107r-11,l29,104r-8,-3l13,95,7,87,4,77,,66,,54,,42,2,31,7,21r6,-8l21,7,29,3,39,,50,r9,l68,1r8,2l86,8r,16l85,24,76,18,68,15,59,12,49,11r-7,1l36,13r-7,4l25,22r-5,5l16,35r-1,8l13,54r2,10l17,72r3,8l25,85r4,5l36,93r7,2l49,96,59,95,69,92r8,-4l85,82r1,l86,98xe" fillcolor="black" stroked="f">
                  <v:path arrowok="t" o:connecttype="custom" o:connectlocs="44450,52343;42383,53411;40832,53945;38765,55014;36697,55548;34113,56616;31528,57150;29461,57150;25843,57150;20158,57150;14989,55548;10854,53945;6719,50741;3618,46468;2067,41127;0,35251;0,28842;0,22433;1034,16557;3618,11216;6719,6943;10854,3739;14989,1602;20158,0;25843,0;30495,0;35147,534;39281,1602;44450,4273;44450,12819;43933,12819;39281,9614;35147,8012;30495,6409;25326,5875;21708,6409;18607,6943;14989,9080;12922,11750;10337,14421;8270,18694;7753,22967;6719,28842;7753,34183;8787,38456;10337,42729;12922,45400;14989,48070;18607,49672;22225,50741;25326,51275;30495,50741;35663,49138;39798,47002;43933,43797;44450,43797;44450,52343" o:connectangles="0,0,0,0,0,0,0,0,0,0,0,0,0,0,0,0,0,0,0,0,0,0,0,0,0,0,0,0,0,0,0,0,0,0,0,0,0,0,0,0,0,0,0,0,0,0,0,0,0,0,0,0,0,0,0,0,0"/>
                </v:shape>
                <v:shape id="Freeform 364" o:spid="_x0000_s1384" style="position:absolute;left:55768;top:35925;width:508;height:571;visibility:visible;mso-wrap-style:square;v-text-anchor:top" coordsize="97,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mSR74A&#10;AADdAAAADwAAAGRycy9kb3ducmV2LnhtbERPSwrCMBDdC94hjOBO07oQrUYRQSjixs8BhmZsq82k&#10;NLFWT28Ewd083neW685UoqXGlZYVxOMIBHFmdcm5gst5N5qBcB5ZY2WZFLzIwXrV7y0x0fbJR2pP&#10;PhchhF2CCgrv60RKlxVk0I1tTRy4q20M+gCbXOoGnyHcVHISRVNpsOTQUGBN24Ky++lhFGz0vXS7&#10;/bVq09hc3unhNjfZW6nhoNssQHjq/F/8c6c6zJ9HMXy/CSfI1Q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z5kke+AAAA3QAAAA8AAAAAAAAAAAAAAAAAmAIAAGRycy9kb3ducmV2&#10;LnhtbFBLBQYAAAAABAAEAPUAAACDAwAAAAA=&#10;" path="m83,14r7,8l93,32r3,9l97,55,96,67,93,77,90,87r-7,7l77,101r-8,4l59,108r-11,1l38,108,28,105r-9,-4l13,94,7,87,3,77,1,67,,55,1,43,3,32,7,22r6,-8l19,8,28,3,38,1,48,,59,1,69,3r8,5l83,14xm82,55l81,35,74,23,69,18,56,12r-7,l40,12,28,18r-5,5l16,35,14,55r2,18l23,86r5,5l40,97r9,l56,97,69,91r5,-5l81,73,82,55xe" fillcolor="black" stroked="f">
                  <v:path arrowok="t" o:connecttype="custom" o:connectlocs="43468,7340;47134,11535;48705,16778;50276,21497;50800,28837;50276,35129;48705,40372;47134,45615;43468,49285;40326,52956;36136,55053;30899,56626;25138,57150;19901,56626;14664,55053;9951,52956;6808,49285;3666,45615;1571,40372;524,35129;0,28837;524,22545;1571,16778;3666,11535;6808,7340;9951,4194;14664,1573;19901,524;25138,0;30899,524;36136,1573;40326,4194;43468,7340;42944,28837;42421,18351;38755,12059;36136,9438;29328,6292;25662,6292;20948,6292;14664,9438;12045,12059;8379,18351;7332,28837;8379,38275;12045,45091;14664,47712;20948,50858;25662,50858;29328,50858;36136,47712;38755,45091;42421,38275;42944,28837" o:connectangles="0,0,0,0,0,0,0,0,0,0,0,0,0,0,0,0,0,0,0,0,0,0,0,0,0,0,0,0,0,0,0,0,0,0,0,0,0,0,0,0,0,0,0,0,0,0,0,0,0,0,0,0,0,0"/>
                  <o:lock v:ext="edit" verticies="t"/>
                </v:shape>
                <v:shape id="Freeform 365" o:spid="_x0000_s1385" style="position:absolute;left:56372;top:35925;width:508;height:571;visibility:visible;mso-wrap-style:square;v-text-anchor:top" coordsize="97,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sMML8A&#10;AADdAAAADwAAAGRycy9kb3ducmV2LnhtbERPSwrCMBDdC94hjODOproQrUYRQSjixs8BhmZsq82k&#10;NLFWT28Ewd083neW685UoqXGlZYVjKMYBHFmdcm5gst5N5qBcB5ZY2WZFLzIwXrV7y0x0fbJR2pP&#10;PhchhF2CCgrv60RKlxVk0EW2Jg7c1TYGfYBNLnWDzxBuKjmJ46k0WHJoKLCmbUHZ/fQwCjb6Xrrd&#10;/lq16dhc3unhNjfZW6nhoNssQHjq/F/8c6c6zJ/HE/h+E06Qq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cKwwwvwAAAN0AAAAPAAAAAAAAAAAAAAAAAJgCAABkcnMvZG93bnJl&#10;di54bWxQSwUGAAAAAAQABAD1AAAAhAMAAAAA&#10;" path="m84,14r6,8l94,32r2,9l97,55,96,67,94,77,90,87r-6,7l76,101r-7,4l59,108r-11,1l38,108,28,105r-8,-4l14,94,7,87,4,77,,67,,55,,43,4,32,7,22r7,-8l20,8,28,3,38,1,48,,59,1,69,3r9,5l84,14xm82,55l81,35,74,23,69,18,57,12r-9,l41,12,28,18r-5,5l16,35,15,55r1,18l23,86r5,5l41,97r7,l55,97,69,91r4,-5l81,73,82,55xe" fillcolor="black" stroked="f">
                  <v:path arrowok="t" o:connecttype="custom" o:connectlocs="43992,7340;47134,11535;49229,16778;50276,21497;50800,28837;50276,35129;49229,40372;47134,45615;43992,49285;39802,52956;36136,55053;30899,56626;25138,57150;19901,56626;14664,55053;10474,52956;7332,49285;3666,45615;2095,40372;0,35129;0,28837;0,22545;2095,16778;3666,11535;7332,7340;10474,4194;14664,1573;19901,524;25138,0;30899,524;36136,1573;40849,4194;43992,7340;42944,28837;42421,18351;38755,12059;36136,9438;29852,6292;25138,6292;21472,6292;14664,9438;12045,12059;8379,18351;7856,28837;8379,38275;12045,45091;14664,47712;21472,50858;25138,50858;28804,50858;36136,47712;38231,45091;42421,38275;42944,28837" o:connectangles="0,0,0,0,0,0,0,0,0,0,0,0,0,0,0,0,0,0,0,0,0,0,0,0,0,0,0,0,0,0,0,0,0,0,0,0,0,0,0,0,0,0,0,0,0,0,0,0,0,0,0,0,0,0"/>
                  <o:lock v:ext="edit" verticies="t"/>
                </v:shape>
                <v:shape id="Freeform 366" o:spid="_x0000_s1386" style="position:absolute;left:56991;top:35941;width:428;height:555;visibility:visible;mso-wrap-style:square;v-text-anchor:top" coordsize="79,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HC3sUA&#10;AADdAAAADwAAAGRycy9kb3ducmV2LnhtbERP22rCQBB9L/Qflin41mxqqdrUjZSCWBAEbcXXITvm&#10;YnY2ZDcx7de7guDbHM515ovB1KKn1pWWFbxEMQjizOqScwW/P8vnGQjnkTXWlknBHzlYpI8Pc0y0&#10;PfOW+p3PRQhhl6CCwvsmkdJlBRl0kW2IA3e0rUEfYJtL3eI5hJtajuN4Ig2WHBoKbOiroOy064yC&#10;Ybqe7Q/1avzW627ybzaball1So2ehs8PEJ4Gfxff3N86zH+PX+H6TThBph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IcLexQAAAN0AAAAPAAAAAAAAAAAAAAAAAJgCAABkcnMv&#10;ZG93bnJldi54bWxQSwUGAAAAAAQABAD1AAAAigMAAAAA&#10;" path="m79,105r-13,l66,53r-52,l14,105,,105,,,14,r,41l66,41,66,,79,r,105xe" fillcolor="black" stroked="f">
                  <v:path arrowok="t" o:connecttype="custom" o:connectlocs="42863,55563;35810,55563;35810,28046;7596,28046;7596,55563;0,55563;0,0;7596,0;7596,21696;35810,21696;35810,0;42863,0;42863,55563" o:connectangles="0,0,0,0,0,0,0,0,0,0,0,0,0"/>
                </v:shape>
                <v:shape id="Freeform 367" o:spid="_x0000_s1387" style="position:absolute;left:47021;top:35814;width:508;height:571;visibility:visible;mso-wrap-style:square;v-text-anchor:top" coordsize="97,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4x378A&#10;AADdAAAADwAAAGRycy9kb3ducmV2LnhtbERPSwrCMBDdC94hjOBOU0VEq1FEEIq48XOAoRnbajMp&#10;TazV0xtBcDeP953lujWlaKh2hWUFo2EEgji1uuBMweW8G8xAOI+ssbRMCl7kYL3qdpYYa/vkIzUn&#10;n4kQwi5GBbn3VSylS3My6Ia2Ig7c1dYGfYB1JnWNzxBuSjmOoqk0WHBoyLGibU7p/fQwCjb6Xrjd&#10;/lo2ychc3snhNjfpW6l+r90sQHhq/V/8cyc6zJ9HE/h+E06Qq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8jjHfvwAAAN0AAAAPAAAAAAAAAAAAAAAAAJgCAABkcnMvZG93bnJl&#10;di54bWxQSwUGAAAAAAQABAD1AAAAhAMAAAAA&#10;" path="m83,14r6,8l93,32r4,9l97,55,96,67,93,77,89,87r-6,7l77,101r-8,5l59,108r-10,1l38,108,28,106r-9,-5l13,94,7,87,3,77,1,67,,55,1,43,3,32,7,22r6,-8l19,8,28,3,38,1,49,,59,1,69,3r8,5l83,14xm82,55l81,35,73,23,69,18,56,13,49,12r-9,1l28,18r-5,5l16,35,14,55r2,18l23,86r5,5l41,97r8,l56,97,69,91r4,-5l81,73,82,55xe" fillcolor="black" stroked="f">
                  <v:path arrowok="t" o:connecttype="custom" o:connectlocs="43468,7340;46610,11535;48705,16778;50800,21497;50800,28837;50276,35129;48705,40372;46610,45615;43468,49285;40326,52956;36136,55577;30899,56626;25662,57150;19901,56626;14664,55577;9951,52956;6808,49285;3666,45615;1571,40372;524,35129;0,28837;524,22545;1571,16778;3666,11535;6808,7340;9951,4194;14664,1573;19901,524;25662,0;30899,524;36136,1573;40326,4194;43468,7340;42944,28837;42421,18351;38231,12059;36136,9438;29328,6816;25662,6292;20948,6816;14664,9438;12045,12059;8379,18351;7332,28837;8379,38275;12045,45091;14664,47712;21472,50858;25662,50858;29328,50858;36136,47712;38231,45091;42421,38275;42944,28837" o:connectangles="0,0,0,0,0,0,0,0,0,0,0,0,0,0,0,0,0,0,0,0,0,0,0,0,0,0,0,0,0,0,0,0,0,0,0,0,0,0,0,0,0,0,0,0,0,0,0,0,0,0,0,0,0,0"/>
                  <o:lock v:ext="edit" verticies="t"/>
                </v:shape>
                <v:shape id="Freeform 368" o:spid="_x0000_s1388" style="position:absolute;left:43180;top:33718;width:412;height:556;visibility:visible;mso-wrap-style:square;v-text-anchor:top" coordsize="80,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1FI8QA&#10;AADdAAAADwAAAGRycy9kb3ducmV2LnhtbERPTWvCQBC9C/6HZQQvUjfaKhpdRQRBCkWMbcHbkB2T&#10;aHY2ZFeT/vtuoeBtHu9zluvWlOJBtSssKxgNIxDEqdUFZwo+T7uXGQjnkTWWlknBDzlYr7qdJcba&#10;NnykR+IzEULYxagg976KpXRpTgbd0FbEgbvY2qAPsM6krrEJ4aaU4yiaSoMFh4YcK9rmlN6Su1Hw&#10;9XqYtZik1eD9it/NmzvvP7YTpfq9drMA4an1T/G/e6/D/Hk0gb9vwgl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H9RSPEAAAA3QAAAA8AAAAAAAAAAAAAAAAAmAIAAGRycy9k&#10;b3ducmV2LnhtbFBLBQYAAAAABAAEAPUAAACJAwAAAAA=&#10;" path="m80,105r-15,l65,54r-51,l14,105,,105,,,14,r,42l65,42,65,,80,r,105xe" fillcolor="black" stroked="f">
                  <v:path arrowok="t" o:connecttype="custom" o:connectlocs="41275,55563;33536,55563;33536,28575;7223,28575;7223,55563;0,55563;0,0;7223,0;7223,22225;33536,22225;33536,0;41275,0;41275,55563" o:connectangles="0,0,0,0,0,0,0,0,0,0,0,0,0"/>
                </v:shape>
                <v:shape id="Freeform 369" o:spid="_x0000_s1389" style="position:absolute;left:43719;top:33718;width:508;height:572;visibility:visible;mso-wrap-style:square;v-text-anchor:top" coordsize="96,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2jtcQA&#10;AADdAAAADwAAAGRycy9kb3ducmV2LnhtbERPTWvCQBC9F/wPywje6qYioqlrCEKg7aWYeultyE6T&#10;1Oxs2N3E2F/fFQq9zeN9zj6bTCdGcr61rOBpmYAgrqxuuVZw/igetyB8QNbYWSYFN/KQHWYPe0y1&#10;vfKJxjLUIoawT1FBE0KfSumrhgz6pe2JI/dlncEQoauldniN4aaTqyTZSIMtx4YGezo2VF3KwShY&#10;n4f3n/J7i5/54IrdK5dv+nJTajGf8mcQgabwL/5zv+g4f5ds4P5NPEEe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hto7XEAAAA3QAAAA8AAAAAAAAAAAAAAAAAmAIAAGRycy9k&#10;b3ducmV2LnhtbFBLBQYAAAAABAAEAPUAAACJAwAAAAA=&#10;" path="m84,14r5,7l94,31r2,11l96,54r,13l94,78,89,88r-5,6l77,101r-9,4l59,108r-11,l37,108r-8,-3l20,101,13,94,8,86,3,78,,67,,54,,42,3,31,6,21r7,-7l20,7,29,4,37,,48,,59,r9,4l77,7r7,7xm83,54l80,36,73,22,68,17,56,12,48,11r-7,1l29,17r-5,5l16,36,14,54r2,19l24,85r5,6l41,96r7,l56,96,68,91r5,-6l80,73,83,54xe" fillcolor="black" stroked="f">
                  <v:path arrowok="t" o:connecttype="custom" o:connectlocs="44450,7408;47096,11113;49742,16404;50800,22225;50800,28575;50800,35454;49742,41275;47096,46567;44450,49742;40746,53446;35983,55562;31221,57150;25400,57150;19579,57150;15346,55562;10583,53446;6879,49742;4233,45508;1588,41275;0,35454;0,28575;0,22225;1588,16404;3175,11113;6879,7408;10583,3704;15346,2117;19579,0;25400,0;31221,0;35983,2117;40746,3704;44450,7408;43921,28575;42333,19050;38629,11642;35983,8996;29633,6350;25400,5821;21696,6350;15346,8996;12700,11642;8467,19050;7408,28575;8467,38629;12700,44979;15346,48154;21696,50800;25400,50800;29633,50800;35983,48154;38629,44979;42333,38629;43921,28575" o:connectangles="0,0,0,0,0,0,0,0,0,0,0,0,0,0,0,0,0,0,0,0,0,0,0,0,0,0,0,0,0,0,0,0,0,0,0,0,0,0,0,0,0,0,0,0,0,0,0,0,0,0,0,0,0,0"/>
                  <o:lock v:ext="edit" verticies="t"/>
                </v:shape>
                <v:line id="Line 370" o:spid="_x0000_s1390" style="position:absolute;visibility:visible;mso-wrap-style:square" from="45720,41275" to="46497,417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0mWDMQAAADdAAAADwAAAGRycy9kb3ducmV2LnhtbERPS2vCQBC+C/0PyxR6Ed1YsGrqKtJW&#10;VHrygdDbkB2TYHYmZFdN/31XKHibj+8503nrKnWlxpfCBgb9BBRxJrbk3MBhv+yNQfmAbLESJgO/&#10;5GE+e+pMMbVy4y1ddyFXMYR9igaKEOpUa58V5ND3pSaO3EkahyHCJte2wVsMd5V+TZI37bDk2FBg&#10;TR8FZefdxRk4fncHn8Ny+fUjl7WsTt1NJsONMS/P7eIdVKA2PMT/7rWN8yfJCO7fxBP07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SZYMxAAAAN0AAAAPAAAAAAAAAAAA&#10;AAAAAKECAABkcnMvZG93bnJldi54bWxQSwUGAAAAAAQABAD5AAAAkgMAAAAA&#10;" strokeweight=".2205mm"/>
                <v:line id="Line 371" o:spid="_x0000_s1391" style="position:absolute;visibility:visible;mso-wrap-style:square" from="45704,41513" to="46307,418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YCfscAAADdAAAADwAAAGRycy9kb3ducmV2LnhtbESPQWsCQQyF70L/w5CCF6mzFizt1lGK&#10;VlR6qi2F3sJO3F26kyw7o67/3hwK3hLey3tfZos+NOZEXayFHUzGGRjiQnzNpYPvr/XDM5iYkD02&#10;wuTgQhEW87vBDHMvZ/6k0z6VRkM45uigSqnNrY1FRQHjWFpi1Q7SBUy6dqX1HZ41PDT2McuebMCa&#10;taHClpYVFX/7Y3Dw8zGarKb1+v1XjlvZHEa7QqY754b3/dsrmER9upn/r7de8V8yxdVvdAQ7v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i1gJ+xwAAAN0AAAAPAAAAAAAA&#10;AAAAAAAAAKECAABkcnMvZG93bnJldi54bWxQSwUGAAAAAAQABAD5AAAAlQMAAAAA&#10;" strokeweight=".2205mm"/>
                <v:line id="Line 372" o:spid="_x0000_s1392" style="position:absolute;flip:y;visibility:visible;mso-wrap-style:square" from="45720,42608" to="46497,430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vaMQAAADdAAAADwAAAGRycy9kb3ducmV2LnhtbERPTWvCQBC9F/wPywi9FN20h9ZEN0EE&#10;QZpTVarHITtmg9nZNLua9N93C4Xe5vE+Z1WMthV36n3jWMHzPAFBXDndcK3geNjOFiB8QNbYOiYF&#10;3+ShyCcPK8y0G/iD7vtQixjCPkMFJoQuk9JXhiz6ueuII3dxvcUQYV9L3eMQw20rX5LkVVpsODYY&#10;7GhjqLrub1aB/Nyc0p17Px6+yq5MF8Zdn97OSj1Ox/USRKAx/Iv/3Dsd56dJCr/fxBNk/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T+9oxAAAAN0AAAAPAAAAAAAAAAAA&#10;AAAAAKECAABkcnMvZG93bnJldi54bWxQSwUGAAAAAAQABAD5AAAAkgMAAAAA&#10;" strokeweight=".2205mm"/>
                <v:line id="Line 373" o:spid="_x0000_s1393" style="position:absolute;flip:y;visibility:visible;mso-wrap-style:square" from="45704,42481" to="46307,428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6zQKMcAAADdAAAADwAAAGRycy9kb3ducmV2LnhtbESPQWvCQBCF74X+h2UKvZS6sQdroqsU&#10;oSD1pBHtcciO2WB2Ns1uNf33zkHobYb35r1v5svBt+pCfWwCGxiPMlDEVbAN1wb25efrFFRMyBbb&#10;wGTgjyIsF48PcyxsuPKWLrtUKwnhWKABl1JXaB0rRx7jKHTEop1C7zHJ2tfa9niVcN/qtyybaI8N&#10;S4PDjlaOqvPu1xvQh9UxX4evffmz6Tb51IXzy/u3Mc9Pw8cMVKIh/Zvv12sr+PlY+OUbGUEvb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vrNAoxwAAAN0AAAAPAAAAAAAA&#10;AAAAAAAAAKECAABkcnMvZG93bnJldi54bWxQSwUGAAAAAAQABAD5AAAAlQMAAAAA&#10;" strokeweight=".2205mm"/>
                <v:line id="Line 374" o:spid="_x0000_s1394" style="position:absolute;flip:y;visibility:visible;mso-wrap-style:square" from="44942,41275" to="45720,417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OB1s8MAAADdAAAADwAAAGRycy9kb3ducmV2LnhtbERPTYvCMBC9C/sfwizsRTTtHtR2jSKC&#10;IOtpVdTj0Mw2xWZSm6jdf28WBG/zeJ8znXe2FjdqfeVYQTpMQBAXTldcKtjvVoMJCB+QNdaOScEf&#10;eZjP3npTzLW78w/dtqEUMYR9jgpMCE0upS8MWfRD1xBH7te1FkOEbSl1i/cYbmv5mSQjabHi2GCw&#10;oaWh4ry9WgXysDxma/e93102zSabGHfuj09Kfbx3iy8QgbrwEj/dax3nZ2kK/9/EE+Ts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DgdbPDAAAA3QAAAA8AAAAAAAAAAAAA&#10;AAAAoQIAAGRycy9kb3ducmV2LnhtbFBLBQYAAAAABAAEAPkAAACRAwAAAAA=&#10;" strokeweight=".2205mm"/>
                <v:line id="Line 375" o:spid="_x0000_s1395" style="position:absolute;visibility:visible;mso-wrap-style:square" from="44942,42608" to="45720,430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uejScQAAADdAAAADwAAAGRycy9kb3ducmV2LnhtbERPS2vCQBC+F/oflhG8SN1EsNjUVYoP&#10;VHqqlkJvQ3ZMgtmZkF01/ntXKPQ2H99zpvPO1epCra+EDaTDBBRxLrbiwsD3Yf0yAeUDssVamAzc&#10;yMN89vw0xczKlb/osg+FiiHsMzRQhtBkWvu8JId+KA1x5I7SOgwRtoW2LV5juKv1KEletcOKY0OJ&#10;DS1Kyk/7szPw8zlIl+NqvfqV81Y2x8Eul/HOmH6v+3gHFagL/+I/99bG+W/pCB7fxBP07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56NJxAAAAN0AAAAPAAAAAAAAAAAA&#10;AAAAAKECAABkcnMvZG93bnJldi54bWxQSwUGAAAAAAQABAD5AAAAkgMAAAAA&#10;" strokeweight=".2205mm"/>
                <v:line id="Line 376" o:spid="_x0000_s1396" style="position:absolute;flip:y;visibility:visible;mso-wrap-style:square" from="44942,41719" to="44942,426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35OX8QAAADdAAAADwAAAGRycy9kb3ducmV2LnhtbERPTWvCQBC9F/wPywheim5soZrUVUQo&#10;SD1pxPY4ZKfZYHY2ZleN/94VCt7m8T5ntuhsLS7U+sqxgvEoAUFcOF1xqWCffw2nIHxA1lg7JgU3&#10;8rCY915mmGl35S1ddqEUMYR9hgpMCE0mpS8MWfQj1xBH7s+1FkOEbSl1i9cYbmv5liQf0mLFscFg&#10;QytDxXF3tgrkYfWTrt33Pj9tmk06Ne74OvlVatDvlp8gAnXhKf53r3Wcn47f4fFNPEHO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fk5fxAAAAN0AAAAPAAAAAAAAAAAA&#10;AAAAAKECAABkcnMvZG93bnJldi54bWxQSwUGAAAAAAQABAD5AAAAkgMAAAAA&#10;" strokeweight=".2205mm"/>
                <v:line id="Line 377" o:spid="_x0000_s1397" style="position:absolute;flip:y;visibility:visible;mso-wrap-style:square" from="45164,41814" to="45164,425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fWK8QAAADdAAAADwAAAGRycy9kb3ducmV2LnhtbERPTWvCQBC9F/wPywheim4spZrUVUQo&#10;SD1pxPY4ZKfZYHY2ZleN/94VCt7m8T5ntuhsLS7U+sqxgvEoAUFcOF1xqWCffw2nIHxA1lg7JgU3&#10;8rCY915mmGl35S1ddqEUMYR9hgpMCE0mpS8MWfQj1xBH7s+1FkOEbSl1i9cYbmv5liQf0mLFscFg&#10;QytDxXF3tgrkYfWTrt33Pj9tmk06Ne74OvlVatDvlp8gAnXhKf53r3Wcn47f4fFNPEHO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l9YrxAAAAN0AAAAPAAAAAAAAAAAA&#10;AAAAAKECAABkcnMvZG93bnJldi54bWxQSwUGAAAAAAQABAD5AAAAkgMAAAAA&#10;" strokeweight=".2205mm"/>
                <v:line id="Line 378" o:spid="_x0000_s1398" style="position:absolute;flip:y;visibility:visible;mso-wrap-style:square" from="48053,41719" to="48053,426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zsMQAAADdAAAADwAAAGRycy9kb3ducmV2LnhtbERPTWvCQBC9F/wPywheim4stJrUVUQo&#10;SD1pxPY4ZKfZYHY2ZleN/94VCt7m8T5ntuhsLS7U+sqxgvEoAUFcOF1xqWCffw2nIHxA1lg7JgU3&#10;8rCY915mmGl35S1ddqEUMYR9hgpMCE0mpS8MWfQj1xBH7s+1FkOEbSl1i9cYbmv5liQf0mLFscFg&#10;QytDxXF3tgrkYfWTrt33Pj9tmk06Ne74OvlVatDvlp8gAnXhKf53r3Wcn47f4fFNPEHO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23OwxAAAAN0AAAAPAAAAAAAAAAAA&#10;AAAAAKECAABkcnMvZG93bnJldi54bWxQSwUGAAAAAAQABAD5AAAAkgMAAAAA&#10;" strokeweight=".2205mm"/>
                <v:line id="Line 379" o:spid="_x0000_s1399" style="position:absolute;visibility:visible;mso-wrap-style:square" from="47275,41275" to="48053,417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ylSsQAAADdAAAADwAAAGRycy9kb3ducmV2LnhtbERPTWvCQBC9C/0PywhepG5SUGzqKkUr&#10;Kj1VS6G3ITsmwexMyK4a/71bKHibx/uc2aJztbpQ6ythA+koAUWci624MPB9WD9PQfmAbLEWJgM3&#10;8rCYP/VmmFm58hdd9qFQMYR9hgbKEJpMa5+X5NCPpCGO3FFahyHCttC2xWsMd7V+SZKJdlhxbCix&#10;oWVJ+Wl/dgZ+PofpalytP37lvJXNcbjLZbwzZtDv3t9ABerCQ/zv3to4/zWdwN838QQ9v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3KVKxAAAAN0AAAAPAAAAAAAAAAAA&#10;AAAAAKECAABkcnMvZG93bnJldi54bWxQSwUGAAAAAAQABAD5AAAAkgMAAAAA&#10;" strokeweight=".2205mm"/>
                <v:line id="Line 380" o:spid="_x0000_s1400" style="position:absolute;flip:y;visibility:visible;mso-wrap-style:square" from="47577,42608" to="48053,428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VIXMUAAADdAAAADwAAAGRycy9kb3ducmV2LnhtbERPS2vCQBC+F/oflin0UuomHqpJXaUE&#10;hFBPPrA9DtlpNpidjdnVpP/eLRS8zcf3nMVqtK24Uu8bxwrSSQKCuHK64VrBYb9+nYPwAVlj65gU&#10;/JKH1fLxYYG5dgNv6boLtYgh7HNUYELocil9Zciin7iOOHI/rrcYIuxrqXscYrht5TRJ3qTFhmOD&#10;wY4KQ9Vpd7EK5LH4ykr3edifN90mmxt3epl9K/X8NH68gwg0hrv4313qOD9LZ/D3TTxBL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EVIXMUAAADdAAAADwAAAAAAAAAA&#10;AAAAAAChAgAAZHJzL2Rvd25yZXYueG1sUEsFBgAAAAAEAAQA+QAAAJMDAAAAAA==&#10;" strokeweight=".2205mm"/>
                <v:line id="Line 381" o:spid="_x0000_s1401" style="position:absolute;flip:y;visibility:visible;mso-wrap-style:square" from="46497,41275" to="47275,417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rcLscAAADdAAAADwAAAGRycy9kb3ducmV2LnhtbESPQWvCQBCF74X+h2UKvZS6sQdroqsU&#10;oSD1pBHtcciO2WB2Ns1uNf33zkHobYb35r1v5svBt+pCfWwCGxiPMlDEVbAN1wb25efrFFRMyBbb&#10;wGTgjyIsF48PcyxsuPKWLrtUKwnhWKABl1JXaB0rRx7jKHTEop1C7zHJ2tfa9niVcN/qtyybaI8N&#10;S4PDjlaOqvPu1xvQh9UxX4evffmz6Tb51IXzy/u3Mc9Pw8cMVKIh/Zvv12sr+PlYcOUbGUEvb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2twuxwAAAN0AAAAPAAAAAAAA&#10;AAAAAAAAAKECAABkcnMvZG93bnJldi54bWxQSwUGAAAAAAQABAD5AAAAlQMAAAAA&#10;" strokeweight=".2205mm"/>
                <v:line id="Line 382" o:spid="_x0000_s1402" style="position:absolute;visibility:visible;mso-wrap-style:square" from="46497,42608" to="46974,428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MxOMQAAADdAAAADwAAAGRycy9kb3ducmV2LnhtbERPTWvCQBC9C/0PyxR6kbpJQanRVUpb&#10;UfFkWgq9DdkxCWZnQnbV+O+7BcHbPN7nzJe9a9SZOl8LG0hHCSjiQmzNpYHvr9XzKygfkC02wmTg&#10;Sh6Wi4fBHDMrF97TOQ+liiHsMzRQhdBmWvuiIod+JC1x5A7SOQwRdqW2HV5iuGv0S5JMtMOaY0OF&#10;Lb1XVBzzkzPwsxumH+N69fkrp42sD8NtIeOtMU+P/dsMVKA+3MU398bG+dN0Cv/fxBP04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QzE4xAAAAN0AAAAPAAAAAAAAAAAA&#10;AAAAAKECAABkcnMvZG93bnJldi54bWxQSwUGAAAAAAQABAD5AAAAkgMAAAAA&#10;" strokeweight=".2205mm"/>
                <v:line id="Line 383" o:spid="_x0000_s1403" style="position:absolute;flip:y;visibility:visible;mso-wrap-style:square" from="46497,41719" to="46497,426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AalccAAADdAAAADwAAAGRycy9kb3ducmV2LnhtbESPT2vCQBDF70K/wzIFL1I39VBNdJUi&#10;FKSe/EPb45Ads8HsbJpdNf32nYPgbYb35r3fLFa9b9SVulgHNvA6zkARl8HWXBk4Hj5eZqBiQrbY&#10;BCYDfxRhtXwaLLCw4cY7uu5TpSSEY4EGXEptoXUsHXmM49ASi3YKnccka1dp2+FNwn2jJ1n2pj3W&#10;LA0OW1o7Ks/7izegv9bf+SZ8Hg+/23abz1w4j6Y/xgyf+/c5qER9epjv1xsr+PlE+OUbGUEv/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hwBqVxwAAAN0AAAAPAAAAAAAA&#10;AAAAAAAAAKECAABkcnMvZG93bnJldi54bWxQSwUGAAAAAAQABAD5AAAAlQMAAAAA&#10;" strokeweight=".2205mm"/>
                <v:line id="Line 384" o:spid="_x0000_s1404" style="position:absolute;flip:y;visibility:visible;mso-wrap-style:square" from="45720,40370" to="45720,412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y/DsUAAADdAAAADwAAAGRycy9kb3ducmV2LnhtbERPTWvCQBC9F/oflhG8lGajh9ZEVylC&#10;QcypKq3HITtmg9nZNLsm8d93C4Xe5vE+Z7UZbSN66nztWMEsSUEQl07XXCk4Hd+fFyB8QNbYOCYF&#10;d/KwWT8+rDDXbuAP6g+hEjGEfY4KTAhtLqUvDVn0iWuJI3dxncUQYVdJ3eEQw20j52n6Ii3WHBsM&#10;trQ1VF4PN6tAfm6/sp3bn47fRVtkC+OuT69npaaT8W0JItAY/sV/7p2O87P5DH6/iSfI9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oy/DsUAAADdAAAADwAAAAAAAAAA&#10;AAAAAAChAgAAZHJzL2Rvd25yZXYueG1sUEsFBgAAAAAEAAQA+QAAAJMDAAAAAA==&#10;" strokeweight=".2205mm"/>
                <v:line id="Line 385" o:spid="_x0000_s1405" style="position:absolute;visibility:visible;mso-wrap-style:square" from="45720,43053" to="45720,439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tp9MQAAADdAAAADwAAAGRycy9kb3ducmV2LnhtbERPTWvCQBC9F/oflhG8SN0YsNjUVUqr&#10;qHgylkJvQ3ZMgtmZkF01/vtuodDbPN7nzJe9a9SVOl8LG5iME1DEhdiaSwOfx/XTDJQPyBYbYTJw&#10;Jw/LxePDHDMrNz7QNQ+liiHsMzRQhdBmWvuiIod+LC1x5E7SOQwRdqW2Hd5iuGt0miTP2mHNsaHC&#10;lt4rKs75xRn42o8mH9N6vfqWy1Y2p9GukOnOmOGgf3sFFagP/+I/99bG+S9pCr/fxBP04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i2n0xAAAAN0AAAAPAAAAAAAAAAAA&#10;AAAAAKECAABkcnMvZG93bnJldi54bWxQSwUGAAAAAAQABAD5AAAAkgMAAAAA&#10;" strokeweight=".2205mm"/>
                <v:line id="Line 386" o:spid="_x0000_s1406" style="position:absolute;flip:x;visibility:visible;mso-wrap-style:square" from="44180,42608" to="44942,430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RKE4sQAAADdAAAADwAAAGRycy9kb3ducmV2LnhtbERPTWvCQBC9F/oflin0UuqmCmpiVilC&#10;QfRUlepxyI7ZkOxsmt1q/PduQfA2j/c5+aK3jThT5yvHCj4GCQjiwumKSwX73df7FIQPyBobx6Tg&#10;Sh4W8+enHDPtLvxN520oRQxhn6ECE0KbSekLQxb9wLXEkTu5zmKIsCul7vASw20jh0kylhYrjg0G&#10;W1oaKurtn1Ugf5aHdOXW+93vpt2kU+Pqt8lRqdeX/nMGIlAfHuK7e6Xj/HQ4gv9v4glyf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EoTixAAAAN0AAAAPAAAAAAAAAAAA&#10;AAAAAKECAABkcnMvZG93bnJldi54bWxQSwUGAAAAAAQABAD5AAAAkgMAAAAA&#10;" strokeweight=".2205mm"/>
                <v:line id="Line 387" o:spid="_x0000_s1407" style="position:absolute;visibility:visible;mso-wrap-style:square" from="48053,42608" to="48831,430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5UG8UAAADdAAAADwAAAGRycy9kb3ducmV2LnhtbERPTWvCQBC9F/wPyxR6kbpRqrSpq5S2&#10;ouKptgjehuyYBLMzIbvR+O9dQehtHu9zpvPOVepEjS+FDQwHCSjiTGzJuYG/38XzKygfkC1WwmTg&#10;Qh7ms97DFFMrZ/6h0zbkKoawT9FAEUKdau2zghz6gdTEkTtI4zBE2OTaNniO4a7SoySZaIclx4YC&#10;a/osKDtuW2dgt+kPv8bl4nsv7UqWh/46k/HamKfH7uMdVKAu/Ivv7pWN899GL3D7Jp6gZ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C5UG8UAAADdAAAADwAAAAAAAAAA&#10;AAAAAAChAgAAZHJzL2Rvd25yZXYueG1sUEsFBgAAAAAEAAQA+QAAAJMDAAAAAA==&#10;" strokeweight=".2205mm"/>
                <v:line id="Line 388" o:spid="_x0000_s1408" style="position:absolute;flip:y;visibility:visible;mso-wrap-style:square" from="48831,42608" to="49609,430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e5DcQAAADdAAAADwAAAGRycy9kb3ducmV2LnhtbERPS2vCQBC+F/oflin0Uuqmgo/ErFKE&#10;guipKtXjkB2zIdnZNLvV+O/dguBtPr7n5IveNuJMna8cK/gYJCCIC6crLhXsd1/vUxA+IGtsHJOC&#10;K3lYzJ+fcsy0u/A3nbehFDGEfYYKTAhtJqUvDFn0A9cSR+7kOoshwq6UusNLDLeNHCbJWFqsODYY&#10;bGlpqKi3f1aB/Fke0pVb73e/m3aTTo2r3yZHpV5f+s8ZiEB9eIjv7pWO89PhCP6/iSfI+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t7kNxAAAAN0AAAAPAAAAAAAAAAAA&#10;AAAAAKECAABkcnMvZG93bnJldi54bWxQSwUGAAAAAAQABAD5AAAAkgMAAAAA&#10;" strokeweight=".2205mm"/>
                <v:line id="Line 389" o:spid="_x0000_s1409" style="position:absolute;visibility:visible;mso-wrap-style:square" from="49609,42608" to="50387,430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7Bv98QAAADdAAAADwAAAGRycy9kb3ducmV2LnhtbERPS2vCQBC+F/wPywi9SN0oKG3MKqWt&#10;VPFUWwRvQ3bywOxMyK6a/vuuIPQ2H99zslXvGnWhztfCBibjBBRxLrbm0sDP9/rpGZQPyBYbYTLw&#10;Sx5Wy8FDhqmVK3/RZR9KFUPYp2igCqFNtfZ5RQ79WFriyBXSOQwRdqW2HV5juGv0NEnm2mHNsaHC&#10;lt4qyk/7szNw2I0m77N6/XGU80Y+i9E2l9nWmMdh/7oAFagP/+K7e2Pj/JfpHG7fxBP0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sG/3xAAAAN0AAAAPAAAAAAAAAAAA&#10;AAAAAKECAABkcnMvZG93bnJldi54bWxQSwUGAAAAAAQABAD5AAAAkgMAAAAA&#10;" strokeweight=".2205mm"/>
                <v:line id="Line 390" o:spid="_x0000_s1410" style="position:absolute;flip:y;visibility:visible;mso-wrap-style:square" from="50387,42608" to="51165,430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mC4cUAAADdAAAADwAAAGRycy9kb3ducmV2LnhtbERPTWvCQBC9C/0PyxS8SN3Ug5rUVUqg&#10;EMypRmyPQ3aaDWZn0+xW47/vFgre5vE+Z7MbbScuNPjWsYLneQKCuHa65UbBsXp7WoPwAVlj55gU&#10;3MjDbvsw2WCm3ZXf6XIIjYgh7DNUYELoMyl9bciin7ueOHJfbrAYIhwaqQe8xnDbyUWSLKXFlmOD&#10;wZ5yQ/X58GMVyFP+kRZuf6y+y75M18adZ6tPpaaP4+sLiEBjuIv/3YWO89PFCv6+iSfI7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imC4cUAAADdAAAADwAAAAAAAAAA&#10;AAAAAAChAgAAZHJzL2Rvd25yZXYueG1sUEsFBgAAAAAEAAQA+QAAAJMDAAAAAA==&#10;" strokeweight=".2205mm"/>
                <v:line id="Line 391" o:spid="_x0000_s1411" style="position:absolute;visibility:visible;mso-wrap-style:square" from="51165,42608" to="51927,430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WNeHscAAADdAAAADwAAAGRycy9kb3ducmV2LnhtbESPQWsCQQyF7wX/wxChF9FZBUu7Okpp&#10;K1U81Uqht7ATdxd3kmVn1O2/bw6F3hLey3tflus+NOZKXayFHUwnGRjiQnzNpYPj52b8CCYmZI+N&#10;MDn4oQjr1eBuibmXG3/Q9ZBKoyEcc3RQpdTm1saiooBxIi2xaifpAiZdu9L6Dm8aHho7y7IHG7Bm&#10;baiwpZeKivPhEhx87UfT13m9efuWy1beT6NdIfOdc/fD/nkBJlGf/s1/11uv+E8zxdVvdAS7+g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pY14exwAAAN0AAAAPAAAAAAAA&#10;AAAAAAAAAKECAABkcnMvZG93bnJldi54bWxQSwUGAAAAAAQABAD5AAAAlQMAAAAA&#10;" strokeweight=".2205mm"/>
                <v:line id="Line 392" o:spid="_x0000_s1412" style="position:absolute;flip:y;visibility:visible;mso-wrap-style:square" from="51927,42608" to="52720,430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qzCMUAAADdAAAADwAAAGRycy9kb3ducmV2LnhtbERPS2vCQBC+F/oflin0UnRTD9WkrqEE&#10;CkFPPmg9DtlpNpidTbPbGP99VxC8zcf3nGU+2lYM1PvGsYLXaQKCuHK64VrBYf85WYDwAVlj65gU&#10;XMhDvnp8WGKm3Zm3NOxCLWII+wwVmBC6TEpfGbLop64jjtyP6y2GCPta6h7PMdy2cpYkb9Jiw7HB&#10;YEeFoeq0+7MK5FfxnZZufdj/brpNujDu9DI/KvX8NH68gwg0hrv45i51nJ/OUrh+E0+Qq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PqzCMUAAADdAAAADwAAAAAAAAAA&#10;AAAAAAChAgAAZHJzL2Rvd25yZXYueG1sUEsFBgAAAAAEAAQA+QAAAJMDAAAAAA==&#10;" strokeweight=".2205mm"/>
                <v:line id="Line 393" o:spid="_x0000_s1413" style="position:absolute;visibility:visible;mso-wrap-style:square" from="52720,42608" to="53498,430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zExcgAAADdAAAADwAAAGRycy9kb3ducmV2LnhtbESPQWsCQQyF7wX/w5BCL6Kztijt1lFK&#10;W6niqVoKvYWduLu4kyw7o27/fXMoeEt4L+99mS/70JgzdbEWdjAZZ2CIC/E1lw6+9qvRI5iYkD02&#10;wuTglyIsF4ObOeZeLvxJ510qjYZwzNFBlVKbWxuLigLGsbTEqh2kC5h07UrrO7xoeGjsfZbNbMCa&#10;taHCll4rKo67U3DwvR1O3qb16v1HTmv5OAw3hUw3zt3d9i/PYBL16Wr+v157xX96UH79Rkewi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kszExcgAAADdAAAADwAAAAAA&#10;AAAAAAAAAAChAgAAZHJzL2Rvd25yZXYueG1sUEsFBgAAAAAEAAQA+QAAAJYDAAAAAA==&#10;" strokeweight=".2205mm"/>
                <v:line id="Line 394" o:spid="_x0000_s1414" style="position:absolute;flip:y;visibility:visible;mso-wrap-style:square" from="51165,41719" to="51165,426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Up08QAAADdAAAADwAAAGRycy9kb3ducmV2LnhtbERPTWvCQBC9F/wPywheim5soZrUVUQo&#10;SD1pxPY4ZKfZYHY2ZleN/94VCt7m8T5ntuhsLS7U+sqxgvEoAUFcOF1xqWCffw2nIHxA1lg7JgU3&#10;8rCY915mmGl35S1ddqEUMYR9hgpMCE0mpS8MWfQj1xBH7s+1FkOEbSl1i9cYbmv5liQf0mLFscFg&#10;QytDxXF3tgrkYfWTrt33Pj9tmk06Ne74OvlVatDvlp8gAnXhKf53r3Wcn76P4fFNPEHO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VSnTxAAAAN0AAAAPAAAAAAAAAAAA&#10;AAAAAKECAABkcnMvZG93bnJldi54bWxQSwUGAAAAAAQABAD5AAAAkgMAAAAA&#10;" strokeweight=".2205mm"/>
                <v:line id="Line 395" o:spid="_x0000_s1415" style="position:absolute;flip:x y;visibility:visible;mso-wrap-style:square" from="44481,41449" to="44942,417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mwZ8IAAADdAAAADwAAAGRycy9kb3ducmV2LnhtbERPS4vCMBC+C/6HMIK3NVVx3e0aRRYE&#10;Pfo46G1oxrZrMylJ1lZ/vREEb/PxPWe2aE0lruR8aVnBcJCAIM6sLjlXcNivPr5A+ICssbJMCm7k&#10;YTHvdmaYatvwlq67kIsYwj5FBUUIdSqlzwoy6Ae2Jo7c2TqDIUKXS+2wieGmkqMk+ZQGS44NBdb0&#10;W1B22f0bBdvpmM9Hezq2a0fN6f43GW7cRKl+r13+gAjUhrf45V7rOP97PILnN/EEO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YmwZ8IAAADdAAAADwAAAAAAAAAAAAAA&#10;AAChAgAAZHJzL2Rvd25yZXYueG1sUEsFBgAAAAAEAAQA+QAAAJADAAAAAA==&#10;" strokeweight=".2205mm"/>
                <v:line id="Line 396" o:spid="_x0000_s1416" style="position:absolute;flip:y;visibility:visible;mso-wrap-style:square" from="48053,42164" to="48831,426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sSP8QAAADdAAAADwAAAGRycy9kb3ducmV2LnhtbERPS4vCMBC+C/6HMIIXWdNVWG01yiIs&#10;iJ58sHocmrEpNpNuE7X77zfCgrf5+J4zX7a2EndqfOlYwfswAUGcO11yoeB4+HqbgvABWWPlmBT8&#10;koflotuZY6bdg3d034dCxBD2GSowIdSZlD43ZNEPXU0cuYtrLIYIm0LqBh8x3FZylCQf0mLJscFg&#10;TStD+XV/swrk9+qUrt3mePjZ1tt0atx1MDkr1e+1nzMQgdrwEv+71zrOT8djeH4TT5C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yxI/xAAAAN0AAAAPAAAAAAAAAAAA&#10;AAAAAKECAABkcnMvZG93bnJldi54bWxQSwUGAAAAAAQABAD5AAAAkgMAAAAA&#10;" strokeweight=".2205mm"/>
                <v:line id="Line 397" o:spid="_x0000_s1417" style="position:absolute;flip:y;visibility:visible;mso-wrap-style:square" from="50355,42529" to="50958,428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yKKS8QAAADdAAAADwAAAGRycy9kb3ducmV2LnhtbERPS2sCMRC+C/0PYQpeRLPV0rpbo4gg&#10;SD35QD0Om+lmcTPZbqJu/70RCt7m43vOZNbaSlyp8aVjBW+DBARx7nTJhYL9btkfg/ABWWPlmBT8&#10;kYfZ9KUzwUy7G2/oug2FiCHsM1RgQqgzKX1uyKIfuJo4cj+usRgibAqpG7zFcFvJYZJ8SIslxwaD&#10;NS0M5eftxSqQh8UxXbnv/e53Xa/TsXHn3udJqe5rO/8CEagNT/G/e6Xj/HT0Do9v4gly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IopLxAAAAN0AAAAPAAAAAAAAAAAA&#10;AAAAAKECAABkcnMvZG93bnJldi54bWxQSwUGAAAAAAQABAD5AAAAkgMAAAAA&#10;" strokeweight=".2205mm"/>
                <v:shape id="Freeform 398" o:spid="_x0000_s1418" style="position:absolute;left:53736;top:42973;width:461;height:572;visibility:visible;mso-wrap-style:square;v-text-anchor:top" coordsize="88,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IIh8UA&#10;AADdAAAADwAAAGRycy9kb3ducmV2LnhtbERPTWvCQBC9F/wPyxS8SN1UUdrUVUSoVhSkafE8zU6T&#10;aHY2ZFeT+utdQehtHu9zJrPWlOJMtSssK3juRyCIU6sLzhR8f70/vYBwHlljaZkU/JGD2bTzMMFY&#10;24Y/6Zz4TIQQdjEqyL2vYildmpNB17cVceB+bW3QB1hnUtfYhHBTykEUjaXBgkNDjhUtckqPycko&#10;sD9mvW6WtOrttofNBZt9sjB7pbqP7fwNhKfW/4vv7g8d5r8OR3D7Jpwgp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IgiHxQAAAN0AAAAPAAAAAAAAAAAAAAAAAJgCAABkcnMv&#10;ZG93bnJldi54bWxQSwUGAAAAAAQABAD1AAAAigMAAAAA&#10;" path="m88,98r-4,3l80,102r-3,1l72,105r-4,1l63,107r-5,1l52,108r-11,l31,105r-8,-4l15,95,9,87,5,79,2,68,,54,2,42,4,31,9,22r6,-8l23,7,31,4,41,1,52,r9,l69,2r9,3l88,10r,16l87,26,78,20,69,15,61,12r-10,l43,12r-6,3l31,17r-6,5l21,28r-3,8l16,44,15,54r1,11l19,74r2,7l26,86r5,5l37,94r8,2l51,96r10,l71,94r8,-5l87,82r1,l88,98xe" fillcolor="black" stroked="f">
                  <v:path arrowok="t" o:connecttype="custom" o:connectlocs="46038,51858;43945,53446;41853,53975;40283,54504;37667,55562;35575,56092;32959,56621;30343,57150;27204,57150;21450,57150;16218,55562;12033,53446;7847,50271;4708,46038;2616,41804;1046,35983;0,28575;1046,22225;2093,16404;4708,11642;7847,7408;12033,3704;16218,2117;21450,529;27204,0;31913,0;36098,1058;40806,2646;46038,5292;46038,13758;45515,13758;40806,10583;36098,7937;31913,6350;26681,6350;22496,6350;19357,7937;16218,8996;13079,11642;10986,14817;9417,19050;8371,23283;7847,28575;8371,34396;9940,39158;10986,42863;13602,45508;16218,48154;19357,49742;23542,50800;26681,50800;31913,50800;37144,49742;41330,47096;45515,43392;46038,43392;46038,51858" o:connectangles="0,0,0,0,0,0,0,0,0,0,0,0,0,0,0,0,0,0,0,0,0,0,0,0,0,0,0,0,0,0,0,0,0,0,0,0,0,0,0,0,0,0,0,0,0,0,0,0,0,0,0,0,0,0,0,0,0"/>
                </v:shape>
                <v:shape id="Freeform 399" o:spid="_x0000_s1419" style="position:absolute;left:54260;top:42973;width:524;height:572;visibility:visible;mso-wrap-style:square;v-text-anchor:top" coordsize="98,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xw8QA&#10;AADdAAAADwAAAGRycy9kb3ducmV2LnhtbERPS2vCQBC+F/oflin0IrpRabCpq/hAWjwZ20tvQ3ZM&#10;QrOzITvV+O/dgtDbfHzPmS9716gzdaH2bGA8SkARF97WXBr4+twNZ6CCIFtsPJOBKwVYLh4f5phZ&#10;f+GczkcpVQzhkKGBSqTNtA5FRQ7DyLfEkTv5zqFE2JXadniJ4a7RkyRJtcOaY0OFLW0qKn6Ov85A&#10;+d3u09nmpK/5yzpxg3fZHnIx5vmpX72BEurlX3x3f9g4/3Wawt838QS9u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8scPEAAAA3QAAAA8AAAAAAAAAAAAAAAAAmAIAAGRycy9k&#10;b3ducmV2LnhtbFBLBQYAAAAABAAEAPUAAACJAwAAAAA=&#10;" path="m84,14r6,8l94,31r2,11l98,54,96,66,94,78r-4,9l84,95r-6,6l69,105r-10,3l48,108r-9,l29,105r-9,-4l14,95,8,87,4,78,,66,,54,,42,4,32,8,22r6,-8l20,7,29,4,39,r9,l59,,69,4r9,3l84,14xm83,54l82,36,74,23,69,18,57,12r-9,l41,12,29,18r-5,5l16,36,15,54r1,20l24,86r5,5l41,96r7,1l57,96,69,91r5,-5l82,74,83,54xe" fillcolor="black" stroked="f">
                  <v:path arrowok="t" o:connecttype="custom" o:connectlocs="44904,7408;48111,11642;50250,16404;51319,22225;52388,28575;51319,34925;50250,41275;48111,46038;44904,50271;41697,53446;36885,55562;31540,57150;25659,57150;20848,57150;15503,55562;10691,53446;7484,50271;4277,46038;2138,41275;0,34925;0,28575;0,22225;2138,16933;4277,11642;7484,7408;10691,3704;15503,2117;20848,0;25659,0;31540,0;36885,2117;41697,3704;44904,7408;44369,28575;43835,19050;39558,12171;36885,9525;30471,6350;25659,6350;21917,6350;15503,9525;12830,12171;8553,19050;8019,28575;8553,39158;12830,45508;15503,48154;21917,50800;25659,51329;30471,50800;36885,48154;39558,45508;43835,39158;44369,28575" o:connectangles="0,0,0,0,0,0,0,0,0,0,0,0,0,0,0,0,0,0,0,0,0,0,0,0,0,0,0,0,0,0,0,0,0,0,0,0,0,0,0,0,0,0,0,0,0,0,0,0,0,0,0,0,0,0"/>
                  <o:lock v:ext="edit" verticies="t"/>
                </v:shape>
                <v:shape id="Freeform 400" o:spid="_x0000_s1420" style="position:absolute;left:54864;top:42973;width:523;height:572;visibility:visible;mso-wrap-style:square;v-text-anchor:top" coordsize="97,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9pu/cIA&#10;AADdAAAADwAAAGRycy9kb3ducmV2LnhtbERPTYvCMBC9L/gfwgje1tQtuFqNIrKi13UXxNvYjGmx&#10;mdQm1vrvN4Kwt3m8z5kvO1uJlhpfOlYwGiYgiHOnSzYKfn827xMQPiBrrByTggd5WC56b3PMtLvz&#10;N7X7YEQMYZ+hgiKEOpPS5wVZ9ENXE0fu7BqLIcLGSN3gPYbbSn4kyVhaLDk2FFjTuqD8sr9ZBVtz&#10;PZmDTNdj+jpWbZpeVgedKDXod6sZiEBd+Be/3Dsd50/TT3h+E0+Qi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2m79wgAAAN0AAAAPAAAAAAAAAAAAAAAAAJgCAABkcnMvZG93&#10;bnJldi54bWxQSwUGAAAAAAQABAD1AAAAhwMAAAAA&#10;" path="m83,14r7,8l93,31r3,11l97,54,96,66,93,78r-3,9l83,95r-7,6l67,105r-8,3l48,108r-10,l28,105r-9,-4l12,95,7,87,3,78,,66,,54,,42,3,32,7,22r6,-8l19,7,28,4,38,,48,,59,,69,4r7,3l83,14xm82,54l81,36,72,23,69,18,55,12r-7,l40,12,28,18r-5,5l16,36,14,54r2,20l23,86r5,5l40,96r8,1l55,96,67,91r5,-5l81,74,82,54xe" fillcolor="black" stroked="f">
                  <v:path arrowok="t" o:connecttype="custom" o:connectlocs="44827,7408;48607,11642;50228,16404;51848,22225;52388,28575;51848,34925;50228,41275;48607,46038;44827,50271;41046,53446;36186,55562;31865,57150;25924,57150;20523,57150;15122,55562;10262,53446;6481,50271;3781,46038;1620,41275;0,34925;0,28575;0,22225;1620,16933;3781,11642;7021,7408;10262,3704;15122,2117;20523,0;25924,0;31865,0;37266,2117;41046,3704;44827,7408;44287,28575;43747,19050;38886,12171;37266,9525;29705,6350;25924,6350;21603,6350;15122,9525;12422,12171;8641,19050;7561,28575;8641,39158;12422,45508;15122,48154;21603,50800;25924,51329;29705,50800;36186,48154;38886,45508;43747,39158;44287,28575" o:connectangles="0,0,0,0,0,0,0,0,0,0,0,0,0,0,0,0,0,0,0,0,0,0,0,0,0,0,0,0,0,0,0,0,0,0,0,0,0,0,0,0,0,0,0,0,0,0,0,0,0,0,0,0,0,0"/>
                  <o:lock v:ext="edit" verticies="t"/>
                </v:shape>
                <v:shape id="Freeform 401" o:spid="_x0000_s1421" style="position:absolute;left:55499;top:42989;width:412;height:556;visibility:visible;mso-wrap-style:square;v-text-anchor:top" coordsize="79,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maEscA&#10;AADdAAAADwAAAGRycy9kb3ducmV2LnhtbESPQWvCQBCF74L/YRmhN92oaG3qKiJIhYJQ29LrkJ0m&#10;sdnZkN3EtL++cxC8zfDevPfNetu7SnXUhNKzgekkAUWceVtybuDj/TBegQoR2WLlmQz8UoDtZjhY&#10;Y2r9ld+oO8dcSQiHFA0UMdap1iEryGGY+JpYtG/fOIyyNrm2DV4l3FV6liRL7bBkaSiwpn1B2c+5&#10;dQb6x9fV51f1Mlt0tl3+udPpcri0xjyM+t0zqEh9vJtv10cr+E9zwZVvZAS9+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DpmhLHAAAA3QAAAA8AAAAAAAAAAAAAAAAAmAIAAGRy&#10;cy9kb3ducmV2LnhtbFBLBQYAAAAABAAEAPUAAACMAwAAAAA=&#10;" path="m79,105r-14,l65,53r-51,l14,105,,105,,,14,r,41l65,41,65,,79,r,105xe" fillcolor="black" stroked="f">
                  <v:path arrowok="t" o:connecttype="custom" o:connectlocs="41275,55563;33960,55563;33960,28046;7315,28046;7315,55563;0,55563;0,0;7315,0;7315,21696;33960,21696;33960,0;41275,0;41275,55563" o:connectangles="0,0,0,0,0,0,0,0,0,0,0,0,0"/>
                </v:shape>
                <v:shape id="Freeform 402" o:spid="_x0000_s1422" style="position:absolute;left:47021;top:42973;width:524;height:588;visibility:visible;mso-wrap-style:square;v-text-anchor:top" coordsize="97,1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VKtMIA&#10;AADdAAAADwAAAGRycy9kb3ducmV2LnhtbERPTWvCQBC9F/wPywje6qYKUtNsRASpV9ce2tuQHbNp&#10;s7MhuzXRX98tCN7m8T6n2IyuFRfqQ+NZwcs8A0FcedNwreDjtH9+BREissHWMym4UoBNOXkqMDd+&#10;4CNddKxFCuGQowIbY5dLGSpLDsPcd8SJO/veYUywr6XpcUjhrpWLLFtJhw2nBosd7SxVP/rXKThl&#10;Q739Ouv3aqX1Z5C2/b7FvVKz6bh9AxFpjA/x3X0waf56uYb/b9IJsv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5Uq0wgAAAN0AAAAPAAAAAAAAAAAAAAAAAJgCAABkcnMvZG93&#10;bnJldi54bWxQSwUGAAAAAAQABAD1AAAAhwMAAAAA&#10;" path="m84,15r6,7l94,32r2,10l97,54,96,68,94,78r-4,9l84,95r-6,6l69,106r-10,2l48,110,38,108,28,106r-8,-5l14,95,7,87,4,78,,68,,54,,42,4,32,7,22r7,-7l20,9,28,4,38,1,48,,59,1,69,4r9,5l84,15xm83,54l81,36,74,23,69,18,57,12r-9,l41,12,28,18r-5,5l16,36,15,54r1,20l23,86r5,5l41,97r7,l57,97,69,91r5,-5l81,74,83,54xe" fillcolor="black" stroked="f">
                  <v:path arrowok="t" o:connecttype="custom" o:connectlocs="45367,8010;48607,11748;50768,17087;51848,22427;52388,28835;51848,36311;50768,41651;48607,46456;45367,50728;42126,53932;37266,56602;31865,57670;25924,58738;20523,57670;15122,56602;10802,53932;7561,50728;3781,46456;2160,41651;0,36311;0,28835;0,22427;2160,17087;3781,11748;7561,8010;10802,4806;15122,2136;20523,534;25924,0;31865,534;37266,2136;42126,4806;45367,8010;44827,28835;43747,19223;39966,12282;37266,9612;30785,6408;25924,6408;22143,6408;15122,9612;12422,12282;8641,19223;8101,28835;8641,39515;12422,45922;15122,48592;22143,51796;25924,51796;30785,51796;37266,48592;39966,45922;43747,39515;44827,28835" o:connectangles="0,0,0,0,0,0,0,0,0,0,0,0,0,0,0,0,0,0,0,0,0,0,0,0,0,0,0,0,0,0,0,0,0,0,0,0,0,0,0,0,0,0,0,0,0,0,0,0,0,0,0,0,0,0"/>
                  <o:lock v:ext="edit" verticies="t"/>
                </v:shape>
                <v:shape id="Freeform 403" o:spid="_x0000_s1423" style="position:absolute;left:43164;top:40830;width:428;height:556;visibility:visible;mso-wrap-style:square;v-text-anchor:top" coordsize="80,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sKqcQA&#10;AADdAAAADwAAAGRycy9kb3ducmV2LnhtbESPQW/CMAyF75P4D5GRdhspE9qgEBDa2MaBCwXuVmPa&#10;iMbpmgy6fz8fJnGz9Z7f+7xY9b5RV+qiC2xgPMpAEZfBOq4MHA8fT1NQMSFbbAKTgV+KsFoOHhaY&#10;23DjPV2LVCkJ4ZijgTqlNtc6ljV5jKPQEot2Dp3HJGtXadvhTcJ9o5+z7EV7dCwNNbb0VlN5KX68&#10;gZ1zn5vy1Gy9Lfjwbd+/9O6VjXkc9us5qER9upv/r7dW8GcT4ZdvZAS9/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8bCqnEAAAA3QAAAA8AAAAAAAAAAAAAAAAAmAIAAGRycy9k&#10;b3ducmV2LnhtbFBLBQYAAAAABAAEAPUAAACJAwAAAAA=&#10;" path="m80,104r-15,l65,53r-52,l13,104,,104,,,13,r,40l65,40,65,,80,r,104xe" fillcolor="black" stroked="f">
                  <v:path arrowok="t" o:connecttype="custom" o:connectlocs="42863,55563;34826,55563;34826,28316;6965,28316;6965,55563;0,55563;0,0;6965,0;6965,21370;34826,21370;34826,0;42863,0;42863,55563" o:connectangles="0,0,0,0,0,0,0,0,0,0,0,0,0"/>
                </v:shape>
                <v:shape id="Freeform 404" o:spid="_x0000_s1424" style="position:absolute;left:43703;top:40814;width:508;height:572;visibility:visible;mso-wrap-style:square;v-text-anchor:top" coordsize="96,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1tA8QA&#10;AADdAAAADwAAAGRycy9kb3ducmV2LnhtbERP3WrCMBS+F3yHcAa709Qhm3bGIoIyhMlm9wCH5th0&#10;bU66JtO6pzcDwbvz8f2eRdbbRpyo85VjBZNxAoK4cLriUsFXvhnNQPiArLFxTAou5CFbDgcLTLU7&#10;8yedDqEUMYR9igpMCG0qpS8MWfRj1xJH7ug6iyHCrpS6w3MMt418SpJnabHi2GCwpbWhoj78WgXv&#10;q23+8vct5dF97Pb5xeymdfWj1ONDv3oFEagPd/HN/abj/Pl0Av/fxBPk8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6tbQPEAAAA3QAAAA8AAAAAAAAAAAAAAAAAmAIAAGRycy9k&#10;b3ducmV2LnhtbFBLBQYAAAAABAAEAPUAAACJAwAAAAA=&#10;" path="m84,14r5,9l94,31r2,11l96,55r,12l94,78,89,88r-5,7l76,101r-8,4l59,109r-11,l37,109r-9,-4l20,101,12,95,6,88,3,78,,67,,55,,42,3,32,6,23r6,-9l20,8,28,4,37,,48,,59,r9,4l76,8r8,6xm83,55l80,36,73,24,68,19,56,13r-8,l41,13,28,19r-4,5l16,36,14,55r2,19l24,87r4,4l41,96r7,2l56,96,68,91r5,-4l80,74,83,55xe" fillcolor="black" stroked="f">
                  <v:path arrowok="t" o:connecttype="custom" o:connectlocs="44450,7340;47096,12059;49742,16254;50800,22021;50800,28837;50800,35129;49742,40896;47096,46139;44450,49810;40217,52956;35983,55053;31221,57150;25400,57150;19579,57150;14817,55053;10583,52956;6350,49810;3175,46139;1588,40896;0,35129;0,28837;0,22021;1588,16778;3175,12059;6350,7340;10583,4194;14817,2097;19579,0;25400,0;31221,0;35983,2097;40217,4194;44450,7340;43921,28837;42333,18875;38629,12583;35983,9962;29633,6816;25400,6816;21696,6816;14817,9962;12700,12583;8467,18875;7408,28837;8467,38799;12700,45615;14817,47712;21696,50334;25400,51383;29633,50334;35983,47712;38629,45615;42333,38799;43921,28837" o:connectangles="0,0,0,0,0,0,0,0,0,0,0,0,0,0,0,0,0,0,0,0,0,0,0,0,0,0,0,0,0,0,0,0,0,0,0,0,0,0,0,0,0,0,0,0,0,0,0,0,0,0,0,0,0,0"/>
                  <o:lock v:ext="edit" verticies="t"/>
                </v:shape>
                <v:line id="Line 405" o:spid="_x0000_s1425" style="position:absolute;visibility:visible;mso-wrap-style:square" from="45735,48355" to="46513,487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VSMVMUAAADdAAAADwAAAGRycy9kb3ducmV2LnhtbERPTWvCQBC9F/wPyxR6kbpRqrSpq5S2&#10;ouKptgjehuyYBLMzIbvR+O9dQehtHu9zpvPOVepEjS+FDQwHCSjiTGzJuYG/38XzKygfkC1WwmTg&#10;Qh7ms97DFFMrZ/6h0zbkKoawT9FAEUKdau2zghz6gdTEkTtI4zBE2OTaNniO4a7SoySZaIclx4YC&#10;a/osKDtuW2dgt+kPv8bl4nsv7UqWh/46k/HamKfH7uMdVKAu/Ivv7pWN899eRnD7Jp6gZ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VSMVMUAAADdAAAADwAAAAAAAAAA&#10;AAAAAAChAgAAZHJzL2Rvd25yZXYueG1sUEsFBgAAAAAEAAQA+QAAAJMDAAAAAA==&#10;" strokeweight=".2205mm"/>
                <v:line id="Line 407" o:spid="_x0000_s1426" style="position:absolute;visibility:visible;mso-wrap-style:square" from="45704,48577" to="46323,489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gpz8UAAADdAAAADwAAAGRycy9kb3ducmV2LnhtbERPTWvCQBC9F/wPywi9SN3Y1qLRVcRW&#10;qnhSS8HbkB2TYHYmZFdN/31XKPQ2j/c503nrKnWlxpfCBgb9BBRxJrbk3MDXYfU0AuUDssVKmAz8&#10;kIf5rPMwxdTKjXd03YdcxRD2KRooQqhTrX1WkEPfl5o4cidpHIYIm1zbBm8x3FX6OUnetMOSY0OB&#10;NS0Lys77izPwve0N3ofl6uMol7V8nnqbTIYbYx677WICKlAb/sV/7rWN88evL3D/Jp6gZ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hgpz8UAAADdAAAADwAAAAAAAAAA&#10;AAAAAAChAgAAZHJzL2Rvd25yZXYueG1sUEsFBgAAAAAEAAQA+QAAAJMDAAAAAA==&#10;" strokeweight=".2205mm"/>
                <v:line id="Line 408" o:spid="_x0000_s1427" style="position:absolute;flip:y;visibility:visible;mso-wrap-style:square" from="45735,49688" to="46513,501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T5NsQAAADdAAAADwAAAGRycy9kb3ducmV2LnhtbERPS4vCMBC+C/6HMIIXWdMVWW01yiIs&#10;iJ58sHocmrEpNpNuE7X77zfCgrf5+J4zX7a2EndqfOlYwfswAUGcO11yoeB4+HqbgvABWWPlmBT8&#10;koflotuZY6bdg3d034dCxBD2GSowIdSZlD43ZNEPXU0cuYtrLIYIm0LqBh8x3FZylCQf0mLJscFg&#10;TStD+XV/swrk9+qUrt3mePjZ1tt0atx1MDkr1e+1nzMQgdrwEv+71zrOT8djeH4TT5C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JPk2xAAAAN0AAAAPAAAAAAAAAAAA&#10;AAAAAKECAABkcnMvZG93bnJldi54bWxQSwUGAAAAAAQABAD5AAAAkgMAAAAA&#10;" strokeweight=".2205mm"/>
                <v:line id="Line 409" o:spid="_x0000_s1428" style="position:absolute;flip:y;visibility:visible;mso-wrap-style:square" from="45704,49561" to="46323,498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hcrcQAAADdAAAADwAAAGRycy9kb3ducmV2LnhtbERPS2sCMRC+C/0PYQpeRLMV27pbo4gg&#10;SD35QD0Om+lmcTPZbqJu/70RCt7m43vOZNbaSlyp8aVjBW+DBARx7nTJhYL9btkfg/ABWWPlmBT8&#10;kYfZ9KUzwUy7G2/oug2FiCHsM1RgQqgzKX1uyKIfuJo4cj+usRgibAqpG7zFcFvJYZJ8SIslxwaD&#10;NS0M5eftxSqQh8UxXbnv/e53Xa/TsXHn3udJqe5rO/8CEagNT/G/e6Xj/HT0Do9v4gly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aFytxAAAAN0AAAAPAAAAAAAAAAAA&#10;AAAAAKECAABkcnMvZG93bnJldi54bWxQSwUGAAAAAAQABAD5AAAAkgMAAAAA&#10;" strokeweight=".2205mm"/>
                <v:line id="Line 410" o:spid="_x0000_s1429" style="position:absolute;flip:y;visibility:visible;mso-wrap-style:square" from="44958,48355" to="45735,487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rC2sQAAADdAAAADwAAAGRycy9kb3ducmV2LnhtbERPTWvCQBC9F/wPywheSt1UxJqYVYpQ&#10;kHqqSvU4ZMdsSHY2zW41/ntXKPQ2j/c5+aq3jbhQ5yvHCl7HCQjiwumKSwWH/cfLHIQPyBobx6Tg&#10;Rh5Wy8FTjpl2V/6iyy6UIoawz1CBCaHNpPSFIYt+7FriyJ1dZzFE2JVSd3iN4baRkySZSYsVxwaD&#10;La0NFfXu1yqQ3+tjunGfh/3Ptt2mc+Pq57eTUqNh/74AEagP/+I/90bH+el0Bo9v4glye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usLaxAAAAN0AAAAPAAAAAAAAAAAA&#10;AAAAAKECAABkcnMvZG93bnJldi54bWxQSwUGAAAAAAQABAD5AAAAkgMAAAAA&#10;" strokeweight=".2205mm"/>
                <v:line id="Line 411" o:spid="_x0000_s1430" style="position:absolute;visibility:visible;mso-wrap-style:square" from="44958,49688" to="45735,501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MvzMUAAADdAAAADwAAAGRycy9kb3ducmV2LnhtbERPTWvCQBC9C/0PyxS8SN0otdXUVUpV&#10;VDyppeBtyI5JaHYmZFdN/31XKPQ2j/c503nrKnWlxpfCBgb9BBRxJrbk3MDncfU0BuUDssVKmAz8&#10;kIf57KEzxdTKjfd0PYRcxRD2KRooQqhTrX1WkEPfl5o4cmdpHIYIm1zbBm8x3FV6mCQv2mHJsaHA&#10;mj4Kyr4PF2fga9cbLEblanmSy0bW5942k9HWmO5j+/4GKlAb/sV/7o2N8yfPr3D/Jp6gZ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SMvzMUAAADdAAAADwAAAAAAAAAA&#10;AAAAAAChAgAAZHJzL2Rvd25yZXYueG1sUEsFBgAAAAAEAAQA+QAAAJMDAAAAAA==&#10;" strokeweight=".2205mm"/>
                <v:line id="Line 412" o:spid="_x0000_s1431" style="position:absolute;flip:y;visibility:visible;mso-wrap-style:square" from="44958,48799" to="44958,496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mnzM8cAAADdAAAADwAAAGRycy9kb3ducmV2LnhtbESPQWvCQBCF74X+h2UKXkrdVKSa1FWK&#10;UBA9VaV6HLLTbDA7m2ZXjf++cyh4m+G9ee+b2aL3jbpQF+vABl6HGSjiMtiaKwP73efLFFRMyBab&#10;wGTgRhEW88eHGRY2XPmLLttUKQnhWKABl1JbaB1LRx7jMLTEov2EzmOStau07fAq4b7Royx70x5r&#10;lgaHLS0dlaft2RvQ38tDvgrr/e53027yqQun58nRmMFT//EOKlGf7ub/65UV/HwsuPKNjKDn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afMzxwAAAN0AAAAPAAAAAAAA&#10;AAAAAAAAAKECAABkcnMvZG93bnJldi54bWxQSwUGAAAAAAQABAD5AAAAlQMAAAAA&#10;" strokeweight=".2205mm"/>
                <v:line id="Line 413" o:spid="_x0000_s1432" style="position:absolute;flip:y;visibility:visible;mso-wrap-style:square" from="45180,48895" to="45180,495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VWqMQAAADdAAAADwAAAGRycy9kb3ducmV2LnhtbERPTWvCQBC9F/wPywi9FN1USjXRjYgg&#10;SD1VRT0O2TEbkp1Ns1tN/323UPA2j/c5i2VvG3GjzleOFbyOExDEhdMVlwqOh81oBsIHZI2NY1Lw&#10;Qx6W+eBpgZl2d/6k2z6UIoawz1CBCaHNpPSFIYt+7FriyF1dZzFE2JVSd3iP4baRkyR5lxYrjg0G&#10;W1obKur9t1UgT+tzunUfx8PXrt2lM+Pql+lFqedhv5qDCNSHh/jfvdVxfvqWwt838QSZ/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VaoxAAAAN0AAAAPAAAAAAAAAAAA&#10;AAAAAKECAABkcnMvZG93bnJldi54bWxQSwUGAAAAAAQABAD5AAAAkgMAAAAA&#10;" strokeweight=".2205mm"/>
                <v:line id="Line 414" o:spid="_x0000_s1433" style="position:absolute;flip:y;visibility:visible;mso-wrap-style:square" from="48069,48799" to="48069,496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cZp6McAAADdAAAADwAAAGRycy9kb3ducmV2LnhtbESPQWvCQBCF74X+h2UKXkrdVLCa1FWK&#10;UBA9VaV6HLLTbDA7m2ZXjf++cyh4m+G9ee+b2aL3jbpQF+vABl6HGSjiMtiaKwP73efLFFRMyBab&#10;wGTgRhEW88eHGRY2XPmLLttUKQnhWKABl1JbaB1LRx7jMLTEov2EzmOStau07fAq4b7Royx70x5r&#10;lgaHLS0dlaft2RvQ38tDvgrr/e53027yqQun58nRmMFT//EOKlGf7ub/65UV/Hws/PKNjKDn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5xmnoxwAAAN0AAAAPAAAAAAAA&#10;AAAAAAAAAKECAABkcnMvZG93bnJldi54bWxQSwUGAAAAAAQABAD5AAAAlQMAAAAA&#10;" strokeweight=".2205mm"/>
                <v:line id="Line 415" o:spid="_x0000_s1434" style="position:absolute;visibility:visible;mso-wrap-style:square" from="47291,48355" to="48069,487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E/sQAAADdAAAADwAAAGRycy9kb3ducmV2LnhtbERPTWvCQBC9F/wPywheRDcRUtroKqWt&#10;qHiqlUJvQ3ZMgtmZkF01/vtuodDbPN7nLFa9a9SVOl8LG0inCSjiQmzNpYHj53ryBMoHZIuNMBm4&#10;k4fVcvCwwNzKjT/oegiliiHsczRQhdDmWvuiIod+Ki1x5E7SOQwRdqW2Hd5iuGv0LEketcOaY0OF&#10;Lb1WVJwPF2fgaz9O37J6/f4tl61sTuNdIdnOmNGwf5mDCtSHf/Gfe2vj/Ocshd9v4gl6+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X4T+xAAAAN0AAAAPAAAAAAAAAAAA&#10;AAAAAKECAABkcnMvZG93bnJldi54bWxQSwUGAAAAAAQABAD5AAAAkgMAAAAA&#10;" strokeweight=".2205mm"/>
                <v:line id="Line 416" o:spid="_x0000_s1435" style="position:absolute;flip:y;visibility:visible;mso-wrap-style:square" from="47593,49688" to="48069,499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lhSBMQAAADdAAAADwAAAGRycy9kb3ducmV2LnhtbERPS2vCQBC+F/oflin0Uuqmgo/ErFKE&#10;guipKtXjkB2zIdnZNLvV+O/dguBtPr7n5IveNuJMna8cK/gYJCCIC6crLhXsd1/vUxA+IGtsHJOC&#10;K3lYzJ+fcsy0u/A3nbehFDGEfYYKTAhtJqUvDFn0A9cSR+7kOoshwq6UusNLDLeNHCbJWFqsODYY&#10;bGlpqKi3f1aB/Fke0pVb73e/m3aTTo2r3yZHpV5f+s8ZiEB9eIjv7pWO89PREP6/iSfI+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WFIExAAAAN0AAAAPAAAAAAAAAAAA&#10;AAAAAKECAABkcnMvZG93bnJldi54bWxQSwUGAAAAAAQABAD5AAAAkgMAAAAA&#10;" strokeweight=".2205mm"/>
                <v:line id="Line 417" o:spid="_x0000_s1436" style="position:absolute;flip:y;visibility:visible;mso-wrap-style:square" from="46513,48355" to="47291,487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T3n8QAAADdAAAADwAAAGRycy9kb3ducmV2LnhtbERPS2sCMRC+C/0PYQpeRLNV2rpbo4gg&#10;SD35QD0Om+lmcTPZbqJu/70RCt7m43vOZNbaSlyp8aVjBW+DBARx7nTJhYL9btkfg/ABWWPlmBT8&#10;kYfZ9KUzwUy7G2/oug2FiCHsM1RgQqgzKX1uyKIfuJo4cj+usRgibAqpG7zFcFvJYZJ8SIslxwaD&#10;NS0M5eftxSqQh8UxXbnv/e53Xa/TsXHn3udJqe5rO/8CEagNT/G/e6Xj/PR9BI9v4gly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FPefxAAAAN0AAAAPAAAAAAAAAAAA&#10;AAAAAKECAABkcnMvZG93bnJldi54bWxQSwUGAAAAAAQABAD5AAAAkgMAAAAA&#10;" strokeweight=".2205mm"/>
                <v:line id="Line 418" o:spid="_x0000_s1437" style="position:absolute;visibility:visible;mso-wrap-style:square" from="46513,49688" to="46974,499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CgnZsUAAADdAAAADwAAAGRycy9kb3ducmV2LnhtbERPTWvCQBC9C/6HZYRepG4sjbSpq0hb&#10;UelJWwq9DdkxCWZnQnbV+O9doeBtHu9zpvPO1epEra+EDYxHCSjiXGzFhYGf7+XjCygfkC3WwmTg&#10;Qh7ms35vipmVM2/ptAuFiiHsMzRQhtBkWvu8JId+JA1x5PbSOgwRtoW2LZ5juKv1U5JMtMOKY0OJ&#10;Db2XlB92R2fg92s4/kir5eefHNey2g83uaQbYx4G3eINVKAu3MX/7rWN81/TZ7h9E0/Qsy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CgnZsUAAADdAAAADwAAAAAAAAAA&#10;AAAAAAChAgAAZHJzL2Rvd25yZXYueG1sUEsFBgAAAAAEAAQA+QAAAJMDAAAAAA==&#10;" strokeweight=".2205mm"/>
                <v:line id="Line 419" o:spid="_x0000_s1438" style="position:absolute;flip:y;visibility:visible;mso-wrap-style:square" from="46513,48799" to="46513,496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HKcMQAAADdAAAADwAAAGRycy9kb3ducmV2LnhtbERPS4vCMBC+C/6HMIIXWdMVXG01yiIs&#10;iJ58sHocmrEpNpNuE7X77zfCgrf5+J4zX7a2EndqfOlYwfswAUGcO11yoeB4+HqbgvABWWPlmBT8&#10;koflotuZY6bdg3d034dCxBD2GSowIdSZlD43ZNEPXU0cuYtrLIYIm0LqBh8x3FZylCQf0mLJscFg&#10;TStD+XV/swrk9+qUrt3mePjZ1tt0atx1MDkr1e+1nzMQgdrwEv+71zrOT8djeH4TT5C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scpwxAAAAN0AAAAPAAAAAAAAAAAA&#10;AAAAAKECAABkcnMvZG93bnJldi54bWxQSwUGAAAAAAQABAD5AAAAkgMAAAAA&#10;" strokeweight=".2205mm"/>
                <v:line id="Line 420" o:spid="_x0000_s1439" style="position:absolute;flip:y;visibility:visible;mso-wrap-style:square" from="45735,47450" to="45735,483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NUB8QAAADdAAAADwAAAGRycy9kb3ducmV2LnhtbERPTWvCQBC9F/wPywheSt1U0JqYVYpQ&#10;kHqqSvU4ZMdsSHY2zW41/ntXKPQ2j/c5+aq3jbhQ5yvHCl7HCQjiwumKSwWH/cfLHIQPyBobx6Tg&#10;Rh5Wy8FTjpl2V/6iyy6UIoawz1CBCaHNpPSFIYt+7FriyJ1dZzFE2JVSd3iN4baRkySZSYsVxwaD&#10;La0NFfXu1yqQ3+tjunGfh/3Ptt2mc+Pq57eTUqNh/74AEagP/+I/90bH+el0Bo9v4glye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Y1QHxAAAAN0AAAAPAAAAAAAAAAAA&#10;AAAAAKECAABkcnMvZG93bnJldi54bWxQSwUGAAAAAAQABAD5AAAAkgMAAAAA&#10;" strokeweight=".2205mm"/>
                <v:line id="Line 421" o:spid="_x0000_s1440" style="position:absolute;visibility:visible;mso-wrap-style:square" from="45735,50133" to="45735,510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Pq5EcUAAADdAAAADwAAAGRycy9kb3ducmV2LnhtbERPS2vCQBC+F/wPywi9iG4spNrUVUqr&#10;qPTkg0JvQ3ZMQrMzIbtq/PddodDbfHzPmS06V6sLtb4SNjAeJaCIc7EVFwaOh9VwCsoHZIu1MBm4&#10;kYfFvPcww8zKlXd02YdCxRD2GRooQ2gyrX1ekkM/koY4cidpHYYI20LbFq8x3NX6KUmetcOKY0OJ&#10;Db2XlP/sz87A1+dg/JFWq+W3nDeyPg22uaRbYx773dsrqEBd+Bf/uTc2zn9JJ3D/Jp6g5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Pq5EcUAAADdAAAADwAAAAAAAAAA&#10;AAAAAAChAgAAZHJzL2Rvd25yZXYueG1sUEsFBgAAAAAEAAQA+QAAAJMDAAAAAA==&#10;" strokeweight=".2205mm"/>
                <v:line id="Line 422" o:spid="_x0000_s1441" style="position:absolute;flip:x;visibility:visible;mso-wrap-style:square" from="44180,49688" to="44958,501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7Bl7scAAADdAAAADwAAAGRycy9kb3ducmV2LnhtbESPQWvCQBCF74X+h2UKXkrdVLCa1FWK&#10;UBA9VaV6HLLTbDA7m2ZXjf++cyh4m+G9ee+b2aL3jbpQF+vABl6HGSjiMtiaKwP73efLFFRMyBab&#10;wGTgRhEW88eHGRY2XPmLLttUKQnhWKABl1JbaB1LRx7jMLTEov2EzmOStau07fAq4b7Royx70x5r&#10;lgaHLS0dlaft2RvQ38tDvgrr/e53027yqQun58nRmMFT//EOKlGf7ub/65UV/HwsuPKNjKDn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HsGXuxwAAAN0AAAAPAAAAAAAA&#10;AAAAAAAAAKECAABkcnMvZG93bnJldi54bWxQSwUGAAAAAAQABAD5AAAAlQMAAAAA&#10;" strokeweight=".2205mm"/>
                <v:line id="Line 423" o:spid="_x0000_s1442" style="position:absolute;visibility:visible;mso-wrap-style:square" from="48069,49688" to="48847,501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imI+MQAAADdAAAADwAAAGRycy9kb3ducmV2LnhtbERPTWvCQBC9F/wPywhepG4UIpq6SqlK&#10;lZ6qpdDbkB2T0OxMyK6a/ntXEHqbx/ucxapztbpQ6ythA+NRAoo4F1txYeDruH2egfIB2WItTAb+&#10;yMNq2XtaYGblyp90OYRCxRD2GRooQ2gyrX1ekkM/koY4cidpHYYI20LbFq8x3NV6kiRT7bDi2FBi&#10;Q28l5b+HszPw/TEcr9Nqu/mR807eT8N9LunemEG/e30BFagL/+KHe2fj/Hk6h/s38QS9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KYj4xAAAAN0AAAAPAAAAAAAAAAAA&#10;AAAAAKECAABkcnMvZG93bnJldi54bWxQSwUGAAAAAAQABAD5AAAAkgMAAAAA&#10;" strokeweight=".2205mm"/>
                <v:line id="Line 424" o:spid="_x0000_s1443" style="position:absolute;flip:y;visibility:visible;mso-wrap-style:square" from="48847,49688" to="49609,501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qjVccAAADdAAAADwAAAGRycy9kb3ducmV2LnhtbESPT2vCQBDF74V+h2UKXkrd6MGa6CpF&#10;EERP/qHtcciO2WB2Ns2umn77zkHobYb35r3fzJe9b9SNulgHNjAaZqCIy2Brrgycjuu3KaiYkC02&#10;gcnAL0VYLp6f5ljYcOc93Q6pUhLCsUADLqW20DqWjjzGYWiJRTuHzmOStau07fAu4b7R4yybaI81&#10;S4PDllaOysvh6g3oz9VXvgnb0/Fn1+7yqQuX1/dvYwYv/ccMVKI+/Zsf1xsr+PlE+OUbGUEv/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3qqNVxwAAAN0AAAAPAAAAAAAA&#10;AAAAAAAAAKECAABkcnMvZG93bnJldi54bWxQSwUGAAAAAAQABAD5AAAAlQMAAAAA&#10;" strokeweight=".2205mm"/>
                <v:line id="Line 425" o:spid="_x0000_s1444" style="position:absolute;visibility:visible;mso-wrap-style:square" from="49609,49688" to="50387,501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NOQ8QAAADdAAAADwAAAGRycy9kb3ducmV2LnhtbERPTWvCQBC9C/0PywhepG5SUGzqKkUr&#10;Kj1VS6G3ITsmwexMyK4a/71bKHibx/uc2aJztbpQ6ythA+koAUWci624MPB9WD9PQfmAbLEWJgM3&#10;8rCYP/VmmFm58hdd9qFQMYR9hgbKEJpMa5+X5NCPpCGO3FFahyHCttC2xWsMd7V+SZKJdlhxbCix&#10;oWVJ+Wl/dgZ+PofpalytP37lvJXNcbjLZbwzZtDv3t9ABerCQ/zv3to4/3WSwt838QQ9v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M05DxAAAAN0AAAAPAAAAAAAAAAAA&#10;AAAAAKECAABkcnMvZG93bnJldi54bWxQSwUGAAAAAAQABAD5AAAAkgMAAAAA&#10;" strokeweight=".2205mm"/>
                <v:line id="Line 426" o:spid="_x0000_s1445" style="position:absolute;flip:y;visibility:visible;mso-wrap-style:square" from="50387,49688" to="51165,501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SYucUAAADdAAAADwAAAGRycy9kb3ducmV2LnhtbERPTWvCQBC9F/oflhG8lGajh9REVylC&#10;QcypKq3HITtmg9nZmN3G9N93C4Xe5vE+Z7UZbSsG6n3jWMEsSUEQV043XCs4Hd+eFyB8QNbYOiYF&#10;3+Rhs358WGGh3Z3faTiEWsQQ9gUqMCF0hZS+MmTRJ64jjtzF9RZDhH0tdY/3GG5bOU/TTFpsODYY&#10;7GhrqLoevqwC+bH9zHdufzreyq7MF8Zdn17OSk0n4+sSRKAx/Iv/3Dsd5+fZHH6/iSfI9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DSYucUAAADdAAAADwAAAAAAAAAA&#10;AAAAAAChAgAAZHJzL2Rvd25yZXYueG1sUEsFBgAAAAAEAAQA+QAAAJMDAAAAAA==&#10;" strokeweight=".2205mm"/>
                <v:line id="Line 427" o:spid="_x0000_s1446" style="position:absolute;visibility:visible;mso-wrap-style:square" from="51165,49688" to="51943,501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11r8UAAADdAAAADwAAAGRycy9kb3ducmV2LnhtbERPTWvCQBC9F/oflhF6kbrRorTRVUQr&#10;Kj01LYK3ITsmodmZkF01/vtuQehtHu9zZovO1epCra+EDQwHCSjiXGzFhYHvr83zKygfkC3WwmTg&#10;Rh4W88eHGaZWrvxJlywUKoawT9FAGUKTau3zkhz6gTTEkTtJ6zBE2BbatniN4a7WoySZaIcVx4YS&#10;G1qVlP9kZ2fg8NEfrsfV5v0o551sT/19LuO9MU+9bjkFFagL/+K7e2fj/LfJC/x9E0/Q8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a11r8UAAADdAAAADwAAAAAAAAAA&#10;AAAAAAChAgAAZHJzL2Rvd25yZXYueG1sUEsFBgAAAAAEAAQA+QAAAJMDAAAAAA==&#10;" strokeweight=".2205mm"/>
                <v:line id="Line 428" o:spid="_x0000_s1447" style="position:absolute;flip:y;visibility:visible;mso-wrap-style:square" from="51165,48799" to="51165,496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GlVsQAAADdAAAADwAAAGRycy9kb3ducmV2LnhtbERPTWvCQBC9F/wPywheSt1UxJqYVYpQ&#10;kHqqSvU4ZMdsSHY2zW41/ntXKPQ2j/c5+aq3jbhQ5yvHCl7HCQjiwumKSwWH/cfLHIQPyBobx6Tg&#10;Rh5Wy8FTjpl2V/6iyy6UIoawz1CBCaHNpPSFIYt+7FriyJ1dZzFE2JVSd3iN4baRkySZSYsVxwaD&#10;La0NFfXu1yqQ3+tjunGfh/3Ptt2mc+Pq57eTUqNh/74AEagP/+I/90bH+elsCo9v4glye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kaVWxAAAAN0AAAAPAAAAAAAAAAAA&#10;AAAAAKECAABkcnMvZG93bnJldi54bWxQSwUGAAAAAAQABAD5AAAAkgMAAAAA&#10;" strokeweight=".2205mm"/>
                <v:line id="Line 429" o:spid="_x0000_s1448" style="position:absolute;flip:x y;visibility:visible;mso-wrap-style:square" from="44497,48529" to="44958,487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HDsMAAADdAAAADwAAAGRycy9kb3ducmV2LnhtbERPS2vCQBC+F/wPywi91Y2W+IiuQQoF&#10;PWp70NuQHZNodjbsbpPUX98tFHqbj+85m3wwjejI+dqygukkAUFcWF1zqeDz4/1lCcIHZI2NZVLw&#10;TR7y7ehpg5m2PR+pO4VSxBD2GSqoQmgzKX1RkUE/sS1x5K7WGQwRulJqh30MN42cJclcGqw5NlTY&#10;0ltFxf30ZRQcF698PdvLedg76i+PWzo9uFSp5/GwW4MINIR/8Z97r+P81TyF32/iCXL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3TBw7DAAAA3QAAAA8AAAAAAAAAAAAA&#10;AAAAoQIAAGRycy9kb3ducmV2LnhtbFBLBQYAAAAABAAEAPkAAACRAwAAAAA=&#10;" strokeweight=".2205mm"/>
                <v:line id="Line 430" o:spid="_x0000_s1449" style="position:absolute;flip:y;visibility:visible;mso-wrap-style:square" from="48069,49244" to="48847,496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w+eusQAAADdAAAADwAAAGRycy9kb3ducmV2LnhtbERPS4vCMBC+C/sfwizsRTRdD11bjbII&#10;C7KefKAeh2Zsis2k20St/94IC97m43vOdN7ZWlyp9ZVjBZ/DBARx4XTFpYLd9mcwBuEDssbaMSm4&#10;k4f57K03xVy7G6/pugmliCHsc1RgQmhyKX1hyKIfuoY4cifXWgwRtqXULd5iuK3lKElSabHi2GCw&#10;oYWh4ry5WAVyvzhkS/e72/6tmlU2Nu7c/zoq9fHefU9ABOrCS/zvXuo4P0tTeH4TT5Cz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D566xAAAAN0AAAAPAAAAAAAAAAAA&#10;AAAAAKECAABkcnMvZG93bnJldi54bWxQSwUGAAAAAAQABAD5AAAAkgMAAAAA&#10;" strokeweight=".2205mm"/>
                <v:line id="Line 431" o:spid="_x0000_s1450" style="position:absolute;flip:y;visibility:visible;mso-wrap-style:square" from="50371,49609" to="50974,499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M7IcUAAADdAAAADwAAAGRycy9kb3ducmV2LnhtbERPTWvCQBC9F/oflhF6KXXTHmISXaUI&#10;BaknTbAeh+yYDWZn0+xW03/vFgre5vE+Z7EabScuNPjWsYLXaQKCuHa65UZBVX68ZCB8QNbYOSYF&#10;v+RhtXx8WGCh3ZV3dNmHRsQQ9gUqMCH0hZS+NmTRT11PHLmTGyyGCIdG6gGvMdx28i1JUmmx5dhg&#10;sKe1ofq8/7EK5GH9lW/cZ1V+b/ttnhl3fp4dlXqajO9zEIHGcBf/uzc6zs/TGfx9E0+Qy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EM7IcUAAADdAAAADwAAAAAAAAAA&#10;AAAAAAChAgAAZHJzL2Rvd25yZXYueG1sUEsFBgAAAAAEAAQA+QAAAJMDAAAAAA==&#10;" strokeweight=".2205mm"/>
                <v:shape id="Freeform 432" o:spid="_x0000_s1451" style="position:absolute;left:52212;top:50085;width:461;height:572;visibility:visible;mso-wrap-style:square;v-text-anchor:top" coordsize="87,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Mk1sYA&#10;AADdAAAADwAAAGRycy9kb3ducmV2LnhtbESPQWvCQBCF74L/YZlCL6IbexCNrlLEUqF4MHrwOGSn&#10;2dDsbMxuNf33nYPgbYb35r1vVpveN+pGXawDG5hOMlDEZbA1VwbOp4/xHFRMyBabwGTgjyJs1sPB&#10;CnMb7nykW5EqJSEcczTgUmpzrWPpyGOchJZYtO/QeUyydpW2Hd4l3Df6Lctm2mPN0uCwpa2j8qf4&#10;9QYuh7aZXvc2FsXpa8SH3Wfpajbm9aV/X4JK1Ken+XG9t4K/mAmufCMj6P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mMk1sYAAADdAAAADwAAAAAAAAAAAAAAAACYAgAAZHJz&#10;L2Rvd25yZXYueG1sUEsFBgAAAAAEAAQA9QAAAIsDAAAAAA==&#10;" path="m87,98r-4,3l80,102r-3,1l72,104r-5,2l62,107r-5,1l52,108r-11,l31,104r-8,-3l15,95,9,87,4,77,2,67,,54,,42,4,31,8,21r6,-8l21,7,31,3,41,1,52,r8,l68,2r9,3l87,8r,18l85,26,78,19,69,14,61,12r-10,l44,12r-8,2l30,17r-5,5l20,28r-2,7l15,44r,10l15,65r3,7l21,80r4,6l31,91r6,2l44,96r7,l61,96r8,-4l78,88r9,-6l87,82r,16xe" fillcolor="black" stroked="f">
                  <v:path arrowok="t" o:connecttype="custom" o:connectlocs="46038,51858;43921,53446;42334,53975;40746,54504;38100,55033;35455,56092;32809,56621;30163,57150;27517,57150;21696,57150;16404,55033;12171,53446;7938,50271;4763,46038;2117,40746;1058,35454;0,28575;0,22225;2117,16404;4233,11113;7408,6879;11113,3704;16404,1588;21696,529;27517,0;31750,0;35984,1058;40746,2646;46038,4233;46038,13758;44980,13758;41275,10054;36513,7408;32280,6350;26988,6350;23284,6350;19050,7408;15875,8996;13229,11642;10583,14817;9525,18521;7938,23283;7938,28575;7938,34396;9525,38100;11113,42333;13229,45508;16404,48154;19579,49213;23284,50800;26988,50800;32280,50800;36513,48683;41275,46567;46038,43392;46038,43392;46038,51858" o:connectangles="0,0,0,0,0,0,0,0,0,0,0,0,0,0,0,0,0,0,0,0,0,0,0,0,0,0,0,0,0,0,0,0,0,0,0,0,0,0,0,0,0,0,0,0,0,0,0,0,0,0,0,0,0,0,0,0,0"/>
                </v:shape>
                <v:shape id="Freeform 433" o:spid="_x0000_s1452" style="position:absolute;left:52752;top:50085;width:508;height:572;visibility:visible;mso-wrap-style:square;v-text-anchor:top" coordsize="96,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3SZ8MA&#10;AADdAAAADwAAAGRycy9kb3ducmV2LnhtbERPTYvCMBC9L/gfwgje1lQRsdUoIgi6l2W7XvY2NGNb&#10;bSYlSbXur98sCN7m8T5ntelNI27kfG1ZwWScgCAurK65VHD63r8vQPiArLGxTAoe5GGzHrytMNP2&#10;zl90y0MpYgj7DBVUIbSZlL6oyKAf25Y4cmfrDIYIXSm1w3sMN42cJslcGqw5NlTY0q6i4pp3RsHs&#10;1H3+5pcF/mw7t0+PnH/o60Op0bDfLkEE6sNL/HQfdJyfzlP4/yaeI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3SZ8MAAADdAAAADwAAAAAAAAAAAAAAAACYAgAAZHJzL2Rv&#10;d25yZXYueG1sUEsFBgAAAAAEAAQA9QAAAIgDAAAAAA==&#10;" path="m84,13r5,8l94,31r2,11l96,54r,12l94,77,89,87r-5,8l77,101r-9,3l60,108r-12,l37,108r-8,-4l20,101,13,95,7,87,3,77,,66,,54,,42,3,31,7,22r6,-9l20,7,29,3,37,,48,,60,r8,3l77,7r7,6xm83,54l80,35,73,23,68,17,56,12r-8,l41,12,29,17r-5,6l16,35,14,54r2,18l24,86r5,5l41,96r7,l56,96,68,91r5,-5l80,72,83,54xe" fillcolor="black" stroked="f">
                  <v:path arrowok="t" o:connecttype="custom" o:connectlocs="44450,6879;47096,11113;49742,16404;50800,22225;50800,28575;50800,34925;49742,40746;47096,46038;44450,50271;40746,53446;35983,55033;31750,57150;25400,57150;19579,57150;15346,55033;10583,53446;6879,50271;3704,46038;1588,40746;0,34925;0,28575;0,22225;1588,16404;3704,11642;6879,6879;10583,3704;15346,1588;19579,0;25400,0;31750,0;35983,1588;40746,3704;44450,6879;43921,28575;42333,18521;38629,12171;35983,8996;29633,6350;25400,6350;21696,6350;15346,8996;12700,12171;8467,18521;7408,28575;8467,38100;12700,45508;15346,48154;21696,50800;25400,50800;29633,50800;35983,48154;38629,45508;42333,38100;43921,28575" o:connectangles="0,0,0,0,0,0,0,0,0,0,0,0,0,0,0,0,0,0,0,0,0,0,0,0,0,0,0,0,0,0,0,0,0,0,0,0,0,0,0,0,0,0,0,0,0,0,0,0,0,0,0,0,0,0"/>
                  <o:lock v:ext="edit" verticies="t"/>
                </v:shape>
                <v:shape id="Freeform 434" o:spid="_x0000_s1453" style="position:absolute;left:53340;top:50085;width:523;height:572;visibility:visible;mso-wrap-style:square;v-text-anchor:top" coordsize="98,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M17MYA&#10;AADdAAAADwAAAGRycy9kb3ducmV2LnhtbESPQUvDQBCF7wX/wzKCl2I3CtYasylaEYsnU714G7LT&#10;JJidDdmxTf+9cxB6m+G9ee+bYj2F3hxoTF1kBzeLDAxxHX3HjYOvz9frFZgkyB77yOTgRAnW5cWs&#10;wNzHI1d02EljNIRTjg5akSG3NtUtBUyLOBCrto9jQNF1bKwf8ajhobe3Wba0ATvWhhYH2rRU/+x+&#10;g4Pme3hfrjZ7e6runrMwf5OXj0qcu7qcnh7BCE1yNv9fb73iP9wrv36jI9jy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TM17MYAAADdAAAADwAAAAAAAAAAAAAAAACYAgAAZHJz&#10;L2Rvd25yZXYueG1sUEsFBgAAAAAEAAQA9QAAAIsDAAAAAA==&#10;" path="m84,13r6,8l94,31r4,11l98,54r,12l94,77,90,87r-6,8l78,101r-9,3l61,108r-11,l39,108,29,104r-8,-3l14,95,8,87,4,77,2,66,,54,2,42,4,31,8,22r6,-9l21,7,30,3,39,,50,,61,r8,3l78,7r6,6xm83,54l82,35,74,23,69,17,57,12r-7,l42,12,29,17r-5,6l16,35,15,54r1,18l25,86r5,5l42,96r8,l57,96,69,91r5,-5l82,72,83,54xe" fillcolor="black" stroked="f">
                  <v:path arrowok="t" o:connecttype="custom" o:connectlocs="44904,6879;48111,11113;50250,16404;52388,22225;52388,28575;52388,34925;50250,40746;48111,46038;44904,50271;41697,53446;36885,55033;32609,57150;26729,57150;20848,57150;15503,55033;11226,53446;7484,50271;4277,46038;2138,40746;1069,34925;0,28575;1069,22225;2138,16404;4277,11642;7484,6879;11226,3704;16037,1588;20848,0;26729,0;32609,0;36885,1588;41697,3704;44904,6879;44369,28575;43835,18521;39558,12171;36885,8996;30471,6350;26729,6350;22452,6350;15503,8996;12830,12171;8553,18521;8019,28575;8553,38100;13364,45508;16037,48154;22452,50800;26729,50800;30471,50800;36885,48154;39558,45508;43835,38100;44369,28575" o:connectangles="0,0,0,0,0,0,0,0,0,0,0,0,0,0,0,0,0,0,0,0,0,0,0,0,0,0,0,0,0,0,0,0,0,0,0,0,0,0,0,0,0,0,0,0,0,0,0,0,0,0,0,0,0,0"/>
                  <o:lock v:ext="edit" verticies="t"/>
                </v:shape>
                <v:shape id="Freeform 435" o:spid="_x0000_s1454" style="position:absolute;left:53975;top:50101;width:428;height:556;visibility:visible;mso-wrap-style:square;v-text-anchor:top" coordsize="80,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tlj8IA&#10;AADdAAAADwAAAGRycy9kb3ducmV2LnhtbERPPW/CMBDdK/EfrENiA4cOhKYYhKAtGVgI7X6Kr4nV&#10;+BxiN0n/Pa5Uqds9vc/b7EbbiJ46bxwrWC4SEMSl04YrBe/X1/kahA/IGhvHpOCHPOy2k4cNZtoN&#10;fKG+CJWIIewzVFCH0GZS+rImi37hWuLIfbrOYoiwq6TucIjhtpGPSbKSFg3HhhpbOtRUfhXfVsHZ&#10;mLeX8qPJrS74etPHkzynrNRsOu6fQQQaw7/4z53rOP8pXcLvN/EEub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2WPwgAAAN0AAAAPAAAAAAAAAAAAAAAAAJgCAABkcnMvZG93&#10;bnJldi54bWxQSwUGAAAAAAQABAD1AAAAhwMAAAAA&#10;" path="m80,104r-14,l66,53r-53,l13,104,,104,,,13,r,41l66,41,66,,80,r,104xe" fillcolor="black" stroked="f">
                  <v:path arrowok="t" o:connecttype="custom" o:connectlocs="42863,55563;35362,55563;35362,28316;6965,28316;6965,55563;0,55563;0,0;6965,0;6965,21905;35362,21905;35362,0;42863,0;42863,55563" o:connectangles="0,0,0,0,0,0,0,0,0,0,0,0,0"/>
                </v:shape>
                <v:shape id="Freeform 436" o:spid="_x0000_s1455" style="position:absolute;left:47021;top:49974;width:508;height:572;visibility:visible;mso-wrap-style:square;v-text-anchor:top" coordsize="96,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DWy8QA&#10;AADdAAAADwAAAGRycy9kb3ducmV2LnhtbERPTWvCQBC9F/oflin0VjdKsZq6EREE9VIavXgbstMk&#10;Jjsbdjca/fXdQsHbPN7nLJaDacWFnK8tKxiPEhDEhdU1lwqOh83bDIQPyBpby6TgRh6W2fPTAlNt&#10;r/xNlzyUIoawT1FBFUKXSumLigz6ke2II/djncEQoSuldniN4aaVkySZSoM1x4YKO1pXVDR5bxS8&#10;H/uve36e4WnVu818x/leNzelXl+G1SeIQEN4iP/dWx3nzz8m8PdNPEF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9Q1svEAAAA3QAAAA8AAAAAAAAAAAAAAAAAmAIAAGRycy9k&#10;b3ducmV2LnhtbFBLBQYAAAAABAAEAPUAAACJAwAAAAA=&#10;" path="m84,13r4,8l93,31r3,11l96,54r,12l93,77,88,87r-4,8l76,101r-8,3l59,108r-11,l37,108r-9,-4l19,101,12,95,7,87,2,77,,66,,54,,42,2,31,6,22r6,-9l19,7,28,3,37,,48,,59,r9,3l76,7r8,6xm82,54l80,35,72,23,68,17,55,12r-7,l40,12,28,17r-5,6l16,35,13,54r3,18l23,86r5,5l40,96r8,l55,96,68,91r4,-5l80,72,82,54xe" fillcolor="black" stroked="f">
                  <v:path arrowok="t" o:connecttype="custom" o:connectlocs="44450,6879;46567,11113;49213,16404;50800,22225;50800,28575;50800,34925;49213,40746;46567,46038;44450,50271;40217,53446;35983,55033;31221,57150;25400,57150;19579,57150;14817,55033;10054,53446;6350,50271;3704,46038;1058,40746;0,34925;0,28575;0,22225;1058,16404;3175,11642;6350,6879;10054,3704;14817,1588;19579,0;25400,0;31221,0;35983,1588;40217,3704;44450,6879;43392,28575;42333,18521;38100,12171;35983,8996;29104,6350;25400,6350;21167,6350;14817,8996;12171,12171;8467,18521;6879,28575;8467,38100;12171,45508;14817,48154;21167,50800;25400,50800;29104,50800;35983,48154;38100,45508;42333,38100;43392,28575" o:connectangles="0,0,0,0,0,0,0,0,0,0,0,0,0,0,0,0,0,0,0,0,0,0,0,0,0,0,0,0,0,0,0,0,0,0,0,0,0,0,0,0,0,0,0,0,0,0,0,0,0,0,0,0,0,0"/>
                  <o:lock v:ext="edit" verticies="t"/>
                </v:shape>
                <v:shape id="Freeform 437" o:spid="_x0000_s1456" style="position:absolute;left:43180;top:47910;width:412;height:556;visibility:visible;mso-wrap-style:square;v-text-anchor:top" coordsize="80,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4LscUA&#10;AADdAAAADwAAAGRycy9kb3ducmV2LnhtbERP22rCQBB9L/gPyxT6UnRT76auIkJBCiLGC/g2ZMck&#10;NjsbsluT/n1XKPRtDuc682VrSnGn2hWWFbz1IhDEqdUFZwqOh4/uFITzyBpLy6TghxwsF52nOcba&#10;Nryne+IzEULYxagg976KpXRpTgZdz1bEgbva2qAPsM6krrEJ4aaU/SgaS4MFh4YcK1rnlH4l30bB&#10;abCbtpik1evnDc/N0F022/VIqZfndvUOwlPr/8V/7o0O82eTATy+CSfIx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XguxxQAAAN0AAAAPAAAAAAAAAAAAAAAAAJgCAABkcnMv&#10;ZG93bnJldi54bWxQSwUGAAAAAAQABAD1AAAAigMAAAAA&#10;" path="m80,105r-13,l67,53r-53,l14,105,,105,,,14,r,41l67,41,67,,80,r,105xe" fillcolor="black" stroked="f">
                  <v:path arrowok="t" o:connecttype="custom" o:connectlocs="41275,55563;34568,55563;34568,28046;7223,28046;7223,55563;0,55563;0,0;7223,0;7223,21696;34568,21696;34568,0;41275,0;41275,55563" o:connectangles="0,0,0,0,0,0,0,0,0,0,0,0,0"/>
                </v:shape>
                <v:shape id="Freeform 438" o:spid="_x0000_s1457" style="position:absolute;left:43719;top:47894;width:508;height:572;visibility:visible;mso-wrap-style:square;v-text-anchor:top" coordsize="98,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gz78QA&#10;AADdAAAADwAAAGRycy9kb3ducmV2LnhtbERPTWvCQBC9C/6HZQq9SN1UWmtTV6kWUXpq1EtvQ3ZM&#10;gtnZkJ1q/PeuUPA2j/c503nnanWiNlSeDTwPE1DEubcVFwb2u9XTBFQQZIu1ZzJwoQDzWb83xdT6&#10;M2d02kqhYgiHFA2UIk2qdchLchiGviGO3MG3DiXCttC2xXMMd7UeJclYO6w4NpTY0LKk/Lj9cwaK&#10;3+Z7PFke9CV7XSRusJavn0yMeXzoPj9ACXVyF/+7NzbOf397gds38QQ9u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IM+/EAAAA3QAAAA8AAAAAAAAAAAAAAAAAmAIAAGRycy9k&#10;b3ducmV2LnhtbFBLBQYAAAAABAAEAPUAAACJAwAAAAA=&#10;" path="m84,14r6,8l94,31r2,11l98,54,96,66,94,77,90,87r-6,8l78,101r-9,3l59,108r-11,l39,108,29,104r-9,-3l14,95,8,87,4,77,,66,,54,,42,4,32,8,22r6,-8l20,7,29,3,39,r9,l59,1,69,3r9,4l84,14xm83,54l82,35,74,23,69,18,57,12r-9,l41,12,29,18r-5,5l16,35,15,54r1,20l24,86r5,5l41,96r7,1l57,96,69,91r5,-5l82,74,83,54xe" fillcolor="black" stroked="f">
                  <v:path arrowok="t" o:connecttype="custom" o:connectlocs="43543,7408;46653,11642;48727,16404;49763,22225;50800,28575;49763,34925;48727,40746;46653,46038;43543,50271;40433,53446;35767,55033;30584,57150;24882,57150;20216,57150;15033,55033;10367,53446;7257,50271;4147,46038;2073,40746;0,34925;0,28575;0,22225;2073,16933;4147,11642;7257,7408;10367,3704;15033,1588;20216,0;24882,0;30584,529;35767,1588;40433,3704;43543,7408;43024,28575;42506,18521;38359,12171;35767,9525;29547,6350;24882,6350;21253,6350;15033,9525;12441,12171;8294,18521;7776,28575;8294,39158;12441,45508;15033,48154;21253,50800;24882,51329;29547,50800;35767,48154;38359,45508;42506,39158;43024,28575" o:connectangles="0,0,0,0,0,0,0,0,0,0,0,0,0,0,0,0,0,0,0,0,0,0,0,0,0,0,0,0,0,0,0,0,0,0,0,0,0,0,0,0,0,0,0,0,0,0,0,0,0,0,0,0,0,0"/>
                  <o:lock v:ext="edit" verticies="t"/>
                </v:shape>
                <v:line id="Line 439" o:spid="_x0000_s1458" style="position:absolute;visibility:visible;mso-wrap-style:square" from="20288,13303" to="21066,137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HencUAAADdAAAADwAAAGRycy9kb3ducmV2LnhtbERPS2vCQBC+F/wPywi9iG4spNrUVUqr&#10;qPTkg0JvQ3ZMQrMzIbtq/PddodDbfHzPmS06V6sLtb4SNjAeJaCIc7EVFwaOh9VwCsoHZIu1MBm4&#10;kYfFvPcww8zKlXd02YdCxRD2GRooQ2gyrX1ekkM/koY4cidpHYYI20LbFq8x3NX6KUmetcOKY0OJ&#10;Db2XlP/sz87A1+dg/JFWq+W3nDeyPg22uaRbYx773dsrqEBd+Bf/uTc2zn+ZpHD/Jp6g5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NHencUAAADdAAAADwAAAAAAAAAA&#10;AAAAAAChAgAAZHJzL2Rvd25yZXYueG1sUEsFBgAAAAAEAAQA+QAAAJMDAAAAAA==&#10;" strokeweight=".2205mm"/>
                <v:line id="Line 440" o:spid="_x0000_s1459" style="position:absolute;visibility:visible;mso-wrap-style:square" from="20272,13541" to="20875,13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ANA6sUAAADdAAAADwAAAGRycy9kb3ducmV2LnhtbERPS2vCQBC+F/wPyxS8SN0oaNvUVcQH&#10;VXqqLYK3ITsmwexMyK4a/31XEHqbj+85k1nrKnWhxpfCBgb9BBRxJrbk3MDvz/rlDZQPyBYrYTJw&#10;Iw+zaedpgqmVK3/TZRdyFUPYp2igCKFOtfZZQQ59X2riyB2lcRgibHJtG7zGcFfpYZKMtcOSY0OB&#10;NS0Kyk67szOw/+oNlqNyvTrIeSOfx942k9HWmO5zO/8AFagN/+KHe2Pj/PfXMdy/iSfo6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ANA6sUAAADdAAAADwAAAAAAAAAA&#10;AAAAAAChAgAAZHJzL2Rvd25yZXYueG1sUEsFBgAAAAAEAAQA+QAAAJMDAAAAAA==&#10;" strokeweight=".2205mm"/>
                <v:line id="Line 441" o:spid="_x0000_s1460" style="position:absolute;flip:y;visibility:visible;mso-wrap-style:square" from="20288,14652" to="21066,15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qt/MMAAADdAAAADwAAAGRycy9kb3ducmV2LnhtbERPS2sCMRC+C/6HMEIvotl66D5qFBEK&#10;Uk9VUY/DZrpZ3EzWTdTtv28KBW/z8T1nvuxtI+7U+dqxgtdpAoK4dLrmSsFh/zHJQPiArLFxTAp+&#10;yMNyMRzMsdDuwV9034VKxBD2BSowIbSFlL40ZNFPXUscuW/XWQwRdpXUHT5iuG3kLEnepMWaY4PB&#10;ltaGysvuZhXI4/qUb9znYX/dtts8M+4yTs9KvYz61TuIQH14iv/dGx3n52kKf9/EE+Ti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2arfzDAAAA3QAAAA8AAAAAAAAAAAAA&#10;AAAAoQIAAGRycy9kb3ducmV2LnhtbFBLBQYAAAAABAAEAPkAAACRAwAAAAA=&#10;" strokeweight=".2205mm"/>
                <v:line id="Line 442" o:spid="_x0000_s1461" style="position:absolute;flip:y;visibility:visible;mso-wrap-style:square" from="20272,14509" to="20875,148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AU5jsYAAADdAAAADwAAAGRycy9kb3ducmV2LnhtbESPQWvCQBCF74X+h2UKXkrd6KGa6CpF&#10;EERPVWl7HLJjNpidTbOrpv++cxC8zfDevPfNfNn7Rl2pi3VgA6NhBoq4DLbmysDxsH6bgooJ2WIT&#10;mAz8UYTl4vlpjoUNN/6k6z5VSkI4FmjApdQWWsfSkcc4DC2xaKfQeUyydpW2Hd4k3Dd6nGXv2mPN&#10;0uCwpZWj8ry/eAP6a/Wdb8L2ePjdtbt86sL5dfJjzOCl/5iBStSnh/l+vbGCn08EV76REfTiH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wFOY7GAAAA3QAAAA8AAAAAAAAA&#10;AAAAAAAAoQIAAGRycy9kb3ducmV2LnhtbFBLBQYAAAAABAAEAPkAAACUAwAAAAA=&#10;" strokeweight=".2205mm"/>
                <v:line id="Line 443" o:spid="_x0000_s1462" style="position:absolute;flip:y;visibility:visible;mso-wrap-style:square" from="19510,13303" to="20288,137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0mcFcMAAADdAAAADwAAAGRycy9kb3ducmV2LnhtbERPS4vCMBC+L/gfwgh7WdZUD6utRhFB&#10;kPXkA93j0IxNsZnUJmr33xtB8DYf33Mms9ZW4kaNLx0r6PcSEMS50yUXCva75fcIhA/IGivHpOCf&#10;PMymnY8JZtrdeUO3bShEDGGfoQITQp1J6XNDFn3P1cSRO7nGYoiwKaRu8B7DbSUHSfIjLZYcGwzW&#10;tDCUn7dXq0AeFsd05X73u8u6Xqcj485fwz+lPrvtfAwiUBve4pd7peP8dJjC85t4gp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NJnBXDAAAA3QAAAA8AAAAAAAAAAAAA&#10;AAAAoQIAAGRycy9kb3ducmV2LnhtbFBLBQYAAAAABAAEAPkAAACRAwAAAAA=&#10;" strokeweight=".2205mm"/>
                <v:line id="Line 444" o:spid="_x0000_s1463" style="position:absolute;visibility:visible;mso-wrap-style:square" from="19510,14652" to="20288,15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XMNIscAAADdAAAADwAAAGRycy9kb3ducmV2LnhtbESPQWsCQQyF7wX/wxChF6mzFix26yjS&#10;Vqp4qhWht7ATdxd3kmVn1O2/bw6F3hLey3tf5ss+NOZKXayFHUzGGRjiQnzNpYPD1/phBiYmZI+N&#10;MDn4oQjLxeBujrmXG3/SdZ9KoyEcc3RQpdTm1saiooBxLC2xaifpAiZdu9L6Dm8aHhr7mGVPNmDN&#10;2lBhS68VFef9JTg47kaTt2m9fv+Wy0Y+TqNtIdOtc/fDfvUCJlGf/s1/1xuv+M8z5ddvdAS7+A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xcw0ixwAAAN0AAAAPAAAAAAAA&#10;AAAAAAAAAKECAABkcnMvZG93bnJldi54bWxQSwUGAAAAAAQABAD5AAAAlQMAAAAA&#10;" strokeweight=".2205mm"/>
                <v:line id="Line 445" o:spid="_x0000_s1464" style="position:absolute;flip:y;visibility:visible;mso-wrap-style:square" from="19510,13747" to="19510,146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OrgNMQAAADdAAAADwAAAGRycy9kb3ducmV2LnhtbERPS4vCMBC+L/gfwgheFk31sNtWo4iw&#10;IOvJB+pxaMam2Exqk9Xuv98IC97m43vObNHZWtyp9ZVjBeNRAoK4cLriUsFh/zVMQfiArLF2TAp+&#10;ycNi3nubYa7dg7d034VSxBD2OSowITS5lL4wZNGPXEMcuYtrLYYI21LqFh8x3NZykiQf0mLFscFg&#10;QytDxXX3YxXI4+qUrd33YX/bNJssNe76/nlWatDvllMQgbrwEv+71zrOz9IxPL+JJ8j5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6uA0xAAAAN0AAAAPAAAAAAAAAAAA&#10;AAAAAKECAABkcnMvZG93bnJldi54bWxQSwUGAAAAAAQABAD5AAAAkgMAAAAA&#10;" strokeweight=".2205mm"/>
                <v:line id="Line 446" o:spid="_x0000_s1465" style="position:absolute;flip:y;visibility:visible;mso-wrap-style:square" from="19732,13858" to="19732,145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h+Q8MAAADdAAAADwAAAGRycy9kb3ducmV2LnhtbERPTYvCMBC9C/6HMMJeRNP1sLbVKCIs&#10;iJ5WZdfj0IxNsZnUJqv1328WBG/zeJ8zX3a2FjdqfeVYwfs4AUFcOF1xqeB4+BylIHxA1lg7JgUP&#10;8rBc9HtzzLW78xfd9qEUMYR9jgpMCE0upS8MWfRj1xBH7uxaiyHCtpS6xXsMt7WcJMmHtFhxbDDY&#10;0NpQcdn/WgXye/2Tbdz2eLjuml2WGncZTk9KvQ261QxEoC68xE/3Rsf5WTqB/2/iCXLx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g4fkPDAAAA3QAAAA8AAAAAAAAAAAAA&#10;AAAAoQIAAGRycy9kb3ducmV2LnhtbFBLBQYAAAAABAAEAPkAAACRAwAAAAA=&#10;" strokeweight=".2205mm"/>
                <v:line id="Line 447" o:spid="_x0000_s1466" style="position:absolute;flip:y;visibility:visible;mso-wrap-style:square" from="22621,13747" to="22621,146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Tb2MQAAADdAAAADwAAAGRycy9kb3ducmV2LnhtbERPS2vCQBC+C/6HZQq9SN20Qk2iq4hQ&#10;ED35wHocstNsMDubZrca/70rFLzNx/ec6byztbhQ6yvHCt6HCQjiwumKSwWH/ddbCsIHZI21Y1Jw&#10;Iw/zWb83xVy7K2/psguliCHsc1RgQmhyKX1hyKIfuoY4cj+utRgibEupW7zGcFvLjyT5lBYrjg0G&#10;G1oaKs67P6tAHpff2cqtD/vfTbPJUuPOg/FJqdeXbjEBEagLT/G/e6Xj/CwdweObeIKc3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dNvYxAAAAN0AAAAPAAAAAAAAAAAA&#10;AAAAAKECAABkcnMvZG93bnJldi54bWxQSwUGAAAAAAQABAD5AAAAkgMAAAAA&#10;" strokeweight=".2205mm"/>
                <v:line id="Line 448" o:spid="_x0000_s1467" style="position:absolute;visibility:visible;mso-wrap-style:square" from="21844,13303" to="22621,137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gLIcUAAADdAAAADwAAAGRycy9kb3ducmV2LnhtbERPTWvCQBC9F/wPywi9SN1YaonRVaSt&#10;VOmptgjehuyYBLMzIbtq/PddQehtHu9zZovO1epMra+EDYyGCSjiXGzFhYHfn9VTCsoHZIu1MBm4&#10;kofFvPcww8zKhb/pvA2FiiHsMzRQhtBkWvu8JId+KA1x5A7SOgwRtoW2LV5iuKv1c5K8aocVx4YS&#10;G3orKT9uT87A7msweh9Xq4+9nNbyeRhschlvjHnsd8spqEBd+Bff3Wsb50/SF7h9E0/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gLIcUAAADdAAAADwAAAAAAAAAA&#10;AAAAAAChAgAAZHJzL2Rvd25yZXYueG1sUEsFBgAAAAAEAAQA+QAAAJMDAAAAAA==&#10;" strokeweight=".2205mm"/>
                <v:line id="Line 449" o:spid="_x0000_s1468" style="position:absolute;flip:y;visibility:visible;mso-wrap-style:square" from="22145,14652" to="22621,149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9HmN8QAAADdAAAADwAAAGRycy9kb3ducmV2LnhtbERPS2vCQBC+C/6HZQq9SN20YE2iq4hQ&#10;ED35wHocstNsMDubZrca/70rFLzNx/ec6byztbhQ6yvHCt6HCQjiwumKSwWH/ddbCsIHZI21Y1Jw&#10;Iw/zWb83xVy7K2/psguliCHsc1RgQmhyKX1hyKIfuoY4cj+utRgibEupW7zGcFvLjyT5lBYrjg0G&#10;G1oaKs67P6tAHpff2cqtD/vfTbPJUuPOg/FJqdeXbjEBEagLT/G/e6Xj/CwdweObeIKc3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0eY3xAAAAN0AAAAPAAAAAAAAAAAA&#10;AAAAAKECAABkcnMvZG93bnJldi54bWxQSwUGAAAAAAQABAD5AAAAkgMAAAAA&#10;" strokeweight=".2205mm"/>
                <v:line id="Line 450" o:spid="_x0000_s1469" style="position:absolute;flip:y;visibility:visible;mso-wrap-style:square" from="21066,13303" to="21844,137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wN4QMMAAADdAAAADwAAAGRycy9kb3ducmV2LnhtbERPTYvCMBC9C/sfwizsRTTVg9tWoyyC&#10;IOtpVdTj0IxNsZl0m6j135uFBW/zeJ8zW3S2FjdqfeVYwWiYgCAunK64VLDfrQYpCB+QNdaOScGD&#10;PCzmb70Z5trd+Ydu21CKGMI+RwUmhCaX0heGLPqha4gjd3atxRBhW0rd4j2G21qOk2QiLVYcGww2&#10;tDRUXLZXq0Aelsds7b73u99Ns8lS4y79z5NSH+/d1xREoC68xP/utY7zs3QCf9/EE+T8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cDeEDDAAAA3QAAAA8AAAAAAAAAAAAA&#10;AAAAoQIAAGRycy9kb3ducmV2LnhtbFBLBQYAAAAABAAEAPkAAACRAwAAAAA=&#10;" strokeweight=".2205mm"/>
                <v:line id="Line 451" o:spid="_x0000_s1470" style="position:absolute;visibility:visible;mso-wrap-style:square" from="21066,14652" to="21526,149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qVVsUAAADdAAAADwAAAGRycy9kb3ducmV2LnhtbERPTWvCQBC9C/6HZYRepG4s2MboKtJW&#10;qvRUWwRvQ3ZMgtmZkF01/ffdguBtHu9z5svO1epCra+EDYxHCSjiXGzFhYGf7/VjCsoHZIu1MBn4&#10;JQ/LRb83x8zKlb/osguFiiHsMzRQhtBkWvu8JId+JA1x5I7SOgwRtoW2LV5juKv1U5I8a4cVx4YS&#10;G3otKT/tzs7A/nM4fptU6/eDnDfycRxuc5lsjXkYdKsZqEBduItv7o2N86fpC/x/E0/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pqVVsUAAADdAAAADwAAAAAAAAAA&#10;AAAAAAChAgAAZHJzL2Rvd25yZXYueG1sUEsFBgAAAAAEAAQA+QAAAJMDAAAAAA==&#10;" strokeweight=".2205mm"/>
                <v:line id="Line 452" o:spid="_x0000_s1471" style="position:absolute;flip:y;visibility:visible;mso-wrap-style:square" from="21066,13747" to="21066,146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JqccAAADdAAAADwAAAGRycy9kb3ducmV2LnhtbESPQWvCQBCF70L/wzIFL1I3emiT1FWK&#10;UBA9VcX2OGSn2WB2Nma3Gv9951DobYb35r1vFqvBt+pKfWwCG5hNM1DEVbAN1waOh/enHFRMyBbb&#10;wGTgThFWy4fRAksbbvxB132qlYRwLNGAS6krtY6VI49xGjpi0b5D7zHJ2tfa9niTcN/qeZY9a48N&#10;S4PDjtaOqvP+xxvQp/VnsQnb4+Gy63ZF7sJ58vJlzPhxeHsFlWhI/+a/640V/CIXXPlGRtD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50EmpxwAAAN0AAAAPAAAAAAAA&#10;AAAAAAAAAKECAABkcnMvZG93bnJldi54bWxQSwUGAAAAAAQABAD5AAAAlQMAAAAA&#10;" strokeweight=".2205mm"/>
                <v:line id="Line 453" o:spid="_x0000_s1472" style="position:absolute;flip:y;visibility:visible;mso-wrap-style:square" from="20288,12398" to="20288,133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pzsMsQAAADdAAAADwAAAGRycy9kb3ducmV2LnhtbERPTWvCQBC9C/0PywhepG7qQZPoKkUo&#10;SD3ViPU4ZMdsMDubZrea/nu3IHibx/uc5bq3jbhS52vHCt4mCQji0umaKwWH4uM1BeEDssbGMSn4&#10;Iw/r1ctgibl2N/6i6z5UIoawz1GBCaHNpfSlIYt+4lriyJ1dZzFE2FVSd3iL4baR0ySZSYs1xwaD&#10;LW0MlZf9r1Ugj5vvbOs+D8XPrt1lqXGX8fyk1GjYvy9ABOrDU/xwb3Wcn6UZ/H8TT5Cr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nOwyxAAAAN0AAAAPAAAAAAAAAAAA&#10;AAAAAKECAABkcnMvZG93bnJldi54bWxQSwUGAAAAAAQABAD5AAAAkgMAAAAA&#10;" strokeweight=".2205mm"/>
                <v:line id="Line 454" o:spid="_x0000_s1473" style="position:absolute;visibility:visible;mso-wrap-style:square" from="20288,15097" to="20288,15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qb/8cAAADdAAAADwAAAGRycy9kb3ducmV2LnhtbESPQWsCQQyF7wX/wxChF6mzFix16yjS&#10;Vqp4qhWht7ATdxd3kmVn1O2/bw6F3hLey3tf5ss+NOZKXayFHUzGGRjiQnzNpYPD1/rhGUxMyB4b&#10;YXLwQxGWi8HdHHMvN/6k6z6VRkM45uigSqnNrY1FRQHjWFpi1U7SBUy6dqX1Hd40PDT2McuebMCa&#10;taHCll4rKs77S3Bw3I0mb9N6/f4tl418nEbbQqZb5+6H/eoFTKI+/Zv/rjde8Wcz5ddvdAS7+A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0qpv/xwAAAN0AAAAPAAAAAAAA&#10;AAAAAAAAAKECAABkcnMvZG93bnJldi54bWxQSwUGAAAAAAQABAD5AAAAlQMAAAAA&#10;" strokeweight=".2205mm"/>
                <v:line id="Line 455" o:spid="_x0000_s1474" style="position:absolute;flip:x;visibility:visible;mso-wrap-style:square" from="18732,14652" to="19510,15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TN26cQAAADdAAAADwAAAGRycy9kb3ducmV2LnhtbERPTWvCQBC9F/wPywheSt3EQ2tS1yCB&#10;gtRTVbTHITvNBrOzMbuN6b/vFgre5vE+Z1WMthUD9b5xrCCdJyCIK6cbrhUcD29PSxA+IGtsHZOC&#10;H/JQrCcPK8y1u/EHDftQixjCPkcFJoQul9JXhiz6ueuII/fleoshwr6WusdbDLetXCTJs7TYcGww&#10;2FFpqLrsv60CeSrP2da9Hw/XXbfLlsZdHl8+lZpNx80riEBjuIv/3Vsd52dZCn/fxBPk+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M3bpxAAAAN0AAAAPAAAAAAAAAAAA&#10;AAAAAKECAABkcnMvZG93bnJldi54bWxQSwUGAAAAAAQABAD5AAAAkgMAAAAA&#10;" strokeweight=".2205mm"/>
                <v:line id="Line 456" o:spid="_x0000_s1475" style="position:absolute;visibility:visible;mso-wrap-style:square" from="22621,14652" to="23399,15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SgE8QAAADdAAAADwAAAGRycy9kb3ducmV2LnhtbERPS2vCQBC+F/wPywhepG4ULDV1FfGB&#10;iqfaUuhtyI5JMDsTsqvGf+8Khd7m43vOdN66Sl2p8aWwgeEgAUWciS05N/D9tXl9B+UDssVKmAzc&#10;ycN81nmZYmrlxp90PYZcxRD2KRooQqhTrX1WkEM/kJo4cidpHIYIm1zbBm8x3FV6lCRv2mHJsaHA&#10;mpYFZefjxRn4OfSHq3G5Wf/KZSfbU3+fyXhvTK/bLj5ABWrDv/jPvbNx/mQyguc38QQ9e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NKATxAAAAN0AAAAPAAAAAAAAAAAA&#10;AAAAAKECAABkcnMvZG93bnJldi54bWxQSwUGAAAAAAQABAD5AAAAkgMAAAAA&#10;" strokeweight=".2205mm"/>
                <v:line id="Line 457" o:spid="_x0000_s1476" style="position:absolute;flip:y;visibility:visible;mso-wrap-style:square" from="23399,14652" to="24177,15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1NBcQAAADdAAAADwAAAGRycy9kb3ducmV2LnhtbERPTWvCQBC9F/wPywi9FN3UQjXRjYgg&#10;SD1VRT0O2TEbkp1Ns1tN/323UPA2j/c5i2VvG3GjzleOFbyOExDEhdMVlwqOh81oBsIHZI2NY1Lw&#10;Qx6W+eBpgZl2d/6k2z6UIoawz1CBCaHNpPSFIYt+7FriyF1dZzFE2JVSd3iP4baRkyR5lxYrjg0G&#10;W1obKur9t1UgT+tzunUfx8PXrt2lM+Pql+lFqedhv5qDCNSHh/jfvdVxfpq+wd838QSZ/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rU0FxAAAAN0AAAAPAAAAAAAAAAAA&#10;AAAAAKECAABkcnMvZG93bnJldi54bWxQSwUGAAAAAAQABAD5AAAAkgMAAAAA&#10;" strokeweight=".2205mm"/>
                <v:line id="Line 458" o:spid="_x0000_s1477" style="position:absolute;visibility:visible;mso-wrap-style:square" from="24177,14652" to="24939,15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5Gd/MUAAADdAAAADwAAAGRycy9kb3ducmV2LnhtbERPTWvCQBC9F/wPywi9SN1YaqnRVaSt&#10;VOmpVgRvQ3ZMgtmZkN1o/PddQehtHu9zZovOVepMjS+FDYyGCSjiTGzJuYHd7+rpDZQPyBYrYTJw&#10;JQ+Lee9hhqmVC//QeRtyFUPYp2igCKFOtfZZQQ79UGriyB2lcRgibHJtG7zEcFfp5yR51Q5Ljg0F&#10;1vReUHbats7A/nsw+hiXq8+DtGv5Og42mYw3xjz2u+UUVKAu/Ivv7rWN8yeTF7h9E0/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5Gd/MUAAADdAAAADwAAAAAAAAAA&#10;AAAAAAChAgAAZHJzL2Rvd25yZXYueG1sUEsFBgAAAAAEAAQA+QAAAJMDAAAAAA==&#10;" strokeweight=".2205mm"/>
                <v:line id="Line 459" o:spid="_x0000_s1478" style="position:absolute;flip:y;visibility:visible;mso-wrap-style:square" from="24939,14652" to="25717,15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ghw6sQAAADdAAAADwAAAGRycy9kb3ducmV2LnhtbERPTWvCQBC9F/wPywi9FN1UaDXRjYgg&#10;SD1VRT0O2TEbkp1Ns1tN/323UPA2j/c5i2VvG3GjzleOFbyOExDEhdMVlwqOh81oBsIHZI2NY1Lw&#10;Qx6W+eBpgZl2d/6k2z6UIoawz1CBCaHNpPSFIYt+7FriyF1dZzFE2JVSd3iP4baRkyR5lxYrjg0G&#10;W1obKur9t1UgT+tzunUfx8PXrt2lM+Pql+lFqedhv5qDCNSHh/jfvdVxfpq+wd838QSZ/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CHDqxAAAAN0AAAAPAAAAAAAAAAAA&#10;AAAAAKECAABkcnMvZG93bnJldi54bWxQSwUGAAAAAAQABAD5AAAAkgMAAAAA&#10;" strokeweight=".2205mm"/>
                <v:line id="Line 460" o:spid="_x0000_s1479" style="position:absolute;visibility:visible;mso-wrap-style:square" from="25717,14652" to="26511,15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mEMQAAADdAAAADwAAAGRycy9kb3ducmV2LnhtbERPTWvCQBC9C/6HZQQvUjcWlJq6imhF&#10;xVNtKfQ2ZMckmJ0J2VXjv3cLBW/zeJ8zW7SuUldqfClsYDRMQBFnYkvODXx/bV7eQPmAbLESJgN3&#10;8rCYdzszTK3c+JOux5CrGMI+RQNFCHWqtc8KcuiHUhNH7iSNwxBhk2vb4C2Gu0q/JslEOyw5NhRY&#10;06qg7Hy8OAM/h8FoPS43H79y2cn2NNhnMt4b0++1y3dQgdrwFP+7dzbOn04n8PdNPEHP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D6YQxAAAAN0AAAAPAAAAAAAAAAAA&#10;AAAAAKECAABkcnMvZG93bnJldi54bWxQSwUGAAAAAAQABAD5AAAAkgMAAAAA&#10;" strokeweight=".2205mm"/>
                <v:line id="Line 461" o:spid="_x0000_s1480" style="position:absolute;flip:y;visibility:visible;mso-wrap-style:square" from="26511,14652" to="27273,15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ZZLBsMAAADdAAAADwAAAGRycy9kb3ducmV2LnhtbERPS4vCMBC+L/gfwgh7WdZUD6utRhFB&#10;kPXkA93j0IxNsZnUJmr33xtB8DYf33Mms9ZW4kaNLx0r6PcSEMS50yUXCva75fcIhA/IGivHpOCf&#10;PMymnY8JZtrdeUO3bShEDGGfoQITQp1J6XNDFn3P1cSRO7nGYoiwKaRu8B7DbSUHSfIjLZYcGwzW&#10;tDCUn7dXq0AeFsd05X73u8u6Xqcj485fwz+lPrvtfAwiUBve4pd7peP8NB3C85t4gp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2WSwbDAAAA3QAAAA8AAAAAAAAAAAAA&#10;AAAAoQIAAGRycy9kb3ducmV2LnhtbFBLBQYAAAAABAAEAPkAAACRAwAAAAA=&#10;" strokeweight=".2205mm"/>
                <v:line id="Line 462" o:spid="_x0000_s1481" style="position:absolute;visibility:visible;mso-wrap-style:square" from="27273,14652" to="28051,15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yX+ccAAADdAAAADwAAAGRycy9kb3ducmV2LnhtbESPQWsCQQyF7wX/wxChF6mzFix16yjS&#10;Vqp4qhWht7ATdxd3kmVn1O2/bw6F3hLey3tf5ss+NOZKXayFHUzGGRjiQnzNpYPD1/rhGUxMyB4b&#10;YXLwQxGWi8HdHHMvN/6k6z6VRkM45uigSqnNrY1FRQHjWFpi1U7SBUy6dqX1Hd40PDT2McuebMCa&#10;taHCll4rKs77S3Bw3I0mb9N6/f4tl418nEbbQqZb5+6H/eoFTKI+/Zv/rjde8WczxdVvdAS7+A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K3Jf5xwAAAN0AAAAPAAAAAAAA&#10;AAAAAAAAAKECAABkcnMvZG93bnJldi54bWxQSwUGAAAAAAQABAD5AAAAlQMAAAAA&#10;" strokeweight=".2205mm"/>
                <v:line id="Line 463" o:spid="_x0000_s1482" style="position:absolute;flip:y;visibility:visible;mso-wrap-style:square" from="28051,14652" to="28829,15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0V678MAAADdAAAADwAAAGRycy9kb3ducmV2LnhtbERPS2sCMRC+F/wPYYReimbbQ2tWo4gg&#10;SD35QD0Om3GzuJlsN1G3/74RCt7m43vOZNa5WtyoDZVnDe/DDARx4U3FpYb9bjkYgQgR2WDtmTT8&#10;UoDZtPcywdz4O2/oto2lSCEcctRgY2xyKUNhyWEY+oY4cWffOowJtqU0Ld5TuKvlR5Z9SocVpwaL&#10;DS0sFZft1WmQh8VRrfz3fvezbtZqZP3l7euk9Wu/m49BROriU/zvXpk0XykFj2/SCXL6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NFeu/DAAAA3QAAAA8AAAAAAAAAAAAA&#10;AAAAoQIAAGRycy9kb3ducmV2LnhtbFBLBQYAAAAABAAEAPkAAACRAwAAAAA=&#10;" strokeweight=".2205mm"/>
                <v:line id="Line 464" o:spid="_x0000_s1483" style="position:absolute;visibility:visible;mso-wrap-style:square" from="28829,14652" to="29606,15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Ulx8YAAADdAAAADwAAAGRycy9kb3ducmV2LnhtbESPwWoCQQyG74W+w5CCF6mzChbZOkqp&#10;SpWe1FLoLezE3aU7ybIz6vbtzUHoMfz5v+SbL/vQmAt1sRZ2MB5lYIgL8TWXDr6Om+cZmJiQPTbC&#10;5OCPIiwXjw9zzL1ceU+XQyqNQjjm6KBKqc2tjUVFAeNIWmLNTtIFTDp2pfUdXhUeGjvJshcbsGa9&#10;UGFL7xUVv4dzcPD9ORyvpvVm/SPnrXychrtCpjvnBk/92yuYRH36X763t96BEvV/tVETsI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U1JcfGAAAA3QAAAA8AAAAAAAAA&#10;AAAAAAAAoQIAAGRycy9kb3ducmV2LnhtbFBLBQYAAAAABAAEAPkAAACUAwAAAAA=&#10;" strokeweight=".2205mm"/>
                <v:line id="Line 465" o:spid="_x0000_s1484" style="position:absolute;flip:y;visibility:visible;mso-wrap-style:square" from="29606,14652" to="30384,15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zI0cUAAADdAAAADwAAAGRycy9kb3ducmV2LnhtbESPT4vCMBTE78J+h/AWvMia6kFrNcoi&#10;CKIn/7C7x0fzbIrNS7eJWr+9EQSPw8z8hpktWluJKzW+dKxg0E9AEOdOl1woOB5WXykIH5A1Vo5J&#10;wZ08LOYfnRlm2t14R9d9KESEsM9QgQmhzqT0uSGLvu9q4uidXGMxRNkUUjd4i3BbyWGSjKTFkuOC&#10;wZqWhvLz/mIVyJ/l72TtNsfD/7beTlLjzr3xn1Ldz/Z7CiJQG97hV3utFUTiAJ5v4hOQ8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KzI0cUAAADdAAAADwAAAAAAAAAA&#10;AAAAAAChAgAAZHJzL2Rvd25yZXYueG1sUEsFBgAAAAAEAAQA+QAAAJMDAAAAAA==&#10;" strokeweight=".2205mm"/>
                <v:line id="Line 466" o:spid="_x0000_s1485" style="position:absolute;visibility:visible;mso-wrap-style:square" from="30384,14652" to="31162,15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eK8UAAADdAAAADwAAAGRycy9kb3ducmV2LnhtbESPQWvCQBSE74L/YXkFL1I3CoqkrlJs&#10;RcWTWgRvj+wzCc2+F7Krpv++Kwgeh5n5hpktWlepGzW+FDYwHCSgiDOxJecGfo6r9ykoH5AtVsJk&#10;4I88LObdzgxTK3fe0+0QchUh7FM0UIRQp1r7rCCHfiA1cfQu0jgMUTa5tg3eI9xVepQkE+2w5LhQ&#10;YE3LgrLfw9UZOO36w69xufo+y3Uj60t/m8l4a0zvrf38ABWoDa/ws72xBiJxBI838Qno+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seK8UAAADdAAAADwAAAAAAAAAA&#10;AAAAAAChAgAAZHJzL2Rvd25yZXYueG1sUEsFBgAAAAAEAAQA+QAAAJMDAAAAAA==&#10;" strokeweight=".2205mm"/>
                <v:line id="Line 467" o:spid="_x0000_s1486" style="position:absolute;flip:y;visibility:visible;mso-wrap-style:square" from="31162,14652" to="31940,15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LzPcUAAADdAAAADwAAAGRycy9kb3ducmV2LnhtbESPT4vCMBTE78J+h/AWvMiaquBqNcoi&#10;CKIn/7Dr8dG8bYrNS22i1m9vBMHjMDO/YabzxpbiSrUvHCvodRMQxJnTBecKDvvl1wiED8gaS8ek&#10;4E4e5rOP1hRT7W68pesu5CJC2KeowIRQpVL6zJBF33UVcfT+XW0xRFnnUtd4i3Bbyn6SDKXFguOC&#10;wYoWhrLT7mIVyN/F33jl1of9eVNtxiPjTp3vo1Ltz+ZnAiJQE97hV3ulFUTiAJ5v4hOQs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zLzPcUAAADdAAAADwAAAAAAAAAA&#10;AAAAAAChAgAAZHJzL2Rvd25yZXYueG1sUEsFBgAAAAAEAAQA+QAAAJMDAAAAAA==&#10;" strokeweight=".2205mm"/>
                <v:line id="Line 468" o:spid="_x0000_s1487" style="position:absolute;visibility:visible;mso-wrap-style:square" from="31940,14652" to="32718,15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4jxMYAAADdAAAADwAAAGRycy9kb3ducmV2LnhtbESPX2vCQBDE3wv9DscWfBG9KFUk9RSx&#10;lSo++QfBtyW3JqG53ZA7Nf32PUHo4zAzv2Gm89ZV6kaNL4UNDPoJKOJMbMm5geNh1ZuA8gHZYiVM&#10;Bn7Jw3z2+jLF1Mqdd3Tbh1xFCPsUDRQh1KnWPivIoe9LTRy9izQOQ5RNrm2D9wh3lR4myVg7LDku&#10;FFjTsqDsZ391Bk7b7uBzVK6+znJdy/elu8lktDGm89YuPkAFasN/+NleWwOR+A6PN/EJ6N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oOI8TGAAAA3QAAAA8AAAAAAAAA&#10;AAAAAAAAoQIAAGRycy9kb3ducmV2LnhtbFBLBQYAAAAABAAEAPkAAACUAwAAAAA=&#10;" strokeweight=".2205mm"/>
                <v:line id="Line 469" o:spid="_x0000_s1488" style="position:absolute;flip:y;visibility:visible;mso-wrap-style:square" from="25717,13747" to="25717,146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5fO0sUAAADdAAAADwAAAGRycy9kb3ducmV2LnhtbESPT4vCMBTE78J+h/AWvMiaKuhqNcoi&#10;CKIn/7Dr8dG8bYrNS22i1m9vBMHjMDO/YabzxpbiSrUvHCvodRMQxJnTBecKDvvl1wiED8gaS8ek&#10;4E4e5rOP1hRT7W68pesu5CJC2KeowIRQpVL6zJBF33UVcfT+XW0xRFnnUtd4i3Bbyn6SDKXFguOC&#10;wYoWhrLT7mIVyN/F33jl1of9eVNtxiPjTp3vo1Ltz+ZnAiJQE97hV3ulFUTiAJ5v4hOQs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5fO0sUAAADdAAAADwAAAAAAAAAA&#10;AAAAAAChAgAAZHJzL2Rvd25yZXYueG1sUEsFBgAAAAAEAAQA+QAAAJMDAAAAAA==&#10;" strokeweight=".2205mm"/>
                <v:line id="Line 470" o:spid="_x0000_s1489" style="position:absolute;flip:y;visibility:visible;mso-wrap-style:square" from="28829,13747" to="28829,146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0VQpcQAAADdAAAADwAAAGRycy9kb3ducmV2LnhtbESPT4vCMBTE78J+h/AWvMia6kFr1yiL&#10;IIie/IPu8dG8bYrNS7eJWr+9EQSPw8z8hpnOW1uJKzW+dKxg0E9AEOdOl1woOOyXXykIH5A1Vo5J&#10;wZ08zGcfnSlm2t14S9ddKESEsM9QgQmhzqT0uSGLvu9q4uj9ucZiiLIppG7wFuG2ksMkGUmLJccF&#10;gzUtDOXn3cUqkMfFabJy68P+f1NvJqlx5974V6nuZ/vzDSJQG97hV3ulFTyJ8HwTn4CcP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RVClxAAAAN0AAAAPAAAAAAAAAAAA&#10;AAAAAKECAABkcnMvZG93bnJldi54bWxQSwUGAAAAAAQABAD5AAAAkgMAAAAA&#10;" strokeweight=".2205mm"/>
                <v:line id="Line 471" o:spid="_x0000_s1490" style="position:absolute;flip:y;visibility:visible;mso-wrap-style:square" from="31940,13747" to="31940,146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An1PsUAAADdAAAADwAAAGRycy9kb3ducmV2LnhtbESPQWvCQBSE70L/w/IKvUjd1IOa1FWK&#10;UJDmVA3a4yP7mg1m36bZ1cR/3xUEj8PMfMMs14NtxIU6XztW8DZJQBCXTtdcKSj2n68LED4ga2wc&#10;k4IreVivnkZLzLTr+Zsuu1CJCGGfoQITQptJ6UtDFv3EtcTR+3WdxRBlV0ndYR/htpHTJJlJizXH&#10;BYMtbQyVp93ZKpCHzTHduq9i/5e3ebow7jSe/yj18jx8vIMINIRH+N7eagWROIfbm/gE5O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An1PsUAAADdAAAADwAAAAAAAAAA&#10;AAAAAAChAgAAZHJzL2Rvd25yZXYueG1sUEsFBgAAAAAEAAQA+QAAAJMDAAAAAA==&#10;" strokeweight=".2205mm"/>
                <v:line id="Line 472" o:spid="_x0000_s1491" style="position:absolute;flip:x y;visibility:visible;mso-wrap-style:square" from="19050,13493" to="19510,137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5hmj8UAAADdAAAADwAAAGRycy9kb3ducmV2LnhtbESPTWvDMAyG74X+B6PBbq3TjXYji1PK&#10;YNAd+3FobyJWk2yxHGyvyfrrq8NgR/HqfaSnWI+uU1cKsfVsYDHPQBFX3rZcGzgePmavoGJCtth5&#10;JgO/FGFdTicF5tYPvKPrPtVKIBxzNNCk1Odax6ohh3Hue2LJLj44TDKGWtuAg8Bdp5+ybKUdtiwX&#10;GuzpvaHqe//jDOxenvly8ufTuA00nG9fy8VnWBrz+DBu3kAlGtP/8l97aw0IUd4VGzEBXd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5hmj8UAAADdAAAADwAAAAAAAAAA&#10;AAAAAAChAgAAZHJzL2Rvd25yZXYueG1sUEsFBgAAAAAEAAQA+QAAAJMDAAAAAA==&#10;" strokeweight=".2205mm"/>
                <v:line id="Line 473" o:spid="_x0000_s1492" style="position:absolute;flip:y;visibility:visible;mso-wrap-style:square" from="22621,14192" to="23399,146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trE18QAAADdAAAADwAAAGRycy9kb3ducmV2LnhtbESPT4vCMBTE78J+h/AWvMia6kFtNcoi&#10;LIie/IPr8dG8bYrNS22yWr+9EQSPw8z8hpktWluJKzW+dKxg0E9AEOdOl1woOOx/viYgfEDWWDkm&#10;BXfysJh/dGaYaXfjLV13oRARwj5DBSaEOpPS54Ys+r6riaP35xqLIcqmkLrBW4TbSg6TZCQtlhwX&#10;DNa0NJSfd/9WgTwuf9OVWx/2l029SSfGnXvjk1Ldz/Z7CiJQG97hV3ulFURiCs838QnI+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2sTXxAAAAN0AAAAPAAAAAAAAAAAA&#10;AAAAAKECAABkcnMvZG93bnJldi54bWxQSwUGAAAAAAQABAD5AAAAkgMAAAAA&#10;" strokeweight=".2205mm"/>
                <v:shape id="Freeform 474" o:spid="_x0000_s1493" style="position:absolute;left:32972;top:14970;width:460;height:571;visibility:visible;mso-wrap-style:square;v-text-anchor:top" coordsize="87,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GjvcMA&#10;AADdAAAADwAAAGRycy9kb3ducmV2LnhtbERPy2oCMRTdF/yHcAU3RRMHWmQ0ikgrbqT4AHF3mdx5&#10;6ORmmMRx/PtmUejycN6LVW9r0VHrK8caphMFgjhzpuJCw/n0PZ6B8AHZYO2YNLzIw2o5eFtgatyT&#10;D9QdQyFiCPsUNZQhNKmUPivJop+4hjhyuWsthgjbQpoWnzHc1jJR6lNarDg2lNjQpqTsfnxYDR+H&#10;W87vj/x6/9l/OXU5b/uk22o9GvbrOYhAffgX/7l3RkOipnF/fBOf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zGjvcMAAADdAAAADwAAAAAAAAAAAAAAAACYAgAAZHJzL2Rv&#10;d25yZXYueG1sUEsFBgAAAAAEAAQA9QAAAIgDAAAAAA==&#10;" path="m87,100r-4,1l79,102r-2,2l72,106r-5,1l62,109r-5,l51,109r-11,l30,106r-9,-4l14,96,8,89,4,79,,68,,54,,42,4,32,8,22r6,-7l21,9,30,4,40,1,51,r8,1l68,3r9,2l87,10r,16l85,26,77,20,68,16,59,14,51,13r-9,l36,15r-6,4l25,24r-5,5l18,36r-3,9l14,54r1,11l18,74r3,7l25,86r5,5l36,95r7,1l51,97,61,96r8,-2l78,90r7,-7l87,83r,17xe" fillcolor="black" stroked="f">
                  <v:path arrowok="t" o:connecttype="custom" o:connectlocs="46038,52431;43921,52956;41805,53480;40746,54528;38100,55577;35455,56101;32809,57150;30163,57150;26988,57150;21167,57150;15875,55577;11113,53480;7408,50334;4233,46664;2117,41421;0,35653;0,28313;0,22021;2117,16778;4233,11535;7408,7865;11113,4719;15875,2097;21167,524;26988,0;31221,524;35984,1573;40746,2622;46038,5243;46038,13632;44980,13632;40746,10486;35984,8389;31221,7340;26988,6816;22225,6816;19050,7865;15875,9962;13229,12583;10583,15205;9525,18875;7938,23594;7408,28313;7938,34080;9525,38799;11113,42469;13229,45091;15875,47712;19050,49810;22754,50334;26988,50858;32280,50334;36513,49285;41275,47188;44980,43518;46038,43518;46038,52431" o:connectangles="0,0,0,0,0,0,0,0,0,0,0,0,0,0,0,0,0,0,0,0,0,0,0,0,0,0,0,0,0,0,0,0,0,0,0,0,0,0,0,0,0,0,0,0,0,0,0,0,0,0,0,0,0,0,0,0,0"/>
                </v:shape>
                <v:shape id="Freeform 475" o:spid="_x0000_s1494" style="position:absolute;left:33528;top:14986;width:428;height:539;visibility:visible;mso-wrap-style:square;v-text-anchor:top" coordsize="80,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GrkMMA&#10;AADdAAAADwAAAGRycy9kb3ducmV2LnhtbESPzW7CMBCE70i8g7VIvYETDoBSDKr4KwcuBLiv4m1i&#10;NV6H2ED69jUSEsfRzHyjmS87W4s7td44VpCOEhDEhdOGSwXn03Y4A+EDssbaMSn4Iw/LRb83x0y7&#10;Bx/pnodSRAj7DBVUITSZlL6oyKIfuYY4ej+utRiibEupW3xEuK3lOEkm0qLhuFBhQ6uKit/8ZhUc&#10;jNltiku9tzrn01Wvv+Vhykp9DLqvTxCBuvAOv9p7rWCcpCk838QnIB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nGrkMMAAADdAAAADwAAAAAAAAAAAAAAAACYAgAAZHJzL2Rv&#10;d25yZXYueG1sUEsFBgAAAAAEAAQA9QAAAIgDAAAAAA==&#10;" path="m80,104r-13,l67,53r-53,l14,104,,104,,,14,r,40l67,40,67,,80,r,104xe" fillcolor="black" stroked="f">
                  <v:path arrowok="t" o:connecttype="custom" o:connectlocs="42863,53975;35898,53975;35898,27506;7501,27506;7501,53975;0,53975;0,0;7501,0;7501,20760;35898,20760;35898,0;42863,0;42863,53975" o:connectangles="0,0,0,0,0,0,0,0,0,0,0,0,0"/>
                </v:shape>
                <v:shape id="Freeform 476" o:spid="_x0000_s1495" style="position:absolute;left:34067;top:15303;width:207;height:333;visibility:visible;mso-wrap-style:square;v-text-anchor:top" coordsize="41,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POTsQA&#10;AADdAAAADwAAAGRycy9kb3ducmV2LnhtbESPQYvCMBSE7wv+h/AEb2tqhbJUo4goiOxlu9rzo3m2&#10;xealNLFWf/1mQfA4zMw3zHI9mEb01LnasoLZNAJBXFhdc6ng9Lv//ALhPLLGxjIpeJCD9Wr0scRU&#10;2zv/UJ/5UgQIuxQVVN63qZSuqMigm9qWOHgX2xn0QXal1B3eA9w0Mo6iRBqsOSxU2NK2ouKa3YwC&#10;+53skmd+ueX5MTv05/k1YzopNRkPmwUIT4N/h1/tg1YQR7MY/t+EJ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Azzk7EAAAA3QAAAA8AAAAAAAAAAAAAAAAAmAIAAGRycy9k&#10;b3ducmV2LnhtbFBLBQYAAAAABAAEAPUAAACJAwAAAAA=&#10;" path="m41,62l,62,,53,9,46r4,-4l16,39r8,-8l27,26r2,-3l30,18,29,13,26,10,24,8r-6,l14,8,10,9,6,10,1,13r,l1,4,4,3,9,2,14,r5,l26,2r6,3l37,10r,6l37,20r,4l36,26r-1,3l32,31r-1,3l29,36r-3,3l21,44r-5,3l13,51,8,55r33,l41,62xe" fillcolor="black" stroked="f">
                  <v:path arrowok="t" o:connecttype="custom" o:connectlocs="20638,33338;0,33338;0,28499;4530,24735;6544,22584;8054,20971;12081,16669;13591,13980;14598,12367;15101,9679;14598,6990;13088,5377;12081,4302;9061,4302;7047,4302;5034,4839;3020,5377;503,6990;503,6990;503,2151;2013,1613;4530,1075;7047,0;9564,0;13088,1075;16108,2689;18625,5377;18625,8603;18625,10754;18625,12905;18121,13980;17618,15594;16108,16669;15604,18282;14598,19358;13088,20971;10571,23659;8054,25272;6544,27423;4027,29574;20638,29574;20638,33338" o:connectangles="0,0,0,0,0,0,0,0,0,0,0,0,0,0,0,0,0,0,0,0,0,0,0,0,0,0,0,0,0,0,0,0,0,0,0,0,0,0,0,0,0,0"/>
                </v:shape>
                <v:shape id="Freeform 477" o:spid="_x0000_s1496" style="position:absolute;left:34337;top:14970;width:524;height:571;visibility:visible;mso-wrap-style:square;v-text-anchor:top" coordsize="98,1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xwy8IA&#10;AADdAAAADwAAAGRycy9kb3ducmV2LnhtbESPzarCMBSE9xd8h3AEd9dUhVutRhFRvFt/Fi4PzbEN&#10;Nie1iVrf3giCy2FmvmFmi9ZW4k6NN44VDPoJCOLcacOFguNh8zsG4QOyxsoxKXiSh8W88zPDTLsH&#10;7+i+D4WIEPYZKihDqDMpfV6SRd93NXH0zq6xGKJsCqkbfES4reQwSf6kRcNxocSaViXll/3NRspE&#10;X+pUL6/PsD5tW3NOj2aVKtXrtsspiEBt+IY/7X+tYJgMRvB+E5+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fHDLwgAAAN0AAAAPAAAAAAAAAAAAAAAAAJgCAABkcnMvZG93&#10;bnJldi54bWxQSwUGAAAAAAQABAD1AAAAhwMAAAAA&#10;" path="m85,15r5,7l94,32r4,10l98,54r,14l94,78,90,88r-5,7l78,101r-9,5l61,109r-12,1l38,109r-8,-3l21,101,14,95,8,88,4,78,1,68,,54,1,42,4,32,8,22r6,-7l21,9,30,4,38,1,49,,61,1r8,3l78,9r7,6xm84,54l82,36,74,24,69,19,57,13r-8,l42,13,29,19r-4,5l16,36,15,54r1,20l25,86r5,5l42,96r7,1l57,96,69,91r5,-5l82,74,84,54xe" fillcolor="black" stroked="f">
                  <v:path arrowok="t" o:connecttype="custom" o:connectlocs="45439,7793;48111,11430;50250,16625;52388,21821;52388,28055;52388,35329;50250,40525;48111,45720;45439,49357;41697,52474;36885,55072;32609,56630;26194,57150;20314,56630;16037,55072;11226,52474;7484,49357;4277,45720;2138,40525;535,35329;0,28055;535,21821;2138,16625;4277,11430;7484,7793;11226,4676;16037,2078;20314,520;26194,0;32609,520;36885,2078;41697,4676;45439,7793;44904,28055;43835,18704;39558,12469;36885,9871;30471,6754;26194,6754;22452,6754;15503,9871;13364,12469;8553,18704;8019,28055;8553,38446;13364,44681;16037,47279;22452,49876;26194,50396;30471,49876;36885,47279;39558,44681;43835,38446;44904,28055" o:connectangles="0,0,0,0,0,0,0,0,0,0,0,0,0,0,0,0,0,0,0,0,0,0,0,0,0,0,0,0,0,0,0,0,0,0,0,0,0,0,0,0,0,0,0,0,0,0,0,0,0,0,0,0,0,0"/>
                  <o:lock v:ext="edit" verticies="t"/>
                </v:shape>
                <v:shape id="Freeform 478" o:spid="_x0000_s1497" style="position:absolute;left:34972;top:14986;width:429;height:539;visibility:visible;mso-wrap-style:square;v-text-anchor:top" coordsize="80,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YICMQA&#10;AADdAAAADwAAAGRycy9kb3ducmV2LnhtbESPQWvCQBSE7wX/w/KE3urGIFZSVxGrbQ5ejPb+yL4m&#10;S7Nv0+yapP/eLRR6HGbmG2a9HW0jeuq8caxgPktAEJdOG64UXC/HpxUIH5A1No5JwQ952G4mD2vM&#10;tBv4TH0RKhEh7DNUUIfQZlL6siaLfuZa4uh9us5iiLKrpO5wiHDbyDRJltKi4bhQY0v7msqv4mYV&#10;nIx5O5QfTW51wZdv/fouT8+s1ON03L2ACDSG//BfO9cK0mS+gN838QnIz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oGCAjEAAAA3QAAAA8AAAAAAAAAAAAAAAAAmAIAAGRycy9k&#10;b3ducmV2LnhtbFBLBQYAAAAABAAEAPUAAACJAwAAAAA=&#10;" path="m80,104r-14,l66,53r-53,l13,104,,104,,,13,r,40l66,40,66,,80,r,104xe" fillcolor="black" stroked="f">
                  <v:path arrowok="t" o:connecttype="custom" o:connectlocs="42863,53975;35362,53975;35362,27506;6965,27506;6965,53975;0,53975;0,0;6965,0;6965,20760;35362,20760;35362,0;42863,0;42863,53975" o:connectangles="0,0,0,0,0,0,0,0,0,0,0,0,0"/>
                </v:shape>
                <v:shape id="Freeform 479" o:spid="_x0000_s1498" style="position:absolute;left:21590;top:14986;width:508;height:571;visibility:visible;mso-wrap-style:square;v-text-anchor:top" coordsize="97,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4pJsQA&#10;AADdAAAADwAAAGRycy9kb3ducmV2LnhtbESP0YrCMBRE3xf8h3AF39a0grLWRhFBKOKLbj/g0lzb&#10;2uamNNna9euNsLCPw8ycYdLdaFoxUO9qywrieQSCuLC65lJB/n38/ALhPLLG1jIp+CUHu+3kI8VE&#10;2wdfaLj6UgQIuwQVVN53iZSuqMigm9uOOHg32xv0Qfal1D0+Aty0chFFK2mw5rBQYUeHiorm+mMU&#10;7HVTu+Pp1g5ZbPJndr6vTfFUajYd9xsQnkb/H/5rZ1rBIoqX8H4TnoDcv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OKSbEAAAA3QAAAA8AAAAAAAAAAAAAAAAAmAIAAGRycy9k&#10;b3ducmV2LnhtbFBLBQYAAAAABAAEAPUAAACJAwAAAAA=&#10;" path="m84,15r6,7l93,32r4,11l97,55,96,68r-3,9l90,87r-6,8l77,102r-8,4l59,108r-10,1l38,108,28,106r-8,-5l13,95,7,87,4,77,1,68,,55,1,43,4,32,7,22r6,-7l20,9,28,4,38,1,49,,59,1,69,4r8,5l84,15xm82,55l81,36,74,23,69,18,57,13,49,12r-8,1l28,18r-5,5l16,36,15,55r1,19l23,86r5,5l41,97r8,l57,97,69,91r5,-5l81,74,82,55xe" fillcolor="black" stroked="f">
                  <v:path arrowok="t" o:connecttype="custom" o:connectlocs="43992,7865;47134,11535;48705,16778;50800,22545;50800,28837;50276,35653;48705,40372;47134,45615;43992,49810;40326,53480;36136,55577;30899,56626;25662,57150;19901,56626;14664,55577;10474,52956;6808,49810;3666,45615;2095,40372;524,35653;0,28837;524,22545;2095,16778;3666,11535;6808,7865;10474,4719;14664,2097;19901,524;25662,0;30899,524;36136,2097;40326,4719;43992,7865;42944,28837;42421,18875;38755,12059;36136,9438;29852,6816;25662,6292;21472,6816;14664,9438;12045,12059;8379,18875;7856,28837;8379,38799;12045,45091;14664,47712;21472,50858;25662,50858;29852,50858;36136,47712;38755,45091;42421,38799;42944,28837" o:connectangles="0,0,0,0,0,0,0,0,0,0,0,0,0,0,0,0,0,0,0,0,0,0,0,0,0,0,0,0,0,0,0,0,0,0,0,0,0,0,0,0,0,0,0,0,0,0,0,0,0,0,0,0,0,0"/>
                  <o:lock v:ext="edit" verticies="t"/>
                </v:shape>
                <v:shape id="Freeform 480" o:spid="_x0000_s1499" style="position:absolute;left:17843;top:12827;width:429;height:555;visibility:visible;mso-wrap-style:square;v-text-anchor:top" coordsize="80,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NmNscA&#10;AADdAAAADwAAAGRycy9kb3ducmV2LnhtbESP3WrCQBSE7wXfYTmCN6IbrYqk2UgRBCkUafyB3h2y&#10;p0na7NmQ3Zr07buC0MthZr5hkm1vanGj1lWWFcxnEQji3OqKCwXn0366AeE8ssbaMin4JQfbdDhI&#10;MNa243e6Zb4QAcIuRgWl900spctLMuhmtiEO3qdtDfog20LqFrsAN7VcRNFaGqw4LJTY0K6k/Dv7&#10;MQouT8dNj1neTF6/8Not3cfhbbdSajzqX55BeOr9f/jRPmgFi2i+hvub8ARk+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1jZjbHAAAA3QAAAA8AAAAAAAAAAAAAAAAAmAIAAGRy&#10;cy9kb3ducmV2LnhtbFBLBQYAAAAABAAEAPUAAACMAwAAAAA=&#10;" path="m80,105r-14,l66,53r-53,l13,105,,105,,,13,r,41l66,41,66,,80,r,105xe" fillcolor="black" stroked="f">
                  <v:path arrowok="t" o:connecttype="custom" o:connectlocs="42863,55563;35362,55563;35362,28046;6965,28046;6965,55563;0,55563;0,0;6965,0;6965,21696;35362,21696;35362,0;42863,0;42863,55563" o:connectangles="0,0,0,0,0,0,0,0,0,0,0,0,0"/>
                </v:shape>
                <v:shape id="Freeform 481" o:spid="_x0000_s1500" style="position:absolute;left:18383;top:12811;width:508;height:571;visibility:visible;mso-wrap-style:square;v-text-anchor:top" coordsize="97,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ASysQA&#10;AADdAAAADwAAAGRycy9kb3ducmV2LnhtbESPQYvCMBSE7wv+h/AEb2taD7rWRhFBKOJFtz/g0Tzb&#10;2ualNNna9dcbYWGPw8x8w6S70bRioN7VlhXE8wgEcWF1zaWC/Pv4+QXCeWSNrWVS8EsOdtvJR4qJ&#10;tg++0HD1pQgQdgkqqLzvEildUZFBN7cdcfButjfog+xLqXt8BLhp5SKKltJgzWGhwo4OFRXN9cco&#10;2OumdsfTrR2y2OTP7Hxfm+Kp1Gw67jcgPI3+P/zXzrSCRRSv4P0mPAG5f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QEsrEAAAA3QAAAA8AAAAAAAAAAAAAAAAAmAIAAGRycy9k&#10;b3ducmV2LnhtbFBLBQYAAAAABAAEAPUAAACJAwAAAAA=&#10;" path="m84,14r6,8l94,32r2,9l97,54,96,67,94,77,90,87r-6,7l78,101r-9,4l59,108r-11,1l38,108,28,105r-8,-4l13,94,7,87,4,77,,67,,54,,41,4,32,7,22r6,-8l20,8,28,3,38,1,48,,59,1,69,3r9,5l84,14xm82,54l81,35,74,23,69,18,57,12r-9,l41,12,28,18r-5,5l16,35,15,54r1,19l23,86r5,5l41,96r7,1l57,96,69,91r5,-5l81,73,82,54xe" fillcolor="black" stroked="f">
                  <v:path arrowok="t" o:connecttype="custom" o:connectlocs="43992,7340;47134,11535;49229,16778;50276,21497;50800,28313;50276,35129;49229,40372;47134,45615;43992,49285;40849,52956;36136,55053;30899,56626;25138,57150;19901,56626;14664,55053;10474,52956;6808,49285;3666,45615;2095,40372;0,35129;0,28313;0,21497;2095,16778;3666,11535;6808,7340;10474,4194;14664,1573;19901,524;25138,0;30899,524;36136,1573;40849,4194;43992,7340;42944,28313;42421,18351;38755,12059;36136,9438;29852,6292;25138,6292;21472,6292;14664,9438;12045,12059;8379,18351;7856,28313;8379,38275;12045,45091;14664,47712;21472,50334;25138,50858;29852,50334;36136,47712;38755,45091;42421,38275;42944,28313" o:connectangles="0,0,0,0,0,0,0,0,0,0,0,0,0,0,0,0,0,0,0,0,0,0,0,0,0,0,0,0,0,0,0,0,0,0,0,0,0,0,0,0,0,0,0,0,0,0,0,0,0,0,0,0,0,0"/>
                  <o:lock v:ext="edit" verticies="t"/>
                </v:shape>
                <v:line id="Line 482" o:spid="_x0000_s1501" style="position:absolute;visibility:visible;mso-wrap-style:square" from="20320,6461" to="21097,69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q/HMMAAADdAAAADwAAAGRycy9kb3ducmV2LnhtbERPTWvCQBC9F/wPywi9iG4iWErqKkUr&#10;Kp6aFqG3ITsmodmZkF01/nv3IHh8vO/5sneNulDna2ED6SQBRVyIrbk08PuzGb+D8gHZYiNMBm7k&#10;YbkYvMwxs3Llb7rkoVQxhH2GBqoQ2kxrX1Tk0E+kJY7cSTqHIcKu1LbDawx3jZ4myZt2WHNsqLCl&#10;VUXFf352Bo6HUbqe1ZuvPznvZHsa7QuZ7Y15HfafH6AC9eEpfrh31sA0SePc+CY+Ab24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6avxzDAAAA3QAAAA8AAAAAAAAAAAAA&#10;AAAAoQIAAGRycy9kb3ducmV2LnhtbFBLBQYAAAAABAAEAPkAAACRAwAAAAA=&#10;" strokeweight=".2205mm"/>
                <v:line id="Line 483" o:spid="_x0000_s1502" style="position:absolute;visibility:visible;mso-wrap-style:square" from="20304,6699" to="20907,7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Yah8cAAADdAAAADwAAAGRycy9kb3ducmV2LnhtbESPQWvCQBSE74X+h+UJvYhuIlg0dZXS&#10;Vqp4MorQ2yP7TILZ90J21fTfdwuFHoeZ+YZZrHrXqBt1vhY2kI4TUMSF2JpLA8fDejQD5QOyxUaY&#10;DHyTh9Xy8WGBmZU77+mWh1JFCPsMDVQhtJnWvqjIoR9LSxy9s3QOQ5RdqW2H9wh3jZ4kybN2WHNc&#10;qLClt4qKS351Bk67Yfo+rdcfX3LdyOd5uC1kujXmadC/voAK1If/8F97Yw1MknQOv2/iE9D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1hqHxwAAAN0AAAAPAAAAAAAA&#10;AAAAAAAAAKECAABkcnMvZG93bnJldi54bWxQSwUGAAAAAAQABAD5AAAAlQMAAAAA&#10;" strokeweight=".2205mm"/>
                <v:line id="Line 484" o:spid="_x0000_s1503" style="position:absolute;flip:y;visibility:visible;mso-wrap-style:square" from="20320,7810" to="21097,82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UxKsMAAADdAAAADwAAAGRycy9kb3ducmV2LnhtbERPy4rCMBTdC/MP4Q7MRsbULnxUowyC&#10;ILrSis7y0lybYnPTaTJa/94sBJeH854vO1uLG7W+cqxgOEhAEBdOV1wqOObr7wkIH5A11o5JwYM8&#10;LBcfvTlm2t15T7dDKEUMYZ+hAhNCk0npC0MW/cA1xJG7uNZiiLAtpW7xHsNtLdMkGUmLFccGgw2t&#10;DBXXw79VIE+r83Tjtsf8b9fsphPjrv3xr1Jfn93PDESgLrzFL/dGK0iTNO6Pb+ITkIs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hVMSrDAAAA3QAAAA8AAAAAAAAAAAAA&#10;AAAAoQIAAGRycy9kb3ducmV2LnhtbFBLBQYAAAAABAAEAPkAAACRAwAAAAA=&#10;" strokeweight=".2205mm"/>
                <v:line id="Line 485" o:spid="_x0000_s1504" style="position:absolute;flip:y;visibility:visible;mso-wrap-style:square" from="20304,7667" to="20907,80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xmUsccAAADdAAAADwAAAGRycy9kb3ducmV2LnhtbESPQWvCQBSE70L/w/IKvUjdmEPV1DWU&#10;gCDmVJW2x0f2NRvMvo3ZrYn/vlsQehxm5htmnY+2FVfqfeNYwXyWgCCunG64VnA6bp+XIHxA1tg6&#10;JgU38pBvHiZrzLQb+J2uh1CLCGGfoQITQpdJ6StDFv3MdcTR+3a9xRBlX0vd4xDhtpVpkrxIiw3H&#10;BYMdFYaq8+HHKpAfxedq5/an46XsytXSuPN08aXU0+P49goi0Bj+w/f2TitIk3QOf2/iE5C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3GZSxxwAAAN0AAAAPAAAAAAAA&#10;AAAAAAAAAKECAABkcnMvZG93bnJldi54bWxQSwUGAAAAAAQABAD5AAAAlQMAAAAA&#10;" strokeweight=".2205mm"/>
                <v:line id="Line 486" o:spid="_x0000_s1505" style="position:absolute;flip:y;visibility:visible;mso-wrap-style:square" from="19542,6461" to="20320,69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8sKxsYAAADdAAAADwAAAGRycy9kb3ducmV2LnhtbESPzYvCMBTE78L+D+Et7EU0tQc/qlEW&#10;QRA9+cGux0fzbIrNS7fJav3vjSB4HGbmN8xs0dpKXKnxpWMFg34Cgjh3uuRCwfGw6o1B+ICssXJM&#10;Cu7kYTH/6Mww0+7GO7ruQyEihH2GCkwIdSalzw1Z9H1XE0fv7BqLIcqmkLrBW4TbSqZJMpQWS44L&#10;BmtaGsov+3+rQP4sfydrtzke/rb1djI27tIdnZT6+my/pyACteEdfrXXWkGapCk838QnIOc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fLCsbGAAAA3QAAAA8AAAAAAAAA&#10;AAAAAAAAoQIAAGRycy9kb3ducmV2LnhtbFBLBQYAAAAABAAEAPkAAACUAwAAAAA=&#10;" strokeweight=".2205mm"/>
                <v:line id="Line 487" o:spid="_x0000_s1506" style="position:absolute;visibility:visible;mso-wrap-style:square" from="19542,7810" to="20320,82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lLn0MYAAADdAAAADwAAAGRycy9kb3ducmV2LnhtbESPQWvCQBSE74X+h+UJvYhuTFEkdZWi&#10;lSo9VUXo7ZF9JsHseyG7avz3bqHQ4zAz3zCzRedqdaXWV8IGRsMEFHEutuLCwGG/HkxB+YBssRYm&#10;A3fysJg/P80ws3Ljb7ruQqEihH2GBsoQmkxrn5fk0A+lIY7eSVqHIcq20LbFW4S7WqdJMtEOK44L&#10;JTa0LCk/7y7OwPGrP1qNq/XHj1w28nnqb3MZb4156XXvb6ACdeE//NfeWANpkr7C75v4BPT8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5S59DGAAAA3QAAAA8AAAAAAAAA&#10;AAAAAAAAoQIAAGRycy9kb3ducmV2LnhtbFBLBQYAAAAABAAEAPkAAACUAwAAAAA=&#10;" strokeweight=".2205mm"/>
                <v:line id="Line 488" o:spid="_x0000_s1507" style="position:absolute;flip:y;visibility:visible;mso-wrap-style:square" from="19542,6921" to="19542,7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243KcYAAADdAAAADwAAAGRycy9kb3ducmV2LnhtbESPQWvCQBSE7wX/w/IEL0U3htJqdBUR&#10;ClJPGlGPj+wzG8y+TbOrpv++KxR6HGbmG2a+7Gwt7tT6yrGC8SgBQVw4XXGp4JB/DicgfEDWWDsm&#10;BT/kYbnovcwx0+7BO7rvQykihH2GCkwITSalLwxZ9CPXEEfv4lqLIcq2lLrFR4TbWqZJ8i4tVhwX&#10;DDa0NlRc9zerQB7Xp+nGfR3y722znU6Mu75+nJUa9LvVDESgLvyH/9obrSBN0jd4volPQC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duNynGAAAA3QAAAA8AAAAAAAAA&#10;AAAAAAAAoQIAAGRycy9kb3ducmV2LnhtbFBLBQYAAAAABAAEAPkAAACUAwAAAAA=&#10;" strokeweight=".2205mm"/>
                <v:line id="Line 489" o:spid="_x0000_s1508" style="position:absolute;flip:y;visibility:visible;mso-wrap-style:square" from="19764,7016" to="19764,77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CKSssYAAADdAAAADwAAAGRycy9kb3ducmV2LnhtbESPQWvCQBSE7wX/w/IEL0U3BtpqdBUR&#10;ClJPGlGPj+wzG8y+TbOrpv++KxR6HGbmG2a+7Gwt7tT6yrGC8SgBQVw4XXGp4JB/DicgfEDWWDsm&#10;BT/kYbnovcwx0+7BO7rvQykihH2GCkwITSalLwxZ9CPXEEfv4lqLIcq2lLrFR4TbWqZJ8i4tVhwX&#10;DDa0NlRc9zerQB7Xp+nGfR3y722znU6Mu75+nJUa9LvVDESgLvyH/9obrSBN0jd4volPQC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gikrLGAAAA3QAAAA8AAAAAAAAA&#10;AAAAAAAAoQIAAGRycy9kb3ducmV2LnhtbFBLBQYAAAAABAAEAPkAAACUAwAAAAA=&#10;" strokeweight=".2205mm"/>
                <v:line id="Line 490" o:spid="_x0000_s1509" style="position:absolute;flip:y;visibility:visible;mso-wrap-style:square" from="22653,6921" to="22653,7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MxcUAAADdAAAADwAAAGRycy9kb3ducmV2LnhtbESPT4vCMBTE78J+h/AEL7Km9uCfapRF&#10;WBA9rYrr8dE8m2LzUpus1m9vFgSPw8z8hpkvW1uJGzW+dKxgOEhAEOdOl1woOOy/PycgfEDWWDkm&#10;BQ/ysFx8dOaYaXfnH7rtQiEihH2GCkwIdSalzw1Z9ANXE0fv7BqLIcqmkLrBe4TbSqZJMpIWS44L&#10;BmtaGcovuz+rQB5Xv9O12xz21229nU6Mu/THJ6V63fZrBiJQG97hV3utFaRJOoL/N/EJyMUT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AMxcUAAADdAAAADwAAAAAAAAAA&#10;AAAAAAChAgAAZHJzL2Rvd25yZXYueG1sUEsFBgAAAAAEAAQA+QAAAJMDAAAAAA==&#10;" strokeweight=".2205mm"/>
                <v:line id="Line 491" o:spid="_x0000_s1510" style="position:absolute;visibility:visible;mso-wrap-style:square" from="21875,6461" to="22653,69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Wnh08YAAADdAAAADwAAAGRycy9kb3ducmV2LnhtbESPQWvCQBSE74X+h+UJvYhuDFgldZWi&#10;lSo9VUXo7ZF9JsHseyG7avrvXaHQ4zAz3zCzRedqdaXWV8IGRsMEFHEutuLCwGG/HkxB+YBssRYm&#10;A7/kYTF/fpphZuXG33TdhUJFCPsMDZQhNJnWPi/JoR9KQxy9k7QOQ5RtoW2Ltwh3tU6T5FU7rDgu&#10;lNjQsqT8vLs4A8ev/mg1rtYfP3LZyOepv81lvDXmpde9v4EK1IX/8F97Yw2kSTqBx5v4BPT8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Fp4dPGAAAA3QAAAA8AAAAAAAAA&#10;AAAAAAAAoQIAAGRycy9kb3ducmV2LnhtbFBLBQYAAAAABAAEAPkAAACUAwAAAAA=&#10;" strokeweight=".2205mm"/>
                <v:line id="Line 492" o:spid="_x0000_s1511" style="position:absolute;flip:y;visibility:visible;mso-wrap-style:square" from="22177,7810" to="22653,80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iM9LMMAAADdAAAADwAAAGRycy9kb3ducmV2LnhtbERPy4rCMBTdC/MP4Q7MRsbULnxUowyC&#10;ILrSis7y0lybYnPTaTJa/94sBJeH854vO1uLG7W+cqxgOEhAEBdOV1wqOObr7wkIH5A11o5JwYM8&#10;LBcfvTlm2t15T7dDKEUMYZ+hAhNCk0npC0MW/cA1xJG7uNZiiLAtpW7xHsNtLdMkGUmLFccGgw2t&#10;DBXXw79VIE+r83Tjtsf8b9fsphPjrv3xr1Jfn93PDESgLrzFL/dGK0iTNM6Nb+ITkIs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YjPSzDAAAA3QAAAA8AAAAAAAAAAAAA&#10;AAAAoQIAAGRycy9kb3ducmV2LnhtbFBLBQYAAAAABAAEAPkAAACRAwAAAAA=&#10;" strokeweight=".2205mm"/>
                <v:line id="Line 493" o:spid="_x0000_s1512" style="position:absolute;flip:y;visibility:visible;mso-wrap-style:square" from="21097,6461" to="21875,69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W+Yt8UAAADdAAAADwAAAGRycy9kb3ducmV2LnhtbESPQWvCQBSE74X+h+UVeim6MQc1qauI&#10;IIieqqIeH9nXbDD7Nma3Gv+9WxA8DjPzDTOZdbYWV2p95VjBoJ+AIC6crrhUsN8te2MQPiBrrB2T&#10;gjt5mE3f3yaYa3fjH7puQykihH2OCkwITS6lLwxZ9H3XEEfv17UWQ5RtKXWLtwi3tUyTZCgtVhwX&#10;DDa0MFSct39WgTwsjtnKrfe7y6bZZGPjzl+jk1KfH938G0SgLrzCz/ZKK0iTNIP/N/EJyO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W+Yt8UAAADdAAAADwAAAAAAAAAA&#10;AAAAAAChAgAAZHJzL2Rvd25yZXYueG1sUEsFBgAAAAAEAAQA+QAAAJMDAAAAAA==&#10;" strokeweight=".2205mm"/>
                <v:line id="Line 494" o:spid="_x0000_s1513" style="position:absolute;visibility:visible;mso-wrap-style:square" from="21097,7810" to="21558,80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1nvesMAAADdAAAADwAAAGRycy9kb3ducmV2LnhtbERPTWvCQBC9F/wPywi9iG60WCS6Smkr&#10;VTw1iuBtyI5JMDsTsqum/949CD0+3vdi1bla3aj1lbCB8SgBRZyLrbgwcNivhzNQPiBbrIXJwB95&#10;WC17LwtMrdz5l25ZKFQMYZ+igTKEJtXa5yU59CNpiCN3ltZhiLAttG3xHsNdrSdJ8q4dVhwbSmzo&#10;s6T8kl2dgeNuMP6aVuvvk1w38nMebHOZbo157Xcfc1CBuvAvfro31sAkeYv745v4BPTy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tZ73rDAAAA3QAAAA8AAAAAAAAAAAAA&#10;AAAAoQIAAGRycy9kb3ducmV2LnhtbFBLBQYAAAAABAAEAPkAAACRAwAAAAA=&#10;" strokeweight=".2205mm"/>
                <v:line id="Line 495" o:spid="_x0000_s1514" style="position:absolute;flip:y;visibility:visible;mso-wrap-style:square" from="21097,6921" to="21097,7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sACbMcAAADdAAAADwAAAGRycy9kb3ducmV2LnhtbESPT2vCQBTE74V+h+UJXkrdGKHV1FWK&#10;UBBz8g9tj4/sMxvMvk2za5J++65Q8DjMzG+Y5Xqwteio9ZVjBdNJAoK4cLriUsHp+PE8B+EDssba&#10;MSn4JQ/r1ePDEjPtet5TdwiliBD2GSowITSZlL4wZNFPXEMcvbNrLYYo21LqFvsIt7VMk+RFWqw4&#10;LhhsaGOouByuVoH83Hwttm53Ov7kTb6YG3d5ev1Wajwa3t9ABBrCPfzf3moFaTKbwu1NfAJy9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ywAJsxwAAAN0AAAAPAAAAAAAA&#10;AAAAAAAAAKECAABkcnMvZG93bnJldi54bWxQSwUGAAAAAAQABAD5AAAAlQMAAAAA&#10;" strokeweight=".2205mm"/>
                <v:line id="Line 496" o:spid="_x0000_s1515" style="position:absolute;flip:y;visibility:visible;mso-wrap-style:square" from="20320,5572" to="20320,64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KcG8YAAADdAAAADwAAAGRycy9kb3ducmV2LnhtbESPQWvCQBSE7wX/w/IEL0U3ptBqdBUR&#10;ClJPGlGPj+wzG8y+TbOrpv++KxR6HGbmG2a+7Gwt7tT6yrGC8SgBQVw4XXGp4JB/DicgfEDWWDsm&#10;BT/kYbnovcwx0+7BO7rvQykihH2GCkwITSalLwxZ9CPXEEfv4lqLIcq2lLrFR4TbWqZJ8i4tVhwX&#10;DDa0NlRc9zerQB7Xp+nGfR3y722znU6Mu75+nJUa9LvVDESgLvyH/9obrSBN3lJ4volPQC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ISnBvGAAAA3QAAAA8AAAAAAAAA&#10;AAAAAAAAoQIAAGRycy9kb3ducmV2LnhtbFBLBQYAAAAABAAEAPkAAACUAwAAAAA=&#10;" strokeweight=".2205mm"/>
                <v:line id="Line 497" o:spid="_x0000_s1516" style="position:absolute;visibility:visible;mso-wrap-style:square" from="20320,8255" to="20320,9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4txDcYAAADdAAAADwAAAGRycy9kb3ducmV2LnhtbESPQWvCQBSE74L/YXmCF6kbFUtJXaVU&#10;RcVTbRG8PbLPJDT7XsiuGv+9Wyh4HGbmG2a2aF2lrtT4UtjAaJiAIs7Elpwb+Plev7yB8gHZYiVM&#10;Bu7kYTHvdmaYWrnxF10PIVcRwj5FA0UIdaq1zwpy6IdSE0fvLI3DEGWTa9vgLcJdpcdJ8qodlhwX&#10;Cqzps6Ds93BxBo77wWg5Lderk1y2sjkPdplMd8b0e+3HO6hAbXiG/9tba2CcTCbw9yY+AT1/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uLcQ3GAAAA3QAAAA8AAAAAAAAA&#10;AAAAAAAAoQIAAGRycy9kb3ducmV2LnhtbFBLBQYAAAAABAAEAPkAAACUAwAAAAA=&#10;" strokeweight=".2205mm"/>
                <v:line id="Line 498" o:spid="_x0000_s1517" style="position:absolute;flip:x;visibility:visible;mso-wrap-style:square" from="18764,7810" to="19542,82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reh9MYAAADdAAAADwAAAGRycy9kb3ducmV2LnhtbESPT2sCMRTE74LfITzBi9SsVqyuRilC&#10;QfTkH1qPj81zs7h52W6irt++KQgeh5n5DTNfNrYUN6p94VjBoJ+AIM6cLjhXcDx8vU1A+ICssXRM&#10;Ch7kYblot+aYanfnHd32IRcRwj5FBSaEKpXSZ4Ys+r6riKN3drXFEGWdS13jPcJtKYdJMpYWC44L&#10;BitaGcou+6tVIL9XP9O12xwPv9tqO50Yd+l9nJTqdprPGYhATXiFn+21VjBM3kfw/yY+Abn4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K3ofTGAAAA3QAAAA8AAAAAAAAA&#10;AAAAAAAAoQIAAGRycy9kb3ducmV2LnhtbFBLBQYAAAAABAAEAPkAAACUAwAAAAA=&#10;" strokeweight=".2205mm"/>
                <v:line id="Line 499" o:spid="_x0000_s1518" style="position:absolute;visibility:visible;mso-wrap-style:square" from="22653,7810" to="23431,82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5M4sYAAADdAAAADwAAAGRycy9kb3ducmV2LnhtbESPQWvCQBSE74L/YXmFXkQ3WiKSuopo&#10;pUpPVRF6e2SfSWj2vZBdNf333ULB4zAz3zDzZedqdaPWV8IGxqMEFHEutuLCwOm4Hc5A+YBssRYm&#10;Az/kYbno9+aYWbnzJ90OoVARwj5DA2UITaa1z0ty6EfSEEfvIq3DEGVbaNviPcJdrSdJMtUOK44L&#10;JTa0Lin/PlydgfPHYLxJq+3bl1x38n4Z7HNJ98Y8P3WrV1CBuvAI/7d31sAkeUnh7018Anr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suTOLGAAAA3QAAAA8AAAAAAAAA&#10;AAAAAAAAoQIAAGRycy9kb3ducmV2LnhtbFBLBQYAAAAABAAEAPkAAACUAwAAAAA=&#10;" strokeweight=".2205mm"/>
                <v:line id="Line 500" o:spid="_x0000_s1519" style="position:absolute;flip:y;visibility:visible;mso-wrap-style:square" from="23431,7810" to="24193,82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maGMYAAADdAAAADwAAAGRycy9kb3ducmV2LnhtbESPT4vCMBTE74LfITzBi6ypCq52jSKC&#10;IHryD7t7fDTPpti81CZq/fabBcHjMDO/YWaLxpbiTrUvHCsY9BMQxJnTBecKTsf1xwSED8gaS8ek&#10;4EkeFvN2a4apdg/e0/0QchEh7FNUYEKoUil9Zsii77uKOHpnV1sMUda51DU+ItyWcpgkY2mx4Lhg&#10;sKKVoexyuFkF8nv1M9247el43VW76cS4S+/zV6lup1l+gQjUhHf41d5oBcNkNIb/N/EJyP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0pmhjGAAAA3QAAAA8AAAAAAAAA&#10;AAAAAAAAoQIAAGRycy9kb3ducmV2LnhtbFBLBQYAAAAABAAEAPkAAACUAwAAAAA=&#10;" strokeweight=".2205mm"/>
                <v:line id="Line 501" o:spid="_x0000_s1520" style="position:absolute;visibility:visible;mso-wrap-style:square" from="24193,7810" to="24971,82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B3DscAAADdAAAADwAAAGRycy9kb3ducmV2LnhtbESPQWvCQBSE70L/w/IKXqRutNiW1FVK&#10;raj0VFsEb4/sMwnNvheyG43/3hUEj8PMfMNM552r1JEaXwobGA0TUMSZ2JJzA3+/y6c3UD4gW6yE&#10;ycCZPMxnD70pplZO/EPHbchVhLBP0UARQp1q7bOCHPqh1MTRO0jjMETZ5No2eIpwV+lxkrxohyXH&#10;hQJr+iwo+9+2zsDuezBaTMrl117atawOg00mk40x/cfu4x1UoC7cw7f22hoYJ8+vcH0Tn4Ce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ksHcOxwAAAN0AAAAPAAAAAAAA&#10;AAAAAAAAAKECAABkcnMvZG93bnJldi54bWxQSwUGAAAAAAQABAD5AAAAlQMAAAAA&#10;" strokeweight=".2205mm"/>
                <v:line id="Line 502" o:spid="_x0000_s1521" style="position:absolute;flip:y;visibility:visible;mso-wrap-style:square" from="24971,7810" to="25749,82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r8cIAAADdAAAADwAAAGRycy9kb3ducmV2LnhtbERPTYvCMBC9C/sfwgh7EU1VcLUaZREW&#10;RE9aWT0OzdgUm0ltotZ/vzkseHy878WqtZV4UONLxwqGgwQEce50yYWCY/bTn4LwAVlj5ZgUvMjD&#10;avnRWWCq3ZP39DiEQsQQ9ikqMCHUqZQ+N2TRD1xNHLmLayyGCJtC6gafMdxWcpQkE2mx5NhgsKa1&#10;ofx6uFsF8nd9mm3c9pjddvVuNjXu2vs6K/XZbb/nIAK14S3+d2+0glEyjnPjm/gE5PI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qr8cIAAADdAAAADwAAAAAAAAAAAAAA&#10;AAChAgAAZHJzL2Rvd25yZXYueG1sUEsFBgAAAAAEAAQA+QAAAJADAAAAAA==&#10;" strokeweight=".2205mm"/>
                <v:line id="Line 503" o:spid="_x0000_s1522" style="position:absolute;visibility:visible;mso-wrap-style:square" from="25749,7810" to="26527,82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NG58cAAADdAAAADwAAAGRycy9kb3ducmV2LnhtbESPQWvCQBSE70L/w/IKXqRutFja1FVK&#10;raj0VFsEb4/sMwnNvheyG43/3hUEj8PMfMNM552r1JEaXwobGA0TUMSZ2JJzA3+/y6dXUD4gW6yE&#10;ycCZPMxnD70pplZO/EPHbchVhLBP0UARQp1q7bOCHPqh1MTRO0jjMETZ5No2eIpwV+lxkrxohyXH&#10;hQJr+iwo+9+2zsDuezBaTMrl117atawOg00mk40x/cfu4x1UoC7cw7f22hoYJ89vcH0Tn4Ce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6Y0bnxwAAAN0AAAAPAAAAAAAA&#10;AAAAAAAAAKECAABkcnMvZG93bnJldi54bWxQSwUGAAAAAAQABAD5AAAAlQMAAAAA&#10;" strokeweight=".2205mm"/>
                <v:line id="Line 504" o:spid="_x0000_s1523" style="position:absolute;flip:y;visibility:visible;mso-wrap-style:square" from="26527,7810" to="27305,82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YrUisIAAADdAAAADwAAAGRycy9kb3ducmV2LnhtbERPTYvCMBC9C/sfwgh7EU0VcbUaZREW&#10;RE9aWT0OzdgUm0ltotZ/vzkseHy878WqtZV4UONLxwqGgwQEce50yYWCY/bTn4LwAVlj5ZgUvMjD&#10;avnRWWCq3ZP39DiEQsQQ9ikqMCHUqZQ+N2TRD1xNHLmLayyGCJtC6gafMdxWcpQkE2mx5NhgsKa1&#10;ofx6uFsF8nd9mm3c9pjddvVuNjXu2vs6K/XZbb/nIAK14S3+d2+0glEyjvvjm/gE5PI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YrUisIAAADdAAAADwAAAAAAAAAAAAAA&#10;AAChAgAAZHJzL2Rvd25yZXYueG1sUEsFBgAAAAAEAAQA+QAAAJADAAAAAA==&#10;" strokeweight=".2205mm"/>
                <v:line id="Line 505" o:spid="_x0000_s1524" style="position:absolute;visibility:visible;mso-wrap-style:square" from="27305,7810" to="28082,82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M5nMYAAADdAAAADwAAAGRycy9kb3ducmV2LnhtbESPQWvCQBSE70L/w/KEXqRuIioldZWi&#10;FZWeqqXQ2yP7TILZ90J21fjv3ULB4zAz3zCzRedqdaHWV8IG0mECijgXW3Fh4PuwfnkF5QOyxVqY&#10;DNzIw2L+1JthZuXKX3TZh0JFCPsMDZQhNJnWPi/JoR9KQxy9o7QOQ5RtoW2L1wh3tR4lyVQ7rDgu&#10;lNjQsqT8tD87Az+fg3Q1qdYfv3LeyuY42OUy2Rnz3O/e30AF6sIj/N/eWgOjZJzC35v4BPT8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wTOZzGAAAA3QAAAA8AAAAAAAAA&#10;AAAAAAAAoQIAAGRycy9kb3ducmV2LnhtbFBLBQYAAAAABAAEAPkAAACUAwAAAAA=&#10;" strokeweight=".2205mm"/>
                <v:line id="Line 506" o:spid="_x0000_s1525" style="position:absolute;flip:y;visibility:visible;mso-wrap-style:square" from="28082,7810" to="28860,82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hTvZsYAAADdAAAADwAAAGRycy9kb3ducmV2LnhtbESPQWvCQBSE7wX/w/IEL0U3htJqdBUR&#10;ClJPGlGPj+wzG8y+TbOrpv++KxR6HGbmG2a+7Gwt7tT6yrGC8SgBQVw4XXGp4JB/DicgfEDWWDsm&#10;BT/kYbnovcwx0+7BO7rvQykihH2GCkwITSalLwxZ9CPXEEfv4lqLIcq2lLrFR4TbWqZJ8i4tVhwX&#10;DDa0NlRc9zerQB7Xp+nGfR3y722znU6Mu75+nJUa9LvVDESgLvyH/9obrSBN3lJ4volPQC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oU72bGAAAA3QAAAA8AAAAAAAAA&#10;AAAAAAAAoQIAAGRycy9kb3ducmV2LnhtbFBLBQYAAAAABAAEAPkAAACUAwAAAAA=&#10;" strokeweight=".2205mm"/>
                <v:line id="Line 507" o:spid="_x0000_s1526" style="position:absolute;visibility:visible;mso-wrap-style:square" from="28860,7810" to="29638,82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40CcMcAAADdAAAADwAAAGRycy9kb3ducmV2LnhtbESPQWvCQBSE70L/w/IKXqRutFpK6iql&#10;VlR6qi2Ct0f2mYRm3wvZjcZ/7wpCj8PMfMPMFp2r1IkaXwobGA0TUMSZ2JJzA78/q6dXUD4gW6yE&#10;ycCFPCzmD70ZplbO/E2nXchVhLBP0UARQp1q7bOCHPqh1MTRO0rjMETZ5No2eI5wV+lxkrxohyXH&#10;hQJr+igo+9u1zsD+azBaTsvV50HajayPg20m060x/cfu/Q1UoC78h+/tjTUwTibPcHsTn4CeX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DjQJwxwAAAN0AAAAPAAAAAAAA&#10;AAAAAAAAAKECAABkcnMvZG93bnJldi54bWxQSwUGAAAAAAQABAD5AAAAlQMAAAAA&#10;" strokeweight=".2205mm"/>
                <v:line id="Line 508" o:spid="_x0000_s1527" style="position:absolute;flip:y;visibility:visible;mso-wrap-style:square" from="29638,7810" to="30400,82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HSicUAAADdAAAADwAAAGRycy9kb3ducmV2LnhtbESPQYvCMBSE74L/ITzBi6ypIq52jSKC&#10;IHpald09PppnU2xeahO1/nuzIHgcZuYbZrZobCluVPvCsYJBPwFBnDldcK7geFh/TED4gKyxdEwK&#10;HuRhMW+3Zphqd+dvuu1DLiKEfYoKTAhVKqXPDFn0fVcRR+/kaoshyjqXusZ7hNtSDpNkLC0WHBcM&#10;VrQylJ33V6tA/qx+pxu3PR4uu2o3nRh37n3+KdXtNMsvEIGa8A6/2hutYJiMRvD/Jj4BOX8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rHSicUAAADdAAAADwAAAAAAAAAA&#10;AAAAAAChAgAAZHJzL2Rvd25yZXYueG1sUEsFBgAAAAAEAAQA+QAAAJMDAAAAAA==&#10;" strokeweight=".2205mm"/>
                <v:line id="Line 509" o:spid="_x0000_s1528" style="position:absolute;visibility:visible;mso-wrap-style:square" from="30400,7810" to="31194,82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yg/n8YAAADdAAAADwAAAGRycy9kb3ducmV2LnhtbESPQWvCQBSE74L/YXmFXkQ3SiOSuopo&#10;pUpPVRF6e2SfSWj2vZBdNf333ULB4zAz3zDzZedqdaPWV8IGxqMEFHEutuLCwOm4Hc5A+YBssRYm&#10;Az/kYbno9+aYWbnzJ90OoVARwj5DA2UITaa1z0ty6EfSEEfvIq3DEGVbaNviPcJdrSdJMtUOK44L&#10;JTa0Lin/PlydgfPHYLxJq+3bl1x38n4Z7HNJ98Y8P3WrV1CBuvAI/7d31sAkeUnh7018Anr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MoP5/GAAAA3QAAAA8AAAAAAAAA&#10;AAAAAAAAoQIAAGRycy9kb3ducmV2LnhtbFBLBQYAAAAABAAEAPkAAACUAwAAAAA=&#10;" strokeweight=".2205mm"/>
                <v:line id="Line 510" o:spid="_x0000_s1529" style="position:absolute;flip:y;visibility:visible;mso-wrap-style:square" from="31194,7810" to="31972,82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pZcYAAADdAAAADwAAAGRycy9kb3ducmV2LnhtbESPT4vCMBTE74LfITzBi6ypIq52jSKC&#10;IHryD7t7fDTPpti81CZq/fabBcHjMDO/YWaLxpbiTrUvHCsY9BMQxJnTBecKTsf1xwSED8gaS8ek&#10;4EkeFvN2a4apdg/e0/0QchEh7FNUYEKoUil9Zsii77uKOHpnV1sMUda51DU+ItyWcpgkY2mx4Lhg&#10;sKKVoexyuFkF8nv1M9247el43VW76cS4S+/zV6lup1l+gQjUhHf41d5oBcNkNIb/N/EJyP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Uv6WXGAAAA3QAAAA8AAAAAAAAA&#10;AAAAAAAAoQIAAGRycy9kb3ducmV2LnhtbFBLBQYAAAAABAAEAPkAAACUAwAAAAA=&#10;" strokeweight=".2205mm"/>
                <v:line id="Line 511" o:spid="_x0000_s1530" style="position:absolute;visibility:visible;mso-wrap-style:square" from="31972,7810" to="32750,82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YEc8cAAADdAAAADwAAAGRycy9kb3ducmV2LnhtbESPQWvCQBSE70L/w/IKXqRulNqW1FVK&#10;raj0VFsEb4/sMwnNvheyG43/3hUEj8PMfMNM552r1JEaXwobGA0TUMSZ2JJzA3+/y6c3UD4gW6yE&#10;ycCZPMxnD70pplZO/EPHbchVhLBP0UARQp1q7bOCHPqh1MTRO0jjMETZ5No2eIpwV+lxkrxohyXH&#10;hQJr+iwo+9+2zsDuezBaTMrl117atawOg00mk40x/cfu4x1UoC7cw7f22hoYJ8+vcH0Tn4Ce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8tgRzxwAAAN0AAAAPAAAAAAAA&#10;AAAAAAAAAKECAABkcnMvZG93bnJldi54bWxQSwUGAAAAAAQABAD5AAAAlQMAAAAA&#10;" strokeweight=".2205mm"/>
                <v:line id="Line 512" o:spid="_x0000_s1531" style="position:absolute;flip:y;visibility:visible;mso-wrap-style:square" from="25749,6921" to="25749,7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YjMIAAADdAAAADwAAAGRycy9kb3ducmV2LnhtbERPTYvCMBC9C/sfwgh7EU0VcbUaZREW&#10;RE9aWT0OzdgUm0ltotZ/vzkseHy878WqtZV4UONLxwqGgwQEce50yYWCY/bTn4LwAVlj5ZgUvMjD&#10;avnRWWCq3ZP39DiEQsQQ9ikqMCHUqZQ+N2TRD1xNHLmLayyGCJtC6gafMdxWcpQkE2mx5NhgsKa1&#10;ofx6uFsF8nd9mm3c9pjddvVuNjXu2vs6K/XZbb/nIAK14S3+d2+0glEyjnPjm/gE5PI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zYjMIAAADdAAAADwAAAAAAAAAAAAAA&#10;AAChAgAAZHJzL2Rvd25yZXYueG1sUEsFBgAAAAAEAAQA+QAAAJADAAAAAA==&#10;" strokeweight=".2205mm"/>
                <v:line id="Line 513" o:spid="_x0000_s1532" style="position:absolute;flip:y;visibility:visible;mso-wrap-style:square" from="28860,6921" to="28860,7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B9F8YAAADdAAAADwAAAGRycy9kb3ducmV2LnhtbESPQWsCMRSE70L/Q3iFXkSzSqnuahQR&#10;BKmnqqjHx+a5Wdy8rJtU139vCgWPw8x8w0znra3EjRpfOlYw6CcgiHOnSy4U7Her3hiED8gaK8ek&#10;4EEe5rO3zhQz7e78Q7dtKESEsM9QgQmhzqT0uSGLvu9q4uidXWMxRNkUUjd4j3BbyWGSfEmLJccF&#10;gzUtDeWX7a9VIA/LY7p23/vddVNv0rFxl+7opNTHe7uYgAjUhlf4v73WCobJZwp/b+ITkLMn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SwfRfGAAAA3QAAAA8AAAAAAAAA&#10;AAAAAAAAoQIAAGRycy9kb3ducmV2LnhtbFBLBQYAAAAABAAEAPkAAACUAwAAAAA=&#10;" strokeweight=".2205mm"/>
                <v:line id="Line 514" o:spid="_x0000_s1533" style="position:absolute;flip:y;visibility:visible;mso-wrap-style:square" from="31972,6921" to="31972,7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FNCV8IAAADdAAAADwAAAGRycy9kb3ducmV2LnhtbERPTYvCMBC9C/sfwgh7EU0VdLUaZREW&#10;RE9aWT0OzdgUm0ltotZ/vzkseHy878WqtZV4UONLxwqGgwQEce50yYWCY/bTn4LwAVlj5ZgUvMjD&#10;avnRWWCq3ZP39DiEQsQQ9ikqMCHUqZQ+N2TRD1xNHLmLayyGCJtC6gafMdxWcpQkE2mx5NhgsKa1&#10;ofx6uFsF8nd9mm3c9pjddvVuNjXu2vs6K/XZbb/nIAK14S3+d2+0glEyjvvjm/gE5PI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FNCV8IAAADdAAAADwAAAAAAAAAAAAAA&#10;AAChAgAAZHJzL2Rvd25yZXYueG1sUEsFBgAAAAAEAAQA+QAAAJADAAAAAA==&#10;" strokeweight=".2205mm"/>
                <v:line id="Line 515" o:spid="_x0000_s1534" style="position:absolute;flip:x y;visibility:visible;mso-wrap-style:square" from="19081,6651" to="19542,69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RHgD8QAAADdAAAADwAAAGRycy9kb3ducmV2LnhtbESPQWvCQBSE7wX/w/KE3uomSqpEV5GC&#10;YI9aD3p7ZJ9JNPs27G5N2l/vCoLHYWa+YRar3jTiRs7XlhWkowQEcWF1zaWCw8/mYwbCB2SNjWVS&#10;8EceVsvB2wJzbTve0W0fShEh7HNUUIXQ5lL6oiKDfmRb4uidrTMYonSl1A67CDeNHCfJpzRYc1yo&#10;sKWviorr/tco2E0nfD7a07HfOupO/5cs/XaZUu/Dfj0HEagPr/CzvdUKxkmWwuNNfAJye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EeAPxAAAAN0AAAAPAAAAAAAAAAAA&#10;AAAAAKECAABkcnMvZG93bnJldi54bWxQSwUGAAAAAAQABAD5AAAAkgMAAAAA&#10;" strokeweight=".2205mm"/>
                <v:line id="Line 516" o:spid="_x0000_s1535" style="position:absolute;flip:y;visibility:visible;mso-wrap-style:square" from="22653,7366" to="23431,7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815u8YAAADdAAAADwAAAGRycy9kb3ducmV2LnhtbESPQWvCQBSE7wX/w/IEL0U3BtpqdBUR&#10;ClJPGlGPj+wzG8y+TbOrpv++KxR6HGbmG2a+7Gwt7tT6yrGC8SgBQVw4XXGp4JB/DicgfEDWWDsm&#10;BT/kYbnovcwx0+7BO7rvQykihH2GCkwITSalLwxZ9CPXEEfv4lqLIcq2lLrFR4TbWqZJ8i4tVhwX&#10;DDa0NlRc9zerQB7Xp+nGfR3y722znU6Mu75+nJUa9LvVDESgLvyH/9obrSBN3lJ4volPQC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NebvGAAAA3QAAAA8AAAAAAAAA&#10;AAAAAAAAoQIAAGRycy9kb3ducmV2LnhtbFBLBQYAAAAABAAEAPkAAACUAwAAAAA=&#10;" strokeweight=".2205mm"/>
                <v:shape id="Freeform 517" o:spid="_x0000_s1536" style="position:absolute;left:21621;top:8159;width:508;height:572;visibility:visible;mso-wrap-style:square;v-text-anchor:top" coordsize="97,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GtCcQA&#10;AADdAAAADwAAAGRycy9kb3ducmV2LnhtbESP3YrCMBSE74V9h3AWvNNURdFuo4ggFNkbfx7g0Bzb&#10;bpuT0sRaffqNIHg5zMw3TLLpTS06al1pWcFkHIEgzqwuOVdwOe9HSxDOI2usLZOCBznYrL8GCcba&#10;3vlI3cnnIkDYxaig8L6JpXRZQQbd2DbEwbva1qAPss2lbvEe4KaW0yhaSIMlh4UCG9oVlFWnm1Gw&#10;1VXp9odr3aUTc3mmv38rkz2VGn732x8Qnnr/Cb/bqVYwjeYzeL0JT0C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BrQnEAAAA3QAAAA8AAAAAAAAAAAAAAAAAmAIAAGRycy9k&#10;b3ducmV2LnhtbFBLBQYAAAAABAAEAPUAAACJAwAAAAA=&#10;" path="m84,14r6,7l94,31r2,11l97,55,96,67,94,78,90,88r-6,7l78,101r-9,4l59,109r-11,l38,109,28,105r-8,-4l14,95,7,87,4,78,,67,,55,,42,4,31,7,22r7,-8l20,8,28,4,38,,48,,59,,69,4r9,4l84,14xm83,55l81,36,74,22,69,18,57,13,48,11r-7,2l28,18r-5,4l16,36,15,55r1,18l23,87r5,4l41,96r7,l57,96,69,91r5,-4l81,73,83,55xe" fillcolor="black" stroked="f">
                  <v:path arrowok="t" o:connecttype="custom" o:connectlocs="43992,7340;47134,11011;49229,16254;50276,22021;50800,28837;50276,35129;49229,40896;47134,46139;43992,49810;40849,52956;36136,55053;30899,57150;25138,57150;19901,57150;14664,55053;10474,52956;7332,49810;3666,45615;2095,40896;0,35129;0,28837;0,22021;2095,16254;3666,11535;7332,7340;10474,4194;14664,2097;19901,0;25138,0;30899,0;36136,2097;40849,4194;43992,7340;43468,28837;42421,18875;38755,11535;36136,9438;29852,6816;25138,5767;21472,6816;14664,9438;12045,11535;8379,18875;7856,28837;8379,38275;12045,45615;14664,47712;21472,50334;25138,50334;29852,50334;36136,47712;38755,45615;42421,38275;43468,28837" o:connectangles="0,0,0,0,0,0,0,0,0,0,0,0,0,0,0,0,0,0,0,0,0,0,0,0,0,0,0,0,0,0,0,0,0,0,0,0,0,0,0,0,0,0,0,0,0,0,0,0,0,0,0,0,0,0"/>
                  <o:lock v:ext="edit" verticies="t"/>
                </v:shape>
                <v:shape id="Freeform 518" o:spid="_x0000_s1537" style="position:absolute;left:17827;top:5984;width:429;height:556;visibility:visible;mso-wrap-style:square;v-text-anchor:top" coordsize="81,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p3+MQA&#10;AADdAAAADwAAAGRycy9kb3ducmV2LnhtbESP3WrCQBSE7wu+w3IE7+quwfoTXSUIQu9aow9wyB6T&#10;YPZsyK4x+vTdQqGXw8x8w2z3g21ET52vHWuYTRUI4sKZmksNl/PxfQXCB2SDjWPS8CQP+93obYup&#10;cQ8+UZ+HUkQI+xQ1VCG0qZS+qMiin7qWOHpX11kMUXalNB0+Itw2MlFqIS3WHBcqbOlQUXHL71ZD&#10;v/z+Opzal3fnPBvUJQmLrFlrPRkP2QZEoCH8h//an0ZDoj7m8PsmPgG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Kd/jEAAAA3QAAAA8AAAAAAAAAAAAAAAAAmAIAAGRycy9k&#10;b3ducmV2LnhtbFBLBQYAAAAABAAEAPUAAACJAwAAAAA=&#10;" path="m81,105r-14,l67,54r-52,l15,105,,105,,,15,r,42l67,42,67,,81,r,105xe" fillcolor="black" stroked="f">
                  <v:path arrowok="t" o:connecttype="custom" o:connectlocs="42863,55563;35455,55563;35455,28575;7938,28575;7938,55563;0,55563;0,0;7938,0;7938,22225;35455,22225;35455,0;42863,0;42863,55563" o:connectangles="0,0,0,0,0,0,0,0,0,0,0,0,0"/>
                </v:shape>
                <v:shape id="Freeform 519" o:spid="_x0000_s1538" style="position:absolute;left:18383;top:5984;width:508;height:572;visibility:visible;mso-wrap-style:square;v-text-anchor:top" coordsize="97,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6bDsUA&#10;AADdAAAADwAAAGRycy9kb3ducmV2LnhtbESPQWvCQBSE7wX/w/IEb3W3BkVS1yDSotdaQby9Zl83&#10;Idm3aXYb47/vFgo9DjPzDbMpRteKgfpQe9bwNFcgiEtvarYazu+vj2sQISIbbD2ThjsFKLaThw3m&#10;xt/4jYZTtCJBOOSooYqxy6UMZUUOw9x3xMn79L3DmGRvpenxluCulQulVtJhzWmhwo72FZXN6dtp&#10;ONivD3uR2X5FL9d2yLJmdzFK69l03D2DiDTG//Bf+2g0LNRyCb9v0hOQ2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DpsOxQAAAN0AAAAPAAAAAAAAAAAAAAAAAJgCAABkcnMv&#10;ZG93bnJldi54bWxQSwUGAAAAAAQABAD1AAAAigMAAAAA&#10;" path="m83,14r7,7l93,31r3,11l97,54,96,67,93,78r-3,8l83,94r-6,7l69,105r-10,2l48,108,38,107,28,105r-9,-4l13,94,7,86,3,76,1,67,,54,1,42,3,31,7,21r6,-7l19,7,28,2,38,,48,,59,,69,4r8,3l83,14xm82,54l81,34,74,22,69,17,56,12,49,11r-9,1l28,17r-5,5l16,34,14,54r2,19l23,85r5,5l40,96r9,l56,96,69,90r5,-5l81,73,82,54xe" fillcolor="black" stroked="f">
                  <v:path arrowok="t" o:connecttype="custom" o:connectlocs="43468,7408;47134,11113;48705,16404;50276,22225;50800,28575;50276,35454;48705,41275;47134,45508;43468,49742;40326,53446;36136,55562;30899,56621;25138,57150;19901,56621;14664,55562;9951,53446;6808,49742;3666,45508;1571,40217;524,35454;0,28575;524,22225;1571,16404;3666,11113;6808,7408;9951,3704;14664,1058;19901,0;25138,0;30899,0;36136,2117;40326,3704;43468,7408;42944,28575;42421,17992;38755,11642;36136,8996;29328,6350;25662,5821;20948,6350;14664,8996;12045,11642;8379,17992;7332,28575;8379,38629;12045,44979;14664,47625;20948,50800;25662,50800;29328,50800;36136,47625;38755,44979;42421,38629;42944,28575" o:connectangles="0,0,0,0,0,0,0,0,0,0,0,0,0,0,0,0,0,0,0,0,0,0,0,0,0,0,0,0,0,0,0,0,0,0,0,0,0,0,0,0,0,0,0,0,0,0,0,0,0,0,0,0,0,0"/>
                  <o:lock v:ext="edit" verticies="t"/>
                </v:shape>
                <v:line id="Line 520" o:spid="_x0000_s1539" style="position:absolute;visibility:visible;mso-wrap-style:square" from="20304,20478" to="21082,209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M3NcYAAADdAAAADwAAAGRycy9kb3ducmV2LnhtbESPX2vCQBDE34V+h2MLvki9KEQk9RTx&#10;D1X6pC2Fvi25NQnmdkPu1PTbe0LBx2FmfsPMFp2r1ZVaXwkbGA0TUMS52IoLA99f27cpKB+QLdbC&#10;ZOCPPCzmL70ZZlZufKDrMRQqQthnaKAMocm09nlJDv1QGuLonaR1GKJsC21bvEW4q/U4SSbaYcVx&#10;ocSGViXl5+PFGfj5HIzWabXd/MplJx+nwT6XdG9M/7VbvoMK1IVn+L+9swbGSTqBx5v4BPT8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YjNzXGAAAA3QAAAA8AAAAAAAAA&#10;AAAAAAAAoQIAAGRycy9kb3ducmV2LnhtbFBLBQYAAAAABAAEAPkAAACUAwAAAAA=&#10;" strokeweight=".2205mm"/>
                <v:line id="Line 521" o:spid="_x0000_s1540" style="position:absolute;visibility:visible;mso-wrap-style:square" from="20272,20716" to="20891,210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rsYAAADdAAAADwAAAGRycy9kb3ducmV2LnhtbESPQWvCQBSE7wX/w/IKvUjdKERL6iqi&#10;FZWeqqXQ2yP7TEKz74XsqvHfu4LQ4zAz3zDTeedqdabWV8IGhoMEFHEutuLCwPdh/foGygdki7Uw&#10;GbiSh/ms9zTFzMqFv+i8D4WKEPYZGihDaDKtfV6SQz+Qhjh6R2kdhijbQtsWLxHuaj1KkrF2WHFc&#10;KLGhZUn53/7kDPx89oertFp//MppK5tjf5dLujPm5blbvIMK1IX/8KO9tQZGSTqB+5v4BPTs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lvkq7GAAAA3QAAAA8AAAAAAAAA&#10;AAAAAAAAoQIAAGRycy9kb3ducmV2LnhtbFBLBQYAAAAABAAEAPkAAACUAwAAAAA=&#10;" strokeweight=".2205mm"/>
                <v:line id="Line 522" o:spid="_x0000_s1541" style="position:absolute;flip:y;visibility:visible;mso-wrap-style:square" from="20304,21828" to="21082,222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VOUcIAAADdAAAADwAAAGRycy9kb3ducmV2LnhtbERPTYvCMBC9C/sfwgh7EU0VdLUaZREW&#10;RE9aWT0OzdgUm0ltotZ/vzkseHy878WqtZV4UONLxwqGgwQEce50yYWCY/bTn4LwAVlj5ZgUvMjD&#10;avnRWWCq3ZP39DiEQsQQ9ikqMCHUqZQ+N2TRD1xNHLmLayyGCJtC6gafMdxWcpQkE2mx5NhgsKa1&#10;ofx6uFsF8nd9mm3c9pjddvVuNjXu2vs6K/XZbb/nIAK14S3+d2+0glEyjnPjm/gE5PI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iVOUcIAAADdAAAADwAAAAAAAAAAAAAA&#10;AAChAgAAZHJzL2Rvd25yZXYueG1sUEsFBgAAAAAEAAQA+QAAAJADAAAAAA==&#10;" strokeweight=".2205mm"/>
                <v:line id="Line 523" o:spid="_x0000_s1542" style="position:absolute;flip:y;visibility:visible;mso-wrap-style:square" from="20272,21685" to="20891,220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WnrysYAAADdAAAADwAAAGRycy9kb3ducmV2LnhtbESPQWsCMRSE70L/Q3iFXkSzCq3uahQR&#10;BKmnqqjHx+a5Wdy8rJtU139vCgWPw8x8w0znra3EjRpfOlYw6CcgiHOnSy4U7Her3hiED8gaK8ek&#10;4EEe5rO3zhQz7e78Q7dtKESEsM9QgQmhzqT0uSGLvu9q4uidXWMxRNkUUjd4j3BbyWGSfEmLJccF&#10;gzUtDeWX7a9VIA/LY7p23/vddVNv0rFxl+7opNTHe7uYgAjUhlf4v73WCobJZwp/b+ITkLMn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Fp68rGAAAA3QAAAA8AAAAAAAAA&#10;AAAAAAAAoQIAAGRycy9kb3ducmV2LnhtbFBLBQYAAAAABAAEAPkAAACUAwAAAAA=&#10;" strokeweight=".2205mm"/>
                <v:line id="Line 524" o:spid="_x0000_s1543" style="position:absolute;flip:y;visibility:visible;mso-wrap-style:square" from="19526,20478" to="20304,209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j+I6sMAAADdAAAADwAAAGRycy9kb3ducmV2LnhtbERPy4rCMBTdD8w/hCu4GTQdFz46RhkE&#10;QXTlA53lpbk2pc1Np4m1/r1ZCC4P5z1fdrYSLTW+cKzge5iAIM6cLjhXcDquB1MQPiBrrByTggd5&#10;WC4+P+aYanfnPbWHkIsYwj5FBSaEOpXSZ4Ys+qGriSN3dY3FEGGTS93gPYbbSo6SZCwtFhwbDNa0&#10;MpSVh5tVIM+ry2zjtqfj/67ezabGlV+TP6X6ve73B0SgLrzFL/dGKxgl47g/volPQC6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4/iOrDAAAA3QAAAA8AAAAAAAAAAAAA&#10;AAAAoQIAAGRycy9kb3ducmV2LnhtbFBLBQYAAAAABAAEAPkAAACRAwAAAAA=&#10;" strokeweight=".2205mm"/>
                <v:line id="Line 525" o:spid="_x0000_s1544" style="position:absolute;visibility:visible;mso-wrap-style:square" from="19526,21828" to="20304,222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6Zl/MYAAADdAAAADwAAAGRycy9kb3ducmV2LnhtbESPQWvCQBSE74X+h+UVehHdRFAkuopo&#10;pUpP2iJ4e2SfSTD7Xsiumv57Vyj0OMzMN8xs0bla3aj1lbCBdJCAIs7FVlwY+Pne9CegfEC2WAuT&#10;gV/ysJi/vswws3LnPd0OoVARwj5DA2UITaa1z0ty6AfSEEfvLK3DEGVbaNviPcJdrYdJMtYOK44L&#10;JTa0Kim/HK7OwPGrl65H1ebjJNetfJ57u1xGO2Pe37rlFFSgLvyH/9pba2CYjFN4volPQM8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emZfzGAAAA3QAAAA8AAAAAAAAA&#10;AAAAAAAAoQIAAGRycy9kb3ducmV2LnhtbFBLBQYAAAAABAAEAPkAAACUAwAAAAA=&#10;" strokeweight=".2205mm"/>
                <v:line id="Line 526" o:spid="_x0000_s1545" style="position:absolute;flip:y;visibility:visible;mso-wrap-style:square" from="19526,20939" to="19526,218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aGzBsUAAADdAAAADwAAAGRycy9kb3ducmV2LnhtbESPT4vCMBTE78J+h/AEL7Km9uCfapRF&#10;WBA9rYrr8dE8m2LzUpus1m9vFgSPw8z8hpkvW1uJGzW+dKxgOEhAEOdOl1woOOy/PycgfEDWWDkm&#10;BQ/ysFx8dOaYaXfnH7rtQiEihH2GCkwIdSalzw1Z9ANXE0fv7BqLIcqmkLrBe4TbSqZJMpIWS44L&#10;BmtaGcovuz+rQB5Xv9O12xz21229nU6Mu/THJ6V63fZrBiJQG97hV3utFaTJKIX/N/EJyMUT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aGzBsUAAADdAAAADwAAAAAAAAAA&#10;AAAAAAChAgAAZHJzL2Rvd25yZXYueG1sUEsFBgAAAAAEAAQA+QAAAJMDAAAAAA==&#10;" strokeweight=".2205mm"/>
                <v:line id="Line 527" o:spid="_x0000_s1546" style="position:absolute;flip:y;visibility:visible;mso-wrap-style:square" from="19732,21034" to="19732,217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0WncYAAADdAAAADwAAAGRycy9kb3ducmV2LnhtbESPT4vCMBTE74LfITzBi6ypCq52jSKC&#10;IHryD7t7fDTPpti81CZq/fabBcHjMDO/YWaLxpbiTrUvHCsY9BMQxJnTBecKTsf1xwSED8gaS8ek&#10;4EkeFvN2a4apdg/e0/0QchEh7FNUYEKoUil9Zsii77uKOHpnV1sMUda51DU+ItyWcpgkY2mx4Lhg&#10;sKKVoexyuFkF8nv1M9247el43VW76cS4S+/zV6lup1l+gQjUhHf41d5oBcNkPIL/N/EJyP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7tFp3GAAAA3QAAAA8AAAAAAAAA&#10;AAAAAAAAoQIAAGRycy9kb3ducmV2LnhtbFBLBQYAAAAABAAEAPkAAACUAwAAAAA=&#10;" strokeweight=".2205mm"/>
                <v:line id="Line 528" o:spid="_x0000_s1547" style="position:absolute;flip:y;visibility:visible;mso-wrap-style:square" from="22637,20939" to="22637,218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QSO6cYAAADdAAAADwAAAGRycy9kb3ducmV2LnhtbESPT4vCMBTE74LfITzBi6ypIq52jSKC&#10;IHryD7t7fDTPpti81CZq/fabBcHjMDO/YWaLxpbiTrUvHCsY9BMQxJnTBecKTsf1xwSED8gaS8ek&#10;4EkeFvN2a4apdg/e0/0QchEh7FNUYEKoUil9Zsii77uKOHpnV1sMUda51DU+ItyWcpgkY2mx4Lhg&#10;sKKVoexyuFkF8nv1M9247el43VW76cS4S+/zV6lup1l+gQjUhHf41d5oBcNkPIL/N/EJyP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EEjunGAAAA3QAAAA8AAAAAAAAA&#10;AAAAAAAAoQIAAGRycy9kb3ducmV2LnhtbFBLBQYAAAAABAAEAPkAAACUAwAAAAA=&#10;" strokeweight=".2205mm"/>
                <v:line id="Line 529" o:spid="_x0000_s1548" style="position:absolute;visibility:visible;mso-wrap-style:square" from="21859,20478" to="22637,209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1j/8YAAADdAAAADwAAAGRycy9kb3ducmV2LnhtbESPX2vCQBDE34V+h2MLvki9KEQk9RTx&#10;D1X6pC2Fvi25NQnmdkPu1PTbe0LBx2FmfsPMFp2r1ZVaXwkbGA0TUMS52IoLA99f27cpKB+QLdbC&#10;ZOCPPCzmL70ZZlZufKDrMRQqQthnaKAMocm09nlJDv1QGuLonaR1GKJsC21bvEW4q/U4SSbaYcVx&#10;ocSGViXl5+PFGfj5HIzWabXd/MplJx+nwT6XdG9M/7VbvoMK1IVn+L+9swbGySSFx5v4BPT8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idY//GAAAA3QAAAA8AAAAAAAAA&#10;AAAAAAAAoQIAAGRycy9kb3ducmV2LnhtbFBLBQYAAAAABAAEAPkAAACUAwAAAAA=&#10;" strokeweight=".2205mm"/>
                <v:line id="Line 530" o:spid="_x0000_s1549" style="position:absolute;flip:y;visibility:visible;mso-wrap-style:square" from="22161,21828" to="22637,220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q1BccAAADdAAAADwAAAGRycy9kb3ducmV2LnhtbESPzWrDMBCE74G+g9hCL6GRk4OTuFFM&#10;MRRCfcoPbY+LtbVMrJVjqbH79lUg0OMwM98wm3y0rbhS7xvHCuazBARx5XTDtYLT8e15BcIHZI2t&#10;Y1LwSx7y7cNkg5l2A+/pegi1iBD2GSowIXSZlL4yZNHPXEccvW/XWwxR9rXUPQ4Rblu5SJJUWmw4&#10;LhjsqDBUnQ8/VoH8KD7XO/d+Ol7KrlyvjDtPl19KPT2Ory8gAo3hP3xv77SCRZKmcHsTn4Dc/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umrUFxwAAAN0AAAAPAAAAAAAA&#10;AAAAAAAAAKECAABkcnMvZG93bnJldi54bWxQSwUGAAAAAAQABAD5AAAAlQMAAAAA&#10;" strokeweight=".2205mm"/>
                <v:line id="Line 531" o:spid="_x0000_s1550" style="position:absolute;flip:y;visibility:visible;mso-wrap-style:square" from="21082,20478" to="21859,209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YQnscAAADdAAAADwAAAGRycy9kb3ducmV2LnhtbESPT2vCQBTE70K/w/IKvYhuzME/qZtQ&#10;BEH0VJXW4yP7mg1m36bZrYnfvlsoeBxm5jfMuhhsI27U+dqxgtk0AUFcOl1zpeB82k6WIHxA1tg4&#10;JgV38lDkT6M1Ztr1/E63Y6hEhLDPUIEJoc2k9KUhi37qWuLofbnOYoiyq6TusI9w28g0SebSYs1x&#10;wWBLG0Pl9fhjFciPzedq5/bn0/ehPayWxl3Hi4tSL8/D2yuIQEN4hP/bO60gTeYL+HsTn4DM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B1hCexwAAAN0AAAAPAAAAAAAA&#10;AAAAAAAAAKECAABkcnMvZG93bnJldi54bWxQSwUGAAAAAAQABAD5AAAAlQMAAAAA&#10;" strokeweight=".2205mm"/>
                <v:line id="Line 532" o:spid="_x0000_s1551" style="position:absolute;visibility:visible;mso-wrap-style:square" from="21082,21828" to="21542,220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zMYcMAAADdAAAADwAAAGRycy9kb3ducmV2LnhtbERPS4vCMBC+C/6HMAteZE0VFOkaZfGB&#10;iid1EbwNzdiWbWZKE7X77zcHwePH954tWlepBzW+FDYwHCSgiDOxJecGfs6bzykoH5AtVsJk4I88&#10;LObdzgxTK08+0uMUchVD2KdooAihTrX2WUEO/UBq4sjdpHEYImxybRt8xnBX6VGSTLTDkmNDgTUt&#10;C8p+T3dn4HLoD1fjcrO+yn0n21t/n8l4b0zvo/3+AhWoDW/xy72zBkbJJM6Nb+IT0P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aczGHDAAAA3QAAAA8AAAAAAAAAAAAA&#10;AAAAoQIAAGRycy9kb3ducmV2LnhtbFBLBQYAAAAABAAEAPkAAACRAwAAAAA=&#10;" strokeweight=".2205mm"/>
                <v:line id="Line 533" o:spid="_x0000_s1552" style="position:absolute;flip:y;visibility:visible;mso-wrap-style:square" from="21082,20939" to="21082,218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Uhd8UAAADdAAAADwAAAGRycy9kb3ducmV2LnhtbESPQYvCMBSE74L/ITzBi2iqB7XVKCIs&#10;iJ5WZfX4aJ5NsXmpTVa7/36zIOxxmJlvmOW6tZV4UuNLxwrGowQEce50yYWC8+ljOAfhA7LGyjEp&#10;+CEP61W3s8RMuxd/0vMYChEh7DNUYEKoMyl9bsiiH7maOHo311gMUTaF1A2+ItxWcpIkU2mx5Lhg&#10;sKatofx+/LYK5Nf2ku7c/nx6HOpDOjfuPphdler32s0CRKA2/Iff7Z1WMEmmKfy9iU9Ar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wUhd8UAAADdAAAADwAAAAAAAAAA&#10;AAAAAAChAgAAZHJzL2Rvd25yZXYueG1sUEsFBgAAAAAEAAQA+QAAAJMDAAAAAA==&#10;" strokeweight=".2205mm"/>
                <v:line id="Line 534" o:spid="_x0000_s1553" style="position:absolute;flip:y;visibility:visible;mso-wrap-style:square" from="20304,19589" to="20304,20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eN8MAAADdAAAADwAAAGRycy9kb3ducmV2LnhtbERPy4rCMBTdD8w/hCu4GTTVhY+OUQZB&#10;EF2Nis7y0lyb0uamNrHWv58sBJeH816sOluJlhpfOFYwGiYgiDOnC84VnI6bwQyED8gaK8ek4Eke&#10;VsvPjwWm2j34l9pDyEUMYZ+iAhNCnUrpM0MW/dDVxJG7usZiiLDJpW7wEcNtJcdJMpEWC44NBmta&#10;G8rKw90qkOf1Zb51u9Pxtq/385lx5df0T6l+r/v5BhGoC2/xy73VCsbJNO6Pb+ITkM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vmHjfDAAAA3QAAAA8AAAAAAAAAAAAA&#10;AAAAoQIAAGRycy9kb3ducmV2LnhtbFBLBQYAAAAABAAEAPkAAACRAwAAAAA=&#10;" strokeweight=".2205mm"/>
                <v:line id="Line 535" o:spid="_x0000_s1554" style="position:absolute;visibility:visible;mso-wrap-style:square" from="20304,22272" to="20304,231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zIccAAADdAAAADwAAAGRycy9kb3ducmV2LnhtbESPQWvCQBSE74X+h+UJvYhuIlgldZXS&#10;Vqp4MorQ2yP7TILZ90J21fTfdwuFHoeZ+YZZrHrXqBt1vhY2kI4TUMSF2JpLA8fDejQH5QOyxUaY&#10;DHyTh9Xy8WGBmZU77+mWh1JFCPsMDVQhtJnWvqjIoR9LSxy9s3QOQ5RdqW2H9wh3jZ4kybN2WHNc&#10;qLClt4qKS351Bk67Yfo+rdcfX3LdyOd5uC1kujXmadC/voAK1If/8F97Yw1MklkKv2/iE9D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Sf/MhxwAAAN0AAAAPAAAAAAAA&#10;AAAAAAAAAKECAABkcnMvZG93bnJldi54bWxQSwUGAAAAAAQABAD5AAAAlQMAAAAA&#10;" strokeweight=".2205mm"/>
                <v:line id="Line 536" o:spid="_x0000_s1555" style="position:absolute;flip:x;visibility:visible;mso-wrap-style:square" from="18748,21828" to="19526,222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gl28YAAADdAAAADwAAAGRycy9kb3ducmV2LnhtbESPzYvCMBTE78L+D+EJXmRN7cGPapRF&#10;WBA9+YHr8dE8m2LzUpus1v/eLCx4HGbmN8x82dpK3KnxpWMFw0ECgjh3uuRCwfHw/TkB4QOyxsox&#10;KXiSh+XiozPHTLsH7+i+D4WIEPYZKjAh1JmUPjdk0Q9cTRy9i2sshiibQuoGHxFuK5kmyUhaLDku&#10;GKxpZSi/7n+tAnla/UzXbnM83Lb1djox7tofn5XqdduvGYhAbXiH/9trrSBNxin8vYlPQC5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R4JdvGAAAA3QAAAA8AAAAAAAAA&#10;AAAAAAAAoQIAAGRycy9kb3ducmV2LnhtbFBLBQYAAAAABAAEAPkAAACUAwAAAAA=&#10;" strokeweight=".2205mm"/>
                <v:line id="Line 537" o:spid="_x0000_s1556" style="position:absolute;visibility:visible;mso-wrap-style:square" from="22637,21828" to="23415,222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HIzccAAADdAAAADwAAAGRycy9kb3ducmV2LnhtbESPQWvCQBSE70L/w/IKXqRutNiW1FVK&#10;raj0VFsEb4/sMwnNvheyG43/3hUEj8PMfMNM552r1JEaXwobGA0TUMSZ2JJzA3+/y6c3UD4gW6yE&#10;ycCZPMxnD70pplZO/EPHbchVhLBP0UARQp1q7bOCHPqh1MTRO0jjMETZ5No2eIpwV+lxkrxohyXH&#10;hQJr+iwo+9+2zsDuezBaTMrl117atawOg00mk40x/cfu4x1UoC7cw7f22hoYJ6/PcH0Tn4Ce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N4cjNxwAAAN0AAAAPAAAAAAAA&#10;AAAAAAAAAKECAABkcnMvZG93bnJldi54bWxQSwUGAAAAAAQABAD5AAAAlQMAAAAA&#10;" strokeweight=".2205mm"/>
                <v:line id="Line 538" o:spid="_x0000_s1557" style="position:absolute;flip:y;visibility:visible;mso-wrap-style:square" from="23415,21828" to="24177,222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0YNMYAAADdAAAADwAAAGRycy9kb3ducmV2LnhtbESPS4sCMRCE74L/IbTgRdaMIj5mjSKC&#10;IHrywe4em0k7GZx0xknU8d9vFoQ9FlX1FTVfNrYUD6p94VjBoJ+AIM6cLjhXcD5tPqYgfEDWWDom&#10;BS/ysFy0W3NMtXvygR7HkIsIYZ+iAhNClUrpM0MWfd9VxNG7uNpiiLLOpa7xGeG2lMMkGUuLBccF&#10;gxWtDWXX490qkF/r79nW7c6n277az6bGXXuTH6W6nWb1CSJQE/7D7/ZWKxgmkxH8vYlPQC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TdGDTGAAAA3QAAAA8AAAAAAAAA&#10;AAAAAAAAoQIAAGRycy9kb3ducmV2LnhtbFBLBQYAAAAABAAEAPkAAACUAwAAAAA=&#10;" strokeweight=".2205mm"/>
                <v:line id="Line 539" o:spid="_x0000_s1558" style="position:absolute;visibility:visible;mso-wrap-style:square" from="24177,21828" to="24955,222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UT1IsYAAADdAAAADwAAAGRycy9kb3ducmV2LnhtbESPQWvCQBSE7wX/w/IKvUjdKERL6iqi&#10;FZWeqqXQ2yP7TEKz74XsqvHfu4LQ4zAz3zDTeedqdabWV8IGhoMEFHEutuLCwPdh/foGygdki7Uw&#10;GbiSh/ms9zTFzMqFv+i8D4WKEPYZGihDaDKtfV6SQz+Qhjh6R2kdhijbQtsWLxHuaj1KkrF2WHFc&#10;KLGhZUn53/7kDPx89oertFp//MppK5tjf5dLujPm5blbvIMK1IX/8KO9tQZGySSF+5v4BPTs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1E9SLGAAAA3QAAAA8AAAAAAAAA&#10;AAAAAAAAoQIAAGRycy9kb3ducmV2LnhtbFBLBQYAAAAABAAEAPkAAACUAwAAAAA=&#10;" strokeweight=".2205mm"/>
                <v:line id="Line 540" o:spid="_x0000_s1559" style="position:absolute;flip:y;visibility:visible;mso-wrap-style:square" from="24955,21828" to="25733,222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0Mj2McAAADdAAAADwAAAGRycy9kb3ducmV2LnhtbESPT2vCQBTE70K/w/IKvYhuzME/qZtQ&#10;BEH0VJXW4yP7mg1m36bZrYnfvlsoeBxm5jfMuhhsI27U+dqxgtk0AUFcOl1zpeB82k6WIHxA1tg4&#10;JgV38lDkT6M1Ztr1/E63Y6hEhLDPUIEJoc2k9KUhi37qWuLofbnOYoiyq6TusI9w28g0SebSYs1x&#10;wWBLG0Pl9fhjFciPzedq5/bn0/ehPayWxl3Hi4tSL8/D2yuIQEN4hP/bO60gTRZz+HsTn4DM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rQyPYxwAAAN0AAAAPAAAAAAAA&#10;AAAAAAAAAKECAABkcnMvZG93bnJldi54bWxQSwUGAAAAAAQABAD5AAAAlQMAAAAA&#10;" strokeweight=".2205mm"/>
                <v:line id="Line 541" o:spid="_x0000_s1560" style="position:absolute;visibility:visible;mso-wrap-style:square" from="25733,21828" to="26511,222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rOzsYAAADdAAAADwAAAGRycy9kb3ducmV2LnhtbESPQWvCQBSE7wX/w/IEL6IbBaukriKt&#10;ouKpVoTeHtlnEsy+F7Krxn/fLRR6HGbmG2a+bF2l7tT4UtjAaJiAIs7ElpwbOH1tBjNQPiBbrITJ&#10;wJM8LBedlzmmVh78SfdjyFWEsE/RQBFCnWrts4Ic+qHUxNG7SOMwRNnk2jb4iHBX6XGSvGqHJceF&#10;Amt6Lyi7Hm/OwPnQH31Mys36W2472V76+0wme2N63Xb1BipQG/7Df+2dNTBOplP4fROfgF78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Lazs7GAAAA3QAAAA8AAAAAAAAA&#10;AAAAAAAAoQIAAGRycy9kb3ducmV2LnhtbFBLBQYAAAAABAAEAPkAAACUAwAAAAA=&#10;" strokeweight=".2205mm"/>
                <v:line id="Line 542" o:spid="_x0000_s1561" style="position:absolute;flip:y;visibility:visible;mso-wrap-style:square" from="26511,21828" to="27289,222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ZASMcMAAADdAAAADwAAAGRycy9kb3ducmV2LnhtbERPy4rCMBTdD8w/hCu4GTTVhY+OUQZB&#10;EF2Nis7y0lyb0uamNrHWv58sBJeH816sOluJlhpfOFYwGiYgiDOnC84VnI6bwQyED8gaK8ek4Eke&#10;VsvPjwWm2j34l9pDyEUMYZ+iAhNCnUrpM0MW/dDVxJG7usZiiLDJpW7wEcNtJcdJMpEWC44NBmta&#10;G8rKw90qkOf1Zb51u9Pxtq/385lx5df0T6l+r/v5BhGoC2/xy73VCsbJNM6Nb+ITkM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WQEjHDAAAA3QAAAA8AAAAAAAAAAAAA&#10;AAAAoQIAAGRycy9kb3ducmV2LnhtbFBLBQYAAAAABAAEAPkAAACRAwAAAAA=&#10;" strokeweight=".2205mm"/>
                <v:line id="Line 543" o:spid="_x0000_s1562" style="position:absolute;visibility:visible;mso-wrap-style:square" from="27289,21828" to="28067,222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n/J8cAAADdAAAADwAAAGRycy9kb3ducmV2LnhtbESPQWvCQBSE74X+h+UVvEjdKGjb1FVE&#10;Kyo91RbB2yP7TEKz74XsRtN/7wpCj8PMfMNM552r1JkaXwobGA4SUMSZ2JJzAz/f6+dXUD4gW6yE&#10;ycAfeZjPHh+mmFq58Bed9yFXEcI+RQNFCHWqtc8KcugHUhNH7ySNwxBlk2vb4CXCXaVHSTLRDkuO&#10;CwXWtCwo+923zsDhsz9cjcv1x1HarWxO/V0m450xvadu8Q4qUBf+w/f21hoYJS9vcHsTn4Ce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sCf8nxwAAAN0AAAAPAAAAAAAA&#10;AAAAAAAAAKECAABkcnMvZG93bnJldi54bWxQSwUGAAAAAAQABAD5AAAAlQMAAAAA&#10;" strokeweight=".2205mm"/>
                <v:line id="Line 544" o:spid="_x0000_s1563" style="position:absolute;flip:y;visibility:visible;mso-wrap-style:square" from="28067,21828" to="28844,222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NuEMIAAADdAAAADwAAAGRycy9kb3ducmV2LnhtbERPTYvCMBC9C/6HMMJeRFM9aK1GWQRB&#10;1tNaUY9DMzbFZtJtstr99+aw4PHxvlebztbiQa2vHCuYjBMQxIXTFZcKTvlulILwAVlj7ZgU/JGH&#10;zbrfW2Gm3ZO/6XEMpYgh7DNUYEJoMil9YciiH7uGOHI311oMEbal1C0+Y7it5TRJZtJixbHBYENb&#10;Q8X9+GsVyPP2sti7r1P+c2gOi9S4+3B+Vepj0H0uQQTqwlv8795rBdMkjfvjm/gE5P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jNuEMIAAADdAAAADwAAAAAAAAAAAAAA&#10;AAChAgAAZHJzL2Rvd25yZXYueG1sUEsFBgAAAAAEAAQA+QAAAJADAAAAAA==&#10;" strokeweight=".2205mm"/>
                <v:line id="Line 545" o:spid="_x0000_s1564" style="position:absolute;visibility:visible;mso-wrap-style:square" from="28844,21828" to="29622,222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6qDBsYAAADdAAAADwAAAGRycy9kb3ducmV2LnhtbESPQWvCQBSE74X+h+UVehHdRLBIdBXR&#10;SpWetEXw9sg+k2D2vZBdNf33rlDwOMzMN8x03rlaXan1lbCBdJCAIs7FVlwY+P1Z98egfEC2WAuT&#10;gT/yMJ+9vkwxs3LjHV33oVARwj5DA2UITaa1z0ty6AfSEEfvJK3DEGVbaNviLcJdrYdJ8qEdVhwX&#10;SmxoWVJ+3l+cgcN3L12NqvXnUS4b+Tr1trmMtsa8v3WLCahAXXiG/9sba2CYjFN4vIlPQM/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eqgwbGAAAA3QAAAA8AAAAAAAAA&#10;AAAAAAAAoQIAAGRycy9kb3ducmV2LnhtbFBLBQYAAAAABAAEAPkAAACUAwAAAAA=&#10;" strokeweight=".2205mm"/>
                <v:line id="Line 546" o:spid="_x0000_s1565" style="position:absolute;flip:y;visibility:visible;mso-wrap-style:square" from="29622,21828" to="30384,222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a1V/MYAAADdAAAADwAAAGRycy9kb3ducmV2LnhtbESPT4vCMBTE78J+h/AW9iJrag9rrUYR&#10;QRA9+YfdPT6aZ1NsXmqT1frtN4LgcZiZ3zDTeWdrcaXWV44VDAcJCOLC6YpLBcfD6jMD4QOyxtox&#10;KbiTh/nsrTfFXLsb7+i6D6WIEPY5KjAhNLmUvjBk0Q9cQxy9k2sthijbUuoWbxFua5kmyZe0WHFc&#10;MNjQ0lBx3v9ZBfJ7+TNeu83xcNk223Fm3Lk/+lXq471bTEAE6sIr/GyvtYI0yVJ4vIlPQM7+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GtVfzGAAAA3QAAAA8AAAAAAAAA&#10;AAAAAAAAoQIAAGRycy9kb3ducmV2LnhtbFBLBQYAAAAABAAEAPkAAACUAwAAAAA=&#10;" strokeweight=".2205mm"/>
                <v:line id="Line 547" o:spid="_x0000_s1566" style="position:absolute;visibility:visible;mso-wrap-style:square" from="30384,21828" to="31162,222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46scAAADdAAAADwAAAGRycy9kb3ducmV2LnhtbESPX2vCQBDE3wt+h2MFX6RetCiSeor4&#10;hyo+aUuhb0tuTYK53ZA7NX57r1Do4zAzv2Fmi9ZV6kaNL4UNDAcJKOJMbMm5ga/P7esUlA/IFith&#10;MvAgD4t552WGqZU7H+l2CrmKEPYpGihCqFOtfVaQQz+Qmjh6Z2kchiibXNsG7xHuKj1Kkol2WHJc&#10;KLCmVUHZ5XR1Br4P/eF6XG43P3Ldyce5v89kvDem122X76ACteE//NfeWQOjZPoGv2/iE9DzJ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4NLjqxwAAAN0AAAAPAAAAAAAA&#10;AAAAAAAAAKECAABkcnMvZG93bnJldi54bWxQSwUGAAAAAAQABAD5AAAAlQMAAAAA&#10;" strokeweight=".2205mm"/>
                <v:line id="Line 548" o:spid="_x0000_s1567" style="position:absolute;flip:y;visibility:visible;mso-wrap-style:square" from="31162,21828" to="31940,222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hoE8YAAADdAAAADwAAAGRycy9kb3ducmV2LnhtbESPQWsCMRSE70L/Q3iFXkSzSqnrahQR&#10;BKmnqqjHx+a5Wdy8rJtU139vCgWPw8x8w0znra3EjRpfOlYw6CcgiHOnSy4U7HerXgrCB2SNlWNS&#10;8CAP89lbZ4qZdnf+ods2FCJC2GeowIRQZ1L63JBF33c1cfTOrrEYomwKqRu8R7it5DBJvqTFkuOC&#10;wZqWhvLL9tcqkIflcbx23/vddVNvxqlxl+7opNTHe7uYgAjUhlf4v73WCoZJ+gl/b+ITkLMn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EIaBPGAAAA3QAAAA8AAAAAAAAA&#10;AAAAAAAAoQIAAGRycy9kb3ducmV2LnhtbFBLBQYAAAAABAAEAPkAAACUAwAAAAA=&#10;" strokeweight=".2205mm"/>
                <v:line id="Line 549" o:spid="_x0000_s1568" style="position:absolute;visibility:visible;mso-wrap-style:square" from="31940,21828" to="32718,222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GFBcYAAADdAAAADwAAAGRycy9kb3ducmV2LnhtbESPX2vCQBDE34V+h2MLvki9KEQk9RTx&#10;D1X6pC2Fvi25NQnmdkPu1PTbe0LBx2FmfsPMFp2r1ZVaXwkbGA0TUMS52IoLA99f27cpKB+QLdbC&#10;ZOCPPCzmL70ZZlZufKDrMRQqQthnaKAMocm09nlJDv1QGuLonaR1GKJsC21bvEW4q/U4SSbaYcVx&#10;ocSGViXl5+PFGfj5HIzWabXd/MplJx+nwT6XdG9M/7VbvoMK1IVn+L+9swbGyTSFx5v4BPT8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iRhQXGAAAA3QAAAA8AAAAAAAAA&#10;AAAAAAAAoQIAAGRycy9kb3ducmV2LnhtbFBLBQYAAAAABAAEAPkAAACUAwAAAAA=&#10;" strokeweight=".2205mm"/>
                <v:line id="Line 550" o:spid="_x0000_s1569" style="position:absolute;flip:y;visibility:visible;mso-wrap-style:square" from="25733,20939" to="25733,218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pZT/8UAAADdAAAADwAAAGRycy9kb3ducmV2LnhtbESPQYvCMBSE78L+h/AEL7KmetBajbII&#10;C6KnVXE9PppnU2xeapPV+u/NguBxmJlvmPmytZW4UeNLxwqGgwQEce50yYWCw/77MwXhA7LGyjEp&#10;eJCH5eKjM8dMuzv/0G0XChEh7DNUYEKoMyl9bsiiH7iaOHpn11gMUTaF1A3eI9xWcpQkY2mx5Lhg&#10;sKaVofyy+7MK5HH1O127zWF/3dbbaWrcpT85KdXrtl8zEIHa8A6/2mutYJSkY/h/E5+AXD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pZT/8UAAADdAAAADwAAAAAAAAAA&#10;AAAAAAChAgAAZHJzL2Rvd25yZXYueG1sUEsFBgAAAAAEAAQA+QAAAJMDAAAAAA==&#10;" strokeweight=".2205mm"/>
                <v:line id="Line 551" o:spid="_x0000_s1570" style="position:absolute;flip:y;visibility:visible;mso-wrap-style:square" from="28844,20939" to="28844,218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r2ZMUAAADdAAAADwAAAGRycy9kb3ducmV2LnhtbESPT4vCMBTE78J+h/AEL7KmetBajbII&#10;C6In/+B6fDTPpti81Car9dubhQWPw8z8hpkvW1uJOzW+dKxgOEhAEOdOl1woOB6+P1MQPiBrrByT&#10;gid5WC4+OnPMtHvwju77UIgIYZ+hAhNCnUnpc0MW/cDVxNG7uMZiiLIppG7wEeG2kqMkGUuLJccF&#10;gzWtDOXX/a9VIE+rn+nabY6H27beTlPjrv3JWalet/2agQjUhnf4v73WCkZJOoG/N/EJyM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dr2ZMUAAADdAAAADwAAAAAAAAAA&#10;AAAAAAChAgAAZHJzL2Rvd25yZXYueG1sUEsFBgAAAAAEAAQA+QAAAJMDAAAAAA==&#10;" strokeweight=".2205mm"/>
                <v:line id="Line 552" o:spid="_x0000_s1571" style="position:absolute;flip:y;visibility:visible;mso-wrap-style:square" from="31940,20939" to="31940,218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ViFsIAAADdAAAADwAAAGRycy9kb3ducmV2LnhtbERPTYvCMBC9C/6HMMJeRFM9aK1GWQRB&#10;1tNaUY9DMzbFZtJtstr99+aw4PHxvlebztbiQa2vHCuYjBMQxIXTFZcKTvlulILwAVlj7ZgU/JGH&#10;zbrfW2Gm3ZO/6XEMpYgh7DNUYEJoMil9YciiH7uGOHI311oMEbal1C0+Y7it5TRJZtJixbHBYENb&#10;Q8X9+GsVyPP2sti7r1P+c2gOi9S4+3B+Vepj0H0uQQTqwlv8795rBdMkjXPjm/gE5P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EViFsIAAADdAAAADwAAAAAAAAAAAAAA&#10;AAChAgAAZHJzL2Rvd25yZXYueG1sUEsFBgAAAAAEAAQA+QAAAJADAAAAAA==&#10;" strokeweight=".2205mm"/>
                <v:line id="Line 553" o:spid="_x0000_s1572" style="position:absolute;flip:x y;visibility:visible;mso-wrap-style:square" from="19065,20669" to="19526,209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QfATsUAAADdAAAADwAAAGRycy9kb3ducmV2LnhtbESPzYvCMBTE78L+D+EteNNUxY/tGmVZ&#10;EPTox0Fvj+bZVpuXkkTb3b/eCILHYWZ+w8yXranEnZwvLSsY9BMQxJnVJecKDvtVbwbCB2SNlWVS&#10;8EcelouPzhxTbRve0n0XchEh7FNUUIRQp1L6rCCDvm9r4uidrTMYonS51A6bCDeVHCbJRBosOS4U&#10;WNNvQdl1dzMKttMRn4/2dGzXjprT/2U82LixUt3P9ucbRKA2vMOv9lorGCazL3i+iU9AL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QfATsUAAADdAAAADwAAAAAAAAAA&#10;AAAAAAChAgAAZHJzL2Rvd25yZXYueG1sUEsFBgAAAAAEAAQA+QAAAJMDAAAAAA==&#10;" strokeweight=".2205mm"/>
                <v:line id="Line 554" o:spid="_x0000_s1573" style="position:absolute;flip:y;visibility:visible;mso-wrap-style:square" from="22637,21383" to="23415,218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4zcIAAADdAAAADwAAAGRycy9kb3ducmV2LnhtbERPTYvCMBC9C/6HMMJeRFM9qK1GWQRB&#10;1tNaUY9DMzbFZtJtstr99+aw4PHxvlebztbiQa2vHCuYjBMQxIXTFZcKTvlutADhA7LG2jEp+CMP&#10;m3W/t8JMuyd/0+MYShFD2GeowITQZFL6wpBFP3YNceRurrUYImxLqVt8xnBby2mSzKTFimODwYa2&#10;hor78dcqkOftJd27r1P+c2gO6cK4+3B+Vepj0H0uQQTqwlv8795rBdMkjfvjm/gE5P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r4zcIAAADdAAAADwAAAAAAAAAAAAAA&#10;AAChAgAAZHJzL2Rvd25yZXYueG1sUEsFBgAAAAAEAAQA+QAAAJADAAAAAA==&#10;" strokeweight=".2205mm"/>
                <v:shape id="Freeform 555" o:spid="_x0000_s1574" style="position:absolute;left:32940;top:22256;width:461;height:588;visibility:visible;mso-wrap-style:square;v-text-anchor:top" coordsize="87,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4FfMcA&#10;AADdAAAADwAAAGRycy9kb3ducmV2LnhtbESPW2sCMRSE34X+h3AKfZGauNBiV6OItNIXKV5AfDts&#10;zl50c7Js4rr996ZQ8HGYmW+Y2aK3teio9ZVjDeORAkGcOVNxoeGw/3qdgPAB2WDtmDT8kofF/Gkw&#10;w9S4G2+p24VCRAj7FDWUITSplD4ryaIfuYY4erlrLYYo20KaFm8RbmuZKPUuLVYcF0psaFVSdtld&#10;rYa37Tnn4TU/XX42n04dD+s+6dZavzz3yymIQH14hP/b30ZDoj7G8PcmPgE5v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muBXzHAAAA3QAAAA8AAAAAAAAAAAAAAAAAmAIAAGRy&#10;cy9kb3ducmV2LnhtbFBLBQYAAAAABAAEAPUAAACMAwAAAAA=&#10;" path="m87,99r-4,1l79,103r-2,1l72,105r-5,1l62,108r-5,1l51,109,40,108,30,105r-9,-4l14,95,8,88,4,78,,67,,55,,42,4,31,8,21r6,-7l21,8,30,4,40,,51,r9,l68,2r9,3l87,9r,17l85,26,77,19,68,15,60,13,51,11r-9,2l36,15r-6,3l25,23r-5,6l18,36r-3,9l14,55r1,9l18,73r3,7l25,87r5,5l36,94r8,2l51,96,61,95r8,-2l78,89r7,-6l87,83r,16xe" fillcolor="black" stroked="f">
                  <v:path arrowok="t" o:connecttype="custom" o:connectlocs="46038,53349;43921,53888;41805,55505;40746,56044;38100,56582;35455,57121;32809,58199;30163,58738;26988,58738;21167,58199;15875,56582;11113,54427;7408,51194;4233,47422;2117,42033;0,36105;0,29638;0,22633;2117,16705;4233,11316;7408,7544;11113,4311;15875,2156;21167,0;26988,0;31750,0;35984,1078;40746,2694;46038,4850;46038,14011;44980,14011;40746,10239;35984,8083;31750,7005;26988,5928;22225,7005;19050,8083;15875,9700;13229,12394;10583,15628;9525,19400;7938,24250;7408,29638;7938,34488;9525,39338;11113,43110;13229,46883;15875,49577;19050,50655;23284,51733;26988,51733;32280,51194;36513,50116;41275,47960;44980,44727;46038,44727;46038,53349" o:connectangles="0,0,0,0,0,0,0,0,0,0,0,0,0,0,0,0,0,0,0,0,0,0,0,0,0,0,0,0,0,0,0,0,0,0,0,0,0,0,0,0,0,0,0,0,0,0,0,0,0,0,0,0,0,0,0,0,0"/>
                </v:shape>
                <v:shape id="Freeform 556" o:spid="_x0000_s1575" style="position:absolute;left:33464;top:22256;width:524;height:588;visibility:visible;mso-wrap-style:square;v-text-anchor:top" coordsize="97,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SyCMEA&#10;AADdAAAADwAAAGRycy9kb3ducmV2LnhtbESPzQrCMBCE74LvEFbwpqk9iFajiCAU8eLPAyzN2lab&#10;TWlirT69EQSPw8x8wyzXnalES40rLSuYjCMQxJnVJecKLufdaAbCeWSNlWVS8CIH61W/t8RE2ycf&#10;qT35XAQIuwQVFN7XiZQuK8igG9uaOHhX2xj0QTa51A0+A9xUMo6iqTRYclgosKZtQdn99DAKNvpe&#10;ut3+WrXpxFze6eE2N9lbqeGg2yxAeOr8P/xrp1pBHM1j+L4JT0Cu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20sgjBAAAA3QAAAA8AAAAAAAAAAAAAAAAAmAIAAGRycy9kb3du&#10;cmV2LnhtbFBLBQYAAAAABAAEAPUAAACGAwAAAAA=&#10;" path="m84,14r6,7l94,31r3,11l97,55r,12l94,78r-4,9l84,94r-6,7l69,105r-10,3l49,109,38,108r-9,-3l20,101,14,94,8,87,4,78,1,67,,55,1,42,4,31,8,21r6,-7l20,8,29,4,38,,49,,59,,69,4r9,4l84,14xm83,55l81,36,74,23,69,18,57,13,49,11r-8,2l29,18r-5,5l16,36,15,55r1,18l25,85r5,5l42,96r7,l57,96,69,90r5,-5l81,73,83,55xe" fillcolor="black" stroked="f">
                  <v:path arrowok="t" o:connecttype="custom" o:connectlocs="45367,7544;48607,11316;50768,16705;52388,22633;52388,29638;52388,36105;50768,42033;48607,46883;45367,50655;42126,54427;37266,56582;31865,58199;26464,58738;20523,58199;15662,56582;10802,54427;7561,50655;4321,46883;2160,42033;540,36105;0,29638;540,22633;2160,16705;4321,11316;7561,7544;10802,4311;15662,2156;20523,0;26464,0;31865,0;37266,2156;42126,4311;45367,7544;44827,29638;43747,19400;39966,12394;37266,9700;30785,7005;26464,5928;22143,7005;15662,9700;12962,12394;8641,19400;8101,29638;8641,39338;13502,45805;16202,48499;22683,51733;26464,51733;30785,51733;37266,48499;39966,45805;43747,39338;44827,29638" o:connectangles="0,0,0,0,0,0,0,0,0,0,0,0,0,0,0,0,0,0,0,0,0,0,0,0,0,0,0,0,0,0,0,0,0,0,0,0,0,0,0,0,0,0,0,0,0,0,0,0,0,0,0,0,0,0"/>
                  <o:lock v:ext="edit" verticies="t"/>
                </v:shape>
                <v:shape id="Freeform 557" o:spid="_x0000_s1576" style="position:absolute;left:34067;top:22256;width:524;height:588;visibility:visible;mso-wrap-style:square;v-text-anchor:top" coordsize="98,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wj/MQA&#10;AADdAAAADwAAAGRycy9kb3ducmV2LnhtbESPQYvCMBSE78L+h/AW9qapilK7RlkEcUE8WL14ezRv&#10;m2Lz0m2i1n9vBMHjMDPfMPNlZ2txpdZXjhUMBwkI4sLpiksFx8O6n4LwAVlj7ZgU3MnDcvHRm2Om&#10;3Y33dM1DKSKEfYYKTAhNJqUvDFn0A9cQR+/PtRZDlG0pdYu3CLe1HCXJVFqsOC4YbGhlqDjnF6tg&#10;69PDPs8np8lsl5YmNWP5LzdKfX12P98gAnXhHX61f7WCUTIbw/NNfAJy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K8I/zEAAAA3QAAAA8AAAAAAAAAAAAAAAAAmAIAAGRycy9k&#10;b3ducmV2LnhtbFBLBQYAAAAABAAEAPUAAACJAwAAAAA=&#10;" path="m84,14r6,7l94,31r3,11l98,55,97,67,94,78r-4,9l84,94r-6,7l69,105r-9,3l49,109,39,108,29,105r-9,-4l14,94,8,87,4,78,2,67,,55,2,42,4,31,8,21r6,-7l20,8,29,4,39,,49,,60,r9,4l78,8r6,6xm83,55l82,36,74,23,69,18,57,13,50,11r-9,2l29,18r-5,5l17,36,15,55r2,18l24,85r5,5l41,96r9,l57,96,69,90r5,-5l82,73,83,55xe" fillcolor="black" stroked="f">
                  <v:path arrowok="t" o:connecttype="custom" o:connectlocs="44904,7544;48111,11316;50250,16705;51853,22633;52388,29638;51853,36105;50250,42033;48111,46883;44904,50655;41697,54427;36885,56582;32074,58199;26194,58738;20848,58199;15503,56582;10691,54427;7484,50655;4277,46883;2138,42033;1069,36105;0,29638;1069,22633;2138,16705;4277,11316;7484,7544;10691,4311;15503,2156;20848,0;26194,0;32074,0;36885,2156;41697,4311;44904,7544;44369,29638;43835,19400;39558,12394;36885,9700;30471,7005;26729,5928;21917,7005;15503,9700;12830,12394;9088,19400;8019,29638;9088,39338;12830,45805;15503,48499;21917,51733;26729,51733;30471,51733;36885,48499;39558,45805;43835,39338;44369,29638" o:connectangles="0,0,0,0,0,0,0,0,0,0,0,0,0,0,0,0,0,0,0,0,0,0,0,0,0,0,0,0,0,0,0,0,0,0,0,0,0,0,0,0,0,0,0,0,0,0,0,0,0,0,0,0,0,0"/>
                  <o:lock v:ext="edit" verticies="t"/>
                </v:shape>
                <v:shape id="Freeform 558" o:spid="_x0000_s1577" style="position:absolute;left:34702;top:22272;width:429;height:556;visibility:visible;mso-wrap-style:square;v-text-anchor:top" coordsize="80,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9ULUsUA&#10;AADdAAAADwAAAGRycy9kb3ducmV2LnhtbESPzW7CMBCE75V4B2sr9VacooqfgBMh2lIOXEjgvoq3&#10;idV4HWIX0revKyFxHM3MN5pVPthWXKj3xrGCl3ECgrhy2nCt4Fh+PM9B+ICssXVMCn7JQ56NHlaY&#10;anflA12KUIsIYZ+igiaELpXSVw1Z9GPXEUfvy/UWQ5R9LXWP1wi3rZwkyVRaNBwXGuxo01D1XfxY&#10;BXtjtu/Vqd1ZXXB51m+fcj9jpZ4eh/USRKAh3MO39k4rmCSLV/h/E5+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1QtSxQAAAN0AAAAPAAAAAAAAAAAAAAAAAJgCAABkcnMv&#10;ZG93bnJldi54bWxQSwUGAAAAAAQABAD1AAAAigMAAAAA&#10;" path="m80,104r-15,l65,54r-51,l14,104,,104,,,14,r,42l65,42,65,,80,r,104xe" fillcolor="black" stroked="f">
                  <v:path arrowok="t" o:connecttype="custom" o:connectlocs="42863,55563;34826,55563;34826,28850;7501,28850;7501,55563;0,55563;0,0;7501,0;7501,22439;34826,22439;34826,0;42863,0;42863,55563" o:connectangles="0,0,0,0,0,0,0,0,0,0,0,0,0"/>
                </v:shape>
                <v:shape id="Freeform 559" o:spid="_x0000_s1578" style="position:absolute;left:21637;top:22161;width:524;height:587;visibility:visible;mso-wrap-style:square;v-text-anchor:top" coordsize="97,1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s0NMQA&#10;AADdAAAADwAAAGRycy9kb3ducmV2LnhtbESPQWsCMRSE7wX/Q3gFb92kQsVujSKC2GujB709Ns/N&#10;tpuXZRPdtb++KRR6HGbmG2a5Hn0rbtTHJrCG50KBIK6CbbjWcDzsnhYgYkK22AYmDXeKsF5NHpZY&#10;2jDwB91MqkWGcCxRg0upK6WMlSOPsQgdcfYuofeYsuxraXscMty3cqbUXHpsOC847GjrqPoyV6/h&#10;oIZ6c76YfTU35hSlaz+/007r6eO4eQORaEz/4b/2u9UwU68v8PsmPw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NbNDTEAAAA3QAAAA8AAAAAAAAAAAAAAAAAmAIAAGRycy9k&#10;b3ducmV2LnhtbFBLBQYAAAAABAAEAPUAAACJAwAAAAA=&#10;" path="m83,15r7,7l93,32r3,11l97,55,96,68,93,78r-3,9l83,95r-7,7l67,106r-8,2l48,110,37,108r-9,-2l19,101,12,95,7,87,2,78,,68,,55,,43,2,32,7,22r5,-7l19,9,28,4,38,1,48,,59,1r8,4l76,9r7,6xm82,55l81,36,72,23,67,18,55,13,48,12r-8,1l28,18r-5,5l16,36,13,55r3,19l23,86r5,5l40,97r8,l55,97,67,91r5,-5l81,74,82,55xe" fillcolor="black" stroked="f">
                  <v:path arrowok="t" o:connecttype="custom" o:connectlocs="44827,8010;48607,11748;50228,17087;51848,22961;52388,29369;51848,36311;50228,41651;48607,46456;44827,50728;41046,54466;36186,56602;31865,57670;25924,58738;19983,57670;15122,56602;10262,53932;6481,50728;3781,46456;1080,41651;0,36311;0,29369;0,22961;1080,17087;3781,11748;6481,8010;10262,4806;15122,2136;20523,534;25924,0;31865,534;36186,2670;41046,4806;44827,8010;44287,29369;43747,19223;38886,12282;36186,9612;29705,6942;25924,6408;21603,6942;15122,9612;12422,12282;8641,19223;7021,29369;8641,39515;12422,45922;15122,48592;21603,51796;25924,51796;29705,51796;36186,48592;38886,45922;43747,39515;44287,29369" o:connectangles="0,0,0,0,0,0,0,0,0,0,0,0,0,0,0,0,0,0,0,0,0,0,0,0,0,0,0,0,0,0,0,0,0,0,0,0,0,0,0,0,0,0,0,0,0,0,0,0,0,0,0,0,0,0"/>
                  <o:lock v:ext="edit" verticies="t"/>
                </v:shape>
                <v:shape id="Freeform 560" o:spid="_x0000_s1579" style="position:absolute;left:17811;top:20002;width:429;height:556;visibility:visible;mso-wrap-style:square;v-text-anchor:top" coordsize="80,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BlbMcA&#10;AADdAAAADwAAAGRycy9kb3ducmV2LnhtbESPQWvCQBSE74L/YXmCl9JsalU0ZpUiCFIopbEteHtk&#10;n0k0+zZktyb9912h4HGYmW+YdNObWlypdZVlBU9RDII4t7riQsHnYfe4AOE8ssbaMin4JQeb9XCQ&#10;YqJtxx90zXwhAoRdggpK75tESpeXZNBFtiEO3sm2Bn2QbSF1i12Am1pO4nguDVYcFkpsaFtSfsl+&#10;jIKv5/dFj1nePLye8bubuuP+bTtTajzqX1YgPPX+Hv5v77WCSbycw+1NeAJy/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CwZWzHAAAA3QAAAA8AAAAAAAAAAAAAAAAAmAIAAGRy&#10;cy9kb3ducmV2LnhtbFBLBQYAAAAABAAEAPUAAACMAwAAAAA=&#10;" path="m80,105r-14,l66,53r-53,l13,105,,105,,,13,r,41l66,41,66,,80,r,105xe" fillcolor="black" stroked="f">
                  <v:path arrowok="t" o:connecttype="custom" o:connectlocs="42863,55563;35362,55563;35362,28046;6965,28046;6965,55563;0,55563;0,0;6965,0;6965,21696;35362,21696;35362,0;42863,0;42863,55563" o:connectangles="0,0,0,0,0,0,0,0,0,0,0,0,0"/>
                </v:shape>
                <v:shape id="Freeform 561" o:spid="_x0000_s1580" style="position:absolute;left:18351;top:19986;width:524;height:588;visibility:visible;mso-wrap-style:square;v-text-anchor:top" coordsize="97,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MRkMEA&#10;AADdAAAADwAAAGRycy9kb3ducmV2LnhtbESPzQrCMBCE74LvEFbwpqke/KlGEUEo4sWfB1iata02&#10;m9LEWn16Iwgeh5n5hlmuW1OKhmpXWFYwGkYgiFOrC84UXM67wQyE88gaS8uk4EUO1qtuZ4mxtk8+&#10;UnPymQgQdjEqyL2vYildmpNBN7QVcfCutjbog6wzqWt8Brgp5TiKJtJgwWEhx4q2OaX308Mo2Oh7&#10;4Xb7a9kkI3N5J4fb3KRvpfq9drMA4an1//CvnWgF42g+he+b8ATk6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3DEZDBAAAA3QAAAA8AAAAAAAAAAAAAAAAAmAIAAGRycy9kb3du&#10;cmV2LnhtbFBLBQYAAAAABAAEAPUAAACGAwAAAAA=&#10;" path="m84,14r6,8l94,32r2,10l97,54,96,67,94,77,90,87r-6,7l78,101r-9,5l59,108r-11,1l38,108,28,106r-8,-5l14,94,7,87,4,77,1,67,,54,1,42,4,32,7,22r7,-8l20,8,28,3,38,1,48,,59,1,69,3r9,5l84,14xm83,54l81,35,74,23,69,18,57,12r-9,l41,12,28,18r-5,5l16,35,15,54r1,20l23,86r5,5l41,97r7,l57,97,69,91r5,-5l81,74,83,54xe" fillcolor="black" stroked="f">
                  <v:path arrowok="t" o:connecttype="custom" o:connectlocs="45367,7544;48607,11855;50768,17244;51848,22633;52388,29100;51848,36105;50768,41494;48607,46883;45367,50655;42126,54427;37266,57121;31865,58199;25924,58738;20523,58199;15122,57121;10802,54427;7561,50655;3781,46883;2160,41494;540,36105;0,29100;540,22633;2160,17244;3781,11855;7561,7544;10802,4311;15122,1617;20523,539;25924,0;31865,539;37266,1617;42126,4311;45367,7544;44827,29100;43747,18861;39966,12394;37266,9700;30785,6467;25924,6467;22143,6467;15122,9700;12422,12394;8641,18861;8101,29100;8641,39877;12422,46344;15122,49038;22143,52271;25924,52271;30785,52271;37266,49038;39966,46344;43747,39877;44827,29100" o:connectangles="0,0,0,0,0,0,0,0,0,0,0,0,0,0,0,0,0,0,0,0,0,0,0,0,0,0,0,0,0,0,0,0,0,0,0,0,0,0,0,0,0,0,0,0,0,0,0,0,0,0,0,0,0,0"/>
                  <o:lock v:ext="edit" verticies="t"/>
                </v:shape>
                <v:line id="Line 562" o:spid="_x0000_s1581" style="position:absolute;visibility:visible;mso-wrap-style:square" from="20304,26844" to="21082,272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0m8RsMAAADdAAAADwAAAGRycy9kb3ducmV2LnhtbERPTWvCQBC9F/wPywi9iG4ULDW6SqlK&#10;FU+NIngbsmMSzM6E7Krpv+8eCj0+3vdi1blaPaj1lbCB8SgBRZyLrbgwcDpuh++gfEC2WAuTgR/y&#10;sFr2XhaYWnnyNz2yUKgYwj5FA2UITaq1z0ty6EfSEEfuKq3DEGFbaNviM4a7Wk+S5E07rDg2lNjQ&#10;Z0n5Lbs7A+fDYLyeVtvNRe47+boO9rlM98a89ruPOahAXfgX/7l31sAkmcW58U18Anr5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NJvEbDAAAA3QAAAA8AAAAAAAAAAAAA&#10;AAAAoQIAAGRycy9kb3ducmV2LnhtbFBLBQYAAAAABAAEAPkAAACRAwAAAAA=&#10;" strokeweight=".2205mm"/>
                <v:line id="Line 563" o:spid="_x0000_s1582" style="position:absolute;visibility:visible;mso-wrap-style:square" from="20288,27066" to="20891,274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UZ3cYAAADdAAAADwAAAGRycy9kb3ducmV2LnhtbESPQWvCQBSE7wX/w/IEL6IbBUtNXUVa&#10;RcVTVYTeHtlnEsy+F7Krxn/fLRR6HGbmG2a2aF2l7tT4UtjAaJiAIs7ElpwbOB3XgzdQPiBbrITJ&#10;wJM8LOadlxmmVh78RfdDyFWEsE/RQBFCnWrts4Ic+qHUxNG7SOMwRNnk2jb4iHBX6XGSvGqHJceF&#10;Amv6KCi7Hm7OwHnfH31OyvXqW25b2Vz6u0wmO2N63Xb5DipQG/7Df+2tNTBOplP4fROfgJ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wFGd3GAAAA3QAAAA8AAAAAAAAA&#10;AAAAAAAAoQIAAGRycy9kb3ducmV2LnhtbFBLBQYAAAAABAAEAPkAAACUAwAAAAA=&#10;" strokeweight=".2205mm"/>
                <v:line id="Line 564" o:spid="_x0000_s1583" style="position:absolute;flip:y;visibility:visible;mso-wrap-style:square" from="20304,28178" to="21082,286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QFi18IAAADdAAAADwAAAGRycy9kb3ducmV2LnhtbERPy4rCMBTdC/MP4QpuRFNd+KhGGYQB&#10;0ZUP1OWluTbF5qbTRK1/bxaCy8N5z5eNLcWDal84VjDoJyCIM6cLzhUcD3+9CQgfkDWWjknBizws&#10;Fz+tOabaPXlHj33IRQxhn6ICE0KVSukzQxZ931XEkbu62mKIsM6lrvEZw20ph0kykhYLjg0GK1oZ&#10;ym77u1UgT6vzdO02x8P/ttpOJ8bduuOLUp128zsDEagJX/HHvdYKhoMk7o9v4hOQi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QFi18IAAADdAAAADwAAAAAAAAAAAAAA&#10;AAChAgAAZHJzL2Rvd25yZXYueG1sUEsFBgAAAAAEAAQA+QAAAJADAAAAAA==&#10;" strokeweight=".2205mm"/>
                <v:line id="Line 565" o:spid="_x0000_s1584" style="position:absolute;flip:y;visibility:visible;mso-wrap-style:square" from="20288,28051" to="20891,283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3HTMcAAADdAAAADwAAAGRycy9kb3ducmV2LnhtbESPQWvCQBSE70L/w/IKvUjdxEPV1DWU&#10;gCDmVJW2x0f2NRvMvo3ZrYn/vlsQehxm5htmnY+2FVfqfeNYQTpLQBBXTjdcKzgdt89LED4ga2wd&#10;k4Ibecg3D5M1ZtoN/E7XQ6hFhLDPUIEJocuk9JUhi37mOuLofbveYoiyr6XucYhw28p5krxIiw3H&#10;BYMdFYaq8+HHKpAfxedq5/an46XsytXSuPN08aXU0+P49goi0Bj+w/f2TiuYp0kKf2/iE5C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KTcdMxwAAAN0AAAAPAAAAAAAA&#10;AAAAAAAAAKECAABkcnMvZG93bnJldi54bWxQSwUGAAAAAAQABAD5AAAAlQMAAAAA&#10;" strokeweight=".2205mm"/>
                <v:line id="Line 566" o:spid="_x0000_s1585" style="position:absolute;flip:y;visibility:visible;mso-wrap-style:square" from="19526,26844" to="20304,272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9ZO8cAAADdAAAADwAAAGRycy9kb3ducmV2LnhtbESPQWvCQBSE70L/w/IKvUjdmEPV1DWU&#10;gCDmVJW2x0f2NRvMvo3ZrYn/vlsQehxm5htmnY+2FVfqfeNYwXyWgCCunG64VnA6bp+XIHxA1tg6&#10;JgU38pBvHiZrzLQb+J2uh1CLCGGfoQITQpdJ6StDFv3MdcTR+3a9xRBlX0vd4xDhtpVpkrxIiw3H&#10;BYMdFYaq8+HHKpAfxedq5/an46XsytXSuPN08aXU0+P49goi0Bj+w/f2TitI50kKf2/iE5C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6n1k7xwAAAN0AAAAPAAAAAAAA&#10;AAAAAAAAAKECAABkcnMvZG93bnJldi54bWxQSwUGAAAAAAQABAD5AAAAlQMAAAAA&#10;" strokeweight=".2205mm"/>
                <v:line id="Line 567" o:spid="_x0000_s1586" style="position:absolute;visibility:visible;mso-wrap-style:square" from="19526,28178" to="20304,286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wa0LcYAAADdAAAADwAAAGRycy9kb3ducmV2LnhtbESPQWvCQBSE70L/w/KEXqRuoigldZWi&#10;FZWeqqXQ2yP7TILZ90J21fjv3ULB4zAz3zCzRedqdaHWV8IG0mECijgXW3Fh4PuwfnkF5QOyxVqY&#10;DNzIw2L+1JthZuXKX3TZh0JFCPsMDZQhNJnWPi/JoR9KQxy9o7QOQ5RtoW2L1wh3tR4lyVQ7rDgu&#10;lNjQsqT8tD87Az+fg3Q1qdYfv3LeyuY42OUy2Rnz3O/e30AF6sIj/N/eWgOjNBnD35v4BPT8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MGtC3GAAAA3QAAAA8AAAAAAAAA&#10;AAAAAAAAoQIAAGRycy9kb3ducmV2LnhtbFBLBQYAAAAABAAEAPkAAACUAwAAAAA=&#10;" strokeweight=".2205mm"/>
                <v:line id="Line 568" o:spid="_x0000_s1587" style="position:absolute;flip:y;visibility:visible;mso-wrap-style:square" from="19526,27289" to="19526,281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pk1McAAADdAAAADwAAAGRycy9kb3ducmV2LnhtbESPT2vCQBTE74V+h+UJXkrdGKTV1FWK&#10;UBBz8g9tj4/sMxvMvk2za5J++65Q8DjMzG+Y5Xqwteio9ZVjBdNJAoK4cLriUsHp+PE8B+EDssba&#10;MSn4JQ/r1ePDEjPtet5TdwiliBD2GSowITSZlL4wZNFPXEMcvbNrLYYo21LqFvsIt7VMk+RFWqw4&#10;LhhsaGOouByuVoH83Hwttm53Ov7kTb6YG3d5ev1Wajwa3t9ABBrCPfzf3moF6TSZwe1NfAJy9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aOmTUxwAAAN0AAAAPAAAAAAAA&#10;AAAAAAAAAKECAABkcnMvZG93bnJldi54bWxQSwUGAAAAAAQABAD5AAAAlQMAAAAA&#10;" strokeweight=".2205mm"/>
                <v:line id="Line 569" o:spid="_x0000_s1588" style="position:absolute;flip:y;visibility:visible;mso-wrap-style:square" from="19748,27384" to="19748,280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bBT8cAAADdAAAADwAAAGRycy9kb3ducmV2LnhtbESPT2vCQBTE74V+h+UJXkrdGLDV1FWK&#10;UBBz8g9tj4/sMxvMvk2za5J++65Q8DjMzG+Y5Xqwteio9ZVjBdNJAoK4cLriUsHp+PE8B+EDssba&#10;MSn4JQ/r1ePDEjPtet5TdwiliBD2GSowITSZlL4wZNFPXEMcvbNrLYYo21LqFvsIt7VMk+RFWqw4&#10;LhhsaGOouByuVoH83Hwttm53Ov7kTb6YG3d5ev1Wajwa3t9ABBrCPfzf3moF6TSZwe1NfAJy9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1dsFPxwAAAN0AAAAPAAAAAAAA&#10;AAAAAAAAAKECAABkcnMvZG93bnJldi54bWxQSwUGAAAAAAQABAD5AAAAlQMAAAAA&#10;" strokeweight=".2205mm"/>
                <v:line id="Line 570" o:spid="_x0000_s1589" style="position:absolute;flip:y;visibility:visible;mso-wrap-style:square" from="22637,27289" to="22637,281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aRfOMYAAADdAAAADwAAAGRycy9kb3ducmV2LnhtbESPT4vCMBTE78J+h/AW9iKa6kFrNcoi&#10;CLKe/MOux0fzbIrNS7eJWr+9EQSPw8z8hpktWluJKzW+dKxg0E9AEOdOl1woOOxXvRSED8gaK8ek&#10;4E4eFvOPzgwz7W68pesuFCJC2GeowIRQZ1L63JBF33c1cfROrrEYomwKqRu8Rbit5DBJRtJiyXHB&#10;YE1LQ/l5d7EK5O/yb7J2P4f9/6beTFLjzt3xUamvz/Z7CiJQG97hV3utFQwHyQieb+ITkPMH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WkXzjGAAAA3QAAAA8AAAAAAAAA&#10;AAAAAAAAoQIAAGRycy9kb3ducmV2LnhtbFBLBQYAAAAABAAEAPkAAACUAwAAAAA=&#10;" strokeweight=".2205mm"/>
                <v:line id="Line 571" o:spid="_x0000_s1590" style="position:absolute;visibility:visible;mso-wrap-style:square" from="21859,26844" to="22637,272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2yLscAAADdAAAADwAAAGRycy9kb3ducmV2LnhtbESPQWvCQBSE74X+h+UJvYhuIlgldZXS&#10;Vqp4MorQ2yP7TILZ90J21fTfdwuFHoeZ+YZZrHrXqBt1vhY2kI4TUMSF2JpLA8fDejQH5QOyxUaY&#10;DHyTh9Xy8WGBmZU77+mWh1JFCPsMDVQhtJnWvqjIoR9LSxy9s3QOQ5RdqW2H9wh3jZ4kybN2WHNc&#10;qLClt4qKS351Bk67Yfo+rdcfX3LdyOd5uC1kujXmadC/voAK1If/8F97Yw1M0mQGv2/iE9D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cPbIuxwAAAN0AAAAPAAAAAAAA&#10;AAAAAAAAAKECAABkcnMvZG93bnJldi54bWxQSwUGAAAAAAQABAD5AAAAlQMAAAAA&#10;" strokeweight=".2205mm"/>
                <v:line id="Line 572" o:spid="_x0000_s1591" style="position:absolute;flip:y;visibility:visible;mso-wrap-style:square" from="22177,28178" to="22637,284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3du0cIAAADdAAAADwAAAGRycy9kb3ducmV2LnhtbERPy4rCMBTdC/MP4QpuRFNd+KhGGYQB&#10;0ZUP1OWluTbF5qbTRK1/bxaCy8N5z5eNLcWDal84VjDoJyCIM6cLzhUcD3+9CQgfkDWWjknBizws&#10;Fz+tOabaPXlHj33IRQxhn6ICE0KVSukzQxZ931XEkbu62mKIsM6lrvEZw20ph0kykhYLjg0GK1oZ&#10;ym77u1UgT6vzdO02x8P/ttpOJ8bduuOLUp128zsDEagJX/HHvdYKhoMkzo1v4hOQi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3du0cIAAADdAAAADwAAAAAAAAAAAAAA&#10;AAChAgAAZHJzL2Rvd25yZXYueG1sUEsFBgAAAAAEAAQA+QAAAJADAAAAAA==&#10;" strokeweight=".2205mm"/>
                <v:line id="Line 573" o:spid="_x0000_s1592" style="position:absolute;flip:y;visibility:visible;mso-wrap-style:square" from="21082,26844" to="21859,272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DvLSsUAAADdAAAADwAAAGRycy9kb3ducmV2LnhtbESPT4vCMBTE74LfIbyFvYimelDbNYoI&#10;gqwn/6B7fDRvm2LzUpusdr+9EQSPw8z8hpktWluJGzW+dKxgOEhAEOdOl1woOB7W/SkIH5A1Vo5J&#10;wT95WMy7nRlm2t15R7d9KESEsM9QgQmhzqT0uSGLfuBq4uj9usZiiLIppG7wHuG2kqMkGUuLJccF&#10;gzWtDOWX/Z9VIE+rc7px38fDdVtv06lxl97kR6nPj3b5BSJQG97hV3ujFYyGSQrPN/EJyP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DvLSsUAAADdAAAADwAAAAAAAAAA&#10;AAAAAAChAgAAZHJzL2Rvd25yZXYueG1sUEsFBgAAAAAEAAQA+QAAAJMDAAAAAA==&#10;" strokeweight=".2205mm"/>
                <v:line id="Line 574" o:spid="_x0000_s1593" style="position:absolute;visibility:visible;mso-wrap-style:square" from="21082,28178" to="21558,284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28h8MAAADdAAAADwAAAGRycy9kb3ducmV2LnhtbERPTWvCQBC9F/wPywi9iG4iWErqKkUr&#10;Kp6aFqG3ITsmodmZkF01/nv3IHh8vO/5sneNulDna2ED6SQBRVyIrbk08PuzGb+D8gHZYiNMBm7k&#10;YbkYvMwxs3Llb7rkoVQxhH2GBqoQ2kxrX1Tk0E+kJY7cSTqHIcKu1LbDawx3jZ4myZt2WHNsqLCl&#10;VUXFf352Bo6HUbqe1ZuvPznvZHsa7QuZ7Y15HfafH6AC9eEpfrh31sA0TeP++CY+Ab24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YNvIfDAAAA3QAAAA8AAAAAAAAAAAAA&#10;AAAAoQIAAGRycy9kb3ducmV2LnhtbFBLBQYAAAAABAAEAPkAAACRAwAAAAA=&#10;" strokeweight=".2205mm"/>
                <v:line id="Line 575" o:spid="_x0000_s1594" style="position:absolute;flip:y;visibility:visible;mso-wrap-style:square" from="21082,27289" to="21082,281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5RRkccAAADdAAAADwAAAGRycy9kb3ducmV2LnhtbESPzWrDMBCE74W8g9hCLiWRnUObuJFN&#10;MBRCc8oPTY+LtbWMrZVrKYn79lWg0OMwM98w62K0nbjS4BvHCtJ5AoK4crrhWsHp+DZbgvABWWPn&#10;mBT8kIcinzysMdPuxnu6HkItIoR9hgpMCH0mpa8MWfRz1xNH78sNFkOUQy31gLcIt51cJMmztNhw&#10;XDDYU2moag8Xq0B+lOfV1r2fjt+7frdaGtc+vXwqNX0cN68gAo3hP/zX3moFizRN4f4mPgGZ/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PlFGRxwAAAN0AAAAPAAAAAAAA&#10;AAAAAAAAAKECAABkcnMvZG93bnJldi54bWxQSwUGAAAAAAQABAD5AAAAlQMAAAAA&#10;" strokeweight=".2205mm"/>
                <v:line id="Line 576" o:spid="_x0000_s1595" style="position:absolute;flip:y;visibility:visible;mso-wrap-style:square" from="20304,25939" to="20304,268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0bP5sYAAADdAAAADwAAAGRycy9kb3ducmV2LnhtbESPzYvCMBTE7wv+D+Et7GVZ0/bgRzWK&#10;CAuiJz9wPT6at02xeek2Wa3/vREEj8PM/IaZzjtbiwu1vnKsIO0nIIgLpysuFRz2318jED4ga6wd&#10;k4IbeZjPem9TzLW78pYuu1CKCGGfowITQpNL6QtDFn3fNcTR+3WtxRBlW0rd4jXCbS2zJBlIixXH&#10;BYMNLQ0V592/VSCPy5/xyq0P+79NsxmPjDt/Dk9Kfbx3iwmIQF14hZ/tlVaQpWkGjzfxCcjZH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9Gz+bGAAAA3QAAAA8AAAAAAAAA&#10;AAAAAAAAoQIAAGRycy9kb3ducmV2LnhtbFBLBQYAAAAABAAEAPkAAACUAwAAAAA=&#10;" strokeweight=".2205mm"/>
                <v:line id="Line 577" o:spid="_x0000_s1596" style="position:absolute;visibility:visible;mso-wrap-style:square" from="20304,28622" to="20304,295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8i8MYAAADdAAAADwAAAGRycy9kb3ducmV2LnhtbESPQWvCQBSE70L/w/KEXqRuoigldZWi&#10;FZWeqqXQ2yP7TILZ90J21fjv3ULB4zAz3zCzRedqdaHWV8IG0mECijgXW3Fh4PuwfnkF5QOyxVqY&#10;DNzIw2L+1JthZuXKX3TZh0JFCPsMDZQhNJnWPi/JoR9KQxy9o7QOQ5RtoW2L1wh3tR4lyVQ7rDgu&#10;lNjQsqT8tD87Az+fg3Q1qdYfv3LeyuY42OUy2Rnz3O/e30AF6sIj/N/eWgOjNB3D35v4BPT8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bfIvDGAAAA3QAAAA8AAAAAAAAA&#10;AAAAAAAAoQIAAGRycy9kb3ducmV2LnhtbFBLBQYAAAAABAAEAPkAAACUAwAAAAA=&#10;" strokeweight=".2205mm"/>
                <v:line id="Line 578" o:spid="_x0000_s1597" style="position:absolute;flip:x;visibility:visible;mso-wrap-style:square" from="18748,28178" to="19526,286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PyCcYAAADdAAAADwAAAGRycy9kb3ducmV2LnhtbESPT4vCMBTE7wv7HcITvCyaVhb/VKMs&#10;woKsp1VRj4/m2RSbl24TtX57syB4HGbmN8xs0dpKXKnxpWMFaT8BQZw7XXKhYLf97o1B+ICssXJM&#10;Cu7kYTF/f5thpt2Nf+m6CYWIEPYZKjAh1JmUPjdk0fddTRy9k2sshiibQuoGbxFuKzlIkqG0WHJc&#10;MFjT0lB+3lysArlfHiYr97Pb/q3r9WRs3PljdFSq22m/piACteEVfrZXWsEgTT/h/018AnL+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j8gnGAAAA3QAAAA8AAAAAAAAA&#10;AAAAAAAAoQIAAGRycy9kb3ducmV2LnhtbFBLBQYAAAAABAAEAPkAAACUAwAAAAA=&#10;" strokeweight=".2205mm"/>
                <v:line id="Line 579" o:spid="_x0000_s1598" style="position:absolute;visibility:visible;mso-wrap-style:square" from="22637,28178" to="23415,286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nofH8YAAADdAAAADwAAAGRycy9kb3ducmV2LnhtbESPQWvCQBSE74X+h+UVepG6iZBSUlcp&#10;VanSk2kRvD2yzyQ0+17Irhr/vSsIPQ4z8w0znQ+uVSfqfSNsIB0noIhLsQ1XBn5/Vi9voHxAttgK&#10;k4ELeZjPHh+mmFs585ZORahUhLDP0UAdQpdr7cuaHPqxdMTRO0jvMETZV9r2eI5w1+pJkrxqhw3H&#10;hRo7+qyp/CuOzsDue5Qusma13MtxLV+H0aaUbGPM89Pw8Q4q0BD+w/f22hqYpGkGtzfxCejZ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Z6Hx/GAAAA3QAAAA8AAAAAAAAA&#10;AAAAAAAAoQIAAGRycy9kb3ducmV2LnhtbFBLBQYAAAAABAAEAPkAAACUAwAAAAA=&#10;" strokeweight=".2205mm"/>
                <v:line id="Line 580" o:spid="_x0000_s1599" style="position:absolute;flip:y;visibility:visible;mso-wrap-style:square" from="23415,28178" to="24193,286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3J5cYAAADdAAAADwAAAGRycy9kb3ducmV2LnhtbESPT4vCMBTE78J+h/AW9iKa1oN/ukYR&#10;QZD1tCrq8dG8bYrNS22i1m9vFgSPw8z8hpnOW1uJGzW+dKwg7ScgiHOnSy4U7Her3hiED8gaK8ek&#10;4EEe5rOPzhQz7e78S7dtKESEsM9QgQmhzqT0uSGLvu9q4uj9ucZiiLIppG7wHuG2koMkGUqLJccF&#10;gzUtDeXn7dUqkIflcbJ2P/vdZVNvJmPjzt3RSamvz3bxDSJQG97hV3utFQzSdAj/b+ITkLMn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B9yeXGAAAA3QAAAA8AAAAAAAAA&#10;AAAAAAAAoQIAAGRycy9kb3ducmV2LnhtbFBLBQYAAAAABAAEAPkAAACUAwAAAAA=&#10;" strokeweight=".2205mm"/>
                <v:line id="Line 581" o:spid="_x0000_s1600" style="position:absolute;visibility:visible;mso-wrap-style:square" from="24193,28178" to="24971,286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eQk88cAAADdAAAADwAAAGRycy9kb3ducmV2LnhtbESPX2vCQBDE3wv9DscKvki9RLCW1FOK&#10;f1DpU7UU+rbk1iSY2w25U+O394RCH4eZ+Q0znXeuVhdqfSVsIB0moIhzsRUXBr4P65c3UD4gW6yF&#10;ycCNPMxnz09TzKxc+Ysu+1CoCGGfoYEyhCbT2uclOfRDaYijd5TWYYiyLbRt8RrhrtajJHnVDiuO&#10;CyU2tCgpP+3PzsDP5yBdjqv16lfOW9kcB7tcxjtj+r3u4x1UoC78h//aW2tglKYTeLyJT0DP7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Z5CTzxwAAAN0AAAAPAAAAAAAA&#10;AAAAAAAAAKECAABkcnMvZG93bnJldi54bWxQSwUGAAAAAAQABAD5AAAAlQMAAAAA&#10;" strokeweight=".2205mm"/>
                <v:line id="Line 582" o:spid="_x0000_s1601" style="position:absolute;flip:y;visibility:visible;mso-wrap-style:square" from="24971,28178" to="25749,286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74DMMAAADdAAAADwAAAGRycy9kb3ducmV2LnhtbERPy4rCMBTdC/MP4QpuZEzrwkc1yiAM&#10;yLjSiuPy0lybYnPTaaJ2/t4sBJeH816uO1uLO7W+cqwgHSUgiAunKy4VHPPvzxkIH5A11o5JwT95&#10;WK8+ekvMtHvwnu6HUIoYwj5DBSaEJpPSF4Ys+pFriCN3ca3FEGFbSt3iI4bbWo6TZCItVhwbDDa0&#10;MVRcDzerQJ42v/Ot+znmf7tmN58Zdx1Oz0oN+t3XAkSgLrzFL/dWKxinaZwb38QnIF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6u+AzDAAAA3QAAAA8AAAAAAAAAAAAA&#10;AAAAoQIAAGRycy9kb3ducmV2LnhtbFBLBQYAAAAABAAEAPkAAACRAwAAAAA=&#10;" strokeweight=".2205mm"/>
                <v:line id="Line 583" o:spid="_x0000_s1602" style="position:absolute;visibility:visible;mso-wrap-style:square" from="25749,28178" to="26527,286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zcVGscAAADdAAAADwAAAGRycy9kb3ducmV2LnhtbESPX2vCQBDE3wv9DscKvki9RLDY1FOK&#10;f1DpU7UU+rbk1iSY2w25U+O394RCH4eZ+Q0znXeuVhdqfSVsIB0moIhzsRUXBr4P65cJKB+QLdbC&#10;ZOBGHuaz56cpZlau/EWXfShUhLDP0EAZQpNp7fOSHPqhNMTRO0rrMETZFtq2eI1wV+tRkrxqhxXH&#10;hRIbWpSUn/ZnZ+Dnc5Aux9V69SvnrWyOg10u450x/V738Q4qUBf+w3/trTUwStM3eLyJT0DP7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HNxUaxwAAAN0AAAAPAAAAAAAA&#10;AAAAAAAAAKECAABkcnMvZG93bnJldi54bWxQSwUGAAAAAAQABAD5AAAAlQMAAAAA&#10;" strokeweight=".2205mm"/>
                <v:line id="Line 584" o:spid="_x0000_s1603" style="position:absolute;flip:y;visibility:visible;mso-wrap-style:square" from="26527,28178" to="27305,286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rQ+t8IAAADdAAAADwAAAGRycy9kb3ducmV2LnhtbERPy4rCMBTdC/5DuAOzEU3twkfHKCII&#10;oisf6CwvzZ2m2NzUJqP1781CcHk479mitZW4U+NLxwqGgwQEce50yYWC03Hdn4DwAVlj5ZgUPMnD&#10;Yt7tzDDT7sF7uh9CIWII+wwVmBDqTEqfG7LoB64mjtyfayyGCJtC6gYfMdxWMk2SkbRYcmwwWNPK&#10;UH49/FsF8ry6TDduezredvVuOjHu2hv/KvX91S5/QARqw0f8dm+0gnSYxv3xTXwCcv4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rQ+t8IAAADdAAAADwAAAAAAAAAAAAAA&#10;AAChAgAAZHJzL2Rvd25yZXYueG1sUEsFBgAAAAAEAAQA+QAAAJADAAAAAA==&#10;" strokeweight=".2205mm"/>
                <v:line id="Line 585" o:spid="_x0000_s1604" style="position:absolute;visibility:visible;mso-wrap-style:square" from="27305,28178" to="28082,286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3TocYAAADdAAAADwAAAGRycy9kb3ducmV2LnhtbESPQWvCQBSE74X+h+UVvIhuErCU6Cql&#10;raj0pBXB2yP7TILZ90J21fTfdwWhx2FmvmFmi9416kqdr4UNpOMEFHEhtubSwP5nOXoD5QOyxUaY&#10;DPySh8X8+WmGuZUbb+m6C6WKEPY5GqhCaHOtfVGRQz+Wljh6J+kchii7UtsObxHuGp0lyat2WHNc&#10;qLClj4qK8+7iDBy+h+nnpF5+HeWyltVpuClksjFm8NK/T0EF6sN/+NFeWwNZmqVwfxOfgJ7/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ct06HGAAAA3QAAAA8AAAAAAAAA&#10;AAAAAAAAoQIAAGRycy9kb3ducmV2LnhtbFBLBQYAAAAABAAEAPkAAACUAwAAAAA=&#10;" strokeweight=".2205mm"/>
                <v:line id="Line 586" o:spid="_x0000_s1605" style="position:absolute;flip:y;visibility:visible;mso-wrap-style:square" from="28082,28178" to="28860,286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SoFW8cAAADdAAAADwAAAGRycy9kb3ducmV2LnhtbESPzWrDMBCE74W8g9hCLiWR40ObuJFN&#10;MBRCc8oPTY+LtbWMrZVrKYn79lWg0OMwM98w62K0nbjS4BvHChbzBARx5XTDtYLT8W22BOEDssbO&#10;MSn4IQ9FPnlYY6bdjfd0PYRaRAj7DBWYEPpMSl8ZsujnrieO3pcbLIYoh1rqAW8RbjuZJsmztNhw&#10;XDDYU2moag8Xq0B+lOfV1r2fjt+7frdaGtc+vXwqNX0cN68gAo3hP/zX3moF6SJN4f4mPgGZ/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xKgVbxwAAAN0AAAAPAAAAAAAA&#10;AAAAAAAAAKECAABkcnMvZG93bnJldi54bWxQSwUGAAAAAAQABAD5AAAAlQMAAAAA&#10;" strokeweight=".2205mm"/>
                <v:line id="Line 587" o:spid="_x0000_s1606" style="position:absolute;visibility:visible;mso-wrap-style:square" from="28860,28178" to="29638,286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LPoTccAAADdAAAADwAAAGRycy9kb3ducmV2LnhtbESPQWvCQBSE74X+h+UJvUjdJMVSUlcp&#10;baWKJ60IvT2yzySYfS9kV43/3hWEHoeZ+YaZzHrXqBN1vhY2kI4SUMSF2JpLA9vf+fMbKB+QLTbC&#10;ZOBCHmbTx4cJ5lbOvKbTJpQqQtjnaKAKoc219kVFDv1IWuLo7aVzGKLsSm07PEe4a3SWJK/aYc1x&#10;ocKWPisqDpujM7BbDdOvcT3//pPjQn72w2Uh46UxT4P+4x1UoD78h+/thTWQpdkL3N7EJ6Cn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os+hNxwAAAN0AAAAPAAAAAAAA&#10;AAAAAAAAAKECAABkcnMvZG93bnJldi54bWxQSwUGAAAAAAQABAD5AAAAlQMAAAAA&#10;" strokeweight=".2205mm"/>
                <v:line id="Line 588" o:spid="_x0000_s1607" style="position:absolute;flip:y;visibility:visible;mso-wrap-style:square" from="29638,28178" to="30400,286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84tMYAAADdAAAADwAAAGRycy9kb3ducmV2LnhtbESPT4vCMBTE7wv7HcITvCyaWhb/VKMs&#10;woKsp1VRj4/m2RSbl24TtX57syB4HGbmN8xs0dpKXKnxpWMFg34Cgjh3uuRCwW773RuD8AFZY+WY&#10;FNzJw2L+/jbDTLsb/9J1EwoRIewzVGBCqDMpfW7Iou+7mjh6J9dYDFE2hdQN3iLcVjJNkqG0WHJc&#10;MFjT0lB+3lysArlfHiYr97Pb/q3r9WRs3PljdFSq22m/piACteEVfrZXWkE6SD/h/018AnL+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GPOLTGAAAA3QAAAA8AAAAAAAAA&#10;AAAAAAAAoQIAAGRycy9kb3ducmV2LnhtbFBLBQYAAAAABAAEAPkAAACUAwAAAAA=&#10;" strokeweight=".2205mm"/>
                <v:line id="Line 589" o:spid="_x0000_s1608" style="position:absolute;visibility:visible;mso-wrap-style:square" from="30400,28178" to="31178,286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BbVosYAAADdAAAADwAAAGRycy9kb3ducmV2LnhtbESPQWvCQBSE74X+h+UVvIhuEkgpqauU&#10;tqLSk1YEb4/sMwnNvheyq8Z/7xYKPQ4z8w0zWwyuVRfqfSNsIJ0moIhLsQ1XBvbfy8kLKB+QLbbC&#10;ZOBGHhbzx4cZFlauvKXLLlQqQtgXaKAOoSu09mVNDv1UOuLonaR3GKLsK217vEa4a3WWJM/aYcNx&#10;ocaO3msqf3ZnZ+DwNU4/8mb5eZTzWlan8aaUfGPM6Gl4ewUVaAj/4b/22hrI0iyH3zfxCej5H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gW1aLGAAAA3QAAAA8AAAAAAAAA&#10;AAAAAAAAoQIAAGRycy9kb3ducmV2LnhtbFBLBQYAAAAABAAEAPkAAACUAwAAAAA=&#10;" strokeweight=".2205mm"/>
                <v:line id="Line 590" o:spid="_x0000_s1609" style="position:absolute;flip:y;visibility:visible;mso-wrap-style:square" from="25749,27289" to="25749,281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EDWMYAAADdAAAADwAAAGRycy9kb3ducmV2LnhtbESPT4vCMBTE78J+h/AW9iKa2oN/ukYR&#10;QZD1tCrq8dG8bYrNS22i1m9vFgSPw8z8hpnOW1uJGzW+dKxg0E9AEOdOl1wo2O9WvTEIH5A1Vo5J&#10;wYM8zGcfnSlm2t35l27bUIgIYZ+hAhNCnUnpc0MWfd/VxNH7c43FEGVTSN3gPcJtJdMkGUqLJccF&#10;gzUtDeXn7dUqkIflcbJ2P/vdZVNvJmPjzt3RSamvz3bxDSJQG97hV3utFaSDdAj/b+ITkLMn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4RA1jGAAAA3QAAAA8AAAAAAAAA&#10;AAAAAAAAoQIAAGRycy9kb3ducmV2LnhtbFBLBQYAAAAABAAEAPkAAACUAwAAAAA=&#10;" strokeweight=".2205mm"/>
                <v:line id="Line 591" o:spid="_x0000_s1610" style="position:absolute;flip:y;visibility:visible;mso-wrap-style:square" from="28860,27289" to="28860,281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V2mw8YAAADdAAAADwAAAGRycy9kb3ducmV2LnhtbESPT4vCMBTE7wt+h/AEL4um9rBqNcoi&#10;CKIn/7Dr8dE8m2Lz0m2idr+9EQSPw8z8hpktWluJGzW+dKxgOEhAEOdOl1woOB5W/TEIH5A1Vo5J&#10;wT95WMw7HzPMtLvzjm77UIgIYZ+hAhNCnUnpc0MW/cDVxNE7u8ZiiLIppG7wHuG2kmmSfEmLJccF&#10;gzUtDeWX/dUqkD/L38nabY6Hv229nYyNu3yOTkr1uu33FESgNrzDr/ZaK0iH6Qieb+ITkPMH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FdpsPGAAAA3QAAAA8AAAAAAAAA&#10;AAAAAAAAoQIAAGRycy9kb3ducmV2LnhtbFBLBQYAAAAABAAEAPkAAACUAwAAAAA=&#10;" strokeweight=".2205mm"/>
                <v:line id="Line 592" o:spid="_x0000_s1611" style="position:absolute;flip:x y;visibility:visible;mso-wrap-style:square" from="19065,27019" to="19526,272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w1csMAAADdAAAADwAAAGRycy9kb3ducmV2LnhtbERPPWvDMBDdC/kP4gLZGtkOaYMTJYRA&#10;IR3tdrC3w7rYbq2TkdTY7a+vhkLHx/s+nGYziDs531tWkK4TEMSN1T23Ct7fXh53IHxA1jhYJgXf&#10;5OF0XDwcMNd24oLuZWhFDGGfo4IuhDGX0jcdGfRrOxJH7madwRCha6V2OMVwM8gsSZ6kwZ5jQ4cj&#10;XTpqPssvo6B43vCtsnU1Xx1N9c/HNn11W6VWy/m8BxFoDv/iP/dVK8jSLM6Nb+ITkMd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rMNXLDAAAA3QAAAA8AAAAAAAAAAAAA&#10;AAAAoQIAAGRycy9kb3ducmV2LnhtbFBLBQYAAAAABAAEAPkAAACRAwAAAAA=&#10;" strokeweight=".2205mm"/>
                <v:line id="Line 593" o:spid="_x0000_s1612" style="position:absolute;flip:y;visibility:visible;mso-wrap-style:square" from="22637,27733" to="23415,281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6XKsYAAADdAAAADwAAAGRycy9kb3ducmV2LnhtbESPT4vCMBTE74LfITzBi2hqD7u2GkWE&#10;BVlP/mH1+GieTbF56TZRu99+IyzscZiZ3zCLVWdr8aDWV44VTCcJCOLC6YpLBafjx3gGwgdkjbVj&#10;UvBDHlbLfm+BuXZP3tPjEEoRIexzVGBCaHIpfWHIop+4hjh6V9daDFG2pdQtPiPc1jJNkjdpseK4&#10;YLChjaHidrhbBfJrc8627vN0/N41u2xm3G30flFqOOjWcxCBuvAf/mtvtYJ0mmbwehOfgFz+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OlyrGAAAA3QAAAA8AAAAAAAAA&#10;AAAAAAAAoQIAAGRycy9kb3ducmV2LnhtbFBLBQYAAAAABAAEAPkAAACUAwAAAAA=&#10;" strokeweight=".2205mm"/>
                <v:shape id="Freeform 594" o:spid="_x0000_s1613" style="position:absolute;left:31369;top:28622;width:460;height:572;visibility:visible;mso-wrap-style:square;v-text-anchor:top" coordsize="87,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Ij78IA&#10;AADdAAAADwAAAGRycy9kb3ducmV2LnhtbERPTYvCMBC9C/6HMMJeRNMqiFSjiOyygniw9eBxaMam&#10;2Ey6TVa7/35zEDw+3vd629tGPKjztWMF6TQBQVw6XXOl4FJ8TZYgfEDW2DgmBX/kYbsZDtaYaffk&#10;Mz3yUIkYwj5DBSaENpPSl4Ys+qlriSN3c53FEGFXSd3hM4bbRs6SZCEt1hwbDLa0N1Te81+r4Hpq&#10;m/TnoH2eF8cxnz6/S1OzUh+jfrcCEagPb/HLfdAKZuk87o9v4hOQm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0iPvwgAAAN0AAAAPAAAAAAAAAAAAAAAAAJgCAABkcnMvZG93&#10;bnJldi54bWxQSwUGAAAAAAQABAD1AAAAhwMAAAAA&#10;" path="m87,99r-4,1l79,101r-2,3l72,105r-5,1l62,107r-5,l51,108,40,107,30,105r-9,-4l14,95,8,88,4,78,,67,,54,,42,4,31,8,21r6,-7l21,7,30,4,40,,51,r8,l68,1r9,3l87,9r,17l85,26,77,19,68,15,59,12,51,11r-9,1l36,14r-6,3l25,22r-5,6l18,36r-3,8l14,54r1,10l18,73r3,7l25,86r5,4l36,94r7,2l51,96,61,95r8,-3l78,89r7,-6l87,83r,16xe" fillcolor="black" stroked="f">
                  <v:path arrowok="t" o:connecttype="custom" o:connectlocs="46038,52387;43921,52917;41805,53446;40746,55033;38100,55562;35455,56092;32809,56621;30163,56621;26988,57150;21167,56621;15875,55562;11113,53446;7408,50271;4233,46567;2117,41275;0,35454;0,28575;0,22225;2117,16404;4233,11113;7408,7408;11113,3704;15875,2117;21167,0;26988,0;31221,0;35984,529;40746,2117;46038,4763;46038,13758;44980,13758;40746,10054;35984,7937;31221,6350;26988,5821;22225,6350;19050,7408;15875,8996;13229,11642;10583,14817;9525,19050;7938,23283;7408,28575;7938,33867;9525,38629;11113,42333;13229,45508;15875,47625;19050,49742;22754,50800;26988,50800;32280,50271;36513,48683;41275,47096;44980,43921;46038,43921;46038,52387" o:connectangles="0,0,0,0,0,0,0,0,0,0,0,0,0,0,0,0,0,0,0,0,0,0,0,0,0,0,0,0,0,0,0,0,0,0,0,0,0,0,0,0,0,0,0,0,0,0,0,0,0,0,0,0,0,0,0,0,0"/>
                </v:shape>
                <v:shape id="Freeform 595" o:spid="_x0000_s1614" style="position:absolute;left:31892;top:28606;width:508;height:588;visibility:visible;mso-wrap-style:square;v-text-anchor:top" coordsize="97,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F82MQA&#10;AADdAAAADwAAAGRycy9kb3ducmV2LnhtbESP0WrCQBRE34X+w3ILvukmCsWmrhIKgSB9afQDLtlr&#10;kpq9G7JrjPl6tyD4OMzMGWa7H00rBupdY1lBvIxAEJdWN1wpOB2zxQaE88gaW8uk4E4O9ru32RYT&#10;bW/8S0PhKxEg7BJUUHvfJVK6siaDbmk74uCdbW/QB9lXUvd4C3DTylUUfUiDDYeFGjv6rqm8FFej&#10;INWXxmWHczvksTlN+c/fpyknpebvY/oFwtPoX+FnO9cKVvE6hv834QnI3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3hfNjEAAAA3QAAAA8AAAAAAAAAAAAAAAAAmAIAAGRycy9k&#10;b3ducmV2LnhtbFBLBQYAAAAABAAEAPUAAACJAwAAAAA=&#10;" path="m84,15r6,7l94,32r3,11l97,55r,13l94,77,90,87r-6,8l78,102r-9,4l60,108r-11,1l38,108,28,106r-8,-5l14,95,8,87,4,77,1,68,,55,1,43,4,32,8,22r6,-7l20,8,28,4,38,1,49,,59,1,69,4r9,4l84,15xm83,55l81,36,74,23,69,18,57,13,49,12r-8,1l28,18r-4,5l16,36,15,55r1,19l25,86r5,5l42,97r7,l57,97,69,91r5,-5l81,74,83,55xe" fillcolor="black" stroked="f">
                  <v:path arrowok="t" o:connecttype="custom" o:connectlocs="43992,8083;47134,11855;49229,17244;50800,23172;50800,29638;50800,36644;49229,41494;47134,46883;43992,51194;40849,54966;36136,57121;31423,58199;25662,58738;19901,58199;14664,57121;10474,54427;7332,51194;4190,46883;2095,41494;524,36644;0,29638;524,23172;2095,17244;4190,11855;7332,8083;10474,4311;14664,2156;19901,539;25662,0;30899,539;36136,2156;40849,4311;43992,8083;43468,29638;42421,19400;38755,12394;36136,9700;29852,7005;25662,6467;21472,7005;14664,9700;12569,12394;8379,19400;7856,29638;8379,39877;13093,46344;15711,49038;21996,52271;25662,52271;29852,52271;36136,49038;38755,46344;42421,39877;43468,29638" o:connectangles="0,0,0,0,0,0,0,0,0,0,0,0,0,0,0,0,0,0,0,0,0,0,0,0,0,0,0,0,0,0,0,0,0,0,0,0,0,0,0,0,0,0,0,0,0,0,0,0,0,0,0,0,0,0"/>
                  <o:lock v:ext="edit" verticies="t"/>
                </v:shape>
                <v:shape id="Freeform 596" o:spid="_x0000_s1615" style="position:absolute;left:32496;top:28606;width:508;height:588;visibility:visible;mso-wrap-style:square;v-text-anchor:top" coordsize="98,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fWwMUA&#10;AADdAAAADwAAAGRycy9kb3ducmV2LnhtbESPQWvCQBSE70L/w/IKvenGiBKjq5RCaUE8mHjx9sg+&#10;s8Hs2zS71fTfdwXB4zAz3zDr7WBbcaXeN44VTCcJCOLK6YZrBcfyc5yB8AFZY+uYFPyRh+3mZbTG&#10;XLsbH+hahFpECPscFZgQulxKXxmy6CeuI47e2fUWQ5R9LXWPtwi3rUyTZCEtNhwXDHb0Yai6FL9W&#10;wc5n5aEo5qf5cp/VJjMz+SO/lHp7Hd5XIAIN4Rl+tL+1gnQ6S+H+Jj4Buf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d9bAxQAAAN0AAAAPAAAAAAAAAAAAAAAAAJgCAABkcnMv&#10;ZG93bnJldi54bWxQSwUGAAAAAAQABAD1AAAAigMAAAAA&#10;" path="m84,15r6,7l94,32r3,11l98,55,97,68r-3,9l90,87r-6,8l78,102r-9,4l60,108r-10,1l39,108,29,106r-9,-5l14,95,8,87,4,77,2,68,,55,2,43,4,32,8,22r6,-7l20,8,29,4,39,1,50,,60,1r9,3l78,8r6,7xm83,55l82,36,74,23,69,18,57,13,50,12r-9,1l29,18r-5,5l16,36,15,55r1,19l24,86r5,5l41,97r9,l57,97,69,91r5,-5l82,74,83,55xe" fillcolor="black" stroked="f">
                  <v:path arrowok="t" o:connecttype="custom" o:connectlocs="43543,8083;46653,11855;48727,17244;50282,23172;50800,29638;50282,36644;48727,41494;46653,46883;43543,51194;40433,54966;35767,57121;31102,58199;25918,58738;20216,58199;15033,57121;10367,54427;7257,51194;4147,46883;2073,41494;1037,36644;0,29638;1037,23172;2073,17244;4147,11855;7257,8083;10367,4311;15033,2156;20216,539;25918,0;31102,539;35767,2156;40433,4311;43543,8083;43024,29638;42506,19400;38359,12394;35767,9700;29547,7005;25918,6467;21253,7005;15033,9700;12441,12394;8294,19400;7776,29638;8294,39877;12441,46344;15033,49038;21253,52271;25918,52271;29547,52271;35767,49038;38359,46344;42506,39877;43024,29638" o:connectangles="0,0,0,0,0,0,0,0,0,0,0,0,0,0,0,0,0,0,0,0,0,0,0,0,0,0,0,0,0,0,0,0,0,0,0,0,0,0,0,0,0,0,0,0,0,0,0,0,0,0,0,0,0,0"/>
                  <o:lock v:ext="edit" verticies="t"/>
                </v:shape>
                <v:shape id="Freeform 597" o:spid="_x0000_s1616" style="position:absolute;left:33131;top:28622;width:412;height:556;visibility:visible;mso-wrap-style:square;v-text-anchor:top" coordsize="80,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CWU8YA&#10;AADdAAAADwAAAGRycy9kb3ducmV2LnhtbESPQWvCQBSE70L/w/IKXkQ3GiuSuooIgghSmqrg7ZF9&#10;TdJm34bsauK/dwtCj8PMfMMsVp2pxI0aV1pWMB5FIIgzq0vOFRy/tsM5COeRNVaWScGdHKyWL70F&#10;Jtq2/Em31OciQNglqKDwvk6kdFlBBt3I1sTB+7aNQR9kk0vdYBvgppKTKJpJgyWHhQJr2hSU/aZX&#10;o+AUf8w7TLN6sP/Bczt1l91h86ZU/7Vbv4Pw1Pn/8LO90wom4ziGvzfhCcjl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ECWU8YAAADdAAAADwAAAAAAAAAAAAAAAACYAgAAZHJz&#10;L2Rvd25yZXYueG1sUEsFBgAAAAAEAAQA9QAAAIsDAAAAAA==&#10;" path="m80,105r-15,l65,54r-52,l13,105,,105,,,13,r,41l65,41,65,,80,r,105xe" fillcolor="black" stroked="f">
                  <v:path arrowok="t" o:connecttype="custom" o:connectlocs="41275,55563;33536,55563;33536,28575;6707,28575;6707,55563;0,55563;0,0;6707,0;6707,21696;33536,21696;33536,0;41275,0;41275,55563" o:connectangles="0,0,0,0,0,0,0,0,0,0,0,0,0"/>
                </v:shape>
                <v:shape id="Freeform 598" o:spid="_x0000_s1617" style="position:absolute;left:21574;top:28590;width:524;height:588;visibility:visible;mso-wrap-style:square;v-text-anchor:top" coordsize="98,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LrL8UA&#10;AADdAAAADwAAAGRycy9kb3ducmV2LnhtbESPT4vCMBTE74LfITxhb5r6l27XKMuCrLB4sHrZ26N5&#10;2xSbl9pErd/eLAgeh5n5DbNcd7YWV2p95VjBeJSAIC6crrhUcDxshikIH5A11o5JwZ08rFf93hIz&#10;7W68p2seShEh7DNUYEJoMil9YciiH7mGOHp/rrUYomxLqVu8Rbit5SRJFtJixXHBYENfhopTfrEK&#10;fnx62Of5/Hf+vktLk5qpPMtvpd4G3ecHiEBdeIWf7a1WMBlPZ/D/Jj4BuXo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0usvxQAAAN0AAAAPAAAAAAAAAAAAAAAAAJgCAABkcnMv&#10;ZG93bnJldi54bWxQSwUGAAAAAAQABAD1AAAAigMAAAAA&#10;" path="m84,14r6,9l94,31r2,11l98,55,96,67,94,78,90,88r-6,7l77,101r-9,4l60,109r-12,l37,109r-8,-4l20,101,13,95,8,88,3,78,,67,,55,,42,3,32,8,23r5,-9l20,8,29,4,39,r9,l60,r8,4l77,8r7,6xm83,55l82,36,73,24,68,19,56,13r-8,l41,13,29,19r-5,5l16,36,14,55r2,19l24,87r5,5l41,96r7,2l56,96,68,92r5,-5l82,74,83,55xe" fillcolor="black" stroked="f">
                  <v:path arrowok="t" o:connecttype="custom" o:connectlocs="44904,7544;48111,12394;50250,16705;51319,22633;52388,29638;51319,36105;50250,42033;48111,47422;44904,51194;41162,54427;36351,56582;32074,58738;25659,58738;19779,58738;15503,56582;10691,54427;6949,51194;4277,47422;1604,42033;0,36105;0,29638;0,22633;1604,17244;4277,12394;6949,7544;10691,4311;15503,2156;20848,0;25659,0;32074,0;36351,2156;41162,4311;44904,7544;44369,29638;43835,19400;39024,12933;36351,10239;29936,7005;25659,7005;21917,7005;15503,10239;12830,12933;8553,19400;7484,29638;8553,39877;12830,46883;15503,49577;21917,51733;25659,52810;29936,51733;36351,49577;39024,46883;43835,39877;44369,29638" o:connectangles="0,0,0,0,0,0,0,0,0,0,0,0,0,0,0,0,0,0,0,0,0,0,0,0,0,0,0,0,0,0,0,0,0,0,0,0,0,0,0,0,0,0,0,0,0,0,0,0,0,0,0,0,0,0"/>
                  <o:lock v:ext="edit" verticies="t"/>
                </v:shape>
                <v:shape id="Freeform 599" o:spid="_x0000_s1618" style="position:absolute;left:17827;top:26320;width:429;height:556;visibility:visible;mso-wrap-style:square;v-text-anchor:top" coordsize="80,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WrvMcA&#10;AADdAAAADwAAAGRycy9kb3ducmV2LnhtbESPQWvCQBSE74X+h+UJvRTdqE2RNBsRQRChiLEWentk&#10;X5PY7NuQ3Zr477tCweMwM98w6XIwjbhQ52rLCqaTCARxYXXNpYKP42a8AOE8ssbGMim4koNl9viQ&#10;YqJtzwe65L4UAcIuQQWV920ipSsqMugmtiUO3rftDPogu1LqDvsAN42cRdGrNFhzWKiwpXVFxU/+&#10;axSc5vvFgHnRPu/O+Nm/uK/t+zpW6mk0rN5AeBr8Pfzf3moFs+k8htub8ARk9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Dlq7zHAAAA3QAAAA8AAAAAAAAAAAAAAAAAmAIAAGRy&#10;cy9kb3ducmV2LnhtbFBLBQYAAAAABAAEAPUAAACMAwAAAAA=&#10;" path="m80,105r-14,l66,53r-52,l14,105,,105,,,14,r,41l66,41,66,,80,r,105xe" fillcolor="black" stroked="f">
                  <v:path arrowok="t" o:connecttype="custom" o:connectlocs="42863,55563;35362,55563;35362,28046;7501,28046;7501,55563;0,55563;0,0;7501,0;7501,21696;35362,21696;35362,0;42863,0;42863,55563" o:connectangles="0,0,0,0,0,0,0,0,0,0,0,0,0"/>
                </v:shape>
                <v:shape id="Freeform 600" o:spid="_x0000_s1619" style="position:absolute;left:18367;top:26304;width:508;height:588;visibility:visible;mso-wrap-style:square;v-text-anchor:top" coordsize="97,1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765MMA&#10;AADdAAAADwAAAGRycy9kb3ducmV2LnhtbESPQYvCMBSE7wv+h/CEva2pLpSlGkUE2b0aPejt0Tyb&#10;avNSmmjr/vqNIOxxmJlvmMVqcI24UxdqzwqmkwwEcelNzZWCw3778QUiRGSDjWdS8KAAq+XobYGF&#10;8T3v6K5jJRKEQ4EKbIxtIWUoLTkME98SJ+/sO4cxya6SpsM+wV0jZ1mWS4c1pwWLLW0slVd9cwr2&#10;WV+tT2f9XeZaH4O0zeU3bpV6Hw/rOYhIQ/wPv9o/RsFs+pnD8016AnL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w765MMAAADdAAAADwAAAAAAAAAAAAAAAACYAgAAZHJzL2Rv&#10;d25yZXYueG1sUEsFBgAAAAAEAAQA9QAAAIgDAAAAAA==&#10;" path="m84,15r5,7l94,32r3,10l97,55r,13l94,77,89,87r-5,8l77,101r-9,5l60,108r-12,2l37,108r-8,-2l20,101,13,95,8,87,3,77,,68,,55,,43,3,32,7,22r6,-7l20,9,29,4,37,1,48,,60,1r8,3l77,9r7,6xm83,55l81,36,73,23,68,18,56,12r-8,l41,12,29,18r-5,5l16,36,14,55r2,19l24,86r5,5l41,97r7,l56,97,68,91r5,-5l81,74,83,55xe" fillcolor="black" stroked="f">
                  <v:path arrowok="t" o:connecttype="custom" o:connectlocs="43992,8010;46610,11748;49229,17087;50800,22427;50800,29369;50800,36311;49229,41117;46610,46456;43992,50728;40326,53932;35612,56602;31423,57670;25138,58738;19377,57670;15188,56602;10474,53932;6808,50728;4190,46456;1571,41117;0,36311;0,29369;0,22961;1571,17087;3666,11748;6808,8010;10474,4806;15188,2136;19377,534;25138,0;31423,534;35612,2136;40326,4806;43992,8010;43468,29369;42421,19223;38231,12282;35612,9612;29328,6408;25138,6408;21472,6408;15188,9612;12569,12282;8379,19223;7332,29369;8379,39515;12569,45922;15188,48592;21472,51796;25138,51796;29328,51796;35612,48592;38231,45922;42421,39515;43468,29369" o:connectangles="0,0,0,0,0,0,0,0,0,0,0,0,0,0,0,0,0,0,0,0,0,0,0,0,0,0,0,0,0,0,0,0,0,0,0,0,0,0,0,0,0,0,0,0,0,0,0,0,0,0,0,0,0,0"/>
                  <o:lock v:ext="edit" verticies="t"/>
                </v:shape>
                <v:line id="Line 601" o:spid="_x0000_s1620" style="position:absolute;visibility:visible;mso-wrap-style:square" from="20288,34131" to="21066,345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lF4k8cAAADdAAAADwAAAGRycy9kb3ducmV2LnhtbESPQWvCQBSE7wX/w/KEXkQ3sdiW6Cql&#10;raj0VC2Ct0f2mQSz74Xsqum/dwtCj8PMfMPMFp2r1YVaXwkbSEcJKOJcbMWFgZ/dcvgKygdki7Uw&#10;GfglD4t572GGmZUrf9NlGwoVIewzNFCG0GRa+7wkh34kDXH0jtI6DFG2hbYtXiPc1XqcJM/aYcVx&#10;ocSG3kvKT9uzM7D/GqQfk2r5eZDzWlbHwSaXycaYx373NgUVqAv/4Xt7bQ2M06cX+HsTn4Ce3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SUXiTxwAAAN0AAAAPAAAAAAAA&#10;AAAAAAAAAKECAABkcnMvZG93bnJldi54bWxQSwUGAAAAAAQABAD5AAAAlQMAAAAA&#10;" strokeweight=".2205mm"/>
                <v:line id="Line 602" o:spid="_x0000_s1621" style="position:absolute;visibility:visible;mso-wrap-style:square" from="20272,34369" to="20875,34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87s4cQAAADdAAAADwAAAGRycy9kb3ducmV2LnhtbERPS2vCQBC+C/6HZYRepG5isZSYVUpb&#10;qeKptgjehuzkgdmZkF01/ffdQ8Hjx/fO14Nr1ZV63wgbSGcJKOJCbMOVgZ/vzeMLKB+QLbbCZOCX&#10;PKxX41GOmZUbf9H1ECoVQ9hnaKAOocu09kVNDv1MOuLIldI7DBH2lbY93mK4a/U8SZ61w4ZjQ40d&#10;vdVUnA8XZ+C4n6bvi2bzcZLLVj7L6a6Qxc6Yh8nwugQVaAh38b97aw3M06c4N76JT0Cv/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zuzhxAAAAN0AAAAPAAAAAAAAAAAA&#10;AAAAAKECAABkcnMvZG93bnJldi54bWxQSwUGAAAAAAQABAD5AAAAkgMAAAAA&#10;" strokeweight=".2205mm"/>
                <v:line id="Line 603" o:spid="_x0000_s1622" style="position:absolute;flip:y;visibility:visible;mso-wrap-style:square" from="20288,35480" to="21066,359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cB98YAAADdAAAADwAAAGRycy9kb3ducmV2LnhtbESPQWsCMRSE74X+h/AEL0WzWlB3NUoR&#10;ClJPVVGPj81zs7h52W6irv/eFASPw8x8w8wWra3ElRpfOlYw6CcgiHOnSy4U7LbfvQkIH5A1Vo5J&#10;wZ08LObvbzPMtLvxL103oRARwj5DBSaEOpPS54Ys+r6riaN3co3FEGVTSN3gLcJtJYdJMpIWS44L&#10;BmtaGsrPm4tVIPfLQ7pyP7vt37pepxPjzh/jo1LdTvs1BRGoDa/ws73SCoaDzxT+38QnIOc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pXAffGAAAA3QAAAA8AAAAAAAAA&#10;AAAAAAAAoQIAAGRycy9kb3ducmV2LnhtbFBLBQYAAAAABAAEAPkAAACUAwAAAAA=&#10;" strokeweight=".2205mm"/>
                <v:line id="Line 604" o:spid="_x0000_s1623" style="position:absolute;flip:y;visibility:visible;mso-wrap-style:square" from="20272,35337" to="20875,356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2vbF8MAAADdAAAADwAAAGRycy9kb3ducmV2LnhtbERPy4rCMBTdC/5DuIIbGVNFfHSMMgiC&#10;6Eoro8tLc6cpNjedJmr9+8liwOXhvJfr1lbiQY0vHSsYDRMQxLnTJRcKztn2Yw7CB2SNlWNS8CIP&#10;61W3s8RUuycf6XEKhYgh7FNUYEKoUyl9bsiiH7qaOHI/rrEYImwKqRt8xnBbyXGSTKXFkmODwZo2&#10;hvLb6W4VyO/NZbFz+3P2e6gPi7lxt8HsqlS/1359ggjUhrf4373TCsajSdwf38QnIF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Nr2xfDAAAA3QAAAA8AAAAAAAAAAAAA&#10;AAAAoQIAAGRycy9kb3ducmV2LnhtbFBLBQYAAAAABAAEAPkAAACRAwAAAAA=&#10;" strokeweight=".2205mm"/>
                <v:line id="Line 605" o:spid="_x0000_s1624" style="position:absolute;flip:y;visibility:visible;mso-wrap-style:square" from="19510,34131" to="20288,345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Cd+jMYAAADdAAAADwAAAGRycy9kb3ducmV2LnhtbESPT4vCMBTE7wv7HcITvCyaVhb/VKMs&#10;woKsp1VRj4/m2RSbl24TtX57syB4HGbmN8xs0dpKXKnxpWMFaT8BQZw7XXKhYLf97o1B+ICssXJM&#10;Cu7kYTF/f5thpt2Nf+m6CYWIEPYZKjAh1JmUPjdk0fddTRy9k2sshiibQuoGbxFuKzlIkqG0WHJc&#10;MFjT0lB+3lysArlfHiYr97Pb/q3r9WRs3PljdFSq22m/piACteEVfrZXWsEg/Uzh/018AnL+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wnfozGAAAA3QAAAA8AAAAAAAAA&#10;AAAAAAAAoQIAAGRycy9kb3ducmV2LnhtbFBLBQYAAAAABAAEAPkAAACUAwAAAAA=&#10;" strokeweight=".2205mm"/>
                <v:line id="Line 606" o:spid="_x0000_s1625" style="position:absolute;visibility:visible;mso-wrap-style:square" from="19510,35480" to="20288,359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iCodscAAADdAAAADwAAAGRycy9kb3ducmV2LnhtbESPQWvCQBSE74X+h+UJvUjdJNRSUlcp&#10;baWKJ60IvT2yzySYfS9kV43/3hWEHoeZ+YaZzHrXqBN1vhY2kI4SUMSF2JpLA9vf+fMbKB+QLTbC&#10;ZOBCHmbTx4cJ5lbOvKbTJpQqQtjnaKAKoc219kVFDv1IWuLo7aVzGKLsSm07PEe4a3SWJK/aYc1x&#10;ocKWPisqDpujM7BbDdOvcT3//pPjQn72w2Uh46UxT4P+4x1UoD78h+/thTWQpS8Z3N7EJ6Cn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Kh2xwAAAN0AAAAPAAAAAAAA&#10;AAAAAAAAAKECAABkcnMvZG93bnJldi54bWxQSwUGAAAAAAQABAD5AAAAlQMAAAAA&#10;" strokeweight=".2205mm"/>
                <v:line id="Line 608" o:spid="_x0000_s1626" style="position:absolute;flip:y;visibility:visible;mso-wrap-style:square" from="19510,34591" to="19510,354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7lFYMcAAADdAAAADwAAAGRycy9kb3ducmV2LnhtbESPT2sCMRTE74V+h/AKvZSa1Yp/VqOI&#10;UBA96Urb42Pz3CxuXtZNquu3N4LgcZiZ3zDTeWsrcabGl44VdDsJCOLc6ZILBfvs+3MEwgdkjZVj&#10;UnAlD/PZ68sUU+0uvKXzLhQiQtinqMCEUKdS+tyQRd9xNXH0Dq6xGKJsCqkbvES4rWQvSQbSYslx&#10;wWBNS0P5cfdvFcif5e945db77LSpN+ORcceP4Z9S72/tYgIiUBue4Ud7pRX0uv0vuL+JT0DOb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DuUVgxwAAAN0AAAAPAAAAAAAA&#10;AAAAAAAAAKECAABkcnMvZG93bnJldi54bWxQSwUGAAAAAAQABAD5AAAAlQMAAAAA&#10;" strokeweight=".2205mm"/>
                <v:line id="Line 609" o:spid="_x0000_s1627" style="position:absolute;flip:y;visibility:visible;mso-wrap-style:square" from="19732,34686" to="19732,353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FDdFMcAAADdAAAADwAAAGRycy9kb3ducmV2LnhtbESPT2vCQBTE70K/w/IKXkQ3htBq6ipF&#10;EKSe/IPt8ZF9zQazb9PsNkm/fVco9DjMzG+Y1Wawteio9ZVjBfNZAoK4cLriUsHlvJsuQPiArLF2&#10;TAp+yMNm/TBaYa5dz0fqTqEUEcI+RwUmhCaX0heGLPqZa4ij9+laiyHKtpS6xT7CbS3TJHmSFiuO&#10;CwYb2hoqbqdvq0Bet+/LvXu7nL8OzWG5MO42ef5Qavw4vL6ACDSE//Bfe68VpPMsg/ub+ATk+h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MUN0UxwAAAN0AAAAPAAAAAAAA&#10;AAAAAAAAAKECAABkcnMvZG93bnJldi54bWxQSwUGAAAAAAQABAD5AAAAlQMAAAAA&#10;" strokeweight=".2205mm"/>
                <v:line id="Line 610" o:spid="_x0000_s1628" style="position:absolute;flip:y;visibility:visible;mso-wrap-style:square" from="22621,34591" to="22621,354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x4j8cAAADdAAAADwAAAGRycy9kb3ducmV2LnhtbESPT2sCMRTE74V+h/AKvZSaVeq/1Sgi&#10;FERPutL2+Ng8N4ubl3WT6vrtjSB4HGbmN8x03tpKnKnxpWMF3U4Cgjh3uuRCwT77/hyB8AFZY+WY&#10;FFzJw3z2+jLFVLsLb+m8C4WIEPYpKjAh1KmUPjdk0XdcTRy9g2sshiibQuoGLxFuK9lLkoG0WHJc&#10;MFjT0lB+3P1bBfJn+TteufU+O23qzXhk3PFj+KfU+1u7mIAI1IZn+NFeaQW97lcf7m/iE5Cz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HHiPxwAAAN0AAAAPAAAAAAAA&#10;AAAAAAAAAKECAABkcnMvZG93bnJldi54bWxQSwUGAAAAAAQABAD5AAAAlQMAAAAA&#10;" strokeweight=".2205mm"/>
                <v:line id="Line 611" o:spid="_x0000_s1629" style="position:absolute;visibility:visible;mso-wrap-style:square" from="21844,34131" to="22621,345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uudcYAAADdAAAADwAAAGRycy9kb3ducmV2LnhtbESPQWvCQBSE74X+h+UJXqRuIioldZXS&#10;KiqeakXo7ZF9JsHseyG7avrvu4LQ4zAz3zCzRedqdaXWV8IG0mECijgXW3Fh4PC9enkF5QOyxVqY&#10;DPySh8X8+WmGmZUbf9F1HwoVIewzNFCG0GRa+7wkh34oDXH0TtI6DFG2hbYt3iLc1XqUJFPtsOK4&#10;UGJDHyXl5/3FGTjuBunnpFotf+SykfVpsM1lsjWm3+ve30AF6sJ/+NHeWAOjdDyF+5v4BPT8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UbrnXGAAAA3QAAAA8AAAAAAAAA&#10;AAAAAAAAoQIAAGRycy9kb3ducmV2LnhtbFBLBQYAAAAABAAEAPkAAACUAwAAAAA=&#10;" strokeweight=".2205mm"/>
                <v:line id="Line 612" o:spid="_x0000_s1630" style="position:absolute;flip:y;visibility:visible;mso-wrap-style:square" from="22145,35480" to="22621,357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JDY8cAAADdAAAADwAAAGRycy9kb3ducmV2LnhtbESPQWvCQBSE70L/w/IKXkQ3hlI1dZUi&#10;CNKcqmJ7fGRfs8Hs2zS7TdJ/7wqFHoeZ+YZZbwdbi45aXzlWMJ8lIIgLpysuFZxP++kShA/IGmvH&#10;pOCXPGw3D6M1Ztr1/E7dMZQiQthnqMCE0GRS+sKQRT9zDXH0vlxrMUTZllK32Ee4rWWaJM/SYsVx&#10;wWBDO0PF9fhjFcjL7mN1cG/n03fe5KulcdfJ4lOp8ePw+gIi0BD+w3/tg1aQzp8WcH8Tn4Dc3A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gkNjxwAAAN0AAAAPAAAAAAAA&#10;AAAAAAAAAKECAABkcnMvZG93bnJldi54bWxQSwUGAAAAAAQABAD5AAAAlQMAAAAA&#10;" strokeweight=".2205mm"/>
                <v:line id="Line 613" o:spid="_x0000_s1631" style="position:absolute;flip:y;visibility:visible;mso-wrap-style:square" from="21066,34131" to="21844,345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R3XEcMAAADdAAAADwAAAGRycy9kb3ducmV2LnhtbERPy4rCMBTdC/5DuIIbGVNFfHSMMgiC&#10;6Eoro8tLc6cpNjedJmr9+8liwOXhvJfr1lbiQY0vHSsYDRMQxLnTJRcKztn2Yw7CB2SNlWNS8CIP&#10;61W3s8RUuycf6XEKhYgh7FNUYEKoUyl9bsiiH7qaOHI/rrEYImwKqRt8xnBbyXGSTKXFkmODwZo2&#10;hvLb6W4VyO/NZbFz+3P2e6gPi7lxt8HsqlS/1359ggjUhrf4373TCsajSZwb38QnIF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0d1xHDAAAA3QAAAA8AAAAAAAAAAAAA&#10;AAAAoQIAAGRycy9kb3ducmV2LnhtbFBLBQYAAAAABAAEAPkAAACRAwAAAAA=&#10;" strokeweight=".2205mm"/>
                <v:line id="Line 614" o:spid="_x0000_s1632" style="position:absolute;visibility:visible;mso-wrap-style:square" from="21066,35480" to="21542,357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Q6B8cAAADdAAAADwAAAGRycy9kb3ducmV2LnhtbESPQWvCQBSE7wX/w/KEXkQ3kVra6Cql&#10;raj0VC2Ct0f2mQSz74Xsqum/dwtCj8PMfMPMFp2r1YVaXwkbSEcJKOJcbMWFgZ/dcvgCygdki7Uw&#10;GfglD4t572GGmZUrf9NlGwoVIewzNFCG0GRa+7wkh34kDXH0jtI6DFG2hbYtXiPc1XqcJM/aYcVx&#10;ocSG3kvKT9uzM7D/GqQfk2r5eZDzWlbHwSaXycaYx373NgUVqAv/4Xt7bQ2M06dX+HsTn4Ce3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UhDoHxwAAAN0AAAAPAAAAAAAA&#10;AAAAAAAAAKECAABkcnMvZG93bnJldi54bWxQSwUGAAAAAAQABAD5AAAAlQMAAAAA&#10;" strokeweight=".2205mm"/>
                <v:line id="Line 615" o:spid="_x0000_s1633" style="position:absolute;flip:y;visibility:visible;mso-wrap-style:square" from="21066,34591" to="21066,354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JNysMAAADdAAAADwAAAGRycy9kb3ducmV2LnhtbERPy4rCMBTdC/5DuIIbGVMFXx2jDIIg&#10;utLK6PLS3GmKzU2niVr/frIYcHk47+W6tZV4UONLxwpGwwQEce50yYWCc7b9mIPwAVlj5ZgUvMjD&#10;etXtLDHV7slHepxCIWII+xQVmBDqVEqfG7Loh64mjtyPayyGCJtC6gafMdxWcpwkU2mx5NhgsKaN&#10;ofx2ulsF8ntzWezc/pz9HurDYm7cbTC7KtXvtV+fIAK14S3+d++0gvFoEvfHN/EJyN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ayTcrDAAAA3QAAAA8AAAAAAAAAAAAA&#10;AAAAoQIAAGRycy9kb3ducmV2LnhtbFBLBQYAAAAABAAEAPkAAACRAwAAAAA=&#10;" strokeweight=".2205mm"/>
                <v:line id="Line 616" o:spid="_x0000_s1634" style="position:absolute;flip:y;visibility:visible;mso-wrap-style:square" from="20288,33242" to="20288,341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7oUcYAAADdAAAADwAAAGRycy9kb3ducmV2LnhtbESPT4vCMBTE7wv7HcITvCyaVlj/VKMs&#10;woKsp1VRj4/m2RSbl24TtX57syB4HGbmN8xs0dpKXKnxpWMFaT8BQZw7XXKhYLf97o1B+ICssXJM&#10;Cu7kYTF/f5thpt2Nf+m6CYWIEPYZKjAh1JmUPjdk0fddTRy9k2sshiibQuoGbxFuKzlIkqG0WHJc&#10;MFjT0lB+3lysArlfHiYr97Pb/q3r9WRs3PljdFSq22m/piACteEVfrZXWsEg/Uzh/018AnL+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n+6FHGAAAA3QAAAA8AAAAAAAAA&#10;AAAAAAAAoQIAAGRycy9kb3ducmV2LnhtbFBLBQYAAAAABAAEAPkAAACUAwAAAAA=&#10;" strokeweight=".2205mm"/>
                <v:line id="Line 617" o:spid="_x0000_s1635" style="position:absolute;visibility:visible;mso-wrap-style:square" from="20288,35925" to="20288,368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k+q8YAAADdAAAADwAAAGRycy9kb3ducmV2LnhtbESPQWvCQBSE74X+h+UVvIhuEkgpqauU&#10;tqLSk1YEb4/sMwnNvheyq8Z/7xYKPQ4z8w0zWwyuVRfqfSNsIJ0moIhLsQ1XBvbfy8kLKB+QLbbC&#10;ZOBGHhbzx4cZFlauvKXLLlQqQtgXaKAOoSu09mVNDv1UOuLonaR3GKLsK217vEa4a3WWJM/aYcNx&#10;ocaO3msqf3ZnZ+DwNU4/8mb5eZTzWlan8aaUfGPM6Gl4ewUVaAj/4b/22hrI0jyD3zfxCej5H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5PqvGAAAA3QAAAA8AAAAAAAAA&#10;AAAAAAAAoQIAAGRycy9kb3ducmV2LnhtbFBLBQYAAAAABAAEAPkAAACUAwAAAAA=&#10;" strokeweight=".2205mm"/>
                <v:line id="Line 618" o:spid="_x0000_s1636" style="position:absolute;flip:x;visibility:visible;mso-wrap-style:square" from="18732,35480" to="19510,359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DTvccAAADdAAAADwAAAGRycy9kb3ducmV2LnhtbESPT2sCMRTE74V+h/AKvZSa1eK/1Sgi&#10;FERPutL2+Ng8N4ubl3WT6vrtjSB4HGbmN8x03tpKnKnxpWMF3U4Cgjh3uuRCwT77/hyB8AFZY+WY&#10;FFzJw3z2+jLFVLsLb+m8C4WIEPYpKjAh1KmUPjdk0XdcTRy9g2sshiibQuoGLxFuK9lLkoG0WHJc&#10;MFjT0lB+3P1bBfJn+TteufU+O23qzXhk3PFj+KfU+1u7mIAI1IZn+NFeaQW9bv8L7m/iE5Cz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GYNO9xwAAAN0AAAAPAAAAAAAA&#10;AAAAAAAAAKECAABkcnMvZG93bnJldi54bWxQSwUGAAAAAAQABAD5AAAAlQMAAAAA&#10;" strokeweight=".2205mm"/>
                <v:line id="Line 619" o:spid="_x0000_s1637" style="position:absolute;visibility:visible;mso-wrap-style:square" from="22621,35480" to="23399,359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1wDRMcAAADdAAAADwAAAGRycy9kb3ducmV2LnhtbESPQWvCQBSE74X+h+UVepG6iZhSUlcp&#10;WlHpqVaE3h7ZZxKafS9kV43/3hWEHoeZ+YaZzHrXqBN1vhY2kA4TUMSF2JpLA7uf5csbKB+QLTbC&#10;ZOBCHmbTx4cJ5lbO/E2nbShVhLDP0UAVQptr7YuKHPqhtMTRO0jnMETZldp2eI5w1+hRkrxqhzXH&#10;hQpbmldU/G2PzsD+a5Ausnr5+SvHtawOg00h2caY56f+4x1UoD78h+/ttTUwSrMx3N7EJ6Cn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ANExwAAAN0AAAAPAAAAAAAA&#10;AAAAAAAAAKECAABkcnMvZG93bnJldi54bWxQSwUGAAAAAAQABAD5AAAAlQMAAAAA&#10;" strokeweight=".2205mm"/>
                <v:line id="Line 620" o:spid="_x0000_s1638" style="position:absolute;flip:y;visibility:visible;mso-wrap-style:square" from="23399,35480" to="24177,359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XuUscAAADdAAAADwAAAGRycy9kb3ducmV2LnhtbESPT2vCQBTE70K/w/IKXkQ3BtJq6ipF&#10;EKSe/IPt8ZF9zQazb9PsNkm/fVco9DjMzG+Y1Wawteio9ZVjBfNZAoK4cLriUsHlvJsuQPiArLF2&#10;TAp+yMNm/TBaYa5dz0fqTqEUEcI+RwUmhCaX0heGLPqZa4ij9+laiyHKtpS6xT7CbS3TJHmSFiuO&#10;CwYb2hoqbqdvq0Bet+/LvXu7nL8OzWG5MO42ef5Qavw4vL6ACDSE//Bfe68VpPMsg/ub+ATk+h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mxe5SxwAAAN0AAAAPAAAAAAAA&#10;AAAAAAAAAKECAABkcnMvZG93bnJldi54bWxQSwUGAAAAAAQABAD5AAAAlQMAAAAA&#10;" strokeweight=".2205mm"/>
                <v:line id="Line 621" o:spid="_x0000_s1639" style="position:absolute;visibility:visible;mso-wrap-style:square" from="24177,35480" to="24939,359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MI4qMYAAADdAAAADwAAAGRycy9kb3ducmV2LnhtbESPQWvCQBSE70L/w/IKvYhuIkRKdJXS&#10;VlQ81RbB2yP7TEKz74XsqvHfdwuCx2FmvmHmy9416kKdr4UNpOMEFHEhtubSwM/3avQKygdki40w&#10;GbiRh+XiaTDH3MqVv+iyD6WKEPY5GqhCaHOtfVGRQz+Wljh6J+kchii7UtsOrxHuGj1Jkql2WHNc&#10;qLCl94qK3/3ZGTjshulHVq8+j3LeyPo03BaSbY15ee7fZqAC9eERvrc31sAkzabw/yY+Ab34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DCOKjGAAAA3QAAAA8AAAAAAAAA&#10;AAAAAAAAoQIAAGRycy9kb3ducmV2LnhtbFBLBQYAAAAABAAEAPkAAACUAwAAAAA=&#10;" strokeweight=".2205mm"/>
                <v:line id="Line 622" o:spid="_x0000_s1640" style="position:absolute;flip:y;visibility:visible;mso-wrap-style:square" from="24939,35480" to="25733,359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vVvscAAADdAAAADwAAAGRycy9kb3ducmV2LnhtbESPQWvCQBSE70L/w/IKXkQ3Blo1dZUi&#10;CNKcqmJ7fGRfs8Hs2zS7TdJ/7wqFHoeZ+YZZbwdbi45aXzlWMJ8lIIgLpysuFZxP++kShA/IGmvH&#10;pOCXPGw3D6M1Ztr1/E7dMZQiQthnqMCE0GRS+sKQRT9zDXH0vlxrMUTZllK32Ee4rWWaJM/SYsVx&#10;wWBDO0PF9fhjFcjL7mN1cG/n03fe5KulcdfJ4lOp8ePw+gIi0BD+w3/tg1aQzp8WcH8Tn4Dc3A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5W9W+xwAAAN0AAAAPAAAAAAAA&#10;AAAAAAAAAKECAABkcnMvZG93bnJldi54bWxQSwUGAAAAAAQABAD5AAAAlQMAAAAA&#10;" strokeweight=".2205mm"/>
                <v:line id="Line 623" o:spid="_x0000_s1641" style="position:absolute;visibility:visible;mso-wrap-style:square" from="25733,35480" to="26511,359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JQcMAAADdAAAADwAAAGRycy9kb3ducmV2LnhtbERPTWvCQBC9F/oflil4kbqJkCKpq0ir&#10;qHjSlkJvQ3ZMgtmZkF01/nv3IHh8vO/pvHeNulDna2ED6SgBRVyIrbk08Puzep+A8gHZYiNMBm7k&#10;YT57fZlibuXKe7ocQqliCPscDVQhtLnWvqjIoR9JSxy5o3QOQ4RdqW2H1xjuGj1Okg/tsObYUGFL&#10;XxUVp8PZGfjbDdPvrF4t/+W8kfVxuC0k2xozeOsXn6AC9eEpfrg31sA4zeLc+CY+AT2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4RCUHDAAAA3QAAAA8AAAAAAAAAAAAA&#10;AAAAoQIAAGRycy9kb3ducmV2LnhtbFBLBQYAAAAABAAEAPkAAACRAwAAAAA=&#10;" strokeweight=".2205mm"/>
                <v:line id="Line 624" o:spid="_x0000_s1642" style="position:absolute;flip:y;visibility:visible;mso-wrap-style:square" from="26511,35480" to="27273,359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4jkV8YAAADdAAAADwAAAGRycy9kb3ducmV2LnhtbESPQWsCMRSE74X+h/AEL0WzClV3NUoR&#10;ClJPVVGPj81zs7h52W6irv/eFASPw8x8w8wWra3ElRpfOlYw6CcgiHOnSy4U7LbfvQkIH5A1Vo5J&#10;wZ08LObvbzPMtLvxL103oRARwj5DBSaEOpPS54Ys+r6riaN3co3FEGVTSN3gLcJtJYdJMpIWS44L&#10;BmtaGsrPm4tVIPfLQ7pyP7vt37pepxPjzh/jo1LdTvs1BRGoDa/ws73SCoaDzxT+38QnIOc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eI5FfGAAAA3QAAAA8AAAAAAAAA&#10;AAAAAAAAoQIAAGRycy9kb3ducmV2LnhtbFBLBQYAAAAABAAEAPkAAACUAwAAAAA=&#10;" strokeweight=".2205mm"/>
                <v:line id="Line 625" o:spid="_x0000_s1643" style="position:absolute;visibility:visible;mso-wrap-style:square" from="27273,35480" to="28067,359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vP+sMAAADdAAAADwAAAGRycy9kb3ducmV2LnhtbERPTWvCQBC9F/oflhG8SN1EUCR1FamK&#10;Sk/GUuhtyI5JaHYmZFdN/333IHh8vO/FqneNulHna2ED6TgBRVyIrbk08HXevc1B+YBssREmA3/k&#10;YbV8fVlgZuXOJ7rloVQxhH2GBqoQ2kxrX1Tk0I+lJY7cRTqHIcKu1LbDewx3jZ4kyUw7rDk2VNjS&#10;R0XFb351Br4/R+lmWu+2P3I9yP4yOhYyPRozHPTrd1CB+vAUP9wHa2CSzuL++CY+Ab3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4Lz/rDAAAA3QAAAA8AAAAAAAAAAAAA&#10;AAAAoQIAAGRycy9kb3ducmV2LnhtbFBLBQYAAAAABAAEAPkAAACRAwAAAAA=&#10;" strokeweight=".2205mm"/>
                <v:line id="Line 626" o:spid="_x0000_s1644" style="position:absolute;flip:y;visibility:visible;mso-wrap-style:square" from="28067,35480" to="28829,359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5Ii7MYAAADdAAAADwAAAGRycy9kb3ducmV2LnhtbESPT4vCMBTE78J+h/AW9iKa1oN/ukYR&#10;QZD1tCrq8dG8bYrNS22i1m9vFgSPw8z8hpnOW1uJGzW+dKwg7ScgiHOnSy4U7Her3hiED8gaK8ek&#10;4EEe5rOPzhQz7e78S7dtKESEsM9QgQmhzqT0uSGLvu9q4uj9ucZiiLIppG7wHuG2koMkGUqLJccF&#10;gzUtDeXn7dUqkIflcbJ2P/vdZVNvJmPjzt3RSamvz3bxDSJQG97hV3utFQzSYQr/b+ITkLMn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eSIuzGAAAA3QAAAA8AAAAAAAAA&#10;AAAAAAAAoQIAAGRycy9kb3ducmV2LnhtbFBLBQYAAAAABAAEAPkAAACUAwAAAAA=&#10;" strokeweight=".2205mm"/>
                <v:line id="Line 627" o:spid="_x0000_s1645" style="position:absolute;visibility:visible;mso-wrap-style:square" from="28829,35480" to="29606,359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X0FsYAAADdAAAADwAAAGRycy9kb3ducmV2LnhtbESPQWvCQBSE70L/w/IKvYhuElBKdJXS&#10;VlQ81RbB2yP7TEKz74XsqvHfdwuCx2FmvmHmy9416kKdr4UNpOMEFHEhtubSwM/3avQKygdki40w&#10;GbiRh+XiaTDH3MqVv+iyD6WKEPY5GqhCaHOtfVGRQz+Wljh6J+kchii7UtsOrxHuGp0lyVQ7rDku&#10;VNjSe0XF7/7sDBx2w/RjUq8+j3LeyPo03BYy2Rrz8ty/zUAF6sMjfG9vrIEsnWbw/yY+Ab34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GV9BbGAAAA3QAAAA8AAAAAAAAA&#10;AAAAAAAAoQIAAGRycy9kb3ducmV2LnhtbFBLBQYAAAAABAAEAPkAAACUAwAAAAA=&#10;" strokeweight=".2205mm"/>
                <v:line id="Line 628" o:spid="_x0000_s1646" style="position:absolute;flip:y;visibility:visible;mso-wrap-style:square" from="25733,34591" to="25733,354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wZAMcAAADdAAAADwAAAGRycy9kb3ducmV2LnhtbESPQWvCQBSE74X+h+UVvBTdGMFq6ipF&#10;EKSeGsX2+Mi+ZoPZt2l2m8R/7wqFHoeZ+YZZbQZbi45aXzlWMJ0kIIgLpysuFZyOu/EChA/IGmvH&#10;pOBKHjbrx4cVZtr1/EFdHkoRIewzVGBCaDIpfWHIop+4hjh63661GKJsS6lb7CPc1jJNkrm0WHFc&#10;MNjQ1lBxyX+tAnnefi737v10/Dk0h+XCuMvzy5dSo6fh7RVEoCH8h//ae60gnc5ncH8Tn4Bc3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IDBkAxwAAAN0AAAAPAAAAAAAA&#10;AAAAAAAAAKECAABkcnMvZG93bnJldi54bWxQSwUGAAAAAAQABAD5AAAAlQMAAAAA&#10;" strokeweight=".2205mm"/>
                <v:line id="Line 629" o:spid="_x0000_s1647" style="position:absolute;flip:y;visibility:visible;mso-wrap-style:square" from="28829,34591" to="28829,354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BdMcAAADdAAAADwAAAGRycy9kb3ducmV2LnhtbESPQWvCQBSE74X+h+UVvBTdGMRq6ipF&#10;EKSeGsX2+Mi+ZoPZt2l2m8R/7wqFHoeZ+YZZbQZbi45aXzlWMJ0kIIgLpysuFZyOu/EChA/IGmvH&#10;pOBKHjbrx4cVZtr1/EFdHkoRIewzVGBCaDIpfWHIop+4hjh63661GKJsS6lb7CPc1jJNkrm0WHFc&#10;MNjQ1lBxyX+tAnnefi737v10/Dk0h+XCuMvzy5dSo6fh7RVEoCH8h//ae60gnc5ncH8Tn4Bc3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H5YF0xwAAAN0AAAAPAAAAAAAA&#10;AAAAAAAAAKECAABkcnMvZG93bnJldi54bWxQSwUGAAAAAAQABAD5AAAAlQMAAAAA&#10;" strokeweight=".2205mm"/>
                <v:line id="Line 630" o:spid="_x0000_s1648" style="position:absolute;flip:x y;visibility:visible;mso-wrap-style:square" from="19050,34305" to="19510,345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cjLMQAAADdAAAADwAAAGRycy9kb3ducmV2LnhtbESPQWvCQBSE7wX/w/IEb3UTJVaiq4gg&#10;2KO2B709ss8kmn0bdleT9td3BaHHYWa+YZbr3jTiQc7XlhWk4wQEcWF1zaWC76/d+xyED8gaG8uk&#10;4Ic8rFeDtyXm2nZ8oMcxlCJC2OeooAqhzaX0RUUG/di2xNG7WGcwROlKqR12EW4aOUmSmTRYc1yo&#10;sKVtRcXteDcKDh9Tvpzs+dTvHXXn32uWfrpMqdGw3yxABOrDf/jV3msFk3SWwfNNfAJy9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pyMsxAAAAN0AAAAPAAAAAAAAAAAA&#10;AAAAAKECAABkcnMvZG93bnJldi54bWxQSwUGAAAAAAQABAD5AAAAkgMAAAAA&#10;" strokeweight=".2205mm"/>
                <v:line id="Line 631" o:spid="_x0000_s1649" style="position:absolute;flip:y;visibility:visible;mso-wrap-style:square" from="22621,35036" to="23399,354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u6mMUAAADdAAAADwAAAGRycy9kb3ducmV2LnhtbESPQYvCMBSE7wv+h/AEL4umeuhqNYoI&#10;C6KnVVGPj+bZFJuX2mS1/nuzsOBxmJlvmNmitZW4U+NLxwqGgwQEce50yYWCw/67PwbhA7LGyjEp&#10;eJKHxbzzMcNMuwf/0H0XChEh7DNUYEKoMyl9bsiiH7iaOHoX11gMUTaF1A0+ItxWcpQkqbRYclww&#10;WNPKUH7d/VoF8rg6TdZuc9jftvV2Mjbu+vl1VqrXbZdTEIHa8A7/t9dawWiYpvD3Jj4BOX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Hu6mMUAAADdAAAADwAAAAAAAAAA&#10;AAAAAAChAgAAZHJzL2Rvd25yZXYueG1sUEsFBgAAAAAEAAQA+QAAAJMDAAAAAA==&#10;" strokeweight=".2205mm"/>
                <v:shape id="Freeform 632" o:spid="_x0000_s1650" style="position:absolute;left:29860;top:35877;width:445;height:572;visibility:visible;mso-wrap-style:square;v-text-anchor:top" coordsize="86,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FlFMYA&#10;AADdAAAADwAAAGRycy9kb3ducmV2LnhtbESPQWvCQBSE74L/YXmF3nSjESvRVaQoRBCk6sHeXrPP&#10;JDT7NmTXmP77riB4HGbmG2ax6kwlWmpcaVnBaBiBIM6sLjlXcD5tBzMQziNrrCyTgj9ysFr2ewtM&#10;tL3zF7VHn4sAYZeggsL7OpHSZQUZdENbEwfvahuDPsgml7rBe4CbSo6jaCoNlhwWCqzps6Ds93gz&#10;Cn7Sig/lPt7H2+/JZRO36W7DE6Xe37r1HISnzr/Cz3aqFYxH0w94vAlPQC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9FlFMYAAADdAAAADwAAAAAAAAAAAAAAAACYAgAAZHJz&#10;L2Rvd25yZXYueG1sUEsFBgAAAAAEAAQA9QAAAIsDAAAAAA==&#10;" path="m86,98r-4,2l78,101r-2,2l71,105r-5,1l61,107r-5,l50,107r-11,l29,105r-8,-4l13,95,7,87,3,77,,66,,54,,41,3,31,7,21r6,-8l21,7,29,2,39,,50,r9,l67,1r9,3l86,9r,16l85,25,76,18,67,15,59,12,50,11r-9,1l35,13r-6,4l24,22r-5,5l17,36r-3,7l13,54r1,10l17,73r4,7l24,85r5,5l35,94r8,1l50,96,60,95r9,-3l77,89r8,-7l86,82r,16xe" fillcolor="black" stroked="f">
                  <v:path arrowok="t" o:connecttype="custom" o:connectlocs="44450,52343;42383,53411;40315,53945;39281,55014;36697,56082;34113,56616;31528,57150;28944,57150;25843,57150;20158,57150;14989,56082;10854,53945;6719,50741;3618,46468;1551,41127;0,35251;0,28842;0,21899;1551,16557;3618,11216;6719,6943;10854,3739;14989,1068;20158,0;25843,0;30495,0;34630,534;39281,2136;44450,4807;44450,13353;43933,13353;39281,9614;34630,8012;30495,6409;25843,5875;21191,6409;18090,6943;14989,9080;12405,11750;9820,14421;8787,19228;7236,22967;6719,28842;7236,34183;8787,38990;10854,42729;12405,45400;14989,48070;18090,50207;22225,50741;25843,51275;31012,50741;35663,49138;39798,47536;43933,43797;44450,43797;44450,52343" o:connectangles="0,0,0,0,0,0,0,0,0,0,0,0,0,0,0,0,0,0,0,0,0,0,0,0,0,0,0,0,0,0,0,0,0,0,0,0,0,0,0,0,0,0,0,0,0,0,0,0,0,0,0,0,0,0,0,0,0"/>
                </v:shape>
                <v:shape id="Freeform 633" o:spid="_x0000_s1651" style="position:absolute;left:30384;top:35877;width:508;height:572;visibility:visible;mso-wrap-style:square;v-text-anchor:top" coordsize="98,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zON8MA&#10;AADdAAAADwAAAGRycy9kb3ducmV2LnhtbERPPWvDMBDdA/0P4gLdEjkuDq4bxZRAaaFksJ2l22Fd&#10;LRPr5Fhq4v77aihkfLzvXTnbQVxp8r1jBZt1AoK4dbrnTsGpeVvlIHxA1jg4JgW/5KHcPyx2WGh3&#10;44qudehEDGFfoAITwlhI6VtDFv3ajcSR+3aTxRDh1Ek94S2G20GmSbKVFnuODQZHOhhqz/WPVfDp&#10;86aq6+wrez7mncnNk7zId6Uel/PrC4hAc7iL/90fWkG62ca58U18AnL/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yzON8MAAADdAAAADwAAAAAAAAAAAAAAAACYAgAAZHJzL2Rv&#10;d25yZXYueG1sUEsFBgAAAAAEAAQA9QAAAIgDAAAAAA==&#10;" path="m84,14r6,8l94,32r4,10l98,55r,12l94,77,90,87r-6,8l78,101r-9,5l61,108r-11,1l39,108,29,106r-9,-5l14,95,8,87,4,77,2,67,,55,2,43,4,32,8,22r6,-8l20,8,29,3,39,1,50,,60,1r9,2l78,8r6,6xm83,55l82,35,74,23,69,18,57,12r-7,l42,12,29,18r-5,5l16,35,15,55r1,19l25,86r5,5l42,97r8,l57,97,69,91r5,-5l82,74,83,55xe" fillcolor="black" stroked="f">
                  <v:path arrowok="t" o:connecttype="custom" o:connectlocs="43543,7340;46653,11535;48727,16778;50800,22021;50800,28837;50800,35129;48727,40372;46653,45615;43543,49810;40433,52956;35767,55577;31620,56626;25918,57150;20216,56626;15033,55577;10367,52956;7257,49810;4147,45615;2073,40372;1037,35129;0,28837;1037,22545;2073,16778;4147,11535;7257,7340;10367,4194;15033,1573;20216,524;25918,0;31102,524;35767,1573;40433,4194;43543,7340;43024,28837;42506,18351;38359,12059;35767,9438;29547,6292;25918,6292;21771,6292;15033,9438;12441,12059;8294,18351;7776,28837;8294,38799;12959,45091;15551,47712;21771,50858;25918,50858;29547,50858;35767,47712;38359,45091;42506,38799;43024,28837" o:connectangles="0,0,0,0,0,0,0,0,0,0,0,0,0,0,0,0,0,0,0,0,0,0,0,0,0,0,0,0,0,0,0,0,0,0,0,0,0,0,0,0,0,0,0,0,0,0,0,0,0,0,0,0,0,0"/>
                  <o:lock v:ext="edit" verticies="t"/>
                </v:shape>
                <v:shape id="Freeform 634" o:spid="_x0000_s1652" style="position:absolute;left:30988;top:35877;width:508;height:572;visibility:visible;mso-wrap-style:square;v-text-anchor:top" coordsize="97,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Rfw8EA&#10;AADdAAAADwAAAGRycy9kb3ducmV2LnhtbESPzQrCMBCE74LvEFbwpmk9iFajiCAU8eLPAyzN2lab&#10;TWlirT69EQSPw8x8wyzXnalES40rLSuIxxEI4szqknMFl/NuNAPhPLLGyjIpeJGD9arfW2Ki7ZOP&#10;1J58LgKEXYIKCu/rREqXFWTQjW1NHLyrbQz6IJtc6gafAW4qOYmiqTRYclgosKZtQdn99DAKNvpe&#10;ut3+WrVpbC7v9HCbm+yt1HDQbRYgPHX+H/61U61gEk/n8H0TnoBcf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AkX8PBAAAA3QAAAA8AAAAAAAAAAAAAAAAAmAIAAGRycy9kb3du&#10;cmV2LnhtbFBLBQYAAAAABAAEAPUAAACGAwAAAAA=&#10;" path="m83,14r7,8l93,32r3,10l97,55,96,67,93,77,90,87r-7,8l77,101r-8,5l59,108r-10,1l38,108,28,106r-9,-5l13,95,7,87,3,77,1,67,,55,1,43,3,32,7,22r6,-8l19,8,28,3,38,1,49,,59,1,69,3r8,5l83,14xm82,55l81,35,74,23,69,18,56,12r-7,l40,12,28,18r-5,5l16,35,14,55r2,19l23,86r5,5l40,97r9,l56,97,69,91r5,-5l81,74,82,55xe" fillcolor="black" stroked="f">
                  <v:path arrowok="t" o:connecttype="custom" o:connectlocs="43468,7340;47134,11535;48705,16778;50276,22021;50800,28837;50276,35129;48705,40372;47134,45615;43468,49810;40326,52956;36136,55577;30899,56626;25662,57150;19901,56626;14664,55577;9951,52956;6808,49810;3666,45615;1571,40372;524,35129;0,28837;524,22545;1571,16778;3666,11535;6808,7340;9951,4194;14664,1573;19901,524;25662,0;30899,524;36136,1573;40326,4194;43468,7340;42944,28837;42421,18351;38755,12059;36136,9438;29328,6292;25662,6292;20948,6292;14664,9438;12045,12059;8379,18351;7332,28837;8379,38799;12045,45091;14664,47712;20948,50858;25662,50858;29328,50858;36136,47712;38755,45091;42421,38799;42944,28837" o:connectangles="0,0,0,0,0,0,0,0,0,0,0,0,0,0,0,0,0,0,0,0,0,0,0,0,0,0,0,0,0,0,0,0,0,0,0,0,0,0,0,0,0,0,0,0,0,0,0,0,0,0,0,0,0,0"/>
                  <o:lock v:ext="edit" verticies="t"/>
                </v:shape>
                <v:shape id="Freeform 635" o:spid="_x0000_s1653" style="position:absolute;left:31607;top:35877;width:428;height:556;visibility:visible;mso-wrap-style:square;v-text-anchor:top" coordsize="80,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ix5MUA&#10;AADdAAAADwAAAGRycy9kb3ducmV2LnhtbERPTWvCQBC9C/0PyxR6kWYTta2kbqQIBRFEmraCtyE7&#10;TaLZ2ZDdmvjv3YPg8fG+F8vBNOJMnastK0iiGARxYXXNpYKf78/nOQjnkTU2lknBhRwss4fRAlNt&#10;e/6ic+5LEULYpaig8r5NpXRFRQZdZFviwP3ZzqAPsCul7rAP4aaRkzh+lQZrDg0VtrSqqDjl/0bB&#10;73Q3HzAv2vHmiPt+5g7r7epFqafH4eMdhKfB38U391ormCRvYX94E56AzK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LHkxQAAAN0AAAAPAAAAAAAAAAAAAAAAAJgCAABkcnMv&#10;ZG93bnJldi54bWxQSwUGAAAAAAQABAD1AAAAigMAAAAA&#10;" path="m80,105r-15,l65,53r-51,l14,105,,105,,,14,r,41l65,41,65,,80,r,105xe" fillcolor="black" stroked="f">
                  <v:path arrowok="t" o:connecttype="custom" o:connectlocs="42863,55563;34826,55563;34826,28046;7501,28046;7501,55563;0,55563;0,0;7501,0;7501,21696;34826,21696;34826,0;42863,0;42863,55563" o:connectangles="0,0,0,0,0,0,0,0,0,0,0,0,0"/>
                </v:shape>
                <v:shape id="Freeform 636" o:spid="_x0000_s1654" style="position:absolute;left:21590;top:35861;width:508;height:572;visibility:visible;mso-wrap-style:square;v-text-anchor:top" coordsize="96,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WDnMYA&#10;AADdAAAADwAAAGRycy9kb3ducmV2LnhtbESP0WrCQBRE3wv+w3KFvukmUrREVxFBKUJLa/yAS/aa&#10;jWbvxuyq0a/vFoQ+DjNzhpktOluLK7W+cqwgHSYgiAunKy4V7PP14B2ED8gaa8ek4E4eFvPeywwz&#10;7W78Q9ddKEWEsM9QgQmhyaT0hSGLfuga4ugdXGsxRNmWUrd4i3Bby1GSjKXFiuOCwYZWhorT7mIV&#10;fC43+eRxlPLgvrdf+d1s307VWanXfrecggjUhf/ws/2hFYzSSQp/b+ITkP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7WDnMYAAADdAAAADwAAAAAAAAAAAAAAAACYAgAAZHJz&#10;L2Rvd25yZXYueG1sUEsFBgAAAAAEAAQA9QAAAIsDAAAAAA==&#10;" path="m84,14r5,7l94,31r2,11l96,54r,13l94,78,89,88r-5,7l76,101r-8,4l59,109r-11,l37,109r-9,-4l20,101,12,95,8,88,3,78,,67,,54,,42,3,31,8,22r4,-8l20,8,28,4,37,,48,,59,r9,4l76,8r8,6xm83,54l80,36,73,24,68,17,56,13r-8,l41,13,28,17r-4,7l16,36,14,54r2,19l24,86r4,5l41,96r7,l56,96,68,91r5,-5l80,73,83,54xe" fillcolor="black" stroked="f">
                  <v:path arrowok="t" o:connecttype="custom" o:connectlocs="44450,7340;47096,11011;49742,16254;50800,22021;50800,28313;50800,35129;49742,40896;47096,46139;44450,49810;40217,52956;35983,55053;31221,57150;25400,57150;19579,57150;14817,55053;10583,52956;6350,49810;4233,46139;1588,40896;0,35129;0,28313;0,22021;1588,16254;4233,11535;6350,7340;10583,4194;14817,2097;19579,0;25400,0;31221,0;35983,2097;40217,4194;44450,7340;43921,28313;42333,18875;38629,12583;35983,8913;29633,6816;25400,6816;21696,6816;14817,8913;12700,12583;8467,18875;7408,28313;8467,38275;12700,45091;14817,47712;21696,50334;25400,50334;29633,50334;35983,47712;38629,45091;42333,38275;43921,28313" o:connectangles="0,0,0,0,0,0,0,0,0,0,0,0,0,0,0,0,0,0,0,0,0,0,0,0,0,0,0,0,0,0,0,0,0,0,0,0,0,0,0,0,0,0,0,0,0,0,0,0,0,0,0,0,0,0"/>
                  <o:lock v:ext="edit" verticies="t"/>
                </v:shape>
                <v:shape id="Freeform 637" o:spid="_x0000_s1655" style="position:absolute;left:17843;top:33575;width:429;height:556;visibility:visible;mso-wrap-style:square;v-text-anchor:top" coordsize="79,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8wGscA&#10;AADdAAAADwAAAGRycy9kb3ducmV2LnhtbESP3WrCQBSE7wt9h+UUvKubBIwSXaUUQguCUG3x9pA9&#10;JtHs2ZDd/Nin7xYKvRxm5htms5tMIwbqXG1ZQTyPQBAXVtdcKvg85c8rEM4ja2wsk4I7OdhtHx82&#10;mGk78gcNR1+KAGGXoYLK+zaT0hUVGXRz2xIH72I7gz7IrpS6wzHATSOTKEqlwZrDQoUtvVZU3I69&#10;UTAt96uvc/OWLAbdp9/mcLjm116p2dP0sgbhafL/4b/2u1aQxMsEft+EJyC3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gfMBrHAAAA3QAAAA8AAAAAAAAAAAAAAAAAmAIAAGRy&#10;cy9kb3ducmV2LnhtbFBLBQYAAAAABAAEAPUAAACMAwAAAAA=&#10;" path="m79,105r-14,l65,53r-52,l13,105,,105,,,13,r,41l65,41,65,,79,r,105xe" fillcolor="black" stroked="f">
                  <v:path arrowok="t" o:connecttype="custom" o:connectlocs="42863,55563;35267,55563;35267,28046;7053,28046;7053,55563;0,55563;0,0;7053,0;7053,21696;35267,21696;35267,0;42863,0;42863,55563" o:connectangles="0,0,0,0,0,0,0,0,0,0,0,0,0"/>
                </v:shape>
                <v:shape id="Freeform 638" o:spid="_x0000_s1656" style="position:absolute;left:18383;top:33559;width:508;height:588;visibility:visible;mso-wrap-style:square;v-text-anchor:top" coordsize="97,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X+9MMA&#10;AADdAAAADwAAAGRycy9kb3ducmV2LnhtbESP3YrCMBSE7wXfIRzBO02rsGo1ighCWbzx5wEOzbGt&#10;NielibXr05sFwcthZr5hVpvOVKKlxpWWFcTjCARxZnXJuYLLeT+ag3AeWWNlmRT8kYPNut9bYaLt&#10;k4/UnnwuAoRdggoK7+tESpcVZNCNbU0cvKttDPogm1zqBp8Bbio5iaIfabDksFBgTbuCsvvpYRRs&#10;9b10+99r1aaxubzSw21hspdSw0G3XYLw1Plv+NNOtYJJPJvC/5vwBOT6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BX+9MMAAADdAAAADwAAAAAAAAAAAAAAAACYAgAAZHJzL2Rv&#10;d25yZXYueG1sUEsFBgAAAAAEAAQA9QAAAIgDAAAAAA==&#10;" path="m85,15r5,7l94,32r3,10l97,54r,13l94,77,90,87r-5,8l78,101r-9,5l60,108r-11,1l38,108r-9,-2l21,101,13,95,7,87,4,77,1,67,,54,1,42,4,32,7,22r6,-7l21,8,29,3,38,1,49,,60,1r9,2l78,8r7,7xm84,54l81,35,74,23,69,18,57,12r-8,l42,12,28,18r-3,5l16,35,15,54r1,20l25,86r4,5l42,96r7,1l57,96,69,91r5,-5l81,74,84,54xe" fillcolor="black" stroked="f">
                  <v:path arrowok="t" o:connecttype="custom" o:connectlocs="44515,8083;47134,11855;49229,17244;50800,22633;50800,29100;50800,36105;49229,41494;47134,46883;44515,51194;40849,54427;36136,57121;31423,58199;25662,58738;19901,58199;15188,57121;10998,54427;6808,51194;3666,46883;2095,41494;524,36105;0,29100;524,22633;2095,17244;3666,11855;6808,8083;10998,4311;15188,1617;19901,539;25662,0;31423,539;36136,1617;40849,4311;44515,8083;43992,29100;42421,18861;38755,12394;36136,9700;29852,6467;25662,6467;21996,6467;14664,9700;13093,12394;8379,18861;7856,29100;8379,39877;13093,46344;15188,49038;21996,51733;25662,52271;29852,51733;36136,49038;38755,46344;42421,39877;43992,29100" o:connectangles="0,0,0,0,0,0,0,0,0,0,0,0,0,0,0,0,0,0,0,0,0,0,0,0,0,0,0,0,0,0,0,0,0,0,0,0,0,0,0,0,0,0,0,0,0,0,0,0,0,0,0,0,0,0"/>
                  <o:lock v:ext="edit" verticies="t"/>
                </v:shape>
                <v:line id="Line 639" o:spid="_x0000_s1657" style="position:absolute;visibility:visible;mso-wrap-style:square" from="20320,41275" to="21097,417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lfJMcAAADdAAAADwAAAGRycy9kb3ducmV2LnhtbESPQWvCQBSE7wX/w/KEXkQ3kdqW6Cql&#10;raj0VC2Ct0f2mQSz74Xsqum/dwtCj8PMfMPMFp2r1YVaXwkbSEcJKOJcbMWFgZ/dcvgKygdki7Uw&#10;GfglD4t572GGmZUrf9NlGwoVIewzNFCG0GRa+7wkh34kDXH0jtI6DFG2hbYtXiPc1XqcJM/aYcVx&#10;ocSG3kvKT9uzM7D/GqQfk2r5eZDzWlbHwSaXycaYx373NgUVqAv/4Xt7bQ2M05cn+HsTn4Ce3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06V8kxwAAAN0AAAAPAAAAAAAA&#10;AAAAAAAAAKECAABkcnMvZG93bnJldi54bWxQSwUGAAAAAAQABAD5AAAAlQMAAAAA&#10;" strokeweight=".2205mm"/>
                <v:line id="Line 640" o:spid="_x0000_s1658" style="position:absolute;visibility:visible;mso-wrap-style:square" from="20304,41513" to="20907,418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6X6v8cAAADdAAAADwAAAGRycy9kb3ducmV2LnhtbESPX2vCQBDE3wv9DscWfJF6iRBbUk8p&#10;/kGlT7Ui9G3JrUlobjfkTo3fvlcQ+jjMzG+Y6bx3jbpQ52thA+koAUVciK25NHD4Wj+/gvIB2WIj&#10;TAZu5GE+e3yYYm7lyp902YdSRQj7HA1UIbS51r6oyKEfSUscvZN0DkOUXalth9cId40eJ8lEO6w5&#10;LlTY0qKi4md/dgaOH8N0mdXr1bect7I5DXeFZDtjBk/9+xuoQH34D9/bW2tgnL5k8PcmPgE9+w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bpfq/xwAAAN0AAAAPAAAAAAAA&#10;AAAAAAAAAKECAABkcnMvZG93bnJldi54bWxQSwUGAAAAAAQABAD5AAAAlQMAAAAA&#10;" strokeweight=".2205mm"/>
                <v:line id="Line 641" o:spid="_x0000_s1659" style="position:absolute;flip:y;visibility:visible;mso-wrap-style:square" from="20320,42624" to="21097,43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aIsRcUAAADdAAAADwAAAGRycy9kb3ducmV2LnhtbESPS4sCMRCE7wv7H0ILXhbN6MHHaJRF&#10;EERPPlg9NpN2MjjpjJOo4783grDHoqq+oqbzxpbiTrUvHCvodRMQxJnTBecKDvtlZwTCB2SNpWNS&#10;8CQP89n31xRT7R68pfsu5CJC2KeowIRQpVL6zJBF33UVcfTOrrYYoqxzqWt8RLgtZT9JBtJiwXHB&#10;YEULQ9lld7MK5N/iOF659WF/3VSb8ci4y8/wpFS71fxOQARqwn/4015pBf3ecADvN/EJyN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aIsRcUAAADdAAAADwAAAAAAAAAA&#10;AAAAAAChAgAAZHJzL2Rvd25yZXYueG1sUEsFBgAAAAAEAAQA+QAAAJMDAAAAAA==&#10;" strokeweight=".2205mm"/>
                <v:line id="Line 642" o:spid="_x0000_s1660" style="position:absolute;flip:y;visibility:visible;mso-wrap-style:square" from="20304,42481" to="20907,428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u6J3sUAAADdAAAADwAAAGRycy9kb3ducmV2LnhtbESPQYvCMBSE7wv+h/AEL4umethqNYoI&#10;C6KnVVGPj+bZFJuX2mS1++83guBxmJlvmNmitZW4U+NLxwqGgwQEce50yYWCw/67PwbhA7LGyjEp&#10;+CMPi3nnY4aZdg/+ofsuFCJC2GeowIRQZ1L63JBFP3A1cfQurrEYomwKqRt8RLit5ChJvqTFkuOC&#10;wZpWhvLr7tcqkMfVabJ2m8P+tq23k7Fx18/0rFSv2y6nIAK14R1+tddawWiYpvB8E5+AnP8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u6J3sUAAADdAAAADwAAAAAAAAAA&#10;AAAAAAChAgAAZHJzL2Rvd25yZXYueG1sUEsFBgAAAAAEAAQA+QAAAJMDAAAAAA==&#10;" strokeweight=".2205mm"/>
                <v:line id="Line 643" o:spid="_x0000_s1661" style="position:absolute;flip:y;visibility:visible;mso-wrap-style:square" from="19542,41275" to="20320,417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3EdrMMAAADdAAAADwAAAGRycy9kb3ducmV2LnhtbERPy4rCMBTdC/MP4Q64kTHVhY+OqQyC&#10;ILrygc7y0txpSpubThO1/r1ZCC4P571YdrYWN2p96VjBaJiAIM6dLrlQcDquv2YgfEDWWDsmBQ/y&#10;sMw+egtMtbvznm6HUIgYwj5FBSaEJpXS54Ys+qFriCP351qLIcK2kLrFewy3tRwnyURaLDk2GGxo&#10;ZSivDlerQJ5Xl/nGbU/H/12zm8+MqwbTX6X6n93PN4hAXXiLX+6NVjAeTePc+CY+AZk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NxHazDAAAA3QAAAA8AAAAAAAAAAAAA&#10;AAAAoQIAAGRycy9kb3ducmV2LnhtbFBLBQYAAAAABAAEAPkAAACRAwAAAAA=&#10;" strokeweight=".2205mm"/>
                <v:line id="Line 644" o:spid="_x0000_s1662" style="position:absolute;visibility:visible;mso-wrap-style:square" from="19542,42624" to="20320,43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ujwuscAAADdAAAADwAAAGRycy9kb3ducmV2LnhtbESPQWvCQBSE7wX/w/KEXkQ3EbRtdJXS&#10;Vqr0VC2Ct0f2mQSz74Xsqum/dwtCj8PMfMPMl52r1YVaXwkbSEcJKOJcbMWFgZ/davgMygdki7Uw&#10;GfglD8tF72GOmZUrf9NlGwoVIewzNFCG0GRa+7wkh34kDXH0jtI6DFG2hbYtXiPc1XqcJFPtsOK4&#10;UGJDbyXlp+3ZGdh/DdL3SbX6OMh5LZ/HwSaXycaYx373OgMVqAv/4Xt7bQ2M06cX+HsTn4Be3A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a6PC6xwAAAN0AAAAPAAAAAAAA&#10;AAAAAAAAAKECAABkcnMvZG93bnJldi54bWxQSwUGAAAAAAQABAD5AAAAlQMAAAAA&#10;" strokeweight=".2205mm"/>
                <v:line id="Line 645" o:spid="_x0000_s1663" style="position:absolute;flip:y;visibility:visible;mso-wrap-style:square" from="19542,41735" to="19542,426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JhjcIAAADdAAAADwAAAGRycy9kb3ducmV2LnhtbERPy4rCMBTdC/5DuAOzEU11obVjFBEE&#10;0ZUPdJaX5k5TbG5qk9H692YhuDyc92zR2krcqfGlYwXDQQKCOHe65ELB6bjupyB8QNZYOSYFT/Kw&#10;mHc7M8y0e/Ce7odQiBjCPkMFJoQ6k9Lnhiz6gauJI/fnGoshwqaQusFHDLeVHCXJWFosOTYYrGll&#10;KL8e/q0CeV5dphu3PR1vu3o3TY279ia/Sn1/tcsfEIHa8BG/3RutYDRM4/74Jj4BOX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NJhjcIAAADdAAAADwAAAAAAAAAAAAAA&#10;AAChAgAAZHJzL2Rvd25yZXYueG1sUEsFBgAAAAAEAAQA+QAAAJADAAAAAA==&#10;" strokeweight=".2205mm"/>
                <v:line id="Line 646" o:spid="_x0000_s1664" style="position:absolute;flip:y;visibility:visible;mso-wrap-style:square" from="19764,41830" to="19764,425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57EFsYAAADdAAAADwAAAGRycy9kb3ducmV2LnhtbESPQWvCQBSE70L/w/IKvYhu4kFjdJUi&#10;FKSeNFI9PrKv2WD2bZrdavrvXUHocZiZb5jlureNuFLna8cK0nECgrh0uuZKwbH4GGUgfEDW2Dgm&#10;BX/kYb16GSwx1+7Ge7oeQiUihH2OCkwIbS6lLw1Z9GPXEkfv23UWQ5RdJXWHtwi3jZwkyVRarDku&#10;GGxpY6i8HH6tAvm1Oc237vNY/Oza3Twz7jKcnZV6e+3fFyAC9eE//GxvtYJJmqXweBOfgFzd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eexBbGAAAA3QAAAA8AAAAAAAAA&#10;AAAAAAAAoQIAAGRycy9kb3ducmV2LnhtbFBLBQYAAAAABAAEAPkAAACUAwAAAAA=&#10;" strokeweight=".2205mm"/>
                <v:line id="Line 647" o:spid="_x0000_s1665" style="position:absolute;flip:y;visibility:visible;mso-wrap-style:square" from="22653,41735" to="22653,426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0xaYcYAAADdAAAADwAAAGRycy9kb3ducmV2LnhtbESPQWvCQBSE70L/w/IKvYhuzEFjdJUi&#10;FKSeNFI9PrKv2WD2bZrdavrvXUHocZiZb5jlureNuFLna8cKJuMEBHHpdM2VgmPxMcpA+ICssXFM&#10;Cv7Iw3r1Mlhirt2N93Q9hEpECPscFZgQ2lxKXxqy6MeuJY7et+sshii7SuoObxFuG5kmyVRarDku&#10;GGxpY6i8HH6tAvm1Oc237vNY/Oza3Twz7jKcnZV6e+3fFyAC9eE//GxvtYJ0kqXweBOfgFzd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dMWmHGAAAA3QAAAA8AAAAAAAAA&#10;AAAAAAAAoQIAAGRycy9kb3ducmV2LnhtbFBLBQYAAAAABAAEAPkAAACUAwAAAAA=&#10;" strokeweight=".2205mm"/>
                <v:line id="Line 648" o:spid="_x0000_s1666" style="position:absolute;visibility:visible;mso-wrap-style:square" from="21875,41275" to="22653,417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W3d8YAAADdAAAADwAAAGRycy9kb3ducmV2LnhtbESPQWvCQBSE74X+h+UJXqRuolgkdZXS&#10;KiqeakXo7ZF9JsHseyG7avrvu4LQ4zAz3zCzRedqdaXWV8IG0mECijgXW3Fh4PC9epmC8gHZYi1M&#10;Bn7Jw2L+/DTDzMqNv+i6D4WKEPYZGihDaDKtfV6SQz+Uhjh6J2kdhijbQtsWbxHuaj1KklftsOK4&#10;UGJDHyXl5/3FGTjuBunnpFotf+SykfVpsM1lsjWm3+ve30AF6sJ/+NHeWAOjdDqG+5v4BPT8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7Vt3fGAAAA3QAAAA8AAAAAAAAA&#10;AAAAAAAAoQIAAGRycy9kb3ducmV2LnhtbFBLBQYAAAAABAAEAPkAAACUAwAAAAA=&#10;" strokeweight=".2205mm"/>
                <v:line id="Line 649" o:spid="_x0000_s1667" style="position:absolute;flip:y;visibility:visible;mso-wrap-style:square" from="22177,42624" to="22653,428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njsYAAADdAAAADwAAAGRycy9kb3ducmV2LnhtbESPQWsCMRSE74X+h/AEL0WzStF1NUoR&#10;ClJPVVGPj81zs7h52W6irv/eFASPw8x8w8wWra3ElRpfOlYw6CcgiHOnSy4U7LbfvRSED8gaK8ek&#10;4E4eFvP3txlm2t34l66bUIgIYZ+hAhNCnUnpc0MWfd/VxNE7ucZiiLIppG7wFuG2ksMkGUmLJccF&#10;gzUtDeXnzcUqkPvlYbJyP7vt37peT1Ljzh/jo1LdTvs1BRGoDa/ws73SCoaD9BP+38QnIOc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fpZ47GAAAA3QAAAA8AAAAAAAAA&#10;AAAAAAAAoQIAAGRycy9kb3ducmV2LnhtbFBLBQYAAAAABAAEAPkAAACUAwAAAAA=&#10;" strokeweight=".2205mm"/>
                <v:line id="Line 650" o:spid="_x0000_s1668" style="position:absolute;flip:y;visibility:visible;mso-wrap-style:square" from="21097,41275" to="21875,417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KXCFcYAAADdAAAADwAAAGRycy9kb3ducmV2LnhtbESPQWsCMRSE74X+h/AEL0WzCtV1NUoR&#10;ClJPVVGPj81zs7h52W6irv/eFASPw8x8w8wWra3ElRpfOlYw6CcgiHOnSy4U7LbfvRSED8gaK8ek&#10;4E4eFvP3txlm2t34l66bUIgIYZ+hAhNCnUnpc0MWfd/VxNE7ucZiiLIppG7wFuG2ksMkGUmLJccF&#10;gzUtDeXnzcUqkPvlYbJyP7vt37peT1Ljzh/jo1LdTvs1BRGoDa/ws73SCoaD9BP+38QnIOc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ilwhXGAAAA3QAAAA8AAAAAAAAA&#10;AAAAAAAAoQIAAGRycy9kb3ducmV2LnhtbFBLBQYAAAAABAAEAPkAAACUAwAAAAA=&#10;" strokeweight=".2205mm"/>
                <v:line id="Line 651" o:spid="_x0000_s1669" style="position:absolute;visibility:visible;mso-wrap-style:square" from="21097,42624" to="21574,428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IU78YAAADdAAAADwAAAGRycy9kb3ducmV2LnhtbESPX2vCQBDE3wt+h2OFvoheIiiSeorY&#10;SpU++QfBtyW3JqG53ZA7Nf32vULBx2FmfsPMl52r1Z1aXwkbSEcJKOJcbMWFgdNxM5yB8gHZYi1M&#10;Bn7Iw3LRe5ljZuXBe7ofQqEihH2GBsoQmkxrn5fk0I+kIY7eVVqHIcq20LbFR4S7Wo+TZKodVhwX&#10;SmxoXVL+fbg5A+evQfo+qTYfF7lt5fM62OUy2Rnz2u9Wb6ACdeEZ/m9vrYFxOpvC35v4BPTi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6iFO/GAAAA3QAAAA8AAAAAAAAA&#10;AAAAAAAAoQIAAGRycy9kb3ducmV2LnhtbFBLBQYAAAAABAAEAPkAAACUAwAAAAA=&#10;" strokeweight=".2205mm"/>
                <v:line id="Line 652" o:spid="_x0000_s1670" style="position:absolute;flip:y;visibility:visible;mso-wrap-style:square" from="21097,41735" to="21097,426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v5+cYAAADdAAAADwAAAGRycy9kb3ducmV2LnhtbESPT4vCMBTE74LfITzBi2iqh7VWoyzC&#10;gujJP+x6fDTPpti8dJusdr+9EQSPw8z8hlmsWluJGzW+dKxgPEpAEOdOl1woOB2/hikIH5A1Vo5J&#10;wT95WC27nQVm2t15T7dDKESEsM9QgQmhzqT0uSGLfuRq4uhdXGMxRNkUUjd4j3BbyUmSfEiLJccF&#10;gzWtDeXXw59VIL/XP7ON256Ov7t6N0uNuw6mZ6X6vfZzDiJQG97hV3ujFUzG6RSeb+ITkMsH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c7+fnGAAAA3QAAAA8AAAAAAAAA&#10;AAAAAAAAoQIAAGRycy9kb3ducmV2LnhtbFBLBQYAAAAABAAEAPkAAACUAwAAAAA=&#10;" strokeweight=".2205mm"/>
                <v:line id="Line 653" o:spid="_x0000_s1671" style="position:absolute;flip:y;visibility:visible;mso-wrap-style:square" from="20320,40386" to="20320,412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qRti8IAAADdAAAADwAAAGRycy9kb3ducmV2LnhtbERPy4rCMBTdC/5DuAOzEU11obVjFBEE&#10;0ZUPdJaX5k5TbG5qk9H692YhuDyc92zR2krcqfGlYwXDQQKCOHe65ELB6bjupyB8QNZYOSYFT/Kw&#10;mHc7M8y0e/Ce7odQiBjCPkMFJoQ6k9Lnhiz6gauJI/fnGoshwqaQusFHDLeVHCXJWFosOTYYrGll&#10;KL8e/q0CeV5dphu3PR1vu3o3TY279ia/Sn1/tcsfEIHa8BG/3RutYDRM49z4Jj4BOX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qRti8IAAADdAAAADwAAAAAAAAAAAAAA&#10;AAChAgAAZHJzL2Rvd25yZXYueG1sUEsFBgAAAAAEAAQA+QAAAJADAAAAAA==&#10;" strokeweight=".2205mm"/>
                <v:line id="Line 654" o:spid="_x0000_s1672" style="position:absolute;visibility:visible;mso-wrap-style:square" from="20320,43068" to="20320,439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z2AnccAAADdAAAADwAAAGRycy9kb3ducmV2LnhtbESPQWvCQBSE74X+h+UVehHdRLDE6Cql&#10;rVTxVCuCt0f2mYRm3wvZVdN/7wqFHoeZ+YaZL3vXqAt1vhY2kI4SUMSF2JpLA/vv1TAD5QOyxUaY&#10;DPySh+Xi8WGOuZUrf9FlF0oVIexzNFCF0OZa+6Iih34kLXH0TtI5DFF2pbYdXiPcNXqcJC/aYc1x&#10;ocKW3ioqfnZnZ+CwHaTvk3r1cZTzWj5Pg00hk40xz0/96wxUoD78h//aa2tgnGZTuL+JT0Avb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vPYCdxwAAAN0AAAAPAAAAAAAA&#10;AAAAAAAAAKECAABkcnMvZG93bnJldi54bWxQSwUGAAAAAAQABAD5AAAAlQMAAAAA&#10;" strokeweight=".2205mm"/>
                <v:line id="Line 655" o:spid="_x0000_s1673" style="position:absolute;flip:x;visibility:visible;mso-wrap-style:square" from="18764,42624" to="19542,43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Qv3UMIAAADdAAAADwAAAGRycy9kb3ducmV2LnhtbERPy4rCMBTdC/5DuAOzEU11obZjFBEE&#10;0ZUPdJaX5k5TbG5qk9H692YhuDyc92zR2krcqfGlYwXDQQKCOHe65ELB6bjuT0H4gKyxckwKnuRh&#10;Me92Zphp9+A93Q+hEDGEfYYKTAh1JqXPDVn0A1cTR+7PNRZDhE0hdYOPGG4rOUqSsbRYcmwwWNPK&#10;UH49/FsF8ry6pBu3PR1vu3qXTo279ia/Sn1/tcsfEIHa8BG/3RutYDRM4/74Jj4BOX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Qv3UMIAAADdAAAADwAAAAAAAAAAAAAA&#10;AAChAgAAZHJzL2Rvd25yZXYueG1sUEsFBgAAAAAEAAQA+QAAAJADAAAAAA==&#10;" strokeweight=".2205mm"/>
                <v:line id="Line 656" o:spid="_x0000_s1674" style="position:absolute;visibility:visible;mso-wrap-style:square" from="22653,42624" to="23431,43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JIaRscAAADdAAAADwAAAGRycy9kb3ducmV2LnhtbESPX2vCQBDE3wv9DscKvki9RLDY1FOK&#10;f1DpU7UU+rbk1iSY2w25U+O394RCH4eZ+Q0znXeuVhdqfSVsIB0moIhzsRUXBr4P65cJKB+QLdbC&#10;ZOBGHuaz56cpZlau/EWXfShUhLDP0EAZQpNp7fOSHPqhNMTRO0rrMETZFtq2eI1wV+tRkrxqhxXH&#10;hRIbWpSUn/ZnZ+Dnc5Aux9V69SvnrWyOg10u450x/V738Q4qUBf+w3/trTUwSt9SeLyJT0DP7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UkhpGxwAAAN0AAAAPAAAAAAAA&#10;AAAAAAAAAKECAABkcnMvZG93bnJldi54bWxQSwUGAAAAAAQABAD5AAAAlQMAAAAA&#10;" strokeweight=".2205mm"/>
                <v:line id="Line 657" o:spid="_x0000_s1675" style="position:absolute;flip:y;visibility:visible;mso-wrap-style:square" from="23431,42624" to="24209,43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XMvMYAAADdAAAADwAAAGRycy9kb3ducmV2LnhtbESPT4vCMBTE74LfITzBi2hqD7u2GkWE&#10;BVlP/mH1+GieTbF56TZRu99+IyzscZiZ3zCLVWdr8aDWV44VTCcJCOLC6YpLBafjx3gGwgdkjbVj&#10;UvBDHlbLfm+BuXZP3tPjEEoRIexzVGBCaHIpfWHIop+4hjh6V9daDFG2pdQtPiPc1jJNkjdpseK4&#10;YLChjaHidrhbBfJrc8627vN0/N41u2xm3G30flFqOOjWcxCBuvAf/mtvtYJ0mqXwehOfgFz+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KVzLzGAAAA3QAAAA8AAAAAAAAA&#10;AAAAAAAAoQIAAGRycy9kb3ducmV2LnhtbFBLBQYAAAAABAAEAPkAAACUAwAAAAA=&#10;" strokeweight=".2205mm"/>
                <v:line id="Line 658" o:spid="_x0000_s1676" style="position:absolute;visibility:visible;mso-wrap-style:square" from="24209,42624" to="24971,43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whqscAAADdAAAADwAAAGRycy9kb3ducmV2LnhtbESPQWvCQBSE7wX/w/KEXkQ3sVja6Cql&#10;raj0VC2Ct0f2mQSz74Xsqum/dwtCj8PMfMPMFp2r1YVaXwkbSEcJKOJcbMWFgZ/dcvgCygdki7Uw&#10;GfglD4t572GGmZUrf9NlGwoVIewzNFCG0GRa+7wkh34kDXH0jtI6DFG2hbYtXiPc1XqcJM/aYcVx&#10;ocSG3kvKT9uzM7D/GqQfk2r5eZDzWlbHwSaXycaYx373NgUVqAv/4Xt7bQ2M09cn+HsTn4Ce3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LDCGqxwAAAN0AAAAPAAAAAAAA&#10;AAAAAAAAAKECAABkcnMvZG93bnJldi54bWxQSwUGAAAAAAQABAD5AAAAlQMAAAAA&#10;" strokeweight=".2205mm"/>
                <v:line id="Line 659" o:spid="_x0000_s1677" style="position:absolute;flip:y;visibility:visible;mso-wrap-style:square" from="24971,42624" to="25765,43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jDxU8YAAADdAAAADwAAAGRycy9kb3ducmV2LnhtbESPQWsCMRSE74X+h/AEL0WzSlF3NUoR&#10;ClJPVVGPj81zs7h52W6irv/eFASPw8x8w8wWra3ElRpfOlYw6CcgiHOnSy4U7LbfvQkIH5A1Vo5J&#10;wZ08LObvbzPMtLvxL103oRARwj5DBSaEOpPS54Ys+r6riaN3co3FEGVTSN3gLcJtJYdJMpIWS44L&#10;BmtaGsrPm4tVIPfLQ7pyP7vt37pepxPjzh/jo1LdTvs1BRGoDa/ws73SCoaD9BP+38QnIOc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Iw8VPGAAAA3QAAAA8AAAAAAAAA&#10;AAAAAAAAoQIAAGRycy9kb3ducmV2LnhtbFBLBQYAAAAABAAEAPkAAACUAwAAAAA=&#10;" strokeweight=".2205mm"/>
                <v:line id="Line 660" o:spid="_x0000_s1678" style="position:absolute;visibility:visible;mso-wrap-style:square" from="25765,42624" to="26543,43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6kcRccAAADdAAAADwAAAGRycy9kb3ducmV2LnhtbESPX2vCQBDE3wv9DscWfJF6iRBpU08p&#10;/kGlT7Ui9G3JrUlobjfkTo3fvlcQ+jjMzG+Y6bx3jbpQ52thA+koAUVciK25NHD4Wj+/gPIB2WIj&#10;TAZu5GE+e3yYYm7lyp902YdSRQj7HA1UIbS51r6oyKEfSUscvZN0DkOUXalth9cId40eJ8lEO6w5&#10;LlTY0qKi4md/dgaOH8N0mdXr1bect7I5DXeFZDtjBk/9+xuoQH34D9/bW2tgnL5m8PcmPgE9+w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rqRxFxwAAAN0AAAAPAAAAAAAA&#10;AAAAAAAAAKECAABkcnMvZG93bnJldi54bWxQSwUGAAAAAAQABAD5AAAAlQMAAAAA&#10;" strokeweight=".2205mm"/>
                <v:line id="Line 661" o:spid="_x0000_s1679" style="position:absolute;flip:y;visibility:visible;mso-wrap-style:square" from="26543,42624" to="27320,43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a7Kv8YAAADdAAAADwAAAGRycy9kb3ducmV2LnhtbESPT4vCMBTE78J+h/AW9iJrqge11Sgi&#10;CLKe/IPu8dE8m2LzUpuo3W+/EQSPw8z8hpnOW1uJOzW+dKyg30tAEOdOl1woOOxX32MQPiBrrByT&#10;gj/yMJ99dKaYaffgLd13oRARwj5DBSaEOpPS54Ys+p6riaN3do3FEGVTSN3gI8JtJQdJMpQWS44L&#10;BmtaGsovu5tVII/LU7p2P4f9dVNv0rFxl+7oV6mvz3YxARGoDe/wq73WCgb9dAjPN/EJyNk/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2uyr/GAAAA3QAAAA8AAAAAAAAA&#10;AAAAAAAAoQIAAGRycy9kb3ducmV2LnhtbFBLBQYAAAAABAAEAPkAAACUAwAAAAA=&#10;" strokeweight=".2205mm"/>
                <v:line id="Line 662" o:spid="_x0000_s1680" style="position:absolute;visibility:visible;mso-wrap-style:square" from="27320,42624" to="28098,43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cnqccAAADdAAAADwAAAGRycy9kb3ducmV2LnhtbESPQWvCQBSE7wX/w/KEXkQ3EbRtdJXS&#10;Vqr0VC2Ct0f2mQSz74Xsqum/dwtCj8PMfMPMl52r1YVaXwkbSEcJKOJcbMWFgZ/davgMygdki7Uw&#10;GfglD8tF72GOmZUrf9NlGwoVIewzNFCG0GRa+7wkh34kDXH0jtI6DFG2hbYtXiPc1XqcJFPtsOK4&#10;UGJDbyXlp+3ZGdh/DdL3SbX6OMh5LZ/HwSaXycaYx373OgMVqAv/4Xt7bQ2M05cn+HsTn4Be3A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NyepxwAAAN0AAAAPAAAAAAAA&#10;AAAAAAAAAKECAABkcnMvZG93bnJldi54bWxQSwUGAAAAAAQABAD5AAAAlQMAAAAA&#10;" strokeweight=".2205mm"/>
                <v:line id="Line 663" o:spid="_x0000_s1681" style="position:absolute;flip:y;visibility:visible;mso-wrap-style:square" from="25765,41735" to="25765,426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337VsIAAADdAAAADwAAAGRycy9kb3ducmV2LnhtbERPy4rCMBTdC/5DuAOzEU11obZjFBEE&#10;0ZUPdJaX5k5TbG5qk9H692YhuDyc92zR2krcqfGlYwXDQQKCOHe65ELB6bjuT0H4gKyxckwKnuRh&#10;Me92Zphp9+A93Q+hEDGEfYYKTAh1JqXPDVn0A1cTR+7PNRZDhE0hdYOPGG4rOUqSsbRYcmwwWNPK&#10;UH49/FsF8ry6pBu3PR1vu3qXTo279ia/Sn1/tcsfEIHa8BG/3RutYDRM49z4Jj4BOX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337VsIAAADdAAAADwAAAAAAAAAAAAAA&#10;AAChAgAAZHJzL2Rvd25yZXYueG1sUEsFBgAAAAAEAAQA+QAAAJADAAAAAA==&#10;" strokeweight=".2205mm"/>
                <v:line id="Line 664" o:spid="_x0000_s1682" style="position:absolute;flip:x y;visibility:visible;mso-wrap-style:square" from="19081,41465" to="19542,417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j9ZDsUAAADdAAAADwAAAGRycy9kb3ducmV2LnhtbESPT4vCMBTE74LfITxhb2taF1etRhFh&#10;wT3656C3R/Nsq81LSbK2+uk3Cwseh5n5DbNYdaYWd3K+sqwgHSYgiHOrKy4UHA9f71MQPiBrrC2T&#10;ggd5WC37vQVm2ra8o/s+FCJC2GeooAyhyaT0eUkG/dA2xNG7WGcwROkKqR22EW5qOUqST2mw4rhQ&#10;YkObkvLb/sco2E0++HKy51O3ddSen9dx+u3GSr0NuvUcRKAuvML/7a1WMEpnM/h7E5+AXP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j9ZDsUAAADdAAAADwAAAAAAAAAA&#10;AAAAAAChAgAAZHJzL2Rvd25yZXYueG1sUEsFBgAAAAAEAAQA+QAAAJMDAAAAAA==&#10;" strokeweight=".2205mm"/>
                <v:line id="Line 665" o:spid="_x0000_s1683" style="position:absolute;flip:y;visibility:visible;mso-wrap-style:square" from="22653,42179" to="23431,426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QDq8UAAADdAAAADwAAAGRycy9kb3ducmV2LnhtbESPT4vCMBTE78J+h/AWvMia6kFr1yiL&#10;IIie/IPu8dG8bYrNS7eJWr+9EQSPw8z8hpnOW1uJKzW+dKxg0E9AEOdOl1woOOyXXykIH5A1Vo5J&#10;wZ08zGcfnSlm2t14S9ddKESEsM9QgQmhzqT0uSGLvu9q4uj9ucZiiLIppG7wFuG2ksMkGUmLJccF&#10;gzUtDOXn3cUqkMfFabJy68P+f1NvJqlx5974V6nuZ/vzDSJQG97hV3ulFQwjEp5v4hOQs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QDq8UAAADdAAAADwAAAAAAAAAA&#10;AAAAAAChAgAAZHJzL2Rvd25yZXYueG1sUEsFBgAAAAAEAAQA+QAAAJMDAAAAAA==&#10;" strokeweight=".2205mm"/>
                <v:shape id="Freeform 666" o:spid="_x0000_s1684" style="position:absolute;left:28241;top:43037;width:461;height:571;visibility:visible;mso-wrap-style:square;v-text-anchor:top" coordsize="87,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D+GsYA&#10;AADdAAAADwAAAGRycy9kb3ducmV2LnhtbESPT2sCMRTE7wW/Q3hCL6UmLihlNYqISi9FtELp7bF5&#10;+0c3L8smrttvbwShx2FmfsPMl72tRUetrxxrGI8UCOLMmYoLDafv7fsHCB+QDdaOScMfeVguBi9z&#10;TI278YG6YyhEhLBPUUMZQpNK6bOSLPqRa4ijl7vWYoiyLaRp8RbhtpaJUlNpseK4UGJD65Kyy/Fq&#10;NUwO55zfrvnvZf+1cerntOuTbqf167BfzUAE6sN/+Nn+NBqSRI3h8SY+Abm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GD+GsYAAADdAAAADwAAAAAAAAAAAAAAAACYAgAAZHJz&#10;L2Rvd25yZXYueG1sUEsFBgAAAAAEAAQA9QAAAIsDAAAAAA==&#10;" path="m87,99r-4,2l79,102r-2,2l72,106r-5,1l62,107r-5,2l51,109r-11,l30,106r-9,-5l14,95,8,89,4,79,,68,,54,,42,4,32,8,22r6,-7l21,9,30,4,40,2,51,r9,2l68,3r9,2l87,10r,16l85,26,77,20,68,16,60,13r-9,l42,13r-6,2l30,18r-5,4l20,29r-2,7l15,45r-1,9l15,66r3,8l21,82r4,4l30,91r6,3l44,96r7,l61,96r8,-2l78,89r7,-6l87,83r,16xe" fillcolor="black" stroked="f">
                  <v:path arrowok="t" o:connecttype="custom" o:connectlocs="46038,51907;43921,52956;41805,53480;40746,54528;38100,55577;35455,56101;32809,56101;30163,57150;26988,57150;21167,57150;15875,55577;11113,52956;7408,49810;4233,46664;2117,41421;0,35653;0,28313;0,22021;2117,16778;4233,11535;7408,7865;11113,4719;15875,2097;21167,1049;26988,0;31750,1049;35984,1573;40746,2622;46038,5243;46038,13632;44980,13632;40746,10486;35984,8389;31750,6816;26988,6816;22225,6816;19050,7865;15875,9438;13229,11535;10583,15205;9525,18875;7938,23594;7408,28313;7938,34605;9525,38799;11113,42994;13229,45091;15875,47712;19050,49285;23284,50334;26988,50334;32280,50334;36513,49285;41275,46664;44980,43518;46038,43518;46038,51907" o:connectangles="0,0,0,0,0,0,0,0,0,0,0,0,0,0,0,0,0,0,0,0,0,0,0,0,0,0,0,0,0,0,0,0,0,0,0,0,0,0,0,0,0,0,0,0,0,0,0,0,0,0,0,0,0,0,0,0,0"/>
                </v:shape>
                <v:shape id="Freeform 667" o:spid="_x0000_s1685" style="position:absolute;left:28765;top:43037;width:524;height:571;visibility:visible;mso-wrap-style:square;v-text-anchor:top" coordsize="97,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pJbsEA&#10;AADdAAAADwAAAGRycy9kb3ducmV2LnhtbESPzQrCMBCE74LvEFbwpqk9iFajiCAU8eLPAyzN2lab&#10;TWlirT69EQSPw8x8wyzXnalES40rLSuYjCMQxJnVJecKLufdaAbCeWSNlWVS8CIH61W/t8RE2ycf&#10;qT35XAQIuwQVFN7XiZQuK8igG9uaOHhX2xj0QTa51A0+A9xUMo6iqTRYclgosKZtQdn99DAKNvpe&#10;ut3+WrXpxFze6eE2N9lbqeGg2yxAeOr8P/xrp1pBHEcxfN+EJyBX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h6SW7BAAAA3QAAAA8AAAAAAAAAAAAAAAAAmAIAAGRycy9kb3du&#10;cmV2LnhtbFBLBQYAAAAABAAEAPUAAACGAwAAAAA=&#10;" path="m84,15r6,7l94,31r3,11l97,54r,13l94,78,90,88r-6,7l78,101r-9,4l61,109r-12,l38,109,28,105r-8,-4l14,95,8,88,4,78,1,67,,54,1,42,4,32,8,22r6,-7l20,8,28,4,38,2,49,,59,2,69,4r9,4l84,15xm83,54l81,36,74,24,69,19,57,13r-8,l41,13,28,19r-4,5l16,36,15,54r1,20l25,86r5,5l42,96r7,2l57,96,69,91r5,-5l81,74,83,54xe" fillcolor="black" stroked="f">
                  <v:path arrowok="t" o:connecttype="custom" o:connectlocs="45367,7865;48607,11535;50768,16254;52388,22021;52388,28313;52388,35129;50768,40896;48607,46139;45367,49810;42126,52956;37266,55053;32945,57150;26464,57150;20523,57150;15122,55053;10802,52956;7561,49810;4321,46139;2160,40896;540,35129;0,28313;540,22021;2160,16778;4321,11535;7561,7865;10802,4194;15122,2097;20523,1049;26464,0;31865,1049;37266,2097;42126,4194;45367,7865;44827,28313;43747,18875;39966,12583;37266,9962;30785,6816;26464,6816;22143,6816;15122,9962;12962,12583;8641,18875;8101,28313;8641,38799;13502,45091;16202,47712;22683,50334;26464,51383;30785,50334;37266,47712;39966,45091;43747,38799;44827,28313" o:connectangles="0,0,0,0,0,0,0,0,0,0,0,0,0,0,0,0,0,0,0,0,0,0,0,0,0,0,0,0,0,0,0,0,0,0,0,0,0,0,0,0,0,0,0,0,0,0,0,0,0,0,0,0,0,0"/>
                  <o:lock v:ext="edit" verticies="t"/>
                </v:shape>
                <v:shape id="Freeform 668" o:spid="_x0000_s1686" style="position:absolute;left:29368;top:43037;width:524;height:571;visibility:visible;mso-wrap-style:square;v-text-anchor:top" coordsize="98,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LYmsUA&#10;AADdAAAADwAAAGRycy9kb3ducmV2LnhtbESPQWvCQBSE74X+h+UVvNWNEUuMrlIKpYJ4MPHi7ZF9&#10;ZoPZt2l2q/Hfu4LQ4zAz3zDL9WBbcaHeN44VTMYJCOLK6YZrBYfy+z0D4QOyxtYxKbiRh/Xq9WWJ&#10;uXZX3tOlCLWIEPY5KjAhdLmUvjJk0Y9dRxy9k+sthij7WuoerxFuW5kmyYe02HBcMNjRl6HqXPxZ&#10;BVuflfuimB1n811Wm8xM5a/8UWr0NnwuQAQawn/42d5oBWmaTOHxJj4Bub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ctiaxQAAAN0AAAAPAAAAAAAAAAAAAAAAAJgCAABkcnMv&#10;ZG93bnJldi54bWxQSwUGAAAAAAQABAD1AAAAigMAAAAA&#10;" path="m84,15r6,7l94,31r3,11l98,54,97,67,94,78,90,88r-6,7l78,101r-9,4l60,109r-10,l39,109,29,105r-9,-4l14,95,8,88,4,78,2,67,,54,2,42,4,32,8,22r6,-7l20,8,29,4,39,2,50,,60,2r9,2l78,8r6,7xm83,54l82,36,74,24,69,19,57,13r-7,l41,13,29,19r-5,5l16,36,15,54r1,20l24,86r5,5l41,96r9,2l57,96,69,91r5,-5l82,74,83,54xe" fillcolor="black" stroked="f">
                  <v:path arrowok="t" o:connecttype="custom" o:connectlocs="44904,7865;48111,11535;50250,16254;51853,22021;52388,28313;51853,35129;50250,40896;48111,46139;44904,49810;41697,52956;36885,55053;32074,57150;26729,57150;20848,57150;15503,55053;10691,52956;7484,49810;4277,46139;2138,40896;1069,35129;0,28313;1069,22021;2138,16778;4277,11535;7484,7865;10691,4194;15503,2097;20848,1049;26729,0;32074,1049;36885,2097;41697,4194;44904,7865;44369,28313;43835,18875;39558,12583;36885,9962;30471,6816;26729,6816;21917,6816;15503,9962;12830,12583;8553,18875;8019,28313;8553,38799;12830,45091;15503,47712;21917,50334;26729,51383;30471,50334;36885,47712;39558,45091;43835,38799;44369,28313" o:connectangles="0,0,0,0,0,0,0,0,0,0,0,0,0,0,0,0,0,0,0,0,0,0,0,0,0,0,0,0,0,0,0,0,0,0,0,0,0,0,0,0,0,0,0,0,0,0,0,0,0,0,0,0,0,0"/>
                  <o:lock v:ext="edit" verticies="t"/>
                </v:shape>
                <v:shape id="Freeform 669" o:spid="_x0000_s1687" style="position:absolute;left:30003;top:43053;width:429;height:555;visibility:visible;mso-wrap-style:square;v-text-anchor:top" coordsize="80,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vwNMQA&#10;AADdAAAADwAAAGRycy9kb3ducmV2LnhtbESPQWvCQBSE74L/YXlCb7oxiJbUTSi2Vg9eGvX+yL4m&#10;S7Nv0+xW4793CwWPw8x8w6yLwbbiQr03jhXMZwkI4sppw7WC03E7fQbhA7LG1jEpuJGHIh+P1php&#10;d+VPupShFhHCPkMFTQhdJqWvGrLoZ64jjt6X6y2GKPta6h6vEW5bmSbJUlo0HBca7GjTUPVd/loF&#10;B2M+3qtzu7e65OOPftvJw4qVepoMry8gAg3hEf5v77WCNE0W8PcmPgGZ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Ib8DTEAAAA3QAAAA8AAAAAAAAAAAAAAAAAmAIAAGRycy9k&#10;b3ducmV2LnhtbFBLBQYAAAAABAAEAPUAAACJAwAAAAA=&#10;" path="m80,104r-15,l65,53r-52,l13,104,,104,,,13,r,40l65,40,65,,80,r,104xe" fillcolor="black" stroked="f">
                  <v:path arrowok="t" o:connecttype="custom" o:connectlocs="42863,55563;34826,55563;34826,28316;6965,28316;6965,55563;0,55563;0,0;6965,0;6965,21370;34826,21370;34826,0;42863,0;42863,55563" o:connectangles="0,0,0,0,0,0,0,0,0,0,0,0,0"/>
                </v:shape>
                <v:shape id="Freeform 670" o:spid="_x0000_s1688" style="position:absolute;left:21621;top:42973;width:524;height:572;visibility:visible;mso-wrap-style:square;v-text-anchor:top" coordsize="98,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OgV8YA&#10;AADdAAAADwAAAGRycy9kb3ducmV2LnhtbESPQWvCQBSE7wX/w/IEL0V3DSiSukq1SEtPjXrp7ZF9&#10;JqHZtyH7qvHfdwuFHoeZ+YZZbwffqiv1sQlsYT4zoIjL4BquLJxPh+kKVBRkh21gsnCnCNvN6GGN&#10;uQs3Luh6lEolCMccLdQiXa51LGvyGGehI07eJfQeJcm+0q7HW4L7VmfGLLXHhtNCjR3tayq/jt/e&#10;QvXZvS9X+4u+F4ud8Y+v8vJRiLWT8fD8BEpokP/wX/vNWcgys4DfN+kJ6M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ROgV8YAAADdAAAADwAAAAAAAAAAAAAAAACYAgAAZHJz&#10;L2Rvd25yZXYueG1sUEsFBgAAAAAEAAQA9QAAAIsDAAAAAA==&#10;" path="m84,13r6,8l94,31r2,11l98,54,96,66,94,77,90,87r-6,8l77,101r-9,3l59,108r-11,l37,108r-8,-4l20,101,13,95,8,87,4,77,,66,,54,,42,4,31,8,22r5,-9l20,7,29,3,38,,48,,59,,69,3r8,4l84,13xm83,54l82,35,73,23,69,17,56,12r-8,l41,12,29,17r-5,6l16,35,15,54r1,18l24,86r5,5l41,96r7,l56,96,68,91r5,-5l82,72,83,54xe" fillcolor="black" stroked="f">
                  <v:path arrowok="t" o:connecttype="custom" o:connectlocs="44904,6879;48111,11113;50250,16404;51319,22225;52388,28575;51319,34925;50250,40746;48111,46038;44904,50271;41162,53446;36351,55033;31540,57150;25659,57150;19779,57150;15503,55033;10691,53446;6949,50271;4277,46038;2138,40746;0,34925;0,28575;0,22225;2138,16404;4277,11642;6949,6879;10691,3704;15503,1588;20314,0;25659,0;31540,0;36885,1588;41162,3704;44904,6879;44369,28575;43835,18521;39024,12171;36885,8996;29936,6350;25659,6350;21917,6350;15503,8996;12830,12171;8553,18521;8019,28575;8553,38100;12830,45508;15503,48154;21917,50800;25659,50800;29936,50800;36351,48154;39024,45508;43835,38100;44369,28575" o:connectangles="0,0,0,0,0,0,0,0,0,0,0,0,0,0,0,0,0,0,0,0,0,0,0,0,0,0,0,0,0,0,0,0,0,0,0,0,0,0,0,0,0,0,0,0,0,0,0,0,0,0,0,0,0,0"/>
                  <o:lock v:ext="edit" verticies="t"/>
                </v:shape>
                <v:shape id="Freeform 671" o:spid="_x0000_s1689" style="position:absolute;left:17795;top:40767;width:429;height:539;visibility:visible;mso-wrap-style:square;v-text-anchor:top" coordsize="80,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3DwccA&#10;AADdAAAADwAAAGRycy9kb3ducmV2LnhtbESPQUvDQBSE74L/YXlCb3bTUIvEbktbKLb0IImCHh/Z&#10;ZzaYfRt21zT117uC0OMwM98wy/VoOzGQD61jBbNpBoK4drrlRsHb6/7+EUSIyBo7x6TgQgHWq9ub&#10;JRbanbmkoYqNSBAOBSowMfaFlKE2ZDFMXU+cvE/nLcYkfSO1x3OC207mWbaQFltOCwZ72hmqv6pv&#10;q4D3c//wcyqfty8H836qyn7wH0elJnfj5glEpDFew//tg1aQ59kC/t6kJy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wtw8HHAAAA3QAAAA8AAAAAAAAAAAAAAAAAmAIAAGRy&#10;cy9kb3ducmV2LnhtbFBLBQYAAAAABAAEAPUAAACMAwAAAAA=&#10;" path="m80,103r-13,l67,52r-53,l14,103,,103,,,14,r,40l67,40,67,,80,r,103xe" fillcolor="black" stroked="f">
                  <v:path arrowok="t" o:connecttype="custom" o:connectlocs="42863,53975;35898,53975;35898,27250;7501,27250;7501,53975;0,53975;0,0;7501,0;7501,20961;35898,20961;35898,0;42863,0;42863,53975" o:connectangles="0,0,0,0,0,0,0,0,0,0,0,0,0"/>
                </v:shape>
                <v:shape id="Freeform 672" o:spid="_x0000_s1690" style="position:absolute;left:18351;top:40751;width:508;height:571;visibility:visible;mso-wrap-style:square;v-text-anchor:top" coordsize="97,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fhHsQA&#10;AADdAAAADwAAAGRycy9kb3ducmV2LnhtbESPQWsCMRSE7wX/Q3gFbzXpLtiyNYqIotfagnh7bl6z&#10;i5uXdRPX9d+bQqHHYWa+YWaLwTWipy7UnjW8ThQI4tKbmq2G76/NyzuIEJENNp5Jw50CLOajpxkW&#10;xt/4k/p9tCJBOBSooYqxLaQMZUUOw8S3xMn78Z3DmGRnpenwluCukZlSU+mw5rRQYUurisrz/uo0&#10;bO3lZA8yX01pfWz6PD8vD0ZpPX4elh8gIg3xP/zX3hkNWabe4PdNegJ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n4R7EAAAA3QAAAA8AAAAAAAAAAAAAAAAAmAIAAGRycy9k&#10;b3ducmV2LnhtbFBLBQYAAAAABAAEAPUAAACJAwAAAAA=&#10;" path="m83,14r6,7l93,31r3,11l97,54,96,67,93,78r-4,9l83,95r-6,6l69,105r-10,3l48,108r-10,l28,105r-9,-4l13,95,7,87,3,78,1,67,,54,1,42,3,31,7,22r6,-8l19,7,28,4,38,,48,,59,,69,4r8,3l83,14xm82,54l81,36,73,23,69,17,56,12r-7,l40,12,28,17r-5,6l16,36,14,54r2,19l23,86r5,5l40,96r9,l56,96,69,91r4,-5l81,73,82,54xe" fillcolor="black" stroked="f">
                  <v:path arrowok="t" o:connecttype="custom" o:connectlocs="43468,7408;46610,11113;48705,16404;50276,22225;50800,28575;50276,35454;48705,41275;46610,46038;43468,50271;40326,53446;36136,55562;30899,57150;25138,57150;19901,57150;14664,55562;9951,53446;6808,50271;3666,46038;1571,41275;524,35454;0,28575;524,22225;1571,16404;3666,11642;6808,7408;9951,3704;14664,2117;19901,0;25138,0;30899,0;36136,2117;40326,3704;43468,7408;42944,28575;42421,19050;38231,12171;36136,8996;29328,6350;25662,6350;20948,6350;14664,8996;12045,12171;8379,19050;7332,28575;8379,38629;12045,45508;14664,48154;20948,50800;25662,50800;29328,50800;36136,48154;38231,45508;42421,38629;42944,28575" o:connectangles="0,0,0,0,0,0,0,0,0,0,0,0,0,0,0,0,0,0,0,0,0,0,0,0,0,0,0,0,0,0,0,0,0,0,0,0,0,0,0,0,0,0,0,0,0,0,0,0,0,0,0,0,0,0"/>
                  <o:lock v:ext="edit" verticies="t"/>
                </v:shape>
                <v:line id="Line 673" o:spid="_x0000_s1691" style="position:absolute;visibility:visible;mso-wrap-style:square" from="20304,48371" to="21097,488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dHIMMAAADdAAAADwAAAGRycy9kb3ducmV2LnhtbERPTWvCQBC9F/wPywi9iG4MWErqKkUr&#10;Kp6aFqG3ITsmodmZkF01/nv3IHh8vO/5sneNulDna2ED00kCirgQW3Np4PdnM34H5QOyxUaYDNzI&#10;w3IxeJljZuXK33TJQ6liCPsMDVQhtJnWvqjIoZ9ISxy5k3QOQ4RdqW2H1xjuGp0myZt2WHNsqLCl&#10;VUXFf352Bo6H0XQ9qzdff3LeyfY02hcy2xvzOuw/P0AF6sNT/HDvrIE0TeLc+CY+Ab24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aHRyDDAAAA3QAAAA8AAAAAAAAAAAAA&#10;AAAAoQIAAGRycy9kb3ducmV2LnhtbFBLBQYAAAAABAAEAPkAAACRAwAAAAA=&#10;" strokeweight=".2205mm"/>
                <v:line id="Line 674" o:spid="_x0000_s1692" style="position:absolute;visibility:visible;mso-wrap-style:square" from="20288,48609" to="20891,489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viu8YAAADdAAAADwAAAGRycy9kb3ducmV2LnhtbESPQWvCQBSE74X+h+UJvYhuDFg0dZWi&#10;lSo9VUXo7ZF9JsHseyG7avrvXaHQ4zAz3zCzRedqdaXWV8IGRsMEFHEutuLCwGG/HkxA+YBssRYm&#10;A7/kYTF/fpphZuXG33TdhUJFCPsMDZQhNJnWPi/JoR9KQxy9k7QOQ5RtoW2Ltwh3tU6T5FU7rDgu&#10;lNjQsqT8vLs4A8ev/mg1rtYfP3LZyOepv81lvDXmpde9v4EK1IX/8F97Yw2kaTKFx5v4BPT8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nL4rvGAAAA3QAAAA8AAAAAAAAA&#10;AAAAAAAAoQIAAGRycy9kb3ducmV2LnhtbFBLBQYAAAAABAAEAPkAAACUAwAAAAA=&#10;" strokeweight=".2205mm"/>
                <v:line id="Line 675" o:spid="_x0000_s1693" style="position:absolute;flip:y;visibility:visible;mso-wrap-style:square" from="20304,49720" to="21097,501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2VdsIAAADdAAAADwAAAGRycy9kb3ducmV2LnhtbERPy4rCMBTdC/5DuAOzEU3twkfHKCII&#10;oisf6CwvzZ2m2NzUJqP1781CcHk479mitZW4U+NLxwqGgwQEce50yYWC03Hdn4DwAVlj5ZgUPMnD&#10;Yt7tzDDT7sF7uh9CIWII+wwVmBDqTEqfG7LoB64mjtyfayyGCJtC6gYfMdxWMk2SkbRYcmwwWNPK&#10;UH49/FsF8ry6TDduezredvVuOjHu2hv/KvX91S5/QARqw0f8dm+0gjQdxv3xTXwCcv4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2VdsIAAADdAAAADwAAAAAAAAAAAAAA&#10;AAChAgAAZHJzL2Rvd25yZXYueG1sUEsFBgAAAAAEAAQA+QAAAJADAAAAAA==&#10;" strokeweight=".2205mm"/>
                <v:line id="Line 676" o:spid="_x0000_s1694" style="position:absolute;flip:y;visibility:visible;mso-wrap-style:square" from="20288,49593" to="20891,499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Ew7cYAAADdAAAADwAAAGRycy9kb3ducmV2LnhtbESPzYvCMBTE7wv+D+Et7GVZ0/bgRzWK&#10;CAuiJz9wPT6at02xeek2Wa3/vREEj8PM/IaZzjtbiwu1vnKsIO0nIIgLpysuFRz2318jED4ga6wd&#10;k4IbeZjPem9TzLW78pYuu1CKCGGfowITQpNL6QtDFn3fNcTR+3WtxRBlW0rd4jXCbS2zJBlIixXH&#10;BYMNLQ0V592/VSCPy5/xyq0P+79NsxmPjDt/Dk9Kfbx3iwmIQF14hZ/tlVaQZWkKjzfxCcjZH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SxMO3GAAAA3QAAAA8AAAAAAAAA&#10;AAAAAAAAoQIAAGRycy9kb3ducmV2LnhtbFBLBQYAAAAABAAEAPkAAACUAwAAAAA=&#10;" strokeweight=".2205mm"/>
                <v:line id="Line 677" o:spid="_x0000_s1695" style="position:absolute;flip:y;visibility:visible;mso-wrap-style:square" from="19542,48371" to="20304,488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GOumscAAADdAAAADwAAAGRycy9kb3ducmV2LnhtbESPzWrDMBCE74W8g9hCLiWR40ObuJFN&#10;MBRCc8oPTY+LtbWMrZVrKYn79lWg0OMwM98w62K0nbjS4BvHChbzBARx5XTDtYLT8W22BOEDssbO&#10;MSn4IQ9FPnlYY6bdjfd0PYRaRAj7DBWYEPpMSl8ZsujnrieO3pcbLIYoh1rqAW8RbjuZJsmztNhw&#10;XDDYU2moag8Xq0B+lOfV1r2fjt+7frdaGtc+vXwqNX0cN68gAo3hP/zX3moFabpI4f4mPgGZ/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kY66axwAAAN0AAAAPAAAAAAAA&#10;AAAAAAAAAKECAABkcnMvZG93bnJldi54bWxQSwUGAAAAAAQABAD5AAAAlQMAAAAA&#10;" strokeweight=".2205mm"/>
                <v:line id="Line 678" o:spid="_x0000_s1696" style="position:absolute;visibility:visible;mso-wrap-style:square" from="19542,49720" to="20304,501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pDjMcAAADdAAAADwAAAGRycy9kb3ducmV2LnhtbESPQWvCQBSE74X+h+UJvUjdJMVSUlcp&#10;baWKJ60IvT2yzySYfS9kV43/3hWEHoeZ+YaZzHrXqBN1vhY2kI4SUMSF2JpLA9vf+fMbKB+QLTbC&#10;ZOBCHmbTx4cJ5lbOvKbTJpQqQtjnaKAKoc219kVFDv1IWuLo7aVzGKLsSm07PEe4a3SWJK/aYc1x&#10;ocKWPisqDpujM7BbDdOvcT3//pPjQn72w2Uh46UxT4P+4x1UoD78h+/thTWQZekL3N7EJ6Cn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9+kOMxwAAAN0AAAAPAAAAAAAA&#10;AAAAAAAAAKECAABkcnMvZG93bnJldi54bWxQSwUGAAAAAAQABAD5AAAAlQMAAAAA&#10;" strokeweight=".2205mm"/>
                <v:line id="Line 679" o:spid="_x0000_s1697" style="position:absolute;flip:y;visibility:visible;mso-wrap-style:square" from="19542,48831" to="19542,49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MaTdcYAAADdAAAADwAAAGRycy9kb3ducmV2LnhtbESPT4vCMBTE7wv7HcITvCyaWhb/VKMs&#10;woKsp1VRj4/m2RSbl24TtX57syB4HGbmN8xs0dpKXKnxpWMFg34Cgjh3uuRCwW773RuD8AFZY+WY&#10;FNzJw2L+/jbDTLsb/9J1EwoRIewzVGBCqDMpfW7Iou+7mjh6J9dYDFE2hdQN3iLcVjJNkqG0WHJc&#10;MFjT0lB+3lysArlfHiYr97Pb/q3r9WRs3PljdFSq22m/piACteEVfrZXWkGaDj7h/018AnL+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TGk3XGAAAA3QAAAA8AAAAAAAAA&#10;AAAAAAAAoQIAAGRycy9kb3ducmV2LnhtbFBLBQYAAAAABAAEAPkAAACUAwAAAAA=&#10;" strokeweight=".2205mm"/>
                <v:line id="Line 680" o:spid="_x0000_s1698" style="position:absolute;flip:y;visibility:visible;mso-wrap-style:square" from="19748,48926" to="19748,496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4o27sYAAADdAAAADwAAAGRycy9kb3ducmV2LnhtbESPT4vCMBTE7wv7HcITvCyaWlj/VKMs&#10;woKsp1VRj4/m2RSbl24TtX57syB4HGbmN8xs0dpKXKnxpWMFg34Cgjh3uuRCwW773RuD8AFZY+WY&#10;FNzJw2L+/jbDTLsb/9J1EwoRIewzVGBCqDMpfW7Iou+7mjh6J9dYDFE2hdQN3iLcVjJNkqG0WHJc&#10;MFjT0lB+3lysArlfHiYr97Pb/q3r9WRs3PljdFSq22m/piACteEVfrZXWkGaDj7h/018AnL+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uKNu7GAAAA3QAAAA8AAAAAAAAA&#10;AAAAAAAAoQIAAGRycy9kb3ducmV2LnhtbFBLBQYAAAAABAAEAPkAAACUAwAAAAA=&#10;" strokeweight=".2205mm"/>
                <v:line id="Line 681" o:spid="_x0000_s1699" style="position:absolute;flip:y;visibility:visible;mso-wrap-style:square" from="22637,48831" to="22637,49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1iomcYAAADdAAAADwAAAGRycy9kb3ducmV2LnhtbESPT4vCMBTE78J+h/AW9iKa2oN/ukYR&#10;QZD1tCrq8dG8bYrNS22i1m9vFgSPw8z8hpnOW1uJGzW+dKxg0E9AEOdOl1wo2O9WvTEIH5A1Vo5J&#10;wYM8zGcfnSlm2t35l27bUIgIYZ+hAhNCnUnpc0MWfd/VxNH7c43FEGVTSN3gPcJtJdMkGUqLJccF&#10;gzUtDeXn7dUqkIflcbJ2P/vdZVNvJmPjzt3RSamvz3bxDSJQG97hV3utFaTpYAj/b+ITkLMn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tYqJnGAAAA3QAAAA8AAAAAAAAA&#10;AAAAAAAAoQIAAGRycy9kb3ducmV2LnhtbFBLBQYAAAAABAAEAPkAAACUAwAAAAA=&#10;" strokeweight=".2205mm"/>
                <v:line id="Line 682" o:spid="_x0000_s1700" style="position:absolute;visibility:visible;mso-wrap-style:square" from="21875,48371" to="22637,488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FFj8cAAADdAAAADwAAAGRycy9kb3ducmV2LnhtbESPQWvCQBSE70L/w/IKXqRuErAtqauU&#10;VqniSStCb4/sMwnNvheyq6b/3hUKHoeZ+YaZznvXqDN1vhY2kI4TUMSF2JpLA/vv5dMrKB+QLTbC&#10;ZOCPPMxnD4Mp5lYuvKXzLpQqQtjnaKAKoc219kVFDv1YWuLoHaVzGKLsSm07vES4a3SWJM/aYc1x&#10;ocKWPioqfncnZ+CwGaWfk3q5+JHTSr6Oo3Uhk7Uxw8f+/Q1UoD7cw//tlTWQZekL3N7EJ6Bn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CwUWPxwAAAN0AAAAPAAAAAAAA&#10;AAAAAAAAAKECAABkcnMvZG93bnJldi54bWxQSwUGAAAAAAQABAD5AAAAlQMAAAAA&#10;" strokeweight=".2205mm"/>
                <v:line id="Line 683" o:spid="_x0000_s1701" style="position:absolute;flip:y;visibility:visible;mso-wrap-style:square" from="22177,49720" to="22637,499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YuZcMIAAADdAAAADwAAAGRycy9kb3ducmV2LnhtbERPy4rCMBTdC/5DuAOzEU3twkfHKCII&#10;oisf6CwvzZ2m2NzUJqP1781CcHk479mitZW4U+NLxwqGgwQEce50yYWC03Hdn4DwAVlj5ZgUPMnD&#10;Yt7tzDDT7sF7uh9CIWII+wwVmBDqTEqfG7LoB64mjtyfayyGCJtC6gYfMdxWMk2SkbRYcmwwWNPK&#10;UH49/FsF8ry6TDduezredvVuOjHu2hv/KvX91S5/QARqw0f8dm+0gjQdxrnxTXwCcv4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YuZcMIAAADdAAAADwAAAAAAAAAAAAAA&#10;AAChAgAAZHJzL2Rvd25yZXYueG1sUEsFBgAAAAAEAAQA+QAAAJADAAAAAA==&#10;" strokeweight=".2205mm"/>
                <v:line id="Line 684" o:spid="_x0000_s1702" style="position:absolute;flip:y;visibility:visible;mso-wrap-style:square" from="21097,48371" to="21875,488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sc868YAAADdAAAADwAAAGRycy9kb3ducmV2LnhtbESPT4vCMBTE74LfITzBi2hqD7u2GkWE&#10;BVlP/mH1+GieTbF56TZRu99+IyzscZiZ3zCLVWdr8aDWV44VTCcJCOLC6YpLBafjx3gGwgdkjbVj&#10;UvBDHlbLfm+BuXZP3tPjEEoRIexzVGBCaHIpfWHIop+4hjh6V9daDFG2pdQtPiPc1jJNkjdpseK4&#10;YLChjaHidrhbBfJrc8627vN0/N41u2xm3G30flFqOOjWcxCBuvAf/mtvtYI0nWbwehOfgFz+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rHPOvGAAAA3QAAAA8AAAAAAAAA&#10;AAAAAAAAoQIAAGRycy9kb3ducmV2LnhtbFBLBQYAAAAABAAEAPkAAACUAwAAAAA=&#10;" strokeweight=".2205mm"/>
                <v:line id="Line 685" o:spid="_x0000_s1703" style="position:absolute;visibility:visible;mso-wrap-style:square" from="21097,49720" to="21558,499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0QXRsMAAADdAAAADwAAAGRycy9kb3ducmV2LnhtbERPTWvCQBC9F/wPywi9iG4MWErqKkUr&#10;Kp6aFqG3ITsmodmZkF01/nv3IHh8vO/5sneNulDna2ED00kCirgQW3Np4PdnM34H5QOyxUaYDNzI&#10;w3IxeJljZuXK33TJQ6liCPsMDVQhtJnWvqjIoZ9ISxy5k3QOQ4RdqW2H1xjuGp0myZt2WHNsqLCl&#10;VUXFf352Bo6H0XQ9qzdff3LeyfY02hcy2xvzOuw/P0AF6sNT/HDvrIE0TeP++CY+Ab24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NEF0bDAAAA3QAAAA8AAAAAAAAAAAAA&#10;AAAAoQIAAGRycy9kb3ducmV2LnhtbFBLBQYAAAAABAAEAPkAAACRAwAAAAA=&#10;" strokeweight=".2205mm"/>
                <v:line id="Line 686" o:spid="_x0000_s1704" style="position:absolute;flip:y;visibility:visible;mso-wrap-style:square" from="21097,48831" to="21097,49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t36UMcAAADdAAAADwAAAGRycy9kb3ducmV2LnhtbESPzWrDMBCE74W8g9hCLiWR40ObuJFN&#10;MBRCc8oPTY+LtbWMrZVrKYn79lWg0OMwM98w62K0nbjS4BvHChbzBARx5XTDtYLT8W22BOEDssbO&#10;MSn4IQ9FPnlYY6bdjfd0PYRaRAj7DBWYEPpMSl8ZsujnrieO3pcbLIYoh1rqAW8RbjuZJsmztNhw&#10;XDDYU2moag8Xq0B+lOfV1r2fjt+7frdaGtc+vXwqNX0cN68gAo3hP/zX3moFaZou4P4mPgGZ/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a3fpQxwAAAN0AAAAPAAAAAAAA&#10;AAAAAAAAAKECAABkcnMvZG93bnJldi54bWxQSwUGAAAAAAQABAD5AAAAlQMAAAAA&#10;" strokeweight=".2205mm"/>
                <v:line id="Line 687" o:spid="_x0000_s1705" style="position:absolute;flip:y;visibility:visible;mso-wrap-style:square" from="20304,47482" to="20304,483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g9kJ8MAAADdAAAADwAAAGRycy9kb3ducmV2LnhtbERPy4rCMBTdC/MP4Q64kTHVhdaOUQZB&#10;EF35QGd5ae40xeam00Stf28EwbM7nBdnOm9tJa7U+NKxgkE/AUGcO11yoeCwX36lIHxA1lg5JgV3&#10;8jCffXSmmGl34y1dd6EQsYR9hgpMCHUmpc8NWfR9VxNH7c81FkOkTSF1g7dYbis5TJKRtFhyXDBY&#10;08JQft5drAJ5XJwmK7c+7P839WaSGnfujX+V6n62P98gArXhbX6lV1rBMAKeb+ITkLM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oPZCfDAAAA3QAAAA8AAAAAAAAAAAAA&#10;AAAAoQIAAGRycy9kb3ducmV2LnhtbFBLBQYAAAAABAAEAPkAAACRAwAAAAA=&#10;" strokeweight=".2205mm"/>
                <v:line id="Line 688" o:spid="_x0000_s1706" style="position:absolute;visibility:visible;mso-wrap-style:square" from="20304,50165" to="20304,510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5aJMcYAAADdAAAADwAAAGRycy9kb3ducmV2LnhtbESPQWvCQBSE70L/w/KEXqRujCgldZWi&#10;FZWeqqXQ2yP7TILZ90J21fjv3ULB4zAz3zCzRedqdaHWV8IGRsMEFHEutuLCwPdh/fIKygdki7Uw&#10;GbiRh8X8qTfDzMqVv+iyD4WKEPYZGihDaDKtfV6SQz+Uhjh6R2kdhijbQtsWrxHuap0myVQ7rDgu&#10;lNjQsqT8tD87Az+fg9FqUq0/fuW8lc1xsMtlsjPmud+9v4EK1IVH+L+9tQbSNB3D35v4BPT8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OWiTHGAAAA3QAAAA8AAAAAAAAA&#10;AAAAAAAAoQIAAGRycy9kb3ducmV2LnhtbFBLBQYAAAAABAAEAPkAAACUAwAAAAA=&#10;" strokeweight=".2205mm"/>
                <v:line id="Line 689" o:spid="_x0000_s1707" style="position:absolute;flip:x;visibility:visible;mso-wrap-style:square" from="18764,49720" to="19542,501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pZyMYAAADdAAAADwAAAGRycy9kb3ducmV2LnhtbESPQWvCQBSE74L/YXmCF9GNobSauooI&#10;gtSTRmyPj+xrNph9G7Orpv++KxR6HGbmG2ax6mwt7tT6yrGC6SQBQVw4XXGp4JRvxzMQPiBrrB2T&#10;gh/ysFr2ewvMtHvwge7HUIoIYZ+hAhNCk0npC0MW/cQ1xNH7dq3FEGVbSt3iI8JtLdMkeZUWK44L&#10;BhvaGCoux5tVIM+bz/nOfZzy677Zz2fGXUZvX0oNB936HUSgLvyH/9o7rSBN0xd4volPQC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qqWcjGAAAA3QAAAA8AAAAAAAAA&#10;AAAAAAAAoQIAAGRycy9kb3ducmV2LnhtbFBLBQYAAAAABAAEAPkAAACUAwAAAAA=&#10;" strokeweight=".2205mm"/>
                <v:line id="Line 690" o:spid="_x0000_s1708" style="position:absolute;visibility:visible;mso-wrap-style:square" from="22637,49720" to="23431,501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O03sYAAADdAAAADwAAAGRycy9kb3ducmV2LnhtbESPQWvCQBSE74X+h+UVepG6MZBSUlcp&#10;VanSk2kRvD2yzyQ0+17Irhr/vSsIPQ4z8w0znQ+uVSfqfSNsYDJOQBGXYhuuDPz+rF7eQPmAbLEV&#10;JgMX8jCfPT5MMbdy5i2dilCpCGGfo4E6hC7X2pc1OfRj6Yijd5DeYYiyr7Tt8RzhrtVpkrxqhw3H&#10;hRo7+qyp/CuOzsDuezRZZM1quZfjWr4Oo00p2caY56fh4x1UoCH8h+/ttTWQpmkGtzfxCejZ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MztN7GAAAA3QAAAA8AAAAAAAAA&#10;AAAAAAAAoQIAAGRycy9kb3ducmV2LnhtbFBLBQYAAAAABAAEAPkAAACUAwAAAAA=&#10;" strokeweight=".2205mm"/>
                <v:line id="Line 691" o:spid="_x0000_s1709" style="position:absolute;flip:y;visibility:visible;mso-wrap-style:square" from="23431,49720" to="24193,501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RiJMcAAADdAAAADwAAAGRycy9kb3ducmV2LnhtbESPzWrDMBCE74W8g9hCLyWR60OauJFN&#10;MARCc8oPTY+LtbWMrZVrKYn79lWg0OMwM98wq2K0nbjS4BvHCl5mCQjiyumGawWn42a6AOEDssbO&#10;MSn4IQ9FPnlYYabdjfd0PYRaRAj7DBWYEPpMSl8ZsuhnrieO3pcbLIYoh1rqAW8RbjuZJslcWmw4&#10;LhjsqTRUtYeLVSA/yvNy695Px+9dv1sujGufXz+Venoc128gAo3hP/zX3moFaZrO4f4mPgGZ/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NGIkxwAAAN0AAAAPAAAAAAAA&#10;AAAAAAAAAKECAABkcnMvZG93bnJldi54bWxQSwUGAAAAAAQABAD5AAAAlQMAAAAA&#10;" strokeweight=".2205mm"/>
                <v:line id="Line 692" o:spid="_x0000_s1710" style="position:absolute;visibility:visible;mso-wrap-style:square" from="24193,49720" to="24971,501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2PMscAAADdAAAADwAAAGRycy9kb3ducmV2LnhtbESPX2vCQBDE3wv9DscKvki9GLCW1FOK&#10;f1DpU7UU+rbk1iSY2w25U+O394RCH4eZ+Q0znXeuVhdqfSVsYDRMQBHnYisuDHwf1i9voHxAtlgL&#10;k4EbeZjPnp+mmFm58hdd9qFQEcI+QwNlCE2mtc9LcuiH0hBH7yitwxBlW2jb4jXCXa3TJHnVDiuO&#10;CyU2tCgpP+3PzsDP52C0HFfr1a+ct7I5Dna5jHfG9HvdxzuoQF34D/+1t9ZAmqYTeLyJT0DP7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MrY8yxwAAAN0AAAAPAAAAAAAA&#10;AAAAAAAAAKECAABkcnMvZG93bnJldi54bWxQSwUGAAAAAAQABAD5AAAAlQMAAAAA&#10;" strokeweight=".2205mm"/>
                <v:line id="Line 693" o:spid="_x0000_s1711" style="position:absolute;flip:y;visibility:visible;mso-wrap-style:square" from="24971,49720" to="25749,501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TzcMAAADdAAAADwAAAGRycy9kb3ducmV2LnhtbERPy4rCMBTdC/MP4Q7MRsbULnxUowyC&#10;ILrSis7y0lybYnPTaTJa/94sBJeH854vO1uLG7W+cqxgOEhAEBdOV1wqOObr7wkIH5A11o5JwYM8&#10;LBcfvTlm2t15T7dDKEUMYZ+hAhNCk0npC0MW/cA1xJG7uNZiiLAtpW7xHsNtLdMkGUmLFccGgw2t&#10;DBXXw79VIE+r83Tjtsf8b9fsphPjrv3xr1Jfn93PDESgLrzFL/dGK0jTNM6Nb+ITkIs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vnU83DAAAA3QAAAA8AAAAAAAAAAAAA&#10;AAAAoQIAAGRycy9kb3ducmV2LnhtbFBLBQYAAAAABAAEAPkAAACRAwAAAAA=&#10;" strokeweight=".2205mm"/>
                <v:line id="Line 694" o:spid="_x0000_s1712" style="position:absolute;visibility:visible;mso-wrap-style:square" from="25749,49720" to="26527,501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n6+28cAAADdAAAADwAAAGRycy9kb3ducmV2LnhtbESPX2vCQBDE3wv9DscKvki9GLDY1FOK&#10;f1DpU7UU+rbk1iSY2w25U+O394RCH4eZ+Q0znXeuVhdqfSVsYDRMQBHnYisuDHwf1i8TUD4gW6yF&#10;ycCNPMxnz09TzKxc+Ysu+1CoCGGfoYEyhCbT2uclOfRDaYijd5TWYYiyLbRt8RrhrtZpkrxqhxXH&#10;hRIbWpSUn/ZnZ+DnczBajqv16lfOW9kcB7tcxjtj+r3u4x1UoC78h//aW2sgTdM3eLyJT0DP7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Sfr7bxwAAAN0AAAAPAAAAAAAA&#10;AAAAAAAAAKECAABkcnMvZG93bnJldi54bWxQSwUGAAAAAAQABAD5AAAAlQMAAAAA&#10;" strokeweight=".2205mm"/>
                <v:line id="Line 695" o:spid="_x0000_s1713" style="position:absolute;flip:y;visibility:visible;mso-wrap-style:square" from="25749,48831" to="25749,49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jJFsMAAADdAAAADwAAAGRycy9kb3ducmV2LnhtbERPy4rCMBTdD8w/hCvMZtDUCo5WowzC&#10;gOjKB6PLS3Ntis1NbaLWvzcLweXhvKfz1lbiRo0vHSvo9xIQxLnTJRcK9ru/7giED8gaK8ek4EEe&#10;5rPPjylm2t15Q7dtKEQMYZ+hAhNCnUnpc0MWfc/VxJE7ucZiiLAppG7wHsNtJdMkGUqLJccGgzUt&#10;DOXn7dUqkP+Lw3jpVvvdZV2vxyPjzt8/R6W+Ou3vBESgNrzFL/dSK0jTQdwf38QnIG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BIyRbDAAAA3QAAAA8AAAAAAAAAAAAA&#10;AAAAoQIAAGRycy9kb3ducmV2LnhtbFBLBQYAAAAABAAEAPkAAACRAwAAAAA=&#10;" strokeweight=".2205mm"/>
                <v:line id="Line 696" o:spid="_x0000_s1714" style="position:absolute;flip:x y;visibility:visible;mso-wrap-style:square" from="19065,48561" to="19542,488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QprTsUAAADdAAAADwAAAGRycy9kb3ducmV2LnhtbESPQWvCQBSE7wX/w/IEb3WTiK1EN0GE&#10;gj1qe9DbI/tM0mbfht2tif31rlDocZiZb5hNOZpOXMn51rKCdJ6AIK6sbrlW8Pnx9rwC4QOyxs4y&#10;KbiRh7KYPG0w13bgA12PoRYRwj5HBU0IfS6lrxoy6Oe2J47exTqDIUpXS+1wiHDTySxJXqTBluNC&#10;gz3tGqq+jz9GweF1wZeTPZ/GvaPh/Pu1TN/dUqnZdNyuQQQaw3/4r73XCrJskcLjTXwCsr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QprTsUAAADdAAAADwAAAAAAAAAA&#10;AAAAAAChAgAAZHJzL2Rvd25yZXYueG1sUEsFBgAAAAAEAAQA+QAAAJMDAAAAAA==&#10;" strokeweight=".2205mm"/>
                <v:line id="Line 697" o:spid="_x0000_s1715" style="position:absolute;flip:y;visibility:visible;mso-wrap-style:square" from="22637,49276" to="23431,49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9by+sYAAADdAAAADwAAAGRycy9kb3ducmV2LnhtbESPQWvCQBSE74L/YXmCF9GNKbSauooI&#10;gtSTRmyPj+xrNph9G7Orpv++KxR6HGbmG2ax6mwt7tT6yrGC6SQBQVw4XXGp4JRvxzMQPiBrrB2T&#10;gh/ysFr2ewvMtHvwge7HUIoIYZ+hAhNCk0npC0MW/cQ1xNH7dq3FEGVbSt3iI8JtLdMkeZUWK44L&#10;BhvaGCoux5tVIM+bz/nOfZzy677Zz2fGXUZvX0oNB936HUSgLvyH/9o7rSBNX1J4volPQC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W8vrGAAAA3QAAAA8AAAAAAAAA&#10;AAAAAAAAoQIAAGRycy9kb3ducmV2LnhtbFBLBQYAAAAABAAEAPkAAACUAwAAAAA=&#10;" strokeweight=".2205mm"/>
                <v:shape id="Freeform 698" o:spid="_x0000_s1716" style="position:absolute;left:26733;top:50117;width:460;height:571;visibility:visible;mso-wrap-style:square;v-text-anchor:top" coordsize="86,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WnQcYA&#10;AADdAAAADwAAAGRycy9kb3ducmV2LnhtbESPQUvDQBSE7wX/w/IEb3ZjSqvEbosUq95Ko4f29sg+&#10;k9Tdt2F3TdJ/3xWEHoeZ+YZZrkdrRE8+tI4VPEwzEMSV0y3XCr4+t/dPIEJE1mgck4IzBVivbiZL&#10;LLQbeE99GWuRIBwKVNDE2BVShqohi2HqOuLkfTtvMSbpa6k9DglujcyzbCEttpwWGuxo01D1U/5a&#10;BZtDOPlXsz2e3s9v7tGYfj7gTqm72/HlGUSkMV7D/+0PrSDPZzP4e5OegFx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MWnQcYAAADdAAAADwAAAAAAAAAAAAAAAACYAgAAZHJz&#10;L2Rvd25yZXYueG1sUEsFBgAAAAAEAAQA9QAAAIsDAAAAAA==&#10;" path="m86,98r-4,2l79,102r-3,1l71,105r-5,1l61,107r-4,1l50,108,39,107,29,105r-8,-4l13,95,7,87,4,77,,66,,54,,42,4,31,7,21r6,-8l21,7,29,4,39,,50,r9,l68,1r8,4l86,8r,18l85,26,76,18,68,15,59,12,50,11r-8,1l36,15r-7,2l25,22r-5,6l17,36r-2,8l15,54r,10l17,73r4,7l25,86r4,5l36,93r7,3l50,96,60,95r9,-3l77,89r8,-7l86,82r,16xe" fillcolor="black" stroked="f">
                  <v:path arrowok="t" o:connecttype="custom" o:connectlocs="46038,51858;43897,52917;42291,53975;40685,54504;38008,55562;35331,56092;32655,56621;30514,57150;26766,57150;20878,56621;15524,55562;11242,53446;6959,50271;3747,46038;2141,40746;0,34925;0,28575;0,22225;2141,16404;3747,11113;6959,6879;11242,3704;15524,2117;20878,0;26766,0;31584,0;36402,529;40685,2646;46038,4233;46038,13758;45503,13758;40685,9525;36402,7937;31584,6350;26766,5821;22484,6350;19272,7937;15524,8996;13383,11642;10707,14817;9101,19050;8030,23283;8030,28575;8030,33867;9101,38629;11242,42333;13383,45508;15524,48154;19272,49213;23019,50800;26766,50800;32120,50271;36937,48683;41220,47096;45503,43392;46038,43392;46038,51858" o:connectangles="0,0,0,0,0,0,0,0,0,0,0,0,0,0,0,0,0,0,0,0,0,0,0,0,0,0,0,0,0,0,0,0,0,0,0,0,0,0,0,0,0,0,0,0,0,0,0,0,0,0,0,0,0,0,0,0,0"/>
                </v:shape>
                <v:shape id="Freeform 699" o:spid="_x0000_s1717" style="position:absolute;left:27273;top:50117;width:508;height:571;visibility:visible;mso-wrap-style:square;v-text-anchor:top" coordsize="97,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m11MQA&#10;AADdAAAADwAAAGRycy9kb3ducmV2LnhtbESPQWvCQBSE74L/YXmF3nTTRKSkriKi2Ku2ELw9s6+b&#10;YPZtzK4x/fddQehxmJlvmMVqsI3oqfO1YwVv0wQEcel0zUbB99du8g7CB2SNjWNS8EseVsvxaIG5&#10;dnc+UH8MRkQI+xwVVCG0uZS+rMiin7qWOHo/rrMYouyM1B3eI9w2Mk2SubRYc1yosKVNReXleLMK&#10;9uZ6NoXMNnPanpo+yy7rQidKvb4M6w8QgYbwH362P7WCNM1m8HgTn4B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ZtdTEAAAA3QAAAA8AAAAAAAAAAAAAAAAAmAIAAGRycy9k&#10;b3ducmV2LnhtbFBLBQYAAAAABAAEAPUAAACJAwAAAAA=&#10;" path="m83,13r7,8l93,31r4,11l97,54r,12l93,77r-3,9l83,93r-6,8l69,105r-9,2l49,108,38,107,28,105r-9,-4l13,93,7,86,3,77,1,66,,54,1,42,3,31,7,21r6,-8l19,7,28,4,38,,49,,60,r9,4l77,7r6,6xm82,54l81,36,74,22,69,17,56,12,49,11r-7,1l28,17r-5,5l16,36,14,54r2,19l24,85r5,5l42,96r7,l56,96,69,90r5,-5l81,73,82,54xe" fillcolor="black" stroked="f">
                  <v:path arrowok="t" o:connecttype="custom" o:connectlocs="43468,6879;47134,11113;48705,16404;50800,22225;50800,28575;50800,34925;48705,40746;47134,45508;43468,49213;40326,53446;36136,55562;31423,56621;25662,57150;19901,56621;14664,55562;9951,53446;6808,49213;3666,45508;1571,40746;524,34925;0,28575;524,22225;1571,16404;3666,11113;6808,6879;9951,3704;14664,2117;19901,0;25662,0;31423,0;36136,2117;40326,3704;43468,6879;42944,28575;42421,19050;38755,11642;36136,8996;29328,6350;25662,5821;21996,6350;14664,8996;12045,11642;8379,19050;7332,28575;8379,38629;12569,44979;15188,47625;21996,50800;25662,50800;29328,50800;36136,47625;38755,44979;42421,38629;42944,28575" o:connectangles="0,0,0,0,0,0,0,0,0,0,0,0,0,0,0,0,0,0,0,0,0,0,0,0,0,0,0,0,0,0,0,0,0,0,0,0,0,0,0,0,0,0,0,0,0,0,0,0,0,0,0,0,0,0"/>
                  <o:lock v:ext="edit" verticies="t"/>
                </v:shape>
                <v:shape id="Freeform 700" o:spid="_x0000_s1718" style="position:absolute;left:27860;top:50117;width:524;height:571;visibility:visible;mso-wrap-style:square;v-text-anchor:top" coordsize="97,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UQT8QA&#10;AADdAAAADwAAAGRycy9kb3ducmV2LnhtbESPQWvCQBSE74L/YXmF3nTTBKWkriKi2Ku2ELw9s6+b&#10;YPZtzK4x/fddQehxmJlvmMVqsI3oqfO1YwVv0wQEcel0zUbB99du8g7CB2SNjWNS8EseVsvxaIG5&#10;dnc+UH8MRkQI+xwVVCG0uZS+rMiin7qWOHo/rrMYouyM1B3eI9w2Mk2SubRYc1yosKVNReXleLMK&#10;9uZ6NoXMNnPanpo+yy7rQidKvb4M6w8QgYbwH362P7WCNM1m8HgTn4B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VEE/EAAAA3QAAAA8AAAAAAAAAAAAAAAAAmAIAAGRycy9k&#10;b3ducmV2LnhtbFBLBQYAAAAABAAEAPUAAACJAwAAAAA=&#10;" path="m84,13r6,8l94,31r2,11l97,54,96,66,94,77r-4,9l84,93r-6,8l69,105r-10,2l49,108,38,107,28,105r-8,-4l14,93,7,86,4,77,1,66,,54,1,42,4,31,7,21r7,-8l20,7,28,4,38,,49,,59,,69,4r9,3l84,13xm82,54l81,36,74,22,69,17,57,12,49,11r-8,1l28,17r-5,5l16,36,15,54r1,19l23,85r5,5l41,96r8,l57,96,69,90r5,-5l81,73,82,54xe" fillcolor="black" stroked="f">
                  <v:path arrowok="t" o:connecttype="custom" o:connectlocs="45367,6879;48607,11113;50768,16404;51848,22225;52388,28575;51848,34925;50768,40746;48607,45508;45367,49213;42126,53446;37266,55562;31865,56621;26464,57150;20523,56621;15122,55562;10802,53446;7561,49213;3781,45508;2160,40746;540,34925;0,28575;540,22225;2160,16404;3781,11113;7561,6879;10802,3704;15122,2117;20523,0;26464,0;31865,0;37266,2117;42126,3704;45367,6879;44287,28575;43747,19050;39966,11642;37266,8996;30785,6350;26464,5821;22143,6350;15122,8996;12422,11642;8641,19050;8101,28575;8641,38629;12422,44979;15122,47625;22143,50800;26464,50800;30785,50800;37266,47625;39966,44979;43747,38629;44287,28575" o:connectangles="0,0,0,0,0,0,0,0,0,0,0,0,0,0,0,0,0,0,0,0,0,0,0,0,0,0,0,0,0,0,0,0,0,0,0,0,0,0,0,0,0,0,0,0,0,0,0,0,0,0,0,0,0,0"/>
                  <o:lock v:ext="edit" verticies="t"/>
                </v:shape>
                <v:shape id="Freeform 701" o:spid="_x0000_s1719" style="position:absolute;left:28495;top:50133;width:429;height:555;visibility:visible;mso-wrap-style:square;v-text-anchor:top" coordsize="80,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JUt8cA&#10;AADdAAAADwAAAGRycy9kb3ducmV2LnhtbESP3WrCQBSE7wXfYTmCN6KbxioSXUWEghRKafwB7w7Z&#10;YxLNng3Z1aRv3y0UejnMzDfMatOZSjypcaVlBS+TCARxZnXJuYLj4W28AOE8ssbKMin4Jgebdb+3&#10;wkTblr/omfpcBAi7BBUU3teJlC4ryKCb2Jo4eFfbGPRBNrnUDbYBbioZR9FcGiw5LBRY066g7J4+&#10;jILT9HPRYZrVo/cbnttXd9l/7GZKDQfddgnCU+f/w3/tvVYQx9M5/L4JT0Cu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sSVLfHAAAA3QAAAA8AAAAAAAAAAAAAAAAAmAIAAGRy&#10;cy9kb3ducmV2LnhtbFBLBQYAAAAABAAEAPUAAACMAwAAAAA=&#10;" path="m80,105r-14,l66,54r-52,l14,105,,105,,,14,r,42l66,42,66,,80,r,105xe" fillcolor="black" stroked="f">
                  <v:path arrowok="t" o:connecttype="custom" o:connectlocs="42863,55563;35362,55563;35362,28575;7501,28575;7501,55563;0,55563;0,0;7501,0;7501,22225;35362,22225;35362,0;42863,0;42863,55563" o:connectangles="0,0,0,0,0,0,0,0,0,0,0,0,0"/>
                </v:shape>
                <v:shape id="Freeform 702" o:spid="_x0000_s1720" style="position:absolute;left:21653;top:50022;width:508;height:587;visibility:visible;mso-wrap-style:square;v-text-anchor:top" coordsize="96,1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BnccA&#10;AADdAAAADwAAAGRycy9kb3ducmV2LnhtbESPQUvDQBSE7wX/w/IEL6XdmBZb0m6LCIJ4stFDj6/Z&#10;1yS4+zZmn23017uFgsdhZr5h1tvBO3WiPraBDdxPM1DEVbAt1wY+3p8nS1BRkC26wGTghyJsNzej&#10;NRY2nHlHp1JqlSAcCzTQiHSF1rFqyGOcho44ecfQe5Qk+1rbHs8J7p3Os+xBe2w5LTTY0VND1Wf5&#10;7Q3I2Mb966F0v7Isj3P3th/PvubG3N0OjytQQoP8h6/tF2sgz2cLuLxJT0Bv/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yAZ3HAAAA3QAAAA8AAAAAAAAAAAAAAAAAmAIAAGRy&#10;cy9kb3ducmV2LnhtbFBLBQYAAAAABAAEAPUAAACMAwAAAAA=&#10;" path="m84,15r6,8l94,32r2,12l96,56r,12l94,78,89,88r-5,7l77,103r-9,3l59,109r-11,1l37,109r-8,-3l20,101,13,95,8,88,3,78,,68,,56,,44,3,32,8,23r5,-8l20,9,29,4,38,2,48,,59,2r9,2l77,9r7,6xm83,56l81,36,73,24,68,19,56,14,48,13r-7,1l29,19r-5,5l16,36,14,56r2,18l24,87r5,5l41,98r7,l56,98,68,92r5,-5l81,74,83,56xe" fillcolor="black" stroked="f">
                  <v:path arrowok="t" o:connecttype="custom" o:connectlocs="44450,8010;47625,12282;49742,17087;50800,23495;50800,29903;50800,36311;49742,41651;47096,46990;44450,50728;40746,55000;35983,56602;31221,58204;25400,58738;19579,58204;15346,56602;10583,53932;6879,50728;4233,46990;1588,41651;0,36311;0,29903;0,23495;1588,17087;4233,12282;6879,8010;10583,4806;15346,2136;20108,1068;25400,0;31221,1068;35983,2136;40746,4806;44450,8010;43921,29903;42863,19223;38629,12816;35983,10146;29633,7476;25400,6942;21696,7476;15346,10146;12700,12816;8467,19223;7408,29903;8467,39515;12700,46456;15346,49126;21696,52330;25400,52330;29633,52330;35983,49126;38629,46456;42863,39515;43921,29903" o:connectangles="0,0,0,0,0,0,0,0,0,0,0,0,0,0,0,0,0,0,0,0,0,0,0,0,0,0,0,0,0,0,0,0,0,0,0,0,0,0,0,0,0,0,0,0,0,0,0,0,0,0,0,0,0,0"/>
                  <o:lock v:ext="edit" verticies="t"/>
                </v:shape>
                <v:shape id="Freeform 703" o:spid="_x0000_s1721" style="position:absolute;left:17827;top:47783;width:429;height:556;visibility:visible;mso-wrap-style:square;v-text-anchor:top" coordsize="80,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owjMAA&#10;AADdAAAADwAAAGRycy9kb3ducmV2LnhtbERPPW/CMBDdkfofrKvEBg5BgipgEAIKDCyEsp/iI7GI&#10;zyF2Ifz7eqjE+PS+58vO1uJBrTeOFYyGCQjiwmnDpYKf8/fgC4QPyBprx6TgRR6Wi4/eHDPtnnyi&#10;Rx5KEUPYZ6igCqHJpPRFRRb90DXEkbu61mKIsC2lbvEZw20t0ySZSIuGY0OFDa0rKm75r1VwNGa3&#10;LS71weqcz3e92cvjlJXqf3arGYhAXXiL/90HrSBNx3FufBOfgFz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TowjMAAAADdAAAADwAAAAAAAAAAAAAAAACYAgAAZHJzL2Rvd25y&#10;ZXYueG1sUEsFBgAAAAAEAAQA9QAAAIUDAAAAAA==&#10;" path="m80,104r-13,l67,54r-53,l14,104,,104,,,14,r,42l67,42,67,,80,r,104xe" fillcolor="black" stroked="f">
                  <v:path arrowok="t" o:connecttype="custom" o:connectlocs="42863,55563;35898,55563;35898,28850;7501,28850;7501,55563;0,55563;0,0;7501,0;7501,22439;35898,22439;35898,0;42863,0;42863,55563" o:connectangles="0,0,0,0,0,0,0,0,0,0,0,0,0"/>
                </v:shape>
                <v:shape id="Freeform 704" o:spid="_x0000_s1722" style="position:absolute;left:18367;top:47783;width:524;height:572;visibility:visible;mso-wrap-style:square;v-text-anchor:top" coordsize="98,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Jg78YA&#10;AADdAAAADwAAAGRycy9kb3ducmV2LnhtbESPQWvCQBSE74X+h+UVvBTdmFKx0VWqIpaeGu3F2yP7&#10;TEKzb0P2qfHfd4VCj8PMfMPMl71r1IW6UHs2MB4loIgLb2suDXwftsMpqCDIFhvPZOBGAZaLx4c5&#10;ZtZfOafLXkoVIRwyNFCJtJnWoajIYRj5ljh6J985lCi7UtsOrxHuGp0myUQ7rDkuVNjSuqLiZ392&#10;Bspj+zmZrk/6lr+uEve8k81XLsYMnvr3GSihXv7Df+0PayBNX97g/iY+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jJg78YAAADdAAAADwAAAAAAAAAAAAAAAACYAgAAZHJz&#10;L2Rvd25yZXYueG1sUEsFBgAAAAAEAAQA9QAAAIsDAAAAAA==&#10;" path="m84,13r6,7l94,30r3,11l98,54,97,66,94,77r-4,9l84,93r-6,8l69,104r-9,4l48,108r-9,l29,104r-9,-3l14,93,8,86,4,77,,66,,54,,41,4,30,8,20r6,-7l20,7,29,3,39,r9,l60,r9,3l78,7r6,6xm83,54l82,35,74,22,69,17,57,12,48,11r-7,1l29,17r-5,5l16,35,15,54r1,18l24,85r5,4l41,96r7,l57,96,69,89r5,-4l82,72,83,54xe" fillcolor="black" stroked="f">
                  <v:path arrowok="t" o:connecttype="custom" o:connectlocs="44904,6879;48111,10583;50250,15875;51853,21696;52388,28575;51853,34925;50250,40746;48111,45508;44904,49213;41697,53446;36885,55033;32074,57150;25659,57150;20848,57150;15503,55033;10691,53446;7484,49213;4277,45508;2138,40746;0,34925;0,28575;0,21696;2138,15875;4277,10583;7484,6879;10691,3704;15503,1588;20848,0;25659,0;32074,0;36885,1588;41697,3704;44904,6879;44369,28575;43835,18521;39558,11642;36885,8996;30471,6350;25659,5821;21917,6350;15503,8996;12830,11642;8553,18521;8019,28575;8553,38100;12830,44979;15503,47096;21917,50800;25659,50800;30471,50800;36885,47096;39558,44979;43835,38100;44369,28575" o:connectangles="0,0,0,0,0,0,0,0,0,0,0,0,0,0,0,0,0,0,0,0,0,0,0,0,0,0,0,0,0,0,0,0,0,0,0,0,0,0,0,0,0,0,0,0,0,0,0,0,0,0,0,0,0,0"/>
                  <o:lock v:ext="edit" verticies="t"/>
                </v:shape>
                <v:line id="Line 705" o:spid="_x0000_s1723" style="position:absolute;visibility:visible;mso-wrap-style:square" from="20304,55530" to="21082,559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pvy5sMAAADdAAAADwAAAGRycy9kb3ducmV2LnhtbERPTWvCQBC9C/0PyxS8SN0YtJToKqUq&#10;Kp5qS6G3ITsmwexMyK4a/717EDw+3vds0blaXaj1lbCB0TABRZyLrbgw8PuzfvsA5QOyxVqYDNzI&#10;w2L+0pthZuXK33Q5hELFEPYZGihDaDKtfV6SQz+UhjhyR2kdhgjbQtsWrzHc1TpNknftsOLYUGJD&#10;XyXlp8PZGfjbD0bLSbVe/ct5K5vjYJfLZGdM/7X7nIIK1IWn+OHeWgNpOo7745v4BPT8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6b8ubDAAAA3QAAAA8AAAAAAAAAAAAA&#10;AAAAoQIAAGRycy9kb3ducmV2LnhtbFBLBQYAAAAABAAEAPkAAACRAwAAAAA=&#10;" strokeweight=".2205mm"/>
                <v:line id="Line 706" o:spid="_x0000_s1724" style="position:absolute;visibility:visible;mso-wrap-style:square" from="20288,55768" to="20891,561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dXfccAAADdAAAADwAAAGRycy9kb3ducmV2LnhtbESPQWvCQBSE74X+h+UJvUjdJNRSUlcp&#10;baWKJ60IvT2yzySYfS9kV43/3hWEHoeZ+YaZzHrXqBN1vhY2kI4SUMSF2JpLA9vf+fMbKB+QLTbC&#10;ZOBCHmbTx4cJ5lbOvKbTJpQqQtjnaKAKoc219kVFDv1IWuLo7aVzGKLsSm07PEe4a3SWJK/aYc1x&#10;ocKWPisqDpujM7BbDdOvcT3//pPjQn72w2Uh46UxT4P+4x1UoD78h+/thTWQZS8p3N7EJ6Cn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x11d9xwAAAN0AAAAPAAAAAAAA&#10;AAAAAAAAAKECAABkcnMvZG93bnJldi54bWxQSwUGAAAAAAQABAD5AAAAlQMAAAAA&#10;" strokeweight=".2205mm"/>
                <v:line id="Line 707" o:spid="_x0000_s1725" style="position:absolute;flip:y;visibility:visible;mso-wrap-style:square" from="20304,56880" to="21082,57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9CBh8YAAADdAAAADwAAAGRycy9kb3ducmV2LnhtbESPQWvCQBSE74L/YXmCF9GNobSauooI&#10;gtSTRmyPj+xrNph9G7Orpv++KxR6HGbmG2ax6mwt7tT6yrGC6SQBQVw4XXGp4JRvxzMQPiBrrB2T&#10;gh/ysFr2ewvMtHvwge7HUIoIYZ+hAhNCk0npC0MW/cQ1xNH7dq3FEGVbSt3iI8JtLdMkeZUWK44L&#10;BhvaGCoux5tVIM+bz/nOfZzy677Zz2fGXUZvX0oNB936HUSgLvyH/9o7rSBNX1J4volPQC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fQgYfGAAAA3QAAAA8AAAAAAAAA&#10;AAAAAAAAoQIAAGRycy9kb3ducmV2LnhtbFBLBQYAAAAABAAEAPkAAACUAwAAAAA=&#10;" strokeweight=".2205mm"/>
                <v:line id="Line 708" o:spid="_x0000_s1726" style="position:absolute;flip:y;visibility:visible;mso-wrap-style:square" from="20288,56737" to="20891,570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wkHMcAAADdAAAADwAAAGRycy9kb3ducmV2LnhtbESPT2sCMRTE74V+h/AEL0WzXUvV1ShF&#10;EERP/kE9PjbPzeLmZbuJun77plDocZiZ3zDTeWsrcafGl44VvPcTEMS50yUXCg77ZW8EwgdkjZVj&#10;UvAkD/PZ68sUM+0evKX7LhQiQthnqMCEUGdS+tyQRd93NXH0Lq6xGKJsCqkbfES4rWSaJJ/SYslx&#10;wWBNC0P5dXezCuRxcRqv3Pqw/97Um/HIuOvb8KxUt9N+TUAEasN/+K+90grS9GMAv2/iE5Cz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YnCQcxwAAAN0AAAAPAAAAAAAA&#10;AAAAAAAAAKECAABkcnMvZG93bnJldi54bWxQSwUGAAAAAAQABAD5AAAAlQMAAAAA&#10;" strokeweight=".2205mm"/>
                <v:line id="Line 709" o:spid="_x0000_s1727" style="position:absolute;flip:y;visibility:visible;mso-wrap-style:square" from="19526,55530" to="20304,559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3W8aMcAAADdAAAADwAAAGRycy9kb3ducmV2LnhtbESPT2vCQBTE7wW/w/IKXkrdNEg1MauI&#10;IEg9+Qfr8ZF9zQazb9PsVtNv3xUKHoeZ+Q1TLHrbiCt1vnas4G2UgCAuna65UnA8rF+nIHxA1tg4&#10;JgW/5GExHzwVmGt34x1d96ESEcI+RwUmhDaX0peGLPqRa4mj9+U6iyHKrpK6w1uE20amSfIuLdYc&#10;Fwy2tDJUXvY/VoE8rT6zjfs4Hr637TabGnd5mZyVGj73yxmIQH14hP/bG60gTcdjuL+JT0D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XdbxoxwAAAN0AAAAPAAAAAAAA&#10;AAAAAAAAAKECAABkcnMvZG93bnJldi54bWxQSwUGAAAAAAQABAD5AAAAlQMAAAAA&#10;" strokeweight=".2205mm"/>
                <v:line id="Line 710" o:spid="_x0000_s1728" style="position:absolute;visibility:visible;mso-wrap-style:square" from="19526,56880" to="20304,57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xRfscAAADdAAAADwAAAGRycy9kb3ducmV2LnhtbESPQWvCQBSE74X+h+UVepG6MZhSUlcp&#10;WlHpqVaE3h7ZZxKafS9kV43/3hWEHoeZ+YaZzHrXqBN1vhY2MBomoIgLsTWXBnY/y5c3UD4gW2yE&#10;ycCFPMymjw8TzK2c+ZtO21CqCGGfo4EqhDbX2hcVOfRDaYmjd5DOYYiyK7Xt8BzhrtFpkrxqhzXH&#10;hQpbmldU/G2PzsD+azBaZPXy81eOa1kdBptCso0xz0/9xzuoQH34D9/ba2sgTccZ3N7EJ6Cn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O7FF+xwAAAN0AAAAPAAAAAAAA&#10;AAAAAAAAAKECAABkcnMvZG93bnJldi54bWxQSwUGAAAAAAQABAD5AAAAlQMAAAAA&#10;" strokeweight=".2205mm"/>
                <v:line id="Line 711" o:spid="_x0000_s1729" style="position:absolute;flip:y;visibility:visible;mso-wrap-style:square" from="19526,55991" to="19526,5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uHhMcAAADdAAAADwAAAGRycy9kb3ducmV2LnhtbESPT2vCQBTE70K/w/IKXqRuGsQ/0VWK&#10;IEg9acR6fGRfs8Hs2zS71fjtuwXB4zAzv2EWq87W4kqtrxwreB8mIIgLpysuFRzzzdsUhA/IGmvH&#10;pOBOHlbLl94CM+1uvKfrIZQiQthnqMCE0GRS+sKQRT90DXH0vl1rMUTZllK3eItwW8s0ScbSYsVx&#10;wWBDa0PF5fBrFcjT+mu2dZ/H/GfX7GZT4y6DyVmp/mv3MQcRqAvP8KO91QrSdDSG/zfxCcj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I64eExwAAAN0AAAAPAAAAAAAA&#10;AAAAAAAAAKECAABkcnMvZG93bnJldi54bWxQSwUGAAAAAAQABAD5AAAAlQMAAAAA&#10;" strokeweight=".2205mm"/>
                <v:line id="Line 712" o:spid="_x0000_s1730" style="position:absolute;flip:y;visibility:visible;mso-wrap-style:square" from="19748,56086" to="19748,567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6ciH8cAAADdAAAADwAAAGRycy9kb3ducmV2LnhtbESPT2vCQBTE70K/w/IKXqRuGsQ/0VWK&#10;IEg9acR6fGRfs8Hs2zS71fjtuwXB4zAzv2EWq87W4kqtrxwreB8mIIgLpysuFRzzzdsUhA/IGmvH&#10;pOBOHlbLl94CM+1uvKfrIZQiQthnqMCE0GRS+sKQRT90DXH0vl1rMUTZllK3eItwW8s0ScbSYsVx&#10;wWBDa0PF5fBrFcjT+mu2dZ/H/GfX7GZT4y6DyVmp/mv3MQcRqAvP8KO91QrSdDSB/zfxCcj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npyIfxwAAAN0AAAAPAAAAAAAA&#10;AAAAAAAAAKECAABkcnMvZG93bnJldi54bWxQSwUGAAAAAAQABAD5AAAAlQMAAAAA&#10;" strokeweight=".2205mm"/>
                <v:line id="Line 713" o:spid="_x0000_s1731" style="position:absolute;flip:y;visibility:visible;mso-wrap-style:square" from="22637,55991" to="22637,5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ji2bcMAAADdAAAADwAAAGRycy9kb3ducmV2LnhtbERPy4rCMBTdD8w/hCvMZtDUIo5WowzC&#10;gOjKB6PLS3Ntis1NbaLWvzcLweXhvKfz1lbiRo0vHSvo9xIQxLnTJRcK9ru/7giED8gaK8ek4EEe&#10;5rPPjylm2t15Q7dtKEQMYZ+hAhNCnUnpc0MWfc/VxJE7ucZiiLAppG7wHsNtJdMkGUqLJccGgzUt&#10;DOXn7dUqkP+Lw3jpVvvdZV2vxyPjzt8/R6W+Ou3vBESgNrzFL/dSK0jTQZwb38QnIG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Y4tm3DAAAA3QAAAA8AAAAAAAAAAAAA&#10;AAAAoQIAAGRycy9kb3ducmV2LnhtbFBLBQYAAAAABAAEAPkAAACRAwAAAAA=&#10;" strokeweight=".2205mm"/>
                <v:line id="Line 714" o:spid="_x0000_s1732" style="position:absolute;visibility:visible;mso-wrap-style:square" from="21859,55530" to="22637,559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6Fbe8cAAADdAAAADwAAAGRycy9kb3ducmV2LnhtbESPQWvCQBSE70L/w/KEXkQ3hiptdJXS&#10;VlQ8VUuht0f2mYRm3wvZVdN/7xYEj8PMfMPMl52r1ZlaXwkbGI8SUMS52IoLA1+H1fAZlA/IFmth&#10;MvBHHpaLh94cMysX/qTzPhQqQthnaKAMocm09nlJDv1IGuLoHaV1GKJsC21bvES4q3WaJFPtsOK4&#10;UGJDbyXlv/uTM/C9G4zfJ9Xq40dOG1kfB9tcJltjHvvd6wxUoC7cw7f2xhpI06cX+H8Tn4BeXA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PoVt7xwAAAN0AAAAPAAAAAAAA&#10;AAAAAAAAAKECAABkcnMvZG93bnJldi54bWxQSwUGAAAAAAQABAD5AAAAlQMAAAAA&#10;" strokeweight=".2205mm"/>
                <v:line id="Line 715" o:spid="_x0000_s1733" style="position:absolute;flip:y;visibility:visible;mso-wrap-style:square" from="22177,56880" to="22637,571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ZcstsMAAADdAAAADwAAAGRycy9kb3ducmV2LnhtbERPy4rCMBTdD8w/hCvMZtDUgo5WowzC&#10;gOjKB6PLS3Ntis1NbaLWvzcLweXhvKfz1lbiRo0vHSvo9xIQxLnTJRcK9ru/7giED8gaK8ek4EEe&#10;5rPPjylm2t15Q7dtKEQMYZ+hAhNCnUnpc0MWfc/VxJE7ucZiiLAppG7wHsNtJdMkGUqLJccGgzUt&#10;DOXn7dUqkP+Lw3jpVvvdZV2vxyPjzt8/R6W+Ou3vBESgNrzFL/dSK0jTQdwf38QnIG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2XLLbDAAAA3QAAAA8AAAAAAAAAAAAA&#10;AAAAoQIAAGRycy9kb3ducmV2LnhtbFBLBQYAAAAABAAEAPkAAACRAwAAAAA=&#10;" strokeweight=".2205mm"/>
                <v:line id="Line 716" o:spid="_x0000_s1734" style="position:absolute;flip:y;visibility:visible;mso-wrap-style:square" from="21082,55530" to="21859,559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tuJLcYAAADdAAAADwAAAGRycy9kb3ducmV2LnhtbESPT4vCMBTE7wv7HcITvCyaWlj/VKMs&#10;woKsp1VRj4/m2RSbl24TtX57syB4HGbmN8xs0dpKXKnxpWMFg34Cgjh3uuRCwW773RuD8AFZY+WY&#10;FNzJw2L+/jbDTLsb/9J1EwoRIewzVGBCqDMpfW7Iou+7mjh6J9dYDFE2hdQN3iLcVjJNkqG0WHJc&#10;MFjT0lB+3lysArlfHiYr97Pb/q3r9WRs3PljdFSq22m/piACteEVfrZXWkGafg7g/018AnL+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LbiS3GAAAA3QAAAA8AAAAAAAAA&#10;AAAAAAAAoQIAAGRycy9kb3ducmV2LnhtbFBLBQYAAAAABAAEAPkAAACUAwAAAAA=&#10;" strokeweight=".2205mm"/>
                <v:line id="Line 717" o:spid="_x0000_s1735" style="position:absolute;visibility:visible;mso-wrap-style:square" from="21082,56880" to="21558,57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Nxf18YAAADdAAAADwAAAGRycy9kb3ducmV2LnhtbESPQWvCQBSE74X+h+UVepG6MZBSUlcp&#10;VanSk2kRvD2yzyQ0+17Irhr/vSsIPQ4z8w0znQ+uVSfqfSNsYDJOQBGXYhuuDPz+rF7eQPmAbLEV&#10;JgMX8jCfPT5MMbdy5i2dilCpCGGfo4E6hC7X2pc1OfRj6Yijd5DeYYiyr7Tt8RzhrtVpkrxqhw3H&#10;hRo7+qyp/CuOzsDuezRZZM1quZfjWr4Oo00p2caY56fh4x1UoCH8h+/ttTWQplkKtzfxCejZ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TcX9fGAAAA3QAAAA8AAAAAAAAA&#10;AAAAAAAAoQIAAGRycy9kb3ducmV2LnhtbFBLBQYAAAAABAAEAPkAAACUAwAAAAA=&#10;" strokeweight=".2205mm"/>
                <v:line id="Line 718" o:spid="_x0000_s1736" style="position:absolute;flip:y;visibility:visible;mso-wrap-style:square" from="21082,55991" to="21082,5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WywccAAADdAAAADwAAAGRycy9kb3ducmV2LnhtbESPT2sCMRTE74V+h/AEL0WzXWnV1ShF&#10;EERP/kE9PjbPzeLmZbuJun77plDocZiZ3zDTeWsrcafGl44VvPcTEMS50yUXCg77ZW8EwgdkjZVj&#10;UvAkD/PZ68sUM+0evKX7LhQiQthnqMCEUGdS+tyQRd93NXH0Lq6xGKJsCqkbfES4rWSaJJ/SYslx&#10;wWBNC0P5dXezCuRxcRqv3Pqw/97Um/HIuOvb8KxUt9N+TUAEasN/+K+90grS9GMAv2/iE5Cz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dRbLBxwAAAN0AAAAPAAAAAAAA&#10;AAAAAAAAAKECAABkcnMvZG93bnJldi54bWxQSwUGAAAAAAQABAD5AAAAlQMAAAAA&#10;" strokeweight=".2205mm"/>
                <v:line id="Line 719" o:spid="_x0000_s1737" style="position:absolute;flip:y;visibility:visible;mso-wrap-style:square" from="20304,54641" to="20304,555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wqtccAAADdAAAADwAAAGRycy9kb3ducmV2LnhtbESPT2sCMRTE74V+h/AEL0WzXWzV1ShF&#10;EERP/kE9PjbPzeLmZbuJun77plDocZiZ3zDTeWsrcafGl44VvPcTEMS50yUXCg77ZW8EwgdkjZVj&#10;UvAkD/PZ68sUM+0evKX7LhQiQthnqMCEUGdS+tyQRd93NXH0Lq6xGKJsCqkbfES4rWSaJJ/SYslx&#10;wWBNC0P5dXezCuRxcRqv3Pqw/97Um/HIuOvb8KxUt9N+TUAEasN/+K+90grS9GMAv2/iE5Cz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SrCq1xwAAAN0AAAAPAAAAAAAA&#10;AAAAAAAAAKECAABkcnMvZG93bnJldi54bWxQSwUGAAAAAAQABAD5AAAAlQMAAAAA&#10;" strokeweight=".2205mm"/>
                <v:line id="Line 720" o:spid="_x0000_s1738" style="position:absolute;visibility:visible;mso-wrap-style:square" from="20304,57324" to="20304,582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XHo8YAAADdAAAADwAAAGRycy9kb3ducmV2LnhtbESPQWvCQBSE70L/w/IKvYhuDERKdJXS&#10;Vqp40org7ZF9JsHseyG7avrvu4WCx2FmvmHmy9416kadr4UNTMYJKOJCbM2lgcP3avQKygdki40w&#10;GfghD8vF02COuZU77+i2D6WKEPY5GqhCaHOtfVGRQz+Wljh6Z+kchii7UtsO7xHuGp0myVQ7rDku&#10;VNjSe0XFZX91Bo7b4eQjq1efJ7mu5es83BSSbYx5ee7fZqAC9eER/m+vrYE0zTL4exOfgF78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s1x6PGAAAA3QAAAA8AAAAAAAAA&#10;AAAAAAAAoQIAAGRycy9kb3ducmV2LnhtbFBLBQYAAAAABAAEAPkAAACUAwAAAAA=&#10;" strokeweight=".2205mm"/>
                <v:line id="Line 721" o:spid="_x0000_s1739" style="position:absolute;flip:x;visibility:visible;mso-wrap-style:square" from="18748,56880" to="19526,57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IRWcYAAADdAAAADwAAAGRycy9kb3ducmV2LnhtbESPT2vCQBTE70K/w/IKXqRuGvBfdJUi&#10;CFJPGrEeH9nXbDD7Ns1uNX77bkHwOMzMb5jFqrO1uFLrK8cK3ocJCOLC6YpLBcd88zYF4QOyxtox&#10;KbiTh9XypbfATLsb7+l6CKWIEPYZKjAhNJmUvjBk0Q9dQxy9b9daDFG2pdQt3iLc1jJNkrG0WHFc&#10;MNjQ2lBxOfxaBfK0/ppt3ecx/9k1u9nUuMtgclaq/9p9zEEE6sIz/GhvtYI0HY3h/018AnL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0yEVnGAAAA3QAAAA8AAAAAAAAA&#10;AAAAAAAAoQIAAGRycy9kb3ducmV2LnhtbFBLBQYAAAAABAAEAPkAAACUAwAAAAA=&#10;" strokeweight=".2205mm"/>
                <v:line id="Line 722" o:spid="_x0000_s1740" style="position:absolute;visibility:visible;mso-wrap-style:square" from="22637,56880" to="23415,57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v8T8cAAADdAAAADwAAAGRycy9kb3ducmV2LnhtbESPX2vCQBDE3wv9DscWfJF6MRBbUk8p&#10;/kGlT7Ui9G3JrUlobjfkTo3fvlcQ+jjMzG+Y6bx3jbpQ52thA+NRAoq4EFtzaeDwtX5+BeUDssVG&#10;mAzcyMN89vgwxdzKlT/psg+lihD2ORqoQmhzrX1RkUM/kpY4eifpHIYou1LbDq8R7hqdJslEO6w5&#10;LlTY0qKi4md/dgaOH8PxMqvXq285b2VzGu4KyXbGDJ769zdQgfrwH763t9ZAmmYv8PcmPgE9+w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Uq/xPxwAAAN0AAAAPAAAAAAAA&#10;AAAAAAAAAKECAABkcnMvZG93bnJldi54bWxQSwUGAAAAAAQABAD5AAAAlQMAAAAA&#10;" strokeweight=".2205mm"/>
                <v:line id="Line 723" o:spid="_x0000_s1741" style="position:absolute;flip:y;visibility:visible;mso-wrap-style:square" from="23415,56880" to="24193,57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gsMMAAADdAAAADwAAAGRycy9kb3ducmV2LnhtbERPy4rCMBTdD8w/hCvMZtDUgo5WowzC&#10;gOjKB6PLS3Ntis1NbaLWvzcLweXhvKfz1lbiRo0vHSvo9xIQxLnTJRcK9ru/7giED8gaK8ek4EEe&#10;5rPPjylm2t15Q7dtKEQMYZ+hAhNCnUnpc0MWfc/VxJE7ucZiiLAppG7wHsNtJdMkGUqLJccGgzUt&#10;DOXn7dUqkP+Lw3jpVvvdZV2vxyPjzt8/R6W+Ou3vBESgNrzFL/dSK0jTQZwb38QnIG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PhILDDAAAA3QAAAA8AAAAAAAAAAAAA&#10;AAAAoQIAAGRycy9kb3ducmV2LnhtbFBLBQYAAAAABAAEAPkAAACRAwAAAAA=&#10;" strokeweight=".2205mm"/>
                <v:line id="Line 724" o:spid="_x0000_s1742" style="position:absolute;visibility:visible;mso-wrap-style:square" from="24193,56880" to="24971,57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jNpscAAADdAAAADwAAAGRycy9kb3ducmV2LnhtbESPX2vCQBDE3wv9DscWfJF6MRBpU08p&#10;/kGlT7Ui9G3JrUlobjfkTo3fvlcQ+jjMzG+Y6bx3jbpQ52thA+NRAoq4EFtzaeDwtX5+AeUDssVG&#10;mAzcyMN89vgwxdzKlT/psg+lihD2ORqoQmhzrX1RkUM/kpY4eifpHIYou1LbDq8R7hqdJslEO6w5&#10;LlTY0qKi4md/dgaOH8PxMqvXq285b2VzGu4KyXbGDJ769zdQgfrwH763t9ZAmmav8PcmPgE9+w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KeM2mxwAAAN0AAAAPAAAAAAAA&#10;AAAAAAAAAKECAABkcnMvZG93bnJldi54bWxQSwUGAAAAAAQABAD5AAAAlQMAAAAA&#10;" strokeweight=".2205mm"/>
                <v:line id="Line 725" o:spid="_x0000_s1743" style="position:absolute;flip:x y;visibility:visible;mso-wrap-style:square" from="19065,55721" to="19526,559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XhyMEAAADdAAAADwAAAGRycy9kb3ducmV2LnhtbERPy4rCMBTdC/MP4QruNLWDztAxyiAM&#10;6NLHou4uzbXt2NyUJNrq15uF4PJw3otVbxpxI+drywqmkwQEcWF1zaWC4+Fv/A3CB2SNjWVScCcP&#10;q+XHYIGZth3v6LYPpYgh7DNUUIXQZlL6oiKDfmJb4sidrTMYInSl1A67GG4amSbJXBqsOTZU2NK6&#10;ouKyvxoFu69PPuf2lPcbR93p8T+bbt1MqdGw//0BEagPb/HLvdEK0nQe98c38QnI5R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J9eHIwQAAAN0AAAAPAAAAAAAAAAAAAAAA&#10;AKECAABkcnMvZG93bnJldi54bWxQSwUGAAAAAAQABAD5AAAAjwMAAAAA&#10;" strokeweight=".2205mm"/>
                <v:line id="Line 726" o:spid="_x0000_s1744" style="position:absolute;flip:y;visibility:visible;mso-wrap-style:square" from="22637,56435" to="23415,5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dDkMYAAADdAAAADwAAAGRycy9kb3ducmV2LnhtbESPT4vCMBTE78J+h/AW9iKa2oN/ukYR&#10;QZD1tCrq8dG8bYrNS22i1m9vFgSPw8z8hpnOW1uJGzW+dKxg0E9AEOdOl1wo2O9WvTEIH5A1Vo5J&#10;wYM8zGcfnSlm2t35l27bUIgIYZ+hAhNCnUnpc0MWfd/VxNH7c43FEGVTSN3gPcJtJdMkGUqLJccF&#10;gzUtDeXn7dUqkIflcbJ2P/vdZVNvJmPjzt3RSamvz3bxDSJQG97hV3utFaTpcAD/b+ITkLMn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y3Q5DGAAAA3QAAAA8AAAAAAAAA&#10;AAAAAAAAoQIAAGRycy9kb3ducmV2LnhtbFBLBQYAAAAABAAEAPkAAACUAwAAAAA=&#10;" strokeweight=".2205mm"/>
                <v:shape id="Freeform 727" o:spid="_x0000_s1745" style="position:absolute;left:25082;top:57292;width:460;height:572;visibility:visible;mso-wrap-style:square;v-text-anchor:top" coordsize="87,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pWYsQA&#10;AADdAAAADwAAAGRycy9kb3ducmV2LnhtbESPQYvCMBSE78L+h/AW9iJrag8iXaOIKCuIh209eHw0&#10;z6bYvNQmav33RljwOMzMN8xs0dtG3KjztWMF41ECgrh0uuZKwaHYfE9B+ICssXFMCh7kYTH/GMww&#10;0+7Of3TLQyUihH2GCkwIbSalLw1Z9CPXEkfv5DqLIcqukrrDe4TbRqZJMpEWa44LBltaGSrP+dUq&#10;OO7bZnzZap/nxW7I+/VvaWpW6uuzX/6ACNSHd/i/vdUK0nSSwutNfAJy/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aVmLEAAAA3QAAAA8AAAAAAAAAAAAAAAAAmAIAAGRycy9k&#10;b3ducmV2LnhtbFBLBQYAAAAABAAEAPUAAACJAwAAAAA=&#10;" path="m87,98r-4,1l80,102r-3,1l72,104r-5,2l62,107r-5,1l51,108,40,107r-9,-3l21,101,14,95,8,87,4,77,,66,,54,,42,4,30,8,21r6,-8l21,7,30,3,40,,51,r8,l68,1r9,2l87,8r,18l85,26,77,18,68,14,59,12,51,11r-9,1l36,13r-6,4l25,22r-5,6l18,35r-3,9l15,54r,10l18,72r3,8l25,86r5,5l37,93r6,3l51,96,61,95r8,-3l78,88r7,-6l87,82r,16xe" fillcolor="black" stroked="f">
                  <v:path arrowok="t" o:connecttype="custom" o:connectlocs="46038,51858;43921,52387;42334,53975;40746,54504;38100,55033;35455,56092;32809,56621;30163,57150;26988,57150;21167,56621;16404,55033;11113,53446;7408,50271;4233,46038;2117,40746;0,34925;0,28575;0,22225;2117,15875;4233,11113;7408,6879;11113,3704;15875,1588;21167,0;26988,0;31221,0;35984,529;40746,1588;46038,4233;46038,13758;44980,13758;40746,9525;35984,7408;31221,6350;26988,5821;22225,6350;19050,6879;15875,8996;13229,11642;10583,14817;9525,18521;7938,23283;7938,28575;7938,33867;9525,38100;11113,42333;13229,45508;15875,48154;19579,49213;22754,50800;26988,50800;32280,50271;36513,48683;41275,46567;44980,43392;46038,43392;46038,51858" o:connectangles="0,0,0,0,0,0,0,0,0,0,0,0,0,0,0,0,0,0,0,0,0,0,0,0,0,0,0,0,0,0,0,0,0,0,0,0,0,0,0,0,0,0,0,0,0,0,0,0,0,0,0,0,0,0,0,0,0"/>
                </v:shape>
                <v:shape id="Freeform 728" o:spid="_x0000_s1746" style="position:absolute;left:25622;top:57292;width:508;height:572;visibility:visible;mso-wrap-style:square;v-text-anchor:top" coordsize="97,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MCvcMA&#10;AADdAAAADwAAAGRycy9kb3ducmV2LnhtbESPQWvCQBSE7wX/w/KE3urGBEKJriKi6LVaEG/P7HMT&#10;zL6N2TWm/75bKHgcZuYbZr4cbCN66nztWMF0koAgLp2u2Sj4Pm4/PkH4gKyxcUwKfsjDcjF6m2Oh&#10;3ZO/qD8EIyKEfYEKqhDaQkpfVmTRT1xLHL2r6yyGKDsjdYfPCLeNTJMklxZrjgsVtrSuqLwdHlbB&#10;ztwv5iSzdU6bc9Nn2W110olS7+NhNQMRaAiv8H97rxWkaZ7B35v4BOTi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wMCvcMAAADdAAAADwAAAAAAAAAAAAAAAACYAgAAZHJzL2Rv&#10;d25yZXYueG1sUEsFBgAAAAAEAAQA9QAAAIgDAAAAAA==&#10;" path="m85,13r5,8l94,30r3,12l97,54r,12l94,77r-4,9l85,93r-7,8l69,104r-9,3l49,108,38,107r-8,-3l21,101,14,93,7,86,4,76,1,66,,54,1,42,4,30,7,21r7,-8l21,7,30,2,38,,49,,60,r9,3l78,7r7,6xm83,54l81,34,74,22,69,17,57,12,49,11r-7,1l28,17r-3,5l16,34,15,54r1,18l25,85r5,5l42,96r7,l57,96,69,90r5,-5l81,72,83,54xe" fillcolor="black" stroked="f">
                  <v:path arrowok="t" o:connecttype="custom" o:connectlocs="44515,6879;47134,11113;49229,15875;50800,22225;50800,28575;50800,34925;49229,40746;47134,45508;44515,49213;40849,53446;36136,55033;31423,56621;25662,57150;19901,56621;15711,55033;10998,53446;7332,49213;3666,45508;2095,40217;524,34925;0,28575;524,22225;2095,15875;3666,11113;7332,6879;10998,3704;15711,1058;19901,0;25662,0;31423,0;36136,1588;40849,3704;44515,6879;43468,28575;42421,17992;38755,11642;36136,8996;29852,6350;25662,5821;21996,6350;14664,8996;13093,11642;8379,17992;7856,28575;8379,38100;13093,44979;15711,47625;21996,50800;25662,50800;29852,50800;36136,47625;38755,44979;42421,38100;43468,28575" o:connectangles="0,0,0,0,0,0,0,0,0,0,0,0,0,0,0,0,0,0,0,0,0,0,0,0,0,0,0,0,0,0,0,0,0,0,0,0,0,0,0,0,0,0,0,0,0,0,0,0,0,0,0,0,0,0"/>
                  <o:lock v:ext="edit" verticies="t"/>
                </v:shape>
                <v:shape id="Freeform 729" o:spid="_x0000_s1747" style="position:absolute;left:26209;top:57292;width:524;height:572;visibility:visible;mso-wrap-style:square;v-text-anchor:top" coordsize="98,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DgbMYA&#10;AADdAAAADwAAAGRycy9kb3ducmV2LnhtbESPQWvCQBSE74X+h+UJvRTdGNog0VWqpVR6aqwXb4/s&#10;Mwlm34bsq8Z/7xYKHoeZ+YZZrAbXqjP1ofFsYDpJQBGX3jZcGdj/fIxnoIIgW2w9k4ErBVgtHx8W&#10;mFt/4YLOO6lUhHDI0UAt0uVah7Imh2HiO+LoHX3vUKLsK217vES4a3WaJJl22HBcqLGjTU3laffr&#10;DFSH7iubbY76WryuE/f8Ke/fhRjzNBre5qCEBrmH/9tbayBNsxf4exOfgF7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4DgbMYAAADdAAAADwAAAAAAAAAAAAAAAACYAgAAZHJz&#10;L2Rvd25yZXYueG1sUEsFBgAAAAAEAAQA9QAAAIsDAAAAAA==&#10;" path="m84,13r6,8l94,30r4,12l98,54r,12l94,77r-4,9l84,93r-6,8l69,104r-10,3l50,108,39,107,29,104r-9,-3l14,93,8,86,4,76,2,66,,54,2,42,4,30,8,21r6,-8l20,7,29,2,39,,50,r9,l69,3r9,4l84,13xm83,54l82,34,74,22,69,17,57,12,50,11r-9,1l29,17r-5,5l16,34,15,54r1,18l25,85r4,5l42,96r8,l57,96,69,90r5,-5l82,72,83,54xe" fillcolor="black" stroked="f">
                  <v:path arrowok="t" o:connecttype="custom" o:connectlocs="44904,6879;48111,11113;50250,15875;52388,22225;52388,28575;52388,34925;50250,40746;48111,45508;44904,49213;41697,53446;36885,55033;31540,56621;26729,57150;20848,56621;15503,55033;10691,53446;7484,49213;4277,45508;2138,40217;1069,34925;0,28575;1069,22225;2138,15875;4277,11113;7484,6879;10691,3704;15503,1058;20848,0;26729,0;31540,0;36885,1588;41697,3704;44904,6879;44369,28575;43835,17992;39558,11642;36885,8996;30471,6350;26729,5821;21917,6350;15503,8996;12830,11642;8553,17992;8019,28575;8553,38100;13364,44979;15503,47625;22452,50800;26729,50800;30471,50800;36885,47625;39558,44979;43835,38100;44369,28575" o:connectangles="0,0,0,0,0,0,0,0,0,0,0,0,0,0,0,0,0,0,0,0,0,0,0,0,0,0,0,0,0,0,0,0,0,0,0,0,0,0,0,0,0,0,0,0,0,0,0,0,0,0,0,0,0,0"/>
                  <o:lock v:ext="edit" verticies="t"/>
                </v:shape>
                <v:shape id="Freeform 730" o:spid="_x0000_s1748" style="position:absolute;left:26844;top:57308;width:429;height:556;visibility:visible;mso-wrap-style:square;v-text-anchor:top" coordsize="80,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Pl3cgA&#10;AADdAAAADwAAAGRycy9kb3ducmV2LnhtbESP3WrCQBSE7wt9h+UUvCm6aVpF0mykCIIIRYw/4N0h&#10;e5qkzZ4N2dWkb98VCl4OM/MNky4G04grda62rOBlEoEgLqyuuVRw2K/GcxDOI2tsLJOCX3KwyB4f&#10;Uky07XlH19yXIkDYJaig8r5NpHRFRQbdxLbEwfuynUEfZFdK3WEf4KaRcRTNpMGaw0KFLS0rKn7y&#10;i1FwfN3OB8yL9nnzjaf+zZ3Xn8upUqOn4eMdhKfB38P/7bVWEMezKdzehCcgs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Yc+XdyAAAAN0AAAAPAAAAAAAAAAAAAAAAAJgCAABk&#10;cnMvZG93bnJldi54bWxQSwUGAAAAAAQABAD1AAAAjQMAAAAA&#10;" path="m80,105r-14,l66,54r-53,l13,105,,105,,,13,r,42l66,42,66,,80,r,105xe" fillcolor="black" stroked="f">
                  <v:path arrowok="t" o:connecttype="custom" o:connectlocs="42863,55563;35362,55563;35362,28575;6965,28575;6965,55563;0,55563;0,0;6965,0;6965,22225;35362,22225;35362,0;42863,0;42863,55563" o:connectangles="0,0,0,0,0,0,0,0,0,0,0,0,0"/>
                </v:shape>
                <v:shape id="Freeform 731" o:spid="_x0000_s1749" style="position:absolute;left:21653;top:57292;width:508;height:572;visibility:visible;mso-wrap-style:square;v-text-anchor:top" coordsize="97,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ShJcMA&#10;AADdAAAADwAAAGRycy9kb3ducmV2LnhtbESPQWvCQBSE7wX/w/KE3urGBEKJriKi6LVaEG/P7HMT&#10;zL6N2TWm/75bKHgcZuYbZr4cbCN66nztWMF0koAgLp2u2Sj4Pm4/PkH4gKyxcUwKfsjDcjF6m2Oh&#10;3ZO/qD8EIyKEfYEKqhDaQkpfVmTRT1xLHL2r6yyGKDsjdYfPCLeNTJMklxZrjgsVtrSuqLwdHlbB&#10;ztwv5iSzdU6bc9Nn2W110olS7+NhNQMRaAiv8H97rxWkaZ7D35v4BOTi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3ShJcMAAADdAAAADwAAAAAAAAAAAAAAAACYAgAAZHJzL2Rv&#10;d25yZXYueG1sUEsFBgAAAAAEAAQA9QAAAIgDAAAAAA==&#10;" path="m84,13r6,8l94,30r2,12l97,54,96,66,94,77,90,87r-6,8l78,101r-9,3l59,108r-11,l38,108,28,104r-8,-3l14,95,7,87,4,77,1,66,,54,1,42,4,30,7,22r7,-9l20,7,28,3,38,,48,,59,,69,3r9,4l84,13xm82,54l81,35,74,23,69,17,57,12r-9,l41,12,28,17r-5,6l16,35,15,54r1,18l23,86r5,5l41,96r7,l57,96,69,91r5,-5l81,72,82,54xe" fillcolor="black" stroked="f">
                  <v:path arrowok="t" o:connecttype="custom" o:connectlocs="43992,6879;47134,11113;49229,15875;50276,22225;50800,28575;50276,34925;49229,40746;47134,46038;43992,50271;40849,53446;36136,55033;30899,57150;25138,57150;19901,57150;14664,55033;10474,53446;7332,50271;3666,46038;2095,40746;524,34925;0,28575;524,22225;2095,15875;3666,11642;7332,6879;10474,3704;14664,1588;19901,0;25138,0;30899,0;36136,1588;40849,3704;43992,6879;42944,28575;42421,18521;38755,12171;36136,8996;29852,6350;25138,6350;21472,6350;14664,8996;12045,12171;8379,18521;7856,28575;8379,38100;12045,45508;14664,48154;21472,50800;25138,50800;29852,50800;36136,48154;38755,45508;42421,38100;42944,28575" o:connectangles="0,0,0,0,0,0,0,0,0,0,0,0,0,0,0,0,0,0,0,0,0,0,0,0,0,0,0,0,0,0,0,0,0,0,0,0,0,0,0,0,0,0,0,0,0,0,0,0,0,0,0,0,0,0"/>
                  <o:lock v:ext="edit" verticies="t"/>
                </v:shape>
                <v:shape id="Freeform 732" o:spid="_x0000_s1750" style="position:absolute;left:17827;top:55086;width:413;height:555;visibility:visible;mso-wrap-style:square;v-text-anchor:top" coordsize="80,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aL48QA&#10;AADdAAAADwAAAGRycy9kb3ducmV2LnhtbESPwW7CMBBE75X4B2uRuBWHHEiVYlBVCs2BSwO9r+Il&#10;sYjXaWyS9O/rSpV6HM3MG81mN9lWDNR741jBapmAIK6cNlwruJwPj08gfEDW2DomBd/kYbedPWww&#10;127kDxrKUIsIYZ+jgiaELpfSVw1Z9EvXEUfv6nqLIcq+lrrHMcJtK9MkWUuLhuNCgx29NlTdyrtV&#10;cDLm+FZ9toXVJZ+/9P5dnjJWajGfXp5BBJrCf/ivXWgFabrO4PdNfAJ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Wi+PEAAAA3QAAAA8AAAAAAAAAAAAAAAAAmAIAAGRycy9k&#10;b3ducmV2LnhtbFBLBQYAAAAABAAEAPUAAACJAwAAAAA=&#10;" path="m80,104r-13,l67,53r-52,l15,104,,104,,,15,r,41l67,41,67,,80,r,104xe" fillcolor="black" stroked="f">
                  <v:path arrowok="t" o:connecttype="custom" o:connectlocs="41275,55563;34568,55563;34568,28316;7739,28316;7739,55563;0,55563;0,0;7739,0;7739,21905;34568,21905;34568,0;41275,0;41275,55563" o:connectangles="0,0,0,0,0,0,0,0,0,0,0,0,0"/>
                </v:shape>
                <v:shape id="Freeform 733" o:spid="_x0000_s1751" style="position:absolute;left:18367;top:55086;width:508;height:571;visibility:visible;mso-wrap-style:square;v-text-anchor:top" coordsize="98,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3qacIA&#10;AADdAAAADwAAAGRycy9kb3ducmV2LnhtbERPTWvCQBC9F/wPywheim4MGCR1lapIpadGvfQ2ZMck&#10;NDsbsqPGf989FHp8vO/VZnCtulMfGs8G5rMEFHHpbcOVgcv5MF2CCoJssfVMBp4UYLMevawwt/7B&#10;Bd1PUqkYwiFHA7VIl2sdypochpnviCN39b1DibCvtO3xEcNdq9MkybTDhmNDjR3taip/TjdnoPru&#10;PrPl7qqfxWKbuNcP2X8VYsxkPLy/gRIa5F/85z5aA2maxbnxTXwCe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zeppwgAAAN0AAAAPAAAAAAAAAAAAAAAAAJgCAABkcnMvZG93&#10;bnJldi54bWxQSwUGAAAAAAQABAD1AAAAhwMAAAAA&#10;" path="m84,14r6,7l94,31r4,11l98,54r,13l94,78r-4,9l84,95r-6,6l69,105r-8,3l49,108r-11,l29,105r-8,-4l14,95,8,87,4,78,1,67,,54,1,42,4,31,8,22r6,-8l20,7,29,4,38,,49,,61,r8,4l78,7r6,7xm83,54l82,36,74,23,69,17,57,12r-8,l42,12,29,17r-5,6l16,36,15,54r1,19l25,86r5,5l42,96r7,l57,96,69,91r5,-5l82,73,83,54xe" fillcolor="black" stroked="f">
                  <v:path arrowok="t" o:connecttype="custom" o:connectlocs="43543,7408;46653,11113;48727,16404;50800,22225;50800,28575;50800,35454;48727,41275;46653,46038;43543,50271;40433,53446;35767,55562;31620,57150;25400,57150;19698,57150;15033,55562;10886,53446;7257,50271;4147,46038;2073,41275;518,35454;0,28575;518,22225;2073,16404;4147,11642;7257,7408;10367,3704;15033,2117;19698,0;25400,0;31620,0;35767,2117;40433,3704;43543,7408;43024,28575;42506,19050;38359,12171;35767,8996;29547,6350;25400,6350;21771,6350;15033,8996;12441,12171;8294,19050;7776,28575;8294,38629;12959,45508;15551,48154;21771,50800;25400,50800;29547,50800;35767,48154;38359,45508;42506,38629;43024,28575" o:connectangles="0,0,0,0,0,0,0,0,0,0,0,0,0,0,0,0,0,0,0,0,0,0,0,0,0,0,0,0,0,0,0,0,0,0,0,0,0,0,0,0,0,0,0,0,0,0,0,0,0,0,0,0,0,0"/>
                  <o:lock v:ext="edit" verticies="t"/>
                </v:shape>
                <v:line id="Line 734" o:spid="_x0000_s1752" style="position:absolute;visibility:visible;mso-wrap-style:square" from="67278,38560" to="68072,39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BQHG8cAAADdAAAADwAAAGRycy9kb3ducmV2LnhtbESPQWvCQBSE70L/w/IKvYhuDCg1dZXS&#10;Vqp4qorg7ZF9JqHZ90J2o+m/7xYKHoeZ+YZZrHpXqyu1vhI2MBknoIhzsRUXBo6H9egZlA/IFmth&#10;MvBDHlbLh8ECMys3/qLrPhQqQthnaKAMocm09nlJDv1YGuLoXaR1GKJsC21bvEW4q3WaJDPtsOK4&#10;UGJDbyXl3/vOGTjthpP3abX+OEu3kc/LcJvLdGvM02P/+gIqUB/u4f/2xhpI09kc/t7EJ6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EFAcbxwAAAN0AAAAPAAAAAAAA&#10;AAAAAAAAAKECAABkcnMvZG93bnJldi54bWxQSwUGAAAAAAQABAD5AAAAlQMAAAAA&#10;" strokeweight=".2205mm"/>
                <v:line id="Line 735" o:spid="_x0000_s1753" style="position:absolute;visibility:visible;mso-wrap-style:square" from="67262,38782" to="67865,391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Pc4W8MAAADdAAAADwAAAGRycy9kb3ducmV2LnhtbERPTWvCQBC9C/0PyxS8SN0Y0JboKqUq&#10;Kp5qS6G3ITsmwexMyK4a/717EDw+3vds0blaXaj1lbCB0TABRZyLrbgw8PuzfvsA5QOyxVqYDNzI&#10;w2L+0pthZuXK33Q5hELFEPYZGihDaDKtfV6SQz+UhjhyR2kdhgjbQtsWrzHc1TpNkol2WHFsKLGh&#10;r5Ly0+HsDPztB6PluFqv/uW8lc1xsMtlvDOm/9p9TkEF6sJT/HBvrYE0fY/745v4BPT8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D3OFvDAAAA3QAAAA8AAAAAAAAAAAAA&#10;AAAAoQIAAGRycy9kb3ducmV2LnhtbFBLBQYAAAAABAAEAPkAAACRAwAAAAA=&#10;" strokeweight=".2205mm"/>
                <v:line id="Line 736" o:spid="_x0000_s1754" style="position:absolute;flip:y;visibility:visible;mso-wrap-style:square" from="67278,39909" to="68072,403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W7VTcYAAADdAAAADwAAAGRycy9kb3ducmV2LnhtbESPT4vCMBTE7wt+h/AEL4um9rBqNcoi&#10;CKIn/7Dr8dE8m2Lz0m2idr+9EQSPw8z8hpktWluJGzW+dKxgOEhAEOdOl1woOB5W/TEIH5A1Vo5J&#10;wT95WMw7HzPMtLvzjm77UIgIYZ+hAhNCnUnpc0MW/cDVxNE7u8ZiiLIppG7wHuG2kmmSfEmLJccF&#10;gzUtDeWX/dUqkD/L38nabY6Hv229nYyNu3yOTkr1uu33FESgNrzDr/ZaK0jT0RCeb+ITkPMH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lu1U3GAAAA3QAAAA8AAAAAAAAA&#10;AAAAAAAAoQIAAGRycy9kb3ducmV2LnhtbFBLBQYAAAAABAAEAPkAAACUAwAAAAA=&#10;" strokeweight=".2205mm"/>
                <v:line id="Line 737" o:spid="_x0000_s1755" style="position:absolute;flip:y;visibility:visible;mso-wrap-style:square" from="67262,39766" to="67865,401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xLOsYAAADdAAAADwAAAGRycy9kb3ducmV2LnhtbESPzYvCMBTE78L+D+EJXmRN7cGPapRF&#10;WBA9+YHr8dE8m2LzUpus1v/eLCx4HGbmN8x82dpK3KnxpWMFw0ECgjh3uuRCwfHw/TkB4QOyxsox&#10;KXiSh+XiozPHTLsH7+i+D4WIEPYZKjAh1JmUPjdk0Q9cTRy9i2sshiibQuoGHxFuK5kmyUhaLDku&#10;GKxpZSi/7n+tAnla/UzXbnM83Lb1djox7tofn5XqdduvGYhAbXiH/9trrSBNxyn8vYlPQC5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m8SzrGAAAA3QAAAA8AAAAAAAAA&#10;AAAAAAAAoQIAAGRycy9kb3ducmV2LnhtbFBLBQYAAAAABAAEAPkAAACUAwAAAAA=&#10;" strokeweight=".2205mm"/>
                <v:line id="Line 738" o:spid="_x0000_s1756" style="position:absolute;flip:y;visibility:visible;mso-wrap-style:square" from="66500,38560" to="67278,39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vDuoccAAADdAAAADwAAAGRycy9kb3ducmV2LnhtbESPT2vCQBTE70K/w/IKXqRuGsE/0VWK&#10;IEg9acR6fGRfs8Hs2zS71fjtuwXB4zAzv2EWq87W4kqtrxwreB8mIIgLpysuFRzzzdsUhA/IGmvH&#10;pOBOHlbLl94CM+1uvKfrIZQiQthnqMCE0GRS+sKQRT90DXH0vl1rMUTZllK3eItwW8s0ScbSYsVx&#10;wWBDa0PF5fBrFcjT+mu2dZ/H/GfX7GZT4y6DyVmp/mv3MQcRqAvP8KO91QrSdDKC/zfxCcj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8O6hxwAAAN0AAAAPAAAAAAAA&#10;AAAAAAAAAKECAABkcnMvZG93bnJldi54bWxQSwUGAAAAAAQABAD5AAAAlQMAAAAA&#10;" strokeweight=".2205mm"/>
                <v:line id="Line 739" o:spid="_x0000_s1757" style="position:absolute;visibility:visible;mso-wrap-style:square" from="66500,39909" to="67278,403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8w+WMcAAADdAAAADwAAAGRycy9kb3ducmV2LnhtbESPQWvCQBSE70L/w/KEXkQ3hmpLdJXS&#10;VlQ8VUuht0f2mYRm3wvZVdN/7xYEj8PMfMPMl52r1ZlaXwkbGI8SUMS52IoLA1+H1fAFlA/IFmth&#10;MvBHHpaLh94cMysX/qTzPhQqQthnaKAMocm09nlJDv1IGuLoHaV1GKJsC21bvES4q3WaJFPtsOK4&#10;UGJDbyXlv/uTM/C9G4zfJ9Xq40dOG1kfB9tcJltjHvvd6wxUoC7cw7f2xhpI0+cn+H8Tn4BeXA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vzD5YxwAAAN0AAAAPAAAAAAAA&#10;AAAAAAAAAKECAABkcnMvZG93bnJldi54bWxQSwUGAAAAAAQABAD5AAAAlQMAAAAA&#10;" strokeweight=".2205mm"/>
                <v:line id="Line 740" o:spid="_x0000_s1758" style="position:absolute;flip:y;visibility:visible;mso-wrap-style:square" from="66500,39004" to="66500,399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XTTsYAAADdAAAADwAAAGRycy9kb3ducmV2LnhtbESPT2vCQBTE70K/w/IKXqRuGvBfdJUi&#10;CFJPGrEeH9nXbDD7Ns1uNX77bkHwOMzMb5jFqrO1uFLrK8cK3ocJCOLC6YpLBcd88zYF4QOyxtox&#10;KbiTh9XypbfATLsb7+l6CKWIEPYZKjAhNJmUvjBk0Q9dQxy9b9daDFG2pdQt3iLc1jJNkrG0WHFc&#10;MNjQ2lBxOfxaBfK0/ppt3ecx/9k1u9nUuMtgclaq/9p9zEEE6sIz/GhvtYI0nYzg/018AnL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ZV007GAAAA3QAAAA8AAAAAAAAA&#10;AAAAAAAAoQIAAGRycy9kb3ducmV2LnhtbFBLBQYAAAAABAAEAPkAAACUAwAAAAA=&#10;" strokeweight=".2205mm"/>
                <v:line id="Line 741" o:spid="_x0000_s1759" style="position:absolute;flip:y;visibility:visible;mso-wrap-style:square" from="66722,39100" to="66722,397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odNOcYAAADdAAAADwAAAGRycy9kb3ducmV2LnhtbESPzYvCMBTE78L+D+Et7EU0tQc/ukYR&#10;QRA9+cGux0fztik2L7XJav3vjSB4HGbmN8x03tpKXKnxpWMFg34Cgjh3uuRCwfGw6o1B+ICssXJM&#10;Cu7kYT776Ewx0+7GO7ruQyEihH2GCkwIdSalzw1Z9H1XE0fvzzUWQ5RNIXWDtwi3lUyTZCgtlhwX&#10;DNa0NJSf9/9WgfxZ/k7WbnM8XLb1djI27twdnZT6+mwX3yACteEdfrXXWkGajobwfBOfgJw9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aHTTnGAAAA3QAAAA8AAAAAAAAA&#10;AAAAAAAAoQIAAGRycy9kb3ducmV2LnhtbFBLBQYAAAAABAAEAPkAAACUAwAAAAA=&#10;" strokeweight=".2205mm"/>
                <v:line id="Line 742" o:spid="_x0000_s1760" style="position:absolute;flip:y;visibility:visible;mso-wrap-style:square" from="69611,39004" to="69611,399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voosYAAADdAAAADwAAAGRycy9kb3ducmV2LnhtbESPT4vCMBTE74LfITxhL6Lp9rDVahQR&#10;FmQ9+YfV46N5NsXmpdtktfvtjSDscZiZ3zDzZWdrcaPWV44VvI8TEMSF0xWXCo6Hz9EEhA/IGmvH&#10;pOCPPCwX/d4cc+3uvKPbPpQiQtjnqMCE0ORS+sKQRT92DXH0Lq61GKJsS6lbvEe4rWWaJB/SYsVx&#10;wWBDa0PFdf9rFcjv9Wm6cV/Hw8+22U4nxl2H2Vmpt0G3moEI1IX/8Ku90QrSNMvg+SY+Abl4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nL6KLGAAAA3QAAAA8AAAAAAAAA&#10;AAAAAAAAoQIAAGRycy9kb3ducmV2LnhtbFBLBQYAAAAABAAEAPkAAACUAwAAAAA=&#10;" strokeweight=".2205mm"/>
                <v:line id="Line 743" o:spid="_x0000_s1761" style="position:absolute;visibility:visible;mso-wrap-style:square" from="68834,38560" to="69611,39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E0XcMAAADdAAAADwAAAGRycy9kb3ducmV2LnhtbERPTWvCQBC9C/0PyxS8SN0Y0JboKqUq&#10;Kp5qS6G3ITsmwexMyK4a/717EDw+3vds0blaXaj1lbCB0TABRZyLrbgw8PuzfvsA5QOyxVqYDNzI&#10;w2L+0pthZuXK33Q5hELFEPYZGihDaDKtfV6SQz+UhjhyR2kdhgjbQtsWrzHc1TpNkol2WHFsKLGh&#10;r5Ly0+HsDPztB6PluFqv/uW8lc1xsMtlvDOm/9p9TkEF6sJT/HBvrYE0fY9z45v4BPT8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6BNF3DAAAA3QAAAA8AAAAAAAAAAAAA&#10;AAAAoQIAAGRycy9kb3ducmV2LnhtbFBLBQYAAAAABAAEAPkAAACRAwAAAAA=&#10;" strokeweight=".2205mm"/>
                <v:line id="Line 744" o:spid="_x0000_s1762" style="position:absolute;flip:y;visibility:visible;mso-wrap-style:square" from="69135,39909" to="69611,401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jZS8YAAADdAAAADwAAAGRycy9kb3ducmV2LnhtbESPT4vCMBTE74LfITxhL6Lp9rDaahQR&#10;FmQ9+YfV46N5NsXmpdtktfvtjSDscZiZ3zDzZWdrcaPWV44VvI8TEMSF0xWXCo6Hz9EUhA/IGmvH&#10;pOCPPCwX/d4cc+3uvKPbPpQiQtjnqMCE0ORS+sKQRT92DXH0Lq61GKJsS6lbvEe4rWWaJB/SYsVx&#10;wWBDa0PFdf9rFcjv9SnbuK/j4WfbbLOpcdfh5KzU26BbzUAE6sJ/+NXeaAVpOsng+SY+Abl4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cY2UvGAAAA3QAAAA8AAAAAAAAA&#10;AAAAAAAAoQIAAGRycy9kb3ducmV2LnhtbFBLBQYAAAAABAAEAPkAAACUAwAAAAA=&#10;" strokeweight=".2205mm"/>
                <v:line id="Line 745" o:spid="_x0000_s1763" style="position:absolute;flip:y;visibility:visible;mso-wrap-style:square" from="68072,38560" to="68834,39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A8cMAAADdAAAADwAAAGRycy9kb3ducmV2LnhtbERPy4rCMBTdD/gP4QpuhjG1C63VKIMg&#10;iK58MDPLS3Ntis1Np4la/94sBJeH854vO1uLG7W+cqxgNExAEBdOV1wqOB3XXxkIH5A11o5JwYM8&#10;LBe9jznm2t15T7dDKEUMYZ+jAhNCk0vpC0MW/dA1xJE7u9ZiiLAtpW7xHsNtLdMkGUuLFccGgw2t&#10;DBWXw9UqkD+r3+nGbU/H/12zm2bGXT4nf0oN+t33DESgLrzFL/dGK0jTLO6Pb+ITkIs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P3APHDAAAA3QAAAA8AAAAAAAAAAAAA&#10;AAAAoQIAAGRycy9kb3ducmV2LnhtbFBLBQYAAAAABAAEAPkAAACRAwAAAAA=&#10;" strokeweight=".2205mm"/>
                <v:line id="Line 746" o:spid="_x0000_s1764" style="position:absolute;visibility:visible;mso-wrap-style:square" from="68072,39909" to="68532,401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m7t58YAAADdAAAADwAAAGRycy9kb3ducmV2LnhtbESPQWvCQBSE70L/w/IKvYhuElAkukpp&#10;Kyqeaovg7ZF9JqHZ90J21fjvuwWhx2FmvmEWq9416kqdr4UNpOMEFHEhtubSwPfXejQD5QOyxUaY&#10;DNzJw2r5NFhgbuXGn3Q9hFJFCPscDVQhtLnWvqjIoR9LSxy9s3QOQ5RdqW2Htwh3jc6SZKod1hwX&#10;KmzpraLi53BxBo77Yfo+qdcfJ7lsZXMe7gqZ7Ix5ee5f56AC9eE//GhvrYEsm6Xw9yY+Ab38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pu7efGAAAA3QAAAA8AAAAAAAAA&#10;AAAAAAAAoQIAAGRycy9kb3ducmV2LnhtbFBLBQYAAAAABAAEAPkAAACUAwAAAAA=&#10;" strokeweight=".2205mm"/>
                <v:line id="Line 747" o:spid="_x0000_s1765" style="position:absolute;flip:y;visibility:visible;mso-wrap-style:square" from="68072,39004" to="68072,399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Gk7HcYAAADdAAAADwAAAGRycy9kb3ducmV2LnhtbESPT4vCMBTE7wt+h/AEL4um28NurUYR&#10;YUHWk39Qj4/m2RSbl9pE7X77jbDgcZiZ3zDTeWdrcafWV44VfIwSEMSF0xWXCva772EGwgdkjbVj&#10;UvBLHuaz3tsUc+0evKH7NpQiQtjnqMCE0ORS+sKQRT9yDXH0zq61GKJsS6lbfES4rWWaJJ/SYsVx&#10;wWBDS0PFZXuzCuRheRyv3M9+d10363Fm3OX966TUoN8tJiACdeEV/m+vtII0zVJ4volPQ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xpOx3GAAAA3QAAAA8AAAAAAAAA&#10;AAAAAAAAoQIAAGRycy9kb3ducmV2LnhtbFBLBQYAAAAABAAEAPkAAACUAwAAAAA=&#10;" strokeweight=".2205mm"/>
                <v:line id="Line 748" o:spid="_x0000_s1766" style="position:absolute;flip:y;visibility:visible;mso-wrap-style:square" from="67278,37655" to="67278,385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yWehsYAAADdAAAADwAAAGRycy9kb3ducmV2LnhtbESPQWvCQBSE74L/YXmCF9GNKbQxuooI&#10;BamnqqjHR/aZDWbfptlV03/fLRR6HGbmG2ax6mwtHtT6yrGC6SQBQVw4XXGp4Hh4H2cgfEDWWDsm&#10;Bd/kYbXs9xaYa/fkT3rsQykihH2OCkwITS6lLwxZ9BPXEEfv6lqLIcq2lLrFZ4TbWqZJ8iotVhwX&#10;DDa0MVTc9nerQJ4259nWfRwPX7tmN8uMu43eLkoNB916DiJQF/7Df+2tVpCm2Qv8volPQC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MlnobGAAAA3QAAAA8AAAAAAAAA&#10;AAAAAAAAoQIAAGRycy9kb3ducmV2LnhtbFBLBQYAAAAABAAEAPkAAACUAwAAAAA=&#10;" strokeweight=".2205mm"/>
                <v:line id="Line 749" o:spid="_x0000_s1767" style="position:absolute;visibility:visible;mso-wrap-style:square" from="67278,40338" to="67278,412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hlOf8YAAADdAAAADwAAAGRycy9kb3ducmV2LnhtbESPQWvCQBSE70L/w/IKvYhuDLVIdJWi&#10;lSqeqiJ4e2SfSWj2vZBdNf333ULB4zAz3zCzRedqdaPWV8IGRsMEFHEutuLCwPGwHkxA+YBssRYm&#10;Az/kYTF/6s0ws3LnL7rtQ6EihH2GBsoQmkxrn5fk0A+lIY7eRVqHIcq20LbFe4S7WqdJ8qYdVhwX&#10;SmxoWVL+vb86A6ddf7QaV+uPs1w38nnpb3MZb415ee7ep6ACdeER/m9vrIE0nbzC35v4BPT8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oZTn/GAAAA3QAAAA8AAAAAAAAA&#10;AAAAAAAAoQIAAGRycy9kb3ducmV2LnhtbFBLBQYAAAAABAAEAPkAAACUAwAAAAA=&#10;" strokeweight=".2205mm"/>
                <v:line id="Line 750" o:spid="_x0000_s1768" style="position:absolute;flip:x;visibility:visible;mso-wrap-style:square" from="65738,39909" to="66500,403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4CjacYAAADdAAAADwAAAGRycy9kb3ducmV2LnhtbESPQWvCQBSE74L/YXmCF9GNgbYxuooI&#10;BamnqqjHR/aZDWbfptlV03/fLRR6HGbmG2ax6mwtHtT6yrGC6SQBQVw4XXGp4Hh4H2cgfEDWWDsm&#10;Bd/kYbXs9xaYa/fkT3rsQykihH2OCkwITS6lLwxZ9BPXEEfv6lqLIcq2lLrFZ4TbWqZJ8iotVhwX&#10;DDa0MVTc9nerQJ4259nWfRwPX7tmN8uMu43eLkoNB916DiJQF/7Df+2tVpCm2Qv8volPQC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OAo2nGAAAA3QAAAA8AAAAAAAAA&#10;AAAAAAAAoQIAAGRycy9kb3ducmV2LnhtbFBLBQYAAAAABAAEAPkAAACUAwAAAAA=&#10;" strokeweight=".2205mm"/>
                <v:line id="Line 751" o:spid="_x0000_s1769" style="position:absolute;visibility:visible;mso-wrap-style:square" from="69611,39909" to="70405,403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Yd1k8YAAADdAAAADwAAAGRycy9kb3ducmV2LnhtbESPX2vCQBDE3wt+h2OFvoheDCiSeorY&#10;SpU++QfBtyW3JqG53ZA7Nf32vULBx2FmfsPMl52r1Z1aXwkbGI8SUMS52IoLA6fjZjgD5QOyxVqY&#10;DPyQh+Wi9zLHzMqD93Q/hEJFCPsMDZQhNJnWPi/JoR9JQxy9q7QOQ5RtoW2Ljwh3tU6TZKodVhwX&#10;SmxoXVL+fbg5A+evwfh9Um0+LnLbyud1sMtlsjPmtd+t3kAF6sIz/N/eWgNpOpvC35v4BPTi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WHdZPGAAAA3QAAAA8AAAAAAAAA&#10;AAAAAAAAoQIAAGRycy9kb3ducmV2LnhtbFBLBQYAAAAABAAEAPkAAACUAwAAAAA=&#10;" strokeweight=".2205mm"/>
                <v:line id="Line 752" o:spid="_x0000_s1770" style="position:absolute;flip:y;visibility:visible;mso-wrap-style:square" from="70405,39909" to="71167,403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B6YhcYAAADdAAAADwAAAGRycy9kb3ducmV2LnhtbESPQWvCQBSE7wX/w/IKXkrdNAeN0VVE&#10;EERPVbEeH9nXbDD7Ns2uGv99VxA8DjPzDTOdd7YWV2p95VjB1yABQVw4XXGp4LBffWYgfEDWWDsm&#10;BXfyMJ/13qaYa3fjb7ruQikihH2OCkwITS6lLwxZ9APXEEfv17UWQ5RtKXWLtwi3tUyTZCgtVhwX&#10;DDa0NFScdxerQB6XP+O12xz2f9tmO86MO3+MTkr137vFBESgLrzCz/ZaK0jTbASPN/EJyNk/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wemIXGAAAA3QAAAA8AAAAAAAAA&#10;AAAAAAAAoQIAAGRycy9kb3ducmV2LnhtbFBLBQYAAAAABAAEAPkAAACUAwAAAAA=&#10;" strokeweight=".2205mm"/>
                <v:line id="Line 753" o:spid="_x0000_s1771" style="position:absolute;visibility:visible;mso-wrap-style:square" from="71167,39909" to="71945,403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1REesMAAADdAAAADwAAAGRycy9kb3ducmV2LnhtbERPS2vCQBC+C/0PyxR6Ed0YUCS6irSV&#10;Kp58IHgbsmMSzM6E7Krpv+8eCh4/vvd82blaPaj1lbCB0TABRZyLrbgwcDquB1NQPiBbrIXJwC95&#10;WC7eenPMrDx5T49DKFQMYZ+hgTKEJtPa5yU59ENpiCN3ldZhiLAttG3xGcNdrdMkmWiHFceGEhv6&#10;LCm/He7OwHnXH32Nq/X3Re4b+bn2t7mMt8Z8vHerGahAXXiJ/90bayBNp3FufBOfgF7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tURHrDAAAA3QAAAA8AAAAAAAAAAAAA&#10;AAAAoQIAAGRycy9kb3ducmV2LnhtbFBLBQYAAAAABAAEAPkAAACRAwAAAAA=&#10;" strokeweight=".2205mm"/>
                <v:line id="Line 754" o:spid="_x0000_s1772" style="position:absolute;flip:y;visibility:visible;mso-wrap-style:square" from="71945,39909" to="72723,403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s2pbMYAAADdAAAADwAAAGRycy9kb3ducmV2LnhtbESPT2vCQBTE74V+h+UVeim6aQ6aRFcp&#10;QkHqyT+ox0f2mQ1m36bZrabf3hUEj8PM/IaZznvbiAt1vnas4HOYgCAuna65UrDbfg8yED4ga2wc&#10;k4J/8jCfvb5MsdDuymu6bEIlIoR9gQpMCG0hpS8NWfRD1xJH7+Q6iyHKrpK6w2uE20amSTKSFmuO&#10;CwZbWhgqz5s/q0DuF4d86X52299Vu8oz484f46NS72/91wREoD48w4/2UitI0yyH+5v4BOTs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LNqWzGAAAA3QAAAA8AAAAAAAAA&#10;AAAAAAAAoQIAAGRycy9kb3ducmV2LnhtbFBLBQYAAAAABAAEAPkAAACUAwAAAAA=&#10;" strokeweight=".2205mm"/>
                <v:line id="Line 755" o:spid="_x0000_s1773" style="position:absolute;visibility:visible;mso-wrap-style:square" from="72723,39909" to="73501,403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veocMAAADdAAAADwAAAGRycy9kb3ducmV2LnhtbERPTWvCQBC9C/0PyxS8SN0YUNroKqUq&#10;Kp5qS6G3ITsmwexMyK4a/717EDw+3vds0blaXaj1lbCB0TABRZyLrbgw8PuzfnsH5QOyxVqYDNzI&#10;w2L+0pthZuXK33Q5hELFEPYZGihDaDKtfV6SQz+UhjhyR2kdhgjbQtsWrzHc1TpNkol2WHFsKLGh&#10;r5Ly0+HsDPztB6PluFqv/uW8lc1xsMtlvDOm/9p9TkEF6sJT/HBvrYE0/Yj745v4BPT8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D73qHDAAAA3QAAAA8AAAAAAAAAAAAA&#10;AAAAoQIAAGRycy9kb3ducmV2LnhtbFBLBQYAAAAABAAEAPkAAACRAwAAAAA=&#10;" strokeweight=".2205mm"/>
                <v:line id="Line 756" o:spid="_x0000_s1774" style="position:absolute;flip:y;visibility:visible;mso-wrap-style:square" from="73501,39909" to="74279,403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Izt8YAAADdAAAADwAAAGRycy9kb3ducmV2LnhtbESPT4vCMBTE74LfITzBi2hqD7u2GkWE&#10;BVlP/mH1+GieTbF56TZRu99+IyzscZiZ3zCLVWdr8aDWV44VTCcJCOLC6YpLBafjx3gGwgdkjbVj&#10;UvBDHlbLfm+BuXZP3tPjEEoRIexzVGBCaHIpfWHIop+4hjh6V9daDFG2pdQtPiPc1jJNkjdpseK4&#10;YLChjaHidrhbBfJrc8627vN0/N41u2xm3G30flFqOOjWcxCBuvAf/mtvtYI0zabwehOfgFz+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liM7fGAAAA3QAAAA8AAAAAAAAA&#10;AAAAAAAAoQIAAGRycy9kb3ducmV2LnhtbFBLBQYAAAAABAAEAPkAAACUAwAAAAA=&#10;" strokeweight=".2205mm"/>
                <v:line id="Line 757" o:spid="_x0000_s1775" style="position:absolute;visibility:visible;mso-wrap-style:square" from="74279,39909" to="75057,403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2XlTccAAADdAAAADwAAAGRycy9kb3ducmV2LnhtbESPX2vCQBDE3wv9DscKvki9GLDY1FOK&#10;f1DpU7UU+rbk1iSY2w25U+O394RCH4eZ+Q0znXeuVhdqfSVsYDRMQBHnYisuDHwf1i8TUD4gW6yF&#10;ycCNPMxnz09TzKxc+Ysu+1CoCGGfoYEyhCbT2uclOfRDaYijd5TWYYiyLbRt8RrhrtZpkrxqhxXH&#10;hRIbWpSUn/ZnZ+DnczBajqv16lfOW9kcB7tcxjtj+r3u4x1UoC78h//aW2sgTd9SeLyJT0DP7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ZeVNxwAAAN0AAAAPAAAAAAAA&#10;AAAAAAAAAKECAABkcnMvZG93bnJldi54bWxQSwUGAAAAAAQABAD5AAAAlQMAAAAA&#10;" strokeweight=".2205mm"/>
                <v:line id="Line 758" o:spid="_x0000_s1776" style="position:absolute;flip:y;visibility:visible;mso-wrap-style:square" from="75057,39909" to="75834,403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vwIW8YAAADdAAAADwAAAGRycy9kb3ducmV2LnhtbESPQWvCQBSE7wX/w/KEXkrdGKGa1FVE&#10;EERPVakeH9nXbDD7Nma3Gv+9Wyh4HGbmG2Y672wtrtT6yrGC4SABQVw4XXGp4LBfvU9A+ICssXZM&#10;Cu7kYT7rvUwx1+7GX3TdhVJECPscFZgQmlxKXxiy6AeuIY7ej2sthijbUuoWbxFua5kmyYe0WHFc&#10;MNjQ0lBx3v1aBfJ7eczWbnPYX7bNNpsYd34bn5R67XeLTxCBuvAM/7fXWkGaZiP4exOfgJw9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b8CFvGAAAA3QAAAA8AAAAAAAAA&#10;AAAAAAAAoQIAAGRycy9kb3ducmV2LnhtbFBLBQYAAAAABAAEAPkAAACUAwAAAAA=&#10;" strokeweight=".2205mm"/>
                <v:line id="Line 759" o:spid="_x0000_s1777" style="position:absolute;visibility:visible;mso-wrap-style:square" from="75834,39909" to="76612,403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8DYoscAAADdAAAADwAAAGRycy9kb3ducmV2LnhtbESPQWvCQBSE70L/w/KEXkQ3hiptdJXS&#10;VlQ8VUuht0f2mYRm3wvZVdN/7xYEj8PMfMPMl52r1ZlaXwkbGI8SUMS52IoLA1+H1fAZlA/IFmth&#10;MvBHHpaLh94cMysX/qTzPhQqQthnaKAMocm09nlJDv1IGuLoHaV1GKJsC21bvES4q3WaJFPtsOK4&#10;UGJDbyXlv/uTM/C9G4zfJ9Xq40dOG1kfB9tcJltjHvvd6wxUoC7cw7f2xhpI05cn+H8Tn4BeXA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fwNiixwAAAN0AAAAPAAAAAAAA&#10;AAAAAAAAAKECAABkcnMvZG93bnJldi54bWxQSwUGAAAAAAQABAD5AAAAlQMAAAAA&#10;" strokeweight=".2205mm"/>
                <v:line id="Line 760" o:spid="_x0000_s1778" style="position:absolute;flip:y;visibility:visible;mso-wrap-style:square" from="72723,39004" to="72723,399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k1tMYAAADdAAAADwAAAGRycy9kb3ducmV2LnhtbESPQWvCQBSE7wX/w/KEXkrdGLCa1FVE&#10;EERPVakeH9nXbDD7Nma3Gv+9Wyh4HGbmG2Y672wtrtT6yrGC4SABQVw4XXGp4LBfvU9A+ICssXZM&#10;Cu7kYT7rvUwx1+7GX3TdhVJECPscFZgQmlxKXxiy6AeuIY7ej2sthijbUuoWbxFua5kmyYe0WHFc&#10;MNjQ0lBx3v1aBfJ7eczWbnPYX7bNNpsYd34bn5R67XeLTxCBuvAM/7fXWkGaZiP4exOfgJw9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ZZNbTGAAAA3QAAAA8AAAAAAAAA&#10;AAAAAAAAoQIAAGRycy9kb3ducmV2LnhtbFBLBQYAAAAABAAEAPkAAACUAwAAAAA=&#10;" strokeweight=".2205mm"/>
                <v:line id="Line 761" o:spid="_x0000_s1779" style="position:absolute;flip:y;visibility:visible;mso-wrap-style:square" from="75834,39004" to="75834,399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ourw8YAAADdAAAADwAAAGRycy9kb3ducmV2LnhtbESPT4vCMBTE74LfITxhL6Lp9uDaahQR&#10;FmQ9+Qf1+GieTbF56TZZ7X77jbDgcZiZ3zDzZWdrcafWV44VvI8TEMSF0xWXCo6Hz9EUhA/IGmvH&#10;pOCXPCwX/d4cc+0evKP7PpQiQtjnqMCE0ORS+sKQRT92DXH0rq61GKJsS6lbfES4rWWaJBNpseK4&#10;YLChtaHitv+xCuRpfc427ut4+N4222xq3G34cVHqbdCtZiACdeEV/m9vtII0zSbwfBOfgFz8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aLq8PGAAAA3QAAAA8AAAAAAAAA&#10;AAAAAAAAoQIAAGRycy9kb3ducmV2LnhtbFBLBQYAAAAABAAEAPkAAACUAwAAAAA=&#10;" strokeweight=".2205mm"/>
                <v:line id="Line 762" o:spid="_x0000_s1780" style="position:absolute;flip:x y;visibility:visible;mso-wrap-style:square" from="66040,38735" to="66500,39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8kJm8UAAADdAAAADwAAAGRycy9kb3ducmV2LnhtbESPT4vCMBTE74LfITxhb2tqF1etRhFh&#10;wT3656C3R/Nsq81LSbK2+uk3Cwseh5n5DbNYdaYWd3K+sqxgNExAEOdWV1woOB6+3qcgfEDWWFsm&#10;BQ/ysFr2ewvMtG15R/d9KESEsM9QQRlCk0np85IM+qFtiKN3sc5giNIVUjtsI9zUMk2ST2mw4rhQ&#10;YkObkvLb/sco2E0++HKy51O3ddSen9fx6NuNlXobdOs5iEBdeIX/21utIE1nE/h7E5+AXP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8kJm8UAAADdAAAADwAAAAAAAAAA&#10;AAAAAAChAgAAZHJzL2Rvd25yZXYueG1sUEsFBgAAAAAEAAQA+QAAAJMDAAAAAA==&#10;" strokeweight=".2205mm"/>
                <v:line id="Line 763" o:spid="_x0000_s1781" style="position:absolute;flip:y;visibility:visible;mso-wrap-style:square" from="69611,39449" to="70405,399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FiaKsQAAADdAAAADwAAAGRycy9kb3ducmV2LnhtbERPz2vCMBS+D/wfwhN2GTNdD2qrUYYw&#10;kPW0KtuOj+bZFJuXrsna7r83h4HHj+/3dj/ZVgzU+8axgpdFAoK4crrhWsH59Pa8BuEDssbWMSn4&#10;Iw/73exhi7l2I3/QUIZaxBD2OSowIXS5lL4yZNEvXEccuYvrLYYI+1rqHscYbluZJslSWmw4Nhjs&#10;6GCoupa/VoH8PHxlR/d+Pv0UXZGtjbs+rb6VepxPrxsQgaZwF/+7j1pBmmZxbnwTn4Dc3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WJoqxAAAAN0AAAAPAAAAAAAAAAAA&#10;AAAAAKECAABkcnMvZG93bnJldi54bWxQSwUGAAAAAAQABAD5AAAAkgMAAAAA&#10;" strokeweight=".2205mm"/>
                <v:line id="Line 764" o:spid="_x0000_s1782" style="position:absolute;flip:y;visibility:visible;mso-wrap-style:square" from="71913,39814" to="72517,401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Q/scUAAADdAAAADwAAAGRycy9kb3ducmV2LnhtbESPQWvCQBSE74L/YXmCF9FNc2hNdBUR&#10;ClJPVVGPj+wzG8y+jdlV03/fLRQ8DjPzDTNfdrYWD2p95VjB2yQBQVw4XXGp4LD/HE9B+ICssXZM&#10;Cn7Iw3LR780x1+7J3/TYhVJECPscFZgQmlxKXxiy6CeuIY7exbUWQ5RtKXWLzwi3tUyT5F1arDgu&#10;GGxobai47u5WgTyuT9nGfR32t22zzabGXUcfZ6WGg241AxGoC6/wf3ujFaRplsHfm/gE5O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xQ/scUAAADdAAAADwAAAAAAAAAA&#10;AAAAAAChAgAAZHJzL2Rvd25yZXYueG1sUEsFBgAAAAAEAAQA+QAAAJMDAAAAAA==&#10;" strokeweight=".2205mm"/>
                <v:shape id="Freeform 765" o:spid="_x0000_s1783" style="position:absolute;left:76850;top:40322;width:461;height:572;visibility:visible;mso-wrap-style:square;v-text-anchor:top" coordsize="87,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qHs8MA&#10;AADdAAAADwAAAGRycy9kb3ducmV2LnhtbERPPWvDMBDdA/kP4gpdQiLbgRIcy6aElgZChjoZMh7W&#10;1TK1Tq6lOu6/r4ZCx8f7LqrZ9mKi0XeOFaSbBARx43THrYLr5XW9A+EDssbeMSn4IQ9VuVwUmGt3&#10;53ea6tCKGMI+RwUmhCGX0jeGLPqNG4gj9+FGiyHCsZV6xHsMt73MkuRJWuw4Nhgc6GCo+ay/rYLb&#10;eejTr6P2dX05rfj88taYjpV6fJif9yACzeFf/Oc+agXZNon745v4BGT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3qHs8MAAADdAAAADwAAAAAAAAAAAAAAAACYAgAAZHJzL2Rv&#10;d25yZXYueG1sUEsFBgAAAAAEAAQA9QAAAIgDAAAAAA==&#10;" path="m87,98r-5,3l80,102r-4,1l71,104r-3,1l63,107r-7,1l52,108r-12,l31,104r-9,-3l15,94,8,87,3,77,1,67,,54,1,41,3,30,8,20r7,-7l21,7,31,3,40,1,52,r8,l68,2r8,2l87,9r,16l86,25,77,19,69,14,60,12r-10,l43,12r-7,2l29,17r-5,5l21,28r-4,7l15,44r,10l15,65r2,7l21,80r5,6l31,91r6,2l43,96r7,l60,96r9,-4l77,88r9,-6l87,82r,16xe" fillcolor="black" stroked="f">
                  <v:path arrowok="t" o:connecttype="custom" o:connectlocs="46038,51858;43392,53446;42334,53975;40217,54504;37571,55033;35984,55562;33338,56621;29634,57150;27517,57150;21167,57150;16404,55033;11642,53446;7938,49742;4233,46038;1588,40746;529,35454;0,28575;529,21696;1588,15875;4233,10583;7938,6879;11113,3704;16404,1588;21167,529;27517,0;31750,0;35984,1058;40217,2117;46038,4763;46038,13229;45509,13229;40746,10054;36513,7408;31750,6350;26459,6350;22754,6350;19050,7408;15346,8996;12700,11642;11113,14817;8996,18521;7938,23283;7938,28575;7938,34396;8996,38100;11113,42333;13758,45508;16404,48154;19579,49213;22754,50800;26459,50800;31750,50800;36513,48683;40746,46567;45509,43392;46038,43392;46038,51858" o:connectangles="0,0,0,0,0,0,0,0,0,0,0,0,0,0,0,0,0,0,0,0,0,0,0,0,0,0,0,0,0,0,0,0,0,0,0,0,0,0,0,0,0,0,0,0,0,0,0,0,0,0,0,0,0,0,0,0,0"/>
                </v:shape>
                <v:shape id="Freeform 766" o:spid="_x0000_s1784" style="position:absolute;left:77374;top:40322;width:524;height:572;visibility:visible;mso-wrap-style:square;v-text-anchor:top" coordsize="97,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PTbMQA&#10;AADdAAAADwAAAGRycy9kb3ducmV2LnhtbESPQWsCMRSE7wX/Q3hCbzXRBSlbo4i06FUtLN6em9fs&#10;4uZlu0nX7b83guBxmJlvmMVqcI3oqQu1Zw3TiQJBXHpTs9Xwffx6ewcRIrLBxjNp+KcAq+XoZYG5&#10;8VfeU3+IViQIhxw1VDG2uZShrMhhmPiWOHk/vnMYk+ysNB1eE9w1cqbUXDqsOS1U2NKmovJy+HMa&#10;tvb3bAuZbeb0eWr6LLusC6O0fh0P6w8QkYb4DD/aO6Nhlqkp3N+kJy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Oj02zEAAAA3QAAAA8AAAAAAAAAAAAAAAAAmAIAAGRycy9k&#10;b3ducmV2LnhtbFBLBQYAAAAABAAEAPUAAACJAwAAAAA=&#10;" path="m84,13r6,7l93,30r3,11l97,54,96,66,93,77,88,87r-4,7l76,101r-8,3l59,108r-11,l37,108r-9,-4l19,101,12,94,7,87,2,77,,66,,54,,41,2,30,7,22r5,-9l19,7,28,3,38,,48,,59,r9,3l76,7r8,6xm82,54l81,35,72,23,68,17,55,12r-7,l40,12,28,17r-5,6l16,35,13,54r3,18l23,86r5,5l40,96r8,l55,96,68,91r4,-5l81,72,82,54xe" fillcolor="black" stroked="f">
                  <v:path arrowok="t" o:connecttype="custom" o:connectlocs="45367,6879;48607,10583;50228,15875;51848,21696;52388,28575;51848,34925;50228,40746;47527,46038;45367,49742;41046,53446;36726,55033;31865,57150;25924,57150;19983,57150;15122,55033;10262,53446;6481,49742;3781,46038;1080,40746;0,34925;0,28575;0,21696;1080,15875;3781,11642;6481,6879;10262,3704;15122,1588;20523,0;25924,0;31865,0;36726,1588;41046,3704;45367,6879;44287,28575;43747,18521;38886,12171;36726,8996;29705,6350;25924,6350;21603,6350;15122,8996;12422,12171;8641,18521;7021,28575;8641,38100;12422,45508;15122,48154;21603,50800;25924,50800;29705,50800;36726,48154;38886,45508;43747,38100;44287,28575" o:connectangles="0,0,0,0,0,0,0,0,0,0,0,0,0,0,0,0,0,0,0,0,0,0,0,0,0,0,0,0,0,0,0,0,0,0,0,0,0,0,0,0,0,0,0,0,0,0,0,0,0,0,0,0,0,0"/>
                  <o:lock v:ext="edit" verticies="t"/>
                </v:shape>
                <v:shape id="Freeform 767" o:spid="_x0000_s1785" style="position:absolute;left:77978;top:40322;width:508;height:572;visibility:visible;mso-wrap-style:square;v-text-anchor:top" coordsize="96,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bvdcUA&#10;AADdAAAADwAAAGRycy9kb3ducmV2LnhtbESPQWvCQBSE74L/YXlCb7ppWsRGVxFBsL0Uo5feHtln&#10;kpp9G3Y3Gvvru4LgcZiZb5jFqjeNuJDztWUFr5MEBHFhdc2lguNhO56B8AFZY2OZFNzIw2o5HCww&#10;0/bKe7rkoRQRwj5DBVUIbSalLyoy6Ce2JY7eyTqDIUpXSu3wGuGmkWmSTKXBmuNChS1tKirOeWcU&#10;vB+777/8d4Y/685tPz45/9Lnm1Ivo349BxGoD8/wo73TCtK3JIX7m/gE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5u91xQAAAN0AAAAPAAAAAAAAAAAAAAAAAJgCAABkcnMv&#10;ZG93bnJldi54bWxQSwUGAAAAAAQABAD1AAAAigMAAAAA&#10;" path="m84,13r5,7l94,30r2,11l96,54r,12l92,77,89,87r-5,7l76,101r-8,3l59,108r-11,l37,108r-9,-4l20,101,12,94,6,87,3,77,,66,,54,,41,3,30,6,22r6,-9l20,7,28,3,37,,48,,59,r9,3l76,7r8,6xm83,54l80,35,73,23,68,17,56,12r-8,l41,12,28,17r-5,6l16,35,14,54r2,18l23,86r5,5l41,96r7,l56,96,68,91r5,-5l80,72,83,54xe" fillcolor="black" stroked="f">
                  <v:path arrowok="t" o:connecttype="custom" o:connectlocs="44450,6879;47096,10583;49742,15875;50800,21696;50800,28575;50800,34925;48683,40746;47096,46038;44450,49742;40217,53446;35983,55033;31221,57150;25400,57150;19579,57150;14817,55033;10583,53446;6350,49742;3175,46038;1588,40746;0,34925;0,28575;0,21696;1588,15875;3175,11642;6350,6879;10583,3704;14817,1588;19579,0;25400,0;31221,0;35983,1588;40217,3704;44450,6879;43921,28575;42333,18521;38629,12171;35983,8996;29633,6350;25400,6350;21696,6350;14817,8996;12171,12171;8467,18521;7408,28575;8467,38100;12171,45508;14817,48154;21696,50800;25400,50800;29633,50800;35983,48154;38629,45508;42333,38100;43921,28575" o:connectangles="0,0,0,0,0,0,0,0,0,0,0,0,0,0,0,0,0,0,0,0,0,0,0,0,0,0,0,0,0,0,0,0,0,0,0,0,0,0,0,0,0,0,0,0,0,0,0,0,0,0,0,0,0,0"/>
                  <o:lock v:ext="edit" verticies="t"/>
                </v:shape>
                <v:shape id="Freeform 768" o:spid="_x0000_s1786" style="position:absolute;left:78597;top:40322;width:428;height:556;visibility:visible;mso-wrap-style:square;v-text-anchor:top" coordsize="80,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tvxMcA&#10;AADdAAAADwAAAGRycy9kb3ducmV2LnhtbESPQUsDMRSE7wX/Q3iCtzZrq6WsTYsKpZUeZLeF9vjY&#10;PDeLm5clSberv94IgsdhZr5hluvBtqInHxrHCu4nGQjiyumGawXHw2a8ABEissbWMSn4ogDr1c1o&#10;ibl2Vy6oL2MtEoRDjgpMjF0uZagMWQwT1xEn78N5izFJX0vt8ZrgtpXTLJtLiw2nBYMdvRqqPsuL&#10;VcCbB//4vS+2L+87c9qXRdf785tSd7fD8xOISEP8D/+1d1rBdJbN4PdNegJy9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q7b8THAAAA3QAAAA8AAAAAAAAAAAAAAAAAmAIAAGRy&#10;cy9kb3ducmV2LnhtbFBLBQYAAAAABAAEAPUAAACMAwAAAAA=&#10;" path="m80,103r-13,l67,53r-52,l15,103,,103,,,15,r,41l67,41,67,,80,r,103xe" fillcolor="black" stroked="f">
                  <v:path arrowok="t" o:connecttype="custom" o:connectlocs="42863,55563;35898,55563;35898,28591;8037,28591;8037,55563;0,55563;0,0;8037,0;8037,22117;35898,22117;35898,0;42863,0;42863,55563" o:connectangles="0,0,0,0,0,0,0,0,0,0,0,0,0"/>
                </v:shape>
                <v:shape id="Freeform 769" o:spid="_x0000_s1787" style="position:absolute;left:68564;top:40227;width:524;height:571;visibility:visible;mso-wrap-style:square;v-text-anchor:top" coordsize="97,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57HMQA&#10;AADdAAAADwAAAGRycy9kb3ducmV2LnhtbESP3YrCMBSE74V9h3AWvNPUH0S7jSKCUGRv/HmAQ3Ns&#10;u21OShNr9ek3guDlMDPfMMmmN7XoqHWlZQWTcQSCOLO65FzB5bwfLUE4j6yxtkwKHuRgs/4aJBhr&#10;e+cjdSefiwBhF6OCwvsmltJlBRl0Y9sQB+9qW4M+yDaXusV7gJtaTqNoIQ2WHBYKbGhXUFadbkbB&#10;Vlel2x+udZdOzOWZ/v6tTPZUavjdb39AeOr9J/xup1rBdBbN4fUmPAG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4+exzEAAAA3QAAAA8AAAAAAAAAAAAAAAAAmAIAAGRycy9k&#10;b3ducmV2LnhtbFBLBQYAAAAABAAEAPUAAACJAwAAAAA=&#10;" path="m83,14r7,7l93,31r3,11l97,54,96,67,93,78,90,88r-7,7l77,101r-8,4l59,109r-10,l38,109,28,105r-9,-4l13,95,7,86,3,78,1,67,,54,1,42,3,31,7,21r6,-7l19,8,28,4,38,,49,,59,,69,4r8,4l83,14xm82,54l81,36,73,22,69,18,56,13,49,11r-9,2l28,18r-5,4l16,36,14,54r2,19l23,86r5,5l40,96r9,l56,96,69,91r4,-5l81,73,82,54xe" fillcolor="black" stroked="f">
                  <v:path arrowok="t" o:connecttype="custom" o:connectlocs="44827,7340;48607,11011;50228,16254;51848,22021;52388,28313;51848,35129;50228,40896;48607,46139;44827,49810;41586,52956;37266,55053;31865,57150;26464,57150;20523,57150;15122,55053;10262,52956;7021,49810;3781,45091;1620,40896;540,35129;0,28313;540,22021;1620,16254;3781,11011;7021,7340;10262,4194;15122,2097;20523,0;26464,0;31865,0;37266,2097;41586,4194;44827,7340;44287,28313;43747,18875;39426,11535;37266,9438;30245,6816;26464,5767;21603,6816;15122,9438;12422,11535;8641,18875;7561,28313;8641,38275;12422,45091;15122,47712;21603,50334;26464,50334;30245,50334;37266,47712;39426,45091;43747,38275;44287,28313" o:connectangles="0,0,0,0,0,0,0,0,0,0,0,0,0,0,0,0,0,0,0,0,0,0,0,0,0,0,0,0,0,0,0,0,0,0,0,0,0,0,0,0,0,0,0,0,0,0,0,0,0,0,0,0,0,0"/>
                  <o:lock v:ext="edit" verticies="t"/>
                </v:shape>
                <v:shape id="Freeform 770" o:spid="_x0000_s1788" style="position:absolute;left:64833;top:38052;width:429;height:556;visibility:visible;mso-wrap-style:square;v-text-anchor:top" coordsize="80,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0P4McA&#10;AADdAAAADwAAAGRycy9kb3ducmV2LnhtbESP3WrCQBSE7wXfYTmCN1I3ai2SZiMiCFIopfEHenfI&#10;HpNo9mzIriZ9+26h0MthZr5hknVvavGg1lWWFcymEQji3OqKCwXHw+5pBcJ5ZI21ZVLwTQ7W6XCQ&#10;YKxtx5/0yHwhAoRdjApK75tYSpeXZNBNbUMcvIttDfog20LqFrsAN7WcR9GLNFhxWCixoW1J+S27&#10;GwWnxceqxyxvJm9XPHfP7mv/vl0qNR71m1cQnnr/H/5r77WC+SJawu+b8ARk+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NND+DHAAAA3QAAAA8AAAAAAAAAAAAAAAAAmAIAAGRy&#10;cy9kb3ducmV2LnhtbFBLBQYAAAAABAAEAPUAAACMAwAAAAA=&#10;" path="m80,105r-13,l67,54r-53,l14,105,,105,,,14,r,42l67,42,67,,80,r,105xe" fillcolor="black" stroked="f">
                  <v:path arrowok="t" o:connecttype="custom" o:connectlocs="42863,55563;35898,55563;35898,28575;7501,28575;7501,55563;0,55563;0,0;7501,0;7501,22225;35898,22225;35898,0;42863,0;42863,55563" o:connectangles="0,0,0,0,0,0,0,0,0,0,0,0,0"/>
                </v:shape>
                <v:shape id="Freeform 771" o:spid="_x0000_s1789" style="position:absolute;left:65373;top:38036;width:524;height:587;visibility:visible;mso-wrap-style:square;v-text-anchor:top" coordsize="98,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R0n8QA&#10;AADdAAAADwAAAGRycy9kb3ducmV2LnhtbESPQYvCMBSE78L+h/AWvGm6ilKrURZhURAPVi/eHs3b&#10;pmzzUpus1n9vBMHjMDPfMItVZ2txpdZXjhV8DRMQxIXTFZcKTsefQQrCB2SNtWNScCcPq+VHb4GZ&#10;djc+0DUPpYgQ9hkqMCE0mZS+MGTRD11DHL1f11oMUbal1C3eItzWcpQkU2mx4rhgsKG1oeIv/7cK&#10;dj49HvJ8cp7M9mlpUjOWF7lRqv/Zfc9BBOrCO/xqb7WC0TiZwvNNfAJ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HkdJ/EAAAA3QAAAA8AAAAAAAAAAAAAAAAAmAIAAGRycy9k&#10;b3ducmV2LnhtbFBLBQYAAAAABAAEAPUAAACJAwAAAAA=&#10;" path="m84,15r6,7l94,32r2,11l98,55,96,67,94,77,90,87r-6,8l77,102r-8,4l59,108r-11,1l39,108,29,106r-9,-5l14,95,8,87,4,77,,67,,55,,43,4,32,8,22r6,-7l20,8,29,3,39,1,48,,59,1,69,5r9,3l84,15xm83,55l82,35,74,23,69,18,56,13,48,12r-7,1l29,18r-5,5l16,35,15,55r1,19l24,86r5,5l41,97r7,l56,97,68,91r5,-5l82,74,83,55xe" fillcolor="black" stroked="f">
                  <v:path arrowok="t" o:connecttype="custom" o:connectlocs="44904,8083;48111,11855;50250,17244;51319,23172;52388,29638;51319,36105;50250,41494;48111,46883;44904,51194;41162,54966;36885,57121;31540,58199;25659,58738;20848,58199;15503,57121;10691,54427;7484,51194;4277,46883;2138,41494;0,36105;0,29638;0,23172;2138,17244;4277,11855;7484,8083;10691,4311;15503,1617;20848,539;25659,0;31540,539;36885,2694;41697,4311;44904,8083;44369,29638;43835,18861;39558,12394;36885,9700;29936,7005;25659,6467;21917,7005;15503,9700;12830,12394;8553,18861;8019,29638;8553,39877;12830,46344;15503,49038;21917,52271;25659,52271;29936,52271;36351,49038;39024,46344;43835,39877;44369,29638" o:connectangles="0,0,0,0,0,0,0,0,0,0,0,0,0,0,0,0,0,0,0,0,0,0,0,0,0,0,0,0,0,0,0,0,0,0,0,0,0,0,0,0,0,0,0,0,0,0,0,0,0,0,0,0,0,0"/>
                  <o:lock v:ext="edit" verticies="t"/>
                </v:shape>
                <v:shape id="Freeform 772" o:spid="_x0000_s1790" style="position:absolute;left:18446;top:10080;width:556;height:556;visibility:visible;mso-wrap-style:square;v-text-anchor:top" coordsize="106,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kI8UA&#10;AADdAAAADwAAAGRycy9kb3ducmV2LnhtbESPT2vCQBTE74LfYXkFb2aTFGxJXaWIFvFSTb14e2Sf&#10;SWj2bchu/vTbd4VCj8PM/IZZbyfTiIE6V1tWkEQxCOLC6ppLBdevw/IVhPPIGhvLpOCHHGw389ka&#10;M21HvtCQ+1IECLsMFVTet5mUrqjIoItsSxy8u+0M+iC7UuoOxwA3jUzjeCUN1hwWKmxpV1HxnfdG&#10;AX2OlzM6ne7Pp/E+0Cq5ffSNUoun6f0NhKfJ/4f/2ketIH2OX+DxJjwBuf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aQjxQAAAN0AAAAPAAAAAAAAAAAAAAAAAJgCAABkcnMv&#10;ZG93bnJldi54bWxQSwUGAAAAAAQABAD1AAAAigMAAAAA&#10;" path="m106,93r,4l106,98r,2l105,101r,l103,102r-1,l100,102r-1,1l96,103r-1,l92,103r-3,l85,102r-4,-1l78,100,75,97,74,93,71,88,70,84r-1,3l65,91r-2,4l58,98r-4,3l49,102r-5,1l38,103r-10,l21,100,14,96,9,88,4,82,1,72,,64,,53,,42,2,31,5,22r5,-7l16,8,23,4,32,1,42,r6,1l54,2r6,3l64,8r5,5l71,20r4,6l76,33r2,-6l79,21r1,-5l80,11r,-3l81,6r,-2l81,4r,-2l83,2r,l84,2r1,l86,2r1,l89,2r2,l94,2r1,l96,2r,2l97,4r,1l97,5r,2l97,10r-1,3l95,18r,5l94,28r-3,6l90,40r-1,5l87,52r-2,4l84,61r,9l84,76r1,5l87,84r2,3l90,88r2,l95,88r1,l99,88r1,l101,88r1,-1l103,87r,l105,87r,l106,87r,l106,88r,l106,90r,2l106,93xm67,52l65,42,64,34,62,28,59,23,55,20,51,17,47,15r-5,l36,15r-5,3l26,21r-3,5l20,32r-2,6l17,44r,8l17,59r1,6l20,72r2,5l25,82r5,4l34,88r7,2l47,88r5,-2l55,84r4,-5l63,74r1,-8l65,60r2,-8l67,52xe" fillcolor="black" stroked="f">
                  <v:path arrowok="t" o:connecttype="custom" o:connectlocs="55563,52866;55039,54484;52418,55024;49797,55563;44555,55024;39313,52326;36693,45314;33023,51247;25685,55024;14677,55563;4718,47471;0,34525;1048,16723;8387,4316;22016,0;31451,2697;37217,10789;40886,14565;41934,5934;42459,2158;43507,1079;44555,1079;46652,1079;49797,1079;50845,2158;50845,3776;49797,9710;47700,18341;45604,28051;44031,37761;45604,45314;48224,47471;51894,47471;53466,46932;55039,46932;55563,46932;55563,48550;35120,28051;32499,15105;26733,9171;18870,8092;12056,14026;8911,23736;9435,35064;13104,44235;21491,48550;28830,45314;33547,35603;35120,28051" o:connectangles="0,0,0,0,0,0,0,0,0,0,0,0,0,0,0,0,0,0,0,0,0,0,0,0,0,0,0,0,0,0,0,0,0,0,0,0,0,0,0,0,0,0,0,0,0,0,0,0,0"/>
                  <o:lock v:ext="edit" verticies="t"/>
                </v:shape>
                <v:shape id="Freeform 773" o:spid="_x0000_s1791" style="position:absolute;left:19065;top:10302;width:270;height:80;visibility:visible;mso-wrap-style:square;v-text-anchor:top" coordsize="51,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kpP8UA&#10;AADdAAAADwAAAGRycy9kb3ducmV2LnhtbESPwWrCQBCG74W+wzKF3uqmFkSiq2ihUGgPGvU+ZMds&#10;MDubZrdJ7NN3DoLH4Z//m2+W69E3qqcu1oENvE4yUMRlsDVXBo6Hj5c5qJiQLTaBycCVIqxXjw9L&#10;zG0YeE99kSolEI45GnAptbnWsXTkMU5CSyzZOXQek4xdpW2Hg8B9o6dZNtMea5YLDlt6d1Reil8v&#10;GtufeX0KA/bF13Xz9+3ibtiXxjw/jZsFqERjui/f2p/WwPQtE135Rh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ySk/xQAAAN0AAAAPAAAAAAAAAAAAAAAAAJgCAABkcnMv&#10;ZG93bnJldi54bWxQSwUGAAAAAAQABAD1AAAAigMAAAAA&#10;" path="m51,7r,4l51,12r-1,1l47,14,4,14,3,13,1,12,,11,,7,,3,1,1,3,,4,,47,r1,l50,r,1l51,1r,1l51,3r,2l51,7xe" fillcolor="black" stroked="f">
                  <v:path arrowok="t" o:connecttype="custom" o:connectlocs="26988,3969;26988,6237;26988,6804;26459,7371;24871,7938;2117,7938;1588,7371;529,6804;0,6237;0,3969;0,1701;529,567;1588,0;2117,0;24871,0;25400,0;26459,0;26459,567;26988,567;26988,1134;26988,1701;26988,2835;26988,3969" o:connectangles="0,0,0,0,0,0,0,0,0,0,0,0,0,0,0,0,0,0,0,0,0,0,0"/>
                </v:shape>
                <v:shape id="Freeform 774" o:spid="_x0000_s1792" style="position:absolute;left:19383;top:9906;width:540;height:714;visibility:visible;mso-wrap-style:square;v-text-anchor:top" coordsize="101,1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6J6sUA&#10;AADdAAAADwAAAGRycy9kb3ducmV2LnhtbESPQWvCQBSE74L/YXlCb7oxBbWpq4hQaj1prODxkX1N&#10;otm3IbuN8d+7guBxmJlvmPmyM5VoqXGlZQXjUQSCOLO65FzB7+FrOAPhPLLGyjIpuJGD5aLfm2Oi&#10;7ZX31KY+FwHCLkEFhfd1IqXLCjLoRrYmDt6fbQz6IJtc6gavAW4qGUfRRBosOSwUWNO6oOyS/hsF&#10;m1u6227Ph5/JKj61cTXlI/O3Um+DbvUJwlPnX+Fne6MVxO/RBzzehCc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HonqxQAAAN0AAAAPAAAAAAAAAAAAAAAAAJgCAABkcnMv&#10;ZG93bnJldi54bWxQSwUGAAAAAAQABAD1AAAAigMAAAAA&#10;" path="m101,7r,2l99,11r,1l99,13r-1,1l98,14r-1,l97,14r-38,l59,131r,2l59,134r-2,l56,134r-1,1l54,135r-1,l50,135r-2,l45,135r-1,l43,134r-2,l41,134r-1,-1l40,131,40,14,2,14r,l1,14r,l,13,,12,,11,,9,,7,,6,,3,,2,,1r1,l1,,2,r,l97,r,l98,r,1l99,1r,1l99,3r2,3l101,7xe" fillcolor="black" stroked="f">
                  <v:path arrowok="t" o:connecttype="custom" o:connectlocs="53975,3704;53975,4763;52906,5821;52906,6350;52906,6879;52372,7408;52372,7408;51837,7408;51837,7408;31530,7408;31530,69321;31530,70380;31530,70909;30461,70909;29927,70909;29392,71438;28858,71438;28324,71438;26720,71438;25651,71438;24048,71438;23514,71438;22979,70909;21911,70909;21911,70909;21376,70380;21376,69321;21376,7408;1069,7408;1069,7408;534,7408;534,7408;0,6879;0,6350;0,5821;0,4763;0,3704;0,3175;0,1588;0,1058;0,529;534,529;534,0;1069,0;1069,0;51837,0;51837,0;52372,0;52372,529;52906,529;52906,1058;52906,1588;53975,3175;53975,3704" o:connectangles="0,0,0,0,0,0,0,0,0,0,0,0,0,0,0,0,0,0,0,0,0,0,0,0,0,0,0,0,0,0,0,0,0,0,0,0,0,0,0,0,0,0,0,0,0,0,0,0,0,0,0,0,0,0"/>
                </v:shape>
                <v:shape id="Freeform 775" o:spid="_x0000_s1793" style="position:absolute;left:19954;top:9890;width:635;height:746;visibility:visible;mso-wrap-style:square;v-text-anchor:top" coordsize="120,1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L+pMEA&#10;AADdAAAADwAAAGRycy9kb3ducmV2LnhtbERPy4rCMBTdD/gP4QqzG9MqiFSjiDijLmbAB64vzTUp&#10;NjelibX+/WQxMMvDeS9WvatFR22oPCvIRxkI4tLrio2Cy/nzYwYiRGSNtWdS8KIAq+XgbYGF9k8+&#10;UneKRqQQDgUqsDE2hZShtOQwjHxDnLibbx3GBFsjdYvPFO5qOc6yqXRYcWqw2NDGUnk/PZyCGdpd&#10;bky3fYV1v/c/9ro7fH8p9T7s13MQkfr4L/5z77WC8SRP+9Ob9ATk8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S/qTBAAAA3QAAAA8AAAAAAAAAAAAAAAAAmAIAAGRycy9kb3du&#10;cmV2LnhtbFBLBQYAAAAABAAEAPUAAACGAwAAAAA=&#10;" path="m120,68r-1,16l117,97r-5,14l104,121r-7,8l86,134r-12,5l59,139r-15,l32,136,22,129r-9,-7l7,112,3,100,,86,,70,,56,3,42,8,30,15,20r8,-9l34,5,47,1,61,,76,1,87,5r11,5l106,19r6,8l117,40r2,13l120,68xm101,70r,-12l100,48,97,40,92,31,87,25,80,20,71,16r-11,l49,16r-9,4l33,25r-5,7l23,40r-2,9l18,59r,10l18,81r3,10l23,101r4,7l32,116r7,4l48,123r11,1l71,123r9,-3l87,115r5,-8l97,100r3,-10l101,80r,-10xe" fillcolor="black" stroked="f">
                  <v:path arrowok="t" o:connecttype="custom" o:connectlocs="62971,45090;59267,59583;51329,69245;39158,74613;23283,74613;11642,69245;3704,60120;0,46163;0,30060;4233,16104;12171,5905;24871,537;40217,537;51858,5368;59267,14493;62971,28450;53446,37575;52917,25766;48683,16640;42333,10736;31750,8589;21167,10736;14817,17177;11113,26302;9525,37038;11113,48847;14287,57973;20638,64414;31221,66561;42333,64414;48683,57436;52917,48311;53446,37575" o:connectangles="0,0,0,0,0,0,0,0,0,0,0,0,0,0,0,0,0,0,0,0,0,0,0,0,0,0,0,0,0,0,0,0,0"/>
                  <o:lock v:ext="edit" verticies="t"/>
                </v:shape>
                <v:shape id="Freeform 776" o:spid="_x0000_s1794" style="position:absolute;left:20748;top:9906;width:508;height:714;visibility:visible;mso-wrap-style:square;v-text-anchor:top" coordsize="97,1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Y4cUA&#10;AADdAAAADwAAAGRycy9kb3ducmV2LnhtbESPQWvCQBSE74L/YXlCb7qJhSqpq4hQkBy0xkCvj+wz&#10;CWbfprurxn/fLRR6HGbmG2a1GUwn7uR8a1lBOktAEFdWt1wrKM8f0yUIH5A1dpZJwZM8bNbj0Qoz&#10;bR98onsRahEh7DNU0ITQZ1L6qiGDfmZ74uhdrDMYonS11A4fEW46OU+SN2mw5bjQYE+7hqprcTMK&#10;dvbzmBf7L8oX5Ep9Oeb6dvhW6mUybN9BBBrCf/ivvdcK5q9pCr9v4hOQ6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9jhxQAAAN0AAAAPAAAAAAAAAAAAAAAAAJgCAABkcnMv&#10;ZG93bnJldi54bWxQSwUGAAAAAAQABAD1AAAAigMAAAAA&#10;" path="m97,133r,2l97,136r-1,l95,136r-2,1l92,137r-1,l88,137r-2,l84,137r-2,l81,136r-1,l80,136r-1,-1l79,133r,-59l17,74r,59l17,135r,1l17,136r-1,l15,137r-2,l11,137r-3,l6,137r-1,l2,137,1,136r,l,136r,-1l,133,,4,,3r,l1,2r,l2,2r3,l6,,8,r3,l13,2r2,l16,2r1,l17,3r,l17,4r,54l79,58,79,4r,-1l80,3r,-1l81,2r1,l84,2,86,r2,l91,r1,2l93,2r2,l96,2r1,1l97,3r,1l97,133xe" fillcolor="black" stroked="f">
                  <v:path arrowok="t" o:connecttype="custom" o:connectlocs="50800,70395;50276,70917;48705,71438;47658,71438;45039,71438;42944,71438;41897,70917;41373,70395;41373,38587;8903,69352;8903,70917;8379,70917;6808,71438;4190,71438;2619,71438;524,70917;0,70917;0,69352;0,1564;524,1043;1047,1043;3142,0;5761,0;7856,1043;8903,1043;8903,1564;8903,30244;41373,2086;41897,1564;42421,1043;43992,1043;46087,0;48181,1043;49753,1043;50800,1564;50800,2086" o:connectangles="0,0,0,0,0,0,0,0,0,0,0,0,0,0,0,0,0,0,0,0,0,0,0,0,0,0,0,0,0,0,0,0,0,0,0,0"/>
                </v:shape>
                <v:shape id="Freeform 777" o:spid="_x0000_s1795" style="position:absolute;left:18367;top:16891;width:556;height:555;visibility:visible;mso-wrap-style:square;v-text-anchor:top" coordsize="106,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eRZsQA&#10;AADdAAAADwAAAGRycy9kb3ducmV2LnhtbESPQYvCMBSE78L+h/AWvGnaCiJdo4jsinhR61729mie&#10;bdnmpTSxrf/eCILHYWa+YZbrwdSio9ZVlhXE0wgEcW51xYWC38vPZAHCeWSNtWVScCcH69XHaImp&#10;tj2fqct8IQKEXYoKSu+bVEqXl2TQTW1DHLyrbQ36INtC6hb7ADe1TKJoLg1WHBZKbGhbUv6f3YwC&#10;OvbnEzqdfJ8O/bWjefy3u9VKjT+HzRcIT4N/h1/tvVaQzOIEnm/CE5Cr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xXkWbEAAAA3QAAAA8AAAAAAAAAAAAAAAAAmAIAAGRycy9k&#10;b3ducmV2LnhtbFBLBQYAAAAABAAEAPUAAACJAwAAAAA=&#10;" path="m106,93r,3l106,98r,1l105,99r,2l104,101r-1,1l100,102r-1,l97,103r-2,l93,103r-4,l85,102r-3,-1l78,98,76,96,74,92,72,88,71,82r-2,5l66,91r-3,4l58,97r-3,2l50,102r-5,1l39,103,29,102,21,99,14,95,9,88,4,81,2,72,,63,,53,,40,3,30,5,22r5,-8l16,8,24,3,32,1,42,r6,l55,2r6,3l65,8r4,5l72,18r4,8l77,33r1,-7l79,19r2,-5l81,11r,-4l82,5r,-2l82,2r,l83,2r,l84,2,85,1r2,l88,1r1,l92,1r2,l95,2r2,l97,2r1,1l98,3r,2l98,6r,4l97,13r,5l95,23r-1,5l93,34r-3,5l89,45r-1,6l85,56r-1,5l84,69r1,6l85,80r3,3l89,86r3,1l93,88r2,l97,88r2,l100,87r1,l103,87r1,l104,86r1,l105,86r1,1l106,87r,l106,88r,2l106,91r,2xm67,51l66,42,65,34,62,28,60,23,56,18,51,16,47,14r-5,l36,14r-5,3l26,21r-2,5l20,30r-1,7l18,44r,6l18,58r1,7l20,71r3,6l25,82r5,4l35,88r6,l47,88r5,-2l56,82r4,-3l63,72r2,-6l66,59r1,-8l67,51xe" fillcolor="black" stroked="f">
                  <v:path arrowok="t" o:connecttype="custom" o:connectlocs="55563,52866;55039,54484;52418,55024;49797,55563;44555,55024;39838,51787;37217,44235;33023,51247;26209,55024;15201,55024;4718,47471;0,33985;1573,16183;8387,4316;22016,0;31975,2697;37741,9710;40886,14026;42459,5934;42983,1618;43507,1079;44555,539;46652,539;49797,1079;51370,1618;51370,3237;50845,9710;48749,18341;46128,27512;44031,37222;46128,44774;48749,47471;51894,47471;53990,46932;55039,46392;55563,46932;55563,48550;35120,27512;32499,15105;26733,8631;18870,7552;12580,14026;9435,23736;9959,35064;13104,44235;21491,47471;29354,44235;34072,35603;35120,27512" o:connectangles="0,0,0,0,0,0,0,0,0,0,0,0,0,0,0,0,0,0,0,0,0,0,0,0,0,0,0,0,0,0,0,0,0,0,0,0,0,0,0,0,0,0,0,0,0,0,0,0,0"/>
                  <o:lock v:ext="edit" verticies="t"/>
                </v:shape>
                <v:shape id="Freeform 778" o:spid="_x0000_s1796" style="position:absolute;left:19002;top:17113;width:254;height:79;visibility:visible;mso-wrap-style:square;v-text-anchor:top" coordsize="50,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N68MA&#10;AADdAAAADwAAAGRycy9kb3ducmV2LnhtbESPT6vCMBDE7w/8DmEFb89UC0WrUUQQRE/PP3hdmrUt&#10;NpvSxLZ+e/NA8DjMzm92luveVKKlxpWWFUzGEQjizOqScwWX8+53BsJ5ZI2VZVLwIgfr1eBniam2&#10;Hf9Re/K5CBB2KSoovK9TKV1WkEE3tjVx8O62MeiDbHKpG+wC3FRyGkWJNFhyaCiwpm1B2eP0NOGN&#10;Tl/nVx0fq+PBJrf4UrYJbpUaDfvNAoSn3n+PP+m9VjCNJzH8rwkIkKs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uN68MAAADdAAAADwAAAAAAAAAAAAAAAACYAgAAZHJzL2Rv&#10;d25yZXYueG1sUEsFBgAAAAAEAAQA9QAAAIgDAAAAAA==&#10;" path="m50,6r,3l50,12r-1,1l47,13,3,13r-1,l1,12,,9,,6,,3,1,1,2,,3,,47,r1,l49,r,l50,1r,1l50,3r,1l50,6xe" fillcolor="black" stroked="f">
                  <v:path arrowok="t" o:connecttype="custom" o:connectlocs="25400,3664;25400,5496;25400,7327;24892,7938;23876,7938;1524,7938;1016,7938;508,7327;0,5496;0,3664;0,1832;508,611;1016,0;1524,0;23876,0;24384,0;24892,0;24892,0;25400,611;25400,1221;25400,1832;25400,2442;25400,3664" o:connectangles="0,0,0,0,0,0,0,0,0,0,0,0,0,0,0,0,0,0,0,0,0,0,0"/>
                </v:shape>
                <v:shape id="Freeform 779" o:spid="_x0000_s1797" style="position:absolute;left:19399;top:16716;width:413;height:714;visibility:visible;mso-wrap-style:square;v-text-anchor:top" coordsize="79,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3yAsUA&#10;AADdAAAADwAAAGRycy9kb3ducmV2LnhtbESPQWvCQBSE74X+h+UVvNWNxoYQXaVUBA/1oC20x0f2&#10;mYRm36bZp6b/3hUKHoeZ+YZZrAbXqjP1ofFsYDJOQBGX3jZcGfj82DznoIIgW2w9k4E/CrBaPj4s&#10;sLD+wns6H6RSEcKhQAO1SFdoHcqaHIax74ijd/S9Q4myr7Tt8RLhrtXTJMm0w4bjQo0dvdVU/hxO&#10;zsDLriH6kt9snebvqUi6zfL9tzGjp+F1DkpokHv4v721BqbpZAa3N/EJ6O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fICxQAAAN0AAAAPAAAAAAAAAAAAAAAAAJgCAABkcnMv&#10;ZG93bnJldi54bWxQSwUGAAAAAAQABAD1AAAAigMAAAAA&#10;" path="m79,130r,1l79,132r-1,1l78,134r,2l76,136r-1,l75,136r-70,l4,136r-1,l3,136,1,134r,-1l1,132r,-1l,130r1,-3l1,126r,-1l1,123r2,-1l3,122r1,l5,122r27,l32,19,6,35,5,36r-1,l3,36,1,35r,l,33,,31,,29,,27,,26,,25,1,24r,l1,22r2,l4,21,35,1r,l36,r,l37,r1,l39,r2,l42,r2,l47,r1,l49,r,1l51,1r,2l51,3r,119l75,122r1,l76,122r2,l78,123r,2l79,126r,1l79,130xe" fillcolor="black" stroked="f">
                  <v:path arrowok="t" o:connecttype="custom" o:connectlocs="41275,68812;40753,69862;40753,71438;39185,71438;2612,71438;1567,71438;522,70387;522,69337;0,68286;522,66185;522,64609;1567,64084;2612,64084;16719,9980;2612,18910;1567,18910;522,18385;0,16284;0,14183;0,13132;522,12607;1567,11556;18286,525;18809,0;19331,0;20376,0;21944,0;24556,0;25601,0;26646,525;26646,1576;39185,64084;39708,64084;40753,64609;41275,66185;41275,68286" o:connectangles="0,0,0,0,0,0,0,0,0,0,0,0,0,0,0,0,0,0,0,0,0,0,0,0,0,0,0,0,0,0,0,0,0,0,0,0"/>
                </v:shape>
                <v:shape id="Freeform 780" o:spid="_x0000_s1798" style="position:absolute;left:19939;top:16700;width:444;height:746;visibility:visible;mso-wrap-style:square;v-text-anchor:top" coordsize="85,1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4p7cYA&#10;AADdAAAADwAAAGRycy9kb3ducmV2LnhtbESPQWvCQBSE74L/YXlCL6IbI5aSuooK0vZoaoXcHtnX&#10;JJp9G7JbTf59VxA8DjPzDbNcd6YWV2pdZVnBbBqBIM6trrhQcPzeT95AOI+ssbZMCnpysF4NB0tM&#10;tL3xga6pL0SAsEtQQel9k0jp8pIMuqltiIP3a1uDPsi2kLrFW4CbWsZR9CoNVhwWSmxoV1J+Sf+M&#10;gp99+pX1WXSen/s42x3H29MHbpV6GXWbdxCeOv8MP9qfWkE8ny3g/iY8Abn6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94p7cYAAADdAAAADwAAAAAAAAAAAAAAAACYAgAAZHJz&#10;L2Rvd25yZXYueG1sUEsFBgAAAAAEAAQA9QAAAIsDAAAAAA==&#10;" path="m85,99r,8l81,116r-3,6l73,128r-6,5l58,137r-10,2l37,139r-6,l25,138r-6,-1l15,135r-5,-1l6,132,4,131,3,129r,l1,128r,l1,127,,126r,-2l,122r,-1l,117r1,-2l1,113r3,l5,115r1,1l10,117r4,2l19,121r4,2l30,124r7,l43,124r6,-2l54,121r4,-4l62,115r1,-5l64,105r1,-5l64,95,63,90,60,85,57,81,52,79,46,76,39,75r-8,l19,75r-2,l16,75r,-1l15,74r,-1l15,71,14,70r,-2l14,65r1,-1l15,63r,l16,62r,l17,60r2,l30,60r7,l42,59r6,-2l52,54r3,-4l58,46r1,-5l59,36r,-5l58,27,57,23,54,21,51,18,47,16,43,15r-6,l32,15r-6,2l21,18r-4,3l14,22r-3,3l9,26r-2,l6,26r,l5,26r,-1l5,25,4,23r,-2l4,18r,-1l4,16r,-1l5,15r,-1l5,12r1,l6,11,9,10,11,7,14,6,19,5,23,2,28,1,35,r6,l51,r7,2l64,5r5,4l74,14r2,6l79,26r,7l79,39r-1,7l75,50r-2,4l69,59r-5,3l59,64r-6,2l53,66r7,2l67,70r4,3l76,76r4,5l83,86r2,6l85,99xe" fillcolor="black" stroked="f">
                  <v:path arrowok="t" o:connecttype="custom" o:connectlocs="42358,62267;35037,71392;19349,74613;9936,73539;3138,70856;1569,69245;523,68172;0,65488;523,61730;2615,61730;7321,63877;15688,66561;25624,65488;32422,61730;33991,53678;31376,45627;24055,40796;9936,40259;8367,39722;7844,38112;7321,34891;7844,33817;8890,32207;19349,32207;27193,28986;30854,22008;30331,14493;26670,9662;19349,8052;10982,9662;5752,13420;3138,13956;2615,13420;2092,11272;2092,8589;2615,7515;3138,5905;7321,3221;14642,537;26670,0;36083,4831;41312,13956;40789,24692;36083,31670;27716,35428;35037,37575;41835,43480;44450,53142" o:connectangles="0,0,0,0,0,0,0,0,0,0,0,0,0,0,0,0,0,0,0,0,0,0,0,0,0,0,0,0,0,0,0,0,0,0,0,0,0,0,0,0,0,0,0,0,0,0,0,0"/>
                </v:shape>
                <v:shape id="Freeform 781" o:spid="_x0000_s1799" style="position:absolute;left:20526;top:16652;width:95;height:302;visibility:visible;mso-wrap-style:square;v-text-anchor:top" coordsize="19,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nO+MUA&#10;AADdAAAADwAAAGRycy9kb3ducmV2LnhtbESPQWvCQBSE74L/YXlCb7rZFIJN3QRRhKKnWtHra/Y1&#10;Cc2+Ddmtxn/fLRQ8DjPzDbMqR9uJKw2+daxBLRIQxJUzLdcaTh+7+RKED8gGO8ek4U4eymI6WWFu&#10;3I3f6XoMtYgQ9jlqaELocyl91ZBFv3A9cfS+3GAxRDnU0gx4i3DbyTRJMmmx5bjQYE+bhqrv44/V&#10;4C+HbP+5fTlXqe0OfbZV6rRWWj/NxvUriEBjeIT/229GQ/qsMvh7E5+ALH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ac74xQAAAN0AAAAPAAAAAAAAAAAAAAAAAJgCAABkcnMv&#10;ZG93bnJldi54bWxQSwUGAAAAAAQABAD1AAAAigMAAAAA&#10;" path="m16,52r,l16,53r,l15,55r-1,l12,55r-1,l10,56,8,55r-2,l5,55r,l4,53r,l3,52r,l,4,1,3,1,2r,l3,2,4,,5,,8,r2,l12,r2,l16,r1,2l17,2r2,l19,3r,1l16,52xe" fillcolor="black" stroked="f">
                  <v:path arrowok="t" o:connecttype="custom" o:connectlocs="8021,28009;8021,28009;8021,28547;8021,28547;7520,29624;7018,29624;6016,29624;5514,29624;5013,30163;4011,29624;3008,29624;2507,29624;2507,29624;2005,28547;2005,28547;1504,28009;1504,28009;0,2155;501,1616;501,1077;501,1077;1504,1077;2005,0;2507,0;4011,0;5013,0;6016,0;7018,0;8021,0;8522,1077;8522,1077;9525,1077;9525,1616;9525,2155;8021,28009" o:connectangles="0,0,0,0,0,0,0,0,0,0,0,0,0,0,0,0,0,0,0,0,0,0,0,0,0,0,0,0,0,0,0,0,0,0,0"/>
                </v:shape>
                <v:shape id="Freeform 782" o:spid="_x0000_s1800" style="position:absolute;left:20748;top:17113;width:254;height:79;visibility:visible;mso-wrap-style:square;v-text-anchor:top" coordsize="50,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CL6MUA&#10;AADdAAAADwAAAGRycy9kb3ducmV2LnhtbESPQWuDQBCF74X+h2UKvTVrFGxqsglFKJR4ijH0OrgT&#10;lbqz4m7V/PtuIdDj48373rzdYTG9mGh0nWUF61UEgri2uuNGQXX+eNmAcB5ZY2+ZFNzIwWH/+LDD&#10;TNuZTzSVvhEBwi5DBa33Qyalq1sy6FZ2IA7e1Y4GfZBjI/WIc4CbXsZRlEqDHYeGFgfKW6q/yx8T&#10;3pj15e2ik6Ivjjb9SqpuSjFX6vlped+C8LT4/+N7+lMriJP1K/ytCQi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0IvoxQAAAN0AAAAPAAAAAAAAAAAAAAAAAJgCAABkcnMv&#10;ZG93bnJldi54bWxQSwUGAAAAAAQABAD1AAAAigMAAAAA&#10;" path="m50,6r,3l50,12r-1,1l47,13,3,13r-1,l1,12,,9,,6,,3,1,1,2,,3,,47,r1,l49,r,l49,1r1,1l50,3r,1l50,6xe" fillcolor="black" stroked="f">
                  <v:path arrowok="t" o:connecttype="custom" o:connectlocs="25400,3664;25400,5496;25400,7327;24892,7938;23876,7938;1524,7938;1016,7938;508,7327;0,5496;0,3664;0,1832;508,611;1016,0;1524,0;23876,0;24384,0;24892,0;24892,0;24892,611;25400,1221;25400,1832;25400,2442;25400,3664" o:connectangles="0,0,0,0,0,0,0,0,0,0,0,0,0,0,0,0,0,0,0,0,0,0,0"/>
                </v:shape>
                <v:shape id="Freeform 783" o:spid="_x0000_s1801" style="position:absolute;left:21113;top:16700;width:635;height:746;visibility:visible;mso-wrap-style:square;v-text-anchor:top" coordsize="120,1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yosEA&#10;AADdAAAADwAAAGRycy9kb3ducmV2LnhtbERPy4rCMBTdD/gP4QqzG9MqiFSjiDijLmbAB64vzTUp&#10;NjelibX+/WQxMMvDeS9WvatFR22oPCvIRxkI4tLrio2Cy/nzYwYiRGSNtWdS8KIAq+XgbYGF9k8+&#10;UneKRqQQDgUqsDE2hZShtOQwjHxDnLibbx3GBFsjdYvPFO5qOc6yqXRYcWqw2NDGUnk/PZyCGdpd&#10;bky3fYV1v/c/9ro7fH8p9T7s13MQkfr4L/5z77WC8SRPc9Ob9ATk8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k8qLBAAAA3QAAAA8AAAAAAAAAAAAAAAAAmAIAAGRycy9kb3du&#10;cmV2LnhtbFBLBQYAAAAABAAEAPUAAACGAwAAAAA=&#10;" path="m120,68r-1,16l117,97r-5,13l104,119r-8,9l86,134r-12,4l59,139,44,138,32,134,22,129r-9,-8l7,112,3,100,,86,,70,,54,3,41,7,28,15,18r8,-7l34,5,47,1,61,,75,1,87,5r10,5l106,17r6,10l117,39r2,13l120,68xm101,69r,-11l100,48,97,38,92,31,87,23,80,20,71,16,60,15,49,16r-9,4l33,25r-5,6l23,39r-2,9l18,58r,11l18,80r3,11l23,101r4,7l32,115r7,4l48,123r11,l70,123r10,-4l87,115r5,-8l97,100r3,-10l101,80r,-11xe" fillcolor="black" stroked="f">
                  <v:path arrowok="t" o:connecttype="custom" o:connectlocs="62971,45090;59267,59046;50800,68708;39158,74076;23283,74076;11642,69245;3704,60120;0,46163;0,28986;3704,15030;12171,5905;24871,537;39688,537;51329,5368;59267,14493;62971,27913;53446,37038;52917,25766;48683,16640;42333,10736;31750,8052;21167,10736;14817,16640;11113,25766;9525,37038;11113,48847;14287,57973;20638,63877;31221,66024;42333,63877;48683,57436;52917,48311;53446,37038" o:connectangles="0,0,0,0,0,0,0,0,0,0,0,0,0,0,0,0,0,0,0,0,0,0,0,0,0,0,0,0,0,0,0,0,0"/>
                  <o:lock v:ext="edit" verticies="t"/>
                </v:shape>
                <v:shape id="Freeform 784" o:spid="_x0000_s1802" style="position:absolute;left:21891;top:16716;width:524;height:714;visibility:visible;mso-wrap-style:square;v-text-anchor:top" coordsize="97,1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nU58UA&#10;AADdAAAADwAAAGRycy9kb3ducmV2LnhtbESPQWvCQBSE7wX/w/IEb3WjBavRVUQoSA5ao+D1kX0m&#10;wezbuLtq/PfdQqHHYWa+YRarzjTiQc7XlhWMhgkI4sLqmksFp+PX+xSED8gaG8uk4EUeVsve2wJT&#10;bZ98oEceShEh7FNUUIXQplL6oiKDfmhb4uhdrDMYonSl1A6fEW4aOU6SiTRYc1yosKVNRcU1vxsF&#10;G/u9z/LtmbJPcid92Wf6vrspNeh36zmIQF34D/+1t1rB+GM0g9838QnI5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idTnxQAAAN0AAAAPAAAAAAAAAAAAAAAAAJgCAABkcnMv&#10;ZG93bnJldi54bWxQSwUGAAAAAAQABAD1AAAAigMAAAAA&#10;" path="m97,133r,1l97,134r-1,2l95,136r-2,l92,137r-1,l88,137r-2,l84,137r-2,-1l81,136r-1,l80,134r-1,l79,133r,-60l17,73r,60l17,134r,l17,136r-1,l15,136r-2,1l11,137r-3,l6,137r-1,l2,136r-1,l1,136,,134r,l,133,,4,,3r,l1,1r,l2,1,5,,6,,8,r3,l13,r2,1l16,1r1,l17,3r,l17,4r,54l79,58,79,4r,-1l80,3r,-2l81,1r1,l84,r2,l88,r3,l92,r1,1l95,1r1,l97,3r,l97,4r,129xe" fillcolor="black" stroked="f">
                  <v:path arrowok="t" o:connecttype="custom" o:connectlocs="52388,69874;51848,70917;50228,70917;49148,71438;46447,71438;44287,70917;43207,70917;42667,69874;42667,38066;9181,69352;9181,69874;8641,70917;7021,71438;4321,71438;2700,71438;540,70917;0,69874;0,69352;0,1564;540,521;1080,521;3240,0;5941,0;8101,521;9181,521;9181,1564;9181,30244;42667,2086;43207,1564;43747,521;45367,0;47527,0;49688,0;51308,521;52388,1564;52388,2086" o:connectangles="0,0,0,0,0,0,0,0,0,0,0,0,0,0,0,0,0,0,0,0,0,0,0,0,0,0,0,0,0,0,0,0,0,0,0,0"/>
                </v:shape>
                <v:shape id="Freeform 785" o:spid="_x0000_s1803" style="position:absolute;left:22812;top:16891;width:492;height:555;visibility:visible;mso-wrap-style:square;v-text-anchor:top" coordsize="95,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vFZ8IA&#10;AADdAAAADwAAAGRycy9kb3ducmV2LnhtbERPTWvCQBC9F/oflil4KbpphCLRVdKC1IMeGvU+ZMck&#10;NjsbslNN++vdg+Dx8b4Xq8G16kJ9aDwbeJskoIhLbxuuDBz26/EMVBBki61nMvBHAVbL56cFZtZf&#10;+ZsuhVQqhnDI0EAt0mVah7Imh2HiO+LInXzvUCLsK217vMZw1+o0Sd61w4ZjQ40dfdZU/hS/zsDx&#10;dfj/yGl9LEIu7e5Lh0rOW2NGL0M+ByU0yEN8d2+sgXSaxv3xTXwCe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m8VnwgAAAN0AAAAPAAAAAAAAAAAAAAAAAJgCAABkcnMvZG93&#10;bnJldi54bWxQSwUGAAAAAAQABAD1AAAAhwMAAAAA&#10;" path="m95,50l94,61,91,71,88,81r-5,7l77,95r-9,4l58,102r-11,1l36,102,26,99,19,96,13,90,6,82,4,74,1,64,,53,1,42,4,32,8,22r5,-8l19,8,27,3,37,1,48,,59,1,69,3r8,4l83,13r6,8l91,29r3,10l95,50xm77,51r,-7l75,37,73,30,70,26,67,21,62,17,56,14r-8,l41,14r-6,3l30,19r-4,5l22,29r-2,8l19,43r,8l19,59r1,7l22,72r3,5l29,82r4,4l40,88r7,l54,88r7,-2l65,82r4,-3l73,72r2,-6l77,60r,-9xe" fillcolor="black" stroked="f">
                  <v:path arrowok="t" o:connecttype="custom" o:connectlocs="48695,32906;45587,43695;39888,51247;30046,55024;18649,55024;9843,51787;3108,44235;518,34525;518,22657;4144,11868;9843,4316;19167,539;30564,539;39888,3776;46105,11328;48695,21038;39888,27512;38852,19960;36262,14026;32118,9171;24866,7552;18131,9171;13469,12947;10361,19960;9843,27512;10361,35603;12951,41537;17095,46392;24347,47471;31600,46392;35744,42616;38852,35603;39888,27512" o:connectangles="0,0,0,0,0,0,0,0,0,0,0,0,0,0,0,0,0,0,0,0,0,0,0,0,0,0,0,0,0,0,0,0,0"/>
                  <o:lock v:ext="edit" verticies="t"/>
                </v:shape>
                <v:shape id="Freeform 786" o:spid="_x0000_s1804" style="position:absolute;left:23447;top:16891;width:286;height:539;visibility:visible;mso-wrap-style:square;v-text-anchor:top" coordsize="55,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shm8UA&#10;AADdAAAADwAAAGRycy9kb3ducmV2LnhtbESPwWrDMBBE74X+g9hCb40cF0rqRgltoNBTwY4JPm6s&#10;jWVirYykJO7fV4FAjsPMvGGW68kO4kw+9I4VzGcZCOLW6Z47BfX2+2UBIkRkjYNjUvBHAdarx4cl&#10;FtpduKRzFTuRIBwKVGBiHAspQ2vIYpi5kTh5B+ctxiR9J7XHS4LbQeZZ9iYt9pwWDI60MdQeq5NV&#10;MHW/VSzN8O72zb7Z1U25IP+l1PPT9PkBItIU7+Fb+0cryF/zOVzf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KyGbxQAAAN0AAAAPAAAAAAAAAAAAAAAAAJgCAABkcnMv&#10;ZG93bnJldi54bWxQSwUGAAAAAAQABAD1AAAAigMAAAAA&#10;" path="m55,11r,2l55,14r,2l55,17r-1,1l54,18r-1,l53,18r-2,l50,18r-1,l48,17r-2,l44,17,43,16r-3,l38,16r-3,1l33,18r-4,3l27,23r-3,4l21,32r-4,5l17,98r,1l17,99r,2l16,101r-2,l13,102r-2,l8,102r-2,l5,102,3,101r-1,l1,101r,-2l,99,,98,,5,,3r1,l1,2r1,l2,2,5,1r1,l8,1r2,l12,1r1,1l14,2r,l16,3r,l16,5r,13l19,13r4,-3l27,6,29,3,33,1r2,l38,r4,l43,r1,l46,r2,1l50,1r1,l53,2r1,l54,3r,l55,3r,2l55,6r,1l55,8r,3xe" fillcolor="black" stroked="f">
                  <v:path arrowok="t" o:connecttype="custom" o:connectlocs="28575,6879;28575,8467;28055,9525;27536,9525;26497,9525;25458,9525;23899,8996;22340,8467;19743,8467;17145,9525;14028,12171;10910,16933;8832,51858;8832,52387;8313,53446;6754,53975;4156,53975;2598,53975;1039,53446;520,52387;0,51858;0,1588;520,1058;1039,1058;3117,529;5195,529;6754,1058;7274,1058;8313,1588;8313,9525;11950,5292;15067,1588;18184,529;21821,0;22860,0;24938,529;26497,529;28055,1058;28055,1588;28575,2646;28575,3704;28575,5821" o:connectangles="0,0,0,0,0,0,0,0,0,0,0,0,0,0,0,0,0,0,0,0,0,0,0,0,0,0,0,0,0,0,0,0,0,0,0,0,0,0,0,0,0,0"/>
                </v:shape>
                <v:shape id="Freeform 787" o:spid="_x0000_s1805" style="position:absolute;left:24066;top:16891;width:556;height:555;visibility:visible;mso-wrap-style:square;v-text-anchor:top" coordsize="106,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tb28UA&#10;AADdAAAADwAAAGRycy9kb3ducmV2LnhtbESPzWrDMBCE74W8g9hAbo0cBUxxo4RSklJ6qfNzyW2x&#10;NraptDKWYrtvXxUKPQ4z8w2z2U3OioH60HrWsFpmIIgrb1quNVzOh8cnECEiG7SeScM3BdhtZw8b&#10;LIwf+UjDKdYiQTgUqKGJsSukDFVDDsPSd8TJu/neYUyyr6XpcUxwZ6XKslw6bDktNNjRa0PV1+nu&#10;NNDneCwxGLUvP8bbQPnq+na3Wi/m08sziEhT/A//td+NBrVWCn7fpCcgt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O1vbxQAAAN0AAAAPAAAAAAAAAAAAAAAAAJgCAABkcnMv&#10;ZG93bnJldi54bWxQSwUGAAAAAAQABAD1AAAAigMAAAAA&#10;" path="m106,93r,3l106,98r,1l105,99r,2l103,101r-1,1l100,102r-2,l96,103r-1,l92,103r-3,l85,102r-4,-1l78,98,75,96,74,92,71,88,70,82r-1,5l65,91r-2,4l58,97r-4,2l49,102r-5,1l38,103,28,102,21,99,13,95,9,88,5,81,1,72,,63,,53,,40,2,30,5,22r5,-8l16,8,23,3,32,1,42,r6,l54,2r6,3l64,8r5,5l71,18r4,8l76,33r2,-7l79,19r1,-5l80,11r,-4l81,5r,-2l81,2r,l82,2r,l84,2,85,1r1,l87,1r2,l91,1r3,l95,2r1,l96,2r1,1l97,3r,2l97,6r,4l96,13r,5l95,23r-1,5l92,34r-2,5l89,45r-2,6l85,56r-1,5l84,69r1,6l85,80r2,3l89,86r2,1l92,88r3,l96,88r2,l100,87r1,l102,87r1,l103,86r2,l105,86r1,1l106,87r,l106,88r,2l106,91r,2xm66,51l65,42,64,34,62,28,59,23,55,18,50,16,47,14r-5,l36,14r-5,3l26,21r-3,5l21,30r-3,7l17,44r,6l17,58r1,7l20,71r2,6l25,82r4,4l34,88r7,l47,88r5,-2l57,82r2,-3l63,72r1,-6l65,59r1,-8l66,51xe" fillcolor="black" stroked="f">
                  <v:path arrowok="t" o:connecttype="custom" o:connectlocs="55563,52866;55039,54484;52418,55024;49797,55563;44555,55024;39313,51787;36693,44235;33023,51247;25685,55024;14677,55024;4718,47471;0,33985;1048,16183;8387,4316;22016,0;31451,2697;37217,9710;40886,14026;41934,5934;42459,1618;42983,1079;44555,539;46652,539;49797,1079;50845,1618;50845,3237;50321,9710;48224,18341;45604,27512;44031,37222;45604,44774;48224,47471;51370,47471;53466,46932;55039,46392;55563,46932;55563,48550;34596,27512;32499,15105;26209,8631;18870,7552;12056,14026;8911,23736;9435,35064;13104,44235;21491,47471;29878,44235;33547,35603;34596,27512" o:connectangles="0,0,0,0,0,0,0,0,0,0,0,0,0,0,0,0,0,0,0,0,0,0,0,0,0,0,0,0,0,0,0,0,0,0,0,0,0,0,0,0,0,0,0,0,0,0,0,0,0"/>
                  <o:lock v:ext="edit" verticies="t"/>
                </v:shape>
                <v:shape id="Freeform 788" o:spid="_x0000_s1806" style="position:absolute;left:24685;top:17113;width:270;height:79;visibility:visible;mso-wrap-style:square;v-text-anchor:top" coordsize="5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PdMcA&#10;AADdAAAADwAAAGRycy9kb3ducmV2LnhtbESPQWsCMRSE7wX/Q3hCL6VmXVHs1ihSWuhBEd1Senxs&#10;XjdLNy9hk7rrvzdCocdhZr5hVpvBtuJMXWgcK5hOMhDEldMN1wo+yrfHJYgQkTW2jknBhQJs1qO7&#10;FRba9Xyk8ynWIkE4FKjAxOgLKUNlyGKYOE+cvG/XWYxJdrXUHfYJbluZZ9lCWmw4LRj09GKo+jn9&#10;WgV7l/myLl8/e7l7evgyzi8OYa7U/XjYPoOINMT/8F/7XSvIZ/kMbm/SE5Dr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ij3THAAAA3QAAAA8AAAAAAAAAAAAAAAAAmAIAAGRy&#10;cy9kb3ducmV2LnhtbFBLBQYAAAAABAAEAPUAAACMAwAAAAA=&#10;" path="m51,6r,3l51,12r-2,1l47,13,4,13r-1,l1,12,,9,,6,,3,1,1,3,,4,,47,r1,l49,r,l51,1r,1l51,3r,1l51,6xe" fillcolor="black" stroked="f">
                  <v:path arrowok="t" o:connecttype="custom" o:connectlocs="26988,3664;26988,5496;26988,7327;25930,7938;24871,7938;2117,7938;1588,7938;529,7327;0,5496;0,3664;0,1832;529,611;1588,0;2117,0;24871,0;25400,0;25930,0;25930,0;26988,611;26988,1221;26988,1832;26988,2442;26988,3664" o:connectangles="0,0,0,0,0,0,0,0,0,0,0,0,0,0,0,0,0,0,0,0,0,0,0"/>
                </v:shape>
                <v:shape id="Freeform 789" o:spid="_x0000_s1807" style="position:absolute;left:25098;top:16716;width:413;height:714;visibility:visible;mso-wrap-style:square;v-text-anchor:top" coordsize="78,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0If8QA&#10;AADdAAAADwAAAGRycy9kb3ducmV2LnhtbESP0WrCQBRE3wX/YbmCL1J3E0tboqsES8HXJn7ANXtN&#10;gtm7IbuN8e+7QqGPw8ycYXaHyXZipMG3jjUkawWCuHKm5VrDufx6+QDhA7LBzjFpeJCHw34+22Fm&#10;3J2/aSxCLSKEfYYamhD6TEpfNWTRr11PHL2rGyyGKIdamgHvEW47mSr1Ji22HBca7OnYUHUrfqyG&#10;/BNX1zwpVHlMytEEdclP7xetl4sp34IINIX/8F/7ZDSkm/QVnm/iE5D7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wdCH/EAAAA3QAAAA8AAAAAAAAAAAAAAAAAmAIAAGRycy9k&#10;b3ducmV2LnhtbFBLBQYAAAAABAAEAPUAAACJAwAAAAA=&#10;" path="m78,130r,1l78,132r-1,1l77,134r,2l76,136r,l75,136r-71,l3,136r,l2,136,1,134r,-1l1,132r,-1l1,130r,-3l1,126r,-1l1,123r1,-1l2,122r1,l4,122r28,l32,19,6,35,4,36r-1,l2,36,1,35r,l,33,,31,,29,,27,,26,,25,1,24r,l1,22r1,l3,21,34,1r,l35,r,l36,r2,l39,r1,l41,r3,l46,r2,l49,r,1l50,1r,2l50,3r,119l75,122r1,l76,122r1,l77,123r1,2l78,126r,1l78,130xe" fillcolor="black" stroked="f">
                  <v:path arrowok="t" o:connecttype="custom" o:connectlocs="41275,68812;40746,69862;40746,71438;40217,71438;2117,71438;1588,71438;529,70387;529,69337;529,68286;529,66185;529,64609;1058,64084;2117,64084;16933,9980;2117,18910;1058,18910;529,18385;0,16284;0,14183;0,13132;529,12607;1058,11556;17992,525;18521,0;19050,0;20638,0;21696,0;24342,0;25929,0;26458,525;26458,1576;39688,64084;40217,64084;40746,64609;41275,66185;41275,68286" o:connectangles="0,0,0,0,0,0,0,0,0,0,0,0,0,0,0,0,0,0,0,0,0,0,0,0,0,0,0,0,0,0,0,0,0,0,0,0"/>
                </v:shape>
                <v:shape id="Freeform 790" o:spid="_x0000_s1808" style="position:absolute;left:25638;top:16700;width:444;height:746;visibility:visible;mso-wrap-style:square;v-text-anchor:top" coordsize="84,1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ZDlcYA&#10;AADdAAAADwAAAGRycy9kb3ducmV2LnhtbESPT2vCQBTE74V+h+UVvOmmEWtJXaVU/FPwkrT0/Mi+&#10;JqHZt0t2NdFP7wpCj8PM/IZZrAbTihN1vrGs4HmSgCAurW64UvD9tRm/gvABWWNrmRScycNq+fiw&#10;wEzbnnM6FaESEcI+QwV1CC6T0pc1GfQT64ij92s7gyHKrpK6wz7CTSvTJHmRBhuOCzU6+qip/CuO&#10;RkHh+rk7y4NNt7umuLSfl3z9s1Zq9DS8v4EINIT/8L291wrSaTqD25v4BOTy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LZDlcYAAADdAAAADwAAAAAAAAAAAAAAAACYAgAAZHJz&#10;L2Rvd25yZXYueG1sUEsFBgAAAAAEAAQA9QAAAIsDAAAAAA==&#10;" path="m84,99r,8l81,116r-4,6l72,128r-6,5l57,137r-9,2l36,139r-6,l24,138r-5,-1l14,135,9,134,6,132,3,131,2,129r,l1,128r,l1,127r,-1l,124r,-2l,121r,-4l1,115r1,-2l3,113r1,2l7,116r2,1l13,119r5,2l24,123r5,1l36,124r7,l49,122r5,-1l57,117r4,-2l62,110r3,-5l65,100,64,95,62,90,60,85,56,81,51,79,45,76,39,75r-9,l18,75r-1,l17,75,16,74r-2,l14,73r,-2l13,70r,-2l13,65r1,-1l14,63r,l16,62r,l17,60r1,l29,60r7,l41,59r7,-2l51,54r4,-4l57,46r2,-5l59,36r,-5l57,27,56,23,54,21,51,18,46,16,43,15r-7,l32,15r-7,2l20,18r-3,3l13,22r-2,3l8,26r-1,l6,26r,l4,26r,-1l4,25,3,23r,-2l3,18r,-1l3,16,4,15r,l4,14r,-2l6,12r,-1l8,10,11,7,13,6,18,5,23,2,28,1,34,r6,l50,r7,2l64,5r4,4l73,14r3,6l78,26r,7l78,39r-1,7l75,50r-3,4l68,59r-4,3l59,64r-7,2l52,66r8,2l66,70r5,3l76,76r4,5l82,86r2,6l84,99xe" fillcolor="black" stroked="f">
                  <v:path arrowok="t" o:connecttype="custom" o:connectlocs="42863,62267;34925,71392;19050,74613;10054,73539;3175,70856;1058,69245;529,68172;0,65488;529,61730;2117,61730;6879,63877;15346,66561;25929,65488;32279,61730;34396,53678;31750,45627;23813,40796;9525,40259;8467,39722;7408,38112;6879,34891;7408,33817;8996,32207;19050,32207;26987,28986;31221,22008;30162,14493;26987,9662;19050,8052;10583,9662;5821,13420;3175,13956;2117,13420;1588,11272;1588,8589;2117,7515;3175,5905;6879,3221;14817,537;26458,0;35983,4831;41275,13956;40746,24692;35983,31670;27517,35428;34925,37575;42333,43480;44450,53142" o:connectangles="0,0,0,0,0,0,0,0,0,0,0,0,0,0,0,0,0,0,0,0,0,0,0,0,0,0,0,0,0,0,0,0,0,0,0,0,0,0,0,0,0,0,0,0,0,0,0,0"/>
                </v:shape>
                <v:shape id="Freeform 791" o:spid="_x0000_s1809" style="position:absolute;left:26225;top:16652;width:95;height:302;visibility:visible;mso-wrap-style:square;v-text-anchor:top" coordsize="17,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mOKsUA&#10;AADdAAAADwAAAGRycy9kb3ducmV2LnhtbESPT4vCMBTE7wt+h/AEb2tqXUWqUURYEGEP/qFen82z&#10;LTYvJcnW7rffCAt7HGbmN8xq05tGdOR8bVnBZJyAIC6srrlUcDl/vi9A+ICssbFMCn7Iw2Y9eFth&#10;pu2Tj9SdQikihH2GCqoQ2kxKX1Rk0I9tSxy9u3UGQ5SulNrhM8JNI9MkmUuDNceFClvaVVQ8Tt9G&#10;QTuZHvIu91f9dch5NnO3j2R3U2o07LdLEIH68B/+a++1gnSazuH1Jj4Bu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eY4qxQAAAN0AAAAPAAAAAAAAAAAAAAAAAJgCAABkcnMv&#10;ZG93bnJldi54bWxQSwUGAAAAAAQABAD1AAAAigMAAAAA&#10;" path="m15,52r,l15,53r,l13,55r-1,l11,55r-1,l8,56,6,55r-1,l4,55r,l2,53r,l2,52r-1,l,4,,3,,2r,l1,2,2,,5,,6,,8,r3,l12,r3,l16,2r,l17,2r,1l17,4,15,52xe" fillcolor="black" stroked="f">
                  <v:path arrowok="t" o:connecttype="custom" o:connectlocs="8404,28009;8404,28009;8404,28547;8404,28547;7284,29624;6724,29624;6163,29624;5603,29624;4482,30163;3362,29624;2801,29624;2241,29624;2241,29624;1121,28547;1121,28547;1121,28009;560,28009;0,2155;0,1616;0,1077;0,1077;560,1077;1121,0;2801,0;3362,0;4482,0;6163,0;6724,0;8404,0;8965,1077;8965,1077;9525,1077;9525,1616;9525,2155;8404,28009" o:connectangles="0,0,0,0,0,0,0,0,0,0,0,0,0,0,0,0,0,0,0,0,0,0,0,0,0,0,0,0,0,0,0,0,0,0,0"/>
                </v:shape>
                <v:shape id="Freeform 792" o:spid="_x0000_s1810" style="position:absolute;left:26431;top:17113;width:270;height:79;visibility:visible;mso-wrap-style:square;v-text-anchor:top" coordsize="5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mJd8cA&#10;AADdAAAADwAAAGRycy9kb3ducmV2LnhtbESPQUsDMRSE70L/Q3gFL2Kz3dJq16ZFRMGDpdgV6fGx&#10;eW6Wbl7CJna3/94IhR6HmfmGWW0G24oTdaFxrGA6yUAQV043XCv4Kt/uH0GEiKyxdUwKzhRgsx7d&#10;rLDQrudPOu1jLRKEQ4EKTIy+kDJUhiyGifPEyftxncWYZFdL3WGf4LaVeZYtpMWG04JBTy+GquP+&#10;1yrYusyXdfn63cuP5d3BOL/YhblSt+Ph+QlEpCFew5f2u1aQz/IH+H+TnoBc/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DZiXfHAAAA3QAAAA8AAAAAAAAAAAAAAAAAmAIAAGRy&#10;cy9kb3ducmV2LnhtbFBLBQYAAAAABAAEAPUAAACMAwAAAAA=&#10;" path="m51,6r,3l51,12r-1,1l47,13,4,13r-1,l1,12,,9,,6,,3,1,1,3,,4,,47,r1,l50,r,l51,1r,1l51,3r,1l51,6xe" fillcolor="black" stroked="f">
                  <v:path arrowok="t" o:connecttype="custom" o:connectlocs="26988,3664;26988,5496;26988,7327;26459,7938;24871,7938;2117,7938;1588,7938;529,7327;0,5496;0,3664;0,1832;529,611;1588,0;2117,0;24871,0;25400,0;26459,0;26459,0;26988,611;26988,1221;26988,1832;26988,2442;26988,3664" o:connectangles="0,0,0,0,0,0,0,0,0,0,0,0,0,0,0,0,0,0,0,0,0,0,0"/>
                </v:shape>
                <v:shape id="Freeform 793" o:spid="_x0000_s1811" style="position:absolute;left:26828;top:16652;width:429;height:778;visibility:visible;mso-wrap-style:square;v-text-anchor:top" coordsize="81,1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jG7cQA&#10;AADdAAAADwAAAGRycy9kb3ducmV2LnhtbERPz2vCMBS+D/wfwhN2kZmuwtiqaRkD2Rj0YKcHb4/m&#10;rQlrXkoTtf735jDw+PH93lST68WZxmA9K3heZiCIW68tdwr2P9unVxAhImvsPZOCKwWoytnDBgvt&#10;L7yjcxM7kUI4FKjAxDgUUobWkMOw9ANx4n796DAmOHZSj3hJ4a6XeZa9SIeWU4PBgT4MtX/NySkI&#10;x/p7W38uDgusT8b22Zte2Vqpx/n0vgYRaYp38b/7SyvIV3mam96kJyD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Yxu3EAAAA3QAAAA8AAAAAAAAAAAAAAAAAmAIAAGRycy9k&#10;b3ducmV2LnhtbFBLBQYAAAAABAAEAPUAAACJAwAAAAA=&#10;" path="m81,143r,1l81,144r-1,2l80,146r-1,l76,147r-1,l73,147r-3,l69,147r-2,-1l65,146r,l64,144r,l64,143r,-55l64,80,63,75,62,71,59,67,57,63,53,62,49,59r-5,l38,61r-7,3l25,69r-8,9l17,143r,1l17,144r,2l16,146r-1,l14,147r-3,l9,147r-3,l5,147,4,146r-1,l1,146r,-2l,144r,-1l,4,,3r1,l1,2r2,l4,2,5,,6,,9,r2,l14,r1,2l16,2r1,l17,3r,l17,4r,57l25,53r7,-5l41,46r7,-1l57,45r7,3l69,52r5,5l78,62r2,7l81,77r,10l81,143xe" fillcolor="black" stroked="f">
                  <v:path arrowok="t" o:connecttype="custom" o:connectlocs="42863,76200;42334,77259;41805,77259;39688,77788;37042,77788;35455,77259;34396,77259;33867,76200;33867,46567;33338,39688;31221,35454;28046,32809;23284,31221;16404,33867;8996,41275;8996,76200;8996,77259;7938,77259;5821,77788;3175,77788;2117,77259;529,77259;0,76200;0,2117;529,1588;1588,1058;2646,0;4763,0;7408,0;8467,1058;8996,1588;8996,2117;13229,28046;21696,24342;30163,23813;36513,27517;41275,32809;42863,40746;42863,75671" o:connectangles="0,0,0,0,0,0,0,0,0,0,0,0,0,0,0,0,0,0,0,0,0,0,0,0,0,0,0,0,0,0,0,0,0,0,0,0,0,0,0"/>
                </v:shape>
                <v:shape id="Freeform 794" o:spid="_x0000_s1812" style="position:absolute;left:27336;top:16906;width:477;height:731;visibility:visible;mso-wrap-style:square;v-text-anchor:top" coordsize="90,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4ld8IA&#10;AADdAAAADwAAAGRycy9kb3ducmV2LnhtbESPwWrDMBBE74H+g9hCb7EcF0LiRgkhUCj0FMcfsFhb&#10;y0RaGUmJnb+vCoUch5l5w+wOs7PiTiEOnhWsihIEcef1wL2C9vK53ICICVmj9UwKHhThsH9Z7LDW&#10;fuIz3ZvUiwzhWKMCk9JYSxk7Qw5j4Ufi7P344DBlGXqpA04Z7qysynItHQ6cFwyOdDLUXZubU1B2&#10;p6GZ7LE148Z6Y2R4tLdvpd5e5+MHiERzeob/219aQfVebeHvTX4Ccv8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viV3wgAAAN0AAAAPAAAAAAAAAAAAAAAAAJgCAABkcnMvZG93&#10;bnJldi54bWxQSwUGAAAAAAQABAD1AAAAhwMAAAAA&#10;" path="m56,100l43,134r-1,3l40,137r-3,1l32,138r-2,l29,138r-3,l25,137r,l25,135r,-1l25,133,38,100r-1,l36,98r,-1l35,97,1,7,1,5,,4,1,2,1,1r2,l4,,6,,9,r4,l14,r2,1l17,1r,l19,2r,2l20,5,46,80r1,l73,4r,-2l74,1r1,l77,r2,l81,r4,l86,r3,1l89,1r1,1l90,4r,1l90,6,56,100xe" fillcolor="black" stroked="f">
                  <v:path arrowok="t" o:connecttype="custom" o:connectlocs="29633,52917;22754,70908;22225,72496;21167,72496;19579,73025;16933,73025;15875,73025;15346,73025;13758,73025;13229,72496;13229,72496;13229,71438;13229,70908;13229,70379;20108,52917;19579,52917;19050,51858;19050,51329;18521,51329;529,3704;529,2646;0,2117;529,1058;529,529;1588,529;2117,0;3175,0;4763,0;6879,0;7408,0;8467,529;8996,529;8996,529;10054,1058;10054,2117;10583,2646;24342,42333;24871,42333;38629,2117;38629,1058;39158,529;39688,529;40746,0;41804,0;42863,0;44979,0;45508,0;47096,529;47096,529;47625,1058;47625,2117;47625,2646;47625,3175;29633,52917" o:connectangles="0,0,0,0,0,0,0,0,0,0,0,0,0,0,0,0,0,0,0,0,0,0,0,0,0,0,0,0,0,0,0,0,0,0,0,0,0,0,0,0,0,0,0,0,0,0,0,0,0,0,0,0,0,0"/>
                </v:shape>
                <v:shape id="Freeform 795" o:spid="_x0000_s1813" style="position:absolute;left:27876;top:16668;width:460;height:778;visibility:visible;mso-wrap-style:square;v-text-anchor:top" coordsize="88,1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UymcIA&#10;AADdAAAADwAAAGRycy9kb3ducmV2LnhtbERPy2rCQBTdF/yH4Qrd1UkNik0dxQiFblyY5ANuM7dJ&#10;aOZOyEwe+vWdheDycN7742xaMVLvGssK3lcRCOLS6oYrBUX+9bYD4TyyxtYyKbiRg+Nh8bLHRNuJ&#10;rzRmvhIhhF2CCmrvu0RKV9Zk0K1sRxy4X9sb9AH2ldQ9TiHctHIdRVtpsOHQUGNH55rKv2wwCi7j&#10;NPzc82hI02L42I1TvIlnVup1OZ8+QXia/VP8cH9rBes4DvvDm/AE5OE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dTKZwgAAAN0AAAAPAAAAAAAAAAAAAAAAAJgCAABkcnMvZG93&#10;bnJldi54bWxQSwUGAAAAAAQABAD1AAAAhwMAAAAA&#10;" path="m88,141r-2,1l86,142r,2l85,144r-1,l83,145r-2,l79,145r-1,l75,145r-1,-1l73,144r,l72,142r,l72,141r,-12l64,136r-7,5l48,145r-10,1l29,145r-8,-3l14,138,9,131,5,124,3,115,1,106,,96,1,83,3,73,6,65r5,-8l16,51r8,-5l31,44,41,43r8,1l56,46r7,4l69,57,69,2r,l70,1r,l72,r1,l74,r1,l78,r2,l83,r1,l85,r1,1l86,1r,1l88,2r,139xm69,75l63,67,56,62,49,59,42,57r-6,2l31,61r-4,3l24,69r-3,6l20,81r-1,6l19,93r,8l20,108r1,6l24,120r2,5l31,128r5,3l42,131r4,l48,130r4,-1l54,128r4,-3l62,122r3,-4l69,113r,-38xe" fillcolor="black" stroked="f">
                  <v:path arrowok="t" o:connecttype="custom" o:connectlocs="44992,75657;44992,76722;43945,76722;42376,77255;40806,77255;38714,76722;38191,76722;37667,75657;37667,68730;29820,75124;19880,77788;10986,75657;4708,69796;1569,61271;0,51148;1569,38894;5755,30369;12556,24509;21450,22910;29297,24509;36098,30369;36098,1066;36621,533;38191,0;39237,0;41853,0;43945,0;44992,533;44992,1066;46038,75124;32959,35697;25635,31435;18834,31435;14125,34099;10986,39960;9940,46353;9940,53812;10986,60739;13602,66599;18834,69796;24065,69796;27204,68730;30343,66599;34005,62870;36098,39960" o:connectangles="0,0,0,0,0,0,0,0,0,0,0,0,0,0,0,0,0,0,0,0,0,0,0,0,0,0,0,0,0,0,0,0,0,0,0,0,0,0,0,0,0,0,0,0,0"/>
                  <o:lock v:ext="edit" verticies="t"/>
                </v:shape>
                <v:shape id="Freeform 796" o:spid="_x0000_s1814" style="position:absolute;left:28495;top:16891;width:302;height:539;visibility:visible;mso-wrap-style:square;v-text-anchor:top" coordsize="56,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H/nMYA&#10;AADdAAAADwAAAGRycy9kb3ducmV2LnhtbESPT2vCQBTE7wW/w/IEb3VjBJHUVYrgn1NLVNDeHtnX&#10;ZDH7NmTXJP323ULB4zAzv2FWm8HWoqPWG8cKZtMEBHHhtOFSweW8e12C8AFZY+2YFPyQh8169LLC&#10;TLuec+pOoRQRwj5DBVUITSalLyqy6KeuIY7et2sthijbUuoW+wi3tUyTZCEtGo4LFTa0rai4nx5W&#10;wedh/5Wn/aM5X7vFh7lRYnR+V2oyHt7fQAQawjP83z5qBel8PoO/N/EJ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EH/nMYAAADdAAAADwAAAAAAAAAAAAAAAACYAgAAZHJz&#10;L2Rvd25yZXYueG1sUEsFBgAAAAAEAAQA9QAAAIsDAAAAAA==&#10;" path="m56,11r,2l56,14r,2l56,17r-1,1l55,18r-2,l53,18r-1,l51,18r-1,l48,17r-1,l45,17,44,16r-3,l39,16r-3,1l34,18r-4,3l28,23r-3,4l21,32r-3,5l18,98r,1l18,99r,2l16,101r-1,l14,102r-2,l9,102r-2,l5,102,4,101r-1,l2,101r,-2l,99,,98,,5,,3r2,l2,2r1,l3,2,5,1r2,l9,1r1,l13,1r1,1l15,2r,l16,3r,l16,5r,13l20,13r4,-3l28,6,30,3,34,1r2,l39,r3,l44,r1,l47,r1,1l51,1r1,l53,2r2,l55,3r,l56,3r,2l56,6r,1l56,8r,3xe" fillcolor="black" stroked="f">
                  <v:path arrowok="t" o:connecttype="custom" o:connectlocs="30163,6879;30163,8467;29624,9525;28547,9525;28009,9525;26931,9525;25315,8996;23700,8467;21006,8467;18313,9525;15082,12171;11311,16933;9695,51858;9695,52387;8618,53446;7541,53975;4848,53975;2693,53975;1616,53446;1077,52387;0,51858;0,1588;1077,1058;1616,1058;3770,529;5386,529;7541,1058;8079,1058;8618,1588;8618,9525;12927,5292;16159,1588;19391,529;22622,0;24238,0;25854,529;28009,529;29624,1058;29624,1588;30163,2646;30163,3704;30163,5821" o:connectangles="0,0,0,0,0,0,0,0,0,0,0,0,0,0,0,0,0,0,0,0,0,0,0,0,0,0,0,0,0,0,0,0,0,0,0,0,0,0,0,0,0,0"/>
                </v:shape>
                <v:shape id="Freeform 797" o:spid="_x0000_s1815" style="position:absolute;left:28844;top:16891;width:493;height:555;visibility:visible;mso-wrap-style:square;v-text-anchor:top" coordsize="93,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kUxsMA&#10;AADdAAAADwAAAGRycy9kb3ducmV2LnhtbESPUWsCMRCE34X+h7AF3zTXE6VcjVIKiq9Vf8CS7F2u&#10;XjbhEr3TX98UCj4Os/PNzno7uk7cqI+tZwVv8wIEsfam5UbB+bSbvYOICdlg55kU3CnCdvMyWWNl&#10;/MDfdDumRmQIxwoV2JRCJWXUlhzGuQ/E2at97zBl2TfS9DhkuOtkWRQr6bDl3GAx0JclfTleXX5j&#10;qfXuJ+wL2z7C+XKta3kfaqWmr+PnB4hEY3oe/6cPRkG5WJTwtyYj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kUxsMAAADdAAAADwAAAAAAAAAAAAAAAACYAgAAZHJzL2Rv&#10;d25yZXYueG1sUEsFBgAAAAAEAAQA9QAAAIgDAAAAAA==&#10;" path="m93,50r,11l91,71,87,81r-5,7l75,95r-9,4l58,102r-13,1l34,102,26,99,17,96,11,90,6,82,2,74,,64,,53,,42,2,32,6,22r6,-8l18,8,27,3,37,1,48,,59,1r8,2l76,7r6,6l87,21r4,8l93,39r,11xm76,51l75,44,74,37,72,30,70,26,66,21,61,17,55,14r-8,l39,14r-5,3l29,19r-5,5l22,29r-3,8l18,43r,8l18,59r1,7l21,72r3,5l28,82r5,4l39,88r8,l54,88r6,-2l65,82r4,-3l72,72r2,-6l75,60r1,-9xe" fillcolor="black" stroked="f">
                  <v:path arrowok="t" o:connecttype="custom" o:connectlocs="49213,32906;46038,43695;39688,51247;30692,55024;17992,55024;8996,51787;3175,44235;0,34525;0,22657;3175,11868;9525,4316;19579,539;31221,539;40217,3776;46038,11328;49213,21038;40217,27512;39159,19960;37042,14026;32279,9171;24871,7552;17992,9171;12700,12947;10054,19960;9525,27512;10054,35603;12700,41537;17463,46392;24871,47471;31750,46392;36513,42616;39159,35603;40217,27512" o:connectangles="0,0,0,0,0,0,0,0,0,0,0,0,0,0,0,0,0,0,0,0,0,0,0,0,0,0,0,0,0,0,0,0,0"/>
                  <o:lock v:ext="edit" verticies="t"/>
                </v:shape>
                <v:shape id="Freeform 798" o:spid="_x0000_s1816" style="position:absolute;left:29384;top:16906;width:445;height:524;visibility:visible;mso-wrap-style:square;v-text-anchor:top" coordsize="84,1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dXgMYA&#10;AADdAAAADwAAAGRycy9kb3ducmV2LnhtbESPQWvCQBSE70L/w/IK3uqmBqVN3UipFvQiaD30+Mi+&#10;ZtNk34bsalJ/vSsUPA4z8w2zWA62EWfqfOVYwfMkAUFcOF1xqeD49fn0AsIHZI2NY1LwRx6W+cNo&#10;gZl2Pe/pfAiliBD2GSowIbSZlL4wZNFPXEscvR/XWQxRdqXUHfYRbhs5TZK5tFhxXDDY0oehoj6c&#10;rIJX02x2MpTFb/q9ms0v/Xp7tLVS48fh/Q1EoCHcw//tjVYwTdMUbm/iE5D5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tdXgMYAAADdAAAADwAAAAAAAAAAAAAAAACYAgAAZHJz&#10;L2Rvd25yZXYueG1sUEsFBgAAAAAEAAQA9QAAAIsDAAAAAA==&#10;" path="m83,96r1,1l84,98r,l83,100r-2,l80,101r-2,l75,101r-3,l69,101r-1,l67,100r-2,l65,100,64,98r,-1l42,60,19,97r,1l19,100r-2,l16,100r-1,1l14,101r-3,l9,101r-3,l4,101,3,100r-2,l,98r,l,97,1,96,31,49,3,5,3,4,1,4,3,2,3,1r1,l6,,9,r2,l14,r2,l17,1r2,l20,1r1,l21,2r,l43,38,64,2r1,l65,2,67,1r,l68,1,69,r3,l74,r3,l79,r1,1l81,1r2,1l83,2r,2l81,5,54,49,83,96xe" fillcolor="black" stroked="f">
                  <v:path arrowok="t" o:connecttype="custom" o:connectlocs="44450,50313;44450,50832;42863,51869;41275,52388;38100,52388;35983,52388;34396,51869;33867,50832;22225,31122;10054,50832;8996,51869;7937,52388;5821,52388;3175,52388;1588,51869;0,50832;0,50313;16404,25416;1588,2075;1588,1037;2117,519;4763,0;7408,0;8996,519;10583,519;11113,1037;22754,19710;34396,1037;35454,519;35983,519;38100,0;40746,0;42333,519;43921,1037;43921,2075;28575,25416" o:connectangles="0,0,0,0,0,0,0,0,0,0,0,0,0,0,0,0,0,0,0,0,0,0,0,0,0,0,0,0,0,0,0,0,0,0,0,0"/>
                </v:shape>
                <v:shape id="Freeform 799" o:spid="_x0000_s1817" style="position:absolute;left:29876;top:16906;width:477;height:731;visibility:visible;mso-wrap-style:square;v-text-anchor:top" coordsize="89,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uH+scA&#10;AADdAAAADwAAAGRycy9kb3ducmV2LnhtbESPT2vCQBTE7wW/w/IEL0U3mrZI6ioiCHoo/qlYentk&#10;X5Ng9m3Mrkn67V2h0OMwM79hZovOlKKh2hWWFYxHEQji1OqCMwWnz/VwCsJ5ZI2lZVLwSw4W897T&#10;DBNtWz5Qc/SZCBB2CSrIva8SKV2ak0E3shVx8H5sbdAHWWdS19gGuCnlJIrepMGCw0KOFa1ySi/H&#10;m1Gwe23jXXbYXs/UPn9XjePuY/+l1KDfLd9BeOr8f/ivvdEKJnH8Ao834QnI+R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SLh/rHAAAA3QAAAA8AAAAAAAAAAAAAAAAAmAIAAGRy&#10;cy9kb3ducmV2LnhtbFBLBQYAAAAABAAEAPUAAACMAwAAAAA=&#10;" path="m55,100l41,134r,3l39,137r-4,1l32,138r-4,l27,138r-2,l24,137r-1,l23,135r,-1l24,133,36,100r-1,l35,98,34,97r,l,7,,5,,4,,2,,1r1,l3,,4,,8,r3,l13,r1,1l16,1r1,l17,2r1,2l18,5,45,80r,l71,4,72,2r,-1l73,1,76,r1,l81,r2,l86,r1,1l88,1r,1l89,4,88,5r,1l55,100xe" fillcolor="black" stroked="f">
                  <v:path arrowok="t" o:connecttype="custom" o:connectlocs="29431,52917;21940,70908;21940,72496;20869,72496;18729,73025;17124,73025;14983,73025;14448,73025;13378,73025;12843,72496;12308,72496;12308,71438;12308,70908;12843,70379;19264,52917;18729,52917;18729,51858;18194,51329;18194,51329;0,3704;0,2646;0,2117;0,1058;0,529;535,529;1605,0;2140,0;4281,0;5886,0;6956,0;7492,529;8562,529;9097,529;9097,1058;9632,2117;9632,2646;24080,42333;24080,42333;37993,2117;38528,1058;38528,529;39063,529;40669,0;41204,0;43344,0;44414,0;46020,0;46555,529;47090,529;47090,1058;47625,2117;47090,2646;47090,3175;29431,52917" o:connectangles="0,0,0,0,0,0,0,0,0,0,0,0,0,0,0,0,0,0,0,0,0,0,0,0,0,0,0,0,0,0,0,0,0,0,0,0,0,0,0,0,0,0,0,0,0,0,0,0,0,0,0,0,0,0"/>
                </v:shape>
                <v:shape id="Freeform 800" o:spid="_x0000_s1818" style="position:absolute;left:30400;top:16891;width:397;height:555;visibility:visible;mso-wrap-style:square;v-text-anchor:top" coordsize="74,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ex8MA&#10;AADdAAAADwAAAGRycy9kb3ducmV2LnhtbESPQWsCMRSE74L/ITzBm2Z1UWRrFBGEHnUrqLfH5nWz&#10;7eZlSVJd/31TKHgcZuYbZr3tbSvu5EPjWMFsmoEgrpxuuFZw/jhMViBCRNbYOiYFTwqw3QwHayy0&#10;e/CJ7mWsRYJwKFCBibErpAyVIYth6jri5H06bzEm6WupPT4S3LZynmVLabHhtGCwo72h6rv8sQrs&#10;7XQ8Y9eXK2+e5XW/uOy+clZqPOp3byAi9fEV/m+/awXzPF/A35v0BO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oex8MAAADdAAAADwAAAAAAAAAAAAAAAACYAgAAZHJzL2Rv&#10;d25yZXYueG1sUEsFBgAAAAAEAAQA9QAAAIgDAAAAAA==&#10;" path="m74,85r,1l74,87r,1l74,90r,1l73,91r,1l72,93r-1,2l68,96r-4,2l61,99r-4,2l52,102r-5,1l42,103,32,102,25,99,18,96,11,90,6,83,3,75,2,64,,53,2,39,4,29,8,19r5,-7l20,7,27,3,35,1,45,r3,l53,1r4,1l61,3r3,2l67,6r2,2l72,10r,1l73,11r,1l74,13r,l74,14r,3l74,18r,4l73,24r-1,2l71,26r-2,l67,24,66,22,62,19,59,18,55,16,50,14r-5,l32,16r-7,8l20,35,19,51r,9l20,67r2,7l25,79r4,4l34,86r4,1l45,88r6,l55,86r4,-1l63,82r3,-2l68,79r3,-3l72,76r1,l73,76r1,1l74,79r,l74,81r,1l74,85xe" fillcolor="black" stroked="f">
                  <v:path arrowok="t" o:connecttype="custom" o:connectlocs="39688,46392;39688,47471;39688,49090;39152,49629;38079,51247;34325,52866;30570,54484;25207,55563;17162,55024;9654,51787;3218,44774;1073,34525;1073,21038;4291,10249;10726,3776;18771,539;25744,0;30570,1079;34325,2697;37006,4316;38615,5934;39152,6473;39688,7013;39688,9171;39688,11868;38615,14026;37006,14026;35397,11868;31643,9710;26816,7552;17162,8631;10726,18881;10190,32367;11799,39919;15553,44774;20380,46932;27353,47471;31643,45853;35397,43156;38079,40998;39152,40998;39688,41537;39688,42616;39688,44235" o:connectangles="0,0,0,0,0,0,0,0,0,0,0,0,0,0,0,0,0,0,0,0,0,0,0,0,0,0,0,0,0,0,0,0,0,0,0,0,0,0,0,0,0,0,0,0"/>
                </v:shape>
                <v:shape id="Freeform 801" o:spid="_x0000_s1819" style="position:absolute;left:30924;top:16652;width:429;height:778;visibility:visible;mso-wrap-style:square;v-text-anchor:top" coordsize="81,1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Jh2cYA&#10;AADdAAAADwAAAGRycy9kb3ducmV2LnhtbESPT2sCMRTE74LfITyhF9FsXRDdGqUUpEXYg/8OvT02&#10;r5vQzcuyibr99o0geBxm5jfMatO7RlypC9azgtdpBoK48tpyreB03E4WIEJE1th4JgV/FGCzHg5W&#10;WGh/4z1dD7EWCcKhQAUmxraQMlSGHIapb4mT9+M7hzHJrpa6w1uCu0bOsmwuHVpOCwZb+jBU/R4u&#10;TkH4Lnfb8nN8HmN5MbbJljq3pVIvo/79DUSkPj7Dj/aXVjDL8znc36QnI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VJh2cYAAADdAAAADwAAAAAAAAAAAAAAAACYAgAAZHJz&#10;L2Rvd25yZXYueG1sUEsFBgAAAAAEAAQA9QAAAIsDAAAAAA==&#10;" path="m81,143r,1l80,144r,2l78,146r,l76,147r-1,l72,147r-2,l67,147r-1,-1l65,146r,l64,144r,l64,143r,-55l64,80,62,75,61,71,59,67,56,63,53,62,49,59r-5,l37,61r-7,3l24,69r-7,9l17,143r,1l17,144r-1,2l16,146r-2,l13,147r-2,l8,147r-2,l5,147,2,146r-1,l1,146,,144r,l,143,,4,,3r,l1,2r,l2,2,5,,6,,8,r3,l13,r1,2l16,2r,l17,3r,l17,4r,57l24,53r8,-5l39,46r9,-1l56,45r6,3l69,52r5,5l77,62r1,7l81,77r,10l81,143xe" fillcolor="black" stroked="f">
                  <v:path arrowok="t" o:connecttype="custom" o:connectlocs="42863,76200;42334,77259;41275,77259;39688,77788;37042,77788;34925,77259;34396,77259;33867,76200;33867,46567;32809,39688;31221,35454;28046,32809;23284,31221;15875,33867;8996,41275;8996,76200;8467,77259;7408,77259;5821,77788;3175,77788;1058,77259;529,77259;0,76200;0,2117;0,1588;529,1058;2646,0;4233,0;6879,0;8467,1058;8996,1588;8996,2117;12700,28046;20638,24342;29634,23813;36513,27517;40746,32809;42863,40746;42863,75671" o:connectangles="0,0,0,0,0,0,0,0,0,0,0,0,0,0,0,0,0,0,0,0,0,0,0,0,0,0,0,0,0,0,0,0,0,0,0,0,0,0,0"/>
                </v:shape>
                <v:shape id="Freeform 802" o:spid="_x0000_s1820" style="position:absolute;left:31511;top:16891;width:302;height:539;visibility:visible;mso-wrap-style:square;v-text-anchor:top" coordsize="55,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eKqcUA&#10;AADdAAAADwAAAGRycy9kb3ducmV2LnhtbESPQWsCMRSE74X+h/AEbzWrQqurUdpCwVNhV5E9PjfP&#10;zeLmZUlSXf+9KRR6HGbmG2a9HWwnruRD61jBdJKBIK6dbrlRcNh/vSxAhIissXNMCu4UYLt5flpj&#10;rt2NC7qWsREJwiFHBSbGPpcy1IYshonriZN3dt5iTNI3Unu8Jbjt5CzLXqXFltOCwZ4+DdWX8scq&#10;GJrvMhamW7pTdaqOh6pYkP9Qajwa3lcgIg3xP/zX3mkFs/n8DX7fpCcgN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V4qpxQAAAN0AAAAPAAAAAAAAAAAAAAAAAJgCAABkcnMv&#10;ZG93bnJldi54bWxQSwUGAAAAAAQABAD1AAAAigMAAAAA&#10;" path="m55,11r,2l55,14r,2l55,17r-1,1l54,18r-1,l53,18r-2,l50,18r-1,l48,17r-2,l44,17,43,16r-3,l38,16r-3,1l33,18r-4,3l27,23r-3,4l21,32r-4,5l17,98r,1l17,99r,2l16,101r-2,l13,102r-2,l8,102r-2,l5,102,3,101r-1,l1,101r,-2l,99,,98,,5,,3r1,l1,2r1,l2,2,5,1r1,l8,1r2,l12,1r1,1l14,2r,l16,3r,l16,5r,13l19,13r4,-3l27,6,29,3,33,1r2,l38,r4,l43,r1,l46,r2,1l50,1r1,l53,2r1,l54,3r,l55,3r,2l55,6r,1l55,8r,3xe" fillcolor="black" stroked="f">
                  <v:path arrowok="t" o:connecttype="custom" o:connectlocs="30163,6879;30163,8467;29615,9525;29066,9525;27969,9525;26872,9525;25227,8996;23582,8467;20840,8467;18098,9525;14807,12171;11517,16933;9323,51858;9323,52387;8775,53446;7129,53975;4387,53975;2742,53975;1097,53446;548,52387;0,51858;0,1588;548,1058;1097,1058;3291,529;5484,529;7129,1058;7678,1058;8775,1588;8775,9525;12614,5292;15904,1588;19195,529;23034,0;24130,0;26324,529;27969,529;29615,1058;29615,1588;30163,2646;30163,3704;30163,5821" o:connectangles="0,0,0,0,0,0,0,0,0,0,0,0,0,0,0,0,0,0,0,0,0,0,0,0,0,0,0,0,0,0,0,0,0,0,0,0,0,0,0,0,0,0"/>
                </v:shape>
                <v:shape id="Freeform 803" o:spid="_x0000_s1821" style="position:absolute;left:31861;top:16891;width:492;height:555;visibility:visible;mso-wrap-style:square;v-text-anchor:top" coordsize="94,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TSsMA&#10;AADdAAAADwAAAGRycy9kb3ducmV2LnhtbERPy4rCMBTdD/gP4QruxtSWEa1GkYI4ixnx9QGX5tpW&#10;m5vSxNr5+8lCcHk47+W6N7XoqHWVZQWTcQSCOLe64kLB5bz9nIFwHlljbZkU/JGD9WrwscRU2ycf&#10;qTv5QoQQdikqKL1vUildXpJBN7YNceCutjXoA2wLqVt8hnBTyziKptJgxaGhxIaykvL76WEU1FmS&#10;7X9/jt15dtjNN/H+fvuaXpQaDfvNAoSn3r/FL/e3VhAnSZgb3oQnI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CTSsMAAADdAAAADwAAAAAAAAAAAAAAAACYAgAAZHJzL2Rv&#10;d25yZXYueG1sUEsFBgAAAAAEAAQA9QAAAIgDAAAAAA==&#10;" path="m94,50r,11l91,71,87,81r-6,7l75,95r-9,4l58,102r-12,1l34,102,26,99,17,96,11,90,6,82,2,74,,64,,53,,42,2,32,6,22r6,-8l18,8,27,3,37,1,48,,59,1r9,2l76,7r6,6l87,21r4,8l94,39r,11xm76,51l75,44,74,37,73,30,70,26,66,21,62,17,55,14r-8,l39,14r-5,3l30,19r-5,5l22,29r-2,8l18,43r,8l18,59r2,7l21,72r4,5l28,82r5,4l39,88r8,l54,88r6,-2l65,82r4,-3l73,72r1,-6l75,60r1,-9xe" fillcolor="black" stroked="f">
                  <v:path arrowok="t" o:connecttype="custom" o:connectlocs="49213,32906;45548,43695;39266,51247;30365,55024;17800,55024;8900,51787;3141,44235;0,34525;0,22657;3141,11868;9424,4316;19371,539;30889,539;39789,3776;45548,11328;49213,21038;39789,27512;38742,19960;36648,14026;32460,9171;24607,7552;17800,9171;13089,12947;10471,19960;9424,27512;10471,35603;13089,41537;17277,46392;24607,47471;31413,46392;36124,42616;38742,35603;39789,27512" o:connectangles="0,0,0,0,0,0,0,0,0,0,0,0,0,0,0,0,0,0,0,0,0,0,0,0,0,0,0,0,0,0,0,0,0"/>
                  <o:lock v:ext="edit" verticies="t"/>
                </v:shape>
                <v:shape id="Freeform 804" o:spid="_x0000_s1822" style="position:absolute;left:32496;top:16891;width:730;height:539;visibility:visible;mso-wrap-style:square;v-text-anchor:top" coordsize="140,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djyMIA&#10;AADdAAAADwAAAGRycy9kb3ducmV2LnhtbESPzQrCMBCE74LvEFbwpqkK/lSjiCB48GLVg7elWdti&#10;s6lN1Pr2RhA8DjPzDbNYNaYUT6pdYVnBoB+BIE6tLjhTcDpue1MQziNrLC2Tgjc5WC3brQXG2r74&#10;QM/EZyJA2MWoIPe+iqV0aU4GXd9WxMG72tqgD7LOpK7xFeCmlMMoGkuDBYeFHCva5JTekodRUNG+&#10;nDT7x1oeZHbWl+M4ue3uSnU7zXoOwlPj/+Ffe6cVDEejGXzfhCcgl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R2PIwgAAAN0AAAAPAAAAAAAAAAAAAAAAAJgCAABkcnMvZG93&#10;bnJldi54bWxQSwUGAAAAAAQABAD1AAAAhwMAAAAA&#10;" path="m140,98r,1l140,99r-2,2l138,101r-1,l136,102r-3,l131,102r-2,l127,102r-2,-1l125,101r-1,l122,99r,l122,98r,-56l122,35r-1,-5l120,26r-1,-4l115,18r-2,-1l109,14r-5,l98,16r-6,3l85,24r-6,9l79,98r-1,1l78,99r,2l77,101r-1,l74,102r-2,l69,102r-1,l66,102r-2,-1l63,101r-1,l62,99r,l62,98r,-56l61,35r,-5l60,26,57,22,55,18,51,17,47,14r-5,l37,16r-6,3l25,24r-7,9l18,98r,1l18,99r-2,2l15,101r,l13,102r-1,l9,102r-2,l4,102,3,101r-1,l2,101,,99r,l,98,,5,,3r,l2,2r,l3,2,4,1r1,l8,1r2,l12,1r2,1l14,2r1,l15,3r1,l16,5r,12l24,8,31,3,39,1,46,r6,l57,1r4,1l66,5r2,2l71,11r2,3l76,18r4,-5l84,10,88,6,93,3,97,2r3,-1l104,r4,l116,r6,3l129,7r3,5l136,17r2,7l140,32r,7l140,98xe" fillcolor="black" stroked="f">
                  <v:path arrowok="t" o:connecttype="custom" o:connectlocs="73025,52387;71982,53446;71460,53446;69374,53975;67287,53975;65201,53446;64679,53446;63636,52387;63636,22225;63114,15875;62071,11642;58942,8996;54247,7408;47988,10054;41207,17463;40685,52387;40685,53446;39642,53446;37556,53975;35469,53975;33383,53446;32340,53446;32340,52387;32340,22225;31818,15875;29732,11642;26602,8996;21908,7408;16170,10054;9389,17463;9389,52387;8346,53446;7824,53446;6259,53975;3651,53975;1565,53446;1043,53446;0,52387;0,2646;0,1588;1043,1058;2086,529;4173,529;6259,529;7303,1058;7824,1588;8346,2646;12519,4233;20343,529;27124,0;31818,1058;35469,3704;38077,7408;41729,6879;45901,3175;50596,1058;54247,0;60506,0;67287,3704;70939,8996;73025,16933;73025,51858" o:connectangles="0,0,0,0,0,0,0,0,0,0,0,0,0,0,0,0,0,0,0,0,0,0,0,0,0,0,0,0,0,0,0,0,0,0,0,0,0,0,0,0,0,0,0,0,0,0,0,0,0,0,0,0,0,0,0,0,0,0,0,0,0,0"/>
                </v:shape>
                <v:shape id="Freeform 805" o:spid="_x0000_s1823" style="position:absolute;left:33353;top:16891;width:413;height:555;visibility:visible;mso-wrap-style:square;v-text-anchor:top" coordsize="78,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P4S8IA&#10;AADdAAAADwAAAGRycy9kb3ducmV2LnhtbERPTYvCMBC9C/6HMII3m1p1kW6jSGHBg6B2vextaGbb&#10;rs2kNFmt/94cBI+P951tB9OKG/WusaxgHsUgiEurG64UXL6/ZmsQziNrbC2Tggc52G7GowxTbe98&#10;plvhKxFC2KWooPa+S6V0ZU0GXWQ74sD92t6gD7CvpO7xHsJNK5M4/pAGGw4NNXaU11Rei3+j4Pjj&#10;Cn2c0+pwjteJfZyay1+eKzWdDLtPEJ4G/xa/3HutIFksw/7wJjwBuXk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M/hLwgAAAN0AAAAPAAAAAAAAAAAAAAAAAJgCAABkcnMvZG93&#10;bnJldi54bWxQSwUGAAAAAAQABAD1AAAAhwMAAAAA&#10;" path="m78,98r,1l77,101r,l75,102r-2,l70,102r-2,l67,102r-3,-1l64,101,63,99r,-1l63,90r-6,6l50,99r-8,3l34,103r-8,l20,101,14,99,10,96,6,92,3,87,1,81,,75,1,67,4,60,8,55r6,-4l20,48r9,-3l37,44,48,43r13,l61,35r,-5l59,27,58,22,56,19,53,17,50,16,45,14,40,13r-6,1l27,16r-3,1l19,18r-4,3l13,22r-3,1l9,23r-1,l8,23r-2,l6,22r,-1l5,19r,-1l5,17r,-3l5,13,6,11,8,10,9,8,13,7,16,5,20,3,25,2,30,1,36,r5,l51,r7,2l64,5r5,3l74,13r3,6l78,27r,8l78,98xm61,55r-15,l40,56r-6,l29,59r-4,1l22,63r-2,3l19,70r,4l19,81r5,4l29,88r7,2l43,90r5,-4l54,82r7,-6l61,55xe" fillcolor="black" stroked="f">
                  <v:path arrowok="t" o:connecttype="custom" o:connectlocs="41275,53405;40746,54484;38629,55024;35983,55024;33867,54484;33338,53405;33338,48550;26458,53405;17992,55563;10583,54484;5292,51787;1588,46932;0,40458;2117,32367;7408,27512;15346,24275;25400,23196;32279,18881;31221,14565;29633,10249;26458,8631;21167,7013;14287,8631;10054,9710;6879,11868;4763,12407;4233,12407;3175,11868;2646,10249;2646,9171;2646,7013;4233,5394;6879,3776;10583,1618;15875,539;21696,0;30692,1079;36513,4316;40746,10249;41275,18881;32279,29670;21167,30209;15346,31827;11642,33985;10054,37761;10054,43695;15346,47471;22754,48550;28575,44235;32279,29670" o:connectangles="0,0,0,0,0,0,0,0,0,0,0,0,0,0,0,0,0,0,0,0,0,0,0,0,0,0,0,0,0,0,0,0,0,0,0,0,0,0,0,0,0,0,0,0,0,0,0,0,0,0"/>
                  <o:lock v:ext="edit" verticies="t"/>
                </v:shape>
                <v:shape id="Freeform 806" o:spid="_x0000_s1824" style="position:absolute;left:33940;top:16891;width:429;height:539;visibility:visible;mso-wrap-style:square;v-text-anchor:top" coordsize="80,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AI5MUA&#10;AADdAAAADwAAAGRycy9kb3ducmV2LnhtbESPUWvCMBSF3wf7D+EOfBkzrU4Z1ShbQfBlMLv9gEtz&#10;bcqamy6Jtf57MxB8PJxzvsNZb0fbiYF8aB0ryKcZCOLa6ZYbBT/fu5c3ECEia+wck4ILBdhuHh/W&#10;WGh35gMNVWxEgnAoUIGJsS+kDLUhi2HqeuLkHZ23GJP0jdQezwluOznLsqW02HJaMNhTaaj+rU5W&#10;wbPNffepD399lX0szO6rHJa6VGryNL6vQEQa4z18a++1gtn8NYf/N+kJyM0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IAjkxQAAAN0AAAAPAAAAAAAAAAAAAAAAAJgCAABkcnMv&#10;ZG93bnJldi54bWxQSwUGAAAAAAQABAD1AAAAigMAAAAA&#10;" path="m80,98r,1l80,99r,2l79,101r-2,l76,102r-2,l73,102r-3,l68,102r-2,-1l65,101r-1,l64,99r,l63,98r,-55l63,35,61,30,60,26,58,22,55,18,52,17,48,14r-5,l37,16r-6,3l23,24r-6,9l17,98r,1l16,99r,2l15,101r-2,l12,102r-1,l8,102r-2,l4,102,2,101r-1,l,101,,99r,l,98,,5,,3r,l,2r1,l2,2,4,1r1,l7,1r3,l11,1r1,1l13,2r2,l15,3r,l15,5r,12l23,8,31,3,39,1,47,r8,l63,3r6,4l73,12r3,5l79,24r1,8l80,42r,56xe" fillcolor="black" stroked="f">
                  <v:path arrowok="t" o:connecttype="custom" o:connectlocs="42863,52387;42863,53446;41256,53446;39648,53975;37505,53975;35362,53446;34290,53446;34290,52387;33755,22754;32683,15875;31076,11642;27861,8996;23039,7408;16609,10054;9108,17463;9108,52387;8573,53446;6965,53446;5894,53975;3215,53975;1072,53446;0,53446;0,52387;0,2646;0,1588;536,1058;2143,529;3751,529;5894,529;6965,1058;8037,1588;8037,2646;12323,4233;20896,529;29468,0;36969,3704;40720,8996;42863,16933;42863,51858" o:connectangles="0,0,0,0,0,0,0,0,0,0,0,0,0,0,0,0,0,0,0,0,0,0,0,0,0,0,0,0,0,0,0,0,0,0,0,0,0,0,0"/>
                </v:shape>
                <v:shape id="Freeform 807" o:spid="_x0000_s1825" style="position:absolute;left:34496;top:16891;width:492;height:555;visibility:visible;mso-wrap-style:square;v-text-anchor:top" coordsize="93,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9nu8MA&#10;AADdAAAADwAAAGRycy9kb3ducmV2LnhtbESPUWsCMRCE3wv+h7CCbzXn2YqcRpGCpa+1/oAl2buc&#10;XjbhEr2zv74pFPo4zM43O9v96Dpxpz62nhUs5gUIYu1Ny42C89fxeQ0iJmSDnWdS8KAI+93kaYuV&#10;8QN/0v2UGpEhHCtUYFMKlZRRW3IY5z4QZ6/2vcOUZd9I0+OQ4a6TZVGspMOWc4PFQG+W9PV0c/mN&#10;V62Pl/Be2PY7nK+3upaPoVZqNh0PGxCJxvR//Jf+MArK5UsJv2syAuTu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W9nu8MAAADdAAAADwAAAAAAAAAAAAAAAACYAgAAZHJzL2Rv&#10;d25yZXYueG1sUEsFBgAAAAAEAAQA9QAAAIgDAAAAAA==&#10;" path="m93,50r,11l91,71,87,81r-6,7l75,95r-9,4l56,102r-11,1l34,102,26,99,17,96,11,90,6,82,2,74,,64,,53,,42,2,32,6,22r5,-8l18,8,27,3,36,1,48,,59,1r9,2l76,7r6,6l87,21r4,8l93,39r,11xm75,51r,-7l74,37,72,30,69,26,65,21,60,17,54,14r-7,l39,14r-6,3l28,19r-4,5l21,29r-2,8l18,43r-1,8l18,59r,7l21,72r2,5l27,82r5,4l38,88r9,l53,88r6,-2l64,82r5,-3l71,72r3,-6l75,60r,-9xe" fillcolor="black" stroked="f">
                  <v:path arrowok="t" o:connecttype="custom" o:connectlocs="49213,32906;46038,43695;39688,51247;29634,55024;17992,55024;8996,51787;3175,44235;0,34525;0,22657;3175,11868;9525,4316;19050,539;31221,539;40217,3776;46038,11328;49213,21038;39688,27512;39159,19960;36513,14026;31750,9171;24871,7552;17463,9171;12700,12947;10054,19960;8996,27512;9525,35603;12171,41537;16934,46392;24871,47471;31221,46392;36513,42616;39159,35603;39688,27512" o:connectangles="0,0,0,0,0,0,0,0,0,0,0,0,0,0,0,0,0,0,0,0,0,0,0,0,0,0,0,0,0,0,0,0,0"/>
                  <o:lock v:ext="edit" verticies="t"/>
                </v:shape>
                <v:shape id="Freeform 809" o:spid="_x0000_s1826" style="position:absolute;left:35131;top:16652;width:95;height:778;visibility:visible;mso-wrap-style:square;v-text-anchor:top" coordsize="17,1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3X8sMA&#10;AADdAAAADwAAAGRycy9kb3ducmV2LnhtbESP0YrCMBRE34X9h3AX9k1TWxHpGkUW1hV9UvcDLs01&#10;rTY3pYm1/r0RBB+HmTnDzJe9rUVHra8cKxiPEhDEhdMVGwX/x9/hDIQPyBprx6TgTh6Wi4/BHHPt&#10;bryn7hCMiBD2OSooQ2hyKX1RkkU/cg1x9E6utRiibI3ULd4i3NYyTZKptFhxXCixoZ+SisvhahWs&#10;za7eZumxO2/+ekPTnamasFLq67NffYMI1Id3+NXeaAVpNsng+SY+Abl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a3X8sMAAADdAAAADwAAAAAAAAAAAAAAAACYAgAAZHJzL2Rv&#10;d25yZXYueG1sUEsFBgAAAAAEAAQA9QAAAIgDAAAAAA==&#10;" path="m17,143r,1l16,144r,2l15,146r-1,l13,147r-2,l9,147r-3,l4,147,3,146r-2,l,146r,-2l,144r,-1l,4,,3r,l,2r1,l3,2,4,,6,,9,r2,l13,r1,2l15,2r1,l16,3r1,l17,4r,139xe" fillcolor="black" stroked="f">
                  <v:path arrowok="t" o:connecttype="custom" o:connectlocs="9525,75671;9525,76200;8965,76200;8965,77259;8404,77259;7844,77259;7284,77788;6163,77788;5043,77788;3362,77788;2241,77788;1681,77259;560,77259;0,77259;0,76200;0,76200;0,75671;0,2117;0,1588;0,1588;0,1058;560,1058;1681,1058;2241,0;3362,0;5043,0;6163,0;7284,0;7844,1058;8404,1058;8965,1058;8965,1588;9525,1588;9525,2117;9525,75671" o:connectangles="0,0,0,0,0,0,0,0,0,0,0,0,0,0,0,0,0,0,0,0,0,0,0,0,0,0,0,0,0,0,0,0,0,0,0"/>
                </v:shape>
                <v:shape id="Freeform 810" o:spid="_x0000_s1827" style="position:absolute;left:18383;top:24050;width:555;height:540;visibility:visible;mso-wrap-style:square;v-text-anchor:top" coordsize="107,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FJfsQA&#10;AADdAAAADwAAAGRycy9kb3ducmV2LnhtbESPW4vCMBSE3xf8D+EIvq2plxWtRlHBy5Pg5QccmmNa&#10;bE5KE7X66zcLwj4OM/MNM1s0thQPqn3hWEGvm4Agzpwu2Ci4nDffYxA+IGssHZOCF3lYzFtfM0y1&#10;e/KRHqdgRISwT1FBHkKVSumznCz6rquIo3d1tcUQZW2krvEZ4baU/SQZSYsFx4UcK1rnlN1Od6tg&#10;zeVkt7E/+nDZbZPmvVreKmOU6rSb5RREoCb8hz/tvVbQHwyH8PcmPgE5/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yRSX7EAAAA3QAAAA8AAAAAAAAAAAAAAAAAmAIAAGRycy9k&#10;b3ducmV2LnhtbFBLBQYAAAAABAAEAPUAAACJAwAAAAA=&#10;" path="m107,92r,4l107,97r,2l106,100r-2,l103,101r-1,l101,102r-3,l97,102r-2,l93,102r-3,l86,102r-4,-1l79,99,76,96,74,92,72,87,71,83r-2,3l66,90r-3,4l59,97r-4,3l50,101r-5,1l39,102r-10,l21,99,14,95,10,89,5,81,2,73,1,63,,52,1,41,3,31,6,21r5,-7l17,7,24,4,33,,43,r6,l55,1r5,3l65,7r5,5l72,19r3,6l76,33r3,-7l80,20r,-5l81,11r,-4l81,5,82,3r,l82,3r1,l83,1r2,l86,1r,l88,1r2,l92,1r1,l96,1r,l97,3r1,l98,4r,l98,6r-1,4l97,14r-1,3l95,22r-2,6l92,33r-1,6l90,46r-3,5l86,55r-3,5l85,69r,6l86,80r1,4l90,86r1,1l93,87r3,2l97,89r1,-2l101,87r1,l103,86r,l104,86r2,l106,86r,l107,86r,1l107,89r,1l107,91r,1xm66,51r,-10l65,33,63,27,59,22,55,19,51,16,48,14r-5,l37,15r-5,2l27,21r-4,5l21,31r-2,6l18,43r,8l18,58r1,7l21,71r2,5l26,81r4,4l34,87r8,2l48,87r5,-1l56,83r4,-5l63,73r2,-6l66,59r,-8l66,51xe" fillcolor="black" stroked="f">
                  <v:path arrowok="t" o:connecttype="custom" o:connectlocs="55563,51329;54005,52917;52447,53975;49332,53975;44658,53975;39465,50800;36869,43921;32715,49742;25964,53446;15059,53975;5193,47096;519,33338;1558,16404;8828,3704;22329,0;31157,2117;37388,10054;41023,13758;42062,5821;42581,1588;43100,1588;44658,529;46735,529;49851,529;50889,1588;50889,3175;49851,8996;47774,17463;45177,26987;44139,36513;45177,44450;48293,46038;50889,46038;53486,45508;55044,45508;55563,45508;55563,47625;34273,26987;32715,14287;26483,8467;19213,7937;11943,13758;9347,22754;9866,34396;13501,42863;21810,47096;29080,43921;33753,35454;34273,26987" o:connectangles="0,0,0,0,0,0,0,0,0,0,0,0,0,0,0,0,0,0,0,0,0,0,0,0,0,0,0,0,0,0,0,0,0,0,0,0,0,0,0,0,0,0,0,0,0,0,0,0,0"/>
                  <o:lock v:ext="edit" verticies="t"/>
                </v:shape>
                <v:shape id="Freeform 811" o:spid="_x0000_s1828" style="position:absolute;left:19002;top:24272;width:270;height:80;visibility:visible;mso-wrap-style:square;v-text-anchor:top" coordsize="51,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I/YcYA&#10;AADdAAAADwAAAGRycy9kb3ducmV2LnhtbESPQWvCQBCF74X+h2UK3ppN1YqkrmILgqAHTdv7kJ1m&#10;Q7OzaXZNor/eFQoeH2/e9+YtVoOtRUetrxwreElSEMSF0xWXCr4+N89zED4ga6wdk4IzeVgtHx8W&#10;mGnX85G6PJQiQthnqMCE0GRS+sKQRZ+4hjh6P661GKJsS6lb7CPc1nKcpjNpseLYYLChD0PFb36y&#10;8Y33v3n17Xrs8t15fdkbf+iPhVKjp2H9BiLQEO7H/+mtVjCeTF/htiYiQC6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aI/YcYAAADdAAAADwAAAAAAAAAAAAAAAACYAgAAZHJz&#10;L2Rvd25yZXYueG1sUEsFBgAAAAAEAAQA9QAAAIsDAAAAAA==&#10;" path="m51,7r,4l49,13r,1l47,14,4,14r-3,l,13,,11,,7,,3,,2,1,,4,,47,r1,l48,1r1,l49,2r2,l51,3r,3l51,7xe" fillcolor="black" stroked="f">
                  <v:path arrowok="t" o:connecttype="custom" o:connectlocs="26988,3969;26988,6237;25930,7371;25930,7938;24871,7938;2117,7938;529,7938;0,7371;0,6237;0,3969;0,1701;0,1134;529,0;2117,0;24871,0;25400,0;25400,567;25930,567;25930,1134;26988,1134;26988,1701;26988,3402;26988,3969" o:connectangles="0,0,0,0,0,0,0,0,0,0,0,0,0,0,0,0,0,0,0,0,0,0,0"/>
                </v:shape>
                <v:shape id="Freeform 812" o:spid="_x0000_s1829" style="position:absolute;left:19415;top:23860;width:412;height:730;visibility:visible;mso-wrap-style:square;v-text-anchor:top" coordsize="78,1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JgGsUA&#10;AADdAAAADwAAAGRycy9kb3ducmV2LnhtbESPT2sCMRTE7wW/Q3hCL0Wz1bLIapT+Qemlh67i+bF5&#10;blY3L0sSdf32jSD0OMzMb5jFqretuJAPjWMFr+MMBHHldMO1gt12PZqBCBFZY+uYFNwowGo5eFpg&#10;od2Vf+lSxlokCIcCFZgYu0LKUBmyGMauI07ewXmLMUlfS+3xmuC2lZMsy6XFhtOCwY4+DVWn8mwV&#10;NPpQvZzNsdvoMrf7j92X/fFHpZ6H/fscRKQ+/ocf7W+tYDJ9y+H+Jj0Bu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cmAaxQAAAN0AAAAPAAAAAAAAAAAAAAAAAJgCAABkcnMv&#10;ZG93bnJldi54bWxQSwUGAAAAAAQABAD1AAAAigMAAAAA&#10;" path="m78,130r,2l77,133r,2l77,136r-1,l76,137r-1,l75,137r-72,l3,137r-1,l2,136r-1,l1,135r,-2l,132r,-2l,128r1,-2l1,125r,l2,123r,l3,122r,l32,122,32,20,6,35,3,36r-1,l2,36r-1,l,35,,34,,32,,30,,29,,26r,l,25,1,24r,l2,23r,l34,2r,l34,2r1,l36,2,36,r2,l40,r1,l44,r1,2l48,2r1,l49,2r1,1l50,3r,1l50,122r25,l75,122r1,1l76,123r1,2l77,125r,1l78,128r,2xe" fillcolor="black" stroked="f">
                  <v:path arrowok="t" o:connecttype="custom" o:connectlocs="41275,70360;40746,71959;40217,72492;39688,73025;1588,73025;1058,73025;529,72492;529,70893;0,69294;529,67162;529,66629;1058,65563;1588,65030;16933,10661;1588,19189;1058,19189;0,18656;0,17057;0,15458;0,13859;529,12793;1058,12260;17992,1066;17992,1066;19050,1066;20108,0;21696,0;23813,1066;25929,1066;26458,1599;26458,2132;39688,65030;40217,65563;40746,66629;40746,67162;41275,69294" o:connectangles="0,0,0,0,0,0,0,0,0,0,0,0,0,0,0,0,0,0,0,0,0,0,0,0,0,0,0,0,0,0,0,0,0,0,0,0"/>
                </v:shape>
                <v:shape id="Freeform 813" o:spid="_x0000_s1830" style="position:absolute;left:19954;top:23860;width:445;height:730;visibility:visible;mso-wrap-style:square;v-text-anchor:top" coordsize="85,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zTicUA&#10;AADdAAAADwAAAGRycy9kb3ducmV2LnhtbESPQWsCMRSE7wX/Q3hCL6VmXUsrW6MUQSreqlJ6fGxe&#10;N0s3L2kSdf33RhA8DjPzDTNb9LYTRwqxdaxgPCpAENdOt9wo2O9Wz1MQMSFr7ByTgjNFWMwHDzOs&#10;tDvxFx23qREZwrFCBSYlX0kZa0MW48h54uz9umAxZRkaqQOeMtx2siyKV2mx5bxg0NPSUP23PVgF&#10;7jOFn7Axk1gu9dSvnvb++79Q6nHYf7yDSNSne/jWXmsF5eTlDa5v8hOQ8w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7NOJxQAAAN0AAAAPAAAAAAAAAAAAAAAAAJgCAABkcnMv&#10;ZG93bnJldi54bWxQSwUGAAAAAAQABAD1AAAAigMAAAAA&#10;" path="m85,98r-2,9l81,115r-4,7l72,127r-7,5l56,136r-8,2l36,138r-6,l24,138r-6,-1l13,135,9,133,6,132,3,131,2,130,1,128r,l1,127r,-1l,125r,-2l,122r,-2l,117r1,-2l1,114r1,l3,114r3,1l9,117r4,2l18,121r5,1l29,123r7,l43,123r6,-1l54,120r3,-3l60,114r2,-4l64,105r,-5l64,94,62,89,60,85,55,82,51,78,45,77,38,75,30,74r-12,l17,74r-1,l16,74,14,73r,-1l13,71r,-2l13,67r,-1l13,64r1,-1l14,62r2,l16,61r1,l17,61r12,l35,61r6,-3l46,57r5,-4l55,50r1,-4l59,41r,-6l59,31,57,27,56,24,54,20,50,18,46,16,41,15r-5,l30,15r-5,1l20,19r-3,1l13,23,9,24,7,26r-1,l6,26r-2,l4,25r,l3,24r,-1l3,21r,-2l3,18r,-2l3,15r,-1l4,13r,l4,11,6,10,7,9,9,8,13,7,17,4,22,3,28,2,34,r6,l49,r7,2l64,5r4,4l73,14r3,6l77,26r1,6l77,40r-1,5l75,50r-4,5l68,58r-4,4l59,64r-7,2l52,66r8,1l65,69r6,4l76,77r4,3l82,87r1,4l85,98xe" fillcolor="black" stroked="f">
                  <v:path arrowok="t" o:connecttype="custom" o:connectlocs="42358,60854;33991,69850;18826,73025;9413,72496;3138,69850;523,67733;523,66675;0,64558;523,60854;1569,60325;6798,62971;15165,65087;25624,64558;31376,60325;33468,52917;31376,44979;23532,40746;9413,39158;8367,39158;6798,37571;6798,34925;7321,32808;8890,32279;18303,32279;26670,28046;30854,21696;29808,14287;26147,9525;18826,7937;10459,10054;4706,12700;3138,13758;2092,13229;1569,11113;1569,8467;2092,6879;3138,5292;6798,3704;14642,1058;25624,0;35560,4763;40266,13758;39744,23813;35560,30692;27193,34925;33991,36513;41835,42333;44450,51858" o:connectangles="0,0,0,0,0,0,0,0,0,0,0,0,0,0,0,0,0,0,0,0,0,0,0,0,0,0,0,0,0,0,0,0,0,0,0,0,0,0,0,0,0,0,0,0,0,0,0,0"/>
                </v:shape>
                <v:shape id="Freeform 814" o:spid="_x0000_s1831" style="position:absolute;left:20542;top:23812;width:95;height:302;visibility:visible;mso-wrap-style:square;v-text-anchor:top" coordsize="18,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r83cIA&#10;AADdAAAADwAAAGRycy9kb3ducmV2LnhtbERP3WrCMBS+H/gO4Qi7m+k6Ee1Mi7gNvNOqD3BoztK6&#10;5qQ0Wdvt6c3FYJcf3/+2mGwrBup941jB8yIBQVw53bBRcL18PK1B+ICssXVMCn7IQ5HPHraYaTdy&#10;ScM5GBFD2GeooA6hy6T0VU0W/cJ1xJH7dL3FEGFvpO5xjOG2lWmSrKTFhmNDjR3ta6q+zt9WQUnv&#10;nNx+5ZRubngtzdtJXo5Gqcf5tHsFEWgK/+I/90ErSF+WcW58E5+AzO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2vzdwgAAAN0AAAAPAAAAAAAAAAAAAAAAAJgCAABkcnMvZG93&#10;bnJldi54bWxQSwUGAAAAAAQABAD1AAAAhwMAAAAA&#10;" path="m16,51r,1l16,54r-2,l14,54r-1,1l12,55r-1,l9,55r-2,l6,55r-1,l3,54r,l2,54r,-2l2,51,,3,,2r1,l1,1r1,l3,1r2,l7,,9,r3,l13,1r1,l16,1r1,l18,2r,l18,3,16,51xe" fillcolor="black" stroked="f">
                  <v:path arrowok="t" o:connecttype="custom" o:connectlocs="8467,27969;8467,28518;8467,29615;7408,29615;7408,29615;6879,30163;6350,30163;5821,30163;4763,30163;3704,30163;3175,30163;2646,30163;1588,29615;1588,29615;1058,29615;1058,28518;1058,27969;0,1645;0,1097;529,1097;529,548;1058,548;1588,548;2646,548;3704,0;4763,0;6350,0;6879,548;7408,548;8467,548;8996,548;9525,1097;9525,1097;9525,1645;8467,27969" o:connectangles="0,0,0,0,0,0,0,0,0,0,0,0,0,0,0,0,0,0,0,0,0,0,0,0,0,0,0,0,0,0,0,0,0,0,0"/>
                </v:shape>
                <v:shape id="Freeform 815" o:spid="_x0000_s1832" style="position:absolute;left:20748;top:24272;width:270;height:80;visibility:visible;mso-wrap-style:square;v-text-anchor:top" coordsize="51,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1ZMUA&#10;AADdAAAADwAAAGRycy9kb3ducmV2LnhtbESPQWvCQBCF74X+h2UK3uqmKmJTV7GCIOhB0/Y+ZKfZ&#10;0Oxsml2T6K93BcHj48373rz5sreVaKnxpWMFb8MEBHHudMmFgu+vzesMhA/IGivHpOBMHpaL56c5&#10;ptp1fKQ2C4WIEPYpKjAh1KmUPjdk0Q9dTRy9X9dYDFE2hdQNdhFuKzlKkqm0WHJsMFjT2lD+l51s&#10;fOPzf1b+uA7bbHdeXfbGH7pjrtTgpV99gAjUh8fxPb3VCkbjyTvc1kQEyM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7zVkxQAAAN0AAAAPAAAAAAAAAAAAAAAAAJgCAABkcnMv&#10;ZG93bnJldi54bWxQSwUGAAAAAAQABAD1AAAAigMAAAAA&#10;" path="m51,7r,4l50,13r-2,1l47,14,4,14r-3,l,13,,11,,7,,3,,2,1,,4,,47,r1,l48,1r2,l50,2r1,l51,3r,3l51,7xe" fillcolor="black" stroked="f">
                  <v:path arrowok="t" o:connecttype="custom" o:connectlocs="26988,3969;26988,6237;26459,7371;25400,7938;24871,7938;2117,7938;529,7938;0,7371;0,6237;0,3969;0,1701;0,1134;529,0;2117,0;24871,0;25400,0;25400,567;26459,567;26459,1134;26988,1134;26988,1701;26988,3402;26988,3969" o:connectangles="0,0,0,0,0,0,0,0,0,0,0,0,0,0,0,0,0,0,0,0,0,0,0"/>
                </v:shape>
                <v:shape id="Freeform 816" o:spid="_x0000_s1833" style="position:absolute;left:21113;top:23860;width:524;height:730;visibility:visible;mso-wrap-style:square;v-text-anchor:top" coordsize="99,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4fcIA&#10;AADdAAAADwAAAGRycy9kb3ducmV2LnhtbERP3WrCMBS+F3yHcITdaapuotUoMijsBwRbH+DQHJtu&#10;zUltMq1vby4GXn58/5tdbxtxpc7XjhVMJwkI4tLpmisFpyIbL0H4gKyxcUwK7uRhtx0ONphqd+Mj&#10;XfNQiRjCPkUFJoQ2ldKXhiz6iWuJI3d2ncUQYVdJ3eEthttGzpJkIS3WHBsMtvRuqPzN/6yC4tDs&#10;88/vzBkz/1llX8dF/1pclHoZ9fs1iEB9eIr/3R9awWz+FvfHN/EJyO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77h9wgAAAN0AAAAPAAAAAAAAAAAAAAAAAJgCAABkcnMvZG93&#10;bnJldi54bWxQSwUGAAAAAAQABAD1AAAAhwMAAAAA&#10;" path="m99,117r,3l99,121r,1l97,122r,1l97,125r,l96,126r-1,1l91,130r-4,2l83,133r-5,3l71,137r-6,1l58,138r-14,l33,135,23,130r-7,-9l9,112,4,100,1,87,,71,1,55,5,41,10,29,17,19r8,-9l36,5,47,,60,r5,l71,2r5,1l81,4r5,1l90,8r2,2l95,11r1,2l96,14r1,l97,15r,1l97,18r,1l97,21r,2l97,25r,1l97,27r-1,l96,29r-1,l95,29r-3,l91,26,87,25,84,23,79,20,74,18,68,16,59,15r-9,1l43,19r-7,5l31,30r-5,7l22,47,20,57r,14l20,83r2,10l26,103r5,6l36,115r7,5l50,122r10,l68,122r6,-1l80,119r5,-3l89,114r2,-2l94,110r2,l96,110r1,l97,110r,1l99,112r,2l99,115r,2xe" fillcolor="black" stroked="f">
                  <v:path arrowok="t" o:connecttype="custom" o:connectlocs="52388,63500;52388,64558;51330,65087;51330,66146;50271,67204;46038,69850;41275,71967;34396,73025;23284,73025;12171,68792;4763,59267;529,46038;529,29104;5292,15346;13229,5292;24871,0;34396,0;40217,1588;45509,2646;48684,5292;50800,6879;51330,7408;51330,8467;51330,10054;51330,12171;51330,13758;50800,14287;50271,15346;48684,15346;46038,13229;41805,10583;35984,8467;26459,8467;19050,12700;13758,19579;10583,30162;10583,43921;13758,54504;19050,60854;26459,64558;35984,64558;42334,62971;47096,60325;49742,58208;50800,58208;51330,58208;52388,59267;52388,60854" o:connectangles="0,0,0,0,0,0,0,0,0,0,0,0,0,0,0,0,0,0,0,0,0,0,0,0,0,0,0,0,0,0,0,0,0,0,0,0,0,0,0,0,0,0,0,0,0,0,0,0"/>
                </v:shape>
                <v:shape id="Freeform 817" o:spid="_x0000_s1834" style="position:absolute;left:21717;top:23860;width:635;height:730;visibility:visible;mso-wrap-style:square;v-text-anchor:top" coordsize="121,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FYvcYA&#10;AADdAAAADwAAAGRycy9kb3ducmV2LnhtbESPQWvCQBSE74L/YXkFb7oxorSpq4hgFW9qCfT2mn3N&#10;BrNvQ3arsb++Kwgeh5n5hpkvO1uLC7W+cqxgPEpAEBdOV1wq+Dxthq8gfEDWWDsmBTfysFz0e3PM&#10;tLvygS7HUIoIYZ+hAhNCk0npC0MW/cg1xNH7ca3FEGVbSt3iNcJtLdMkmUmLFccFgw2tDRXn469V&#10;cA6rr33+sd2+5fkh/ftO1rUpbkoNXrrVO4hAXXiGH+2dVpBOpmO4v4lPQC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sFYvcYAAADdAAAADwAAAAAAAAAAAAAAAACYAgAAZHJz&#10;L2Rvd25yZXYueG1sUEsFBgAAAAAEAAQA9QAAAIsDAAAAAA==&#10;" path="m121,68r-1,16l117,98r-5,12l105,120r-9,8l87,133r-13,5l59,138r-14,l32,135,22,130r-8,-9l8,111,4,100,,87,,71,,55,4,41,8,29,15,19r9,-9l35,5,47,,62,,75,,88,4,98,9r8,9l112,26r5,13l120,52r1,16xm101,69r,-11l100,47,98,39,93,31,88,24,80,19,72,16,61,15,50,16r-9,4l34,24r-5,7l24,39r-3,9l19,58r,11l19,80r2,10l24,100r3,7l32,115r8,5l48,122r11,1l70,122r10,-3l88,114r5,-7l98,99r2,-9l101,79r,-10xe" fillcolor="black" stroked="f">
                  <v:path arrowok="t" o:connecttype="custom" o:connectlocs="62975,44450;58777,58208;50380,67733;38835,73025;23616,73025;11545,68792;4198,58737;0,46038;0,29104;4198,15346;12595,5292;24665,0;39360,0;51430,4763;58777,13758;62975,27517;53004,36513;52479,24871;48806,16404;41983,10054;32012,7937;21517,10583;15219,16404;11021,25400;9971,36513;11021,47625;14169,56621;20992,63500;30963,65087;41983,62971;48806,56621;52479,47625;53004,36513" o:connectangles="0,0,0,0,0,0,0,0,0,0,0,0,0,0,0,0,0,0,0,0,0,0,0,0,0,0,0,0,0,0,0,0,0"/>
                  <o:lock v:ext="edit" verticies="t"/>
                </v:shape>
                <v:shape id="Freeform 818" o:spid="_x0000_s1835" style="position:absolute;left:22463;top:23860;width:635;height:730;visibility:visible;mso-wrap-style:square;v-text-anchor:top" coordsize="121,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PGysYA&#10;AADdAAAADwAAAGRycy9kb3ducmV2LnhtbESPQWvCQBSE7wX/w/IK3uqmkYqNriKCtXhTS8DbM/vM&#10;BrNvQ3arsb++Kwgeh5n5hpnOO1uLC7W+cqzgfZCAIC6crrhU8LNfvY1B+ICssXZMCm7kYT7rvUwx&#10;0+7KW7rsQikihH2GCkwITSalLwxZ9APXEEfv5FqLIcq2lLrFa4TbWqZJMpIWK44LBhtaGirOu1+r&#10;4BwWh03+tV5/5vk2/Tsmy9oUN6X6r91iAiJQF57hR/tbK0iHHync38QnIG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hPGysYAAADdAAAADwAAAAAAAAAAAAAAAACYAgAAZHJz&#10;L2Rvd25yZXYueG1sUEsFBgAAAAAEAAQA9QAAAIsDAAAAAA==&#10;" path="m121,68r-2,16l117,98r-5,12l105,120r-9,8l86,133r-12,5l59,138r-15,l32,135,22,130r-9,-9l7,111,4,100,,87,,71,,55,4,41,7,29,15,19r8,-9l34,5,47,,62,,75,,87,4,97,9r9,9l112,26r5,13l119,52r2,16xm101,69r,-11l100,47,97,39,92,31,87,24,80,19,71,16,60,15,49,16r-8,4l33,24r-5,7l23,39r-2,9l18,58r,11l18,80r3,10l23,100r4,7l32,115r7,5l48,122r11,1l70,122r10,-3l87,114r5,-7l97,99r3,-9l101,79r,-10xe" fillcolor="black" stroked="f">
                  <v:path arrowok="t" o:connecttype="custom" o:connectlocs="62450,44450;58777,58208;50380,67733;38835,73025;23091,73025;11545,68792;3674,58737;0,46038;0,29104;3674,15346;12070,5292;24665,0;39360,0;50905,4763;58777,13758;62450,27517;53004,36513;52479,24871;48281,16404;41983,10054;31488,7937;21517,10583;14694,16404;11021,25400;9446,36513;11021,47625;14169,56621;20467,63500;30963,65087;41983,62971;48281,56621;52479,47625;53004,36513" o:connectangles="0,0,0,0,0,0,0,0,0,0,0,0,0,0,0,0,0,0,0,0,0,0,0,0,0,0,0,0,0,0,0,0,0"/>
                  <o:lock v:ext="edit" verticies="t"/>
                </v:shape>
                <v:shape id="Freeform 819" o:spid="_x0000_s1836" style="position:absolute;left:23256;top:23876;width:508;height:714;visibility:visible;mso-wrap-style:square;v-text-anchor:top" coordsize="97,1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fPcYA&#10;AADdAAAADwAAAGRycy9kb3ducmV2LnhtbESPQWvCQBSE74L/YXlCb7qpopToKkWwiIjQNAePz+wz&#10;G8y+DdmNpv313ULB4zAz3zCrTW9rcafWV44VvE4SEMSF0xWXCvKv3fgNhA/IGmvHpOCbPGzWw8EK&#10;U+0e/En3LJQiQtinqMCE0KRS+sKQRT9xDXH0rq61GKJsS6lbfES4reU0SRbSYsVxwWBDW0PFLeus&#10;gsWly8/6eDhkJ/Nj6uvHySb7TqmXUf++BBGoD8/wf3uvFUxn8xn8vYlP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HfPcYAAADdAAAADwAAAAAAAAAAAAAAAACYAgAAZHJz&#10;L2Rvd25yZXYueG1sUEsFBgAAAAAEAAQA9QAAAIsDAAAAAA==&#10;" path="m97,133r,l97,134r-1,l95,135r-1,l92,135r-1,l89,135r-3,l84,135r-2,l81,135r-1,-1l80,134r-1,-1l79,133r,-61l17,72r,61l17,133r,1l17,134r-1,1l15,135r-1,l11,135r-2,l6,135r-1,l2,135r-1,l1,134r-1,l,133r,l,2r,l,1r1,l1,,2,,5,,6,,9,r2,l14,r1,l16,r1,1l17,1r,1l17,2r,54l79,56,79,2r,l80,1r,l81,r1,l84,r2,l89,r2,l92,r2,l95,r1,1l97,1r,1l97,2r,131xe" fillcolor="black" stroked="f">
                  <v:path arrowok="t" o:connecttype="custom" o:connectlocs="50800,70380;50276,70909;49229,71438;47658,71438;45039,71438;42944,71438;41897,70909;41373,70380;41373,38100;8903,70380;8903,70909;8379,71438;7332,71438;4713,71438;2619,71438;524,71438;0,70909;0,70380;0,1058;524,529;1047,0;3142,0;5761,0;7856,0;8903,529;8903,1058;8903,29634;41373,1058;41897,529;42421,0;43992,0;46610,0;48181,0;49753,0;50800,529;50800,1058" o:connectangles="0,0,0,0,0,0,0,0,0,0,0,0,0,0,0,0,0,0,0,0,0,0,0,0,0,0,0,0,0,0,0,0,0,0,0,0"/>
                </v:shape>
                <v:shape id="Freeform 820" o:spid="_x0000_s1837" style="position:absolute;left:24161;top:24050;width:508;height:540;visibility:visible;mso-wrap-style:square;v-text-anchor:top" coordsize="95,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ifHccA&#10;AADdAAAADwAAAGRycy9kb3ducmV2LnhtbESPQWvCQBSE70L/w/IKvQTdaK1Imo0UwVooiEbx/Mi+&#10;JqHZtyG7jam/3hUKPQ4z8w2TrgbTiJ46V1tWMJ3EIIgLq2suFZyOm/EShPPIGhvLpOCXHKyyh1GK&#10;ibYXPlCf+1IECLsEFVTet4mUrqjIoJvYljh4X7Yz6IPsSqk7vAS4aeQsjhfSYM1hocKW1hUV3/mP&#10;UTDsey/ft9E22p+4+Wyj6+68uSr19Di8vYLwNPj/8F/7QyuYPb/M4f4mPAGZ3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34nx3HAAAA3QAAAA8AAAAAAAAAAAAAAAAAmAIAAGRy&#10;cy9kb3ducmV2LnhtbFBLBQYAAAAABAAEAPUAAACMAwAAAAA=&#10;" path="m95,51l94,62r-2,9l88,80r-5,7l77,95r-9,4l58,102r-11,l36,102,26,100,19,95,13,90,7,83,4,74,2,64,,52,2,41,4,31,8,22r5,-7l19,7,27,4,37,,48,,60,r9,3l77,7r6,7l89,20r3,10l94,38r1,13xm77,52r,-8l76,37,73,31,71,25,67,20,62,17,56,15,48,14r-7,1l35,17r-5,3l26,25r-3,5l20,36r-1,7l19,51r,7l20,65r3,6l25,78r4,5l34,85r6,2l47,89r8,-2l61,85r5,-2l69,78r4,-5l76,67r1,-8l77,52xe" fillcolor="black" stroked="f">
                  <v:path arrowok="t" o:connecttype="custom" o:connectlocs="50265,32808;47057,42333;41175,50271;31015,53975;19251,53975;10160,50271;3743,43921;1069,33867;1069,21696;4278,11642;10160,3704;19785,0;32084,0;41175,3704;47592,10583;50265,20108;41175,27517;40640,19579;37966,13229;33154,8996;25667,7408;18716,8996;13903,13229;10695,19050;10160,26987;10695,34396;13368,41275;18181,44979;25133,47096;32619,44979;36897,41275;40640,35454;41175,27517" o:connectangles="0,0,0,0,0,0,0,0,0,0,0,0,0,0,0,0,0,0,0,0,0,0,0,0,0,0,0,0,0,0,0,0,0"/>
                  <o:lock v:ext="edit" verticies="t"/>
                </v:shape>
                <v:shape id="Freeform 821" o:spid="_x0000_s1838" style="position:absolute;left:24796;top:24050;width:286;height:540;visibility:visible;mso-wrap-style:square;v-text-anchor:top" coordsize="55,1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guO8IA&#10;AADdAAAADwAAAGRycy9kb3ducmV2LnhtbESP3YrCMBSE7wXfIZwF7zS14g9do4go615u9QEOzdmm&#10;bHNSmtjWtzcLgpfDzHzDbPeDrUVHra8cK5jPEhDEhdMVlwpu1/N0A8IHZI21Y1LwIA/73Xi0xUy7&#10;nn+oy0MpIoR9hgpMCE0mpS8MWfQz1xBH79e1FkOUbSl1i32E21qmSbKSFiuOCwYbOhoq/vK7VXC6&#10;zkM3HBC/0/U6LXrHZnP8UmryMRw+QQQawjv8al+0gnSxXML/m/gE5O4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uC47wgAAAN0AAAAPAAAAAAAAAAAAAAAAAJgCAABkcnMvZG93&#10;bnJldi54bWxQSwUGAAAAAAQABAD1AAAAhwMAAAAA&#10;" path="m55,10r,2l55,15r,1l55,17r-1,l54,19r-1,l53,19r-1,l50,19,49,17r-1,l47,17,44,16r-1,l41,16r-3,l36,17r-3,2l29,20r-2,3l24,27r-3,4l17,37r,62l17,99r,1l17,100r-1,1l15,101r-2,l11,101r-3,l6,101r-1,l4,101r-2,l1,100r,l,99r,l,4r,l1,3r,l2,1r,l5,1r1,l8,1r2,l12,1r1,l15,1r,2l16,3r,1l16,4r,15l20,12,23,9,27,5,29,4,33,1,36,r2,l42,r1,l44,r3,l48,r2,1l52,1r1,l54,3r,l54,4r1,l55,5r,l55,6r,3l55,10xe" fillcolor="black" stroked="f">
                  <v:path arrowok="t" o:connecttype="custom" o:connectlocs="28575,6413;28575,8550;28055,9085;27536,10154;27016,10154;25458,9085;24419,9085;22340,8550;19743,8550;17145,10154;14028,12291;10910,16567;8832,52906;8832,53441;8313,53975;6754,53975;4156,53975;2598,53975;1039,53975;520,53441;0,52906;0,2138;520,1603;1039,534;3117,534;5195,534;6754,534;7793,1603;8313,2138;8313,10154;11950,4810;15067,2138;18704,0;21821,0;22860,0;24938,0;27016,534;28055,1603;28055,2138;28575,2672;28575,3206;28575,5344" o:connectangles="0,0,0,0,0,0,0,0,0,0,0,0,0,0,0,0,0,0,0,0,0,0,0,0,0,0,0,0,0,0,0,0,0,0,0,0,0,0,0,0,0,0"/>
                </v:shape>
                <v:shape id="Freeform 822" o:spid="_x0000_s1839" style="position:absolute;left:25415;top:24050;width:572;height:540;visibility:visible;mso-wrap-style:square;v-text-anchor:top" coordsize="106,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ujycUA&#10;AADdAAAADwAAAGRycy9kb3ducmV2LnhtbESPS4vCQBCE7wv+h6EFb+skEYNERxFxRbzs+gCvTabz&#10;wExPyMxq/PeOsLDHoqq+ohar3jTiTp2rLSuIxxEI4tzqmksFl/PX5wyE88gaG8uk4EkOVsvBxwIz&#10;bR98pPvJlyJA2GWooPK+zaR0eUUG3di2xMErbGfQB9mVUnf4CHDTyCSKUmmw5rBQYUubivLb6dco&#10;KOLrd7u77mj/UxfbOE3S2XZ6UGo07NdzEJ56/x/+a++1gmQyTeH9JjwBuX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G6PJxQAAAN0AAAAPAAAAAAAAAAAAAAAAAJgCAABkcnMv&#10;ZG93bnJldi54bWxQSwUGAAAAAAQABAD1AAAAigMAAAAA&#10;" path="m106,92r,4l106,97r,2l105,100r,l104,101r-2,l100,102r-1,l96,102r-1,l92,102r-3,l85,102r-4,-1l78,99,75,96,74,92,72,87,70,83r-1,3l65,90r-2,4l58,97r-4,3l49,101r-5,1l38,102r-10,l21,99,14,95,9,89,5,81,1,73,,63,,52,,41,3,31,5,21r5,-7l16,7,24,4,32,,42,r6,l54,1r6,3l64,7r5,5l72,19r3,6l76,33r2,-7l79,20r1,-5l80,11r,-4l81,5r,-2l81,3r,l83,3r,-2l84,1r1,l86,1r2,l89,1r2,l94,1r1,l96,1r,2l97,3r,1l97,4r,2l97,10r-1,4l96,17r-1,5l94,28r-2,5l90,39r-1,7l88,51r-3,4l84,60r,9l85,75r,5l88,84r1,2l91,87r1,l95,89r1,l99,87r1,l101,87r1,-1l104,86r,l105,86r,l106,86r,l106,87r,2l106,90r,1l106,92xm67,51l65,41,64,33,62,27,59,22,56,19,51,16,47,14r-5,l36,15r-5,2l26,21r-2,5l21,31r-2,6l17,43r,8l17,58r2,7l20,71r2,5l25,81r5,4l35,87r6,2l47,87r5,-1l57,83r2,-5l63,73r1,-6l65,59r2,-8l67,51xe" fillcolor="black" stroked="f">
                  <v:path arrowok="t" o:connecttype="custom" o:connectlocs="57150,51329;56611,52917;53915,53975;51219,53975;45828,53975;40436,50800;37741,43921;33967,49742;26418,53446;15096,53975;4852,47096;0,33338;1617,16404;8626,3704;22644,0;32349,2117;38819,10054;42054,13758;43132,5821;43671,1588;44750,1588;45828,529;47984,529;51219,529;52298,1588;52298,3175;51758,8996;49602,17463;47445,26987;45289,36513;47445,44450;49602,46038;53376,46038;54993,45508;56611,45508;57150,45508;57150,47625;36123,26987;33427,14287;27497,8467;19409,7937;12940,13758;9166,22754;10244,34396;13479,42863;22105,47096;30732,43921;34506,35454;36123,26987" o:connectangles="0,0,0,0,0,0,0,0,0,0,0,0,0,0,0,0,0,0,0,0,0,0,0,0,0,0,0,0,0,0,0,0,0,0,0,0,0,0,0,0,0,0,0,0,0,0,0,0,0"/>
                  <o:lock v:ext="edit" verticies="t"/>
                </v:shape>
                <v:shape id="Freeform 823" o:spid="_x0000_s1840" style="position:absolute;left:26050;top:24272;width:270;height:80;visibility:visible;mso-wrap-style:square;v-text-anchor:top" coordsize="51,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SUMYA&#10;AADdAAAADwAAAGRycy9kb3ducmV2LnhtbESPQWvCQBCF74X+h2UK3ppNFaukrmILgqAHTdv7kJ1m&#10;Q7OzaXZNor/eFQoeH2/e9+YtVoOtRUetrxwreElSEMSF0xWXCr4+N89zED4ga6wdk4IzeVgtHx8W&#10;mGnX85G6PJQiQthnqMCE0GRS+sKQRZ+4hjh6P661GKJsS6lb7CPc1nKcpq/SYsWxwWBDH4aK3/xk&#10;4xvvf/Pq2/XY5bvz+rI3/tAfC6VGT8P6DUSgIdyP/9NbrWA8mc7gtiYiQC6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WSUMYAAADdAAAADwAAAAAAAAAAAAAAAACYAgAAZHJz&#10;L2Rvd25yZXYueG1sUEsFBgAAAAAEAAQA9QAAAIsDAAAAAA==&#10;" path="m51,7r,4l51,13r-1,1l47,14,4,14r-1,l2,13,,11,,7,,3,2,2,3,,4,,47,r1,l50,1r,l51,2r,l51,3r,3l51,7xe" fillcolor="black" stroked="f">
                  <v:path arrowok="t" o:connecttype="custom" o:connectlocs="26988,3969;26988,6237;26988,7371;26459,7938;24871,7938;2117,7938;1588,7938;1058,7371;0,6237;0,3969;0,1701;1058,1134;1588,0;2117,0;24871,0;25400,0;26459,567;26459,567;26988,1134;26988,1134;26988,1701;26988,3402;26988,3969" o:connectangles="0,0,0,0,0,0,0,0,0,0,0,0,0,0,0,0,0,0,0,0,0,0,0"/>
                </v:shape>
                <v:shape id="Freeform 824" o:spid="_x0000_s1841" style="position:absolute;left:26447;top:23860;width:429;height:730;visibility:visible;mso-wrap-style:square;v-text-anchor:top" coordsize="79,1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p/sMA&#10;AADdAAAADwAAAGRycy9kb3ducmV2LnhtbERP3WrCMBS+F/YO4Qy8GZrOMTc6owxRHAhCOx/g0Jy1&#10;xeakS2J/9vTLheDlx/e/2gymER05X1tW8DxPQBAXVtdcKjh/72fvIHxA1thYJgUjedisHyYrTLXt&#10;OaMuD6WIIexTVFCF0KZS+qIig35uW+LI/VhnMEToSqkd9jHcNHKRJEtpsObYUGFL24qKS341Co7j&#10;k0xyfch2f6dx+2btBX/rnVLTx+HzA0SgIdzFN/eXVrB4eY1z45v4BO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Lp/sMAAADdAAAADwAAAAAAAAAAAAAAAACYAgAAZHJzL2Rv&#10;d25yZXYueG1sUEsFBgAAAAAEAAQA9QAAAIgDAAAAAA==&#10;" path="m79,130r,2l79,133r-2,2l77,136r,l76,137r-1,l75,137r-70,l3,137r-1,l2,136r-1,l1,135r,-2l1,132r,-2l1,128r,-2l1,125r,l2,123r,l3,122r2,l32,122,32,20,6,35,5,36r-2,l2,36r-1,l1,35,,34,,32,,30,,29,,26r,l1,25r,-1l1,24,2,23r1,l34,2r,l35,2r,l37,2,38,r1,l40,r2,l44,r3,2l48,2r1,l49,2r1,1l50,3r,1l50,122r25,l76,122r,1l77,123r,2l79,125r,1l79,128r,2xe" fillcolor="black" stroked="f">
                  <v:path arrowok="t" o:connecttype="custom" o:connectlocs="42863,70360;41778,71959;41778,72492;40693,73025;2713,73025;1085,73025;543,72492;543,70893;543,69294;543,67162;543,66629;1085,65563;2713,65030;17362,10661;2713,19189;1085,19189;543,18656;0,17057;0,15458;0,13859;543,12793;1085,12260;18447,1066;18990,1066;20075,1066;21160,0;22788,0;25501,1066;26586,1066;27128,1599;27128,2132;40693,65030;41235,65563;41778,66629;42863,67162;42863,69294" o:connectangles="0,0,0,0,0,0,0,0,0,0,0,0,0,0,0,0,0,0,0,0,0,0,0,0,0,0,0,0,0,0,0,0,0,0,0,0"/>
                </v:shape>
                <v:shape id="Freeform 825" o:spid="_x0000_s1842" style="position:absolute;left:26987;top:23860;width:445;height:730;visibility:visible;mso-wrap-style:square;v-text-anchor:top" coordsize="85,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Z0vcUA&#10;AADdAAAADwAAAGRycy9kb3ducmV2LnhtbESPQWsCMRSE7wX/Q3hCL6VmXWmxW6MUQSreqlJ6fGxe&#10;N0s3L2kSdf33RhA8DjPzDTNb9LYTRwqxdaxgPCpAENdOt9wo2O9Wz1MQMSFr7ByTgjNFWMwHDzOs&#10;tDvxFx23qREZwrFCBSYlX0kZa0MW48h54uz9umAxZRkaqQOeMtx2siyKV2mx5bxg0NPSUP23PVgF&#10;7jOFn7Axk1gu9dSvnvb++79Q6nHYf7yDSNSne/jWXmsF5eTlDa5v8hOQ8w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5nS9xQAAAN0AAAAPAAAAAAAAAAAAAAAAAJgCAABkcnMv&#10;ZG93bnJldi54bWxQSwUGAAAAAAQABAD1AAAAigMAAAAA&#10;" path="m85,98r,9l81,115r-4,7l72,127r-6,5l58,136r-10,2l37,138r-7,l24,138r-5,-1l14,135r-4,-2l6,132,3,131,2,130r,-2l1,128r,-1l1,126r,-1l,123r,-1l,120r,-3l1,115r1,-1l3,114r2,l7,115r3,2l13,119r5,2l24,122r5,1l37,123r6,l49,122r5,-2l58,117r3,-3l63,110r2,-5l65,100,64,94,63,89,60,85,56,82,51,78,45,77,39,75,30,74r-12,l17,74r,l16,74,14,73r,-1l14,71,13,69r,-2l13,66r1,-2l14,63r,-1l16,62r,-1l17,61r1,l29,61r8,l42,58r6,-1l51,53r4,-3l58,46r1,-5l59,35r,-4l58,27,56,24,54,20,51,18,46,16,43,15r-6,l32,15r-6,1l21,19r-4,1l13,23r-2,1l8,26r-1,l6,26r,l5,25r,l5,24,3,23r,-2l3,19r,-1l3,16,5,15r,-1l5,13r,l6,11r,-1l8,9,11,8,13,7,18,4,23,3,28,2,34,r6,l50,r8,2l64,5r5,4l74,14r2,6l79,26r,6l79,40r-2,5l75,50r-3,5l69,58r-5,4l59,64r-6,2l53,66r7,1l66,69r5,4l76,77r4,3l82,87r3,4l85,98xe" fillcolor="black" stroked="f">
                  <v:path arrowok="t" o:connecttype="custom" o:connectlocs="42358,60854;34514,69850;19349,73025;9936,72496;3138,69850;1046,67733;523,66675;0,64558;523,60854;2615,60325;6798,62971;15165,65087;25624,64558;31899,60325;33991,52917;31376,44979;23532,40746;9413,39158;8367,39158;7321,37571;6798,34925;7321,32808;8890,32279;19349,32279;26670,28046;30854,21696;30331,14287;26670,9525;19349,7937;10982,10054;5752,12700;3138,13758;2615,13229;1569,11113;1569,8467;2615,6879;3138,5292;6798,3704;14642,1058;26147,0;36083,4763;41312,13758;40266,23813;36083,30692;27716,34925;34514,36513;41835,42333;44450,51858" o:connectangles="0,0,0,0,0,0,0,0,0,0,0,0,0,0,0,0,0,0,0,0,0,0,0,0,0,0,0,0,0,0,0,0,0,0,0,0,0,0,0,0,0,0,0,0,0,0,0,0"/>
                </v:shape>
                <v:shape id="Freeform 826" o:spid="_x0000_s1843" style="position:absolute;left:27590;top:23812;width:80;height:302;visibility:visible;mso-wrap-style:square;v-text-anchor:top" coordsize="17,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Sq58cA&#10;AADdAAAADwAAAGRycy9kb3ducmV2LnhtbESPTW/CMAyG70j7D5GRdhspH0JTIaBpMI0Dh62rtKtp&#10;TNvROFWTQeHXz4dJHK3X72M/y3XvGnWmLtSeDYxHCSjiwtuaSwP519vTM6gQkS02nsnAlQKsVw+D&#10;JabWX/iTzlkslUA4pGigirFNtQ5FRQ7DyLfEkh195zDK2JXadngRuGv0JEnm2mHNcqHCll4rKk7Z&#10;rxNK3X5MT9nmuj3efr4P+X727jJvzOOwf1mAitTH+/J/e2cNTKZz+V9sxAT06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kkqufHAAAA3QAAAA8AAAAAAAAAAAAAAAAAmAIAAGRy&#10;cy9kb3ducmV2LnhtbFBLBQYAAAAABAAEAPUAAACMAwAAAAA=&#10;" path="m15,51r,1l15,54r,l14,54r-2,1l11,55r-1,l9,55r-3,l5,55r-1,l4,54r-2,l2,54r,-2l1,51,,3,,2r,l,1r1,l2,1r3,l6,,9,r2,l12,1r3,l16,1r,l17,2r,l17,3,15,51xe" fillcolor="black" stroked="f">
                  <v:path arrowok="t" o:connecttype="custom" o:connectlocs="7004,27969;7004,28518;7004,29615;7004,29615;6537,29615;5603,30163;5136,30163;4669,30163;4202,30163;2802,30163;2335,30163;1868,30163;1868,29615;934,29615;934,29615;934,28518;467,27969;0,1645;0,1097;0,1097;0,548;467,548;934,548;2335,548;2802,0;4202,0;5136,0;5603,548;7004,548;7471,548;7471,548;7938,1097;7938,1097;7938,1645;7004,27969" o:connectangles="0,0,0,0,0,0,0,0,0,0,0,0,0,0,0,0,0,0,0,0,0,0,0,0,0,0,0,0,0,0,0,0,0,0,0"/>
                </v:shape>
                <v:shape id="Freeform 827" o:spid="_x0000_s1844" style="position:absolute;left:27797;top:24272;width:270;height:80;visibility:visible;mso-wrap-style:square;v-text-anchor:top" coordsize="51,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xlAsYA&#10;AADdAAAADwAAAGRycy9kb3ducmV2LnhtbESPwWrDMBBE74X8g9hAb7WcBEJwohgnECikh8Zt7ou1&#10;tUytlWOpttOvrwqFHofZebOzyyfbioF63zhWsEhSEMSV0w3XCt7fTk8bED4ga2wdk4I7ecj3s4cd&#10;ZtqNfKGhDLWIEPYZKjAhdJmUvjJk0SeuI47eh+sthij7Wuoexwi3rVym6VpabDg2GOzoaKj6LL9s&#10;fONw2zRXN+JQnu/F94vxr+OlUupxPhVbEIGm8H/8l37WCpar9QJ+10QEyP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SxlAsYAAADdAAAADwAAAAAAAAAAAAAAAACYAgAAZHJz&#10;L2Rvd25yZXYueG1sUEsFBgAAAAAEAAQA9QAAAIsDAAAAAA==&#10;" path="m51,7r,4l51,13r-1,1l47,14,4,14r-1,l2,13,,11,,7,,3,2,2,3,,4,,47,r1,l50,1r,l51,2r,l51,3r,3l51,7xe" fillcolor="black" stroked="f">
                  <v:path arrowok="t" o:connecttype="custom" o:connectlocs="26988,3969;26988,6237;26988,7371;26459,7938;24871,7938;2117,7938;1588,7938;1058,7371;0,6237;0,3969;0,1701;1058,1134;1588,0;2117,0;24871,0;25400,0;26459,567;26459,567;26988,1134;26988,1134;26988,1701;26988,3402;26988,3969" o:connectangles="0,0,0,0,0,0,0,0,0,0,0,0,0,0,0,0,0,0,0,0,0,0,0"/>
                </v:shape>
                <v:shape id="Freeform 828" o:spid="_x0000_s1845" style="position:absolute;left:28146;top:24050;width:397;height:540;visibility:visible;mso-wrap-style:square;v-text-anchor:top" coordsize="74,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B428IA&#10;AADdAAAADwAAAGRycy9kb3ducmV2LnhtbESP0YrCMBRE34X9h3AXfNN0qytSjbIsir5a/YBLc22D&#10;zU23SWv9eyMI+zjMzBlmvR1sLXpqvXGs4GuagCAunDZcKric95MlCB+QNdaOScGDPGw3H6M1Ztrd&#10;+UR9HkoRIewzVFCF0GRS+qIii37qGuLoXV1rMUTZllK3eI9wW8s0SRbSouG4UGFDvxUVt7yzCvKd&#10;75b9znw/Dqd+/2cNy27OSo0/h58ViEBD+A+/20etIJ0tUni9iU9Ab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AHjbwgAAAN0AAAAPAAAAAAAAAAAAAAAAAJgCAABkcnMvZG93&#10;bnJldi54bWxQSwUGAAAAAAQABAD1AAAAhwMAAAAA&#10;" path="m74,84r,1l74,87r,2l74,89r,1l73,91r,l72,92r-2,2l67,96r-3,1l61,100r-5,1l52,102r-5,l42,102r-10,l24,100,16,96,11,90,6,83,3,74,,64,,53,,39,4,28,8,20r4,-8l19,6,26,3,35,,45,r3,l53,r4,1l61,3r3,1l67,6r2,1l70,9r2,1l73,11r,l73,12r1,2l74,15r,1l74,19r,3l73,23r-1,2l70,25r-1,l67,23,64,22,62,20,58,17,54,16,49,15,43,14,32,16r-7,7l19,35r,17l19,60r1,8l22,74r3,5l28,83r5,3l38,87r7,l49,87r5,-1l59,84r3,-1l65,80r3,-2l70,76r2,l72,76r1,l73,76r1,2l74,79r,1l74,83r,1xe" fillcolor="black" stroked="f">
                  <v:path arrowok="t" o:connecttype="custom" o:connectlocs="39688,44979;39688,47096;39688,47625;39152,48154;37543,49742;34325,51329;30034,53446;25207,53975;17162,53975;8581,50800;3218,43921;0,33867;0,20638;4291,10583;10190,3175;18771,0;25744,0;30570,529;34325,2117;37006,3704;38615,5292;39152,5821;39688,7408;39688,8467;39688,11642;38615,13229;37006,13229;34325,11642;31107,8996;26280,7937;17162,8467;10190,18521;10190,31750;11799,39158;15017,43921;20380,46038;26280,46038;31643,44450;34861,42333;37543,40217;38615,40217;39152,40217;39688,41804;39688,43921" o:connectangles="0,0,0,0,0,0,0,0,0,0,0,0,0,0,0,0,0,0,0,0,0,0,0,0,0,0,0,0,0,0,0,0,0,0,0,0,0,0,0,0,0,0,0,0"/>
                </v:shape>
                <v:shape id="Freeform 829" o:spid="_x0000_s1846" style="position:absolute;left:28622;top:24050;width:413;height:540;visibility:visible;mso-wrap-style:square;v-text-anchor:top" coordsize="77,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un+scA&#10;AADdAAAADwAAAGRycy9kb3ducmV2LnhtbESPT2vCQBTE7wW/w/IEb3VjBJHUVfoHsaUibfTi7ZF9&#10;ZoPZtzG7jem37wpCj8PM/IZZrHpbi45aXzlWMBknIIgLpysuFRz268c5CB+QNdaOScEveVgtBw8L&#10;zLS78jd1eShFhLDPUIEJocmk9IUhi37sGuLonVxrMUTZllK3eI1wW8s0SWbSYsVxwWBDr4aKc/5j&#10;FZzrKn9by8nnbpNeXj6+jv2m2xqlRsP++QlEoD78h+/td60gnc6mcHsTn4B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Brp/rHAAAA3QAAAA8AAAAAAAAAAAAAAAAAmAIAAGRy&#10;cy9kb3ducmV2LnhtbFBLBQYAAAAABAAEAPUAAACMAwAAAAA=&#10;" path="m77,99r,1l76,100r,1l74,101r-1,l70,101r-2,l65,101r-1,l64,100r-1,l63,99r,-10l56,95r-7,4l42,102r-9,l26,102r-6,-1l13,99,10,95,5,91,2,86,1,81,,74,1,67,4,60,7,55r6,-4l20,47r8,-3l37,43r11,l60,43r,-7l60,31,59,26,58,22,55,20,53,16,49,15,44,14r-5,l33,14r-6,1l22,16r-4,3l15,20r-3,2l10,23r-2,l7,23r,l6,22r,-1l5,21r,-1l5,19r,-3l5,14r,-2l6,11,7,10,8,9,12,6,16,5,20,3,24,1,29,r7,l40,,50,r8,1l64,5r5,4l73,14r2,6l77,27r,8l77,99xm60,55r-15,l39,55r-6,2l28,58r-4,2l22,63r-2,2l18,69r,5l18,80r4,5l28,89r8,1l42,89r6,-3l54,81r6,-6l60,55xe" fillcolor="black" stroked="f">
                  <v:path arrowok="t" o:connecttype="custom" o:connectlocs="41275,52917;40739,53446;39131,53446;36451,53446;34306,53446;33770,52917;33770,47096;26266,52387;17689,53975;10721,53446;5360,50271;1072,45508;0,39158;2144,31750;6969,26987;15009,23283;25730,22754;32162,19050;31626,13758;29482,10583;26266,7937;20906,7408;14473,7937;9649,10054;6432,11642;4288,12171;3752,12171;3216,11113;2680,10583;2680,8467;2680,6350;3752,5292;6432,3175;10721,1588;15545,0;21442,0;31090,529;36987,4763;40203,10583;41275,18521;32162,29104;20906,29104;15009,30692;11793,33338;9649,36513;9649,42333;15009,47096;22514,47096;28946,42863;32162,29104" o:connectangles="0,0,0,0,0,0,0,0,0,0,0,0,0,0,0,0,0,0,0,0,0,0,0,0,0,0,0,0,0,0,0,0,0,0,0,0,0,0,0,0,0,0,0,0,0,0,0,0,0,0"/>
                  <o:lock v:ext="edit" verticies="t"/>
                </v:shape>
                <v:shape id="Freeform 830" o:spid="_x0000_s1847" style="position:absolute;left:29194;top:24050;width:301;height:540;visibility:visible;mso-wrap-style:square;v-text-anchor:top" coordsize="55,1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hBHcIA&#10;AADdAAAADwAAAGRycy9kb3ducmV2LnhtbESP0YrCMBRE3wX/IdwF3zS1ikrXKCKK7uNWP+DS3G3K&#10;NjeliW39eyMs7OMwM2eY7X6wteio9ZVjBfNZAoK4cLriUsH9dp5uQPiArLF2TAqe5GG/G4+2mGnX&#10;8zd1eShFhLDPUIEJocmk9IUhi37mGuLo/bjWYoiyLaVusY9wW8s0SVbSYsVxwWBDR0PFb/6wCk63&#10;eeiGA+JXul6nRe/YbI4XpSYfw+ETRKAh/If/2letIF2slvB+E5+A3L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mEEdwgAAAN0AAAAPAAAAAAAAAAAAAAAAAJgCAABkcnMvZG93&#10;bnJldi54bWxQSwUGAAAAAAQABAD1AAAAhwMAAAAA&#10;" path="m55,10r,2l55,15r,1l55,17r,l53,19r,l52,19r-1,l50,19,48,17r-1,l46,17,45,16r-3,l40,16r-3,l35,17r-3,2l30,20r-4,3l24,27r-3,4l18,37r,62l18,99r-2,1l16,100r-1,1l14,101r-1,l12,101r-3,l7,101r-3,l3,101r-1,l,100r,l,99r,l,4r,l,3r,l2,1r1,l4,1r1,l8,1r2,l12,1r1,l14,1r1,2l15,3r,1l15,4r,15l19,12,23,9,26,5,29,4,32,1,35,r4,l41,r1,l45,r1,l48,r2,1l51,1r1,l53,3r2,l55,4r,l55,5r,l55,6r,3l55,10xe" fillcolor="black" stroked="f">
                  <v:path arrowok="t" o:connecttype="custom" o:connectlocs="30163,6413;30163,8550;30163,9085;29066,10154;27969,10154;26324,9085;25227,9085;23034,8550;20291,8550;17549,10154;14259,12291;11517,16567;9872,52906;8775,53441;8226,53975;7129,53975;4936,53975;2194,53975;1097,53975;0,53441;0,52906;0,2138;0,1603;1645,534;2742,534;5484,534;7129,534;8226,1603;8226,2138;8226,10154;12614,4810;15904,2138;19195,0;22485,0;24679,0;26324,0;27969,534;29066,1603;30163,2138;30163,2672;30163,3206;30163,5344" o:connectangles="0,0,0,0,0,0,0,0,0,0,0,0,0,0,0,0,0,0,0,0,0,0,0,0,0,0,0,0,0,0,0,0,0,0,0,0,0,0,0,0,0,0"/>
                </v:shape>
                <v:shape id="Freeform 831" o:spid="_x0000_s1848" style="position:absolute;left:29591;top:23828;width:460;height:762;visibility:visible;mso-wrap-style:square;v-text-anchor:top" coordsize="88,1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G+HMYA&#10;AADdAAAADwAAAGRycy9kb3ducmV2LnhtbESPzWrDMBCE74W8g9hCbo1cG4fEjRLiQqGXHurkATbW&#10;xja1VsaSf9KnrwKBHoeZ+YbZHWbTipF611hW8LqKQBCXVjdcKTifPl42IJxH1thaJgU3cnDYL552&#10;mGk78TeNha9EgLDLUEHtfZdJ6cqaDLqV7YiDd7W9QR9kX0nd4xTgppVxFK2lwYbDQo0dvddU/hSD&#10;UfA1TsPl9xQNeX4etptxStJkZqWWz/PxDYSn2f+HH+1PrSBO1inc34QnIP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rG+HMYAAADdAAAADwAAAAAAAAAAAAAAAACYAgAAZHJz&#10;L2Rvd25yZXYueG1sUEsFBgAAAAAEAAQA9QAAAIsDAAAAAA==&#10;" path="m88,95r-1,11l84,115r-2,10l77,133r-5,6l64,143r-8,3l47,146r-5,l39,146r-4,-1l31,143r-4,-2l24,138r-4,-3l16,130r,13l16,143r-1,1l15,144r-1,1l13,145r-2,l10,145r-2,l7,145r-2,l3,145r,l2,144r,l,143r,l,2r,l2,1r,l3,,4,,5,,7,,9,r2,l14,r1,l16,r2,1l18,1r,1l18,2r,57l23,55r3,-4l30,49r4,-2l37,45r4,-1l45,44r5,l59,44r8,4l73,53r5,6l83,66r2,9l87,83r1,12xm69,96r,-8l68,82,67,76,64,70,61,65,57,61,52,59r-6,l42,59r-2,l36,60r-4,3l29,65r-3,4l23,72r-5,5l18,114r7,8l31,128r8,3l45,131r6,l56,129r5,-4l63,120r3,-5l68,109r1,-7l69,96xe" fillcolor="black" stroked="f">
                  <v:path arrowok="t" o:connecttype="custom" o:connectlocs="45515,55323;42899,65240;37667,72547;29297,76200;21973,76200;18311,75678;14125,73590;10463,70459;8371,74634;7847,75156;7324,75678;5755,75678;4185,75678;2616,75678;1569,75678;1046,75156;0,74634;0,1044;1046,522;2093,0;3662,0;5755,0;7847,0;9417,522;9417,1044;9417,30793;13602,26618;17787,24530;21450,22964;26158,22964;35052,25052;40806,30793;44469,39144;46038,49582;36098,45929;35052,39666;31913,33925;27204,30793;21973,30793;18834,31315;15172,33925;12033,37578;9417,59499;16218,66805;23542,68371;29297,67327;32959,62630;35575,56889;36098,50104" o:connectangles="0,0,0,0,0,0,0,0,0,0,0,0,0,0,0,0,0,0,0,0,0,0,0,0,0,0,0,0,0,0,0,0,0,0,0,0,0,0,0,0,0,0,0,0,0,0,0,0,0"/>
                  <o:lock v:ext="edit" verticies="t"/>
                </v:shape>
                <v:shape id="Freeform 832" o:spid="_x0000_s1849" style="position:absolute;left:30146;top:24050;width:508;height:540;visibility:visible;mso-wrap-style:square;v-text-anchor:top" coordsize="95,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puTMUA&#10;AADdAAAADwAAAGRycy9kb3ducmV2LnhtbESPW4vCMBSE34X9D+Es7EvRVIUi1SjLghcQFm/4fGiO&#10;bbE5KU22Vn/9RhB8HGbmG2a26EwlWmpcaVnBcBCDIM6sLjlXcDou+xMQziNrrCyTgjs5WMw/ejNM&#10;tb3xntqDz0WAsEtRQeF9nUrpsoIMuoGtiYN3sY1BH2STS93gLcBNJUdxnEiDJYeFAmv6KSi7Hv6M&#10;gm7XerlaR+tod+JqW0eP3/PyodTXZ/c9BeGp8+/wq73RCkbjJIHnm/AE5P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Cm5MxQAAAN0AAAAPAAAAAAAAAAAAAAAAAJgCAABkcnMv&#10;ZG93bnJldi54bWxQSwUGAAAAAAQABAD1AAAAigMAAAAA&#10;" path="m95,51l94,62r-3,9l88,80r-5,7l75,95r-7,4l58,102r-11,l36,102,26,100,19,95,11,90,6,83,4,74,2,64,,52,2,41,4,31,6,22r7,-7l19,7,27,4,37,,48,,59,,69,3r8,4l83,14r6,6l91,30r3,8l95,51xm77,52r,-8l75,37,73,31,70,25,67,20,62,17,56,15,48,14r-7,1l35,17r-5,3l26,25r-4,5l20,36r-1,7l19,51r,7l20,65r1,6l25,78r4,5l34,85r6,2l47,89r7,-2l61,85r5,-2l69,78r4,-5l74,67r3,-8l77,52xe" fillcolor="black" stroked="f">
                  <v:path arrowok="t" o:connecttype="custom" o:connectlocs="50265,32808;47057,42333;40105,50271;31015,53975;19251,53975;10160,50271;3208,43921;1069,33867;1069,21696;3208,11642;10160,3704;19785,0;31549,0;41175,3704;47592,10583;50265,20108;41175,27517;40105,19579;37432,13229;33154,8996;25667,7408;18716,8996;13903,13229;10695,19050;10160,26987;10695,34396;13368,41275;18181,44979;25133,47096;32619,44979;36897,41275;39571,35454;41175,27517" o:connectangles="0,0,0,0,0,0,0,0,0,0,0,0,0,0,0,0,0,0,0,0,0,0,0,0,0,0,0,0,0,0,0,0,0"/>
                  <o:lock v:ext="edit" verticies="t"/>
                </v:shape>
                <v:shape id="Freeform 833" o:spid="_x0000_s1850" style="position:absolute;left:30702;top:24066;width:444;height:524;visibility:visible;mso-wrap-style:square;v-text-anchor:top" coordsize="83,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0RsMUA&#10;AADdAAAADwAAAGRycy9kb3ducmV2LnhtbESPT2sCMRTE70K/Q3gFb5qtFpXVKCoWij3Vf+fH5rm7&#10;dvOyJlG3fnojFHocZuY3zGTWmEpcyfnSsoK3bgKCOLO65FzBbvvRGYHwAVljZZkU/JKH2fSlNcFU&#10;2xt/03UTchEh7FNUUIRQp1L6rCCDvmtr4ugdrTMYonS51A5vEW4q2UuSgTRYclwosKZlQdnP5mIU&#10;nPK1W2Xz+v3AX+fdIpzufdxvlWq/NvMxiEBN+A//tT+1gl5/MITnm/gE5PQ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7RGwxQAAAN0AAAAPAAAAAAAAAAAAAAAAAJgCAABkcnMv&#10;ZG93bnJldi54bWxQSwUGAAAAAAQABAD1AAAAigMAAAAA&#10;" path="m83,95r,1l83,98r,1l82,99r,1l80,100r-3,l75,100r-4,l70,100r-3,l66,100r,-1l65,99r,l64,98,42,61,19,98r-1,1l18,99r-1,l16,100r-1,l13,100r-1,l8,100r-2,l3,100r-1,l1,99,,99,,98,,96,1,95,31,50,2,5,2,4,2,3,2,2r,l3,,6,,8,r3,l15,r1,l18,r1,l19,2r2,l21,2r1,1l43,37,65,3r,-1l65,2r1,l66,r1,l69,r2,l74,r2,l79,r2,l82,2r,l82,3r,1l81,5,54,48,83,95xe" fillcolor="black" stroked="f">
                  <v:path arrowok="t" o:connecttype="custom" o:connectlocs="44450,50292;44450,51864;43914,52388;41237,52388;38023,52388;35881,52388;35346,51864;34810,51864;22493,31957;9640,51864;9104,51864;8033,52388;6427,52388;3213,52388;1071,52388;0,51864;0,50292;16602,26194;1071,2096;1071,1048;1607,0;4284,0;8033,0;9640,0;10175,1048;11246,1048;23028,19384;34810,1048;35346,1048;35881,0;38023,0;40701,0;43379,0;43914,1048;43914,2096;28919,25146" o:connectangles="0,0,0,0,0,0,0,0,0,0,0,0,0,0,0,0,0,0,0,0,0,0,0,0,0,0,0,0,0,0,0,0,0,0,0,0"/>
                </v:shape>
                <v:shape id="Freeform 834" o:spid="_x0000_s1851" style="position:absolute;left:31194;top:24066;width:476;height:730;visibility:visible;mso-wrap-style:square;v-text-anchor:top" coordsize="90,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Jg5LL8A&#10;AADdAAAADwAAAGRycy9kb3ducmV2LnhtbERPzYrCMBC+L/gOYQRva7ouiHRNiwiC4GlrH2BoZpuy&#10;yaQk0da3NwfB48f3v69nZ8WdQhw8K/haFyCIO68H7hW019PnDkRMyBqtZ1LwoAh1tfjYY6n9xL90&#10;b1IvcgjHEhWYlMZSytgZchjXfiTO3J8PDlOGoZc64JTDnZWbothKhwPnBoMjHQ11/83NKSi649BM&#10;9tCacWe9MTI82ttFqdVyPvyASDSnt/jlPmsFm+9tnpvf5Ccgq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omDksvwAAAN0AAAAPAAAAAAAAAAAAAAAAAJgCAABkcnMvZG93bnJl&#10;di54bWxQSwUGAAAAAAQABAD1AAAAhAMAAAAA&#10;" path="m56,100l43,135r-1,1l40,137r-3,1l32,138r-2,l27,137r-1,l25,137r-1,-1l24,135r,l25,132,37,100r,-1l36,99,35,98r,-2l1,6,,5,,3,,2r1,l1,,4,,6,,9,r2,l14,r1,l16,r1,2l17,2r2,1l19,4,46,79r,l72,4,73,2r1,l74,r2,l78,r3,l84,r2,l88,r1,2l90,2r,1l90,5,89,6,56,100xe" fillcolor="black" stroked="f">
                  <v:path arrowok="t" o:connecttype="custom" o:connectlocs="29633,52917;22754,71438;22225,71967;21167,72496;19579,73025;16933,73025;15875,73025;14287,72496;13758,72496;13229,72496;12700,71967;12700,71438;12700,71438;13229,69850;19579,52917;19579,52387;19050,52387;18521,51858;18521,50800;529,3175;0,2646;0,1588;0,1058;529,1058;529,0;2117,0;3175,0;4763,0;5821,0;7408,0;7937,0;8467,0;8996,1058;8996,1058;10054,1588;10054,2117;24342,41804;24342,41804;38100,2117;38629,1058;39158,1058;39158,0;40217,0;41275,0;42863,0;44450,0;45508,0;46567,0;47096,1058;47625,1058;47625,1588;47625,2646;47096,3175;29633,52917" o:connectangles="0,0,0,0,0,0,0,0,0,0,0,0,0,0,0,0,0,0,0,0,0,0,0,0,0,0,0,0,0,0,0,0,0,0,0,0,0,0,0,0,0,0,0,0,0,0,0,0,0,0,0,0,0,0"/>
                </v:shape>
                <v:shape id="Freeform 835" o:spid="_x0000_s1852" style="position:absolute;left:31718;top:24050;width:397;height:540;visibility:visible;mso-wrap-style:square;v-text-anchor:top" coordsize="75,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6dGsUA&#10;AADdAAAADwAAAGRycy9kb3ducmV2LnhtbESPQWsCMRSE70L/Q3gFb5qtguhqlCJbEFSKthdvj81z&#10;d3Hzsk2irv56UxA8DjPzDTNbtKYWF3K+sqzgo5+AIM6trrhQ8Pvz1RuD8AFZY22ZFNzIw2L+1plh&#10;qu2Vd3TZh0JECPsUFZQhNKmUPi/JoO/bhjh6R+sMhihdIbXDa4SbWg6SZCQNVhwXSmxoWVJ+2p+N&#10;gu1pzd/Z0rm/cba54xoP9Tk7KNV9bz+nIAK14RV+tldawWA4msD/m/gE5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jp0axQAAAN0AAAAPAAAAAAAAAAAAAAAAAJgCAABkcnMv&#10;ZG93bnJldi54bWxQSwUGAAAAAAQABAD1AAAAigMAAAAA&#10;" path="m75,84r,1l75,87r-1,2l74,89r,1l74,91r-1,l71,92r-1,2l68,96r-4,1l60,100r-3,1l52,102r-5,l42,102r-10,l25,100,17,96,11,90,6,83,4,74,1,64,,53,1,39,4,28,7,20r6,-8l20,6,27,3,36,r8,l49,r4,l57,1r3,2l64,4r2,2l70,7r1,2l73,10r,1l74,11r,1l74,14r,1l74,16r,3l74,22r-1,1l73,25r-2,l69,25,68,23,65,22,61,20,59,17,54,16,50,15,44,14,33,16r-8,7l20,35,18,52r,8l20,68r2,6l25,79r3,4l33,86r5,1l44,87r6,l55,86r4,-2l63,83r2,-3l68,78r2,-2l71,76r2,l73,76r1,l74,78r,1l74,80r1,3l75,84xe" fillcolor="black" stroked="f">
                  <v:path arrowok="t" o:connecttype="custom" o:connectlocs="39688,44979;39159,47096;39159,47625;38630,48154;37042,49742;33867,51329;30163,53446;24871,53975;16934,53975;8996,50800;3175,43921;529,33867;529,20638;3704,10583;10583,3175;19050,0;25929,0;30163,529;33867,2117;37042,3704;38630,5292;39159,5821;39159,7408;39159,8467;39159,11642;38630,13229;36513,13229;34396,11642;31221,8996;26459,7937;17463,8467;10583,18521;9525,31750;11642,39158;14817,43921;20109,46038;26459,46038;31221,44450;34396,42333;37042,40217;38630,40217;39159,40217;39159,41804;39688,43921" o:connectangles="0,0,0,0,0,0,0,0,0,0,0,0,0,0,0,0,0,0,0,0,0,0,0,0,0,0,0,0,0,0,0,0,0,0,0,0,0,0,0,0,0,0,0,0"/>
                </v:shape>
                <v:shape id="Freeform 836" o:spid="_x0000_s1853" style="position:absolute;left:32226;top:23828;width:428;height:762;visibility:visible;mso-wrap-style:square;v-text-anchor:top" coordsize="81,1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9h7MQA&#10;AADdAAAADwAAAGRycy9kb3ducmV2LnhtbERPy2oCMRTdC/5DuEJ3mnFqq50axRYEKd34WnR3mdxO&#10;Ric3Q5Lq+PfNQnB5OO/5srONuJAPtWMF41EGgrh0uuZKwWG/Hs5AhIissXFMCm4UYLno9+ZYaHfl&#10;LV12sRIphEOBCkyMbSFlKA1ZDCPXEifu13mLMUFfSe3xmsJtI/Mse5UWa04NBlv6NFSed39WweT0&#10;8XbamtvLZv0Vf3I/defv40Spp0G3egcRqYsP8d290Qry52nan96kJyA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MfYezEAAAA3QAAAA8AAAAAAAAAAAAAAAAAmAIAAGRycy9k&#10;b3ducmV2LnhtbFBLBQYAAAAABAAEAPUAAACJAwAAAAA=&#10;" path="m81,143r,l81,144r-1,l80,145r-1,l77,145r-2,l73,145r-3,l69,145r-2,l65,145r,-1l64,144r,-1l64,143r,-56l64,80,63,75,62,70,59,66,57,63,53,60,49,59r-4,l38,59r-7,4l25,69r-8,7l17,143r,l17,144r,l16,145r-1,l14,145r-3,l9,145r-3,l5,145r-1,l3,145,1,144r,l,143r,l,2r,l1,1r,l3,,4,,5,,6,,9,r2,l14,r1,l16,r1,1l17,1r,1l17,2r,57l25,51r7,-3l41,44r7,l57,44r7,3l69,50r5,5l78,61r2,6l81,75r,10l81,143xe" fillcolor="black" stroked="f">
                  <v:path arrowok="t" o:connecttype="custom" o:connectlocs="42863,75149;42334,75674;41805,76200;39688,76200;37042,76200;35455,76200;34396,75674;33867,75149;33867,45720;33338,39414;31221,34684;28046,31531;23813,31006;16404,33108;8996,39939;8996,75149;8996,75674;7938,76200;5821,76200;3175,76200;2117,76200;529,75674;0,75149;0,1051;529,526;1588,0;2646,0;4763,0;7408,0;8467,0;8996,526;8996,1051;13229,26801;21696,23123;30163,23123;36513,26276;41275,32057;42863,39414;42863,75149" o:connectangles="0,0,0,0,0,0,0,0,0,0,0,0,0,0,0,0,0,0,0,0,0,0,0,0,0,0,0,0,0,0,0,0,0,0,0,0,0,0,0"/>
                </v:shape>
                <v:shape id="Freeform 837" o:spid="_x0000_s1854" style="position:absolute;left:32829;top:24050;width:286;height:540;visibility:visible;mso-wrap-style:square;v-text-anchor:top" coordsize="55,1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Z0WMIA&#10;AADdAAAADwAAAGRycy9kb3ducmV2LnhtbESP3YrCMBSE7xd8h3CEvVvTdsFKNYqIsuulPw9waI5N&#10;sTkpTWy7b78RBC+HmfmGWW1G24ieOl87VpDOEhDEpdM1Vwqul8PXAoQPyBobx6Tgjzxs1pOPFRba&#10;DXyi/hwqESHsC1RgQmgLKX1pyKKfuZY4ejfXWQxRdpXUHQ4RbhuZJclcWqw5LhhsaWeovJ8fVsH+&#10;koZ+3CIeszzPysGxWex+lPqcjtsliEBjeIdf7V+tIPvOU3i+iU9Ar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NnRYwgAAAN0AAAAPAAAAAAAAAAAAAAAAAJgCAABkcnMvZG93&#10;bnJldi54bWxQSwUGAAAAAAQABAD1AAAAhwMAAAAA&#10;" path="m55,10r,2l55,15r,1l55,17r-2,l53,19r,l52,19r-1,l50,19,49,17r-2,l46,17,44,16r-2,l40,16r-3,l35,17r-2,2l30,20r-4,3l24,27r-4,4l18,37r,62l18,99r-2,1l16,100r-1,1l14,101r-1,l12,101r-3,l7,101r-3,l3,101r-1,l,100r,l,99r,l,4r,l,3r,l2,1r1,l4,1r1,l8,1r2,l12,1r1,l14,1r1,2l15,3r,1l15,4r,15l19,12,23,9,26,5,29,4,33,1,35,r4,l41,r1,l45,r1,l47,r3,1l51,1r1,l53,3r,l55,4r,l55,5r,l55,6r,3l55,10xe" fillcolor="black" stroked="f">
                  <v:path arrowok="t" o:connecttype="custom" o:connectlocs="28575,6413;28575,8550;27536,9085;27536,10154;26497,10154;25458,9085;23899,9085;21821,8550;19223,8550;17145,10154;13508,12291;10391,16567;9352,52906;8313,53441;7793,53975;6754,53975;4676,53975;2078,53975;1039,53975;0,53441;0,52906;0,2138;0,1603;1559,534;2598,534;5195,534;6754,534;7793,1603;7793,2138;7793,10154;11950,4810;15067,2138;18184,0;21301,0;23380,0;24419,0;26497,534;27536,1603;28575,2138;28575,2672;28575,3206;28575,5344" o:connectangles="0,0,0,0,0,0,0,0,0,0,0,0,0,0,0,0,0,0,0,0,0,0,0,0,0,0,0,0,0,0,0,0,0,0,0,0,0,0,0,0,0,0"/>
                </v:shape>
                <v:shape id="Freeform 838" o:spid="_x0000_s1855" style="position:absolute;left:33178;top:24050;width:492;height:540;visibility:visible;mso-wrap-style:square;v-text-anchor:top" coordsize="94,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2D1cQA&#10;AADdAAAADwAAAGRycy9kb3ducmV2LnhtbESPQWsCMRSE74X+h/CE3mrWFaxsjSIWxYuHrnp/3Tw3&#10;i5uXJYm69dcbodDjMDPfMLNFb1txJR8axwpGwwwEceV0w7WCw379PgURIrLG1jEp+KUAi/nrywwL&#10;7W78Tdcy1iJBOBSowMTYFVKGypDFMHQdcfJOzluMSfpaao+3BLetzLNsIi02nBYMdrQyVJ3Li1Vw&#10;2ZnAq/txXH7dm03rf3ZHd9ZKvQ365SeISH38D/+1t1pBPv7I4fkmPQE5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Utg9XEAAAA3QAAAA8AAAAAAAAAAAAAAAAAmAIAAGRycy9k&#10;b3ducmV2LnhtbFBLBQYAAAAABAAEAPUAAACJAwAAAAA=&#10;" path="m94,51l93,62r-2,9l87,80r-5,7l75,95r-9,4l57,102r-11,l35,102,25,100,18,95,11,90,6,83,3,74,1,64,,52,1,41,3,31,6,22r6,-7l18,7,27,4,36,,48,,59,,69,3r7,4l82,14r5,6l91,30r2,8l94,51xm76,52r,-8l75,37,72,31,70,25,66,20,61,17,55,15,48,14r-8,1l34,17r-5,3l25,25r-3,5l19,36r-1,7l18,51r,7l19,65r1,6l24,78r4,5l33,85r6,2l46,89r8,-2l60,85r5,-2l69,78r3,-5l73,67r3,-8l76,52xe" fillcolor="black" stroked="f">
                  <v:path arrowok="t" o:connecttype="custom" o:connectlocs="48689,32808;45548,42333;39266,50271;29842,53975;18324,53975;9424,50271;3141,43921;524,33867;524,21696;3141,11642;9424,3704;18848,0;30889,0;39789,3704;45548,10583;48689,20108;39789,27517;39266,19579;36648,13229;31936,8996;25130,7408;17800,8996;13089,13229;9947,19050;9424,26987;9947,34396;12565,41275;17277,44979;24083,47096;31413,44979;36124,41275;38219,35454;39789,27517" o:connectangles="0,0,0,0,0,0,0,0,0,0,0,0,0,0,0,0,0,0,0,0,0,0,0,0,0,0,0,0,0,0,0,0,0"/>
                  <o:lock v:ext="edit" verticies="t"/>
                </v:shape>
                <v:shape id="Freeform 839" o:spid="_x0000_s1856" style="position:absolute;left:33797;top:24050;width:747;height:540;visibility:visible;mso-wrap-style:square;v-text-anchor:top" coordsize="139,1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1u8oA&#10;AADdAAAADwAAAGRycy9kb3ducmV2LnhtbESPQUvDQBSE74L/YXmCN7uxwdqm2RQtLQhSW6sIvT2z&#10;zySafRuya5P213cFocdhZr5h0llvarGn1lWWFdwOIhDEudUVFwre35Y3YxDOI2usLZOCAzmYZZcX&#10;KSbadvxK+60vRICwS1BB6X2TSOnykgy6gW2Ig/dlW4M+yLaQusUuwE0th1E0kgYrDgslNjQvKf/Z&#10;/hoFd/NnHMWHxfd6s+s+8snj6uXzOFHq+qp/mILw1Ptz+L/9pBUM4/sY/t6EJyCzE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J3otbvKAAAA3QAAAA8AAAAAAAAAAAAAAAAAmAIA&#10;AGRycy9kb3ducmV2LnhtbFBLBQYAAAAABAAEAPUAAACPAwAAAAA=&#10;" path="m139,99r,l139,100r,l138,101r-1,l135,101r-2,l131,101r-3,l127,101r-1,l124,101r-1,-1l123,100r-1,-1l122,99r,-58l122,36r-1,-5l119,26r-1,-4l116,19r-4,-3l108,15r-5,l97,15r-6,4l85,25r-6,7l79,99r,l78,100r,l76,101r-1,l74,101r-1,l70,101r-2,l65,101r-1,l63,101r-1,-1l62,100r,-1l62,99r,-58l62,36,60,31,59,26,57,22,54,19,50,16,47,15r-4,l37,15r-6,4l25,25r-8,7l17,99r,l17,100r-1,l16,101r-1,l14,101r-3,l9,101r-3,l5,101r-3,l2,101,1,100r-1,l,99r,l,4r,l,3r1,l1,1r1,l4,1r2,l9,1r1,l12,1r2,l15,1r,2l15,3r1,1l16,4r,13l23,9,31,4,38,r9,l52,r5,1l62,3r3,2l68,7r3,4l74,14r1,5l80,14r4,-4l89,6,92,4,96,1,100,r3,l107,r9,l123,3r5,3l133,11r2,6l138,23r1,8l139,38r,61xe" fillcolor="black" stroked="f">
                  <v:path arrowok="t" o:connecttype="custom" o:connectlocs="74613,52906;74613,53441;73539,53975;71392,53975;68708,53975;67635,53975;66024,53441;65488,52906;65488,21911;64951,16567;63341,11757;60120,8550;55289,8016;48847,10154;42406,17101;42406,52906;41869,53441;40259,53975;39185,53975;36501,53975;34354,53975;33281,53441;33281,52906;33281,21911;32207,16567;30597,11757;26839,8550;23082,8016;16640,10154;9125,17101;9125,52906;8589,53441;8052,53975;5905,53975;3221,53975;1074,53975;537,53441;0,52906;0,2138;0,1603;537,534;2147,534;4831,534;6441,534;8052,534;8052,1603;8589,2138;12346,4810;20398,0;27913,0;33281,1603;36501,3741;39722,7482;42943,7482;47774,3206;51531,534;55289,0;62267,0;68708,3206;72466,9085;74613,16567;74613,52906" o:connectangles="0,0,0,0,0,0,0,0,0,0,0,0,0,0,0,0,0,0,0,0,0,0,0,0,0,0,0,0,0,0,0,0,0,0,0,0,0,0,0,0,0,0,0,0,0,0,0,0,0,0,0,0,0,0,0,0,0,0,0,0,0,0"/>
                </v:shape>
                <v:shape id="Freeform 840" o:spid="_x0000_s1857" style="position:absolute;left:34671;top:24050;width:412;height:540;visibility:visible;mso-wrap-style:square;v-text-anchor:top" coordsize="76,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0n8UA&#10;AADdAAAADwAAAGRycy9kb3ducmV2LnhtbESPQWsCMRSE7wX/Q3hCbzVb26rdGkWkBU8FreD1dfO6&#10;Wbp5WZK4m/57Iwg9DjPzDbNcJ9uKnnxoHCt4nBQgiCunG64VHL8+HhYgQkTW2DomBX8UYL0a3S2x&#10;1G7gPfWHWIsM4VCiAhNjV0oZKkMWw8R1xNn7cd5izNLXUnscMty2cloUM2mx4bxgsKOtoer3cLYK&#10;2uolzfzpu/c21fvhdVuYz/Cu1P04bd5ARErxP3xr77SC6dP8Ga5v8hOQqw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5XSfxQAAAN0AAAAPAAAAAAAAAAAAAAAAAJgCAABkcnMv&#10;ZG93bnJldi54bWxQSwUGAAAAAAQABAD1AAAAigMAAAAA&#10;" path="m76,99r,1l76,100r-1,1l74,101r-3,l69,101r-2,l65,101r-1,l63,100r-1,l62,99r,-10l55,95r-7,4l41,102r-9,l25,102r-6,-1l14,99,9,95,5,91,3,86,,81,,74,,67,3,60,6,55r6,-4l19,47r8,-3l36,43r11,l59,43r,-7l59,31r,-5l57,22,54,20,52,16,48,15,44,14r-6,l32,14r-5,1l22,16r-5,3l15,20r-4,2l9,23r-2,l7,23r-1,l6,22,5,21r,l5,20,4,19r,-3l4,14,5,12r,-1l6,10,9,9,11,6,15,5,20,3,23,1,30,r5,l39,,49,r8,1l64,5r5,4l73,14r2,6l76,27r,8l76,99xm59,55r-13,l38,55r-6,2l27,58r-4,2l21,63r-2,2l17,69r,5l19,80r3,5l27,89r8,1l42,89r6,-3l53,81r6,-6l59,55xe" fillcolor="black" stroked="f">
                  <v:path arrowok="t" o:connecttype="custom" o:connectlocs="41275,52917;40732,53446;38560,53446;36387,53446;34758,53446;33672,52917;33672,47096;26068,52387;17379,53975;10319,53446;4888,50271;1629,45508;0,39158;1629,31750;6517,26987;14663,23283;25525,22754;32042,19050;32042,13758;29327,10583;26068,7937;20638,7408;14663,7937;9233,10054;5974,11642;3802,12171;3259,12171;2715,11113;2715,10583;2172,8467;2715,6350;3259,5292;5974,3175;10862,1588;16293,0;21181,0;30956,529;37473,4763;40732,10583;41275,18521;32042,29104;20638,29104;14663,30692;11405,33338;9233,36513;10319,42333;14663,47096;22810,47096;28784,42863;32042,29104" o:connectangles="0,0,0,0,0,0,0,0,0,0,0,0,0,0,0,0,0,0,0,0,0,0,0,0,0,0,0,0,0,0,0,0,0,0,0,0,0,0,0,0,0,0,0,0,0,0,0,0,0,0"/>
                  <o:lock v:ext="edit" verticies="t"/>
                </v:shape>
                <v:shape id="Freeform 841" o:spid="_x0000_s1858" style="position:absolute;left:35242;top:24050;width:445;height:540;visibility:visible;mso-wrap-style:square;v-text-anchor:top" coordsize="82,1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ScNMYA&#10;AADdAAAADwAAAGRycy9kb3ducmV2LnhtbESP3WrCQBSE7wXfYTkF78ymarWkriL+gH9QavoAh+xp&#10;EsyeDdlVY5++KxS8HGbmG2Y6b00lrtS40rKC1ygGQZxZXXKu4Dvd9N9BOI+ssbJMCu7kYD7rdqaY&#10;aHvjL7qefC4ChF2CCgrv60RKlxVk0EW2Jg7ej20M+iCbXOoGbwFuKjmI47E0WHJYKLCmZUHZ+XQx&#10;CtJqMtzTmlb4e/hM091x5C6HrVK9l3bxAcJT65/h//ZWKxgMJ2/weBOegJ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VScNMYAAADdAAAADwAAAAAAAAAAAAAAAACYAgAAZHJz&#10;L2Rvd25yZXYueG1sUEsFBgAAAAAEAAQA9QAAAIsDAAAAAA==&#10;" path="m82,99r,l80,100r,l79,101r-1,l77,101r-1,l73,101r-2,l68,101r-1,l66,101r-2,-1l64,100r,-1l64,99r,-56l64,36,63,31,62,26,60,22,57,19,53,16,48,15r-4,l37,15r-6,4l25,25r-7,7l18,99r,l18,100r-2,l16,101r-1,l13,101r-1,l9,101r-2,l5,101r-2,l2,101r,-1l,100,,99r,l,4r,l,3r2,l2,1r1,l4,1r3,l8,1r2,l12,1r2,l14,1r1,2l15,3r1,1l16,4r,13l24,9,31,4,40,r7,l57,r6,3l69,6r5,5l78,17r1,6l80,31r2,10l82,99xe" fillcolor="black" stroked="f">
                  <v:path arrowok="t" o:connecttype="custom" o:connectlocs="44450,52906;43366,53441;42282,53975;41198,53975;38487,53975;36319,53975;34693,53441;34693,52906;34693,22979;34151,16567;32524,11757;28730,8550;23851,8016;16804,10154;9757,17101;9757,52906;8673,53441;8131,53975;6505,53975;3795,53975;1626,53975;1084,53441;0,52906;0,2138;0,1603;1084,534;2168,534;4337,534;6505,534;7589,534;8131,1603;8673,2138;13010,4810;21683,0;30898,0;37403,3206;42282,9085;43366,16567;44450,52906" o:connectangles="0,0,0,0,0,0,0,0,0,0,0,0,0,0,0,0,0,0,0,0,0,0,0,0,0,0,0,0,0,0,0,0,0,0,0,0,0,0,0"/>
                </v:shape>
                <v:shape id="Freeform 842" o:spid="_x0000_s1859" style="position:absolute;left:35814;top:24050;width:492;height:540;visibility:visible;mso-wrap-style:square;v-text-anchor:top" coordsize="94,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aF1sQA&#10;AADdAAAADwAAAGRycy9kb3ducmV2LnhtbESPQWsCMRSE74L/ITzBm2arYGVrlGKp9OLBVe/Pzetm&#10;cfOyJFG3/nojCD0OM/MNs1h1thFX8qF2rOBtnIEgLp2uuVJw2H+P5iBCRNbYOCYFfxRgtez3Fphr&#10;d+MdXYtYiQThkKMCE2ObSxlKQxbD2LXEyft13mJM0ldSe7wluG3kJMtm0mLNacFgS2tD5bm4WAWX&#10;rQm8vh+nxde93jT+tD26s1ZqOOg+P0BE6uJ/+NX+0Qom0/cZPN+kJ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WhdbEAAAA3QAAAA8AAAAAAAAAAAAAAAAAmAIAAGRycy9k&#10;b3ducmV2LnhtbFBLBQYAAAAABAAEAPUAAACJAwAAAAA=&#10;" path="m94,51r,11l91,71r-3,9l82,87r-7,8l67,99r-10,3l46,102r-11,l26,100,18,95,11,90,7,83,3,74,,64,,52,,41,3,31,7,22r6,-7l19,7,27,4,36,,48,,59,r9,3l77,7r6,7l88,20r3,10l94,38r,13xm75,52r,-8l74,37,73,31,71,25,67,20,61,17,56,15,47,14r-7,1l35,17r-6,3l25,25r-2,5l20,36r-1,7l19,51r,7l20,65r1,6l24,78r3,5l34,85r6,2l47,89r8,-2l59,85r7,-2l69,78r3,-5l74,67r1,-8l75,52xe" fillcolor="black" stroked="f">
                  <v:path arrowok="t" o:connecttype="custom" o:connectlocs="49213,32808;46072,42333;39266,50271;29842,53975;18324,53975;9424,50271;3665,43921;0,33867;0,21696;3665,11642;9947,3704;18848,0;30889,0;40313,3704;46072,10583;49213,20108;39266,27517;38742,19579;37172,13229;31936,8996;24607,7408;18324,8996;13089,13229;10471,19050;9947,26987;10471,34396;12565,41275;17800,44979;24607,47096;30889,44979;36124,41275;38742,35454;39266,27517" o:connectangles="0,0,0,0,0,0,0,0,0,0,0,0,0,0,0,0,0,0,0,0,0,0,0,0,0,0,0,0,0,0,0,0,0"/>
                  <o:lock v:ext="edit" verticies="t"/>
                </v:shape>
                <v:shape id="Freeform 843" o:spid="_x0000_s1860" style="position:absolute;left:36449;top:23828;width:79;height:762;visibility:visible;mso-wrap-style:square;v-text-anchor:top" coordsize="17,1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IoV8YA&#10;AADdAAAADwAAAGRycy9kb3ducmV2LnhtbESPzWrDMBCE74W+g9hCbo3c/Dm4kU1oSQm0F6eh58Xa&#10;2KbWypHUxHn7qBDIcZiZb5hVMZhOnMj51rKCl3ECgriyuuVawf5787wE4QOyxs4yKbiQhyJ/fFhh&#10;pu2ZSzrtQi0ihH2GCpoQ+kxKXzVk0I9tTxy9g3UGQ5SultrhOcJNJydJspAGW44LDfb01lD1u/sz&#10;Cn5aU+Jy8eG/Zke7OezTz/l775QaPQ3rVxCBhnAP39pbrWAyTVP4fxOfgMy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dIoV8YAAADdAAAADwAAAAAAAAAAAAAAAACYAgAAZHJz&#10;L2Rvd25yZXYueG1sUEsFBgAAAAAEAAQA9QAAAIsDAAAAAA==&#10;" path="m17,143r,l16,144r,l15,145r-2,l12,145r-1,l8,145r-2,l4,145r-2,l1,145,,144r,l,143r,l,2r,l,1r,l1,,2,,4,,6,,8,r3,l12,r1,l15,r1,1l16,1r1,1l17,2r,141xe" fillcolor="black" stroked="f">
                  <v:path arrowok="t" o:connecttype="custom" o:connectlocs="7938,75149;7938,75149;7471,75674;7471,75674;7004,76200;6070,76200;5603,76200;5136,76200;3736,76200;2802,76200;1868,76200;934,76200;467,76200;0,75674;0,75674;0,75149;0,75149;0,1051;0,1051;0,526;0,526;467,0;934,0;1868,0;2802,0;3736,0;5136,0;5603,0;6070,0;7004,0;7471,526;7471,526;7938,1051;7938,1051;7938,75149" o:connectangles="0,0,0,0,0,0,0,0,0,0,0,0,0,0,0,0,0,0,0,0,0,0,0,0,0,0,0,0,0,0,0,0,0,0,0"/>
                </v:shape>
                <v:shape id="Freeform 844" o:spid="_x0000_s1861" style="position:absolute;left:18399;top:30622;width:571;height:540;visibility:visible;mso-wrap-style:square;v-text-anchor:top" coordsize="108,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PIpcMA&#10;AADdAAAADwAAAGRycy9kb3ducmV2LnhtbERPy4rCMBTdD/gP4QruxlQFlY5RfKAoCFKdhbO701zb&#10;0uamNFHr35vFwCwP5z1btKYSD2pcYVnBoB+BIE6tLjhT8H3Zfk5BOI+ssbJMCl7kYDHvfMww1vbJ&#10;CT3OPhMhhF2MCnLv61hKl+Zk0PVtTRy4m20M+gCbTOoGnyHcVHIYRWNpsODQkGNN65zS8nw3Cq7L&#10;XfXjN7diwMf76npIyt9TWyrV67bLLxCeWv8v/nPvtYLhaBLmhjfhCcj5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kPIpcMAAADdAAAADwAAAAAAAAAAAAAAAACYAgAAZHJzL2Rv&#10;d25yZXYueG1sUEsFBgAAAAAEAAQA9QAAAIgDAAAAAA==&#10;" path="m108,94r,2l106,99r,1l106,101r-1,l104,102r-1,l101,102r-2,2l96,104r-1,l93,104r-4,l85,102r-3,-1l79,100,77,97,74,94,72,89r,-6l69,88r-2,3l63,95r-3,2l55,101r-5,1l45,104r-5,l30,104r-9,-4l14,95,9,89,5,83,3,73,,64,,53,,42,3,31,7,22r4,-7l16,9,24,4,32,1,42,r8,1l55,3r6,2l66,9r3,5l73,20r3,6l77,33r1,-6l79,21r1,-5l80,11,82,8r,-2l82,4r1,l83,3r,l84,3r,l85,3r2,l88,1r2,l93,3r1,l95,3r1,l98,3r,1l98,4r,1l98,8r,2l98,14r-2,5l95,24r-1,4l93,35r-1,6l89,46r-1,6l87,57r-3,5l84,70r1,6l87,81r1,3l89,86r3,3l94,89r1,l98,89r1,l100,89r1,-1l103,88r1,l105,88r,l106,88r,l106,88r,1l108,89r,1l108,91r,3xm67,52r,-10l64,35,62,28,60,24,56,20,52,17,47,15r-5,l36,15r-5,2l27,21r-3,5l21,32r-1,6l19,44r-1,8l19,59r,6l20,73r3,5l26,83r4,3l35,89r6,1l47,89r5,-3l57,84r4,-5l63,74r3,-7l67,59r,-7l67,52xe" fillcolor="black" stroked="f">
                  <v:path arrowok="t" o:connecttype="custom" o:connectlocs="56092,51380;55562,52418;53446,52937;50271,53975;44979,52937;40746,50342;38100,43076;33338,49304;26458,52937;15875,53975;4763,46190;0,33215;1588,16089;8467,4671;22225,0;32279,2595;38629,10380;41275,14013;42333,5709;43392,2076;43921,1557;44979,1557;47625,519;50271,1557;51858,2076;51858,4152;50800,9861;49213,18165;46567,26988;44450,36329;46567,43595;49742,46190;52387,46190;54504,45671;55562,45671;56092,45671;57150,46709;35454,26988;32808,14532;27517,8823;19050,7785;12700,13494;10054,22836;10054,33734;13758,43076;21696,46709;30162,43595;34925,34772;35454,26988" o:connectangles="0,0,0,0,0,0,0,0,0,0,0,0,0,0,0,0,0,0,0,0,0,0,0,0,0,0,0,0,0,0,0,0,0,0,0,0,0,0,0,0,0,0,0,0,0,0,0,0,0"/>
                  <o:lock v:ext="edit" verticies="t"/>
                </v:shape>
                <v:shape id="Freeform 845" o:spid="_x0000_s1862" style="position:absolute;left:19018;top:30845;width:270;height:79;visibility:visible;mso-wrap-style:square;v-text-anchor:top" coordsize="5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2XNV8AA&#10;AADdAAAADwAAAGRycy9kb3ducmV2LnhtbESPzarCMBSE9xd8h3AEd9fUKldbjSKC6Na//aE5ttXm&#10;pDSx1rc3gnCXw8x8wyxWnalES40rLSsYDSMQxJnVJecKzqft7wyE88gaK8uk4EUOVsvezwJTbZ98&#10;oPbocxEg7FJUUHhfp1K6rCCDbmhr4uBdbWPQB9nkUjf4DHBTyTiK/qTBksNCgTVtCsrux4dRoHnt&#10;5blNXjEmt/2FJpPRzlilBv1uPQfhqfP/4W97rxXE42kCnzfhCcjl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2XNV8AAAADdAAAADwAAAAAAAAAAAAAAAACYAgAAZHJzL2Rvd25y&#10;ZXYueG1sUEsFBgAAAAAEAAQA9QAAAIUDAAAAAA==&#10;" path="m51,7r,4l50,12r-1,2l48,15,3,15,2,14,1,12,,11,,7,,4,1,1,2,,3,,48,r,l49,r1,1l50,1r,1l50,4r1,1l51,7xe" fillcolor="black" stroked="f">
                  <v:path arrowok="t" o:connecttype="custom" o:connectlocs="26988,3704;26988,5821;26459,6350;25930,7409;25400,7938;1588,7938;1058,7409;529,6350;0,5821;0,3704;0,2117;529,529;1058,0;1588,0;25400,0;25400,0;25930,0;26459,529;26459,529;26459,1058;26459,2117;26988,2646;26988,3704" o:connectangles="0,0,0,0,0,0,0,0,0,0,0,0,0,0,0,0,0,0,0,0,0,0,0"/>
                </v:shape>
                <v:shape id="Freeform 846" o:spid="_x0000_s1863" style="position:absolute;left:19431;top:30432;width:412;height:730;visibility:visible;mso-wrap-style:square;v-text-anchor:top" coordsize="79,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xhhsIA&#10;AADdAAAADwAAAGRycy9kb3ducmV2LnhtbERPTWvCQBC9F/wPywje6kZDQ4iuIhbBgz1oC3ocsmMS&#10;zM6m2VHTf989FHp8vO/lenCtelAfGs8GZtMEFHHpbcOVga/P3WsOKgiyxdYzGfihAOvV6GWJhfVP&#10;PtLjJJWKIRwKNFCLdIXWoazJYZj6jjhyV987lAj7StsenzHctXqeJJl22HBsqLGjbU3l7XR3Bt4+&#10;GqKzfGfvaX5IRdJ9lh8vxkzGw2YBSmiQf/Gfe28NzNM87o9v4hP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zGGGwgAAAN0AAAAPAAAAAAAAAAAAAAAAAJgCAABkcnMvZG93&#10;bnJldi54bWxQSwUGAAAAAAQABAD1AAAAhwMAAAAA&#10;" path="m79,129r,1l79,131r,3l78,134r,1l76,135r,l75,136r-70,l4,135r,l2,135r,-1l1,134r,-3l1,130r,-1l1,126r,-1l1,124r1,-1l2,123r2,-1l4,122r1,l33,122,33,18,7,34,5,35r-1,l2,35r-1,l1,34r,-1l,30,,29,,27,1,26r,-2l1,23r,l2,22r,l4,21,34,1r2,l36,1,37,r,l38,r1,l41,r2,l46,r1,l48,r1,1l50,1r,l50,2r,l50,122r25,l76,122r,l78,123r,l79,124r,1l79,126r,3xe" fillcolor="black" stroked="f">
                  <v:path arrowok="t" o:connecttype="custom" o:connectlocs="41275,69803;41275,71951;40753,72488;39708,72488;2612,73025;2090,72488;1045,71951;522,70340;522,69266;522,67119;1045,66045;2090,65508;2612,65508;17241,9665;2612,18793;1045,18793;522,18256;0,16108;0,14498;522,12887;522,12350;1045,11813;17764,537;18809,537;19331,0;20376,0;22466,0;24556,0;25601,537;26123,537;26123,1074;39185,65508;39708,65508;40753,66045;41275,67119;41275,69266" o:connectangles="0,0,0,0,0,0,0,0,0,0,0,0,0,0,0,0,0,0,0,0,0,0,0,0,0,0,0,0,0,0,0,0,0,0,0,0"/>
                </v:shape>
                <v:shape id="Freeform 847" o:spid="_x0000_s1864" style="position:absolute;left:20002;top:30432;width:413;height:730;visibility:visible;mso-wrap-style:square;v-text-anchor:top" coordsize="77,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wsY8cA&#10;AADdAAAADwAAAGRycy9kb3ducmV2LnhtbESPQWvCQBSE74L/YXmF3nQTFZHoKlUoLdqDtbWlt0f2&#10;NRuSfRuyq8Z/7xaEHoeZ+YZZrDpbizO1vnSsIB0mIIhzp0suFHx+PA9mIHxA1lg7JgVX8rBa9nsL&#10;zLS78DudD6EQEcI+QwUmhCaT0ueGLPqha4ij9+taiyHKtpC6xUuE21qOkmQqLZYcFww2tDGUV4eT&#10;VfBlxj/dJq3Knf3eVm/Fy3E92ddKPT50T3MQgbrwH763X7WC0XiWwt+b+ATk8g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b8LGPHAAAA3QAAAA8AAAAAAAAAAAAAAAAAmAIAAGRy&#10;cy9kb3ducmV2LnhtbFBLBQYAAAAABAAEAPUAAACMAwAAAAA=&#10;" path="m77,129r,1l77,131r,3l77,134r-1,1l76,135r-1,l74,136r-71,l3,135r-1,l1,135r,-1l1,134,,131r,-1l,129r,-3l,125r1,-1l1,123r,l2,122r,l3,122r29,l32,18,6,34,3,35r-1,l1,35r,l,34,,33,,30,,29,,27,,26,,24,,23r,l1,22r,l2,21,33,1r1,l34,1,35,r,l37,r1,l39,r2,l44,r1,l46,r2,1l49,1r,l50,2r,l50,122r24,l75,122r1,l76,123r1,l77,124r,1l77,126r,3xe" fillcolor="black" stroked="f">
                  <v:path arrowok="t" o:connecttype="custom" o:connectlocs="41275,69803;41275,71951;40739,72488;40203,72488;1608,73025;1072,72488;536,71951;0,70340;0,69266;0,67119;536,66045;1072,65508;1608,65508;17153,9665;1608,18793;536,18793;0,18256;0,16108;0,14498;0,12887;0,12350;536,11813;17689,537;18225,537;18761,0;20369,0;21978,0;24122,0;25730,537;26266,537;26802,1074;39667,65508;40739,65508;41275,66045;41275,67119;41275,69266" o:connectangles="0,0,0,0,0,0,0,0,0,0,0,0,0,0,0,0,0,0,0,0,0,0,0,0,0,0,0,0,0,0,0,0,0,0,0,0"/>
                </v:shape>
                <v:shape id="Freeform 848" o:spid="_x0000_s1865" style="position:absolute;left:20558;top:30384;width:95;height:286;visibility:visible;mso-wrap-style:square;v-text-anchor:top" coordsize="18,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txrcMA&#10;AADdAAAADwAAAGRycy9kb3ducmV2LnhtbESP0YrCMBRE34X9h3AXfNN0K4h2jSLrLvimVT/g0txN&#10;q81NaaJWv94Igo/DzJxhZovO1uJCra8cK/gaJiCIC6crNgoO+7/BBIQPyBprx6TgRh4W84/eDDPt&#10;rpzTZReMiBD2GSooQ2gyKX1RkkU/dA1x9P5dazFE2RqpW7xGuK1lmiRjabHiuFBiQz8lFafd2SrI&#10;6ZeT41126fSIh9ystnK/MUr1P7vlN4hAXXiHX+21VpCOJik838QnIO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ItxrcMAAADdAAAADwAAAAAAAAAAAAAAAACYAgAAZHJzL2Rv&#10;d25yZXYueG1sUEsFBgAAAAAEAAQA9QAAAIgDAAAAAA==&#10;" path="m16,52r,1l15,53r,1l14,54r,l13,55r-2,l9,55r-1,l6,55,5,54r-1,l3,54r,-1l3,53r,-1l,3,,2r,l2,1r1,l4,,5,,6,,9,r2,l14,r1,l16,1r2,l18,2r,l18,3,16,52xe" fillcolor="black" stroked="f">
                  <v:path arrowok="t" o:connecttype="custom" o:connectlocs="8467,27016;8467,27536;7937,27536;7937,28055;7408,28055;7408,28055;6879,28575;5821,28575;4763,28575;4233,28575;3175,28575;2646,28055;2117,28055;1588,28055;1588,27536;1588,27536;1588,27016;0,1559;0,1039;0,1039;1058,520;1588,520;2117,0;2646,0;3175,0;4763,0;5821,0;7408,0;7937,0;8467,520;9525,520;9525,1039;9525,1039;9525,1559;8467,27016" o:connectangles="0,0,0,0,0,0,0,0,0,0,0,0,0,0,0,0,0,0,0,0,0,0,0,0,0,0,0,0,0,0,0,0,0,0,0"/>
                </v:shape>
                <v:shape id="Freeform 849" o:spid="_x0000_s1866" style="position:absolute;left:20764;top:30845;width:270;height:79;visibility:visible;mso-wrap-style:square;v-text-anchor:top" coordsize="5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iKmr4A&#10;AADdAAAADwAAAGRycy9kb3ducmV2LnhtbESPzQrCMBCE74LvEFbwpqlVRKtRRBC9+ndfmrWtNpvS&#10;xFrf3giCx2FmvmGW69aUoqHaFZYVjIYRCOLU6oIzBZfzbjAD4TyyxtIyKXiTg/Wq21liou2Lj9Sc&#10;fCYChF2CCnLvq0RKl+Zk0A1tRRy8m60N+iDrTOoaXwFuShlH0VQaLDgs5FjRNqf0cXoaBZo3Xl6a&#10;+TvG+f1wpclktDdWqX6v3SxAeGr9P/xrH7SCeDwbw/dNeAJy9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NYipq+AAAA3QAAAA8AAAAAAAAAAAAAAAAAmAIAAGRycy9kb3ducmV2&#10;LnhtbFBLBQYAAAAABAAEAPUAAACDAwAAAAA=&#10;" path="m51,7r,4l50,12r-1,2l48,15,3,15,2,14,1,12,,11,,7,,4,1,1,2,,3,,48,r,l49,r,1l50,1r,1l50,4r1,1l51,7xe" fillcolor="black" stroked="f">
                  <v:path arrowok="t" o:connecttype="custom" o:connectlocs="26988,3704;26988,5821;26459,6350;25930,7409;25400,7938;1588,7938;1058,7409;529,6350;0,5821;0,3704;0,2117;529,529;1058,0;1588,0;25400,0;25400,0;25930,0;25930,529;26459,529;26459,1058;26459,2117;26988,2646;26988,3704" o:connectangles="0,0,0,0,0,0,0,0,0,0,0,0,0,0,0,0,0,0,0,0,0,0,0"/>
                </v:shape>
                <v:shape id="Freeform 850" o:spid="_x0000_s1867" style="position:absolute;left:21129;top:30432;width:524;height:730;visibility:visible;mso-wrap-style:square;v-text-anchor:top" coordsize="97,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iGe8YA&#10;AADdAAAADwAAAGRycy9kb3ducmV2LnhtbESPQWvCQBSE7wX/w/KE3urGtBSJriJCi6E9tKsI3h7Z&#10;ZxLMvg3ZNYn/vlso9DjMzDfMajPaRvTU+dqxgvksAUFcOFNzqeB4eHtagPAB2WDjmBTcycNmPXlY&#10;YWbcwN/U61CKCGGfoYIqhDaT0hcVWfQz1xJH7+I6iyHKrpSmwyHCbSPTJHmVFmuOCxW2tKuouOqb&#10;VeD4PcjPc/6V6+HeFx+tPrlGK/U4HbdLEIHG8B/+a++NgvR58QK/b+IT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tiGe8YAAADdAAAADwAAAAAAAAAAAAAAAACYAgAAZHJz&#10;L2Rvd25yZXYueG1sUEsFBgAAAAAEAAQA9QAAAIsDAAAAAA==&#10;" path="m97,119r,1l97,121r,1l97,124r,1l97,126r-1,l95,127r-2,1l91,131r-4,1l82,135r-5,2l71,138r-7,2l56,140,44,138,33,135,23,130r-9,-8l8,112,3,101,,88,,72,,56,3,42,8,30,16,20r8,-8l34,5,46,2,59,r6,2l70,2r6,1l81,5r4,2l88,9r4,1l95,13r1,1l96,14r,1l97,16r,2l97,19r,1l97,21r,3l97,25r,1l96,28r,1l96,29r-1,1l93,30r-1,l90,28,87,25,83,24,79,21,72,19,66,16r-7,l50,18r-7,2l35,24r-5,7l26,39r-4,9l19,58r,13l19,83r3,11l24,103r5,7l35,116r8,4l50,124r9,l67,124r7,-3l79,120r4,-3l87,115r4,-3l93,111r2,l96,111r,l97,111r,1l97,114r,1l97,116r,3xe" fillcolor="black" stroked="f">
                  <v:path arrowok="t" o:connecttype="custom" o:connectlocs="52388,62593;52388,63636;52388,65201;51848,65723;50228,66766;46987,68852;41586,71460;34565,73025;23764,71982;12422,67809;4321,58420;0,45901;0,29210;4321,15648;12962,6259;24844,1043;35105,1043;41046,1565;45907,3651;49688,5216;51848,7303;51848,7824;52388,9389;52388,10432;52388,12519;52388,13562;51848,15127;51308,15648;49688,15648;46987,13040;42667,10954;35645,8346;27004,9389;18903,12519;14042,20343;10262,30253;10262,43293;12962,53726;18903,60506;27004,64679;36186,64679;42667,62593;46987,59985;50228,57898;51848,57898;52388,57898;52388,59463;52388,60506" o:connectangles="0,0,0,0,0,0,0,0,0,0,0,0,0,0,0,0,0,0,0,0,0,0,0,0,0,0,0,0,0,0,0,0,0,0,0,0,0,0,0,0,0,0,0,0,0,0,0,0"/>
                </v:shape>
                <v:shape id="Freeform 851" o:spid="_x0000_s1868" style="position:absolute;left:21732;top:30432;width:635;height:730;visibility:visible;mso-wrap-style:square;v-text-anchor:top" coordsize="120,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uPsUA&#10;AADdAAAADwAAAGRycy9kb3ducmV2LnhtbESPQWvCQBSE74X+h+UVein6otIqaVYp0oAnS6N4fmSf&#10;SUj2bchuNf33rlDocZiZb5hsM9pOXXjwjRMNs2kCiqV0ppFKw/GQT1agfCAx1DlhDb/sYbN+fMgo&#10;Ne4q33wpQqUiRHxKGuoQ+hTRlzVb8lPXs0Tv7AZLIcqhQjPQNcJth/MkeUNLjcSFmnre1ly2xY/V&#10;sF229FXOTvgp+yYpupcccZFr/fw0fryDCjyG//Bfe2c0zBerV7i/iU8A1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G4+xQAAAN0AAAAPAAAAAAAAAAAAAAAAAJgCAABkcnMv&#10;ZG93bnJldi54bWxQSwUGAAAAAAQABAD1AAAAigMAAAAA&#10;" path="m120,68r,16l117,98r-4,13l106,121r-9,9l86,135r-12,3l59,140r-15,l33,136,22,130r-7,-8l8,112,3,100,1,87,,71,1,56,3,42,8,30,16,20r8,-8l34,5,47,2,61,,76,2,88,5r10,5l106,19r7,9l117,40r3,13l120,68xm102,69r,-11l100,48,97,39,93,31,88,25,81,20,72,16r-11,l50,16r-8,4l34,25r-6,7l24,40,21,50,19,60r,9l19,82r2,10l23,101r5,8l33,116r7,4l49,124r11,1l71,124r9,-4l87,115r6,-7l97,100r3,-10l102,80r,-11xe" fillcolor="black" stroked="f">
                  <v:path arrowok="t" o:connecttype="custom" o:connectlocs="63500,43815;59796,57898;51329,67809;39158,71982;23283,73025;11642,67809;4233,58420;529,45380;529,29210;4233,15648;12700,6259;24871,1043;40217,1043;51858,5216;59796,14605;63500,27645;53975,35991;52917,25037;49213,16170;42863,10432;32279,8346;22225,10432;14817,16691;11113,26080;10054,35991;11113,47988;14817,56855;21167,62593;31750,65201;42333,62593;49213,56334;52917,46945;53975,35991" o:connectangles="0,0,0,0,0,0,0,0,0,0,0,0,0,0,0,0,0,0,0,0,0,0,0,0,0,0,0,0,0,0,0,0,0"/>
                  <o:lock v:ext="edit" verticies="t"/>
                </v:shape>
                <v:shape id="Freeform 852" o:spid="_x0000_s1869" style="position:absolute;left:22479;top:30432;width:635;height:730;visibility:visible;mso-wrap-style:square;v-text-anchor:top" coordsize="121,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2mrqcUA&#10;AADdAAAADwAAAGRycy9kb3ducmV2LnhtbESPQWvCQBSE74X+h+UVeqsbFUKIriKhBa0nbQWPj+wz&#10;G5J9G7IbTf99VxA8DjPzDbNcj7YVV+p97VjBdJKAIC6drrlS8Pvz9ZGB8AFZY+uYFPyRh/Xq9WWJ&#10;uXY3PtD1GCoRIexzVGBC6HIpfWnIop+4jjh6F9dbDFH2ldQ93iLctnKWJKm0WHNcMNhRYahsjoNV&#10;cHIHs/scTtmQTs/Fd1I0u3rfKPX+Nm4WIAKN4Rl+tLdawWyepXB/E5+AXP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aaupxQAAAN0AAAAPAAAAAAAAAAAAAAAAAJgCAABkcnMv&#10;ZG93bnJldi54bWxQSwUGAAAAAAQABAD1AAAAigMAAAAA&#10;" path="m121,68r,16l117,98r-3,13l106,121r-8,9l87,135r-13,3l60,140r-15,l34,136,23,130r-8,-8l8,112,4,100,2,87,,71,2,56,4,42,9,30,16,20r9,-8l35,5,47,2,62,,77,2,89,5r10,5l106,19r8,9l117,40r4,13l121,68xm103,69r,-11l100,48,98,39,94,31,89,25,82,20,73,16r-11,l51,16r-9,4l35,25r-6,7l25,40,21,50,20,60r,9l20,82r1,10l24,101r5,8l34,116r7,4l50,124r11,1l72,124r8,-4l88,115r6,-7l98,100r2,-10l103,80r,-11xe" fillcolor="black" stroked="f">
                  <v:path arrowok="t" o:connecttype="custom" o:connectlocs="63500,43815;59826,57898;51430,67809;38835,71982;23616,73025;12070,67809;4198,58420;1050,45380;1050,29210;4723,15648;13120,6259;24665,1043;40409,1043;51955,5216;59826,14605;63500,27645;54054,35991;52479,25037;49331,16170;43033,10432;32537,8346;22041,10432;15219,16691;11021,26080;10496,35991;11021,47988;15219,56855;21517,62593;32012,65201;41983,62593;49331,56334;52479,46945;54054,35991" o:connectangles="0,0,0,0,0,0,0,0,0,0,0,0,0,0,0,0,0,0,0,0,0,0,0,0,0,0,0,0,0,0,0,0,0"/>
                  <o:lock v:ext="edit" verticies="t"/>
                </v:shape>
                <v:shape id="Freeform 853" o:spid="_x0000_s1870" style="position:absolute;left:23256;top:30432;width:524;height:730;visibility:visible;mso-wrap-style:square;v-text-anchor:top" coordsize="98,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FOzMQA&#10;AADdAAAADwAAAGRycy9kb3ducmV2LnhtbESPQWvCQBSE7wX/w/IEb3VjBCOpq4hQ6MEcTEWvr9nX&#10;TWj2bciuMf57t1DocZiZb5jNbrStGKj3jWMFi3kCgrhyumGj4Pz5/roG4QOyxtYxKXiQh9128rLB&#10;XLs7n2gogxERwj5HBXUIXS6lr2qy6OeuI47et+sthih7I3WP9wi3rUyTZCUtNhwXauzoUFP1U96s&#10;Ai6ydMSFWVFRXLOb+bJDebwoNZuO+zcQgcbwH/5rf2gF6XKdwe+b+ATk9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BTszEAAAA3QAAAA8AAAAAAAAAAAAAAAAAmAIAAGRycy9k&#10;b3ducmV2LnhtbFBLBQYAAAAABAAEAPUAAACJAwAAAAA=&#10;" path="m98,133r,1l98,135r,l96,135r-1,1l94,136r-2,l89,136r-2,l85,136r-2,l82,135r,l80,135r,-1l80,133r,-59l19,74r,59l19,134r,1l18,135r-2,l16,136r-2,l13,136r-3,l8,136r-3,l4,136,3,135r-1,l2,135,,134r,-1l,3,,2r2,l2,1r1,l4,1r1,l8,r2,l13,r1,1l16,1r,l18,1r1,1l19,2r,1l19,58r61,l80,3r,-1l80,2,82,1r,l83,1r2,l87,r2,l92,r2,1l95,1r1,l98,1r,1l98,2r,1l98,133xe" fillcolor="black" stroked="f">
                  <v:path arrowok="t" o:connecttype="custom" o:connectlocs="52388,71951;52388,72488;50784,73025;49181,73025;46508,73025;44369,73025;43835,72488;42766,71951;42766,39734;10157,71414;10157,72488;8553,72488;7484,73025;5346,73025;2673,73025;1604,72488;1069,72488;0,71414;0,1074;1069,537;2138,537;4277,0;6949,0;8553,537;9622,537;10157,1074;10157,31143;42766,1611;42766,1074;43835,537;45439,537;47577,0;50250,537;51319,537;52388,1074;52388,1611" o:connectangles="0,0,0,0,0,0,0,0,0,0,0,0,0,0,0,0,0,0,0,0,0,0,0,0,0,0,0,0,0,0,0,0,0,0,0,0"/>
                </v:shape>
                <v:shape id="Freeform 854" o:spid="_x0000_s1871" style="position:absolute;left:24177;top:30622;width:508;height:540;visibility:visible;mso-wrap-style:square;v-text-anchor:top" coordsize="94,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TI7cQA&#10;AADdAAAADwAAAGRycy9kb3ducmV2LnhtbERPy2rCQBTdF/yH4Ra6KWZiLCHETEQKhbbgorbU7SVz&#10;87CZOyEzavTrnYXQ5eG8i/VkenGi0XWWFSyiGARxZXXHjYKf77d5BsJ5ZI29ZVJwIQfrcvZQYK7t&#10;mb/otPONCCHsclTQej/kUrqqJYMusgNx4Go7GvQBjo3UI55DuOllEsepNNhxaGhxoNeWqr/d0Sg4&#10;Ph+yfV1tpfy8XOljufh9SROj1NPjtFmB8DT5f/Hd/a4VJMsszA1vwhOQ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XEyO3EAAAA3QAAAA8AAAAAAAAAAAAAAAAAmAIAAGRycy9k&#10;b3ducmV2LnhtbFBLBQYAAAAABAAEAPUAAACJAwAAAAA=&#10;" path="m94,51r,12l91,73r-3,8l81,89r-6,6l67,100r-9,4l46,104r-11,l26,100,17,96,11,90,6,83,3,74,,64,,53,,42,3,32,6,22r6,-7l19,9,27,4,37,1,48,,59,1r9,3l76,8r7,6l88,21r3,9l94,40r,11xm76,52l75,44,74,38,73,31,70,26,67,21,62,17,56,15r-9,l40,15r-5,2l28,21r-3,4l22,31r-2,6l19,44r,8l19,59r1,8l21,73r4,5l28,83r5,3l40,89r7,l54,89r6,-3l65,84r4,-5l73,74r1,-7l75,60r1,-8xe" fillcolor="black" stroked="f">
                  <v:path arrowok="t" o:connecttype="custom" o:connectlocs="50800,32696;47557,42038;40532,49304;31345,53975;18915,53975;9187,49823;3243,43076;0,33215;0,21798;3243,11418;10268,4671;19996,519;31885,519;41072,4152;47557,10899;50800,20760;41072,26988;39991,19722;37830,13494;33506,8823;25400,7785;18915,8823;13511,12975;10809,19203;10268,26988;10809,34772;13511,40481;17834,44633;25400,46190;32426,44633;37289,41000;39991,34772;41072,26988" o:connectangles="0,0,0,0,0,0,0,0,0,0,0,0,0,0,0,0,0,0,0,0,0,0,0,0,0,0,0,0,0,0,0,0,0"/>
                  <o:lock v:ext="edit" verticies="t"/>
                </v:shape>
                <v:shape id="Freeform 855" o:spid="_x0000_s1872" style="position:absolute;left:24812;top:30622;width:302;height:540;visibility:visible;mso-wrap-style:square;v-text-anchor:top" coordsize="55,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typ8QA&#10;AADdAAAADwAAAGRycy9kb3ducmV2LnhtbESPQWvCQBSE7wX/w/KE3upGCyVGV9GC4KmQVCTHZ/aZ&#10;DWbfht2tpv++Wyj0OMzMN8x6O9pe3MmHzrGC+SwDQdw43XGr4PR5eMlBhIissXdMCr4pwHYzeVpj&#10;od2DS7pXsRUJwqFABSbGoZAyNIYshpkbiJN3dd5iTNK3Unt8JLjt5SLL3qTFjtOCwYHeDTW36ssq&#10;GNuPKpamX7pLfanPp7rMye+Vep6OuxWISGP8D/+1j1rB4jVfwu+b9AT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I7cqfEAAAA3QAAAA8AAAAAAAAAAAAAAAAAmAIAAGRycy9k&#10;b3ducmV2LnhtbFBLBQYAAAAABAAEAPUAAACJAwAAAAA=&#10;" path="m55,11r,3l54,15r,1l54,17r,2l53,19r,1l51,20r,l50,19r-1,l48,19,45,17r-1,l41,17r-2,l37,17r-3,l32,19r-3,2l27,24r-4,3l20,32r-3,5l17,99r,1l17,101r-1,l14,101r,1l12,102r-1,l8,102r-2,l3,102r-1,l1,101r,l,101r,-1l,99,,5,,4r,l1,4,1,3r1,l3,3r1,l7,1,9,3r2,l13,3r,l14,4r,l14,4r2,1l16,19r3,-5l22,10,25,6,29,4,32,3,34,1,38,r2,l43,r1,l45,1r3,l49,1r2,2l53,3r,l54,4r,l54,5r,l54,6r,2l55,9r,2xe" fillcolor="black" stroked="f">
                  <v:path arrowok="t" o:connecttype="custom" o:connectlocs="30163,7408;29615,8467;29615,10054;29066,10583;27969,10583;26872,10054;24679,8996;22485,8996;20291,8996;17549,10054;14807,12700;10968,16933;9323,52387;9323,53446;7678,53446;6581,53975;4387,53975;1645,53975;548,53446;0,53446;0,52387;0,2117;548,2117;1097,1588;2194,1588;4936,1588;7129,1588;7678,2117;7678,2117;8775,10054;12065,5292;15904,2117;18646,529;21937,0;24130,0;26324,529;27969,1588;29066,1588;29615,2117;29615,2646;29615,4233;30163,5821" o:connectangles="0,0,0,0,0,0,0,0,0,0,0,0,0,0,0,0,0,0,0,0,0,0,0,0,0,0,0,0,0,0,0,0,0,0,0,0,0,0,0,0,0,0"/>
                </v:shape>
                <v:shape id="Freeform 856" o:spid="_x0000_s1873" style="position:absolute;left:25431;top:30622;width:572;height:540;visibility:visible;mso-wrap-style:square;v-text-anchor:top" coordsize="107,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PnhcIA&#10;AADdAAAADwAAAGRycy9kb3ducmV2LnhtbERPTYvCMBC9C/sfwix409SKulajyIKLIB7s6n1oxrbY&#10;TEqTbbv+enMQPD7e93rbm0q01LjSsoLJOAJBnFldcq7g8rsffYFwHlljZZkU/JOD7eZjsMZE247P&#10;1KY+FyGEXYIKCu/rREqXFWTQjW1NHLibbQz6AJtc6ga7EG4qGUfRXBosOTQUWNN3Qdk9/TMKHsvL&#10;z9F37ema7xb3eJYuiPZHpYaf/W4FwlPv3+KX+6AVxNNl2B/ehCcgN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Q+eFwgAAAN0AAAAPAAAAAAAAAAAAAAAAAJgCAABkcnMvZG93&#10;bnJldi54bWxQSwUGAAAAAAQABAD1AAAAhwMAAAAA&#10;" path="m107,94r,2l107,99r-2,1l105,101r-1,l103,102r-1,l101,102r-3,2l97,104r-3,l93,104r-5,l85,102r-3,-1l78,100,76,97,73,94,72,89,71,83r-2,5l66,91r-4,4l59,97r-4,4l50,102r-6,2l39,104r-10,l21,100,14,95,9,89,4,83,2,73,1,64,,53,1,42,2,31,6,22r5,-7l17,9,24,4,32,1,41,r8,1l55,3r5,2l65,9r4,5l72,20r3,6l76,33r2,-6l78,21r2,-5l81,11r,-3l81,6r,-2l82,4r,-1l82,3r1,l85,3r,l86,3,88,1r1,l92,3r1,l94,3r2,l97,3r,1l98,4r,1l98,8r-1,2l97,14r-1,5l94,24r-1,4l92,35r-1,6l89,46r-2,6l86,57r-3,5l85,70r,6l86,81r1,3l89,86r2,3l93,89r3,l97,89r1,l101,89r1,-1l103,88r,l104,88r1,l105,88r,l105,88r2,1l107,89r,1l107,91r,3xm66,52r,-10l65,35,62,28,59,24,55,20,51,17,46,15r-3,l37,15r-7,2l27,21r-4,5l21,32r-2,6l18,44r,8l18,59r1,6l21,73r2,5l25,83r4,3l34,89r7,1l46,89r5,-3l56,84r4,-5l62,74r3,-7l66,59r,-7l66,52xe" fillcolor="black" stroked="f">
                  <v:path arrowok="t" o:connecttype="custom" o:connectlocs="57150,51380;55548,52418;53945,52937;50207,53975;45400,52937;40593,50342;37922,43076;33115,49304;26706,52937;15489,53975;4807,46190;534,33215;1068,16089;9080,4671;21899,0;32047,2595;38456,10380;41661,14013;43263,5709;43263,2076;43797,1557;45400,1557;47536,519;50207,1557;51809,2076;52343,4152;51275,9861;49138,18165;46468,26988;45400,36329;46468,43595;49672,46190;52343,46190;55014,45671;56082,45671;56082,45671;57150,46709;35251,26988;33115,14532;27240,8823;19762,7785;12285,13494;9614,22836;10148,33734;13353,43076;21899,46709;29910,43595;34717,34772;35251,26988" o:connectangles="0,0,0,0,0,0,0,0,0,0,0,0,0,0,0,0,0,0,0,0,0,0,0,0,0,0,0,0,0,0,0,0,0,0,0,0,0,0,0,0,0,0,0,0,0,0,0,0,0"/>
                  <o:lock v:ext="edit" verticies="t"/>
                </v:shape>
                <v:shape id="Freeform 857" o:spid="_x0000_s1874" style="position:absolute;left:26066;top:30845;width:270;height:79;visibility:visible;mso-wrap-style:square;v-text-anchor:top" coordsize="5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8nq8AA&#10;AADdAAAADwAAAGRycy9kb3ducmV2LnhtbESPzarCMBSE9xd8h3AEd9e0VcRWo4gguvVvf2iObbU5&#10;KU2s9e2NcOEuh5n5hlmue1OLjlpXWVYQjyMQxLnVFRcKLufd7xyE88gaa8uk4E0O1qvBzxIzbV98&#10;pO7kCxEg7DJUUHrfZFK6vCSDbmwb4uDdbGvQB9kWUrf4CnBTyySKZtJgxWGhxIa2JeWP09Mo0Lzx&#10;8tKl7wTT++FK02m8N1ap0bDfLEB46v1/+K990AqSSRrD9014AnL1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R8nq8AAAADdAAAADwAAAAAAAAAAAAAAAACYAgAAZHJzL2Rvd25y&#10;ZXYueG1sUEsFBgAAAAAEAAQA9QAAAIUDAAAAAA==&#10;" path="m51,7r,4l49,12r-1,2l47,15,4,15,1,14,,12,,11,,7,,4,,1,1,,4,,47,r1,l48,r1,1l49,1r2,1l51,4r,1l51,7xe" fillcolor="black" stroked="f">
                  <v:path arrowok="t" o:connecttype="custom" o:connectlocs="26988,3704;26988,5821;25930,6350;25400,7409;24871,7938;2117,7938;529,7409;0,6350;0,5821;0,3704;0,2117;0,529;529,0;2117,0;24871,0;25400,0;25400,0;25930,529;25930,529;26988,1058;26988,2117;26988,2646;26988,3704" o:connectangles="0,0,0,0,0,0,0,0,0,0,0,0,0,0,0,0,0,0,0,0,0,0,0"/>
                </v:shape>
                <v:shape id="Freeform 858" o:spid="_x0000_s1875" style="position:absolute;left:26431;top:30432;width:508;height:730;visibility:visible;mso-wrap-style:square;v-text-anchor:top" coordsize="98,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qDmMcA&#10;AADdAAAADwAAAGRycy9kb3ducmV2LnhtbESPQUsDMRSE74L/ITyhl2Kz3YratWmRWqEgKHYLvT6S&#10;52YxeVk2sV3/fSMUPA4z8w2zWA3eiSP1sQ2sYDopQBDrYFpuFOzr19tHEDEhG3SBScEvRVgtr68W&#10;WJlw4k867lIjMoRjhQpsSl0lZdSWPMZJ6Iiz9xV6jynLvpGmx1OGeyfLoriXHlvOCxY7WlvS37sf&#10;ryDePXxs3l6sHr/Xm9od9HQ/k06p0c3w/AQi0ZD+w5f21igoZ/MS/t7kJyCXZ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Lag5jHAAAA3QAAAA8AAAAAAAAAAAAAAAAAmAIAAGRy&#10;cy9kb3ducmV2LnhtbFBLBQYAAAAABAAEAPUAAACMAwAAAAA=&#10;" path="m98,119r,1l98,121r,1l97,124r,1l97,126r-1,l96,127r-1,1l91,131r-4,1l82,135r-5,2l71,138r-6,2l58,140,44,138,33,135,23,130r-7,-8l8,112,3,101,1,88,,72,1,56,5,42,10,30,17,20r7,-8l35,5,47,2,59,r6,2l71,2r5,1l81,5r5,2l90,9r2,1l95,13r1,1l96,14r1,1l97,16r,2l97,19r,1l97,21r,3l97,25r,1l97,28r-1,1l96,29r-1,1l95,30r-3,l90,28,87,25,84,24,79,21,74,19,68,16r-9,l50,18r-7,2l35,24r-4,7l26,39r-4,9l19,58r,13l19,83r3,11l26,103r5,7l35,116r8,4l50,124r10,l68,124r6,-3l80,120r4,-3l88,115r3,-3l93,111r3,l96,111r1,l97,111r,1l98,114r,1l98,116r,3xe" fillcolor="black" stroked="f">
                  <v:path arrowok="t" o:connecttype="custom" o:connectlocs="50800,62593;50800,63636;50282,65201;49763,65723;49245,66766;45098,68852;39914,71460;33694,73025;22808,71982;11922,67809;4147,58420;518,45901;518,29210;5184,15648;12441,6259;24363,1043;33694,1043;39396,1565;44580,3651;47690,5216;49763,7303;50282,7824;50282,9389;50282,10432;50282,12519;50282,13562;49763,15127;49245,15648;47690,15648;45098,13040;40951,10954;35249,8346;25918,9389;18143,12519;13478,20343;9849,30253;9849,43293;13478,53726;18143,60506;25918,64679;35249,64679;41469,62593;45616,59985;48208,57898;49763,57898;50282,57898;50800,59463;50800,60506" o:connectangles="0,0,0,0,0,0,0,0,0,0,0,0,0,0,0,0,0,0,0,0,0,0,0,0,0,0,0,0,0,0,0,0,0,0,0,0,0,0,0,0,0,0,0,0,0,0,0,0"/>
                </v:shape>
                <v:shape id="Freeform 859" o:spid="_x0000_s1876" style="position:absolute;left:27066;top:30448;width:556;height:714;visibility:visible;mso-wrap-style:square;v-text-anchor:top" coordsize="104,1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jZ3cYA&#10;AADdAAAADwAAAGRycy9kb3ducmV2LnhtbESPQWvCQBSE7wX/w/IKXkrdmFBpU1cJBUFQKMZCr4/s&#10;MwnNvo272xj/vSsUehxm5htmuR5NJwZyvrWsYD5LQBBXVrdcK/g6bp5fQfiArLGzTAqu5GG9mjws&#10;Mdf2wgcaylCLCGGfo4ImhD6X0lcNGfQz2xNH72SdwRClq6V2eIlw08k0SRbSYMtxocGePhqqfspf&#10;o+A0FLvzPjXfBb74+VNWDoXTn0pNH8fiHUSgMfyH/9pbrSDN3jK4v4lPQK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jZ3cYAAADdAAAADwAAAAAAAAAAAAAAAACYAgAAZHJz&#10;L2Rvd25yZXYueG1sUEsFBgAAAAAEAAQA9QAAAIsDAAAAAA==&#10;" path="m104,65r-1,17l99,96r-4,12l86,118r-9,7l65,130r-14,4l35,135r-28,l5,134,2,133,,132r,-4l,7,,4,2,1,5,,7,,37,,54,,66,5r13,5l87,17r8,10l99,38r4,12l104,65xm85,66r,-11l82,45,79,37,74,29,67,23,59,18,49,15r-12,l18,15r,104l37,119r12,l58,117r8,-4l72,107r7,-7l82,90,85,79r,-13xe" fillcolor="black" stroked="f">
                  <v:path arrowok="t" o:connecttype="custom" o:connectlocs="55563,34396;55029,43392;52892,50800;50755,57150;45946,62442;41138,66146;34727,68792;27247,70909;18699,71438;3740,71438;2671,70909;1069,70380;0,69850;0,67734;0,3704;0,2117;1069,529;2671,0;3740,0;19768,0;28850,0;35261,2646;42207,5292;46481,8996;50755,14288;52892,20108;55029,26459;55563,34396;45412,34925;45412,29104;43809,23813;42207,19579;39535,15346;35795,12171;31521,9525;26179,7938;19768,7938;9617,7938;9617,62971;19768,62971;26179,62971;30987,61913;35261,59796;38467,56621;42207,52917;43809,47625;45412,41804;45412,34925" o:connectangles="0,0,0,0,0,0,0,0,0,0,0,0,0,0,0,0,0,0,0,0,0,0,0,0,0,0,0,0,0,0,0,0,0,0,0,0,0,0,0,0,0,0,0,0,0,0,0,0"/>
                  <o:lock v:ext="edit" verticies="t"/>
                </v:shape>
                <v:shape id="Freeform 860" o:spid="_x0000_s1877" style="position:absolute;left:27765;top:30448;width:778;height:714;visibility:visible;mso-wrap-style:square;v-text-anchor:top" coordsize="147,1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4JysQA&#10;AADdAAAADwAAAGRycy9kb3ducmV2LnhtbESPT2vCQBTE7wW/w/KE3urGVEubuooEAnr0z6W3l+xr&#10;Esy+Ddmtm357VxA8DjPzG2a1GU0nrjS41rKC+SwBQVxZ3XKt4Hwq3j5BOI+ssbNMCv7JwWY9eVlh&#10;pm3gA12PvhYRwi5DBY33fSalqxoy6Ga2J47erx0M+iiHWuoBQ4SbTqZJ8iENthwXGuwpb6i6HP+M&#10;gn1Zcp6EjtP859CGMhTn5aVQ6nU6br9BeBr9M/xo77SC9P1rAfc38QnI9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A+CcrEAAAA3QAAAA8AAAAAAAAAAAAAAAAAmAIAAGRycy9k&#10;b3ducmV2LnhtbFBLBQYAAAAABAAEAPUAAACJAwAAAAA=&#10;" path="m147,132r,1l147,134r,l146,134r-1,1l143,135r-2,l138,135r-2,l135,135r-3,l132,134r-1,l130,134r,-1l130,132r,-117l130,15,82,133r,l81,134r,l79,135r-1,l77,135r-3,l73,135r-2,l69,135r-2,l67,134r-1,l65,134r,-1l65,133,18,15r,l18,132r,1l18,134r-1,l17,134r-2,1l13,135r-1,l9,135r-2,l5,135r-2,l2,134r,l,134r,-1l,132,,7,,4,3,1,5,,8,,19,r2,l25,r3,1l29,2r2,2l33,6r1,3l34,11r39,97l74,108,115,11r1,-2l118,6r1,-2l120,2r2,-1l124,r2,l129,r11,l141,r1,l145,1r,l146,2r1,2l147,6r,1l147,132xe" fillcolor="black" stroked="f">
                  <v:path arrowok="t" o:connecttype="custom" o:connectlocs="77788,70380;77788,70909;76730,71438;74613,71438;71967,71438;69850,71438;69321,70909;68792,70380;68792,7938;43392,70380;42863,70909;41804,71438;40746,71438;38629,71438;36513,71438;35454,70909;34396,70909;34396,70380;9525,7938;9525,70380;8996,70909;7938,71438;6350,71438;3704,71438;1588,71438;1058,70909;0,70380;0,3704;1588,529;4233,0;11113,0;14817,529;16404,2117;17992,4763;38629,57150;60855,5821;62442,3175;63500,1058;65617,0;68263,0;74613,0;76730,529;77259,1058;77788,3175;77788,69850" o:connectangles="0,0,0,0,0,0,0,0,0,0,0,0,0,0,0,0,0,0,0,0,0,0,0,0,0,0,0,0,0,0,0,0,0,0,0,0,0,0,0,0,0,0,0,0,0"/>
                </v:shape>
                <v:shape id="Freeform 861" o:spid="_x0000_s1878" style="position:absolute;left:28733;top:30448;width:556;height:714;visibility:visible;mso-wrap-style:square;v-text-anchor:top" coordsize="103,1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lcO8gA&#10;AADdAAAADwAAAGRycy9kb3ducmV2LnhtbESPQWsCMRSE7wX/Q3iCN81WsditUapYqFRptZZeH5vn&#10;ZunmZdmk7tpfbwShx2FmvmGm89aW4kS1LxwruB8kIIgzpwvOFRw+X/oTED4gaywdk4IzeZjPOndT&#10;TLVreEenfchFhLBPUYEJoUql9Jkhi37gKuLoHV1tMURZ51LX2ES4LeUwSR6kxYLjgsGKloayn/2v&#10;VfC22K2b4zpfvW/5w/x9HTbf28VGqV63fX4CEagN/+Fb+1UrGI4ex3B9E5+AnF0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yuVw7yAAAAN0AAAAPAAAAAAAAAAAAAAAAAJgCAABk&#10;cnMvZG93bnJldi54bWxQSwUGAAAAAAQABAD1AAAAjQMAAAAA&#10;" path="m103,65r-1,17l99,96r-5,12l86,118r-10,7l64,130r-12,4l34,135r-28,l4,134,1,133,,132r,-4l,7,,4,1,1,4,,6,,37,,53,,67,5r11,5l86,17r8,10l99,38r3,12l103,65xm85,66l84,55,81,45,79,37,73,29,67,23,59,18,49,15r-13,l17,15r,104l36,119r12,l58,117r9,-4l73,107r5,-7l81,90,84,79,85,66xe" fillcolor="black" stroked="f">
                  <v:path arrowok="t" o:connecttype="custom" o:connectlocs="55563,34396;55024,43392;53405,50800;50708,57150;46392,62442;40998,66146;34525,68792;28051,70909;18341,71438;3237,71438;2158,70909;539,70380;0,69850;0,67734;0,3704;0,2117;539,529;2158,0;3237,0;19960,0;28591,0;36143,2646;42077,5292;46392,8996;50708,14288;53405,20108;55024,26459;55563,34396;45853,34925;45314,29104;43695,23813;42616,19579;39380,15346;36143,12171;31827,9525;26433,7938;19420,7938;9171,7938;9171,62971;19420,62971;25893,62971;31288,61913;36143,59796;39380,56621;42077,52917;43695,47625;45314,41804;45853,34925" o:connectangles="0,0,0,0,0,0,0,0,0,0,0,0,0,0,0,0,0,0,0,0,0,0,0,0,0,0,0,0,0,0,0,0,0,0,0,0,0,0,0,0,0,0,0,0,0,0,0,0"/>
                  <o:lock v:ext="edit" verticies="t"/>
                </v:shape>
                <v:shape id="Freeform 862" o:spid="_x0000_s1879" style="position:absolute;left:29432;top:30432;width:508;height:730;visibility:visible;mso-wrap-style:square;v-text-anchor:top" coordsize="97,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UoA8UA&#10;AADdAAAADwAAAGRycy9kb3ducmV2LnhtbESPQWvCQBSE70L/w/IKvelGWyTGrNIWSwVPpgWvj+xL&#10;Nph9m2a3Jv33XUHwOMzMN0y+HW0rLtT7xrGC+SwBQVw63XCt4PvrY5qC8AFZY+uYFPyRh+3mYZJj&#10;pt3AR7oUoRYRwj5DBSaELpPSl4Ys+pnriKNXud5iiLKvpe5xiHDbykWSLKXFhuOCwY7eDZXn4tcq&#10;+Hz5MafDMVRl+5aedsbY3VBYpZ4ex9c1iEBjuIdv7b1WsHheLeH6Jj4Buf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9SgDxQAAAN0AAAAPAAAAAAAAAAAAAAAAAJgCAABkcnMv&#10;ZG93bnJldi54bWxQSwUGAAAAAAQABAD1AAAAigMAAAAA&#10;" path="m97,133r,1l97,135r,l96,135r-2,1l93,136r-2,l88,136r-2,l85,136r-3,l81,135r,l80,135r,-1l80,133r,-59l18,74r,59l18,134r,1l17,135r-1,l14,136r-1,l12,136r-3,l7,136r-3,l3,136,2,135r-1,l1,135,,134r,-1l,3,,2r1,l1,1r1,l3,1r1,l7,,9,r3,l13,1r1,l16,1r1,l18,2r,l18,3r,55l80,58,80,3r,-1l80,2,81,1r,l82,1r3,l86,r2,l91,r2,1l94,1r2,l97,1r,1l97,2r,1l97,133xe" fillcolor="black" stroked="f">
                  <v:path arrowok="t" o:connecttype="custom" o:connectlocs="50800,71951;50800,72488;49229,73025;47658,73025;45039,73025;42944,73025;42421,72488;41897,71951;41897,39734;9427,71414;9427,72488;8379,72488;6808,73025;4713,73025;2095,73025;1047,72488;524,72488;0,71414;0,1074;524,537;1571,537;3666,0;6285,0;7332,537;8903,537;9427,1074;9427,31143;41897,1611;41897,1074;42421,537;44515,537;46087,0;48705,537;50276,537;50800,1074;50800,1611" o:connectangles="0,0,0,0,0,0,0,0,0,0,0,0,0,0,0,0,0,0,0,0,0,0,0,0,0,0,0,0,0,0,0,0,0,0,0,0"/>
                </v:shape>
                <v:shape id="Freeform 863" o:spid="_x0000_s1880" style="position:absolute;left:30099;top:30432;width:523;height:730;visibility:visible;mso-wrap-style:square;v-text-anchor:top" coordsize="99,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gCGM8YA&#10;AADdAAAADwAAAGRycy9kb3ducmV2LnhtbESPQWsCMRSE74L/ITzBi9TEVWx3axQRhR7aQ7WHHh+b&#10;192lm5ewibr+e1MoeBxm5htmteltKy7UhcaxhtlUgSAunWm40vB1Ojy9gAgR2WDrmDTcKMBmPRys&#10;sDDuyp90OcZKJAiHAjXUMfpCylDWZDFMnSdO3o/rLMYku0qaDq8JbluZKbWUFhtOCzV62tVU/h7P&#10;VsO7L3P7rfaq4Vu/yCdetdnHXuvxqN++gojUx0f4v/1mNGTz/Bn+3qQnIN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gCGM8YAAADdAAAADwAAAAAAAAAAAAAAAACYAgAAZHJz&#10;L2Rvd25yZXYueG1sUEsFBgAAAAAEAAQA9QAAAIsDAAAAAA==&#10;" path="m99,119r,1l99,121r,1l97,124r,1l97,126r-1,l96,127r-1,1l91,131r-3,1l83,135r-5,2l72,138r-7,2l58,140,45,138,33,135r-9,-5l16,122,9,112,4,101,1,88,,72,1,56,5,42,10,30,17,20r8,-8l36,5,47,2,59,r6,2l72,2r5,1l81,5r5,2l90,9r3,1l95,13r1,1l96,14r1,1l97,16r,2l97,19r,1l97,21r,3l97,25r,1l97,28r-1,1l96,29r-1,1l95,30r-2,l90,28,88,25,84,24,79,21,74,19,68,16r-9,l51,18r-8,2l36,24r-5,7l26,39r-4,9l20,58r,13l20,83r2,11l26,103r5,7l36,116r7,4l51,124r10,l68,124r6,-3l80,120r4,-3l89,115r2,-3l94,111r2,l96,111r1,l97,111r,1l99,114r,1l99,116r,3xe" fillcolor="black" stroked="f">
                  <v:path arrowok="t" o:connecttype="custom" o:connectlocs="52388,62593;52388,63636;51330,65201;50800,65723;50271,66766;46567,68852;41275,71460;34396,73025;23813,71982;12700,67809;4763,58420;529,45901;529,29210;5292,15648;13229,6259;24871,1043;34396,1043;40746,1565;45509,3651;49213,5216;50800,7303;51330,7824;51330,9389;51330,10432;51330,12519;51330,13562;50800,15127;50271,15648;49213,15648;46567,13040;41805,10954;35984,8346;26988,9389;19050,12519;13758,20343;10583,30253;10583,43293;13758,53726;19050,60506;26988,64679;35984,64679;42334,62593;47096,59985;49742,57898;50800,57898;51330,57898;52388,59463;52388,60506" o:connectangles="0,0,0,0,0,0,0,0,0,0,0,0,0,0,0,0,0,0,0,0,0,0,0,0,0,0,0,0,0,0,0,0,0,0,0,0,0,0,0,0,0,0,0,0,0,0,0,0"/>
                </v:shape>
                <v:shape id="Freeform 864" o:spid="_x0000_s1881" style="position:absolute;left:18399;top:37877;width:571;height:540;visibility:visible;mso-wrap-style:square;v-text-anchor:top" coordsize="108,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ry18IA&#10;AADdAAAADwAAAGRycy9kb3ducmV2LnhtbERPTUsDMRC9C/6HMEJvNutWpK5NiygtUry0FbwOm3F3&#10;cWeSTdJ2/ffmUOjx8b4Xq5F7daIQOycGHqYFKJLa2U4aA1+H9f0cVEwoFnsnZOCPIqyWtzcLrKw7&#10;y45O+9SoHCKxQgNtSr7SOtYtMcap8ySZ+3GBMWUYGm0DnnM497osiifN2EluaNHTW0v17/7IBmb+&#10;e+4fu6Gk9+3nEDRvmTeDMZO78fUFVKIxXcUX94c1UM6e89z8Jj8Bvfw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ivLXwgAAAN0AAAAPAAAAAAAAAAAAAAAAAJgCAABkcnMvZG93&#10;bnJldi54bWxQSwUGAAAAAAQABAD1AAAAhwMAAAAA&#10;" path="m108,92r,4l106,97r,1l106,100r-1,1l104,101r-1,l101,102r-2,l96,102r-1,l93,102r-4,l85,102r-3,-1l79,98,77,96,74,92,72,87r,-5l69,86r-2,5l63,94r-3,3l55,100r-5,1l45,102r-5,1l30,102,21,98,14,95,9,89,5,81,3,73,,63,,53,,41,3,31,7,21r4,-7l16,7,24,4,32,,42,r8,l55,1r6,3l66,9r3,3l73,18r3,7l77,33r1,-7l79,20r1,-5l80,11,82,7r,-2l82,4,83,2r,l83,2,84,1r,l85,1r2,l88,1r2,l93,1r1,l95,1r1,l98,2r,l98,4r,l98,6r,4l98,14r-2,3l95,22r-1,6l93,33r-1,6l89,46r-1,4l87,55r-3,5l84,69r1,6l87,80r1,4l89,86r3,1l94,89r1,l98,89r1,-2l100,87r1,l103,87r1,-1l105,86r,l106,86r,l106,86r,1l108,89r,1l108,91r,1xm67,50r,-8l64,33,62,27,60,22,56,18,52,16,47,15,42,14r-6,1l31,17r-4,4l24,26r-3,5l20,37r-1,7l18,50r1,8l19,65r1,6l23,78r3,3l30,85r5,4l41,89r6,l52,86r5,-4l61,78r2,-5l66,66r1,-7l67,50r,xe" fillcolor="black" stroked="f">
                  <v:path arrowok="t" o:connecttype="custom" o:connectlocs="56092,50831;55562,52927;53446,53451;50271,53451;44979,53451;40746,50307;38100,42970;33338,49259;26458,52927;15875,53451;4763,46639;0,33014;1588,16245;8467,3668;22225,0;32279,2096;38629,9433;41275,13625;42333,5764;43392,2096;43921,1048;44979,524;47625,524;50271,524;51858,1048;51858,3144;50800,8908;49213,17293;46567,26201;44450,36158;46567,44018;49742,46639;52387,45591;54504,45591;55562,45067;56092,45067;57150,47163;35454,26201;32808,14149;27517,8384;19050,7860;12700,13625;10054,23057;10054,34062;13758,42446;21696,46639;30162,42970;34925,34586;35454,26201" o:connectangles="0,0,0,0,0,0,0,0,0,0,0,0,0,0,0,0,0,0,0,0,0,0,0,0,0,0,0,0,0,0,0,0,0,0,0,0,0,0,0,0,0,0,0,0,0,0,0,0,0"/>
                  <o:lock v:ext="edit" verticies="t"/>
                </v:shape>
                <v:shape id="Freeform 865" o:spid="_x0000_s1882" style="position:absolute;left:19018;top:38100;width:270;height:63;visibility:visible;mso-wrap-style:square;v-text-anchor:top" coordsize="51,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8ZI8UA&#10;AADdAAAADwAAAGRycy9kb3ducmV2LnhtbESPQWvCQBCF70L/wzIFb7qpgmjqKlYQCnrQ2N6H7DQb&#10;mp1Ns9sk+utdQfD4ePO+N2+57m0lWmp86VjB2zgBQZw7XXKh4Ou8G81B+ICssXJMCi7kYb16GSwx&#10;1a7jE7VZKESEsE9RgQmhTqX0uSGLfuxq4uj9uMZiiLIppG6wi3BbyUmSzKTFkmODwZq2hvLf7N/G&#10;Nz7+5uW367DN9pfN9WD8sTvlSg1f+807iEB9eB4/0p9awWS6WMB9TUSAX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jxkjxQAAAN0AAAAPAAAAAAAAAAAAAAAAAJgCAABkcnMv&#10;ZG93bnJldi54bWxQSwUGAAAAAAQABAD1AAAAigMAAAAA&#10;" path="m51,7r,4l50,13r-1,1l48,14,3,14r-1,l1,13,,11,,7,,3,1,2,2,1,3,,48,r,l49,1r1,l50,2r,l50,3r1,3l51,7xe" fillcolor="black" stroked="f">
                  <v:path arrowok="t" o:connecttype="custom" o:connectlocs="26988,3175;26988,4989;26459,5896;25930,6350;25400,6350;1588,6350;1058,6350;529,5896;0,4989;0,3175;0,1361;529,907;1058,454;1588,0;25400,0;25400,0;25930,454;26459,454;26459,907;26459,907;26459,1361;26988,2721;26988,3175" o:connectangles="0,0,0,0,0,0,0,0,0,0,0,0,0,0,0,0,0,0,0,0,0,0,0"/>
                </v:shape>
                <v:shape id="Freeform 866" o:spid="_x0000_s1883" style="position:absolute;left:19383;top:37687;width:460;height:730;visibility:visible;mso-wrap-style:square;v-text-anchor:top" coordsize="89,1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mUr8EA&#10;AADdAAAADwAAAGRycy9kb3ducmV2LnhtbERPz2uDMBS+D/o/hFfobcZKN4ozLaOjoMfZXrw9zJuR&#10;mRcxWbX965fDYMeP73dxXOwgbjT53rGCbZKCIG6d7rlTcL2cn/cgfEDWODgmBXfycDysngrMtZv5&#10;k2516EQMYZ+jAhPCmEvpW0MWfeJG4sh9ucliiHDqpJ5wjuF2kFmavkqLPccGgyOdDLXf9Y9V0Dfl&#10;IxsH3TSVxfJsLi/7j7lSarNe3t9ABFrCv/jPXWoF2S6N++Ob+ATk4R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n5lK/BAAAA3QAAAA8AAAAAAAAAAAAAAAAAmAIAAGRycy9kb3du&#10;cmV2LnhtbFBLBQYAAAAABAAEAPUAAACGAwAAAAA=&#10;" path="m89,64r,9l88,82r-1,8l84,99r-2,8l78,115r-5,6l67,127r-8,5l52,136r-10,2l31,139r-5,-1l23,138r-4,l15,137r-4,-1l9,134r-2,l5,133r,-1l4,131r,-3l4,126r,-1l4,122r,-1l4,121r1,-1l5,120r,l7,120r1,l10,120r3,1l15,122r4,l23,123r4,2l32,125r10,-2l50,121r7,-5l62,110r4,-8l68,95r3,-9l71,77r-7,2l58,83r-8,1l40,85,29,84,21,82,14,78,9,73,4,68,2,61,,53,,45,,36,3,27,5,20r5,-6l16,8,25,4,34,,45,r8,l61,1r6,3l72,8r3,5l79,18r4,6l85,31r2,7l88,46r1,8l89,64xm71,62r,-12l69,40,67,31,63,25,59,20,55,16,50,15,43,14r-6,1l32,16r-5,3l24,24r-3,3l20,32r-1,5l18,43r1,7l19,54r2,5l24,63r2,4l31,69r5,1l42,70r9,l58,68r6,-2l71,62xe" fillcolor="black" stroked="f">
                  <v:path arrowok="t" o:connecttype="custom" o:connectlocs="46038,38351;45003,47282;42417,56213;37762,63569;30520,69347;21726,72500;13449,72500;9828,72500;5690,71449;3621,70398;2586,69347;2069,67246;2069,65670;2069,63569;2586,63043;2586,63043;4138,63043;6725,63569;9828,64094;13967,65670;21726,64619;29485,60942;34141,53587;36727,45181;33106,41503;25864,44130;15001,44130;7242,40978;2069,35724;0,27844;0,18913;2586,10507;8276,4203;17588,0;27416,0;34658,2101;38796,6830;42934,12609;45003,19964;46038,28369;36727,32572;35692,21014;32589,13134;28450,8406;22243,7355;16553,8406;12415,12609;10346,16812;9311,22590;9828,28369;12415,33098;16036,36250;21726,36775;30002,35724;36727,32572" o:connectangles="0,0,0,0,0,0,0,0,0,0,0,0,0,0,0,0,0,0,0,0,0,0,0,0,0,0,0,0,0,0,0,0,0,0,0,0,0,0,0,0,0,0,0,0,0,0,0,0,0,0,0,0,0,0,0"/>
                  <o:lock v:ext="edit" verticies="t"/>
                </v:shape>
                <v:shape id="Freeform 867" o:spid="_x0000_s1884" style="position:absolute;left:19986;top:37639;width:95;height:286;visibility:visible;mso-wrap-style:square;v-text-anchor:top" coordsize="17,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HW8YA&#10;AADdAAAADwAAAGRycy9kb3ducmV2LnhtbESPT2sCMRTE70K/Q3gFb5qsf0pZjVKEggg9qGV7fW6e&#10;u0s3L0uSruu3b4RCj8PM/IZZbwfbip58aBxryKYKBHHpTMOVhs/z++QVRIjIBlvHpOFOAbabp9Ea&#10;c+NufKT+FCuRIBxy1FDH2OVShrImi2HqOuLkXZ23GJP0lTQebwluWzlT6kVabDgt1NjRrqby+/Rj&#10;NXTZ/FD0RfgyH4eCl0t/WajdRevx8/C2AhFpiP/hv/beaJgtVAaPN+kJyM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HW8YAAADdAAAADwAAAAAAAAAAAAAAAACYAgAAZHJz&#10;L2Rvd25yZXYueG1sUEsFBgAAAAAEAAQA9QAAAIsDAAAAAA==&#10;" path="m15,52r,1l15,55r,l13,55r,1l12,56r-2,l9,56r-2,l5,56r-1,l4,55r-2,l2,55r,-2l2,52,,4r,l,3r1,l1,2r1,l5,2r1,l9,r2,2l12,2r3,l16,2r1,1l17,3r,1l17,4,15,52xe" fillcolor="black" stroked="f">
                  <v:path arrowok="t" o:connecttype="custom" o:connectlocs="8404,26534;8404,27044;8404,28065;8404,28065;7284,28065;7284,28575;6724,28575;5603,28575;5043,28575;3922,28575;2801,28575;2241,28575;2241,28065;1121,28065;1121,28065;1121,27044;1121,26534;0,2041;0,2041;0,1531;560,1531;560,1021;1121,1021;2801,1021;3362,1021;5043,0;6163,1021;6724,1021;8404,1021;8965,1021;9525,1531;9525,1531;9525,2041;9525,2041;8404,26534" o:connectangles="0,0,0,0,0,0,0,0,0,0,0,0,0,0,0,0,0,0,0,0,0,0,0,0,0,0,0,0,0,0,0,0,0,0,0"/>
                </v:shape>
                <v:shape id="Freeform 868" o:spid="_x0000_s1885" style="position:absolute;left:20193;top:38100;width:269;height:63;visibility:visible;mso-wrap-style:square;v-text-anchor:top" coordsize="51,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vTsMUA&#10;AADdAAAADwAAAGRycy9kb3ducmV2LnhtbESPQWvCQBCF7wX/wzJCb3VjKEWiq6hQEOyhRr0P2TEb&#10;zM7G7DaJ/fXdguDx8eZ9b95iNdhadNT6yrGC6SQBQVw4XXGp4HT8fJuB8AFZY+2YFNzJw2o5ellg&#10;pl3PB+ryUIoIYZ+hAhNCk0npC0MW/cQ1xNG7uNZiiLItpW6xj3BbyzRJPqTFimODwYa2hopr/mPj&#10;G5vbrDq7Hrt8f1//fhn/3R8KpV7Hw3oOItAQnseP9E4rSN+TFP7XRAT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i9OwxQAAAN0AAAAPAAAAAAAAAAAAAAAAAJgCAABkcnMv&#10;ZG93bnJldi54bWxQSwUGAAAAAAQABAD1AAAAigMAAAAA&#10;" path="m51,7r,4l51,13r-1,1l48,14,4,14r-1,l2,13,,11,,7,,3,2,2,3,1,4,,48,r,l50,1r,l51,2r,l51,3r,3l51,7xe" fillcolor="black" stroked="f">
                  <v:path arrowok="t" o:connecttype="custom" o:connectlocs="26988,3175;26988,4989;26988,5896;26459,6350;25400,6350;2117,6350;1588,6350;1058,5896;0,4989;0,3175;0,1361;1058,907;1588,454;2117,0;25400,0;25400,0;26459,454;26459,454;26988,907;26988,907;26988,1361;26988,2721;26988,3175" o:connectangles="0,0,0,0,0,0,0,0,0,0,0,0,0,0,0,0,0,0,0,0,0,0,0"/>
                </v:shape>
                <v:shape id="Freeform 869" o:spid="_x0000_s1886" style="position:absolute;left:20558;top:37687;width:524;height:730;visibility:visible;mso-wrap-style:square;v-text-anchor:top" coordsize="98,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CA28QA&#10;AADdAAAADwAAAGRycy9kb3ducmV2LnhtbESP0WoCMRRE3wv9h3ALfauJVkq7GqUUFKEPUvUDrptr&#10;Nri5WZK4bv++KQg+DjNzhpkvB9+KnmJygTWMRwoEcR2MY6vhsF+9vINIGdlgG5g0/FKC5eLxYY6V&#10;CVf+oX6XrSgQThVqaHLuKilT3ZDHNAodcfFOIXrMRUYrTcRrgftWTpR6kx4dl4UGO/pqqD7vLl7D&#10;sN67fvPhpmm7Pazjt7JHPlmtn5+GzxmITEO+h2/tjdEwmapX+H9TnoB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6ggNvEAAAA3QAAAA8AAAAAAAAAAAAAAAAAmAIAAGRycy9k&#10;b3ducmV2LnhtbFBLBQYAAAAABAAEAPUAAACJAwAAAAA=&#10;" path="m98,117r,3l98,121r,1l98,123r,l96,125r,1l95,126r-1,1l91,130r-3,2l83,133r-5,3l72,137r-8,1l57,138r-12,l34,134,24,130r-9,-9l9,112,4,100,,86,,72,,54,4,41,9,29,16,19r9,-9l35,5,46,1,59,r7,l70,1r7,2l80,4r5,1l89,8r4,2l94,11r1,2l96,14r,l96,15r2,1l98,18r,1l98,21r,1l98,25r-2,1l96,27r,l95,29r,l94,29r-1,l90,27,88,25,83,22,79,20,73,18,67,16r-8,l51,16r-8,4l36,24r-6,6l25,37,22,47,20,58,19,70r1,13l22,93r3,9l30,110r6,5l42,120r9,2l59,122r8,l74,121r5,-3l84,116r4,-2l91,112r3,-2l95,110r1,l96,110r,1l98,111r,1l98,114r,2l98,117xe" fillcolor="black" stroked="f">
                  <v:path arrowok="t" o:connecttype="custom" o:connectlocs="52388,63500;52388,64558;52388,65087;51319,66675;50250,67204;47042,69850;41697,71967;34213,73025;24056,73025;12830,68792;4811,59267;0,45508;0,28575;4811,15346;13364,5292;24590,529;35282,0;41162,1588;45439,2646;49715,5292;50784,6879;51319,7408;52388,8467;52388,10054;52388,11642;51319,13758;51319,14287;50784,15346;49715,15346;47042,13229;42231,10583;35816,8467;27263,8467;19245,12700;13364,19579;10691,30692;10691,43921;13364,53975;19245,60854;27263,64558;35816,64558;42231,62442;47042,60325;50250,58208;51319,58208;51319,58737;52388,59267;52388,61383" o:connectangles="0,0,0,0,0,0,0,0,0,0,0,0,0,0,0,0,0,0,0,0,0,0,0,0,0,0,0,0,0,0,0,0,0,0,0,0,0,0,0,0,0,0,0,0,0,0,0,0"/>
                </v:shape>
                <v:shape id="Freeform 870" o:spid="_x0000_s1887" style="position:absolute;left:21145;top:37687;width:651;height:730;visibility:visible;mso-wrap-style:square;v-text-anchor:top" coordsize="121,1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eowcQA&#10;AADdAAAADwAAAGRycy9kb3ducmV2LnhtbESP0WoCMRRE3wv+Q7iCbzXRipatUcRWEFHBrR9w2dzu&#10;Lm5ulk2q8e+NUOjjMDNnmPky2kZcqfO1Yw2joQJBXDhTc6nh/L15fQfhA7LBxjFpuJOH5aL3MsfM&#10;uBuf6JqHUiQI+ww1VCG0mZS+qMiiH7qWOHk/rrMYkuxKaTq8Jbht5FipqbRYc1qosKV1RcUl/7Ua&#10;DufZPt/tP6fxrbyb2Kqj+4qk9aAfVx8gAsXwH/5rb42G8URN4PkmPQG5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enqMHEAAAA3QAAAA8AAAAAAAAAAAAAAAAAmAIAAGRycy9k&#10;b3ducmV2LnhtbFBLBQYAAAAABAAEAPUAAACJAwAAAAA=&#10;" path="m121,68r,16l117,98r-5,12l106,120r-8,8l87,134r-13,4l59,139,45,138,34,134,23,130r-8,-9l8,112,4,100,2,86,,70,2,54,4,41,9,29,16,19r8,-9l35,5,47,,62,,77,,88,4,99,9r7,9l114,26r3,12l121,52r,16xm103,69r,-11l100,48,98,38,94,31,88,24,80,19,72,16,61,15,50,16r-9,4l34,25r-5,6l24,38,21,48,20,58r,11l20,80r1,10l24,100r5,9l34,115r7,5l50,122r11,1l72,122r8,-4l88,114r5,-7l98,99r2,-9l103,80r,-11xe" fillcolor="black" stroked="f">
                  <v:path arrowok="t" o:connecttype="custom" o:connectlocs="65088,44130;60247,57790;52716,67246;39806,72500;24206,72500;12372,68297;4303,58840;1076,45181;1076,28369;4841,15235;12910,5254;25282,0;41420,0;53254,4728;61323,13659;65088,27319;55405,36250;53792,25217;50564,16286;43033,9982;32813,7880;22055,10507;15600,16286;11296,25217;10758,36250;11296,47282;15600,57264;22055,63043;32813,64619;43033,61992;50026,56213;53792,47282;55405,36250" o:connectangles="0,0,0,0,0,0,0,0,0,0,0,0,0,0,0,0,0,0,0,0,0,0,0,0,0,0,0,0,0,0,0,0,0"/>
                  <o:lock v:ext="edit" verticies="t"/>
                </v:shape>
                <v:shape id="Freeform 871" o:spid="_x0000_s1888" style="position:absolute;left:21907;top:37687;width:635;height:730;visibility:visible;mso-wrap-style:square;v-text-anchor:top" coordsize="121,1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NWsUA&#10;AADdAAAADwAAAGRycy9kb3ducmV2LnhtbESP0WoCMRRE3wv9h3AF32qitiqrUUprQYoVXP2Ay+a6&#10;u7i5WTZR49+bQqGPw8ycYRaraBtxpc7XjjUMBwoEceFMzaWG4+HrZQbCB2SDjWPScCcPq+Xz0wIz&#10;4268p2seSpEg7DPUUIXQZlL6oiKLfuBa4uSdXGcxJNmV0nR4S3DbyJFSE2mx5rRQYUsfFRXn/GI1&#10;/Byn2/x7+zmJ4/JuYqt2bh1J634vvs9BBIrhP/zX3hgNo1f1Br9v0hOQy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6w1axQAAAN0AAAAPAAAAAAAAAAAAAAAAAJgCAABkcnMv&#10;ZG93bnJldi54bWxQSwUGAAAAAAQABAD1AAAAigMAAAAA&#10;" path="m121,68r,16l117,98r-5,12l106,120r-9,8l86,134r-12,4l59,139,44,138,33,134,22,130r-7,-9l7,112,4,100,1,86,,70,1,54,4,41,9,29,16,19r7,-9l34,5,47,,62,,76,,87,4,99,9r7,9l113,26r4,12l121,52r,16xm102,69r,-11l100,48,97,38,94,31,87,24,80,19,71,16,60,15,49,16r-8,4l33,25r-5,6l23,38,21,48,20,58,18,69r2,11l21,90r2,10l28,109r5,6l41,120r8,2l60,123r11,-1l80,118r7,-4l92,107r5,-8l100,90r2,-10l102,69xe" fillcolor="black" stroked="f">
                  <v:path arrowok="t" o:connecttype="custom" o:connectlocs="63500,44130;58777,57790;50905,67246;38835,72500;23091,72500;11545,68297;3674,58840;525,45181;525,28369;4723,15235;12070,5254;24665,0;39884,0;51955,4728;59302,13659;63500,27319;53529,36250;52479,25217;49331,16286;41983,9982;31488,7880;21517,10507;14694,16286;11021,25217;9446,36250;11021,47282;14694,57264;21517,63043;31488,64619;41983,61992;48281,56213;52479,47282;53529,36250" o:connectangles="0,0,0,0,0,0,0,0,0,0,0,0,0,0,0,0,0,0,0,0,0,0,0,0,0,0,0,0,0,0,0,0,0"/>
                  <o:lock v:ext="edit" verticies="t"/>
                </v:shape>
                <v:shape id="Freeform 872" o:spid="_x0000_s1889" style="position:absolute;left:22685;top:37687;width:524;height:730;visibility:visible;mso-wrap-style:square;v-text-anchor:top" coordsize="97,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Vw4cQA&#10;AADdAAAADwAAAGRycy9kb3ducmV2LnhtbESPQWvCQBSE7wX/w/KE3upGCSFEV9GiWOgpacHrI/vM&#10;BrNvY3Zr0n/fLRR6HGbmG2azm2wnHjT41rGC5SIBQVw73XKj4PPj9JKD8AFZY+eYFHyTh9129rTB&#10;QruRS3pUoRERwr5ABSaEvpDS14Ys+oXriaN3dYPFEOXQSD3gGOG2k6skyaTFluOCwZ5eDdW36ssq&#10;OKd3c3kvw7XuDvnlaIw9jpVV6nk+7dcgAk3hP/zXftMKVmmSwe+b+AT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VcOHEAAAA3QAAAA8AAAAAAAAAAAAAAAAAmAIAAGRycy9k&#10;b3ducmV2LnhtbFBLBQYAAAAABAAEAPUAAACJAwAAAAA=&#10;" path="m97,133r,l97,135r-1,l96,136r-1,l92,136r-1,l89,136r-3,l84,136r-1,l81,136r,-1l80,135r,-2l80,133r,-60l19,73r,60l19,133r-2,2l17,135r-1,1l15,136r-1,l12,136r-2,l7,136r-2,l4,136r-1,l1,135r,l,133r,l,3r,l1,2r,l3,,4,,5,,7,r3,l12,r2,l15,r1,l17,2r,l19,3r,l19,57r61,l80,3r,l80,2r1,l81,r2,l84,r2,l89,r2,l92,r3,l96,r,2l97,2r,1l97,3r,130xe" fillcolor="black" stroked="f">
                  <v:path arrowok="t" o:connecttype="custom" o:connectlocs="52388,71414;51848,72488;51308,73025;49148,73025;46447,73025;44827,73025;43747,72488;43207,71414;43207,39197;10262,71414;9181,72488;8641,73025;7561,73025;5401,73025;2700,73025;1620,73025;540,72488;0,71414;0,1611;540,1074;2160,0;3781,0;6481,0;8101,0;9181,1074;10262,1611;10262,30606;43207,1611;43207,1074;43747,0;45367,0;48067,0;49688,0;51848,0;52388,1074;52388,1611" o:connectangles="0,0,0,0,0,0,0,0,0,0,0,0,0,0,0,0,0,0,0,0,0,0,0,0,0,0,0,0,0,0,0,0,0,0,0,0"/>
                </v:shape>
                <v:shape id="Freeform 873" o:spid="_x0000_s1890" style="position:absolute;left:23606;top:37877;width:492;height:540;visibility:visible;mso-wrap-style:square;v-text-anchor:top" coordsize="93,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9iwhsMA&#10;AADdAAAADwAAAGRycy9kb3ducmV2LnhtbESPUWsCMRCE3wv9D2GFvtVEaaucRikFS19r/QFLsnc5&#10;vWzCJXqnv94UCn0cZuebnfV29J24UJ/awBpmUwWC2ATbcqPh8LN7XoJIGdliF5g0XCnBdvP4sMbK&#10;hoG/6bLPjSgQThVqcDnHSspkHHlM0xCJi1eH3mMusm+k7XEocN/JuVJv0mPLpcFhpA9H5rQ/+/LG&#10;qzG7Y/xUrr3Fw+lc1/I61Fo/Tcb3FYhMY/4//kt/WQ3zF7WA3zUFAXJ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9iwhsMAAADdAAAADwAAAAAAAAAAAAAAAACYAgAAZHJzL2Rv&#10;d25yZXYueG1sUEsFBgAAAAAEAAQA9QAAAIgDAAAAAA==&#10;" path="m93,50r,12l91,71r-4,9l81,89r-6,6l66,98r-10,4l45,103,34,102r-8,-2l17,96,11,90,6,82,2,74,,64,,52,,41,2,31,6,22r5,-7l18,7,27,4,35,,48,,59,r8,2l76,7r6,7l87,20r4,10l93,39r,11xm75,52r,-8l74,37,72,31,69,25,66,21,60,17,54,15,47,14r-8,1l33,17r-5,3l24,25r-2,5l19,36r-1,7l17,50r1,9l19,65r2,6l23,78r4,4l33,85r5,2l47,89r7,-2l59,86r6,-4l69,78r2,-5l74,66r1,-7l75,52xe" fillcolor="black" stroked="f">
                  <v:path arrowok="t" o:connecttype="custom" o:connectlocs="49213,32490;46038,41922;39688,49783;29634,53451;17992,53451;8996,50307;3175,42970;0,33538;0,21485;3175,11529;9525,3668;18521,0;31221,0;40217,3668;46038,10481;49213,20437;39688,27250;39159,19389;36513,13101;31750,8908;24871,7336;17463,8908;12700,13101;10054,18865;8996,26201;10054,34062;12171,40874;17463,44542;24871,46639;31221,45067;36513,40874;39159,34586;39688,27250" o:connectangles="0,0,0,0,0,0,0,0,0,0,0,0,0,0,0,0,0,0,0,0,0,0,0,0,0,0,0,0,0,0,0,0,0"/>
                  <o:lock v:ext="edit" verticies="t"/>
                </v:shape>
                <v:shape id="Freeform 874" o:spid="_x0000_s1891" style="position:absolute;left:24241;top:37877;width:285;height:540;visibility:visible;mso-wrap-style:square;v-text-anchor:top" coordsize="54,1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z828IA&#10;AADdAAAADwAAAGRycy9kb3ducmV2LnhtbERPy4rCMBTdD/gP4Q64G9PRYZCOUcQXs5LxRbeX5tqW&#10;SW5KE9v692YhuDyc92zRWyNaanzlWMHnKAFBnDtdcaHgfNp+TEH4gKzROCYFd/KwmA/eZphq1/GB&#10;2mMoRAxhn6KCMoQ6ldLnJVn0I1cTR+7qGoshwqaQusEuhlsjx0nyLS1WHBtKrGlVUv5/vFkF14te&#10;7s2hW9+yzGyyv8lq15pKqeF7v/wBEagPL/HT/asVjL+SODe+iU9Az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nPzbwgAAAN0AAAAPAAAAAAAAAAAAAAAAAJgCAABkcnMvZG93&#10;bnJldi54bWxQSwUGAAAAAAQABAD1AAAAhwMAAAAA&#10;" path="m54,11r,1l54,15r,1l54,17r,l53,18r,l52,18r-1,l51,18,49,17r-2,l46,17,45,16r-3,l40,16r-3,l35,17r-3,1l30,21r-3,2l24,27r-3,4l17,37r,61l17,98r-1,2l16,100r-1,1l14,101r-2,l11,101r-2,l6,101r-2,l3,101r-2,l,100r,l,98r,l,4r,l,2r,l1,2,3,1r1,l5,1r3,l10,1r1,l12,1r2,1l15,2r,l15,4r,l15,18r4,-6l22,9,26,5,29,4,32,1,35,r3,l41,r1,l45,r1,l48,r1,1l51,1r2,l53,2r1,l54,4r,l54,5r,l54,6r,3l54,11xe" fillcolor="black" stroked="f">
                  <v:path arrowok="t" o:connecttype="custom" o:connectlocs="28575,6413;28575,8550;28575,9085;28046,9619;26987,9619;25929,9085;24342,9085;22225,8550;19579,8550;16933,9619;14287,12291;11113,16567;8996,52372;8467,53441;7937,53975;6350,53975;4763,53975;2117,53975;529,53975;0,53441;0,52372;0,2138;0,1069;1588,534;2646,534;5292,534;6350,534;7937,1069;7937,2138;7937,9619;11642,4810;15346,2138;18521,0;21696,0;23813,0;25400,0;26987,534;28046,1069;28575,2138;28575,2672;28575,3206;28575,5878" o:connectangles="0,0,0,0,0,0,0,0,0,0,0,0,0,0,0,0,0,0,0,0,0,0,0,0,0,0,0,0,0,0,0,0,0,0,0,0,0,0,0,0,0,0"/>
                </v:shape>
                <v:shape id="Freeform 875" o:spid="_x0000_s1892" style="position:absolute;left:24860;top:37877;width:571;height:540;visibility:visible;mso-wrap-style:square;v-text-anchor:top" coordsize="107,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8GRcYA&#10;AADdAAAADwAAAGRycy9kb3ducmV2LnhtbESP3WrCQBSE74W+w3IEb0R3m1rR6CpSEIoI1p8HOGSP&#10;STB7NmS3Jr69Wyh4OczMN8xy3dlK3KnxpWMN72MFgjhzpuRcw+W8Hc1A+IBssHJMGh7kYb166y0x&#10;Na7lI91PIRcRwj5FDUUIdSqlzwqy6MeuJo7e1TUWQ5RNLk2DbYTbSiZKTaXFkuNCgTV9FZTdTr9W&#10;w/7jcLwoddi5n0ky3G/aSn7etloP+t1mASJQF17h//a30ZBM1Bz+3sQnIF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f8GRcYAAADdAAAADwAAAAAAAAAAAAAAAACYAgAAZHJz&#10;L2Rvd25yZXYueG1sUEsFBgAAAAAEAAQA9QAAAIsDAAAAAA==&#10;" path="m107,92r,4l107,97r-1,1l106,100r-1,1l104,101r-2,l101,102r-2,l97,102r-2,l93,102r-4,l85,102r-4,-1l79,98,77,96,74,92,73,87,72,82r-3,4l67,91r-4,3l59,97r-5,3l49,101r-4,1l40,103,30,102,21,98,15,95,9,89,5,81,3,73,,63,,53,,41,3,31,6,21r5,-7l17,7,25,4,32,,42,r7,l54,1r7,3l65,9r4,3l73,18r2,7l77,33r1,-7l79,20r1,-5l80,11,81,7r,-2l81,4,83,2r,l83,2,84,1r,l85,1r1,l88,1r2,l93,1r1,l95,1r1,l97,2r,l99,4r,l99,6r-2,4l97,14r-1,3l95,22r-1,6l93,33r-2,6l89,46r-1,4l86,55r-2,5l84,69r1,6l86,80r2,4l89,86r2,1l94,89r1,l97,89r2,-2l100,87r1,l102,87r2,-1l105,86r,l106,86r,l106,86r,1l107,89r,1l107,91r,1xm67,50r,-8l64,33,63,27,59,22,56,18,52,16,47,15,42,14r-6,1l31,17r-4,4l24,26r-3,5l20,37r-1,7l19,50r,8l19,65r1,6l22,78r4,3l30,85r5,4l41,89r6,l52,86r5,-4l61,78r2,-5l65,66r2,-7l67,50r,xe" fillcolor="black" stroked="f">
                  <v:path arrowok="t" o:connecttype="custom" o:connectlocs="57150,50831;56082,52927;53945,53451;50741,53451;45400,53451;41127,50307;38456,42970;33649,49259;26171,52927;16023,53451;4807,46639;0,33014;1602,16245;9080,3668;22433,0;32581,2096;38990,9433;41661,13625;42729,5764;43263,2096;44331,1048;45400,524;48070,524;50741,524;51809,1048;52877,3144;51275,8908;49672,17293;47002,26201;44865,36158;47002,44018;50207,46639;52877,45591;54479,45591;56082,45067;56616,45067;57150,47163;35786,26201;33649,14149;27774,8384;19228,7860;12819,13625;10148,23057;10148,34062;13887,42446;21899,46639;30444,42970;34717,34586;35786,26201" o:connectangles="0,0,0,0,0,0,0,0,0,0,0,0,0,0,0,0,0,0,0,0,0,0,0,0,0,0,0,0,0,0,0,0,0,0,0,0,0,0,0,0,0,0,0,0,0,0,0,0,0"/>
                  <o:lock v:ext="edit" verticies="t"/>
                </v:shape>
                <v:shape id="Freeform 876" o:spid="_x0000_s1893" style="position:absolute;left:25479;top:38100;width:286;height:63;visibility:visible;mso-wrap-style:square;v-text-anchor:top" coordsize="5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tcbcEA&#10;AADdAAAADwAAAGRycy9kb3ducmV2LnhtbERPTWvCQBC9F/wPywje6kaxUqKrBMHqzWpFPA7ZMQlm&#10;Z0N2GuO/dw+FHh/ve7nuXa06akPl2cBknIAizr2tuDBw/tm+f4IKgmyx9kwGnhRgvRq8LTG1/sFH&#10;6k5SqBjCIUUDpUiTah3ykhyGsW+II3fzrUOJsC20bfERw12tp0ky1w4rjg0lNrQpKb+ffp0B+vi+&#10;zLudSFLPDsfndZ99hZAZMxr22QKUUC//4j/33hqYziZxf3wTn4Bev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Z7XG3BAAAA3QAAAA8AAAAAAAAAAAAAAAAAmAIAAGRycy9kb3du&#10;cmV2LnhtbFBLBQYAAAAABAAEAPUAAACGAwAAAAA=&#10;" path="m52,7r,4l51,13r-1,1l48,14,4,14r-1,l2,13,,11,,7,,3,2,2,3,1,4,,48,r2,l50,1r1,l51,2r,l52,3r,3l52,7xe" fillcolor="black" stroked="f">
                  <v:path arrowok="t" o:connecttype="custom" o:connectlocs="28575,3175;28575,4989;28025,5896;27476,6350;26377,6350;2198,6350;1649,6350;1099,5896;0,4989;0,3175;0,1361;1099,907;1649,454;2198,0;26377,0;27476,0;27476,454;28025,454;28025,907;28025,907;28575,1361;28575,2721;28575,3175" o:connectangles="0,0,0,0,0,0,0,0,0,0,0,0,0,0,0,0,0,0,0,0,0,0,0"/>
                </v:shape>
                <v:shape id="Freeform 877" o:spid="_x0000_s1894" style="position:absolute;left:25844;top:37687;width:524;height:730;visibility:visible;mso-wrap-style:square;v-text-anchor:top" coordsize="99,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NpQ8YA&#10;AADdAAAADwAAAGRycy9kb3ducmV2LnhtbESP0WrCQBRE3wX/YbmCb7qJitTUVUQI2BYKJn7AJXub&#10;TZu9G7Orpn/fLRT6OMzMGWa7H2wr7tT7xrGCdJ6AIK6cbrhWcCnz2RMIH5A1to5JwTd52O/Goy1m&#10;2j34TPci1CJC2GeowITQZVL6ypBFP3cdcfQ+XG8xRNnXUvf4iHDbykWSrKXFhuOCwY6Ohqqv4mYV&#10;lO/toXh5y50xy89N/npeD6vyqtR0MhyeQQQawn/4r33SCharNIXfN/EJyN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GNpQ8YAAADdAAAADwAAAAAAAAAAAAAAAACYAgAAZHJz&#10;L2Rvd25yZXYueG1sUEsFBgAAAAAEAAQA9QAAAIsDAAAAAA==&#10;" path="m99,117r,3l99,121r-1,1l98,123r,l98,125r-2,1l95,126r-1,1l92,130r-4,2l83,133r-5,3l72,137r-6,1l58,138r-13,l34,134,24,130r-8,-9l9,112,4,100,2,86,,72,2,54,4,41,9,29,16,19r9,-9l36,5,47,1,60,r6,l71,1r6,2l82,4r3,1l90,8r3,2l95,11r1,2l96,14r,l98,15r,1l98,18r,1l98,21r,1l98,25r,1l98,27r-2,l96,29r-1,l95,29r-2,l90,27,88,25,84,22,79,20,74,18,68,16r-8,l51,16r-8,4l36,24r-5,6l26,37,23,47,20,58r,12l20,83r3,10l26,102r4,8l36,115r7,5l51,122r10,l68,122r6,-1l80,118r4,-2l89,114r3,-2l94,110r1,l96,110r,l98,111r,l98,112r,2l99,116r,1xe" fillcolor="black" stroked="f">
                  <v:path arrowok="t" o:connecttype="custom" o:connectlocs="52388,63500;51859,64558;51859,65087;50800,66675;49742,67204;46567,69850;41275,71967;34925,73025;23813,73025;12700,68792;4763,59267;1058,45508;1058,28575;4763,15346;13229,5292;24871,529;34925,0;40746,1588;44980,2646;49213,5292;50800,6879;50800,7408;51859,8467;51859,10054;51859,11642;51859,13758;50800,14287;50271,15346;49213,15346;46567,13229;41805,10583;35984,8467;26988,8467;19050,12700;13758,19579;10583,30692;10583,43921;13758,53975;19050,60854;26988,64558;35984,64558;42334,62442;47096,60325;49742,58208;50800,58208;51859,58737;51859,59267;52388,61383" o:connectangles="0,0,0,0,0,0,0,0,0,0,0,0,0,0,0,0,0,0,0,0,0,0,0,0,0,0,0,0,0,0,0,0,0,0,0,0,0,0,0,0,0,0,0,0,0,0,0,0"/>
                </v:shape>
                <v:shape id="Freeform 878" o:spid="_x0000_s1895" style="position:absolute;left:26495;top:37687;width:556;height:730;visibility:visible;mso-wrap-style:square;v-text-anchor:top" coordsize="104,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teMYA&#10;AADdAAAADwAAAGRycy9kb3ducmV2LnhtbESP3WrCQBSE7wu+w3KE3unGKCLRVUQIWJCCPwi9O80e&#10;s2mzZ0N21fj2XUHo5TAz3zCLVWdrcaPWV44VjIYJCOLC6YpLBadjPpiB8AFZY+2YFDzIw2rZe1tg&#10;pt2d93Q7hFJECPsMFZgQmkxKXxiy6IeuIY7exbUWQ5RtKXWL9wi3tUyTZCotVhwXDDa0MVT8Hq5W&#10;wWb8Yz6n569xGfB7Ntlt8zr9yJV673frOYhAXfgPv9pbrSCdjFJ4vo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dteMYAAADdAAAADwAAAAAAAAAAAAAAAACYAgAAZHJz&#10;L2Rvd25yZXYueG1sUEsFBgAAAAAEAAQA9QAAAIsDAAAAAA==&#10;" path="m104,66r,17l100,97r-6,12l87,119r-9,7l66,131r-14,4l36,136r-30,l4,136,3,135,,132r,-3l,8,,4,3,3,4,,6,,37,,55,2,67,5r12,5l88,19r7,9l100,39r4,13l104,66xm85,67r,-11l83,47,79,37,74,30,68,24,59,19,50,17,36,15r-17,l19,121r18,l50,120r8,-3l67,114r6,-6l79,100,83,90r2,-9l85,67xe" fillcolor="black" stroked="f">
                  <v:path arrowok="t" o:connecttype="custom" o:connectlocs="55563,35439;55563,44567;53426,52084;50220,58527;46481,63897;41672,67656;35261,70340;27782,72488;19233,73025;3206,73025;2137,73025;1603,72488;0,70877;0,69266;0,4296;0,2148;1603,1611;2137,0;3206,0;19768,0;29384,1074;35795,2685;42207,5369;47015,10202;50755,15035;53426,20941;55563,27921;55563,35439;45412,35976;45412,30069;44344,25237;42207,19867;39535,16108;36330,12887;31521,10202;26713,9128;19233,8054;10151,8054;10151,64971;19768,64971;26713,64434;30987,62823;35795,61212;39001,57990;42207,53695;44344,48325;45412,43493;45412,35976" o:connectangles="0,0,0,0,0,0,0,0,0,0,0,0,0,0,0,0,0,0,0,0,0,0,0,0,0,0,0,0,0,0,0,0,0,0,0,0,0,0,0,0,0,0,0,0,0,0,0,0"/>
                  <o:lock v:ext="edit" verticies="t"/>
                </v:shape>
                <v:shape id="Freeform 879" o:spid="_x0000_s1896" style="position:absolute;left:27193;top:37687;width:778;height:730;visibility:visible;mso-wrap-style:square;v-text-anchor:top" coordsize="147,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PixcQA&#10;AADdAAAADwAAAGRycy9kb3ducmV2LnhtbESPzW7CMBCE75V4B2uReisO9EcQMKhNFanXBsR5iZc4&#10;Il6nsUnSt6+RkHoczcw3ms1utI3oqfO1YwXzWQKCuHS65krBYZ8/LUH4gKyxcUwKfsnDbjt52GCq&#10;3cDf1BehEhHCPkUFJoQ2ldKXhiz6mWuJo3d2ncUQZVdJ3eEQ4baRiyR5kxZrjgsGW8oMlZfiahVk&#10;Zu+PPx+nw7WqX0+f5PqQr3qlHqfj+xpEoDH8h+/tL61g8TJ/htub+AT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wj4sXEAAAA3QAAAA8AAAAAAAAAAAAAAAAAmAIAAGRycy9k&#10;b3ducmV2LnhtbFBLBQYAAAAABAAEAPUAAACJAwAAAAA=&#10;" path="m147,133r,l147,135r-2,l145,136r-1,l142,136r-1,l138,136r-2,l134,136r-2,l131,136r,-1l129,135r,-2l129,133r,-118l129,15,81,133r-1,2l80,135r-1,1l79,136r-1,l75,136r-1,l73,136r-3,l69,136r-2,l65,136r,-1l64,135r,l63,133,17,15r,l17,133r,l17,135r-1,l15,136r-1,l12,136r-1,l9,136r-3,l4,136r-1,l1,136,,135r,l,133r,l,9,,5,3,3,5,,7,,19,r2,l24,2r2,l28,3r2,2l31,7r1,2l33,12r40,98l73,110,115,12r1,-3l117,7r1,-3l120,3r1,-1l123,2,126,r2,l139,r2,l142,2r1,l144,3r1,1l147,5r,2l147,9r,124xe" fillcolor="black" stroked="f">
                  <v:path arrowok="t" o:connecttype="custom" o:connectlocs="77788,71414;76730,72488;76200,73025;74613,73025;71967,73025;69850,73025;69321,72488;68263,71414;68263,8054;42863,71414;42334,72488;41804,73025;39688,73025;38629,73025;36513,73025;34396,73025;33867,72488;33338,71414;8996,8054;8996,71414;8467,72488;7408,73025;5821,73025;3175,73025;1588,73025;0,72488;0,71414;0,4833;1588,1611;3704,0;11113,0;13758,1074;15875,2685;16933,4833;38629,59064;60855,6443;61913,3759;63500,1611;65088,1074;67734,0;74613,0;75671,1074;76730,2148;77788,3759;77788,71414" o:connectangles="0,0,0,0,0,0,0,0,0,0,0,0,0,0,0,0,0,0,0,0,0,0,0,0,0,0,0,0,0,0,0,0,0,0,0,0,0,0,0,0,0,0,0,0,0"/>
                </v:shape>
                <v:shape id="Freeform 880" o:spid="_x0000_s1897" style="position:absolute;left:28114;top:37687;width:651;height:730;visibility:visible;mso-wrap-style:square;v-text-anchor:top" coordsize="121,1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4+HMQA&#10;AADdAAAADwAAAGRycy9kb3ducmV2LnhtbESP3YrCMBSE7xd8h3CEvVtTf1CpRhHXBREVrD7AoTm2&#10;xeakNFmNb2+Ehb0cZuYbZr4MphZ3al1lWUG/l4Agzq2uuFBwOf98TUE4j6yxtkwKnuRgueh8zDHV&#10;9sEnume+EBHCLkUFpfdNKqXLSzLoerYhjt7VtgZ9lG0hdYuPCDe1HCTJWBqsOC6U2NC6pPyW/RoF&#10;h8tkn+323+MwLJ46NMnRbgIp9dkNqxkIT8H/h//aW61gMOqP4P0mPgG5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PhzEAAAA3QAAAA8AAAAAAAAAAAAAAAAAmAIAAGRycy9k&#10;b3ducmV2LnhtbFBLBQYAAAAABAAEAPUAAACJAwAAAAA=&#10;" path="m121,68r,16l117,98r-5,12l106,120r-9,8l86,134r-12,4l59,139,44,138,33,134,22,130r-7,-9l7,112,4,100,1,86,,70,1,54,4,41,9,29,16,19r9,-9l34,5,47,,62,,76,,87,4,99,9r7,9l113,26r4,12l121,52r,16xm102,69r,-11l100,48,97,38,94,31,87,24,80,19,73,16,62,15,51,16r-9,4l34,25r-6,6l23,38,21,48,20,58r,11l20,80r1,10l23,100r5,9l33,115r8,5l49,122r11,1l71,122r9,-4l87,114r7,-7l97,99r3,-9l102,80r,-11xe" fillcolor="black" stroked="f">
                  <v:path arrowok="t" o:connecttype="custom" o:connectlocs="65088,44130;60247,57790;52178,67246;39806,72500;23668,72500;11834,68297;3765,58840;538,45181;538,28369;4841,15235;13448,5254;25282,0;40882,0;53254,4728;60785,13659;65088,27319;54868,36250;53792,25217;50564,16286;43033,9982;33351,7880;22593,10507;15062,16286;11296,25217;10758,36250;11296,47282;15062,57264;22055,63043;32275,64619;43033,61992;50564,56213;53792,47282;54868,36250" o:connectangles="0,0,0,0,0,0,0,0,0,0,0,0,0,0,0,0,0,0,0,0,0,0,0,0,0,0,0,0,0,0,0,0,0"/>
                  <o:lock v:ext="edit" verticies="t"/>
                </v:shape>
                <v:shape id="Freeform 881" o:spid="_x0000_s1898" style="position:absolute;left:28908;top:37687;width:508;height:730;visibility:visible;mso-wrap-style:square;v-text-anchor:top" coordsize="97,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54S8UA&#10;AADdAAAADwAAAGRycy9kb3ducmV2LnhtbESPQWvCQBSE7wX/w/IEb3WTYItE19CWiIWejILXR/aZ&#10;Dc2+TbNbE/99t1DocZiZb5htMdlO3GjwrWMF6TIBQVw73XKj4HzaP65B+ICssXNMCu7kodjNHraY&#10;azfykW5VaESEsM9RgQmhz6X0tSGLful64uhd3WAxRDk0Ug84RrjtZJYkz9Jiy3HBYE9vhurP6tsq&#10;OKy+zOXjGK5197q+lMbYcqysUov59LIBEWgK/+G/9rtWkK3SJ/h9E5+A3P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XnhLxQAAAN0AAAAPAAAAAAAAAAAAAAAAAJgCAABkcnMv&#10;ZG93bnJldi54bWxQSwUGAAAAAAQABAD1AAAAigMAAAAA&#10;" path="m97,133r,l97,135r,l96,136r-1,l94,136r-3,l89,136r-3,l85,136r-2,l81,136r,-1l80,135r,-2l80,133r,-60l19,73r,60l19,133r,2l17,135r-1,1l15,136r-1,l12,136r-2,l7,136r-2,l4,136r-2,l1,135r,l,133r,l,3r,l1,2r,l2,,4,,5,,7,r3,l12,r2,l15,r1,l17,2r2,l19,3r,l19,57r61,l80,3r,l80,2r1,l81,r2,l85,r1,l89,r2,l94,r1,l96,r1,2l97,2r,1l97,3r,130xe" fillcolor="black" stroked="f">
                  <v:path arrowok="t" o:connecttype="custom" o:connectlocs="50800,71414;50800,72488;49753,73025;47658,73025;45039,73025;43468,73025;42421,72488;41897,71414;41897,39197;9951,71414;9951,72488;8379,73025;7332,73025;5237,73025;2619,73025;1047,73025;524,72488;0,71414;0,1611;524,1074;2095,0;3666,0;6285,0;7856,0;8903,1074;9951,1611;9951,30606;41897,1611;41897,1074;42421,0;44515,0;46610,0;49229,0;50276,0;50800,1074;50800,1611" o:connectangles="0,0,0,0,0,0,0,0,0,0,0,0,0,0,0,0,0,0,0,0,0,0,0,0,0,0,0,0,0,0,0,0,0,0,0,0"/>
                </v:shape>
                <v:shape id="Freeform 882" o:spid="_x0000_s1899" style="position:absolute;left:29575;top:37687;width:524;height:730;visibility:visible;mso-wrap-style:square;v-text-anchor:top" coordsize="98,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61nsQA&#10;AADdAAAADwAAAGRycy9kb3ducmV2LnhtbESP0WoCMRRE3wv9h3ALfatZRaRujSKFiuCD1PUDbjfX&#10;bHBzsyTpuv69EQQfh5k5wyxWg2tFTyFazwrGowIEce21ZaPgWP18fIKICVlj65kUXCnCavn6ssBS&#10;+wv/Un9IRmQIxxIVNCl1pZSxbshhHPmOOHsnHxymLIOROuAlw10rJ0Uxkw4t54UGO/puqD4f/p2C&#10;YVPZfju307jfHzdhV5g/Phml3t+G9ReIREN6hh/trVYwmY5ncH+Tn4Bc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OtZ7EAAAA3QAAAA8AAAAAAAAAAAAAAAAAmAIAAGRycy9k&#10;b3ducmV2LnhtbFBLBQYAAAAABAAEAPUAAACJAwAAAAA=&#10;" path="m98,117r,3l98,121r,1l97,123r,l97,125r-1,1l96,126r-2,1l91,130r-4,2l82,133r-5,3l71,137r-6,1l58,138r-14,l33,134,23,130r-7,-9l8,112,3,100,1,86,,72,1,54,5,41,10,29,17,19r7,-9l35,5,46,1,59,r6,l71,1r5,2l81,4r5,1l90,8r2,2l94,11r2,2l96,14r1,l97,15r,1l97,18r,1l97,21r,1l97,25r,1l97,27r-1,l96,29r-2,l94,29r-2,l90,27,87,25,83,22,78,20,74,18,67,16r-8,l50,16r-7,4l35,24r-5,6l26,37,22,47,19,58r,12l19,83r3,10l26,102r4,8l35,115r8,5l50,122r10,l67,122r7,-1l80,118r3,-2l88,114r3,-2l93,110r3,l96,110r1,l97,111r,l98,112r,2l98,116r,1xe" fillcolor="black" stroked="f">
                  <v:path arrowok="t" o:connecttype="custom" o:connectlocs="52388,63500;52388,64558;51853,65087;51319,66675;50250,67204;46508,69850;41162,71967;34747,73025;23521,73025;12295,68792;4277,59267;535,45508;535,28575;5346,15346;12830,5292;24590,529;34747,0;40627,1588;45973,2646;49181,5292;51319,6879;51853,7408;51853,8467;51853,10054;51853,11642;51853,13758;51319,14287;50250,15346;49181,15346;46508,13229;41697,10583;35816,8467;26729,8467;18710,12700;13899,19579;10157,30692;10157,43921;13899,53975;18710,60854;26729,64558;35816,64558;42766,62442;47042,60325;49715,58208;51319,58208;51853,58737;52388,59267;52388,61383" o:connectangles="0,0,0,0,0,0,0,0,0,0,0,0,0,0,0,0,0,0,0,0,0,0,0,0,0,0,0,0,0,0,0,0,0,0,0,0,0,0,0,0,0,0,0,0,0,0,0,0"/>
                </v:shape>
                <v:shape id="Freeform 883" o:spid="_x0000_s1900" style="position:absolute;left:18383;top:44878;width:571;height:540;visibility:visible;mso-wrap-style:square;v-text-anchor:top" coordsize="107,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WhccYA&#10;AADdAAAADwAAAGRycy9kb3ducmV2LnhtbESP3WrCQBSE7wu+w3KE3hTdNfWP6CoiCEUE688DHLLH&#10;JJg9G7KrSd/eLRR6OczMN8xy3dlKPKnxpWMNo6ECQZw5U3Ku4XrZDeYgfEA2WDkmDT/kYb3qvS0x&#10;Na7lEz3PIRcRwj5FDUUIdSqlzwqy6IeuJo7ezTUWQ5RNLk2DbYTbSiZKTaXFkuNCgTVtC8ru54fV&#10;cPg8nq5KHffue5x8HDZtJSf3ndbv/W6zABGoC//hv/aX0ZCMRzP4fROfgFy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vWhccYAAADdAAAADwAAAAAAAAAAAAAAAACYAgAAZHJz&#10;L2Rvd25yZXYueG1sUEsFBgAAAAAEAAQA9QAAAIsDAAAAAA==&#10;" path="m107,93r,4l106,98r,1l105,101r,l103,102r-1,l100,102r-2,1l96,103r-1,l92,103r-3,l85,102r-4,-1l79,99,75,97,74,93,71,88r,-5l69,87r-4,4l63,94r-4,4l54,101r-5,1l44,103r-6,l28,103,21,99,13,96,9,88,5,82,2,72,,64,,53,,41,2,32,6,22r5,-8l16,8,23,3,32,1,42,r6,1l54,2r6,2l65,8r4,5l73,19r2,6l76,33r2,-6l79,20r1,-4l80,11,81,8r,-2l81,3r,l82,3r,-1l82,2r2,l85,2r1,l87,2r2,l91,2r3,l95,2r1,l97,3r,l97,4r,l97,7r,2l96,13r,5l95,23r-1,5l92,34r-2,6l89,45r-2,6l85,56r-1,5l84,70r1,6l86,81r1,2l89,87r2,1l92,88r3,l97,88r1,l100,88r1,l102,87r1,l105,87r,l105,87r1,l106,87r,1l106,88r1,1l107,92r,1xm66,51r,-10l64,34,62,28,59,23,55,19,52,17,47,14r-5,l36,14r-5,4l27,20r-4,5l21,32r-3,6l17,44r,7l17,59r1,6l20,72r2,5l26,82r3,4l34,88r7,1l47,88r5,-2l57,83r2,-5l63,73r1,-7l66,60r,-9l66,51xe" fillcolor="black" stroked="f">
                  <v:path arrowok="t" o:connecttype="custom" o:connectlocs="56616,51355;56082,52927;53411,53451;50741,53975;45400,53451;40058,50831;37922,43494;33649,49259;26171,53451;14955,53975;4807,46115;0,33538;1068,16769;8546,4192;22433,0;32047,2096;38990,9957;41661,14149;42729,5764;43263,1572;43797,1048;45400,1048;47536,1048;50741,1048;51809,1572;51809,3668;51275,9433;49138,17817;46468,26725;44865,36682;46468,43494;49138,46115;52343,46115;54479,45591;56082,45591;56616,45591;57150,46639;35251,26725;33115,14673;27774,8908;19228,7336;12285,13101;9080,23057;9614,34062;13887,42970;21899,46639;30444,43494;34183,34586;35251,26725" o:connectangles="0,0,0,0,0,0,0,0,0,0,0,0,0,0,0,0,0,0,0,0,0,0,0,0,0,0,0,0,0,0,0,0,0,0,0,0,0,0,0,0,0,0,0,0,0,0,0,0,0"/>
                  <o:lock v:ext="edit" verticies="t"/>
                </v:shape>
                <v:shape id="Freeform 884" o:spid="_x0000_s1901" style="position:absolute;left:19002;top:45100;width:286;height:80;visibility:visible;mso-wrap-style:square;v-text-anchor:top" coordsize="5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WUMcIA&#10;AADdAAAADwAAAGRycy9kb3ducmV2LnhtbERPTYvCMBC9C/sfwix409SyiFSjiLCw7EWsuutxbMa0&#10;2ExKE7X6681B8Ph437NFZ2txpdZXjhWMhgkI4sLpio2C3fZ7MAHhA7LG2jEpuJOHxfyjN8NMuxtv&#10;6JoHI2II+wwVlCE0mZS+KMmiH7qGOHIn11oMEbZG6hZvMdzWMk2SsbRYcWwosaFVScU5v1gFR27M&#10;xf8d8/Xv49+mh8na7A8npfqf3XIKIlAX3uKX+0crSL9GcW58E5+An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xZQxwgAAAN0AAAAPAAAAAAAAAAAAAAAAAJgCAABkcnMvZG93&#10;bnJldi54bWxQSwUGAAAAAAQABAD1AAAAhwMAAAAA&#10;" path="m52,8r-1,4l51,13r-2,1l48,15,4,15,3,14,1,13,,12,,8,,4,1,2,3,,4,,48,r,l49,r,2l51,2r,1l51,4r1,1l52,8xe" fillcolor="black" stroked="f">
                  <v:path arrowok="t" o:connecttype="custom" o:connectlocs="28575,4234;28025,6350;28025,6880;26926,7409;26377,7938;2198,7938;1649,7409;550,6880;0,6350;0,4234;0,2117;550,1058;1649,0;2198,0;26377,0;26377,0;26926,0;26926,1058;28025,1058;28025,1588;28025,2117;28575,2646;28575,4234" o:connectangles="0,0,0,0,0,0,0,0,0,0,0,0,0,0,0,0,0,0,0,0,0,0,0"/>
                </v:shape>
                <v:shape id="Freeform 885" o:spid="_x0000_s1902" style="position:absolute;left:19367;top:44704;width:476;height:714;visibility:visible;mso-wrap-style:square;v-text-anchor:top" coordsize="88,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TY9cUA&#10;AADdAAAADwAAAGRycy9kb3ducmV2LnhtbESPQWvCQBSE74X+h+UVvNWNoiVGVxFB9GRpFMHbI/ua&#10;Dc2+DdnVJP/eLRR6HGbmG2a16W0tHtT6yrGCyTgBQVw4XXGp4HLev6cgfEDWWDsmBQN52KxfX1aY&#10;adfxFz3yUIoIYZ+hAhNCk0npC0MW/dg1xNH7dq3FEGVbSt1iF+G2ltMk+ZAWK44LBhvaGSp+8rtV&#10;cE3P6eFW5mbgYd593ha5Pp4GpUZv/XYJIlAf/sN/7aNWMJ1NFvD7Jj4BuX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tNj1xQAAAN0AAAAPAAAAAAAAAAAAAAAAAJgCAABkcnMv&#10;ZG93bnJldi54bWxQSwUGAAAAAAQABAD1AAAAigMAAAAA&#10;" path="m88,8r,2l88,11r,2l88,14r,1l86,18r,1l86,20,37,132r,1l36,135r-1,l33,136r-1,l31,136r-3,l26,136r-4,l21,136r-2,l17,135r,l17,133r,-1l17,131,69,16,4,16,3,15,1,14,,11,,8,,6,,4,,3r1,l1,2,3,r,l4,,83,r1,l85,r1,2l86,2r2,1l88,4r,1l88,8xe" fillcolor="black" stroked="f">
                  <v:path arrowok="t" o:connecttype="custom" o:connectlocs="47625,4202;47625,5253;47625,5778;47625,6829;47625,7354;47625,7879;46543,9455;46543,9980;46543,10506;20024,69337;20024,69862;19483,70913;18942,70913;17859,71438;17318,71438;16777,71438;15153,71438;14071,71438;11906,71438;11365,71438;10283,71438;9200,70913;9200,70913;9200,69862;9200,69337;9200,68812;37342,8404;2165,8404;1624,7879;541,7354;0,5778;0,4202;0,3152;0,2101;0,1576;541,1576;541,1051;1624,0;1624,0;2165,0;44919,0;45460,0;46001,0;46543,1051;46543,1051;47625,1576;47625,2101;47625,2626;47625,4202" o:connectangles="0,0,0,0,0,0,0,0,0,0,0,0,0,0,0,0,0,0,0,0,0,0,0,0,0,0,0,0,0,0,0,0,0,0,0,0,0,0,0,0,0,0,0,0,0,0,0,0,0"/>
                </v:shape>
                <v:shape id="Freeform 886" o:spid="_x0000_s1903" style="position:absolute;left:19970;top:44640;width:96;height:302;visibility:visible;mso-wrap-style:square;v-text-anchor:top" coordsize="19,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r0z8AA&#10;AADdAAAADwAAAGRycy9kb3ducmV2LnhtbERPy4rCMBTdD/gP4QruxrRFyliNIooguvKBbq/NtS02&#10;N6WJWv/eLIRZHs57Ou9MLZ7UusqygngYgSDOra64UHA6rn//QDiPrLG2TAre5GA+6/1MMdP2xXt6&#10;HnwhQgi7DBWU3jeZlC4vyaAb2oY4cDfbGvQBtoXULb5CuKllEkWpNFhxaCixoWVJ+f3wMArcZZdu&#10;r6vxOU9MvWvSVRyfFrFSg363mIDw1Pl/8de90QqSURL2hzfhCcjZ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gr0z8AAAADdAAAADwAAAAAAAAAAAAAAAACYAgAAZHJzL2Rvd25y&#10;ZXYueG1sUEsFBgAAAAAEAAQA9QAAAIUDAAAAAA==&#10;" path="m16,52r,1l16,53r,1l15,54r-1,2l13,56r-2,l10,56r-2,l6,56r-1,l5,54r-1,l4,53r-1,l3,52,,4,1,3r,l1,1r2,l4,1,5,,8,r2,l13,r1,l16,1r1,l17,1r2,2l19,3r,1l16,52xe" fillcolor="black" stroked="f">
                  <v:path arrowok="t" o:connecttype="custom" o:connectlocs="8021,28009;8021,28547;8021,28547;8021,29086;7520,29086;7018,30163;6517,30163;5514,30163;5013,30163;4011,30163;3008,30163;2507,30163;2507,29086;2005,29086;2005,28547;1504,28547;1504,28009;0,2155;501,1616;501,1616;501,539;1504,539;2005,539;2507,0;4011,0;5013,0;6517,0;7018,0;8021,539;8522,539;8522,539;9525,1616;9525,1616;9525,2155;8021,28009" o:connectangles="0,0,0,0,0,0,0,0,0,0,0,0,0,0,0,0,0,0,0,0,0,0,0,0,0,0,0,0,0,0,0,0,0,0,0"/>
                </v:shape>
                <v:shape id="Freeform 887" o:spid="_x0000_s1904" style="position:absolute;left:20177;top:45100;width:270;height:80;visibility:visible;mso-wrap-style:square;v-text-anchor:top" coordsize="50,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aYLcYA&#10;AADdAAAADwAAAGRycy9kb3ducmV2LnhtbESPT2vCQBTE74LfYXlCb3VjoiKpq4ilGrz5h0Jvj+xr&#10;Esy+DdmtiX76bqHgcZiZ3zDLdW9qcaPWVZYVTMYRCOLc6ooLBZfzx+sChPPIGmvLpOBODtar4WCJ&#10;qbYdH+l28oUIEHYpKii9b1IpXV6SQTe2DXHwvm1r0AfZFlK32AW4qWUcRXNpsOKwUGJD25Ly6+nH&#10;KPh6ZMm7zWZ2d8+7w7bQ+/ozSZR6GfWbNxCeev8M/7czrSCexhP4exOegFz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6aYLcYAAADdAAAADwAAAAAAAAAAAAAAAACYAgAAZHJz&#10;L2Rvd25yZXYueG1sUEsFBgAAAAAEAAQA9QAAAIsDAAAAAA==&#10;" path="m50,8r,4l50,13r-1,1l47,15,4,15,2,14,1,13,,12,,8,,4,1,2,2,,4,,47,r1,l49,r,2l49,2r1,1l50,4r,1l50,8xe" fillcolor="black" stroked="f">
                  <v:path arrowok="t" o:connecttype="custom" o:connectlocs="26988,4234;26988,6350;26988,6880;26448,7409;25369,7938;2159,7938;1080,7409;540,6880;0,6350;0,4234;0,2117;540,1058;1080,0;2159,0;25369,0;25908,0;26448,0;26448,1058;26448,1058;26988,1588;26988,2117;26988,2646;26988,4234" o:connectangles="0,0,0,0,0,0,0,0,0,0,0,0,0,0,0,0,0,0,0,0,0,0,0"/>
                </v:shape>
                <v:shape id="Freeform 888" o:spid="_x0000_s1905" style="position:absolute;left:20542;top:44688;width:524;height:730;visibility:visible;mso-wrap-style:square;v-text-anchor:top" coordsize="97,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N3QsYA&#10;AADdAAAADwAAAGRycy9kb3ducmV2LnhtbESPzW7CMBCE75X6DtZW4lacRgihFIOgPwLEqZQLtyXe&#10;xIF4ncYGwttjJKQeRzPzjWY87WwtztT6yrGCt34Cgjh3uuJSwfb3+3UEwgdkjbVjUnAlD9PJ89MY&#10;M+0u/EPnTShFhLDPUIEJocmk9Lkhi77vGuLoFa61GKJsS6lbvES4rWWaJENpseK4YLChD0P5cXOy&#10;CorBereYr8zhk7/+ykJv97Wc75XqvXSzdxCBuvAffrSXWkE6SFO4v4lPQE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fN3QsYAAADdAAAADwAAAAAAAAAAAAAAAACYAgAAZHJz&#10;L2Rvd25yZXYueG1sUEsFBgAAAAAEAAQA9QAAAIsDAAAAAA==&#10;" path="m97,117r,1l97,121r,l97,122r,1l96,124r,l95,126r-2,1l90,129r-3,2l82,133r-6,3l70,137r-6,1l56,138,44,137,33,133,23,128r-8,-7l7,111,4,100,,86,,70,,54,4,41,8,28r8,-9l24,10,34,4,45,,59,r5,l70,1r5,l80,4r5,1l89,7r3,3l93,11r2,1l96,14r,l96,15r,1l97,17r,2l97,20r,2l97,23r-1,2l96,26r,1l95,28r,l93,28r-1,l90,26,86,25,82,22,79,20,72,17,66,16,59,15r-9,1l42,19r-6,4l29,30r-5,7l22,47,20,57,18,69r2,12l21,92r3,9l29,108r5,7l42,118r8,4l59,122r7,l72,121r7,-3l84,116r3,-3l90,111r2,-1l95,110r,l96,110r,l97,111r,1l97,113r,2l97,117xe" fillcolor="black" stroked="f">
                  <v:path arrowok="t" o:connecttype="custom" o:connectlocs="52388,62442;52388,64029;52388,65087;51848,65617;50228,67204;46987,69321;41046,71967;34565,73025;23764,72496;12422,67733;3781,58737;0,45508;0,28575;4321,14817;12962,5292;24304,0;34565,0;40506,529;45907,2646;49688,5292;51308,6350;51848,7408;51848,8467;52388,10054;52388,11642;51848,13229;51848,14287;51308,14817;49688,14817;46447,13229;42667,10583;35645,8467;27004,8467;19443,12171;12962,19579;10802,30162;10802,42863;12962,53446;18363,60854;27004,64558;35645,64558;42667,62442;46987,59796;49688,58208;51308,58208;51848,58208;52388,59267;52388,60854" o:connectangles="0,0,0,0,0,0,0,0,0,0,0,0,0,0,0,0,0,0,0,0,0,0,0,0,0,0,0,0,0,0,0,0,0,0,0,0,0,0,0,0,0,0,0,0,0,0,0,0"/>
                </v:shape>
                <v:shape id="Freeform 889" o:spid="_x0000_s1906" style="position:absolute;left:21145;top:44688;width:635;height:730;visibility:visible;mso-wrap-style:square;v-text-anchor:top" coordsize="121,1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s1cUA&#10;AADdAAAADwAAAGRycy9kb3ducmV2LnhtbESP3WrCQBSE74W+w3IKvdONUaxEN6H0B0pRodEHOGSP&#10;STB7NmS3ur69WxC8HGbmG2ZdBNOJMw2utaxgOklAEFdWt1wrOOy/xksQziNr7CyTgis5KPKn0Roz&#10;bS/8S+fS1yJC2GWooPG+z6R0VUMG3cT2xNE72sGgj3KopR7wEuGmk2mSLKTBluNCgz29N1Sdyj+j&#10;YHt43ZQ/m49FmNVXHfpkZz8DKfXyHN5WIDwF/wjf299aQTpPZ/D/Jj4Bmd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2zVxQAAAN0AAAAPAAAAAAAAAAAAAAAAAJgCAABkcnMv&#10;ZG93bnJldi54bWxQSwUGAAAAAAQABAD1AAAAigMAAAAA&#10;" path="m121,69r,15l117,98r-5,13l105,121r-8,8l86,134r-12,5l59,139r-15,l32,135,22,129r-7,-7l7,112,4,100,,86,,70,,55,4,42,9,29r6,-9l23,11,34,5,47,1,61,,76,1,87,5r11,5l106,18r7,9l117,39r4,14l121,69xm102,70l101,58,100,48,97,39,92,31,87,24,80,20,71,16r-11,l49,16r-8,4l33,24r-5,8l23,39,21,49,20,59,18,69r2,12l21,91r2,10l27,108r6,8l41,119r8,4l60,124r11,-1l80,119r7,-5l92,107r5,-7l100,90r1,-10l102,70xe" fillcolor="black" stroked="f">
                  <v:path arrowok="t" o:connecttype="custom" o:connectlocs="63500,44130;58777,58315;50905,67771;38835,73025;23091,73025;11545,67771;3674,58840;0,45181;0,28895;4723,15235;12070,5779;24665,525;39884,525;51430,5254;59302,14185;63500,27844;53529,36775;52479,25217;48281,16286;41983,10507;31488,8406;21517,10507;14694,16812;11021,25743;9446,36250;11021,47808;14169,56739;21517,62518;31488,65145;41983,62518;48281,56213;52479,47282;53529,36775" o:connectangles="0,0,0,0,0,0,0,0,0,0,0,0,0,0,0,0,0,0,0,0,0,0,0,0,0,0,0,0,0,0,0,0,0"/>
                  <o:lock v:ext="edit" verticies="t"/>
                </v:shape>
                <v:shape id="Freeform 890" o:spid="_x0000_s1907" style="position:absolute;left:21891;top:44688;width:635;height:730;visibility:visible;mso-wrap-style:square;v-text-anchor:top" coordsize="120,1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f8QA&#10;AADdAAAADwAAAGRycy9kb3ducmV2LnhtbESPQWsCMRSE74L/ITyhN826SJHVKCK22oMFbfH82DyT&#10;xc3LsknX9d83BaHHYWa+YZbr3tWiozZUnhVMJxkI4tLrio2C76+38RxEiMgaa8+k4EEB1qvhYImF&#10;9nc+UXeORiQIhwIV2BibQspQWnIYJr4hTt7Vtw5jkq2RusV7grta5ln2Kh1WnBYsNrS1VN7OP07B&#10;HO1+aky3e4RNf/Cf9rL/OL4r9TLqNwsQkfr4H362D1pBPstn8PcmPQ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v/3/EAAAA3QAAAA8AAAAAAAAAAAAAAAAAmAIAAGRycy9k&#10;b3ducmV2LnhtbFBLBQYAAAAABAAEAPUAAACJAwAAAAA=&#10;" path="m120,69r-1,15l117,98r-5,13l104,121r-7,8l86,134r-13,5l59,139r-15,l32,135,22,129r-8,-7l7,112,3,100,,86,,70,,55,3,42,8,29r6,-9l23,11,34,5,46,1,61,,76,1,87,5r11,5l105,18r8,9l117,39r3,14l120,69xm102,70l101,58,99,48,97,39,92,31,87,24,80,20,71,16r-11,l49,16r-9,4l33,24r-5,8l23,39,20,49,19,59,18,69r1,12l20,91r3,10l27,108r6,8l40,119r9,4l60,124r11,-1l80,119r7,-5l92,107r5,-7l99,90r2,-10l102,70xe" fillcolor="black" stroked="f">
                  <v:path arrowok="t" o:connecttype="custom" o:connectlocs="62971,44130;59267,58315;51329,67771;38629,73025;23283,73025;11642,67771;3704,58840;0,45181;0,28895;4233,15235;12171,5779;24342,525;40217,525;51858,5254;59796,14185;63500,27844;53975,36775;52387,25217;48683,16286;42333,10507;31750,8406;21167,10507;14817,16812;10583,25743;9525,36250;10583,47808;14287,56739;21167,62518;31750,65145;42333,62518;48683,56213;52387,47282;53975,36775" o:connectangles="0,0,0,0,0,0,0,0,0,0,0,0,0,0,0,0,0,0,0,0,0,0,0,0,0,0,0,0,0,0,0,0,0"/>
                  <o:lock v:ext="edit" verticies="t"/>
                </v:shape>
                <v:shape id="Freeform 891" o:spid="_x0000_s1908" style="position:absolute;left:22685;top:44688;width:508;height:730;visibility:visible;mso-wrap-style:square;v-text-anchor:top" coordsize="97,1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LZOsUA&#10;AADdAAAADwAAAGRycy9kb3ducmV2LnhtbESPQWvCQBSE7wX/w/IEb3VjqK1EVxGhIDloGwWvj+wz&#10;CWbfxt1V47/vFgo9DjPzDbNY9aYVd3K+saxgMk5AEJdWN1wpOB4+X2cgfEDW2FomBU/ysFoOXhaY&#10;afvgb7oXoRIRwj5DBXUIXSalL2sy6Me2I47e2TqDIUpXSe3wEeGmlWmSvEuDDceFGjva1FReiptR&#10;sLFf+7zYnij/IHfU532ub7urUqNhv56DCNSH//Bfe6sVpG/pFH7fxCcgl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Atk6xQAAAN0AAAAPAAAAAAAAAAAAAAAAAJgCAABkcnMv&#10;ZG93bnJldi54bWxQSwUGAAAAAAQABAD1AAAAigMAAAAA&#10;" path="m97,133r,1l97,136r-1,l96,136r-2,1l92,137r-1,l88,137r-2,l83,137r-1,l81,136r-1,l80,136r,-2l80,133r,-59l18,74r,59l18,134r-1,2l17,136r-1,l14,137r-1,l11,137r-3,l6,137r-1,l3,137,2,136r-1,l,136r,-2l,133,,4,,3r,l1,1r1,l3,1r2,l6,,8,r3,l13,1r1,l16,1r1,l17,3r1,l18,4r,54l80,58,80,4r,-1l80,3r,-2l81,1r1,l83,1,86,r2,l91,r1,1l94,1r2,l96,1r1,2l97,3r,1l97,133xe" fillcolor="black" stroked="f">
                  <v:path arrowok="t" o:connecttype="custom" o:connectlocs="50800,71426;50276,72492;49229,73025;47658,73025;45039,73025;42944,73025;41897,72492;41897,71426;41897,39444;9427,70893;8903,72492;8379,72492;6808,73025;4190,73025;2619,73025;1047,72492;0,72492;0,70893;0,1599;524,533;1571,533;3142,0;5761,0;7332,533;8903,533;9427,1599;9427,30916;41897,2132;41897,1599;42421,533;43468,533;46087,0;48181,533;50276,533;50800,1599;50800,2132" o:connectangles="0,0,0,0,0,0,0,0,0,0,0,0,0,0,0,0,0,0,0,0,0,0,0,0,0,0,0,0,0,0,0,0,0,0,0,0"/>
                </v:shape>
                <v:shape id="Freeform 892" o:spid="_x0000_s1909" style="position:absolute;left:23590;top:44878;width:508;height:540;visibility:visible;mso-wrap-style:square;v-text-anchor:top" coordsize="94,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D5G8cA&#10;AADdAAAADwAAAGRycy9kb3ducmV2LnhtbESP0WrCQBRE3wv+w3IF3+rGaEOauooEpD60Uo0fcMne&#10;JqnZuyG7jenfdwtCH4eZOcOst6NpxUC9aywrWMwjEMSl1Q1XCi7F/jEF4TyyxtYyKfghB9vN5GGN&#10;mbY3PtFw9pUIEHYZKqi97zIpXVmTQTe3HXHwPm1v0AfZV1L3eAtw08o4ihJpsOGwUGNHeU3l9fxt&#10;FLT5Mj++v52GIv14fd7Fx+vXU3JRajYddy8gPI3+P3xvH7SCeBUn8PcmPAG5+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Vg+RvHAAAA3QAAAA8AAAAAAAAAAAAAAAAAmAIAAGRy&#10;cy9kb3ducmV2LnhtbFBLBQYAAAAABAAEAPUAAACMAwAAAAA=&#10;" path="m94,51r,11l91,72r-3,9l82,88r-7,6l67,99r-10,4l46,103r-11,l26,99,17,96,11,89,6,83,3,73,,64,,53,,41,3,32,6,22r5,-8l19,8,27,4,36,1,48,,59,1r9,2l77,7r6,6l88,20r3,9l94,39r,12xm75,51r,-7l74,38,73,30,69,25,66,20,61,18,54,16,47,14r-7,l33,17r-4,3l25,25r-4,5l20,36r-1,8l17,51r2,8l19,66r2,6l24,78r3,4l32,86r6,2l47,88r6,l59,86r5,-3l69,78r3,-5l74,67r1,-7l75,51xe" fillcolor="black" stroked="f">
                  <v:path arrowok="t" o:connecttype="custom" o:connectlocs="50800,32490;47557,42446;40532,49259;30804,53975;18915,53975;9187,50307;3243,43494;0,33538;0,21485;3243,11529;10268,4192;19455,524;31885,524;41613,3668;47557,10481;50800,20437;40532,26725;39991,19913;37289,13101;32966,9433;25400,7336;17834,8908;13511,13101;10809,18865;9187,26725;10268,34586;12970,40874;17294,45067;25400,46115;31885,45067;37289,40874;39991,35110;40532,26725" o:connectangles="0,0,0,0,0,0,0,0,0,0,0,0,0,0,0,0,0,0,0,0,0,0,0,0,0,0,0,0,0,0,0,0,0"/>
                  <o:lock v:ext="edit" verticies="t"/>
                </v:shape>
                <v:shape id="Freeform 893" o:spid="_x0000_s1910" style="position:absolute;left:24225;top:44878;width:286;height:540;visibility:visible;mso-wrap-style:square;v-text-anchor:top" coordsize="54,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VW9cYA&#10;AADdAAAADwAAAGRycy9kb3ducmV2LnhtbESPT2vCQBTE7wW/w/KEXopuTOMfoquIUPDQS6MI3h7Z&#10;ZxLMvo3ZNcZv3y0UPA4z8xtmtelNLTpqXWVZwWQcgSDOra64UHA8fI0WIJxH1lhbJgVPcrBZD95W&#10;mGr74B/qMl+IAGGXooLS+yaV0uUlGXRj2xAH72Jbgz7ItpC6xUeAm1rGUTSTBisOCyU2tCspv2Z3&#10;o+CWaPvRLXbfmbw7+uy256Q5TZV6H/bbJQhPvX+F/9t7rSBO4jn8vQlP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3VW9cYAAADdAAAADwAAAAAAAAAAAAAAAACYAgAAZHJz&#10;L2Rvd25yZXYueG1sUEsFBgAAAAAEAAQA9QAAAIsDAAAAAA==&#10;" path="m54,11r,2l54,14r,3l54,17r-1,1l53,18r,1l51,19r-1,l49,18r-1,l47,18,45,17r-2,l42,17r-3,l37,17r-3,l32,19r-3,1l26,23r-3,4l19,32r-2,4l17,99r,l16,101r,l14,101r-1,1l12,102r-1,l8,102r-2,l3,102r-1,l1,101r-1,l,101,,99r,l,4r,l,3r,l1,2r1,l3,2r2,l7,2r3,l11,2r1,l13,2r1,1l14,3r,1l14,4r,14l18,13,22,9,26,6,28,3,32,2,34,1r4,l40,r2,l44,1r1,l48,1r1,l50,2r1,l53,3r,l54,3r,1l54,4r,2l54,7r,1l54,11xe" fillcolor="black" stroked="f">
                  <v:path arrowok="t" o:connecttype="custom" o:connectlocs="28575,6879;28575,8996;28046,9525;28046,10054;26458,10054;25400,9525;23813,8996;22225,8996;19579,8996;16933,10054;13758,12171;10054,16933;8996,52387;8467,53446;7408,53446;6350,53975;4233,53975;1588,53975;529,53446;0,53446;0,52387;0,2117;0,1588;1058,1058;2646,1058;5292,1058;6350,1058;7408,1588;7408,2117;7408,9525;11642,4763;14817,1588;17992,529;21167,0;23283,529;25400,529;26458,1058;28046,1588;28575,1588;28575,2117;28575,3704;28575,5821" o:connectangles="0,0,0,0,0,0,0,0,0,0,0,0,0,0,0,0,0,0,0,0,0,0,0,0,0,0,0,0,0,0,0,0,0,0,0,0,0,0,0,0,0,0"/>
                </v:shape>
                <v:shape id="Freeform 894" o:spid="_x0000_s1911" style="position:absolute;left:24844;top:44878;width:571;height:540;visibility:visible;mso-wrap-style:square;v-text-anchor:top" coordsize="107,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b/vsQA&#10;AADdAAAADwAAAGRycy9kb3ducmV2LnhtbERP3WrCMBS+F/YO4Qi7kZms64ZUo8igMEZB63yAQ3Ns&#10;i81JabK2e/vlYrDLj+9/d5htJ0YafOtYw/NagSCunGm51nD9yp82IHxANtg5Jg0/5OGwf1jsMDNu&#10;4pLGS6hFDGGfoYYmhD6T0lcNWfRr1xNH7uYGiyHCoZZmwCmG204mSr1Jiy3HhgZ7em+oul++rYbi&#10;5VRelTp9unOarIrj1MnXe67143I+bkEEmsO/+M/9YTQkaRLnxjfxCcj9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0G/77EAAAA3QAAAA8AAAAAAAAAAAAAAAAAmAIAAGRycy9k&#10;b3ducmV2LnhtbFBLBQYAAAAABAAEAPUAAACJAwAAAAA=&#10;" path="m107,93r,4l106,98r,1l106,101r-2,l103,102r-1,l99,102r-1,1l96,103r-1,l92,103r-4,l85,102r-4,-1l79,99,76,97,74,93,71,88r,-5l69,87r-3,4l63,94r-4,4l54,101r-5,1l44,103r-5,l28,103,21,99,13,96,8,88,5,82,2,72,,64,,53,,41,2,32,6,22r5,-8l16,8,23,3,32,1,42,r6,1l54,2r6,2l65,8r4,5l72,19r3,6l76,33r1,-6l79,20r1,-4l80,11,81,8r,-2l81,3r,l82,3r,-1l83,2r,l85,2r1,l87,2r3,l91,2r2,l95,2r1,l97,3r,l97,4r,l97,7r,2l97,13r-1,5l95,23r-2,5l92,34r-1,6l88,45r-1,6l85,56r-2,5l83,70r2,6l86,81r1,2l88,87r3,1l92,88r3,l97,88r1,l99,88r2,l102,87r1,l104,87r,l106,87r,l106,87r,1l107,88r,1l107,92r,1xm66,51r,-10l64,34,61,28,59,23,55,19,51,17,47,14r-5,l35,14r-4,4l27,20r-4,5l21,32r-3,6l18,44r-1,7l18,59r,6l19,72r3,5l26,82r3,4l34,88r6,1l47,88r4,-2l56,83r4,-5l63,73r2,-7l66,60r,-9l66,51xe" fillcolor="black" stroked="f">
                  <v:path arrowok="t" o:connecttype="custom" o:connectlocs="56616,51355;55548,52927;52877,53451;50741,53975;45400,53451;40593,50831;37922,43494;33649,49259;26171,53451;14955,53975;4273,46115;0,33538;1068,16769;8546,4192;22433,0;32047,2096;38456,9957;41127,14149;42729,5764;43263,1572;43797,1048;45400,1048;48070,1048;50741,1048;51809,1572;51809,3668;51275,9433;49138,17817;46468,26725;44331,36682;46468,43494;49138,46115;52343,46115;54479,45591;55548,45591;56616,45591;57150,46639;35251,26725;32581,14673;27240,8908;18694,7336;12285,13101;9614,23057;9614,34062;13887,42970;21364,46639;29910,43494;34717,34586;35251,26725" o:connectangles="0,0,0,0,0,0,0,0,0,0,0,0,0,0,0,0,0,0,0,0,0,0,0,0,0,0,0,0,0,0,0,0,0,0,0,0,0,0,0,0,0,0,0,0,0,0,0,0,0"/>
                  <o:lock v:ext="edit" verticies="t"/>
                </v:shape>
                <v:shape id="Freeform 895" o:spid="_x0000_s1912" style="position:absolute;left:25479;top:45100;width:270;height:80;visibility:visible;mso-wrap-style:square;v-text-anchor:top" coordsize="5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X7F8YA&#10;AADdAAAADwAAAGRycy9kb3ducmV2LnhtbESPQWvCQBSE74X+h+UJ3urGIGKjq0ihULyIUavHZ/a5&#10;CWbfhuyqsb++KxR6HGbmG2a26GwtbtT6yrGC4SABQVw4XbFRsNt+vk1A+ICssXZMCh7kYTF/fZlh&#10;pt2dN3TLgxERwj5DBWUITSalL0qy6AeuIY7e2bUWQ5StkbrFe4TbWqZJMpYWK44LJTb0UVJxya9W&#10;wYkbc/Xfp3y9+jnY9DhZm/3xrFS/1y2nIAJ14T/81/7SCtJR+g7PN/EJyP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uX7F8YAAADdAAAADwAAAAAAAAAAAAAAAACYAgAAZHJz&#10;L2Rvd25yZXYueG1sUEsFBgAAAAAEAAQA9QAAAIsDAAAAAA==&#10;" path="m52,8r,4l50,13r-1,1l48,15,4,15,2,14,1,13,,12,,8,,4,1,2,2,,4,,48,r,l49,r,2l50,2r,1l50,4r2,1l52,8xe" fillcolor="black" stroked="f">
                  <v:path arrowok="t" o:connecttype="custom" o:connectlocs="26988,4234;26988,6350;25950,6880;25431,7409;24912,7938;2076,7938;1038,7409;519,6880;0,6350;0,4234;0,2117;519,1058;1038,0;2076,0;24912,0;24912,0;25431,0;25431,1058;25950,1058;25950,1588;25950,2117;26988,2646;26988,4234" o:connectangles="0,0,0,0,0,0,0,0,0,0,0,0,0,0,0,0,0,0,0,0,0,0,0"/>
                </v:shape>
                <v:shape id="Freeform 896" o:spid="_x0000_s1913" style="position:absolute;left:25844;top:44688;width:508;height:730;visibility:visible;mso-wrap-style:square;v-text-anchor:top" coordsize="97,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7Tac8MA&#10;AADdAAAADwAAAGRycy9kb3ducmV2LnhtbERPu27CMBTdkfoP1q3UrTilCFVpHMSrahETlKXbJb6J&#10;Q+PrELsQ/h4PlRiPzjub9rYRZ+p87VjByzABQVw4XXOlYP/98fwGwgdkjY1jUnAlD9P8YZBhqt2F&#10;t3TehUrEEPYpKjAhtKmUvjBk0Q9dSxy50nUWQ4RdJXWHlxhuGzlKkom0WHNsMNjSwlDxu/uzCsrx&#10;5udzvjbHJa9OVan3h0bOD0o9PfazdxCB+nAX/7u/tILR+DXuj2/iE5D5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7Tac8MAAADdAAAADwAAAAAAAAAAAAAAAACYAgAAZHJzL2Rv&#10;d25yZXYueG1sUEsFBgAAAAAEAAQA9QAAAIgDAAAAAA==&#10;" path="m97,117r,1l97,121r,l97,122r,1l97,124r-1,l95,126r-1,1l91,129r-4,2l82,133r-4,3l71,137r-7,1l57,138,44,137,33,133,23,128r-8,-7l9,111,4,100,,86,,70,,54,4,41,9,28r7,-9l25,10,34,4,47,,59,r6,l70,1r6,l81,4r4,1l89,7r3,3l94,11r2,1l96,14r,l97,15r,1l97,17r,2l97,20r,2l97,23r,2l96,26r,1l96,28r-1,l94,28r-2,l90,26,87,25,84,22,79,20,73,17,66,16,59,15r-9,1l43,19r-7,4l31,30r-5,7l22,47,20,57r,12l20,81r2,11l25,101r4,7l36,115r7,3l50,122r9,l68,122r6,-1l79,118r5,-2l87,113r4,-2l94,110r1,l96,110r,l97,110r,1l97,112r,1l97,115r,2xe" fillcolor="black" stroked="f">
                  <v:path arrowok="t" o:connecttype="custom" o:connectlocs="50800,62442;50800,64029;50800,65087;50276,65617;49229,67204;45563,69321;40849,71967;33518,73025;23043,72496;12045,67733;4713,58737;0,45508;0,28575;4713,14817;13093,5292;24614,0;34041,0;39802,529;44515,2646;48181,5292;50276,6350;50276,7408;50800,8467;50800,10054;50800,11642;50800,13229;50276,14287;49753,14817;48181,14817;45563,13229;41373,10583;34565,8467;26186,8467;18854,12171;13616,19579;10474,30162;10474,42863;13093,53446;18854,60854;26186,64558;35612,64558;41373,62442;45563,59796;49229,58208;50276,58208;50800,58208;50800,59267;50800,60854" o:connectangles="0,0,0,0,0,0,0,0,0,0,0,0,0,0,0,0,0,0,0,0,0,0,0,0,0,0,0,0,0,0,0,0,0,0,0,0,0,0,0,0,0,0,0,0,0,0,0,0"/>
                </v:shape>
                <v:shape id="Freeform 897" o:spid="_x0000_s1914" style="position:absolute;left:26479;top:44704;width:556;height:714;visibility:visible;mso-wrap-style:square;v-text-anchor:top" coordsize="103,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7OqcUA&#10;AADdAAAADwAAAGRycy9kb3ducmV2LnhtbESPT4vCMBTE7wt+h/CEva2p/3alaxQRRFEvVhG8PZpn&#10;W7Z5KU221m9vBMHjMDO/Yabz1pSiodoVlhX0exEI4tTqgjMFp+PqawLCeWSNpWVScCcH81nnY4qx&#10;tjc+UJP4TAQIuxgV5N5XsZQuzcmg69mKOHhXWxv0QdaZ1DXeAtyUchBF39JgwWEhx4qWOaV/yb9R&#10;cF2e/Xh9bOjnPt5vL7ts73CYKvXZbRe/IDy1/h1+tTdawWA07MPzTXgCcvY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vs6pxQAAAN0AAAAPAAAAAAAAAAAAAAAAAJgCAABkcnMv&#10;ZG93bnJldi54bWxQSwUGAAAAAAQABAD1AAAAigMAAAAA&#10;" path="m103,66r,17l100,96r-7,13l86,119r-10,7l65,131r-13,4l34,136r-28,l4,135,1,133,,132r,-4l,8,,4,1,2,4,,6,,37,,54,2,66,5r11,5l87,18r8,9l100,38r3,13l103,66xm85,67l84,56,82,46,79,37,74,30,68,24,59,19,49,16,36,15r-19,l17,120r19,l48,120r10,-3l66,114r7,-7l79,100,81,90,84,79,85,67xe" fillcolor="black" stroked="f">
                  <v:path arrowok="t" o:connecttype="custom" o:connectlocs="55563,34668;55563,43598;53945,50427;50169,57255;46392,62508;40998,66185;35064,68812;28051,70913;18341,71438;3237,71438;2158,70913;539,69862;0,69337;0,67236;0,4202;0,2101;539,1051;2158,0;3237,0;19960,0;29130,1051;35603,2626;41537,5253;46932,9455;51247,14183;53945,19961;55563,26789;55563,34668;45853,35194;45314,29416;44235,24163;42616,19435;39919,15758;36682,12607;31827,9980;26433,8404;19420,7879;9171,7879;9171,63034;19420,63034;25893,63034;31288,61458;35603,59882;39380,56205;42616,52528;43695,47275;45314,41497;45853,35194" o:connectangles="0,0,0,0,0,0,0,0,0,0,0,0,0,0,0,0,0,0,0,0,0,0,0,0,0,0,0,0,0,0,0,0,0,0,0,0,0,0,0,0,0,0,0,0,0,0,0,0"/>
                  <o:lock v:ext="edit" verticies="t"/>
                </v:shape>
                <v:shape id="Freeform 898" o:spid="_x0000_s1915" style="position:absolute;left:27178;top:44704;width:777;height:714;visibility:visible;mso-wrap-style:square;v-text-anchor:top" coordsize="146,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D068UA&#10;AADdAAAADwAAAGRycy9kb3ducmV2LnhtbESPQWsCMRSE74X+h/AKvdVsd60tW6OooAjqQW3vj83r&#10;burmJWxSXf+9KRR6HGbmG2Y87W0rztQF41jB8yADQVw5bbhW8HFcPr2BCBFZY+uYFFwpwHRyfzfG&#10;UrsL7+l8iLVIEA4lKmhi9KWUoWrIYhg4T5y8L9dZjEl2tdQdXhLctjLPspG0aDgtNOhp0VB1OvxY&#10;BfSJcjtfmeL79bhfF8WL322MV+rxoZ+9g4jUx//wX3utFeTDIoffN+kJyM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kPTrxQAAAN0AAAAPAAAAAAAAAAAAAAAAAJgCAABkcnMv&#10;ZG93bnJldi54bWxQSwUGAAAAAAQABAD1AAAAigMAAAAA&#10;" path="m146,132r,1l146,135r-1,l144,135r-1,1l141,136r-1,l138,136r-3,l133,136r-2,l130,135r,l129,135r,-2l129,132r,-117l129,15,81,133r-1,l80,135r-2,l77,136r-1,l75,136r-1,l71,136r-1,l67,136r-1,l65,136r-1,-1l64,135r-2,-2l62,133,17,15r,l17,132r,1l16,135r,l14,135r-1,1l12,136r-1,l8,136r-2,l3,136r-1,l1,135r-1,l,135r,-2l,132,,9,,4,2,2,3,,7,,17,r4,l23,r3,2l28,3r1,1l30,6r2,3l33,11r39,98l72,109,113,11r1,-2l115,6r3,-2l119,3r1,-1l123,r1,l128,r11,l140,r1,l143,2r1,1l145,3r,2l146,6r,3l146,132xe" fillcolor="black" stroked="f">
                  <v:path arrowok="t" o:connecttype="custom" o:connectlocs="77788,69862;77255,70913;76190,71438;74591,71438;71927,71438;69796,71438;69263,70913;68730,69862;68730,7879;43156,69862;42624,70913;41025,71438;39960,71438;37828,71438;35697,71438;34632,71438;34099,70913;33033,69862;9058,7879;9058,69862;8525,70913;6926,71438;5861,71438;3197,71438;1066,71438;0,70913;0,69862;0,4728;1066,1051;3730,0;11189,0;13853,1051;15451,2101;17049,4728;38361,57255;60206,5778;61271,3152;63403,1576;65534,0;68198,0;74591,0;76190,1051;77255,1576;77788,3152;77788,69337" o:connectangles="0,0,0,0,0,0,0,0,0,0,0,0,0,0,0,0,0,0,0,0,0,0,0,0,0,0,0,0,0,0,0,0,0,0,0,0,0,0,0,0,0,0,0,0,0"/>
                </v:shape>
                <v:shape id="Freeform 899" o:spid="_x0000_s1916" style="position:absolute;left:28146;top:44688;width:508;height:730;visibility:visible;mso-wrap-style:square;v-text-anchor:top" coordsize="97,1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5yCMUA&#10;AADdAAAADwAAAGRycy9kb3ducmV2LnhtbESPQWvCQBSE7wX/w/IKvdVNVdoSsxERBMlBayr0+sg+&#10;k2D2bdxdNf33rlDocZiZb5hsMZhOXMn51rKCt3ECgriyuuVaweF7/foJwgdkjZ1lUvBLHhb56CnD&#10;VNsb7+lahlpECPsUFTQh9KmUvmrIoB/bnjh6R+sMhihdLbXDW4SbTk6S5F0abDkuNNjTqqHqVF6M&#10;gpX92hXl5oeKD3IHfdwV+rI9K/XyPCznIAIN4T/8195oBZPZdAqPN/EJyPw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fnIIxQAAAN0AAAAPAAAAAAAAAAAAAAAAAJgCAABkcnMv&#10;ZG93bnJldi54bWxQSwUGAAAAAAQABAD1AAAAigMAAAAA&#10;" path="m97,133r,1l97,136r-1,l96,136r-1,1l92,137r-1,l89,137r-3,l84,137r-2,l81,136r-1,l80,136r,-2l80,133r,-59l18,74r,59l18,134r-1,2l17,136r-1,l15,137r-2,l11,137r-2,l7,137r-2,l4,137,2,136r-1,l1,136,,134r,-1l,4,,3r1,l1,1r1,l4,1r1,l7,,9,r2,l13,1r2,l16,1r1,l17,3r1,l18,4r,54l80,58,80,4r,-1l80,3r,-2l81,1r1,l84,1,86,r3,l91,r1,1l95,1r1,l96,1r1,2l97,3r,1l97,133xe" fillcolor="black" stroked="f">
                  <v:path arrowok="t" o:connecttype="custom" o:connectlocs="50800,71426;50276,72492;49753,73025;47658,73025;45039,73025;42944,73025;41897,72492;41897,71426;41897,39444;9427,70893;8903,72492;8379,72492;6808,73025;4713,73025;2619,73025;1047,72492;524,72492;0,70893;0,1599;524,533;2095,533;3666,0;5761,0;7856,533;8903,533;9427,1599;9427,30916;41897,2132;41897,1599;42421,533;43992,533;46610,0;48181,533;50276,533;50800,1599;50800,2132" o:connectangles="0,0,0,0,0,0,0,0,0,0,0,0,0,0,0,0,0,0,0,0,0,0,0,0,0,0,0,0,0,0,0,0,0,0,0,0"/>
                </v:shape>
                <v:shape id="Freeform 900" o:spid="_x0000_s1917" style="position:absolute;left:28844;top:44688;width:524;height:730;visibility:visible;mso-wrap-style:square;v-text-anchor:top" coordsize="97,1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fqfMUA&#10;AADdAAAADwAAAGRycy9kb3ducmV2LnhtbESPQWvCQBSE7wX/w/KE3upGK1Wiq4ggSA5ao+D1kX0m&#10;wezbuLtq/PfdQqHHYWa+YebLzjTiQc7XlhUMBwkI4sLqmksFp+PmYwrCB2SNjWVS8CIPy0XvbY6p&#10;tk8+0CMPpYgQ9ikqqEJoUyl9UZFBP7AtcfQu1hkMUbpSaofPCDeNHCXJlzRYc1yosKV1RcU1vxsF&#10;a/u9z/LtmbIJuZO+7DN9392Ueu93qxmIQF34D/+1t1rBaPw5ht838QnIx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l+p8xQAAAN0AAAAPAAAAAAAAAAAAAAAAAJgCAABkcnMv&#10;ZG93bnJldi54bWxQSwUGAAAAAAQABAD1AAAAigMAAAAA&#10;" path="m97,133r,1l97,136r,l96,136r-1,1l94,137r-3,l89,137r-3,l85,137r-3,l81,136r,l80,136r,-2l80,133r,-59l18,74r,59l18,134r,2l17,136r-1,l16,137r-3,l12,137r-2,l7,137r-2,l4,137,2,136r-1,l1,136,,134r,-1l,4,,3r1,l1,1r1,l4,1r1,l7,r3,l12,r1,1l16,1r,l17,1r1,2l18,3r,1l18,58r62,l80,4r,-1l80,3,81,1r,l82,1r3,l86,r3,l91,r3,1l95,1r1,l97,1r,2l97,3r,1l97,133xe" fillcolor="black" stroked="f">
                  <v:path arrowok="t" o:connecttype="custom" o:connectlocs="52388,71426;52388,72492;51308,73025;49148,73025;46447,73025;44287,73025;43747,72492;43207,71426;43207,39444;9721,70893;9721,72492;8641,72492;7021,73025;5401,73025;2700,73025;1080,72492;540,72492;0,70893;0,1599;540,533;2160,533;3781,0;6481,0;8641,533;9181,533;9721,1599;9721,30916;43207,2132;43207,1599;43747,533;45907,533;48067,0;50768,533;51848,533;52388,1599;52388,2132" o:connectangles="0,0,0,0,0,0,0,0,0,0,0,0,0,0,0,0,0,0,0,0,0,0,0,0,0,0,0,0,0,0,0,0,0,0,0,0"/>
                </v:shape>
                <v:shape id="Freeform 901" o:spid="_x0000_s1918" style="position:absolute;left:29511;top:44688;width:524;height:730;visibility:visible;mso-wrap-style:square;v-text-anchor:top" coordsize="98,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l3icUA&#10;AADdAAAADwAAAGRycy9kb3ducmV2LnhtbESP3WoCMRSE7wt9h3AK3tVs1ZZ2NUopKIIX4s8DnG6O&#10;2eDmZEnSdX17Iwi9HGbmG2a26F0jOgrRelbwNixAEFdeWzYKjofl6yeImJA1Np5JwZUiLObPTzMs&#10;tb/wjrp9MiJDOJaooE6pLaWMVU0O49C3xNk7+eAwZRmM1AEvGe4aOSqKD+nQcl6osaWfmqrz/s8p&#10;6FcH262/7CRut8dV2BTml09GqcFL/z0FkahP/+FHe60VjCbjd7i/yU9Az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aXeJxQAAAN0AAAAPAAAAAAAAAAAAAAAAAJgCAABkcnMv&#10;ZG93bnJldi54bWxQSwUGAAAAAAQABAD1AAAAigMAAAAA&#10;" path="m98,117r,1l98,121r,l97,122r,1l97,124r,l96,126r-2,1l91,129r-4,2l82,133r-5,3l71,137r-6,1l57,138,44,137,33,133,23,128r-7,-7l8,111,3,100,1,86,,70,1,54,5,41,9,28r8,-9l24,10,35,4,46,,59,r6,l71,1r5,l81,4r5,1l89,7r3,3l94,11r2,1l96,14r1,l97,15r,1l97,17r,2l97,20r,2l97,23r,2l97,26r-1,1l96,28r-2,l94,28r-2,l91,26,87,25,83,22,78,20,73,17,67,16,59,15r-9,1l43,19r-8,4l30,30r-5,7l22,47,19,57r,12l19,81r3,11l25,101r5,7l35,115r8,3l50,122r10,l67,122r6,-1l80,118r3,-2l88,113r3,-2l93,110r3,l96,110r1,l97,110r,1l98,112r,1l98,115r,2xe" fillcolor="black" stroked="f">
                  <v:path arrowok="t" o:connecttype="custom" o:connectlocs="52388,62442;52388,64029;51853,65087;51853,65617;50250,67204;46508,69321;41162,71967;34747,73025;23521,72496;12295,67733;4277,58737;535,45508;535,28575;4811,14817;12830,5292;24590,0;34747,0;40627,529;45973,2646;49181,5292;51319,6350;51853,7408;51853,8467;51853,10054;51853,11642;51853,13229;51319,14287;50250,14817;49181,14817;46508,13229;41697,10583;35816,8467;26729,8467;18710,12171;13364,19579;10157,30162;10157,42863;13364,53446;18710,60854;26729,64558;35816,64558;42766,62442;47042,59796;49715,58208;51319,58208;51853,58208;52388,59267;52388,60854" o:connectangles="0,0,0,0,0,0,0,0,0,0,0,0,0,0,0,0,0,0,0,0,0,0,0,0,0,0,0,0,0,0,0,0,0,0,0,0,0,0,0,0,0,0,0,0,0,0,0,0"/>
                </v:shape>
                <v:shape id="Freeform 902" o:spid="_x0000_s1919" style="position:absolute;left:18383;top:51958;width:571;height:556;visibility:visible;mso-wrap-style:square;v-text-anchor:top" coordsize="107,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pINcYA&#10;AADdAAAADwAAAGRycy9kb3ducmV2LnhtbESPT2vCQBTE74LfYXlCb7oxbf0TXUUKFkE8NNX7I/tM&#10;gtm3IbtN0n56tyB4HGbmN8x625tKtNS40rKC6SQCQZxZXXKu4Py9Hy9AOI+ssbJMCn7JwXYzHKwx&#10;0bbjL2pTn4sAYZeggsL7OpHSZQUZdBNbEwfvahuDPsgml7rBLsBNJeMomkmDJYeFAmv6KCi7pT9G&#10;wd/y/Hn0XXu65Lv5LX5P50T7o1Ivo363AuGp98/wo33QCuK31xn8vwlPQG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pINcYAAADdAAAADwAAAAAAAAAAAAAAAACYAgAAZHJz&#10;L2Rvd25yZXYueG1sUEsFBgAAAAAEAAQA9QAAAIsDAAAAAA==&#10;" path="m107,94r,2l106,99r,1l105,101r,l103,103r-1,l100,103r-2,1l96,104r-1,l92,104r-3,l85,103r-4,-2l79,100,75,98,74,94,71,89r,-6l69,88r-4,3l63,95r-4,4l54,101r-5,2l44,104r-6,l28,104r-7,-4l13,96,9,89,5,83,2,73,,64,,53,,42,2,31,6,23r5,-8l16,9,23,4,32,2,42,r6,2l54,3r6,2l65,9r4,5l73,20r2,6l76,34r2,-7l79,21r1,-5l80,11,81,9r,-2l81,4r,l82,3r,l82,3r2,l85,3r1,l87,3r2,l91,3r3,l95,3r1,l97,3r,1l97,4r,1l97,8r,2l96,14r,5l95,24r-1,5l92,35r-2,6l89,46r-2,6l85,57r-1,5l84,71r1,6l86,82r1,2l89,87r2,2l92,89r3,l97,89r1,l100,89r1,-1l102,88r1,l105,88r,l105,88r1,l106,88r,1l106,89r1,1l107,91r,3xm66,52r,-10l64,35,62,29,59,24,55,20,52,18,47,15r-5,l36,15r-5,3l27,21r-4,5l21,32r-3,7l17,45r,7l17,59r1,7l20,73r2,5l26,83r3,4l34,89r7,1l47,89r5,-2l57,84r2,-5l63,74r1,-7l66,61r,-9l66,52xe" fillcolor="black" stroked="f">
                  <v:path arrowok="t" o:connecttype="custom" o:connectlocs="56616,52892;56082,53960;53411,55029;50741,55563;45400,55029;40058,52357;37922,44344;33649,50755;26171,55029;14955,55563;4807,47549;0,34193;1068,16562;8546,4808;22433,0;32047,2671;38990,10685;41661,14425;42729,5877;43263,2137;43797,1603;45400,1603;47536,1603;50741,1603;51809,2137;51809,4274;51275,10151;49138,18699;46468,27782;44865,37932;46468,44878;49138,47549;52343,47549;54479,47015;56082,47015;56616,47015;57150,48083;35251,27782;33115,15494;27774,9617;19228,8014;12285,13891;9080,24042;9614,35261;13887,44344;21899,48083;30444,44878;34183,35795;35251,27782" o:connectangles="0,0,0,0,0,0,0,0,0,0,0,0,0,0,0,0,0,0,0,0,0,0,0,0,0,0,0,0,0,0,0,0,0,0,0,0,0,0,0,0,0,0,0,0,0,0,0,0,0"/>
                  <o:lock v:ext="edit" verticies="t"/>
                </v:shape>
                <v:shape id="Freeform 903" o:spid="_x0000_s1920" style="position:absolute;left:19002;top:52181;width:286;height:79;visibility:visible;mso-wrap-style:square;v-text-anchor:top" coordsize="5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9cI8cA&#10;AADdAAAADwAAAGRycy9kb3ducmV2LnhtbESPT2vCQBTE7wW/w/IEb3VjlFaiq4hQKF6ksf45PrPP&#10;TTD7NmRXTfvpu4VCj8PM/IaZLztbizu1vnKsYDRMQBAXTldsFHzu3p6nIHxA1lg7JgVf5GG56D3N&#10;MdPuwR90z4MREcI+QwVlCE0mpS9KsuiHriGO3sW1FkOUrZG6xUeE21qmSfIiLVYcF0psaF1Scc1v&#10;VsGZG3Pzh3O+3XwfbXqabs3+dFFq0O9WMxCBuvAf/mu/awXpZPwKv2/iE5C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XvXCPHAAAA3QAAAA8AAAAAAAAAAAAAAAAAmAIAAGRy&#10;cy9kb3ducmV2LnhtbFBLBQYAAAAABAAEAPUAAACMAwAAAAA=&#10;" path="m52,8r-1,3l51,13r-2,1l48,15,4,15,3,14,1,13,,11,,8,,4,1,1,3,,4,,48,r,l49,r,1l51,1r,2l51,4r1,1l52,8xe" fillcolor="black" stroked="f">
                  <v:path arrowok="t" o:connecttype="custom" o:connectlocs="28575,4234;28025,5821;28025,6880;26926,7409;26377,7938;2198,7938;1649,7409;550,6880;0,5821;0,4234;0,2117;550,529;1649,0;2198,0;26377,0;26377,0;26926,0;26926,529;28025,529;28025,1588;28025,2117;28575,2646;28575,4234" o:connectangles="0,0,0,0,0,0,0,0,0,0,0,0,0,0,0,0,0,0,0,0,0,0,0"/>
                </v:shape>
                <v:shape id="Freeform 904" o:spid="_x0000_s1921" style="position:absolute;left:19367;top:51784;width:460;height:730;visibility:visible;mso-wrap-style:square;v-text-anchor:top" coordsize="85,1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UtRMQA&#10;AADdAAAADwAAAGRycy9kb3ducmV2LnhtbERPz2vCMBS+C/4P4Q12m+lUpnaNIoOhTlDUXXZ7a16b&#10;avNSmky7/345DDx+fL+zRWdrcaXWV44VPA8SEMS50xWXCj5P709TED4ga6wdk4Jf8rCY93sZptrd&#10;+EDXYyhFDGGfogITQpNK6XNDFv3ANcSRK1xrMUTYllK3eIvhtpbDJHmRFiuODQYbejOUX44/VsGu&#10;OOPH12Q9WtUzj99b09jVfqPU40O3fAURqAt38b97rRUMx6M4N76JT0D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lLUTEAAAA3QAAAA8AAAAAAAAAAAAAAAAAmAIAAGRycy9k&#10;b3ducmV2LnhtbFBLBQYAAAAABAAEAPUAAACJAwAAAAA=&#10;" path="m85,91r,11l81,111r-3,9l72,126r-8,5l56,134r-10,3l35,137r-7,l24,136r-7,l14,134,9,133,6,132,4,131,3,129,1,128r,l1,127r-1,l,126r,-2l,123r,-2l,120r,-2l,117r1,-1l1,115r,l3,113r1,l5,115r1,l9,117r3,1l16,120r5,1l27,122r8,l42,122r5,-1l53,118r5,-2l62,111r2,-5l67,101r,-7l67,88,64,81,62,78,58,74,53,70,47,69,41,68,32,67r-6,l21,68r-5,l12,68r-2,l9,67,8,65r,-3l8,6,8,4,9,1,10,r4,l73,r1,l75,r,1l76,1r,2l76,4r2,2l78,8r-2,3l76,14r-1,1l73,16r-51,l22,53r4,l30,53r5,l40,53r11,l59,56r9,3l74,63r5,6l83,75r2,8l85,91xe" fillcolor="black" stroked="f">
                  <v:path arrowok="t" o:connecttype="custom" o:connectlocs="46038,54369;42247,63964;34664,69827;24915,73025;15165,73025;9208,72492;4875,70893;2166,69827;542,68228;542,67695;0,67162;0,65563;0,63964;0,62364;542,61298;1625,60232;2708,61298;4875,62364;8666,63964;14624,65030;22748,65030;28706,62897;33581,59166;36289,53836;36289,46907;33581,41576;28706,37312;22207,36246;14082,35713;8666,36246;5416,36246;4333,34647;4333,3198;4875,533;7583,0;40080,0;40622,533;41163,1599;42247,3198;41163,5863;40622,7995;11916,8528;14082,28251;18957,28251;27623,28251;36830,31449;42788,36779;46038,44241" o:connectangles="0,0,0,0,0,0,0,0,0,0,0,0,0,0,0,0,0,0,0,0,0,0,0,0,0,0,0,0,0,0,0,0,0,0,0,0,0,0,0,0,0,0,0,0,0,0,0,0"/>
                </v:shape>
                <v:shape id="Freeform 905" o:spid="_x0000_s1922" style="position:absolute;left:19970;top:51736;width:96;height:286;visibility:visible;mso-wrap-style:square;v-text-anchor:top" coordsize="19,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LAC8UA&#10;AADdAAAADwAAAGRycy9kb3ducmV2LnhtbESPT4vCMBTE7wt+h/AEb5r6h1WrUVQQ3Ytgd2HZ26N5&#10;tsXmpTSx1m9vBGGPw8z8hlmuW1OKhmpXWFYwHEQgiFOrC84U/Hzv+zMQziNrLC2Tggc5WK86H0uM&#10;tb3zmZrEZyJA2MWoIPe+iqV0aU4G3cBWxMG72NqgD7LOpK7xHuCmlKMo+pQGCw4LOVa0yym9Jjej&#10;oDlNb1cq8Fd++e3sL5kfsOSxUr1uu1mA8NT6//C7fdQKRpPxHF5vwhOQq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osALxQAAAN0AAAAPAAAAAAAAAAAAAAAAAJgCAABkcnMv&#10;ZG93bnJldi54bWxQSwUGAAAAAAQABAD1AAAAigMAAAAA&#10;" path="m16,52r,1l16,53r,1l15,54r-1,l13,55r-2,l10,55r-2,l6,55,5,54r,l4,54r,-1l3,53r,-1l,4,1,3r,l1,1r2,l4,,5,,8,r2,l13,r1,l16,r1,1l17,1r2,2l19,3r,1l16,52xe" fillcolor="black" stroked="f">
                  <v:path arrowok="t" o:connecttype="custom" o:connectlocs="8021,27016;8021,27536;8021,27536;8021,28055;7520,28055;7018,28055;6517,28575;5514,28575;5013,28575;4011,28575;3008,28575;2507,28055;2507,28055;2005,28055;2005,27536;1504,27536;1504,27016;0,2078;501,1559;501,1559;501,520;1504,520;2005,0;2507,0;4011,0;5013,0;6517,0;7018,0;8021,0;8522,520;8522,520;9525,1559;9525,1559;9525,2078;8021,27016" o:connectangles="0,0,0,0,0,0,0,0,0,0,0,0,0,0,0,0,0,0,0,0,0,0,0,0,0,0,0,0,0,0,0,0,0,0,0"/>
                </v:shape>
                <v:shape id="Freeform 906" o:spid="_x0000_s1923" style="position:absolute;left:20177;top:52181;width:270;height:79;visibility:visible;mso-wrap-style:square;v-text-anchor:top" coordsize="50,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XYFsQA&#10;AADdAAAADwAAAGRycy9kb3ducmV2LnhtbERPTWvCQBC9F/wPywje6kaTlhKzEbHYBm+1peBtyI5J&#10;MDsbsluT9Nd3D0KPj/edbUfTihv1rrGsYLWMQBCXVjdcKfj6PDy+gHAeWWNrmRRM5GCbzx4yTLUd&#10;+INuJ1+JEMIuRQW1910qpStrMuiWtiMO3MX2Bn2AfSV1j0MIN61cR9GzNNhwaKixo31N5fX0YxSc&#10;f4v41RZP9m0qh+O+0u/tdxwrtZiPuw0IT6P/F9/dhVawTpKwP7wJT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12BbEAAAA3QAAAA8AAAAAAAAAAAAAAAAAmAIAAGRycy9k&#10;b3ducmV2LnhtbFBLBQYAAAAABAAEAPUAAACJAwAAAAA=&#10;" path="m50,8r,3l50,13r-1,1l47,15,4,15,2,14,1,13,,11,,8,,4,1,1,2,,4,,47,r1,l49,r,1l49,1r1,2l50,4r,1l50,8xe" fillcolor="black" stroked="f">
                  <v:path arrowok="t" o:connecttype="custom" o:connectlocs="26988,4234;26988,5821;26988,6880;26448,7409;25369,7938;2159,7938;1080,7409;540,6880;0,5821;0,4234;0,2117;540,529;1080,0;2159,0;25369,0;25908,0;26448,0;26448,529;26448,529;26988,1588;26988,2117;26988,2646;26988,4234" o:connectangles="0,0,0,0,0,0,0,0,0,0,0,0,0,0,0,0,0,0,0,0,0,0,0"/>
                </v:shape>
                <v:shape id="Freeform 907" o:spid="_x0000_s1924" style="position:absolute;left:20542;top:51784;width:524;height:730;visibility:visible;mso-wrap-style:square;v-text-anchor:top" coordsize="97,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4MlcYA&#10;AADdAAAADwAAAGRycy9kb3ducmV2LnhtbESPzW7CMBCE75V4B2uReisOKEJVwCCgoLbqiZ8LtyXe&#10;xIF4ncYuhLevK1XiOJqZbzTTeWdrcaXWV44VDAcJCOLc6YpLBYf95uUVhA/IGmvHpOBOHuaz3tMU&#10;M+1uvKXrLpQiQthnqMCE0GRS+tyQRT9wDXH0CtdaDFG2pdQt3iLc1nKUJGNpseK4YLChlaH8svux&#10;Cor06/i+/DTnN15/l4U+nGq5PCn13O8WExCBuvAI/7c/tIJRmg7h7018AnL2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P4MlcYAAADdAAAADwAAAAAAAAAAAAAAAACYAgAAZHJz&#10;L2Rvd25yZXYueG1sUEsFBgAAAAAEAAQA9QAAAIsDAAAAAA==&#10;" path="m97,117r,1l97,119r,2l97,122r,1l96,124r,l95,125r-2,2l90,129r-3,1l82,133r-6,2l70,137r-6,1l56,138,44,137,33,133,23,128r-8,-7l7,111,4,100,,86,,70,,54,4,41,8,28,16,18r8,-8l34,4,45,,59,r5,l70,r5,1l80,4r5,1l89,7r3,2l93,11r2,1l96,12r,1l96,15r,1l97,17r,1l97,20r,2l97,23r-1,2l96,26r,1l95,27r,1l93,28r-1,l90,26,86,23,82,22,79,20,72,17,66,16,59,15r-9,1l42,18r-6,5l29,29r-5,8l22,47,20,57,18,69r2,12l21,92r3,9l29,108r5,6l42,118r8,4l59,122r7,l72,119r7,-1l84,116r3,-3l90,111r2,-2l95,109r,l96,109r,l97,111r,1l97,113r,1l97,117xe" fillcolor="black" stroked="f">
                  <v:path arrowok="t" o:connecttype="custom" o:connectlocs="52388,62442;52388,64029;52388,65087;51848,65617;50228,67204;46987,68792;41046,71438;34565,73025;23764,72496;12422,67733;3781,58737;0,45508;0,28575;4321,14817;12962,5292;24304,0;34565,0;40506,529;45907,2646;49688,4763;51308,6350;51848,6879;51848,8467;52388,9525;52388,11642;51848,13229;51848,14287;51308,14817;49688,14817;46447,12171;42667,10583;35645,8467;27004,8467;19443,12171;12962,19579;10802,30162;10802,42863;12962,53446;18363,60325;27004,64558;35645,64558;42667,62442;46987,59796;49688,57679;51308,57679;51848,57679;52388,59267;52388,60325" o:connectangles="0,0,0,0,0,0,0,0,0,0,0,0,0,0,0,0,0,0,0,0,0,0,0,0,0,0,0,0,0,0,0,0,0,0,0,0,0,0,0,0,0,0,0,0,0,0,0,0"/>
                </v:shape>
                <v:shape id="Freeform 908" o:spid="_x0000_s1925" style="position:absolute;left:21145;top:51784;width:635;height:730;visibility:visible;mso-wrap-style:square;v-text-anchor:top" coordsize="121,1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gs7sQA&#10;AADdAAAADwAAAGRycy9kb3ducmV2LnhtbESP0WrCQBRE34X+w3ILvtWNqViJrlJqBREVGv2AS/aa&#10;BLN3Q3bV9e9doeDjMDNnmNkimEZcqXO1ZQXDQQKCuLC65lLB8bD6mIBwHlljY5kU3MnBYv7Wm2Gm&#10;7Y3/6Jr7UkQIuwwVVN63mZSuqMigG9iWOHon2xn0UXal1B3eItw0Mk2SsTRYc1yosKWfiopzfjEK&#10;dsevbb7ZLsfhs7zr0CZ7+xtIqf57+J6C8BT8K/zfXmsF6WiUwvNNfAJ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oLO7EAAAA3QAAAA8AAAAAAAAAAAAAAAAAmAIAAGRycy9k&#10;b3ducmV2LnhtbFBLBQYAAAAABAAEAPUAAACJAwAAAAA=&#10;" path="m121,67r,16l117,97r-5,13l105,120r-8,9l86,134r-12,5l59,139r-15,l32,135,22,129r-7,-7l7,112,4,99,,86,,70,,55,4,42,9,29,15,19r8,-8l34,5,47,1,61,,76,1,87,5r11,5l106,18r7,9l117,39r4,14l121,67xm102,69l101,58,100,48,97,38,92,30,87,24,80,19,71,16r-11,l49,16r-8,3l33,24r-5,8l23,39,21,49,20,59,18,69r2,12l21,91r2,10l27,108r6,7l41,119r8,4l60,124r11,-1l80,119r7,-5l92,107r5,-8l100,90r1,-10l102,69xe" fillcolor="black" stroked="f">
                  <v:path arrowok="t" o:connecttype="custom" o:connectlocs="63500,43605;58777,57790;50905,67771;38835,73025;23091,73025;11545,67771;3674,58840;0,45181;0,28895;4723,15235;12070,5779;24665,525;39884,525;51430,5254;59302,14185;63500,27844;53529,36250;52479,25217;48281,15761;41983,9982;31488,8406;21517,9982;14694,16812;11021,25743;9446,36250;11021,47808;14169,56739;21517,62518;31488,65145;41983,62518;48281,56213;52479,47282;53529,36250" o:connectangles="0,0,0,0,0,0,0,0,0,0,0,0,0,0,0,0,0,0,0,0,0,0,0,0,0,0,0,0,0,0,0,0,0"/>
                  <o:lock v:ext="edit" verticies="t"/>
                </v:shape>
                <v:shape id="Freeform 909" o:spid="_x0000_s1926" style="position:absolute;left:21891;top:51784;width:635;height:730;visibility:visible;mso-wrap-style:square;v-text-anchor:top" coordsize="120,1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mCq8UA&#10;AADdAAAADwAAAGRycy9kb3ducmV2LnhtbESPW2sCMRSE3wv+h3CEvtWsF4qsRhHx1ocWquLzYXNM&#10;Fjcnyyau679vCoU+DjPzDTNfdq4SLTWh9KxgOMhAEBdel2wUnE/btymIEJE1Vp5JwZMCLBe9lznm&#10;2j/4m9pjNCJBOOSowMZY51KGwpLDMPA1cfKuvnEYk2yM1A0+EtxVcpRl79JhyWnBYk1rS8XteHcK&#10;pmj3Q2PazTOsuoP/spf9x+dOqdd+t5qBiNTF//Bf+6AVjCaTMfy+SU9AL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WYKrxQAAAN0AAAAPAAAAAAAAAAAAAAAAAJgCAABkcnMv&#10;ZG93bnJldi54bWxQSwUGAAAAAAQABAD1AAAAigMAAAAA&#10;" path="m120,67r-1,16l117,97r-5,13l104,120r-7,9l86,134r-13,5l59,139r-15,l32,135,22,129r-8,-7l7,112,3,99,,86,,70,,55,3,42,8,29,14,19r9,-8l34,5,46,1,61,,76,1,87,5r11,5l105,18r8,9l117,39r3,14l120,67xm102,69l101,58,99,48,97,38,92,30,87,24,80,19,71,16r-11,l49,16r-9,3l33,24r-5,8l23,39,20,49,19,59,18,69r1,12l20,91r3,10l27,108r6,7l40,119r9,4l60,124r11,-1l80,119r7,-5l92,107r5,-8l99,90r2,-10l102,69xe" fillcolor="black" stroked="f">
                  <v:path arrowok="t" o:connecttype="custom" o:connectlocs="62971,43605;59267,57790;51329,67771;38629,73025;23283,73025;11642,67771;3704,58840;0,45181;0,28895;4233,15235;12171,5779;24342,525;40217,525;51858,5254;59796,14185;63500,27844;53975,36250;52387,25217;48683,15761;42333,9982;31750,8406;21167,9982;14817,16812;10583,25743;9525,36250;10583,47808;14287,56739;21167,62518;31750,65145;42333,62518;48683,56213;52387,47282;53975,36250" o:connectangles="0,0,0,0,0,0,0,0,0,0,0,0,0,0,0,0,0,0,0,0,0,0,0,0,0,0,0,0,0,0,0,0,0"/>
                  <o:lock v:ext="edit" verticies="t"/>
                </v:shape>
                <v:shape id="Freeform 910" o:spid="_x0000_s1927" style="position:absolute;left:22685;top:51784;width:508;height:730;visibility:visible;mso-wrap-style:square;v-text-anchor:top" coordsize="97,1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GZAcQA&#10;AADdAAAADwAAAGRycy9kb3ducmV2LnhtbESPQWvCQBSE70L/w/IEb7pRQi2pq4ggSA5VU6HXR/aZ&#10;BLNv091V03/fFQSPw8x8wyxWvWnFjZxvLCuYThIQxKXVDVcKTt/b8QcIH5A1tpZJwR95WC3fBgvM&#10;tL3zkW5FqESEsM9QQR1Cl0npy5oM+ontiKN3ts5giNJVUju8R7hp5SxJ3qXBhuNCjR1taiovxdUo&#10;2NjDPi92P5TPyZ30eZ/r69evUqNhv/4EEagPr/CzvdMKZmmawuNNfAJ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mQHEAAAA3QAAAA8AAAAAAAAAAAAAAAAAmAIAAGRycy9k&#10;b3ducmV2LnhtbFBLBQYAAAAABAAEAPUAAACJAwAAAAA=&#10;" path="m97,133r,1l97,135r-1,l96,135r-2,2l92,137r-1,l88,137r-2,l83,137r-1,l81,135r-1,l80,135r,-1l80,133r,-59l18,74r,59l18,134r-1,1l17,135r-1,l14,137r-1,l11,137r-3,l6,137r-1,l3,137,2,135r-1,l,135r,-1l,133,,4,,2r,l1,1r1,l3,1r2,l6,,8,r3,l13,1r1,l16,1r1,l17,2r1,l18,4r,54l80,58,80,4r,-2l80,2r,-1l81,1r1,l83,1,86,r2,l91,r1,1l94,1r2,l96,1r1,1l97,2r,2l97,133xe" fillcolor="black" stroked="f">
                  <v:path arrowok="t" o:connecttype="custom" o:connectlocs="50800,71426;50276,71959;49229,73025;47658,73025;45039,73025;42944,73025;41897,71959;41897,71426;41897,39444;9427,70893;8903,71959;8379,71959;6808,73025;4190,73025;2619,73025;1047,71959;0,71959;0,70893;0,1066;524,533;1571,533;3142,0;5761,0;7332,533;8903,533;9427,1066;9427,30916;41897,2132;41897,1066;42421,533;43468,533;46087,0;48181,533;50276,533;50800,1066;50800,2132" o:connectangles="0,0,0,0,0,0,0,0,0,0,0,0,0,0,0,0,0,0,0,0,0,0,0,0,0,0,0,0,0,0,0,0,0,0,0,0"/>
                </v:shape>
                <v:shape id="Freeform 911" o:spid="_x0000_s1928" style="position:absolute;left:23590;top:51958;width:508;height:556;visibility:visible;mso-wrap-style:square;v-text-anchor:top" coordsize="94,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YQjMcA&#10;AADdAAAADwAAAGRycy9kb3ducmV2LnhtbESPT2vCQBTE7wW/w/KEXkrdmMYQUlcRQWgLPVSLXh/Z&#10;lz81+zZkV4399K5Q6HGYmd8w8+VgWnGm3jWWFUwnEQjiwuqGKwXfu81zBsJ5ZI2tZVJwJQfLxehh&#10;jrm2F/6i89ZXIkDY5aig9r7LpXRFTQbdxHbEwSttb9AH2VdS93gJcNPKOIpSabDhsFBjR+uaiuP2&#10;ZBScnn6yQ1l8Svlx/aX3l+k+SWOj1ON4WL2C8DT4//Bf+00riJNkBvc34QnIxQ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DWEIzHAAAA3QAAAA8AAAAAAAAAAAAAAAAAmAIAAGRy&#10;cy9kb3ducmV2LnhtbFBLBQYAAAAABAAEAPUAAACMAwAAAAA=&#10;" path="m94,51r,12l91,73r-3,9l82,89r-7,6l67,100r-10,4l46,104r-11,l26,100,17,96,11,90,6,84,3,74,,64,,53,,42,3,32,6,23r5,-8l19,9,27,4,36,2,48,,59,2r9,2l77,8r6,6l88,21r3,9l94,40r,11xm75,52r,-7l74,39,73,31,69,26,66,21,61,18,54,15r-7,l40,15r-7,3l29,21r-4,5l21,31r-1,6l19,45r-2,7l19,59r,8l21,73r3,6l27,83r5,4l38,89r9,l53,89r6,-2l64,84r5,-5l72,74r2,-6l75,61r,-9xe" fillcolor="black" stroked="f">
                  <v:path arrowok="t" o:connecttype="custom" o:connectlocs="50800,33658;47557,43809;40532,50755;30804,55563;18915,55563;9187,51289;3243,44878;0,34193;0,22439;3243,12288;10268,4808;19455,1069;31885,1069;41613,4274;47557,11219;50800,21370;40532,27782;39991,20836;37289,13891;32966,9617;25400,8014;17834,9617;13511,13891;10809,19768;9187,27782;10268,35795;12970,42207;17294,46481;25400,47549;31885,46481;37289,42207;39991,36330;40532,27782" o:connectangles="0,0,0,0,0,0,0,0,0,0,0,0,0,0,0,0,0,0,0,0,0,0,0,0,0,0,0,0,0,0,0,0,0"/>
                  <o:lock v:ext="edit" verticies="t"/>
                </v:shape>
                <v:shape id="Freeform 912" o:spid="_x0000_s1929" style="position:absolute;left:24225;top:51958;width:286;height:556;visibility:visible;mso-wrap-style:square;v-text-anchor:top" coordsize="54,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22sQA&#10;AADdAAAADwAAAGRycy9kb3ducmV2LnhtbESPQWvCQBSE7wX/w/IEb3VTiSIxqxRB8GRp0kOPj+wz&#10;G5J9G7JrEv99t1DocZiZb5j8NNtOjDT4xrGCt3UCgrhyuuFawVd5ed2D8AFZY+eYFDzJw+m4eMkx&#10;027iTxqLUIsIYZ+hAhNCn0npK0MW/dr1xNG7u8FiiHKopR5winDbyU2S7KTFhuOCwZ7Ohqq2eFgF&#10;26kkg9ubdh/f1YOKtigv97NSq+X8fgARaA7/4b/2VSvYpOkOft/EJyCP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3v9trEAAAA3QAAAA8AAAAAAAAAAAAAAAAAmAIAAGRycy9k&#10;b3ducmV2LnhtbFBLBQYAAAAABAAEAPUAAACJAwAAAAA=&#10;" path="m54,11r,3l54,15r,1l54,18r-1,1l53,19r,1l51,20r-1,l49,19r-1,l47,19,45,18r-2,l42,18r-3,l37,18r-3,l32,19r-3,2l26,24r-3,3l19,32r-2,5l17,99r,1l16,101r,l14,101r-1,2l12,103r-1,l8,103r-2,l3,103r-1,l1,101r-1,l,101r,-1l,99,,5r,l,4r,l1,3r1,l3,3r2,l7,3r3,l11,3r1,l13,3r1,1l14,4r,1l14,5r,14l18,14r4,-4l26,7,28,4,32,3,34,2,38,r2,l42,r2,2l45,2r3,l49,2r1,1l51,3r2,1l53,4r1,l54,5r,l54,7r,1l54,9r,2xe" fillcolor="black" stroked="f">
                  <v:path arrowok="t" o:connecttype="custom" o:connectlocs="28575,7552;28575,8631;28046,10249;28046,10789;26458,10789;25400,10249;23813,9710;22225,9710;19579,9710;16933,10249;13758,12947;10054,17262;8996,53405;8467,54484;7408,54484;6350,55563;4233,55563;1588,55563;529,54484;0,54484;0,53405;0,2697;0,2158;1058,1618;2646,1618;5292,1618;6350,1618;7408,2158;7408,2697;7408,10249;11642,5394;14817,2158;17992,1079;21167,0;23283,1079;25400,1079;26458,1618;28046,2158;28575,2158;28575,2697;28575,4316;28575,5934" o:connectangles="0,0,0,0,0,0,0,0,0,0,0,0,0,0,0,0,0,0,0,0,0,0,0,0,0,0,0,0,0,0,0,0,0,0,0,0,0,0,0,0,0,0"/>
                </v:shape>
                <v:shape id="Freeform 913" o:spid="_x0000_s1930" style="position:absolute;left:24844;top:51958;width:571;height:556;visibility:visible;mso-wrap-style:square;v-text-anchor:top" coordsize="107,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Ce08UA&#10;AADdAAAADwAAAGRycy9kb3ducmV2LnhtbESPQWvCQBSE7wX/w/IEb3Vj0KamriKCRZAemur9kX1N&#10;gtm3Ibsmqb/eFYQeh5n5hlltBlOLjlpXWVYwm0YgiHOrKy4UnH72r+8gnEfWWFsmBX/kYLMevaww&#10;1bbnb+oyX4gAYZeigtL7JpXS5SUZdFPbEAfv17YGfZBtIXWLfYCbWsZR9CYNVhwWSmxoV1J+ya5G&#10;wW15+jz6vvs6F9vkEi+yhGh/VGoyHrYfIDwN/j/8bB+0gng+T+DxJjwBub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YJ7TxQAAAN0AAAAPAAAAAAAAAAAAAAAAAJgCAABkcnMv&#10;ZG93bnJldi54bWxQSwUGAAAAAAQABAD1AAAAigMAAAAA&#10;" path="m107,94r,2l106,99r,1l106,101r-2,l103,103r-1,l99,103r-1,1l96,104r-1,l92,104r-4,l85,103r-4,-2l79,100,76,98,74,94,71,89r,-6l69,88r-3,3l63,95r-4,4l54,101r-5,2l44,104r-5,l28,104r-7,-4l13,96,8,89,5,83,2,73,,64,,53,,42,2,31,6,23r5,-8l16,9,23,4,32,2,42,r6,2l54,3r6,2l65,9r4,5l72,20r3,6l76,34r1,-7l79,21r1,-5l80,11,81,9r,-2l81,4r,l82,3r,l83,3r,l85,3r1,l87,3r3,l91,3r2,l95,3r1,l97,3r,1l97,4r,1l97,8r,2l97,14r-1,5l95,24r-2,5l92,35r-1,6l88,46r-1,6l85,57r-2,5l83,71r2,6l86,82r1,2l88,87r3,2l92,89r3,l97,89r1,l99,89r2,-1l102,88r1,l104,88r,l106,88r,l106,88r,1l107,89r,1l107,91r,3xm66,52r,-10l64,35,61,29,59,24,55,20,51,18,47,15r-5,l35,15r-4,3l27,21r-4,5l21,32r-3,7l18,45r-1,7l18,59r,7l19,73r3,5l26,83r3,4l34,89r6,1l47,89r4,-2l56,84r4,-5l63,74r2,-7l66,61r,-9l66,52xe" fillcolor="black" stroked="f">
                  <v:path arrowok="t" o:connecttype="custom" o:connectlocs="56616,52892;55548,53960;52877,55029;50741,55563;45400,55029;40593,52357;37922,44344;33649,50755;26171,55029;14955,55563;4273,47549;0,34193;1068,16562;8546,4808;22433,0;32047,2671;38456,10685;41127,14425;42729,5877;43263,2137;43797,1603;45400,1603;48070,1603;50741,1603;51809,2137;51809,4274;51275,10151;49138,18699;46468,27782;44331,37932;46468,44878;49138,47549;52343,47549;54479,47015;55548,47015;56616,47015;57150,48083;35251,27782;32581,15494;27240,9617;18694,8014;12285,13891;9614,24042;9614,35261;13887,44344;21364,48083;29910,44878;34717,35795;35251,27782" o:connectangles="0,0,0,0,0,0,0,0,0,0,0,0,0,0,0,0,0,0,0,0,0,0,0,0,0,0,0,0,0,0,0,0,0,0,0,0,0,0,0,0,0,0,0,0,0,0,0,0,0"/>
                  <o:lock v:ext="edit" verticies="t"/>
                </v:shape>
                <v:shape id="Freeform 914" o:spid="_x0000_s1931" style="position:absolute;left:25479;top:52181;width:270;height:79;visibility:visible;mso-wrap-style:square;v-text-anchor:top" coordsize="5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a7LMQA&#10;AADdAAAADwAAAGRycy9kb3ducmV2LnhtbERPz2vCMBS+C/sfwhvspulKGVKNRYTB2KWs083js3mm&#10;xealNNF2++uXw8Djx/d7XUy2EzcafOtYwfMiAUFcO92yUbD/fJ0vQfiArLFzTAp+yEOxeZitMddu&#10;5A+6VcGIGMI+RwVNCH0upa8bsugXrieO3NkNFkOEg5F6wDGG206mSfIiLbYcGxrsaddQfamuVsGJ&#10;e3P1X6eqfP/9tulxWZrD8azU0+O0XYEINIW7+N/9phWkWRbnxjfxCcjN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x2uyzEAAAA3QAAAA8AAAAAAAAAAAAAAAAAmAIAAGRycy9k&#10;b3ducmV2LnhtbFBLBQYAAAAABAAEAPUAAACJAwAAAAA=&#10;" path="m52,8r,3l50,13r-1,1l48,15,4,15,2,14,1,13,,11,,8,,4,1,1,2,,4,,48,r,l49,r,1l50,1r,2l50,4r2,1l52,8xe" fillcolor="black" stroked="f">
                  <v:path arrowok="t" o:connecttype="custom" o:connectlocs="26988,4234;26988,5821;25950,6880;25431,7409;24912,7938;2076,7938;1038,7409;519,6880;0,5821;0,4234;0,2117;519,529;1038,0;2076,0;24912,0;24912,0;25431,0;25431,529;25950,529;25950,1588;25950,2117;26988,2646;26988,4234" o:connectangles="0,0,0,0,0,0,0,0,0,0,0,0,0,0,0,0,0,0,0,0,0,0,0"/>
                </v:shape>
                <v:shape id="Freeform 915" o:spid="_x0000_s1932" style="position:absolute;left:25844;top:51784;width:508;height:730;visibility:visible;mso-wrap-style:square;v-text-anchor:top" coordsize="97,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gAk8YA&#10;AADdAAAADwAAAGRycy9kb3ducmV2LnhtbESPwW7CMBBE70j9B2sr9VYcUFS1AYOgFJWKU4ELtyXe&#10;xKHxOsQGwt/XlSpxHM3MG8142tlaXKj1lWMFg34Cgjh3uuJSwW67fH4F4QOyxtoxKbiRh+nkoTfG&#10;TLsrf9NlE0oRIewzVGBCaDIpfW7Iou+7hjh6hWsthijbUuoWrxFuazlMkhdpseK4YLChd0P5z+Zs&#10;FRTpev85/zLHBX+cykLvDrWcH5R6euxmIxCBunAP/7dXWsEwTd/g7018AnLy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ogAk8YAAADdAAAADwAAAAAAAAAAAAAAAACYAgAAZHJz&#10;L2Rvd25yZXYueG1sUEsFBgAAAAAEAAQA9QAAAIsDAAAAAA==&#10;" path="m97,117r,1l97,119r,2l97,122r,1l97,124r-1,l95,125r-1,2l91,129r-4,1l82,133r-4,2l71,137r-7,1l57,138,44,137,33,133,23,128r-8,-7l9,111,4,100,,86,,70,,54,4,41,9,28,16,18r9,-8l34,4,47,,59,r6,l70,r6,1l81,4r4,1l89,7r3,2l94,11r2,1l96,12r,1l97,15r,1l97,17r,1l97,20r,2l97,23r,2l96,26r,1l96,27r-1,1l94,28r-2,l90,26,87,23,84,22,79,20,73,17,66,16,59,15r-9,1l43,18r-7,5l31,29r-5,8l22,47,20,57r,12l20,81r2,11l25,101r4,7l36,114r7,4l50,122r9,l68,122r6,-3l79,118r5,-2l87,113r4,-2l94,109r1,l96,109r,l97,109r,2l97,112r,1l97,114r,3xe" fillcolor="black" stroked="f">
                  <v:path arrowok="t" o:connecttype="custom" o:connectlocs="50800,62442;50800,64029;50800,65087;50276,65617;49229,67204;45563,68792;40849,71438;33518,73025;23043,72496;12045,67733;4713,58737;0,45508;0,28575;4713,14817;13093,5292;24614,0;34041,0;39802,529;44515,2646;48181,4763;50276,6350;50276,6879;50800,8467;50800,9525;50800,11642;50800,13229;50276,14287;49753,14817;48181,14817;45563,12171;41373,10583;34565,8467;26186,8467;18854,12171;13616,19579;10474,30162;10474,42863;13093,53446;18854,60325;26186,64558;35612,64558;41373,62442;45563,59796;49229,57679;50276,57679;50800,57679;50800,59267;50800,60325" o:connectangles="0,0,0,0,0,0,0,0,0,0,0,0,0,0,0,0,0,0,0,0,0,0,0,0,0,0,0,0,0,0,0,0,0,0,0,0,0,0,0,0,0,0,0,0,0,0,0,0"/>
                </v:shape>
                <v:shape id="Freeform 916" o:spid="_x0000_s1933" style="position:absolute;left:26479;top:51784;width:778;height:730;visibility:visible;mso-wrap-style:square;v-text-anchor:top" coordsize="146,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Eqp8IA&#10;AADdAAAADwAAAGRycy9kb3ducmV2LnhtbERPy2oCMRTdF/yHcIXuakanPhiNYgstQnXha3+ZXGei&#10;k5swSXX6982i0OXhvBerzjbiTm0wjhUMBxkI4tJpw5WC0/HjZQYiRGSNjWNS8EMBVsve0wIL7R68&#10;p/shViKFcChQQR2jL6QMZU0Ww8B54sRdXGsxJthWUrf4SOG2kaMsm0iLhlNDjZ7eaypvh2+rgM4o&#10;t2+fJr9Oj/tNno/97st4pZ773XoOIlIX/8V/7o1WMHodp/3pTXoC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0SqnwgAAAN0AAAAPAAAAAAAAAAAAAAAAAJgCAABkcnMvZG93&#10;bnJldi54bWxQSwUGAAAAAAQABAD1AAAAhwMAAAAA&#10;" path="m146,132r,1l146,134r-1,l145,134r-1,2l141,136r-1,l138,136r-3,l134,136r-2,l130,134r,l129,134r,-1l129,132r,-117l129,15,81,133r-1,l80,134r-1,l79,136r-2,l75,136r-1,l73,136r-3,l69,136r-3,l65,136r,-2l64,134r,-1l63,133,17,15r,l17,132r,1l17,134r-1,l15,134r,2l12,136r-1,l8,136r-2,l4,136r-2,l1,134r-1,l,134r,-1l,132,,8,,4,2,1,5,,7,,18,r3,l23,r3,1l28,3r1,1l31,6r1,3l33,11r40,97l73,108,114,11r2,-2l117,6r1,-2l119,3r2,-2l123,r2,l128,r11,l140,r1,l143,1r1,l145,3r1,2l146,6r,2l146,132xe" fillcolor="black" stroked="f">
                  <v:path arrowok="t" o:connecttype="custom" o:connectlocs="77788,71414;77255,71951;76722,73025;74591,73025;71927,73025;70329,73025;69263,71951;68730,71414;68730,8054;43156,71414;42624,71951;42091,73025;39960,73025;38894,73025;36763,73025;34632,73025;34099,71951;33566,71414;9058,8054;9058,71414;8525,71951;7992,73025;5861,73025;3197,73025;1066,73025;0,71951;0,71414;0,4296;1066,537;3730,0;11189,0;13853,537;15451,2148;17049,4833;38894,57990;60739,5906;62337,3222;63403,1611;65534,0;68198,0;74591,0;76190,537;77255,1611;77788,3222;77788,70877" o:connectangles="0,0,0,0,0,0,0,0,0,0,0,0,0,0,0,0,0,0,0,0,0,0,0,0,0,0,0,0,0,0,0,0,0,0,0,0,0,0,0,0,0,0,0,0,0"/>
                </v:shape>
                <v:shape id="Freeform 917" o:spid="_x0000_s1934" style="position:absolute;left:27447;top:51784;width:477;height:730;visibility:visible;mso-wrap-style:square;v-text-anchor:top" coordsize="90,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zKv8YA&#10;AADdAAAADwAAAGRycy9kb3ducmV2LnhtbESP3WoCMRSE7wu+QziF3ohmFRXZGkVsCl70ov48wHFz&#10;urt0c7Imqa4+fVMQejnMzDfMYtXZRlzIh9qxgtEwA0FcOFNzqeB4eB/MQYSIbLBxTApuFGC17D0t&#10;MDfuyju67GMpEoRDjgqqGNtcylBUZDEMXUucvC/nLcYkfSmNx2uC20aOs2wmLdacFipsaVNR8b3/&#10;sQpCX2vjP086YLc99+eTN/2h70q9PHfrVxCRuvgffrS3RsF4Mh3B35v0BO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MzKv8YAAADdAAAADwAAAAAAAAAAAAAAAACYAgAAZHJz&#10;L2Rvd25yZXYueG1sUEsFBgAAAAAEAAQA9QAAAIsDAAAAAA==&#10;" path="m90,96r-1,6l88,108r-2,5l84,118r-4,4l77,126r-5,2l67,131r-5,2l56,134r-7,l42,136r-34,l5,134,3,133,1,132,,128,,8,1,4,3,1,5,,8,,38,,49,r9,3l65,5r5,4l75,14r4,6l80,26r1,9l81,38r-1,5l79,48r-2,4l74,56r-4,2l68,60r-5,3l69,64r5,3l78,69r3,5l85,78r3,6l89,90r1,6xm63,36r,-5l62,27,59,24,57,20,54,17,49,16,44,15r-7,l19,15r,43l38,58r8,l51,57r3,-3l57,52r2,-4l62,44r1,-3l63,36xm70,97r,-6l69,86,67,83,63,79,59,76,54,74,48,73r-8,l19,73r,48l44,121r7,-1l56,118r3,-1l63,115r4,-4l69,107r1,-5l70,97xe" fillcolor="black" stroked="f">
                  <v:path arrowok="t" o:connecttype="custom" o:connectlocs="47096,54769;45508,60675;42333,65508;38100,68729;32808,71414;25929,71951;4233,73025;1588,71414;0,68729;529,2148;2646,0;20108,0;30692,1611;37042,4833;41804,10739;42863,18793;42333,23089;40746,27921;37042,31143;33338,33828;39158,35976;42863,39734;46567,45104;47625,51547;33338,16645;31221,12887;28575,9128;23283,8054;10054,8054;20108,31143;26987,30606;30162,27921;32808,23626;33338,19330;37042,48862;35454,44567;31221,40808;25400,39197;10054,39197;23283,64971;29633,63360;33338,61749;36513,57453;37042,52084" o:connectangles="0,0,0,0,0,0,0,0,0,0,0,0,0,0,0,0,0,0,0,0,0,0,0,0,0,0,0,0,0,0,0,0,0,0,0,0,0,0,0,0,0,0,0,0"/>
                  <o:lock v:ext="edit" verticies="t"/>
                </v:shape>
                <v:shape id="Freeform 918" o:spid="_x0000_s1935" style="position:absolute;left:28067;top:51784;width:508;height:730;visibility:visible;mso-wrap-style:square;v-text-anchor:top" coordsize="97,1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0yM8UA&#10;AADdAAAADwAAAGRycy9kb3ducmV2LnhtbESPQWvCQBSE7wX/w/IEb3VjqK1EVxGhIDloGwWvj+wz&#10;CWbfxt1V47/vFgo9DjPzDbNY9aYVd3K+saxgMk5AEJdWN1wpOB4+X2cgfEDW2FomBU/ysFoOXhaY&#10;afvgb7oXoRIRwj5DBXUIXSalL2sy6Me2I47e2TqDIUpXSe3wEeGmlWmSvEuDDceFGjva1FReiptR&#10;sLFf+7zYnij/IHfU532ub7urUqNhv56DCNSH//Bfe6sVpG/TFH7fxCcgl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7TIzxQAAAN0AAAAPAAAAAAAAAAAAAAAAAJgCAABkcnMv&#10;ZG93bnJldi54bWxQSwUGAAAAAAQABAD1AAAAigMAAAAA&#10;" path="m97,133r,1l97,135r-1,l95,135r,2l93,137r-2,l89,137r-3,l84,137r-1,l81,135r-1,l80,135r,-1l80,133r,-59l19,74r,59l19,134r-2,1l17,135r-1,l15,137r-1,l11,137r-2,l6,137r-1,l3,137r,-2l1,135r-1,l,134r,-1l,4,,2r,l1,1r2,l3,1r2,l6,,9,r2,l14,1r1,l16,1r1,l17,2r2,l19,4r,54l80,58,80,4r,-2l80,2r,-1l81,1r2,l84,1,86,r3,l91,r2,1l95,1r,l96,1r1,1l97,2r,2l97,133xe" fillcolor="black" stroked="f">
                  <v:path arrowok="t" o:connecttype="custom" o:connectlocs="50800,71426;50276,71959;49753,73025;47658,73025;45039,73025;43468,73025;41897,71959;41897,71426;41897,39444;9951,70893;8903,71959;8379,71959;7332,73025;4713,73025;2619,73025;1571,71959;0,71959;0,70893;0,1066;524,533;1571,533;3142,0;5761,0;7856,533;8903,533;9951,1066;9951,30916;41897,2132;41897,1066;42421,533;43992,533;46610,0;48705,533;49753,533;50800,1066;50800,2132" o:connectangles="0,0,0,0,0,0,0,0,0,0,0,0,0,0,0,0,0,0,0,0,0,0,0,0,0,0,0,0,0,0,0,0,0,0,0,0"/>
                </v:shape>
                <v:shape id="Freeform 919" o:spid="_x0000_s1936" style="position:absolute;left:28733;top:51784;width:508;height:730;visibility:visible;mso-wrap-style:square;v-text-anchor:top" coordsize="97,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mhpMcA&#10;AADdAAAADwAAAGRycy9kb3ducmV2LnhtbESPzW7CMBCE75V4B2uReitOKSCUYlAprVrEiZ8LtyXe&#10;xIF4HWIX0revKyFxHM3MN5rJrLWVuFDjS8cKnnsJCOLM6ZILBbvt59MYhA/IGivHpOCXPMymnYcJ&#10;ptpdeU2XTShEhLBPUYEJoU6l9Jkhi77nauLo5a6xGKJsCqkbvEa4rWQ/SUbSYslxwWBN74ay0+bH&#10;KsgHq/3XfGmOC/44F7neHSo5Pyj12G3fXkEEasM9fGt/awX9wfAF/t/EJyC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K5oaTHAAAA3QAAAA8AAAAAAAAAAAAAAAAAmAIAAGRy&#10;cy9kb3ducmV2LnhtbFBLBQYAAAAABAAEAPUAAACMAwAAAAA=&#10;" path="m97,117r,1l97,119r,2l97,122r,1l97,124r-1,l95,125r-2,2l91,129r-4,1l82,133r-5,2l71,137r-7,1l56,138,44,137,33,133,23,128r-8,-7l8,111,3,100,,86,,70,,54,3,41,8,28,16,18r8,-8l34,4,47,,59,r6,l70,r6,1l81,4r4,1l88,7r4,2l93,11r3,1l96,12r,1l97,15r,1l97,17r,1l97,20r,2l97,23r,2l96,26r,1l96,27r-1,1l93,28r-1,l90,26,87,23,84,22,79,20,72,17,66,16,59,15r-9,1l43,18r-8,5l31,29r-5,8l22,47,19,57r,12l19,81r3,11l24,101r5,7l35,114r8,4l50,122r9,l68,122r6,-3l79,118r5,-2l87,113r4,-2l93,109r2,l96,109r,l97,109r,2l97,112r,1l97,114r,3xe" fillcolor="black" stroked="f">
                  <v:path arrowok="t" o:connecttype="custom" o:connectlocs="50800,62442;50800,64029;50800,65087;50276,65617;48705,67204;45563,68792;40326,71438;33518,73025;23043,72496;12045,67733;4190,58737;0,45508;0,28575;4190,14817;12569,5292;24614,0;34041,0;39802,529;44515,2646;48181,4763;50276,6350;50276,6879;50800,8467;50800,9525;50800,11642;50800,13229;50276,14287;49753,14817;48181,14817;45563,12171;41373,10583;34565,8467;26186,8467;18330,12171;13616,19579;9951,30162;9951,42863;12569,53446;18330,60325;26186,64558;35612,64558;41373,62442;45563,59796;48705,57679;50276,57679;50800,57679;50800,59267;50800,60325" o:connectangles="0,0,0,0,0,0,0,0,0,0,0,0,0,0,0,0,0,0,0,0,0,0,0,0,0,0,0,0,0,0,0,0,0,0,0,0,0,0,0,0,0,0,0,0,0,0,0,0"/>
                </v:shape>
                <v:shape id="Freeform 920" o:spid="_x0000_s1937" style="position:absolute;left:18462;top:59293;width:572;height:539;visibility:visible;mso-wrap-style:square;v-text-anchor:top" coordsize="107,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ISxsUA&#10;AADdAAAADwAAAGRycy9kb3ducmV2LnhtbESP0WrCQBRE3wX/YblC33SjxGJTN0EFq08FrR9wyd5u&#10;gtm7IbuNqV/vCoU+DjNzhlkXg21ET52vHSuYzxIQxKXTNRsFl6/9dAXCB2SNjWNS8Eseinw8WmOm&#10;3Y1P1J+DERHCPkMFVQhtJqUvK7LoZ64ljt636yyGKDsjdYe3CLeNXCTJq7RYc1yosKVdReX1/GMV&#10;7Lh5O+ztUn9eDh/JcN9urq0xSr1Mhs07iEBD+A//tY9awSJdpvB8E5+AzB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4hLGxQAAAN0AAAAPAAAAAAAAAAAAAAAAAJgCAABkcnMv&#10;ZG93bnJldi54bWxQSwUGAAAAAAQABAD1AAAAigMAAAAA&#10;" path="m107,92r,4l106,97r,1l106,100r-1,1l103,101r-1,l101,102r-3,l97,102r-2,l92,102r-3,l85,102r-4,-1l79,98,76,96,74,92,73,87,71,82r-2,4l66,90r-3,3l59,97r-5,3l49,101r-5,1l39,102r-10,l21,98,13,95,9,88,5,81,2,72,,63,,51,,40,2,31,6,21r5,-8l16,7,25,3,32,,42,r7,l54,1r6,2l65,8r4,4l73,18r2,6l76,33r2,-7l79,19r1,-4l80,11,81,7r,-2l81,2r1,l82,2r,l84,1r,l85,1r1,l87,1r3,l92,1r2,l95,1r1,l97,2r,l97,3r1,l97,6r,4l97,13r-1,4l95,22r-1,6l92,33r-1,6l89,45r-2,5l86,55r-2,5l84,69r1,6l86,80r1,3l89,86r2,1l94,87r1,1l97,88r1,-1l100,87r1,l102,87r1,-1l105,86r,l106,86r,l106,86r,1l107,88r,2l107,91r,1xm66,50r,-8l64,33,63,27,59,22,55,18,52,16,47,15,42,13r-6,2l31,17r-4,4l23,26r-2,5l20,37r-2,6l18,50r,8l18,65r2,6l22,76r4,5l29,85r5,2l41,88r6,-1l52,86r5,-4l60,77r3,-5l65,66r1,-7l66,50r,xe" fillcolor="black" stroked="f">
                  <v:path arrowok="t" o:connecttype="custom" o:connectlocs="56616,51329;56082,53446;53945,53975;50741,53975;45400,53975;40593,50800;37922,43392;33649,49213;26171,53446;15489,53975;4807,46567;0,33338;1068,16404;8546,3704;22433,0;32047,1588;38990,9525;41661,13758;42729,5821;43263,1058;43797,1058;45400,529;48070,529;50741,529;51809,1058;51809,3175;51275,8996;49138,17463;46468,26458;44865,36513;46468,43921;50207,46038;52343,46038;54479,46038;56082,45508;56616,45508;57150,47625;35251,26458;33649,14287;27774,8467;19228,7937;12285,13758;9614,22754;9614,34396;13887,42863;21899,46567;30444,43392;34717,34925;35251,26458" o:connectangles="0,0,0,0,0,0,0,0,0,0,0,0,0,0,0,0,0,0,0,0,0,0,0,0,0,0,0,0,0,0,0,0,0,0,0,0,0,0,0,0,0,0,0,0,0,0,0,0,0"/>
                  <o:lock v:ext="edit" verticies="t"/>
                </v:shape>
                <v:shape id="Freeform 921" o:spid="_x0000_s1938" style="position:absolute;left:19097;top:59515;width:270;height:79;visibility:visible;mso-wrap-style:square;v-text-anchor:top" coordsize="5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6Cb8YA&#10;AADdAAAADwAAAGRycy9kb3ducmV2LnhtbESPQWvCQBSE74L/YXmF3nTTUEVSVxFBkF6k0bYen9nn&#10;Jph9G7Krpv31riB4HGbmG2Y672wtLtT6yrGCt2ECgrhwumKjYLddDSYgfEDWWDsmBX/kYT7r96aY&#10;aXflL7rkwYgIYZ+hgjKEJpPSFyVZ9EPXEEfv6FqLIcrWSN3iNcJtLdMkGUuLFceFEhtallSc8rNV&#10;cODGnP3PId98/v/adD/ZmO/9UanXl27xASJQF57hR3utFaTvoxHc38QnIG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66Cb8YAAADdAAAADwAAAAAAAAAAAAAAAACYAgAAZHJz&#10;L2Rvd25yZXYueG1sUEsFBgAAAAAEAAQA9QAAAIsDAAAAAA==&#10;" path="m52,8r,3l51,14r-2,1l48,15,4,15r-1,l1,14,,11,,8,,4,1,3,3,2,4,,48,r,l49,2r2,l51,3r,l52,4r,3l52,8xe" fillcolor="black" stroked="f">
                  <v:path arrowok="t" o:connecttype="custom" o:connectlocs="26988,4234;26988,5821;26469,7409;25431,7938;24912,7938;2076,7938;1557,7938;519,7409;0,5821;0,4234;0,2117;519,1588;1557,1058;2076,0;24912,0;24912,0;25431,1058;26469,1058;26469,1588;26469,1588;26988,2117;26988,3704;26988,4234" o:connectangles="0,0,0,0,0,0,0,0,0,0,0,0,0,0,0,0,0,0,0,0,0,0,0"/>
                </v:shape>
                <v:shape id="Freeform 922" o:spid="_x0000_s1939" style="position:absolute;left:19462;top:59102;width:445;height:730;visibility:visible;mso-wrap-style:square;v-text-anchor:top" coordsize="85,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MtqsUA&#10;AADdAAAADwAAAGRycy9kb3ducmV2LnhtbESPQWsCMRSE70L/Q3iCF6nZrq3I1ihFEMVbrZQeH5vX&#10;zeLmJU2irv/eFAo9DjPzDbNY9bYTFwqxdazgaVKAIK6dbrlRcPzYPM5BxISssXNMCm4UYbV8GCyw&#10;0u7K73Q5pEZkCMcKFZiUfCVlrA1ZjBPnibP37YLFlGVopA54zXDbybIoZtJiy3nBoKe1ofp0OFsF&#10;bpvCV9ibaSzXeu4346P//CmUGg37t1cQifr0H/5r77SC8vllBr9v8hOQy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0y2qxQAAAN0AAAAPAAAAAAAAAAAAAAAAAJgCAABkcnMv&#10;ZG93bnJldi54bWxQSwUGAAAAAAQABAD1AAAAigMAAAAA&#10;" path="m85,99r,8l83,115r-4,7l73,128r-6,5l58,136r-10,2l38,138r-7,l25,138r-5,-1l15,136r-5,-3l8,132,4,131,3,129r,-1l3,128,1,127r,-1l1,126r,-3l,122r,-3l1,117r,-2l3,113r1,l5,113r3,2l10,117r4,1l19,121r6,1l31,123r6,l44,123r5,-1l54,119r4,-2l62,113r2,-3l65,105r,-5l65,94,63,89,60,85,57,81,52,79,46,76,40,75,31,74r-12,l17,74r,l16,74r,-1l15,71r,-1l15,69r,-2l15,65r,-1l15,63r1,-1l16,62r1,-2l17,60r2,l31,60r6,l43,58r5,-1l52,53r4,-4l58,46r1,-5l60,35,59,31,58,27,57,23,54,21,52,17,47,16,43,15r-5,l32,15r-6,1l22,19r-5,1l14,22r-3,1l9,26r-1,l6,26r,l5,25r,l5,23r,-1l5,21r,-2l5,17r,-1l5,15r,-1l5,12r1,l6,11,8,10,9,9,11,7,15,6,19,4,24,3,28,1,35,r6,l51,r7,3l64,5r5,4l74,14r3,6l79,26r,7l79,39r-1,5l75,49r-2,5l69,58r-5,4l59,64r-5,1l54,65r6,2l67,69r5,4l77,76r3,4l83,86r2,5l85,99xe" fillcolor="black" stroked="f">
                  <v:path arrowok="t" o:connecttype="custom" o:connectlocs="43404,60854;35037,70379;19872,73025;10459,72496;4184,69850;1569,67733;523,66675;0,64558;523,60854;2615,59796;7321,62442;16211,65087;25624,64558;32422,59796;33991,52917;31376,44979;24055,40217;9936,39158;8367,39158;7844,37042;7844,34396;8367,32808;8890,31750;19349,31750;27193,28046;30854,21696;30331,14287;27193,8996;19872,7937;11505,10054;5752,12171;3138,13758;2615,13229;2615,11113;2615,8467;2615,6350;4184,5292;7844,3175;14642,529;26670,0;36083,4763;41312,13758;40789,23283;36083,30692;28239,34396;35037,36513;41835,42333;44450,52387" o:connectangles="0,0,0,0,0,0,0,0,0,0,0,0,0,0,0,0,0,0,0,0,0,0,0,0,0,0,0,0,0,0,0,0,0,0,0,0,0,0,0,0,0,0,0,0,0,0,0,0"/>
                </v:shape>
                <v:shape id="Freeform 923" o:spid="_x0000_s1940" style="position:absolute;left:20050;top:59055;width:95;height:301;visibility:visible;mso-wrap-style:square;v-text-anchor:top" coordsize="18,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U7d8YA&#10;AADdAAAADwAAAGRycy9kb3ducmV2LnhtbESPQWvCQBSE70L/w/KE3uquQdsaXaUIoaIgNBXB2yP7&#10;TILZtyG71fTfu4WCx2FmvmEWq9424kqdrx1rGI8UCOLCmZpLDYfv7OUdhA/IBhvHpOGXPKyWT4MF&#10;psbd+IuueShFhLBPUUMVQptK6YuKLPqRa4mjd3adxRBlV0rT4S3CbSMTpV6lxZrjQoUtrSsqLvmP&#10;1ZBtjrtZQp87Nd7uZ+UJVTbND1o/D/uPOYhAfXiE/9sboyGZTN/g7018AnJ5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HU7d8YAAADdAAAADwAAAAAAAAAAAAAAAACYAgAAZHJz&#10;L2Rvd25yZXYueG1sUEsFBgAAAAAEAAQA9QAAAIsDAAAAAA==&#10;" path="m16,52r-1,1l15,54r,l14,54r,2l13,56r-1,l9,56r-1,l5,56r,l4,54r-1,l3,54r,-1l3,52,,4,,3r,l2,1r,l3,1r2,l7,,9,r3,l13,1r2,l16,1r2,l18,3r,l18,4,16,52xe" fillcolor="black" stroked="f">
                  <v:path arrowok="t" o:connecttype="custom" o:connectlocs="8467,28009;7937,28547;7937,29086;7937,29086;7408,29086;7408,30163;6879,30163;6350,30163;4763,30163;4233,30163;2646,30163;2646,30163;2117,29086;1588,29086;1588,29086;1588,28547;1588,28009;0,2155;0,1616;0,1616;1058,539;1058,539;1588,539;2646,539;3704,0;4763,0;6350,0;6879,539;7937,539;8467,539;9525,539;9525,1616;9525,1616;9525,2155;8467,28009" o:connectangles="0,0,0,0,0,0,0,0,0,0,0,0,0,0,0,0,0,0,0,0,0,0,0,0,0,0,0,0,0,0,0,0,0,0,0"/>
                </v:shape>
                <v:shape id="Freeform 924" o:spid="_x0000_s1941" style="position:absolute;left:20272;top:59515;width:270;height:79;visibility:visible;mso-wrap-style:square;v-text-anchor:top" coordsize="5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8t8cQA&#10;AADdAAAADwAAAGRycy9kb3ducmV2LnhtbERPz2vCMBS+C/4P4QneZmpxo3TGMoTB8CLr3Obx2TzT&#10;sualNKnW/fXLYeDx4/u9Lkbbigv1vnGsYLlIQBBXTjdsFBw+Xh8yED4ga2wdk4IbeSg208kac+2u&#10;/E6XMhgRQ9jnqKAOocul9FVNFv3CdcSRO7veYoiwN1L3eI3htpVpkjxJiw3Hhho72tZU/ZSDVXDi&#10;zgz+61Tud7/fNj1me/N5PCs1n40vzyACjeEu/ne/aQXp6jHOjW/iE5Cb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vLfHEAAAA3QAAAA8AAAAAAAAAAAAAAAAAmAIAAGRycy9k&#10;b3ducmV2LnhtbFBLBQYAAAAABAAEAPUAAACJAwAAAAA=&#10;" path="m52,8r-2,3l50,14r-1,1l48,15,4,15r-2,l1,14,,11,,8,,4,1,3,2,2,4,,48,r,l49,2r,l50,3r,l50,4r2,3l52,8xe" fillcolor="black" stroked="f">
                  <v:path arrowok="t" o:connecttype="custom" o:connectlocs="26988,4234;25950,5821;25950,7409;25431,7938;24912,7938;2076,7938;1038,7938;519,7409;0,5821;0,4234;0,2117;519,1588;1038,1058;2076,0;24912,0;24912,0;25431,1058;25431,1058;25950,1588;25950,1588;25950,2117;26988,3704;26988,4234" o:connectangles="0,0,0,0,0,0,0,0,0,0,0,0,0,0,0,0,0,0,0,0,0,0,0"/>
                </v:shape>
                <v:shape id="Freeform 925" o:spid="_x0000_s1942" style="position:absolute;left:20637;top:59102;width:508;height:730;visibility:visible;mso-wrap-style:square;v-text-anchor:top" coordsize="97,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GWTsYA&#10;AADdAAAADwAAAGRycy9kb3ducmV2LnhtbESPzW7CMBCE70i8g7VIvYEDoggCBpX+qEWcoFx6W+JN&#10;HIjXaexC+vZ1JSSOo5n5RrNYtbYSF2p86VjBcJCAIM6cLrlQcPh8609B+ICssXJMCn7Jw2rZ7Sww&#10;1e7KO7rsQyEihH2KCkwIdSqlzwxZ9ANXE0cvd43FEGVTSN3gNcJtJUdJMpEWS44LBmt6NpSd9z9W&#10;QT7efr2vN+b0wq/fRa4Px0quj0o99NqnOYhAbbiHb+0PrWA0fpzB/5v4BOTy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1GWTsYAAADdAAAADwAAAAAAAAAAAAAAAACYAgAAZHJz&#10;L2Rvd25yZXYueG1sUEsFBgAAAAAEAAQA9QAAAIsDAAAAAA==&#10;" path="m97,117r,2l97,121r,1l97,123r,l96,124r,2l95,126r-2,1l91,129r-4,3l82,133r-5,3l71,137r-7,1l56,138r-12,l33,134,23,129r-8,-8l8,112,4,100,,86,,70,,54,4,41,8,28r8,-9l24,10,34,5,47,,59,r6,l70,1r6,2l81,4r4,1l89,7r3,3l93,11r2,1l96,14r,l96,15r1,1l97,17r,2l97,21r,1l97,25r,1l96,27r,l95,28r,l93,28r-1,l90,27,87,25,82,22,79,20,73,17,66,16r-7,l50,16r-7,3l36,23r-7,7l24,37,22,47,20,57,18,70r2,13l22,92r2,10l29,110r7,5l42,119r8,3l59,122r9,l74,121r5,-3l84,116r3,-3l91,112r2,-2l95,110r1,l96,110r1,1l97,111r,1l97,113r,3l97,117xe" fillcolor="black" stroked="f">
                  <v:path arrowok="t" o:connecttype="custom" o:connectlocs="50800,62971;50800,64558;50800,65087;50276,66675;48705,67204;45563,69850;40326,71967;33518,73025;23043,73025;12045,68263;4190,59267;0,45508;0,28575;4190,14817;12569,5292;24614,0;34041,0;39802,1588;44515,2646;48181,5292;49753,6350;50276,7408;50800,8467;50800,10054;50800,11642;50800,13758;50276,14287;49753,14817;48181,14817;45563,13229;41373,10583;34565,8467;26186,8467;18854,12171;12569,19579;10474,30162;10474,43921;12569,53975;18854,60854;26186,64558;35612,64558;41373,62442;45563,59796;48705,58208;50276,58208;50800,58737;50800,59267;50800,61383" o:connectangles="0,0,0,0,0,0,0,0,0,0,0,0,0,0,0,0,0,0,0,0,0,0,0,0,0,0,0,0,0,0,0,0,0,0,0,0,0,0,0,0,0,0,0,0,0,0,0,0"/>
                </v:shape>
                <v:shape id="Freeform 926" o:spid="_x0000_s1943" style="position:absolute;left:21224;top:59102;width:635;height:730;visibility:visible;mso-wrap-style:square;v-text-anchor:top" coordsize="121,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0v6/sMA&#10;AADdAAAADwAAAGRycy9kb3ducmV2LnhtbERPy4rCMBTdC/MP4Q6409Qi4nSMIoIPZueDwuzuNNem&#10;2NyUJmqdrzcLweXhvGeLztbiRq2vHCsYDRMQxIXTFZcKTsf1YArCB2SNtWNS8CAPi/lHb4aZdnfe&#10;0+0QShFD2GeowITQZFL6wpBFP3QNceTOrrUYImxLqVu8x3BbyzRJJtJixbHBYEMrQ8XlcLUKLmH5&#10;+5NvttuvPN+n/3/JqjbFQ6n+Z7f8BhGoC2/xy73TCtLxJO6Pb+ITkP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0v6/sMAAADdAAAADwAAAAAAAAAAAAAAAACYAgAAZHJzL2Rv&#10;d25yZXYueG1sUEsFBgAAAAAEAAQA9QAAAIgDAAAAAA==&#10;" path="m121,68r,16l117,97r-5,13l106,119r-9,9l86,134r-12,4l59,138r-15,l33,134,22,129r-7,-8l7,111,4,100,1,86,,70,1,54,4,41,9,28r7,-9l23,10,34,5,47,,62,,76,,87,4,98,9r8,8l113,26r4,12l121,52r,16xm102,69r,-11l100,47,97,38,94,31,87,23,80,19,71,16,60,15,49,16r-7,4l33,25r-5,6l23,38,21,48,20,58r,11l20,80r1,10l23,100r5,7l33,115r8,4l49,122r11,1l71,122r9,-4l87,113r7,-6l97,99r3,-9l102,80r,-11xe" fillcolor="black" stroked="f">
                  <v:path arrowok="t" o:connecttype="custom" o:connectlocs="63500,44450;58777,58208;50905,67733;38835,73025;23091,73025;11545,68263;3674,58737;525,45508;525,28575;4723,14817;12070,5292;24665,0;39884,0;51430,4763;59302,13758;63500,27517;53529,36513;52479,24871;49331,16404;41983,10054;31488,7937;22041,10583;14694,16404;11021,25400;10496,36513;11021,47625;14694,56621;21517,62971;31488,65087;41983,62442;49331,56621;52479,47625;53529,36513" o:connectangles="0,0,0,0,0,0,0,0,0,0,0,0,0,0,0,0,0,0,0,0,0,0,0,0,0,0,0,0,0,0,0,0,0"/>
                  <o:lock v:ext="edit" verticies="t"/>
                </v:shape>
                <v:shape id="Freeform 927" o:spid="_x0000_s1944" style="position:absolute;left:21971;top:59102;width:635;height:730;visibility:visible;mso-wrap-style:square;v-text-anchor:top" coordsize="120,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c0d8YA&#10;AADdAAAADwAAAGRycy9kb3ducmV2LnhtbESPQYvCMBSE78L+h/AWvBRNFZFSjbIsCIIHsSrs3p7N&#10;s+1u81KaqPXfG0HwOMzMN8x82ZlaXKl1lWUFo2EMgji3uuJCwWG/GiQgnEfWWFsmBXdysFx89OaY&#10;anvjHV0zX4gAYZeigtL7JpXS5SUZdEPbEAfvbFuDPsi2kLrFW4CbWo7jeCoNVhwWSmzou6T8P7sY&#10;BRuHUbSOJ8fo8vObbf+y5BTZRKn+Z/c1A+Gp8+/wq73WCsaT6Qieb8ITkI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0c0d8YAAADdAAAADwAAAAAAAAAAAAAAAACYAgAAZHJz&#10;L2Rvd25yZXYueG1sUEsFBgAAAAAEAAQA9QAAAIsDAAAAAA==&#10;" path="m120,68r,16l117,97r-5,13l105,119r-8,9l86,134r-13,4l59,138r-15,l33,134,22,129r-8,-8l7,111,3,100,1,86,,70,1,54,3,41,8,28r8,-9l23,10,34,5,46,,61,,76,,87,4,98,9r7,8l113,26r4,12l120,52r,16xm102,69r,-11l99,47,97,38,93,31,87,23,80,19,71,16,60,15,49,16r-8,4l33,25r-5,6l23,38,20,48,19,58r,11l19,80r1,10l23,100r5,7l33,115r7,4l49,122r11,1l71,122r9,-4l87,113r5,-6l97,99r2,-9l102,80r,-11xe" fillcolor="black" stroked="f">
                  <v:path arrowok="t" o:connecttype="custom" o:connectlocs="63500,44450;59267,58208;51329,67733;38629,73025;23283,73025;11642,68263;3704,58737;529,45508;529,28575;4233,14817;12171,5292;24342,0;40217,0;51858,4763;59796,13758;63500,27517;53975,36513;52387,24871;49213,16404;42333,10054;31750,7937;21696,10583;14817,16404;10583,25400;10054,36513;10583,47625;14817,56621;21167,62971;31750,65087;42333,62442;48683,56621;52387,47625;53975,36513" o:connectangles="0,0,0,0,0,0,0,0,0,0,0,0,0,0,0,0,0,0,0,0,0,0,0,0,0,0,0,0,0,0,0,0,0"/>
                  <o:lock v:ext="edit" verticies="t"/>
                </v:shape>
                <v:shape id="Freeform 928" o:spid="_x0000_s1945" style="position:absolute;left:22764;top:59118;width:508;height:714;visibility:visible;mso-wrap-style:square;v-text-anchor:top" coordsize="97,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GTQsMA&#10;AADdAAAADwAAAGRycy9kb3ducmV2LnhtbESPQYvCMBSE78L+h/AWvGm6RUSqUVRcdsGTVfD6aJ5N&#10;sXnpNtHWf78RBI/DzHzDLFa9rcWdWl85VvA1TkAQF05XXCo4Hb9HMxA+IGusHZOCB3lYLT8GC8y0&#10;6/hA9zyUIkLYZ6jAhNBkUvrCkEU/dg1x9C6utRiibEupW+wi3NYyTZKptFhxXDDY0NZQcc1vVsHP&#10;5M+c94dwKerN7Lwzxu663Co1/OzXcxCB+vAOv9q/WkE6mabwfBOf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rGTQsMAAADdAAAADwAAAAAAAAAAAAAAAACYAgAAZHJzL2Rv&#10;d25yZXYueG1sUEsFBgAAAAAEAAQA9QAAAIgDAAAAAA==&#10;" path="m97,133r,l97,135r,l96,136r-2,l92,136r-1,l88,136r-2,l85,136r-3,l81,136r,-1l80,135r,-2l80,133r,-60l18,73r,60l18,133r,2l17,135r-1,1l14,136r-1,l12,136r-3,l7,136r-2,l3,136r-1,l1,135r,l,133r,l,3r,l1,2r,l2,,3,,5,,7,,9,r3,l13,r1,l16,r1,2l18,2r,1l18,3r,54l80,57,80,3r,l80,2r1,l81,r1,l85,r1,l88,r3,l92,r2,l96,r1,2l97,2r,1l97,3r,130xe" fillcolor="black" stroked="f">
                  <v:path arrowok="t" o:connecttype="custom" o:connectlocs="50800,69862;50800,70913;49229,71438;47658,71438;45039,71438;42944,71438;42421,70913;41897,69862;41897,38345;9427,69862;9427,70913;8379,71438;6808,71438;4713,71438;2619,71438;1047,71438;524,70913;0,69862;0,1576;524,1051;1571,0;3666,0;6285,0;7332,0;8903,1051;9427,1576;9427,29941;41897,1576;41897,1051;42421,0;44515,0;46087,0;48181,0;50276,0;50800,1051;50800,1576" o:connectangles="0,0,0,0,0,0,0,0,0,0,0,0,0,0,0,0,0,0,0,0,0,0,0,0,0,0,0,0,0,0,0,0,0,0,0,0"/>
                </v:shape>
                <v:shape id="Freeform 929" o:spid="_x0000_s1946" style="position:absolute;left:23685;top:59293;width:492;height:539;visibility:visible;mso-wrap-style:square;v-text-anchor:top" coordsize="94,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J99sQA&#10;AADdAAAADwAAAGRycy9kb3ducmV2LnhtbESPQWsCMRSE7wX/Q3iCt262KlK2RimK4sWD23p/3bxu&#10;FjcvSxJ19dcbodDjMDPfMPNlb1txIR8axwreshwEceV0w7WC76/N6zuIEJE1to5JwY0CLBeDlzkW&#10;2l35QJcy1iJBOBSowMTYFVKGypDFkLmOOHm/zluMSfpaao/XBLetHOf5TFpsOC0Y7GhlqDqVZ6vg&#10;vDeBV/fjpFzfm23rf/ZHd9JKjYb95weISH38D/+1d1rBeDqbwPNNegJy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SffbEAAAA3QAAAA8AAAAAAAAAAAAAAAAAmAIAAGRycy9k&#10;b3ducmV2LnhtbFBLBQYAAAAABAAEAPUAAACJAwAAAAA=&#10;" path="m94,50r,11l91,71r-3,9l82,87r-7,8l67,98r-10,4l46,102r-11,l26,100,17,95,11,90,6,82,3,74,,64,,51,,40,3,31,6,22r7,-7l19,7,27,3,36,,48,,59,r9,2l77,7r6,6l88,19r3,10l94,39r,11xm75,51r,-7l74,37,73,31,70,24,67,19,61,17,56,15,47,13r-7,2l35,17r-6,2l25,24r-3,5l20,35r-1,8l19,50r,9l20,65r1,6l24,77r3,5l34,85r6,2l47,88r7,-1l59,86r7,-4l69,77r3,-5l74,66r1,-7l75,51xe" fillcolor="black" stroked="f">
                  <v:path arrowok="t" o:connecttype="custom" o:connectlocs="49213,32279;46072,42333;39266,50271;29842,53975;18324,53975;8900,50271;3141,43392;0,33867;0,21167;3141,11642;9947,3704;18848,0;30889,0;40313,3704;46072,10054;49213,20638;39266,26987;38742,19579;36648,12700;31936,8996;24607,6879;18324,8996;13089,12700;10471,18521;9947,26458;10471,34396;12565,40746;17800,44979;24607,46567;30889,45508;36124,40746;38742,34925;39266,26987" o:connectangles="0,0,0,0,0,0,0,0,0,0,0,0,0,0,0,0,0,0,0,0,0,0,0,0,0,0,0,0,0,0,0,0,0"/>
                  <o:lock v:ext="edit" verticies="t"/>
                </v:shape>
                <v:shape id="Freeform 930" o:spid="_x0000_s1947" style="position:absolute;left:24320;top:59293;width:286;height:539;visibility:visible;mso-wrap-style:square;v-text-anchor:top" coordsize="54,1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A4TfsYA&#10;AADdAAAADwAAAGRycy9kb3ducmV2LnhtbESPT2vCQBTE7wW/w/IEb3XjH0RSVxFtiyep2pLrI/tM&#10;QnffhuyapN/eFQoeh5n5DbPa9NaIlhpfOVYwGScgiHOnKy4UfF8+XpcgfEDWaByTgj/ysFkPXlaY&#10;atfxidpzKESEsE9RQRlCnUrp85Is+rGriaN3dY3FEGVTSN1gF+HWyGmSLKTFiuNCiTXtSsp/zzer&#10;4Pqjt0dz6va3LDPv2dds99maSqnRsN++gQjUh2f4v33QCqbzxRweb+ITkO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A4TfsYAAADdAAAADwAAAAAAAAAAAAAAAACYAgAAZHJz&#10;L2Rvd25yZXYueG1sUEsFBgAAAAAEAAQA9QAAAIsDAAAAAA==&#10;" path="m54,10r,2l54,15r,1l54,17r,l53,18r,l51,18r,l50,18,49,17r-2,l45,17,44,16r-2,l39,16r-2,l34,17r-2,1l29,21r-2,2l23,27r-2,4l17,37r,61l17,98r-1,2l16,100r-1,1l13,101r-1,l11,101r-3,l6,101r-3,l2,101r-1,l,100r,l,98r,l,3r,l,2r,l1,2,2,1r1,l5,1r2,l10,1r1,l12,1r1,1l15,2r,l15,3r,l15,18r3,-6l22,8,26,5,29,3,32,1,34,r4,l40,r2,l44,r1,l48,r1,1l50,1r3,l53,2r1,l54,3r,l54,5r,l54,6r,2l54,10xe" fillcolor="black" stroked="f">
                  <v:path arrowok="t" o:connecttype="custom" o:connectlocs="28575,6413;28575,8550;28575,9085;28046,9619;26987,9619;25929,9085;23813,9085;22225,8550;19579,8550;16933,9619;14287,12291;11113,16567;8996,52372;8467,53441;7937,53975;6350,53975;4233,53975;1588,53975;529,53975;0,53441;0,52372;0,1603;0,1069;1058,534;2646,534;5292,534;6350,534;7937,1069;7937,1603;7937,9619;11642,4275;15346,1603;17992,0;21167,0;23283,0;25400,0;26458,534;28046,1069;28575,1603;28575,2672;28575,3206;28575,5344" o:connectangles="0,0,0,0,0,0,0,0,0,0,0,0,0,0,0,0,0,0,0,0,0,0,0,0,0,0,0,0,0,0,0,0,0,0,0,0,0,0,0,0,0,0"/>
                </v:shape>
                <v:shape id="Freeform 931" o:spid="_x0000_s1948" style="position:absolute;left:24939;top:59293;width:556;height:539;visibility:visible;mso-wrap-style:square;v-text-anchor:top" coordsize="107,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J94MMA&#10;AADdAAAADwAAAGRycy9kb3ducmV2LnhtbESP3YrCMBSE7xd8h3AE79ZUUdFqFBX8uVrw5wEOzTEt&#10;NieliVp9eiMIeznMzDfMbNHYUtyp9oVjBb1uAoI4c7pgo+B82vyOQfiArLF0TAqe5GExb/3MMNXu&#10;wQe6H4MREcI+RQV5CFUqpc9ysui7riKO3sXVFkOUtZG6xkeE21L2k2QkLRYcF3KsaJ1Tdj3erII1&#10;l5Pdxg7133m3TZrXanmtjFGq026WUxCBmvAf/rb3WkF/MBrC5018AnL+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MJ94MMAAADdAAAADwAAAAAAAAAAAAAAAACYAgAAZHJzL2Rv&#10;d25yZXYueG1sUEsFBgAAAAAEAAQA9QAAAIgDAAAAAA==&#10;" path="m107,92r,4l107,97r-1,1l106,100r-2,1l103,101r-1,l101,102r-3,l97,102r-2,l92,102r-4,l85,102r-4,-1l79,98,76,96,74,92,72,87,71,82r-2,4l66,90r-3,3l59,97r-5,3l49,101r-5,1l39,102r-10,l21,98,15,95,8,88,5,81,2,72,,63,,51,,40,2,31,6,21r5,-8l17,7,24,3,32,,42,r7,l55,1r5,2l65,8r4,4l72,18r3,6l76,33r1,-7l79,19r1,-4l80,11,81,7r,-2l81,2r1,l82,2r,l83,1r,l85,1r1,l87,1r3,l92,1r1,l95,1r1,l97,2r,l98,3r,l98,6r-1,4l97,13r-1,4l95,22r-2,6l92,33r-1,6l90,45r-3,5l86,55r-3,5l83,69r2,6l86,80r1,3l88,86r3,1l93,87r2,1l97,88r1,-1l99,87r2,l102,87r1,-1l104,86r,l106,86r,l106,86r1,1l107,88r,2l107,91r,1xm66,50r,-8l64,33,63,27,59,22,55,18,51,16,47,15,43,13r-8,2l31,17r-4,4l23,26r-2,5l19,37r-1,6l18,50r,8l18,65r3,6l23,76r3,5l29,85r5,2l42,88r5,-1l51,86r5,-4l60,77r3,-5l65,66r1,-7l66,50r,xe" fillcolor="black" stroked="f">
                  <v:path arrowok="t" o:connecttype="custom" o:connectlocs="55563,51329;54005,53446;52447,53975;49332,53975;44139,53975;39465,50800;36869,43392;32715,49213;25445,53446;15059,53975;4154,46567;0,33338;1039,16404;8828,3704;21810,0;31157,1588;37388,9525;39985,13758;41542,5821;42062,1058;42581,1058;44139,529;46735,529;49332,529;50370,1058;50889,3175;49851,8996;47774,17463;45177,26458;43100,36513;45177,43921;48293,46038;50889,46038;52967,46038;54005,45508;55044,45508;55563,47625;34273,26458;32715,14287;26483,8467;18175,7937;11943,13758;9347,22754;9347,34396;13501,42863;21810,46567;29080,43392;33753,34925;34273,26458" o:connectangles="0,0,0,0,0,0,0,0,0,0,0,0,0,0,0,0,0,0,0,0,0,0,0,0,0,0,0,0,0,0,0,0,0,0,0,0,0,0,0,0,0,0,0,0,0,0,0,0,0"/>
                  <o:lock v:ext="edit" verticies="t"/>
                </v:shape>
                <v:shape id="Freeform 932" o:spid="_x0000_s1949" style="position:absolute;left:25558;top:59515;width:270;height:79;visibility:visible;mso-wrap-style:square;v-text-anchor:top" coordsize="5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DWpcUA&#10;AADdAAAADwAAAGRycy9kb3ducmV2LnhtbESPT4vCMBTE7wt+h/AEb2tqkSLVKCII4kXs/tHjs3mm&#10;xealNFG7++k3Cwt7HGbmN8xi1dtGPKjztWMFk3ECgrh0umaj4P1t+zoD4QOyxsYxKfgiD6vl4GWB&#10;uXZPPtKjCEZECPscFVQhtLmUvqzIoh+7ljh6V9dZDFF2RuoOnxFuG5kmSSYt1hwXKmxpU1F5K+5W&#10;wYVbc/efl+Kw/z7Z9Dw7mI/zVanRsF/PQQTqw3/4r73TCtJplsHvm/gE5P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ENalxQAAAN0AAAAPAAAAAAAAAAAAAAAAAJgCAABkcnMv&#10;ZG93bnJldi54bWxQSwUGAAAAAAQABAD1AAAAigMAAAAA&#10;" path="m52,8r,3l50,14r-1,1l48,15,4,15r-2,l1,14r,-3l,8,1,4,1,3,2,2,4,,48,r1,l49,2r1,l50,3r,l52,4r,3l52,8xe" fillcolor="black" stroked="f">
                  <v:path arrowok="t" o:connecttype="custom" o:connectlocs="26988,4234;26988,5821;25950,7409;25431,7938;24912,7938;2076,7938;1038,7938;519,7409;519,5821;0,4234;519,2117;519,1588;1038,1058;2076,0;24912,0;25431,0;25431,1058;25950,1058;25950,1588;25950,1588;26988,2117;26988,3704;26988,4234" o:connectangles="0,0,0,0,0,0,0,0,0,0,0,0,0,0,0,0,0,0,0,0,0,0,0"/>
                </v:shape>
                <v:shape id="Freeform 933" o:spid="_x0000_s1950" style="position:absolute;left:25923;top:59102;width:524;height:730;visibility:visible;mso-wrap-style:square;v-text-anchor:top" coordsize="98,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RjeMQA&#10;AADdAAAADwAAAGRycy9kb3ducmV2LnhtbESP0WoCMRRE34X+Q7gF3zRbEWtXoxRBEfogVT/gdnPN&#10;Bjc3SxLX9e9NodDHYWbOMMt17xrRUYjWs4K3cQGCuPLaslFwPm1HcxAxIWtsPJOCB0VYr14GSyy1&#10;v/M3dcdkRIZwLFFBnVJbShmrmhzGsW+Js3fxwWHKMhipA94z3DVyUhQz6dByXqixpU1N1fV4cwr6&#10;3cl2+w87jYfDeRe+CvPDF6PU8LX/XIBI1Kf/8F97rxVMprN3+H2Tn4BcP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xEY3jEAAAA3QAAAA8AAAAAAAAAAAAAAAAAmAIAAGRycy9k&#10;b3ducmV2LnhtbFBLBQYAAAAABAAEAPUAAACJAwAAAAA=&#10;" path="m98,117r,2l98,121r-1,1l97,123r,l97,124r-1,2l96,126r-2,1l91,129r-4,3l82,133r-4,3l71,137r-6,1l58,138r-14,l33,134,23,129r-7,-8l9,112,4,100,1,86,,70,1,54,5,41,10,28r6,-9l25,10,36,5,47,,59,r6,l71,1r5,2l81,4r5,1l90,7r2,3l95,11r1,1l96,14r1,l97,15r,1l97,17r,2l97,21r,1l97,25r,1l97,27r-1,l96,28r-1,l95,28r-3,l90,27,87,25,84,22,79,20,74,17,68,16r-9,l50,16r-7,3l36,23r-5,7l26,37,22,47,20,57r,13l20,83r2,9l26,102r3,8l36,115r7,4l50,122r10,l68,122r6,-1l80,118r4,-2l89,113r2,-1l94,110r1,l96,110r,l97,111r,l97,112r1,1l98,116r,1xe" fillcolor="black" stroked="f">
                  <v:path arrowok="t" o:connecttype="custom" o:connectlocs="52388,62971;51853,64558;51853,65087;51319,66675;50250,67204;46508,69850;41697,71967;34747,73025;23521,73025;12295,68263;4811,59267;535,45508;535,28575;5346,14817;13364,5292;25125,0;34747,0;40627,1588;45973,2646;49181,5292;51319,6350;51853,7408;51853,8467;51853,10054;51853,11642;51853,13758;51319,14287;50784,14817;49181,14817;46508,13229;42231,10583;36351,8467;26729,8467;19245,12171;13899,19579;10691,30162;10691,43921;13899,53975;19245,60854;26729,64558;36351,64558;42766,62442;47577,59796;50250,58208;51319,58208;51853,58737;51853,59267;52388,61383" o:connectangles="0,0,0,0,0,0,0,0,0,0,0,0,0,0,0,0,0,0,0,0,0,0,0,0,0,0,0,0,0,0,0,0,0,0,0,0,0,0,0,0,0,0,0,0,0,0,0,0"/>
                </v:shape>
                <v:shape id="Freeform 934" o:spid="_x0000_s1951" style="position:absolute;left:26574;top:59118;width:397;height:714;visibility:visible;mso-wrap-style:square;v-text-anchor:top" coordsize="75,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szYsIA&#10;AADdAAAADwAAAGRycy9kb3ducmV2LnhtbERPPWvDMBDdC/0P4grdGrkmBONGCSElkAwdmib7YZ0t&#10;19bJWIrj/vveUOj4eN/r7ex7NdEY28AGXhcZKOIq2JYbA5evw0sBKiZki31gMvBDEbabx4c1ljbc&#10;+ZOmc2qUhHAs0YBLaSi1jpUjj3ERBmLh6jB6TALHRtsR7xLue51n2Up7bFkaHA60d1R155s3kH+3&#10;S1ef8ve6uWH90WXF8ToUxjw/zbs3UInm9C/+cx+t+JYrmStv5Anoz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izNiwgAAAN0AAAAPAAAAAAAAAAAAAAAAAJgCAABkcnMvZG93&#10;bnJldi54bWxQSwUGAAAAAAQABAD1AAAAhwMAAAAA&#10;" path="m75,128r,2l75,132r,1l74,133r,2l73,136r,l71,136r-65,l5,136,2,135,,132r,-4l,8,,4,2,3,5,,6,,71,r,l73,2r,l74,3r,l74,5r,1l74,8r,2l74,11r,2l74,14r-1,1l73,15r-2,l71,15r-53,l18,58r45,l64,58r1,l65,59r1,l66,61r,1l66,63r,3l66,67r,1l66,69r,1l65,72r,l64,72r-1,1l18,73r,48l71,121r2,l73,121r1,1l74,122r1,1l75,125r,1l75,128xe" fillcolor="black" stroked="f">
                  <v:path arrowok="t" o:connecttype="custom" o:connectlocs="39688,68286;39688,69862;39159,70913;38630,71438;3175,71438;1058,70913;0,67236;0,2101;2646,0;37571,0;38630,1051;39159,1576;39159,2626;39159,4202;39159,5778;39159,7354;38630,7879;37571,7879;9525,30466;33867,30466;34396,30991;34925,32042;34925,33093;34925,35194;34925,36244;34396,37820;33867,37820;9525,38345;37571,63559;38630,63559;39159,64084;39688,65660;39688,67236" o:connectangles="0,0,0,0,0,0,0,0,0,0,0,0,0,0,0,0,0,0,0,0,0,0,0,0,0,0,0,0,0,0,0,0,0"/>
                </v:shape>
                <v:shape id="Freeform 935" o:spid="_x0000_s1952" style="position:absolute;left:27130;top:59118;width:508;height:714;visibility:visible;mso-wrap-style:square;v-text-anchor:top" coordsize="97,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UBM8MA&#10;AADdAAAADwAAAGRycy9kb3ducmV2LnhtbESPQYvCMBSE7wv+h/AEb2uqiGg1ioriwp6sgtdH82yK&#10;zUttoq3/frOwsMdhZr5hluvOVuJFjS8dKxgNExDEudMlFwou58PnDIQPyBorx6TgTR7Wq97HElPt&#10;Wj7RKwuFiBD2KSowIdSplD43ZNEPXU0cvZtrLIYom0LqBtsIt5UcJ8lUWiw5LhisaWcov2dPq+A4&#10;eZjr9ync8mo7u+6Nsfs2s0oN+t1mASJQF/7Df+0vrWA8mc7h9018An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BUBM8MAAADdAAAADwAAAAAAAAAAAAAAAACYAgAAZHJzL2Rv&#10;d25yZXYueG1sUEsFBgAAAAAEAAQA9QAAAIgDAAAAAA==&#10;" path="m97,133r,l96,135r,l94,136r-1,l92,136r-1,l88,136r-2,l83,136r-1,l81,136r-1,-1l80,135r-2,-2l78,133r,-60l17,73r,60l17,133r,2l17,135r-1,1l14,136r-1,l11,136r-3,l6,136r-2,l2,136r-1,l1,135r-1,l,133r,l,3r,l,2r1,l1,,2,,4,,6,,8,r3,l13,r1,l16,r1,2l17,2r,1l17,3r,54l78,57,78,3r,l80,2r,l81,r1,l83,r3,l88,r3,l92,r1,l94,r2,2l96,2r1,1l97,3r,130xe" fillcolor="black" stroked="f">
                  <v:path arrowok="t" o:connecttype="custom" o:connectlocs="50800,69862;50276,70913;48705,71438;47658,71438;45039,71438;42944,71438;41897,70913;40849,69862;40849,38345;8903,69862;8903,70913;8379,71438;6808,71438;4190,71438;2095,71438;524,71438;0,70913;0,69862;0,1576;524,1051;1047,0;3142,0;5761,0;7332,0;8903,1051;8903,1576;8903,29941;40849,1576;41897,1051;42421,0;43468,0;46087,0;48181,0;49229,0;50276,1051;50800,1576" o:connectangles="0,0,0,0,0,0,0,0,0,0,0,0,0,0,0,0,0,0,0,0,0,0,0,0,0,0,0,0,0,0,0,0,0,0,0,0"/>
                </v:shape>
                <v:shape id="Freeform 936" o:spid="_x0000_s1953" style="position:absolute;left:27781;top:59102;width:524;height:730;visibility:visible;mso-wrap-style:square;v-text-anchor:top" coordsize="97,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5js8MA&#10;AADdAAAADwAAAGRycy9kb3ducmV2LnhtbERPu27CMBTdkfoP1q3UrThFCKo0DuJVFdSplKXbJb6J&#10;Q+PrELsQ/h4PlRiPzjub9bYRZ+p87VjByzABQVw4XXOlYP/9/vwKwgdkjY1jUnAlD7P8YZBhqt2F&#10;v+i8C5WIIexTVGBCaFMpfWHIoh+6ljhypesshgi7SuoOLzHcNnKUJBNpsebYYLClpaHid/dnFZTj&#10;z5+PxdYcV7w+VaXeHxq5OCj19NjP30AE6sNd/O/eaAWj8TTuj2/iE5D5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d5js8MAAADdAAAADwAAAAAAAAAAAAAAAACYAgAAZHJzL2Rv&#10;d25yZXYueG1sUEsFBgAAAAAEAAQA9QAAAIgDAAAAAA==&#10;" path="m97,117r,2l97,121r,1l97,123r,l96,124r,2l95,126r-1,1l91,129r-3,3l83,133r-5,3l72,137r-8,1l57,138r-12,l33,134r-9,-5l15,121,9,112,4,100,,86,,70,,54,4,41,9,28r7,-9l25,10,35,5,46,,59,r6,l70,1r7,2l80,4r5,1l89,7r4,3l94,11r1,1l96,14r,l96,15r1,1l97,17r,2l97,21r,1l97,25r-1,1l96,27r,l95,28r,l94,28r-1,l90,27,88,25,83,22,79,20,73,17,67,16r-8,l51,16r-9,3l36,23r-6,7l25,37,22,47,20,57,19,70r1,13l22,92r3,10l30,110r6,5l42,119r9,3l59,122r8,l74,121r5,-3l84,116r4,-3l91,112r3,-2l95,110r1,l96,110r,1l97,111r,1l97,113r,3l97,117xe" fillcolor="black" stroked="f">
                  <v:path arrowok="t" o:connecttype="custom" o:connectlocs="52388,62971;52388,64558;52388,65087;51848,66675;50768,67204;47527,69850;42126,71967;34565,73025;24304,73025;12962,68263;4861,59267;0,45508;0,28575;4861,14817;13502,5292;24844,0;35105,0;41586,1588;45907,2646;50228,5292;51308,6350;51848,7408;52388,8467;52388,10054;52388,11642;51848,13758;51848,14287;51308,14817;50228,14817;47527,13229;42667,10583;36186,8467;27544,8467;19443,12171;13502,19579;10802,30162;10802,43921;13502,53975;19443,60854;27544,64558;36186,64558;42667,62442;47527,59796;50768,58208;51848,58208;51848,58737;52388,59267;52388,61383" o:connectangles="0,0,0,0,0,0,0,0,0,0,0,0,0,0,0,0,0,0,0,0,0,0,0,0,0,0,0,0,0,0,0,0,0,0,0,0,0,0,0,0,0,0,0,0,0,0,0,0"/>
                </v:shape>
                <v:shape id="Freeform 937" o:spid="_x0000_s1954" style="position:absolute;left:43942;top:10096;width:555;height:556;visibility:visible;mso-wrap-style:square;v-text-anchor:top" coordsize="106,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uE9scA&#10;AADdAAAADwAAAGRycy9kb3ducmV2LnhtbESPT2vCQBTE7wW/w/IKvZRmYxT/pFlFWgvFi5iK50f2&#10;mQSzb2N2G9Nv3xUKPQ4z8xsmWw+mET11rrasYBzFIIgLq2suFRy/Pl4WIJxH1thYJgU/5GC9Gj1k&#10;mGp74wP1uS9FgLBLUUHlfZtK6YqKDLrItsTBO9vOoA+yK6Xu8BbgppFJHM+kwZrDQoUtvVVUXPJv&#10;o4Cvh5wX2/ddeelPz/tJnejNMlHq6XHYvILwNPj/8F/7UytIpvMx3N+EJy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tbhPbHAAAA3QAAAA8AAAAAAAAAAAAAAAAAmAIAAGRy&#10;cy9kb3ducmV2LnhtbFBLBQYAAAAABAAEAPUAAACMAwAAAAA=&#10;" path="m106,94r,2l106,98r,2l105,100r,1l104,101r-2,2l100,103r-1,l96,103r-1,1l93,104r-4,-1l85,103r-4,-2l78,99,75,96,74,93,72,89,70,83r-1,5l65,91r-2,4l58,98r-4,2l49,101r-4,2l38,104r-9,-1l21,100,14,95,9,89,4,82,1,73,,63,,53,,41,3,31,5,21r5,-7l16,8,24,4,32,,42,r6,l54,3r7,2l64,9r5,4l72,19r3,6l77,34r1,-8l79,20r1,-5l80,11r,-3l81,5r,-1l81,3r,l83,3r,l84,2r1,l86,2r2,l89,2r2,l94,2r1,l96,3r,l98,3r,1l98,5r,1l98,10r-2,4l96,19r-1,3l94,29r-1,5l90,40r-1,6l88,51r-3,6l84,61r,8l85,75r,5l88,84r1,2l91,88r2,1l95,89r1,l99,89r1,-1l101,88r1,l104,86r,l105,86r,l106,86r,2l106,88r,1l106,90r,1l106,94xm67,51l65,42,64,35,62,27,59,22,56,19,51,16,47,15,42,14r-6,1l31,18r-5,3l24,26r-3,5l19,37r-2,8l17,51r,7l19,66r1,6l22,78r3,5l30,86r5,3l41,89r6,l52,86r5,-3l59,78r4,-5l64,67r1,-8l67,52r,-1xe" fillcolor="black" stroked="f">
                  <v:path arrowok="t" o:connecttype="custom" o:connectlocs="55563,52357;55039,53960;52418,55029;49797,55563;44555,55029;39313,51289;36693,44344;33023,50755;25685,53960;15201,55029;4718,47549;0,33658;1573,16562;8387,4274;22016,0;31975,2671;37741,10151;40886,13891;41934,5877;42459,2137;43507,1603;44555,1069;46652,1069;49797,1069;51370,1603;51370,3206;50321,10151;48749,18165;46128,27247;44031,36864;46128,44878;48749,47549;51894,47549;53466,47015;55039,45946;55563,47015;55563,48083;35120,27247;32499,14425;26733,8548;18870,8014;12580,13891;8911,24042;9959,35261;13104,44344;21491,47549;29878,44344;33547,35795;35120,27247" o:connectangles="0,0,0,0,0,0,0,0,0,0,0,0,0,0,0,0,0,0,0,0,0,0,0,0,0,0,0,0,0,0,0,0,0,0,0,0,0,0,0,0,0,0,0,0,0,0,0,0,0"/>
                  <o:lock v:ext="edit" verticies="t"/>
                </v:shape>
                <v:shape id="Freeform 938" o:spid="_x0000_s1955" style="position:absolute;left:44561;top:10318;width:270;height:80;visibility:visible;mso-wrap-style:square;v-text-anchor:top" coordsize="51,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gzcUA&#10;AADdAAAADwAAAGRycy9kb3ducmV2LnhtbESPQWvCQBCF7wX/wzJCb3VjkFaiq2hBENpDjXofsmM2&#10;mJ1Ns2sS++u7hYLHx5v3vXnL9WBr0VHrK8cKppMEBHHhdMWlgtNx9zIH4QOyxtoxKbiTh/Vq9LTE&#10;TLueD9TloRQRwj5DBSaEJpPSF4Ys+olriKN3ca3FEGVbSt1iH+G2lmmSvEqLFccGgw29Gyqu+c3G&#10;N7bf8+rseuzyj/vm59P4r/5QKPU8HjYLEIGG8Dj+T++1gnT2lsLfmogA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jaDNxQAAAN0AAAAPAAAAAAAAAAAAAAAAAJgCAABkcnMv&#10;ZG93bnJldi54bWxQSwUGAAAAAAQABAD1AAAAigMAAAAA&#10;" path="m51,6r,4l51,12r-1,2l47,14,4,14r-1,l2,12,,10,,6,,3,2,1,3,,4,,47,r1,l50,r,l51,1r,2l51,4r,1l51,6xe" fillcolor="black" stroked="f">
                  <v:path arrowok="t" o:connecttype="custom" o:connectlocs="26988,3402;26988,5670;26988,6804;26459,7938;24871,7938;2117,7938;1588,7938;1058,6804;0,5670;0,3402;0,1701;1058,567;1588,0;2117,0;24871,0;25400,0;26459,0;26459,0;26988,567;26988,1701;26988,2268;26988,2835;26988,3402" o:connectangles="0,0,0,0,0,0,0,0,0,0,0,0,0,0,0,0,0,0,0,0,0,0,0"/>
                </v:shape>
                <v:shape id="Freeform 939" o:spid="_x0000_s1956" style="position:absolute;left:44878;top:9921;width:540;height:715;visibility:visible;mso-wrap-style:square;v-text-anchor:top" coordsize="101,1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M43sUA&#10;AADdAAAADwAAAGRycy9kb3ducmV2LnhtbESPQWsCMRSE74X+h/AKvXWzWtGyNYqIBb0UXNv7Y/Pc&#10;bLt5WTZxTf31piB4HGbmG2a+jLYVA/W+caxglOUgiCunG64VfB0+Xt5A+ICssXVMCv7Iw3Lx+DDH&#10;Qrsz72koQy0ShH2BCkwIXSGlrwxZ9JnriJN3dL3FkGRfS93jOcFtK8d5PpUWG04LBjtaG6p+y5NV&#10;sB0q8xP30Y+43H2vcVNfPo8rpZ6f4uodRKAY7uFbe6sVjCezV/h/k56AX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8zjexQAAAN0AAAAPAAAAAAAAAAAAAAAAAJgCAABkcnMv&#10;ZG93bnJldi54bWxQSwUGAAAAAAQABAD1AAAAigMAAAAA&#10;" path="m101,8r,2l101,11r-1,2l100,13r,2l98,15r-1,1l97,16r-38,l59,133r,1l59,134r-1,1l56,135r-1,l54,135r-1,2l50,137r-2,l45,135r-1,l43,135r-1,l42,134r-2,l40,133,40,16,2,16r,l1,15r,l,13r,l,11,,10,,8,,6,,5,,4,,2,1,1r,l2,r,l97,r,l98,1r2,l100,2r,2l101,5r,1l101,8xe" fillcolor="black" stroked="f">
                  <v:path arrowok="t" o:connecttype="custom" o:connectlocs="53975,4172;53975,5214;53975,5736;53441,6779;53441,6779;53441,7822;52372,7822;51837,8343;51837,8343;31530,8343;31530,69352;31530,69874;31530,69874;30996,70395;29927,70395;29392,70395;28858,70395;28324,71438;26720,71438;25651,71438;24048,70395;23514,70395;22979,70395;22445,70395;22445,69874;21376,69874;21376,69352;21376,8343;1069,8343;1069,8343;534,7822;534,7822;0,6779;0,6779;0,5736;0,5214;0,4172;0,3129;0,2607;0,2086;0,1043;534,521;534,521;1069,0;1069,0;51837,0;51837,0;52372,521;53441,521;53441,1043;53441,2086;53975,2607;53975,3129;53975,4172" o:connectangles="0,0,0,0,0,0,0,0,0,0,0,0,0,0,0,0,0,0,0,0,0,0,0,0,0,0,0,0,0,0,0,0,0,0,0,0,0,0,0,0,0,0,0,0,0,0,0,0,0,0,0,0,0,0"/>
                </v:shape>
                <v:shape id="Freeform 940" o:spid="_x0000_s1957" style="position:absolute;left:45481;top:9906;width:445;height:746;visibility:visible;mso-wrap-style:square;v-text-anchor:top" coordsize="85,1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ks8cA&#10;AADdAAAADwAAAGRycy9kb3ducmV2LnhtbESPQWvCQBSE70L/w/IKvUjdNJUq0VVUkNaj0Qq5PbLP&#10;JJp9G7JbTf59tyD0OMzMN8x82Zla3Kh1lWUFb6MIBHFudcWFguNh+zoF4TyyxtoyKejJwXLxNJhj&#10;ou2d93RLfSEChF2CCkrvm0RKl5dk0I1sQxy8s20N+iDbQuoW7wFuahlH0Yc0WHFYKLGhTUn5Nf0x&#10;Cr636S7rs+jyfunjbHMcrk+fuFbq5blbzUB46vx/+NH+0gri8WQMf2/CE5C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3npLPHAAAA3QAAAA8AAAAAAAAAAAAAAAAAmAIAAGRy&#10;cy9kb3ducmV2LnhtbFBLBQYAAAAABAAEAPUAAACMAwAAAAA=&#10;" path="m85,98r-1,9l81,114r-3,7l72,128r-7,5l57,135r-9,3l37,139r-6,l25,138r-6,-2l14,135r-4,-2l6,131,4,130,3,129r-2,l1,128r,-2l,126r,-1l,124r,-3l,120r,-3l,114r1,-1l3,113r1,l6,114r4,3l14,118r5,2l24,121r6,2l37,124r6,-1l48,121r5,-1l58,117r2,-4l63,109r1,-5l64,99r,-5l62,89,59,85,56,81,51,78,44,76,38,75r-7,l17,75r,l16,73r,l15,72r,l14,71r,-2l14,67r,-2l14,64r1,-2l15,61r,l16,60r1,l17,60r13,l36,60r6,-1l47,56r5,-2l54,50r3,-5l59,40r,-5l59,30,58,27,57,23,54,21,51,18,47,16,42,14r-5,l31,14r-5,2l21,18r-4,1l14,22r-4,2l7,25r-1,l6,25r-1,l5,25,4,24r,-1l4,22r,-1l4,18r,-1l4,16r,-2l4,13r1,l5,12r,-1l6,11,7,9,10,7,14,6,17,3,22,2,28,1,35,r6,l49,r8,2l64,5r5,3l73,13r3,6l78,25r1,8l78,39r-2,5l75,50r-3,4l68,59r-4,2l59,64r-6,1l53,66r6,l65,69r7,3l75,76r5,5l83,86r1,6l85,98xe" fillcolor="black" stroked="f">
                  <v:path arrowok="t" o:connecttype="custom" o:connectlocs="42358,61193;33991,71392;19349,74613;9936,73003;3138,70319;523,69245;0,67635;0,64951;0,61193;2092,60657;7321,63341;15688,66024;25101,64951;31376,60657;33468,53142;30854,45627;23009,40796;8890,40259;8367,39185;7321,38112;7321,34891;7844,32744;8890,32207;18826,32207;27193,28986;30854,21471;30331,14493;26670,9662;19349,7515;10982,9662;5229,12883;3138,13420;2092,12883;2092,11272;2092,8589;2615,6978;3138,5905;7321,3221;14642,537;25624,0;36083,4294;40789,13420;39744,23619;35560,31670;27716,34891;33991,37038;41835,43480;44450,52605" o:connectangles="0,0,0,0,0,0,0,0,0,0,0,0,0,0,0,0,0,0,0,0,0,0,0,0,0,0,0,0,0,0,0,0,0,0,0,0,0,0,0,0,0,0,0,0,0,0,0,0"/>
                </v:shape>
                <v:shape id="Freeform 941" o:spid="_x0000_s1958" style="position:absolute;left:43878;top:24066;width:556;height:540;visibility:visible;mso-wrap-style:square;v-text-anchor:top" coordsize="107,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JvgsUA&#10;AADdAAAADwAAAGRycy9kb3ducmV2LnhtbESPQWvCQBSE7wX/w/IEb3VjUFNTVxFBEcRDU70/sq9J&#10;MPs2ZNck7a93C4Ueh5n5hllvB1OLjlpXWVYwm0YgiHOrKy4UXD8Pr28gnEfWWFsmBd/kYLsZvawx&#10;1bbnD+oyX4gAYZeigtL7JpXS5SUZdFPbEAfvy7YGfZBtIXWLfYCbWsZRtJQGKw4LJTa0Lym/Zw+j&#10;4Gd1PZ59311uxS65x4ssITqclZqMh907CE+D/w//tU9aQTxPFvD7JjwBuX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km+CxQAAAN0AAAAPAAAAAAAAAAAAAAAAAJgCAABkcnMv&#10;ZG93bnJldi54bWxQSwUGAAAAAAQABAD1AAAAigMAAAAA&#10;" path="m107,94r,2l107,99r,1l106,100r-1,1l105,101r-3,2l101,103r-3,l97,104r-2,l93,104r-3,l86,103r-4,-2l79,99,76,96,74,93,73,89,71,83r-2,5l66,91r-3,4l59,98r-4,2l50,103r-5,1l39,104,29,103r-7,-3l15,95,10,89,5,82,2,73,1,63,,53,1,41,4,31,6,22r5,-7l17,9,25,4,33,2,43,r6,l55,3r5,2l65,9r5,5l73,19r2,7l76,34r3,-8l80,21r,-6l81,11r,-3l81,5,82,4r,-1l82,3r2,l84,3r1,l86,2r1,l89,2r1,l92,2r1,l96,3r,l97,3r1,1l98,4r,1l98,6r,4l97,14r-1,5l96,24r-3,5l92,35r-1,5l90,46r-3,6l86,57r-2,5l85,69r,6l86,80r1,4l90,86r1,2l93,89r3,l97,89r3,l101,88r1,l103,88r,l105,86r1,l106,86r,2l107,88r,l107,89r,1l107,91r,3xm66,52r,-10l65,35,63,29,59,24,57,19,52,16,48,15r-5,l37,15r-5,3l27,21r-4,5l21,31r-1,6l18,45r,6l18,58r2,8l21,72r2,6l26,83r5,3l36,89r6,l48,89r5,-3l57,83r3,-4l63,73r2,-6l66,59r,-7l66,52xe" fillcolor="black" stroked="f">
                  <v:path arrowok="t" o:connecttype="custom" o:connectlocs="55563,51380;54524,52418;52447,53456;49332,53975;44658,53456;39465,49823;36869,43076;32715,49304;25964,53456;15059,53456;5193,46190;519,32696;2077,16089;8828,4671;22329,0;31157,2595;37907,9861;41023,13494;42062,5709;42581,2076;43620,1557;44658,1038;46735,1038;49851,1557;50889,2076;50889,3114;49851,9861;47774,18165;45177,26988;44139,35810;45177,43595;48293,46190;51928,46190;53486,45671;55044,44633;55563,45671;55563,46709;34273,26988;32715,15051;27003,8304;19213,7785;11943,13494;9347,23355;10386,34253;13501,43076;21810,46190;29599,43076;33753,34772;34273,26988" o:connectangles="0,0,0,0,0,0,0,0,0,0,0,0,0,0,0,0,0,0,0,0,0,0,0,0,0,0,0,0,0,0,0,0,0,0,0,0,0,0,0,0,0,0,0,0,0,0,0,0,0"/>
                  <o:lock v:ext="edit" verticies="t"/>
                </v:shape>
                <v:shape id="Freeform 942" o:spid="_x0000_s1959" style="position:absolute;left:44497;top:24288;width:270;height:64;visibility:visible;mso-wrap-style:square;v-text-anchor:top" coordsize="51,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amzsYA&#10;AADdAAAADwAAAGRycy9kb3ducmV2LnhtbESPQWvCQBCF74X+h2UKvdWNUlSia0gFoaCHmrb3ITtm&#10;g9nZNLtNor/eLQg9Pt68781bZ6NtRE+drx0rmE4SEMSl0zVXCr4+dy9LED4ga2wck4ILecg2jw9r&#10;TLUb+Eh9ESoRIexTVGBCaFMpfWnIop+4ljh6J9dZDFF2ldQdDhFuGzlLkrm0WHNsMNjS1lB5Ln5t&#10;fOPtZ1l/uwH7Yn/JrwfjP4ZjqdTz05ivQAQaw//xPf2uFcxeF3P4WxMRID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7amzsYAAADdAAAADwAAAAAAAAAAAAAAAACYAgAAZHJz&#10;L2Rvd25yZXYueG1sUEsFBgAAAAAEAAQA9QAAAIsDAAAAAA==&#10;" path="m51,6r,4l50,12r,2l47,14,4,14r-2,l,12,,10,,6,,4,,1,2,,4,,47,r1,l48,r2,l50,1r1,2l51,4r,1l51,6xe" fillcolor="black" stroked="f">
                  <v:path arrowok="t" o:connecttype="custom" o:connectlocs="26988,2721;26988,4536;26459,5443;26459,6350;24871,6350;2117,6350;1058,6350;0,5443;0,4536;0,2721;0,1814;0,454;1058,0;2117,0;24871,0;25400,0;25400,0;26459,0;26459,454;26988,1361;26988,1814;26988,2268;26988,2721" o:connectangles="0,0,0,0,0,0,0,0,0,0,0,0,0,0,0,0,0,0,0,0,0,0,0"/>
                </v:shape>
                <v:shape id="Freeform 943" o:spid="_x0000_s1960" style="position:absolute;left:44910;top:23876;width:413;height:714;visibility:visible;mso-wrap-style:square;v-text-anchor:top" coordsize="79,1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adRcUA&#10;AADdAAAADwAAAGRycy9kb3ducmV2LnhtbESPT4vCMBTE78J+h/AWvGlqdVW6RllWBP/gYXXx/Gje&#10;NsXmpTRR67c3C4LHYWZ+w8wWra3ElRpfOlYw6CcgiHOnSy4U/B5XvSkIH5A1Vo5JwZ08LOZvnRlm&#10;2t34h66HUIgIYZ+hAhNCnUnpc0MWfd/VxNH7c43FEGVTSN3gLcJtJdMkGUuLJccFgzV9G8rPh4tV&#10;QHK/Me16eUy24w87LGx62e5OSnXf269PEIHa8Ao/22utIB1NJvD/Jj4BO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xp1FxQAAAN0AAAAPAAAAAAAAAAAAAAAAAJgCAABkcnMv&#10;ZG93bnJldi54bWxQSwUGAAAAAAQABAD1AAAAigMAAAAA&#10;" path="m79,129r,1l77,132r,1l77,134r-1,1l76,135r-1,l75,135r-72,l3,135r-1,l2,135,1,134r,-1l1,132,,130r,-1l,127r1,-2l1,124r,-1l2,122r,l3,122r,l32,122,32,18,6,34,5,36r-3,l2,36,1,34,,34,,33,,31,,28,,27,,26,,24,,23r1,l1,22r1,l2,21,34,1r,l34,r1,l37,r1,l39,r1,l42,r2,l45,r3,l49,r,1l50,1r,1l50,2r,120l75,122r,l76,122r1,l77,123r,1l77,125r2,2l79,129xe" fillcolor="black" stroked="f">
                  <v:path arrowok="t" o:connecttype="custom" o:connectlocs="41275,68792;40230,70380;39708,71438;39185,71438;1567,71438;1045,71438;522,70909;522,69850;0,68263;522,66146;522,65088;1045,64559;1567,64559;16719,9525;2612,19050;1045,19050;0,17992;0,16404;0,14288;0,12700;522,12171;1045,11642;17764,529;17764,0;19331,0;20376,0;21944,0;23511,0;25601,0;26123,529;26123,1058;39185,64559;39708,64559;40230,65088;40230,66146;41275,68263" o:connectangles="0,0,0,0,0,0,0,0,0,0,0,0,0,0,0,0,0,0,0,0,0,0,0,0,0,0,0,0,0,0,0,0,0,0,0,0"/>
                </v:shape>
                <v:shape id="Freeform 944" o:spid="_x0000_s1961" style="position:absolute;left:45450;top:23876;width:444;height:730;visibility:visible;mso-wrap-style:square;v-text-anchor:top" coordsize="85,1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qutsQA&#10;AADdAAAADwAAAGRycy9kb3ducmV2LnhtbERPy2rCQBTdF/yH4RbclDoxii2po6gg1qXxAdldMrdJ&#10;NHMnZEZN/r6zKHR5OO/5sjO1eFDrKssKxqMIBHFudcWFgtNx+/4JwnlkjbVlUtCTg+Vi8DLHRNsn&#10;H+iR+kKEEHYJKii9bxIpXV6SQTeyDXHgfmxr0AfYFlK3+AzhppZxFM2kwYpDQ4kNbUrKb+ndKDhv&#10;033WZ9F1cu3jbHN6W192uFZq+NqtvkB46vy/+M/9rRXE048wN7wJT0A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qrrbEAAAA3QAAAA8AAAAAAAAAAAAAAAAAmAIAAGRycy9k&#10;b3ducmV2LnhtbFBLBQYAAAAABAAEAPUAAACJAwAAAAA=&#10;" path="m85,98r-2,9l81,115r-4,6l72,128r-7,5l58,136r-10,3l37,139r-6,l24,138r-6,-2l13,135r-3,-1l6,131,3,130,2,129r,l1,128r,l1,126,,125r,-1l,121r,-1l,117r1,-2l1,114r1,-1l3,114r3,1l10,117r3,2l18,120r5,3l29,124r8,l43,124r6,-3l54,120r4,-3l60,114r3,-5l64,104r1,-5l64,94,63,89,60,85,55,81,51,78,45,76,38,75r-7,l18,75r-1,l16,75r,-2l14,73r,-1l13,71r,-1l13,67r,-2l13,64r1,-2l14,62r2,-1l16,61r1,-1l18,60r11,l37,60r5,-1l47,56r4,-2l55,50r1,-5l59,40r,-5l59,30,58,27,56,23,54,21,50,18,47,16,42,14r-5,l31,14r-5,3l21,18r-4,3l13,22r-3,2l8,25r-2,l6,25r-1,l5,25r,-1l3,24r,-1l3,21r,-3l3,17r,-1l3,14r2,l5,13r,-1l6,12r,-1l7,9,11,8,13,6,18,5,22,2,28,1,34,r6,l49,r7,2l64,5r5,3l74,13r2,6l77,25r2,8l79,39r-3,6l75,50r-4,4l69,59r-5,2l59,64r-6,2l53,66r7,1l65,70r6,2l76,76r4,5l82,86r1,6l85,98xe" fillcolor="black" stroked="f">
                  <v:path arrowok="t" o:connecttype="custom" o:connectlocs="42358,60416;33991,69873;19349,73025;9413,71449;3138,68822;1046,67771;523,66195;0,63569;523,60416;1569,59891;6798,62518;15165,65145;25624,63569;31376,59891;33991,52011;31376,44656;23532,39927;9413,39402;8367,38351;6798,37301;6798,34148;7321,32572;8890,31522;19349,31522;26670,28369;30854,21014;30331,14185;26147,9456;19349,7355;10982,9456;5229,12609;3138,13134;2615,12609;1569,11033;1569,8406;2615,6830;3138,5779;6798,3152;14642,525;25624,0;36083,4203;40266,13134;39744,23641;36083,30996;27716,34674;33991,36775;41835,42554;44450,51485" o:connectangles="0,0,0,0,0,0,0,0,0,0,0,0,0,0,0,0,0,0,0,0,0,0,0,0,0,0,0,0,0,0,0,0,0,0,0,0,0,0,0,0,0,0,0,0,0,0,0,0"/>
                </v:shape>
                <v:shape id="Freeform 945" o:spid="_x0000_s1962" style="position:absolute;left:46037;top:23828;width:95;height:286;visibility:visible;mso-wrap-style:square;v-text-anchor:top" coordsize="18,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BensQA&#10;AADdAAAADwAAAGRycy9kb3ducmV2LnhtbESP0WrCQBRE3wv+w3IF3+rGIG2NWUWsQt/aqB9wyV43&#10;idm7IbvV6Nd3C4U+DjNzhsnXg23FlXpfO1YwmyYgiEunazYKTsf98xsIH5A1to5JwZ08rFejpxwz&#10;7W5c0PUQjIgQ9hkqqELoMil9WZFFP3UdcfTOrrcYouyN1D3eIty2Mk2SF2mx5rhQYUfbisrL4dsq&#10;KGjHSfOQQ7po8FSY9y95/DRKTcbDZgki0BD+w3/tD60gnb8u4PdNfAJ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tQXp7EAAAA3QAAAA8AAAAAAAAAAAAAAAAAmAIAAGRycy9k&#10;b3ducmV2LnhtbFBLBQYAAAAABAAEAPUAAACJAwAAAAA=&#10;" path="m16,52r,l16,53r-1,l15,54r-2,l12,54r-1,1l10,55r-3,l6,54r-1,l3,54r,-1l2,53r,-1l2,52,,4,,2,1,1r,l2,1,3,,5,,7,r3,l12,r1,l15,r1,1l17,1r1,l18,2r,2l16,52xe" fillcolor="black" stroked="f">
                  <v:path arrowok="t" o:connecttype="custom" o:connectlocs="8467,27016;8467,27016;8467,27536;7937,27536;7937,28055;6879,28055;6350,28055;5821,28575;5292,28575;3704,28575;3175,28055;2646,28055;1588,28055;1588,27536;1058,27536;1058,27016;1058,27016;0,2078;0,1039;529,520;529,520;1058,520;1588,0;2646,0;3704,0;5292,0;6350,0;6879,0;7937,0;8467,520;8996,520;9525,520;9525,1039;9525,2078;8467,27016" o:connectangles="0,0,0,0,0,0,0,0,0,0,0,0,0,0,0,0,0,0,0,0,0,0,0,0,0,0,0,0,0,0,0,0,0,0,0"/>
                </v:shape>
                <v:shape id="Freeform 946" o:spid="_x0000_s1963" style="position:absolute;left:46243;top:24288;width:270;height:64;visibility:visible;mso-wrap-style:square;v-text-anchor:top" coordsize="51,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brBsUA&#10;AADdAAAADwAAAGRycy9kb3ducmV2LnhtbESPwUrDQBCG7wXfYRmht2ZjEQmx21IFoWAPNtX7kB2z&#10;wexszG6T1Kd3DoLH4Z//m282u9l3aqQhtoEN3GU5KOI62JYbA+/nl1UBKiZki11gMnClCLvtzWKD&#10;pQ0Tn2isUqMEwrFEAy6lvtQ61o48xiz0xJJ9hsFjknFotB1wErjv9DrPH7THluWCw56eHdVf1cWL&#10;xtN30X6ECcfq9br/Obr4Np1qY5a38/4RVKI5/S//tQ/WwPq+EH/5RhCgt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xusGxQAAAN0AAAAPAAAAAAAAAAAAAAAAAJgCAABkcnMv&#10;ZG93bnJldi54bWxQSwUGAAAAAAQABAD1AAAAigMAAAAA&#10;" path="m51,6r,4l50,12r,2l47,14,4,14r-2,l,12,,10,,6,,4,,1,2,,4,,47,r1,l48,r2,l50,1r1,2l51,4r,1l51,6xe" fillcolor="black" stroked="f">
                  <v:path arrowok="t" o:connecttype="custom" o:connectlocs="26988,2721;26988,4536;26459,5443;26459,6350;24871,6350;2117,6350;1058,6350;0,5443;0,4536;0,2721;0,1814;0,454;1058,0;2117,0;24871,0;25400,0;25400,0;26459,0;26459,454;26988,1361;26988,1814;26988,2268;26988,2721" o:connectangles="0,0,0,0,0,0,0,0,0,0,0,0,0,0,0,0,0,0,0,0,0,0,0"/>
                </v:shape>
                <v:shape id="Freeform 947" o:spid="_x0000_s1964" style="position:absolute;left:46609;top:24066;width:396;height:540;visibility:visible;mso-wrap-style:square;v-text-anchor:top" coordsize="74,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ki8UA&#10;AADdAAAADwAAAGRycy9kb3ducmV2LnhtbESPUWvCMBSF3wf+h3AF32ZSEXGdUUQnqG+r+wF3zbUt&#10;Njc1yWr375fBYI+Hc853OKvNYFvRkw+NYw3ZVIEgLp1puNLwcTk8L0GEiGywdUwavinAZj16WmFu&#10;3IPfqS9iJRKEQ44a6hi7XMpQ1mQxTF1HnLyr8xZjkr6SxuMjwW0rZ0otpMWG00KNHe1qKm/Fl9VQ&#10;7OLb/e6brD+9qPO+V+dT9rnQejIetq8gIg3xP/zXPhoNs/kyg9836QnI9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7OSLxQAAAN0AAAAPAAAAAAAAAAAAAAAAAJgCAABkcnMv&#10;ZG93bnJldi54bWxQSwUGAAAAAAQABAD1AAAAigMAAAAA&#10;" path="m74,85r,1l74,88r,1l73,90r,1l73,91r,2l72,94r-3,1l67,96r-4,3l59,100r-3,1l51,103r-4,1l42,104,32,103r-8,-3l16,96,10,90,6,84,3,75,,66,,53,,40,3,30,8,20r5,-7l19,8,26,4,35,2,43,r5,l52,2r5,1l61,4r2,1l67,6r2,3l70,10r2,1l72,11r1,2l73,14r,l73,15r1,3l74,19r-1,3l73,25r-1,1l70,26r-1,l67,25,64,22,62,20,58,19,54,16,49,15r-6,l32,16r-7,9l19,36,17,52r2,9l20,68r1,6l25,79r4,5l32,86r6,2l43,89r6,l54,86r4,-1l62,83r3,-3l68,79r1,-2l72,77r,l73,77r,1l73,79r1,1l74,82r,1l74,85xe" fillcolor="black" stroked="f">
                  <v:path arrowok="t" o:connecttype="custom" o:connectlocs="39688,44633;39688,46190;39152,47228;39152,48266;37006,49304;33788,51380;30034,52418;25207,53975;17162,53456;8581,49823;3218,43595;0,34253;0,20760;4291,10380;10190,4152;18771,1038;25744,0;30570,1557;33788,2595;37006,4671;38615,5709;39152,6747;39152,7266;39688,9342;39152,11418;38615,13494;37006,13494;34325,11418;31107,9861;26280,7785;17162,8304;10190,18684;10190,31658;11263,38405;15553,43595;20380,45671;26280,46190;31107,44114;34861,41519;37006,39962;38615,39962;39152,40481;39688,41519;39688,43076" o:connectangles="0,0,0,0,0,0,0,0,0,0,0,0,0,0,0,0,0,0,0,0,0,0,0,0,0,0,0,0,0,0,0,0,0,0,0,0,0,0,0,0,0,0,0,0"/>
                </v:shape>
                <v:shape id="Freeform 948" o:spid="_x0000_s1965" style="position:absolute;left:47085;top:24066;width:397;height:540;visibility:visible;mso-wrap-style:square;v-text-anchor:top" coordsize="77,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GmfcMA&#10;AADdAAAADwAAAGRycy9kb3ducmV2LnhtbESPQWvCQBSE7wX/w/IEb3VjtCLRVUQRpJdi1Psj+0yC&#10;2bch+9T033cLhR6HmfmGWW1616gndaH2bGAyTkARF97WXBq4nA/vC1BBkC02nsnANwXYrAdvK8ys&#10;f/GJnrmUKkI4ZGigEmkzrUNRkcMw9i1x9G6+cyhRdqW2Hb4i3DU6TZK5dlhzXKiwpV1FxT1/OANX&#10;ccdZk3/s8eswDbr4PLVy7o0ZDfvtEpRQL//hv/bRGkhnixR+38Qno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XGmfcMAAADdAAAADwAAAAAAAAAAAAAAAACYAgAAZHJzL2Rv&#10;d25yZXYueG1sUEsFBgAAAAAEAAQA9QAAAIgDAAAAAA==&#10;" path="m77,99r,1l76,101r-1,l74,103r-1,l70,103r-2,l65,103r-1,-2l63,101r,-1l63,99r,-9l57,96r-8,4l41,103r-8,1l26,104r-6,-3l13,100,8,96,5,93,2,88,,82,,75,1,68,4,61,7,56r5,-4l20,48r7,-2l37,45,47,43r13,l60,36r,-5l59,27,58,22,55,20,53,18,49,16,44,15,38,14r-6,1l27,16r-5,2l18,19r-3,2l12,22r-2,2l8,24r-1,l6,24r,l6,22,5,21r,-1l5,19r,-1l5,15r,-1l6,11,7,10,8,9,12,8,15,5,20,4,24,3,29,2,34,r7,l50,r8,3l64,5r5,4l73,14r2,6l77,27r,9l77,99xm60,56r-15,l38,57r-5,l28,59r-4,2l21,63r-1,4l18,70r-1,4l18,82r4,4l28,89r8,1l42,90r6,-4l54,83r6,-6l60,56xe" fillcolor="black" stroked="f">
                  <v:path arrowok="t" o:connecttype="custom" o:connectlocs="39688,51899;38657,52418;37626,53456;35049,53456;32987,52418;32472,51899;32472,46709;25256,51899;17009,53975;10309,52418;4123,49823;1031,45671;0,38924;2062,31658;6185,26988;13917,23874;24225,22317;30926,18684;30410,14013;28349,10380;25256,8304;19586,7266;13917,8304;9278,9861;6185,11418;4123,12456;3093,12456;3093,11418;2577,10380;2577,9342;2577,7266;3608,5190;6185,4152;10309,2076;14947,1038;21133,0;29895,1557;35565,4671;38657,10380;39688,18684;30926,29063;19586,29582;14432,30620;10824,32696;9278,36329;9278,42557;14432,46190;21648,46709;27833,43076;30926,29063" o:connectangles="0,0,0,0,0,0,0,0,0,0,0,0,0,0,0,0,0,0,0,0,0,0,0,0,0,0,0,0,0,0,0,0,0,0,0,0,0,0,0,0,0,0,0,0,0,0,0,0,0,0"/>
                  <o:lock v:ext="edit" verticies="t"/>
                </v:shape>
                <v:shape id="Freeform 949" o:spid="_x0000_s1966" style="position:absolute;left:47656;top:24066;width:286;height:540;visibility:visible;mso-wrap-style:square;v-text-anchor:top" coordsize="56,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7YKq8YA&#10;AADdAAAADwAAAGRycy9kb3ducmV2LnhtbESPQWvCQBSE74L/YXlCb7qJrSLRVYJFKD3VaKG9vWaf&#10;STD7Nu5uNf33bqHQ4zAz3zCrTW9acSXnG8sK0kkCgri0uuFKwfGwGy9A+ICssbVMCn7Iw2Y9HKww&#10;0/bGe7oWoRIRwj5DBXUIXSalL2sy6Ce2I47eyTqDIUpXSe3wFuGmldMkmUuDDceFGjva1lSei2+j&#10;gPaf+W7mDh/+/fmNv07p5bXoUamHUZ8vQQTqw3/4r/2iFUyfFo/w+yY+Abm+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7YKq8YAAADdAAAADwAAAAAAAAAAAAAAAACYAgAAZHJz&#10;L2Rvd25yZXYueG1sUEsFBgAAAAAEAAQA9QAAAIsDAAAAAA==&#10;" path="m56,11r,3l56,15r,1l56,18r-2,1l54,19r,l53,19r-1,l51,19r-1,l48,18r-1,l45,18,43,16r-2,l38,16r-2,2l34,19r-4,2l27,24r-2,3l21,32r-4,5l17,99r,1l17,100r,1l16,101r-1,l14,103r-3,l9,103r-3,l5,103,4,101r-1,l1,101r,-1l,100,,99,,5,,4r1,l1,3r2,l4,3,5,2r1,l9,2r2,l13,2r1,1l15,3r,l16,4r,l16,5r,14l20,14r4,-4l27,6,30,4,34,3,36,2,38,r4,l43,r2,l47,r1,2l51,2r1,l53,3r1,l54,4r,l56,4r,1l56,6r,2l56,9r,2xe" fillcolor="black" stroked="f">
                  <v:path arrowok="t" o:connecttype="custom" o:connectlocs="28575,7336;28575,8384;27554,9957;27554,9957;26534,9957;25513,9957;23983,9433;21942,8384;19390,8384;17349,9957;13777,12577;10716,16769;8675,51879;8675,52403;8164,52927;7144,53975;4592,53975;2551,53975;1531,52927;510,52403;0,51879;0,2096;510,1572;2041,1572;3062,1048;5613,1048;7144,1572;7654,1572;8164,2096;8164,9957;12246,5240;15308,2096;18370,1048;21431,0;22962,0;24493,1048;26534,1048;27554,1572;27554,2096;28575,2620;28575,4192;28575,5764" o:connectangles="0,0,0,0,0,0,0,0,0,0,0,0,0,0,0,0,0,0,0,0,0,0,0,0,0,0,0,0,0,0,0,0,0,0,0,0,0,0,0,0,0,0"/>
                </v:shape>
                <v:shape id="Freeform 950" o:spid="_x0000_s1967" style="position:absolute;left:48053;top:23828;width:461;height:778;visibility:visible;mso-wrap-style:square;v-text-anchor:top" coordsize="87,1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qSv8YA&#10;AADdAAAADwAAAGRycy9kb3ducmV2LnhtbESPQWvCQBSE74X+h+UJvdWNViSkrmKlpUKhkOjF2yP7&#10;mg1m34bdrYn/3hUKPQ4z8w2z2oy2ExfyoXWsYDbNQBDXTrfcKDgePp5zECEia+wck4IrBdisHx9W&#10;WGg3cEmXKjYiQTgUqMDE2BdShtqQxTB1PXHyfpy3GJP0jdQehwS3nZxn2VJabDktGOxpZ6g+V79W&#10;QenM8euUl++75aerXk7DW/btR6WeJuP2FUSkMf6H/9p7rWC+yBdwf5OegFz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XqSv8YAAADdAAAADwAAAAAAAAAAAAAAAACYAgAAZHJz&#10;L2Rvd25yZXYueG1sUEsFBgAAAAAEAAQA9QAAAIsDAAAAAA==&#10;" path="m87,95r,12l84,117r-2,9l77,133r-6,7l63,144r-7,3l47,148r-5,l39,147r-4,-2l31,144r-4,-2l24,139r-4,-4l15,132r,11l15,144r,l15,145r-1,l13,145r-2,2l10,147r-2,l7,147r-3,l3,145r-1,l2,145,,144r,l,143,,4,,2r,l2,1r,l3,1,5,,7,,9,r2,l14,r1,1l16,1r,l18,2r,l18,4r,56l21,55r5,-2l30,50r4,-2l37,47r4,-1l45,44r3,l58,46r9,2l73,53r5,6l83,66r2,9l87,85r,10xm69,97l68,90r,-8l67,76,64,71,61,66,57,63,52,60,46,59r-4,l39,60r-3,2l32,63r-3,2l25,69r-4,4l18,78r,36l25,123r6,5l37,132r8,1l51,132r5,-3l61,127r2,-5l66,116r1,-6l68,103r1,-6xe" fillcolor="black" stroked="f">
                  <v:path arrowok="t" o:connecttype="custom" o:connectlocs="46038,56239;43392,66225;37571,73583;29634,77262;22225,77788;18521,76211;14288,74634;10583,70955;7938,75160;7938,75686;7408,76211;5821,77262;4233,77262;2117,77262;1058,76211;0,75686;0,75160;0,1051;1058,526;1588,526;3704,0;5821,0;7938,526;8467,526;9525,1051;9525,31536;13758,27857;17992,25229;21696,24177;25400,23126;35455,25229;41275,31010;44980,39420;46038,49931;35984,47304;35455,39945;32280,34689;27517,31536;22225,31010;19050,32587;15346,34164;11113,38368;9525,59918;16404,67276;23813,69904;29634,67802;33338,64123;35455,57815;36513,50983" o:connectangles="0,0,0,0,0,0,0,0,0,0,0,0,0,0,0,0,0,0,0,0,0,0,0,0,0,0,0,0,0,0,0,0,0,0,0,0,0,0,0,0,0,0,0,0,0,0,0,0,0"/>
                  <o:lock v:ext="edit" verticies="t"/>
                </v:shape>
                <v:shape id="Freeform 951" o:spid="_x0000_s1968" style="position:absolute;left:48609;top:24066;width:492;height:540;visibility:visible;mso-wrap-style:square;v-text-anchor:top" coordsize="94,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FscA&#10;AADdAAAADwAAAGRycy9kb3ducmV2LnhtbESPT2vCQBTE70K/w/IKvUjdmNoQ0qxSBKEVPGiLXh/Z&#10;lz9t9m3Irhr99N2C4HGYmd8w+WIwrThR7xrLCqaTCARxYXXDlYLvr9VzCsJ5ZI2tZVJwIQeL+cMo&#10;x0zbM2/ptPOVCBB2GSqove8yKV1Rk0E3sR1x8ErbG/RB9pXUPZ4D3LQyjqJEGmw4LNTY0bKm4nd3&#10;NAqO45/0UBYbKdeXK32+TPezJDZKPT0O728gPA3+Hr61P7SCeJa+wv+b8ATk/A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tvqhbHAAAA3QAAAA8AAAAAAAAAAAAAAAAAmAIAAGRy&#10;cy9kb3ducmV2LnhtbFBLBQYAAAAABAAEAPUAAACMAwAAAAA=&#10;" path="m94,51r,11l91,72,88,82r-6,7l75,95r-8,5l58,103r-12,1l35,103r-9,-3l18,96,11,90,6,83,3,74,,64,,53,,42,3,32,6,22r7,-7l19,9,27,4,37,2,48,,59,2r9,2l77,8r6,6l88,21r3,9l94,40r,11xm77,52l75,45,74,37,73,31,71,26,67,21,62,18,56,15r-9,l40,15r-5,3l29,20r-4,5l22,30r-2,7l19,43r,9l19,59r1,8l21,73r4,5l29,83r5,3l40,89r7,l54,89r7,-3l66,83r3,-4l73,73r1,-6l75,61r2,-9xe" fillcolor="black" stroked="f">
                  <v:path arrowok="t" o:connecttype="custom" o:connectlocs="49213,32177;46072,42557;39266,49304;30365,53456;18324,53456;9424,49823;3141,43076;0,33215;0,21798;3141,11418;9947,4671;19371,1038;30889,1038;40313,4152;46072,10899;49213,20760;40313,26988;38742,19203;37172,13494;32460,9342;24607,7785;18324,9342;13089,12975;10471,19203;9947,26988;10471,34772;13089,40481;17800,44633;24607,46190;31936,44633;36124,41000;38742,34772;40313,26988" o:connectangles="0,0,0,0,0,0,0,0,0,0,0,0,0,0,0,0,0,0,0,0,0,0,0,0,0,0,0,0,0,0,0,0,0"/>
                  <o:lock v:ext="edit" verticies="t"/>
                </v:shape>
                <v:shape id="Freeform 952" o:spid="_x0000_s1969" style="position:absolute;left:49164;top:24066;width:445;height:540;visibility:visible;mso-wrap-style:square;v-text-anchor:top" coordsize="84,1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XwmscA&#10;AADdAAAADwAAAGRycy9kb3ducmV2LnhtbESPT2vCQBTE7wW/w/KE3upGW4NGVxHbgl4K/jl4fGSf&#10;2Wj2bchuTdpP3xWEHoeZ+Q0zX3a2EjdqfOlYwXCQgCDOnS65UHA8fL5MQPiArLFyTAp+yMNy0Xua&#10;Y6Zdyzu67UMhIoR9hgpMCHUmpc8NWfQDVxNH7+waiyHKppC6wTbCbSVHSZJKiyXHBYM1rQ3l1/23&#10;VTA11eZLhiK/vJ7ex+lv+7E92qtSz/1uNQMRqAv/4Ud7oxWM3iYp3N/EJy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218JrHAAAA3QAAAA8AAAAAAAAAAAAAAAAAmAIAAGRy&#10;cy9kb3ducmV2LnhtbFBLBQYAAAAABAAEAPUAAACMAwAAAAA=&#10;" path="m82,96r2,1l84,98r,l82,99r-1,l80,101r-3,l75,101r-4,l69,101r-2,l66,99r-1,l65,99,64,98r,-1l42,60,18,97r,1l18,99r-1,l16,99r-1,2l13,101r-2,l8,101r-2,l3,101,2,99r-1,l,98r,l,97,1,96,31,49,2,4,2,3,1,3,2,2,2,1r1,l6,,7,r4,l13,r3,l17,1r1,l19,1r2,l21,2r,l43,38,64,2r1,l65,2,66,1r,l67,1,69,r2,l74,r2,l79,r1,1l81,1r1,1l82,2r,1l81,4,54,49,82,96xe" fillcolor="black" stroked="f">
                  <v:path arrowok="t" o:connecttype="custom" o:connectlocs="44450,51837;44450,52372;42863,52906;40746,53975;37571,53975;35454,53975;34396,52906;33867,52372;22225,32064;9525,52372;8996,52906;7937,53975;5821,53975;3175,53975;1058,52906;0,52372;0,51837;16404,26186;1058,1603;1058,1069;1588,534;3704,0;6879,0;8996,534;10054,534;11113,1069;22754,20307;34396,1069;34925,534;35454,534;37571,0;40217,0;42333,534;43392,1069;43392,1603;28575,26186" o:connectangles="0,0,0,0,0,0,0,0,0,0,0,0,0,0,0,0,0,0,0,0,0,0,0,0,0,0,0,0,0,0,0,0,0,0,0,0"/>
                </v:shape>
                <v:shape id="Freeform 953" o:spid="_x0000_s1970" style="position:absolute;left:49641;top:24066;width:476;height:730;visibility:visible;mso-wrap-style:square;v-text-anchor:top" coordsize="90,1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0T0scA&#10;AADdAAAADwAAAGRycy9kb3ducmV2LnhtbESPQWvCQBSE70L/w/IK3nSjiLWpq2ih1UMRG8V6fGSf&#10;STT7NmS3Me2v7woFj8PMfMNM560pRUO1KywrGPQjEMSp1QVnCva7t94EhPPIGkvLpOCHHMxnD50p&#10;xtpe+ZOaxGciQNjFqCD3voqldGlOBl3fVsTBO9naoA+yzqSu8RrgppTDKBpLgwWHhRwres0pvSTf&#10;RgFt6bBpzkla/C6/3nfrj+OzXh2V6j62ixcQnlp/D/+311rBcDR5gtub8ATk7A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4dE9LHAAAA3QAAAA8AAAAAAAAAAAAAAAAAmAIAAGRy&#10;cy9kb3ducmV2LnhtbFBLBQYAAAAABAAEAPUAAACMAwAAAAA=&#10;" path="m56,99l42,134r,2l40,136r-4,1l32,137r-4,l27,137r-1,l25,136r-1,l24,135r,-1l25,133,37,99r-1,l36,98,35,97r,l,7,,4,,3,,2,,1r1,l4,,5,,9,r2,l14,r1,1l16,1r1,l17,2r2,1l19,4,46,80r,l72,3,73,2r,-1l74,1,75,r3,l81,r3,l86,r2,1l89,1r,1l90,3,89,4r,2l56,99xe" fillcolor="black" stroked="f">
                  <v:path arrowok="t" o:connecttype="custom" o:connectlocs="29633,52770;22225,71426;22225,72492;21167,72492;19050,73025;16933,73025;14817,73025;14287,73025;13758,73025;13229,72492;12700,72492;12700,71959;12700,71426;13229,70893;19579,52770;19050,52770;19050,52237;18521,51704;18521,51704;0,3731;0,2132;0,1599;0,1066;0,533;529,533;2117,0;2646,0;4763,0;5821,0;7408,0;7937,533;8467,533;8996,533;8996,1066;10054,1599;10054,2132;24342,42642;24342,42642;38100,1599;38629,1066;38629,533;39158,533;39688,0;41275,0;42863,0;44450,0;45508,0;46567,533;47096,533;47096,1066;47625,1599;47096,2132;47096,3198;29633,52770" o:connectangles="0,0,0,0,0,0,0,0,0,0,0,0,0,0,0,0,0,0,0,0,0,0,0,0,0,0,0,0,0,0,0,0,0,0,0,0,0,0,0,0,0,0,0,0,0,0,0,0,0,0,0,0,0,0"/>
                </v:shape>
                <v:shape id="Freeform 954" o:spid="_x0000_s1971" style="position:absolute;left:50165;top:23939;width:317;height:667;visibility:visible;mso-wrap-style:square;v-text-anchor:top" coordsize="62,1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5P+cQA&#10;AADdAAAADwAAAGRycy9kb3ducmV2LnhtbERPy2rCQBTdF/oPwy24q5NGkRAdxQdCcGNri7q8ZK5J&#10;bOZOzIwa/76zELo8nPdk1pla3Kh1lWUFH/0IBHFudcWFgp/v9XsCwnlkjbVlUvAgB7Pp68sEU23v&#10;/EW3nS9ECGGXooLS+yaV0uUlGXR92xAH7mRbgz7AtpC6xXsIN7WMo2gkDVYcGkpsaFlS/ru7GgXr&#10;z2SxafaH43mQXbLtqo4HpyJWqvfWzccgPHX+X/x0Z1pBPEzC3PAmPAE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9+T/nEAAAA3QAAAA8AAAAAAAAAAAAAAAAAmAIAAGRycy9k&#10;b3ducmV2LnhtbFBLBQYAAAAABAAEAPUAAACJAwAAAAA=&#10;" path="m62,116r,2l62,119r-1,3l61,123r-1,l58,124r-2,l55,126r-3,l50,126r-3,1l45,127r-8,-1l32,124r-4,-2l24,118r-3,-4l19,108r-1,-6l18,95r,-56l4,39r-1,l2,38,,36,,33,,31,2,29r,-1l2,27r,-1l3,26r1,l4,26r14,l18,4r,-2l18,1r1,l19,1,20,r1,l24,r2,l29,r1,l32,r,1l34,1r1,l35,2r,2l35,26r23,l60,26r1,l61,26r,1l62,28r,1l62,31r,2l62,36r-1,2l61,39r-3,l35,39r,53l35,101r2,6l41,111r7,1l50,112r2,-1l53,111r3,l57,109r1,l60,108r,l61,108r,1l61,109r1,l62,111r,1l62,113r,3xe" fillcolor="black" stroked="f">
                  <v:path arrowok="t" o:connecttype="custom" o:connectlocs="31750,61950;31238,64050;30726,64575;28677,65100;26629,66150;24069,66675;18948,66150;14339,64050;10754,59850;9218,53550;9218,20475;1536,20475;0,18900;0,16275;1024,14700;1024,13650;2048,13650;9218,13650;9218,1050;9730,525;10242,0;12290,0;14851,0;16387,0;17411,525;17923,1050;17923,13650;30726,13650;31238,13650;31750,14700;31750,16275;31750,18900;31238,20475;17923,20475;17923,53025;20996,58275;25605,58800;27141,58275;29190,57225;30726,56700;31238,56700;31238,57225;31750,58275;31750,59325" o:connectangles="0,0,0,0,0,0,0,0,0,0,0,0,0,0,0,0,0,0,0,0,0,0,0,0,0,0,0,0,0,0,0,0,0,0,0,0,0,0,0,0,0,0,0,0"/>
                </v:shape>
                <v:shape id="Freeform 955" o:spid="_x0000_s1972" style="position:absolute;left:50609;top:24066;width:286;height:540;visibility:visible;mso-wrap-style:square;v-text-anchor:top" coordsize="55,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7fn8MA&#10;AADdAAAADwAAAGRycy9kb3ducmV2LnhtbESPS4vCMBSF94L/IVzBnabKIFqNMiPMWDfjE9eX5vbB&#10;NDeliVr/vRkQXB7O4+MsVq2pxI0aV1pWMBpGIIhTq0vOFZxP34MpCOeRNVaWScGDHKyW3c4CY23v&#10;fKDb0ecijLCLUUHhfR1L6dKCDLqhrYmDl9nGoA+yyaVu8B7GTSXHUTSRBksOhAJrWheU/h2vJkB+&#10;890X7427JFmbuGz02G5+1kr1e+3nHISn1r/Dr3aiFYw/pjP4fxOegF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S7fn8MAAADdAAAADwAAAAAAAAAAAAAAAACYAgAAZHJzL2Rv&#10;d25yZXYueG1sUEsFBgAAAAAEAAQA9QAAAIgDAAAAAA==&#10;" path="m55,11r,3l55,15r,1l55,18r,1l53,19r,l52,19r,l51,19r-1,l47,18r-1,l45,18,42,16r-2,l37,16r-2,2l32,19r-2,2l28,24r-4,3l21,32r-3,5l18,99r,1l18,100r-2,1l15,101r,l13,103r-2,l9,103r-2,l4,103,3,101r-1,l2,101,,100r,l,99,,5,,4r,l,3r2,l3,3,4,2r1,l8,2r2,l11,2r2,1l14,3r1,l15,4r,l16,5r,14l20,14r3,-4l26,6,30,4,32,3,35,2,39,r2,l44,r1,l46,r2,2l50,2r2,l53,3r,l55,4r,l55,4r,1l55,6r,2l55,9r,2xe" fillcolor="black" stroked="f">
                  <v:path arrowok="t" o:connecttype="custom" o:connectlocs="28575,7336;28575,8384;28575,9957;27536,9957;27016,9957;25977,9957;23899,9433;21821,8384;19223,8384;16625,9957;14547,12577;10910,16769;9352,51879;9352,52403;7793,52927;6754,53975;4676,53975;2078,53975;1039,52927;0,52403;0,51879;0,2096;0,1572;1559,1572;2598,1048;5195,1048;6754,1572;7793,1572;7793,2096;8313,9957;11950,5240;15586,2096;18184,1048;21301,0;23380,0;24938,1048;27016,1048;27536,1572;28575,2096;28575,2620;28575,4192;28575,5764" o:connectangles="0,0,0,0,0,0,0,0,0,0,0,0,0,0,0,0,0,0,0,0,0,0,0,0,0,0,0,0,0,0,0,0,0,0,0,0,0,0,0,0,0,0"/>
                </v:shape>
                <v:shape id="Freeform 956" o:spid="_x0000_s1973" style="position:absolute;left:50990;top:23860;width:111;height:746;visibility:visible;mso-wrap-style:square;v-text-anchor:top" coordsize="21,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6CL8A&#10;AADdAAAADwAAAGRycy9kb3ducmV2LnhtbERPzQ7BQBC+S7zDZiRubAlCWSISiYsD+gCT7mibdmer&#10;u7Q8vT1IHL98/5tdZyrxosYVlhVMxhEI4tTqgjMFye04WoJwHlljZZkUvMnBbtvvbTDWtuULva4+&#10;EyGEXYwKcu/rWEqX5mTQjW1NHLi7bQz6AJtM6gbbEG4qOY2ihTRYcGjIsaZDTml5fRoFs6X9HJPy&#10;kTxX3bncT5JifmnfSg0H3X4NwlPn/+Kf+6QVTGersD+8CU9Abr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OD7oIvwAAAN0AAAAPAAAAAAAAAAAAAAAAAJgCAABkcnMvZG93bnJl&#10;di54bWxQSwUGAAAAAAQABAD1AAAAhAMAAAAA&#10;" path="m20,136r,1l19,137r,1l17,138r-1,l15,140r-1,l11,140r-2,l6,140,5,138r-1,l3,138r,-1l3,137r,-1l3,42r,-1l3,41r,-1l4,40r1,l6,39r3,l11,39r3,l15,39r1,1l17,40r2,l19,41r1,l20,42r,94xm21,10r,5l19,19r-3,1l10,21,5,20,3,19,,16,,10,,5,3,3,5,r6,l16,r3,3l21,5r,5xe" fillcolor="black" stroked="f">
                  <v:path arrowok="t" o:connecttype="custom" o:connectlocs="10584,72481;10584,73014;10055,73014;10055,73547;8996,73547;8467,73547;7938,74613;7409,74613;5821,74613;4763,74613;3175,74613;2646,73547;2117,73547;1588,73547;1588,73014;1588,73014;1588,72481;1588,22384;1588,21851;1588,21851;1588,21318;2117,21318;2646,21318;3175,20785;4763,20785;5821,20785;7409,20785;7938,20785;8467,21318;8996,21318;10055,21318;10055,21851;10584,21851;10584,22384;10584,72481;11113,5330;11113,7994;10055,10126;8467,10659;5292,11192;2646,10659;1588,10126;0,8527;0,5330;0,2665;1588,1599;2646,0;5821,0;8467,0;10055,1599;11113,2665;11113,5330" o:connectangles="0,0,0,0,0,0,0,0,0,0,0,0,0,0,0,0,0,0,0,0,0,0,0,0,0,0,0,0,0,0,0,0,0,0,0,0,0,0,0,0,0,0,0,0,0,0,0,0,0,0,0,0"/>
                  <o:lock v:ext="edit" verticies="t"/>
                </v:shape>
                <v:shape id="Freeform 957" o:spid="_x0000_s1974" style="position:absolute;left:51244;top:24066;width:445;height:540;visibility:visible;mso-wrap-style:square;v-text-anchor:top" coordsize="86,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me28YA&#10;AADdAAAADwAAAGRycy9kb3ducmV2LnhtbESPT2vCQBTE74LfYXlCb3WjVWlTVxGx4Ml/9eDxkX1N&#10;QrNvQ3bNpn56Vyh4HGbmN8x82ZlKtNS40rKC0TABQZxZXXKu4Pz99foOwnlkjZVlUvBHDpaLfm+O&#10;qbaBj9SefC4ihF2KCgrv61RKlxVk0A1tTRy9H9sY9FE2udQNhgg3lRwnyUwaLDkuFFjTuqDs93Q1&#10;CvbbjcXp+nDb7Sar6cW1IZRvQamXQbf6BOGp88/wf3urFYwnHyN4vIlPQC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Fme28YAAADdAAAADwAAAAAAAAAAAAAAAACYAgAAZHJz&#10;L2Rvd25yZXYueG1sUEsFBgAAAAAEAAQA9QAAAIsDAAAAAA==&#10;" path="m86,48r-1,4l83,53r-2,3l78,56r-61,l17,63r2,6l21,75r3,5l28,84r6,4l40,89r8,1l54,89r6,l65,88r4,-2l72,85r3,-1l77,83r1,l80,83r,l81,83r,1l81,85r,1l81,88r1,1l82,90r-1,1l81,93r,1l81,94r,1l80,95r,1l78,96r-2,2l74,99r-5,1l65,101r-6,2l53,104r-7,l35,103r-9,-3l17,96,11,90,6,84,2,75,,64,,52,,41,2,31,6,21r5,-7l18,8,26,4,34,2,44,,55,2r7,2l70,8r6,6l81,20r2,7l85,36r1,9l86,48xm69,43l67,30,62,21,55,15,44,14r-6,l32,16r-4,3l24,22r-2,5l19,32r-1,5l17,43r52,xe" fillcolor="black" stroked="f">
                  <v:path arrowok="t" o:connecttype="custom" o:connectlocs="43933,26988;41866,29063;8787,29063;9820,35810;12405,41519;17573,45671;24809,46709;31012,46190;35663,44633;38765,43595;40315,43076;41349,43076;41866,43595;41866,44633;42383,46190;41866,47228;41866,48785;41866,49304;41349,49823;39281,50861;35663,51899;30495,53456;23776,53975;13438,51899;5685,46709;1034,38924;0,26988;1034,16089;5685,7266;13438,2076;22742,0;32045,2076;39281,7266;42899,14013;44450,23355;35663,22317;32045,10899;22742,7266;16540,8304;12405,11418;9820,16608;8787,22317" o:connectangles="0,0,0,0,0,0,0,0,0,0,0,0,0,0,0,0,0,0,0,0,0,0,0,0,0,0,0,0,0,0,0,0,0,0,0,0,0,0,0,0,0,0"/>
                  <o:lock v:ext="edit" verticies="t"/>
                </v:shape>
                <v:shape id="Freeform 958" o:spid="_x0000_s1975" style="position:absolute;left:51831;top:24066;width:429;height:540;visibility:visible;mso-wrap-style:square;v-text-anchor:top" coordsize="81,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V+L8QA&#10;AADdAAAADwAAAGRycy9kb3ducmV2LnhtbESPQWvCQBSE7wX/w/IEb3WTUMRGV1FBKMWLWtDjI/tM&#10;gtm3Ibsx67/vFgoeh5n5hlmug2nEgzpXW1aQThMQxIXVNZcKfs779zkI55E1NpZJwZMcrFejtyXm&#10;2g58pMfJlyJC2OWooPK+zaV0RUUG3dS2xNG72c6gj7Irpe5wiHDTyCxJZtJgzXGhwpZ2FRX3U28U&#10;nI9Bbut9f730mA5pecCwvX4rNRmHzQKEp+Bf4f/2l1aQfXxm8PcmPg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F1fi/EAAAA3QAAAA8AAAAAAAAAAAAAAAAAmAIAAGRycy9k&#10;b3ducmV2LnhtbFBLBQYAAAAABAAEAPUAAACJAwAAAAA=&#10;" path="m81,99r,1l80,100r,1l79,101r,l76,103r-1,l72,103r-2,l67,103r-1,-2l65,101r,l64,100r,l64,99r,-54l64,36,63,31,61,26,59,22,56,19,53,18,49,15r-5,l37,16r-6,4l24,25r-7,9l17,99r,1l17,100r-1,1l16,101r-1,l13,103r-2,l8,103r-2,l5,103,2,101r-1,l1,101,,100r,l,99,,5,,4r,l1,3r,l2,3,3,2r3,l7,2r3,l12,2r1,1l13,3r2,l15,4r1,l16,5r,13l23,9,32,4,39,2,48,r8,l63,4r6,4l74,13r3,5l79,25r2,7l81,42r,57xe" fillcolor="black" stroked="f">
                  <v:path arrowok="t" o:connecttype="custom" o:connectlocs="42863,52403;42334,52927;41805,52927;39688,53975;37042,53975;34925,52927;34396,52927;33867,52403;33867,23581;33338,16245;31221,11529;28046,9433;23284,7860;16404,10481;8996,17817;8996,52403;8467,52927;7938,52927;5821,53975;3175,53975;1058,52927;529,52927;0,52403;0,2620;0,2096;529,1572;1588,1048;3704,1048;6350,1048;6879,1572;7938,2096;8467,2620;12171,4716;20638,1048;29634,0;36513,4192;40746,9433;42863,16769;42863,51879" o:connectangles="0,0,0,0,0,0,0,0,0,0,0,0,0,0,0,0,0,0,0,0,0,0,0,0,0,0,0,0,0,0,0,0,0,0,0,0,0,0,0"/>
                </v:shape>
                <v:shape id="Freeform 959" o:spid="_x0000_s1976" style="position:absolute;left:52387;top:24066;width:492;height:540;visibility:visible;mso-wrap-style:square;v-text-anchor:top" coordsize="93,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abcYA&#10;AADdAAAADwAAAGRycy9kb3ducmV2LnhtbESPT2vCQBTE74V+h+UJvZmNtkgTXaWUFurRP108PrPP&#10;JG32bZpdNX57VxB6HGbmN8xs0dtGnKjztWMFoyQFQVw4U3OpYLv5HL6C8AHZYOOYFFzIw2L++DDD&#10;3Lgzr+i0DqWIEPY5KqhCaHMpfVGRRZ+4ljh6B9dZDFF2pTQdniPcNnKcphNpsea4UGFL7xUVv+uj&#10;VfD3QatJtlv+tNot9f5Y6u8LaqWeBv3bFESgPvyH7+0vo2D8kj3D7U18AnJ+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2abcYAAADdAAAADwAAAAAAAAAAAAAAAACYAgAAZHJz&#10;L2Rvd25yZXYueG1sUEsFBgAAAAAEAAQA9QAAAIsDAAAAAA==&#10;" path="m93,51r,11l91,72,87,82r-6,7l75,95r-9,5l58,103r-13,1l34,103r-8,-3l17,96,11,90,6,83,2,74,,64,,53,,42,2,32,6,22r6,-7l18,9,27,4,37,2,48,,59,2r8,2l76,8r6,6l87,21r4,9l93,40r,11xm76,52l75,45,74,37,72,31,70,26,66,21,61,18,55,15r-9,l39,15r-5,3l28,20r-4,5l22,30r-3,7l18,43r,9l18,59r1,8l21,73r3,5l28,83r5,3l39,89r7,l54,89r6,-3l65,83r4,-4l72,73r2,-6l75,61r1,-9xe" fillcolor="black" stroked="f">
                  <v:path arrowok="t" o:connecttype="custom" o:connectlocs="49213,32177;46038,42557;39688,49304;30692,53456;17992,53456;8996,49823;3175,43076;0,33215;0,21798;3175,11418;9525,4671;19579,1038;31221,1038;40217,4152;46038,10899;49213,20760;40217,26988;39159,19203;37042,13494;32279,9342;24342,7785;17992,9342;12700,12975;10054,19203;9525,26988;10054,34772;12700,40481;17463,44633;24342,46190;31750,44633;36513,41000;39159,34772;40217,26988" o:connectangles="0,0,0,0,0,0,0,0,0,0,0,0,0,0,0,0,0,0,0,0,0,0,0,0,0,0,0,0,0,0,0,0,0"/>
                  <o:lock v:ext="edit" verticies="t"/>
                </v:shape>
                <v:shape id="Freeform 960" o:spid="_x0000_s1977" style="position:absolute;left:53022;top:23828;width:95;height:778;visibility:visible;mso-wrap-style:square;v-text-anchor:top" coordsize="17,1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6upMMA&#10;AADdAAAADwAAAGRycy9kb3ducmV2LnhtbESP0YrCMBRE3xf8h3AF39bUKrJWo4iwKuvTqh9waa5p&#10;tbkpTbbWvzcLgo/DzJxhFqvOVqKlxpeOFYyGCQji3OmSjYLz6fvzC4QPyBorx6TgQR5Wy97HAjPt&#10;7vxL7TEYESHsM1RQhFBnUvq8IIt+6Gri6F1cYzFE2RipG7xHuK1kmiRTabHkuFBgTZuC8tvxzyrY&#10;mkP1M05P7XW/6wxND6asw1qpQb9bz0EE6sI7/GrvtYJ0MpvA/5v4BOTy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I6upMMAAADdAAAADwAAAAAAAAAAAAAAAACYAgAAZHJzL2Rv&#10;d25yZXYueG1sUEsFBgAAAAAEAAQA9QAAAIgDAAAAAA==&#10;" path="m17,143r,1l17,144r-1,1l15,145r,l12,147r-1,l9,147r-3,l4,147,3,145r-2,l1,145,,144r,l,143,,4,,2r,l1,1r,l3,1,4,,6,,9,r2,l12,r3,1l15,1r1,l17,2r,l17,4r,139xe" fillcolor="black" stroked="f">
                  <v:path arrowok="t" o:connecttype="custom" o:connectlocs="9525,75671;9525,76200;9525,76200;8965,76730;8404,76730;8404,76730;6724,77788;6163,77788;5043,77788;3362,77788;2241,77788;1681,76730;560,76730;560,76730;0,76200;0,76200;0,75671;0,2117;0,1058;0,1058;560,529;560,529;1681,529;2241,0;3362,0;5043,0;6163,0;6724,0;8404,529;8404,529;8965,529;9525,1058;9525,1058;9525,2117;9525,75671" o:connectangles="0,0,0,0,0,0,0,0,0,0,0,0,0,0,0,0,0,0,0,0,0,0,0,0,0,0,0,0,0,0,0,0,0,0,0"/>
                </v:shape>
                <v:shape id="Freeform 961" o:spid="_x0000_s1978" style="position:absolute;left:43894;top:30638;width:571;height:540;visibility:visible;mso-wrap-style:square;v-text-anchor:top" coordsize="107,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iZx8YA&#10;AADdAAAADwAAAGRycy9kb3ducmV2LnhtbESP3WrCQBSE74W+w3IKvRHdbfzBpq4igiAiWH8e4JA9&#10;TYLZsyG7mvTtXUHo5TAz3zDzZWcrcafGl441fA4VCOLMmZJzDZfzZjAD4QOywcoxafgjD8vFW2+O&#10;qXEtH+l+CrmIEPYpaihCqFMpfVaQRT90NXH0fl1jMUTZ5NI02Ea4rWSi1FRaLDkuFFjTuqDserpZ&#10;DfvR4XhR6rBzP+Okv1+1lZxcN1p/vHerbxCBuvAffrW3RkMy/prA8018AnL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LiZx8YAAADdAAAADwAAAAAAAAAAAAAAAACYAgAAZHJz&#10;L2Rvd25yZXYueG1sUEsFBgAAAAAEAAQA9QAAAIsDAAAAAA==&#10;" path="m107,92r,4l106,97r,2l106,99r-2,2l103,101r-1,l101,102r-3,l97,102r-3,l92,103r-4,-1l85,102r-4,-1l78,98,76,96,73,92,72,88,71,82r-2,4l66,91r-4,3l59,97r-5,2l49,101r-5,1l39,103,29,102,21,98,13,94,8,88,5,81,2,72,,62,,53,,40,2,30,6,21r5,-8l16,7,23,3,32,r9,l49,r5,2l60,5r5,3l69,12r3,6l75,24r1,9l77,25r1,-6l80,14r,-3l81,7r,-2l81,3,82,2r,l82,2,83,1r,l85,1r1,l87,1r2,l92,1r1,l94,1r2,1l97,2r,l97,3r1,l97,6r,3l97,13r-1,4l94,22r-1,6l92,33r-1,6l88,45r-1,5l86,56r-3,4l83,69r2,6l86,80r1,3l88,86r3,1l93,88r1,l97,88r1,-1l99,87r2,l102,87r1,-1l104,86r,l106,86r,l106,87r,l107,88r,1l107,91r,1xm66,50r,-9l64,34,62,27,59,22,55,18,51,16,46,14,41,13r-6,1l30,17r-3,4l23,25r-2,5l19,37r-1,7l17,50r1,7l18,65r1,6l22,77r3,5l29,85r5,3l40,88r6,l51,86r5,-4l60,77r2,-5l65,66r1,-7l66,51r,-1xe" fillcolor="black" stroked="f">
                  <v:path arrowok="t" o:connecttype="custom" o:connectlocs="56616,50831;55548,52927;53945,53451;50207,53451;45400,53451;40593,50307;37922,42970;33115,49259;26171,52927;15489,53451;4273,46115;0,32490;1068,15721;8546,3668;21899,0;32047,2620;38456,9433;41127,13101;42729,5764;43263,1572;43797,1048;45400,524;47536,524;50207,524;51809,1048;51809,3144;51275,8908;49138,17293;46468,26201;44331,36158;46468,43494;49672,46115;52343,45591;54479,45591;55548,45067;56616,45591;57150,46639;35251,26201;33115,14149;27240,8384;18694,7336;12285,13101;9614,23057;9614,34062;13353,42970;21364,46115;29910,42970;34717,34586;35251,26201" o:connectangles="0,0,0,0,0,0,0,0,0,0,0,0,0,0,0,0,0,0,0,0,0,0,0,0,0,0,0,0,0,0,0,0,0,0,0,0,0,0,0,0,0,0,0,0,0,0,0,0,0"/>
                  <o:lock v:ext="edit" verticies="t"/>
                </v:shape>
                <v:shape id="Freeform 962" o:spid="_x0000_s1979" style="position:absolute;left:44513;top:30845;width:286;height:79;visibility:visible;mso-wrap-style:square;v-text-anchor:top" coordsize="5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WmgsYA&#10;AADdAAAADwAAAGRycy9kb3ducmV2LnhtbESPT2vCQBTE74V+h+UVvNWNQUSjq0ihIF6k8e/xmX1u&#10;gtm3Ibtq2k/fFQo9DjPzG2a26Gwt7tT6yrGCQT8BQVw4XbFRsNt+vo9B+ICssXZMCr7Jw2L++jLD&#10;TLsHf9E9D0ZECPsMFZQhNJmUvijJou+7hjh6F9daDFG2RuoWHxFua5kmyUharDgulNjQR0nFNb9Z&#10;BWduzM0fzvlm/XO06Wm8MfvTRaneW7ecggjUhf/wX3ulFaTDyQieb+ITkP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MWmgsYAAADdAAAADwAAAAAAAAAAAAAAAACYAgAAZHJz&#10;L2Rvd25yZXYueG1sUEsFBgAAAAAEAAQA9QAAAIsDAAAAAA==&#10;" path="m52,8r,3l50,14r-1,1l48,15,4,15r-2,l1,14,,11,,8,,4,1,3,2,1,4,,48,r,l49,1r1,l50,3r,l52,4r,2l52,8xe" fillcolor="black" stroked="f">
                  <v:path arrowok="t" o:connecttype="custom" o:connectlocs="28575,4234;28575,5821;27476,7409;26926,7938;26377,7938;2198,7938;1099,7938;550,7409;0,5821;0,4234;0,2117;550,1588;1099,529;2198,0;26377,0;26377,0;26926,529;27476,529;27476,1588;27476,1588;28575,2117;28575,3175;28575,4234" o:connectangles="0,0,0,0,0,0,0,0,0,0,0,0,0,0,0,0,0,0,0,0,0,0,0"/>
                </v:shape>
                <v:shape id="Freeform 963" o:spid="_x0000_s1980" style="position:absolute;left:44878;top:30448;width:524;height:730;visibility:visible;mso-wrap-style:square;v-text-anchor:top" coordsize="98,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ETX8QA&#10;AADdAAAADwAAAGRycy9kb3ducmV2LnhtbESP0WoCMRRE3wv9h3ALvtWsIla3RikFReiDVP2A2801&#10;G9zcLElc179vBMHHYWbOMItV7xrRUYjWs4LRsABBXHlt2Sg4HtbvMxAxIWtsPJOCG0VYLV9fFlhq&#10;f+Vf6vbJiAzhWKKCOqW2lDJWNTmMQ98SZ+/kg8OUZTBSB7xmuGvkuCim0qHlvFBjS981Vef9xSno&#10;Nwfbbed2Ene74yb8FOaPT0apwVv/9QkiUZ+e4Ud7qxWMJ/MPuL/JT0A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mRE1/EAAAA3QAAAA8AAAAAAAAAAAAAAAAAmAIAAGRycy9k&#10;b3ducmV2LnhtbFBLBQYAAAAABAAEAPUAAACJAwAAAAA=&#10;" path="m98,117r,2l97,121r,1l97,123r,l97,124r-1,1l95,125r-2,2l91,129r-4,3l82,133r-5,2l71,137r-6,1l56,138r-12,l33,134,23,129r-8,-8l8,112,3,100,,86,,71,1,54,3,41,8,28,16,18r8,-8l36,5,47,1,59,r6,l70,1r6,1l81,4r4,1l90,7r2,3l95,11r1,1l96,13r,l97,15r,1l97,17r,1l97,21r,1l97,25r,1l96,27r,l96,28r-1,l95,28r-3,l90,27,87,25,84,22,79,20,74,17,66,16r-7,l50,16r-7,4l36,23r-5,6l26,37,22,47,20,58r,12l20,82r2,10l26,102r3,7l36,116r7,3l50,122r10,l68,122r6,-1l80,118r4,-2l87,113r4,-1l93,109r2,l96,109r,l97,111r,l97,112r,1l98,116r,1xe" fillcolor="black" stroked="f">
                  <v:path arrowok="t" o:connecttype="custom" o:connectlocs="52388,62971;51853,64558;51853,65087;51319,66146;49715,67204;46508,69850;41162,71438;34747,73025;23521,73025;12295,68263;4277,59267;0,45508;535,28575;4277,14817;12830,5292;25125,529;34747,0;40627,1058;45439,2646;49181,5292;51319,6350;51319,6879;51853,8467;51853,9525;51853,11642;51853,13758;51319,14287;50784,14817;49181,14817;46508,13229;42231,10583;35282,8467;26729,8467;19245,12171;13899,19579;10691,30692;10691,43392;13899,53975;19245,61383;26729,64558;36351,64558;42766,62442;46508,59796;49715,57679;51319,57679;51853,58737;51853,59267;52388,61383" o:connectangles="0,0,0,0,0,0,0,0,0,0,0,0,0,0,0,0,0,0,0,0,0,0,0,0,0,0,0,0,0,0,0,0,0,0,0,0,0,0,0,0,0,0,0,0,0,0,0,0"/>
                </v:shape>
                <v:shape id="Freeform 964" o:spid="_x0000_s1981" style="position:absolute;left:45529;top:30448;width:540;height:714;visibility:visible;mso-wrap-style:square;v-text-anchor:top" coordsize="103,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I4DsQA&#10;AADdAAAADwAAAGRycy9kb3ducmV2LnhtbERPy2rCQBTdF/yH4Qru6kRbq8ZMpARKS+vGB4K7S+aa&#10;BDN3QmZM4t93FoUuD+edbAdTi45aV1lWMJtGIIhzqysuFJyOH88rEM4ja6wtk4IHOdimo6cEY217&#10;3lN38IUIIexiVFB638RSurwkg25qG+LAXW1r0AfYFlK32IdwU8t5FL1JgxWHhhIbykrKb4e7UXDN&#10;zn7xeexo+Vjsvi8/xc7hS67UZDy8b0B4Gvy/+M/9pRXMX9dhbngTnoBM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riOA7EAAAA3QAAAA8AAAAAAAAAAAAAAAAAmAIAAGRycy9k&#10;b3ducmV2LnhtbFBLBQYAAAAABAAEAPUAAACJAwAAAAA=&#10;" path="m103,67r,16l99,96r-6,12l86,118r-10,8l65,132r-14,2l35,136r-29,l3,136,2,134,,132r,-4l,8,,4,2,3,3,1,6,,37,,54,1,66,5r13,5l87,19r8,8l99,38r4,14l103,67xm85,67r,-11l82,47,79,37,74,30,67,24,59,20,49,16,35,15r-18,l17,121r18,l48,120r10,-3l66,113r6,-6l79,100r2,-9l85,80r,-13xe" fillcolor="black" stroked="f">
                  <v:path arrowok="t" o:connecttype="custom" o:connectlocs="53975,35194;53975,43598;51879,50427;48735,56730;45067,61983;39826,66185;34062,69337;26725,70387;18341,71438;3144,71438;1572,71438;1048,70387;0,69337;0,67236;0,4202;0,2101;1048,1576;1572,525;3144,0;19389,0;28298,525;34586,2626;41398,5253;45591,9980;49783,14183;51879,19961;53975,27315;53975,35194;44542,35194;44542,29416;42970,24688;41398,19435;38778,15758;35110,12607;30918,10506;25677,8404;18341,7879;8908,7879;8908,63559;18341,63559;25153,63034;30394,61458;34586,59357;37730,56205;41398,52528;42446,47800;44542,42022;44542,35194" o:connectangles="0,0,0,0,0,0,0,0,0,0,0,0,0,0,0,0,0,0,0,0,0,0,0,0,0,0,0,0,0,0,0,0,0,0,0,0,0,0,0,0,0,0,0,0,0,0,0,0"/>
                  <o:lock v:ext="edit" verticies="t"/>
                </v:shape>
                <v:shape id="Freeform 965" o:spid="_x0000_s1982" style="position:absolute;left:46228;top:30448;width:777;height:730;visibility:visible;mso-wrap-style:square;v-text-anchor:top" coordsize="146,1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4yOIcUA&#10;AADdAAAADwAAAGRycy9kb3ducmV2LnhtbESPT2vCQBTE7wW/w/KE3urGUEqNrhKrRa/+wfMj+5Is&#10;Zt+G7NZEP323IPQ4zMxvmMVqsI24UeeNYwXTSQKCuHDacKXgfPp++wThA7LGxjEpuJOH1XL0ssBM&#10;u54PdDuGSkQI+wwV1CG0mZS+qMmin7iWOHql6yyGKLtK6g77CLeNTJPkQ1o0HBdqbOmrpuJ6/LEK&#10;8vRy3xzK7c6U5tHvfP5Yn/1JqdfxkM9BBBrCf/jZ3msF6ftsBn9v4hOQ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jI4hxQAAAN0AAAAPAAAAAAAAAAAAAAAAAJgCAABkcnMv&#10;ZG93bnJldi54bWxQSwUGAAAAAAQABAD1AAAAigMAAAAA&#10;" path="m146,133r,l146,134r-1,l145,136r-1,l141,136r-1,l137,137r-2,-1l134,136r-3,l130,136r,-2l129,134r,-1l129,133r,-118l129,15,81,133r-1,1l80,134r-2,2l78,136r-1,l75,136r-2,l72,137r-2,-1l67,136r-1,l65,136r,l64,134r,l62,133,17,15r,l17,133r,l17,134r-1,l14,136r-1,l12,136r-1,l8,137,6,136r-3,l2,136r-1,l,134r,l,133r,l,9,,5,2,3,4,1,7,,18,r2,l23,1r2,l28,3r1,2l30,6r2,3l33,11r39,99l72,110,114,11r,-2l117,6r1,-2l119,3r1,-2l123,1,125,r3,l139,r1,l141,1r1,l144,3r1,1l146,5r,1l146,9r,124xe" fillcolor="black" stroked="f">
                  <v:path arrowok="t" o:connecttype="custom" o:connectlocs="77788,70893;77255,71426;76722,72492;74591,72492;71927,72492;69796,72492;69263,71426;68730,70893;68730,7995;43156,70893;42624,71426;41558,72492;39960,72492;38361,73025;35697,72492;34632,72492;34099,71426;33033,70893;9058,7995;9058,70893;8525,71426;6926,72492;5861,72492;3197,72492;1066,72492;0,71426;0,70893;0,4797;1066,1599;3730,0;10656,0;13320,533;15451,2665;17049,4797;38361,58633;60739,5863;62337,3198;63403,1599;65534,533;68198,0;74591,0;75657,533;77255,2132;77788,3198;77788,70893" o:connectangles="0,0,0,0,0,0,0,0,0,0,0,0,0,0,0,0,0,0,0,0,0,0,0,0,0,0,0,0,0,0,0,0,0,0,0,0,0,0,0,0,0,0,0,0,0"/>
                </v:shape>
                <v:shape id="Freeform 966" o:spid="_x0000_s1983" style="position:absolute;left:47196;top:30448;width:540;height:714;visibility:visible;mso-wrap-style:square;v-text-anchor:top" coordsize="104,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HP1MQA&#10;AADdAAAADwAAAGRycy9kb3ducmV2LnhtbERPXWvCMBR9F/Yfwh34pqnVFemaiggFBzKYG4O93TXX&#10;ptrclCbT7t8vDwMfD+e72Iy2E1cafOtYwWKegCCunW65UfDxXs3WIHxA1tg5JgW/5GFTPkwKzLW7&#10;8Rtdj6ERMYR9jgpMCH0upa8NWfRz1xNH7uQGiyHCoZF6wFsMt51MkySTFluODQZ72hmqL8cfq2C3&#10;PJvX7PNr2QT8Xq8O+6pLXyqlpo/j9hlEoDHcxf/uvVaQPiVxf3wTn4As/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xz9TEAAAA3QAAAA8AAAAAAAAAAAAAAAAAmAIAAGRycy9k&#10;b3ducmV2LnhtbFBLBQYAAAAABAAEAPUAAACJAwAAAAA=&#10;" path="m104,67r-1,16l100,96r-5,12l86,118r-9,8l65,132r-13,2l36,136r-29,l5,136,2,134,1,132,,128,,8,1,4,2,3,5,1,7,,38,,54,1,68,5r11,5l87,19r8,8l100,38r3,14l104,67xm85,67r,-11l82,47,79,37,74,30,68,24,59,20,49,16,37,15r-19,l18,121r19,l49,120r10,-3l66,113r8,-6l79,100r3,-9l85,80r,-13xe" fillcolor="black" stroked="f">
                  <v:path arrowok="t" o:connecttype="custom" o:connectlocs="53975,35194;53456,43598;51899,50427;49304,56730;44633,61983;39962,66185;33734,69337;26988,70387;18684,71438;3633,71438;2595,71438;1038,70387;519,69337;0,67236;0,4202;519,2101;1038,1576;2595,525;3633,0;19722,0;28025,525;35291,2626;41000,5253;45152,9980;49304,14183;51899,19961;53456,27315;53975,35194;44114,35194;44114,29416;42557,24688;41000,19435;38405,15758;35291,12607;30620,10506;25431,8404;19203,7879;9342,7879;9342,63559;19203,63559;25431,63034;30620,61458;34253,59357;38405,56205;41000,52528;42557,47800;44114,42022;44114,35194" o:connectangles="0,0,0,0,0,0,0,0,0,0,0,0,0,0,0,0,0,0,0,0,0,0,0,0,0,0,0,0,0,0,0,0,0,0,0,0,0,0,0,0,0,0,0,0,0,0,0,0"/>
                  <o:lock v:ext="edit" verticies="t"/>
                </v:shape>
                <v:shape id="Freeform 967" o:spid="_x0000_s1984" style="position:absolute;left:47863;top:30384;width:206;height:969;visibility:visible;mso-wrap-style:square;v-text-anchor:top" coordsize="38,1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nhIsUA&#10;AADdAAAADwAAAGRycy9kb3ducmV2LnhtbESPX2vCMBTF3wW/Q7jC3mxa2VQ6o4hsMPYgWmWwt0tz&#10;lxabm67JbPftl4Hg4+H8+XFWm8E24kqdrx0ryJIUBHHpdM1Gwfn0Ol2C8AFZY+OYFPySh816PFph&#10;rl3PR7oWwYg4wj5HBVUIbS6lLyuy6BPXEkfvy3UWQ5SdkbrDPo7bRs7SdC4t1hwJFba0q6i8FD82&#10;Qj6/+332uLcX//4yHAptFh/eKPUwGbbPIAIN4R6+td+0gtlTmsH/m/gE5P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meEixQAAAN0AAAAPAAAAAAAAAAAAAAAAAJgCAABkcnMv&#10;ZG93bnJldi54bWxQSwUGAAAAAAQABAD1AAAAigMAAAAA&#10;" path="m38,3l28,24,22,47,18,69r,22l18,113r5,22l28,157r9,21l38,180r,1l38,182r-1,l37,183r-3,l33,183r-2,l29,183r-2,l26,183r,l25,183r-2,-1l23,182r-1,-1l17,171,12,160,9,149,6,138,2,127,1,114,,103,,91,,80,1,69,4,56,6,45,9,34,13,23,17,12,23,1r,l23,1,23,r2,l26,r1,l28,r3,l33,r1,l36,r1,1l38,1r,1l38,2r,1xe" fillcolor="black" stroked="f">
                  <v:path arrowok="t" o:connecttype="custom" o:connectlocs="20638,1588;15207,12700;11948,24871;9776,36513;9776,48154;9776,59796;12491,71438;15207,83080;20095,94192;20638,95250;20638,95780;20638,96309;20095,96309;20095,96838;18466,96838;17922,96838;16836,96838;15750,96838;14664,96838;14121,96838;14121,96838;13578,96838;12491,96309;12491,96309;11948,95780;9233,90488;6517,84667;4888,78846;3259,73025;1086,67205;543,60325;0,54504;0,48154;0,42334;543,36513;2172,29633;3259,23813;4888,17992;7060,12171;9233,6350;12491,529;12491,529;12491,529;12491,0;13578,0;14121,0;14664,0;15207,0;16836,0;17922,0;18466,0;19552,0;20095,529;20638,529;20638,1058;20638,1058;20638,1588" o:connectangles="0,0,0,0,0,0,0,0,0,0,0,0,0,0,0,0,0,0,0,0,0,0,0,0,0,0,0,0,0,0,0,0,0,0,0,0,0,0,0,0,0,0,0,0,0,0,0,0,0,0,0,0,0,0,0,0,0"/>
                </v:shape>
                <v:shape id="Freeform 968" o:spid="_x0000_s1985" style="position:absolute;left:48180;top:30638;width:461;height:540;visibility:visible;mso-wrap-style:square;v-text-anchor:top" coordsize="86,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czfcMA&#10;AADdAAAADwAAAGRycy9kb3ducmV2LnhtbESPzWrDMBCE74W+g9hAL6GRY0hJnSihtBRyzQ85L9ZG&#10;MrFWtqQ67ttHgUKPw8x8w6y3o2vFQCE2nhXMZwUI4trrho2C0/H7dQkiJmSNrWdS8EsRtpvnpzVW&#10;2t94T8MhGZEhHCtUYFPqKiljbclhnPmOOHsXHxymLIOROuAtw10ry6J4kw4bzgsWO/q0VF8PP04B&#10;WXOe9uducNP+/bibG7RfoVfqZTJ+rEAkGtN/+K+90wrKRVHC401+AnJ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EczfcMAAADdAAAADwAAAAAAAAAAAAAAAACYAgAAZHJzL2Rv&#10;d25yZXYueG1sUEsFBgAAAAAEAAQA9QAAAIgDAAAAAA==&#10;" path="m86,46r,4l85,53r-2,1l80,55r-61,l19,62r1,7l22,75r3,5l30,83r5,3l41,88r9,l56,88r5,-1l66,86r4,-1l74,83r3,-1l79,82r1,-1l80,82r2,l82,82r,1l83,83r,2l83,86r,2l83,89r,2l83,92r,l83,93r-1,l82,94r-2,l80,96r-2,1l74,98r-4,1l66,101r-7,1l53,102r-6,1l36,102,27,99,19,96,13,89,6,83,3,73,,64,,51,,40,4,29,6,21r7,-8l19,7,26,3,36,,46,,56,r8,3l72,7r5,5l82,19r2,8l86,35r,9l86,46xm69,41r,-12l63,21,56,14,45,13r-7,l33,16r-4,2l25,22r-3,3l20,30r-1,7l19,41r50,xe" fillcolor="black" stroked="f">
                  <v:path arrowok="t" o:connecttype="custom" o:connectlocs="46038,26201;44432,28298;10171,28822;10707,36158;13383,41922;18736,45067;26766,46115;32655,45591;37473,44542;41220,42970;42826,42446;43897,42970;43897,43494;44432,44542;44432,46115;44432,47687;44432,48211;43897,48735;42826,49259;41755,50831;37473,51879;31584,53451;25160,53975;14454,51879;6959,46639;1606,38254;0,26725;2141,15197;6959,6812;13918,1572;24625,0;34261,1572;41220,6288;44967,14149;46038,23057;36937,21485;33726,11005;24090,6812;17666,8384;13383,11529;10707,15721;10171,21485" o:connectangles="0,0,0,0,0,0,0,0,0,0,0,0,0,0,0,0,0,0,0,0,0,0,0,0,0,0,0,0,0,0,0,0,0,0,0,0,0,0,0,0,0,0"/>
                  <o:lock v:ext="edit" verticies="t"/>
                </v:shape>
                <v:shape id="Freeform 969" o:spid="_x0000_s1986" style="position:absolute;left:48783;top:30638;width:429;height:540;visibility:visible;mso-wrap-style:square;v-text-anchor:top" coordsize="80,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9IMMUA&#10;AADdAAAADwAAAGRycy9kb3ducmV2LnhtbESP0WoCMRRE34X+Q7iFvogmKkpZjdIuCH0R6toPuGyu&#10;m8XNzTZJ1+3fN4VCH4eZOcPsDqPrxEAhtp41LOYKBHHtTcuNho/LcfYMIiZkg51n0vBNEQ77h8kO&#10;C+PvfKahSo3IEI4FarAp9YWUsbbkMM59T5y9qw8OU5ahkSbgPcNdJ5dKbaTDlvOCxZ5KS/Wt+nIa&#10;pm4RupM5f/aVel3b43s5bEyp9dPj+LIFkWhM/+G/9pvRsFyrFfy+yU9A7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n0gwxQAAAN0AAAAPAAAAAAAAAAAAAAAAAJgCAABkcnMv&#10;ZG93bnJldi54bWxQSwUGAAAAAAQABAD1AAAAigMAAAAA&#10;" path="m80,98r,1l80,99r,l78,101r-1,l76,101r-3,l71,102r-2,-1l67,101r-1,l65,101,64,99r,l62,99r,-1l62,43r,-8l61,30,60,25,57,22,55,18,51,16,48,14r-5,l37,14r-7,5l23,24r-6,9l17,98r,1l16,99r,l14,101r-1,l12,101r-1,l8,102,6,101r-3,l2,101r-1,l,99r,l,99,,98,,5,,3,,2r,l1,2,2,1r1,l4,1r3,l9,1r2,l12,1r1,1l14,2r,l14,3r,2l14,17,23,8,30,3,38,r8,l55,r7,2l69,6r3,5l76,17r2,6l80,32r,8l80,98xe" fillcolor="black" stroked="f">
                  <v:path arrowok="t" o:connecttype="custom" o:connectlocs="42863,52387;42863,52387;41256,53446;39112,53446;36969,53446;35362,53446;34290,52387;33219,52387;33219,22754;32683,15875;30540,11642;27325,8467;23039,7408;16074,10054;9108,17463;9108,52387;8573,52387;6965,53446;5894,53446;3215,53446;1072,53446;0,52387;0,52387;0,2646;0,1058;536,1058;1607,529;3751,529;5894,529;6965,1058;7501,1058;7501,2646;12323,4233;20360,0;29468,0;36969,3175;40720,8996;42863,16933;42863,51858" o:connectangles="0,0,0,0,0,0,0,0,0,0,0,0,0,0,0,0,0,0,0,0,0,0,0,0,0,0,0,0,0,0,0,0,0,0,0,0,0,0,0"/>
                </v:shape>
                <v:shape id="Freeform 970" o:spid="_x0000_s1987" style="position:absolute;left:49355;top:30384;width:206;height:969;visibility:visible;mso-wrap-style:square;v-text-anchor:top" coordsize="38,1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5CusUA&#10;AADdAAAADwAAAGRycy9kb3ducmV2LnhtbESPX2vCMBTF3wd+h3CFvc1U0U2qUUQUxh5kqyL4dmmu&#10;abG5qU1m67c3wmCPh/Pnx5kvO1uJGzW+dKxgOEhAEOdOl2wUHPbbtykIH5A1Vo5JwZ08LBe9lzmm&#10;2rX8Q7csGBFH2KeooAihTqX0eUEW/cDVxNE7u8ZiiLIxUjfYxnFbyVGSvEuLJUdCgTWtC8ov2a+N&#10;kNO13Q3HO3vxX5vuO9Pm4+iNUq/9bjUDEagL/+G/9qdWMJokY3i+iU9AL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7kK6xQAAAN0AAAAPAAAAAAAAAAAAAAAAAJgCAABkcnMv&#10;ZG93bnJldi54bWxQSwUGAAAAAAQABAD1AAAAigMAAAAA&#10;" path="m38,91r,12l37,114r-1,13l32,138r-3,11l26,160r-5,11l16,181r-1,1l15,182r-2,1l12,183r,l11,183r-2,l7,183r-2,l2,183r-1,l1,182r-1,l,181r,-1l1,178r9,-21l16,135r4,-22l20,91r,-22l16,47,10,24,1,3,,2r,l,1r1,l2,,4,,5,,7,r3,l11,r1,l13,r2,l15,1r,l16,1,26,23r6,22l37,69r1,22xe" fillcolor="black" stroked="f">
                  <v:path arrowok="t" o:connecttype="custom" o:connectlocs="20638,48154;20638,54504;20095,60325;19552,67205;17379,73025;15750,78846;14121,84667;11405,90488;8690,95780;8147,96309;8147,96309;7060,96838;6517,96838;6517,96838;5974,96838;4888,96838;3802,96838;2716,96838;1086,96838;543,96838;543,96309;0,96309;0,95780;0,95250;543,94192;5431,83080;8690,71438;10862,59796;10862,48154;10862,36513;8690,24871;5431,12700;543,1588;0,1058;0,1058;0,529;543,529;1086,0;2172,0;2716,0;3802,0;5431,0;5974,0;6517,0;7060,0;8147,0;8147,529;8147,529;8690,529;14121,12171;17379,23813;20095,36513;20638,48154" o:connectangles="0,0,0,0,0,0,0,0,0,0,0,0,0,0,0,0,0,0,0,0,0,0,0,0,0,0,0,0,0,0,0,0,0,0,0,0,0,0,0,0,0,0,0,0,0,0,0,0,0,0,0,0,0"/>
                </v:shape>
                <v:shape id="Freeform 971" o:spid="_x0000_s1988" style="position:absolute;left:49672;top:31099;width:302;height:492;visibility:visible;mso-wrap-style:square;v-text-anchor:top" coordsize="57,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3QDcQA&#10;AADdAAAADwAAAGRycy9kb3ducmV2LnhtbESPUUsDMRCE3wX/Q1jBN5tYObHXpkUqguJLrf6A5bLm&#10;Ti+bI1nvrv/eCIKPw8x8w2x2c+jVSCl3kS1cLwwo4ia6jr2F97fHqztQWZAd9pHJwoky7LbnZxus&#10;XZz4lcajeFUgnGu00IoMtda5aSlgXsSBuHgfMQWUIpPXLuFU4KHXS2NudcCOy0KLA+1bar6O38GC&#10;f1nxND5Xp5u9kfSZq8NBHry1lxfz/RqU0Cz/4b/2k7OwrEwFv2/KE9Db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d0A3EAAAA3QAAAA8AAAAAAAAAAAAAAAAAmAIAAGRycy9k&#10;b3ducmV2LnhtbFBLBQYAAAAABAAEAPUAAACJAwAAAAA=&#10;" path="m57,87r,1l57,89r-1,1l56,90r,2l54,92r,l54,92,4,92r-1,l3,92r-1,l2,92,,90,,89,,88,,87,,85,,84,,83r,l2,82r,-1l3,81r,-2l20,61r6,-6l30,50r4,-5l36,40r1,-4l38,33r,-4l38,26r,-3l38,20,37,18,35,15,34,14,31,13,27,12r-3,l20,12r-4,1l14,14r-4,1l8,17,6,18,5,19r-1,l3,19r,l3,18r,l2,17r,l2,15r,-1l2,13r,-1l2,10r,l3,10,3,9r,l4,8,5,7r1,l9,5,11,4,15,3,19,2,22,r4,l32,r5,3l42,4r4,4l50,12r1,3l52,19r,5l52,29r,4l51,37r-3,5l46,47r-5,6l36,60r-7,7l15,82r38,l54,82r,l56,83r,l56,84r1,l57,85r,2xe" fillcolor="black" stroked="f">
                  <v:path arrowok="t" o:connecttype="custom" o:connectlocs="30163,47073;29634,48143;29634,49213;28575,49213;2117,49213;1588,49213;1058,49213;0,47608;0,46538;0,44934;0,44399;1058,43329;1588,42259;13759,29421;17992,24072;19579,19257;20109,15513;20109,12303;19579,9629;17992,7489;14288,6419;10584,6419;7408,7489;4233,9094;2646,10164;1588,10164;1588,9629;1058,9094;1058,8024;1058,6954;1058,5349;1588,5349;1588,4814;2646,3744;4763,2675;7938,1605;11642,0;16934,0;22225,2140;26459,6419;27517,10164;27517,15513;26988,19792;24342,25141;19050,32095;7938,43864;28575,43864;29634,44399;29634,44934;30163,45469" o:connectangles="0,0,0,0,0,0,0,0,0,0,0,0,0,0,0,0,0,0,0,0,0,0,0,0,0,0,0,0,0,0,0,0,0,0,0,0,0,0,0,0,0,0,0,0,0,0,0,0,0,0"/>
                </v:shape>
                <v:shape id="Freeform 972" o:spid="_x0000_s1989" style="position:absolute;left:50117;top:30448;width:508;height:730;visibility:visible;mso-wrap-style:square;v-text-anchor:top" coordsize="97,1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QUsMUA&#10;AADdAAAADwAAAGRycy9kb3ducmV2LnhtbESPQWvCQBSE7wX/w/IEb3Wj0LSkrlKEguRg2lTo9ZF9&#10;JqHZt3F3TeK/dwuFHoeZ+YbZ7CbTiYGcby0rWC0TEMSV1S3XCk5f748vIHxA1thZJgU38rDbzh42&#10;mGk78icNZahFhLDPUEETQp9J6auGDPql7Ymjd7bOYIjS1VI7HCPcdHKdJKk02HJcaLCnfUPVT3k1&#10;Cvb2o8jLwzflz+RO+lzk+nq8KLWYT2+vIAJN4T/81z5oBeunJIXfN/EJyO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hBSwxQAAAN0AAAAPAAAAAAAAAAAAAAAAAJgCAABkcnMv&#10;ZG93bnJldi54bWxQSwUGAAAAAAQABAD1AAAAigMAAAAA&#10;" path="m97,133r,l97,134r-1,l95,136r-2,l92,136r-1,l88,137r-2,-1l84,136r-2,l81,136r-1,-2l80,134r-1,-1l79,133r,-60l17,73r,60l17,133r,1l17,134r-1,2l15,136r-2,l11,136r-3,1l6,136r-1,l2,136r-1,l1,134r-1,l,133r,l,3r,l,1r1,l1,1,2,,5,,6,,8,r3,l13,r2,l16,1r1,l17,1r,2l17,3r,54l79,57,79,3r,l80,1r,l81,1,82,r2,l86,r2,l91,r1,l93,r2,1l96,1r1,l97,3r,l97,133xe" fillcolor="black" stroked="f">
                  <v:path arrowok="t" o:connecttype="custom" o:connectlocs="50800,70893;50276,71426;48705,72492;47658,72492;45039,72492;42944,72492;41897,71426;41373,70893;41373,38911;8903,70893;8903,71426;8379,72492;6808,72492;4190,73025;2619,72492;524,72492;0,71426;0,70893;0,1599;524,533;1047,0;3142,0;5761,0;7856,0;8903,533;8903,1599;8903,30383;41373,1599;41897,533;42421,533;43992,0;46087,0;48181,0;49753,533;50800,533;50800,1599" o:connectangles="0,0,0,0,0,0,0,0,0,0,0,0,0,0,0,0,0,0,0,0,0,0,0,0,0,0,0,0,0,0,0,0,0,0,0,0"/>
                </v:shape>
                <v:shape id="Freeform 973" o:spid="_x0000_s1990" style="position:absolute;left:50784;top:30448;width:508;height:730;visibility:visible;mso-wrap-style:square;v-text-anchor:top" coordsize="98,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qJRcUA&#10;AADdAAAADwAAAGRycy9kb3ducmV2LnhtbESP3UoDMRSE7wXfIRyhdzaxVKtr0yKCpdCL0p8HOG5O&#10;s8HNyZLE7fbtG6Hg5TAz3zDz5eBb0VNMLrCGp7ECQVwH49hqOB6+Hl9BpIxssA1MGi6UYLm4v5tj&#10;ZcKZd9TvsxUFwqlCDU3OXSVlqhvymMahIy7eKUSPuchopYl4LnDfyolSL9Kj47LQYEefDdU/+1+v&#10;YVgdXL9+c9O03R5XcaPsN5+s1qOH4eMdRKYh/4dv7bXRMHlWM/h7U56AX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eolFxQAAAN0AAAAPAAAAAAAAAAAAAAAAAJgCAABkcnMv&#10;ZG93bnJldi54bWxQSwUGAAAAAAQABAD1AAAAigMAAAAA&#10;" path="m98,117r,2l98,121r,1l98,123r,l97,124r,1l95,125r-1,2l92,129r-4,3l83,133r-5,2l72,137r-8,1l57,138r-12,l34,134,24,129r-9,-8l9,112,4,100,,86,,71,,54,4,41,9,28,16,18r9,-8l35,5,46,1,60,r6,l71,1r6,1l80,4r5,1l89,7r4,3l94,11r1,1l97,13r,l97,15r1,1l98,17r,1l98,21r,1l98,25r-1,1l97,27r,l95,28r,l94,28r-1,l90,27,88,25,83,22,79,20,73,17,67,16r-7,l51,16r-7,4l36,23r-6,6l25,37,23,47,20,58,19,70r1,12l23,92r2,10l30,109r6,7l42,119r9,3l60,122r7,l74,121r5,-3l84,116r4,-3l92,112r2,-3l95,109r2,l97,109r,2l98,111r,1l98,113r,3l98,117xe" fillcolor="black" stroked="f">
                  <v:path arrowok="t" o:connecttype="custom" o:connectlocs="50800,62971;50800,64558;50800,65087;50282,66146;48727,67204;45616,69850;40433,71438;33176,73025;23327,73025;12441,68263;4665,59267;0,45508;0,28575;4665,14817;12959,5292;23845,529;34212,0;39914,1058;44061,2646;48208,5292;49245,6350;50282,6879;50800,8467;50800,9525;50800,11642;50282,13758;50282,14287;49245,14817;48208,14817;45616,13229;40951,10583;34731,8467;26437,8467;18661,12171;12959,19579;10367,30692;10367,43392;12959,53975;18661,61383;26437,64558;34731,64558;40951,62442;45616,59796;48727,57679;50282,57679;50282,58737;50800,59267;50800,61383" o:connectangles="0,0,0,0,0,0,0,0,0,0,0,0,0,0,0,0,0,0,0,0,0,0,0,0,0,0,0,0,0,0,0,0,0,0,0,0,0,0,0,0,0,0,0,0,0,0,0,0"/>
                </v:shape>
                <v:shape id="Freeform 974" o:spid="_x0000_s1991" style="position:absolute;left:43894;top:37877;width:571;height:556;visibility:visible;mso-wrap-style:square;v-text-anchor:top" coordsize="107,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8/MMA&#10;AADdAAAADwAAAGRycy9kb3ducmV2LnhtbERPTWuDQBC9F/IflgnkVtcIqY1xE0IgpSA91Cb3wZ2o&#10;xJ0Vd6umv757KPT4eN/5YTadGGlwrWUF6ygGQVxZ3XKt4PJ1fn4F4Tyyxs4yKXiQg8N+8ZRjpu3E&#10;nzSWvhYhhF2GChrv+0xKVzVk0EW2Jw7czQ4GfYBDLfWAUwg3nUzi+EUabDk0NNjTqaHqXn4bBT/b&#10;y1vhp/HjWh/Te7IpU6JzodRqOR93IDzN/l/8537XCpJNHOaGN+EJyP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S8/MMAAADdAAAADwAAAAAAAAAAAAAAAACYAgAAZHJzL2Rv&#10;d25yZXYueG1sUEsFBgAAAAAEAAQA9QAAAIgDAAAAAA==&#10;" path="m107,94r,2l106,99r,1l106,101r-2,l103,101r-1,1l101,102r-3,l97,104r-3,l92,104r-4,l85,102r-4,-1l78,100,76,96,73,93,72,89,71,83r-2,5l66,91r-4,4l59,97r-5,3l49,102r-5,2l39,104,29,102r-8,-2l13,95,8,89,5,81,2,73,,63,,53,,41,2,31,6,22r5,-7l16,9,23,4,32,1,41,r8,l54,3r6,2l65,9r4,5l72,19r3,7l76,33r1,-7l78,21r2,-6l80,11,81,8r,-3l81,4,82,3r,l82,3r1,l83,3r2,l86,1r1,l89,1r3,l93,1r1,2l96,3r1,l97,4r,l98,5,97,6r,4l97,14r-1,5l94,24r-1,5l92,35r-1,5l88,46r-1,6l86,57r-3,5l83,69r2,6l86,80r1,4l88,86r3,2l93,89r1,l97,89r1,l99,89r2,-1l102,88r1,l104,86r,l106,86r,2l106,88r,l107,89r,1l107,91r,3xm66,52r,-10l64,35,62,29,59,24,55,19,51,16,46,15r-5,l35,15r-5,2l27,21r-4,5l21,31r-2,7l18,45r-1,7l18,58r,7l19,72r3,6l25,83r4,3l34,89r6,l46,89r5,-3l56,84r4,-5l62,73r3,-6l66,59r,-7l66,52xe" fillcolor="black" stroked="f">
                  <v:path arrowok="t" o:connecttype="custom" o:connectlocs="56616,52892;55548,53960;53945,54494;50207,55563;45400,54494;40593,51289;37922,44344;33115,50755;26171,54494;15489,54494;4273,47549;0,33658;1068,16562;8546,4808;21899,0;32047,2671;38456,10151;41127,13891;42729,5877;43263,2137;43797,1603;45400,1603;47536,534;50207,1603;51809,2137;51809,3206;51275,10151;49138,18699;46468,27782;44331,36864;46468,44878;49672,47549;52343,47549;54479,47015;55548,45946;56616,47015;57150,48083;35251,27782;33115,15494;27240,8548;18694,8014;12285,13891;9614,24042;9614,34727;13353,44344;21364,47549;29910,44878;34717,35795;35251,27782" o:connectangles="0,0,0,0,0,0,0,0,0,0,0,0,0,0,0,0,0,0,0,0,0,0,0,0,0,0,0,0,0,0,0,0,0,0,0,0,0,0,0,0,0,0,0,0,0,0,0,0,0"/>
                  <o:lock v:ext="edit" verticies="t"/>
                </v:shape>
                <v:shape id="Freeform 975" o:spid="_x0000_s1992" style="position:absolute;left:44513;top:38100;width:286;height:79;visibility:visible;mso-wrap-style:square;v-text-anchor:top" coordsize="52,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lssMUA&#10;AADdAAAADwAAAGRycy9kb3ducmV2LnhtbESPQWvCQBSE74X+h+UVvNXdikqbukoQtN6stpQeH9nX&#10;JDT7NmSfMf77rlDwOMzMN8xiNfhG9dTFOrCFp7EBRVwEV3Np4fNj8/gMKgqywyYwWbhQhNXy/m6B&#10;mQtnPlB/lFIlCMcMLVQibaZ1LCryGMehJU7eT+g8SpJdqV2H5wT3jZ4YM9cea04LFba0rqj4PZ68&#10;BZq9f837NxHTTPeHy/cu38aYWzt6GPJXUEKD3ML/7Z2zMJmZF7i+SU9A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eWywxQAAAN0AAAAPAAAAAAAAAAAAAAAAAJgCAABkcnMv&#10;ZG93bnJldi54bWxQSwUGAAAAAAQABAD1AAAAigMAAAAA&#10;" path="m52,7r,4l50,12r-1,2l48,14,4,14r-2,l1,12,,10,,7,,4,1,1,2,,4,,48,r,l49,r1,l50,1r,2l52,4r,1l52,7xe" fillcolor="black" stroked="f">
                  <v:path arrowok="t" o:connecttype="custom" o:connectlocs="28575,3969;28575,6237;27476,6804;26926,7938;26377,7938;2198,7938;1099,7938;550,6804;0,5670;0,3969;0,2268;550,567;1099,0;2198,0;26377,0;26377,0;26926,0;27476,0;27476,567;27476,1701;28575,2268;28575,2835;28575,3969" o:connectangles="0,0,0,0,0,0,0,0,0,0,0,0,0,0,0,0,0,0,0,0,0,0,0"/>
                </v:shape>
                <v:shape id="Freeform 976" o:spid="_x0000_s1993" style="position:absolute;left:44878;top:37687;width:524;height:746;visibility:visible;mso-wrap-style:square;v-text-anchor:top" coordsize="98,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x51sQA&#10;AADdAAAADwAAAGRycy9kb3ducmV2LnhtbERPTUsDMRC9C/6HMEIv0ma3alvWpkXaCoKgtFvodUjG&#10;zWIyWTZpu/57cxA8Pt73cj14Jy7UxzawgnJSgCDWwbTcKDjWr+MFiJiQDbrApOCHIqxXtzdLrEy4&#10;8p4uh9SIHMKxQgU2pa6SMmpLHuMkdMSZ+wq9x5Rh30jT4zWHeyenRTGTHlvODRY72ljS34ezVxAf&#10;55+7963V9x/1rnYnXR4fpFNqdDe8PININKR/8Z/7zSiYPpV5f36Tn4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cedbEAAAA3QAAAA8AAAAAAAAAAAAAAAAAmAIAAGRycy9k&#10;b3ducmV2LnhtbFBLBQYAAAAABAAEAPUAAACJAwAAAAA=&#10;" path="m98,119r,1l97,121r,1l97,124r,1l97,125r-1,1l95,127r-2,2l91,130r-4,2l82,135r-5,1l71,138r-6,2l56,140,44,138,33,135,23,130r-8,-8l8,113,3,101,,88,,72,1,56,3,42,8,30,16,20r8,-8l36,5,47,2,59,r6,l70,2r6,1l81,4r4,3l90,9r2,1l95,13r1,1l96,14r,1l97,17r,1l97,19r,1l97,21r,3l97,25r,1l96,28r,1l96,29r-1,1l95,30,92,29,90,28,87,25,84,23,79,20,74,19,66,17r-7,l50,18r-7,2l36,24r-5,7l26,39r-4,8l20,58r,13l20,83r2,11l26,103r3,7l36,116r7,4l50,122r10,2l68,124r6,-3l80,120r4,-3l87,115r4,-2l93,111r2,-1l96,110r,1l97,111r,2l97,113r,2l98,116r,3xe" fillcolor="black" stroked="f">
                  <v:path arrowok="t" o:connecttype="custom" o:connectlocs="52388,63954;51853,65020;51853,66619;51319,67152;49715,68751;46508,70349;41162,72481;34747,74613;23521,73547;12295,69284;4277,60223;0,46900;535,29845;4277,15989;12830,6395;25125,1066;34747,0;40627,1599;45439,3731;49181,5330;51319,7461;51319,7994;51853,9593;51853,10659;51853,12791;51853,13857;51319,15456;50784,15989;49181,15456;46508,13324;42231,10659;35282,9060;26729,9593;19245,12791;13899,20785;10691,30911;10691,44235;13899,54894;19245,61822;26729,65020;36351,66086;42766,63954;46508,61289;49715,59157;51319,58625;51853,59157;51853,60223;52388,61822" o:connectangles="0,0,0,0,0,0,0,0,0,0,0,0,0,0,0,0,0,0,0,0,0,0,0,0,0,0,0,0,0,0,0,0,0,0,0,0,0,0,0,0,0,0,0,0,0,0,0,0"/>
                </v:shape>
                <v:shape id="Freeform 977" o:spid="_x0000_s1994" style="position:absolute;left:45529;top:37703;width:540;height:714;visibility:visible;mso-wrap-style:square;v-text-anchor:top" coordsize="103,1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QdjcYA&#10;AADdAAAADwAAAGRycy9kb3ducmV2LnhtbESPX2vCQBDE3wt+h2MLfSn1Em2lRE+x/2hfTQV9XHPb&#10;JJjbC3dbjd++Vyj0cZiZ3zCL1eA6daIQW88G8nEGirjytuXawPbz7e4RVBRki51nMnChCKvl6GqB&#10;hfVn3tCplFolCMcCDTQifaF1rBpyGMe+J07elw8OJclQaxvwnOCu05Msm2mHLaeFBnt6bqg6lt/O&#10;wOG23AaZHfcvu/eNe3Wyu98/TY25uR7Wc1BCg/yH/9of1sDkIc/h9016Anr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uQdjcYAAADdAAAADwAAAAAAAAAAAAAAAACYAgAAZHJz&#10;L2Rvd25yZXYueG1sUEsFBgAAAAAEAAQA9QAAAIsDAAAAAA==&#10;" path="m103,65r,17l99,96r-6,12l86,117r-10,9l65,130r-14,4l35,134r-29,l3,134,2,133,,130r,-3l,7,,4,2,1,3,,6,,37,,54,,66,4r13,6l87,17r8,9l99,38r4,12l103,65xm85,66r,-11l82,46,79,37,74,30,67,22,59,18,49,15r-14,l17,15r,104l35,119r13,l58,117r8,-5l72,106r7,-6l81,90,85,79r,-13xe" fillcolor="black" stroked="f">
                  <v:path arrowok="t" o:connecttype="custom" o:connectlocs="53975,34653;53975,43716;51879,51179;48735,57577;45067,62375;39826,67173;34062,69306;26725,71438;18341,71438;3144,71438;1572,71438;1048,70905;0,69306;0,67706;0,3732;0,2132;1048,533;1572,0;3144,0;19389,0;28298,0;34586,2132;41398,5331;45591,9063;49783,13861;51879,20259;53975,26656;53975,34653;44542,35186;44542,29322;42970,24523;41398,19725;38778,15994;35110,11729;30918,9596;25677,7997;18341,7997;8908,7997;8908,63441;18341,63441;25153,63441;30394,62375;34586,59709;37730,56511;41398,53312;42446,47981;44542,42116;44542,35186" o:connectangles="0,0,0,0,0,0,0,0,0,0,0,0,0,0,0,0,0,0,0,0,0,0,0,0,0,0,0,0,0,0,0,0,0,0,0,0,0,0,0,0,0,0,0,0,0,0,0,0"/>
                  <o:lock v:ext="edit" verticies="t"/>
                </v:shape>
                <v:shape id="Freeform 978" o:spid="_x0000_s1995" style="position:absolute;left:46228;top:37703;width:777;height:714;visibility:visible;mso-wrap-style:square;v-text-anchor:top" coordsize="146,1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7GvMQA&#10;AADdAAAADwAAAGRycy9kb3ducmV2LnhtbESPQWvCQBSE7wX/w/IEb3WTSIvErGIDhV61vXh7ZJ/Z&#10;mOzbmN3GtL++Kwg9DjPzDVPsJtuJkQbfOFaQLhMQxJXTDdcKvj7fn9cgfEDW2DkmBT/kYbedPRWY&#10;a3fjA43HUIsIYZ+jAhNCn0vpK0MW/dL1xNE7u8FiiHKopR7wFuG2k1mSvEqLDccFgz2Vhqr2+G0V&#10;NMnBrX6nrrxeakpPvn9rU2+UWsyn/QZEoCn8hx/tD60ge0kzuL+JT0B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sexrzEAAAA3QAAAA8AAAAAAAAAAAAAAAAAmAIAAGRycy9k&#10;b3ducmV2LnhtbFBLBQYAAAAABAAEAPUAAACJAwAAAAA=&#10;" path="m146,132r,1l146,133r-1,1l145,134r-1,l141,135r-1,l137,135r-2,l134,135r-3,-1l130,134r,l129,133r,l129,132r,-117l129,15,81,133r-1,l80,134r-2,l78,134r-1,1l75,135r-2,l72,135r-2,l67,135r-1,l65,134r,l64,134r,-1l62,133,17,15r,l17,132r,1l17,133r-1,1l14,134r-1,l12,135r-1,l8,135r-2,l3,135,2,134r-1,l,134r,-1l,133r,-1l,7,,4,2,1,4,,7,,18,r2,l23,r2,1l28,2r1,2l30,6r2,1l33,11r39,97l72,108,114,11r,-4l117,5r1,-1l119,2r1,-1l123,r2,l128,r11,l140,r1,l142,1r2,l145,2r1,2l146,6r,1l146,132xe" fillcolor="black" stroked="f">
                  <v:path arrowok="t" o:connecttype="custom" o:connectlocs="77788,70380;77255,70909;76722,70909;74591,71438;71927,71438;69796,70909;69263,70909;68730,70380;68730,7938;43156,70380;42624,70909;41558,70909;39960,71438;38361,71438;35697,71438;34632,70909;34099,70909;33033,70380;9058,7938;9058,70380;8525,70909;6926,70909;5861,71438;3197,71438;1066,70909;0,70909;0,70380;0,3704;1066,529;3730,0;10656,0;13320,529;15451,2117;17049,3704;38361,57150;60739,5821;62337,2646;63403,1058;65534,0;68198,0;74591,0;75657,529;77255,1058;77788,3175;77788,69850" o:connectangles="0,0,0,0,0,0,0,0,0,0,0,0,0,0,0,0,0,0,0,0,0,0,0,0,0,0,0,0,0,0,0,0,0,0,0,0,0,0,0,0,0,0,0,0,0"/>
                </v:shape>
                <v:shape id="Freeform 979" o:spid="_x0000_s1996" style="position:absolute;left:47148;top:37687;width:635;height:746;visibility:visible;mso-wrap-style:square;v-text-anchor:top" coordsize="121,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9fTsUA&#10;AADdAAAADwAAAGRycy9kb3ducmV2LnhtbESPQWvCQBSE70L/w/IKvekmlopEVymhhVpPaoUeH9ln&#10;NiT7NmQ3Gv+9Kwgeh5n5hlmuB9uIM3W+cqwgnSQgiAunKy4V/B2+x3MQPiBrbByTgit5WK9eRkvM&#10;tLvwjs77UIoIYZ+hAhNCm0npC0MW/cS1xNE7uc5iiLIrpe7wEuG2kdMkmUmLFccFgy3lhop631sF&#10;R7czm6/+OO9n6X/+m+T1ptrWSr29Dp8LEIGG8Aw/2j9awfQjfYf7m/gE5Oo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X19OxQAAAN0AAAAPAAAAAAAAAAAAAAAAAJgCAABkcnMv&#10;ZG93bnJldi54bWxQSwUGAAAAAAQABAD1AAAAigMAAAAA&#10;" path="m121,68r,16l117,98r-5,12l106,120r-8,9l87,135r-13,3l60,140,45,138,34,135,23,130r-8,-8l8,113,4,100,2,87,,71,2,56,4,42,9,29r7,-9l24,12,35,5,47,2,62,,77,2,88,5r11,5l106,18r8,10l117,40r4,12l121,68xm103,69r,-11l100,49,98,39,94,31,88,25,80,20,72,17r-11,l50,17r-8,3l34,25r-5,8l24,40r-3,9l20,60r,9l20,82r1,10l24,101r5,8l34,115r7,5l50,124r11,l72,124r8,-4l88,115r5,-7l98,100r2,-10l103,81r,-12xe" fillcolor="black" stroked="f">
                  <v:path arrowok="t" o:connecttype="custom" o:connectlocs="63500,44768;58777,58625;51430,68751;38835,73547;23616,73547;12070,69284;4198,60223;1050,46367;1050,29845;4723,15456;12595,6395;24665,1066;40409,1066;51955,5330;59826,14923;63500,27713;54054,36774;52479,26115;49331,16521;41983,10659;32012,9060;22041,10659;15219,17587;11021,26115;10496,36774;11021,49031;15219,58092;21517,63954;32012,66086;41983,63954;48806,57559;52479,47966;54054,36774" o:connectangles="0,0,0,0,0,0,0,0,0,0,0,0,0,0,0,0,0,0,0,0,0,0,0,0,0,0,0,0,0,0,0,0,0"/>
                  <o:lock v:ext="edit" verticies="t"/>
                </v:shape>
                <v:shape id="Freeform 980" o:spid="_x0000_s1997" style="position:absolute;left:47926;top:37639;width:191;height:969;visibility:visible;mso-wrap-style:square;v-text-anchor:top" coordsize="38,1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G/t8cA&#10;AADdAAAADwAAAGRycy9kb3ducmV2LnhtbESPQWvCQBSE74X+h+UJvdWN0opEVxFtoVDQakrPz+xr&#10;kjb7Nuxuk+ivdwWhx2FmvmHmy97UoiXnK8sKRsMEBHFudcWFgs/s9XEKwgdkjbVlUnAiD8vF/d0c&#10;U2073lN7CIWIEPYpKihDaFIpfV6SQT+0DXH0vq0zGKJ0hdQOuwg3tRwnyUQarDgulNjQuqT89/Bn&#10;FHxtKHT1Ons5/2RuW3wc2/dus1PqYdCvZiAC9eE/fGu/aQXj59ETXN/EJy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uhv7fHAAAA3QAAAA8AAAAAAAAAAAAAAAAAmAIAAGRy&#10;cy9kb3ducmV2LnhtbFBLBQYAAAAABAAEAPUAAACMAwAAAAA=&#10;" path="m38,5l28,26,23,48,18,69r,24l18,115r5,22l28,159r10,21l38,181r,2l38,183r-1,1l37,184r-2,l33,185r-2,l29,185r-1,l27,184r-1,l24,184r-1,l23,183r,l17,172,13,160,8,149,6,138,3,127,1,116,,104,,93,,80,1,69,3,58,6,46,10,35,13,24,18,13,23,3r,-1l23,2r1,l24,2,26,r1,l28,r3,l33,r1,l35,2r2,l38,2r,1l38,4r,1xe" fillcolor="black" stroked="f">
                  <v:path arrowok="t" o:connecttype="custom" o:connectlocs="19050,2617;14037,13610;11530,25126;9024,36118;9024,48681;9024,60197;11530,71712;14037,83228;19050,94221;19050,94744;19050,95791;19050,95791;18549,96315;18549,96315;17546,96315;16543,96838;15541,96838;14538,96838;14037,96838;13536,96315;13034,96315;12032,96315;11530,96315;11530,95791;11530,95791;8522,90033;6517,83752;4011,77994;3008,72236;1504,66478;501,60720;0,54439;0,48681;0,41876;501,36118;1504,30360;3008,24079;5013,18321;6517,12563;9024,6805;11530,1570;11530,1047;11530,1047;12032,1047;12032,1047;13034,0;13536,0;14037,0;15541,0;16543,0;17045,0;17546,1047;18549,1047;19050,1047;19050,1570;19050,2094;19050,2617" o:connectangles="0,0,0,0,0,0,0,0,0,0,0,0,0,0,0,0,0,0,0,0,0,0,0,0,0,0,0,0,0,0,0,0,0,0,0,0,0,0,0,0,0,0,0,0,0,0,0,0,0,0,0,0,0,0,0,0,0"/>
                </v:shape>
                <v:shape id="Freeform 981" o:spid="_x0000_s1998" style="position:absolute;left:48244;top:37877;width:444;height:556;visibility:visible;mso-wrap-style:square;v-text-anchor:top" coordsize="86,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CUH8YA&#10;AADdAAAADwAAAGRycy9kb3ducmV2LnhtbESPT2vCQBTE7wW/w/KE3upGbUSiq4goeLL1z8HjI/tM&#10;gtm3Ibtm0376bqHQ4zAzv2GW697UoqPWVZYVjEcJCOLc6ooLBdfL/m0OwnlkjbVlUvBFDtarwcsS&#10;M20Dn6g7+0JECLsMFZTeN5mULi/JoBvZhjh6d9sa9FG2hdQthgg3tZwkyUwarDgulNjQtqT8cX4a&#10;BR+HncV0+/l9PL5v0pvrQqimQanXYb9ZgPDU+//wX/ugFUzScQq/b+ITkK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FCUH8YAAADdAAAADwAAAAAAAAAAAAAAAACYAgAAZHJz&#10;L2Rvd25yZXYueG1sUEsFBgAAAAAEAAQA9QAAAIsDAAAAAA==&#10;" path="m86,48r,4l85,54r-2,2l80,56r-61,l19,63r1,6l22,75r3,5l30,84r5,4l41,89r8,1l56,89r4,l65,88r5,-2l74,85r2,-1l79,83r1,l80,83r1,l81,84r2,l83,85r,1l83,88r,1l83,90r,1l83,93r,1l83,94r-2,1l81,95r,1l80,96r-2,1l74,99r-4,1l65,101r-6,1l54,104r-7,l36,104r-9,-4l19,96,12,91,6,84,4,75,1,64,,52,1,41,4,31,7,21r5,-6l19,8,27,4,36,1,46,,56,1r8,3l72,8r4,6l81,20r3,7l86,36r,9l86,48xm69,43r,-13l63,21,56,15,44,14r-6,l33,16r-5,3l26,22r-4,5l21,32r-2,5l19,43r50,xe" fillcolor="black" stroked="f">
                  <v:path arrowok="t" o:connecttype="custom" o:connectlocs="44450,27782;42899,29919;9820,29919;10337,36864;12922,42741;18090,47015;25326,48083;31012,47549;36180,45946;39281,44878;41349,44344;41866,44344;42899,44878;42899,45946;42899,47549;42899,48618;42899,50220;41866,50755;41866,51289;40315,51823;36180,53426;30495,54494;24292,55563;13955,53426;6202,48618;2067,40069;0,27782;2067,16562;6202,8014;13955,2137;23776,0;33079,2137;39281,7480;43416,14425;44450,24042;35663,22973;32562,11219;22742,7480;17056,8548;13438,11754;10854,17096;9820,22973" o:connectangles="0,0,0,0,0,0,0,0,0,0,0,0,0,0,0,0,0,0,0,0,0,0,0,0,0,0,0,0,0,0,0,0,0,0,0,0,0,0,0,0,0,0"/>
                  <o:lock v:ext="edit" verticies="t"/>
                </v:shape>
                <v:shape id="Freeform 982" o:spid="_x0000_s1999" style="position:absolute;left:48831;top:37877;width:429;height:540;visibility:visible;mso-wrap-style:square;v-text-anchor:top" coordsize="80,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F9dcUA&#10;AADdAAAADwAAAGRycy9kb3ducmV2LnhtbESPUWvCMBSF34X9h3AHe5GZVrCMahRXEPYiaLcfcGmu&#10;TbG56ZKsdv/eCIM9Hs453+FsdpPtxUg+dI4V5IsMBHHjdMetgq/Pw+sbiBCRNfaOScEvBdhtn2Yb&#10;LLW78ZnGOrYiQTiUqMDEOJRShsaQxbBwA3HyLs5bjEn6VmqPtwS3vVxmWSEtdpwWDA5UGWqu9Y9V&#10;MLe574/6/D3U2fvKHE7VWOhKqZfnab8GEWmK/+G/9odWsFzlBTzepCcgt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MX11xQAAAN0AAAAPAAAAAAAAAAAAAAAAAJgCAABkcnMv&#10;ZG93bnJldi54bWxQSwUGAAAAAAQABAD1AAAAigMAAAAA&#10;" path="m80,99r,1l80,100r,1l79,101r-1,1l77,102r-3,l73,102r-2,l68,102r-1,l66,101r-2,l64,100r,l63,99r,-54l63,36,62,31,61,26,58,22,56,20,52,17,48,16,44,15r-7,1l31,20r-7,5l18,33r,66l18,100r-2,l16,101r-1,l14,102r-1,l11,102r-2,l7,102r-3,l3,102,2,101r-2,l,100r,l,99,,5,,4r,l,3r2,l3,3,4,1r1,l8,1r2,l11,1r2,2l14,3r1,l15,4r,l15,5r,12l24,9,31,5,40,1,47,r9,1l63,4r6,4l73,13r4,4l79,25r1,7l80,42r,57xe" fillcolor="black" stroked="f">
                  <v:path arrowok="t" o:connecttype="custom" o:connectlocs="42863,52917;42863,53446;41791,53975;39648,53975;38041,53975;35898,53975;34290,53446;34290,52917;33755,23813;33219,16404;31076,11642;27861,8996;23575,7937;16609,10583;9644,17463;9644,52917;8573,53446;7501,53975;5894,53975;3751,53975;1607,53975;0,53446;0,52917;0,2646;0,2117;1072,1588;2143,529;4286,529;5894,529;7501,1588;8037,2117;8037,2646;12859,4763;21432,529;30004,529;36969,4233;41256,8996;42863,16933;42863,52387" o:connectangles="0,0,0,0,0,0,0,0,0,0,0,0,0,0,0,0,0,0,0,0,0,0,0,0,0,0,0,0,0,0,0,0,0,0,0,0,0,0,0"/>
                </v:shape>
                <v:shape id="Freeform 983" o:spid="_x0000_s2000" style="position:absolute;left:49418;top:37639;width:191;height:969;visibility:visible;mso-wrap-style:square;v-text-anchor:top" coordsize="38,1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MhwMcA&#10;AADdAAAADwAAAGRycy9kb3ducmV2LnhtbESPQWvCQBSE74X+h+UJvdWNQqtEVxFtoVDQakrPz+xr&#10;kjb7Nuxuk+ivdwWhx2FmvmHmy97UoiXnK8sKRsMEBHFudcWFgs/s9XEKwgdkjbVlUnAiD8vF/d0c&#10;U2073lN7CIWIEPYpKihDaFIpfV6SQT+0DXH0vq0zGKJ0hdQOuwg3tRwnybM0WHFcKLGhdUn57+HP&#10;KPjaUOjqdfZy/snctvg4tu/dZqfUw6BfzUAE6sN/+NZ+0wrGT6MJXN/EJy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tzIcDHAAAA3QAAAA8AAAAAAAAAAAAAAAAAmAIAAGRy&#10;cy9kb3ducmV2LnhtbFBLBQYAAAAABAAEAPUAAACMAwAAAAA=&#10;" path="m38,93r,11l37,116r-1,11l33,138r-4,11l26,160r-5,12l16,183r-1,l15,184r-2,l13,184r-1,l11,185r-1,l7,185r-2,l3,184r-1,l1,184,,183r,l,181r1,-1l10,159r6,-22l19,115,21,93,19,69,16,48,10,26,1,5,,4,,3,1,2r,l2,2,3,,5,,7,r3,l11,r1,l13,2r2,l15,2r,l16,3,26,24r6,22l37,69r1,24xe" fillcolor="black" stroked="f">
                  <v:path arrowok="t" o:connecttype="custom" o:connectlocs="19050,48681;19050,54439;18549,60720;18047,66478;16543,72236;14538,77994;13034,83752;10528,90033;8021,95791;7520,95791;7520,96315;6517,96315;6517,96315;6016,96315;5514,96838;5013,96838;3509,96838;2507,96838;1504,96315;1003,96315;501,96315;0,95791;0,95791;0,94744;501,94221;5013,83228;8021,71712;9525,60197;10528,48681;9525,36118;8021,25126;5013,13610;501,2617;0,2094;0,1570;501,1047;501,1047;1003,1047;1504,0;2507,0;3509,0;5013,0;5514,0;6016,0;6517,1047;7520,1047;7520,1047;7520,1047;8021,1570;13034,12563;16042,24079;18549,36118;19050,48681" o:connectangles="0,0,0,0,0,0,0,0,0,0,0,0,0,0,0,0,0,0,0,0,0,0,0,0,0,0,0,0,0,0,0,0,0,0,0,0,0,0,0,0,0,0,0,0,0,0,0,0,0,0,0,0,0"/>
                </v:shape>
                <v:shape id="Freeform 984" o:spid="_x0000_s2001" style="position:absolute;left:49736;top:38306;width:302;height:476;visibility:visible;mso-wrap-style:square;v-text-anchor:top" coordsize="57,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Zzyb8A&#10;AADdAAAADwAAAGRycy9kb3ducmV2LnhtbERPTYvCMBC9C/sfwgh7s2lFZekaRRZkPVr14HFoxrbY&#10;TEoz2u6/3xwEj4/3vd6OrlVP6kPj2UCWpKCIS28brgxczvvZF6ggyBZbz2TgjwJsNx+TNebWD1zQ&#10;8ySViiEccjRQi3S51qGsyWFIfEccuZvvHUqEfaVtj0MMd62ep+lKO2w4NtTY0U9N5f30cAZ+i6yU&#10;Ij1mC7+SHepBn4vrzZjP6bj7BiU0ylv8ch+sgfkyi3Pjm/gE9OY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ylnPJvwAAAN0AAAAPAAAAAAAAAAAAAAAAAJgCAABkcnMvZG93bnJl&#10;di54bWxQSwUGAAAAAAQABAD1AAAAhAMAAAAA&#10;" path="m57,86r,1l57,89r-1,1l56,90r,1l56,91r-2,l54,91,4,91r-1,l3,91r-2,l1,91,,90,,89,,87,,86,,85,,84,,83r,l1,81r,-1l3,80r,-1l20,60r6,-6l30,49r3,-5l36,39r1,-3l38,32r,-4l40,26,38,22r,-2l37,17,35,15,33,14,31,12,27,11r-2,l20,11r-4,1l14,14r-3,1l9,16,6,17,5,18r-1,l4,18r-1,l3,17r,l3,16r-2,l1,15r,-1l1,12r,-1l3,11r,-1l3,10,3,9r,l4,7r1,l6,6,9,5,11,4,15,2,19,1,22,r4,l32,r6,2l42,4r4,3l49,11r2,4l52,18r,5l52,28r,4l51,37r-3,5l46,47r-5,6l36,59r-8,8l15,81r39,l54,81r,l56,83r,l56,84r1,1l57,85r,1xe" fillcolor="black" stroked="f">
                  <v:path arrowok="t" o:connecttype="custom" o:connectlocs="30163,45532;29634,47102;29634,47625;28575,47625;2117,47625;1588,47625;529,47625;0,46578;0,45008;0,43962;0,43438;529,41868;1588,41345;13759,28261;17463,23027;19579,18841;20109,14654;20109,11514;19579,8897;17463,7327;14288,5757;10584,5757;7408,7327;4763,8374;2646,9420;2117,9420;1588,8897;1588,8374;529,7850;529,6280;1588,5757;1588,5234;1588,4710;2646,3663;4763,2617;7938,1047;11642,0;16934,0;22225,2093;25930,5757;27517,9420;27517,14654;26988,19364;24342,24598;19050,30878;7938,42391;28575,42391;29634,43438;29634,43962;30163,44485" o:connectangles="0,0,0,0,0,0,0,0,0,0,0,0,0,0,0,0,0,0,0,0,0,0,0,0,0,0,0,0,0,0,0,0,0,0,0,0,0,0,0,0,0,0,0,0,0,0,0,0,0,0"/>
                </v:shape>
                <v:shape id="Freeform 985" o:spid="_x0000_s2002" style="position:absolute;left:50165;top:37703;width:523;height:714;visibility:visible;mso-wrap-style:square;v-text-anchor:top" coordsize="97,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J908UA&#10;AADdAAAADwAAAGRycy9kb3ducmV2LnhtbESPQWvCQBSE70L/w/IK3nSjqKRpVqnFYsGTacHrI/uS&#10;Dc2+jdmtSf99t1DwOMzMN0y+G20rbtT7xrGCxTwBQVw63XCt4PPjbZaC8AFZY+uYFPyQh932YZJj&#10;pt3AZ7oVoRYRwj5DBSaELpPSl4Ys+rnriKNXud5iiLKvpe5xiHDbymWSbKTFhuOCwY5eDZVfxbdV&#10;cFxdzeV0DlXZ7tPLwRh7GAqr1PRxfHkGEWgM9/B/+10rWK4XT/D3Jj4Bu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8n3TxQAAAN0AAAAPAAAAAAAAAAAAAAAAAJgCAABkcnMv&#10;ZG93bnJldi54bWxQSwUGAAAAAAQABAD1AAAAigMAAAAA&#10;" path="m97,133r,1l97,134r-1,1l94,135r,l92,136r-1,l88,136r-2,l83,136r-1,-1l81,135r-1,l80,134r,l78,133r,-59l18,74r,59l17,134r,l17,135r-1,l14,135r-1,1l11,136r-3,l6,136r-1,l2,135r-1,l1,135,,134r,l,133,,3,,2r,l1,1r,l2,1,5,,6,,8,r3,l13,r1,1l16,1r1,l17,2r,l18,3r,55l78,58,78,3,80,2r,l80,1r1,l82,1,83,r3,l88,r3,l92,r2,1l94,1r2,l97,2r,l97,3r,130xe" fillcolor="black" stroked="f">
                  <v:path arrowok="t" o:connecttype="custom" o:connectlocs="52388,70387;51848,70913;50768,70913;49148,71438;46447,71438;44287,70913;43207,70913;43207,70387;42126,38871;9721,69862;9181,70387;8641,70913;7021,71438;4321,71438;2700,71438;540,70913;0,70387;0,69862;0,1051;540,525;1080,525;3240,0;5941,0;7561,525;9181,525;9181,1051;9721,30466;42126,1576;43207,1051;43747,525;44827,0;47527,0;49688,0;50768,525;52388,1051;52388,1576" o:connectangles="0,0,0,0,0,0,0,0,0,0,0,0,0,0,0,0,0,0,0,0,0,0,0,0,0,0,0,0,0,0,0,0,0,0,0,0"/>
                </v:shape>
                <v:shape id="Freeform 986" o:spid="_x0000_s2003" style="position:absolute;left:50831;top:37687;width:524;height:746;visibility:visible;mso-wrap-style:square;v-text-anchor:top" coordsize="98,1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Cza8QA&#10;AADdAAAADwAAAGRycy9kb3ducmV2LnhtbERPTUsDMRC9C/6HMEIv0ma7alvWpkXaCoKgtFvodUjG&#10;zWIyWTZpu/57cxA8Pt73cj14Jy7UxzawgumkAEGsg2m5UXCsX8cLEDEhG3SBScEPRVivbm+WWJlw&#10;5T1dDqkROYRjhQpsSl0lZdSWPMZJ6Igz9xV6jynDvpGmx2sO906WRTGTHlvODRY72ljS34ezVxAf&#10;55+7963V9x/1rnYnPT0+SKfU6G54eQaRaEj/4j/3m1FQPpV5f36Tn4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ws2vEAAAA3QAAAA8AAAAAAAAAAAAAAAAAmAIAAGRycy9k&#10;b3ducmV2LnhtbFBLBQYAAAAABAAEAPUAAACJAwAAAAA=&#10;" path="m98,119r,1l98,121r,1l98,124r,1l96,125r,1l95,127r-1,2l91,130r-3,2l83,135r-5,1l72,138r-8,2l57,140,45,138,34,135,24,130r-9,-8l9,113,4,101,,88,,72,,56,4,42,9,30,16,20r9,-8l35,5,47,2,59,r7,l70,2r7,1l82,4r3,3l89,9r4,1l94,13r1,1l96,14r,1l96,17r2,1l98,19r,1l98,21r,3l98,25r,1l96,28r,1l95,29r,1l94,30,93,29,90,28,88,25,84,23,79,20,73,19,67,17r-8,l51,18r-8,2l36,24r-6,7l26,39r-4,8l20,58r,13l20,83r2,11l25,103r5,7l36,116r7,4l51,122r8,2l68,124r6,-3l79,120r5,-3l88,115r3,-2l94,111r1,-1l96,110r,1l98,111r,2l98,113r,2l98,116r,3xe" fillcolor="black" stroked="f">
                  <v:path arrowok="t" o:connecttype="custom" o:connectlocs="52388,63954;52388,65020;52388,66619;51319,67152;50250,68751;47042,70349;41697,72481;34213,74613;24056,73547;12830,69284;4811,60223;0,46900;0,29845;4811,15989;13364,6395;25125,1066;35282,0;41162,1599;45439,3731;49715,5330;50784,7461;51319,7994;52388,9593;52388,10659;52388,12791;52388,13857;51319,15456;50784,15989;49715,15456;47042,13324;42231,10659;35816,9060;27263,9593;19245,12791;13899,20785;10691,30911;10691,44235;13364,54894;19245,61822;27263,65020;36351,66086;42231,63954;47042,61289;50250,59157;51319,58625;52388,59157;52388,60223;52388,61822" o:connectangles="0,0,0,0,0,0,0,0,0,0,0,0,0,0,0,0,0,0,0,0,0,0,0,0,0,0,0,0,0,0,0,0,0,0,0,0,0,0,0,0,0,0,0,0,0,0,0,0"/>
                </v:shape>
                <v:shape id="Freeform 987" o:spid="_x0000_s2004" style="position:absolute;left:43878;top:44894;width:572;height:540;visibility:visible;mso-wrap-style:square;v-text-anchor:top" coordsize="107,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1ZvsUA&#10;AADdAAAADwAAAGRycy9kb3ducmV2LnhtbESP3YrCMBSE7wXfIRxhb0QTu6tINYoIwrII/j7AoTm2&#10;xeakNNHWtzcLC3s5zMw3zHLd2Uo8qfGlYw2TsQJBnDlTcq7hetmN5iB8QDZYOSYNL/KwXvV7S0yN&#10;a/lEz3PIRYSwT1FDEUKdSumzgiz6sauJo3dzjcUQZZNL02Ab4baSiVIzabHkuFBgTduCsvv5YTXs&#10;Pw+nq1KHH3f8Sob7TVvJ6X2n9ceg2yxABOrCf/iv/W00JNNkAr9v4hOQq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3Vm+xQAAAN0AAAAPAAAAAAAAAAAAAAAAAJgCAABkcnMv&#10;ZG93bnJldi54bWxQSwUGAAAAAAQABAD1AAAAigMAAAAA&#10;" path="m107,94r,2l106,97r,3l105,100r,1l104,101r-2,1l100,102r-1,l96,102r-1,1l92,103r-3,l85,102r-4,-1l79,99,76,96,74,92,72,89r,-6l69,87r-2,4l63,95r-4,2l54,100r-5,1l44,103r-6,l28,102r-7,-2l14,95,9,89,5,81,3,73,,63,,53,,41,3,31,6,21r5,-7l16,7,24,4,32,,42,r6,l54,2r6,3l65,9r4,3l73,18r2,7l76,33r2,-7l79,20r1,-5l80,11,81,7r,-2l81,4r,-2l83,2r,l84,2r,-1l85,1r1,l88,1r2,l91,1r3,l95,1r1,1l97,2r,l97,4r,1l97,6r,4l96,14r,4l95,22r-1,6l92,33r-1,6l89,46r-1,5l85,57r-1,3l84,69r1,6l86,80r2,4l89,86r2,1l92,89r3,l97,89r2,l100,87r1,l102,87r2,-1l105,86r,l106,86r,l106,87r,l106,89r1,1l107,91r,3xm67,51r,-9l64,34,62,27,59,22,56,18,52,16,47,15,42,14r-6,1l31,17r-4,4l24,26r-3,5l19,37r,7l17,51r,7l19,65r1,6l22,78r4,5l30,86r5,3l41,89r6,l52,86r5,-3l60,78r3,-5l64,67r3,-8l67,52r,-1xe" fillcolor="black" stroked="f">
                  <v:path arrowok="t" o:connecttype="custom" o:connectlocs="56616,50831;56082,52927;53411,53451;50741,53975;45400,53451;40593,50307;38456,43494;33649,49783;26171,52927;14955,53451;4807,46639;0,33014;1602,16245;8546,3668;22433,0;32047,2620;38990,9433;41661,13625;42729,5764;43263,2096;44331,1048;45400,524;48070,524;50741,524;51809,1048;51809,3144;51275,9433;49138,17293;47002,26725;44865,36158;47002,44018;49138,46639;52877,46639;54479,45591;56082,45067;56616,45591;57150,47163;35786,26725;33115,14149;27774,8384;19228,7860;12819,13625;10148,23057;10148,34062;13887,43494;21899,46639;30444,43494;34183,35110;35786,26725" o:connectangles="0,0,0,0,0,0,0,0,0,0,0,0,0,0,0,0,0,0,0,0,0,0,0,0,0,0,0,0,0,0,0,0,0,0,0,0,0,0,0,0,0,0,0,0,0,0,0,0,0"/>
                  <o:lock v:ext="edit" verticies="t"/>
                </v:shape>
                <v:shape id="Freeform 988" o:spid="_x0000_s2005" style="position:absolute;left:44497;top:45116;width:286;height:64;visibility:visible;mso-wrap-style:square;v-text-anchor:top" coordsize="52,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XxbsYA&#10;AADdAAAADwAAAGRycy9kb3ducmV2LnhtbESP0WrCQBRE3wv+w3IFX6RuDGhr6iohKvZFMNYPuGSv&#10;SWj2bsiuGv/eFQp9HGbmDLNc96YRN+pcbVnBdBKBIC6srrlUcP7ZvX+CcB5ZY2OZFDzIwXo1eFti&#10;ou2dc7qdfCkChF2CCirv20RKV1Rk0E1sSxy8i+0M+iC7UuoO7wFuGhlH0VwarDksVNhSVlHxe7oa&#10;BVl+OWSbxbbOP/b763S8SdNdflRqNOzTLxCeev8f/mt/awXxLI7h9SY8Abl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hXxbsYAAADdAAAADwAAAAAAAAAAAAAAAACYAgAAZHJz&#10;L2Rvd25yZXYueG1sUEsFBgAAAAAEAAQA9QAAAIsDAAAAAA==&#10;" path="m52,6r,4l51,12r-1,1l48,13,4,13r-1,l2,12,,10,,6,,2,2,1,3,,4,,48,r,l50,r,l51,1r,1l51,4r1,1l52,6xe" fillcolor="black" stroked="f">
                  <v:path arrowok="t" o:connecttype="custom" o:connectlocs="28575,2931;28575,4885;28025,5862;27476,6350;26377,6350;2198,6350;1649,6350;1099,5862;0,4885;0,2931;0,977;1099,488;1649,0;2198,0;26377,0;26377,0;27476,0;27476,0;28025,488;28025,977;28025,1954;28575,2442;28575,2931" o:connectangles="0,0,0,0,0,0,0,0,0,0,0,0,0,0,0,0,0,0,0,0,0,0,0"/>
                </v:shape>
                <v:shape id="Freeform 989" o:spid="_x0000_s2006" style="position:absolute;left:44862;top:44704;width:524;height:730;visibility:visible;mso-wrap-style:square;v-text-anchor:top" coordsize="98,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TJsUA&#10;AADdAAAADwAAAGRycy9kb3ducmV2LnhtbESP3WoCMRSE7wt9h3AK3tWsayu6GqUUKkIvxJ8HOG6O&#10;2eDmZEnSdfv2TaHQy2FmvmFWm8G1oqcQrWcFk3EBgrj22rJRcD59PM9BxISssfVMCr4pwmb9+LDC&#10;Svs7H6g/JiMyhGOFCpqUukrKWDfkMI59R5y9qw8OU5bBSB3wnuGulWVRzKRDy3mhwY7eG6pvxy+n&#10;YNiebL9b2Je435+34bMwF74apUZPw9sSRKIh/Yf/2jutoHwtp/D7Jj8Bu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9NMmxQAAAN0AAAAPAAAAAAAAAAAAAAAAAJgCAABkcnMv&#10;ZG93bnJldi54bWxQSwUGAAAAAAQABAD1AAAAigMAAAAA&#10;" path="m98,119r,1l98,121r,1l98,123r,l96,125r,1l95,127r-1,1l91,130r-3,2l83,135r-5,1l72,137r-8,1l57,138r-12,l34,135,24,130r-9,-9l9,112,4,100,,87,,72,,56,4,41,9,29,16,19r9,-9l35,5,47,2,59,r7,l71,2r6,1l82,4r3,2l89,8r4,2l94,11r1,2l96,14r,1l96,15r2,1l98,18r,1l98,21r,3l98,25r,1l96,27r,2l95,29r,l94,29r-1,l90,27,88,25,84,22,79,20,73,18,67,16r-8,l51,16r-8,4l36,24r-6,6l26,37,23,47,20,58r,12l20,83r3,10l25,103r5,7l36,116r7,4l51,122r8,1l68,122r6,-1l79,119r5,-3l88,114r3,-2l94,110r1,l96,110r,l98,111r,l98,112r,2l98,116r,3xe" fillcolor="black" stroked="f">
                  <v:path arrowok="t" o:connecttype="custom" o:connectlocs="52388,63500;52388,64558;52388,65087;51319,66675;50250,67733;47042,69850;41697,71967;34213,73025;24056,73025;12830,68792;4811,59267;0,46038;0,29633;4811,15346;13364,5292;25125,1058;35282,0;41162,1588;45439,3175;49715,5292;50784,6879;51319,7937;52388,8467;52388,10054;52388,12700;52388,13758;51319,15346;50784,15346;49715,15346;47042,13229;42231,10583;35816,8467;27263,8467;19245,12700;13899,19579;10691,30692;10691,43921;13364,54504;19245,61383;27263,64558;36351,64558;42231,62971;47042,60325;50250,58208;51319,58208;52388,58737;52388,59267;52388,61383" o:connectangles="0,0,0,0,0,0,0,0,0,0,0,0,0,0,0,0,0,0,0,0,0,0,0,0,0,0,0,0,0,0,0,0,0,0,0,0,0,0,0,0,0,0,0,0,0,0,0,0"/>
                </v:shape>
                <v:shape id="Freeform 990" o:spid="_x0000_s2007" style="position:absolute;left:45513;top:44704;width:556;height:714;visibility:visible;mso-wrap-style:square;v-text-anchor:top" coordsize="104,1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VKtsYA&#10;AADdAAAADwAAAGRycy9kb3ducmV2LnhtbESPQWvCQBSE74X+h+UJvRSzMdZSUlcJQqFgoRgLXh/Z&#10;ZxLMvk1315j++64geBxm5htmuR5NJwZyvrWsYJakIIgrq1uuFfzsP6ZvIHxA1thZJgV/5GG9enxY&#10;Yq7thXc0lKEWEcI+RwVNCH0upa8aMugT2xNH72idwRClq6V2eIlw08ksTV+lwZbjQoM9bRqqTuXZ&#10;KDgOxfb3KzOHAhd+9jwvh8Lpb6WeJmPxDiLQGO7hW/tTK8gW2Qtc38QnIF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TVKtsYAAADdAAAADwAAAAAAAAAAAAAAAACYAgAAZHJz&#10;L2Rvd25yZXYueG1sUEsFBgAAAAAEAAQA9QAAAIsDAAAAAA==&#10;" path="m104,66r,16l99,97r-5,12l86,118r-9,8l66,131r-14,4l35,135r-29,l4,135,1,134,,131r,-3l,7,,3,1,2,4,1,6,,37,,54,1,67,4,78,9r10,9l95,27r5,11l104,51r,15xm85,66l84,56,83,46,79,36,74,29,68,23,59,19,50,16r-14,l18,16r,104l36,120r12,-1l58,117r9,-4l73,107r6,-8l82,91,84,80,85,66xe" fillcolor="black" stroked="f">
                  <v:path arrowok="t" o:connecttype="custom" o:connectlocs="55563,34925;55563,43392;52892,51330;50220,57680;45946,62442;41138,66675;35261,69321;27782,71438;18699,71438;3206,71438;2137,71438;534,70909;0,69321;0,67734;0,3704;0,1588;534,1058;2137,529;3206,0;19768,0;28850,529;35795,2117;41672,4763;47015,9525;50755,14288;53426,20108;55563,26988;55563,34925;45412,34925;44878,29634;44344,24342;42207,19050;39535,15346;36330,12171;31521,10054;26713,8467;19233,8467;9617,8467;9617,63500;19233,63500;25644,62971;30987,61913;35795,59796;39001,56621;42207,52388;43809,48155;44878,42334;45412,34925" o:connectangles="0,0,0,0,0,0,0,0,0,0,0,0,0,0,0,0,0,0,0,0,0,0,0,0,0,0,0,0,0,0,0,0,0,0,0,0,0,0,0,0,0,0,0,0,0,0,0,0"/>
                  <o:lock v:ext="edit" verticies="t"/>
                </v:shape>
                <v:shape id="Freeform 991" o:spid="_x0000_s2008" style="position:absolute;left:46212;top:44704;width:778;height:730;visibility:visible;mso-wrap-style:square;v-text-anchor:top" coordsize="147,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saCsIA&#10;AADdAAAADwAAAGRycy9kb3ducmV2LnhtbESPQYvCMBSE7wv+h/AEb2tqoYtbjeK6CF5XZc/P5tkU&#10;m5faxFr/vREEj8PMfMPMl72tRUetrxwrmIwTEMSF0xWXCg77zecUhA/IGmvHpOBOHpaLwcccc+1u&#10;/EfdLpQiQtjnqMCE0ORS+sKQRT92DXH0Tq61GKJsS6lbvEW4rWWaJF/SYsVxwWBDa0PFeXe1CtZm&#10;7/8vP8fDtayy4y+5Lmy+O6VGw341AxGoD+/wq73VCtIszeD5Jj4B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CxoKwgAAAN0AAAAPAAAAAAAAAAAAAAAAAJgCAABkcnMvZG93&#10;bnJldi54bWxQSwUGAAAAAAQABAD1AAAAhwMAAAAA&#10;" path="m147,133r,1l147,134r-2,1l144,135r-1,l142,135r-2,1l138,136r-2,l133,135r-1,l131,135r-2,l129,134r,l129,133r,-119l129,14,80,133r,1l80,134r-1,1l78,135r-2,l75,135r-1,1l71,136r-1,l68,135r-1,l65,135r-1,l64,134r-1,l63,133,17,14r,l17,133r,1l16,134r,1l15,135r-1,l12,135r-1,1l9,136r-3,l4,135r-1,l1,135r-1,l,134r,l,133,,8,,4,1,2,4,1,7,,17,r4,l23,1r3,1l28,3r2,1l31,6r1,2l33,11r40,98l73,109,113,12r2,-4l116,6r2,-2l120,2r1,-1l123,1,124,r3,l139,r1,l142,1r1,l144,2r1,1l145,4r2,2l147,8r,125xe" fillcolor="black" stroked="f">
                  <v:path arrowok="t" o:connecttype="custom" o:connectlocs="77788,71951;76730,72488;75671,72488;74084,73025;71967,73025;69850,72488;68263,72488;68263,71951;68263,7517;42334,71414;42334,71951;41275,72488;39688,72488;37571,73025;35984,72488;34396,72488;33867,71951;33338,71414;8996,7517;8996,71951;8467,72488;7408,72488;5821,73025;3175,73025;1588,72488;0,72488;0,71951;0,4296;529,1074;3704,0;11113,0;13758,1074;15875,2148;16933,4296;38629,58527;59796,6443;61384,3222;63500,1074;65088,537;67205,0;74084,0;75671,537;76730,1611;77788,3222;77788,71414" o:connectangles="0,0,0,0,0,0,0,0,0,0,0,0,0,0,0,0,0,0,0,0,0,0,0,0,0,0,0,0,0,0,0,0,0,0,0,0,0,0,0,0,0,0,0,0,0"/>
                </v:shape>
                <v:shape id="Freeform 992" o:spid="_x0000_s2009" style="position:absolute;left:47180;top:44704;width:508;height:730;visibility:visible;mso-wrap-style:square;v-text-anchor:top" coordsize="98,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B2lcQA&#10;AADdAAAADwAAAGRycy9kb3ducmV2LnhtbESPQWvCQBSE7wX/w/KE3urGgFGiq4hQ6MEcTEu9PrPP&#10;TTD7NmTXmP57t1DocZiZb5jNbrStGKj3jWMF81kCgrhyumGj4Ovz/W0Fwgdkja1jUvBDHnbbycsG&#10;c+0efKKhDEZECPscFdQhdLmUvqrJop+5jjh6V9dbDFH2RuoeHxFuW5kmSSYtNhwXauzoUFN1K+9W&#10;ARfLdMS5yagozsu7udihPH4r9Tod92sQgcbwH/5rf2gF6SLN4PdNfAJy+w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gdpXEAAAA3QAAAA8AAAAAAAAAAAAAAAAAmAIAAGRycy9k&#10;b3ducmV2LnhtbFBLBQYAAAAABAAEAPUAAACJAwAAAAA=&#10;" path="m98,133r,1l98,134r-2,1l96,135r-1,l93,135r-2,1l89,136r-2,l84,135r-1,l82,135r-2,l80,134r,l80,133r,-61l19,72r,61l19,134r-1,l18,135r-2,l15,135r-1,l11,136r-2,l8,136,5,135r-1,l3,135r-1,l,134r,l,133,,3,,2,,1r2,l3,1,4,,5,,8,,9,r2,l14,r1,l16,1r2,l18,1r1,1l19,3r,54l80,57,80,3r,-1l80,1r,l82,1,83,r1,l87,r2,l91,r2,l95,r1,1l96,1r2,l98,2r,1l98,133xe" fillcolor="black" stroked="f">
                  <v:path arrowok="t" o:connecttype="custom" o:connectlocs="50800,71951;49763,72488;49245,72488;47171,73025;45098,73025;43024,72488;41469,72488;41469,71951;41469,38660;9849,71414;9331,71951;8294,72488;7257,72488;4665,73025;2592,72488;1555,72488;0,71951;0,71414;0,1074;1037,537;2073,0;4147,0;5702,0;7776,0;9331,537;9849,1074;9849,30606;41469,1611;41469,537;42506,537;43543,0;46135,0;48208,0;49763,537;50800,537;50800,1611" o:connectangles="0,0,0,0,0,0,0,0,0,0,0,0,0,0,0,0,0,0,0,0,0,0,0,0,0,0,0,0,0,0,0,0,0,0,0,0"/>
                </v:shape>
                <v:shape id="Freeform 993" o:spid="_x0000_s2010" style="position:absolute;left:47847;top:44894;width:444;height:540;visibility:visible;mso-wrap-style:square;v-text-anchor:top" coordsize="86,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4XMhcQA&#10;AADdAAAADwAAAGRycy9kb3ducmV2LnhtbESPzWrDMBCE74G+g9hCL6GRY2jaulFCaQnkmh9yXqyt&#10;ZGqtbEl1nLevAoEch5n5hlmuR9eKgUJsPCuYzwoQxLXXDRsFx8Pm+Q1ETMgaW8+k4EIR1quHyRIr&#10;7c+8o2GfjMgQjhUqsCl1lZSxtuQwznxHnL0fHxymLIOROuA5w10ry6JYSIcN5wWLHX1Zqn/3f04B&#10;WXOa9qducNP+/bCdG7TfoVfq6XH8/ACRaEz38K291QrKl/IVrm/yE5C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eFzIXEAAAA3QAAAA8AAAAAAAAAAAAAAAAAmAIAAGRycy9k&#10;b3ducmV2LnhtbFBLBQYAAAAABAAEAPUAAACJAwAAAAA=&#10;" path="m86,48r,4l84,53r-3,1l79,55r-62,l18,63r2,6l21,75r4,5l28,84r6,2l41,89r7,l54,89r6,l65,87r4,-2l73,84r2,l78,83r1,l80,83r,l81,83r,1l81,84r,1l82,87r,2l82,90r,1l81,92r,l81,94r,1l81,95r-1,1l79,96r-3,1l74,99r-5,1l65,101r-6,1l53,103r-6,l36,102,26,100,18,96,11,90,6,84,2,74,,64,,52,,41,2,31,6,21r5,-7l18,7,26,4,34,,44,,55,r9,4l71,7r5,7l81,20r3,7l86,36r,8l86,48xm69,42l68,30,63,21,55,15,44,14r-6,l33,16r-5,2l25,22r-3,4l20,31r-2,6l17,42r52,xe" fillcolor="black" stroked="f">
                  <v:path arrowok="t" o:connecttype="custom" o:connectlocs="44450,27250;41866,28298;8787,28822;10337,36158;12922,41922;17573,45067;24809,46639;31012,46639;35663,44542;38765,44018;40832,43494;41349,43494;41866,44018;41866,44542;42383,46639;42383,47687;41866,48211;41866,49783;41349,50307;39281,50831;35663,52403;30495,53451;24292,53975;13438,52403;5685,47163;1034,38778;0,27250;1034,16245;5685,7336;13438,2096;22742,0;33079,2096;39281,7336;43416,14149;44450,23057;35663,22009;32562,11005;22742,7336;17056,8384;12922,11529;10337,16245;8787,22009" o:connectangles="0,0,0,0,0,0,0,0,0,0,0,0,0,0,0,0,0,0,0,0,0,0,0,0,0,0,0,0,0,0,0,0,0,0,0,0,0,0,0,0,0,0"/>
                  <o:lock v:ext="edit" verticies="t"/>
                </v:shape>
                <v:shape id="Freeform 994" o:spid="_x0000_s2011" style="position:absolute;left:48434;top:44894;width:429;height:540;visibility:visible;mso-wrap-style:square;v-text-anchor:top" coordsize="81,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CgH8QA&#10;AADdAAAADwAAAGRycy9kb3ducmV2LnhtbERPy2rCQBTdC/2H4Ra6MxNTaiXNKCIVbHHTtNLtJXPz&#10;0MydkJnE9O87C8Hl4byzzWRaMVLvGssKFlEMgriwuuFKwc/3fr4C4TyyxtYyKfgjB5v1wyzDVNsr&#10;f9GY+0qEEHYpKqi971IpXVGTQRfZjjhwpe0N+gD7SuoeryHctDKJ46U02HBoqLGjXU3FJR+Mgn2n&#10;zesUnz4PH8fifXHOn/Ny+FXq6XHavoHwNPm7+OY+aAXJSxLmhjfhCcj1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AoB/EAAAA3QAAAA8AAAAAAAAAAAAAAAAAmAIAAGRycy9k&#10;b3ducmV2LnhtbFBLBQYAAAAABAAEAPUAAACJAwAAAAA=&#10;" path="m81,99r,1l81,100r-1,1l80,101r-1,l76,101r-1,1l73,102r-3,l69,101r-2,l65,101r,l64,100r,l64,99r,-56l64,36,63,31,62,26,59,22,57,18,53,17,49,15r-5,l38,16r-7,4l25,25r-8,8l17,99r,1l17,100r-1,1l16,101r-1,l14,101r-3,1l9,102r-3,l5,101r-1,l3,101r-2,l,100r,l,99,,5,,4r,l1,2r2,l3,1r1,l6,1r3,l10,1r2,l14,1r1,1l15,2r1,2l16,4r,1l16,17,23,9,32,4,39,r9,l57,r6,2l69,6r5,5l78,17r2,8l81,32r,9l81,99xe" fillcolor="black" stroked="f">
                  <v:path arrowok="t" o:connecttype="custom" o:connectlocs="42863,52917;42334,53446;41805,53446;39688,53975;37042,53975;35455,53446;34396,53446;33867,52917;33867,22754;33338,16404;31221,11642;28046,8996;23284,7937;16404,10583;8996,17463;8996,52917;8467,53446;7938,53446;5821,53975;3175,53975;2117,53446;529,53446;0,52917;0,2646;0,2117;1588,1058;2117,529;4763,529;6350,529;7938,1058;8467,2117;8467,2646;12171,4763;20638,0;30163,0;36513,3175;41275,8996;42863,16933;42863,52387" o:connectangles="0,0,0,0,0,0,0,0,0,0,0,0,0,0,0,0,0,0,0,0,0,0,0,0,0,0,0,0,0,0,0,0,0,0,0,0,0,0,0"/>
                </v:shape>
                <v:shape id="Freeform 995" o:spid="_x0000_s2012" style="position:absolute;left:49037;top:44704;width:524;height:730;visibility:visible;mso-wrap-style:square;v-text-anchor:top" coordsize="97,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63bsUA&#10;AADdAAAADwAAAGRycy9kb3ducmV2LnhtbESPQWvCQBSE70L/w/IKvemmoYpNs5G2KAqejAWvj+wz&#10;G5p9m2a3Jv57t1DwOMzMN0y+Gm0rLtT7xrGC51kCgrhyuuFawddxM12C8AFZY+uYFFzJw6p4mOSY&#10;aTfwgS5lqEWEsM9QgQmhy6T0lSGLfuY64uidXW8xRNnXUvc4RLhtZZokC2mx4bhgsKNPQ9V3+WsV&#10;bF9+zGl/COeq/Vie1sbY9VBapZ4ex/c3EIHGcA//t3daQTpPX+HvTXwCsr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nrduxQAAAN0AAAAPAAAAAAAAAAAAAAAAAJgCAABkcnMv&#10;ZG93bnJldi54bWxQSwUGAAAAAAQABAD1AAAAigMAAAAA&#10;" path="m97,133r,1l97,134r-1,1l96,135r-2,l92,135r-1,1l88,136r-2,l83,135r-1,l81,135r-1,l80,134r,l80,133r,-61l18,72r,61l18,134r-1,l17,135r-1,l14,135r-1,l11,136r-3,l6,136,5,135r-2,l2,135r-1,l,134r,l,133,,3,,2,,1r1,l2,1,3,,5,,6,,8,r3,l13,r1,l16,1r1,l17,1r1,1l18,3r,54l80,57,80,3r,-1l80,1r,l81,1,82,r1,l86,r2,l91,r1,l94,r2,1l96,1r1,l97,2r,1l97,133xe" fillcolor="black" stroked="f">
                  <v:path arrowok="t" o:connecttype="custom" o:connectlocs="52388,71951;51848,72488;50768,72488;49148,73025;46447,73025;44287,72488;43207,72488;43207,71951;43207,38660;9721,71414;9181,71951;8641,72488;7021,72488;4321,73025;2700,72488;1080,72488;0,71951;0,71414;0,1074;540,537;1620,0;3240,0;5941,0;7561,0;9181,537;9721,1074;9721,30606;43207,1611;43207,537;43747,537;44827,0;47527,0;49688,0;51848,537;52388,537;52388,1611" o:connectangles="0,0,0,0,0,0,0,0,0,0,0,0,0,0,0,0,0,0,0,0,0,0,0,0,0,0,0,0,0,0,0,0,0,0,0,0"/>
                </v:shape>
                <v:shape id="Freeform 996" o:spid="_x0000_s2013" style="position:absolute;left:49704;top:44704;width:524;height:730;visibility:visible;mso-wrap-style:square;v-text-anchor:top" coordsize="99,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nufJcIA&#10;AADdAAAADwAAAGRycy9kb3ducmV2LnhtbERP3WrCMBS+F3yHcITdaapuotUoMijsBwRbH+DQHJtu&#10;zUltMq1vby4GXn58/5tdbxtxpc7XjhVMJwkI4tLpmisFpyIbL0H4gKyxcUwK7uRhtx0ONphqd+Mj&#10;XfNQiRjCPkUFJoQ2ldKXhiz6iWuJI3d2ncUQYVdJ3eEthttGzpJkIS3WHBsMtvRuqPzN/6yC4tDs&#10;88/vzBkz/1llX8dF/1pclHoZ9fs1iEB9eIr/3R9awextHvfHN/EJyO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e58lwgAAAN0AAAAPAAAAAAAAAAAAAAAAAJgCAABkcnMvZG93&#10;bnJldi54bWxQSwUGAAAAAAQABAD1AAAAhwMAAAAA&#10;" path="m99,119r,1l98,121r,1l98,123r,l98,125r-2,1l95,127r-1,1l91,130r-3,2l83,135r-5,1l72,137r-8,1l57,138r-12,l33,135r-9,-5l15,121,9,112,4,100,,87,,72,,56,4,41,9,29,16,19r9,-9l35,5,47,2,59,r6,l70,2r7,1l82,4r3,2l90,8r3,2l95,11r1,2l96,14r,1l98,15r,1l98,18r,1l98,21r,3l98,25r,1l96,27r,2l96,29r-1,l94,29r-1,l90,27,88,25,84,22,79,20,74,18,67,16r-8,l51,16r-8,4l36,24r-5,6l26,37,22,47,20,58r,12l20,83r2,10l25,103r5,7l36,116r7,4l51,122r10,1l68,122r6,-1l80,119r4,-3l88,114r3,-2l94,110r1,l96,110r,l98,111r,l98,112r,2l99,116r,3xe" fillcolor="black" stroked="f">
                  <v:path arrowok="t" o:connecttype="custom" o:connectlocs="52388,63500;51859,64558;51859,65087;50800,66675;49742,67733;46567,69850;41275,71967;33867,73025;23813,73025;12700,68792;4763,59267;0,46038;0,29633;4763,15346;13229,5292;24871,1058;34396,0;40746,1588;44980,3175;49213,5292;50800,6879;50800,7937;51859,8467;51859,10054;51859,12700;51859,13758;50800,15346;50271,15346;49213,15346;46567,13229;41805,10583;35455,8467;26988,8467;19050,12700;13758,19579;10583,30692;10583,43921;13229,54504;19050,61383;26988,64558;35984,64558;42334,62971;46567,60325;49742,58208;50800,58208;51859,58737;51859,59267;52388,61383" o:connectangles="0,0,0,0,0,0,0,0,0,0,0,0,0,0,0,0,0,0,0,0,0,0,0,0,0,0,0,0,0,0,0,0,0,0,0,0,0,0,0,0,0,0,0,0,0,0,0,0"/>
                </v:shape>
                <v:shape id="Freeform 997" o:spid="_x0000_s2014" style="position:absolute;left:43878;top:51974;width:572;height:556;visibility:visible;mso-wrap-style:square;v-text-anchor:top" coordsize="107,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TPY8UA&#10;AADdAAAADwAAAGRycy9kb3ducmV2LnhtbESP3YrCMBSE7wXfIZwFb0QT6yrSNYoIwiKCvw9waI5t&#10;sTkpTbTdtzcLC3s5zMw3zHLd2Uq8qPGlYw2TsQJBnDlTcq7hdt2NFiB8QDZYOSYNP+Rhver3lpga&#10;1/KZXpeQiwhhn6KGIoQ6ldJnBVn0Y1cTR+/uGoshyiaXpsE2wm0lE6Xm0mLJcaHAmrYFZY/L02o4&#10;TI/nm1LHvTt9JsPDpq3k7LHTevDRbb5ABOrCf/iv/W00JLPpBH7fxCcgV2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BM9jxQAAAN0AAAAPAAAAAAAAAAAAAAAAAJgCAABkcnMv&#10;ZG93bnJldi54bWxQSwUGAAAAAAQABAD1AAAAigMAAAAA&#10;" path="m107,93r,3l106,97r,3l105,100r,1l104,101r-2,1l100,102r-1,l96,102r-1,1l92,103r-3,-1l85,102r-4,-1l79,98,76,96,74,92,72,88r,-6l69,86r-2,5l63,95r-4,2l54,100r-5,1l44,102r-6,1l28,102r-7,-2l14,95,9,88,5,81,3,72,,63,,53,,40,3,31,6,21r5,-8l16,7,24,4,32,,42,r6,l54,2r6,3l65,8r4,4l73,18r2,6l76,33r2,-7l79,20r1,-5l80,11,81,7r,-2l81,4r,-2l83,2r,l84,2r,-1l85,1r1,l88,1r2,l91,1r3,l95,1r1,1l97,2r,l97,4r,1l97,6r,4l96,13r,4l95,22r-1,6l92,33r-1,6l89,45r-1,5l85,56r-1,4l84,69r1,6l86,80r2,4l89,86r2,1l92,88r3,l97,88r2,l100,87r1,l102,87r2,-1l105,86r,l106,86r,l106,87r,l106,88r1,2l107,91r,2xm67,50r,-8l64,34,62,27,59,22,56,18,52,16,47,15,42,13r-6,2l31,17r-4,4l24,26r-3,5l19,37r,7l17,50r,8l19,65r1,6l22,77r4,5l30,85r5,3l41,88r6,l52,86r5,-4l60,77r3,-5l64,66r3,-7l67,52r,-2xe" fillcolor="black" stroked="f">
                  <v:path arrowok="t" o:connecttype="custom" o:connectlocs="56616,52326;56082,54484;53411,55024;50741,55563;45400,55024;40593,51787;38456,44235;33649,51247;26171,54484;14955,55024;4807,47471;0,33985;1602,16723;8546,3776;22433,0;32047,2697;38990,9710;41661,14026;42729,5934;43263,2158;44331,1079;45400,539;48070,539;50741,539;51809,1079;51809,3237;51275,9171;49138,17802;47002,26972;44865,37222;47002,45314;49138,47471;52877,47471;54479,46932;56082,46392;56616,46932;57150,48550;35786,26972;33115,14565;27774,8631;19228,8092;12819,14026;10148,23736;10148,35064;13887,44235;21899,47471;30444,44235;34183,35603;35786,26972" o:connectangles="0,0,0,0,0,0,0,0,0,0,0,0,0,0,0,0,0,0,0,0,0,0,0,0,0,0,0,0,0,0,0,0,0,0,0,0,0,0,0,0,0,0,0,0,0,0,0,0,0"/>
                  <o:lock v:ext="edit" verticies="t"/>
                </v:shape>
                <v:shape id="Freeform 998" o:spid="_x0000_s2015" style="position:absolute;left:44497;top:52197;width:286;height:79;visibility:visible;mso-wrap-style:square;v-text-anchor:top" coordsize="5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nwJsYA&#10;AADdAAAADwAAAGRycy9kb3ducmV2LnhtbESPQWvCQBSE7wX/w/IEb3XTiEVSVymCIF7EtFWPz+xz&#10;E5p9G7KrRn+9KxR6HGbmG2Y672wtLtT6yrGCt2ECgrhwumKj4Ptr+ToB4QOyxtoxKbiRh/ms9zLF&#10;TLsrb+mSByMihH2GCsoQmkxKX5Rk0Q9dQxy9k2sthihbI3WL1wi3tUyT5F1arDgulNjQoqTiNz9b&#10;BUduzNnvjvlmfd/b9DDZmJ/DSalBv/v8ABGoC//hv/ZKK0jHoxSeb+ITkLM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3nwJsYAAADdAAAADwAAAAAAAAAAAAAAAACYAgAAZHJz&#10;L2Rvd25yZXYueG1sUEsFBgAAAAAEAAQA9QAAAIsDAAAAAA==&#10;" path="m52,8r,4l51,14r-1,1l48,15,4,15r-1,l2,14,,12,,8,,4,2,3,3,2,4,,48,r,l50,2r,l51,3r,l51,5r1,2l52,8xe" fillcolor="black" stroked="f">
                  <v:path arrowok="t" o:connecttype="custom" o:connectlocs="28575,4234;28575,6350;28025,7409;27476,7938;26377,7938;2198,7938;1649,7938;1099,7409;0,6350;0,4234;0,2117;1099,1588;1649,1058;2198,0;26377,0;26377,0;27476,1058;27476,1058;28025,1588;28025,1588;28025,2646;28575,3704;28575,4234" o:connectangles="0,0,0,0,0,0,0,0,0,0,0,0,0,0,0,0,0,0,0,0,0,0,0"/>
                </v:shape>
                <v:shape id="Freeform 999" o:spid="_x0000_s2016" style="position:absolute;left:44862;top:51784;width:524;height:730;visibility:visible;mso-wrap-style:square;v-text-anchor:top" coordsize="98,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1F+8UA&#10;AADdAAAADwAAAGRycy9kb3ducmV2LnhtbESP3WoCMRSE74W+QziCd5pVa2lXo5SCIvRC/HmA080x&#10;G9ycLEm6bt++KRS8HGbmG2a16V0jOgrRelYwnRQgiCuvLRsFl/N2/AoiJmSNjWdS8EMRNuunwQpL&#10;7e98pO6UjMgQjiUqqFNqSyljVZPDOPEtcfauPjhMWQYjdcB7hrtGzoriRTq0nBdqbOmjpup2+nYK&#10;+t3Zdvs3+xwPh8sufBbmi69GqdGwf1+CSNSnR/i/vdcKZov5HP7e5Cc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LUX7xQAAAN0AAAAPAAAAAAAAAAAAAAAAAJgCAABkcnMv&#10;ZG93bnJldi54bWxQSwUGAAAAAAQABAD1AAAAigMAAAAA&#10;" path="m98,118r,2l98,121r,1l98,123r,l96,124r,2l95,126r-1,1l91,129r-3,3l83,133r-5,3l72,137r-8,1l57,138r-12,l34,134,24,129r-9,-8l9,112,4,100,,86,,72,,54,4,41,9,28r7,-9l25,10,35,5,47,1,59,r7,l71,1r6,2l82,4r3,2l89,8r4,2l94,11r1,1l96,14r,1l96,15r2,1l98,17r,2l98,21r,1l98,25r,1l96,27r,l95,28r,l94,28r-1,l90,27,88,25,84,22,79,20,73,17,67,16r-8,l51,16r-8,4l36,24r-6,6l26,37,23,47,20,58r,12l20,83r3,9l25,102r5,8l36,116r7,4l51,122r8,1l68,122r6,-1l79,118r5,-2l88,113r3,-1l94,110r1,l96,110r,l98,111r,l98,112r,1l98,116r,2xe" fillcolor="black" stroked="f">
                  <v:path arrowok="t" o:connecttype="custom" o:connectlocs="52388,63500;52388,64558;52388,65087;51319,66675;50250,67204;47042,69850;41697,71967;34213,73025;24056,73025;12830,68263;4811,59267;0,45508;0,28575;4811,14817;13364,5292;25125,529;35282,0;41162,1588;45439,3175;49715,5292;50784,6350;51319,7937;52388,8467;52388,10054;52388,11642;52388,13758;51319,14287;50784,14817;49715,14817;47042,13229;42231,10583;35816,8467;27263,8467;19245,12700;13899,19579;10691,30692;10691,43921;13364,53975;19245,61383;27263,64558;36351,64558;42231,62442;47042,59796;50250,58208;51319,58208;52388,58737;52388,59267;52388,61383" o:connectangles="0,0,0,0,0,0,0,0,0,0,0,0,0,0,0,0,0,0,0,0,0,0,0,0,0,0,0,0,0,0,0,0,0,0,0,0,0,0,0,0,0,0,0,0,0,0,0,0"/>
                </v:shape>
                <v:shape id="Freeform 1000" o:spid="_x0000_s2017" style="position:absolute;left:45513;top:51800;width:778;height:714;visibility:visible;mso-wrap-style:square;v-text-anchor:top" coordsize="147,1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qij8UA&#10;AADdAAAADwAAAGRycy9kb3ducmV2LnhtbESP3WrCQBSE7wXfYTlC73TTWFtJXUVqAkIvtKkPcMie&#10;/GD2bMhuTfr2XaHg5TAz3zCb3WhacaPeNZYVPC8iEMSF1Q1XCi7f2XwNwnlkja1lUvBLDnbb6WSD&#10;ibYDf9Et95UIEHYJKqi97xIpXVGTQbewHXHwStsb9EH2ldQ9DgFuWhlH0as02HBYqLGjj5qKa/5j&#10;FNjTIb66z9I2aeapezvvU44GpZ5m4/4dhKfRP8L/7aNWEK+WL3B/E5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GqKPxQAAAN0AAAAPAAAAAAAAAAAAAAAAAJgCAABkcnMv&#10;ZG93bnJldi54bWxQSwUGAAAAAAQABAD1AAAAigMAAAAA&#10;" path="m147,133r,l147,135r-1,1l146,136r-2,l142,136r-1,1l138,137r-2,l135,136r-3,l131,136r,l130,135r,-2l130,133r,-118l130,15,82,133r-2,2l80,135r-1,1l79,136r-1,l75,136r-1,1l73,137r-3,l68,136r-1,l66,136r,l64,135r,l63,133,18,15r,l18,133r,l18,135r-2,1l15,136r-1,l13,136r-2,1l9,137r-3,l4,136r-1,l1,136r-1,l,135r,-2l,133,,9,,5,3,3,5,2,8,,19,r2,l24,2r2,l29,3r1,2l31,7r1,2l34,11r39,99l73,110,115,11r,-2l117,7r2,-3l120,3r1,-1l123,2,126,r2,l139,r2,l142,2r1,l144,3r2,1l147,5r,2l147,9r,124xe" fillcolor="black" stroked="f">
                  <v:path arrowok="t" o:connecttype="custom" o:connectlocs="77788,69352;77259,70917;76200,70917;74613,71438;71967,71438;69850,70917;69321,70917;68792,69352;68792,7822;43392,69352;42334,70395;41804,70917;39688,70917;38629,71438;35984,70917;34925,70917;33867,70395;33338,69352;9525,7822;9525,69352;8467,70917;7408,70917;5821,71438;3175,71438;1588,70917;0,70917;0,69352;0,4693;1588,1564;4233,0;11113,0;13758,1043;15875,2607;16933,4693;38629,57359;60855,5736;61913,3650;63500,1564;65088,1043;67734,0;74613,0;75671,1043;77259,2086;77788,3650;77788,69352" o:connectangles="0,0,0,0,0,0,0,0,0,0,0,0,0,0,0,0,0,0,0,0,0,0,0,0,0,0,0,0,0,0,0,0,0,0,0,0,0,0,0,0,0,0,0,0,0"/>
                </v:shape>
                <v:shape id="Freeform 1001" o:spid="_x0000_s2018" style="position:absolute;left:46482;top:51800;width:476;height:714;visibility:visible;mso-wrap-style:square;v-text-anchor:top" coordsize="89,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EQGcMA&#10;AADdAAAADwAAAGRycy9kb3ducmV2LnhtbESP3WoCMRSE7wu+QziCdzXrqkVWo6gg7ZWl6gMcNmd/&#10;MDlZkqjr2zcFoZfDzHzDrDa9NeJOPrSOFUzGGQji0umWawWX8+F9ASJEZI3GMSl4UoDNevC2wkK7&#10;B//Q/RRrkSAcClTQxNgVUoayIYth7Dri5FXOW4xJ+lpqj48Et0bmWfYhLbacFhrsaN9QeT3drALT&#10;+ep78TmrjNlXu1uOcna8SqVGw367BBGpj//hV/tLK8jn0zn8vUlP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5EQGcMAAADdAAAADwAAAAAAAAAAAAAAAACYAgAAZHJzL2Rv&#10;d25yZXYueG1sUEsFBgAAAAAEAAQA9QAAAIgDAAAAAA==&#10;" path="m89,98r-1,6l87,109r-1,5l83,119r-3,3l76,126r-5,4l66,131r-5,2l55,135r-6,1l41,136r-34,l4,136,2,135,1,132,,128,,8,1,4,2,3,4,2,7,,38,,49,2r8,1l65,5r5,5l75,14r3,6l80,27r1,8l81,40r-1,5l78,48r-2,4l73,56r-3,2l67,62r-5,1l67,64r5,4l77,71r4,3l85,79r2,5l88,90r1,8xm62,36l61,32r,-5l59,24,56,21,53,19,49,16,44,15r-7,l18,15r,44l38,59r7,-1l50,57r4,-1l56,52r3,-2l61,45r,-4l62,36xm70,98r,-5l69,88,66,83,62,80,59,77,54,75,48,74,39,73r-21,l18,121r26,l50,121r5,-1l59,117r3,-2l66,112r3,-5l70,104r,-6xe" fillcolor="black" stroked="f">
                  <v:path arrowok="t" o:connecttype="custom" o:connectlocs="47090,54629;46020,59882;42809,64084;37993,68286;32642,69862;26221,71438;3746,71438;1070,70913;0,67236;535,2101;2140,1051;20334,0;30501,1576;37458,5253;41739,10506;43344,18385;42809,23638;40669,27315;37458,30466;33177,33093;38528,35719;43344,38871;46555,44123;47625,51477;32642,16809;31572,12607;28361,9980;23545,7879;9632,7879;20334,30991;26756,29941;29966,27315;32642,23638;33177,18910;37458,48851;35317,43598;31572,40447;25685,38871;9632,38345;23545,63559;29431,63034;33177,60407;36923,56205;37458,51477" o:connectangles="0,0,0,0,0,0,0,0,0,0,0,0,0,0,0,0,0,0,0,0,0,0,0,0,0,0,0,0,0,0,0,0,0,0,0,0,0,0,0,0,0,0,0,0"/>
                  <o:lock v:ext="edit" verticies="t"/>
                </v:shape>
                <v:shape id="Freeform 1002" o:spid="_x0000_s2019" style="position:absolute;left:47053;top:51974;width:460;height:556;visibility:visible;mso-wrap-style:square;v-text-anchor:top" coordsize="86,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D/w8MA&#10;AADdAAAADwAAAGRycy9kb3ducmV2LnhtbESPQWsCMRSE70L/Q3iFXqRmtSjtapTSInhVi+fH5pks&#10;3bzsJum6/vtGEDwOM/MNs9oMrhE9hVh7VjCdFCCIK69rNgp+jtvXdxAxIWtsPJOCK0XYrJ9GKyy1&#10;v/Ce+kMyIkM4lqjAptSWUsbKksM48S1x9s4+OExZBiN1wEuGu0bOimIhHdacFyy29GWp+j38OQVk&#10;zWncndrejbuP425q0H6HTqmX5+FzCSLRkB7he3unFczmbwu4vclP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RD/w8MAAADdAAAADwAAAAAAAAAAAAAAAACYAgAAZHJzL2Rv&#10;d25yZXYueG1sUEsFBgAAAAAEAAQA9QAAAIgDAAAAAA==&#10;" path="m86,47r,3l85,53r-3,1l80,55r-62,l18,63r2,6l22,75r4,5l29,84r5,2l41,88r8,l55,88r7,-1l66,86r4,-1l74,84r2,-2l79,82r1,l81,82r,l81,82r1,2l82,84r,1l82,87r,1l82,90r,1l82,92r,l82,93r-1,l81,95r,l80,96r-2,1l74,98r-4,2l65,101r-5,1l54,103r-7,l36,102r-9,-2l18,96,12,90,7,84,4,74,1,64,,52,1,40,4,29,7,21r5,-8l18,7,27,4,36,,46,r9,l64,4r7,3l78,12r3,8l85,27r1,9l86,44r,3xm69,42r,-13l63,21,57,15,44,13r-6,l33,16r-4,2l26,22r-4,4l21,31r-3,6l18,42r51,xe" fillcolor="black" stroked="f">
                  <v:path arrowok="t" o:connecttype="custom" o:connectlocs="46038,26972;43897,29130;9636,29670;10707,37222;13918,43156;18201,46392;26231,47471;33190,46932;37473,45853;40685,44235;42826,44235;43361,44235;43897,45314;43897,45853;43897,47471;43897,49090;43897,49629;43361,50169;43361,51247;41755,52326;37473,53945;32120,55024;25160,55563;14454,53945;6424,48550;2141,39919;0,28051;2141,15644;6424,7013;14454,2158;24625,0;34261,2158;41755,6473;45503,14565;46038,23736;36937,22657;33726,11328;23554,7013;17666,8631;13918,11868;11242,16723;9636,22657" o:connectangles="0,0,0,0,0,0,0,0,0,0,0,0,0,0,0,0,0,0,0,0,0,0,0,0,0,0,0,0,0,0,0,0,0,0,0,0,0,0,0,0,0,0"/>
                  <o:lock v:ext="edit" verticies="t"/>
                </v:shape>
                <v:shape id="Freeform 1003" o:spid="_x0000_s2020" style="position:absolute;left:47656;top:51974;width:429;height:540;visibility:visible;mso-wrap-style:square;v-text-anchor:top" coordsize="82,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nAlMUA&#10;AADdAAAADwAAAGRycy9kb3ducmV2LnhtbESPQWvCQBSE74X+h+UJ3upGQ6NGVymlordqop4f2WcS&#10;zL4N2VXjv+8WCj0OM/MNs1z3phF36lxtWcF4FIEgLqyuuVRwzDdvMxDOI2tsLJOCJzlYr15flphq&#10;++AD3TNfigBhl6KCyvs2ldIVFRl0I9sSB+9iO4M+yK6UusNHgJtGTqIokQZrDgsVtvRZUXHNbkZB&#10;Yo/z+Xeys21+3sfPrI5P+ddWqeGg/1iA8NT7//Bfe6cVTN7jKfy+CU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qcCUxQAAAN0AAAAPAAAAAAAAAAAAAAAAAJgCAABkcnMv&#10;ZG93bnJldi54bWxQSwUGAAAAAAQABAD1AAAAigMAAAAA&#10;" path="m82,98r-2,2l80,100r,1l79,101r-1,l77,101r-2,1l73,102r-3,l68,101r-1,l66,101r-2,l64,100r,l64,98r,-55l63,36r,-5l61,26,59,22,56,18,52,16,48,15r-5,l37,16r-6,4l24,24r-7,9l17,98r,2l16,100r,1l15,101r,l13,101r-2,1l9,102r-3,l4,101r-1,l1,101r-1,l,100r,l,98,,5,,4r,l,2r1,l3,1r1,l5,1r3,l10,1r1,l13,1r1,1l15,2r,2l15,4r,1l15,17,24,8,31,4,40,r7,l56,r7,2l69,6r5,5l77,17r2,6l80,32r2,8l82,98xe" fillcolor="black" stroked="f">
                  <v:path arrowok="t" o:connecttype="custom" o:connectlocs="41818,52917;41818,53446;40772,53446;39204,53975;36590,53975;35022,53446;33454,53446;33454,52917;33454,22754;32931,16404;30840,11642;27181,8467;22477,7937;16204,10583;8886,17463;8886,52917;8364,53446;7841,53446;5750,53975;3136,53975;1568,53446;0,53446;0,52917;0,2646;0,2117;523,1058;2091,529;4182,529;5750,529;7318,1058;7841,2117;7841,2646;12545,4233;20909,0;29272,0;36068,3175;40249,8996;41818,16933;42863,51858" o:connectangles="0,0,0,0,0,0,0,0,0,0,0,0,0,0,0,0,0,0,0,0,0,0,0,0,0,0,0,0,0,0,0,0,0,0,0,0,0,0,0"/>
                </v:shape>
                <v:shape id="Freeform 1004" o:spid="_x0000_s2021" style="position:absolute;left:48260;top:51800;width:508;height:714;visibility:visible;mso-wrap-style:square;v-text-anchor:top" coordsize="97,1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vv5MEA&#10;AADdAAAADwAAAGRycy9kb3ducmV2LnhtbERPTYvCMBC9C/sfwix403QVXalGWQRBeli1K3gdmrEt&#10;NpOaRO3+e3MQPD7e92LVmUbcyfnasoKvYQKCuLC65lLB8W8zmIHwAVljY5kU/JOH1fKjt8BU2wcf&#10;6J6HUsQQ9ikqqEJoUyl9UZFBP7QtceTO1hkMEbpSaoePGG4aOUqSqTRYc2yosKV1RcUlvxkFa7vf&#10;Zfn2RNk3uaM+7zJ9+70q1f/sfuYgAnXhLX65t1rBaDKOc+Ob+ATk8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A77+TBAAAA3QAAAA8AAAAAAAAAAAAAAAAAmAIAAGRycy9kb3du&#10;cmV2LnhtbFBLBQYAAAAABAAEAPUAAACGAwAAAAA=&#10;" path="m97,133r,l96,135r,1l95,136r-2,l92,136r-2,1l87,137r-2,l84,136r-2,l81,136r-1,l80,135r-1,-2l79,133r,-60l17,73r,60l17,133r,2l16,136r,l15,136r-3,l11,137r-3,l6,137,3,136r-1,l1,136r-1,l,135r,-2l,133,,4,,3,,2r,l1,2,2,,3,,6,,8,r3,l12,r3,l16,2r,l17,2r,1l17,4r,53l79,57,79,4r,-1l80,2r,l81,2,82,r2,l85,r2,l90,r2,l93,r2,2l96,2r,l97,3r,1l97,133xe" fillcolor="black" stroked="f">
                  <v:path arrowok="t" o:connecttype="custom" o:connectlocs="50800,69352;50276,70917;48705,70917;47134,71438;44515,71438;42944,70917;41897,70917;41373,69352;41373,38066;8903,69352;8903,70395;8379,70917;6285,70917;4190,71438;1571,70917;524,70917;0,70395;0,69352;0,1564;0,1043;1047,0;3142,0;5761,0;7856,0;8379,1043;8903,1564;8903,29722;41373,2086;41897,1043;42421,1043;43992,0;45563,0;48181,0;49753,1043;50276,1043;50800,2086" o:connectangles="0,0,0,0,0,0,0,0,0,0,0,0,0,0,0,0,0,0,0,0,0,0,0,0,0,0,0,0,0,0,0,0,0,0,0,0"/>
                </v:shape>
                <v:shape id="Freeform 1005" o:spid="_x0000_s2022" style="position:absolute;left:48926;top:51784;width:508;height:730;visibility:visible;mso-wrap-style:square;v-text-anchor:top" coordsize="98,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VyEcUA&#10;AADdAAAADwAAAGRycy9kb3ducmV2LnhtbESP3WoCMRSE7wt9h3AK3tWs2oquRimFiuCF+PMAx80x&#10;G9ycLEm6bt++KQi9HGbmG2a57l0jOgrRelYwGhYgiCuvLRsF59PX6wxETMgaG8+k4IcirFfPT0ss&#10;tb/zgbpjMiJDOJaooE6pLaWMVU0O49C3xNm7+uAwZRmM1AHvGe4aOS6KqXRoOS/U2NJnTdXt+O0U&#10;9JuT7bZz+xb3+/Mm7Apz4atRavDSfyxAJOrTf/jR3moF4/fJHP7e5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xXIRxQAAAN0AAAAPAAAAAAAAAAAAAAAAAJgCAABkcnMv&#10;ZG93bnJldi54bWxQSwUGAAAAAAQABAD1AAAAigMAAAAA&#10;" path="m98,118r,2l98,121r,1l98,123r,l96,124r,2l95,126r-1,1l90,129r-2,3l83,133r-6,3l71,137r-7,1l57,138r-12,l34,134,24,129r-9,-8l8,112,4,100,,86,,72,,54,4,41,9,28r7,-9l25,10,35,5,46,1,60,r4,l71,1r5,2l80,4r5,2l89,8r4,2l94,11r1,1l96,14r,1l96,15r,1l98,17r,2l98,21r,1l98,25r-2,1l96,27r,l95,28r,l94,28r-1,l90,27,87,25,83,22,79,20,73,17,67,16r-7,l51,16r-9,4l36,24r-6,6l25,37,23,47,20,58,19,70r1,13l21,92r4,10l30,110r5,6l42,120r9,2l60,123r7,-1l73,121r6,-3l84,116r4,-3l90,112r4,-2l95,110r,l96,110r,1l98,111r,1l98,113r,3l98,118xe" fillcolor="black" stroked="f">
                  <v:path arrowok="t" o:connecttype="custom" o:connectlocs="50800,63500;50800,64558;50800,65087;49763,66675;48727,67204;45616,69850;39914,71967;33176,73025;23327,73025;12441,68263;4147,59267;0,45508;0,28575;4665,14817;12959,5292;23845,529;33176,0;39396,1588;44061,3175;48208,5292;49245,6350;49763,7937;49763,8467;50800,10054;50800,11642;49763,13758;49763,14287;49245,14817;48208,14817;45098,13229;40951,10583;34731,8467;26437,8467;18661,12700;12959,19579;10367,30692;10367,43921;12959,53975;18143,61383;26437,64558;34731,64558;40951,62442;45616,59796;48727,58208;49245,58208;49763,58737;50800,59267;50800,61383" o:connectangles="0,0,0,0,0,0,0,0,0,0,0,0,0,0,0,0,0,0,0,0,0,0,0,0,0,0,0,0,0,0,0,0,0,0,0,0,0,0,0,0,0,0,0,0,0,0,0,0"/>
                </v:shape>
                <v:shape id="Freeform 1006" o:spid="_x0000_s2023" style="position:absolute;left:65230;top:42259;width:571;height:540;visibility:visible;mso-wrap-style:square;v-text-anchor:top" coordsize="107,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GNhcMA&#10;AADdAAAADwAAAGRycy9kb3ducmV2LnhtbERP3WrCMBS+H+wdwhl4N9PJHK5rFFeoejWw8wEOzVla&#10;2pyUJmurT79cDLz8+P6z3Ww7MdLgG8cKXpYJCOLK6YaNgst38bwB4QOyxs4xKbiSh9328SHDVLuJ&#10;zzSWwYgYwj5FBXUIfSqlr2qy6JeuJ47cjxsshggHI/WAUwy3nVwlyZu02HBsqLGnvKaqLX+tgpy7&#10;92Nh1/rrcjwk8+1z3/bGKLV4mvcfIALN4S7+d5+0gtX6Ne6Pb+ITkN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eGNhcMAAADdAAAADwAAAAAAAAAAAAAAAACYAgAAZHJzL2Rv&#10;d25yZXYueG1sUEsFBgAAAAAEAAQA9QAAAIgDAAAAAA==&#10;" path="m107,92r,4l106,97r,1l106,99r-1,l104,101r-2,l100,102r-1,l96,102r-1,l93,102r-4,l85,102r-3,-1l79,98,77,96,74,92,72,87r,-5l69,86r-2,4l63,93r-4,4l54,99r-5,2l45,102r-5,l29,102,21,98,14,95,9,88,5,81,3,72,,63,,51,,40,3,31,6,21r5,-8l16,7,24,3,32,,42,r6,l54,1r7,2l66,7r3,5l73,18r2,6l77,33r1,-7l79,19r1,-4l80,11,82,7r,-2l82,2r,l83,2r,-1l84,1r,l85,1r1,l88,1r2,l91,1r3,l95,1r1,l98,2r,l98,3r,l98,6r,4l98,12r-2,5l95,22r-1,6l93,33r-2,6l89,44r-1,6l86,55r-2,5l84,69r1,6l86,80r2,3l89,86r2,1l93,87r2,1l98,87r1,l100,87r1,l102,86r2,l105,86r,l106,86r,l106,86r,1l107,88r,2l107,91r,1xm67,50r,-10l64,33,62,27,59,22,56,18,52,16,47,13r-5,l36,15r-5,2l27,21r-3,3l21,31r-1,6l19,43r-2,7l19,58r,7l20,71r2,5l26,81r4,4l35,87r6,1l47,87r5,-2l57,82r4,-5l63,72r3,-7l67,59r,-9l67,50xe" fillcolor="black" stroked="f">
                  <v:path arrowok="t" o:connecttype="custom" o:connectlocs="56616,51329;56082,52387;53411,53975;50741,53975;45400,53975;41127,50800;38456,43392;33649,49213;26171,53446;15489,53975;4807,46567;0,33338;1602,16404;8546,3704;22433,0;32581,1588;38990,9525;41661,13758;42729,5821;43797,1058;44331,529;45400,529;48070,529;50741,529;52343,1058;52343,3175;51275,8996;49672,17463;47002,26458;44865,36513;47002,43921;49672,46038;52877,46038;54479,45508;56082,45508;56616,45508;57150,47625;35786,26458;33115,14287;27774,8467;19228,7937;12819,12700;10148,22754;10148,34396;13887,42863;21899,46567;30444,43392;35251,34396;35786,26458" o:connectangles="0,0,0,0,0,0,0,0,0,0,0,0,0,0,0,0,0,0,0,0,0,0,0,0,0,0,0,0,0,0,0,0,0,0,0,0,0,0,0,0,0,0,0,0,0,0,0,0,0"/>
                  <o:lock v:ext="edit" verticies="t"/>
                </v:shape>
                <v:shape id="Freeform 1007" o:spid="_x0000_s2024" style="position:absolute;left:65865;top:42481;width:270;height:79;visibility:visible;mso-wrap-style:square;v-text-anchor:top" coordsize="5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60dLMYA&#10;AADdAAAADwAAAGRycy9kb3ducmV2LnhtbESPQWvCQBSE74X+h+UVetONoRZJXUUEQbxIU7Uen9nn&#10;Jph9G7Krpv56VxB6HGbmG2Y87WwtLtT6yrGCQT8BQVw4XbFRsPlZ9EYgfEDWWDsmBX/kYTp5fRlj&#10;pt2Vv+mSByMihH2GCsoQmkxKX5Rk0fddQxy9o2sthihbI3WL1wi3tUyT5FNarDgulNjQvKTilJ+t&#10;ggM35ux3h3y9uv3adD9am+3+qNT7Wzf7AhGoC//hZ3upFaTDjwE83sQnIC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60dLMYAAADdAAAADwAAAAAAAAAAAAAAAACYAgAAZHJz&#10;L2Rvd25yZXYueG1sUEsFBgAAAAAEAAQA9QAAAIsDAAAAAA==&#10;" path="m52,8r,3l51,14r-1,1l49,15,4,15r-1,l2,14,,11,,8,,4,2,2,3,,4,,49,r,l50,r,2l51,2r,1l51,4r1,1l52,8xe" fillcolor="black" stroked="f">
                  <v:path arrowok="t" o:connecttype="custom" o:connectlocs="26988,4234;26988,5821;26469,7409;25950,7938;25431,7938;2076,7938;1557,7938;1038,7409;0,5821;0,4234;0,2117;1038,1058;1557,0;2076,0;25431,0;25431,0;25950,0;25950,1058;26469,1058;26469,1588;26469,2117;26988,2646;26988,4234" o:connectangles="0,0,0,0,0,0,0,0,0,0,0,0,0,0,0,0,0,0,0,0,0,0,0"/>
                </v:shape>
                <v:shape id="Freeform 1008" o:spid="_x0000_s2025" style="position:absolute;left:66230;top:42068;width:508;height:731;visibility:visible;mso-wrap-style:square;v-text-anchor:top" coordsize="98,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eTHcQA&#10;AADdAAAADwAAAGRycy9kb3ducmV2LnhtbESP0WoCMRRE3wv9h3ALfatZFy3tapRSqAg+SNUPuG6u&#10;2eDmZknSdfv3RhB8HGbmDDNfDq4VPYVoPSsYjwoQxLXXlo2Cw/7n7QNETMgaW8+k4J8iLBfPT3Os&#10;tL/wL/W7ZESGcKxQQZNSV0kZ64YcxpHviLN38sFhyjIYqQNeMty1siyKd+nQcl5osKPvhurz7s8p&#10;GFZ7268/7SRut4dV2BTmyCej1OvL8DUDkWhIj/C9vdYKyumkhNub/ATk4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Fnkx3EAAAA3QAAAA8AAAAAAAAAAAAAAAAAmAIAAGRycy9k&#10;b3ducmV2LnhtbFBLBQYAAAAABAAEAPUAAACJAwAAAAA=&#10;" path="m98,117r,2l98,121r,1l98,122r,1l98,124r-1,l95,126r-1,1l92,129r-4,3l83,133r-5,2l72,137r-8,1l57,138r-12,l34,134,24,128r-9,-7l9,112,4,100,,86,,70,,54,4,41,9,28r7,-9l25,10,35,5,47,,60,r6,l71,1r6,1l82,4r3,1l89,7r4,3l95,11r2,1l97,14r,l98,15r,1l98,17r,2l98,21r,1l98,23r,3l97,26r,1l97,28r-2,l94,28r-1,l90,26,88,25,84,22,79,20,73,17,67,16,60,15r-9,1l44,19r-8,4l31,30r-5,7l23,47,20,57r,13l20,83r3,9l25,102r5,6l36,115r8,4l51,122r9,l68,122r6,-1l79,118r5,-2l88,113r4,-2l94,110r1,l97,110r,l98,110r,1l98,112r,1l98,115r,2xe" fillcolor="black" stroked="f">
                  <v:path arrowok="t" o:connecttype="custom" o:connectlocs="50800,62971;50800,64558;50800,65087;50282,65617;48727,67204;45616,69850;40433,71438;33176,73025;23327,73025;12441,67733;4665,59267;0,45508;0,28575;4665,14817;12959,5292;24363,0;34212,0;39914,1058;44061,2646;48208,5292;50282,6350;50282,7408;50800,8467;50800,10054;50800,11642;50800,13758;50282,14287;49245,14817;48208,14817;45616,13229;40951,10583;34731,8467;26437,8467;18661,12171;13478,19579;10367,30162;10367,43921;12959,53975;18661,60854;26437,64558;35249,64558;40951,62442;45616,59796;48727,58208;50282,58208;50800,58208;50800,59267;50800,60854" o:connectangles="0,0,0,0,0,0,0,0,0,0,0,0,0,0,0,0,0,0,0,0,0,0,0,0,0,0,0,0,0,0,0,0,0,0,0,0,0,0,0,0,0,0,0,0,0,0,0,0"/>
                </v:shape>
                <v:shape id="Freeform 1010" o:spid="_x0000_s2026" style="position:absolute;left:66865;top:42084;width:556;height:715;visibility:visible;mso-wrap-style:square;v-text-anchor:top" coordsize="104,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noY8YA&#10;AADdAAAADwAAAGRycy9kb3ducmV2LnhtbESPQWvCQBSE70L/w/IK3nRjoiKpq4gQUCgFbSn09pp9&#10;zaZm34bsqum/7wqCx2FmvmGW69424kKdrx0rmIwTEMSl0zVXCj7ei9EChA/IGhvHpOCPPKxXT4Ml&#10;5tpd+UCXY6hEhLDPUYEJoc2l9KUhi37sWuLo/bjOYoiyq6Tu8BrhtpFpksylxZrjgsGWtobK0/Fs&#10;FWyzX/M2//zKqoDfi+nrrmjSfaHU8LnfvIAI1IdH+N7eaQXpbJrB7U18AnL1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InoY8YAAADdAAAADwAAAAAAAAAAAAAAAACYAgAAZHJz&#10;L2Rvd25yZXYueG1sUEsFBgAAAAAEAAQA9QAAAIsDAAAAAA==&#10;" path="m104,66r,17l100,96r-6,13l87,118r-10,8l66,131r-14,3l35,136r-28,l4,136,3,134,,132r,-4l,8,,4,3,1,4,,7,,37,,55,1,67,5r11,5l88,18r7,9l100,38r4,13l104,66xm85,67l84,56,83,46,79,37,74,30,68,24,59,19,50,16,36,15r-18,l18,121r18,l48,120r10,-3l67,114r6,-7l79,100,82,90,84,80,85,67xe" fillcolor="black" stroked="f">
                  <v:path arrowok="t" o:connecttype="custom" o:connectlocs="55563,34668;55563,43598;53426,50427;50220,57255;46481,61983;41138,66185;35261,68812;27782,70387;18699,71438;3740,71438;2137,71438;1603,70387;0,69337;0,67236;0,4202;0,2101;1603,525;2137,0;3740,0;19768,0;29384,525;35795,2626;41672,5253;47015,9455;50755,14183;53426,19961;55563,26789;55563,34668;45412,35194;44878,29416;44344,24163;42207,19435;39535,15758;36330,12607;31521,9980;26713,8404;19233,7879;9617,7879;9617,63559;19233,63559;25644,63034;30987,61458;35795,59882;39001,56205;42207,52528;43809,47275;44878,42022;45412,35194" o:connectangles="0,0,0,0,0,0,0,0,0,0,0,0,0,0,0,0,0,0,0,0,0,0,0,0,0,0,0,0,0,0,0,0,0,0,0,0,0,0,0,0,0,0,0,0,0,0,0,0"/>
                  <o:lock v:ext="edit" verticies="t"/>
                </v:shape>
                <v:shape id="Freeform 1011" o:spid="_x0000_s2027" style="position:absolute;left:67564;top:42084;width:777;height:715;visibility:visible;mso-wrap-style:square;v-text-anchor:top" coordsize="147,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haMcQA&#10;AADdAAAADwAAAGRycy9kb3ducmV2LnhtbESPQWvCQBSE7wX/w/KE3pqNQUuNrqIpQq/V0PMz+8wG&#10;s29jdo3pv+8WCj0OM/MNs96OthUD9b5xrGCWpCCIK6cbrhWUp8PLGwgfkDW2jknBN3nYbiZPa8y1&#10;e/AnDcdQiwhhn6MCE0KXS+krQxZ94jri6F1cbzFE2ddS9/iIcNvKLE1fpcWG44LBjgpD1fV4twoK&#10;c/Jft/25vNfN4vxObgiH5aDU83TcrUAEGsN/+K/9oRVki/kcft/EJyA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aYWjHEAAAA3QAAAA8AAAAAAAAAAAAAAAAAmAIAAGRycy9k&#10;b3ducmV2LnhtbFBLBQYAAAAABAAEAPUAAACJAwAAAAA=&#10;" path="m147,133r,l147,134r-2,l144,136r-1,l142,136r-1,l138,136r-2,l133,136r-1,l131,136r,-2l129,134r,-1l129,133r,-118l129,15,81,133r-1,1l80,134r-1,l78,136r-1,l75,136r-1,l72,136r-2,l68,136r-1,l65,136r-1,-2l64,134r-1,-1l63,133,17,15r,l17,133r,l16,134r,l15,136r-1,l12,136r-1,l9,136r-3,l4,136r-1,l1,136,,134r,l,133r,l,9,,4,3,3,4,,8,r9,l21,r3,1l26,1r2,2l30,4r1,2l32,9r1,2l73,109r,l113,11r2,-2l116,6r2,-2l120,3r1,-2l123,1,125,r3,l139,r2,l142,r1,1l144,3r1,1l145,5r2,1l147,9r,124xe" fillcolor="black" stroked="f">
                  <v:path arrowok="t" o:connecttype="custom" o:connectlocs="77788,69862;76730,70387;75671,71438;74613,71438;71967,71438;69850,71438;69321,70387;68263,69862;68263,7879;42863,69862;42334,70387;41275,71438;39688,71438;38100,71438;35984,71438;34396,71438;33867,70387;33338,69862;8996,7879;8996,69862;8467,70387;7408,71438;5821,71438;3175,71438;1588,71438;0,70387;0,69862;0,4728;1588,1576;4233,0;11113,0;13758,525;15875,2101;16933,4728;38629,57255;59796,5778;61384,3152;63500,1576;65088,525;67734,0;74613,0;75671,525;76730,2101;77788,3152;77788,69862" o:connectangles="0,0,0,0,0,0,0,0,0,0,0,0,0,0,0,0,0,0,0,0,0,0,0,0,0,0,0,0,0,0,0,0,0,0,0,0,0,0,0,0,0,0,0,0,0"/>
                </v:shape>
                <v:shape id="Freeform 1012" o:spid="_x0000_s2028" style="position:absolute;left:68500;top:42068;width:635;height:731;visibility:visible;mso-wrap-style:square;v-text-anchor:top" coordsize="121,1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C7B8UA&#10;AADdAAAADwAAAGRycy9kb3ducmV2LnhtbESP0WrCQBRE3wv9h+UWfKubWo0SXUVsC0VUMPoBl+w1&#10;Cc3eDdlV1793C4KPw8ycYWaLYBpxoc7VlhV89BMQxIXVNZcKjoef9wkI55E1NpZJwY0cLOavLzPM&#10;tL3yni65L0WEsMtQQeV9m0npiooMur5tiaN3sp1BH2VXSt3hNcJNIwdJkkqDNceFCltaVVT85Wej&#10;YHscb/L15isNn+VNhzbZ2e9ASvXewnIKwlPwz/Cj/asVDEbDEfy/iU9Az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YLsHxQAAAN0AAAAPAAAAAAAAAAAAAAAAAJgCAABkcnMv&#10;ZG93bnJldi54bWxQSwUGAAAAAAQABAD1AAAAigMAAAAA&#10;" path="m121,69r,16l117,98r-5,13l106,120r-9,9l86,134r-12,5l59,139r-15,l33,135,22,129r-7,-7l7,112,4,101,,87,,71,1,55,4,42,9,29r7,-9l23,11,35,6,47,1,62,,76,1,87,5r12,5l106,18r7,9l117,39r4,14l121,69xm102,70l101,59,100,48,97,39,94,31,87,24,80,20,71,16r-11,l49,17r-8,3l33,24r-5,8l23,39,21,49,20,59,19,69r1,12l21,91r2,10l27,108r6,8l41,120r8,3l60,124r11,-1l80,119r7,-5l92,108r5,-8l100,91r1,-11l102,70xe" fillcolor="black" stroked="f">
                  <v:path arrowok="t" o:connecttype="custom" o:connectlocs="63500,44656;58777,58315;50905,67771;38835,73025;23091,73025;11545,67771;3674,58840;0,45706;525,28895;4723,15235;12070,5779;24665,525;39884,525;51955,5254;59302,14185;63500,27844;53529,36775;52479,25217;49331,16286;41983,10507;31488,8406;21517,10507;14694,16812;11021,25743;9971,36250;11021,47808;14169,56739;21517,63043;31488,65145;41983,62518;48281,56739;52479,47808;53529,36775" o:connectangles="0,0,0,0,0,0,0,0,0,0,0,0,0,0,0,0,0,0,0,0,0,0,0,0,0,0,0,0,0,0,0,0,0"/>
                  <o:lock v:ext="edit" verticies="t"/>
                </v:shape>
                <v:shape id="Freeform 1013" o:spid="_x0000_s2029" style="position:absolute;left:69230;top:42259;width:477;height:540;visibility:visible;mso-wrap-style:square;v-text-anchor:top" coordsize="88,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OCmMQA&#10;AADdAAAADwAAAGRycy9kb3ducmV2LnhtbESPQYvCMBSE7wv+h/AEb2uquK5Uo7iKbG9iFb0+mmdb&#10;bF5Kk7X13xtB2OMwM98wi1VnKnGnxpWWFYyGEQjizOqScwWn4+5zBsJ5ZI2VZVLwIAerZe9jgbG2&#10;LR/onvpcBAi7GBUU3texlC4ryKAb2po4eFfbGPRBNrnUDbYBbio5jqKpNFhyWCiwpk1B2S39MwqS&#10;36j7vrX78yi5bPMfMykPWbpRatDv1nMQnjr/H363E61g/DWZwutNeAJy+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zgpjEAAAA3QAAAA8AAAAAAAAAAAAAAAAAmAIAAGRycy9k&#10;b3ducmV2LnhtbFBLBQYAAAAABAAEAPUAAACJAwAAAAA=&#10;" path="m88,47r-1,3l85,53r-2,1l81,54r-62,l19,61r2,8l23,75r3,4l30,83r5,3l42,88r8,l56,88r6,-1l67,86r4,-1l74,83r3,-1l79,81r2,l82,81r,1l83,82r,l83,83r,2l83,86r,2l83,90r,1l83,91r,1l83,93r,l82,95r,l81,96r-3,1l76,98r-5,1l66,101r-5,1l55,102r-7,l37,102,28,99,19,96,13,90,8,82,4,74,2,64,,51,2,39,4,29,8,21r5,-8l19,7,28,3,36,,46,,57,r8,2l72,7r6,5l83,18r2,9l87,34r1,10l88,47xm71,42l69,29,65,21,57,15,46,12r-6,1l34,15r-4,3l26,22r-3,4l21,31r-1,4l19,42r52,xe" fillcolor="black" stroked="f">
                  <v:path arrowok="t" o:connecttype="custom" o:connectlocs="47084,26458;44919,28575;10283,28575;11365,36513;14071,41804;18942,45508;27060,46567;33554,46038;38425,44979;41672,43392;43837,42863;44378,43392;44919,43392;44919,44979;44919,46567;44919,48154;44919,48683;44919,49213;44378,50271;42213,51329;38425,52387;33013,53975;25977,53975;15153,52387;7036,47625;2165,39158;0,26987;2165,15346;7036,6879;15153,1588;24895,0;35178,1058;42213,6350;46001,14287;47625,23283;38425,22225;35178,11113;24895,6350;18401,7937;14071,11642;11365,16404;10283,22225" o:connectangles="0,0,0,0,0,0,0,0,0,0,0,0,0,0,0,0,0,0,0,0,0,0,0,0,0,0,0,0,0,0,0,0,0,0,0,0,0,0,0,0,0,0"/>
                  <o:lock v:ext="edit" verticies="t"/>
                </v:shape>
                <v:shape id="Freeform 1014" o:spid="_x0000_s2030" style="position:absolute;left:69834;top:42259;width:428;height:540;visibility:visible;mso-wrap-style:square;v-text-anchor:top" coordsize="81,1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5jPIMEA&#10;AADdAAAADwAAAGRycy9kb3ducmV2LnhtbESPS4vCMBSF94L/IVzBnSaKM2o1igiiLn0t3F2aa1ts&#10;bkoTtf57MyDM8nAeH2e+bGwpnlT7wrGGQV+BIE6dKTjTcD5tehMQPiAbLB2Thjd5WC7arTkmxr34&#10;QM9jyEQcYZ+ghjyEKpHSpzlZ9H1XEUfv5mqLIco6k6bGVxy3pRwq9SstFhwJOVa0zim9Hx82QhTt&#10;d5e3nU7V4VRcm8rZbTnSuttpVjMQgZrwH/62d0bD8Gc0hr838QnIx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YzyDBAAAA3QAAAA8AAAAAAAAAAAAAAAAAmAIAAGRycy9kb3du&#10;cmV2LnhtbFBLBQYAAAAABAAEAPUAAACGAwAAAAA=&#10;" path="m81,98r,l80,99r,l79,101r-2,l76,101r-1,l72,101r-2,l68,101r-2,l65,101r,-2l64,99r,-1l64,98r,-55l64,35,63,29,61,26,59,22,56,18,53,16,48,15r-4,l37,15r-6,3l24,24r-7,8l17,98r,l17,99r-1,l16,101r-1,l12,101r-1,l8,101r-2,l5,101r-3,l1,101r,-2l,99,,98r,l,3r,l,2r1,l1,1r1,l3,1r3,l7,1r3,l11,1r2,l13,1r2,1l15,2r1,1l16,3r,13l23,8,32,3,39,r8,l56,r7,2l69,6r5,5l77,17r2,6l81,31r,9l81,98xe" fillcolor="black" stroked="f">
                  <v:path arrowok="t" o:connecttype="custom" o:connectlocs="42863,52372;42334,52906;40746,53975;39688,53975;37042,53975;34925,53975;34396,52906;33867,52372;33867,22979;33338,15498;31221,11757;28046,8550;23284,8016;16404,9619;8996,17101;8996,52372;8467,52906;7938,53975;5821,53975;3175,53975;1058,53975;529,52906;0,52372;0,1603;0,1069;529,534;1588,534;3704,534;5821,534;6879,534;7938,1069;8467,1603;12171,4275;20638,0;29634,0;36513,3206;40746,9085;42863,16567;42863,52372" o:connectangles="0,0,0,0,0,0,0,0,0,0,0,0,0,0,0,0,0,0,0,0,0,0,0,0,0,0,0,0,0,0,0,0,0,0,0,0,0,0,0"/>
                </v:shape>
                <v:shape id="Freeform 1015" o:spid="_x0000_s2031" style="position:absolute;left:70437;top:42084;width:524;height:715;visibility:visible;mso-wrap-style:square;v-text-anchor:top" coordsize="98,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yi3MIA&#10;AADdAAAADwAAAGRycy9kb3ducmV2LnhtbERPz2vCMBS+C/sfwhvspqllWumMMgRhh/VgFb0+m7e0&#10;rHkpTazdf78cBI8f3+/1drStGKj3jWMF81kCgrhyumGj4HTcT1cgfEDW2DomBX/kYbt5mawx1+7O&#10;BxrKYEQMYZ+jgjqELpfSVzVZ9DPXEUfux/UWQ4S9kbrHewy3rUyTZCktNhwbauxoV1P1W96sAi6y&#10;dMS5WVJRXLKbudqh/D4r9fY6fn6ACDSGp/jh/tIK0sV7nBvfxCcg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LKLcwgAAAN0AAAAPAAAAAAAAAAAAAAAAAJgCAABkcnMvZG93&#10;bnJldi54bWxQSwUGAAAAAAQABAD1AAAAhwMAAAAA&#10;" path="m98,133r,l98,134r-2,l95,136r-1,l93,136r-2,l89,136r-2,l84,136r-1,l82,136r-2,-2l80,134r,-1l79,133r,-60l19,73r,60l18,133r,1l18,134r-2,2l15,136r-1,l11,136r-2,l6,136r-1,l3,136r-1,l2,134r-2,l,133r,l,3r,l,1r2,l2,,3,,5,,6,,9,r2,l14,r1,l16,r2,1l18,1r,2l19,3r,54l79,57,79,3r1,l80,1r,l82,r1,l84,r3,l89,r2,l93,r1,l95,r1,1l98,1r,2l98,3r,130xe" fillcolor="black" stroked="f">
                  <v:path arrowok="t" o:connecttype="custom" o:connectlocs="52388,69862;51319,70387;50250,71438;48646,71438;46508,71438;44369,71438;42766,70387;42766,69862;42231,38345;10157,69862;9622,70387;8553,71438;7484,71438;4811,71438;2673,71438;1069,71438;0,70387;0,69862;0,1576;1069,525;1604,0;3207,0;5880,0;8019,0;9622,525;9622,1576;10157,29941;42231,1576;42766,525;43835,0;44904,0;47577,0;49715,0;50784,0;52388,525;52388,1576" o:connectangles="0,0,0,0,0,0,0,0,0,0,0,0,0,0,0,0,0,0,0,0,0,0,0,0,0,0,0,0,0,0,0,0,0,0,0,0"/>
                </v:shape>
                <v:shape id="Freeform 1016" o:spid="_x0000_s2032" style="position:absolute;left:71104;top:42068;width:524;height:731;visibility:visible;mso-wrap-style:square;v-text-anchor:top" coordsize="97,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kPDsYA&#10;AADdAAAADwAAAGRycy9kb3ducmV2LnhtbESPzW7CMBCE70i8g7VIvYEDoggCBpX+qEWcoFx6W+JN&#10;HIjXaexC+vZ1JSSOo5n5RrNYtbYSF2p86VjBcJCAIM6cLrlQcPh8609B+ICssXJMCn7Jw2rZ7Sww&#10;1e7KO7rsQyEihH2KCkwIdSqlzwxZ9ANXE0cvd43FEGVTSN3gNcJtJUdJMpEWS44LBmt6NpSd9z9W&#10;QT7efr2vN+b0wq/fRa4Px0quj0o99NqnOYhAbbiHb+0PrWD0OJ7B/5v4BOTy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GkPDsYAAADdAAAADwAAAAAAAAAAAAAAAACYAgAAZHJz&#10;L2Rvd25yZXYueG1sUEsFBgAAAAAEAAQA9QAAAIsDAAAAAA==&#10;" path="m97,117r,2l97,121r,1l97,122r,1l96,124r,l95,126r-1,1l91,129r-4,3l82,133r-4,2l71,137r-7,1l57,138r-13,l33,134,23,128r-8,-7l9,112,4,100,,86,,70,,54,4,41,9,28r7,-9l25,10,34,5,47,,59,r6,l70,1r6,1l81,4r4,1l89,7r3,3l94,11r1,1l96,14r,l96,15r1,1l97,17r,2l97,21r,1l97,23r,3l96,26r,1l95,28r,l94,28r-2,l90,26,87,25,84,22,79,20,73,17,66,16,59,15r-9,1l43,19r-7,4l30,30r-4,7l22,47,20,57r,13l20,83r2,9l25,102r5,6l36,115r7,4l50,122r9,l68,122r6,-1l79,118r5,-2l87,113r4,-2l94,110r1,l96,110r,l97,110r,1l97,112r,1l97,115r,2xe" fillcolor="black" stroked="f">
                  <v:path arrowok="t" o:connecttype="custom" o:connectlocs="52388,62971;52388,64558;52388,65087;51848,65617;50768,67204;46987,69850;42126,71438;34565,73025;23764,73025;12422,67733;4861,59267;0,45508;0,28575;4861,14817;13502,5292;25384,0;35105,0;41046,1058;45907,2646;49688,5292;51308,6350;51848,7408;52388,8467;52388,10054;52388,11642;52388,13758;51848,14287;51308,14817;49688,14817;46987,13229;42667,10583;35645,8467;27004,8467;19443,12171;14042,19579;10802,30162;10802,43921;13502,53975;19443,60854;27004,64558;36726,64558;42667,62442;46987,59796;50768,58208;51848,58208;52388,58208;52388,59267;52388,60854" o:connectangles="0,0,0,0,0,0,0,0,0,0,0,0,0,0,0,0,0,0,0,0,0,0,0,0,0,0,0,0,0,0,0,0,0,0,0,0,0,0,0,0,0,0,0,0,0,0,0,0"/>
                </v:shape>
                <v:shape id="Freeform 1017" o:spid="_x0000_s2033" style="position:absolute;left:15938;top:7223;width:1080;height:6334;visibility:visible;mso-wrap-style:square;v-text-anchor:top" coordsize="204,11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drIsEA&#10;AADdAAAADwAAAGRycy9kb3ducmV2LnhtbERPzYrCMBC+L/gOYQRva2pFkWoUURRZPLiuDzA0Y1ts&#10;JiWJtvr0m4Pg8eP7X6w6U4sHOV9ZVjAaJiCIc6srLhRc/nbfMxA+IGusLZOCJ3lYLXtfC8y0bfmX&#10;HudQiBjCPkMFZQhNJqXPSzLoh7YhjtzVOoMhQldI7bCN4aaWaZJMpcGKY0OJDW1Kym/nu1Ggf3j0&#10;Slyqt7NT+rzsu9NxP26VGvS79RxEoC58xG/3QStIJ5O4P76JT0Au/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9XayLBAAAA3QAAAA8AAAAAAAAAAAAAAAAAmAIAAGRycy9kb3du&#10;cmV2LnhtbFBLBQYAAAAABAAEAPUAAACGAwAAAAA=&#10;" path="m200,r-6,10l136,112,78,238,42,334,15,436,,541r,52l4,650,22,764,51,871r36,97l142,1091r55,99l204,1198e" filled="f" strokeweight=".2205mm">
                  <v:path arrowok="t" o:connecttype="custom" o:connectlocs="105833,0;102658,5287;71967,59217;41275,125837;22225,176594;7937,230524;0,286040;0,313534;2117,343671;11642,403946;26987,460520;46038,511806;75142,576839;104246,629183;107950,633413" o:connectangles="0,0,0,0,0,0,0,0,0,0,0,0,0,0,0"/>
                </v:shape>
                <v:shape id="Freeform 1018" o:spid="_x0000_s2034" style="position:absolute;left:16589;top:13065;width:492;height:603;visibility:visible;mso-wrap-style:square;v-text-anchor:top" coordsize="92,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mrMscA&#10;AADdAAAADwAAAGRycy9kb3ducmV2LnhtbESPQWvCQBSE70L/w/IKvelGwVpiVmnFFBUP1XrI8ZF9&#10;TUKzb2N2m6T/visIPQ4z8w2TrAdTi45aV1lWMJ1EIIhzqysuFFw+0/ELCOeRNdaWScEvOVivHkYJ&#10;xtr2fKLu7AsRIOxiVFB638RSurwkg25iG+LgfdnWoA+yLaRusQ9wU8tZFD1LgxWHhRIb2pSUf59/&#10;jILdQu7N4X2TXbNj6t/o1O/d9kOpp8fhdQnC0+D/w/f2TiuYzedTuL0JT0Cu/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nZqzLHAAAA3QAAAA8AAAAAAAAAAAAAAAAAmAIAAGRy&#10;cy9kb3ducmV2LnhtbFBLBQYAAAAABAAEAPUAAACMAwAAAAA=&#10;" path="m67,l92,112,,43r12,l31,38,48,27,62,10,67,xe" fillcolor="black" strokeweight=".25pt">
                  <v:path arrowok="t" o:connecttype="custom" o:connectlocs="35840,0;49213,60325;0,23160;6419,23160;16583,20467;25676,14543;33165,5386;35840,0" o:connectangles="0,0,0,0,0,0,0,0"/>
                </v:shape>
                <v:shape id="Freeform 1019" o:spid="_x0000_s2035" style="position:absolute;left:14382;top:11906;width:175;height:841;visibility:visible;mso-wrap-style:square;v-text-anchor:top" coordsize="32,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3gn8YA&#10;AADdAAAADwAAAGRycy9kb3ducmV2LnhtbESPQWsCMRSE7wX/Q3iCN80asLSrUURQpMVCrYcen5vX&#10;3bWbl7BJdf33RhB6HGbmG2a26GwjztSG2rGG8SgDQVw4U3Op4fC1Hr6ACBHZYOOYNFwpwGLee5ph&#10;btyFP+m8j6VIEA45aqhi9LmUoajIYhg5T5y8H9dajEm2pTQtXhLcNlJl2bO0WHNaqNDTqqLid/9n&#10;Nbyd3ldqnIWPoz/4cvN6Umr3vdF60O+WUxCRuvgffrS3RoOaTBTc36QnIO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h3gn8YAAADdAAAADwAAAAAAAAAAAAAAAACYAgAAZHJz&#10;L2Rvd25yZXYueG1sUEsFBgAAAAAEAAQA9QAAAIsDAAAAAA==&#10;" path="m32,152r,2l31,154r-2,1l28,156r-2,l23,156r-2,1l16,157r-5,l9,156r-4,l4,156,1,155r,-1l,154r,-2l,5,,3,1,2r,l4,1r2,l9,r2,l16,r5,l23,r3,1l28,1r1,1l31,2r1,1l32,5r,147xe" fillcolor="black" stroked="f">
                  <v:path arrowok="t" o:connecttype="custom" o:connectlocs="17463,81458;17463,82530;16917,82530;15826,83066;15280,83602;14189,83602;12552,83602;11460,84138;8732,84138;6003,84138;4911,83602;2729,83602;2183,83602;546,83066;546,82530;0,82530;0,81458;0,2680;0,1608;546,1072;546,1072;2183,536;3274,536;4911,0;6003,0;8732,0;11460,0;12552,0;14189,536;15280,536;15826,1072;16917,1072;17463,1608;17463,2680;17463,81458" o:connectangles="0,0,0,0,0,0,0,0,0,0,0,0,0,0,0,0,0,0,0,0,0,0,0,0,0,0,0,0,0,0,0,0,0,0,0"/>
                </v:shape>
                <v:shape id="Freeform 1020" o:spid="_x0000_s2036" style="position:absolute;left:14732;top:12541;width:190;height:206;visibility:visible;mso-wrap-style:square;v-text-anchor:top" coordsize="36,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v6YcUA&#10;AADdAAAADwAAAGRycy9kb3ducmV2LnhtbESPQWvCQBSE7wX/w/IEb3XXBFuJriKikFtbW6jHR/aZ&#10;BLNvQ3ZN4r/vFgo9DjPzDbPZjbYRPXW+dqxhMVcgiAtnai41fH2enlcgfEA22DgmDQ/ysNtOnjaY&#10;GTfwB/XnUIoIYZ+hhiqENpPSFxVZ9HPXEkfv6jqLIcqulKbDIcJtIxOlXqTFmuNChS0dKipu57vV&#10;kKvDmzPqkV6Tu72Mr+/fx2PNWs+m434NItAY/sN/7dxoSJbLFH7fxCcgt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e/phxQAAAN0AAAAPAAAAAAAAAAAAAAAAAJgCAABkcnMv&#10;ZG93bnJldi54bWxQSwUGAAAAAAQABAD1AAAAigMAAAAA&#10;" path="m36,19l34,29r-2,5l27,37r-10,l9,37,4,34,1,29,,20,1,9,4,4,9,2,18,r9,2l32,4r4,5l36,19xe" fillcolor="black" stroked="f">
                  <v:path arrowok="t" o:connecttype="custom" o:connectlocs="19050,10598;17992,16176;16933,18965;14287,20638;8996,20638;4763,20638;2117,18965;529,16176;0,11156;529,5020;2117,2231;4763,1116;9525,0;14287,1116;16933,2231;19050,5020;19050,10598" o:connectangles="0,0,0,0,0,0,0,0,0,0,0,0,0,0,0,0,0"/>
                </v:shape>
                <v:shape id="Freeform 1021" o:spid="_x0000_s2037" style="position:absolute;left:41259;top:7366;width:1063;height:6350;visibility:visible;mso-wrap-style:square;v-text-anchor:top" coordsize="202,1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RbMQA&#10;AADdAAAADwAAAGRycy9kb3ducmV2LnhtbESPQWvCQBSE74X+h+UVetNNpQkSXaUWCu0tRks9PrLP&#10;JJh9G3e3mvz7riD0OMx8M8xyPZhOXMj51rKCl2kCgriyuuVawX73MZmD8AFZY2eZFIzkYb16fFhi&#10;ru2Vt3QpQy1iCfscFTQh9LmUvmrIoJ/anjh6R+sMhihdLbXDayw3nZwlSSYNthwXGuzpvaHqVP4a&#10;BbPv3sqvsXSJ3hw0/mRFcW5rpZ6fhrcFiEBD+A/f6U8duTR9hdub+ATk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f+kWzEAAAA3QAAAA8AAAAAAAAAAAAAAAAAmAIAAGRycy9k&#10;b3ducmV2LnhtbFBLBQYAAAAABAAEAPUAAACJAwAAAAA=&#10;" path="m199,r-7,10l134,113,77,238,42,334,15,436,,541r,51l2,650,21,764,50,871r36,97l141,1091r55,99l202,1200e" filled="f" strokecolor="#7c7c7c" strokeweight=".2205mm">
                  <v:path arrowok="t" o:connecttype="custom" o:connectlocs="104783,0;101098,5292;70558,59796;40544,125942;22115,176742;7898,230717;0,286279;0,313267;1053,343958;11058,404283;26327,460904;45283,512233;74243,577321;103204,629708;106363,635000" o:connectangles="0,0,0,0,0,0,0,0,0,0,0,0,0,0,0"/>
                </v:shape>
                <v:shape id="Freeform 1022" o:spid="_x0000_s2038" style="position:absolute;left:41894;top:13208;width:492;height:587;visibility:visible;mso-wrap-style:square;v-text-anchor:top" coordsize="92,1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4EBsYA&#10;AADdAAAADwAAAGRycy9kb3ducmV2LnhtbESPQWvCQBSE74L/YXlCb80mQkpNXYMoQsFeqkHo7TX7&#10;mgSzb+PuVtN/3y0UPA4z8w2zLEfTiys531lWkCUpCOLa6o4bBdVx9/gMwgdkjb1lUvBDHsrVdLLE&#10;Qtsbv9P1EBoRIewLVNCGMBRS+rolgz6xA3H0vqwzGKJ0jdQObxFuejlP0ydpsOO40OJAm5bq8+Hb&#10;KPjUWaW3izeX7/2+67fr9HL6qJR6mI3rFxCBxnAP/7dftYJ5nufw9yY+Abn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N4EBsYAAADdAAAADwAAAAAAAAAAAAAAAACYAgAAZHJz&#10;L2Rvd25yZXYueG1sUEsFBgAAAAAEAAQA9QAAAIsDAAAAAA==&#10;" path="m66,l92,111,,43r11,l32,37,49,26,63,10,66,xe" fillcolor="#7c7c7c" strokecolor="#7c7c7c" strokeweight=".25pt">
                  <v:path arrowok="t" o:connecttype="custom" o:connectlocs="35305,0;49213,58738;0,22754;5884,22754;17118,19579;26211,13758;33700,5292;35305,0" o:connectangles="0,0,0,0,0,0,0,0"/>
                </v:shape>
                <v:shape id="Freeform 1023" o:spid="_x0000_s2039" style="position:absolute;left:39687;top:12049;width:175;height:825;visibility:visible;mso-wrap-style:square;v-text-anchor:top" coordsize="31,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6+7scA&#10;AADdAAAADwAAAGRycy9kb3ducmV2LnhtbESPQWvCQBSE7wX/w/IEb3WjEJE0q0ix0ENVjEKvr9nX&#10;JJh9G7LbJObXu4VCj8PMfMOk28HUoqPWVZYVLOYRCOLc6ooLBdfL2/MahPPIGmvLpOBODrabyVOK&#10;ibY9n6nLfCEChF2CCkrvm0RKl5dk0M1tQxy8b9sa9EG2hdQt9gFuarmMopU0WHFYKLGh15LyW/Zj&#10;FGTdbTzE+8/ztTp9HMf14bI7fo1KzabD7gWEp8H/h//a71rBMo5X8PsmPAG5e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M+vu7HAAAA3QAAAA8AAAAAAAAAAAAAAAAAmAIAAGRy&#10;cy9kb3ducmV2LnhtbFBLBQYAAAAABAAEAPUAAACMAwAAAAA=&#10;" path="m31,151r,1l31,154r-1,l29,155r-3,l24,156r-4,l16,156r-5,l8,156,5,155r-2,l2,154r-2,l,152r,-1l,5,,3,,2,2,1r1,l5,,8,r3,l16,r4,l24,r2,l29,1r1,l31,2r,1l31,5r,146xe" fillcolor="#7c7c7c" stroked="f">
                  <v:path arrowok="t" o:connecttype="custom" o:connectlocs="17463,79904;17463,80433;17463,81492;16900,81492;16336,82021;14646,82021;13520,82550;11266,82550;9013,82550;6197,82550;4507,82550;2817,82021;1690,82021;1127,81492;0,81492;0,80433;0,79904;0,2646;0,1588;0,1058;1127,529;1690,529;2817,0;4507,0;6197,0;9013,0;11266,0;13520,0;14646,0;16336,529;16900,529;17463,1058;17463,1588;17463,2646;17463,79904" o:connectangles="0,0,0,0,0,0,0,0,0,0,0,0,0,0,0,0,0,0,0,0,0,0,0,0,0,0,0,0,0,0,0,0,0,0,0"/>
                </v:shape>
                <v:shape id="Freeform 1024" o:spid="_x0000_s2040" style="position:absolute;left:40036;top:12684;width:191;height:206;visibility:visible;mso-wrap-style:square;v-text-anchor:top" coordsize="36,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Y57scA&#10;AADdAAAADwAAAGRycy9kb3ducmV2LnhtbESPQWvCQBSE7wX/w/KE3pqNQqykrqJCoaUg1Qhtb8/s&#10;Mwlm36bZNcZ/3xUKHoeZ+YaZLXpTi45aV1lWMIpiEMS51RUXCvbZ69MUhPPIGmvLpOBKDhbzwcMM&#10;U20vvKVu5wsRIOxSVFB636RSurwkgy6yDXHwjrY16INsC6lbvAS4qeU4jifSYMVhocSG1iXlp93Z&#10;KPjosvef5Ov8KVeJPWS8/V1+byZKPQ775QsIT72/h//bb1rBOEme4fYmPAE5/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AmOe7HAAAA3QAAAA8AAAAAAAAAAAAAAAAAmAIAAGRy&#10;cy9kb3ducmV2LnhtbFBLBQYAAAAABAAEAPUAAACMAwAAAAA=&#10;" path="m36,18l35,29r-4,5l26,36r-8,1l9,36,4,34,,29,,19,,9,4,4,9,r9,l28,r4,4l35,9r1,9xe" fillcolor="#7c7c7c" stroked="f">
                  <v:path arrowok="t" o:connecttype="custom" o:connectlocs="19050,10040;18521,16176;16404,18965;13758,20080;9525,20638;4763,20080;2117,18965;0,16176;0,10598;0,5020;2117,2231;4763,0;9525,0;14817,0;16933,2231;18521,5020;19050,10040" o:connectangles="0,0,0,0,0,0,0,0,0,0,0,0,0,0,0,0,0"/>
                </v:shape>
                <v:shape id="Freeform 1025" o:spid="_x0000_s2041" style="position:absolute;left:15890;top:14589;width:1064;height:6334;visibility:visible;mso-wrap-style:square;v-text-anchor:top" coordsize="202,11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Tg17wA&#10;AADdAAAADwAAAGRycy9kb3ducmV2LnhtbERPSwrCMBDdC94hjODOpgqKVtMiiiC48nOAoRnbYjOp&#10;TdTq6c1CcPl4/1XWmVo8qXWVZQXjKAZBnFtdcaHgct6N5iCcR9ZYWyYFb3KQpf3eChNtX3yk58kX&#10;IoSwS1BB6X2TSOnykgy6yDbEgbva1qAPsC2kbvEVwk0tJ3E8kwYrDg0lNrQpKb+dHkbB/GDqxfiO&#10;227jGvthxONVo1LDQbdegvDU+b/4595rBZPpNMwNb8ITkOkX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gNODXvAAAAN0AAAAPAAAAAAAAAAAAAAAAAJgCAABkcnMvZG93bnJldi54&#10;bWxQSwUGAAAAAAQABAD1AAAAgQMAAAAA&#10;" path="m200,r-7,9l135,113,78,237,42,333,15,437,,540r,52l3,650,21,763,51,870r36,97l142,1092r55,97l202,1199e" filled="f" strokeweight=".2205mm">
                  <v:path arrowok="t" o:connecttype="custom" o:connectlocs="105310,0;101624,4755;71084,59696;41071,125203;22115,175919;7898,230860;0,285274;0,312744;1580,343385;11058,403081;26854,459607;45810,510851;74770,576887;103730,628130;106363,633413" o:connectangles="0,0,0,0,0,0,0,0,0,0,0,0,0,0,0"/>
                </v:shape>
                <v:shape id="Freeform 1026" o:spid="_x0000_s2042" style="position:absolute;left:16541;top:20431;width:492;height:587;visibility:visible;mso-wrap-style:square;v-text-anchor:top" coordsize="91,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vT8UA&#10;AADdAAAADwAAAGRycy9kb3ducmV2LnhtbESP0WrCQBRE3wv+w3IF3+quQtoYXUUstuJDoeoHXLPX&#10;JJi9G7LbGP++Kwh9HGbmDLNY9bYWHbW+cqxhMlYgiHNnKi40nI7b1xSED8gGa8ek4U4eVsvBywIz&#10;4278Q90hFCJC2GeooQyhyaT0eUkW/dg1xNG7uNZiiLItpGnxFuG2llOl3qTFiuNCiQ1tSsqvh1+r&#10;Id29f2z26qiS7/NXfe/26WdivdajYb+egwjUh//ws70zGqZJMoPHm/gE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5u9PxQAAAN0AAAAPAAAAAAAAAAAAAAAAAJgCAABkcnMv&#10;ZG93bnJldi54bWxQSwUGAAAAAAQABAD1AAAAigMAAAAA&#10;" path="m65,l91,112,,43r9,l30,37,48,26,61,10,65,xe" fillcolor="black" strokeweight=".25pt">
                  <v:path arrowok="t" o:connecttype="custom" o:connectlocs="35152,0;49213,58738;0,22551;4867,22551;16224,19405;25959,13636;32989,5244;35152,0" o:connectangles="0,0,0,0,0,0,0,0"/>
                </v:shape>
                <v:shape id="Freeform 1027" o:spid="_x0000_s2043" style="position:absolute;left:14335;top:19796;width:174;height:825;visibility:visible;mso-wrap-style:square;v-text-anchor:top" coordsize="32,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LZSsIA&#10;AADdAAAADwAAAGRycy9kb3ducmV2LnhtbERPy4rCMBTdD/gP4QpuBk0so9hqFJERZ+PCB64vzbUt&#10;NjelydT692YxMMvDea82va1FR62vHGuYThQI4tyZigsN18t+vADhA7LB2jFpeJGHzXrwscLMuCef&#10;qDuHQsQQ9hlqKENoMil9XpJFP3ENceTurrUYImwLaVp8xnBby0SpubRYcWwosaFdSfnj/Gs1+EOa&#10;qrvaXTubqNvx+0Ff6etT69Gw3y5BBOrDv/jP/WM0JLN53B/fxCcg1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YtlKwgAAAN0AAAAPAAAAAAAAAAAAAAAAAJgCAABkcnMvZG93&#10;bnJldi54bWxQSwUGAAAAAAQABAD1AAAAhwMAAAAA&#10;" path="m32,151r-1,1l31,154r-1,1l28,155r-2,1l23,156r-3,l16,156r-5,l7,156r-2,l4,155r-3,l,154r,-2l,151,,5,,3,,2,1,1r3,l5,,9,r2,l16,r4,l23,r3,l28,1r2,l31,2r,1l32,5r,146xe" fillcolor="black" stroked="f">
                  <v:path arrowok="t" o:connecttype="custom" o:connectlocs="17463,79904;16917,80433;16917,81492;16372,82021;15280,82021;14189,82550;12552,82550;10914,82550;8732,82550;6003,82550;3820,82550;2729,82550;2183,82021;546,82021;0,81492;0,80433;0,79904;0,2646;0,1588;0,1058;546,529;2183,529;2729,0;4911,0;6003,0;8732,0;10914,0;12552,0;14189,0;15280,529;16372,529;16917,1058;16917,1588;17463,2646;17463,79904" o:connectangles="0,0,0,0,0,0,0,0,0,0,0,0,0,0,0,0,0,0,0,0,0,0,0,0,0,0,0,0,0,0,0,0,0,0,0"/>
                </v:shape>
                <v:shape id="Freeform 1028" o:spid="_x0000_s2044" style="position:absolute;left:14684;top:19796;width:159;height:825;visibility:visible;mso-wrap-style:square;v-text-anchor:top" coordsize="32,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580cUA&#10;AADdAAAADwAAAGRycy9kb3ducmV2LnhtbESPQWvCQBSE7wX/w/IEL0V3DVZMdBURxV56qBXPj+wz&#10;CWbfhuwa4793C4Ueh5n5hllteluLjlpfOdYwnSgQxLkzFRcazj+H8QKED8gGa8ek4UkeNuvB2woz&#10;4x78Td0pFCJC2GeooQyhyaT0eUkW/cQ1xNG7utZiiLItpGnxEeG2lolSc2mx4rhQYkO7kvLb6W41&#10;+GOaqqvanTubqMvX/kaz9Pmu9WjYb5cgAvXhP/zX/jQako/5FH7fxCcg1y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LnzRxQAAAN0AAAAPAAAAAAAAAAAAAAAAAJgCAABkcnMv&#10;ZG93bnJldi54bWxQSwUGAAAAAAQABAD1AAAAigMAAAAA&#10;" path="m32,151r,1l31,154r,1l29,155r-2,1l24,156r-3,l16,156r-3,l9,156r-2,l4,155r-1,l2,154,,152r,-1l,5,,3,2,2,3,1r1,l7,,9,r4,l16,r5,l24,r3,l29,1r2,l31,2r1,1l32,5r,146xe" fillcolor="black" stroked="f">
                  <v:path arrowok="t" o:connecttype="custom" o:connectlocs="15875,79904;15875,80433;15379,81492;15379,82021;14387,82021;13395,82550;11906,82550;10418,82550;7938,82550;6449,82550;4465,82550;3473,82550;1984,82021;1488,82021;992,81492;0,80433;0,79904;0,2646;0,1588;992,1058;1488,529;1984,529;3473,0;4465,0;6449,0;7938,0;10418,0;11906,0;13395,0;14387,529;15379,529;15379,1058;15875,1588;15875,2646;15875,79904" o:connectangles="0,0,0,0,0,0,0,0,0,0,0,0,0,0,0,0,0,0,0,0,0,0,0,0,0,0,0,0,0,0,0,0,0,0,0"/>
                </v:shape>
                <v:shape id="Freeform 1029" o:spid="_x0000_s2045" style="position:absolute;left:15017;top:20431;width:191;height:190;visibility:visible;mso-wrap-style:square;v-text-anchor:top" coordsize="36,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uVR8MA&#10;AADdAAAADwAAAGRycy9kb3ducmV2LnhtbESPQYvCMBSE7wv+h/AEb2tiZVWqUUQUvOmqoMdH82yL&#10;zUtpotZ/bxaEPQ4z8w0zW7S2Eg9qfOlYw6CvQBBnzpScazgdN98TED4gG6wck4YXeVjMO18zTI17&#10;8i89DiEXEcI+RQ1FCHUqpc8Ksuj7riaO3tU1FkOUTS5Ng88It5VMlBpJiyXHhQJrWhWU3Q53q2Gr&#10;Vjtn1Gt4Te720o735/W6ZK173XY5BRGoDf/hT3trNCQ/owT+3sQnIOd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FuVR8MAAADdAAAADwAAAAAAAAAAAAAAAACYAgAAZHJzL2Rv&#10;d25yZXYueG1sUEsFBgAAAAAEAAQA9QAAAIgDAAAAAA==&#10;" path="m36,19r,10l32,34r-5,2l19,37,9,37,4,34,2,29,,19,2,9,4,4,9,,19,r8,l32,4r4,5l36,19xe" fillcolor="black" stroked="f">
                  <v:path arrowok="t" o:connecttype="custom" o:connectlocs="19050,9782;19050,14931;16933,17505;14287,18535;10054,19050;4763,19050;2117,17505;1058,14931;0,9782;1058,4634;2117,2059;4763,0;10054,0;14287,0;16933,2059;19050,4634;19050,9782" o:connectangles="0,0,0,0,0,0,0,0,0,0,0,0,0,0,0,0,0"/>
                </v:shape>
                <v:shape id="Freeform 1030" o:spid="_x0000_s2046" style="position:absolute;left:41068;top:14478;width:1064;height:6350;visibility:visible;mso-wrap-style:square;v-text-anchor:top" coordsize="203,11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S0BcMA&#10;AADdAAAADwAAAGRycy9kb3ducmV2LnhtbESPT4vCMBTE78J+h/AW9qaprhapRikLQi8L/sPzo3k2&#10;dZuX0kTtfnsjCB6HmfkNs1z3thE36nztWMF4lIAgLp2uuVJwPGyGcxA+IGtsHJOCf/KwXn0Mlphp&#10;d+cd3fahEhHCPkMFJoQ2k9KXhiz6kWuJo3d2ncUQZVdJ3eE9wm0jJ0mSSos1xwWDLf0YKv/2V6vg&#10;kubj362cm2lemFlwzWlbVFapr88+X4AI1Id3+NUutILJLP2G55v4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MS0BcMAAADdAAAADwAAAAAAAAAAAAAAAACYAgAAZHJzL2Rv&#10;d25yZXYueG1sUEsFBgAAAAAEAAQA9QAAAIgDAAAAAA==&#10;" path="m200,r-7,10l136,112,78,238,43,334,15,436,,540r,52l4,650,22,763,52,870r34,98l142,1091r55,98l203,1199e" filled="f" strokecolor="#7c7c7c" strokeweight=".2205mm">
                  <v:path arrowok="t" o:connecttype="custom" o:connectlocs="104791,0;101123,5296;71258,59316;40869,126047;22530,176889;7859,230909;0,285988;0,313528;2096,344245;11527,404091;27246,460759;45060,512661;74402,577802;103219,629704;106363,635000" o:connectangles="0,0,0,0,0,0,0,0,0,0,0,0,0,0,0"/>
                </v:shape>
                <v:shape id="Freeform 1031" o:spid="_x0000_s2047" style="position:absolute;left:41719;top:20335;width:492;height:588;visibility:visible;mso-wrap-style:square;v-text-anchor:top" coordsize="93,1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60ZMUA&#10;AADdAAAADwAAAGRycy9kb3ducmV2LnhtbESPQYvCMBSE7wv+h/AEL8uabl2LVKMsgiCIh60e1tuj&#10;ebbF5qU00dZ/bwTB4zAz3zCLVW9qcaPWVZYVfI8jEMS51RUXCo6HzdcMhPPIGmvLpOBODlbLwccC&#10;U207/qNb5gsRIOxSVFB636RSurwkg25sG+LgnW1r0AfZFlK32AW4qWUcRYk0WHFYKLGhdUn5Jbsa&#10;BZ//l2prMpMlebzb20lxsp2cKjUa9r9zEJ56/w6/2lutIJ4mP/B8E56AX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rRkxQAAAN0AAAAPAAAAAAAAAAAAAAAAAJgCAABkcnMv&#10;ZG93bnJldi54bWxQSwUGAAAAAAQABAD1AAAAigMAAAAA&#10;" path="m67,l93,111,,43r11,l31,37,48,26,62,10,67,xe" fillcolor="#7c7c7c" strokecolor="#7c7c7c" strokeweight=".25pt">
                  <v:path arrowok="t" o:connecttype="custom" o:connectlocs="35455,0;49213,58738;0,22754;5821,22754;16404,19579;25400,13758;32809,5292;35455,0" o:connectangles="0,0,0,0,0,0,0,0"/>
                </v:shape>
                <v:shape id="Freeform 1032" o:spid="_x0000_s2048" style="position:absolute;left:39512;top:19685;width:159;height:825;visibility:visible;mso-wrap-style:square;v-text-anchor:top" coordsize="32,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N2NMEA&#10;AADdAAAADwAAAGRycy9kb3ducmV2LnhtbESPQYvCMBSE7wv+h/CEvSyaWrBINYoIgse1u94fzbMp&#10;Ni8libb+eyMs7HGYmW+YzW60nXiQD61jBYt5BoK4drrlRsHvz3G2AhEissbOMSl4UoDddvKxwVK7&#10;gc/0qGIjEoRDiQpMjH0pZagNWQxz1xMn7+q8xZikb6T2OCS47WSeZYW02HJaMNjTwVB9q+5WQZHb&#10;b7weam980Qwmfl3a6r5Q6nM67tcgIo3xP/zXPmkF+bJYwvtNegJy+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QDdjTBAAAA3QAAAA8AAAAAAAAAAAAAAAAAmAIAAGRycy9kb3du&#10;cmV2LnhtbFBLBQYAAAAABAAEAPUAAACGAwAAAAA=&#10;" path="m32,152r,2l30,155r,l28,156r-1,l23,157r-2,l16,157r-4,l8,157,6,156r-3,l2,155r-1,l,154r,-2l,6,,5,1,3,2,2r1,l6,1r2,l12,1,16,r5,1l23,1r4,l28,2r2,l30,3r2,2l32,6r,146xe" fillcolor="#7c7c7c" stroked="f">
                  <v:path arrowok="t" o:connecttype="custom" o:connectlocs="15875,79921;15875,80973;14883,81498;14883,81498;13891,82024;13395,82024;11410,82550;10418,82550;7938,82550;5953,82550;3969,82550;2977,82024;1488,82024;992,81498;496,81498;0,80973;0,79921;0,3155;0,2629;496,1577;992,1052;1488,1052;2977,526;3969,526;5953,526;7938,0;10418,526;11410,526;13395,526;13891,1052;14883,1052;14883,1577;15875,2629;15875,3155;15875,79921" o:connectangles="0,0,0,0,0,0,0,0,0,0,0,0,0,0,0,0,0,0,0,0,0,0,0,0,0,0,0,0,0,0,0,0,0,0,0"/>
                </v:shape>
                <v:shape id="Freeform 1033" o:spid="_x0000_s2049" style="position:absolute;left:39862;top:19685;width:158;height:825;visibility:visible;mso-wrap-style:square;v-text-anchor:top" coordsize="32,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HoQ8IA&#10;AADdAAAADwAAAGRycy9kb3ducmV2LnhtbESPQWsCMRSE74L/ITyhF6lZFwxlNYoIQo/ttt4fm+dm&#10;cfOyJNHd/vumUPA4zMw3zO4wuV48KMTOs4b1qgBB3HjTcavh++v8+gYiJmSDvWfS8EMRDvv5bIeV&#10;8SN/0qNOrcgQjhVqsCkNlZSxseQwrvxAnL2rDw5TlqGVJuCY4a6XZVEo6bDjvGBxoJOl5lbfnQZV&#10;ug+8nppgg2pHm5aXrr6vtX5ZTMctiERTeob/2+9GQ7lRCv7e5Ccg9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0ehDwgAAAN0AAAAPAAAAAAAAAAAAAAAAAJgCAABkcnMvZG93&#10;bnJldi54bWxQSwUGAAAAAAQABAD1AAAAhwMAAAAA&#10;" path="m32,152r-1,2l31,155r-1,l29,156r-3,l24,157r-4,l16,157r-5,l8,157,5,156r-1,l1,155r-1,l,154r,-2l,6,,5,,3,1,2r3,l5,1r4,l11,1,16,r4,1l24,1r2,l29,2r1,l31,3r,2l32,6r,146xe" fillcolor="#7c7c7c" stroked="f">
                  <v:path arrowok="t" o:connecttype="custom" o:connectlocs="15875,79921;15379,80973;15379,81498;14883,81498;14387,82024;12898,82024;11906,82550;9922,82550;7938,82550;5457,82550;3969,82550;2480,82024;1984,82024;496,81498;0,81498;0,80973;0,79921;0,3155;0,2629;0,1577;496,1052;1984,1052;2480,526;4465,526;5457,526;7938,0;9922,526;11906,526;12898,526;14387,1052;14883,1052;15379,1577;15379,2629;15875,3155;15875,79921" o:connectangles="0,0,0,0,0,0,0,0,0,0,0,0,0,0,0,0,0,0,0,0,0,0,0,0,0,0,0,0,0,0,0,0,0,0,0"/>
                </v:shape>
                <v:shape id="Freeform 1034" o:spid="_x0000_s2050" style="position:absolute;left:40195;top:20335;width:191;height:191;visibility:visible;mso-wrap-style:square;v-text-anchor:top" coordsize="36,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rzU8cA&#10;AADdAAAADwAAAGRycy9kb3ducmV2LnhtbESPQWvCQBSE70L/w/KE3nSjkFSiq6hQqAhFjdB6e82+&#10;JqHZt2l2jem/dwuFHoeZ+YZZrHpTi45aV1lWMBlHIIhzqysuFJyz59EMhPPIGmvLpOCHHKyWD4MF&#10;ptre+EjdyRciQNilqKD0vkmldHlJBt3YNsTB+7StQR9kW0jd4i3ATS2nUZRIgxWHhRIb2paUf52u&#10;RsG+y3aX+O16kJvYfmR8/F6/vyZKPQ779RyEp97/h//aL1rBNE6e4PdNeAJye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5K81PHAAAA3QAAAA8AAAAAAAAAAAAAAAAAmAIAAGRy&#10;cy9kb3ducmV2LnhtbFBLBQYAAAAABAAEAPUAAACMAwAAAAA=&#10;" path="m36,17l35,27r-3,6l27,35,17,37,9,35,4,33,,28,,18,,8,4,3,9,r8,l27,r5,3l35,8r1,9xe" fillcolor="#7c7c7c" stroked="f">
                  <v:path arrowok="t" o:connecttype="custom" o:connectlocs="19050,8753;18521,13901;16933,16991;14287,18020;8996,19050;4763,18020;2117,16991;0,14416;0,9268;0,4119;2117,1545;4763,0;8996,0;14287,0;16933,1545;18521,4119;19050,8753" o:connectangles="0,0,0,0,0,0,0,0,0,0,0,0,0,0,0,0,0"/>
                </v:shape>
                <v:shape id="Freeform 1035" o:spid="_x0000_s2051" style="position:absolute;left:15890;top:21653;width:1064;height:6350;visibility:visible;mso-wrap-style:square;v-text-anchor:top" coordsize="202,11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gqarwA&#10;AADdAAAADwAAAGRycy9kb3ducmV2LnhtbERPSwrCMBDdC94hjODOpgqKVtMiiiC48nOAoRnbYjOp&#10;TdTq6c1CcPl4/1XWmVo8qXWVZQXjKAZBnFtdcaHgct6N5iCcR9ZYWyYFb3KQpf3eChNtX3yk58kX&#10;IoSwS1BB6X2TSOnykgy6yDbEgbva1qAPsC2kbvEVwk0tJ3E8kwYrDg0lNrQpKb+dHkbB/GDqxfiO&#10;227jGvthxONVo1LDQbdegvDU+b/4595rBZPpLMwNb8ITkOkX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uWCpqvAAAAN0AAAAPAAAAAAAAAAAAAAAAAJgCAABkcnMvZG93bnJldi54&#10;bWxQSwUGAAAAAAQABAD1AAAAgQMAAAAA&#10;" path="m200,r-7,10l135,113,78,238,42,335,15,437,,540r,52l3,650,21,763,51,871r36,97l142,1092r55,97l202,1199e" filled="f" strokeweight=".2205mm">
                  <v:path arrowok="t" o:connecttype="custom" o:connectlocs="105310,0;101624,5296;71084,59846;41071,126047;22115,177419;7898,231439;0,285988;0,313528;1580,344245;11058,404091;26854,461289;45810,512661;74770,578332;103730,629704;106363,635000" o:connectangles="0,0,0,0,0,0,0,0,0,0,0,0,0,0,0"/>
                </v:shape>
                <v:shape id="Freeform 1036" o:spid="_x0000_s2052" style="position:absolute;left:16541;top:27511;width:492;height:587;visibility:visible;mso-wrap-style:square;v-text-anchor:top" coordsize="91,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ol8sYA&#10;AADdAAAADwAAAGRycy9kb3ducmV2LnhtbESP0WrCQBRE34X+w3ILvuluhWhMXUWUqvggqP2A2+xt&#10;Epq9G7LbGP/eLRR8HGbmDLNY9bYWHbW+cqzhbaxAEOfOVFxo+Lx+jFIQPiAbrB2Thjt5WC1fBgvM&#10;jLvxmbpLKESEsM9QQxlCk0np85Is+rFriKP37VqLIcq2kKbFW4TbWk6UmkqLFceFEhvalJT/XH6t&#10;hvQw226O6qqS09e+vnfHdJdYr/XwtV+/gwjUh2f4v30wGibJdA5/b+ITkM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Yol8sYAAADdAAAADwAAAAAAAAAAAAAAAACYAgAAZHJz&#10;L2Rvd25yZXYueG1sUEsFBgAAAAAEAAQA9QAAAIsDAAAAAA==&#10;" path="m65,l91,112,,43r9,l30,38,48,26,61,10,65,xe" fillcolor="black" strokeweight=".25pt">
                  <v:path arrowok="t" o:connecttype="custom" o:connectlocs="35152,0;49213,58738;0,22551;4867,22551;16224,19929;25959,13636;32989,5244;35152,0" o:connectangles="0,0,0,0,0,0,0,0"/>
                </v:shape>
                <v:shape id="Freeform 1037" o:spid="_x0000_s2053" style="position:absolute;left:14335;top:26876;width:174;height:825;visibility:visible;mso-wrap-style:square;v-text-anchor:top" coordsize="32,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tPl8MA&#10;AADdAAAADwAAAGRycy9kb3ducmV2LnhtbERPy2rCQBTdC/2H4Ra6EZ1pqNWkGaVIS924MBXXl8zN&#10;AzN3QmYa4993FoUuD+ed7ybbiZEG3zrW8LxUIIhLZ1quNZy/PxcbED4gG+wck4Y7edhtH2Y5Zsbd&#10;+ERjEWoRQ9hnqKEJoc+k9GVDFv3S9cSRq9xgMUQ41NIMeIvhtpOJUq/SYsuxocGe9g2V1+LHavBf&#10;aaoqtT+PNlGX48eVXtL7XOunx+n9DUSgKfyL/9wHoyFZreP++CY+Abn9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7tPl8MAAADdAAAADwAAAAAAAAAAAAAAAACYAgAAZHJzL2Rv&#10;d25yZXYueG1sUEsFBgAAAAAEAAQA9QAAAIgDAAAAAA==&#10;" path="m32,152r-1,1l31,154r-1,1l28,155r-2,1l23,156r-3,l16,156r-5,l7,156r-2,l4,155r-3,l,154r,-1l,152,,5,,4,,3,1,1r3,l5,,9,r2,l16,r4,l23,r3,l28,1r2,l31,3r,1l32,5r,147xe" fillcolor="black" stroked="f">
                  <v:path arrowok="t" o:connecttype="custom" o:connectlocs="17463,80433;16917,80963;16917,81492;16372,82021;15280,82021;14189,82550;12552,82550;10914,82550;8732,82550;6003,82550;3820,82550;2729,82550;2183,82021;546,82021;0,81492;0,80963;0,80433;0,2646;0,2117;0,1588;546,529;2183,529;2729,0;4911,0;6003,0;8732,0;10914,0;12552,0;14189,0;15280,529;16372,529;16917,1588;16917,2117;17463,2646;17463,80433" o:connectangles="0,0,0,0,0,0,0,0,0,0,0,0,0,0,0,0,0,0,0,0,0,0,0,0,0,0,0,0,0,0,0,0,0,0,0"/>
                </v:shape>
                <v:shape id="Freeform 1038" o:spid="_x0000_s2054" style="position:absolute;left:14684;top:26876;width:159;height:825;visibility:visible;mso-wrap-style:square;v-text-anchor:top" coordsize="32,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fqDMUA&#10;AADdAAAADwAAAGRycy9kb3ducmV2LnhtbESPQWvCQBSE74L/YXmFXqTuGmprUlcRUerFg1Y8P7LP&#10;JJh9G7LbGP99tyB4HGbmG2a+7G0tOmp95VjDZKxAEOfOVFxoOP1s32YgfEA2WDsmDXfysFwMB3PM&#10;jLvxgbpjKESEsM9QQxlCk0np85Is+rFriKN3ca3FEGVbSNPiLcJtLROlPqTFiuNCiQ2tS8qvx1+r&#10;wX+nqbqo9amziTrvN1d6T+8jrV9f+tUXiEB9eIYf7Z3RkEw/J/D/Jj4Buf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9+oMxQAAAN0AAAAPAAAAAAAAAAAAAAAAAJgCAABkcnMv&#10;ZG93bnJldi54bWxQSwUGAAAAAAQABAD1AAAAigMAAAAA&#10;" path="m32,152r,1l31,154r,1l29,155r-2,1l24,156r-3,l16,156r-3,l9,156r-2,l4,155r-1,l2,154,,153r,-1l,5,,4,2,3,3,1r1,l7,,9,r4,l16,r5,l24,r3,l29,1r2,l31,3r1,1l32,5r,147xe" fillcolor="black" stroked="f">
                  <v:path arrowok="t" o:connecttype="custom" o:connectlocs="15875,80433;15875,80963;15379,81492;15379,82021;14387,82021;13395,82550;11906,82550;10418,82550;7938,82550;6449,82550;4465,82550;3473,82550;1984,82021;1488,82021;992,81492;0,80963;0,80433;0,2646;0,2117;992,1588;1488,529;1984,529;3473,0;4465,0;6449,0;7938,0;10418,0;11906,0;13395,0;14387,529;15379,529;15379,1588;15875,2117;15875,2646;15875,80433" o:connectangles="0,0,0,0,0,0,0,0,0,0,0,0,0,0,0,0,0,0,0,0,0,0,0,0,0,0,0,0,0,0,0,0,0,0,0"/>
                </v:shape>
                <v:shape id="Freeform 1039" o:spid="_x0000_s2055" style="position:absolute;left:15033;top:26876;width:175;height:825;visibility:visible;mso-wrap-style:square;v-text-anchor:top" coordsize="32,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V0e8UA&#10;AADdAAAADwAAAGRycy9kb3ducmV2LnhtbESPQWvCQBSE74X+h+UVvIjuNqhtUlcpotiLB614fmSf&#10;STD7NmTXGP+9KxR6HGbmG2a+7G0tOmp95VjD+1iBIM6dqbjQcPzdjD5B+IBssHZMGu7kYbl4fZlj&#10;ZtyN99QdQiEihH2GGsoQmkxKn5dk0Y9dQxy9s2sthijbQpoWbxFua5koNZMWK44LJTa0Kim/HK5W&#10;g9+mqTqr1bGziTrt1heapPeh1oO3/vsLRKA+/If/2j9GQzL9SOD5Jj4BuXg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JXR7xQAAAN0AAAAPAAAAAAAAAAAAAAAAAJgCAABkcnMv&#10;ZG93bnJldi54bWxQSwUGAAAAAAQABAD1AAAAigMAAAAA&#10;" path="m32,152r,1l31,154r-2,1l28,155r-2,1l23,156r-3,l16,156r-5,l7,156r-2,l4,155r-3,l,154r,-1l,152,,5,,4,,3,1,1r3,l5,,8,r3,l16,r4,l23,r3,l28,1r1,l31,3r1,1l32,5r,147xe" fillcolor="black" stroked="f">
                  <v:path arrowok="t" o:connecttype="custom" o:connectlocs="17463,80433;17463,80963;16917,81492;15826,82021;15280,82021;14189,82550;12552,82550;10914,82550;8732,82550;6003,82550;3820,82550;2729,82550;2183,82021;546,82021;0,81492;0,80963;0,80433;0,2646;0,2117;0,1588;546,529;2183,529;2729,0;4366,0;6003,0;8732,0;10914,0;12552,0;14189,0;15280,529;15826,529;16917,1588;17463,2117;17463,2646;17463,80433" o:connectangles="0,0,0,0,0,0,0,0,0,0,0,0,0,0,0,0,0,0,0,0,0,0,0,0,0,0,0,0,0,0,0,0,0,0,0"/>
                </v:shape>
                <v:shape id="Freeform 1040" o:spid="_x0000_s2056" style="position:absolute;left:15367;top:27511;width:190;height:190;visibility:visible;mso-wrap-style:square;v-text-anchor:top" coordsize="36,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6mAcUA&#10;AADdAAAADwAAAGRycy9kb3ducmV2LnhtbESPQWvCQBSE7wX/w/IEb81uIzaSuoqIgjdbW7DHR/aZ&#10;hGbfhuwmxn/vFgo9DjPzDbPajLYRA3W+dqzhJVEgiAtnai41fH0enpcgfEA22DgmDXfysFlPnlaY&#10;G3fjDxrOoRQRwj5HDVUIbS6lLyqy6BPXEkfv6jqLIcqulKbDW4TbRqZKvUqLNceFClvaVVT8nHur&#10;4ah2J2fUfX5Ne/s9Zu+X/b5mrWfTcfsGItAY/sN/7aPRkC6yOfy+iU9Ar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zqYBxQAAAN0AAAAPAAAAAAAAAAAAAAAAAJgCAABkcnMv&#10;ZG93bnJldi54bWxQSwUGAAAAAAQABAD1AAAAigMAAAAA&#10;" path="m36,18l34,28r-2,5l27,37r-10,l9,37,4,33,,28,,18,,8,4,3,9,r8,l27,r5,3l34,8r2,10xe" fillcolor="black" stroked="f">
                  <v:path arrowok="t" o:connecttype="custom" o:connectlocs="19050,9268;17992,14416;16933,16991;14287,19050;8996,19050;4763,19050;2117,16991;0,14416;0,9268;0,4119;2117,1545;4763,0;8996,0;14287,0;16933,1545;17992,4119;19050,9268" o:connectangles="0,0,0,0,0,0,0,0,0,0,0,0,0,0,0,0,0"/>
                </v:shape>
                <v:shape id="Freeform 1041" o:spid="_x0000_s2057" style="position:absolute;left:41148;top:21717;width:1079;height:6334;visibility:visible;mso-wrap-style:square;v-text-anchor:top" coordsize="202,11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y2sr8A&#10;AADdAAAADwAAAGRycy9kb3ducmV2LnhtbESPzQrCMBCE74LvEFbwpqnibzWKKILgyZ8HWJq1LTab&#10;2kStPr0RBI/DzHzDzJe1KcSDKpdbVtDrRiCIE6tzThWcT9vOBITzyBoLy6TgRQ6Wi2ZjjrG2Tz7Q&#10;4+hTESDsYlSQeV/GUrokI4Oua0vi4F1sZdAHWaVSV/gMcFPIfhSNpMGcw0KGJa0zSq7Hu1Ew2Zti&#10;2rvhpl670r4Z8XDRqFS7Va9mIDzV/h/+tXdaQX84HsD3TXgCcvE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zLayvwAAAN0AAAAPAAAAAAAAAAAAAAAAAJgCAABkcnMvZG93bnJl&#10;di54bWxQSwUGAAAAAAQABAD1AAAAhAMAAAAA&#10;" path="m200,r-8,11l135,113,78,239,42,335,15,437,,542r,50l3,650,21,763,51,870r36,99l142,1092r54,99l202,1199e" filled="f" strokeweight=".2205mm">
                  <v:path arrowok="t" o:connecttype="custom" o:connectlocs="106881,0;102606,5811;72145,59696;41684,126260;22445,176975;8016,230860;0,286330;0,312744;1603,343385;11223,403081;27255,459607;46493,511908;75886,576887;104744,629187;107950,633413" o:connectangles="0,0,0,0,0,0,0,0,0,0,0,0,0,0,0"/>
                </v:shape>
                <v:shape id="Freeform 1042" o:spid="_x0000_s2058" style="position:absolute;left:41798;top:27559;width:493;height:603;visibility:visible;mso-wrap-style:square;v-text-anchor:top" coordsize="93,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Wew8UA&#10;AADdAAAADwAAAGRycy9kb3ducmV2LnhtbESPzWrDMBCE74W+g9hAL6WWm5AfXCvBTSjkVpL2AbbW&#10;VjKxVsZSHOftq0Cgx2FmvmHKzehaMVAfGs8KXrMcBHHtdcNGwffXx8sKRIjIGlvPpOBKATbrx4cS&#10;C+0vfKDhGI1IEA4FKrAxdoWUobbkMGS+I07er+8dxiR7I3WPlwR3rZzm+UI6bDgtWOxoa6k+Hc9O&#10;QbX71LKzP3FRDbP3pQnPZrU9K/U0Gas3EJHG+B++t/dawXS+nMPtTX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VZ7DxQAAAN0AAAAPAAAAAAAAAAAAAAAAAJgCAABkcnMv&#10;ZG93bnJldi54bWxQSwUGAAAAAAQABAD1AAAAigMAAAAA&#10;" path="m67,l93,112,,43r11,l32,38,49,25,63,9,67,xe" fillcolor="black" strokeweight=".25pt">
                  <v:path arrowok="t" o:connecttype="custom" o:connectlocs="35455,0;49213,60325;0,23160;5821,23160;16934,20467;25929,13465;33338,4848;35455,0" o:connectangles="0,0,0,0,0,0,0,0"/>
                </v:shape>
                <v:shape id="Freeform 1043" o:spid="_x0000_s2059" style="position:absolute;left:39592;top:26924;width:174;height:841;visibility:visible;mso-wrap-style:square;v-text-anchor:top" coordsize="31,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itRscA&#10;AADdAAAADwAAAGRycy9kb3ducmV2LnhtbESPQWvCQBSE7wX/w/IKvRTdVBqV6CrSUlo82ejF2zP7&#10;TEKzb9PsVjf/3hWEHoeZ+YZZrIJpxJk6V1tW8DJKQBAXVtdcKtjvPoYzEM4ja2wsk4KeHKyWg4cF&#10;Ztpe+JvOuS9FhLDLUEHlfZtJ6YqKDLqRbYmjd7KdQR9lV0rd4SXCTSPHSTKRBmuOCxW29FZR8ZP/&#10;GQWmr3trj+H9Nd3mh/wz3TyH3a9ST49hPQfhKfj/8L39pRWM0+kEbm/iE5DL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EorUbHAAAA3QAAAA8AAAAAAAAAAAAAAAAAmAIAAGRy&#10;cy9kb3ducmV2LnhtbFBLBQYAAAAABAAEAPUAAACMAwAAAAA=&#10;" path="m31,151r,2l31,154r-2,1l28,155r-2,1l23,156r-3,2l16,158r-5,l7,156r-2,l2,155r-1,l,154r,-1l,151,,5,,4,,2r1,l2,1r3,l7,r4,l16,r4,l23,r3,1l28,1r1,1l31,2r,2l31,5r,146xe" fillcolor="black" stroked="f">
                  <v:path arrowok="t" o:connecttype="custom" o:connectlocs="17463,80410;17463,81475;17463,82008;16336,82540;15773,82540;14646,83073;12956,83073;11266,84138;9013,84138;6197,84138;3943,83073;2817,83073;1127,82540;563,82540;0,82008;0,81475;0,80410;0,2663;0,2130;0,1065;563,1065;1127,533;2817,533;3943,0;6197,0;9013,0;11266,0;12956,0;14646,533;15773,533;16336,1065;17463,1065;17463,2130;17463,2663;17463,80410" o:connectangles="0,0,0,0,0,0,0,0,0,0,0,0,0,0,0,0,0,0,0,0,0,0,0,0,0,0,0,0,0,0,0,0,0,0,0"/>
                </v:shape>
                <v:shape id="Freeform 1044" o:spid="_x0000_s2060" style="position:absolute;left:39941;top:26924;width:175;height:841;visibility:visible;mso-wrap-style:square;v-text-anchor:top" coordsize="32,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XfjMYA&#10;AADdAAAADwAAAGRycy9kb3ducmV2LnhtbESPzWrDMBCE74W8g9hAb43c9MfBjRJCaKGHHpq40Oti&#10;bS0Ta2Wkbey8fVUo9DjMzDfMejv5Xp0ppi6wgdtFAYq4Cbbj1sBH/XKzApUE2WIfmAxcKMF2M7ta&#10;Y2XDyAc6H6VVGcKpQgNOZKi0To0jj2kRBuLsfYXoUbKMrbYRxwz3vV4WxaP22HFecDjQ3lFzOn57&#10;A+Xn2yCrurzc1fHgxmd5n+5PozHX82n3BEpokv/wX/vVGlg+lCX8vslPQG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lXfjMYAAADdAAAADwAAAAAAAAAAAAAAAACYAgAAZHJz&#10;L2Rvd25yZXYueG1sUEsFBgAAAAAEAAQA9QAAAIsDAAAAAA==&#10;" path="m32,151r,2l31,154r-1,1l29,155r-2,1l24,156r-3,2l16,158r-3,l9,156r-4,l4,155r-1,l1,154,,153r,-2l,5,,4,1,2r2,l4,1r2,l9,r4,l16,r5,l24,r3,1l29,1r1,1l31,2r1,2l32,5r,146xe" fillcolor="black" stroked="f">
                  <v:path arrowok="t" o:connecttype="custom" o:connectlocs="17463,80410;17463,81475;16917,82008;16372,82540;15826,82540;14734,83073;13097,83073;11460,84138;8732,84138;7094,84138;4911,83073;2729,83073;2183,82540;1637,82540;546,82008;0,81475;0,80410;0,2663;0,2130;546,1065;1637,1065;2183,533;3274,533;4911,0;7094,0;8732,0;11460,0;13097,0;14734,533;15826,533;16372,1065;16917,1065;17463,2130;17463,2663;17463,80410" o:connectangles="0,0,0,0,0,0,0,0,0,0,0,0,0,0,0,0,0,0,0,0,0,0,0,0,0,0,0,0,0,0,0,0,0,0,0"/>
                </v:shape>
                <v:shape id="Freeform 1045" o:spid="_x0000_s2061" style="position:absolute;left:40290;top:26924;width:175;height:841;visibility:visible;mso-wrap-style:square;v-text-anchor:top" coordsize="31,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r8QA&#10;AADdAAAADwAAAGRycy9kb3ducmV2LnhtbERPz2vCMBS+C/sfwht4kZkq6yadUcaGOHZyrRdvz+at&#10;LWteahM1/e+Xg+Dx4/u9XAfTigv1rrGsYDZNQBCXVjdcKdgXm6cFCOeRNbaWScFADtarh9ESM22v&#10;/EOX3FcihrDLUEHtfZdJ6cqaDLqp7Ygj92t7gz7CvpK6x2sMN62cJ8mLNNhwbKixo4+ayr/8bBSY&#10;oRmsPYbP53SXH/Jt+j0JxUmp8WN4fwPhKfi7+Ob+0grm6WucG9/EJ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7nK/EAAAA3QAAAA8AAAAAAAAAAAAAAAAAmAIAAGRycy9k&#10;b3ducmV2LnhtbFBLBQYAAAAABAAEAPUAAACJAwAAAAA=&#10;" path="m31,151r,2l31,154r-2,1l28,155r-2,1l23,156r-4,2l16,158r-5,l7,156r-2,l2,155r-1,l,154r,-1l,151,,5,,4,,2r1,l2,1r3,l7,r4,l16,r3,l23,r3,1l28,1r1,1l31,2r,2l31,5r,146xe" fillcolor="black" stroked="f">
                  <v:path arrowok="t" o:connecttype="custom" o:connectlocs="17463,80410;17463,81475;17463,82008;16336,82540;15773,82540;14646,83073;12956,83073;10703,84138;9013,84138;6197,84138;3943,83073;2817,83073;1127,82540;563,82540;0,82008;0,81475;0,80410;0,2663;0,2130;0,1065;563,1065;1127,533;2817,533;3943,0;6197,0;9013,0;10703,0;12956,0;14646,533;15773,533;16336,1065;17463,1065;17463,2130;17463,2663;17463,80410" o:connectangles="0,0,0,0,0,0,0,0,0,0,0,0,0,0,0,0,0,0,0,0,0,0,0,0,0,0,0,0,0,0,0,0,0,0,0"/>
                </v:shape>
                <v:shape id="Freeform 1046" o:spid="_x0000_s2062" style="position:absolute;left:40640;top:27559;width:174;height:206;visibility:visible;mso-wrap-style:square;v-text-anchor:top" coordsize="35,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4848YA&#10;AADdAAAADwAAAGRycy9kb3ducmV2LnhtbESP0WrCQBRE3wX/YbmFvhTdKFg1dRWxiD4IbWw/4JK9&#10;TUKzd8PuapK/dwXBx2FmzjCrTWdqcSXnK8sKJuMEBHFudcWFgt+f/WgBwgdkjbVlUtCTh816OFhh&#10;qm3LGV3PoRARwj5FBWUITSqlz0sy6Me2IY7en3UGQ5SukNphG+GmltMkeZcGK44LJTa0Kyn/P1+M&#10;giTrzeGtOO1bzHt5cp/fy8XXVqnXl277ASJQF57hR/uoFUxn8yXc38QnIN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n4848YAAADdAAAADwAAAAAAAAAAAAAAAACYAgAAZHJz&#10;L2Rvd25yZXYueG1sUEsFBgAAAAAEAAQA9QAAAIsDAAAAAA==&#10;" path="m35,18l34,28r-3,5l26,37r-9,l8,37,3,33,,28,,19,,8,3,3,8,1,17,,27,1r4,2l34,8r1,10xe" fillcolor="black" stroked="f">
                  <v:path arrowok="t" o:connecttype="custom" o:connectlocs="17463,10040;16964,15618;15467,18407;12973,20638;8482,20638;3992,20638;1497,18407;0,15618;0,10598;0,4462;1497,1673;3992,558;8482,0;13471,558;15467,1673;16964,4462;17463,10040" o:connectangles="0,0,0,0,0,0,0,0,0,0,0,0,0,0,0,0,0"/>
                </v:shape>
                <v:shape id="Freeform 1047" o:spid="_x0000_s2063" style="position:absolute;left:15906;top:28654;width:1080;height:6350;visibility:visible;mso-wrap-style:square;v-text-anchor:top" coordsize="203,1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yL6cMA&#10;AADdAAAADwAAAGRycy9kb3ducmV2LnhtbERPy2rCQBTdF/yH4Qpuik4MWCR1lCotpHRVdePuNnPN&#10;hGbuhMzk9ffOotDl4bx3h9HWoqfWV44VrFcJCOLC6YpLBdfLx3ILwgdkjbVjUjCRh8N+9rTDTLuB&#10;v6k/h1LEEPYZKjAhNJmUvjBk0a9cQxy5u2sthgjbUuoWhxhua5kmyYu0WHFsMNjQyVDxe+6sguPQ&#10;fY7lT6iO6bv8ut6njXnOb0ot5uPbK4hAY/gX/7lzrSDdbOP++CY+Ab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TyL6cMAAADdAAAADwAAAAAAAAAAAAAAAACYAgAAZHJzL2Rv&#10;d25yZXYueG1sUEsFBgAAAAAEAAQA9QAAAIgDAAAAAA==&#10;" path="m199,r-6,10l135,114,77,238,43,334,15,438,,541r,52l4,651,22,764,52,871r34,97l143,1093r54,97l203,1200e" filled="f" strokeweight=".2205mm">
                  <v:path arrowok="t" o:connecttype="custom" o:connectlocs="105823,0;102632,5292;71789,60325;40947,125942;22866,176742;7977,231775;0,286279;0,313796;2127,344488;11699,404283;27652,460904;45733,512233;76044,578379;104759,629708;107950,635000" o:connectangles="0,0,0,0,0,0,0,0,0,0,0,0,0,0,0"/>
                </v:shape>
                <v:shape id="Freeform 1048" o:spid="_x0000_s2064" style="position:absolute;left:16557;top:34512;width:492;height:587;visibility:visible;mso-wrap-style:square;v-text-anchor:top" coordsize="92,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7mHdccA&#10;AADdAAAADwAAAGRycy9kb3ducmV2LnhtbESPQWvCQBSE7wX/w/KE3pqNQluJrlKlKVo8GNuDx0f2&#10;mYRm38bsNon/3i0UPA4z8w2zWA2mFh21rrKsYBLFIIhzqysuFHx/pU8zEM4ja6wtk4IrOVgtRw8L&#10;TLTtOaPu6AsRIOwSVFB63yRSurwkgy6yDXHwzrY16INsC6lb7APc1HIaxy/SYMVhocSGNiXlP8df&#10;o2D7Knfm82Nzupz2qV9T1u/c+0Gpx/HwNgfhafD38H97qxVMn2cT+HsTnoBc3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e5h3XHAAAA3QAAAA8AAAAAAAAAAAAAAAAAmAIAAGRy&#10;cy9kb3ducmV2LnhtbFBLBQYAAAAABAAEAPUAAACMAwAAAAA=&#10;" path="m67,l92,112,,43r11,l31,37,49,26,62,10,67,xe" fillcolor="black" strokeweight=".25pt">
                  <v:path arrowok="t" o:connecttype="custom" o:connectlocs="35840,0;49213,58738;0,22551;5884,22551;16583,19405;26211,13636;33165,5244;35840,0" o:connectangles="0,0,0,0,0,0,0,0"/>
                </v:shape>
                <v:shape id="Freeform 1049" o:spid="_x0000_s2065" style="position:absolute;left:14351;top:33877;width:174;height:825;visibility:visible;mso-wrap-style:square;v-text-anchor:top" coordsize="32,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AEXMUA&#10;AADdAAAADwAAAGRycy9kb3ducmV2LnhtbESPT4vCMBTE7wt+h/AEL4smW1yx1SgiLu5lD/7B86N5&#10;tsXmpTTZWr/9ZkHwOMzMb5jlure16Kj1lWMNHxMFgjh3puJCw/n0NZ6D8AHZYO2YNDzIw3o1eFti&#10;ZtydD9QdQyEihH2GGsoQmkxKn5dk0U9cQxy9q2sthijbQpoW7xFua5koNZMWK44LJTa0LSm/HX+t&#10;Br9PU3VV23NnE3X52d1omj7etR4N+80CRKA+vMLP9rfRkHzOE/h/E5+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8ARcxQAAAN0AAAAPAAAAAAAAAAAAAAAAAJgCAABkcnMv&#10;ZG93bnJldi54bWxQSwUGAAAAAAQABAD1AAAAigMAAAAA&#10;" path="m32,151r,1l30,154r,1l28,155r-1,1l24,156r-4,l16,156r-4,l8,156r-2,l3,155r-1,l1,154,,152r,-1l,5,,3,1,2,2,1r1,l6,,8,r4,l16,r4,l24,r3,l28,1r2,l30,2r2,1l32,5r,146xe" fillcolor="black" stroked="f">
                  <v:path arrowok="t" o:connecttype="custom" o:connectlocs="17463,79904;17463,80433;16372,81492;16372,82021;15280,82021;14734,82550;13097,82550;10914,82550;8732,82550;6549,82550;4366,82550;3274,82550;1637,82021;1091,82021;546,81492;0,80433;0,79904;0,2646;0,1588;546,1058;1091,529;1637,529;3274,0;4366,0;6549,0;8732,0;10914,0;13097,0;14734,0;15280,529;16372,529;16372,1058;17463,1588;17463,2646;17463,79904" o:connectangles="0,0,0,0,0,0,0,0,0,0,0,0,0,0,0,0,0,0,0,0,0,0,0,0,0,0,0,0,0,0,0,0,0,0,0"/>
                </v:shape>
                <v:shape id="Freeform 1050" o:spid="_x0000_s2066" style="position:absolute;left:14700;top:33877;width:174;height:825;visibility:visible;mso-wrap-style:square;v-text-anchor:top" coordsize="32,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yhx8UA&#10;AADdAAAADwAAAGRycy9kb3ducmV2LnhtbESPQWvCQBSE74X+h+UVvJS629gWE12liKIXD1rx/Mg+&#10;k2D2bciuMf57VxB6HGbmG2Y6720tOmp95VjD51CBIM6dqbjQcPhbfYxB+IBssHZMGm7kYT57fZli&#10;ZtyVd9TtQyEihH2GGsoQmkxKn5dk0Q9dQxy9k2sthijbQpoWrxFua5ko9SMtVhwXSmxoUVJ+3l+s&#10;Br9OU3VSi0NnE3XcLs/0ld7etR689b8TEIH68B9+tjdGQ/I9HsHjTXwCcn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vKHHxQAAAN0AAAAPAAAAAAAAAAAAAAAAAJgCAABkcnMv&#10;ZG93bnJldi54bWxQSwUGAAAAAAQABAD1AAAAigMAAAAA&#10;" path="m32,151r,1l31,154r-1,1l28,155r-2,1l23,156r-3,l16,156r-5,l9,156r-4,l4,155r-3,l1,154,,152r,-1l,5,,3,1,2,1,1r3,l5,,9,r2,l16,r4,l23,r3,l28,1r2,l31,2r1,1l32,5r,146xe" fillcolor="black" stroked="f">
                  <v:path arrowok="t" o:connecttype="custom" o:connectlocs="17463,79904;17463,80433;16917,81492;16372,82021;15280,82021;14189,82550;12552,82550;10914,82550;8732,82550;6003,82550;4911,82550;2729,82550;2183,82021;546,82021;546,81492;0,80433;0,79904;0,2646;0,1588;546,1058;546,529;2183,529;2729,0;4911,0;6003,0;8732,0;10914,0;12552,0;14189,0;15280,529;16372,529;16917,1058;17463,1588;17463,2646;17463,79904" o:connectangles="0,0,0,0,0,0,0,0,0,0,0,0,0,0,0,0,0,0,0,0,0,0,0,0,0,0,0,0,0,0,0,0,0,0,0"/>
                </v:shape>
                <v:shape id="Freeform 1051" o:spid="_x0000_s2067" style="position:absolute;left:15049;top:33877;width:159;height:825;visibility:visible;mso-wrap-style:square;v-text-anchor:top" coordsize="32,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U5s8UA&#10;AADdAAAADwAAAGRycy9kb3ducmV2LnhtbESPQWvCQBSE7wX/w/IEL0V3DbaY6CoiFb30UBXPj+wz&#10;CWbfhuw2xn/vCoUeh5n5hlmue1uLjlpfOdYwnSgQxLkzFRcazqfdeA7CB2SDtWPS8CAP69XgbYmZ&#10;cXf+oe4YChEh7DPUUIbQZFL6vCSLfuIa4uhdXWsxRNkW0rR4j3Bby0SpT2mx4rhQYkPbkvLb8ddq&#10;8Ps0VVe1PXc2UZfvrxvN0se71qNhv1mACNSH//Bf+2A0JB/zGbzexCcgV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VTmzxQAAAN0AAAAPAAAAAAAAAAAAAAAAAJgCAABkcnMv&#10;ZG93bnJldi54bWxQSwUGAAAAAAQABAD1AAAAigMAAAAA&#10;" path="m32,151r,1l32,154r-1,1l29,155r-2,1l25,156r-4,l16,156r-3,l9,156r-3,l4,155r-1,l2,154r,-2l,151,,5,2,3,2,2,3,1r1,l6,,9,r4,l16,r5,l25,r2,l29,1r2,l32,2r,1l32,5r,146xe" fillcolor="black" stroked="f">
                  <v:path arrowok="t" o:connecttype="custom" o:connectlocs="15875,79904;15875,80433;15875,81492;15379,82021;14387,82021;13395,82550;12402,82550;10418,82550;7938,82550;6449,82550;4465,82550;2977,82550;1984,82021;1488,82021;992,81492;992,80433;0,79904;0,2646;992,1588;992,1058;1488,529;1984,529;2977,0;4465,0;6449,0;7938,0;10418,0;12402,0;13395,0;14387,529;15379,529;15875,1058;15875,1588;15875,2646;15875,79904" o:connectangles="0,0,0,0,0,0,0,0,0,0,0,0,0,0,0,0,0,0,0,0,0,0,0,0,0,0,0,0,0,0,0,0,0,0,0"/>
                </v:shape>
                <v:shape id="Freeform 1052" o:spid="_x0000_s2068" style="position:absolute;left:15382;top:34512;width:191;height:190;visibility:visible;mso-wrap-style:square;v-text-anchor:top" coordsize="36,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7rycUA&#10;AADdAAAADwAAAGRycy9kb3ducmV2LnhtbESPQWvCQBSE7wX/w/KE3prdptiG6CoiCrm1tYIeH9ln&#10;Epp9G7Krif++WxA8DjPzDbNYjbYVV+p941jDa6JAEJfONFxpOPzsXjIQPiAbbB2Thht5WC0nTwvM&#10;jRv4m677UIkIYZ+jhjqELpfSlzVZ9InriKN3dr3FEGVfSdPjEOG2lalS79Jiw3Ghxo42NZW/+4vV&#10;UKjNpzPq9nZOL/Y0fnwdt9uGtX6ejus5iEBjeITv7cJoSGfZDP7fxCc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vuvJxQAAAN0AAAAPAAAAAAAAAAAAAAAAAJgCAABkcnMv&#10;ZG93bnJldi54bWxQSwUGAAAAAAQABAD1AAAAigMAAAAA&#10;" path="m36,19r,10l32,34r-5,2l19,37,9,36,5,34,2,29,,19,2,9,5,4,10,r9,l27,r5,4l36,9r,10xe" fillcolor="black" stroked="f">
                  <v:path arrowok="t" o:connecttype="custom" o:connectlocs="19050,9782;19050,14931;16933,17505;14287,18535;10054,19050;4763,18535;2646,17505;1058,14931;0,9782;1058,4634;2646,2059;5292,0;10054,0;14287,0;16933,2059;19050,4634;19050,9782" o:connectangles="0,0,0,0,0,0,0,0,0,0,0,0,0,0,0,0,0"/>
                </v:shape>
                <v:shape id="Freeform 1053" o:spid="_x0000_s2069" style="position:absolute;left:41163;top:28702;width:1080;height:6350;visibility:visible;mso-wrap-style:square;v-text-anchor:top" coordsize="203,1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m2BsUA&#10;AADdAAAADwAAAGRycy9kb3ducmV2LnhtbESPQYvCMBSE7wv+h/AEL4umFhSpRlHZBRdPq168PZtn&#10;U2xeShNt/fdmQdjjMDPfMItVZyvxoMaXjhWMRwkI4tzpkgsFp+P3cAbCB2SNlWNS8CQPq2XvY4GZ&#10;di3/0uMQChEh7DNUYEKoMyl9bsiiH7maOHpX11gMUTaF1A22EW4rmSbJVFosOS4YrGlrKL8d7lbB&#10;pr3/dMUllJv0S+5P1+fEfO7OSg363XoOIlAX/sPv9k4rSCezKfy9iU9AL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mbYGxQAAAN0AAAAPAAAAAAAAAAAAAAAAAJgCAABkcnMv&#10;ZG93bnJldi54bWxQSwUGAAAAAAQABAD1AAAAigMAAAAA&#10;" path="m199,r-6,10l135,114,77,238,42,334,15,437,,541r,52l3,651,22,764,51,871r35,97l141,1093r56,97l203,1200e" filled="f" strokeweight=".2205mm">
                  <v:path arrowok="t" o:connecttype="custom" o:connectlocs="105823,0;102632,5292;71789,60325;40947,125942;22334,176742;7977,231246;0,286279;0,313796;1595,344488;11699,404283;27120,460904;45733,512233;74980,578379;104759,629708;107950,635000" o:connectangles="0,0,0,0,0,0,0,0,0,0,0,0,0,0,0"/>
                </v:shape>
                <v:shape id="Freeform 1054" o:spid="_x0000_s2070" style="position:absolute;left:41814;top:34559;width:492;height:588;visibility:visible;mso-wrap-style:square;v-text-anchor:top" coordsize="92,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y6mscA&#10;AADdAAAADwAAAGRycy9kb3ducmV2LnhtbESPQWvCQBSE74X+h+UJ3upGwSrRVVqpEosHTXvI8ZF9&#10;JqHZt2l2TdJ/3y0UPA4z8w2z3g6mFh21rrKsYDqJQBDnVldcKPj82D8tQTiPrLG2TAp+yMF28/iw&#10;xljbni/Upb4QAcIuRgWl900spctLMugmtiEO3tW2Bn2QbSF1i32Am1rOouhZGqw4LJTY0K6k/Cu9&#10;GQXJQh7N+2GXfWenvX+lS390b2elxqPhZQXC0+Dv4f92ohXM5ssF/L0JT0B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ccuprHAAAA3QAAAA8AAAAAAAAAAAAAAAAAmAIAAGRy&#10;cy9kb3ducmV2LnhtbFBLBQYAAAAABAAEAPUAAACMAwAAAAA=&#10;" path="m66,l92,112,,43r11,l31,38,48,26,62,10,66,xe" fillcolor="black" strokeweight=".25pt">
                  <v:path arrowok="t" o:connecttype="custom" o:connectlocs="35305,0;49213,58738;0,22551;5884,22551;16583,19929;25676,13636;33165,5244;35305,0" o:connectangles="0,0,0,0,0,0,0,0"/>
                </v:shape>
                <v:shape id="Freeform 1055" o:spid="_x0000_s2071" style="position:absolute;left:39608;top:33924;width:174;height:826;visibility:visible;mso-wrap-style:square;v-text-anchor:top" coordsize="32,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X7MsMA&#10;AADdAAAADwAAAGRycy9kb3ducmV2LnhtbERPy2oCMRTdC/5DuEJ3NWOgRadGKYIiLRZ8LLq8Tq4z&#10;Yyc3YZLq+PdmIbg8nPd03tlGXKgNtWMNo2EGgrhwpuZSw2G/fB2DCBHZYOOYNNwowHzW700xN+7K&#10;W7rsYilSCIccNVQx+lzKUFRkMQydJ07cybUWY4JtKU2L1xRuG6my7F1arDk1VOhpUVHxt/u3Gr7O&#10;3ws1ysLP0R98uZqcldr8rrR+GXSfHyAidfEpfrjXRoN6G6e56U16AnJ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ZX7MsMAAADdAAAADwAAAAAAAAAAAAAAAACYAgAAZHJzL2Rv&#10;d25yZXYueG1sUEsFBgAAAAAEAAQA9QAAAIgDAAAAAA==&#10;" path="m32,152r,1l31,154r,2l29,156r-2,1l24,157r-3,l16,157r-3,l9,157r-2,l4,156r-1,l2,154,,153r,-1l,5,,4,2,3,3,2r1,l7,,9,r4,l16,r5,l24,r3,l29,2r2,l31,3r1,1l32,5r,147xe" fillcolor="black" stroked="f">
                  <v:path arrowok="t" o:connecttype="custom" o:connectlocs="17463,79921;17463,80447;16917,80973;16917,82024;15826,82024;14734,82550;13097,82550;11460,82550;8732,82550;7094,82550;4911,82550;3820,82550;2183,82024;1637,82024;1091,80973;0,80447;0,79921;0,2629;0,2103;1091,1577;1637,1052;2183,1052;3820,0;4911,0;7094,0;8732,0;11460,0;13097,0;14734,0;15826,1052;16917,1052;16917,1577;17463,2103;17463,2629;17463,79921" o:connectangles="0,0,0,0,0,0,0,0,0,0,0,0,0,0,0,0,0,0,0,0,0,0,0,0,0,0,0,0,0,0,0,0,0,0,0"/>
                </v:shape>
                <v:shape id="Freeform 1056" o:spid="_x0000_s2072" style="position:absolute;left:39957;top:33924;width:175;height:826;visibility:visible;mso-wrap-style:square;v-text-anchor:top" coordsize="31,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Y01sUA&#10;AADdAAAADwAAAGRycy9kb3ducmV2LnhtbESPQWuDQBSE74X8h+UVeil1jWCx1jWEQKFeAjG55PZw&#10;X1XqvhV3G/XfdwuBHoeZ+YYpdosZxI0m11tWsI1iEMSN1T23Ci7nj5cMhPPIGgfLpGAlB7ty81Bg&#10;ru3MJ7rVvhUBwi5HBZ33Yy6lazoy6CI7Egfvy04GfZBTK/WEc4CbQSZx/CoN9hwWOhzp0FHzXf8Y&#10;BfPe1UvLVTOkp6y6Hv0zrQdS6ulx2b+D8LT4//C9/akVJGn2Bn9vwhOQ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FjTWxQAAAN0AAAAPAAAAAAAAAAAAAAAAAJgCAABkcnMv&#10;ZG93bnJldi54bWxQSwUGAAAAAAQABAD1AAAAigMAAAAA&#10;" path="m31,152r,1l31,154r-2,2l28,156r-2,1l23,157r-3,l16,157r-5,l7,157r-2,l2,156r-1,l,154r,-1l,152,,5,,4,,3,1,2r1,l5,,7,r4,l16,r4,l23,r3,l28,2r1,l31,3r,1l31,5r,147xe" fillcolor="black" stroked="f">
                  <v:path arrowok="t" o:connecttype="custom" o:connectlocs="17463,79921;17463,80447;17463,80973;16336,82024;15773,82024;14646,82550;12956,82550;11266,82550;9013,82550;6197,82550;3943,82550;2817,82550;1127,82024;563,82024;0,80973;0,80447;0,79921;0,2629;0,2103;0,1577;563,1052;1127,1052;2817,0;3943,0;6197,0;9013,0;11266,0;12956,0;14646,0;15773,1052;16336,1052;17463,1577;17463,2103;17463,2629;17463,79921" o:connectangles="0,0,0,0,0,0,0,0,0,0,0,0,0,0,0,0,0,0,0,0,0,0,0,0,0,0,0,0,0,0,0,0,0,0,0"/>
                </v:shape>
                <v:shape id="Freeform 1057" o:spid="_x0000_s2073" style="position:absolute;left:40306;top:33924;width:175;height:826;visibility:visible;mso-wrap-style:square;v-text-anchor:top" coordsize="32,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ph6cMA&#10;AADdAAAADwAAAGRycy9kb3ducmV2LnhtbERPy2oCMRTdC/5DuEJ3mjHQUqdGKYIiLRZ8LLq8Tq4z&#10;Yyc3YZLq+PdmIbg8nPd03tlGXKgNtWMN41EGgrhwpuZSw2G/HL6DCBHZYOOYNNwowHzW700xN+7K&#10;W7rsYilSCIccNVQx+lzKUFRkMYycJ07cybUWY4JtKU2L1xRuG6my7E1arDk1VOhpUVHxt/u3Gr7O&#10;3ws1zsLP0R98uZqcldr8rrR+GXSfHyAidfEpfrjXRoN6naT96U16AnJ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jph6cMAAADdAAAADwAAAAAAAAAAAAAAAACYAgAAZHJzL2Rv&#10;d25yZXYueG1sUEsFBgAAAAAEAAQA9QAAAIgDAAAAAA==&#10;" path="m32,152r,1l31,154r,2l29,156r-2,1l24,157r-3,l16,157r-4,l9,157r-3,l4,156r-1,l1,154,,153r,-1l,5,,4,1,3,3,2r1,l6,,9,r3,l16,r5,l24,r3,l29,2r2,l31,3r1,1l32,5r,147xe" fillcolor="black" stroked="f">
                  <v:path arrowok="t" o:connecttype="custom" o:connectlocs="17463,79921;17463,80447;16917,80973;16917,82024;15826,82024;14734,82550;13097,82550;11460,82550;8732,82550;6549,82550;4911,82550;3274,82550;2183,82024;1637,82024;546,80973;0,80447;0,79921;0,2629;0,2103;546,1577;1637,1052;2183,1052;3274,0;4911,0;6549,0;8732,0;11460,0;13097,0;14734,0;15826,1052;16917,1052;16917,1577;17463,2103;17463,2629;17463,79921" o:connectangles="0,0,0,0,0,0,0,0,0,0,0,0,0,0,0,0,0,0,0,0,0,0,0,0,0,0,0,0,0,0,0,0,0,0,0"/>
                </v:shape>
                <v:shape id="Freeform 1058" o:spid="_x0000_s2074" style="position:absolute;left:40640;top:34559;width:190;height:191;visibility:visible;mso-wrap-style:square;v-text-anchor:top" coordsize="36,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x7F8QA&#10;AADdAAAADwAAAGRycy9kb3ducmV2LnhtbESPW4vCMBSE34X9D+Es+KaJXbxs1yiLKPjmFdzHQ3Ns&#10;yzYnpYla/70RBB+HmfmGmc5bW4krNb50rGHQVyCIM2dKzjUcD6veBIQPyAYrx6ThTh7ms4/OFFPj&#10;bryj6z7kIkLYp6ihCKFOpfRZQRZ939XE0Tu7xmKIssmlafAW4baSiVIjabHkuFBgTYuCsv/9xWpY&#10;q8XGGXX/OicX+9eOt6flsmStu5/t7w+IQG14h1/ttdGQDL8H8HwTn4CcP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lcexfEAAAA3QAAAA8AAAAAAAAAAAAAAAAAmAIAAGRycy9k&#10;b3ducmV2LnhtbFBLBQYAAAAABAAEAPUAAACJAwAAAAA=&#10;" path="m36,19r,9l32,33r-5,4l19,37,9,37,4,33,1,28,,19,1,9,4,4,9,,19,r8,l32,4r4,5l36,19xe" fillcolor="black" stroked="f">
                  <v:path arrowok="t" o:connecttype="custom" o:connectlocs="19050,9782;19050,14416;16933,16991;14287,19050;10054,19050;4763,19050;2117,16991;529,14416;0,9782;529,4634;2117,2059;4763,0;10054,0;14287,0;16933,2059;19050,4634;19050,9782" o:connectangles="0,0,0,0,0,0,0,0,0,0,0,0,0,0,0,0,0"/>
                </v:shape>
                <v:shape id="Freeform 1059" o:spid="_x0000_s2075" style="position:absolute;left:15859;top:35750;width:1063;height:6350;visibility:visible;mso-wrap-style:square;v-text-anchor:top" coordsize="203,1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sm2MYA&#10;AADdAAAADwAAAGRycy9kb3ducmV2LnhtbESPQWvCQBSE74X+h+UJvRTdGLDY6CpVWlA8mXrx9sw+&#10;s8Hs25BdTfz3XUHocZiZb5j5sre1uFHrK8cKxqMEBHHhdMWlgsPvz3AKwgdkjbVjUnAnD8vF68sc&#10;M+063tMtD6WIEPYZKjAhNJmUvjBk0Y9cQxy9s2sthijbUuoWuwi3tUyT5ENarDguGGxobai45Fer&#10;YNVdt315CtUq/Za7w/k+Me+bo1Jvg/5rBiJQH/7Dz/ZGK0gnnyk83sQnIB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3sm2MYAAADdAAAADwAAAAAAAAAAAAAAAACYAgAAZHJz&#10;L2Rvd25yZXYueG1sUEsFBgAAAAAEAAQA9QAAAIsDAAAAAA==&#10;" path="m200,r-7,10l136,114,78,238,42,335,15,437,,542r,51l4,650,22,764,52,871r34,98l142,1093r55,97l203,1200e" filled="f" strokeweight=".2205mm">
                  <v:path arrowok="t" o:connecttype="custom" o:connectlocs="104791,0;101123,5292;71258,60325;40869,125942;22006,177271;7859,231246;0,286808;0,313796;2096,343958;11527,404283;27246,460904;45060,512762;74402,578379;103219,629708;106363,635000" o:connectangles="0,0,0,0,0,0,0,0,0,0,0,0,0,0,0"/>
                </v:shape>
                <v:shape id="Freeform 1060" o:spid="_x0000_s2076" style="position:absolute;left:16510;top:41592;width:492;height:603;visibility:visible;mso-wrap-style:square;v-text-anchor:top" coordsize="93,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F1sUA&#10;AADdAAAADwAAAGRycy9kb3ducmV2LnhtbESP0WoCMRRE3wX/IVyhL1KzKlq7NcqqFPomaj/gdnOb&#10;LN3cLJu4bv/eFAo+DjNzhllve1eLjtpQeVYwnWQgiEuvKzYKPi/vzysQISJrrD2Tgl8KsN0MB2vM&#10;tb/xibpzNCJBOOSowMbY5FKG0pLDMPENcfK+feswJtkaqVu8Jbir5SzLltJhxWnBYkN7S+XP+eoU&#10;FIejlo39isuim+9eTBib1f6q1NOoL95AROrjI/zf/tAKZovXOfy9SU9Ab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EXWxQAAAN0AAAAPAAAAAAAAAAAAAAAAAJgCAABkcnMv&#10;ZG93bnJldi54bWxQSwUGAAAAAAQABAD1AAAAigMAAAAA&#10;" path="m67,l93,112,,43r11,l31,38,48,26,62,10,67,xe" fillcolor="black" strokeweight=".25pt">
                  <v:path arrowok="t" o:connecttype="custom" o:connectlocs="35455,0;49213,60325;0,23160;5821,23160;16404,20467;25400,14004;32809,5386;35455,0" o:connectangles="0,0,0,0,0,0,0,0"/>
                </v:shape>
                <v:shape id="Freeform 1061" o:spid="_x0000_s2077" style="position:absolute;left:14303;top:40957;width:159;height:826;visibility:visible;mso-wrap-style:square;v-text-anchor:top" coordsize="32,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Fn6sYA&#10;AADdAAAADwAAAGRycy9kb3ducmV2LnhtbESPQWsCMRSE7wX/Q3hCb5o1tEW3RilCpVQUtB56fN08&#10;d1c3L2GT6vrvTUHocZiZb5jpvLONOFMbascaRsMMBHHhTM2lhv3X+2AMIkRkg41j0nClAPNZ72GK&#10;uXEX3tJ5F0uRIBxy1FDF6HMpQ1GRxTB0njh5B9dajEm2pTQtXhLcNlJl2Yu0WHNaqNDToqLitPu1&#10;Gj6Pq4UaZWHz4/e+XE6OSq2/l1o/9ru3VxCRuvgfvrc/jAb1PHmCvzfpCcjZ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QFn6sYAAADdAAAADwAAAAAAAAAAAAAAAACYAgAAZHJz&#10;L2Rvd25yZXYueG1sUEsFBgAAAAAEAAQA9QAAAIsDAAAAAA==&#10;" path="m32,152r,1l30,154r,2l28,156r-1,1l23,157r-2,l16,157r-4,l8,157r-2,l3,156r-1,l1,154,,153r,-1l,5,,4,1,3r1,l3,2r3,l8,r4,l16,r5,l23,r4,2l28,2r2,1l30,3r2,1l32,5r,147xe" fillcolor="black" stroked="f">
                  <v:path arrowok="t" o:connecttype="custom" o:connectlocs="15875,79921;15875,80447;14883,80973;14883,82024;13891,82024;13395,82550;11410,82550;10418,82550;7938,82550;5953,82550;3969,82550;2977,82550;1488,82024;992,82024;496,80973;0,80447;0,79921;0,2629;0,2103;496,1577;992,1577;1488,1052;2977,1052;3969,0;5953,0;7938,0;10418,0;11410,0;13395,1052;13891,1052;14883,1577;14883,1577;15875,2103;15875,2629;15875,79921" o:connectangles="0,0,0,0,0,0,0,0,0,0,0,0,0,0,0,0,0,0,0,0,0,0,0,0,0,0,0,0,0,0,0,0,0,0,0"/>
                </v:shape>
                <v:shape id="Freeform 1062" o:spid="_x0000_s2078" style="position:absolute;left:14652;top:40957;width:159;height:826;visibility:visible;mso-wrap-style:square;v-text-anchor:top" coordsize="32,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3CccYA&#10;AADdAAAADwAAAGRycy9kb3ducmV2LnhtbESPT2sCMRTE74V+h/AKvdWsAaWuRimCIi0W/HPw+Nw8&#10;d9duXsIm1fXbm0LB4zAzv2Ems8424kJtqB1r6PcyEMSFMzWXGva7xds7iBCRDTaOScONAsymz08T&#10;zI278oYu21iKBOGQo4YqRp9LGYqKLIae88TJO7nWYkyyLaVp8ZrgtpEqy4bSYs1poUJP84qKn+2v&#10;1fB5/pqrfha+j37vy+XorNT6sNT69aX7GIOI1MVH+L+9MhrUYDSAvzfpCcjp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k3CccYAAADdAAAADwAAAAAAAAAAAAAAAACYAgAAZHJz&#10;L2Rvd25yZXYueG1sUEsFBgAAAAAEAAQA9QAAAIsDAAAAAA==&#10;" path="m32,152r-1,1l31,154r-1,2l29,156r-3,1l24,157r-4,l16,157r-5,l8,157r-3,l3,156r-2,l,154r,-1l,152,,5,,4,,3r1,l3,2r2,l8,r3,l16,r4,l24,r2,2l29,2r1,1l31,3r,1l32,5r,147xe" fillcolor="black" stroked="f">
                  <v:path arrowok="t" o:connecttype="custom" o:connectlocs="15875,79921;15379,80447;15379,80973;14883,82024;14387,82024;12898,82550;11906,82550;9922,82550;7938,82550;5457,82550;3969,82550;2480,82550;1488,82024;496,82024;0,80973;0,80447;0,79921;0,2629;0,2103;0,1577;496,1577;1488,1052;2480,1052;3969,0;5457,0;7938,0;9922,0;11906,0;12898,1052;14387,1052;14883,1577;15379,1577;15379,2103;15875,2629;15875,79921" o:connectangles="0,0,0,0,0,0,0,0,0,0,0,0,0,0,0,0,0,0,0,0,0,0,0,0,0,0,0,0,0,0,0,0,0,0,0"/>
                </v:shape>
                <v:shape id="Freeform 1063" o:spid="_x0000_s2079" style="position:absolute;left:14986;top:40957;width:174;height:826;visibility:visible;mso-wrap-style:square;v-text-anchor:top" coordsize="32,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9cBsYA&#10;AADdAAAADwAAAGRycy9kb3ducmV2LnhtbESPT2sCMRTE70K/Q3gFb5o1oOjWKEWolBYF/xx6fN28&#10;7q7dvIRNqttvbwTB4zAzv2Hmy8424kxtqB1rGA0zEMSFMzWXGo6Ht8EURIjIBhvHpOGfAiwXT705&#10;5sZdeEfnfSxFgnDIUUMVo8+lDEVFFsPQeeLk/bjWYkyyLaVp8ZLgtpEqyybSYs1poUJPq4qK3/2f&#10;1fBx+lypURa23/7oy/XspNTma611/7l7fQERqYuP8L39bjSo8WwCtzfpCcjF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p9cBsYAAADdAAAADwAAAAAAAAAAAAAAAACYAgAAZHJz&#10;L2Rvd25yZXYueG1sUEsFBgAAAAAEAAQA9QAAAIsDAAAAAA==&#10;" path="m32,152r,1l31,154r,2l29,156r-1,1l24,157r-3,l16,157r-3,l9,157r-2,l4,156r-1,l2,154,,153r,-1l,5,,4,2,3r1,l4,2r3,l9,r4,l16,r5,l24,r4,2l29,2r2,1l31,3r1,1l32,5r,147xe" fillcolor="black" stroked="f">
                  <v:path arrowok="t" o:connecttype="custom" o:connectlocs="17463,79921;17463,80447;16917,80973;16917,82024;15826,82024;15280,82550;13097,82550;11460,82550;8732,82550;7094,82550;4911,82550;3820,82550;2183,82024;1637,82024;1091,80973;0,80447;0,79921;0,2629;0,2103;1091,1577;1637,1577;2183,1052;3820,1052;4911,0;7094,0;8732,0;11460,0;13097,0;15280,1052;15826,1052;16917,1577;16917,1577;17463,2103;17463,2629;17463,79921" o:connectangles="0,0,0,0,0,0,0,0,0,0,0,0,0,0,0,0,0,0,0,0,0,0,0,0,0,0,0,0,0,0,0,0,0,0,0"/>
                </v:shape>
                <v:shape id="Freeform 1064" o:spid="_x0000_s2080" style="position:absolute;left:15335;top:41592;width:190;height:206;visibility:visible;mso-wrap-style:square;v-text-anchor:top" coordsize="35,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Hr8MYA&#10;AADdAAAADwAAAGRycy9kb3ducmV2LnhtbESP0WrCQBRE3wX/YbmFvhTdKFg1dRWxiD4IbWw/4JK9&#10;TUKzd8PuapK/dwXBx2FmzjCrTWdqcSXnK8sKJuMEBHFudcWFgt+f/WgBwgdkjbVlUtCTh816OFhh&#10;qm3LGV3PoRARwj5FBWUITSqlz0sy6Me2IY7en3UGQ5SukNphG+GmltMkeZcGK44LJTa0Kyn/P1+M&#10;giTrzeGtOO1bzHt5cp/fy8XXVqnXl277ASJQF57hR/uoFUxnyznc38QnIN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KHr8MYAAADdAAAADwAAAAAAAAAAAAAAAACYAgAAZHJz&#10;L2Rvd25yZXYueG1sUEsFBgAAAAAEAAQA9QAAAIsDAAAAAA==&#10;" path="m35,19r,9l32,33r-5,4l18,37,8,37,3,33,1,28,,19,1,9,3,4,8,,18,r9,l32,4r3,5l35,19xe" fillcolor="black" stroked="f">
                  <v:path arrowok="t" o:connecttype="custom" o:connectlocs="19050,10598;19050,15618;17417,18407;14696,20638;9797,20638;4354,20638;1633,18407;544,15618;0,10598;544,5020;1633,2231;4354,0;9797,0;14696,0;17417,2231;19050,5020;19050,10598" o:connectangles="0,0,0,0,0,0,0,0,0,0,0,0,0,0,0,0,0"/>
                </v:shape>
                <v:shape id="Freeform 1065" o:spid="_x0000_s2081" style="position:absolute;left:41116;top:35798;width:1079;height:6350;visibility:visible;mso-wrap-style:square;v-text-anchor:top" coordsize="203,1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nLFMYA&#10;AADdAAAADwAAAGRycy9kb3ducmV2LnhtbERPy2rCQBTdF/oPwxXcFJ0oVjR1lCIq6kKoD6S7m8w1&#10;SZu5EzKjxr93FoUuD+c9mTWmFDeqXWFZQa8bgSBOrS44U3A8LDsjEM4jaywtk4IHOZhNX18mGGt7&#10;5y+67X0mQgi7GBXk3lexlC7NyaDr2oo4cBdbG/QB1pnUNd5DuCllP4qG0mDBoSHHiuY5pb/7q1GQ&#10;RMU52ezKn9X3Yvc22B5Pw2XSU6rdaj4/QHhq/L/4z73WCvrv4zA3vAlPQE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anLFMYAAADdAAAADwAAAAAAAAAAAAAAAACYAgAAZHJz&#10;L2Rvd25yZXYueG1sUEsFBgAAAAAEAAQA9QAAAIsDAAAAAA==&#10;" path="m199,r-6,11l135,113,77,239,42,335,15,437,,542r,50l4,652,22,764,50,871r36,98l142,1092r55,99l203,1200e" filled="f" strokecolor="#7c7c7c" strokeweight=".2205mm">
                  <v:path arrowok="t" o:connecttype="custom" o:connectlocs="105823,0;102632,5821;71789,59796;40947,126471;22334,177271;7977,231246;0,286808;0,313267;2127,345017;11699,404283;26589,460904;45733,512762;75512,577850;104759,630238;107950,635000" o:connectangles="0,0,0,0,0,0,0,0,0,0,0,0,0,0,0"/>
                </v:shape>
                <v:shape id="Freeform 1066" o:spid="_x0000_s2082" style="position:absolute;left:41767;top:41656;width:476;height:587;visibility:visible;mso-wrap-style:square;v-text-anchor:top" coordsize="91,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Xv48UA&#10;AADdAAAADwAAAGRycy9kb3ducmV2LnhtbESPQWvCQBSE74X+h+UJ3upGQUlSVwmFgietUaHHR/aZ&#10;BLNv0+xqkn/vFgo9DjPzDbPeDqYRD+pcbVnBfBaBIC6srrlUcD59vsUgnEfW2FgmBSM52G5eX9aY&#10;atvzkR65L0WAsEtRQeV9m0rpiooMupltiYN3tZ1BH2RXSt1hH+CmkYsoWkmDNYeFClv6qKi45Xej&#10;ID7+lIf9mH+d99/5uGrjXl+yTKnpZMjeQXga/H/4r73TChbLJIHfN+EJyM0T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Fe/jxQAAAN0AAAAPAAAAAAAAAAAAAAAAAJgCAABkcnMv&#10;ZG93bnJldi54bWxQSwUGAAAAAAQABAD1AAAAigMAAAAA&#10;" path="m67,l91,112,,43r11,l31,38,48,26,62,10,67,xe" fillcolor="#7c7c7c" strokecolor="#7c7c7c" strokeweight=".25pt">
                  <v:path arrowok="t" o:connecttype="custom" o:connectlocs="35065,0;47625,58738;0,22551;5757,22551;16224,19929;25121,13636;32448,5244;35065,0" o:connectangles="0,0,0,0,0,0,0,0"/>
                </v:shape>
                <v:shape id="Freeform 1067" o:spid="_x0000_s2083" style="position:absolute;left:39560;top:41005;width:175;height:841;visibility:visible;mso-wrap-style:square;v-text-anchor:top" coordsize="32,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VD9MEA&#10;AADdAAAADwAAAGRycy9kb3ducmV2LnhtbERPTWsCMRC9F/wPYYTearaCUrZGkYKlVhCqHjyOm+lm&#10;cTNZk6jx35uD4PHxviezZFtxIR8axwreBwUI4srphmsFu+3i7QNEiMgaW8ek4EYBZtPeywRL7a78&#10;R5dNrEUO4VCiAhNjV0oZKkMWw8B1xJn7d95izNDXUnu85nDbymFRjKXFhnODwY6+DFXHzdkqWNnR&#10;6Xt/SL8y+ZsO9rBers1Zqdd+mn+CiJTiU/xw/2gFw3GR9+c3+QnI6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7lQ/TBAAAA3QAAAA8AAAAAAAAAAAAAAAAAmAIAAGRycy9kb3du&#10;cmV2LnhtbFBLBQYAAAAABAAEAPUAAACGAwAAAAA=&#10;" path="m32,153r,l30,154r-1,1l28,157r-3,l23,157r-3,1l16,158r-5,l8,157r-4,l3,157,1,155r,-1l,153r,l,5,,4,1,3r,l3,2r1,l8,r3,l16,r4,l23,r2,2l28,2r1,1l30,3r2,1l32,5r,148xe" fillcolor="#7c7c7c" stroked="f">
                  <v:path arrowok="t" o:connecttype="custom" o:connectlocs="17463,81475;17463,81475;16372,82008;15826,82540;15280,83605;13643,83605;12552,83605;10914,84138;8732,84138;6003,84138;4366,83605;2183,83605;1637,83605;546,82540;546,82008;0,81475;0,81475;0,2663;0,2130;546,1598;546,1598;1637,1065;2183,1065;4366,0;6003,0;8732,0;10914,0;12552,0;13643,1065;15280,1065;15826,1598;16372,1598;17463,2130;17463,2663;17463,81475" o:connectangles="0,0,0,0,0,0,0,0,0,0,0,0,0,0,0,0,0,0,0,0,0,0,0,0,0,0,0,0,0,0,0,0,0,0,0"/>
                </v:shape>
                <v:shape id="Freeform 1068" o:spid="_x0000_s2084" style="position:absolute;left:39909;top:41005;width:159;height:841;visibility:visible;mso-wrap-style:square;v-text-anchor:top" coordsize="31,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iC5MMA&#10;AADdAAAADwAAAGRycy9kb3ducmV2LnhtbESP3YrCMBSE7wXfIRzBO038wZWuUVQQ9krw5wHONmfT&#10;0uakNLHWtzcLC3s5zMw3zGbXu1p01IbSs4bZVIEgzr0p2Wq4306TNYgQkQ3WnknDiwLstsPBBjPj&#10;n3yh7hqtSBAOGWooYmwyKUNekMMw9Q1x8n586zAm2VppWnwmuKvlXKmVdFhyWiiwoWNBeXV9OA2P&#10;dWVRnezi+3U4f4TlhWxXkdbjUb//BBGpj//hv/aX0TBfqRn8vklPQG7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giC5MMAAADdAAAADwAAAAAAAAAAAAAAAACYAgAAZHJzL2Rv&#10;d25yZXYueG1sUEsFBgAAAAAEAAQA9QAAAIgDAAAAAA==&#10;" path="m31,153r,l31,154r-1,1l28,157r-2,l23,157r-3,1l15,158r-4,l7,157r-2,l3,157,1,155,,154r,-1l,153,,5,,4,,3r1,l3,2r2,l7,r4,l15,r5,l23,r3,2l28,2r2,1l31,3r,1l31,5r,148xe" fillcolor="#7c7c7c" stroked="f">
                  <v:path arrowok="t" o:connecttype="custom" o:connectlocs="15875,81475;15875,81475;15875,82008;15363,82540;14339,83605;13315,83605;11778,83605;10242,84138;7681,84138;5633,84138;3585,83605;2560,83605;1536,83605;512,82540;0,82008;0,81475;0,81475;0,2663;0,2130;0,1598;512,1598;1536,1065;2560,1065;3585,0;5633,0;7681,0;10242,0;11778,0;13315,1065;14339,1065;15363,1598;15875,1598;15875,2130;15875,2663;15875,81475" o:connectangles="0,0,0,0,0,0,0,0,0,0,0,0,0,0,0,0,0,0,0,0,0,0,0,0,0,0,0,0,0,0,0,0,0,0,0"/>
                </v:shape>
                <v:shape id="Freeform 1069" o:spid="_x0000_s2085" style="position:absolute;left:40259;top:41005;width:158;height:841;visibility:visible;mso-wrap-style:square;v-text-anchor:top" coordsize="32,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t4GMUA&#10;AADdAAAADwAAAGRycy9kb3ducmV2LnhtbESPQWsCMRSE74L/ITyhN812oSJbo5RCxVYQ1B56fG5e&#10;N0s3L9skavz3plDwOMzMN8x8mWwnzuRD61jB46QAQVw73XKj4PPwNp6BCBFZY+eYFFwpwHIxHMyx&#10;0u7COzrvYyMyhEOFCkyMfSVlqA1ZDBPXE2fv23mLMUvfSO3xkuG2k2VRTKXFlvOCwZ5eDdU/+5NV&#10;sLFPv6uvY/qQyV91sMft+9aclHoYpZdnEJFSvIf/22utoJwWJfy9yU9AL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e3gYxQAAAN0AAAAPAAAAAAAAAAAAAAAAAJgCAABkcnMv&#10;ZG93bnJldi54bWxQSwUGAAAAAAQABAD1AAAAigMAAAAA&#10;" path="m32,153r,l31,154r-1,1l29,157r-3,l24,157r-3,1l16,158r-5,l9,157r-4,l4,157,2,155r,-1l,153r,l,5,,4,2,3r,l4,2r2,l9,r2,l16,r5,l24,r2,2l29,2r1,1l31,3r1,1l32,5r,148xe" fillcolor="#7c7c7c" stroked="f">
                  <v:path arrowok="t" o:connecttype="custom" o:connectlocs="15875,81475;15875,81475;15379,82008;14883,82540;14387,83605;12898,83605;11906,83605;10418,84138;7938,84138;5457,84138;4465,83605;2480,83605;1984,83605;992,82540;992,82008;0,81475;0,81475;0,2663;0,2130;992,1598;992,1598;1984,1065;2977,1065;4465,0;5457,0;7938,0;10418,0;11906,0;12898,1065;14387,1065;14883,1598;15379,1598;15875,2130;15875,2663;15875,81475" o:connectangles="0,0,0,0,0,0,0,0,0,0,0,0,0,0,0,0,0,0,0,0,0,0,0,0,0,0,0,0,0,0,0,0,0,0,0"/>
                </v:shape>
                <v:shape id="Freeform 1070" o:spid="_x0000_s2086" style="position:absolute;left:40592;top:41656;width:190;height:190;visibility:visible;mso-wrap-style:square;v-text-anchor:top" coordsize="36,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txjMcA&#10;AADdAAAADwAAAGRycy9kb3ducmV2LnhtbESPQWvCQBSE70L/w/IK3symFkOJrqKCUCkUNQX19pp9&#10;TUKzb2N2jem/7xaEHoeZ+YaZLXpTi45aV1lW8BTFIIhzqysuFHxkm9ELCOeRNdaWScEPOVjMHwYz&#10;TLW98Z66gy9EgLBLUUHpfZNK6fKSDLrINsTB+7KtQR9kW0jd4i3ATS3HcZxIgxWHhRIbWpeUfx+u&#10;RsFbl23Pk+N1J1cT+5nx/rI8vSdKDR/75RSEp97/h+/tV61gnMTP8PcmPAE5/w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eLcYzHAAAA3QAAAA8AAAAAAAAAAAAAAAAAmAIAAGRy&#10;cy9kb3ducmV2LnhtbFBLBQYAAAAABAAEAPUAAACMAwAAAAA=&#10;" path="m36,18l35,28r-3,5l27,37r-9,l9,37,4,33,2,28,,20,2,9,4,4,9,1,19,r8,1l32,4r4,5l36,18xe" fillcolor="#7c7c7c" stroked="f">
                  <v:path arrowok="t" o:connecttype="custom" o:connectlocs="19050,9268;18521,14416;16933,16991;14287,19050;9525,19050;4763,19050;2117,16991;1058,14416;0,10297;1058,4634;2117,2059;4763,515;10054,0;14287,515;16933,2059;19050,4634;19050,9268" o:connectangles="0,0,0,0,0,0,0,0,0,0,0,0,0,0,0,0,0"/>
                </v:shape>
                <v:shape id="Freeform 1071" o:spid="_x0000_s2087" style="position:absolute;left:15859;top:42878;width:1063;height:6350;visibility:visible;mso-wrap-style:square;v-text-anchor:top" coordsize="203,1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HvzMYA&#10;AADdAAAADwAAAGRycy9kb3ducmV2LnhtbESPQWvCQBSE74L/YXkFL1I3DSqSuglaFCyeql56e80+&#10;s6HZtyG7mvjvu4VCj8PMfMOsi8E24k6drx0reJklIIhLp2uuFFzO++cVCB+QNTaOScGDPBT5eLTG&#10;TLueP+h+CpWIEPYZKjAhtJmUvjRk0c9cSxy9q+sshii7SuoO+wi3jUyTZCkt1hwXDLb0Zqj8Pt2s&#10;gm1/ex+qr1Bv0508Xq6PhZkePpWaPA2bVxCBhvAf/msftIJ0mczh9018AjL/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PHvzMYAAADdAAAADwAAAAAAAAAAAAAAAACYAgAAZHJz&#10;L2Rvd25yZXYueG1sUEsFBgAAAAAEAAQA9QAAAIsDAAAAAA==&#10;" path="m200,r-7,12l136,114,78,239,42,335,15,438,,542r,52l4,652,22,765,52,871r34,99l142,1093r55,98l203,1200e" filled="f" strokeweight=".2205mm">
                  <v:path arrowok="t" o:connecttype="custom" o:connectlocs="104791,0;101123,6350;71258,60325;40869,126471;22006,177271;7859,231775;0,286808;0,314325;2096,345017;11527,404813;27246,460904;45060,513292;74402,578379;103219,630238;106363,635000" o:connectangles="0,0,0,0,0,0,0,0,0,0,0,0,0,0,0"/>
                </v:shape>
                <v:shape id="Freeform 1072" o:spid="_x0000_s2088" style="position:absolute;left:16510;top:48720;width:492;height:603;visibility:visible;mso-wrap-style:square;v-text-anchor:top" coordsize="93,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aMwsUA&#10;AADdAAAADwAAAGRycy9kb3ducmV2LnhtbESP3WoCMRSE7wt9h3AKvSmaVekqq1FWi+Bd8ecBTjen&#10;yeLmZNnEdfv2jVDo5TAz3zCrzeAa0VMXas8KJuMMBHHldc1GweW8Hy1AhIissfFMCn4owGb9/LTC&#10;Qvs7H6k/RSMShEOBCmyMbSFlqCw5DGPfEifv23cOY5KdkbrDe4K7Rk6zLJcOa04LFlvaWaqup5tT&#10;UH58atnar5iX/Ww7N+HNLHY3pV5fhnIJItIQ/8N/7YNWMM2zd3i8SU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dozCxQAAAN0AAAAPAAAAAAAAAAAAAAAAAJgCAABkcnMv&#10;ZG93bnJldi54bWxQSwUGAAAAAAQABAD1AAAAigMAAAAA&#10;" path="m67,l93,112,,43r11,l31,39,48,27,62,10,67,xe" fillcolor="black" strokeweight=".25pt">
                  <v:path arrowok="t" o:connecttype="custom" o:connectlocs="35455,0;49213,60325;0,23160;5821,23160;16404,21006;25400,14543;32809,5386;35455,0" o:connectangles="0,0,0,0,0,0,0,0"/>
                </v:shape>
                <v:shape id="Freeform 1073" o:spid="_x0000_s2089" style="position:absolute;left:14303;top:48085;width:159;height:841;visibility:visible;mso-wrap-style:square;v-text-anchor:top" coordsize="32,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Co/cYA&#10;AADdAAAADwAAAGRycy9kb3ducmV2LnhtbESPQWsCMRSE74X+h/AKvdXEHJZ2a5QiVKRSodZDj6+b&#10;1921m5ewibr+eyMIHoeZ+YaZzAbXiQP1sfVsYDxSIIgrb1uuDWy/35+eQcSEbLHzTAZOFGE2vb+b&#10;YGn9kb/osEm1yBCOJRpoUgqllLFqyGEc+UCcvT/fO0xZ9rW0PR4z3HVSK1VIhy3nhQYDzRuq/jd7&#10;Z+Bjt5rrsYrr37AN9eJlp/Xnz8KYx4fh7RVEoiHdwtf20hrQhSrg8iY/ATk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bCo/cYAAADdAAAADwAAAAAAAAAAAAAAAACYAgAAZHJz&#10;L2Rvd25yZXYueG1sUEsFBgAAAAAEAAQA9QAAAIsDAAAAAA==&#10;" path="m32,152r,2l30,154r,1l28,156r-1,l23,156r-2,1l16,157r-4,l8,156r-2,l3,156,2,155,1,154r-1,l,152,,5,,3,1,2r1,l3,1r3,l8,r4,l16,r5,l23,r4,1l28,1r2,1l30,2r2,1l32,5r,147xe" fillcolor="black" stroked="f">
                  <v:path arrowok="t" o:connecttype="custom" o:connectlocs="15875,81458;15875,82530;14883,82530;14883,83066;13891,83602;13395,83602;11410,83602;10418,84138;7938,84138;5953,84138;3969,83602;2977,83602;1488,83602;992,83066;496,82530;0,82530;0,81458;0,2680;0,1608;496,1072;992,1072;1488,536;2977,536;3969,0;5953,0;7938,0;10418,0;11410,0;13395,536;13891,536;14883,1072;14883,1072;15875,1608;15875,2680;15875,81458" o:connectangles="0,0,0,0,0,0,0,0,0,0,0,0,0,0,0,0,0,0,0,0,0,0,0,0,0,0,0,0,0,0,0,0,0,0,0"/>
                </v:shape>
                <v:shape id="Freeform 1074" o:spid="_x0000_s2090" style="position:absolute;left:14652;top:48085;width:159;height:841;visibility:visible;mso-wrap-style:square;v-text-anchor:top" coordsize="32,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wNZsYA&#10;AADdAAAADwAAAGRycy9kb3ducmV2LnhtbESPQWsCMRSE74X+h/CE3mpiDtquRhGhUpQWaj30+Ny8&#10;7q7dvIRN1PXfm0Khx2FmvmFmi9614kxdbDwbGA0VCOLS24YrA/vPl8cnEDEhW2w9k4ErRVjM7+9m&#10;WFh/4Q8671IlMoRjgQbqlEIhZSxrchiHPhBn79t3DlOWXSVth5cMd63USo2lw4bzQo2BVjWVP7uT&#10;M7A5bld6pOL7IexDtX4+av32tTbmYdAvpyAS9ek//Nd+tQb0WE3g901+AnJ+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vwNZsYAAADdAAAADwAAAAAAAAAAAAAAAACYAgAAZHJz&#10;L2Rvd25yZXYueG1sUEsFBgAAAAAEAAQA9QAAAIsDAAAAAA==&#10;" path="m32,152r-1,2l31,154r-1,1l29,156r-3,l24,156r-4,1l16,157r-5,l8,156r-3,l3,156,1,155,,154r,l,152,,5,,3,,2r1,l3,1r2,l8,r3,l16,r4,l24,r2,1l29,1r1,1l31,2r,1l32,5r,147xe" fillcolor="black" stroked="f">
                  <v:path arrowok="t" o:connecttype="custom" o:connectlocs="15875,81458;15379,82530;15379,82530;14883,83066;14387,83602;12898,83602;11906,83602;9922,84138;7938,84138;5457,84138;3969,83602;2480,83602;1488,83602;496,83066;0,82530;0,82530;0,81458;0,2680;0,1608;0,1072;496,1072;1488,536;2480,536;3969,0;5457,0;7938,0;9922,0;11906,0;12898,536;14387,536;14883,1072;15379,1072;15379,1608;15875,2680;15875,81458" o:connectangles="0,0,0,0,0,0,0,0,0,0,0,0,0,0,0,0,0,0,0,0,0,0,0,0,0,0,0,0,0,0,0,0,0,0,0"/>
                </v:shape>
                <v:shape id="Freeform 1075" o:spid="_x0000_s2091" style="position:absolute;left:14986;top:48085;width:174;height:841;visibility:visible;mso-wrap-style:square;v-text-anchor:top" coordsize="32,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OZFMMA&#10;AADdAAAADwAAAGRycy9kb3ducmV2LnhtbERPTWsCMRC9C/6HMEJvmpiD1NUoIiilpQWthx7Hzbi7&#10;upmETarbf98cCj0+3vdy3btW3KmLjWcD04kCQVx623Bl4PS5Gz+DiAnZYuuZDPxQhPVqOFhiYf2D&#10;D3Q/pkrkEI4FGqhTCoWUsazJYZz4QJy5i+8cpgy7StoOHznctVIrNZMOG84NNQba1lTejt/OwOv1&#10;baunKn6cwylU+/lV6/evvTFPo36zAJGoT//iP/eLNaBnKs/Nb/IT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2OZFMMAAADdAAAADwAAAAAAAAAAAAAAAACYAgAAZHJzL2Rv&#10;d25yZXYueG1sUEsFBgAAAAAEAAQA9QAAAIgDAAAAAA==&#10;" path="m32,152r,2l31,154r,1l29,156r-1,l24,156r-3,1l16,157r-3,l9,156r-2,l4,156,3,155,2,154r-2,l,152,,5,,3,2,2r1,l4,1r3,l9,r4,l16,r5,l24,r4,1l29,1r2,1l31,2r1,1l32,5r,147xe" fillcolor="black" stroked="f">
                  <v:path arrowok="t" o:connecttype="custom" o:connectlocs="17463,81458;17463,82530;16917,82530;16917,83066;15826,83602;15280,83602;13097,83602;11460,84138;8732,84138;7094,84138;4911,83602;3820,83602;2183,83602;1637,83066;1091,82530;0,82530;0,81458;0,2680;0,1608;1091,1072;1637,1072;2183,536;3820,536;4911,0;7094,0;8732,0;11460,0;13097,0;15280,536;15826,536;16917,1072;16917,1072;17463,1608;17463,2680;17463,81458" o:connectangles="0,0,0,0,0,0,0,0,0,0,0,0,0,0,0,0,0,0,0,0,0,0,0,0,0,0,0,0,0,0,0,0,0,0,0"/>
                </v:shape>
                <v:shape id="Freeform 1076" o:spid="_x0000_s2092" style="position:absolute;left:15335;top:48720;width:190;height:206;visibility:visible;mso-wrap-style:square;v-text-anchor:top" coordsize="35,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0u4sUA&#10;AADdAAAADwAAAGRycy9kb3ducmV2LnhtbESP3WoCMRSE7wXfIZyCN6KJXohujSKK1Auh9ecBDpvT&#10;3aWbkyVJ3d23N0Khl8PMfMOst52txYN8qBxrmE0VCOLcmYoLDffbcbIEESKywdoxaegpwHYzHKwx&#10;M67lCz2usRAJwiFDDWWMTSZlyEuyGKauIU7et/MWY5K+kMZjm+C2lnOlFtJixWmhxIb2JeU/11+r&#10;QV16+zEuzscW816e/eFrtfzcaT1663bvICJ18T/81z4ZDfOFWsHrTXoCcvM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XS7ixQAAAN0AAAAPAAAAAAAAAAAAAAAAAJgCAABkcnMv&#10;ZG93bnJldi54bWxQSwUGAAAAAAQABAD1AAAAigMAAAAA&#10;" path="m35,19r,10l32,34r-5,3l18,37,8,37,3,34,1,29,,20,1,9,3,4,8,2,18,r9,2l32,4r3,5l35,19xe" fillcolor="black" stroked="f">
                  <v:path arrowok="t" o:connecttype="custom" o:connectlocs="19050,10598;19050,16176;17417,18965;14696,20638;9797,20638;4354,20638;1633,18965;544,16176;0,11156;544,5020;1633,2231;4354,1116;9797,0;14696,1116;17417,2231;19050,5020;19050,10598" o:connectangles="0,0,0,0,0,0,0,0,0,0,0,0,0,0,0,0,0"/>
                </v:shape>
                <v:shape id="Freeform 1077" o:spid="_x0000_s2093" style="position:absolute;left:41116;top:42941;width:1079;height:6335;visibility:visible;mso-wrap-style:square;v-text-anchor:top" coordsize="203,11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AD/cIA&#10;AADdAAAADwAAAGRycy9kb3ducmV2LnhtbERPTWvCQBC9F/oflil4q5sEjBpdpQQCXjzU6n3Mjkkw&#10;OxuyWxPz691DocfH+97uR9OKB/WusawgnkcgiEurG64UnH+KzxUI55E1tpZJwZMc7Hfvb1vMtB34&#10;mx4nX4kQwi5DBbX3XSalK2sy6Oa2Iw7czfYGfYB9JXWPQwg3rUyiKJUGGw4NNXaU11TeT79GwdKe&#10;F+m1yOOhvUxryo9TsiwmpWYf49cGhKfR/4v/3AetIEnjsD+8CU9A7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MAP9wgAAAN0AAAAPAAAAAAAAAAAAAAAAAJgCAABkcnMvZG93&#10;bnJldi54bWxQSwUGAAAAAAQABAD1AAAAhwMAAAAA&#10;" path="m199,r-6,9l135,112,77,237,42,333,15,436,,540r,52l4,650,22,763,50,870r36,98l142,1091r55,98l203,1198e" filled="f" strokeweight=".2205mm">
                  <v:path arrowok="t" o:connecttype="custom" o:connectlocs="105823,0;102632,4759;71789,59217;40947,125308;22334,176066;7977,230524;0,285512;0,313005;2127,343671;11699,403417;26589,459991;45733,511806;75512,576839;104759,628654;107950,633413" o:connectangles="0,0,0,0,0,0,0,0,0,0,0,0,0,0,0"/>
                </v:shape>
                <v:shape id="Freeform 1078" o:spid="_x0000_s2094" style="position:absolute;left:41767;top:48783;width:476;height:588;visibility:visible;mso-wrap-style:square;v-text-anchor:top" coordsize="91,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879cYA&#10;AADdAAAADwAAAGRycy9kb3ducmV2LnhtbESPzWrDMBCE74W+g9hCb43kQBLjRjHFIWnIIZCfB9hY&#10;W9vUWhlLcZy3rwqFHoeZ+YZZ5qNtxUC9bxxrSCYKBHHpTMOVhst585aC8AHZYOuYNDzIQ756flpi&#10;ZtydjzScQiUihH2GGuoQukxKX9Zk0U9cRxy9L9dbDFH2lTQ93iPctnKq1FxabDgu1NhRUVP5fbpZ&#10;DelusS726qxmh+tn+xj26XZmvdavL+PHO4hAY/gP/7V3RsN0niTw+yY+Abn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N879cYAAADdAAAADwAAAAAAAAAAAAAAAACYAgAAZHJz&#10;L2Rvd25yZXYueG1sUEsFBgAAAAAEAAQA9QAAAIsDAAAAAA==&#10;" path="m67,l91,112,,43r11,l31,38,48,27,62,10,67,xe" fillcolor="black" strokeweight=".25pt">
                  <v:path arrowok="t" o:connecttype="custom" o:connectlocs="35065,0;47625,58738;0,22551;5757,22551;16224,19929;25121,14160;32448,5244;35065,0" o:connectangles="0,0,0,0,0,0,0,0"/>
                </v:shape>
                <v:shape id="Freeform 1079" o:spid="_x0000_s2095" style="position:absolute;left:39560;top:48148;width:175;height:826;visibility:visible;mso-wrap-style:square;v-text-anchor:top" coordsize="32,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I4I8YA&#10;AADdAAAADwAAAGRycy9kb3ducmV2LnhtbESPQWsCMRSE7wX/Q3hCbzW7OYjdGqUISqko1O6hx9fN&#10;6+7q5iVsUl3/vSkUPA4z8w0zXw62E2fqQ+tYQz7JQBBXzrRcayg/108zECEiG+wck4YrBVguRg9z&#10;LIy78AedD7EWCcKhQA1NjL6QMlQNWQwT54mT9+N6izHJvpamx0uC206qLJtKiy2nhQY9rRqqTodf&#10;q+H9uF2pPAv7b1/6evN8VGr3tdH6cTy8voCINMR7+L/9ZjSoaa7g7016AnJ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1I4I8YAAADdAAAADwAAAAAAAAAAAAAAAACYAgAAZHJz&#10;L2Rvd25yZXYueG1sUEsFBgAAAAAEAAQA9QAAAIsDAAAAAA==&#10;" path="m32,152r,1l30,153r-1,2l28,156r-3,l23,157r-3,l16,157r-5,l8,157,4,156r-1,l1,155r,-2l,153r,-1l,4,,3r1,l1,2,3,1r1,l8,1,11,r5,l20,r3,1l25,1r3,l29,2r1,1l32,3r,1l32,152xe" fillcolor="black" stroked="f">
                  <v:path arrowok="t" o:connecttype="custom" o:connectlocs="17463,79921;17463,80447;16372,80447;15826,81498;15280,82024;13643,82024;12552,82550;10914,82550;8732,82550;6003,82550;4366,82550;2183,82024;1637,82024;546,81498;546,80447;0,80447;0,79921;0,2103;0,1577;546,1577;546,1052;1637,526;2183,526;4366,526;6003,0;8732,0;10914,0;12552,526;13643,526;15280,526;15826,1052;16372,1577;17463,1577;17463,2103;17463,79921" o:connectangles="0,0,0,0,0,0,0,0,0,0,0,0,0,0,0,0,0,0,0,0,0,0,0,0,0,0,0,0,0,0,0,0,0,0,0"/>
                </v:shape>
                <v:shape id="Freeform 1080" o:spid="_x0000_s2096" style="position:absolute;left:39909;top:48148;width:159;height:826;visibility:visible;mso-wrap-style:square;v-text-anchor:top" coordsize="31,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H3x8EA&#10;AADdAAAADwAAAGRycy9kb3ducmV2LnhtbESPwQrCMBBE74L/EFbwIpqqKFKNIoKgF8HqxdvSrG2x&#10;2ZQm2vr3RhA8DjPzhlltWlOKF9WusKxgPIpAEKdWF5wpuF72wwUI55E1lpZJwZscbNbdzgpjbRs+&#10;0yvxmQgQdjEqyL2vYildmpNBN7IVcfDutjbog6wzqWtsAtyUchJFc2mw4LCQY0W7nNJH8jQKmq1L&#10;2oyPaTk7L463kx/Qe0dK9XvtdgnCU+v/4V/7oBVM5uMpfN+EJyDX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TR98fBAAAA3QAAAA8AAAAAAAAAAAAAAAAAmAIAAGRycy9kb3du&#10;cmV2LnhtbFBLBQYAAAAABAAEAPUAAACGAwAAAAA=&#10;" path="m31,152r,1l31,153r-1,2l28,156r-2,l23,157r-3,l15,157r-4,l7,157,5,156r-2,l1,155,,153r,l,152,,4,,3r,l1,2,3,1r2,l7,1,11,r4,l20,r3,1l26,1r2,l30,2r1,1l31,3r,1l31,152xe" fillcolor="black" stroked="f">
                  <v:path arrowok="t" o:connecttype="custom" o:connectlocs="15875,79921;15875,80447;15875,80447;15363,81498;14339,82024;13315,82024;11778,82550;10242,82550;7681,82550;5633,82550;3585,82550;2560,82024;1536,82024;512,81498;0,80447;0,80447;0,79921;0,2103;0,1577;0,1577;512,1052;1536,526;2560,526;3585,526;5633,0;7681,0;10242,0;11778,526;13315,526;14339,526;15363,1052;15875,1577;15875,1577;15875,2103;15875,79921" o:connectangles="0,0,0,0,0,0,0,0,0,0,0,0,0,0,0,0,0,0,0,0,0,0,0,0,0,0,0,0,0,0,0,0,0,0,0"/>
                </v:shape>
                <v:shape id="Freeform 1081" o:spid="_x0000_s2097" style="position:absolute;left:40259;top:48148;width:158;height:826;visibility:visible;mso-wrap-style:square;v-text-anchor:top" coordsize="32,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FzMcA&#10;AADdAAAADwAAAGRycy9kb3ducmV2LnhtbESPT2sCMRTE74V+h/AKvdXsBpG6NUoRKqJY8M/B4+vm&#10;dXft5iVsUl2/vREKPQ4z8xtmMuttK87UhcaxhnyQgSAunWm40nDYf7y8gggR2WDrmDRcKcBs+vgw&#10;wcK4C2/pvIuVSBAOBWqoY/SFlKGsyWIYOE+cvG/XWYxJdpU0HV4S3LZSZdlIWmw4LdToaV5T+bP7&#10;tRpWp/Vc5Vn4/PIHXy3GJ6U2x4XWz0/9+xuISH38D/+1l0aDGuVDuL9JT0BO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v3BczHAAAA3QAAAA8AAAAAAAAAAAAAAAAAmAIAAGRy&#10;cy9kb3ducmV2LnhtbFBLBQYAAAAABAAEAPUAAACMAwAAAAA=&#10;" path="m32,152r,1l31,153r-1,2l29,156r-3,l24,157r-3,l16,157r-5,l9,157,5,156r-1,l2,155r,-2l,153r,-1l,4,,3r2,l2,2,4,1r2,l9,1,11,r5,l21,r3,1l26,1r3,l30,2r1,1l32,3r,1l32,152xe" fillcolor="black" stroked="f">
                  <v:path arrowok="t" o:connecttype="custom" o:connectlocs="15875,79921;15875,80447;15379,80447;14883,81498;14387,82024;12898,82024;11906,82550;10418,82550;7938,82550;5457,82550;4465,82550;2480,82024;1984,82024;992,81498;992,80447;0,80447;0,79921;0,2103;0,1577;992,1577;992,1052;1984,526;2977,526;4465,526;5457,0;7938,0;10418,0;11906,526;12898,526;14387,526;14883,1052;15379,1577;15875,1577;15875,2103;15875,79921" o:connectangles="0,0,0,0,0,0,0,0,0,0,0,0,0,0,0,0,0,0,0,0,0,0,0,0,0,0,0,0,0,0,0,0,0,0,0"/>
                </v:shape>
                <v:shape id="Freeform 1082" o:spid="_x0000_s2098" style="position:absolute;left:40592;top:48783;width:190;height:191;visibility:visible;mso-wrap-style:square;v-text-anchor:top" coordsize="36,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pB+sQA&#10;AADdAAAADwAAAGRycy9kb3ducmV2LnhtbESPT4vCMBTE7wt+h/CEva2pgn+oRhFF1sXTqojHR/Ns&#10;i81LTaJ2/fRmQfA4zMxvmMmsMZW4kfOlZQXdTgKCOLO65FzBfrf6GoHwAVljZZkU/JGH2bT1McFU&#10;2zv/0m0bchEh7FNUUIRQp1L6rCCDvmNr4uidrDMYonS51A7vEW4q2UuSgTRYclwosKZFQdl5ezUK&#10;Dvhgt8bjT3959s1wozm7PL6V+mw38zGIQE14h1/ttVbQG3T78P8mPgE5f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RaQfrEAAAA3QAAAA8AAAAAAAAAAAAAAAAAmAIAAGRycy9k&#10;b3ducmV2LnhtbFBLBQYAAAAABAAEAPUAAACJAwAAAAA=&#10;" path="m36,19l35,29r-3,4l27,37r-9,1l9,37,4,33,2,29,,20,2,10,4,4,9,1,19,r8,1l32,4r4,5l36,19xe" fillcolor="black" stroked="f">
                  <v:path arrowok="t" o:connecttype="custom" o:connectlocs="19050,9525;18521,14538;16933,16543;14287,18549;9525,19050;4763,18549;2117,16543;1058,14538;0,10026;1058,5013;2117,2005;4763,501;10054,0;14287,501;16933,2005;19050,4512;19050,9525" o:connectangles="0,0,0,0,0,0,0,0,0,0,0,0,0,0,0,0,0"/>
                </v:shape>
                <v:shape id="Freeform 1083" o:spid="_x0000_s2099" style="position:absolute;left:15922;top:50085;width:1080;height:6350;visibility:visible;mso-wrap-style:square;v-text-anchor:top" coordsize="203,11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5858gA&#10;AADdAAAADwAAAGRycy9kb3ducmV2LnhtbESPT2vCQBTE7wW/w/KEXopu9BBsdBUprYSCgn8Oentm&#10;X5PU7Nuwu9X47bsFocdhZn7DzBadacSVnK8tKxgNExDEhdU1lwoO+4/BBIQPyBoby6TgTh4W897T&#10;DDNtb7yl6y6UIkLYZ6igCqHNpPRFRQb90LbE0fuyzmCI0pVSO7xFuGnkOElSabDmuFBhS28VFZfd&#10;j1GQvyZHtz65c75633zql62pv/crpZ773XIKIlAX/sOPdq4VjNNRCn9v4hOQ8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cTnznyAAAAN0AAAAPAAAAAAAAAAAAAAAAAJgCAABk&#10;cnMvZG93bnJldi54bWxQSwUGAAAAAAQABAD1AAAAjQMAAAAA&#10;" path="m199,r-6,10l135,113,77,237,41,333,14,436,,540r,52l3,650,22,763,50,870r36,98l141,1092r56,97l203,1199e" filled="f" strokeweight=".2205mm">
                  <v:path arrowok="t" o:connecttype="custom" o:connectlocs="105823,0;102632,5296;71789,59846;40947,125517;21803,176359;7445,230909;0,285988;0,313528;1595,344245;11699,404091;26589,460759;45733,512661;74980,578332;104759,629704;107950,635000" o:connectangles="0,0,0,0,0,0,0,0,0,0,0,0,0,0,0"/>
                </v:shape>
                <v:shape id="Freeform 1084" o:spid="_x0000_s2100" style="position:absolute;left:16573;top:55943;width:492;height:587;visibility:visible;mso-wrap-style:square;v-text-anchor:top" coordsize="91,1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5vasYA&#10;AADdAAAADwAAAGRycy9kb3ducmV2LnhtbESPQWvCQBSE74L/YXlCb7qJlFhSV1FBsBehKu31Jfua&#10;Tc2+DdnVpP++Wyh4HGbmG2a5Hmwj7tT52rGCdJaAIC6drrlScDnvpy8gfEDW2DgmBT/kYb0aj5aY&#10;a9fzO91PoRIRwj5HBSaENpfSl4Ys+plriaP35TqLIcqukrrDPsJtI+dJkkmLNccFgy3tDJXX080q&#10;KI67W1E8k+k/P7K39HuzPSbFoNTTZNi8ggg0hEf4v33QCuZZuoC/N/EJ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15vasYAAADdAAAADwAAAAAAAAAAAAAAAACYAgAAZHJz&#10;L2Rvd25yZXYueG1sUEsFBgAAAAAEAAQA9QAAAIsDAAAAAA==&#10;" path="m66,l91,110,,43r11,l31,37,48,25,61,9,66,xe" fillcolor="black" strokeweight=".25pt">
                  <v:path arrowok="t" o:connecttype="custom" o:connectlocs="35693,0;49213,58738;0,22961;5949,22961;16765,19757;25959,13350;32989,4806;35693,0" o:connectangles="0,0,0,0,0,0,0,0"/>
                </v:shape>
                <v:shape id="Freeform 1085" o:spid="_x0000_s2101" style="position:absolute;left:14366;top:55308;width:175;height:826;visibility:visible;mso-wrap-style:square;v-text-anchor:top" coordsize="32,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fHTcEA&#10;AADdAAAADwAAAGRycy9kb3ducmV2LnhtbERPTYvCMBC9C/6HMMJeZE0sIrYaRWQXvexhq+x5aMa2&#10;2ExKk63135uD4PHxvje7wTaip87XjjXMZwoEceFMzaWGy/n7cwXCB2SDjWPS8CAPu+14tMHMuDv/&#10;Up+HUsQQ9hlqqEJoMyl9UZFFP3MtceSurrMYIuxKaTq8x3DbyESppbRYc2yosKVDRcUt/7ca/DFN&#10;1VUdLr1N1N/P140W6WOq9cdk2K9BBBrCW/xyn4yGZDmPc+Ob+ATk9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c3x03BAAAA3QAAAA8AAAAAAAAAAAAAAAAAmAIAAGRycy9kb3du&#10;cmV2LnhtbFBLBQYAAAAABAAEAPUAAACGAwAAAAA=&#10;" path="m32,151r,2l31,154r-1,1l29,155r-3,1l24,156r-4,l16,156r-5,l9,156r-4,l4,155r-3,l1,154,,153r,-2l,5,,4,1,2,1,1r3,l5,,9,r2,l16,r4,l24,r2,l29,1r1,l31,2r1,2l32,5r,146xe" fillcolor="black" stroked="f">
                  <v:path arrowok="t" o:connecttype="custom" o:connectlocs="17463,79904;17463,80963;16917,81492;16372,82021;15826,82021;14189,82550;13097,82550;10914,82550;8732,82550;6003,82550;4911,82550;2729,82550;2183,82021;546,82021;546,81492;0,80963;0,79904;0,2646;0,2117;546,1058;546,529;2183,529;2729,0;4911,0;6003,0;8732,0;10914,0;13097,0;14189,0;15826,529;16372,529;16917,1058;17463,2117;17463,2646;17463,79904" o:connectangles="0,0,0,0,0,0,0,0,0,0,0,0,0,0,0,0,0,0,0,0,0,0,0,0,0,0,0,0,0,0,0,0,0,0,0"/>
                </v:shape>
                <v:shape id="Freeform 1086" o:spid="_x0000_s2102" style="position:absolute;left:14716;top:55308;width:174;height:826;visibility:visible;mso-wrap-style:square;v-text-anchor:top" coordsize="32,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ti1sQA&#10;AADdAAAADwAAAGRycy9kb3ducmV2LnhtbESPQYvCMBSE7wv+h/CEvSyaWERsNYrILuvFw6p4fjTP&#10;tti8lCbW+u+NIOxxmJlvmOW6t7XoqPWVYw2TsQJBnDtTcaHhdPwZzUH4gGywdkwaHuRhvRp8LDEz&#10;7s5/1B1CISKEfYYayhCaTEqfl2TRj11DHL2Lay2GKNtCmhbvEW5rmSg1kxYrjgslNrQtKb8eblaD&#10;/01TdVHbU2cTdd5/X2maPr60/hz2mwWIQH34D7/bO6MhmU1SeL2JT0C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h7YtbEAAAA3QAAAA8AAAAAAAAAAAAAAAAAmAIAAGRycy9k&#10;b3ducmV2LnhtbFBLBQYAAAAABAAEAPUAAACJAwAAAAA=&#10;" path="m32,151r,2l32,154r-2,1l29,155r-2,1l24,156r-4,l16,156r-4,l8,156r-2,l3,155r-1,l1,154r,-1l,151,,5,1,4,1,2,2,1r1,l6,,8,r4,l16,r4,l24,r3,l29,1r1,l32,2r,2l32,5r,146xe" fillcolor="black" stroked="f">
                  <v:path arrowok="t" o:connecttype="custom" o:connectlocs="17463,79904;17463,80963;17463,81492;16372,82021;15826,82021;14734,82550;13097,82550;10914,82550;8732,82550;6549,82550;4366,82550;3274,82550;1637,82021;1091,82021;546,81492;546,80963;0,79904;0,2646;546,2117;546,1058;1091,529;1637,529;3274,0;4366,0;6549,0;8732,0;10914,0;13097,0;14734,0;15826,529;16372,529;17463,1058;17463,2117;17463,2646;17463,79904" o:connectangles="0,0,0,0,0,0,0,0,0,0,0,0,0,0,0,0,0,0,0,0,0,0,0,0,0,0,0,0,0,0,0,0,0,0,0"/>
                </v:shape>
                <v:shape id="Freeform 1087" o:spid="_x0000_s2103" style="position:absolute;left:15065;top:55308;width:175;height:826;visibility:visible;mso-wrap-style:square;v-text-anchor:top" coordsize="32,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0B9sIA&#10;AADdAAAADwAAAGRycy9kb3ducmV2LnhtbERPz2vCMBS+D/Y/hDfwMmZiGWI7Y5EycZcdpuL50Tyb&#10;YvNSmqzW/94cBjt+fL/X5eQ6MdIQWs8aFnMFgrj2puVGw+m4e1uBCBHZYOeZNNwpQLl5flpjYfyN&#10;f2g8xEakEA4FarAx9oWUobbkMMx9T5y4ix8cxgSHRpoBbyncdTJTaikdtpwaLPZUWaqvh1+nIezz&#10;XF1UdRpdps7fn1d6z++vWs9epu0HiEhT/Bf/ub+MhmyZpf3pTXoCcvM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LQH2wgAAAN0AAAAPAAAAAAAAAAAAAAAAAJgCAABkcnMvZG93&#10;bnJldi54bWxQSwUGAAAAAAQABAD1AAAAhwMAAAAA&#10;" path="m32,151r,2l31,154r-1,1l28,155r-2,1l23,156r-3,l16,156r-5,l9,156r-4,l4,155r-3,l1,154,,153r,-2l,5,,4,1,2,1,1r3,l5,,9,r2,l16,r4,l23,r3,l28,1r2,l31,2r1,2l32,5r,146xe" fillcolor="black" stroked="f">
                  <v:path arrowok="t" o:connecttype="custom" o:connectlocs="17463,79904;17463,80963;16917,81492;16372,82021;15280,82021;14189,82550;12552,82550;10914,82550;8732,82550;6003,82550;4911,82550;2729,82550;2183,82021;546,82021;546,81492;0,80963;0,79904;0,2646;0,2117;546,1058;546,529;2183,529;2729,0;4911,0;6003,0;8732,0;10914,0;12552,0;14189,0;15280,529;16372,529;16917,1058;17463,2117;17463,2646;17463,79904" o:connectangles="0,0,0,0,0,0,0,0,0,0,0,0,0,0,0,0,0,0,0,0,0,0,0,0,0,0,0,0,0,0,0,0,0,0,0"/>
                </v:shape>
                <v:shape id="Freeform 1088" o:spid="_x0000_s2104" style="position:absolute;left:15398;top:55943;width:191;height:191;visibility:visible;mso-wrap-style:square;v-text-anchor:top" coordsize="36,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bTjMQA&#10;AADdAAAADwAAAGRycy9kb3ducmV2LnhtbESPS4sCMRCE78L+h9CCN00cQZfRjIi44G19LOwem0nP&#10;AyedYRJ1/PcbQfBYVNVX1Grd20bcqPO1Yw3TiQJBnDtTc6nh5/w1/gThA7LBxjFpeJCHdfYxWGFq&#10;3J2PdDuFUkQI+xQ1VCG0qZQ+r8iin7iWOHqF6yyGKLtSmg7vEW4bmSg1lxZrjgsVtrStKL+crlbD&#10;Xm2/nVGPWZFc7V+/OPzudjVrPRr2myWIQH14h1/tvdGQzJMpPN/EJyC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G04zEAAAA3QAAAA8AAAAAAAAAAAAAAAAAmAIAAGRycy9k&#10;b3ducmV2LnhtbFBLBQYAAAAABAAEAPUAAACJAwAAAAA=&#10;" path="m36,18l35,28r-3,5l27,35,17,37,9,35,4,33,,28,,18,,8,4,3,9,,19,r8,l32,3r3,5l36,18xe" fillcolor="black" stroked="f">
                  <v:path arrowok="t" o:connecttype="custom" o:connectlocs="19050,9268;18521,14416;16933,16991;14287,18020;8996,19050;4763,18020;2117,16991;0,14416;0,9268;0,4119;2117,1545;4763,0;10054,0;14287,0;16933,1545;18521,4119;19050,9268" o:connectangles="0,0,0,0,0,0,0,0,0,0,0,0,0,0,0,0,0"/>
                </v:shape>
                <v:line id="Line 1089" o:spid="_x0000_s2105" style="position:absolute;flip:x;visibility:visible;mso-wrap-style:square" from="32845,50403" to="38687,504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8hAccAAADdAAAADwAAAGRycy9kb3ducmV2LnhtbESPQWsCMRSE7wX/Q3iCl6LZLkXsahQp&#10;FHrwUi0rvT03z82ym5dtkur675uC0OMwM98wq81gO3EhHxrHCp5mGQjiyumGawWfh7fpAkSIyBo7&#10;x6TgRgE269HDCgvtrvxBl32sRYJwKFCBibEvpAyVIYth5nri5J2dtxiT9LXUHq8JbjuZZ9lcWmw4&#10;LRjs6dVQ1e5/rAK52D1+++3puS3b4/HFlFXZf+2UmoyH7RJEpCH+h+/td60gn+c5/L1JT0Cu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TyEBxwAAAN0AAAAPAAAAAAAA&#10;AAAAAAAAAKECAABkcnMvZG93bnJldi54bWxQSwUGAAAAAAQABAD5AAAAlQMAAAAA&#10;"/>
                <v:shape id="Freeform 1090" o:spid="_x0000_s2106" style="position:absolute;left:32734;top:50180;width:587;height:429;visibility:visible;mso-wrap-style:square;v-text-anchor:top" coordsize="111,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jmxMQA&#10;AADdAAAADwAAAGRycy9kb3ducmV2LnhtbESP0WrCQBRE3wv+w3IF3+rGCFKiq4htMdCHUPUDLtlr&#10;EpK9G3e3Mf37bkHwcZiZM8xmN5pODOR8Y1nBYp6AIC6tbrhScDl/vr6B8AFZY2eZFPySh9128rLB&#10;TNs7f9NwCpWIEPYZKqhD6DMpfVmTQT+3PXH0rtYZDFG6SmqH9wg3nUyTZCUNNhwXauzpUFPZnn6M&#10;An80xVKHd+kK++WH9pZ/FG2u1Gw67tcgAo3hGX60c60gXaVL+H8Tn4D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r45sTEAAAA3QAAAA8AAAAAAAAAAAAAAAAAmAIAAGRycy9k&#10;b3ducmV2LnhtbFBLBQYAAAAABAAEAPUAAACJAwAAAAA=&#10;" path="m111,81l,41,111,r-6,10l97,30r,22l105,72r6,9xe" fillcolor="black" strokeweight=".25pt">
                  <v:path arrowok="t" o:connecttype="custom" o:connectlocs="58738,42863;0,21696;58738,0;55563,5292;51330,15875;51330,27517;55563,38100;58738,42863" o:connectangles="0,0,0,0,0,0,0,0"/>
                </v:shape>
                <v:shape id="Freeform 1091" o:spid="_x0000_s2107" style="position:absolute;left:35067;top:51165;width:175;height:841;visibility:visible;mso-wrap-style:square;v-text-anchor:top" coordsize="32,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vPccYA&#10;AADdAAAADwAAAGRycy9kb3ducmV2LnhtbESPQWsCMRSE7wX/Q3hCb5o1iLSrUURQpMVCrYcen5vX&#10;3bWbl7BJdf33RhB6HGbmG2a26GwjztSG2rGG0TADQVw4U3Op4fC1HryACBHZYOOYNFwpwGLee5ph&#10;btyFP+m8j6VIEA45aqhi9LmUoajIYhg6T5y8H9dajEm2pTQtXhLcNlJl2URarDktVOhpVVHxu/+z&#10;Gt5O7ys1ysLH0R98uXk9KbX73mj93O+WUxCRuvgffrS3RoOaqDHc36QnIO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ZvPccYAAADdAAAADwAAAAAAAAAAAAAAAACYAgAAZHJz&#10;L2Rvd25yZXYueG1sUEsFBgAAAAAEAAQA9QAAAIsDAAAAAA==&#10;" path="m32,152r,1l31,154r,1l28,155r-1,2l24,157r-3,l16,157r-4,l9,157r-3,l4,155r-1,l1,154,,153r,-1l,5,,4,1,3,3,1r1,l6,,9,r3,l16,r5,l24,r3,l28,1r3,l31,3r1,1l32,5r,147xe" fillcolor="black" stroked="f">
                  <v:path arrowok="t" o:connecttype="custom" o:connectlocs="17463,81458;17463,81994;16917,82530;16917,83066;15280,83066;14734,84138;13097,84138;11460,84138;8732,84138;6549,84138;4911,84138;3274,84138;2183,83066;1637,83066;546,82530;0,81994;0,81458;0,2680;0,2144;546,1608;1637,536;2183,536;3274,0;4911,0;6549,0;8732,0;11460,0;13097,0;14734,0;15280,536;16917,536;16917,1608;17463,2144;17463,2680;17463,81458" o:connectangles="0,0,0,0,0,0,0,0,0,0,0,0,0,0,0,0,0,0,0,0,0,0,0,0,0,0,0,0,0,0,0,0,0,0,0"/>
                </v:shape>
                <v:shape id="Freeform 1092" o:spid="_x0000_s2108" style="position:absolute;left:35353;top:51165;width:730;height:841;visibility:visible;mso-wrap-style:square;v-text-anchor:top" coordsize="140,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iTecUA&#10;AADdAAAADwAAAGRycy9kb3ducmV2LnhtbESP0WrCQBRE3wv+w3KFvtVNAw0ldRUpKkEotLEfcMle&#10;k5js3ZhdTezXdwXBx2FmzjDz5WhacaHe1ZYVvM4iEMSF1TWXCn73m5d3EM4ja2wtk4IrOVguJk9z&#10;TLUd+IcuuS9FgLBLUUHlfZdK6YqKDLqZ7YiDd7C9QR9kX0rd4xDgppVxFCXSYM1hocKOPisqmvxs&#10;FNQ78xWdsvXx+3xg2zR/HreolXqejqsPEJ5G/wjf25lWECfxG9zeh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WJN5xQAAAN0AAAAPAAAAAAAAAAAAAAAAAJgCAABkcnMv&#10;ZG93bnJldi54bWxQSwUGAAAAAAQABAD1AAAAigMAAAAA&#10;" path="m92,150r-1,3l90,154r-1,1l87,157r-2,l81,157r-4,l71,157r-5,l63,157r-3,l58,157r-3,l54,155r-2,l50,154r,l49,153r,-1l48,150,2,12,1,9,,5,,3,1,1,4,,7,r4,l17,r5,l26,r2,l31,1r1,l33,3r,1l34,6,71,126r,l110,6r,-2l111,3r,-2l113,1,114,r4,l122,r5,l132,r3,l138,r1,3l140,4r,2l139,9r-1,3l92,150xe" fillcolor="black" stroked="f">
                  <v:path arrowok="t" o:connecttype="custom" o:connectlocs="47988,80387;47466,81994;46945,82530;46423,83066;45380,84138;44337,84138;42250,84138;40164,84138;37034,84138;34426,84138;32861,84138;31296,84138;30253,84138;28688,84138;28167,83066;27124,83066;26080,82530;26080,82530;25559,81994;25559,81458;25037,80387;1043,6431;522,4823;0,2680;0,1608;522,536;2086,0;3651,0;5738,0;8867,0;11475,0;13562,0;14605,0;16170,536;16691,536;17213,1608;17213,2144;17735,3215;37034,67525;37034,67525;57377,3215;57377,2144;57898,1608;57898,536;58942,536;59463,0;61550,0;63636,0;66244,0;68852,0;70417,0;71982,0;72503,1608;73025,2144;73025,3215;72503,4823;71982,6431;47988,80387" o:connectangles="0,0,0,0,0,0,0,0,0,0,0,0,0,0,0,0,0,0,0,0,0,0,0,0,0,0,0,0,0,0,0,0,0,0,0,0,0,0,0,0,0,0,0,0,0,0,0,0,0,0,0,0,0,0,0,0,0,0"/>
                </v:shape>
                <v:shape id="Freeform 1093" o:spid="_x0000_s2109" style="position:absolute;left:36052;top:51816;width:190;height:190;visibility:visible;mso-wrap-style:square;v-text-anchor:top" coordsize="36,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9L+MMA&#10;AADdAAAADwAAAGRycy9kb3ducmV2LnhtbESPT4vCMBTE7wt+h/CEva2JXahSjSKi4M0/u6DHR/Ns&#10;i81LaaLWb28EweMwM79hpvPO1uJGra8caxgOFAji3JmKCw3/f+ufMQgfkA3WjknDgzzMZ72vKWbG&#10;3XlPt0MoRISwz1BDGUKTSenzkiz6gWuIo3d2rcUQZVtI0+I9wm0tE6VSabHiuFBiQ8uS8svhajVs&#10;1HLrjHr8npOrPXWj3XG1qljr7363mIAI1IVP+N3eGA1JmqTwehOfgJw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i9L+MMAAADdAAAADwAAAAAAAAAAAAAAAACYAgAAZHJzL2Rv&#10;d25yZXYueG1sUEsFBgAAAAAEAAQA9QAAAIgDAAAAAA==&#10;" path="m36,18r,10l32,33r-5,3l19,37,10,36,5,33,1,28,,18,1,8,5,4,10,r9,l27,r5,4l36,8r,10xe" fillcolor="black" stroked="f">
                  <v:path arrowok="t" o:connecttype="custom" o:connectlocs="19050,9268;19050,14416;16933,16991;14287,18535;10054,19050;5292,18535;2646,16991;529,14416;0,9268;529,4119;2646,2059;5292,0;10054,0;14287,0;16933,2059;19050,4119;19050,9268" o:connectangles="0,0,0,0,0,0,0,0,0,0,0,0,0,0,0,0,0"/>
                </v:shape>
                <v:line id="Line 1094" o:spid="_x0000_s2110" style="position:absolute;visibility:visible;mso-wrap-style:square" from="61404,36734" to="63881,37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IjK8cAAADdAAAADwAAAGRycy9kb3ducmV2LnhtbESPQWvCQBSE70L/w/IKvYhuDGgldZXS&#10;Vqp4qorg7ZF9JqHZ90J2o+m/7xYKHoeZ+YZZrHpXqyu1vhI2MBknoIhzsRUXBo6H9WgOygdki7Uw&#10;GfghD6vlw2CBmZUbf9F1HwoVIewzNFCG0GRa+7wkh34sDXH0LtI6DFG2hbYt3iLc1TpNkpl2WHFc&#10;KLGht5Ly733nDJx2w8n7tFp/nKXbyOdluM1lujXm6bF/fQEVqA/38H97Yw2ks/QZ/t7EJ6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XIiMrxwAAAN0AAAAPAAAAAAAA&#10;AAAAAAAAAKECAABkcnMvZG93bnJldi54bWxQSwUGAAAAAAQABAD5AAAAlQMAAAAA&#10;" strokeweight=".2205mm"/>
                <v:shape id="Freeform 1095" o:spid="_x0000_s2111" style="position:absolute;left:63388;top:37480;width:604;height:429;visibility:visible;mso-wrap-style:square;v-text-anchor:top" coordsize="115,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wrQMIA&#10;AADdAAAADwAAAGRycy9kb3ducmV2LnhtbERPTYvCMBC9C/sfwix409QqrlajrIqweFJXPI/NbFts&#10;JiWJWv/95iB4fLzv+bI1tbiT85VlBYN+AoI4t7riQsHpd9ubgPABWWNtmRQ8ycNy8dGZY6btgw90&#10;P4ZCxBD2GSooQ2gyKX1ekkHftw1x5P6sMxgidIXUDh8x3NQyTZKxNFhxbCixoXVJ+fV4Mwqu53qz&#10;Ww2n26/9YDRMN+4y2RUXpbqf7fcMRKA2vMUv949WkI7TODe+iU9AL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DCtAwgAAAN0AAAAPAAAAAAAAAAAAAAAAAJgCAABkcnMvZG93&#10;bnJldi54bWxQSwUGAAAAAAQABAD1AAAAhwMAAAAA&#10;" path="m34,r81,80l,72,9,67,24,51,32,32,35,11,34,xe" fillcolor="black" strokeweight=".25pt">
                  <v:path arrowok="t" o:connecttype="custom" o:connectlocs="17835,0;60325,42863;0,38577;4721,35898;12590,27325;16786,17145;18360,5894;17835,0" o:connectangles="0,0,0,0,0,0,0,0"/>
                </v:shape>
                <v:line id="Line 1096" o:spid="_x0000_s2112" style="position:absolute;flip:x;visibility:visible;mso-wrap-style:square" from="61420,41608" to="63896,427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yRaT8YAAADdAAAADwAAAGRycy9kb3ducmV2LnhtbESPT4vCMBTE74LfITxhL6Lp9uDaahQR&#10;FmQ9+Qf1+GieTbF56TZZ7X77jbDgcZiZ3zDzZWdrcafWV44VvI8TEMSF0xWXCo6Hz9EUhA/IGmvH&#10;pOCXPCwX/d4cc+0evKP7PpQiQtjnqMCE0ORS+sKQRT92DXH0rq61GKJsS6lbfES4rWWaJBNpseK4&#10;YLChtaHitv+xCuRpfc427ut4+N4222xq3G34cVHqbdCtZiACdeEV/m9vtIJ0kmbwfBOfgFz8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8kWk/GAAAA3QAAAA8AAAAAAAAA&#10;AAAAAAAAoQIAAGRycy9kb3ducmV2LnhtbFBLBQYAAAAABAAEAPkAAACUAwAAAAA=&#10;" strokeweight=".2205mm"/>
                <v:shape id="Freeform 1097" o:spid="_x0000_s2113" style="position:absolute;left:61309;top:42370;width:603;height:413;visibility:visible;mso-wrap-style:square;v-text-anchor:top" coordsize="114,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4Z9sMA&#10;AADdAAAADwAAAGRycy9kb3ducmV2LnhtbERPXWvCMBR9F/wP4Qq+jJlOoWhnFBU2hozBdOz50lzT&#10;YnPTNrHWf28eBB8P53u57m0lOmp96VjB2yQBQZw7XbJR8Hf8eJ2D8AFZY+WYFNzIw3o1HCwx0+7K&#10;v9QdghExhH2GCooQ6kxKnxdk0U9cTRy5k2sthghbI3WL1xhuKzlNklRaLDk2FFjTrqD8fLhYBf+L&#10;7pjvTPPyrWX6ub397BvjGqXGo37zDiJQH57ih/tLK5ims7g/volPQK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X4Z9sMAAADdAAAADwAAAAAAAAAAAAAAAACYAgAAZHJzL2Rv&#10;d25yZXYueG1sUEsFBgAAAAAEAAQA9QAAAIgDAAAAAA==&#10;" path="m114,72l,80,81,,80,10r2,21l91,51r13,15l114,72xe" fillcolor="black" strokeweight=".25pt">
                  <v:path arrowok="t" o:connecttype="custom" o:connectlocs="60325,37148;0,41275;42863,0;42333,5159;43392,15994;48154,26313;55033,34052;60325,37148" o:connectangles="0,0,0,0,0,0,0,0"/>
                </v:shape>
                <v:shape id="Freeform 1098" o:spid="_x0000_s2114" style="position:absolute;left:62785;top:42941;width:175;height:826;visibility:visible;mso-wrap-style:square;v-text-anchor:top" coordsize="31,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qQS8EA&#10;AADdAAAADwAAAGRycy9kb3ducmV2LnhtbESPwQrCMBBE74L/EFbwIpqqKFKNIoKgF8HqxdvSrG2x&#10;2ZQm2vr3RhA8DjPzhlltWlOKF9WusKxgPIpAEKdWF5wpuF72wwUI55E1lpZJwZscbNbdzgpjbRs+&#10;0yvxmQgQdjEqyL2vYildmpNBN7IVcfDutjbog6wzqWtsAtyUchJFc2mw4LCQY0W7nNJH8jQKmq1L&#10;2oyPaTk7L463kx/Qe0dK9XvtdgnCU+v/4V/7oBVM5tMxfN+EJyDX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D6kEvBAAAA3QAAAA8AAAAAAAAAAAAAAAAAmAIAAGRycy9kb3du&#10;cmV2LnhtbFBLBQYAAAAABAAEAPUAAACGAwAAAAA=&#10;" path="m31,151r,1l31,154r-1,1l29,155r-3,1l24,156r-4,l15,157r-4,-1l8,156r-3,l3,155r-1,l,154r,-2l,151,,5,,3,,2r2,l3,1r2,l8,r3,l15,r5,l24,r2,1l29,1r1,1l31,2r,1l31,5r,146xe" fillcolor="black" stroked="f">
                  <v:path arrowok="t" o:connecttype="custom" o:connectlocs="17463,79395;17463,79921;17463,80973;16900,81498;16336,81498;14646,82024;13520,82024;11266,82024;8450,82550;6197,82024;4507,82024;2817,82024;1690,81498;1127,81498;0,80973;0,79921;0,79395;0,2629;0,1577;0,1052;1127,1052;1690,526;2817,526;4507,0;6197,0;8450,0;11266,0;13520,0;14646,526;16336,526;16900,1052;17463,1052;17463,1577;17463,2629;17463,79395" o:connectangles="0,0,0,0,0,0,0,0,0,0,0,0,0,0,0,0,0,0,0,0,0,0,0,0,0,0,0,0,0,0,0,0,0,0,0"/>
                </v:shape>
                <v:shape id="Freeform 1099" o:spid="_x0000_s2115" style="position:absolute;left:63134;top:42941;width:175;height:826;visibility:visible;mso-wrap-style:square;v-text-anchor:top" coordsize="32,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dkQ8YA&#10;AADdAAAADwAAAGRycy9kb3ducmV2LnhtbESPQWsCMRSE7wX/Q3hCb5o1grSrUURQpMVCrYcen5vX&#10;3bWbl7BJdf33RhB6HGbmG2a26GwjztSG2rGG0TADQVw4U3Op4fC1HryACBHZYOOYNFwpwGLee5ph&#10;btyFP+m8j6VIEA45aqhi9LmUoajIYhg6T5y8H9dajEm2pTQtXhLcNlJl2URarDktVOhpVVHxu/+z&#10;Gt5O7ys1ysLH0R98uXk9KbX73mj93O+WUxCRuvgffrS3RoOajBXc36QnIO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OdkQ8YAAADdAAAADwAAAAAAAAAAAAAAAACYAgAAZHJz&#10;L2Rvd25yZXYueG1sUEsFBgAAAAAEAAQA9QAAAIsDAAAAAA==&#10;" path="m32,151r,1l30,154r-1,1l28,155r-2,1l23,156r-2,l16,157r-5,-1l8,156r-3,l3,155r-2,l1,154,,152r,-1l,5,,3,1,2r,l3,1r3,l8,r3,l16,r5,l23,r3,1l28,1r1,1l30,2r2,1l32,5r,146xe" fillcolor="black" stroked="f">
                  <v:path arrowok="t" o:connecttype="custom" o:connectlocs="17463,79395;17463,79921;16372,80973;15826,81498;15280,81498;14189,82024;12552,82024;11460,82024;8732,82550;6003,82024;4366,82024;2729,82024;1637,81498;546,81498;546,80973;0,79921;0,79395;0,2629;0,1577;546,1052;546,1052;1637,526;3274,526;4366,0;6003,0;8732,0;11460,0;12552,0;14189,526;15280,526;15826,1052;16372,1052;17463,1577;17463,2629;17463,79395" o:connectangles="0,0,0,0,0,0,0,0,0,0,0,0,0,0,0,0,0,0,0,0,0,0,0,0,0,0,0,0,0,0,0,0,0,0,0"/>
                </v:shape>
                <v:shape id="Freeform 1100" o:spid="_x0000_s2116" style="position:absolute;left:63484;top:42941;width:174;height:826;visibility:visible;mso-wrap-style:square;v-text-anchor:top" coordsize="31,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2Srp8EA&#10;AADdAAAADwAAAGRycy9kb3ducmV2LnhtbESPwQrCMBBE74L/EFbwIpqqKFKNIoKgF8HqxdvSrG2x&#10;2ZQm2vr3RhA8DjPzhlltWlOKF9WusKxgPIpAEKdWF5wpuF72wwUI55E1lpZJwZscbNbdzgpjbRs+&#10;0yvxmQgQdjEqyL2vYildmpNBN7IVcfDutjbog6wzqWtsAtyUchJFc2mw4LCQY0W7nNJH8jQKmq1L&#10;2oyPaTk7L463kx/Qe0dK9XvtdgnCU+v/4V/7oBVM5tMpfN+EJyDX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9kq6fBAAAA3QAAAA8AAAAAAAAAAAAAAAAAmAIAAGRycy9kb3du&#10;cmV2LnhtbFBLBQYAAAAABAAEAPUAAACGAwAAAAA=&#10;" path="m31,151r,1l31,154r-1,1l28,155r-2,1l24,156r-4,l15,157r-4,-1l8,156r-3,l3,155r-2,l,154r,-2l,151,,5,,3,,2r1,l3,1r2,l8,r3,l15,r5,l24,r2,1l28,1r2,1l31,2r,1l31,5r,146xe" fillcolor="black" stroked="f">
                  <v:path arrowok="t" o:connecttype="custom" o:connectlocs="17463,79395;17463,79921;17463,80973;16900,81498;15773,81498;14646,82024;13520,82024;11266,82024;8450,82550;6197,82024;4507,82024;2817,82024;1690,81498;563,81498;0,80973;0,79921;0,79395;0,2629;0,1577;0,1052;563,1052;1690,526;2817,526;4507,0;6197,0;8450,0;11266,0;13520,0;14646,526;15773,526;16900,1052;17463,1052;17463,1577;17463,2629;17463,79395" o:connectangles="0,0,0,0,0,0,0,0,0,0,0,0,0,0,0,0,0,0,0,0,0,0,0,0,0,0,0,0,0,0,0,0,0,0,0"/>
                </v:shape>
                <v:shape id="Freeform 1101" o:spid="_x0000_s2117" style="position:absolute;left:63833;top:43576;width:190;height:191;visibility:visible;mso-wrap-style:square;v-text-anchor:top" coordsize="36,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jmycMA&#10;AADdAAAADwAAAGRycy9kb3ducmV2LnhtbESPQYvCMBSE78L+h/AW9qbJVlGpRlnEBW+rVdDjo3m2&#10;xealNFHrv98IgsdhZr5h5svO1uJGra8ca/geKBDEuTMVFxoO+9/+FIQPyAZrx6ThQR6Wi4/eHFPj&#10;7ryjWxYKESHsU9RQhtCkUvq8JIt+4Bri6J1dazFE2RbStHiPcFvLRKmxtFhxXCixoVVJ+SW7Wg0b&#10;tfpzRj2G5+RqT91ke1yvK9b667P7mYEI1IV3+NXeGA3JeDiC55v4BO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GjmycMAAADdAAAADwAAAAAAAAAAAAAAAACYAgAAZHJzL2Rv&#10;d25yZXYueG1sUEsFBgAAAAAEAAQA9QAAAIgDAAAAAA==&#10;" path="m36,19l35,29r-4,5l26,37r-9,l9,37,4,34,,29,,19,,9,4,4,9,1,17,r9,1l31,4r4,5l36,19xe" fillcolor="black" stroked="f">
                  <v:path arrowok="t" o:connecttype="custom" o:connectlocs="19050,9782;18521,14931;16404,17505;13758,19050;8996,19050;4763,19050;2117,17505;0,14931;0,9782;0,4634;2117,2059;4763,515;8996,0;13758,515;16404,2059;18521,4634;19050,9782" o:connectangles="0,0,0,0,0,0,0,0,0,0,0,0,0,0,0,0,0"/>
                </v:shape>
                <v:shape id="Freeform 1102" o:spid="_x0000_s2118" style="position:absolute;left:62579;top:35877;width:174;height:826;visibility:visible;mso-wrap-style:square;v-text-anchor:top" coordsize="32,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M0s8YA&#10;AADdAAAADwAAAGRycy9kb3ducmV2LnhtbESPT2vCQBTE74V+h+UVeil111jFRFcRadGLB//Q8yP7&#10;TILZtyG7jfHbu4LQ4zAzv2Hmy97WoqPWV441DAcKBHHuTMWFhtPx53MKwgdkg7Vj0nAjD8vF68sc&#10;M+OuvKfuEAoRIewz1FCG0GRS+rwki37gGuLonV1rMUTZFtK0eI1wW8tEqYm0WHFcKLGhdUn55fBn&#10;NfhNmqqzWp86m6jf3feFvtLbh9bvb/1qBiJQH/7Dz/bWaEgmozE83sQnIB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oM0s8YAAADdAAAADwAAAAAAAAAAAAAAAACYAgAAZHJz&#10;L2Rvd25yZXYueG1sUEsFBgAAAAAEAAQA9QAAAIsDAAAAAA==&#10;" path="m32,151r,2l31,154r-2,1l28,155r-2,1l23,156r-2,l16,156r-5,l8,156r-3,l3,155r-2,l1,154,,153r,-2l,5,,4,1,2,1,1r2,l6,,8,r3,l16,r5,l23,r3,l28,1r1,l31,2r1,2l32,5r,146xe" fillcolor="black" stroked="f">
                  <v:path arrowok="t" o:connecttype="custom" o:connectlocs="17463,79904;17463,80963;16917,81492;15826,82021;15280,82021;14189,82550;12552,82550;11460,82550;8732,82550;6003,82550;4366,82550;2729,82550;1637,82021;546,82021;546,81492;0,80963;0,79904;0,2646;0,2117;546,1058;546,529;1637,529;3274,0;4366,0;6003,0;8732,0;11460,0;12552,0;14189,0;15280,529;15826,529;16917,1058;17463,2117;17463,2646;17463,79904" o:connectangles="0,0,0,0,0,0,0,0,0,0,0,0,0,0,0,0,0,0,0,0,0,0,0,0,0,0,0,0,0,0,0,0,0,0,0"/>
                </v:shape>
                <v:shape id="Freeform 1103" o:spid="_x0000_s2119" style="position:absolute;left:62849;top:35877;width:746;height:826;visibility:visible;mso-wrap-style:square;v-text-anchor:top" coordsize="141,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c62sMA&#10;AADdAAAADwAAAGRycy9kb3ducmV2LnhtbESPT4vCMBTE7wt+h/CEva2pyhapRhFR8ODFP+D10Tzb&#10;YvNSm9Rmv70RFjwOM/MbZrEKphZPal1lWcF4lIAgzq2uuFBwOe9+ZiCcR9ZYWyYFf+RgtRx8LTDT&#10;tucjPU++EBHCLkMFpfdNJqXLSzLoRrYhjt7NtgZ9lG0hdYt9hJtaTpIklQYrjgslNrQpKb+fOqOg&#10;uO+u1nIX9odNF35Nf709tlOlvodhPQfhKfhP+L+91wom6TSF95v4BOTy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c62sMAAADdAAAADwAAAAAAAAAAAAAAAACYAgAAZHJzL2Rv&#10;d25yZXYueG1sUEsFBgAAAAAEAAQA9QAAAIgDAAAAAA==&#10;" path="m92,150r,3l90,154r-1,1l88,155r-3,1l82,156r-4,l72,156r-5,l63,156r-2,l58,156r-2,l53,155r-1,l51,154r,l50,153r,-2l48,150,3,12,2,7,,5,,2,2,1,4,,7,r5,l18,r5,l26,r3,l30,r2,1l32,2r2,2l34,5,72,126r,l109,6r1,-2l110,2r1,-1l113,1,115,r2,l121,r6,l132,r4,l138,r2,1l141,4r,1l140,9r-2,3l92,150xe" fillcolor="black" stroked="f">
                  <v:path arrowok="t" o:connecttype="custom" o:connectlocs="48684,79375;48684,80963;47625,81492;47096,82021;46567,82021;44979,82550;43392,82550;41275,82550;38100,82550;35454,82550;33338,82550;32279,82550;30692,82550;29634,82550;28046,82021;27517,82021;26988,81492;26988,81492;26459,80963;26459,79904;25400,79375;1588,6350;1058,3704;0,2646;0,1058;1058,529;2117,0;3704,0;6350,0;9525,0;12171,0;13758,0;15346,0;15875,0;16933,529;16933,1058;17992,2117;17992,2646;38100,66675;38100,66675;57680,3175;58209,2117;58209,1058;58738,529;59796,529;60855,0;61913,0;64030,0;67205,0;69850,0;71967,0;73025,0;74084,529;74613,2117;74613,2646;74084,4763;73025,6350;48684,79375" o:connectangles="0,0,0,0,0,0,0,0,0,0,0,0,0,0,0,0,0,0,0,0,0,0,0,0,0,0,0,0,0,0,0,0,0,0,0,0,0,0,0,0,0,0,0,0,0,0,0,0,0,0,0,0,0,0,0,0,0,0"/>
                </v:shape>
                <v:shape id="Freeform 1104" o:spid="_x0000_s2120" style="position:absolute;left:63563;top:36512;width:191;height:206;visibility:visible;mso-wrap-style:square;v-text-anchor:top" coordsize="35,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LVtsYA&#10;AADdAAAADwAAAGRycy9kb3ducmV2LnhtbESP0WrCQBRE34X+w3ILvkjdaMHa1FVEEX0QNLYfcMne&#10;JqHZu2F3NcnfdwXBx2FmzjCLVWdqcSPnK8sKJuMEBHFudcWFgp/v3dschA/IGmvLpKAnD6vly2CB&#10;qbYtZ3S7hEJECPsUFZQhNKmUPi/JoB/bhjh6v9YZDFG6QmqHbYSbWk6TZCYNVhwXSmxoU1L+d7ka&#10;BUnWm/2oOO5azHt5dNvz5/y0Vmr42q2/QATqwjP8aB+0guns/QPub+ITkM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LVtsYAAADdAAAADwAAAAAAAAAAAAAAAACYAgAAZHJz&#10;L2Rvd25yZXYueG1sUEsFBgAAAAAEAAQA9QAAAIsDAAAAAA==&#10;" path="m35,17r,11l32,33r-5,2l18,37,8,35,3,33,1,28,,18,1,8,3,3,8,,18,r9,l32,3r3,5l35,17xe" fillcolor="black" stroked="f">
                  <v:path arrowok="t" o:connecttype="custom" o:connectlocs="19050,9482;19050,15618;17417,18407;14696,19522;9797,20638;4354,19522;1633,18407;544,15618;0,10040;544,4462;1633,1673;4354,0;9797,0;14696,0;17417,1673;19050,4462;19050,9482" o:connectangles="0,0,0,0,0,0,0,0,0,0,0,0,0,0,0,0,0"/>
                </v:shape>
                <v:line id="Line 1105" o:spid="_x0000_s2121" style="position:absolute;visibility:visible;mso-wrap-style:square" from="67357,24558" to="68135,25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8KKwsMAAADdAAAADwAAAGRycy9kb3ducmV2LnhtbERPy4rCMBTdC/MP4Q7MRjT1QZFqlBmx&#10;ICLIdPyAa3Nti81NaWLt/L1ZCC4P573a9KYWHbWusqxgMo5AEOdWV1woOP+lowUI55E11pZJwT85&#10;2Kw/BitMtH3wL3WZL0QIYZeggtL7JpHS5SUZdGPbEAfualuDPsC2kLrFRwg3tZxGUSwNVhwaSmxo&#10;W1J+y+5GQXwa+h8zG27Ty6Hv8sl8d0ztTamvz/57CcJT79/il3uvFUzjWZgb3oQnIN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fCisLDAAAA3QAAAA8AAAAAAAAAAAAA&#10;AAAAoQIAAGRycy9kb3ducmV2LnhtbFBLBQYAAAAABAAEAPkAAACRAwAAAAA=&#10;" strokecolor="#7c7c7c" strokeweight=".2205mm"/>
                <v:line id="Line 1106" o:spid="_x0000_s2122" style="position:absolute;visibility:visible;mso-wrap-style:square" from="67341,24780" to="67945,25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4vWcYAAADdAAAADwAAAGRycy9kb3ducmV2LnhtbESP0WrCQBRE3wv+w3KFvohu1BI0uhGV&#10;BkoRStUPuGavSUj2bshuY/r33UKhj8PMnGG2u8E0oqfOVZYVzGcRCOLc6ooLBddLNl2BcB5ZY2OZ&#10;FHyTg106etpiou2DP6k/+0IECLsEFZTet4mULi/JoJvZljh4d9sZ9EF2hdQdPgLcNHIRRbE0WHFY&#10;KLGlY0l5ff4yCuKPiT+Y5eSY3d6HPp+/vJ4yWyv1PB72GxCeBv8f/mu/aQWLeLmG3zfhCcj0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iOL1nGAAAA3QAAAA8AAAAAAAAA&#10;AAAAAAAAoQIAAGRycy9kb3ducmV2LnhtbFBLBQYAAAAABAAEAPkAAACUAwAAAAA=&#10;" strokecolor="#7c7c7c" strokeweight=".2205mm"/>
                <v:line id="Line 1107" o:spid="_x0000_s2123" style="position:absolute;flip:y;visibility:visible;mso-wrap-style:square" from="67357,25908" to="68135,263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w5sIAAADdAAAADwAAAGRycy9kb3ducmV2LnhtbERPz2vCMBS+C/4P4Qm7iKaTWUo1ynAM&#10;dxiIVfD6aJ5tsXkpSdbW/345DHb8+H5v96NpRU/ON5YVvC4TEMSl1Q1XCq6Xz0UGwgdkja1lUvAk&#10;D/vddLLFXNuBz9QXoRIxhH2OCuoQulxKX9Zk0C9tRxy5u3UGQ4SuktrhEMNNK1dJkkqDDceGGjs6&#10;1FQ+ih+jYFy7601+nB6ZsQf+npd8fHZHpV5m4/sGRKAx/Iv/3F9awSp9i/vjm/gE5O4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Fw5sIAAADdAAAADwAAAAAAAAAAAAAA&#10;AAChAgAAZHJzL2Rvd25yZXYueG1sUEsFBgAAAAAEAAQA+QAAAJADAAAAAA==&#10;" strokecolor="#7c7c7c" strokeweight=".2205mm"/>
                <v:line id="Line 1108" o:spid="_x0000_s2124" style="position:absolute;flip:y;visibility:visible;mso-wrap-style:square" from="67341,25749" to="67945,260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K3VfcMAAADdAAAADwAAAGRycy9kb3ducmV2LnhtbESPzarCMBSE94LvEI7gRjRVriLVKBcv&#10;4l0I4g+4PTTHtticlCRqfXsjCC6HmfmGmS8bU4k7OV9aVjAcJCCIM6tLzhWcjuv+FIQPyBory6Tg&#10;SR6Wi3Zrjqm2D97T/RByESHsU1RQhFCnUvqsIIN+YGvi6F2sMxiidLnUDh8Rbio5SpKJNFhyXCiw&#10;plVB2fVwMwqasTud5d/uOjV2xdtexptnvVGq22l+ZyACNeEb/rT/tYLR5GcI7zfxCcjF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St1X3DAAAA3QAAAA8AAAAAAAAAAAAA&#10;AAAAoQIAAGRycy9kb3ducmV2LnhtbFBLBQYAAAAABAAEAPkAAACRAwAAAAA=&#10;" strokecolor="#7c7c7c" strokeweight=".2205mm"/>
                <v:line id="Line 1109" o:spid="_x0000_s2125" style="position:absolute;flip:y;visibility:visible;mso-wrap-style:square" from="66579,24558" to="67357,25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9LCsUAAADdAAAADwAAAGRycy9kb3ducmV2LnhtbESPQWvCQBSE74X+h+UJXkrdNFiR6CYU&#10;i8RDoWgFr4/sMwlm34bd1cR/7xYKPQ4z8w2zLkbTiRs531pW8DZLQBBXVrdcKzj+bF+XIHxA1thZ&#10;JgV38lDkz09rzLQdeE+3Q6hFhLDPUEETQp9J6auGDPqZ7Ymjd7bOYIjS1VI7HCLcdDJNkoU02HJc&#10;aLCnTUPV5XA1CsZ3dzzJz+/L0tgNf71UXN77UqnpZPxYgQg0hv/wX3unFaSLeQq/b+ITkP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H9LCsUAAADdAAAADwAAAAAAAAAA&#10;AAAAAAChAgAAZHJzL2Rvd25yZXYueG1sUEsFBgAAAAAEAAQA+QAAAJMDAAAAAA==&#10;" strokecolor="#7c7c7c" strokeweight=".2205mm"/>
                <v:line id="Line 1110" o:spid="_x0000_s2126" style="position:absolute;visibility:visible;mso-wrap-style:square" from="66579,25908" to="67357,263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BrzsUAAADdAAAADwAAAGRycy9kb3ducmV2LnhtbESP3YrCMBSE74V9h3AWvJE19YeyVKPs&#10;igURQdb1AY7NsS02J6WJtb69EQQvh5n5hpkvO1OJlhpXWlYwGkYgiDOrS84VHP/Tr28QziNrrCyT&#10;gjs5WC4+enNMtL3xH7UHn4sAYZeggsL7OpHSZQUZdENbEwfvbBuDPsgml7rBW4CbSo6jKJYGSw4L&#10;Bda0Kii7HK5GQbwf+F8zGazS07Zrs9F0vUvtRan+Z/czA+Gp8+/wq73RCsbxdALPN+EJyM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WBrzsUAAADdAAAADwAAAAAAAAAA&#10;AAAAAAChAgAAZHJzL2Rvd25yZXYueG1sUEsFBgAAAAAEAAQA+QAAAJMDAAAAAA==&#10;" strokecolor="#7c7c7c" strokeweight=".2205mm"/>
                <v:line id="Line 1111" o:spid="_x0000_s2127" style="position:absolute;flip:y;visibility:visible;mso-wrap-style:square" from="66579,25003" to="66579,259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Np25cQAAADdAAAADwAAAGRycy9kb3ducmV2LnhtbESPQYvCMBSE74L/ITzBi9hUUZHaKOIi&#10;7mFB1hW8PppnW2xeSpLV+u83C4LHYWa+YfJNZxpxJ+drywomSQqCuLC65lLB+Wc/XoLwAVljY5kU&#10;PMnDZt3v5Zhp++Bvup9CKSKEfYYKqhDaTEpfVGTQJ7Yljt7VOoMhSldK7fAR4aaR0zRdSIM1x4UK&#10;W9pVVNxOv0ZBN3fni/w43pbG7vhrVPDh2R6UGg667QpEoC68w6/2p1YwXcxm8P8mPgG5/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2nblxAAAAN0AAAAPAAAAAAAAAAAA&#10;AAAAAKECAABkcnMvZG93bnJldi54bWxQSwUGAAAAAAQABAD5AAAAkgMAAAAA&#10;" strokecolor="#7c7c7c" strokeweight=".2205mm"/>
                <v:line id="Line 1112" o:spid="_x0000_s2128" style="position:absolute;flip:y;visibility:visible;mso-wrap-style:square" from="66802,25098" to="66802,257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5bTfsYAAADdAAAADwAAAGRycy9kb3ducmV2LnhtbESPT2vCQBTE70K/w/IKXqRuKlUkdQ0l&#10;IvEgFP9Ar4/saxLMvg27qybf3i0IPQ4z8xtmlfWmFTdyvrGs4H2agCAurW64UnA+bd+WIHxA1tha&#10;JgUDecjWL6MVptre+UC3Y6hEhLBPUUEdQpdK6cuaDPqp7Yij92udwRClq6R2eI9w08pZkiykwYbj&#10;Qo0d5TWVl+PVKOjn7vwjN9+XpbE57yclF0NXKDV+7b8+QQTqw3/42d5pBbPFxxz+3sQnINc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uW037GAAAA3QAAAA8AAAAAAAAA&#10;AAAAAAAAoQIAAGRycy9kb3ducmV2LnhtbFBLBQYAAAAABAAEAPkAAACUAwAAAAA=&#10;" strokecolor="#7c7c7c" strokeweight=".2205mm"/>
                <v:line id="Line 1113" o:spid="_x0000_s2129" style="position:absolute;flip:y;visibility:visible;mso-wrap-style:square" from="69691,25003" to="69691,259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0RNCcQAAADdAAAADwAAAGRycy9kb3ducmV2LnhtbESPQYvCMBSE78L+h/AEL7KmylqkGmVR&#10;FvcgiF3B66N5tsXmpSRZrf/eCILHYWa+YRarzjTiSs7XlhWMRwkI4sLqmksFx7+fzxkIH5A1NpZJ&#10;wZ08rJYfvQVm2t74QNc8lCJC2GeooAqhzaT0RUUG/ci2xNE7W2cwROlKqR3eItw0cpIkqTRYc1yo&#10;sKV1RcUl/zcKuqk7nuRmf5kZu+bdsODtvd0qNeh333MQgbrwDr/av1rBJP1K4fkmPgG5f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7RE0JxAAAAN0AAAAPAAAAAAAAAAAA&#10;AAAAAKECAABkcnMvZG93bnJldi54bWxQSwUGAAAAAAQABAD5AAAAkgMAAAAA&#10;" strokecolor="#7c7c7c" strokeweight=".2205mm"/>
                <v:line id="Line 1114" o:spid="_x0000_s2130" style="position:absolute;visibility:visible;mso-wrap-style:square" from="68913,24558" to="69691,25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ttzcYAAADdAAAADwAAAGRycy9kb3ducmV2LnhtbESP0WrCQBRE3wv+w3KFvohutBIluopK&#10;A0WE0ugHXLPXJJi9G7LbmP59tyD0cZiZM8x625tadNS6yrKC6SQCQZxbXXGh4HJOx0sQziNrrC2T&#10;gh9ysN0MXtaYaPvgL+oyX4gAYZeggtL7JpHS5SUZdBPbEAfvZluDPsi2kLrFR4CbWs6iKJYGKw4L&#10;JTZ0KCm/Z99GQfw58nvzNjqk12Pf5dP5+ym1d6Veh/1uBcJT7//Dz/aHVjCL5wv4exOegNz8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5bbc3GAAAA3QAAAA8AAAAAAAAA&#10;AAAAAAAAoQIAAGRycy9kb3ducmV2LnhtbFBLBQYAAAAABAAEAPkAAACUAwAAAAA=&#10;" strokecolor="#7c7c7c" strokeweight=".2205mm"/>
                <v:line id="Line 1115" o:spid="_x0000_s2131" style="position:absolute;flip:y;visibility:visible;mso-wrap-style:square" from="69215,25908" to="69691,261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Zd84MIAAADdAAAADwAAAGRycy9kb3ducmV2LnhtbERPz2vCMBS+C/4P4Qm7iKaTWUo1ynAM&#10;dxiIVfD6aJ5tsXkpSdbW/345DHb8+H5v96NpRU/ON5YVvC4TEMSl1Q1XCq6Xz0UGwgdkja1lUvAk&#10;D/vddLLFXNuBz9QXoRIxhH2OCuoQulxKX9Zk0C9tRxy5u3UGQ4SuktrhEMNNK1dJkkqDDceGGjs6&#10;1FQ+ih+jYFy7601+nB6ZsQf+npd8fHZHpV5m4/sGRKAx/Iv/3F9awSp9i3Pjm/gE5O4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Zd84MIAAADdAAAADwAAAAAAAAAAAAAA&#10;AAChAgAAZHJzL2Rvd25yZXYueG1sUEsFBgAAAAAEAAQA+QAAAJADAAAAAA==&#10;" strokecolor="#7c7c7c" strokeweight=".2205mm"/>
                <v:line id="Line 1116" o:spid="_x0000_s2132" style="position:absolute;flip:y;visibility:visible;mso-wrap-style:square" from="68135,24558" to="68913,25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Ze8YAAADdAAAADwAAAGRycy9kb3ducmV2LnhtbESPQWvCQBSE74X+h+UVeim6MdhgU1eR&#10;SLEHoVSFXh/Z1ySYfRt21yT+e7cg9DjMzDfMcj2aVvTkfGNZwWyagCAurW64UnA6fkwWIHxA1tha&#10;JgVX8rBePT4sMdd24G/qD6ESEcI+RwV1CF0upS9rMuintiOO3q91BkOUrpLa4RDhppVpkmTSYMNx&#10;ocaOiprK8+FiFIyv7vQjt1/nhbEF719K3l27nVLPT+PmHUSgMfyH7+1PrSDN5m/w9yY+Abm6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rb2XvGAAAA3QAAAA8AAAAAAAAA&#10;AAAAAAAAoQIAAGRycy9kb3ducmV2LnhtbFBLBQYAAAAABAAEAPkAAACUAwAAAAA=&#10;" strokecolor="#7c7c7c" strokeweight=".2205mm"/>
                <v:line id="Line 1117" o:spid="_x0000_s2133" style="position:absolute;visibility:visible;mso-wrap-style:square" from="68135,25908" to="68595,261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tjZMMAAADdAAAADwAAAGRycy9kb3ducmV2LnhtbERPy4rCMBTdD/gP4QpuRFOdsUg1isoU&#10;ZBDExwdcm2tbbG5KE2vn7ycLYZaH816uO1OJlhpXWlYwGUcgiDOrS84VXC/paA7CeWSNlWVS8EsO&#10;1qvexxITbV98ovbscxFC2CWooPC+TqR0WUEG3djWxIG728agD7DJpW7wFcJNJadRFEuDJYeGAmva&#10;FZQ9zk+jID4O/dZ8Dnfp7adrs8nX9yG1D6UG/W6zAOGp8//it3uvFUzjWdgf3oQnIF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RrY2TDAAAA3QAAAA8AAAAAAAAAAAAA&#10;AAAAoQIAAGRycy9kb3ducmV2LnhtbFBLBQYAAAAABAAEAPkAAACRAwAAAAA=&#10;" strokecolor="#7c7c7c" strokeweight=".2205mm"/>
                <v:line id="Line 1118" o:spid="_x0000_s2134" style="position:absolute;flip:y;visibility:visible;mso-wrap-style:square" from="68135,25003" to="68135,259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RDoMYAAADdAAAADwAAAGRycy9kb3ducmV2LnhtbESPwWrDMBBE74X+g9hCLyWRE0gwTuRQ&#10;UkpyCJS6hl4Xa2sbWysjqbbz91Gg0OMwM2+Y/WE2vRjJ+daygtUyAUFcWd1yraD8el+kIHxA1thb&#10;JgVX8nDIHx/2mGk78SeNRahFhLDPUEETwpBJ6auGDPqlHYij92OdwRClq6V2OEW46eU6SbbSYMtx&#10;ocGBjg1VXfFrFMwbV37Lt48uNfbIl5eKT9fhpNTz0/y6AxFoDv/hv/ZZK1hvNyu4v4lPQOY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F0Q6DGAAAA3QAAAA8AAAAAAAAA&#10;AAAAAAAAoQIAAGRycy9kb3ducmV2LnhtbFBLBQYAAAAABAAEAPkAAACUAwAAAAA=&#10;" strokecolor="#7c7c7c" strokeweight=".2205mm"/>
                <v:line id="Line 1119" o:spid="_x0000_s2135" style="position:absolute;flip:y;visibility:visible;mso-wrap-style:square" from="67357,23653" to="67357,24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bd18MAAADdAAAADwAAAGRycy9kb3ducmV2LnhtbESPQYvCMBSE74L/ITzBi2hqQZFqFFFE&#10;DwuyKnh9NM+22LyUJGr992ZB2OMwM98wi1VravEk5yvLCsajBARxbnXFhYLLeTecgfABWWNtmRS8&#10;ycNq2e0sMNP2xb/0PIVCRAj7DBWUITSZlD4vyaAf2YY4ejfrDIYoXSG1w1eEm1qmSTKVBiuOCyU2&#10;tCkpv58eRkE7cZer3B7vM2M3/DPIef9u9kr1e+16DiJQG/7D3/ZBK0inkxT+3sQnIJc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Gm3dfDAAAA3QAAAA8AAAAAAAAAAAAA&#10;AAAAoQIAAGRycy9kb3ducmV2LnhtbFBLBQYAAAAABAAEAPkAAACRAwAAAAA=&#10;" strokecolor="#7c7c7c" strokeweight=".2205mm"/>
                <v:line id="Line 1120" o:spid="_x0000_s2136" style="position:absolute;visibility:visible;mso-wrap-style:square" from="67357,26336" to="67357,272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Ln9E8cAAADdAAAADwAAAGRycy9kb3ducmV2LnhtbESP3WrCQBSE7wu+w3KE3ohu1DZIdCMq&#10;DZQiFH8e4Jg9JiHZsyG7jenbdwuFXg4z8w2z2Q6mET11rrKsYD6LQBDnVldcKLhesukKhPPIGhvL&#10;pOCbHGzT0dMGE20ffKL+7AsRIOwSVFB63yZSurwkg25mW+Lg3W1n0AfZFVJ3+Ahw08hFFMXSYMVh&#10;ocSWDiXl9fnLKIg/J35vlpNDdvsY+nz+8nbMbK3U83jYrUF4Gvx/+K/9rhUs4tcl/L4JT0Cm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Uuf0TxwAAAN0AAAAPAAAAAAAA&#10;AAAAAAAAAKECAABkcnMvZG93bnJldi54bWxQSwUGAAAAAAQABAD5AAAAlQMAAAAA&#10;" strokecolor="#7c7c7c" strokeweight=".2205mm"/>
                <v:line id="Line 1121" o:spid="_x0000_s2137" style="position:absolute;flip:x;visibility:visible;mso-wrap-style:square" from="65801,25908" to="66579,263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PgOMYAAADdAAAADwAAAGRycy9kb3ducmV2LnhtbESPT2vCQBTE70K/w/IKXqRuKlUkdQ0l&#10;IvEgFP9Ar4/saxLMvg27qybf3i0IPQ4z8xtmlfWmFTdyvrGs4H2agCAurW64UnA+bd+WIHxA1tha&#10;JgUDecjWL6MVptre+UC3Y6hEhLBPUUEdQpdK6cuaDPqp7Yij92udwRClq6R2eI9w08pZkiykwYbj&#10;Qo0d5TWVl+PVKOjn7vwjN9+XpbE57yclF0NXKDV+7b8+QQTqw3/42d5pBbPF/AP+3sQnINc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ED4DjGAAAA3QAAAA8AAAAAAAAA&#10;AAAAAAAAoQIAAGRycy9kb3ducmV2LnhtbFBLBQYAAAAABAAEAPkAAACUAwAAAAA=&#10;" strokecolor="#7c7c7c" strokeweight=".2205mm"/>
                <v:line id="Line 1122" o:spid="_x0000_s2138" style="position:absolute;visibility:visible;mso-wrap-style:square" from="69691,25908" to="70469,263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zA/MYAAADdAAAADwAAAGRycy9kb3ducmV2LnhtbESP0WrCQBRE3wX/YblCX6RutDWUmFWs&#10;NFBEEG0/4Jq9JiHZuyG7jenfd4WCj8PMnGHSzWAa0VPnKssK5rMIBHFudcWFgu+v7PkNhPPIGhvL&#10;pOCXHGzW41GKibY3PlF/9oUIEHYJKii9bxMpXV6SQTezLXHwrrYz6IPsCqk7vAW4aeQiimJpsOKw&#10;UGJLu5Ly+vxjFMTHqX83L9NddtkPfT5//ThktlbqaTJsVyA8Df4R/m9/agWLeLmE+5vwBOT6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QcwPzGAAAA3QAAAA8AAAAAAAAA&#10;AAAAAAAAoQIAAGRycy9kb3ducmV2LnhtbFBLBQYAAAAABAAEAPkAAACUAwAAAAA=&#10;" strokecolor="#7c7c7c" strokeweight=".2205mm"/>
                <v:line id="Line 1123" o:spid="_x0000_s2139" style="position:absolute;flip:y;visibility:visible;mso-wrap-style:square" from="70469,25908" to="71231,263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p3b1MUAAADdAAAADwAAAGRycy9kb3ducmV2LnhtbESPS2vDMBCE74H+B7GBXkIjNxATXMsh&#10;pBT3UCh5QK+LtbVNrJWRVD/+fVUo5DjMzDdMvp9MJwZyvrWs4HmdgCCurG65VnC9vD3tQPiArLGz&#10;TApm8rAvHhY5ZtqOfKLhHGoRIewzVNCE0GdS+qohg35te+LofVtnMETpaqkdjhFuOrlJklQabDku&#10;NNjTsaHqdv4xCqatu37J18/bztgjf6wqLue+VOpxOR1eQASawj38337XCjbpNoW/N/EJyO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p3b1MUAAADdAAAADwAAAAAAAAAA&#10;AAAAAAChAgAAZHJzL2Rvd25yZXYueG1sUEsFBgAAAAAEAAQA+QAAAJMDAAAAAA==&#10;" strokecolor="#7c7c7c" strokeweight=".2205mm"/>
                <v:line id="Line 1124" o:spid="_x0000_s2140" style="position:absolute;visibility:visible;mso-wrap-style:square" from="71231,25908" to="72009,263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4L7EMYAAADdAAAADwAAAGRycy9kb3ducmV2LnhtbESP0WrCQBRE3wv+w3KFvkjdqDWV6Coq&#10;BkQE0fYDrtlrEszeDdltTP++KxT6OMzMGWax6kwlWmpcaVnBaBiBIM6sLjlX8PWZvs1AOI+ssbJM&#10;Cn7IwWrZe1lgou2Dz9RefC4ChF2CCgrv60RKlxVk0A1tTRy8m20M+iCbXOoGHwFuKjmOolgaLDks&#10;FFjTtqDsfvk2CuLTwG/MZLBNr4euzUbvu2Nq70q99rv1HISnzv+H/9p7rWAcTz/g+SY8Abn8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uC+xDGAAAA3QAAAA8AAAAAAAAA&#10;AAAAAAAAoQIAAGRycy9kb3ducmV2LnhtbFBLBQYAAAAABAAEAPkAAACUAwAAAAA=&#10;" strokecolor="#7c7c7c" strokeweight=".2205mm"/>
                <v:line id="Line 1125" o:spid="_x0000_s2141" style="position:absolute;flip:y;visibility:visible;mso-wrap-style:square" from="72009,25908" to="72786,263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E7qPb4AAADdAAAADwAAAGRycy9kb3ducmV2LnhtbERPSwrCMBDdC94hjOBGNFVQpBpFFNGF&#10;IH7A7dCMbbGZlCRqvb1ZCC4f7z9fNqYSL3K+tKxgOEhAEGdWl5wruF62/SkIH5A1VpZJwYc8LBft&#10;1hxTbd98otc55CKGsE9RQRFCnUrps4IM+oGtiSN3t85giNDlUjt8x3BTyVGSTKTBkmNDgTWtC8oe&#10;56dR0Izd9SY3x8fU2DUfehnvPvVOqW6nWc1ABGrCX/xz77WC0WQc58Y38QnIxRc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gTuo9vgAAAN0AAAAPAAAAAAAAAAAAAAAAAKEC&#10;AABkcnMvZG93bnJldi54bWxQSwUGAAAAAAQABAD5AAAAjAMAAAAA&#10;" strokecolor="#7c7c7c" strokeweight=".2205mm"/>
                <v:line id="Line 1126" o:spid="_x0000_s2142" style="position:absolute;visibility:visible;mso-wrap-style:square" from="72786,25908" to="73564,263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VHK+cYAAADdAAAADwAAAGRycy9kb3ducmV2LnhtbESP0WrCQBRE3wv+w3KFvkjdqDXU6Coq&#10;BkQE0fYDrtlrEszeDdltTP++KxT6OMzMGWax6kwlWmpcaVnBaBiBIM6sLjlX8PWZvn2AcB5ZY2WZ&#10;FPyQg9Wy97LARNsHn6m9+FwECLsEFRTe14mULivIoBvamjh4N9sY9EE2udQNPgLcVHIcRbE0WHJY&#10;KLCmbUHZ/fJtFMSngd+YyWCbXg9dm43ed8fU3pV67XfrOQhPnf8P/7X3WsE4ns7g+SY8Abn8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VRyvnGAAAA3QAAAA8AAAAAAAAA&#10;AAAAAAAAoQIAAGRycy9kb3ducmV2LnhtbFBLBQYAAAAABAAEAPkAAACUAwAAAAA=&#10;" strokecolor="#7c7c7c" strokeweight=".2205mm"/>
                <v:line id="Line 1127" o:spid="_x0000_s2143" style="position:absolute;flip:y;visibility:visible;mso-wrap-style:square" from="73564,25908" to="74342,263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FQshsMAAADdAAAADwAAAGRycy9kb3ducmV2LnhtbERPz2vCMBS+C/4P4Q12kZlOsJTOVIYy&#10;6kEY08Kuj+atLW1eSpLZ+t+bw2DHj+/3bj+bQdzI+c6ygtd1AoK4trrjRkF1/XjJQPiArHGwTAru&#10;5GFfLBc7zLWd+Itul9CIGMI+RwVtCGMupa9bMujXdiSO3I91BkOErpHa4RTDzSA3SZJKgx3HhhZH&#10;OrRU95dfo2DeuupbHj/7zNgDn1c1l/exVOr5aX5/AxFoDv/iP/dJK9ikadwf38QnI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BULIbDAAAA3QAAAA8AAAAAAAAAAAAA&#10;AAAAoQIAAGRycy9kb3ducmV2LnhtbFBLBQYAAAAABAAEAPkAAACRAwAAAAA=&#10;" strokecolor="#7c7c7c" strokeweight=".2205mm"/>
                <v:line id="Line 1128" o:spid="_x0000_s2144" style="position:absolute;visibility:visible;mso-wrap-style:square" from="74342,25908" to="75120,263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sMQsYAAADdAAAADwAAAGRycy9kb3ducmV2LnhtbESP0WrCQBRE3wv9h+UWfJG6iZZQohtp&#10;xYBIQWr9gGv2moRk74bsGuPfu4VCH4eZOcOs1qNpxUC9qy0riGcRCOLC6ppLBaef/PUdhPPIGlvL&#10;pOBODtbZ89MKU21v/E3D0ZciQNilqKDyvkuldEVFBt3MdsTBu9jeoA+yL6Xu8RbgppXzKEqkwZrD&#10;QoUdbSoqmuPVKEgOU/9pFtNNft6PQxG/bb9y2yg1eRk/liA8jf4//NfeaQXzJInh9014AjJ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VLDELGAAAA3QAAAA8AAAAAAAAA&#10;AAAAAAAAoQIAAGRycy9kb3ducmV2LnhtbFBLBQYAAAAABAAEAPkAAACUAwAAAAA=&#10;" strokecolor="#7c7c7c" strokeweight=".2205mm"/>
                <v:line id="Line 1129" o:spid="_x0000_s2145" style="position:absolute;flip:y;visibility:visible;mso-wrap-style:square" from="75120,25908" to="75898,263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8oXasMAAADdAAAADwAAAGRycy9kb3ducmV2LnhtbESPQYvCMBSE74L/ITzBi2hqYYtUo4gi&#10;ehBkXWGvj+bZFpuXkkSt/94sCHscZuYbZrHqTCMe5HxtWcF0koAgLqyuuVRw+dmNZyB8QNbYWCYF&#10;L/KwWvZ7C8y1ffI3Pc6hFBHCPkcFVQhtLqUvKjLoJ7Yljt7VOoMhSldK7fAZ4aaRaZJk0mDNcaHC&#10;ljYVFbfz3SjovtzlV25Pt5mxGz6OCt6/2r1Sw0G3noMI1IX/8Kd90ArSLEvh7018AnL5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KF2rDAAAA3QAAAA8AAAAAAAAAAAAA&#10;AAAAoQIAAGRycy9kb3ducmV2LnhtbFBLBQYAAAAABAAEAPkAAACRAwAAAAA=&#10;" strokecolor="#7c7c7c" strokeweight=".2205mm"/>
                <v:line id="Line 1130" o:spid="_x0000_s2146" style="position:absolute;visibility:visible;mso-wrap-style:square" from="75898,25908" to="76676,263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tU3rsUAAADdAAAADwAAAGRycy9kb3ducmV2LnhtbESP3YrCMBSE74V9h3AW9kY09YeyVKOs&#10;sgURQXR9gGNzti02J6WJtb69EQQvh5n5hpkvO1OJlhpXWlYwGkYgiDOrS84VnP7SwTcI55E1VpZJ&#10;wZ0cLBcfvTkm2t74QO3R5yJA2CWooPC+TqR0WUEG3dDWxMH7t41BH2STS93gLcBNJcdRFEuDJYeF&#10;AmtaF5RdjlejIN73/cpM+uv0vO3abDT93aX2otTXZ/czA+Gp8+/wq73RCsZxPIHnm/AE5OI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tU3rsUAAADdAAAADwAAAAAAAAAA&#10;AAAAAAChAgAAZHJzL2Rvd25yZXYueG1sUEsFBgAAAAAEAAQA+QAAAJMDAAAAAA==&#10;" strokecolor="#7c7c7c" strokeweight=".2205mm"/>
                <v:line id="Line 1131" o:spid="_x0000_s2147" style="position:absolute;flip:y;visibility:visible;mso-wrap-style:square" from="76676,25908" to="77438,263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8qhcQAAADdAAAADwAAAGRycy9kb3ducmV2LnhtbESPQYvCMBSE78L+h/AEL7KmylqkGmVR&#10;FvcgiF3B66N5tsXmpSRZrf/eCILHYWa+YRarzjTiSs7XlhWMRwkI4sLqmksFx7+fzxkIH5A1NpZJ&#10;wZ08rJYfvQVm2t74QNc8lCJC2GeooAqhzaT0RUUG/ci2xNE7W2cwROlKqR3eItw0cpIkqTRYc1yo&#10;sKV1RcUl/zcKuqk7nuRmf5kZu+bdsODtvd0qNeh333MQgbrwDr/av1rBJE2/4PkmPgG5f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byqFxAAAAN0AAAAPAAAAAAAAAAAA&#10;AAAAAKECAABkcnMvZG93bnJldi54bWxQSwUGAAAAAAQABAD5AAAAkgMAAAAA&#10;" strokecolor="#7c7c7c" strokeweight=".2205mm"/>
                <v:line id="Line 1132" o:spid="_x0000_s2148" style="position:absolute;visibility:visible;mso-wrap-style:square" from="77438,25908" to="78232,263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AKQcYAAADdAAAADwAAAGRycy9kb3ducmV2LnhtbESP3WrCQBSE7wu+w3IKvZG68S9IdBUr&#10;BkQKResDHLOnSTB7NmTXGN/eFYReDjPzDbNYdaYSLTWutKxgOIhAEGdWl5wrOP2mnzMQziNrrCyT&#10;gjs5WC17bwtMtL3xgdqjz0WAsEtQQeF9nUjpsoIMuoGtiYP3ZxuDPsgml7rBW4CbSo6iKJYGSw4L&#10;Bda0KSi7HK9GQfzT919m3N+k533XZsPJ9ju1F6U+3rv1HISnzv+HX+2dVjCK4yk834QnIJc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wCkHGAAAA3QAAAA8AAAAAAAAA&#10;AAAAAAAAoQIAAGRycy9kb3ducmV2LnhtbFBLBQYAAAAABAAEAPkAAACUAwAAAAA=&#10;" strokecolor="#7c7c7c" strokeweight=".2205mm"/>
                <v:line id="Line 1133" o:spid="_x0000_s2149" style="position:absolute;flip:y;visibility:visible;mso-wrap-style:square" from="78232,25908" to="78994,263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PERacUAAADdAAAADwAAAGRycy9kb3ducmV2LnhtbESPzWrDMBCE74G+g9hCLyGRG6gJjuVQ&#10;UoJ7KJSkgV4Xa2ubWCsjKf55+6pQyHGYmW+YfD+ZTgzkfGtZwfM6AUFcWd1yreDydVxtQfiArLGz&#10;TApm8rAvHhY5ZtqOfKLhHGoRIewzVNCE0GdS+qohg35te+Lo/VhnMETpaqkdjhFuOrlJklQabDku&#10;NNjToaHqer4ZBdOLu3zLt8/r1tgDfywrLue+VOrpcXrdgQg0hXv4v/2uFWzSNIW/N/EJyO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PERacUAAADdAAAADwAAAAAAAAAA&#10;AAAAAAChAgAAZHJzL2Rvd25yZXYueG1sUEsFBgAAAAAEAAQA+QAAAJMDAAAAAA==&#10;" strokecolor="#7c7c7c" strokeweight=".2205mm"/>
                <v:line id="Line 1134" o:spid="_x0000_s2150" style="position:absolute;visibility:visible;mso-wrap-style:square" from="78994,25908" to="79771,263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4xrcYAAADdAAAADwAAAGRycy9kb3ducmV2LnhtbESP0WrCQBRE34X+w3ILvohu1BJLdCNV&#10;GihSKGo/4Jq9TUKyd0N2G+Pfd4WCj8PMnGE228E0oqfOVZYVzGcRCOLc6ooLBd/nbPoKwnlkjY1l&#10;UnAjB9v0abTBRNsrH6k/+UIECLsEFZTet4mULi/JoJvZljh4P7Yz6IPsCqk7vAa4aeQiimJpsOKw&#10;UGJL+5Ly+vRrFMRfE78zy8k+uxyGPp+/vH9mtlZq/Dy8rUF4Gvwj/N/+0AoWcbyC+5vwBGT6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XuMa3GAAAA3QAAAA8AAAAAAAAA&#10;AAAAAAAAoQIAAGRycy9kb3ducmV2LnhtbFBLBQYAAAAABAAEAPkAAACUAwAAAAA=&#10;" strokecolor="#7c7c7c" strokeweight=".2205mm"/>
                <v:line id="Line 1135" o:spid="_x0000_s2151" style="position:absolute;flip:y;visibility:visible;mso-wrap-style:square" from="72786,25003" to="72786,259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iIggMMAAADdAAAADwAAAGRycy9kb3ducmV2LnhtbERPz2vCMBS+C/4P4Q12kZlOsJTOVIYy&#10;6kEY08Kuj+atLW1eSpLZ+t+bw2DHj+/3bj+bQdzI+c6ygtd1AoK4trrjRkF1/XjJQPiArHGwTAru&#10;5GFfLBc7zLWd+Itul9CIGMI+RwVtCGMupa9bMujXdiSO3I91BkOErpHa4RTDzSA3SZJKgx3HhhZH&#10;OrRU95dfo2DeuupbHj/7zNgDn1c1l/exVOr5aX5/AxFoDv/iP/dJK9ikaZwb38QnI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4iIIDDAAAA3QAAAA8AAAAAAAAAAAAA&#10;AAAAoQIAAGRycy9kb3ducmV2LnhtbFBLBQYAAAAABAAEAPkAAACRAwAAAAA=&#10;" strokecolor="#7c7c7c" strokeweight=".2205mm"/>
                <v:line id="Line 1136" o:spid="_x0000_s2152" style="position:absolute;flip:y;visibility:visible;mso-wrap-style:square" from="75898,25003" to="75898,259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6FG8QAAADdAAAADwAAAGRycy9kb3ducmV2LnhtbESPT4vCMBTE74LfITzBi2iqsEWrUcRF&#10;9CAs/gGvj+bZFpuXkmS1fnuzIOxxmJnfMItVa2rxIOcrywrGowQEcW51xYWCy3k7nILwAVljbZkU&#10;vMjDatntLDDT9slHepxCISKEfYYKyhCaTEqfl2TQj2xDHL2bdQZDlK6Q2uEzwk0tJ0mSSoMVx4US&#10;G9qUlN9Pv0ZB++UuV/n9c58au+HDIOfdq9kp1e+16zmIQG34D3/ae61gkqYz+HsTn4Bcv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boUbxAAAAN0AAAAPAAAAAAAAAAAA&#10;AAAAAKECAABkcnMvZG93bnJldi54bWxQSwUGAAAAAAQABAD5AAAAkgMAAAAA&#10;" strokecolor="#7c7c7c" strokeweight=".2205mm"/>
                <v:line id="Line 1137" o:spid="_x0000_s2153" style="position:absolute;flip:y;visibility:visible;mso-wrap-style:square" from="78994,25003" to="78994,259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26W8EAAADdAAAADwAAAGRycy9kb3ducmV2LnhtbERPy4rCMBTdC/5DuIIb0XQEH1SjiIPo&#10;YkCsgttLc22LzU1Jota/N4sBl4fzXq5bU4snOV9ZVvAzSkAQ51ZXXCi4nHfDOQgfkDXWlknBmzys&#10;V93OElNtX3yiZxYKEUPYp6igDKFJpfR5SQb9yDbEkbtZZzBE6AqpHb5iuKnlOEmm0mDFsaHEhrYl&#10;5ffsYRS0E3e5yt/jfW7slv8GOe/fzV6pfq/dLEAEasNX/O8+aAXj6Szuj2/iE5Cr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VjbpbwQAAAN0AAAAPAAAAAAAAAAAAAAAA&#10;AKECAABkcnMvZG93bnJldi54bWxQSwUGAAAAAAQABAD5AAAAjwMAAAAA&#10;" strokecolor="#7c7c7c" strokeweight=".2205mm"/>
                <v:line id="Line 1138" o:spid="_x0000_s2154" style="position:absolute;flip:x y;visibility:visible;mso-wrap-style:square" from="66119,24733" to="66579,25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8+x9cgAAADdAAAADwAAAGRycy9kb3ducmV2LnhtbESPT2vCQBTE74LfYXmFXkrdaMFKdBXR&#10;KoUerFbE4yP7mj9m34bsxsRv7xYKHoeZ+Q0zW3SmFFeqXW5ZwXAQgSBOrM45VXD82bxOQDiPrLG0&#10;TApu5GAx7/dmGGvb8p6uB5+KAGEXo4LM+yqW0iUZGXQDWxEH79fWBn2QdSp1jW2Am1KOomgsDeYc&#10;FjKsaJVRcjk0RkG7370Vl7X9lqfz18ekKF62jW+Uen7qllMQnjr/CP+3P7WC0fh9CH9vwhOQ8z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o8+x9cgAAADdAAAADwAAAAAA&#10;AAAAAAAAAAChAgAAZHJzL2Rvd25yZXYueG1sUEsFBgAAAAAEAAQA+QAAAJYDAAAAAA==&#10;" strokecolor="#7c7c7c" strokeweight=".2205mm"/>
                <v:line id="Line 1139" o:spid="_x0000_s2155" style="position:absolute;flip:y;visibility:visible;mso-wrap-style:square" from="69691,25447" to="70469,259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OBt8UAAADdAAAADwAAAGRycy9kb3ducmV2LnhtbESPT4vCMBTE78J+h/AW9iJrasE/VKOI&#10;srgHQazCXh/Nsy02LyWJWr/9RhA8DjPzG2a+7EwjbuR8bVnBcJCAIC6srrlUcDr+fE9B+ICssbFM&#10;Ch7kYbn46M0x0/bOB7rloRQRwj5DBVUIbSalLyoy6Ae2JY7e2TqDIUpXSu3wHuGmkWmSjKXBmuNC&#10;hS2tKyou+dUo6Ebu9Cc3+8vU2DXv+gVvH+1Wqa/PbjUDEagL7/Cr/asVpONJCs838QnI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hOBt8UAAADdAAAADwAAAAAAAAAA&#10;AAAAAAChAgAAZHJzL2Rvd25yZXYueG1sUEsFBgAAAAAEAAQA+QAAAJMDAAAAAA==&#10;" strokecolor="#7c7c7c" strokeweight=".2205mm"/>
                <v:line id="Line 1140" o:spid="_x0000_s2156" style="position:absolute;flip:y;visibility:visible;mso-wrap-style:square" from="71993,25812" to="72596,261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8kLMUAAADdAAAADwAAAGRycy9kb3ducmV2LnhtbESPT4vCMBTE7wv7HcJb2MuiqcpWqUYR&#10;ZdGDIP4Br4/m2Rabl5JErd/eCMIeh5n5DTOZtaYWN3K+sqyg101AEOdWV1woOB7+OiMQPiBrrC2T&#10;ggd5mE0/PyaYaXvnHd32oRARwj5DBWUITSalz0sy6Lu2IY7e2TqDIUpXSO3wHuGmlv0kSaXBiuNC&#10;iQ0tSsov+6tR0P6640kut5eRsQve/OS8ejQrpb6/2vkYRKA2/Iff7bVW0E+HA3i9iU9ATp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V8kLMUAAADdAAAADwAAAAAAAAAA&#10;AAAAAAChAgAAZHJzL2Rvd25yZXYueG1sUEsFBgAAAAAEAAQA+QAAAJMDAAAAAA==&#10;" strokecolor="#7c7c7c" strokeweight=".2205mm"/>
                <v:line id="Line 1141" o:spid="_x0000_s2157" style="position:absolute;flip:y;visibility:visible;mso-wrap-style:square" from="75104,25796" to="75723,26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ra8WMUAAADdAAAADwAAAGRycy9kb3ducmV2LnhtbESPT4vCMBTE7wv7HcJb2MuiqeJWqUYR&#10;ZdGDIP4Br4/m2Rabl5JErd/eCMIeh5n5DTOZtaYWN3K+sqyg101AEOdWV1woOB7+OiMQPiBrrC2T&#10;ggd5mE0/PyaYaXvnHd32oRARwj5DBWUITSalz0sy6Lu2IY7e2TqDIUpXSO3wHuGmlv0kSaXBiuNC&#10;iQ0tSsov+6tR0P6640kut5eRsQve/OS8ejQrpb6/2vkYRKA2/Iff7bVW0E+HA3i9iU9ATp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ra8WMUAAADdAAAADwAAAAAAAAAA&#10;AAAAAAChAgAAZHJzL2Rvd25yZXYueG1sUEsFBgAAAAAEAAQA+QAAAJMDAAAAAA==&#10;" strokecolor="#7c7c7c" strokeweight=".2205mm"/>
                <v:shape id="Freeform 1142" o:spid="_x0000_s2158" style="position:absolute;left:79994;top:26225;width:460;height:556;visibility:visible;mso-wrap-style:square;v-text-anchor:top" coordsize="86,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QEMYA&#10;AADdAAAADwAAAGRycy9kb3ducmV2LnhtbESPQWvCQBSE74X+h+UVequbCo0luooIUnuSRnvw9si+&#10;ZBezb0N2G9P+ercgeBxm5htmsRpdKwbqg/Ws4HWSgSCuvLbcKDgeti/vIEJE1th6JgW/FGC1fHxY&#10;YKH9hb9oKGMjEoRDgQpMjF0hZagMOQwT3xEnr/a9w5hk30jd4yXBXSunWZZLh5bTgsGONoaqc/nj&#10;FAST74bvvw9bb2bbz5PdS1sea6Wen8b1HESkMd7Dt/ZOK5jmszf4f5OegFxe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mQEMYAAADdAAAADwAAAAAAAAAAAAAAAACYAgAAZHJz&#10;L2Rvd25yZXYueG1sUEsFBgAAAAAEAAQA9QAAAIsDAAAAAA==&#10;" path="m86,98r-4,2l79,101r-3,2l71,105r-5,1l61,107r-4,l50,107r-11,l29,105r-8,-4l13,95,7,87,4,77,,66,,54,,42,4,31,7,21r6,-8l21,7,29,4,39,,50,r9,l68,1r8,3l86,9r,16l85,25,76,18,68,15,59,12,50,11r-8,1l36,13r-7,4l25,22r-5,5l17,36r-2,7l13,54r2,10l17,73r3,7l25,85r4,5l36,93r7,2l50,96,60,95r9,-3l78,89r7,-7l86,82r,16xe" fillcolor="#7c7c7c" stroked="f">
                  <v:path arrowok="t" o:connecttype="custom" o:connectlocs="46038,50889;43897,51928;42291,52447;40685,53486;38008,54524;35331,55044;32655,55563;30514,55563;26766,55563;20878,55563;15524,54524;11242,52447;6959,49332;3747,45177;2141,39985;0,34273;0,28041;0,21810;2141,16098;3747,10905;6959,6751;11242,3635;15524,2077;20878,0;26766,0;31584,0;36402,519;40685,2077;46038,4674;46038,12982;45503,12982;40685,9347;36402,7789;31584,6231;26766,5712;22484,6231;19272,6751;15524,8828;13383,11424;10707,14021;9101,18694;8030,22329;6959,28041;8030,33234;9101,37907;10707,41542;13383,44139;15524,46735;19272,48293;23019,49332;26766,49851;32120,49332;36937,47774;41755,46216;45503,42581;46038,42581;46038,50889" o:connectangles="0,0,0,0,0,0,0,0,0,0,0,0,0,0,0,0,0,0,0,0,0,0,0,0,0,0,0,0,0,0,0,0,0,0,0,0,0,0,0,0,0,0,0,0,0,0,0,0,0,0,0,0,0,0,0,0,0"/>
                </v:shape>
                <v:shape id="Freeform 1143" o:spid="_x0000_s2159" style="position:absolute;left:80533;top:26209;width:508;height:588;visibility:visible;mso-wrap-style:square;v-text-anchor:top" coordsize="97,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n3l8UA&#10;AADdAAAADwAAAGRycy9kb3ducmV2LnhtbESPzWrDMBCE74G+g9hCb4ncHNziRAmhpZBeCs4f5LZY&#10;G9uptTLSNnHfvgoEehxm5htmvhxcpy4UYuvZwPMkA0VcedtybWC3/Ri/goqCbLHzTAZ+KcJy8TCa&#10;Y2H9lUu6bKRWCcKxQAONSF9oHauGHMaJ74mTd/LBoSQZam0DXhPcdXqaZbl22HJaaLCnt4aq782P&#10;MyDl5/FL+gr369X2EMNZyvfMGvP0OKxmoIQG+Q/f22trYJq/5HB7k56AXv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OfeXxQAAAN0AAAAPAAAAAAAAAAAAAAAAAJgCAABkcnMv&#10;ZG93bnJldi54bWxQSwUGAAAAAAQABAD1AAAAigMAAAAA&#10;" path="m83,14r7,8l93,32r4,10l97,55r,12l93,77,90,87r-7,7l77,101r-8,5l59,108r-10,1l38,108,28,106r-9,-5l13,94,7,87,3,77,1,67,,55,1,43,3,32,7,22r6,-8l19,8,28,3,38,1,49,,59,1,69,3r8,5l83,14xm82,55l81,35,74,23,69,18,56,12r-7,l40,12,28,18r-5,5l16,35,14,55r2,19l24,86r4,5l42,97r7,l56,97,69,91r5,-5l81,74,82,55xe" fillcolor="#7c7c7c" stroked="f">
                  <v:path arrowok="t" o:connecttype="custom" o:connectlocs="43468,7544;47134,11855;48705,17244;50800,22633;50800,29638;50800,36105;48705,41494;47134,46883;43468,50655;40326,54427;36136,57121;30899,58199;25662,58738;19901,58199;14664,57121;9951,54427;6808,50655;3666,46883;1571,41494;524,36105;0,29638;524,23172;1571,17244;3666,11855;6808,7544;9951,4311;14664,1617;19901,539;25662,0;30899,539;36136,1617;40326,4311;43468,7544;42944,29638;42421,18861;38755,12394;36136,9700;29328,6467;25662,6467;20948,6467;14664,9700;12045,12394;8379,18861;7332,29638;8379,39877;12569,46344;14664,49038;21996,52271;25662,52271;29328,52271;36136,49038;38755,46344;42421,39877;42944,29638" o:connectangles="0,0,0,0,0,0,0,0,0,0,0,0,0,0,0,0,0,0,0,0,0,0,0,0,0,0,0,0,0,0,0,0,0,0,0,0,0,0,0,0,0,0,0,0,0,0,0,0,0,0,0,0,0,0"/>
                  <o:lock v:ext="edit" verticies="t"/>
                </v:shape>
                <v:shape id="Freeform 1144" o:spid="_x0000_s2160" style="position:absolute;left:81121;top:26209;width:524;height:588;visibility:visible;mso-wrap-style:square;v-text-anchor:top" coordsize="97,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VSDMUA&#10;AADdAAAADwAAAGRycy9kb3ducmV2LnhtbESPQWvCQBSE74L/YXmCN7OpB5XUVaSlYC9CtC309si+&#10;Jmmzb8Puq6b/visIHoeZ+YZZbwfXqTOF2Ho28JDloIgrb1uuDbydXmYrUFGQLXaeycAfRdhuxqM1&#10;FtZfuKTzUWqVIBwLNNCI9IXWsWrIYcx8T5y8Lx8cSpKh1jbgJcFdp+d5vtAOW04LDfb01FD1c/x1&#10;BqR8/TxIX+H7fnf6iOFbyufcGjOdDLtHUEKD3MO39t4amC+WS7i+SU9Ab/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dVIMxQAAAN0AAAAPAAAAAAAAAAAAAAAAAJgCAABkcnMv&#10;ZG93bnJldi54bWxQSwUGAAAAAAQABAD1AAAAigMAAAAA&#10;" path="m84,14r6,8l94,32r2,10l97,55,96,67,94,77,90,87r-6,7l78,101r-9,5l59,108r-11,1l38,108,28,106r-8,-5l14,94,7,87,4,77,1,67,,55,1,43,4,32,7,22r7,-8l20,8,28,3,38,1,48,,59,1,69,3r9,5l84,14xm83,55l81,35,74,23,69,18,57,12r-9,l41,12,28,18r-5,5l16,35,15,55r1,19l23,86r5,5l41,97r7,l57,97,69,91r5,-5l81,74,83,55xe" fillcolor="#7c7c7c" stroked="f">
                  <v:path arrowok="t" o:connecttype="custom" o:connectlocs="45367,7544;48607,11855;50768,17244;51848,22633;52388,29638;51848,36105;50768,41494;48607,46883;45367,50655;42126,54427;37266,57121;31865,58199;25924,58738;20523,58199;15122,57121;10802,54427;7561,50655;3781,46883;2160,41494;540,36105;0,29638;540,23172;2160,17244;3781,11855;7561,7544;10802,4311;15122,1617;20523,539;25924,0;31865,539;37266,1617;42126,4311;45367,7544;44827,29638;43747,18861;39966,12394;37266,9700;30785,6467;25924,6467;22143,6467;15122,9700;12422,12394;8641,18861;8101,29638;8641,39877;12422,46344;15122,49038;22143,52271;25924,52271;30785,52271;37266,49038;39966,46344;43747,39877;44827,29638" o:connectangles="0,0,0,0,0,0,0,0,0,0,0,0,0,0,0,0,0,0,0,0,0,0,0,0,0,0,0,0,0,0,0,0,0,0,0,0,0,0,0,0,0,0,0,0,0,0,0,0,0,0,0,0,0,0"/>
                  <o:lock v:ext="edit" verticies="t"/>
                </v:shape>
                <v:shape id="Freeform 1145" o:spid="_x0000_s2161" style="position:absolute;left:81756;top:26225;width:428;height:556;visibility:visible;mso-wrap-style:square;v-text-anchor:top" coordsize="81,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ovMcIA&#10;AADdAAAADwAAAGRycy9kb3ducmV2LnhtbERPTWuDQBC9B/oflin0FtcqaGOyCaG0EOip6qW3wZ2o&#10;xJ0Vd6u2vz57KPT4eN+H02oGMdPkessKnqMYBHFjdc+tgrp6376AcB5Z42CZFPyQg9PxYXPAQtuF&#10;P2kufStCCLsCFXTej4WUrunIoIvsSBy4q50M+gCnVuoJlxBuBpnEcSYN9hwaOhzptaPmVn4bBWmZ&#10;16t7O+dVtaRfs/vIfncDKvX0uJ73IDyt/l/8575oBUmWh7nhTXgC8ng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Si8xwgAAAN0AAAAPAAAAAAAAAAAAAAAAAJgCAABkcnMvZG93&#10;bnJldi54bWxQSwUGAAAAAAQABAD1AAAAhwMAAAAA&#10;" path="m81,105r-15,l66,53r-52,l14,105,,105,,,14,r,41l66,41,66,,81,r,105xe" fillcolor="#7c7c7c" stroked="f">
                  <v:path arrowok="t" o:connecttype="custom" o:connectlocs="42863,55563;34925,55563;34925,28046;7408,28046;7408,55563;0,55563;0,0;7408,0;7408,21696;34925,21696;34925,0;42863,0;42863,55563" o:connectangles="0,0,0,0,0,0,0,0,0,0,0,0,0"/>
                </v:shape>
                <v:shape id="Freeform 1146" o:spid="_x0000_s2162" style="position:absolute;left:68691;top:26257;width:508;height:571;visibility:visible;mso-wrap-style:square;v-text-anchor:top" coordsize="96,1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NCnMUA&#10;AADdAAAADwAAAGRycy9kb3ducmV2LnhtbESPT4vCMBTE74LfIbyFva2JsvinGkUKLnu1q6C3Z/Ns&#10;yzYvpYla/fRmYcHjMDO/YRarztbiSq2vHGsYDhQI4tyZigsNu5/NxxSED8gGa8ek4U4eVst+b4GJ&#10;cTfe0jULhYgQ9glqKENoEil9XpJFP3ANcfTOrrUYomwLaVq8Rbit5UipsbRYcVwosaG0pPw3u1gN&#10;G5dOH5+Hr8n+ZLrZEI8qS9dK6/e3bj0HEagLr/B/+9toGI0nM/h7E5+AXD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40KcxQAAAN0AAAAPAAAAAAAAAAAAAAAAAJgCAABkcnMv&#10;ZG93bnJldi54bWxQSwUGAAAAAAQABAD1AAAAigMAAAAA&#10;" path="m84,15r6,7l94,32r2,11l96,55r,13l94,78r-5,9l84,95r-7,7l68,106r-9,2l48,110,37,108r-8,-2l20,101,13,95,8,87,3,78,,68,,55,,43,3,32,8,22r5,-7l20,9,29,4,38,1,48,,59,1r9,4l77,9r7,6xm83,55l82,36,73,23,68,19,56,14,48,12r-7,2l29,19r-5,4l16,36,14,55r2,19l24,86r5,5l41,97r7,l56,97,68,91r5,-5l80,74,83,55xe" fillcolor="#7c7c7c" stroked="f">
                  <v:path arrowok="t" o:connecttype="custom" o:connectlocs="44450,7793;47625,11430;49742,16625;50800,22340;50800,28575;50800,35329;49742,40525;47096,45200;44450,49357;40746,52994;35983,55072;31221,56111;25400,57150;19579,56111;15346,55072;10583,52474;6879,49357;4233,45200;1588,40525;0,35329;0,28575;0,22340;1588,16625;4233,11430;6879,7793;10583,4676;15346,2078;20108,520;25400,0;31221,520;35983,2598;40746,4676;44450,7793;43921,28575;43392,18704;38629,11950;35983,9871;29633,7274;25400,6235;21696,7274;15346,9871;12700,11950;8467,18704;7408,28575;8467,38446;12700,44681;15346,47279;21696,50396;25400,50396;29633,50396;35983,47279;38629,44681;42333,38446;43921,28575" o:connectangles="0,0,0,0,0,0,0,0,0,0,0,0,0,0,0,0,0,0,0,0,0,0,0,0,0,0,0,0,0,0,0,0,0,0,0,0,0,0,0,0,0,0,0,0,0,0,0,0,0,0,0,0,0,0"/>
                  <o:lock v:ext="edit" verticies="t"/>
                </v:shape>
                <v:shape id="Freeform 1147" o:spid="_x0000_s2163" style="position:absolute;left:64801;top:24082;width:413;height:556;visibility:visible;mso-wrap-style:square;v-text-anchor:top" coordsize="79,1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Fer8UA&#10;AADdAAAADwAAAGRycy9kb3ducmV2LnhtbERPTWvCQBC9C/0PyxR6001DK2l0DVUolEIKTSt4HLJj&#10;EpKdjdnVxH/vHgoeH+97nU2mExcaXGNZwfMiAkFcWt1wpeDv92OegHAeWWNnmRRcyUG2eZitMdV2&#10;5B+6FL4SIYRdigpq7/tUSlfWZNAtbE8cuKMdDPoAh0rqAccQbjoZR9FSGmw4NNTY066msi3ORkGZ&#10;7KYqjt6+2sNx//3yus1P532u1NPj9L4C4Wnyd/G/+1MriJdJ2B/ehCcgN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wV6vxQAAAN0AAAAPAAAAAAAAAAAAAAAAAJgCAABkcnMv&#10;ZG93bnJldi54bWxQSwUGAAAAAAQABAD1AAAAigMAAAAA&#10;" path="m79,105r-14,l65,53r-52,l13,105,,105,,,13,r,41l65,41,65,,79,r,105xe" fillcolor="#7c7c7c" stroked="f">
                  <v:path arrowok="t" o:connecttype="custom" o:connectlocs="41275,55563;33960,55563;33960,28046;6792,28046;6792,55563;0,55563;0,0;6792,0;6792,21696;33960,21696;33960,0;41275,0;41275,55563" o:connectangles="0,0,0,0,0,0,0,0,0,0,0,0,0"/>
                </v:shape>
                <v:shape id="Freeform 1148" o:spid="_x0000_s2164" style="position:absolute;left:65341;top:24082;width:508;height:571;visibility:visible;mso-wrap-style:square;v-text-anchor:top" coordsize="97,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UfxMQA&#10;AADdAAAADwAAAGRycy9kb3ducmV2LnhtbESPQWvCQBSE7wX/w/IEb3WjB5HoKlIR9CJEq+DtkX1N&#10;0mbfht2npv++Wyj0OMzMN8xy3btWPSjExrOByTgDRVx623Bl4P28e52DioJssfVMBr4pwno1eFli&#10;bv2TC3qcpFIJwjFHA7VIl2sdy5ocxrHviJP34YNDSTJU2gZ8Jrhr9TTLZtphw2mhxo7eaiq/Tndn&#10;QIrD7ShdiZf95nyN4VOKbWaNGQ37zQKUUC//4b/23hqYzuYT+H2TnoB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sFH8TEAAAA3QAAAA8AAAAAAAAAAAAAAAAAmAIAAGRycy9k&#10;b3ducmV2LnhtbFBLBQYAAAAABAAEAPUAAACJAwAAAAA=&#10;" path="m85,15r5,7l93,32r4,10l97,54r,13l93,77,90,87r-5,8l77,101r-8,5l60,108r-11,1l38,108r-9,-2l21,101,13,95,7,87,3,77,1,67,,54,1,42,3,32,7,22r6,-7l21,8,29,3,38,1,49,,60,1r9,2l77,8r8,7xm83,54l81,35,74,23,69,18,56,12r-7,l42,12,28,18r-4,5l16,35,14,54r2,20l24,86r5,5l42,97r7,l56,97,69,91r5,-5l81,74,83,54xe" fillcolor="#7c7c7c" stroked="f">
                  <v:path arrowok="t" o:connecttype="custom" o:connectlocs="44515,7865;47134,11535;48705,16778;50800,22021;50800,28313;50800,35129;48705,40372;47134,45615;44515,49810;40326,52956;36136,55577;31423,56626;25662,57150;19901,56626;15188,55577;10998,52956;6808,49810;3666,45615;1571,40372;524,35129;0,28313;524,22021;1571,16778;3666,11535;6808,7865;10998,4194;15188,1573;19901,524;25662,0;31423,524;36136,1573;40326,4194;44515,7865;43468,28313;42421,18351;38755,12059;36136,9438;29328,6292;25662,6292;21996,6292;14664,9438;12569,12059;8379,18351;7332,28313;8379,38799;12569,45091;15188,47712;21996,50858;25662,50858;29328,50858;36136,47712;38755,45091;42421,38799;43468,28313" o:connectangles="0,0,0,0,0,0,0,0,0,0,0,0,0,0,0,0,0,0,0,0,0,0,0,0,0,0,0,0,0,0,0,0,0,0,0,0,0,0,0,0,0,0,0,0,0,0,0,0,0,0,0,0,0,0"/>
                  <o:lock v:ext="edit" verticies="t"/>
                </v:shape>
                <v:line id="Line 1149" o:spid="_x0000_s2165" style="position:absolute;visibility:visible;mso-wrap-style:square" from="61325,22685" to="63801,238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V0z8YAAADdAAAADwAAAGRycy9kb3ducmV2LnhtbESP0WrCQBRE34X+w3ILfZG6MZUg0VVa&#10;aaCIIKZ+wDV7TYLZuyG7jenfu4Lg4zAzZ5jlejCN6KlztWUF00kEgriwuuZSwfE3e5+DcB5ZY2OZ&#10;FPyTg/XqZbTEVNsrH6jPfSkChF2KCirv21RKV1Rk0E1sSxy8s+0M+iC7UuoOrwFuGhlHUSIN1hwW&#10;KmxpU1Fxyf+MgmQ/9l/mY7zJTtuhL6az711mL0q9vQ6fCxCeBv8MP9o/WkGczGO4vwlPQK5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WVdM/GAAAA3QAAAA8AAAAAAAAA&#10;AAAAAAAAoQIAAGRycy9kb3ducmV2LnhtbFBLBQYAAAAABAAEAPkAAACUAwAAAAA=&#10;" strokecolor="#7c7c7c" strokeweight=".2205mm"/>
                <v:shape id="Freeform 1150" o:spid="_x0000_s2166" style="position:absolute;left:63293;top:23431;width:619;height:429;visibility:visible;mso-wrap-style:square;v-text-anchor:top" coordsize="115,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zqL8QA&#10;AADdAAAADwAAAGRycy9kb3ducmV2LnhtbESPQYvCMBSE7wv+h/AEb2uqQqnVKFJY2IOg6+7B4yN5&#10;tsXmpTZR6783grDHYWa+YZbr3jbiRp2vHSuYjBMQxNqZmksFf79fnxkIH5ANNo5JwYM8rFeDjyXm&#10;xt35h26HUIoIYZ+jgiqENpfS64os+rFriaN3cp3FEGVXStPhPcJtI6dJkkqLNceFClsqKtLnw9Uq&#10;0MfdtSiyR3LZp7rZptaYuQlKjYb9ZgEiUB/+w+/2t1EwTbMZvN7EJyB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s6i/EAAAA3QAAAA8AAAAAAAAAAAAAAAAAmAIAAGRycy9k&#10;b3ducmV2LnhtbFBLBQYAAAAABAAEAPUAAACJAwAAAAA=&#10;" path="m34,r81,80l,71,9,66,24,50,32,32,35,10,34,xe" fillcolor="#7c7c7c" strokecolor="#7c7c7c" strokeweight=".25pt">
                  <v:path arrowok="t" o:connecttype="custom" o:connectlocs="18305,0;61913,42863;0,38041;4845,35362;12921,26789;17228,17145;18843,5358;18305,0" o:connectangles="0,0,0,0,0,0,0,0"/>
                </v:shape>
                <v:line id="Line 1151" o:spid="_x0000_s2167" style="position:absolute;flip:x;visibility:visible;mso-wrap-style:square" from="61325,27559" to="63817,286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2PMf8UAAADdAAAADwAAAGRycy9kb3ducmV2LnhtbESPQWvCQBSE7wX/w/KEXopuKlZC6hok&#10;RfRQKMZAr4/sMwlm34bdVeO/7xYKPQ4z8w2zzkfTixs531lW8DpPQBDXVnfcKKhOu1kKwgdkjb1l&#10;UvAgD/lm8rTGTNs7H+lWhkZECPsMFbQhDJmUvm7JoJ/bgTh6Z+sMhihdI7XDe4SbXi6SZCUNdhwX&#10;WhyoaKm+lFejYHxz1bf8+Lqkxhb8+VLz/jHslXqejtt3EIHG8B/+ax+0gsUqXcLvm/gE5OY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2PMf8UAAADdAAAADwAAAAAAAAAA&#10;AAAAAAChAgAAZHJzL2Rvd25yZXYueG1sUEsFBgAAAAAEAAQA+QAAAJMDAAAAAA==&#10;" strokecolor="#7c7c7c" strokeweight=".2205mm"/>
                <v:shape id="Freeform 1152" o:spid="_x0000_s2168" style="position:absolute;left:61229;top:28305;width:604;height:428;visibility:visible;mso-wrap-style:square;v-text-anchor:top" coordsize="114,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l2cMcA&#10;AADdAAAADwAAAGRycy9kb3ducmV2LnhtbESPQWsCMRSE74X+h/AKvZSaVVCWrVFqVfBW1L309rp5&#10;bhaTl2WT6q6/vikUPA4z8w0zX/bOigt1ofGsYDzKQBBXXjdcKyiP29ccRIjIGq1nUjBQgOXi8WGO&#10;hfZX3tPlEGuRIBwKVGBibAspQ2XIYRj5ljh5J985jEl2tdQdXhPcWTnJspl02HBaMNjSh6HqfPhx&#10;ClZfL3aIZ1N+fw7rfL+5nexmJZV6furf30BE6uM9/N/eaQWTWT6FvzfpCcjF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E5dnDHAAAA3QAAAA8AAAAAAAAAAAAAAAAAmAIAAGRy&#10;cy9kb3ducmV2LnhtbFBLBQYAAAAABAAEAPUAAACMAwAAAAA=&#10;" path="m114,73l,81,81,,80,11r2,21l91,50r13,16l114,73xe" fillcolor="#afafaf" strokecolor="#afafaf" strokeweight=".25pt">
                  <v:path arrowok="t" o:connecttype="custom" o:connectlocs="60325,38630;0,42863;42863,0;42333,5821;43392,16934;48154,26459;55033,34925;60325,38630" o:connectangles="0,0,0,0,0,0,0,0"/>
                </v:shape>
                <v:shape id="Freeform 1153" o:spid="_x0000_s2169" style="position:absolute;left:62706;top:28876;width:159;height:826;visibility:visible;mso-wrap-style:square;v-text-anchor:top" coordsize="31,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AfBMYA&#10;AADdAAAADwAAAGRycy9kb3ducmV2LnhtbESP0WrCQBRE3wv9h+UWfKubCqZp6ioSFX0rjf2AS/Y2&#10;m5q9G7JrjH69Wyj0cZiZM8xiNdpWDNT7xrGCl2kCgrhyuuFawddx95yB8AFZY+uYFFzJw2r5+LDA&#10;XLsLf9JQhlpECPscFZgQulxKXxmy6KeuI47et+sthij7WuoeLxFuWzlLklRabDguGOyoMFSdyrNV&#10;cJOmKF7l26nZDNv5z+4w7I/Zh1KTp3H9DiLQGP7Df+2DVjBLsxR+38QnIJ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qAfBMYAAADdAAAADwAAAAAAAAAAAAAAAACYAgAAZHJz&#10;L2Rvd25yZXYueG1sUEsFBgAAAAAEAAQA9QAAAIsDAAAAAA==&#10;" path="m31,152r,1l31,154r-1,2l29,156r-3,1l24,157r-4,l15,157r-4,l8,157r-3,l3,156r-1,l,154r,-1l,152,,5,,4,,3,2,2r1,l5,,8,r3,l15,r5,l24,r2,l29,2r1,l31,3r,1l31,5r,147xe" fillcolor="#7c7c7c" stroked="f">
                  <v:path arrowok="t" o:connecttype="custom" o:connectlocs="15875,79921;15875,80447;15875,80973;15363,82024;14851,82024;13315,82550;12290,82550;10242,82550;7681,82550;5633,82550;4097,82550;2560,82550;1536,82024;1024,82024;0,80973;0,80447;0,79921;0,2629;0,2103;0,1577;1024,1052;1536,1052;2560,0;4097,0;5633,0;7681,0;10242,0;12290,0;13315,0;14851,1052;15363,1052;15875,1577;15875,2103;15875,2629;15875,79921" o:connectangles="0,0,0,0,0,0,0,0,0,0,0,0,0,0,0,0,0,0,0,0,0,0,0,0,0,0,0,0,0,0,0,0,0,0,0"/>
                </v:shape>
                <v:shape id="Freeform 1154" o:spid="_x0000_s2170" style="position:absolute;left:63055;top:28876;width:175;height:826;visibility:visible;mso-wrap-style:square;v-text-anchor:top" coordsize="32,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TKXsEA&#10;AADdAAAADwAAAGRycy9kb3ducmV2LnhtbESPQYvCMBSE7wv+h/CEvSya2kOVahQRhD1qV++P5tkU&#10;m5eSRNv992ZB2OMwM98wm91oO/EkH1rHChbzDARx7XTLjYLLz3G2AhEissbOMSn4pQC77eRjg6V2&#10;A5/pWcVGJAiHEhWYGPtSylAbshjmridO3s15izFJ30jtcUhw28k8ywppseW0YLCng6H6Xj2sgiK3&#10;J7wdam980Qwmfl3b6rFQ6nM67tcgIo3xP/xuf2sFebFawt+b9ATk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C0yl7BAAAA3QAAAA8AAAAAAAAAAAAAAAAAmAIAAGRycy9kb3du&#10;cmV2LnhtbFBLBQYAAAAABAAEAPUAAACGAwAAAAA=&#10;" path="m32,152r,1l30,154r-1,2l28,156r-3,1l23,157r-4,l16,157r-5,l8,157r-3,l3,156r-2,l1,154,,153r,-1l,5,,4,1,3,1,2r2,l5,,8,r3,l16,r3,l23,r2,l28,2r1,l30,3r2,1l32,5r,147xe" fillcolor="#7c7c7c" stroked="f">
                  <v:path arrowok="t" o:connecttype="custom" o:connectlocs="17463,79921;17463,80447;16372,80973;15826,82024;15280,82024;13643,82550;12552,82550;10369,82550;8732,82550;6003,82550;4366,82550;2729,82550;1637,82024;546,82024;546,80973;0,80447;0,79921;0,2629;0,2103;546,1577;546,1052;1637,1052;2729,0;4366,0;6003,0;8732,0;10369,0;12552,0;13643,0;15280,1052;15826,1052;16372,1577;17463,2103;17463,2629;17463,79921" o:connectangles="0,0,0,0,0,0,0,0,0,0,0,0,0,0,0,0,0,0,0,0,0,0,0,0,0,0,0,0,0,0,0,0,0,0,0"/>
                </v:shape>
                <v:shape id="Freeform 1155" o:spid="_x0000_s2171" style="position:absolute;left:63404;top:28876;width:159;height:826;visibility:visible;mso-wrap-style:square;v-text-anchor:top" coordsize="31,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Mu7cIA&#10;AADdAAAADwAAAGRycy9kb3ducmV2LnhtbERPS27CMBDdI/UO1lRiB06RgBAwCIWiskN8DjCKhzgl&#10;HkexG9Kevl4gsXx6/9Wmt7XoqPWVYwUf4wQEceF0xaWC62U/SkH4gKyxdkwKfsnDZv02WGGm3YNP&#10;1J1DKWII+wwVmBCaTEpfGLLox64hjtzNtRZDhG0pdYuPGG5rOUmSmbRYcWww2FBuqLiff6yCP2ny&#10;fC4X92rXfU6/94fu65IelRq+99sliEB9eImf7oNWMJmlcW58E5+AX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cy7twgAAAN0AAAAPAAAAAAAAAAAAAAAAAJgCAABkcnMvZG93&#10;bnJldi54bWxQSwUGAAAAAAQABAD1AAAAhwMAAAAA&#10;" path="m31,152r,1l31,154r-1,2l28,156r-2,1l24,157r-4,l15,157r-4,l8,157r-3,l3,156r-2,l,154r,-1l,152,,5,,4,,3,1,2r2,l5,,8,r3,l15,r5,l24,r2,l28,2r2,l31,3r,1l31,5r,147xe" fillcolor="#7c7c7c" stroked="f">
                  <v:path arrowok="t" o:connecttype="custom" o:connectlocs="15875,79921;15875,80447;15875,80973;15363,82024;14339,82024;13315,82550;12290,82550;10242,82550;7681,82550;5633,82550;4097,82550;2560,82550;1536,82024;512,82024;0,80973;0,80447;0,79921;0,2629;0,2103;0,1577;512,1052;1536,1052;2560,0;4097,0;5633,0;7681,0;10242,0;12290,0;13315,0;14339,1052;15363,1052;15875,1577;15875,2103;15875,2629;15875,79921" o:connectangles="0,0,0,0,0,0,0,0,0,0,0,0,0,0,0,0,0,0,0,0,0,0,0,0,0,0,0,0,0,0,0,0,0,0,0"/>
                </v:shape>
                <v:shape id="Freeform 1156" o:spid="_x0000_s2172" style="position:absolute;left:63738;top:29511;width:190;height:207;visibility:visible;mso-wrap-style:square;v-text-anchor:top" coordsize="37,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xG0MUA&#10;AADdAAAADwAAAGRycy9kb3ducmV2LnhtbESPQWvCQBSE7wX/w/IEb3WjQkijq4gg9GDRxl68PbLP&#10;JJh9G3e3mv57VxB6HGbmG2ax6k0rbuR8Y1nBZJyAIC6tbrhS8HPcvmcgfEDW2FomBX/kYbUcvC0w&#10;1/bO33QrQiUihH2OCuoQulxKX9Zk0I9tRxy9s3UGQ5SuktrhPcJNK6dJkkqDDceFGjva1FReil+j&#10;IOWTdQdeZ9fJ7LjZf+2b3QwLpUbDfj0HEagP/+FX+1MrmKbZBzzfxCcgl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vEbQxQAAAN0AAAAPAAAAAAAAAAAAAAAAAJgCAABkcnMv&#10;ZG93bnJldi54bWxQSwUGAAAAAAQABAD1AAAAigMAAAAA&#10;" path="m37,18l36,28r-4,5l27,36r-9,1l10,36,5,33,1,28,,18,1,9,5,4,10,r8,l27,r5,4l36,9r1,9xe" fillcolor="#7c7c7c" stroked="f">
                  <v:path arrowok="t" o:connecttype="custom" o:connectlocs="19050,10040;18535,15618;16476,18407;13901,20080;9268,20638;5149,20080;2574,18407;515,15618;0,10040;515,5020;2574,2231;5149,0;9268,0;13901,0;16476,2231;18535,5020;19050,10040" o:connectangles="0,0,0,0,0,0,0,0,0,0,0,0,0,0,0,0,0"/>
                </v:shape>
                <v:shape id="Freeform 1157" o:spid="_x0000_s2173" style="position:absolute;left:62499;top:21812;width:159;height:841;visibility:visible;mso-wrap-style:square;v-text-anchor:top" coordsize="32,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Wc8MA&#10;AADdAAAADwAAAGRycy9kb3ducmV2LnhtbERPTWsCMRC9F/ofwhR606xCxa5GEUFpKwjd9uBx3Ew3&#10;SzeTNYka/31zEHp8vO/5MtlOXMiH1rGC0bAAQVw73XKj4PtrM5iCCBFZY+eYFNwowHLx+DDHUrsr&#10;f9Klio3IIRxKVGBi7EspQ23IYhi6njhzP85bjBn6RmqP1xxuOzkuiom02HJuMNjT2lD9W52tgp19&#10;OW0Px/Qhk7/pYI/79705K/X8lFYzEJFS/Bff3W9awXjymvfnN/kJ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u/Wc8MAAADdAAAADwAAAAAAAAAAAAAAAACYAgAAZHJzL2Rv&#10;d25yZXYueG1sUEsFBgAAAAAEAAQA9QAAAIgDAAAAAA==&#10;" path="m32,153r,1l30,156r-1,l28,157r-2,l23,158r-4,l16,158r-5,l8,158,5,157r-2,l1,156r,l,154r,-1l,5r,l1,4,1,3,3,2r2,l8,2,11,r5,l19,r4,2l26,2r2,l29,3r1,1l32,5r,l32,153xe" fillcolor="#7c7c7c" stroked="f">
                  <v:path arrowok="t" o:connecttype="custom" o:connectlocs="15875,81475;15875,82008;14883,83073;14387,83073;13891,83605;12898,83605;11410,84138;9426,84138;7938,84138;5457,84138;3969,84138;2480,83605;1488,83605;496,83073;496,83073;0,82008;0,81475;0,2663;0,2663;496,2130;496,1598;1488,1065;2480,1065;3969,1065;5457,0;7938,0;9426,0;11410,1065;12898,1065;13891,1065;14387,1598;14883,2130;15875,2663;15875,2663;15875,81475" o:connectangles="0,0,0,0,0,0,0,0,0,0,0,0,0,0,0,0,0,0,0,0,0,0,0,0,0,0,0,0,0,0,0,0,0,0,0"/>
                </v:shape>
                <v:shape id="Freeform 1158" o:spid="_x0000_s2174" style="position:absolute;left:62769;top:21812;width:746;height:841;visibility:visible;mso-wrap-style:square;v-text-anchor:top" coordsize="141,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BzJ8UA&#10;AADdAAAADwAAAGRycy9kb3ducmV2LnhtbESPUWvCMBSF34X9h3AF3zSpD+KqUYZjTBi42e0HXJpr&#10;WtbcdE1WO3/9Igg+Hs453+Gst4NrRE9dqD1ryGYKBHHpTc1Ww9fny3QJIkRkg41n0vBHAbabh9Ea&#10;c+PPfKS+iFYkCIccNVQxtrmUoazIYZj5ljh5J985jEl2VpoOzwnuGjlXaiEd1pwWKmxpV1H5Xfw6&#10;De/PrbKFevs4mKWts+by86p61HoyHp5WICIN8R6+tfdGw3zxmMH1TXoCcvM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sHMnxQAAAN0AAAAPAAAAAAAAAAAAAAAAAJgCAABkcnMv&#10;ZG93bnJldi54bWxQSwUGAAAAAAQABAD1AAAAigMAAAAA&#10;" path="m92,152r,1l90,156r-1,l88,157r-3,1l82,158r-4,l72,158r-5,l63,158r-2,l58,158r-2,-1l53,157r-1,l51,156r-1,-2l50,154r,-1l48,152,3,14,2,9,,7,,4,2,3,4,2r3,l12,r4,l23,r3,2l29,2r1,l32,3r,1l34,5r,2l72,127r,l109,8r1,-3l110,4r1,-1l113,2r2,l117,2,121,r6,l132,r4,2l138,2r2,1l141,4r,3l140,10r-2,4l92,152xe" fillcolor="#7c7c7c" stroked="f">
                  <v:path arrowok="t" o:connecttype="custom" o:connectlocs="48684,80943;48684,81475;47625,83073;47096,83073;46567,83605;44979,84138;43392,84138;41275,84138;38100,84138;35454,84138;33338,84138;32279,84138;30692,84138;29634,83605;28046,83605;27517,83605;26988,83073;26459,82008;26459,82008;26459,81475;25400,80943;1588,7455;1058,4793;0,3728;0,2130;1058,1598;2117,1065;3704,1065;6350,0;8467,0;12171,0;13758,1065;15346,1065;15875,1065;16933,1598;16933,2130;17992,2663;17992,3728;38100,67630;38100,67630;57680,4260;58209,2663;58209,2130;58738,1598;59796,1065;60855,1065;61913,1065;64030,0;67205,0;69850,0;71967,1065;73025,1065;74084,1598;74613,2130;74613,3728;74084,5325;73025,7455;48684,80943" o:connectangles="0,0,0,0,0,0,0,0,0,0,0,0,0,0,0,0,0,0,0,0,0,0,0,0,0,0,0,0,0,0,0,0,0,0,0,0,0,0,0,0,0,0,0,0,0,0,0,0,0,0,0,0,0,0,0,0,0,0"/>
                </v:shape>
                <v:shape id="Freeform 1159" o:spid="_x0000_s2175" style="position:absolute;left:63484;top:22447;width:174;height:206;visibility:visible;mso-wrap-style:square;v-text-anchor:top" coordsize="35,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giTMUA&#10;AADdAAAADwAAAGRycy9kb3ducmV2LnhtbESPQWsCMRSE7wX/Q3iCF6nZBiq6NYqIgu2t1ou3183r&#10;ZnXzsiSprv++KRR6HGbmG2ax6l0rrhRi41nD06QAQVx503Ct4fixe5yBiAnZYOuZNNwpwmo5eFhg&#10;afyN3+l6SLXIEI4larApdaWUsbLkME58R5y9Lx8cpixDLU3AW4a7VqqimEqHDecFix1tLFWXw7fT&#10;8Kw+3fhN2fP2dT727TZ0FZ1OWo+G/foFRKI+/Yf/2nujQU3nCn7f5Ccgl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KCJMxQAAAN0AAAAPAAAAAAAAAAAAAAAAAJgCAABkcnMv&#10;ZG93bnJldi54bWxQSwUGAAAAAAQABAD1AAAAigMAAAAA&#10;" path="m35,19r,9l32,33r-5,4l18,38,8,37,3,35,1,30,,20,1,10,3,5,8,1,18,r9,1l32,5r3,4l35,19xe" fillcolor="#7c7c7c" stroked="f">
                  <v:path arrowok="t" o:connecttype="custom" o:connectlocs="17463,10319;17463,15207;15966,17922;13471,20095;8981,20638;3992,20095;1497,19009;499,16293;0,10862;499,5431;1497,2716;3992,543;8981,0;13471,543;15966,2716;17463,4888;17463,10319" o:connectangles="0,0,0,0,0,0,0,0,0,0,0,0,0,0,0,0,0"/>
                </v:shape>
                <v:shape id="Freeform 1160" o:spid="_x0000_s2176" style="position:absolute;left:920;top:21923;width:175;height:825;visibility:visible;mso-wrap-style:square;v-text-anchor:top" coordsize="32,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deCcYA&#10;AADdAAAADwAAAGRycy9kb3ducmV2LnhtbESPT0sDMRTE74LfITzBm822lf7ZNi0iCh482K7g9bF5&#10;3SzdvCzJs7v99kYQPA4z8xtmux99py4UUxvYwHRSgCKug225MfBZvT6sQCVBttgFJgNXSrDf3d5s&#10;sbRh4ANdjtKoDOFUogEn0pdap9qRxzQJPXH2TiF6lCxjo23EIcN9p2dFsdAeW84LDnt6dlSfj9/e&#10;wPLrvZdVtbzOq3hww4t8jI/nwZj7u/FpA0polP/wX/vNGpgt1nP4fZOfgN7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kdeCcYAAADdAAAADwAAAAAAAAAAAAAAAACYAgAAZHJz&#10;L2Rvd25yZXYueG1sUEsFBgAAAAAEAAQA9QAAAIsDAAAAAA==&#10;" path="m32,153r,l31,154r,1l29,157r-2,l24,157r-3,1l16,158r-3,l9,157r-2,l4,157,3,155,2,154,,153r,l,5,,4,2,3r1,l4,1r3,l9,r4,l16,r5,l24,r3,1l29,1r2,2l31,3r1,1l32,5r,148xe" fillcolor="black" stroked="f">
                  <v:path arrowok="t" o:connecttype="custom" o:connectlocs="17463,79938;17463,79938;16917,80460;16917,80983;15826,82028;14734,82028;13097,82028;11460,82550;8732,82550;7094,82550;4911,82028;3820,82028;2183,82028;1637,80983;1091,80460;0,79938;0,79938;0,2612;0,2090;1091,1567;1637,1567;2183,522;3820,522;4911,0;7094,0;8732,0;11460,0;13097,0;14734,522;15826,522;16917,1567;16917,1567;17463,2090;17463,2612;17463,79938" o:connectangles="0,0,0,0,0,0,0,0,0,0,0,0,0,0,0,0,0,0,0,0,0,0,0,0,0,0,0,0,0,0,0,0,0,0,0"/>
                </v:shape>
                <v:shape id="Freeform 1161" o:spid="_x0000_s2177" style="position:absolute;left:1270;top:21923;width:174;height:825;visibility:visible;mso-wrap-style:square;v-text-anchor:top" coordsize="32,1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7GfcYA&#10;AADdAAAADwAAAGRycy9kb3ducmV2LnhtbESPT0sDMRTE74LfITzBm822lv7ZNi0iCh482K7g9bF5&#10;3SzdvCzJs7v99kYQPA4z8xtmux99py4UUxvYwHRSgCKug225MfBZvT6sQCVBttgFJgNXSrDf3d5s&#10;sbRh4ANdjtKoDOFUogEn0pdap9qRxzQJPXH2TiF6lCxjo23EIcN9p2dFsdAeW84LDnt6dlSfj9/e&#10;wPLrvZdVtbw+VvHghhf5GOfnwZj7u/FpA0polP/wX/vNGpgt1nP4fZOfgN7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a7GfcYAAADdAAAADwAAAAAAAAAAAAAAAACYAgAAZHJz&#10;L2Rvd25yZXYueG1sUEsFBgAAAAAEAAQA9QAAAIsDAAAAAA==&#10;" path="m32,153r,l31,154r-2,1l28,157r-2,l23,157r-3,1l16,158r-5,l8,157r-3,l4,157,1,155,,154r,-1l,153,,5,,4,,3r1,l4,1r1,l8,r3,l16,r4,l23,r3,1l28,1r1,2l31,3r1,1l32,5r,148xe" fillcolor="black" stroked="f">
                  <v:path arrowok="t" o:connecttype="custom" o:connectlocs="17463,79938;17463,79938;16917,80460;15826,80983;15280,82028;14189,82028;12552,82028;10914,82550;8732,82550;6003,82550;4366,82028;2729,82028;2183,82028;546,80983;0,80460;0,79938;0,79938;0,2612;0,2090;0,1567;546,1567;2183,522;2729,522;4366,0;6003,0;8732,0;10914,0;12552,0;14189,522;15280,522;15826,1567;16917,1567;17463,2090;17463,2612;17463,79938" o:connectangles="0,0,0,0,0,0,0,0,0,0,0,0,0,0,0,0,0,0,0,0,0,0,0,0,0,0,0,0,0,0,0,0,0,0,0"/>
                </v:shape>
                <v:shape id="Freeform 1162" o:spid="_x0000_s2178" style="position:absolute;left:1619;top:22558;width:190;height:190;visibility:visible;mso-wrap-style:square;v-text-anchor:top" coordsize="36,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IcaMQA&#10;AADdAAAADwAAAGRycy9kb3ducmV2LnhtbESPW4vCMBSE34X9D+Es+KbJVrxVoyyi4JuXXdDHQ3Ns&#10;i81JaaLWf28WFnwcZuYbZr5sbSXu1PjSsYavvgJBnDlTcq7h92fTm4DwAdlg5Zg0PMnDcvHRmWNq&#10;3IMPdD+GXEQI+xQ1FCHUqZQ+K8ii77uaOHoX11gMUTa5NA0+ItxWMlFqJC2WHBcKrGlVUHY93qyG&#10;rVrtnFHPwSW52XM73p/W65K17n623zMQgdrwDv+3t0ZDMpoO4e9NfAJy8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1CHGjEAAAA3QAAAA8AAAAAAAAAAAAAAAAAmAIAAGRycy9k&#10;b3ducmV2LnhtbFBLBQYAAAAABAAEAPUAAACJAwAAAAA=&#10;" path="m36,18l34,28r-2,5l27,37r-10,l9,37,4,33,,28,,20,,8,4,4,9,1,17,,27,1r5,3l34,8r2,10xe" fillcolor="black" stroked="f">
                  <v:path arrowok="t" o:connecttype="custom" o:connectlocs="19050,9268;17992,14416;16933,16991;14287,19050;8996,19050;4763,19050;2117,16991;0,14416;0,10297;0,4119;2117,2059;4763,515;8996,0;14287,515;16933,2059;17992,4119;19050,9268" o:connectangles="0,0,0,0,0,0,0,0,0,0,0,0,0,0,0,0,0"/>
                </v:shape>
                <v:shape id="Freeform 1163" o:spid="_x0000_s2179" style="position:absolute;left:2825;top:22145;width:778;height:619;visibility:visible;mso-wrap-style:square;v-text-anchor:top" coordsize="147,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0ZgsUA&#10;AADdAAAADwAAAGRycy9kb3ducmV2LnhtbESPwWrDMBBE74H+g9hCb7GcHEziRgmhTakvPtRt74u1&#10;sU2slbDU2O7XV4FCjsPMvGF2h8n04kqD7ywrWCUpCOLa6o4bBV+fb8sNCB+QNfaWScFMHg77h8UO&#10;c21H/qBrFRoRIexzVNCG4HIpfd2SQZ9YRxy9sx0MhiiHRuoBxwg3vVynaSYNdhwXWnT00lJ9qX6M&#10;gtcUT984u7lwJ78qz2V4/+20Uk+P0/EZRKAp3MP/7UIrWGfbDG5v4hO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LRmCxQAAAN0AAAAPAAAAAAAAAAAAAAAAAJgCAABkcnMv&#10;ZG93bnJldi54bWxQSwUGAAAAAAQABAD1AAAAigMAAAAA&#10;" path="m147,57r,14l144,84r-3,10l134,102r-6,6l121,113r-7,3l105,117r-5,l95,116r-5,-1l86,112r-3,-2l79,106r-4,-4l73,97r-5,9l61,112r-9,4l41,117r-8,-1l26,113r-7,-3l13,103,8,95,4,85,,73,,58,,51,1,44,3,37,4,31,5,25,8,20r2,-5l11,11,14,7,15,5,16,2,17,1r,l20,r2,l26,r3,l31,r2,l35,r1,1l36,1r,l37,2,36,4,33,7r-2,5l29,18r-3,8l22,36,21,46,20,57r1,10l22,75r2,8l27,89r3,5l35,97r3,3l45,101r3,-1l52,99r2,-3l58,94r3,-5l62,83r1,-7l64,68r,-35l64,32r,l64,31r1,l67,31r2,-1l70,30r4,l77,30r2,l80,31r2,l83,31r,1l84,32r,1l84,68r,6l85,81r1,5l89,91r2,4l95,97r4,3l104,101r6,-1l114,97r4,-3l121,89r2,-6l126,75r1,-8l127,58r,-12l125,36,122,26r-4,-8l116,12,114,7,111,4r,-2l111,1r,l112,1r,-1l114,r2,l118,r3,l123,r2,l127,r,l128,r2,1l130,1r1,l131,2r1,3l134,7r2,4l138,15r1,5l142,25r1,6l146,37r1,6l147,51r,6xe" fillcolor="black" stroked="f">
                  <v:path arrowok="t" o:connecttype="custom" o:connectlocs="76200,44450;67734,57150;55563,61913;47625,60855;41804,56092;35984,56092;21696,61913;10054,58209;2117,44980;0,26988;2117,16404;5292,7938;7938,2646;8996,529;13758,0;17463,0;19050,529;19050,2117;15346,9525;11113,24342;11642,39688;15875,49742;23813,53446;28575,50800;32809,43921;33867,17463;33867,16404;36513,15875;40746,15875;43392,16404;44450,16933;44450,39159;47096,48155;52388,52917;60325,51330;65088,43921;67205,30692;64559,13758;60325,3704;58738,529;59267,0;62442,0;66146,0;67734,0;69321,529;70909,3704;73555,10583;77259,19579;77788,30163" o:connectangles="0,0,0,0,0,0,0,0,0,0,0,0,0,0,0,0,0,0,0,0,0,0,0,0,0,0,0,0,0,0,0,0,0,0,0,0,0,0,0,0,0,0,0,0,0,0,0,0,0"/>
                </v:shape>
                <v:shape id="Freeform 1164" o:spid="_x0000_s2180" style="position:absolute;left:3714;top:22383;width:318;height:80;visibility:visible;mso-wrap-style:square;v-text-anchor:top" coordsize="59,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0ncQA&#10;AADdAAAADwAAAGRycy9kb3ducmV2LnhtbESPT2sCMRTE7wW/Q3iCt5rVg9XVKGKp1lPp2ou3x+bt&#10;H9y8hCTq+u2bgtDjMDO/YVab3nTiRj60lhVMxhkI4tLqlmsFP6eP1zmIEJE1dpZJwYMCbNaDlxXm&#10;2t75m25FrEWCcMhRQROjy6UMZUMGw9g64uRV1huMSfpaao/3BDednGbZTBpsOS006GjXUHkprkbB&#10;sT0V71/x4PSiOFf+sa/mTldKjYb9dgkiUh//w8/2p1YwnS3e4O9Ne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vjdJ3EAAAA3QAAAA8AAAAAAAAAAAAAAAAAmAIAAGRycy9k&#10;b3ducmV2LnhtbFBLBQYAAAAABAAEAPUAAACJAwAAAAA=&#10;" path="m59,8r,4l58,14r-2,2l55,16,5,16r-3,l1,14,,12,,8,,3,1,2,2,,5,,55,r,l56,r2,1l58,2r,l59,5r,1l59,8xe" fillcolor="black" stroked="f">
                  <v:path arrowok="t" o:connecttype="custom" o:connectlocs="31750,3969;31750,5954;31212,6946;30136,7938;29597,7938;2691,7938;1076,7938;538,6946;0,5954;0,3969;0,1488;538,992;1076,0;2691,0;29597,0;29597,0;30136,0;31212,496;31212,992;31212,992;31750,2481;31750,2977;31750,3969" o:connectangles="0,0,0,0,0,0,0,0,0,0,0,0,0,0,0,0,0,0,0,0,0,0,0"/>
                </v:shape>
                <v:shape id="Freeform 1165" o:spid="_x0000_s2181" style="position:absolute;left:4143;top:21907;width:730;height:857;visibility:visible;mso-wrap-style:square;v-text-anchor:top" coordsize="139,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5LWMQA&#10;AADdAAAADwAAAGRycy9kb3ducmV2LnhtbERPz2vCMBS+C/4P4QneZrriZOuMRRTR7SCu2w67PZq3&#10;tti8hCba+t8vh4HHj+/3Mh9MK67U+caygsdZAoK4tLrhSsHX5+7hGYQPyBpby6TgRh7y1Xi0xEzb&#10;nj/oWoRKxBD2GSqoQ3CZlL6syaCfWUccuV/bGQwRdpXUHfYx3LQyTZKFNNhwbKjR0aam8lxcjILv&#10;n6d+Ppz277vLaXu0Revc7c0pNZ0M61cQgYZwF/+7D1pBuniJc+Ob+ATk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EeS1jEAAAA3QAAAA8AAAAAAAAAAAAAAAAAmAIAAGRycy9k&#10;b3ducmV2LnhtbFBLBQYAAAAABAAEAPUAAACJAwAAAAA=&#10;" path="m139,77r-1,19l134,112r-5,15l120,138r-9,10l98,154r-13,5l68,160,50,159,37,155,24,149,16,139,8,129,3,114,,100,,81,,63,3,47,8,33,17,22,27,12,39,6,53,1,70,,87,1r14,4l112,11r10,9l129,31r5,13l138,60r1,17xm117,80r,-14l114,55,112,44r-5,-8l101,27,92,22,82,18,69,17,56,18r-9,4l38,28r-6,8l27,44,23,55,22,66,21,79r1,13l23,105r3,11l31,124r6,8l45,138r10,4l69,142r12,l91,137r9,-5l106,123r5,-9l114,103r3,-11l117,80xe" fillcolor="black" stroked="f">
                  <v:path arrowok="t" o:connecttype="custom" o:connectlocs="72500,51435;67771,68044;58315,79296;44656,85189;26268,85189;12609,79831;4203,69116;0,53578;0,33754;4203,17681;14185,6429;27844,536;45706,536;58840,5894;67771,16609;72500,32147;61467,42863;59891,29468;56213,19288;48333,11787;36250,9108;24692,11787;16812,19288;12083,29468;11033,42327;12083,56257;16286,66437;23641,73938;36250,76081;47808,73402;55688,65901;59891,55185;61467,42863" o:connectangles="0,0,0,0,0,0,0,0,0,0,0,0,0,0,0,0,0,0,0,0,0,0,0,0,0,0,0,0,0,0,0,0,0"/>
                  <o:lock v:ext="edit" verticies="t"/>
                </v:shape>
                <v:shape id="Freeform 1166" o:spid="_x0000_s2182" style="position:absolute;left:4953;top:22145;width:508;height:603;visibility:visible;mso-wrap-style:square;v-text-anchor:top" coordsize="96,1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y7ZccA&#10;AADdAAAADwAAAGRycy9kb3ducmV2LnhtbESPQWvCQBSE70L/w/IK3nRjDFZT11CE0B7qQVvQ3h7Z&#10;1yQ0+zbNrjH9964g9DjMzDfMOhtMI3rqXG1ZwWwagSAurK65VPD5kU+WIJxH1thYJgV/5CDbPIzW&#10;mGp74T31B1+KAGGXooLK+zaV0hUVGXRT2xIH79t2Bn2QXSl1h5cAN42Mo2ghDdYcFipsaVtR8XM4&#10;GwXJ/KvgPDols6fkvZxvd7+vpyMqNX4cXp5BeBr8f/jeftMK4sVqBbc34QnIz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B8u2XHAAAA3QAAAA8AAAAAAAAAAAAAAAAAmAIAAGRy&#10;cy9kb3ducmV2LnhtbFBLBQYAAAAABAAEAPUAAACMAwAAAAA=&#10;" path="m96,110r,1l96,112r,1l95,115r-2,l92,115r-2,1l86,116r-4,l80,115r-3,l76,115r-1,l75,113r-1,l74,112,48,69,22,112r-1,1l21,113r-2,2l18,115r-1,l16,115r-3,1l10,116r-3,l5,115r-3,l1,115,,113r,-1l,111r1,-1l34,57,3,6,2,4,2,2,2,1r1,l5,,6,r4,l12,r4,l18,r3,l22,r1,1l23,1r1,1l24,2,49,43,74,2r1,l75,1r1,l77,r,l80,r2,l85,r3,l91,r1,l93,1r2,l95,2r,2l93,6,61,55r35,55xe" fillcolor="black" stroked="f">
                  <v:path arrowok="t" o:connecttype="custom" o:connectlocs="50800,57725;50800,58765;49213,59805;47625,60325;43392,60325;40746,59805;39688,59805;39158,58765;25400,35883;11113,58765;10054,59805;8996,59805;6879,60325;3704,60325;1058,59805;0,58765;0,57725;17992,29642;1058,2080;1058,520;2646,0;5292,0;8467,0;11113,0;12171,520;12700,1040;25929,22362;39688,1040;40217,520;40746,0;43392,0;46567,0;48683,0;50271,520;50271,2080;32279,28602" o:connectangles="0,0,0,0,0,0,0,0,0,0,0,0,0,0,0,0,0,0,0,0,0,0,0,0,0,0,0,0,0,0,0,0,0,0,0,0"/>
                </v:shape>
                <v:shape id="Freeform 1167" o:spid="_x0000_s2183" style="position:absolute;left:5588;top:21891;width:127;height:857;visibility:visible;mso-wrap-style:square;v-text-anchor:top" coordsize="25,1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fST8QA&#10;AADdAAAADwAAAGRycy9kb3ducmV2LnhtbERPz2vCMBS+D/wfwhN2EU0UnNIZZW44ZAhq3WW3R/PW&#10;ljUvpcls9t+bg7Djx/d7tYm2EVfqfO1Yw3SiQBAXztRcavi87MZLED4gG2wck4Y/8rBZDx5WmBnX&#10;85mueShFCmGfoYYqhDaT0hcVWfQT1xIn7tt1FkOCXSlNh30Kt42cKfUkLdacGips6bWi4if/tRre&#10;PxaH2I+O+Xz+pSJtd5eTad+0fhzGl2cQgWL4F9/de6NhtlBpf3qTnoB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H0k/EAAAA3QAAAA8AAAAAAAAAAAAAAAAAmAIAAGRycy9k&#10;b3ducmV2LnhtbFBLBQYAAAAABAAEAPUAAACJAwAAAAA=&#10;" path="m22,158r,l21,159r,l20,161r-2,l17,161r-2,1l12,162r-2,l7,161r-2,l4,161r,-2l2,159r,-1l2,158,2,50r,-2l2,47r2,l4,46r1,l7,46r3,l12,46r3,l17,46r1,l20,46r1,1l21,47r1,1l22,50r,108xm25,13r-2,6l22,23r-4,1l12,25,6,24,2,23,,19,,13,,7,2,4,6,2,12,r6,2l22,4r1,3l25,13xe" fillcolor="black" stroked="f">
                  <v:path arrowok="t" o:connecttype="custom" o:connectlocs="11176,83608;11176,83608;10668,84138;10668,84138;10160,85196;9144,85196;8636,85196;7620,85725;6096,85725;5080,85725;3556,85196;2540,85196;2032,85196;2032,84138;1016,84138;1016,83608;1016,83608;1016,26458;1016,25400;1016,24871;2032,24871;2032,24342;2540,24342;3556,24342;5080,24342;6096,24342;7620,24342;8636,24342;9144,24342;10160,24342;10668,24871;10668,24871;11176,25400;11176,26458;11176,83608;12700,6879;11684,10054;11176,12171;9144,12700;6096,13229;3048,12700;1016,12171;0,10054;0,6879;0,3704;1016,2117;3048,1058;6096,0;9144,1058;11176,2117;11684,3704;12700,6879" o:connectangles="0,0,0,0,0,0,0,0,0,0,0,0,0,0,0,0,0,0,0,0,0,0,0,0,0,0,0,0,0,0,0,0,0,0,0,0,0,0,0,0,0,0,0,0,0,0,0,0,0,0,0,0"/>
                  <o:lock v:ext="edit" verticies="t"/>
                </v:shape>
                <v:shape id="Freeform 1168" o:spid="_x0000_s2184" style="position:absolute;left:5857;top:21859;width:524;height:905;visibility:visible;mso-wrap-style:square;v-text-anchor:top" coordsize="99,1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DRBMYA&#10;AADdAAAADwAAAGRycy9kb3ducmV2LnhtbESPQWvCQBSE74L/YXmCN91VipXUVUQQAkXQVEq9vWZf&#10;k2D2bciuGv+9KxQ8DjPzDbNYdbYWV2p95VjDZKxAEOfOVFxoOH5tR3MQPiAbrB2Thjt5WC37vQUm&#10;xt34QNcsFCJC2CeooQyhSaT0eUkW/dg1xNH7c63FEGVbSNPiLcJtLadKzaTFiuNCiQ1tSsrP2cVq&#10;+N532e7tuD3tflJ3mq3n59/0U2k9HHTrDxCBuvAK/7dTo2H6ribwfBOfgFw+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VDRBMYAAADdAAAADwAAAAAAAAAAAAAAAACYAgAAZHJz&#10;L2Rvd25yZXYueG1sUEsFBgAAAAAEAAQA9QAAAIsDAAAAAA==&#10;" path="m99,165r,l99,166r-1,2l98,168r-1,l95,168r-2,1l91,169r-3,l87,168r-2,l83,168r,l82,166r,-1l82,165r,-15l74,159r-10,6l55,169r-11,1l33,169r-9,-4l16,160r-6,-7l6,144,2,134,1,123,,112,1,99,3,86,7,76r5,-8l18,60r9,-5l35,52,47,51r9,1l64,55r8,5l80,68,80,5r,-1l80,3r1,l82,1r1,l85,1,87,r3,l92,r3,1l96,1r1,l98,3r1,l99,4r,1l99,165xm80,89l71,79,64,73,56,69,49,68r-7,1l35,71r-5,4l27,81r-3,6l22,95r-1,7l21,110r,8l22,126r1,7l27,139r2,6l34,149r6,4l48,153r3,l55,152r4,-2l63,148r3,-3l71,142r4,-5l80,132r,-43xe" fillcolor="black" stroked="f">
                  <v:path arrowok="t" o:connecttype="custom" o:connectlocs="52388,87827;51859,89423;51330,89423;49213,89956;46567,89956;44980,89423;43921,89423;43392,87827;43392,79842;33867,87827;23284,90488;12700,87827;5292,81439;1058,71326;0,59616;1588,45776;6350,36195;14288,29276;24871,27146;33867,29276;42334,36195;42334,2129;42863,1597;43921,532;46038,0;48684,0;50800,532;51859,1597;52388,2129;52388,87827;37571,42050;29634,36727;22225,36727;15875,39921;12700,46309;11113,54293;11113,62809;12171,70794;15346,77181;21167,81439;26988,81439;31221,79842;34925,77181;39688,72923;42334,47373" o:connectangles="0,0,0,0,0,0,0,0,0,0,0,0,0,0,0,0,0,0,0,0,0,0,0,0,0,0,0,0,0,0,0,0,0,0,0,0,0,0,0,0,0,0,0,0,0"/>
                  <o:lock v:ext="edit" verticies="t"/>
                </v:shape>
                <v:shape id="Freeform 1169" o:spid="_x0000_s2185" style="position:absolute;left:6540;top:22129;width:476;height:635;visibility:visible;mso-wrap-style:square;v-text-anchor:top" coordsize="89,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uUAsUA&#10;AADdAAAADwAAAGRycy9kb3ducmV2LnhtbESPQWvCQBSE74L/YXkFL1I3zUElukoNFItFMFrvj+xr&#10;kpp9G7JbE/99VxA8DjPzDbNc96YWV2pdZVnB2yQCQZxbXXGh4Pv08ToH4TyyxtoyKbiRg/VqOFhi&#10;om3HGV2PvhABwi5BBaX3TSKly0sy6Ca2IQ7ej20N+iDbQuoWuwA3tYyjaCoNVhwWSmwoLSm/HP+M&#10;Arur0jl9nfGSj9Num/3ud4eNV2r00r8vQHjq/TP8aH9qBfEsiuH+JjwBu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a5QCxQAAAN0AAAAPAAAAAAAAAAAAAAAAAJgCAABkcnMv&#10;ZG93bnJldi54bWxQSwUGAAAAAAQABAD1AAAAigMAAAAA&#10;" path="m89,114r,1l87,115r-1,2l85,117r-1,1l80,118r-2,l75,117r-1,l73,115r-2,l71,114r,-11l64,110r-9,4l47,118r-10,1l30,119r-8,-2l16,114r-6,-4l6,105,2,99,,93,,86,,77,4,70,7,64r8,-5l22,55,32,53,42,50r12,l69,50r,-9l69,35,68,30,67,25,64,23,60,19,55,18,51,17,44,16r-7,1l31,18r-5,1l21,22r-4,2l14,25r-3,2l9,27r,l7,27r,l6,25r,-1l5,23r,-1l5,19r,-2l6,14r,-1l7,12,10,9,14,8,17,6,22,4,28,2,33,1,39,r7,l57,1,67,2r7,4l79,11r5,5l86,23r3,9l89,40r,74xm69,65r-17,l44,65r-6,1l32,67r-4,3l25,72r-3,4l21,81r-1,4l21,93r5,5l32,103r9,l48,103r7,-4l62,94r7,-7l69,65xe" fillcolor="black" stroked="f">
                  <v:path arrowok="t" o:connecttype="custom" o:connectlocs="47625,61366;46020,62433;44949,62966;41739,62966;39598,62433;37993,61366;37993,54962;29431,60832;19799,63500;11772,62433;5351,58697;1070,52828;0,45891;2140,37353;8027,31483;17124,28282;28896,26681;36923,21878;36388,16008;34247,12273;29431,9605;23545,8538;16588,9605;11237,11739;7492,13340;4816,14408;3746,14408;3211,13340;2676,12273;2676,10139;3211,7471;3746,6403;7492,4269;11772,2134;17659,534;24615,0;35853,1067;42274,5870;46020,12273;47625,21345;36923,34685;23545,34685;17124,35752;13378,38420;11237,43223;11237,49626;17124,54962;25685,54962;33177,50160;36923,34685" o:connectangles="0,0,0,0,0,0,0,0,0,0,0,0,0,0,0,0,0,0,0,0,0,0,0,0,0,0,0,0,0,0,0,0,0,0,0,0,0,0,0,0,0,0,0,0,0,0,0,0,0,0"/>
                  <o:lock v:ext="edit" verticies="t"/>
                </v:shape>
                <v:shape id="Freeform 1170" o:spid="_x0000_s2186" style="position:absolute;left:7112;top:21891;width:619;height:873;visibility:visible;mso-wrap-style:square;v-text-anchor:top" coordsize="117,1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a+J8MA&#10;AADdAAAADwAAAGRycy9kb3ducmV2LnhtbESPS4vCQBCE78L+h6GFvelEFx9kM4osCOvR12FvTabz&#10;np6QGU323zuC4LGoqq+oZDuYRtypc6VlBbNpBII4tbrkXMHlvJ+sQTiPrLGxTAr+ycF28zFKMNa2&#10;5yPdTz4XAcIuRgWF920spUsLMuimtiUOXmY7gz7ILpe6wz7ATSPnUbSUBksOCwW29FNQWp9uRsFi&#10;169r67KqvNq2qv4Oy2u2QqU+x8PuG4Snwb/Dr/avVjBfRV/wfBOe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Aa+J8MAAADdAAAADwAAAAAAAAAAAAAAAACYAgAAZHJzL2Rv&#10;d25yZXYueG1sUEsFBgAAAAAEAAQA9QAAAIgDAAAAAA==&#10;" path="m109,46r3,l114,48r1,2l115,52r,106l115,158r,1l114,159r-2,2l111,161r-1,l108,162r-3,l103,162r-3,-1l99,161r-1,l96,159r-1,l95,158r,l95,63r-55,l40,124r,9l42,140r5,5l55,146r2,l60,146r2,-1l63,145r1,-2l66,143r1,-1l68,142r1,l69,142r,1l71,143r,2l71,146r,2l71,149r,4l71,156r,1l69,158r-1,1l66,161r-2,l62,162r-2,l57,162r-4,1l51,163r-7,-1l36,161r-5,-3l26,153r-2,-5l21,142r-1,-7l19,126r,-63l4,63,3,62,2,61,,58,,55,,52,,51,,50,2,48r,-1l3,47,4,46r,l19,46r,-26l20,20r,-1l20,18r1,l23,18r2,-2l26,16r4,l32,16r3,l36,18r1,l39,18r,1l40,20r,l40,46r69,xm117,13r,6l115,23r-4,1l105,25,99,24,95,23,94,19,93,13,94,7,95,4,99,2,105,r6,2l115,4r2,3l117,13xm77,46r,xe" fillcolor="black" stroked="f">
                  <v:path arrowok="t" o:connecttype="custom" o:connectlocs="59267,24640;60855,26783;60855,84635;60855,85170;59267,86242;58209,86242;55563,86777;52917,86242;51859,86242;50271,85170;50271,84635;21167,33747;21167,71243;24871,77671;30163,78207;32809,77671;33867,76600;35454,76064;36513,76064;36513,76600;37571,77671;37571,79278;37571,81956;37571,84099;35984,85170;33867,86242;31750,86777;28046,87313;23284,86777;16404,84635;12700,79278;10583,72314;10054,33747;1588,33211;0,31068;0,27854;0,26783;1058,25176;2117,24640;10054,24640;10583,10713;10583,9642;12171,9642;13758,8571;16933,8571;19050,9642;20638,9642;21167,10713;21167,24640;61913,6964;60855,12320;55563,13392;50271,12320;49213,6964;50271,2143;55563,0;60855,2143;61913,6964;40746,24640" o:connectangles="0,0,0,0,0,0,0,0,0,0,0,0,0,0,0,0,0,0,0,0,0,0,0,0,0,0,0,0,0,0,0,0,0,0,0,0,0,0,0,0,0,0,0,0,0,0,0,0,0,0,0,0,0,0,0,0,0,0,0"/>
                  <o:lock v:ext="edit" verticies="t"/>
                </v:shape>
                <v:shape id="Freeform 1171" o:spid="_x0000_s2187" style="position:absolute;left:7874;top:22129;width:571;height:635;visibility:visible;mso-wrap-style:square;v-text-anchor:top" coordsize="108,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jQt8cA&#10;AADdAAAADwAAAGRycy9kb3ducmV2LnhtbESPQWvCQBSE74L/YXlCb7qrWJU0GxHBtodS2igUb4/s&#10;axKafRuzW43/vlsQPA4z8w2TrnvbiDN1vnasYTpRIIgLZ2ouNRz2u/EKhA/IBhvHpOFKHtbZcJBi&#10;YtyFP+mch1JECPsENVQhtImUvqjIop+4ljh6366zGKLsSmk6vES4beRMqYW0WHNcqLClbUXFT/5r&#10;NdDbQn49n7b5dX78eHw/HPlFrVjrh1G/eQIRqA/38K39ajTMlmoO/2/iE5DZ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5o0LfHAAAA3QAAAA8AAAAAAAAAAAAAAAAAmAIAAGRy&#10;cy9kb3ducmV2LnhtbFBLBQYAAAAABAAEAPUAAACMAwAAAAA=&#10;" path="m108,59r-1,12l104,83r-3,10l93,102r-7,7l76,114r-10,4l52,119,39,118,29,115,19,110r-6,-7l7,96,2,85,,73,,60,,48,3,36,7,25r6,-8l20,9,30,4,41,1,55,,67,1,78,4r9,4l94,16r7,8l104,34r3,11l108,59xm87,60r,-9l84,43,83,35,80,29,76,24,70,20,62,17r-8,l45,17r-6,2l33,23r-5,6l24,34r-2,9l20,50r,9l20,67r2,9l24,83r3,6l32,94r6,5l44,102r10,l61,102r7,-3l75,96r3,-5l82,85r2,-8l86,69r1,-9xe" fillcolor="black" stroked="f">
                  <v:path arrowok="t" o:connecttype="custom" o:connectlocs="56621,37887;53446,49626;45508,58164;34925,62966;20638,62966;10054,58697;3704,51227;0,38954;0,25613;3704,13340;10583,4803;21696,534;35454,534;46038,4269;53446,12807;56621,24013;46038,32017;44450,22945;42333,15475;37042,10672;28575,9071;20638,10139;14817,15475;11642,22945;10583,31483;11642,40555;14287,47492;20108,52828;28575,54429;35983,52828;41275,48559;44450,41088;46038,32017" o:connectangles="0,0,0,0,0,0,0,0,0,0,0,0,0,0,0,0,0,0,0,0,0,0,0,0,0,0,0,0,0,0,0,0,0"/>
                  <o:lock v:ext="edit" verticies="t"/>
                </v:shape>
                <v:shape id="Freeform 1172" o:spid="_x0000_s2188" style="position:absolute;left:8604;top:22129;width:492;height:619;visibility:visible;mso-wrap-style:square;v-text-anchor:top" coordsize="94,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N1nscA&#10;AADdAAAADwAAAGRycy9kb3ducmV2LnhtbESPzWrDMBCE74W+g9hCL6WWY3BqnCihBEIDgUJ+6Hlr&#10;bWxRa2UsJXb69FUhkOMwM98w8+VoW3Gh3hvHCiZJCoK4ctpwreB4WL8WIHxA1tg6JgVX8rBcPD7M&#10;sdRu4B1d9qEWEcK+RAVNCF0ppa8asugT1xFH7+R6iyHKvpa6xyHCbSuzNJ1Ki4bjQoMdrRqqfvZn&#10;q8DY/GP75fWLHb9Nsf09Zp/TQ6bU89P4PgMRaAz38K290QqytzSH/zfxCcjF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3DdZ7HAAAA3QAAAA8AAAAAAAAAAAAAAAAAmAIAAGRy&#10;cy9kb3ducmV2LnhtbFBLBQYAAAAABAAEAPUAAACMAwAAAAA=&#10;" path="m94,114r,l94,115r-1,l93,117r-2,l89,117r-3,1l84,118r-2,l79,117r-1,l77,117r-2,-2l74,115r,-1l74,114r,-64l74,41,73,35,72,30,68,25,65,22,62,19,57,18,51,17r-8,1l36,23r-7,6l21,38r,76l21,114r-1,1l20,115r-1,2l17,117r-2,l14,118r-4,l8,118,6,117r-2,l3,117,1,115r,l1,114r-1,l,6,1,4,1,3r,l3,2r1,l5,2r3,l10,2r3,l14,2r2,l17,2r,1l19,3r,1l19,6r,13l27,11,37,4,46,1,56,r9,1l73,3r7,5l85,13r5,7l93,28r1,8l94,48r,66xe" fillcolor="black" stroked="f">
                  <v:path arrowok="t" o:connecttype="custom" o:connectlocs="49213,59814;48689,60339;47642,61388;45025,61913;42930,61913;40836,61388;39266,60339;38742,59814;38742,26234;38219,18364;35601,13117;32460,9969;26701,8920;18848,12068;10994,19938;10994,59814;10471,60339;8900,61388;7330,61913;4188,61913;2094,61388;524,60339;524,59814;0,3148;524,1574;1571,1049;2618,1049;5235,1049;7330,1049;8900,1049;9947,1574;9947,3148;14136,5772;24083,525;34030,525;41883,4197;47119,10494;49213,18889;49213,59814" o:connectangles="0,0,0,0,0,0,0,0,0,0,0,0,0,0,0,0,0,0,0,0,0,0,0,0,0,0,0,0,0,0,0,0,0,0,0,0,0,0,0"/>
                </v:shape>
                <v:shape id="Freeform 1173" o:spid="_x0000_s2189" style="position:absolute;left:920;top:24066;width:159;height:826;visibility:visible;mso-wrap-style:square;v-text-anchor:top" coordsize="32,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GnYMYA&#10;AADdAAAADwAAAGRycy9kb3ducmV2LnhtbESPQWsCMRSE74X+h/CE3mpiDtquRhGhUpQWaj30+Ny8&#10;7q7dvIRN1PXfm0Khx2FmvmFmi9614kxdbDwbGA0VCOLS24YrA/vPl8cnEDEhW2w9k4ErRVjM7+9m&#10;WFh/4Q8671IlMoRjgQbqlEIhZSxrchiHPhBn79t3DlOWXSVth5cMd63USo2lw4bzQo2BVjWVP7uT&#10;M7A5bld6pOL7IexDtX4+av32tTbmYdAvpyAS9ek//Nd+tQb0RI3h901+AnJ+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1GnYMYAAADdAAAADwAAAAAAAAAAAAAAAACYAgAAZHJz&#10;L2Rvd25yZXYueG1sUEsFBgAAAAAEAAQA9QAAAIsDAAAAAA==&#10;" path="m32,152r,1l31,154r,l28,155r-1,l24,157r-3,l16,157r-4,l9,157,6,155r-2,l3,154r-2,l,153r,-1l,5,,4,1,3,3,2r1,l6,,9,r3,l16,r5,l24,r3,l28,2r3,l31,3r1,1l32,5r,147xe" fillcolor="black" stroked="f">
                  <v:path arrowok="t" o:connecttype="custom" o:connectlocs="15875,79921;15875,80447;15379,80973;15379,80973;13891,81498;13395,81498;11906,82550;10418,82550;7938,82550;5953,82550;4465,82550;2977,81498;1984,81498;1488,80973;496,80973;0,80447;0,79921;0,2629;0,2103;496,1577;1488,1052;1984,1052;2977,0;4465,0;5953,0;7938,0;10418,0;11906,0;13395,0;13891,1052;15379,1052;15379,1577;15875,2103;15875,2629;15875,79921" o:connectangles="0,0,0,0,0,0,0,0,0,0,0,0,0,0,0,0,0,0,0,0,0,0,0,0,0,0,0,0,0,0,0,0,0,0,0"/>
                </v:shape>
                <v:shape id="Freeform 1174" o:spid="_x0000_s2190" style="position:absolute;left:1270;top:24066;width:174;height:826;visibility:visible;mso-wrap-style:square;v-text-anchor:top" coordsize="32,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0C+8YA&#10;AADdAAAADwAAAGRycy9kb3ducmV2LnhtbESPQWsCMRSE74X+h/AEb5qYQ21Xo4hQKUoLtR56fG5e&#10;d9duXsIm6vbfNwWhx2FmvmHmy9614kJdbDwbmIwVCOLS24YrA4eP59EjiJiQLbaeycAPRVgu7u/m&#10;WFh/5Xe67FMlMoRjgQbqlEIhZSxrchjHPhBn78t3DlOWXSVth9cMd63USj1Ihw3nhRoDrWsqv/dn&#10;Z2B72q31RMW3YziEavN00vr1c2PMcNCvZiAS9ek/fGu/WAN6qqbw9yY/Abn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B0C+8YAAADdAAAADwAAAAAAAAAAAAAAAACYAgAAZHJz&#10;L2Rvd25yZXYueG1sUEsFBgAAAAAEAAQA9QAAAIsDAAAAAA==&#10;" path="m32,152r-2,1l30,154r-1,l28,155r-3,l23,157r-4,l16,157r-5,l7,157,5,155r-3,l1,154r-1,l,153r,-1l,5,,4,,3,1,2r1,l5,,7,r4,l16,r3,l23,r2,l28,2r1,l30,3r,1l32,5r,147xe" fillcolor="black" stroked="f">
                  <v:path arrowok="t" o:connecttype="custom" o:connectlocs="17463,79921;16372,80447;16372,80973;15826,80973;15280,81498;13643,81498;12552,82550;10369,82550;8732,82550;6003,82550;3820,82550;2729,81498;1091,81498;546,80973;0,80973;0,80447;0,79921;0,2629;0,2103;0,1577;546,1052;1091,1052;2729,0;3820,0;6003,0;8732,0;10369,0;12552,0;13643,0;15280,1052;15826,1052;16372,1577;16372,2103;17463,2629;17463,79921" o:connectangles="0,0,0,0,0,0,0,0,0,0,0,0,0,0,0,0,0,0,0,0,0,0,0,0,0,0,0,0,0,0,0,0,0,0,0"/>
                </v:shape>
                <v:shape id="Freeform 1175" o:spid="_x0000_s2191" style="position:absolute;left:1619;top:24066;width:159;height:826;visibility:visible;mso-wrap-style:square;v-text-anchor:top" coordsize="32,1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KWicMA&#10;AADdAAAADwAAAGRycy9kb3ducmV2LnhtbERPTWsCMRC9F/wPYQRvNTEHbbdGEUGRlhaqHjxON9Pd&#10;tZtJ2ERd/31zKPT4eN/zZe9acaUuNp4NTMYKBHHpbcOVgeNh8/gEIiZki61nMnCnCMvF4GGOhfU3&#10;/qTrPlUih3As0ECdUiikjGVNDuPYB+LMffvOYcqwq6Tt8JbDXSu1UlPpsOHcUGOgdU3lz/7iDLye&#10;39Z6ouLHVziGavt81vr9tDVmNOxXLyAS9elf/OfeWQN6pvLc/CY/Abn4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YKWicMAAADdAAAADwAAAAAAAAAAAAAAAACYAgAAZHJzL2Rv&#10;d25yZXYueG1sUEsFBgAAAAAEAAQA9QAAAIgDAAAAAA==&#10;" path="m32,152r,1l31,154r,l28,155r-1,l23,157r-2,l16,157r-4,l9,157,6,155r-2,l2,154r-1,l,153r,-1l,5,,4,1,3,2,2r2,l6,,9,r3,l16,r5,l23,r4,l28,2r3,l31,3r1,1l32,5r,147xe" fillcolor="black" stroked="f">
                  <v:path arrowok="t" o:connecttype="custom" o:connectlocs="15875,79921;15875,80447;15379,80973;15379,80973;13891,81498;13395,81498;11410,82550;10418,82550;7938,82550;5953,82550;4465,82550;2977,81498;1984,81498;992,80973;496,80973;0,80447;0,79921;0,2629;0,2103;496,1577;992,1052;1984,1052;2977,0;4465,0;5953,0;7938,0;10418,0;11410,0;13395,0;13891,1052;15379,1052;15379,1577;15875,2103;15875,2629;15875,79921" o:connectangles="0,0,0,0,0,0,0,0,0,0,0,0,0,0,0,0,0,0,0,0,0,0,0,0,0,0,0,0,0,0,0,0,0,0,0"/>
                </v:shape>
                <v:shape id="Freeform 1176" o:spid="_x0000_s2192" style="position:absolute;left:1952;top:24701;width:191;height:191;visibility:visible;mso-wrap-style:square;v-text-anchor:top" coordsize="36,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SMd8MA&#10;AADdAAAADwAAAGRycy9kb3ducmV2LnhtbESPQYvCMBSE74L/ITzBmyZbQd1qlEVc8LZahfX4aJ5t&#10;2ealNFHrv98IgsdhZr5hluvO1uJGra8ca/gYKxDEuTMVFxpOx+/RHIQPyAZrx6ThQR7Wq35vialx&#10;dz7QLQuFiBD2KWooQ2hSKX1ekkU/dg1x9C6utRiibAtpWrxHuK1lotRUWqw4LpTY0Kak/C+7Wg07&#10;tflxRj0ml+Rqz91s/7vdVqz1cNB9LUAE6sI7/GrvjIZkpj7h+SY+Ab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uSMd8MAAADdAAAADwAAAAAAAAAAAAAAAACYAgAAZHJzL2Rv&#10;d25yZXYueG1sUEsFBgAAAAAEAAQA9QAAAIgDAAAAAA==&#10;" path="m36,17r,11l32,33r-5,3l18,37,9,36,4,33,1,28,,18,1,9,4,4,9,r9,l27,r5,4l36,9r,8xe" fillcolor="black" stroked="f">
                  <v:path arrowok="t" o:connecttype="custom" o:connectlocs="19050,8753;19050,14416;16933,16991;14287,18535;9525,19050;4763,18535;2117,16991;529,14416;0,9268;529,4634;2117,2059;4763,0;9525,0;14287,0;16933,2059;19050,4634;19050,8753" o:connectangles="0,0,0,0,0,0,0,0,0,0,0,0,0,0,0,0,0"/>
                </v:shape>
                <v:shape id="Freeform 1177" o:spid="_x0000_s2193" style="position:absolute;left:2905;top:24003;width:539;height:1111;visibility:visible;mso-wrap-style:square;v-text-anchor:top" coordsize="101,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58RsIA&#10;AADdAAAADwAAAGRycy9kb3ducmV2LnhtbERPPW/CMBDdK/U/WFepSwVOMrRVwCDUUilDlwJlPsVH&#10;bBGfrdiQ8O/xUKnj0/terifXiysN0XpWUM4LEMSt15Y7BYf91+wdREzIGnvPpOBGEdarx4cl1tqP&#10;/EPXXepEDuFYowKTUqiljK0hh3HuA3HmTn5wmDIcOqkHHHO462VVFK/SoeXcYDDQh6H2vLs4BWFb&#10;/bb2uC8r331/2vDSmLFplHp+mjYLEImm9C/+czdaQfVW5v35TX4Ccn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XnxGwgAAAN0AAAAPAAAAAAAAAAAAAAAAAJgCAABkcnMvZG93&#10;bnJldi54bWxQSwUGAAAAAAQABAD1AAAAhwMAAAAA&#10;" path="m101,119r-1,10l97,139r-3,9l89,155r-8,6l73,166r-10,4l49,170r-5,l41,170r-5,-1l32,167r-4,-1l25,165r-3,-2l20,161r,4l20,169r,3l20,176r,32l20,209r,l18,211r,l17,212r-2,l12,212r-2,l7,212r-2,l4,212,2,211r-1,l,209r,l,208,,50,1,39,4,30,7,20r7,-6l20,7,28,4,37,,47,,58,r9,2l74,6r5,6l84,17r3,8l89,32r1,7l89,52,84,62r-6,8l67,76r8,2l81,81r6,4l92,91r4,5l99,103r2,8l101,119xm80,121r-1,-8l78,107r-2,-5l73,97,68,94,63,91,57,89r-9,l37,89,36,87,34,86,33,84r,-4l33,78r,-2l34,75r,-1l34,73r2,l37,71r,l39,71r8,l53,69r6,-3l63,63r2,-5l68,53r1,-5l69,42r,-5l68,32,67,27,64,23,60,21,57,18,52,16r-6,l39,16r-5,2l30,21r-4,5l23,31r-2,6l20,43r,7l20,143r7,5l34,150r7,3l48,153r9,l63,151r5,-3l73,144r2,-5l78,134r1,-6l80,121xe" fillcolor="black" stroked="f">
                  <v:path arrowok="t" o:connecttype="custom" o:connectlocs="53441,67619;50234,77578;43287,84392;33668,89110;23514,89110;19239,88585;14963,87013;11757,85440;10688,86489;10688,90158;10688,109028;10688,109552;9619,110601;8016,111125;5344,111125;2672,111125;1069,110601;0,109552;0,109028;534,20443;3741,10483;10688,3669;19773,0;30996,0;39546,3145;44890,8911;47562,16774;47562,27257;41684,36692;40080,40886;46493,44555;51303,50321;53975,58183;42752,63425;41684,56087;39012,50845;33668,47700;25651,46652;19239,45603;17635,44031;17635,40886;18170,39313;18170,38265;19773,37216;20842,37216;28324,36168;33668,33023;36340,27781;36874,22015;36340,16774;34202,12056;30461,9435;24583,8387;18170,9435;13895,13629;11223,19394;10688,26209;14429,77578;21911,80199;30461,80199;36340,77578;40080,72860;42218,67094" o:connectangles="0,0,0,0,0,0,0,0,0,0,0,0,0,0,0,0,0,0,0,0,0,0,0,0,0,0,0,0,0,0,0,0,0,0,0,0,0,0,0,0,0,0,0,0,0,0,0,0,0,0,0,0,0,0,0,0,0,0,0,0,0,0,0"/>
                  <o:lock v:ext="edit" verticies="t"/>
                </v:shape>
                <v:shape id="Freeform 1178" o:spid="_x0000_s2194" style="position:absolute;left:3556;top:24526;width:301;height:80;visibility:visible;mso-wrap-style:square;v-text-anchor:top" coordsize="59,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RFtcUA&#10;AADdAAAADwAAAGRycy9kb3ducmV2LnhtbESPT2sCMRTE7wW/Q3iCt5pdD1a3RilK1Z6Kq5feHpu3&#10;f+jmJSSprt/eFAo9DjPzG2a1GUwvruRDZ1lBPs1AEFdWd9wouJzfnxcgQkTW2FsmBXcKsFmPnlZY&#10;aHvjE13L2IgE4VCggjZGV0gZqpYMhql1xMmrrTcYk/SN1B5vCW56OcuyuTTYcVpo0dG2peq7/DEK&#10;PrpzufuMB6eX5Vft7/t64XSt1GQ8vL2CiDTE//Bf+6gVzF7yHH7fpCcg1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dEW1xQAAAN0AAAAPAAAAAAAAAAAAAAAAAJgCAABkcnMv&#10;ZG93bnJldi54bWxQSwUGAAAAAAQABAD1AAAAigMAAAAA&#10;" path="m59,7r,5l58,13r-2,3l54,16,5,16r-3,l1,13,,12,,7,,3,1,1,2,,5,,54,r1,l56,r,l58,1r,1l59,3r,2l59,7xe" fillcolor="black" stroked="f">
                  <v:path arrowok="t" o:connecttype="custom" o:connectlocs="30163,3473;30163,5954;29652,6450;28629,7938;27607,7938;2556,7938;1022,7938;511,6450;0,5954;0,3473;0,1488;511,496;1022,0;2556,0;27607,0;28118,0;28629,0;28629,0;29652,496;29652,992;30163,1488;30163,2481;30163,3473" o:connectangles="0,0,0,0,0,0,0,0,0,0,0,0,0,0,0,0,0,0,0,0,0,0,0"/>
                </v:shape>
                <v:shape id="Freeform 1179" o:spid="_x0000_s2195" style="position:absolute;left:3968;top:24050;width:731;height:842;visibility:visible;mso-wrap-style:square;v-text-anchor:top" coordsize="139,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RwdccA&#10;AADdAAAADwAAAGRycy9kb3ducmV2LnhtbESPQWvCQBSE74L/YXmF3nRjaKukrlJapNVD0aiH3h7Z&#10;1ySYfbtkVxP/vSsUehxm5htmvuxNIy7U+tqygsk4AUFcWF1zqeCwX41mIHxA1thYJgVX8rBcDAdz&#10;zLTteEeXPJQiQthnqKAKwWVS+qIig35sHXH0fm1rMETZllK32EW4aWSaJC/SYM1xoUJH7xUVp/xs&#10;FBx/nrunfvu5WZ23H982b5y7rp1Sjw/92yuIQH34D/+1v7SCdDpJ4f4mPgG5u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vEcHXHAAAA3QAAAA8AAAAAAAAAAAAAAAAAmAIAAGRy&#10;cy9kb3ducmV2LnhtbFBLBQYAAAAABAAEAPUAAACMAwAAAAA=&#10;" path="m139,79r,18l135,113r-5,14l121,138r-9,10l99,155r-13,5l68,160r-17,l38,155,25,149r-8,-9l9,129,4,116,1,100,,81,1,64,4,48,9,33,18,22,28,12,40,6,54,1,71,,88,1r14,4l113,11r10,10l130,31r5,14l139,60r,19xm118,80l117,68,115,55,112,44r-5,-8l101,28,93,22,83,18r-13,l57,18r-9,5l39,28r-6,9l28,45,24,56,22,68r,12l22,93r2,12l27,116r5,9l38,133r8,5l56,141r14,2l82,141r10,-3l101,132r6,-8l112,114r3,-11l117,92r1,-12xe" fillcolor="black" stroked="f">
                  <v:path arrowok="t" o:connecttype="custom" o:connectlocs="73025,51009;68297,66785;58840,77828;45181,84138;26793,84138;13134,78354;4728,67836;525,52586;525,33655;4728,17353;14710,6310;28369,526;46232,526;59366,5784;68297,16302;73025,31552;61992,42069;60416,28922;56213,18931;48858,11569;36775,9466;25217,12095;17337,19457;12609,29448;11558,42069;12609,55216;16812,65733;24167,72569;36775,75198;48333,72569;56213,65207;60416,54164;61992,42069" o:connectangles="0,0,0,0,0,0,0,0,0,0,0,0,0,0,0,0,0,0,0,0,0,0,0,0,0,0,0,0,0,0,0,0,0"/>
                  <o:lock v:ext="edit" verticies="t"/>
                </v:shape>
                <v:shape id="Freeform 1180" o:spid="_x0000_s2196" style="position:absolute;left:4794;top:24272;width:508;height:620;visibility:visible;mso-wrap-style:square;v-text-anchor:top" coordsize="96,1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aASMcA&#10;AADdAAAADwAAAGRycy9kb3ducmV2LnhtbESPT2vCQBTE74LfYXlCb7qJCVXSbEQEaQ/twT+gvT2y&#10;r0lo9m3MbjX99l2h4HGYmd8w+WowrbhS7xrLCuJZBIK4tLrhSsHxsJ0uQTiPrLG1TAp+ycGqGI9y&#10;zLS98Y6ue1+JAGGXoYLa+y6T0pU1GXQz2xEH78v2Bn2QfSV1j7cAN62cR9GzNNhwWKixo01N5ff+&#10;xyhIk8+St9E5jRfpe5VsPi6v5xMq9TQZ1i8gPA3+Ef5vv2kF80WcwP1NeAKy+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qmgEjHAAAA3QAAAA8AAAAAAAAAAAAAAAAAmAIAAGRy&#10;cy9kb3ducmV2LnhtbFBLBQYAAAAABAAEAPUAAACMAwAAAAA=&#10;" path="m96,110r,2l96,113r,l95,114r-2,2l91,116r-3,l86,116r-4,l80,116r-3,l76,116r-1,-2l75,114r-1,-1l74,112,48,70,22,112r-1,1l21,114r-2,l18,116r-1,l14,116r-1,l10,116r-4,l3,116r-1,l1,114,,113r,l,112r1,-2l34,57,2,6,2,5,2,4,2,2,2,1r3,l6,,8,r4,l16,r2,l19,r3,1l22,1r1,1l23,2r1,2l49,43,74,4,75,2r,l76,1r,l77,r3,l81,r4,l88,r3,l92,1r1,l95,2r,2l95,5,93,6,61,57r35,53xe" fillcolor="black" stroked="f">
                  <v:path arrowok="t" o:connecttype="custom" o:connectlocs="50800,59778;50800,60312;49213,61913;46567,61913;43392,61913;40746,61913;39688,60846;39158,60312;25400,37361;11113,60312;10054,60846;8996,61913;6879,61913;3175,61913;1058,61913;0,60312;0,59778;17992,30423;1058,2669;1058,1067;2646,534;4233,0;8467,0;10054,0;11642,534;12171,1067;25929,22951;39688,1067;40217,534;40746,0;42863,0;46567,0;48683,534;50271,1067;50271,2669;32279,30423" o:connectangles="0,0,0,0,0,0,0,0,0,0,0,0,0,0,0,0,0,0,0,0,0,0,0,0,0,0,0,0,0,0,0,0,0,0,0,0"/>
                </v:shape>
                <v:shape id="Freeform 1181" o:spid="_x0000_s2197" style="position:absolute;left:5413;top:24050;width:127;height:842;visibility:visible;mso-wrap-style:square;v-text-anchor:top" coordsize="25,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3vnscA&#10;AADdAAAADwAAAGRycy9kb3ducmV2LnhtbESPT2sCMRTE7wW/Q3iCl6JZ/1BlaxQpFQRPag/19rp5&#10;bhY3L+sm6uqnN4LQ4zAzv2Gm88aW4kK1Lxwr6PcSEMSZ0wXnCn52y+4EhA/IGkvHpOBGHuaz1tsU&#10;U+2uvKHLNuQiQtinqMCEUKVS+syQRd9zFXH0Dq62GKKsc6lrvEa4LeUgST6kxYLjgsGKvgxlx+3Z&#10;Knjf7Tfmth5/3ye/Z7NIhqc/Mzop1Wk3i08QgZrwH361V1rBYNwfwfNNfAJy9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sN757HAAAA3QAAAA8AAAAAAAAAAAAAAAAAmAIAAGRy&#10;cy9kb3ducmV2LnhtbFBLBQYAAAAABAAEAPUAAACMAwAAAAA=&#10;" path="m22,156r,1l21,157r,1l20,158r-2,2l17,160r-2,l12,160r-3,l7,160r-2,l4,158r-2,l2,157r,l2,156,2,48r,l2,46r,-1l4,45r1,l7,44r2,l12,44r3,l17,44r1,1l20,45r1,l21,46r1,2l22,48r,108xm25,11r-2,7l21,21r-3,2l12,23r-7,l2,21,,18,,12,,6,2,2,6,r6,l18,r3,2l23,6r2,5xe" fillcolor="black" stroked="f">
                  <v:path arrowok="t" o:connecttype="custom" o:connectlocs="11176,82035;11176,82560;10668,82560;10668,83086;10160,83086;9144,84138;8636,84138;7620,84138;6096,84138;4572,84138;3556,84138;2540,84138;2032,83086;1016,83086;1016,82560;1016,82560;1016,82035;1016,25241;1016,25241;1016,24190;1016,23664;2032,23664;2540,23664;3556,23138;4572,23138;6096,23138;7620,23138;8636,23138;9144,23664;10160,23664;10668,23664;10668,24190;11176,25241;11176,25241;11176,82035;12700,5784;11684,9466;10668,11043;9144,12095;6096,12095;2540,12095;1016,11043;0,9466;0,6310;0,3155;1016,1052;3048,0;6096,0;9144,0;10668,1052;11684,3155;12700,5784" o:connectangles="0,0,0,0,0,0,0,0,0,0,0,0,0,0,0,0,0,0,0,0,0,0,0,0,0,0,0,0,0,0,0,0,0,0,0,0,0,0,0,0,0,0,0,0,0,0,0,0,0,0,0,0"/>
                  <o:lock v:ext="edit" verticies="t"/>
                </v:shape>
                <v:shape id="Freeform 1182" o:spid="_x0000_s2198" style="position:absolute;left:5683;top:24003;width:524;height:889;visibility:visible;mso-wrap-style:square;v-text-anchor:top" coordsize="99,1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z/08YA&#10;AADdAAAADwAAAGRycy9kb3ducmV2LnhtbESPzWrDMBCE74W+g9hCb43shDapGzmEhELSW34eYLE2&#10;lrG1cizZcfv0VaDQ4zAz3zDL1WgbMVDnK8cK0kkCgrhwuuJSwfn0+bIA4QOyxsYxKfgmD6v88WGJ&#10;mXY3PtBwDKWIEPYZKjAhtJmUvjBk0U9cSxy9i+sshii7UuoObxFuGzlNkjdpseK4YLCljaGiPvZW&#10;gd1v093G/JgZv/cXfZ191b65KvX8NK4/QAQaw3/4r73TCqbz9BXub+ITkP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bz/08YAAADdAAAADwAAAAAAAAAAAAAAAACYAgAAZHJz&#10;L2Rvd25yZXYueG1sUEsFBgAAAAAEAAQA9QAAAIsDAAAAAA==&#10;" path="m99,164r,1l99,165r-1,1l97,166r,2l95,168r-2,l91,168r-3,l87,168r-2,l83,166r,l82,165r,l82,164r,-15l74,158r-10,6l55,169r-11,l33,169,23,165r-7,-6l10,153,5,144,2,133,,123,,111,1,97,3,86,6,75r6,-8l18,59r9,-5l35,51r11,l56,51r8,3l72,59r8,8l80,4r,-1l80,3,81,1r,l83,r2,l87,r3,l92,r3,l96,r1,1l98,1r1,2l99,3r,1l99,164xm80,88l71,79,64,73,56,68r-8,l42,68r-7,4l30,75r-3,5l24,86r-2,8l21,101r,8l21,117r1,8l23,133r3,6l29,144r5,5l40,152r8,1l51,152r4,l59,150r3,-2l66,146r5,-4l75,137r5,-6l80,88xe" fillcolor="black" stroked="f">
                  <v:path arrowok="t" o:connecttype="custom" o:connectlocs="52388,86796;51859,87322;51330,88374;49213,88374;46567,88374;44980,88374;43921,87322;43392,86796;43392,78379;33867,86270;23284,88900;12171,86796;5292,80483;1058,69963;0,58390;1588,45239;6350,35244;14288,28406;24342,26828;33867,28406;42334,35244;42334,1578;42863,526;43921,0;46038,0;48684,0;50800,0;51859,526;52388,1578;52388,86270;37571,41557;29634,35770;22225,35770;15875,39453;12700,45239;11113,53130;11113,61546;12171,69963;15346,75749;21167,79957;26988,79957;31221,78905;34925,76801;39688,72067;42334,46291" o:connectangles="0,0,0,0,0,0,0,0,0,0,0,0,0,0,0,0,0,0,0,0,0,0,0,0,0,0,0,0,0,0,0,0,0,0,0,0,0,0,0,0,0,0,0,0,0"/>
                  <o:lock v:ext="edit" verticies="t"/>
                </v:shape>
                <v:shape id="Freeform 1183" o:spid="_x0000_s2199" style="position:absolute;left:6365;top:24272;width:477;height:620;visibility:visible;mso-wrap-style:square;v-text-anchor:top" coordsize="89,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ThzcgA&#10;AADdAAAADwAAAGRycy9kb3ducmV2LnhtbESPQWvCQBSE7wX/w/IEL6Vu9JBqdBUJLUi1iFYovT2z&#10;zySYfRuy2yT9912h0OMwM98wy3VvKtFS40rLCibjCARxZnXJuYLzx+vTDITzyBory6TghxysV4OH&#10;JSbadnyk9uRzESDsElRQeF8nUrqsIINubGvi4F1tY9AH2eRSN9gFuKnkNIpiabDksFBgTWlB2e30&#10;bRSku/ottZ/H+W1/7r/ed5fDY/xyUGo07DcLEJ56/x/+a2+1gunzJIb7m/AE5OoX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RFOHNyAAAAN0AAAAPAAAAAAAAAAAAAAAAAJgCAABk&#10;cnMvZG93bnJldi54bWxQSwUGAAAAAAQABAD1AAAAjQMAAAAA&#10;" path="m89,113r,1l87,115r-1,l85,117r-1,l80,117r-2,l75,117r-1,-2l73,115r-2,-1l71,113r,-11l64,109r-9,5l47,118r-10,l30,118r-8,-1l15,113r-5,-4l6,106,2,99,,93,,86,,77,4,70,7,64r8,-5l22,54r9,-3l42,50,54,49r15,l69,42r,-7l68,30,67,26,63,22,60,19,55,17,50,16r-6,l37,16r-6,1l26,19r-5,2l16,23r-2,3l11,27r-2,l9,27r-2,l6,26r,-2l6,24,5,22r,-1l5,19r,-3l5,14,6,12,7,11r3,-1l14,7,17,6,22,3,27,2,33,1,39,r7,l57,r8,2l74,5r5,5l84,16r2,7l89,30r,10l89,113xm69,64r-17,l44,64r-6,1l32,66r-4,4l25,72r-3,4l21,80r-1,5l21,92r5,6l32,102r9,1l48,102r7,-3l62,95r7,-8l69,64xe" fillcolor="black" stroked="f">
                  <v:path arrowok="t" o:connecttype="custom" o:connectlocs="47625,59814;46020,60339;44949,61388;41739,61388;39598,60339;37993,59814;37993,53518;29431,59814;19799,61913;11772,61388;5351,57191;1070,51944;0,45123;2140,36728;8027,30956;16588,26759;28896,25710;36923,22037;36388,15741;33712,11543;29431,8920;23545,8395;16588,8920;11237,11018;7492,13642;4816,14167;3746,14167;3211,12592;2676,11543;2676,9969;2676,7346;3746,5772;7492,3673;11772,1574;17659,525;24615,0;34782,1049;42274,5247;46020,12068;47625,20987;36923,33580;23545,33580;17124,34629;13378,37777;11237,41975;11237,48271;17124,53518;25685,53518;33177,49845;36923,33580" o:connectangles="0,0,0,0,0,0,0,0,0,0,0,0,0,0,0,0,0,0,0,0,0,0,0,0,0,0,0,0,0,0,0,0,0,0,0,0,0,0,0,0,0,0,0,0,0,0,0,0,0,0"/>
                  <o:lock v:ext="edit" verticies="t"/>
                </v:shape>
                <v:shape id="Freeform 1184" o:spid="_x0000_s2200" style="position:absolute;left:6937;top:24050;width:619;height:842;visibility:visible;mso-wrap-style:square;v-text-anchor:top" coordsize="117,1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PasccA&#10;AADdAAAADwAAAGRycy9kb3ducmV2LnhtbESPQWvCQBSE7wX/w/KEXkrdmIOa1FWC2NJDq1Tt/Zl9&#10;JsHs25DdmPjvu4VCj8PMfMMs14OpxY1aV1lWMJ1EIIhzqysuFJyOr88LEM4ja6wtk4I7OVivRg9L&#10;TLXt+YtuB1+IAGGXooLS+yaV0uUlGXQT2xAH72Jbgz7ItpC6xT7ATS3jKJpJgxWHhRIb2pSUXw+d&#10;UbB5Y/Pdxf25y5L97mmbJf6j+lTqcTxkLyA8Df4//Nd+1wri+XQOv2/CE5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Hz2rHHAAAA3QAAAA8AAAAAAAAAAAAAAAAAmAIAAGRy&#10;cy9kb3ducmV2LnhtbFBLBQYAAAAABAAEAPUAAACMAwAAAAA=&#10;" path="m109,45r3,l114,46r1,2l115,51r,105l115,157r,l114,158r-2,l111,160r-1,l108,160r-3,l103,160r-3,l99,160r-1,-2l96,158r-1,-1l95,157r,-1l95,61r-56,l39,122r1,9l42,139r5,5l55,144r2,l60,144r1,l63,142r1,l66,141r1,l68,141r,l69,141r,l71,142r,2l71,145r,1l71,149r,2l71,154r-2,2l69,157r-1,l66,158r-2,2l62,160r-2,1l57,161r-4,l51,161r-8,l36,158r-5,-2l26,152r-3,-5l21,141r-1,-7l19,124r,-63l4,61r-1,l2,59,,57,,53,,51,,49,,48,2,46r,-1l3,45r,l4,45r15,l19,19r,-1l20,17r,l21,16r2,l24,16r2,l29,16r3,l34,16r2,l37,16r2,1l39,17r,1l39,19r,26l109,45xm117,11r,7l115,21r-4,2l105,23r-6,l95,21,93,18r,-6l93,6,95,2,99,r6,l111,r4,2l117,6r,5xm77,45r,xe" fillcolor="black" stroked="f">
                  <v:path arrowok="t" o:connecttype="custom" o:connectlocs="59267,23517;60855,25085;60855,81525;60855,82048;59267,82570;58209,83615;55563,83615;52917,83615;51859,82570;50271,82048;50271,81525;20638,31878;21167,68460;24871,75254;30163,75254;32279,75254;33867,74209;35454,73686;35984,73686;36513,73686;37571,75254;37571,76299;37571,78912;36513,81525;35984,82048;33867,83615;31750,84138;28046,84138;22754,84138;16404,81525;12171,76822;10583,70028;10054,31878;1588,31878;0,29788;0,26652;0,25085;1058,23517;1588,23517;10054,23517;10054,9407;10583,8884;12171,8362;13758,8362;16933,8362;19050,8362;20638,8884;20638,9407;20638,23517;61913,5749;60855,10975;55563,12020;50271,10975;49213,6271;50271,1045;55563,0;60855,1045;61913,5749;40746,23517" o:connectangles="0,0,0,0,0,0,0,0,0,0,0,0,0,0,0,0,0,0,0,0,0,0,0,0,0,0,0,0,0,0,0,0,0,0,0,0,0,0,0,0,0,0,0,0,0,0,0,0,0,0,0,0,0,0,0,0,0,0,0"/>
                  <o:lock v:ext="edit" verticies="t"/>
                </v:shape>
                <v:shape id="Freeform 1185" o:spid="_x0000_s2201" style="position:absolute;left:7699;top:24272;width:587;height:620;visibility:visible;mso-wrap-style:square;v-text-anchor:top" coordsize="109,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FlTcEA&#10;AADdAAAADwAAAGRycy9kb3ducmV2LnhtbERPzU7CQBC+m/gOmzHxJttyUFNYCCgoJxIrDzDpDm2h&#10;O9vsLrS8vXMg8fjl+58vR9epK4XYejaQTzJQxJW3LdcGDr/bl3dQMSFb7DyTgRtFWC4eH+ZYWD/w&#10;D13LVCsJ4ViggSalvtA6Vg05jBPfEwt39MFhEhhqbQMOEu46Pc2yV+2wZWlosKePhqpzeXHSu40+&#10;b6uv9L2+heFQ7j+Hzf5kzPPTuJqBSjSmf/HdvbMGpm+5zJU38gT04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6BZU3BAAAA3QAAAA8AAAAAAAAAAAAAAAAAmAIAAGRycy9kb3du&#10;cmV2LnhtbFBLBQYAAAAABAAEAPUAAACGAwAAAAA=&#10;" path="m109,58r-1,13l105,82r-5,11l94,102r-7,7l77,114r-11,4l53,118r-13,l30,114,20,109r-7,-6l7,95,3,85,,74,,60,,46,3,35,8,26r6,-9l21,10,31,3,42,,56,,68,,78,3,88,8r7,6l101,23r4,10l108,44r1,14xm88,59l87,50,85,43,84,35,81,29,77,23,71,19,63,17,55,16r-9,1l40,19r-6,4l29,28r-4,6l23,42r-2,8l21,59r,8l23,75r2,7l28,90r5,5l39,98r6,3l53,102r9,-1l69,98r7,-3l79,90r4,-7l85,76r2,-7l88,59xe" fillcolor="black" stroked="f">
                  <v:path arrowok="t" o:connecttype="custom" o:connectlocs="58199,37253;53888,48796;46883,57191;35566,61913;21555,61913;10778,57191;3772,49845;0,38827;0,24136;4311,13642;11316,5247;22633,0;36644,0;47422,4197;54427,12068;58199,23086;47422,30956;45805,22562;43649,15216;38261,9969;29638,8395;21555,9969;15628,14691;12394,22037;11316,30956;12394,39351;15089,47222;21016,51419;28561,53518;37183,51419;42572,47222;45805,39876;47422,30956" o:connectangles="0,0,0,0,0,0,0,0,0,0,0,0,0,0,0,0,0,0,0,0,0,0,0,0,0,0,0,0,0,0,0,0,0"/>
                  <o:lock v:ext="edit" verticies="t"/>
                </v:shape>
                <v:shape id="Freeform 1186" o:spid="_x0000_s2202" style="position:absolute;left:8429;top:24272;width:492;height:620;visibility:visible;mso-wrap-style:square;v-text-anchor:top" coordsize="94,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MeKMMA&#10;AADdAAAADwAAAGRycy9kb3ducmV2LnhtbESPT4vCMBTE78J+h/AWvIhNlfVPu0YpguB1VfD6aJ5t&#10;tXkJTVbrtzcLCx6HmfkNs9r0phV36nxjWcEkSUEQl1Y3XCk4HXfjJQgfkDW2lknBkzxs1h+DFeba&#10;PviH7odQiQhhn6OCOgSXS+nLmgz6xDri6F1sZzBE2VVSd/iIcNPKaZrOpcGG40KNjrY1lbfDr1Fw&#10;WWL2dd2mI9wZZ87hVjk7K5QafvbFN4hAfXiH/9t7rWC6mGTw9yY+Ab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4MeKMMAAADdAAAADwAAAAAAAAAAAAAAAACYAgAAZHJzL2Rv&#10;d25yZXYueG1sUEsFBgAAAAAEAAQA9QAAAIgDAAAAAA==&#10;" path="m94,113r,1l94,114r-1,1l91,115r-1,2l89,117r-3,l84,117r-3,l79,117r-1,l77,115r-2,l74,114r,l74,113r,-63l74,42,73,34,70,29,68,26,65,22,61,19,57,17r-6,l43,17r-7,5l29,28,20,38r,75l20,114r,l20,115r-1,l17,117r-2,l14,117r-4,l8,117r-3,l4,117,3,115r-2,l1,114r-1,l,113,,5,,3r1,l1,2r2,l4,2,5,1r3,l10,1r3,l14,1r2,1l16,2r1,l19,3r,l19,5r,14l27,10,37,5,46,,56,r9,l73,3r7,4l85,13r4,6l91,27r3,10l94,46r,67xe" fillcolor="black" stroked="f">
                  <v:path arrowok="t" o:connecttype="custom" o:connectlocs="49213,60325;48689,60855;47119,61913;45025,61913;42407,61913;40836,61913;39266,60855;38742,60325;38742,26459;38219,17992;35601,13758;31936,10054;26701,8996;18848,11642;10471,20108;10471,60325;10471,60855;8900,61913;7330,61913;4188,61913;2094,61913;524,60855;0,60325;0,2646;524,1588;1571,1058;2618,529;5235,529;7330,529;8377,1058;9947,1588;9947,2646;14136,5292;24083,0;34030,0;41883,3704;46595,10054;49213,19579;49213,59796" o:connectangles="0,0,0,0,0,0,0,0,0,0,0,0,0,0,0,0,0,0,0,0,0,0,0,0,0,0,0,0,0,0,0,0,0,0,0,0,0,0,0"/>
                </v:shape>
                <v:shape id="Freeform 1187" o:spid="_x0000_s2203" style="position:absolute;left:936;top:19685;width:572;height:825;visibility:visible;mso-wrap-style:square;v-text-anchor:top" coordsize="107,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qLpsIA&#10;AADdAAAADwAAAGRycy9kb3ducmV2LnhtbERPy26CQBTdm/gPk9ukuzqURVvRgTRKHzFxIfIBV+YK&#10;pMwdZKZC/76zMHF5ct7rbDKduNLgWssKnhcRCOLK6pZrBeXx4+kNhPPIGjvLpOCPHGTpfLbGRNuR&#10;D3QtfC1CCLsEFTTe94mUrmrIoFvYnjhwZzsY9AEOtdQDjiHcdDKOohdpsOXQ0GBPm4aqn+LXKKjy&#10;U7fHT8zHLS8v+U6X9EWlUo8P0/sKhKfJ38U397dWEL/GYX94E56AT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aoumwgAAAN0AAAAPAAAAAAAAAAAAAAAAAJgCAABkcnMvZG93&#10;bnJldi54bWxQSwUGAAAAAAQABAD1AAAAhwMAAAAA&#10;" path="m107,48r-1,12l102,70,99,80r-8,7l83,94,71,99r-12,2l44,102r-12,l32,151r,2l31,154r,1l28,155r-1,1l23,156r-2,l16,156r-4,l9,156r-3,l4,155r-1,l1,154,,153r,-2l,11,1,6,4,4,6,1,11,,48,r5,l58,1r6,l70,2r8,3l84,7r7,5l96,17r5,6l105,31r1,7l107,48xm74,50r,-8l71,37,68,32,64,28,59,26r-4,l51,25r-5,l32,25r,53l46,78r7,l59,75r5,-2l68,70r2,-4l73,62r1,-7l74,50xe" fillcolor="black" stroked="f">
                  <v:path arrowok="t" o:connecttype="custom" o:connectlocs="56616,31750;52877,42333;44331,49742;31513,53446;17092,53975;17092,80963;16557,82021;14421,82550;11216,82550;6409,82550;3205,82550;1602,82021;0,80963;0,5821;2136,2117;5875,0;28308,0;34183,529;41661,2646;48604,6350;53945,12171;56616,20108;39524,26458;37922,19579;34183,14817;29376,13758;24569,13229;17092,41275;28308,41275;34183,38629;37388,34925;39524,29104" o:connectangles="0,0,0,0,0,0,0,0,0,0,0,0,0,0,0,0,0,0,0,0,0,0,0,0,0,0,0,0,0,0,0,0"/>
                  <o:lock v:ext="edit" verticies="t"/>
                </v:shape>
                <v:shape id="Freeform 1188" o:spid="_x0000_s2204" style="position:absolute;left:1571;top:19891;width:556;height:635;visibility:visible;mso-wrap-style:square;v-text-anchor:top" coordsize="105,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VLeccA&#10;AADdAAAADwAAAGRycy9kb3ducmV2LnhtbESPQWvCQBSE7wX/w/KE3uomobQluoqmCB68qKHo7Zl9&#10;JsHs23R3q+m/7xYKPQ4z8w0zWwymEzdyvrWsIJ0kIIgrq1uuFZSH9dMbCB+QNXaWScE3eVjMRw8z&#10;zLW9845u+1CLCGGfo4ImhD6X0lcNGfQT2xNH72KdwRClq6V2eI9w08ksSV6kwZbjQoM9FQ1V1/2X&#10;UfCxWxXn5/Wp3G7fj1lZfG6uqTsq9TgellMQgYbwH/5rb7SC7DVL4fdNfAJy/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81S3nHAAAA3QAAAA8AAAAAAAAAAAAAAAAAmAIAAGRy&#10;cy9kb3ducmV2LnhtbFBLBQYAAAAABAAEAPUAAACMAwAAAAA=&#10;" path="m105,57r-1,5l103,65r-2,3l96,68r-66,l30,74r2,6l34,85r4,5l41,94r5,2l52,97r8,l67,97r6,-1l80,95r4,-1l88,93r4,-2l94,91r3,-1l97,90r1,1l99,91r,2l99,94r,1l101,97r,3l101,104r,1l99,107r,2l99,110r,1l98,111r,1l97,113r-4,2l89,116r-5,1l78,118r-6,2l65,121r-8,l44,120,32,117,22,113r-8,-7l7,99,3,88,1,75,,62,1,48,3,36,8,25r6,-9l22,9,32,4,43,,55,,67,,77,4,87,9r6,6l99,22r3,9l104,41r1,11l105,57xm76,48l75,37,71,28,65,22,54,21r-5,l44,24r-4,2l36,30r-2,3l33,38r-1,5l30,48r46,xe" fillcolor="black" stroked="f">
                  <v:path arrowok="t" o:connecttype="custom" o:connectlocs="55034,32537;53446,35686;15875,35686;16933,41983;20109,47231;24342,50380;31750,50905;38630,50380;44450,49331;48684,47756;51330,47231;51859,47756;52388,48806;52388,49855;53446,52479;53446,55103;52388,57202;52388,58252;51859,58777;49213,60351;44450,61401;38100,62975;30163,63500;16933,61401;7408,55628;1588,46182;0,32537;1588,18893;7408,8397;16933,2099;29104,0;40746,2099;49213,7872;53975,16269;55563,27289;40217,25190;37571,14694;28575,11021;23284,12595;19050,15744;17463,19942;15875,25190" o:connectangles="0,0,0,0,0,0,0,0,0,0,0,0,0,0,0,0,0,0,0,0,0,0,0,0,0,0,0,0,0,0,0,0,0,0,0,0,0,0,0,0,0,0"/>
                  <o:lock v:ext="edit" verticies="t"/>
                </v:shape>
                <v:shape id="Freeform 1189" o:spid="_x0000_s2205" style="position:absolute;left:2270;top:19891;width:365;height:619;visibility:visible;mso-wrap-style:square;v-text-anchor:top" coordsize="69,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XJ08QA&#10;AADdAAAADwAAAGRycy9kb3ducmV2LnhtbESPwWrDMBBE74X8g9hALqWWq0MTnCihFEoC7iVODD0u&#10;1sY2tVZGUhP376tCIcdhZt4wm91kB3ElH3rHGp6zHARx40zPrYbz6f1pBSJEZIODY9LwQwF229nD&#10;BgvjbnykaxVbkSAcCtTQxTgWUoamI4shcyNx8i7OW4xJ+lYaj7cEt4NUef4iLfacFjoc6a2j5qv6&#10;thqU+jhMy6ak0o/SPdYJUn/utV7Mp9c1iEhTvIf/2weTekul4O9NegJy+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kVydPEAAAA3QAAAA8AAAAAAAAAAAAAAAAAmAIAAGRycy9k&#10;b3ducmV2LnhtbFBLBQYAAAAABAAEAPUAAACJAwAAAAA=&#10;" path="m69,16r,5l69,24r,2l68,28r,2l67,30r,1l65,31r-1,l63,31,62,30r-2,l58,28r-1,l54,28r-1,l51,28r-3,2l46,31r-4,1l39,35r-2,3l33,42r-2,5l31,113r,2l30,116r-2,1l27,117r-1,1l22,118r-2,l15,118r-4,l7,118r-2,l4,117r-3,l1,116,,115r,-2l,6,,5r1,l1,4,3,3r2,l7,3,10,1r4,l17,1r3,2l22,3r1,l25,4r1,1l26,5r,1l26,20r4,-6l35,10,38,6,41,4,44,1,48,r3,l54,r3,l58,r1,l62,r1,1l65,1r2,2l67,3r1,l68,4r,1l69,6r,2l69,10r,2l69,16xe" fillcolor="black" stroked="f">
                  <v:path arrowok="t" o:connecttype="custom" o:connectlocs="36513,11018;36513,13642;35984,15741;35455,16265;33867,16265;32809,15741;30692,14691;28575,14691;26988,14691;24342,16265;20638,18364;17463,22037;16404,59290;15875,60864;14288,61388;11642,61913;7938,61913;3704,61913;2117,61388;529,60864;0,59290;0,2623;529,2099;2646,1574;5292,525;8996,525;11642,1574;13229,2099;13759,2623;13759,10494;18521,5247;21696,2099;25400,0;28575,0;30692,0;32809,0;34396,525;35455,1574;35984,2099;36513,3148;36513,5247;36513,8395" o:connectangles="0,0,0,0,0,0,0,0,0,0,0,0,0,0,0,0,0,0,0,0,0,0,0,0,0,0,0,0,0,0,0,0,0,0,0,0,0,0,0,0,0,0"/>
                </v:shape>
                <v:shape id="Freeform 1190" o:spid="_x0000_s2206" style="position:absolute;left:2682;top:19891;width:604;height:635;visibility:visible;mso-wrap-style:square;v-text-anchor:top" coordsize="114,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0nicYA&#10;AADdAAAADwAAAGRycy9kb3ducmV2LnhtbESP0WrCQBRE3wX/YbmCL6VuGottUzehFMQ+qGCaD7hk&#10;b5PQ7N2Q3Sbx792C4OMwM2eYbTaZVgzUu8aygqdVBIK4tLrhSkHxvXt8BeE8ssbWMim4kIMsnc+2&#10;mGg78pmG3FciQNglqKD2vkukdGVNBt3KdsTB+7G9QR9kX0nd4xjgppVxFG2kwYbDQo0dfdZU/uZ/&#10;RsFbMR1l82wvQ/uA0hxO+3w0a6WWi+njHYSnyd/Dt/aXVhC/xGv4fxOegEy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u0nicYAAADdAAAADwAAAAAAAAAAAAAAAACYAgAAZHJz&#10;L2Rvd25yZXYueG1sUEsFBgAAAAAEAAQA9QAAAIsDAAAAAA==&#10;" path="m114,59r-1,14l111,84r-4,11l100,104r-8,7l81,116r-11,4l55,121,42,120,31,117,21,112r-8,-7l7,97,2,86,,75,,62,,48,2,36,7,26r6,-9l22,9,32,4,44,,58,,73,,84,4r9,4l101,15r6,9l111,33r2,13l114,59xm84,61l82,53r,-7l80,40,77,35,74,30,70,26,64,24r-7,l50,24r-5,2l41,28r-4,5l34,38r-2,6l31,52r,9l31,68r1,6l33,81r3,5l39,91r5,3l49,96r8,l63,96r6,-2l74,91r2,-5l80,81r1,-6l82,69r2,-8xe" fillcolor="black" stroked="f">
                  <v:path arrowok="t" o:connecttype="custom" o:connectlocs="59796,38310;56621,49855;48683,58252;37042,62975;22225,62975;11113,58777;3704,50905;0,39360;0,25190;3704,13645;11642,4723;23283,0;38629,0;49213,4198;56621,12595;59796,24140;44450,32012;43392,24140;40746,18368;37042,13645;30162,12595;23813,13645;19579,17318;16933,23091;16404,32012;16933,38835;19050,45132;23283,49331;30162,50380;36513,49331;40217,45132;42863,39360;44450,32012" o:connectangles="0,0,0,0,0,0,0,0,0,0,0,0,0,0,0,0,0,0,0,0,0,0,0,0,0,0,0,0,0,0,0,0,0"/>
                  <o:lock v:ext="edit" verticies="t"/>
                </v:shape>
                <v:shape id="Freeform 1191" o:spid="_x0000_s2207" style="position:absolute;left:3333;top:19891;width:556;height:619;visibility:visible;mso-wrap-style:square;v-text-anchor:top" coordsize="106,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sIJsQA&#10;AADdAAAADwAAAGRycy9kb3ducmV2LnhtbESPS2sCMRSF9wX/Q7iCu5pxkFZHo0ilUrrrVBB3l8md&#10;h05uhiSO479vCoUuD+fxcdbbwbSiJ+cbywpm0wQEcWF1w5WC4/f78wKED8gaW8uk4EEetpvR0xoz&#10;be/8RX0eKhFH2GeooA6hy6T0RU0G/dR2xNErrTMYonSV1A7vcdy0Mk2SF2mw4UiosaO3moprfjMK&#10;LvvjoTr1xTn/LMtlc6ab20e4moyH3QpEoCH8h//aH1pB+prO4fdNfAJy8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L7CCbEAAAA3QAAAA8AAAAAAAAAAAAAAAAAmAIAAGRycy9k&#10;b3ducmV2LnhtbFBLBQYAAAAABAAEAPUAAACJAwAAAAA=&#10;" path="m105,111r1,1l106,114r-1,1l103,116r-1,1l98,117r-3,l90,117r-5,l81,117r-4,l75,117r-1,-1l72,115r-1,l71,114,52,76,32,114r-1,1l31,115r-2,1l28,117r-2,l23,117r-3,l15,117r-5,l6,117r-2,l1,116,,115r,-1l,112r1,-1l31,58,4,8,2,7,2,5,2,3r2,l6,2r2,l12,r6,l23,r4,l29,2r3,l33,2r1,1l36,4r,l55,41,74,4r,l75,3r1,l77,2r2,l81,r4,l88,r5,l97,r3,2l102,2r1,1l103,4r,3l102,8,75,57r30,54xe" fillcolor="black" stroked="f">
                  <v:path arrowok="t" o:connecttype="custom" o:connectlocs="55563,59267;55039,60855;53466,61913;49797,61913;44555,61913;40362,61913;38789,61384;37217,60855;27257,40217;16250,60855;15201,61384;13629,61913;10484,61913;5242,61913;2097,61913;0,60855;0,59267;16250,30692;1048,3704;1048,1588;3145,1058;6290,0;12056,0;15201,1058;17298,1058;18870,2117;28830,21696;38789,2117;39838,1588;41410,1058;44555,0;48749,0;52418,1058;53990,1588;53990,3704;39313,30163" o:connectangles="0,0,0,0,0,0,0,0,0,0,0,0,0,0,0,0,0,0,0,0,0,0,0,0,0,0,0,0,0,0,0,0,0,0,0,0"/>
                </v:shape>
                <v:shape id="Freeform 1192" o:spid="_x0000_s2208" style="position:absolute;left:3968;top:19653;width:191;height:857;visibility:visible;mso-wrap-style:square;v-text-anchor:top" coordsize="35,1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H41cUA&#10;AADdAAAADwAAAGRycy9kb3ducmV2LnhtbESP3WrCQBSE7wu+w3IE7+rGSFWiq0hp0FJv/HmAQ/aY&#10;DWbPhuyqydu7hUIvh5n5hlltOluLB7W+cqxgMk5AEBdOV1wquJzz9wUIH5A11o5JQU8eNuvB2woz&#10;7Z58pMcplCJC2GeowITQZFL6wpBFP3YNcfSurrUYomxLqVt8RritZZokM2mx4rhgsKFPQ8XtdLcK&#10;ftJgjl/5tN/Vh9xNZt/9xR8qpUbDbrsEEagL/+G/9l4rSOfpB/y+iU9Ar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MfjVxQAAAN0AAAAPAAAAAAAAAAAAAAAAAJgCAABkcnMv&#10;ZG93bnJldi54bWxQSwUGAAAAAAQABAD1AAAAigMAAAAA&#10;" path="m33,158r,2l32,161r-1,1l29,162r-1,1l24,163r-2,l17,163r-4,l10,163r-3,l6,162r-3,l3,161,2,160r,-2l2,51r,-1l3,50r,-1l6,48r1,l10,48r3,-2l17,46r5,l24,48r4,l29,48r2,1l32,50r1,l33,51r,107xm35,16r-1,7l32,28r-5,2l17,32,8,30,3,28,1,24,,16,1,8,3,3,8,1,18,r9,l32,3r2,4l35,16xe" fillcolor="black" stroked="f">
                  <v:path arrowok="t" o:connecttype="custom" o:connectlocs="17961,83095;17961,84147;17417,84673;16873,85199;15784,85199;15240,85725;13063,85725;11974,85725;9253,85725;7076,85725;5443,85725;3810,85725;3266,85199;1633,85199;1633,84673;1089,84147;1089,83095;1089,26822;1089,26296;1633,26296;1633,25770;3266,25244;3810,25244;5443,25244;7076,24192;9253,24192;11974,24192;13063,25244;15240,25244;15784,25244;16873,25770;17417,26296;17961,26296;17961,26822;17961,83095;19050,8415;18506,12096;17417,14726;14696,15778;9253,16829;4354,15778;1633,14726;544,12622;0,8415;544,4207;1633,1578;4354,526;9797,0;14696,0;17417,1578;18506,3681;19050,8415" o:connectangles="0,0,0,0,0,0,0,0,0,0,0,0,0,0,0,0,0,0,0,0,0,0,0,0,0,0,0,0,0,0,0,0,0,0,0,0,0,0,0,0,0,0,0,0,0,0,0,0,0,0,0,0"/>
                  <o:lock v:ext="edit" verticies="t"/>
                </v:shape>
                <v:shape id="Freeform 1193" o:spid="_x0000_s2209" style="position:absolute;left:4270;top:19891;width:444;height:635;visibility:visible;mso-wrap-style:square;v-text-anchor:top" coordsize="83,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ceJcYA&#10;AADdAAAADwAAAGRycy9kb3ducmV2LnhtbESPT2vCQBTE7wW/w/IEb3VjDrZGV5FS0VIR/IN4fGaf&#10;STD7NmRXk357Vyh4HGbmN8xk1ppS3Kl2hWUFg34Egji1uuBMwWG/eP8E4TyyxtIyKfgjB7Np522C&#10;ibYNb+m+85kIEHYJKsi9rxIpXZqTQde3FXHwLrY26IOsM6lrbALclDKOoqE0WHBYyLGir5zS6+5m&#10;FKxPjR3dvqvomP0eN/vL2S3tz1qpXredj0F4av0r/N9eaQXxRzyE55vwBOT0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YceJcYAAADdAAAADwAAAAAAAAAAAAAAAACYAgAAZHJz&#10;L2Rvd25yZXYueG1sUEsFBgAAAAAEAAQA9QAAAIsDAAAAAA==&#10;" path="m83,84r-1,9l79,100r-3,6l69,111r-6,5l55,118r-9,3l36,121r-6,l25,120r-6,-2l15,117r-5,-1l8,115,5,113,3,112,2,111r,-2l,105r,-5l,96,,95,2,93r,-2l2,90,3,89r1,l4,89r3,l9,90r2,3l15,94r4,1l24,97r5,2l36,99r4,l42,97r4,l48,95r3,-1l52,91r1,-2l53,86,52,83,51,80,48,78,45,75,41,73,36,72,32,70,28,68,23,65,18,63,13,61,9,57,5,53,3,47,2,42r,-7l2,27,4,20,8,14,13,9,19,5,26,3,35,,45,r5,l55,r5,1l63,3r4,1l69,5r3,1l73,6r1,2l76,9r,1l76,11r1,1l77,14r,2l77,19r,2l77,24r-1,2l76,27r,1l74,28r,l73,28r-1,l69,27,67,26,63,25,61,24,56,22,51,21r-5,l42,21r-3,1l36,22r-2,3l32,26r-1,2l30,30r,2l30,36r2,2l35,41r4,2l42,46r4,1l51,48r5,3l61,53r5,3l71,58r3,4l78,65r2,5l82,77r1,7xe" fillcolor="black" stroked="f">
                  <v:path arrowok="t" o:connecttype="custom" o:connectlocs="43914,48806;40701,55628;33739,60876;24635,63500;16066,63500;10175,61926;5355,60876;2678,59302;1071,58252;0,55103;0,50380;1071,48806;1071,47231;2142,46707;3749,46707;5891,48806;10175,49855;15531,51955;21422,51955;24635,50905;27313,49331;28384,46707;27848,43558;25706,40934;21957,38310;17137,36736;12317,34112;6962,32012;2678,27814;1071,22041;1071,14169;4284,7347;10175,2624;18744,0;26777,0;32133,525;35881,2099;38559,3149;39630,4198;40701,5248;41237,6298;41237,8397;41237,11021;40701,13645;40701,14694;39630,14694;38559,14694;35881,13645;32668,12595;27313,11021;22493,11021;19280,11545;17137,13645;16066,15744;16066,18893;18744,21517;22493,24140;27313,25190;32668,27814;38023,30438;41772,34112;43914,40409" o:connectangles="0,0,0,0,0,0,0,0,0,0,0,0,0,0,0,0,0,0,0,0,0,0,0,0,0,0,0,0,0,0,0,0,0,0,0,0,0,0,0,0,0,0,0,0,0,0,0,0,0,0,0,0,0,0,0,0,0,0,0,0,0,0"/>
                </v:shape>
                <v:shape id="Freeform 1194" o:spid="_x0000_s2210" style="position:absolute;left:4794;top:19891;width:603;height:635;visibility:visible;mso-wrap-style:square;v-text-anchor:top" coordsize="114,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YhisYA&#10;AADdAAAADwAAAGRycy9kb3ducmV2LnhtbESP0WrCQBRE3wX/YblCX4puTEujaTYihdI+2EKjH3DJ&#10;3ibB7N2QXZP4992C4OMwM2eYbDeZVgzUu8aygvUqAkFcWt1wpeB0fF9uQDiPrLG1TAqu5GCXz2cZ&#10;ptqO/END4SsRIOxSVFB736VSurImg25lO+Lg/dreoA+yr6TucQxw08o4il6kwYbDQo0dvdVUnouL&#10;UbA9TV+yebbXoX1EaQ7fH8VonpR6WEz7VxCeJn8P39qfWkGcxAn8vwlPQO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dYhisYAAADdAAAADwAAAAAAAAAAAAAAAACYAgAAZHJz&#10;L2Rvd25yZXYueG1sUEsFBgAAAAAEAAQA9QAAAIsDAAAAAA==&#10;" path="m114,59r,14l111,84r-4,11l100,104r-8,7l81,116r-11,4l55,121,42,120,31,117,21,112r-8,-7l7,97,4,86,,75,,62,,48,4,36,7,26r8,-9l22,9,33,4,44,,59,,73,,84,4,94,8r7,7l107,24r4,9l114,46r,13xm84,61r,-8l82,46,81,40,78,35,75,30,70,26,64,24r-6,l50,24r-4,2l41,28r-4,5l34,38r-2,6l31,52r,9l31,68r1,6l33,81r4,5l39,91r5,3l50,96r7,l64,96r5,-2l74,91r4,-5l80,81r2,-6l84,69r,-8xe" fillcolor="black" stroked="f">
                  <v:path arrowok="t" o:connecttype="custom" o:connectlocs="60325,38310;56621,49855;48683,58252;37042,62975;22225,62975;11113,58777;3704,50905;0,39360;0,25190;3704,13645;11642,4723;23283,0;38629,0;49742,4198;56621,12595;60325,24140;44450,32012;43392,24140;41275,18368;37042,13645;30692,12595;24342,13645;19579,17318;16933,23091;16404,32012;16933,38835;19579,45132;23283,49331;30162,50380;36513,49331;41275,45132;43392,39360;44450,32012" o:connectangles="0,0,0,0,0,0,0,0,0,0,0,0,0,0,0,0,0,0,0,0,0,0,0,0,0,0,0,0,0,0,0,0,0"/>
                  <o:lock v:ext="edit" verticies="t"/>
                </v:shape>
                <v:shape id="Freeform 1195" o:spid="_x0000_s2211" style="position:absolute;left:5524;top:19891;width:905;height:619;visibility:visible;mso-wrap-style:square;v-text-anchor:top" coordsize="171,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U/F8MA&#10;AADdAAAADwAAAGRycy9kb3ducmV2LnhtbERPu2rDMBTdC/kHcQvdGrke4sSNEpxCIVkMTbtku7Fu&#10;bFPrykjyo/n6aih0PJz3dj+bTozkfGtZwcsyAUFcWd1yreDr8/15DcIHZI2dZVLwQx72u8XDFnNt&#10;J/6g8RxqEUPY56igCaHPpfRVQwb90vbEkbtZZzBE6GqpHU4x3HQyTZKVNNhybGiwp7eGqu/zYBTc&#10;M7e53pJTMV0O3VD4dXnlUCr19DgXryACzeFf/Oc+agVplsa58U18An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UU/F8MAAADdAAAADwAAAAAAAAAAAAAAAACYAgAAZHJzL2Rv&#10;d25yZXYueG1sUEsFBgAAAAAEAAQA9QAAAIgDAAAAAA==&#10;" path="m171,113r,2l170,116r,1l169,117r-3,1l164,118r-4,l156,118r-5,l149,118r-3,l144,117r-1,l142,116r,-1l142,113r,-62l140,44r,-3l139,36r-2,-4l134,30r-2,-3l128,26r-4,l118,27r-5,3l107,35r-6,7l101,113r,2l100,116r,1l97,117r-1,1l93,118r-3,l86,118r-5,l79,118r-3,l74,117r-1,l71,116r,-1l71,113r,-62l70,44r,-3l69,36,66,32,64,30,61,27,58,26r-4,l48,27r-5,3l37,35r-6,7l31,113r,2l31,116r-2,1l27,117r-1,1l23,118r-3,l16,118r-5,l9,118r-3,l4,117r-2,l1,116r,-1l,113,,6,1,5r,l2,4,4,3r1,l7,3,10,1r3,l17,1r3,2l22,3r1,l25,4r1,1l26,5r,1l26,19,36,10,44,5,53,,63,r6,l75,1r5,2l84,5r3,3l91,11r2,4l96,20r5,-5l106,10r5,-2l114,4r5,-1l123,1,128,r5,l143,r8,4l158,8r4,6l167,20r2,7l171,36r,10l171,113xe" fillcolor="black" stroked="f">
                  <v:path arrowok="t" o:connecttype="custom" o:connectlocs="90488,60339;89959,61388;87842,61913;84667,61913;79905,61913;77259,61913;75671,61388;75142,60339;75142,26759;74084,21512;72496,16790;69850,14167;65617,13642;59796,15741;53446,22037;53446,60339;52917,61388;50800,61913;47625,61913;42863,61913;40217,61913;38629,61388;37571,60339;37571,26759;37042,21512;34925,16790;32279,14167;28575,13642;22754,15741;16404,22037;16404,60339;15346,61388;13758,61913;10583,61913;5821,61913;3175,61913;1058,61388;529,60339;0,3148;529,2623;2117,1574;3704,1574;6879,525;10583,1574;12171,1574;13758,2623;13758,3148;19050,5247;28046,0;36513,0;42334,1574;46038,4197;49213,7870;53446,7870;58738,4197;62971,1574;67734,0;75671,0;83609,4197;88371,10494;90488,18889;90488,59290" o:connectangles="0,0,0,0,0,0,0,0,0,0,0,0,0,0,0,0,0,0,0,0,0,0,0,0,0,0,0,0,0,0,0,0,0,0,0,0,0,0,0,0,0,0,0,0,0,0,0,0,0,0,0,0,0,0,0,0,0,0,0,0,0,0"/>
                </v:shape>
                <v:shape id="Freeform 1196" o:spid="_x0000_s2212" style="position:absolute;left:6556;top:19891;width:556;height:635;visibility:visible;mso-wrap-style:square;v-text-anchor:top" coordsize="106,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1XG8kA&#10;AADdAAAADwAAAGRycy9kb3ducmV2LnhtbESPUWvCQBCE3wv9D8cW+lYvhppo6imloIgUoakKvm1z&#10;2yQ0txdyp8b+ek8o9HGYnW92pvPeNOJEnastKxgOIhDEhdU1lwq2n4unMQjnkTU2lknBhRzMZ/d3&#10;U8y0PfMHnXJfigBhl6GCyvs2k9IVFRl0A9sSB+/bdgZ9kF0pdYfnADeNjKMokQZrDg0VtvRWUfGT&#10;H014432ffh3Wl9FvulmmeZIMR4vnnVKPD/3rCwhPvf8//kuvtII4jSdwWxMQIGdX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kk1XG8kAAADdAAAADwAAAAAAAAAAAAAAAACYAgAA&#10;ZHJzL2Rvd25yZXYueG1sUEsFBgAAAAAEAAQA9QAAAI4DAAAAAA==&#10;" path="m106,57r-1,5l104,65r-3,3l97,68r-66,l33,74r1,6l35,85r4,5l42,94r5,2l53,97r8,l68,97r6,-1l81,95r4,-1l89,93r4,-2l95,91r3,-1l98,90r1,1l100,91r,2l100,94r1,1l101,97r,3l101,104r,1l101,107r-1,2l100,110r,1l99,111r,1l98,113r-4,2l90,116r-5,1l79,118r-6,2l66,121r-8,l45,120,33,117,23,113r-8,-7l9,99,4,88,2,75,,62,2,48,4,36,9,25r6,-9l23,9,33,4,44,,56,,68,,78,4,88,9r6,6l100,22r3,9l105,41r1,11l106,57xm77,48r,-11l72,28,66,22,55,21r-5,l45,24r-4,2l37,30r-2,3l34,38r-1,5l31,48r46,xe" fillcolor="black" stroked="f">
                  <v:path arrowok="t" o:connecttype="custom" o:connectlocs="55039,32537;52942,35686;16250,35686;17822,41983;20443,47231;24636,50380;31975,50905;38789,50380;44555,49331;48749,47756;51370,47231;51894,47756;52418,48806;52942,49855;52942,52479;52942,55103;52418,57202;52418,58252;51894,58777;49273,60351;44555,61401;38265,62975;30402,63500;17298,61401;7863,55628;2097,46182;0,32537;2097,18893;7863,8397;17298,2099;29354,0;40886,2099;49273,7872;53990,16269;55563,27289;40362,25190;37741,14694;28830,11021;23588,12595;19395,15744;17822,19942;16250,25190" o:connectangles="0,0,0,0,0,0,0,0,0,0,0,0,0,0,0,0,0,0,0,0,0,0,0,0,0,0,0,0,0,0,0,0,0,0,0,0,0,0,0,0,0,0"/>
                  <o:lock v:ext="edit" verticies="t"/>
                </v:shape>
                <v:shape id="Freeform 1197" o:spid="_x0000_s2213" style="position:absolute;left:920;top:26177;width:159;height:826;visibility:visible;mso-wrap-style:square;v-text-anchor:top" coordsize="32,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WYtsMA&#10;AADdAAAADwAAAGRycy9kb3ducmV2LnhtbERPy2rCQBTdC/2H4Ra6EZ1pKtWkGaVIS924MBXXl8zN&#10;AzN3QmYa4993FoUuD+ed7ybbiZEG3zrW8LxUIIhLZ1quNZy/PxcbED4gG+wck4Y7edhtH2Y5Zsbd&#10;+ERjEWoRQ9hnqKEJoc+k9GVDFv3S9cSRq9xgMUQ41NIMeIvhtpOJUq/SYsuxocGe9g2V1+LHavBf&#10;aaoqtT+PNlGX48eVVul9rvXT4/T+BiLQFP7Ff+6D0ZCsX+L++CY+Abn9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BWYtsMAAADdAAAADwAAAAAAAAAAAAAAAACYAgAAZHJzL2Rv&#10;d25yZXYueG1sUEsFBgAAAAAEAAQA9QAAAIgDAAAAAA==&#10;" path="m32,151r,1l31,153r,2l28,155r-1,1l24,156r-3,l16,156r-4,l9,156r-3,l4,155r-1,l1,153,,152r,-1l,4,,3,1,2,3,1r1,l6,,9,r3,l16,r5,l24,r3,l28,1r3,l31,2r1,1l32,4r,147xe" fillcolor="black" stroked="f">
                  <v:path arrowok="t" o:connecttype="custom" o:connectlocs="15875,79904;15875,80433;15379,80963;15379,82021;13891,82021;13395,82550;11906,82550;10418,82550;7938,82550;5953,82550;4465,82550;2977,82550;1984,82021;1488,82021;496,80963;0,80433;0,79904;0,2117;0,1588;496,1058;1488,529;1984,529;2977,0;4465,0;5953,0;7938,0;10418,0;11906,0;13395,0;13891,529;15379,529;15379,1058;15875,1588;15875,2117;15875,79904" o:connectangles="0,0,0,0,0,0,0,0,0,0,0,0,0,0,0,0,0,0,0,0,0,0,0,0,0,0,0,0,0,0,0,0,0,0,0"/>
                </v:shape>
                <v:shape id="Freeform 1198" o:spid="_x0000_s2214" style="position:absolute;left:1190;top:26177;width:746;height:826;visibility:visible;mso-wrap-style:square;v-text-anchor:top" coordsize="140,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edLcUA&#10;AADdAAAADwAAAGRycy9kb3ducmV2LnhtbESPS2vDMBCE74H+B7GFXkIjPyBp3CihFBp8TNJCrhtr&#10;/WitlbFU2/n3UaGQ4zAz3zCb3WRaMVDvGssK4kUEgriwuuFKwdfnx/MLCOeRNbaWScGVHOy2D7MN&#10;ZtqOfKTh5CsRIOwyVFB732VSuqImg25hO+LglbY36IPsK6l7HAPctDKJoqU02HBYqLGj95qKn9Ov&#10;UfB91pggr7o8Pc/LfXk5yHxdKfX0OL29gvA0+Xv4v51rBckqjeHvTXgCcn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d50txQAAAN0AAAAPAAAAAAAAAAAAAAAAAJgCAABkcnMv&#10;ZG93bnJldi54bWxQSwUGAAAAAAQABAD1AAAAigMAAAAA&#10;" path="m92,150r-1,2l90,153r-1,2l87,156r-2,l81,156r-4,l71,156r-5,l63,156r-3,l58,156r-3,l53,155r-1,l50,155r,-2l49,152r,-1l48,150,2,12,1,8,,4,,3,1,1,4,,6,r5,l17,r5,l26,r2,l31,1r1,l32,2r1,1l34,6,71,125r,l109,6r,-2l111,2r,-1l113,1,114,r4,l122,r5,l132,r3,l138,1r1,1l140,3r,3l139,8r-1,4l92,150xe" fillcolor="black" stroked="f">
                  <v:path arrowok="t" o:connecttype="custom" o:connectlocs="49031,79375;48498,80433;47966,80963;47433,82021;46367,82550;45301,82550;43169,82550;41037,82550;37839,82550;35175,82550;33576,82550;31977,82550;30911,82550;29312,82550;28246,82021;27713,82021;26648,82021;26648,80963;26115,80433;26115,79904;25582,79375;1066,6350;533,4233;0,2117;0,1588;533,529;2132,0;3198,0;5862,0;9060,0;11725,0;13857,0;14923,0;16521,529;17054,529;17054,1058;17587,1588;18120,3175;37839,66146;37839,66146;58092,3175;58092,2117;59157,1058;59157,529;60223,529;60756,0;62888,0;65020,0;67685,0;70349,0;71948,0;73547,529;74080,1058;74613,1588;74613,3175;74080,4233;73547,6350;49031,79375" o:connectangles="0,0,0,0,0,0,0,0,0,0,0,0,0,0,0,0,0,0,0,0,0,0,0,0,0,0,0,0,0,0,0,0,0,0,0,0,0,0,0,0,0,0,0,0,0,0,0,0,0,0,0,0,0,0,0,0,0,0"/>
                </v:shape>
                <v:shape id="Freeform 1199" o:spid="_x0000_s2215" style="position:absolute;left:1905;top:26812;width:190;height:207;visibility:visible;mso-wrap-style:square;v-text-anchor:top" coordsize="36,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zUu8MA&#10;AADdAAAADwAAAGRycy9kb3ducmV2LnhtbESPT4vCMBTE78J+h/AW9qaJFXSppkXEBW/+W9g9Pppn&#10;W2xeShO1fnsjCB6HmfkNs8h724grdb52rGE8UiCIC2dqLjX8Hn+G3yB8QDbYOCYNd/KQZx+DBabG&#10;3XhP10MoRYSwT1FDFUKbSumLiiz6kWuJo3dyncUQZVdK0+Etwm0jE6Wm0mLNcaHCllYVFefDxWrY&#10;qNXWGXWfnJKL/e9nu7/1umatvz775RxEoD68w6/2xmhIZpMEnm/iE5D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izUu8MAAADdAAAADwAAAAAAAAAAAAAAAACYAgAAZHJzL2Rv&#10;d25yZXYueG1sUEsFBgAAAAAEAAQA9QAAAIgDAAAAAA==&#10;" path="m36,19r,10l32,33r-5,4l19,37,9,37,5,33,1,29,,19,1,9,5,4,10,r9,l27,r5,4l36,9r,10xe" fillcolor="black" stroked="f">
                  <v:path arrowok="t" o:connecttype="custom" o:connectlocs="19050,10598;19050,16176;16933,18407;14287,20638;10054,20638;4763,20638;2646,18407;529,16176;0,10598;529,5020;2646,2231;5292,0;10054,0;14287,0;16933,2231;19050,5020;19050,10598" o:connectangles="0,0,0,0,0,0,0,0,0,0,0,0,0,0,0,0,0"/>
                </v:shape>
                <v:shape id="Freeform 1200" o:spid="_x0000_s2216" style="position:absolute;left:2809;top:26177;width:508;height:842;visibility:visible;mso-wrap-style:square;v-text-anchor:top" coordsize="96,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oWsQA&#10;AADdAAAADwAAAGRycy9kb3ducmV2LnhtbESPUWvCMBSF3wf+h3CFvc1UZVOrUXRsY/jW6g+4NNc2&#10;2NyUJGu7f78MBns8nHO+w9kdRtuKnnwwjhXMZxkI4sppw7WC6+X9aQ0iRGSNrWNS8E0BDvvJww5z&#10;7QYuqC9jLRKEQ44Kmhi7XMpQNWQxzFxHnLyb8xZjkr6W2uOQ4LaViyx7kRYNp4UGO3ptqLqXX1bB&#10;s2lPH+bN9cVYDZvBRHk61zelHqfjcQsi0hj/w3/tT61gsVou4fdNegJ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f6FrEAAAA3QAAAA8AAAAAAAAAAAAAAAAAmAIAAGRycy9k&#10;b3ducmV2LnhtbFBLBQYAAAAABAAEAPUAAACJAwAAAAA=&#10;" path="m96,114r-1,11l93,133r-5,9l82,148r-9,5l64,157r-10,2l43,160r-7,-1l29,159r-7,-2l18,155r-5,-2l8,152,5,149,3,148,2,147r,-3l,142r,-4l,136r,-1l2,132r,-1l2,130r1,l4,130r,l6,130r3,1l13,133r5,3l22,138r7,3l36,142r9,l51,142r6,-1l62,138r5,-2l70,132r3,-5l74,122r,-6l74,110r-2,-5l68,100,64,96,58,94,52,90,46,88,40,84,34,82,26,78,21,73,15,69,11,63,8,57,5,50,4,41,5,31,8,24r5,-8l18,10,25,5,32,3,42,,52,r5,l62,r5,2l72,3r5,2l80,6r3,2l85,9r2,1l87,11r,l87,13r1,1l88,15r,3l88,19r,2l88,22r,3l87,26r,1l85,27r,l84,29,83,27,80,26,77,25,73,22,69,20,63,19,58,18r-7,l45,18r-5,1l35,21r-3,3l29,26r-2,4l26,35r-1,3l26,45r3,5l32,54r4,4l42,62r6,2l54,68r7,2l68,74r6,4l80,82r5,4l90,91r3,7l96,105r,9xe" fillcolor="black" stroked="f">
                  <v:path arrowok="t" o:connecttype="custom" o:connectlocs="50271,65733;46567,74672;38629,80457;28575,83612;19050,83612;11642,82560;6879,80457;2646,78354;1058,77302;0,74672;0,71517;1058,69414;1058,68362;2117,68362;3175,68362;6879,69940;11642,72569;19050,74672;26987,74672;32808,72569;37042,69414;39158,64155;39158,57845;35983,52586;30692,49431;24342,46276;17992,43121;11113,38388;5821,33129;2646,26293;2646,16302;6879,8414;13229,2629;22225,0;30162,0;35454,1052;40746,2629;43921,4207;46038,5259;46038,5784;46567,7362;46567,9466;46567,11043;46567,13147;46038,14198;44979,14198;43921,14198;40746,13147;36513,10517;30692,9466;23813,9466;18521,11043;15346,13672;13758,18405;13758,23664;16933,28397;22225,32603;28575,35759;35983,38914;42333,43121;47625,47853;50800,55216" o:connectangles="0,0,0,0,0,0,0,0,0,0,0,0,0,0,0,0,0,0,0,0,0,0,0,0,0,0,0,0,0,0,0,0,0,0,0,0,0,0,0,0,0,0,0,0,0,0,0,0,0,0,0,0,0,0,0,0,0,0,0,0,0,0"/>
                </v:shape>
                <v:shape id="Freeform 1201" o:spid="_x0000_s2217" style="position:absolute;left:3413;top:26384;width:476;height:635;visibility:visible;mso-wrap-style:square;v-text-anchor:top" coordsize="89,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JjUMYA&#10;AADdAAAADwAAAGRycy9kb3ducmV2LnhtbESP3WrCQBSE74W+w3IK3hTdqKVK6io1IIpS8Pf+kD1N&#10;UrNnQ3Y18e3dQsHLYWa+Yabz1pTiRrUrLCsY9CMQxKnVBWcKTsdlbwLCeWSNpWVScCcH89lLZ4qx&#10;tg3v6XbwmQgQdjEqyL2vYildmpNB17cVcfB+bG3QB1lnUtfYBLgp5TCKPqTBgsNCjhUlOaWXw9Uo&#10;sJsimdD2jJf0LWlW+9/vzW7hleq+tl+fIDy1/hn+b6+1guF49A5/b8ITkLM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aJjUMYAAADdAAAADwAAAAAAAAAAAAAAAACYAgAAZHJz&#10;L2Rvd25yZXYueG1sUEsFBgAAAAAEAAQA9QAAAIsDAAAAAA==&#10;" path="m89,113r,3l88,116r,1l85,117r-1,l80,117r-2,l75,117r-1,l73,116r,l71,113r,-10l64,110r-7,4l47,118r-9,1l30,118r-8,-1l16,114r-6,-3l6,106,3,100,,94,,86,1,78,4,70,9,64r6,-5l22,55,32,53,42,50r12,l69,50r,-8l69,36,68,31,67,26,64,22,60,20,57,18,51,16r-7,l37,16r-6,2l26,20r-5,2l17,23r-3,3l11,27r-1,l9,27r-2,l7,26r-1,l6,25r,-2l5,21r,-1l5,17,6,15r,-2l7,11r3,-1l14,9,17,6,22,4,28,2,35,1,41,r6,l58,r9,2l74,6r5,5l84,16r2,7l89,31r,10l89,113xm69,64r-17,l44,65r-6,l32,68r-4,2l25,73r-3,3l21,80r,5l21,92r5,6l32,102r9,1l48,103r7,-3l62,95r7,-8l69,64xe" fillcolor="black" stroked="f">
                  <v:path arrowok="t" o:connecttype="custom" o:connectlocs="47625,61899;47090,62433;44949,62433;41739,62433;39598,62433;39063,61899;37993,54962;30501,60832;20334,63500;11772,62433;5351,59231;1605,53361;0,45891;2140,37353;8027,31483;17124,28282;28896,26681;36923,22412;36388,16542;34247,11739;30501,9605;23545,8538;16588,9605;11237,11739;7492,13874;5351,14408;3746,14408;3211,13874;3211,12273;2676,10672;3211,8004;3746,5870;7492,4803;11772,2134;18729,534;25150,0;35853,1067;42274,5870;46020,12273;47625,21878;36923,34151;23545,34685;17124,36286;13378,38954;11237,42689;11237,49092;17124,54429;25685,54962;33177,50693;36923,34151" o:connectangles="0,0,0,0,0,0,0,0,0,0,0,0,0,0,0,0,0,0,0,0,0,0,0,0,0,0,0,0,0,0,0,0,0,0,0,0,0,0,0,0,0,0,0,0,0,0,0,0,0,0"/>
                  <o:lock v:ext="edit" verticies="t"/>
                </v:shape>
                <v:shape id="Freeform 1202" o:spid="_x0000_s2218" style="position:absolute;left:3984;top:26241;width:381;height:778;visibility:visible;mso-wrap-style:square;v-text-anchor:top" coordsize="72,1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QKY8cA&#10;AADdAAAADwAAAGRycy9kb3ducmV2LnhtbESP3WrCQBSE7wu+w3KE3tWNKVFJXaW1tBSKgj9ge3fI&#10;nibB7Nmwu8b49m6h0MthZr5h5sveNKIj52vLCsajBARxYXXNpYLD/u1hBsIHZI2NZVJwJQ/LxeBu&#10;jrm2F95StwuliBD2OSqoQmhzKX1RkUE/si1x9H6sMxiidKXUDi8RbhqZJslEGqw5LlTY0qqi4rQ7&#10;GwXfYZL59Sqj4/t5Q69fnXup00+l7of98xOIQH34D/+1P7SCdPqYwe+b+ATk4g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qUCmPHAAAA3QAAAA8AAAAAAAAAAAAAAAAAmAIAAGRy&#10;cy9kb3ducmV2LnhtbFBLBQYAAAAABAAEAPUAAACMAwAAAAA=&#10;" path="m72,133r-1,4l71,138r,2l69,141r-1,2l67,143r-3,1l62,144r-2,1l57,145r-2,l51,145r-7,l37,144r-6,-3l28,137r-4,-5l21,125r-1,-7l20,109r,-64l4,45r-1,l2,44,,42,,38,,36,,34,2,32r,-1l2,31,3,29r1,l4,29r16,l20,4r,-2l20,2r,-1l21,1,23,r2,l26,r4,l32,r3,l36,r1,1l39,1r,1l40,2r,2l40,29r27,l68,29r1,l69,31r2,l71,32r,2l71,36r1,2l71,42r,2l69,45r-2,l40,45r,61l40,117r2,6l47,128r8,1l57,129r3,-1l62,128r1,-1l64,127r3,-2l67,125r1,l69,125r,l71,127r,l71,128r,1l71,130r1,3xe" fillcolor="black" stroked="f">
                  <v:path arrowok="t" o:connecttype="custom" o:connectlocs="37571,73496;37571,75106;35983,76715;33867,77252;31750,77788;29104,77788;23283,77788;16404,75642;12700,70814;10583,63303;10583,24141;1588,24141;0,22532;0,19313;1058,17167;1058,16631;2117,15558;10583,15558;10583,1073;10583,536;12171,0;13758,0;16933,0;19050,0;20638,536;21167,1073;21167,15558;35983,15558;36513,16631;37571,17167;37571,19313;37571,22532;36513,24141;21167,24141;21167,62767;24871,68668;30162,69204;32808,68668;33867,68132;35454,67059;36513,67059;37571,68132;37571,68668;37571,69741" o:connectangles="0,0,0,0,0,0,0,0,0,0,0,0,0,0,0,0,0,0,0,0,0,0,0,0,0,0,0,0,0,0,0,0,0,0,0,0,0,0,0,0,0,0,0,0"/>
                </v:shape>
                <v:shape id="Freeform 1203" o:spid="_x0000_s2219" style="position:absolute;left:4508;top:26400;width:492;height:619;visibility:visible;mso-wrap-style:square;v-text-anchor:top" coordsize="92,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Jt8MA&#10;AADdAAAADwAAAGRycy9kb3ducmV2LnhtbESPUWvCMBSF3wf7D+EOfJvpKqhUo4xOoXtz6g+4NNem&#10;2NyUJrPx3xthsMfDOec7nPU22k7caPCtYwUf0wwEce10y42C82n/vgThA7LGzjEpuJOH7eb1ZY2F&#10;diP/0O0YGpEg7AtUYELoCyl9bciin7qeOHkXN1gMSQ6N1AOOCW47mWfZXFpsOS0Y7Kk0VF+Pv1bB&#10;4ttgrDjurmV96g+HS8vZ112pyVv8XIEIFMN/+K9daQX5YjaH55v0BOT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qJt8MAAADdAAAADwAAAAAAAAAAAAAAAACYAgAAZHJzL2Rv&#10;d25yZXYueG1sUEsFBgAAAAAEAAQA9QAAAIgDAAAAAA==&#10;" path="m92,112r,1l92,115r,l91,116r-1,l87,116r-1,l83,116r-2,l79,116r-2,l76,116r-1,-1l75,115r,-2l75,112r,-13l65,107r-9,6l47,117r-9,1l28,117r-9,-2l13,110,7,105,3,97,1,90,,81,,70,,4r,l,3r,l1,1r1,l5,1,6,r4,l12,r3,1l16,1r1,l18,3r,l19,4r,l19,68r,9l21,83r1,5l24,93r4,3l32,99r5,1l42,101r7,-1l56,95r8,-5l72,80,72,4r,l72,3r2,l75,1r1,l77,1,80,r2,l85,r2,1l90,1r1,l91,3r1,l92,4r,l92,112xe" fillcolor="black" stroked="f">
                  <v:path arrowok="t" o:connecttype="custom" o:connectlocs="49213,59290;49213,60339;48143,60864;46003,60864;43329,60864;41189,60864;40119,60339;40119,59290;40119,51944;29956,59290;20327,61913;10164,60339;3744,55092;535,47222;0,36728;0,2099;0,1574;1070,525;3210,0;6419,0;8559,525;9629,1574;10164,2099;10164,35679;11233,43549;12838,48796;17118,51944;22467,52993;29956,49845;38515,41975;38515,2099;39584,1574;40654,525;42794,0;45469,0;48143,525;48678,1574;49213,2099;49213,58765" o:connectangles="0,0,0,0,0,0,0,0,0,0,0,0,0,0,0,0,0,0,0,0,0,0,0,0,0,0,0,0,0,0,0,0,0,0,0,0,0,0,0"/>
                </v:shape>
                <v:shape id="Freeform 1204" o:spid="_x0000_s2220" style="position:absolute;left:5191;top:26384;width:333;height:619;visibility:visible;mso-wrap-style:square;v-text-anchor:top" coordsize="63,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Ku8UA&#10;AADdAAAADwAAAGRycy9kb3ducmV2LnhtbESP3WoCMRSE7wu+QziCdzWrBV1Wo4giFMSfqr0/bk43&#10;Szcnyybq9u0bQfBymJlvmOm8tZW4UeNLxwoG/QQEce50yYWC82n9noLwAVlj5ZgU/JGH+azzNsVM&#10;uzt/0e0YChEh7DNUYEKoMyl9bsii77uaOHo/rrEYomwKqRu8R7it5DBJRtJiyXHBYE1LQ/nv8WoV&#10;nFLpwna0bNOV2ey/9eHMu0uiVK/bLiYgArXhFX62P7WC4fhjDI838QnI2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8cq7xQAAAN0AAAAPAAAAAAAAAAAAAAAAAJgCAABkcnMv&#10;ZG93bnJldi54bWxQSwUGAAAAAAQABAD1AAAAigMAAAAA&#10;" path="m63,12r,3l63,17r,1l63,20r,1l62,21r,1l60,22r-1,l58,21r-1,l55,21,53,20r-2,l49,18r-2,l43,18r-2,2l37,21r-2,2l31,27r-4,4l25,36r-5,7l20,113r,1l20,116r-1,l19,117r-2,l15,117r-3,l10,117r-3,l5,117r-1,l3,117,1,116r-1,l,114r,-1l,5r,l,4r1,l3,2r1,l5,2,6,1r3,l11,1r3,1l15,2r1,l17,4r,l19,5r,l19,21r3,-6l26,11,31,7,33,4,37,2,41,1,44,r4,l49,r2,l53,r2,1l58,1r1,1l60,2r2,2l63,4r,1l63,5r,1l63,6r,3l63,10r,2xe" fillcolor="black" stroked="f">
                  <v:path arrowok="t" o:connecttype="custom" o:connectlocs="33338,7938;33338,9525;33338,11113;32809,11642;31221,11642;30163,11113;28046,10583;25930,9525;22755,9525;19579,11113;16404,14288;13229,19050;10583,59796;10583,61384;10054,61913;7938,61913;5292,61913;2646,61913;1588,61913;0,61384;0,59796;0,2646;529,2117;2117,1058;3175,529;5821,529;7938,1058;8996,2117;10054,2646;10054,11113;13759,5821;17463,2117;21696,529;25400,0;26988,0;29105,529;31221,1058;32809,2117;33338,2646;33338,3175;33338,4763;33338,6350" o:connectangles="0,0,0,0,0,0,0,0,0,0,0,0,0,0,0,0,0,0,0,0,0,0,0,0,0,0,0,0,0,0,0,0,0,0,0,0,0,0,0,0,0,0"/>
                </v:shape>
                <v:shape id="Freeform 1205" o:spid="_x0000_s2221" style="position:absolute;left:5588;top:26384;width:460;height:635;visibility:visible;mso-wrap-style:square;v-text-anchor:top" coordsize="89,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9pVcQA&#10;AADdAAAADwAAAGRycy9kb3ducmV2LnhtbERPTWvCQBC9F/wPywheSt00hSrRNdiAWCyC2vY+ZMck&#10;JjsbsmuS/vvuodDj432v09E0oqfOVZYVPM8jEMS51RUXCr4+d09LEM4ja2wsk4IfcpBuJg9rTLQd&#10;+Ez9xRcihLBLUEHpfZtI6fKSDLq5bYkDd7WdQR9gV0jd4RDCTSPjKHqVBisODSW2lJWU15e7UWAP&#10;Vbakj2+s88ds2J9vx8PpzSs1m47bFQhPo/8X/7nftYJ48RLmhjfhCc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DvaVXEAAAA3QAAAA8AAAAAAAAAAAAAAAAAmAIAAGRycy9k&#10;b3ducmV2LnhtbFBLBQYAAAAABAAEAPUAAACJAwAAAAA=&#10;" path="m89,113r,3l89,116r-2,1l85,117r-1,l80,117r-2,l75,117r-1,l73,116r,l71,113r,-10l64,110r-7,4l47,118r-9,1l30,118r-8,-1l16,114r-6,-3l6,106,2,100,,94,,86,1,78,4,70,9,64r6,-5l22,55,32,53,42,50r12,l69,50r,-8l69,36,68,31,66,26,64,22,60,20,57,18,50,16r-6,l37,16r-6,2l26,20r-5,2l17,23r-3,3l11,27r-1,l9,27r-2,l7,26r-1,l6,25r,-2l5,21r,-1l5,17,6,15r,-2l7,11r3,-1l14,9,17,6,22,4,28,2,34,1,41,r6,l58,r8,2l74,6r5,5l84,16r2,7l89,31r,10l89,113xm69,64r-16,l44,65r-6,l32,68r-4,2l25,73r-3,3l21,80r,5l21,92r5,6l32,102r9,1l48,103r7,-3l62,95r7,-8l69,64xe" fillcolor="black" stroked="f">
                  <v:path arrowok="t" o:connecttype="custom" o:connectlocs="46038,61899;45003,62433;43452,62433;40348,62433;38279,62433;37762,61899;36727,54962;29485,60832;19657,63500;11380,62433;5173,59231;1035,53361;0,45891;2069,37353;7759,31483;16553,28282;27933,26681;35692,22412;35175,16542;33106,11739;29485,9605;22760,8538;16036,9605;10863,11739;7242,13874;5173,14408;3621,14408;3104,13874;3104,12273;2586,10672;3104,8004;3621,5870;7242,4803;11380,2134;17588,534;24312,0;34141,1067;40865,5870;44486,12273;46038,21878;35692,34151;22760,34685;16553,36286;12932,38954;10863,42689;10863,49092;16553,54429;24829,54962;32071,50693;35692,34151" o:connectangles="0,0,0,0,0,0,0,0,0,0,0,0,0,0,0,0,0,0,0,0,0,0,0,0,0,0,0,0,0,0,0,0,0,0,0,0,0,0,0,0,0,0,0,0,0,0,0,0,0,0"/>
                  <o:lock v:ext="edit" verticies="t"/>
                </v:shape>
                <v:shape id="Freeform 1206" o:spid="_x0000_s2222" style="position:absolute;left:6159;top:26162;width:619;height:857;visibility:visible;mso-wrap-style:square;v-text-anchor:top" coordsize="117,1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W3OMcA&#10;AADdAAAADwAAAGRycy9kb3ducmV2LnhtbESPQWvCQBSE70L/w/IKvYhuGqE20VWCtNKDrVTb+zP7&#10;moRm34bsxqT/3i0IHoeZ+YZZrgdTizO1rrKs4HEagSDOra64UPB1fJ08g3AeWWNtmRT8kYP16m60&#10;xFTbnj/pfPCFCBB2KSoovW9SKV1ekkE3tQ1x8H5sa9AH2RZSt9gHuKllHEVP0mDFYaHEhjYl5b+H&#10;zijYbNl8d3F/6rJk/zF+yRK/q96VergfsgUIT4O/ha/tN60gns8S+H8TnoBcX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SVtzjHAAAA3QAAAA8AAAAAAAAAAAAAAAAAmAIAAGRy&#10;cy9kb3ducmV2LnhtbFBLBQYAAAAABAAEAPUAAACMAwAAAAA=&#10;" path="m109,45r3,l114,47r1,2l115,52r,104l115,157r,2l115,159r-1,1l112,160r-2,l109,160r-4,l103,160r-3,l99,160r-1,l96,159r,l95,157r,-1l95,61r-55,l40,122r,11l42,139r5,5l55,145r2,l59,144r3,l63,143r3,l67,141r,l68,141r1,l69,141r2,2l71,143r,1l71,145r1,1l72,149r-1,4l71,154r,2l69,157r-1,2l67,159r-3,1l62,160r-3,1l57,161r-2,l51,161r-8,l37,160r-6,-3l27,153r-3,-5l21,141r-1,-7l20,125r,-64l4,61r-1,l2,60,,58,,54,,52,,50,2,48r,-1l2,47,3,45r1,l4,45r16,l20,20r,-2l20,18r,-1l21,17r2,-1l25,16r1,l30,16r2,l35,16r1,l37,17r2,l39,18r1,l40,20r,25l109,45xm117,12r,6l115,21r-4,2l105,24,99,23,95,22,94,18,93,12,94,6,95,2,99,1,105,r6,1l115,2r2,4l117,12xm77,45r,xe" fillcolor="black" stroked="f">
                  <v:path arrowok="t" o:connecttype="custom" o:connectlocs="59267,23960;60855,26090;60855,83063;60855,84660;60325,85193;58209,85193;55563,85193;52917,85193;51859,85193;50800,84660;50271,83063;21167,32480;21167,70816;24871,76673;30163,77206;32809,76673;34925,76141;35454,75076;36513,75076;37571,76141;37571,76673;38100,77738;37571,81465;37571,83063;35984,84660;33867,85193;31221,85725;29104,85725;22754,85725;16404,83595;12700,78803;10583,71349;10583,32480;1588,32480;0,30882;0,27688;1058,25558;1058,25025;2117,23960;10583,23960;10583,9584;10583,9052;12171,8519;13758,8519;16933,8519;19050,8519;20638,9052;21167,9584;21167,23960;61913,6389;60855,11182;55563,12779;50271,11714;49213,6389;50271,1065;55563,0;60855,1065;61913,6389;40746,23960" o:connectangles="0,0,0,0,0,0,0,0,0,0,0,0,0,0,0,0,0,0,0,0,0,0,0,0,0,0,0,0,0,0,0,0,0,0,0,0,0,0,0,0,0,0,0,0,0,0,0,0,0,0,0,0,0,0,0,0,0,0,0"/>
                  <o:lock v:ext="edit" verticies="t"/>
                </v:shape>
                <v:shape id="Freeform 1207" o:spid="_x0000_s2223" style="position:absolute;left:6921;top:26384;width:572;height:635;visibility:visible;mso-wrap-style:square;v-text-anchor:top" coordsize="109,1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zQsMA&#10;AADdAAAADwAAAGRycy9kb3ducmV2LnhtbERPy4rCMBTdC/5DuMJsRFOLOFqNUgbmsREcdaG7S3Nt&#10;is1NaTJa/94sBlweznu16WwtbtT6yrGCyTgBQVw4XXGp4Hj4HM1B+ICssXZMCh7kYbPu91aYaXfn&#10;X7rtQyliCPsMFZgQmkxKXxiy6MeuIY7cxbUWQ4RtKXWL9xhua5kmyUxarDg2GGzow1Bx3f9ZBV9D&#10;M6fF1ph8+LgW36dFTud0p9TboMuXIAJ14SX+d/9oBen7NO6Pb+ITkO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I/zQsMAAADdAAAADwAAAAAAAAAAAAAAAACYAgAAZHJzL2Rv&#10;d25yZXYueG1sUEsFBgAAAAAEAAQA9QAAAIgDAAAAAA==&#10;" path="m109,58r-1,13l105,82r-4,12l95,102r-7,8l78,114r-11,4l53,119,41,118,30,114,20,111r-6,-8l8,95,4,85,,74,,60,,48,4,36,8,26r6,-9l21,10,31,5,42,1,56,,68,1,79,4r9,5l95,16r6,7l105,34r3,11l109,58xm88,60r,-8l87,43,84,36,81,29,77,23,71,20,63,17r-8,l46,17r-6,3l34,23r-5,5l25,34r-2,8l21,50r,9l21,68r2,8l25,84r4,6l32,95r7,3l45,102r10,l62,102r7,-2l76,96r3,-6l84,85r1,-9l88,69r,-9xe" fillcolor="black" stroked="f">
                  <v:path arrowok="t" o:connecttype="custom" o:connectlocs="56626,37887;52956,50160;46139,58697;35129,62966;21497,62966;10486,59231;4194,50693;0,39487;0,25613;4194,13874;11011,5336;22021,534;35653,534;46139,4803;52956,12273;56626,24013;46139,32017;45615,22945;42469,15475;37226,10672;28837,9071;20972,10672;15205,14941;12059,22412;11011,31483;12059,40555;15205,48025;20448,52294;28837,54429;36178,53361;41421,48025;44567,40555;46139,32017" o:connectangles="0,0,0,0,0,0,0,0,0,0,0,0,0,0,0,0,0,0,0,0,0,0,0,0,0,0,0,0,0,0,0,0,0"/>
                  <o:lock v:ext="edit" verticies="t"/>
                </v:shape>
                <v:shape id="Freeform 1208" o:spid="_x0000_s2224" style="position:absolute;left:7651;top:26384;width:492;height:619;visibility:visible;mso-wrap-style:square;v-text-anchor:top" coordsize="93,1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Sa3sMA&#10;AADdAAAADwAAAGRycy9kb3ducmV2LnhtbESPX2vCMBTF3wd+h3AF32Za0SnVKEUUxt6mm75emmtT&#10;bG5KEzX79osw2OPh/PlxVptoW3Gn3jeOFeTjDARx5XTDtYKv4/51AcIHZI2tY1LwQx4268HLCgvt&#10;HvxJ90OoRRphX6ACE0JXSOkrQxb92HXEybu43mJIsq+l7vGRxm0rJ1n2Ji02nAgGO9oaqq6Hm03c&#10;U2lKd86OfGX+np13MZ9/RKVGw1guQQSK4T/8137XCibzaQ7PN+kJ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aSa3sMAAADdAAAADwAAAAAAAAAAAAAAAACYAgAAZHJzL2Rv&#10;d25yZXYueG1sUEsFBgAAAAAEAAQA9QAAAIgDAAAAAA==&#10;" path="m93,113r,1l93,116r-1,l92,117r-2,l88,117r-1,l83,117r-3,l78,117r-1,l76,117r-2,-1l74,116r-1,-2l73,113r,-63l73,42,72,36,71,29,68,26,64,22,61,20,56,17r-5,l44,18r-9,4l27,28,20,38r,75l20,114r-1,2l19,116r-1,1l16,117r-1,l13,117r-3,l7,117r-2,l3,117r-1,l,116r,l,114r,-1l,5r,l,4r,l2,2r1,l4,2,7,1r2,l11,1r2,1l15,2r1,l16,4r2,l18,5r,l18,20r9,-9l36,5,45,1,55,r9,1l73,4r6,3l84,13r5,7l92,28r1,9l93,48r,65xe" fillcolor="black" stroked="f">
                  <v:path arrowok="t" o:connecttype="custom" o:connectlocs="49213,60325;48684,61384;47625,61913;46038,61913;42334,61913;40746,61913;39159,61384;38630,60325;38630,26459;38100,19050;35984,13758;32279,10583;26988,8996;18521,11642;10583,20108;10583,60325;10054,61384;8467,61913;6879,61913;3704,61913;1588,61913;0,61384;0,60325;0,2646;0,2117;1058,1058;2117,1058;4763,529;6879,1058;8467,1058;9525,2117;9525,2646;14288,5821;23813,529;33867,529;41805,3704;47096,10583;49213,19579;49213,59796" o:connectangles="0,0,0,0,0,0,0,0,0,0,0,0,0,0,0,0,0,0,0,0,0,0,0,0,0,0,0,0,0,0,0,0,0,0,0,0,0,0,0"/>
                </v:shape>
                <w10:anchorlock/>
              </v:group>
            </w:pict>
          </mc:Fallback>
        </mc:AlternateContent>
      </w:r>
    </w:p>
    <w:p w14:paraId="51AC9D17" w14:textId="1A890B84" w:rsidR="00A4666B" w:rsidRPr="003769FB" w:rsidRDefault="0079611E" w:rsidP="004D49D8">
      <w:pPr>
        <w:spacing w:after="0"/>
        <w:rPr>
          <w:rFonts w:ascii="Book Antiqua" w:hAnsi="Book Antiqua"/>
          <w:b/>
          <w:szCs w:val="24"/>
          <w:lang w:val="en-US" w:eastAsia="zh-CN"/>
        </w:rPr>
      </w:pPr>
      <w:r w:rsidRPr="003769FB">
        <w:rPr>
          <w:rFonts w:ascii="Book Antiqua" w:hAnsi="Book Antiqua"/>
          <w:szCs w:val="24"/>
          <w:lang w:val="en-US"/>
        </w:rPr>
        <w:br w:type="column"/>
      </w:r>
      <w:r w:rsidR="00A4666B" w:rsidRPr="003769FB">
        <w:rPr>
          <w:rFonts w:ascii="Book Antiqua" w:hAnsi="Book Antiqua"/>
          <w:b/>
          <w:szCs w:val="24"/>
          <w:lang w:val="en-US"/>
        </w:rPr>
        <w:lastRenderedPageBreak/>
        <w:t>Figure 3</w:t>
      </w:r>
      <w:r w:rsidR="00A4666B" w:rsidRPr="003769FB">
        <w:rPr>
          <w:rFonts w:ascii="Book Antiqua" w:hAnsi="Book Antiqua" w:hint="eastAsia"/>
          <w:b/>
          <w:szCs w:val="24"/>
          <w:lang w:val="en-US" w:eastAsia="zh-CN"/>
        </w:rPr>
        <w:t xml:space="preserve"> </w:t>
      </w:r>
      <w:r w:rsidR="00A4666B" w:rsidRPr="003769FB">
        <w:rPr>
          <w:rFonts w:ascii="Book Antiqua" w:hAnsi="Book Antiqua"/>
          <w:b/>
          <w:szCs w:val="24"/>
          <w:lang w:val="en-US"/>
        </w:rPr>
        <w:t>Metabolism of vitamin E</w:t>
      </w:r>
      <w:r w:rsidR="00A4666B" w:rsidRPr="003769FB">
        <w:rPr>
          <w:rFonts w:ascii="Book Antiqua" w:hAnsi="Book Antiqua" w:hint="eastAsia"/>
          <w:b/>
          <w:szCs w:val="24"/>
          <w:lang w:val="en-US" w:eastAsia="zh-CN"/>
        </w:rPr>
        <w:t xml:space="preserve">. </w:t>
      </w:r>
      <w:r w:rsidR="00A4666B" w:rsidRPr="003769FB">
        <w:rPr>
          <w:rFonts w:ascii="Book Antiqua" w:hAnsi="Book Antiqua"/>
          <w:szCs w:val="24"/>
          <w:lang w:val="en-US"/>
        </w:rPr>
        <w:t>The metabolism of vitamin E starts with one cycle of ω-hydroxylation followed by five cycles of β-oxidation. The principal catabolic pathway is independent of the saturation of the side-chain</w:t>
      </w:r>
      <w:r w:rsidR="00A4666B" w:rsidRPr="003769FB">
        <w:rPr>
          <w:rFonts w:ascii="Book Antiqua" w:hAnsi="Book Antiqua"/>
          <w:szCs w:val="24"/>
          <w:lang w:val="en-US"/>
        </w:rPr>
        <w:fldChar w:fldCharType="begin"/>
      </w:r>
      <w:r w:rsidR="00A4666B" w:rsidRPr="003769FB">
        <w:rPr>
          <w:rFonts w:ascii="Book Antiqua" w:hAnsi="Book Antiqua"/>
          <w:szCs w:val="24"/>
          <w:lang w:val="en-US"/>
        </w:rPr>
        <w:instrText>ADDIN CITAVI.PLACEHOLDER 3f5c943a-7b21-4259-bf5d-41588dc0bc4a PFBsYWNlaG9sZGVyPg0KICA8QWRkSW5WZXJzaW9uPjQuNC4wLjI4PC9BZGRJblZlcnNpb24+DQogIDxJZD4zZjVjOTQzYS03YjIxLTQyNTktYmY1ZC00MTU4OGRjMGJjNGE8L0lkPg0KICA8RW50cmllcz4NCiAgICA8RW50cnk+DQogICAgICA8SWQ+YjJmMDEyMWQtM2M0ZS00MTRjLWE3YTgtZjJhYTI4NzEwNzhm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zNywxMzhdPC9UZXh0Pg0KICAgIDwvVGV4dFVuaXQ+DQogIDwvVGV4dFVuaXRzPg0KPC9QbGFjZWhvbGRlcj4=</w:instrText>
      </w:r>
      <w:r w:rsidR="00A4666B" w:rsidRPr="003769FB">
        <w:rPr>
          <w:rFonts w:ascii="Book Antiqua" w:hAnsi="Book Antiqua"/>
          <w:szCs w:val="24"/>
          <w:lang w:val="en-US"/>
        </w:rPr>
        <w:fldChar w:fldCharType="separate"/>
      </w:r>
      <w:r w:rsidR="00A4666B"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136</w:t>
      </w:r>
      <w:r w:rsidR="00A4666B"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137</w:t>
      </w:r>
      <w:r w:rsidR="00A4666B" w:rsidRPr="003769FB">
        <w:rPr>
          <w:rFonts w:ascii="Book Antiqua" w:hAnsi="Book Antiqua"/>
          <w:szCs w:val="24"/>
          <w:vertAlign w:val="superscript"/>
          <w:lang w:val="en-US"/>
        </w:rPr>
        <w:t>]</w:t>
      </w:r>
      <w:r w:rsidR="00A4666B" w:rsidRPr="003769FB">
        <w:rPr>
          <w:rFonts w:ascii="Book Antiqua" w:hAnsi="Book Antiqua"/>
          <w:szCs w:val="24"/>
          <w:lang w:val="en-US"/>
        </w:rPr>
        <w:fldChar w:fldCharType="end"/>
      </w:r>
      <w:r w:rsidR="00A4666B" w:rsidRPr="003769FB">
        <w:rPr>
          <w:rFonts w:ascii="Book Antiqua" w:hAnsi="Book Antiqua"/>
          <w:szCs w:val="24"/>
          <w:lang w:val="en-US"/>
        </w:rPr>
        <w:t xml:space="preserve"> or the substitution of the chromanol ring system</w:t>
      </w:r>
      <w:r w:rsidR="00A4666B" w:rsidRPr="003769FB">
        <w:rPr>
          <w:rFonts w:ascii="Book Antiqua" w:hAnsi="Book Antiqua"/>
          <w:szCs w:val="24"/>
          <w:lang w:val="en-US"/>
        </w:rPr>
        <w:fldChar w:fldCharType="begin"/>
      </w:r>
      <w:r w:rsidR="00A4666B" w:rsidRPr="003769FB">
        <w:rPr>
          <w:rFonts w:ascii="Book Antiqua" w:hAnsi="Book Antiqua"/>
          <w:szCs w:val="24"/>
          <w:lang w:val="en-US"/>
        </w:rPr>
        <w:instrText>ADDIN CITAVI.PLACEHOLDER 8b82f1fb-8567-4199-934d-3e61c322bd9b PFBsYWNlaG9sZGVyPg0KICA8QWRkSW5WZXJzaW9uPjQuNC4wLjI4PC9BZGRJblZlcnNpb24+DQogIDxJZD44YjgyZjFmYi04NTY3LTQxOTktOTM0ZC0zZTYxYzMyMmJkOWI8L0lkPg0KICA8RW50cmllcz4NCiAgICA8RW50cnk+DQogICAgICA8SWQ+ZjFkOWEzOTItNDlhMy00NGRlLTgwYzUtZmIzODMyOWNiYmQ1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PC9FbnRyaWVzPg0KICA8VGV4dD5bMTM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ddPC9UZXh0Pg0KICAgIDwvVGV4dFVuaXQ+DQogIDwvVGV4dFVuaXRzPg0KPC9QbGFjZWhvbGRlcj4=</w:instrText>
      </w:r>
      <w:r w:rsidR="00A4666B" w:rsidRPr="003769FB">
        <w:rPr>
          <w:rFonts w:ascii="Book Antiqua" w:hAnsi="Book Antiqua"/>
          <w:szCs w:val="24"/>
          <w:lang w:val="en-US"/>
        </w:rPr>
        <w:fldChar w:fldCharType="separate"/>
      </w:r>
      <w:r w:rsidR="00A4666B"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136</w:t>
      </w:r>
      <w:r w:rsidR="00A4666B" w:rsidRPr="003769FB">
        <w:rPr>
          <w:rFonts w:ascii="Book Antiqua" w:hAnsi="Book Antiqua"/>
          <w:szCs w:val="24"/>
          <w:vertAlign w:val="superscript"/>
          <w:lang w:val="en-US"/>
        </w:rPr>
        <w:t>]</w:t>
      </w:r>
      <w:r w:rsidR="00A4666B" w:rsidRPr="003769FB">
        <w:rPr>
          <w:rFonts w:ascii="Book Antiqua" w:hAnsi="Book Antiqua"/>
          <w:szCs w:val="24"/>
          <w:lang w:val="en-US"/>
        </w:rPr>
        <w:fldChar w:fldCharType="end"/>
      </w:r>
      <w:r w:rsidR="00A4666B" w:rsidRPr="003769FB">
        <w:rPr>
          <w:rFonts w:ascii="Book Antiqua" w:hAnsi="Book Antiqua"/>
          <w:szCs w:val="24"/>
          <w:lang w:val="en-US"/>
        </w:rPr>
        <w:t>, whereas the rate of metabolic degradation is modulated mostly by these two factors</w:t>
      </w:r>
      <w:r w:rsidR="00A4666B" w:rsidRPr="003769FB">
        <w:rPr>
          <w:rFonts w:ascii="Book Antiqua" w:hAnsi="Book Antiqua"/>
          <w:szCs w:val="24"/>
          <w:lang w:val="en-US"/>
        </w:rPr>
        <w:fldChar w:fldCharType="begin"/>
      </w:r>
      <w:r w:rsidR="00A4666B" w:rsidRPr="003769FB">
        <w:rPr>
          <w:rFonts w:ascii="Book Antiqua" w:hAnsi="Book Antiqua"/>
          <w:szCs w:val="24"/>
          <w:lang w:val="en-US"/>
        </w:rPr>
        <w:instrText>ADDIN CITAVI.PLACEHOLDER b7a185b2-ba82-4a3f-8441-1c4e218c8aa9 PFBsYWNlaG9sZGVyPg0KICA8QWRkSW5WZXJzaW9uPjQuNC4wLjI4PC9BZGRJblZlcnNpb24+DQogIDxJZD5iN2ExODViMi1iYTgyLTRhM2YtODQ0MS0xYzRlMjE4YzhhYTk8L0lkPg0KICA8RW50cmllcz4NCiAgICA8RW50cnk+DQogICAgICA8SWQ+ODVlYzgyZTMtNWZkNy00OTZkLWJhN2EtZGI2MzNkOGYzOGI3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PC9FbnRyaWVzPg0KICA8VGV4dD5bMTM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ddPC9UZXh0Pg0KICAgIDwvVGV4dFVuaXQ+DQogIDwvVGV4dFVuaXRzPg0KPC9QbGFjZWhvbGRlcj4=</w:instrText>
      </w:r>
      <w:r w:rsidR="00A4666B" w:rsidRPr="003769FB">
        <w:rPr>
          <w:rFonts w:ascii="Book Antiqua" w:hAnsi="Book Antiqua"/>
          <w:szCs w:val="24"/>
          <w:lang w:val="en-US"/>
        </w:rPr>
        <w:fldChar w:fldCharType="separate"/>
      </w:r>
      <w:r w:rsidR="00A4666B"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136</w:t>
      </w:r>
      <w:r w:rsidR="00A4666B" w:rsidRPr="003769FB">
        <w:rPr>
          <w:rFonts w:ascii="Book Antiqua" w:hAnsi="Book Antiqua"/>
          <w:szCs w:val="24"/>
          <w:vertAlign w:val="superscript"/>
          <w:lang w:val="en-US"/>
        </w:rPr>
        <w:t>]</w:t>
      </w:r>
      <w:r w:rsidR="00A4666B" w:rsidRPr="003769FB">
        <w:rPr>
          <w:rFonts w:ascii="Book Antiqua" w:hAnsi="Book Antiqua"/>
          <w:szCs w:val="24"/>
          <w:lang w:val="en-US"/>
        </w:rPr>
        <w:fldChar w:fldCharType="end"/>
      </w:r>
      <w:r w:rsidR="00A4666B" w:rsidRPr="003769FB">
        <w:rPr>
          <w:rFonts w:ascii="Book Antiqua" w:hAnsi="Book Antiqua"/>
          <w:szCs w:val="24"/>
          <w:lang w:val="en-US"/>
        </w:rPr>
        <w:t xml:space="preserve"> (for further details, see the sections on α-TTP in chapter “Intracellular binding proteins” as well as CYP4F2 and kinetics in chapter “Metabolism of vitamin E”). While the intracellular compartmentation of the different reaction steps is known for TOHs</w:t>
      </w:r>
      <w:r w:rsidR="00A4666B" w:rsidRPr="003769FB">
        <w:rPr>
          <w:rFonts w:ascii="Book Antiqua" w:hAnsi="Book Antiqua"/>
          <w:szCs w:val="24"/>
          <w:lang w:val="en-US"/>
        </w:rPr>
        <w:fldChar w:fldCharType="begin"/>
      </w:r>
      <w:r w:rsidR="00A4666B" w:rsidRPr="003769FB">
        <w:rPr>
          <w:rFonts w:ascii="Book Antiqua" w:hAnsi="Book Antiqua"/>
          <w:szCs w:val="24"/>
          <w:lang w:val="en-US"/>
        </w:rPr>
        <w:instrText>ADDIN CITAVI.PLACEHOLDER 611e7ee9-edb3-4edf-9760-8672cc8ee683 PFBsYWNlaG9sZGVyPg0KICA8QWRkSW5WZXJzaW9uPjQuNC4wLjI4PC9BZGRJblZlcnNpb24+DQogIDxJZD42MTFlN2VlOS1lZGIzLTRlZGYtOTc2MC04NjcyY2M4ZWU2ODM8L0lkPg0KICA8RW50cmllcz4NCiAgICA8RW50cnk+DQogICAgICA8SWQ+ZTY1N2I0ODctZjY3ZS00YTkyLThjZDYtY2RmMzAwMTNlYmI2PC9JZD4NCiAgICAgIDxSZWZlcmVuY2VJZD41OThmMWJiMi0wM2M3LTRhOGMtYjliOC01NmMzMDBkYWE2Z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zOV08L1RleHQ+DQogICAgPC9UZXh0VW5pdD4NCiAgPC9UZXh0VW5pdHM+DQo8L1BsYWNlaG9sZGVyPg==</w:instrText>
      </w:r>
      <w:r w:rsidR="00A4666B" w:rsidRPr="003769FB">
        <w:rPr>
          <w:rFonts w:ascii="Book Antiqua" w:hAnsi="Book Antiqua"/>
          <w:szCs w:val="24"/>
          <w:lang w:val="en-US"/>
        </w:rPr>
        <w:fldChar w:fldCharType="separate"/>
      </w:r>
      <w:r w:rsidR="00A4666B"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138</w:t>
      </w:r>
      <w:r w:rsidR="00A4666B" w:rsidRPr="003769FB">
        <w:rPr>
          <w:rFonts w:ascii="Book Antiqua" w:hAnsi="Book Antiqua"/>
          <w:szCs w:val="24"/>
          <w:vertAlign w:val="superscript"/>
          <w:lang w:val="en-US"/>
        </w:rPr>
        <w:t>]</w:t>
      </w:r>
      <w:r w:rsidR="00A4666B" w:rsidRPr="003769FB">
        <w:rPr>
          <w:rFonts w:ascii="Book Antiqua" w:hAnsi="Book Antiqua"/>
          <w:szCs w:val="24"/>
          <w:lang w:val="en-US"/>
        </w:rPr>
        <w:fldChar w:fldCharType="end"/>
      </w:r>
      <w:r w:rsidR="00A4666B" w:rsidRPr="003769FB">
        <w:rPr>
          <w:rFonts w:ascii="Book Antiqua" w:hAnsi="Book Antiqua"/>
          <w:szCs w:val="24"/>
          <w:lang w:val="en-US"/>
        </w:rPr>
        <w:t>, it remains unresolved for T3s. The same applies to the structures and arrows marked in grey; they reflect molecules or principle steps which fit into the general concept so far but need further experimental confirmation and molecular characterization.</w:t>
      </w:r>
    </w:p>
    <w:p w14:paraId="3AE81018" w14:textId="4D35224E" w:rsidR="003B2D32" w:rsidRPr="003769FB" w:rsidRDefault="003B2D32" w:rsidP="004D49D8">
      <w:pPr>
        <w:pStyle w:val="ad"/>
        <w:widowControl w:val="0"/>
        <w:spacing w:after="0" w:line="360" w:lineRule="auto"/>
        <w:rPr>
          <w:rFonts w:ascii="Book Antiqua" w:hAnsi="Book Antiqua"/>
          <w:szCs w:val="24"/>
          <w:lang w:val="en-US"/>
        </w:rPr>
      </w:pPr>
    </w:p>
    <w:p w14:paraId="73BE39DD" w14:textId="77777777" w:rsidR="003B2D32" w:rsidRPr="003769FB" w:rsidRDefault="003B2D32" w:rsidP="004D49D8">
      <w:pPr>
        <w:pStyle w:val="ad"/>
        <w:widowControl w:val="0"/>
        <w:spacing w:after="0" w:line="360" w:lineRule="auto"/>
        <w:rPr>
          <w:rFonts w:ascii="Book Antiqua" w:hAnsi="Book Antiqua"/>
          <w:szCs w:val="24"/>
          <w:lang w:val="en-US"/>
        </w:rPr>
      </w:pPr>
    </w:p>
    <w:p w14:paraId="2FE626AD" w14:textId="77777777" w:rsidR="00A4666B" w:rsidRPr="003769FB" w:rsidRDefault="00A4666B" w:rsidP="004D49D8">
      <w:pPr>
        <w:spacing w:after="0" w:line="276" w:lineRule="auto"/>
        <w:jc w:val="left"/>
        <w:rPr>
          <w:rFonts w:ascii="Book Antiqua" w:hAnsi="Book Antiqua"/>
          <w:b/>
          <w:szCs w:val="24"/>
          <w:lang w:val="en-US"/>
        </w:rPr>
      </w:pPr>
      <w:r w:rsidRPr="003769FB">
        <w:rPr>
          <w:rFonts w:ascii="Book Antiqua" w:hAnsi="Book Antiqua"/>
          <w:szCs w:val="24"/>
          <w:lang w:val="en-US"/>
        </w:rPr>
        <w:br w:type="page"/>
      </w:r>
    </w:p>
    <w:p w14:paraId="292366D6" w14:textId="2AD5F840" w:rsidR="003B2D32" w:rsidRPr="003769FB" w:rsidRDefault="00A4666B" w:rsidP="004D49D8">
      <w:pPr>
        <w:pStyle w:val="ad"/>
        <w:widowControl w:val="0"/>
        <w:spacing w:after="0" w:line="360" w:lineRule="auto"/>
        <w:rPr>
          <w:rFonts w:ascii="Book Antiqua" w:hAnsi="Book Antiqua"/>
          <w:szCs w:val="24"/>
          <w:lang w:val="en-US" w:eastAsia="zh-CN"/>
        </w:rPr>
      </w:pPr>
      <w:r w:rsidRPr="003769FB">
        <w:rPr>
          <w:rFonts w:ascii="Book Antiqua" w:hAnsi="Book Antiqua"/>
          <w:szCs w:val="24"/>
          <w:lang w:val="en-US"/>
        </w:rPr>
        <w:lastRenderedPageBreak/>
        <w:t>Table 1</w:t>
      </w:r>
      <w:r w:rsidRPr="003769FB">
        <w:rPr>
          <w:rFonts w:ascii="Book Antiqua" w:hAnsi="Book Antiqua" w:hint="eastAsia"/>
          <w:szCs w:val="24"/>
          <w:lang w:val="en-US" w:eastAsia="zh-CN"/>
        </w:rPr>
        <w:t xml:space="preserve"> </w:t>
      </w:r>
      <w:r w:rsidR="003B2D32" w:rsidRPr="003769FB">
        <w:rPr>
          <w:rFonts w:ascii="Book Antiqua" w:hAnsi="Book Antiqua"/>
          <w:szCs w:val="24"/>
          <w:lang w:val="en-US"/>
        </w:rPr>
        <w:t>Overview on metabolites of vitamin E</w:t>
      </w:r>
    </w:p>
    <w:tbl>
      <w:tblPr>
        <w:tblStyle w:val="ae"/>
        <w:tblW w:w="0" w:type="auto"/>
        <w:tblInd w:w="57" w:type="dxa"/>
        <w:tblBorders>
          <w:left w:val="none" w:sz="0" w:space="0" w:color="auto"/>
          <w:right w:val="none" w:sz="0" w:space="0" w:color="auto"/>
          <w:insideH w:val="none" w:sz="0" w:space="0" w:color="auto"/>
          <w:insideV w:val="none" w:sz="0" w:space="0" w:color="auto"/>
        </w:tblBorders>
        <w:tblCellMar>
          <w:top w:w="57" w:type="dxa"/>
          <w:left w:w="57" w:type="dxa"/>
          <w:bottom w:w="57" w:type="dxa"/>
          <w:right w:w="57" w:type="dxa"/>
        </w:tblCellMar>
        <w:tblLook w:val="04A0" w:firstRow="1" w:lastRow="0" w:firstColumn="1" w:lastColumn="0" w:noHBand="0" w:noVBand="1"/>
      </w:tblPr>
      <w:tblGrid>
        <w:gridCol w:w="2636"/>
        <w:gridCol w:w="2188"/>
        <w:gridCol w:w="4305"/>
      </w:tblGrid>
      <w:tr w:rsidR="003B2D32" w:rsidRPr="003769FB" w14:paraId="525FA64B" w14:textId="77777777" w:rsidTr="00A4666B">
        <w:tc>
          <w:tcPr>
            <w:tcW w:w="2155" w:type="dxa"/>
            <w:tcBorders>
              <w:top w:val="single" w:sz="4" w:space="0" w:color="auto"/>
              <w:bottom w:val="single" w:sz="4" w:space="0" w:color="auto"/>
            </w:tcBorders>
            <w:shd w:val="clear" w:color="auto" w:fill="auto"/>
          </w:tcPr>
          <w:p w14:paraId="4E2CE8DF" w14:textId="77777777" w:rsidR="003B2D32" w:rsidRPr="003769FB" w:rsidRDefault="003B2D32" w:rsidP="004D49D8">
            <w:pPr>
              <w:widowControl w:val="0"/>
              <w:rPr>
                <w:rFonts w:ascii="Book Antiqua" w:hAnsi="Book Antiqua"/>
                <w:b/>
                <w:szCs w:val="24"/>
                <w:lang w:val="en-US"/>
              </w:rPr>
            </w:pPr>
            <w:r w:rsidRPr="003769FB">
              <w:rPr>
                <w:rFonts w:ascii="Book Antiqua" w:hAnsi="Book Antiqua"/>
                <w:b/>
                <w:szCs w:val="24"/>
                <w:lang w:val="en-US"/>
              </w:rPr>
              <w:t>Metabolite</w:t>
            </w:r>
          </w:p>
        </w:tc>
        <w:tc>
          <w:tcPr>
            <w:tcW w:w="2268" w:type="dxa"/>
            <w:tcBorders>
              <w:top w:val="single" w:sz="4" w:space="0" w:color="auto"/>
              <w:bottom w:val="single" w:sz="4" w:space="0" w:color="auto"/>
            </w:tcBorders>
            <w:shd w:val="clear" w:color="auto" w:fill="auto"/>
          </w:tcPr>
          <w:p w14:paraId="2BEE97A4" w14:textId="77777777" w:rsidR="003B2D32" w:rsidRPr="003769FB" w:rsidRDefault="003B2D32" w:rsidP="004D49D8">
            <w:pPr>
              <w:widowControl w:val="0"/>
              <w:rPr>
                <w:rFonts w:ascii="Book Antiqua" w:hAnsi="Book Antiqua"/>
                <w:b/>
                <w:szCs w:val="24"/>
                <w:lang w:val="en-US"/>
              </w:rPr>
            </w:pPr>
            <w:r w:rsidRPr="003769FB">
              <w:rPr>
                <w:rFonts w:ascii="Book Antiqua" w:hAnsi="Book Antiqua"/>
                <w:b/>
                <w:szCs w:val="24"/>
                <w:lang w:val="en-US"/>
              </w:rPr>
              <w:t>Methods</w:t>
            </w:r>
          </w:p>
        </w:tc>
        <w:tc>
          <w:tcPr>
            <w:tcW w:w="4649" w:type="dxa"/>
            <w:tcBorders>
              <w:top w:val="single" w:sz="4" w:space="0" w:color="auto"/>
              <w:bottom w:val="single" w:sz="4" w:space="0" w:color="auto"/>
            </w:tcBorders>
            <w:shd w:val="clear" w:color="auto" w:fill="auto"/>
          </w:tcPr>
          <w:p w14:paraId="7B3C463E" w14:textId="77777777" w:rsidR="003B2D32" w:rsidRPr="003769FB" w:rsidRDefault="003B2D32" w:rsidP="004D49D8">
            <w:pPr>
              <w:widowControl w:val="0"/>
              <w:rPr>
                <w:rFonts w:ascii="Book Antiqua" w:hAnsi="Book Antiqua"/>
                <w:b/>
                <w:szCs w:val="24"/>
                <w:lang w:val="en-US"/>
              </w:rPr>
            </w:pPr>
            <w:r w:rsidRPr="003769FB">
              <w:rPr>
                <w:rFonts w:ascii="Book Antiqua" w:hAnsi="Book Antiqua"/>
                <w:b/>
                <w:szCs w:val="24"/>
                <w:lang w:val="en-US"/>
              </w:rPr>
              <w:t>Matrix</w:t>
            </w:r>
          </w:p>
        </w:tc>
      </w:tr>
      <w:tr w:rsidR="003B2D32" w:rsidRPr="003769FB" w14:paraId="26D32F9B" w14:textId="77777777" w:rsidTr="00A4666B">
        <w:tc>
          <w:tcPr>
            <w:tcW w:w="2155" w:type="dxa"/>
            <w:tcBorders>
              <w:top w:val="single" w:sz="4" w:space="0" w:color="auto"/>
            </w:tcBorders>
            <w:shd w:val="clear" w:color="auto" w:fill="auto"/>
          </w:tcPr>
          <w:p w14:paraId="3A7B6922" w14:textId="77777777"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13’-Hydroxychromanol</w:t>
            </w:r>
          </w:p>
          <w:p w14:paraId="2B7D07AF" w14:textId="77777777"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13’-OH)</w:t>
            </w:r>
          </w:p>
        </w:tc>
        <w:tc>
          <w:tcPr>
            <w:tcW w:w="2268" w:type="dxa"/>
            <w:tcBorders>
              <w:top w:val="single" w:sz="4" w:space="0" w:color="auto"/>
            </w:tcBorders>
            <w:shd w:val="clear" w:color="auto" w:fill="auto"/>
          </w:tcPr>
          <w:p w14:paraId="769C7F3D" w14:textId="77777777"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GC-MS</w:t>
            </w:r>
            <w:r w:rsidRPr="003769FB">
              <w:rPr>
                <w:rFonts w:ascii="Book Antiqua" w:hAnsi="Book Antiqua"/>
                <w:szCs w:val="24"/>
                <w:lang w:val="en-US"/>
              </w:rPr>
              <w:fldChar w:fldCharType="begin"/>
            </w:r>
            <w:r w:rsidRPr="003769FB">
              <w:rPr>
                <w:rFonts w:ascii="Book Antiqua" w:hAnsi="Book Antiqua"/>
                <w:szCs w:val="24"/>
                <w:lang w:val="en-US"/>
              </w:rPr>
              <w:instrText>ADDIN CITAVI.PLACEHOLDER f5b47361-cf89-48d9-b3a4-733ea160aa9c PFBsYWNlaG9sZGVyPg0KICA8QWRkSW5WZXJzaW9uPjQuNC4wLjI4PC9BZGRJblZlcnNpb24+DQogIDxJZD5mNWI0NzM2MS1jZjg5LTQ4ZDktYjNhNC03MzNlYTE2MGFhOWM8L0lkPg0KICA8RW50cmllcz4NCiAgICA8RW50cnk+DQogICAgICA8SWQ+MTk4OGNjYTAtMzJhZS00YTdkLTgxNjctNmNlYTM0OTM5MTQwPC9JZD4NCiAgICAgIDxSZWZlcmVuY2VJZD43ODFmYzUxOS1lMWU5LTRkNTctODBiNC1jNjM1YThjZmI4YmY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QwLDE0MV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140,141]</w:t>
            </w:r>
            <w:r w:rsidRPr="003769FB">
              <w:rPr>
                <w:rFonts w:ascii="Book Antiqua" w:hAnsi="Book Antiqua"/>
                <w:szCs w:val="24"/>
                <w:lang w:val="en-US"/>
              </w:rPr>
              <w:fldChar w:fldCharType="end"/>
            </w:r>
          </w:p>
        </w:tc>
        <w:tc>
          <w:tcPr>
            <w:tcW w:w="4649" w:type="dxa"/>
            <w:tcBorders>
              <w:top w:val="single" w:sz="4" w:space="0" w:color="auto"/>
            </w:tcBorders>
            <w:shd w:val="clear" w:color="auto" w:fill="auto"/>
          </w:tcPr>
          <w:p w14:paraId="6CCA4FFA" w14:textId="03543810" w:rsidR="003B2D32" w:rsidRPr="003769FB" w:rsidRDefault="003B2D32" w:rsidP="004D49D8">
            <w:pPr>
              <w:pStyle w:val="a8"/>
              <w:widowControl w:val="0"/>
              <w:numPr>
                <w:ilvl w:val="0"/>
                <w:numId w:val="24"/>
              </w:numPr>
              <w:ind w:left="0" w:firstLine="0"/>
              <w:rPr>
                <w:rFonts w:ascii="Book Antiqua" w:hAnsi="Book Antiqua"/>
                <w:szCs w:val="24"/>
                <w:lang w:val="en-US"/>
              </w:rPr>
            </w:pPr>
            <w:r w:rsidRPr="003769FB">
              <w:rPr>
                <w:rFonts w:ascii="Book Antiqua" w:hAnsi="Book Antiqua"/>
                <w:szCs w:val="24"/>
                <w:lang w:val="en-US"/>
              </w:rPr>
              <w:t>Human and rat liver microsomes</w:t>
            </w:r>
            <w:r w:rsidRPr="003769FB">
              <w:rPr>
                <w:rFonts w:ascii="Book Antiqua" w:hAnsi="Book Antiqua"/>
                <w:szCs w:val="24"/>
                <w:lang w:val="en-US"/>
              </w:rPr>
              <w:fldChar w:fldCharType="begin"/>
            </w:r>
            <w:r w:rsidRPr="003769FB">
              <w:rPr>
                <w:rFonts w:ascii="Book Antiqua" w:hAnsi="Book Antiqua"/>
                <w:szCs w:val="24"/>
                <w:lang w:val="en-US"/>
              </w:rPr>
              <w:instrText>ADDIN CITAVI.PLACEHOLDER 4d6b5286-fa25-4f3f-b4a2-04269e8c586b PFBsYWNlaG9sZGVyPg0KICA8QWRkSW5WZXJzaW9uPjQuNC4wLjI4PC9BZGRJblZlcnNpb24+DQogIDxJZD40ZDZiNTI4Ni1mYTI1LTRmM2YtYjRhMi0wNDI2OWU4YzU4NmI8L0lkPg0KICA8RW50cmllcz4NCiAgICA8RW50cnk+DQogICAgICA8SWQ+NGQ4NWY3MmMtMzA5Ni00ZTc0LWFiYzctZDYxNjFhM2UzZDZjPC9JZD4NCiAgICAgIDxSZWZlcmVuY2VJZD43ODFmYzUxOS1lMWU5LTRkNTctODBiNC1jNjM1YThjZmI4YmY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QwLDE0MV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39</w:t>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40</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p w14:paraId="286B1D96" w14:textId="50F775C9" w:rsidR="003B2D32" w:rsidRPr="003769FB" w:rsidRDefault="003B2D32" w:rsidP="004D49D8">
            <w:pPr>
              <w:pStyle w:val="a8"/>
              <w:widowControl w:val="0"/>
              <w:numPr>
                <w:ilvl w:val="0"/>
                <w:numId w:val="24"/>
              </w:numPr>
              <w:ind w:left="0" w:firstLine="0"/>
              <w:rPr>
                <w:rFonts w:ascii="Book Antiqua" w:hAnsi="Book Antiqua"/>
                <w:szCs w:val="24"/>
                <w:lang w:val="en-US"/>
              </w:rPr>
            </w:pPr>
            <w:r w:rsidRPr="003769FB">
              <w:rPr>
                <w:rFonts w:ascii="Book Antiqua" w:hAnsi="Book Antiqua"/>
                <w:szCs w:val="24"/>
                <w:lang w:val="en-US"/>
              </w:rPr>
              <w:t>Cell culture medium of A549 cells</w:t>
            </w:r>
            <w:r w:rsidRPr="003769FB">
              <w:rPr>
                <w:rFonts w:ascii="Book Antiqua" w:hAnsi="Book Antiqua"/>
                <w:szCs w:val="24"/>
                <w:lang w:val="en-US"/>
              </w:rPr>
              <w:fldChar w:fldCharType="begin"/>
            </w:r>
            <w:r w:rsidRPr="003769FB">
              <w:rPr>
                <w:rFonts w:ascii="Book Antiqua" w:hAnsi="Book Antiqua"/>
                <w:szCs w:val="24"/>
                <w:lang w:val="en-US"/>
              </w:rPr>
              <w:instrText>ADDIN CITAVI.PLACEHOLDER 50034803-2b63-4147-a8c6-383c64d0ec2c PFBsYWNlaG9sZGVyPg0KICA8QWRkSW5WZXJzaW9uPjQuNC4wLjI4PC9BZGRJblZlcnNpb24+DQogIDxJZD41MDAzNDgwMy0yYjYzLTQxNDctYThjNi0zODNjNjRkMGVjMmM8L0lkPg0KICA8RW50cmllcz4NCiAgICA8RW50cnk+DQogICAgICA8SWQ+NGQ4NWY3MmMtMzA5Ni00ZTc0LWFiYzctZDYxNjFhM2UzZDZjPC9JZD4NCiAgICAgIDxSZWZlcmVuY2VJZD43ODFmYzUxOS1lMWU5LTRkNTctODBiNC1jNjM1YThjZmI4Ym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0MF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39</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p w14:paraId="305ACF65" w14:textId="67770A6B" w:rsidR="003B2D32" w:rsidRPr="003769FB" w:rsidRDefault="003B2D32" w:rsidP="004D49D8">
            <w:pPr>
              <w:pStyle w:val="a8"/>
              <w:widowControl w:val="0"/>
              <w:numPr>
                <w:ilvl w:val="0"/>
                <w:numId w:val="24"/>
              </w:numPr>
              <w:ind w:left="0" w:firstLine="0"/>
              <w:rPr>
                <w:rFonts w:ascii="Book Antiqua" w:hAnsi="Book Antiqua"/>
                <w:szCs w:val="24"/>
                <w:lang w:val="en-US"/>
              </w:rPr>
            </w:pPr>
            <w:r w:rsidRPr="003769FB">
              <w:rPr>
                <w:rFonts w:ascii="Book Antiqua" w:hAnsi="Book Antiqua"/>
                <w:szCs w:val="24"/>
                <w:lang w:val="en-US"/>
              </w:rPr>
              <w:t>HepG2 cells</w:t>
            </w:r>
            <w:r w:rsidRPr="003769FB">
              <w:rPr>
                <w:rFonts w:ascii="Book Antiqua" w:hAnsi="Book Antiqua"/>
                <w:szCs w:val="24"/>
                <w:lang w:val="en-US"/>
              </w:rPr>
              <w:fldChar w:fldCharType="begin"/>
            </w:r>
            <w:r w:rsidRPr="003769FB">
              <w:rPr>
                <w:rFonts w:ascii="Book Antiqua" w:hAnsi="Book Antiqua"/>
                <w:szCs w:val="24"/>
                <w:lang w:val="en-US"/>
              </w:rPr>
              <w:instrText>ADDIN CITAVI.PLACEHOLDER 453f028f-5f34-48d4-9dbd-fba61cc142bc PFBsYWNlaG9sZGVyPg0KICA8QWRkSW5WZXJzaW9uPjQuNC4wLjI4PC9BZGRJblZlcnNpb24+DQogIDxJZD40NTNmMDI4Zi01ZjM0LTQ4ZDQtOWRiZC1mYmE2MWNjMTQyYmM8L0lkPg0KICA8RW50cmllcz4NCiAgICA8RW50cnk+DQogICAgICA8SWQ+ZDQ0ZmYxM2ItMmRkZS00Yjk2LTg0NTYtYWUzOTdmMzA4ZmFhPC9JZD4NCiAgICAgIDxSZWZlcmVuY2VJZD4xM2JlNjY3OS1lOTM3LTQ4NzctYjg2YS1lMGRiMjUxMTc3MGU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DEsMTQ0XTwvVGV4dD4NCiAgICA8L1RleHRVbml0Pg0KICA8L1RleHRVbml0cz4NCjwvUGxhY2Vob2xkZXI+</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40</w:t>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43</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2EFCDB53" w14:textId="77777777" w:rsidTr="00A4666B">
        <w:tc>
          <w:tcPr>
            <w:tcW w:w="2155" w:type="dxa"/>
            <w:shd w:val="clear" w:color="auto" w:fill="auto"/>
          </w:tcPr>
          <w:p w14:paraId="0ED625F4" w14:textId="77777777"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13‘-Carboxychromanol</w:t>
            </w:r>
          </w:p>
          <w:p w14:paraId="487AB08C" w14:textId="77777777"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13’-COOH)</w:t>
            </w:r>
          </w:p>
        </w:tc>
        <w:tc>
          <w:tcPr>
            <w:tcW w:w="2268" w:type="dxa"/>
            <w:shd w:val="clear" w:color="auto" w:fill="auto"/>
          </w:tcPr>
          <w:p w14:paraId="25D3B976" w14:textId="535008AF"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LC-ESI-MS</w:t>
            </w:r>
            <w:r w:rsidRPr="003769FB">
              <w:rPr>
                <w:rFonts w:ascii="Book Antiqua" w:hAnsi="Book Antiqua"/>
                <w:szCs w:val="24"/>
                <w:lang w:val="en-US"/>
              </w:rPr>
              <w:fldChar w:fldCharType="begin"/>
            </w:r>
            <w:r w:rsidRPr="003769FB">
              <w:rPr>
                <w:rFonts w:ascii="Book Antiqua" w:hAnsi="Book Antiqua"/>
                <w:szCs w:val="24"/>
                <w:lang w:val="en-US"/>
              </w:rPr>
              <w:instrText>ADDIN CITAVI.PLACEHOLDER ae977c01-effa-4fdf-8412-bb4e4d19ef5d PFBsYWNlaG9sZGVyPg0KICA8QWRkSW5WZXJzaW9uPjQuNC4wLjI4PC9BZGRJblZlcnNpb24+DQogIDxJZD5hZTk3N2MwMS1lZmZhLTRmZGYtODQxMi1iYjRlNGQxOWVmNWQ8L0lkPg0KICA8RW50cmllcz4NCiAgICA8RW50cnk+DQogICAgICA8SWQ+MWZhOWZjY2ItOGY5NS00M2ZjLWIyMmEtZmI5MTkyMDhjYTBk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WmhhbywgTGVlIGV0IGFsIDIwMTAgLSBBbmFseXNpcyBvZiBNdWx0aXBsZSBNZXRhYm9saXRlcy5wZGY8L0FkZHJlc3M+DQogICAgICAgICAgICA8TG9jYXRpb25UeXBlPkVsZWN0cm9uaWNBZGRyZXNzPC9Mb2NhdGlvblR5cGU+DQogICAgICAgICAgPC9Mb2NhdGlvbj4NCiAgICAgICAgICA8TG9jYXRpb24+DQogICAgICAgICAgICA8QWRkcmVzcz4xMC4xMDIxL2pmOTA0NDY0dTwvQWRkcmVzcz4NCiAgICAgICAgICAgIDxMb2NhdGlvblR5cGU+RWxlY3Ryb25pY0FkZHJlc3M8L0xvY2F0aW9uVHlwZT4NCiAgICAgICAgICA8L0xvY2F0aW9uPg0KICAgICAgICAgIDxMb2NhdGlvbj4NCiAgICAgICAgICAgIDxBZGRyZXNzPjIwMjIyNzMw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csMTQwXTwvVGV4dD4NCiAgICA8L1RleHRVbml0Pg0KICA8L1RleHRVbml0cz4NCjwvUGxhY2Vob2xkZXI+</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38</w:t>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39</w:t>
            </w:r>
            <w:r w:rsidRPr="003769FB">
              <w:rPr>
                <w:rFonts w:ascii="Book Antiqua" w:hAnsi="Book Antiqua"/>
                <w:szCs w:val="24"/>
                <w:vertAlign w:val="superscript"/>
                <w:lang w:val="en-US"/>
              </w:rPr>
              <w:t>]</w:t>
            </w:r>
            <w:r w:rsidRPr="003769FB">
              <w:rPr>
                <w:rFonts w:ascii="Book Antiqua" w:hAnsi="Book Antiqua"/>
                <w:szCs w:val="24"/>
                <w:lang w:val="en-US"/>
              </w:rPr>
              <w:fldChar w:fldCharType="end"/>
            </w:r>
            <w:r w:rsidRPr="003769FB">
              <w:rPr>
                <w:rFonts w:ascii="Book Antiqua" w:hAnsi="Book Antiqua"/>
                <w:szCs w:val="24"/>
                <w:lang w:val="en-US"/>
              </w:rPr>
              <w:t xml:space="preserve"> </w:t>
            </w:r>
          </w:p>
          <w:p w14:paraId="467EAC19" w14:textId="3F3A8806"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HPLC-FD or HPLC-ECD</w:t>
            </w:r>
            <w:r w:rsidRPr="003769FB">
              <w:rPr>
                <w:rFonts w:ascii="Book Antiqua" w:hAnsi="Book Antiqua"/>
                <w:szCs w:val="24"/>
                <w:lang w:val="en-US"/>
              </w:rPr>
              <w:fldChar w:fldCharType="begin"/>
            </w:r>
            <w:r w:rsidRPr="003769FB">
              <w:rPr>
                <w:rFonts w:ascii="Book Antiqua" w:hAnsi="Book Antiqua"/>
                <w:szCs w:val="24"/>
                <w:lang w:val="en-US"/>
              </w:rPr>
              <w:instrText>ADDIN CITAVI.PLACEHOLDER 364312d7-dbb1-4541-9b70-74e0ea815467 PFBsYWNlaG9sZGVyPg0KICA8QWRkSW5WZXJzaW9uPjQuNC4wLjI4PC9BZGRJblZlcnNpb24+DQogIDxJZD4zNjQzMTJkNy1kYmIxLTQ1NDEtOWI3MC03NGUwZWE4MTU0Njc8L0lkPg0KICA8RW50cmllcz4NCiAgICA8RW50cnk+DQogICAgICA8SWQ+Nzc5MDBmZjEtN2U3ZS00MGNlLThlZmQtMDZjMDIwNGU4ZjVl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zNywxNDJdPC9UZXh0Pg0KICAgIDwvVGV4dFVuaXQ+DQogIDwvVGV4dFVuaXRzPg0KPC9QbGFjZWhvbGRlcj4=</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36</w:t>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41</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p w14:paraId="049D18D2" w14:textId="43811224"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GC-MS</w:t>
            </w:r>
            <w:r w:rsidRPr="003769FB">
              <w:rPr>
                <w:rFonts w:ascii="Book Antiqua" w:hAnsi="Book Antiqua"/>
                <w:szCs w:val="24"/>
                <w:lang w:val="en-US"/>
              </w:rPr>
              <w:fldChar w:fldCharType="begin"/>
            </w:r>
            <w:r w:rsidRPr="003769FB">
              <w:rPr>
                <w:rFonts w:ascii="Book Antiqua" w:hAnsi="Book Antiqua"/>
                <w:szCs w:val="24"/>
                <w:lang w:val="en-US"/>
              </w:rPr>
              <w:instrText>ADDIN CITAVI.PLACEHOLDER 85added2-c03e-4c65-85a4-36091aa1b311 PFBsYWNlaG9sZGVyPg0KICA8QWRkSW5WZXJzaW9uPjQuNC4wLjI4PC9BZGRJblZlcnNpb24+DQogIDxJZD44NWFkZGVkMi1jMDNlLTRjNjUtODVhNC0zNjA5MWFhMWIzMTE8L0lkPg0KICA8RW50cmllcz4NCiAgICA8RW50cnk+DQogICAgICA8SWQ+YWU3Njc0NWItODQxOC00YjhjLWE3NGMtZjQ0YWMyYTIxMzEyPC9JZD4NCiAgICAgIDxSZWZlcmVuY2VJZD4xM2JlNjY3OS1lOTM3LTQ4NzctYjg2YS1lMGRiMjUxMTc3MG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QxXTwvVGV4dD4NCiAgICA8L1RleHRVbml0Pg0KICA8L1RleHRVbml0cz4NCjwvUGxhY2Vob2xkZXI+</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40</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c>
          <w:tcPr>
            <w:tcW w:w="4649" w:type="dxa"/>
            <w:shd w:val="clear" w:color="auto" w:fill="auto"/>
          </w:tcPr>
          <w:p w14:paraId="19CDECAF" w14:textId="040A707E" w:rsidR="003B2D32" w:rsidRPr="003769FB" w:rsidRDefault="003B2D32" w:rsidP="004D49D8">
            <w:pPr>
              <w:pStyle w:val="a8"/>
              <w:widowControl w:val="0"/>
              <w:numPr>
                <w:ilvl w:val="0"/>
                <w:numId w:val="25"/>
              </w:numPr>
              <w:ind w:left="0" w:firstLine="0"/>
              <w:rPr>
                <w:rFonts w:ascii="Book Antiqua" w:hAnsi="Book Antiqua"/>
                <w:szCs w:val="24"/>
                <w:lang w:val="en-US"/>
              </w:rPr>
            </w:pPr>
            <w:r w:rsidRPr="003769FB">
              <w:rPr>
                <w:rFonts w:ascii="Book Antiqua" w:hAnsi="Book Antiqua"/>
                <w:szCs w:val="24"/>
                <w:lang w:val="en-US"/>
              </w:rPr>
              <w:t>Human liver microsomes, serum, feces</w:t>
            </w:r>
            <w:r w:rsidRPr="003769FB">
              <w:rPr>
                <w:rFonts w:ascii="Book Antiqua" w:hAnsi="Book Antiqua"/>
                <w:szCs w:val="24"/>
                <w:lang w:val="en-US"/>
              </w:rPr>
              <w:fldChar w:fldCharType="begin"/>
            </w:r>
            <w:r w:rsidRPr="003769FB">
              <w:rPr>
                <w:rFonts w:ascii="Book Antiqua" w:hAnsi="Book Antiqua"/>
                <w:szCs w:val="24"/>
                <w:lang w:val="en-US"/>
              </w:rPr>
              <w:instrText>ADDIN CITAVI.PLACEHOLDER 34f467cf-a2d6-4bc9-ac5d-a14e32a16e2d PFBsYWNlaG9sZGVyPg0KICA8QWRkSW5WZXJzaW9uPjQuNC4wLjI4PC9BZGRJblZlcnNpb24+DQogIDxJZD4zNGY0NjdjZi1hMmQ2LTRiYzktYWM1ZC1hMTRlMzJhMTZlMmQ8L0lkPg0KICA8RW50cmllcz4NCiAgICA8RW50cnk+DQogICAgICA8SWQ+YjdjZjRmOTctNjRlNi00NDA4LWI3NDktNjM1Mzc2MGI5Njg5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zNywxNDEsMTQzXTwvVGV4dD4NCiAgICA8L1RleHRVbml0Pg0KICA8L1RleHRVbml0cz4NCjwvUGxhY2Vob2xkZXI+</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36</w:t>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40</w:t>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42</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p w14:paraId="0BFDB87D" w14:textId="19135CF5" w:rsidR="003B2D32" w:rsidRPr="003769FB" w:rsidRDefault="003B2D32" w:rsidP="004D49D8">
            <w:pPr>
              <w:pStyle w:val="a8"/>
              <w:widowControl w:val="0"/>
              <w:numPr>
                <w:ilvl w:val="0"/>
                <w:numId w:val="25"/>
              </w:numPr>
              <w:ind w:left="0" w:firstLine="0"/>
              <w:rPr>
                <w:rFonts w:ascii="Book Antiqua" w:hAnsi="Book Antiqua"/>
                <w:szCs w:val="24"/>
                <w:lang w:val="en-US"/>
              </w:rPr>
            </w:pPr>
            <w:r w:rsidRPr="003769FB">
              <w:rPr>
                <w:rFonts w:ascii="Book Antiqua" w:hAnsi="Book Antiqua"/>
                <w:szCs w:val="24"/>
                <w:lang w:val="en-US"/>
              </w:rPr>
              <w:t>Rat liver microsomes</w:t>
            </w:r>
            <w:r w:rsidRPr="003769FB">
              <w:rPr>
                <w:rFonts w:ascii="Book Antiqua" w:hAnsi="Book Antiqua"/>
                <w:szCs w:val="24"/>
                <w:lang w:val="en-US"/>
              </w:rPr>
              <w:fldChar w:fldCharType="begin"/>
            </w:r>
            <w:r w:rsidRPr="003769FB">
              <w:rPr>
                <w:rFonts w:ascii="Book Antiqua" w:hAnsi="Book Antiqua"/>
                <w:szCs w:val="24"/>
                <w:lang w:val="en-US"/>
              </w:rPr>
              <w:instrText>ADDIN CITAVI.PLACEHOLDER d3b25be2-4eee-41bd-81dc-69a632a16f32 PFBsYWNlaG9sZGVyPg0KICA8QWRkSW5WZXJzaW9uPjQuNC4wLjI4PC9BZGRJblZlcnNpb24+DQogIDxJZD5kM2IyNWJlMi00ZWVlLTQxYmQtODFkYy02OWE2MzJhMTZmMzI8L0lkPg0KICA8RW50cmllcz4NCiAgICA8RW50cnk+DQogICAgICA8SWQ+NGQ4NWY3MmMtMzA5Ni00ZTc0LWFiYzctZDYxNjFhM2UzZDZjPC9JZD4NCiAgICAgIDxSZWZlcmVuY2VJZD43ODFmYzUxOS1lMWU5LTRkNTctODBiNC1jNjM1YThjZmI4YmY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QwLDE0MV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39</w:t>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40</w:t>
            </w:r>
            <w:r w:rsidRPr="003769FB">
              <w:rPr>
                <w:rFonts w:ascii="Book Antiqua" w:hAnsi="Book Antiqua"/>
                <w:szCs w:val="24"/>
                <w:vertAlign w:val="superscript"/>
                <w:lang w:val="en-US"/>
              </w:rPr>
              <w:t>]</w:t>
            </w:r>
            <w:r w:rsidRPr="003769FB">
              <w:rPr>
                <w:rFonts w:ascii="Book Antiqua" w:hAnsi="Book Antiqua"/>
                <w:szCs w:val="24"/>
                <w:lang w:val="en-US"/>
              </w:rPr>
              <w:fldChar w:fldCharType="end"/>
            </w:r>
            <w:r w:rsidRPr="003769FB">
              <w:rPr>
                <w:rFonts w:ascii="Book Antiqua" w:hAnsi="Book Antiqua"/>
                <w:szCs w:val="24"/>
                <w:lang w:val="en-US"/>
              </w:rPr>
              <w:t xml:space="preserve"> </w:t>
            </w:r>
          </w:p>
          <w:p w14:paraId="1F9B4EC1" w14:textId="16E1D3A3" w:rsidR="003B2D32" w:rsidRPr="003769FB" w:rsidRDefault="003B2D32" w:rsidP="004D49D8">
            <w:pPr>
              <w:pStyle w:val="a8"/>
              <w:widowControl w:val="0"/>
              <w:numPr>
                <w:ilvl w:val="0"/>
                <w:numId w:val="25"/>
              </w:numPr>
              <w:ind w:left="0" w:firstLine="0"/>
              <w:rPr>
                <w:rFonts w:ascii="Book Antiqua" w:hAnsi="Book Antiqua"/>
                <w:szCs w:val="24"/>
                <w:lang w:val="en-US"/>
              </w:rPr>
            </w:pPr>
            <w:r w:rsidRPr="003769FB">
              <w:rPr>
                <w:rFonts w:ascii="Book Antiqua" w:hAnsi="Book Antiqua"/>
                <w:szCs w:val="24"/>
                <w:lang w:val="en-US"/>
              </w:rPr>
              <w:t>Mouse feces</w:t>
            </w:r>
            <w:r w:rsidRPr="003769FB">
              <w:rPr>
                <w:rFonts w:ascii="Book Antiqua" w:hAnsi="Book Antiqua"/>
                <w:szCs w:val="24"/>
                <w:lang w:val="en-US"/>
              </w:rPr>
              <w:fldChar w:fldCharType="begin"/>
            </w:r>
            <w:r w:rsidRPr="003769FB">
              <w:rPr>
                <w:rFonts w:ascii="Book Antiqua" w:hAnsi="Book Antiqua"/>
                <w:szCs w:val="24"/>
                <w:lang w:val="en-US"/>
              </w:rPr>
              <w:instrText>ADDIN CITAVI.PLACEHOLDER 19183a42-c51b-4bcc-81aa-12a7db92caf2 PFBsYWNlaG9sZGVyPg0KICA8QWRkSW5WZXJzaW9uPjQuNC4wLjI4PC9BZGRJblZlcnNpb24+DQogIDxJZD4xOTE4M2E0Mi1jNTFiLTRiY2MtODFhYS0xMmE3ZGI5MmNhZjI8L0lkPg0KICA8RW50cmllcz4NCiAgICA8RW50cnk+DQogICAgICA8SWQ+NWRiYzA2NzctNjk3Yy00YzQzLWEwYTYtYWIyYTY3YWE3YTgw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PC9FbnRyaWVzPg0KICA8VGV4dD5bMTM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ddPC9UZXh0Pg0KICAgIDwvVGV4dFVuaXQ+DQogIDwvVGV4dFVuaXRzPg0KPC9QbGFjZWhvbGRlcj4=</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36</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p w14:paraId="2429168F" w14:textId="7080C344" w:rsidR="003B2D32" w:rsidRPr="003769FB" w:rsidRDefault="003B2D32" w:rsidP="004D49D8">
            <w:pPr>
              <w:pStyle w:val="a8"/>
              <w:widowControl w:val="0"/>
              <w:numPr>
                <w:ilvl w:val="0"/>
                <w:numId w:val="25"/>
              </w:numPr>
              <w:ind w:left="0" w:firstLine="0"/>
              <w:rPr>
                <w:rFonts w:ascii="Book Antiqua" w:hAnsi="Book Antiqua"/>
                <w:szCs w:val="24"/>
                <w:lang w:val="en-US"/>
              </w:rPr>
            </w:pPr>
            <w:r w:rsidRPr="003769FB">
              <w:rPr>
                <w:rFonts w:ascii="Book Antiqua" w:hAnsi="Book Antiqua"/>
                <w:szCs w:val="24"/>
                <w:lang w:val="en-US"/>
              </w:rPr>
              <w:t>Cell culture medium of A549 cells</w:t>
            </w:r>
            <w:r w:rsidRPr="003769FB">
              <w:rPr>
                <w:rFonts w:ascii="Book Antiqua" w:hAnsi="Book Antiqua"/>
                <w:szCs w:val="24"/>
                <w:lang w:val="en-US"/>
              </w:rPr>
              <w:fldChar w:fldCharType="begin"/>
            </w:r>
            <w:r w:rsidRPr="003769FB">
              <w:rPr>
                <w:rFonts w:ascii="Book Antiqua" w:hAnsi="Book Antiqua"/>
                <w:szCs w:val="24"/>
                <w:lang w:val="en-US"/>
              </w:rPr>
              <w:instrText>ADDIN CITAVI.PLACEHOLDER 5fa5ac0d-04f0-433d-8c80-0103bfec7c6d PFBsYWNlaG9sZGVyPg0KICA8QWRkSW5WZXJzaW9uPjQuNC4wLjI4PC9BZGRJblZlcnNpb24+DQogIDxJZD41ZmE1YWMwZC0wNGYwLTQzM2QtOGM4MC0wMTAzYmZlYzdjNmQ8L0lkPg0KICA8RW50cmllcz4NCiAgICA8RW50cnk+DQogICAgICA8SWQ+NGQ4NWY3MmMtMzA5Ni00ZTc0LWFiYzctZDYxNjFhM2UzZDZjPC9JZD4NCiAgICAgIDxSZWZlcmVuY2VJZD43ODFmYzUxOS1lMWU5LTRkNTctODBiNC1jNjM1YThjZmI4Ym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0MF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39</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p w14:paraId="57533A9F" w14:textId="46339C5F" w:rsidR="003B2D32" w:rsidRPr="003769FB" w:rsidRDefault="003B2D32" w:rsidP="004D49D8">
            <w:pPr>
              <w:pStyle w:val="a8"/>
              <w:widowControl w:val="0"/>
              <w:numPr>
                <w:ilvl w:val="0"/>
                <w:numId w:val="25"/>
              </w:numPr>
              <w:ind w:left="0" w:firstLine="0"/>
              <w:rPr>
                <w:rFonts w:ascii="Book Antiqua" w:hAnsi="Book Antiqua"/>
                <w:szCs w:val="24"/>
                <w:lang w:val="en-US"/>
              </w:rPr>
            </w:pPr>
            <w:r w:rsidRPr="003769FB">
              <w:rPr>
                <w:rFonts w:ascii="Book Antiqua" w:hAnsi="Book Antiqua"/>
                <w:szCs w:val="24"/>
                <w:lang w:val="en-US"/>
              </w:rPr>
              <w:t>HepG2 cells</w:t>
            </w:r>
            <w:r w:rsidRPr="003769FB">
              <w:rPr>
                <w:rFonts w:ascii="Book Antiqua" w:hAnsi="Book Antiqua"/>
                <w:szCs w:val="24"/>
                <w:lang w:val="en-US"/>
              </w:rPr>
              <w:fldChar w:fldCharType="begin"/>
            </w:r>
            <w:r w:rsidRPr="003769FB">
              <w:rPr>
                <w:rFonts w:ascii="Book Antiqua" w:hAnsi="Book Antiqua"/>
                <w:szCs w:val="24"/>
                <w:lang w:val="en-US"/>
              </w:rPr>
              <w:instrText>ADDIN CITAVI.PLACEHOLDER 1889765e-4acb-451a-b759-2e3ab02693bd PFBsYWNlaG9sZGVyPg0KICA8QWRkSW5WZXJzaW9uPjQuNC4wLjI4PC9BZGRJblZlcnNpb24+DQogIDxJZD4xODg5NzY1ZS00YWNiLTQ1MWEtYjc1OS0yZTNhYjAyNjkzYmQ8L0lkPg0KICA8RW50cmllcz4NCiAgICA8RW50cnk+DQogICAgICA8SWQ+ZDQ0ZmYxM2ItMmRkZS00Yjk2LTg0NTYtYWUzOTdmMzA4ZmFhPC9JZD4NCiAgICAgIDxSZWZlcmVuY2VJZD4xM2JlNjY3OS1lOTM3LTQ4NzctYjg2YS1lMGRiMjUxMTc3MGU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DEsMTQ0XTwvVGV4dD4NCiAgICA8L1RleHRVbml0Pg0KICA8L1RleHRVbml0cz4NCjwvUGxhY2Vob2xkZXI+</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40</w:t>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43</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1120037B" w14:textId="77777777" w:rsidTr="00A4666B">
        <w:tc>
          <w:tcPr>
            <w:tcW w:w="2155" w:type="dxa"/>
            <w:shd w:val="clear" w:color="auto" w:fill="auto"/>
          </w:tcPr>
          <w:p w14:paraId="3576D8C4" w14:textId="77777777" w:rsidR="003B2D32" w:rsidRPr="003769FB" w:rsidRDefault="003B2D32" w:rsidP="004D49D8">
            <w:pPr>
              <w:widowControl w:val="0"/>
              <w:rPr>
                <w:rFonts w:ascii="Book Antiqua" w:hAnsi="Book Antiqua"/>
                <w:szCs w:val="24"/>
              </w:rPr>
            </w:pPr>
            <w:r w:rsidRPr="003769FB">
              <w:rPr>
                <w:rFonts w:ascii="Book Antiqua" w:hAnsi="Book Antiqua"/>
                <w:szCs w:val="24"/>
              </w:rPr>
              <w:t>Carboxydimethyldecyl-hydroxychroman</w:t>
            </w:r>
          </w:p>
          <w:p w14:paraId="2B66BA56" w14:textId="77777777" w:rsidR="003B2D32" w:rsidRPr="003769FB" w:rsidRDefault="003B2D32" w:rsidP="004D49D8">
            <w:pPr>
              <w:widowControl w:val="0"/>
              <w:rPr>
                <w:rFonts w:ascii="Book Antiqua" w:hAnsi="Book Antiqua"/>
                <w:szCs w:val="24"/>
              </w:rPr>
            </w:pPr>
            <w:r w:rsidRPr="003769FB">
              <w:rPr>
                <w:rFonts w:ascii="Book Antiqua" w:hAnsi="Book Antiqua"/>
                <w:szCs w:val="24"/>
              </w:rPr>
              <w:t>(CDMDHC)</w:t>
            </w:r>
          </w:p>
          <w:p w14:paraId="1F0734A2" w14:textId="77777777" w:rsidR="003B2D32" w:rsidRPr="003769FB" w:rsidRDefault="003B2D32" w:rsidP="004D49D8">
            <w:pPr>
              <w:widowControl w:val="0"/>
              <w:rPr>
                <w:rFonts w:ascii="Book Antiqua" w:hAnsi="Book Antiqua"/>
                <w:szCs w:val="24"/>
              </w:rPr>
            </w:pPr>
            <w:r w:rsidRPr="003769FB">
              <w:rPr>
                <w:rFonts w:ascii="Book Antiqua" w:hAnsi="Book Antiqua"/>
                <w:szCs w:val="24"/>
              </w:rPr>
              <w:t>(11’-COOH)</w:t>
            </w:r>
          </w:p>
        </w:tc>
        <w:tc>
          <w:tcPr>
            <w:tcW w:w="2268" w:type="dxa"/>
            <w:shd w:val="clear" w:color="auto" w:fill="auto"/>
          </w:tcPr>
          <w:p w14:paraId="727AF7F3" w14:textId="1643B498"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LC-ESI-MS</w:t>
            </w:r>
            <w:r w:rsidRPr="003769FB">
              <w:rPr>
                <w:rFonts w:ascii="Book Antiqua" w:hAnsi="Book Antiqua"/>
                <w:szCs w:val="24"/>
                <w:lang w:val="en-US"/>
              </w:rPr>
              <w:fldChar w:fldCharType="begin"/>
            </w:r>
            <w:r w:rsidRPr="003769FB">
              <w:rPr>
                <w:rFonts w:ascii="Book Antiqua" w:hAnsi="Book Antiqua"/>
                <w:szCs w:val="24"/>
                <w:lang w:val="en-US"/>
              </w:rPr>
              <w:instrText>ADDIN CITAVI.PLACEHOLDER bbf87009-7382-45cd-a6a9-593a9bc3b7ff PFBsYWNlaG9sZGVyPg0KICA8QWRkSW5WZXJzaW9uPjUuMS4wLjA8L0FkZEluVmVyc2lvbj4NCiAgPElkPmJiZjg3MDA5LTczODItNDVjZC1hNmE5LTU5M2E5YmMzYjdmZjwvSWQ+DQogIDxFbnRyaWVzPg0KICAgIDxFbnRyeT4NCiAgICAgIDxJZD4yYzg0NGI3OS0yNjA4LTRiMjctOTljNC04YTY3ZTA5YTVhYmQ8L0lkPg0KICAgICAgPFJlZmVyZW5jZUlkPmZlM2U5MDczLTU5NmYtNDJjNy1hZDFiLTEzZmQzMjgwODAyMT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5aaGFvLCBMZWUgZXQgYWwgMjAxMCAtIEFuYWx5c2lzIG9mIE11bHRpcGxlIE1ldGFib2xpdGVzLnBkZjwvQWRkcmVzcz4NCiAgICAgICAgICAgIDxMb2NhdGlvblR5cGU+RWxlY3Ryb25pY0FkZHJlc3M8L0xvY2F0aW9uVHlwZT4NCiAgICAgICAgICA8L0xvY2F0aW9uPg0KICAgICAgICAgIDxMb2NhdGlvbj4NCiAgICAgICAgICAgIDxBZGRyZXNzPjIwMjIyNzMw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zNywxNDAsMTQyXTwvVGV4dD4NCiAgICA8L1RleHRVbml0Pg0KICA8L1RleHRVbml0cz4NCjwvUGxhY2Vob2xkZXI+</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36</w:t>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39</w:t>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41</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p w14:paraId="728721F5" w14:textId="7F69965D"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HPLC-FD or HPLC-ECD</w:t>
            </w:r>
            <w:r w:rsidRPr="003769FB">
              <w:rPr>
                <w:rFonts w:ascii="Book Antiqua" w:hAnsi="Book Antiqua"/>
                <w:szCs w:val="24"/>
                <w:lang w:val="en-US"/>
              </w:rPr>
              <w:fldChar w:fldCharType="begin"/>
            </w:r>
            <w:r w:rsidRPr="003769FB">
              <w:rPr>
                <w:rFonts w:ascii="Book Antiqua" w:hAnsi="Book Antiqua"/>
                <w:szCs w:val="24"/>
                <w:lang w:val="en-US"/>
              </w:rPr>
              <w:instrText>ADDIN CITAVI.PLACEHOLDER 128bcce3-2d04-4fd7-a6cb-9b8b404857d3 PFBsYWNlaG9sZGVyPg0KICA8QWRkSW5WZXJzaW9uPjQuNC4wLjI4PC9BZGRJblZlcnNpb24+DQogIDxJZD4xMjhiY2NlMy0yZDA0LTRmZDctYTZjYi05YjhiNDA0ODU3ZDM8L0lkPg0KICA8RW50cmllcz4NCiAgICA8RW50cnk+DQogICAgICA8SWQ+OWViMGYxNmMtNzYzYS00ZTdiLWJmNWYtNThkMDFmNDViMzdm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zNywxNDJdPC9UZXh0Pg0KICAgIDwvVGV4dFVuaXQ+DQogIDwvVGV4dFVuaXRzPg0KPC9QbGFjZWhvbGRlcj4=</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36</w:t>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41</w:t>
            </w:r>
            <w:r w:rsidRPr="003769FB">
              <w:rPr>
                <w:rFonts w:ascii="Book Antiqua" w:hAnsi="Book Antiqua"/>
                <w:szCs w:val="24"/>
                <w:vertAlign w:val="superscript"/>
                <w:lang w:val="en-US"/>
              </w:rPr>
              <w:t>]</w:t>
            </w:r>
            <w:r w:rsidRPr="003769FB">
              <w:rPr>
                <w:rFonts w:ascii="Book Antiqua" w:hAnsi="Book Antiqua"/>
                <w:szCs w:val="24"/>
                <w:lang w:val="en-US"/>
              </w:rPr>
              <w:fldChar w:fldCharType="end"/>
            </w:r>
            <w:r w:rsidRPr="003769FB">
              <w:rPr>
                <w:rFonts w:ascii="Book Antiqua" w:hAnsi="Book Antiqua"/>
                <w:szCs w:val="24"/>
                <w:lang w:val="en-US"/>
              </w:rPr>
              <w:t xml:space="preserve"> </w:t>
            </w:r>
          </w:p>
          <w:p w14:paraId="452E976F" w14:textId="10BA7CD4"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GC-MS</w:t>
            </w:r>
            <w:r w:rsidRPr="003769FB">
              <w:rPr>
                <w:rFonts w:ascii="Book Antiqua" w:hAnsi="Book Antiqua"/>
                <w:szCs w:val="24"/>
                <w:lang w:val="en-US"/>
              </w:rPr>
              <w:fldChar w:fldCharType="begin"/>
            </w:r>
            <w:r w:rsidRPr="003769FB">
              <w:rPr>
                <w:rFonts w:ascii="Book Antiqua" w:hAnsi="Book Antiqua"/>
                <w:szCs w:val="24"/>
                <w:lang w:val="en-US"/>
              </w:rPr>
              <w:instrText>ADDIN CITAVI.PLACEHOLDER 1e843f8d-8d49-49d6-8df9-4d742f9d7645 PFBsYWNlaG9sZGVyPg0KICA8QWRkSW5WZXJzaW9uPjQuNC4wLjI4PC9BZGRJblZlcnNpb24+DQogIDxJZD4xZTg0M2Y4ZC04ZDQ5LTQ5ZDYtOGRmOS00ZDc0MmY5ZDc2NDU8L0lkPg0KICA8RW50cmllcz4NCiAgICA8RW50cnk+DQogICAgICA8SWQ+ZDE3NTM2MWMtNzExMC00NDRhLTkzYjEtN2ZmMzk0NGU2ZWM5PC9JZD4NCiAgICAgIDxSZWZlcmVuY2VJZD4xM2JlNjY3OS1lOTM3LTQ4NzctYjg2YS1lMGRiMjUxMTc3MG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QxXTwvVGV4dD4NCiAgICA8L1RleHRVbml0Pg0KICA8L1RleHRVbml0cz4NCjwvUGxhY2Vob2xkZXI+</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40</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c>
          <w:tcPr>
            <w:tcW w:w="4649" w:type="dxa"/>
            <w:shd w:val="clear" w:color="auto" w:fill="auto"/>
          </w:tcPr>
          <w:p w14:paraId="277458AA" w14:textId="5D537B0D" w:rsidR="003B2D32" w:rsidRPr="003769FB" w:rsidRDefault="003B2D32" w:rsidP="004D49D8">
            <w:pPr>
              <w:pStyle w:val="a8"/>
              <w:widowControl w:val="0"/>
              <w:numPr>
                <w:ilvl w:val="0"/>
                <w:numId w:val="26"/>
              </w:numPr>
              <w:ind w:left="0" w:firstLine="0"/>
              <w:rPr>
                <w:rFonts w:ascii="Book Antiqua" w:hAnsi="Book Antiqua"/>
                <w:szCs w:val="24"/>
                <w:lang w:val="en-US"/>
              </w:rPr>
            </w:pPr>
            <w:r w:rsidRPr="003769FB">
              <w:rPr>
                <w:rFonts w:ascii="Book Antiqua" w:hAnsi="Book Antiqua"/>
                <w:szCs w:val="24"/>
                <w:lang w:val="en-US"/>
              </w:rPr>
              <w:t>Human feces</w:t>
            </w:r>
            <w:r w:rsidRPr="003769FB">
              <w:rPr>
                <w:rFonts w:ascii="Book Antiqua" w:hAnsi="Book Antiqua"/>
                <w:szCs w:val="24"/>
                <w:lang w:val="en-US"/>
              </w:rPr>
              <w:fldChar w:fldCharType="begin"/>
            </w:r>
            <w:r w:rsidRPr="003769FB">
              <w:rPr>
                <w:rFonts w:ascii="Book Antiqua" w:hAnsi="Book Antiqua"/>
                <w:szCs w:val="24"/>
                <w:lang w:val="en-US"/>
              </w:rPr>
              <w:instrText>ADDIN CITAVI.PLACEHOLDER 0a1302f8-2c7b-44a2-9dcb-5f6626e3d1ed PFBsYWNlaG9sZGVyPg0KICA8QWRkSW5WZXJzaW9uPjQuNC4wLjI4PC9BZGRJblZlcnNpb24+DQogIDxJZD4wYTEzMDJmOC0yYzdiLTQ0YTItOWRjYi01ZjY2MjZlM2QxZWQ8L0lkPg0KICA8RW50cmllcz4NCiAgICA8RW50cnk+DQogICAgICA8SWQ+YjdjZjRmOTctNjRlNi00NDA4LWI3NDktNjM1Mzc2MGI5Njg5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PC9FbnRyaWVzPg0KICA8VGV4dD5bMTM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ddPC9UZXh0Pg0KICAgIDwvVGV4dFVuaXQ+DQogIDwvVGV4dFVuaXRzPg0KPC9QbGFjZWhvbGRlcj4=</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36</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p w14:paraId="357A3558" w14:textId="66A477BD" w:rsidR="003B2D32" w:rsidRPr="003769FB" w:rsidRDefault="003B2D32" w:rsidP="004D49D8">
            <w:pPr>
              <w:pStyle w:val="a8"/>
              <w:widowControl w:val="0"/>
              <w:numPr>
                <w:ilvl w:val="0"/>
                <w:numId w:val="26"/>
              </w:numPr>
              <w:ind w:left="0" w:firstLine="0"/>
              <w:rPr>
                <w:rFonts w:ascii="Book Antiqua" w:hAnsi="Book Antiqua"/>
                <w:szCs w:val="24"/>
                <w:lang w:val="en-US"/>
              </w:rPr>
            </w:pPr>
            <w:r w:rsidRPr="003769FB">
              <w:rPr>
                <w:rFonts w:ascii="Book Antiqua" w:hAnsi="Book Antiqua"/>
                <w:szCs w:val="24"/>
                <w:lang w:val="en-US"/>
              </w:rPr>
              <w:t>Mouse serum and feces</w:t>
            </w:r>
            <w:r w:rsidRPr="003769FB">
              <w:rPr>
                <w:rFonts w:ascii="Book Antiqua" w:hAnsi="Book Antiqua"/>
                <w:szCs w:val="24"/>
                <w:lang w:val="en-US"/>
              </w:rPr>
              <w:fldChar w:fldCharType="begin"/>
            </w:r>
            <w:r w:rsidRPr="003769FB">
              <w:rPr>
                <w:rFonts w:ascii="Book Antiqua" w:hAnsi="Book Antiqua"/>
                <w:szCs w:val="24"/>
                <w:lang w:val="en-US"/>
              </w:rPr>
              <w:instrText>ADDIN CITAVI.PLACEHOLDER 5a5086b4-4365-4269-8dda-b1e2892295c2 PFBsYWNlaG9sZGVyPg0KICA8QWRkSW5WZXJzaW9uPjQuNC4wLjI4PC9BZGRJblZlcnNpb24+DQogIDxJZD41YTUwODZiNC00MzY1LTQyNjktOGRkYS1iMWUyODkyMjk1YzI8L0lkPg0KICA8RW50cmllcz4NCiAgICA8RW50cnk+DQogICAgICA8SWQ+YjdjZjRmOTctNjRlNi00NDA4LWI3NDktNjM1Mzc2MGI5Njg5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PC9FbnRyaWVzPg0KICA8VGV4dD5bMTM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ddPC9UZXh0Pg0KICAgIDwvVGV4dFVuaXQ+DQogIDwvVGV4dFVuaXRzPg0KPC9QbGFjZWhvbGRlcj4=</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36</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p w14:paraId="2C5D44AA" w14:textId="649BC883" w:rsidR="003B2D32" w:rsidRPr="003769FB" w:rsidRDefault="003B2D32" w:rsidP="004D49D8">
            <w:pPr>
              <w:pStyle w:val="a8"/>
              <w:widowControl w:val="0"/>
              <w:numPr>
                <w:ilvl w:val="0"/>
                <w:numId w:val="26"/>
              </w:numPr>
              <w:ind w:left="0" w:firstLine="0"/>
              <w:rPr>
                <w:rFonts w:ascii="Book Antiqua" w:hAnsi="Book Antiqua"/>
                <w:szCs w:val="24"/>
                <w:lang w:val="en-US"/>
              </w:rPr>
            </w:pPr>
            <w:r w:rsidRPr="003769FB">
              <w:rPr>
                <w:rFonts w:ascii="Book Antiqua" w:hAnsi="Book Antiqua"/>
                <w:szCs w:val="24"/>
                <w:lang w:val="en-US"/>
              </w:rPr>
              <w:t>HepG2 cells</w:t>
            </w:r>
            <w:r w:rsidRPr="003769FB">
              <w:rPr>
                <w:rFonts w:ascii="Book Antiqua" w:hAnsi="Book Antiqua"/>
                <w:szCs w:val="24"/>
                <w:lang w:val="en-US"/>
              </w:rPr>
              <w:fldChar w:fldCharType="begin"/>
            </w:r>
            <w:r w:rsidRPr="003769FB">
              <w:rPr>
                <w:rFonts w:ascii="Book Antiqua" w:hAnsi="Book Antiqua"/>
                <w:szCs w:val="24"/>
                <w:lang w:val="en-US"/>
              </w:rPr>
              <w:instrText>ADDIN CITAVI.PLACEHOLDER 9ef1113b-f656-4aa6-b88b-20d15726e2ed PFBsYWNlaG9sZGVyPg0KICA8QWRkSW5WZXJzaW9uPjQuNC4wLjI4PC9BZGRJblZlcnNpb24+DQogIDxJZD45ZWYxMTEzYi1mNjU2LTRhYTYtYjg4Yi0yMGQxNTcyNmUyZWQ8L0lkPg0KICA8RW50cmllcz4NCiAgICA8RW50cnk+DQogICAgICA8SWQ+ZDQ0ZmYxM2ItMmRkZS00Yjk2LTg0NTYtYWUzOTdmMzA4ZmFhPC9JZD4NCiAgICAgIDxSZWZlcmVuY2VJZD4xM2JlNjY3OS1lOTM3LTQ4NzctYjg2YS1lMGRiMjUxMTc3MGU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DEsMTQ0XTwvVGV4dD4NCiAgICA8L1RleHRVbml0Pg0KICA8L1RleHRVbml0cz4NCjwvUGxhY2Vob2xkZXI+</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40</w:t>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43</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725EF43C" w14:textId="77777777" w:rsidTr="00A4666B">
        <w:tc>
          <w:tcPr>
            <w:tcW w:w="2155" w:type="dxa"/>
            <w:shd w:val="clear" w:color="auto" w:fill="auto"/>
          </w:tcPr>
          <w:p w14:paraId="1432315F" w14:textId="77777777"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Carboxymethyloctyl-hydroxychroman</w:t>
            </w:r>
          </w:p>
          <w:p w14:paraId="649CB904" w14:textId="77777777"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CDMOHC)</w:t>
            </w:r>
          </w:p>
          <w:p w14:paraId="6B72AE6F" w14:textId="77777777" w:rsidR="003B2D32" w:rsidRPr="003769FB" w:rsidDel="00F94FC7" w:rsidRDefault="003B2D32" w:rsidP="004D49D8">
            <w:pPr>
              <w:widowControl w:val="0"/>
              <w:rPr>
                <w:rFonts w:ascii="Book Antiqua" w:hAnsi="Book Antiqua"/>
                <w:szCs w:val="24"/>
                <w:lang w:val="en-US"/>
              </w:rPr>
            </w:pPr>
            <w:r w:rsidRPr="003769FB">
              <w:rPr>
                <w:rFonts w:ascii="Book Antiqua" w:hAnsi="Book Antiqua"/>
                <w:szCs w:val="24"/>
                <w:lang w:val="en-US"/>
              </w:rPr>
              <w:t>(9’-COOH)</w:t>
            </w:r>
          </w:p>
        </w:tc>
        <w:tc>
          <w:tcPr>
            <w:tcW w:w="2268" w:type="dxa"/>
            <w:shd w:val="clear" w:color="auto" w:fill="auto"/>
          </w:tcPr>
          <w:p w14:paraId="299ACC51" w14:textId="4DE0C517"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LC-ESI-MS</w:t>
            </w:r>
            <w:r w:rsidRPr="003769FB">
              <w:rPr>
                <w:rFonts w:ascii="Book Antiqua" w:hAnsi="Book Antiqua"/>
                <w:szCs w:val="24"/>
                <w:lang w:val="en-US"/>
              </w:rPr>
              <w:fldChar w:fldCharType="begin"/>
            </w:r>
            <w:r w:rsidRPr="003769FB">
              <w:rPr>
                <w:rFonts w:ascii="Book Antiqua" w:hAnsi="Book Antiqua"/>
                <w:szCs w:val="24"/>
                <w:lang w:val="en-US"/>
              </w:rPr>
              <w:instrText>ADDIN CITAVI.PLACEHOLDER c48d01d9-875a-422c-af37-4f12269403b4 PFBsYWNlaG9sZGVyPg0KICA8QWRkSW5WZXJzaW9uPjUuMS4wLjA8L0FkZEluVmVyc2lvbj4NCiAgPElkPmM0OGQwMWQ5LTg3NWEtNDIyYy1hZjM3LTRmMTIyNjk0MDNiNDwvSWQ+DQogIDxFbnRyaWVzPg0KICAgIDxFbnRyeT4NCiAgICAgIDxJZD4yYzg0NGI3OS0yNjA4LTRiMjctOTljNC04YTY3ZTA5YTVhYmQ8L0lkPg0KICAgICAgPFJlZmVyZW5jZUlkPmZlM2U5MDczLTU5NmYtNDJjNy1hZDFiLTEzZmQzMjgwODAyMT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5aaGFvLCBMZWUgZXQgYWwgMjAxMCAtIEFuYWx5c2lzIG9mIE11bHRpcGxlIE1ldGFib2xpdGVzLnBkZjwvQWRkcmVzcz4NCiAgICAgICAgICAgIDxMb2NhdGlvblR5cGU+RWxlY3Ryb25pY0FkZHJlc3M8L0xvY2F0aW9uVHlwZT4NCiAgICAgICAgICA8L0xvY2F0aW9uPg0KICAgICAgICAgIDxMb2NhdGlvbj4NCiAgICAgICAgICAgIDxBZGRyZXNzPjIwMjIyNzMw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zNywxNDAsMTQyXTwvVGV4dD4NCiAgICA8L1RleHRVbml0Pg0KICA8L1RleHRVbml0cz4NCjwvUGxhY2Vob2xkZXI+</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36</w:t>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39</w:t>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41</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p w14:paraId="329CF9CC" w14:textId="6B706424"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HPLC-FD or HPLC-ECD</w:t>
            </w:r>
            <w:r w:rsidRPr="003769FB">
              <w:rPr>
                <w:rFonts w:ascii="Book Antiqua" w:hAnsi="Book Antiqua"/>
                <w:szCs w:val="24"/>
                <w:lang w:val="en-US"/>
              </w:rPr>
              <w:fldChar w:fldCharType="begin"/>
            </w:r>
            <w:r w:rsidRPr="003769FB">
              <w:rPr>
                <w:rFonts w:ascii="Book Antiqua" w:hAnsi="Book Antiqua"/>
                <w:szCs w:val="24"/>
                <w:lang w:val="en-US"/>
              </w:rPr>
              <w:instrText>ADDIN CITAVI.PLACEHOLDER b4227d63-88f0-4235-b771-341e748c3c4d PFBsYWNlaG9sZGVyPg0KICA8QWRkSW5WZXJzaW9uPjQuNC4wLjI4PC9BZGRJblZlcnNpb24+DQogIDxJZD5iNDIyN2Q2My04OGYwLTQyMzUtYjc3MS0zNDFlNzQ4YzNjNGQ8L0lkPg0KICA8RW50cmllcz4NCiAgICA8RW50cnk+DQogICAgICA8SWQ+OWViMGYxNmMtNzYzYS00ZTdiLWJmNWYtNThkMDFmNDViMzdm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zNywxNDJdPC9UZXh0Pg0KICAgIDwvVGV4dFVuaXQ+DQogIDwvVGV4dFVuaXRzPg0KPC9QbGFjZWhvbGRlcj4=</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36</w:t>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41</w:t>
            </w:r>
            <w:r w:rsidRPr="003769FB">
              <w:rPr>
                <w:rFonts w:ascii="Book Antiqua" w:hAnsi="Book Antiqua"/>
                <w:szCs w:val="24"/>
                <w:vertAlign w:val="superscript"/>
                <w:lang w:val="en-US"/>
              </w:rPr>
              <w:t>]</w:t>
            </w:r>
            <w:r w:rsidRPr="003769FB">
              <w:rPr>
                <w:rFonts w:ascii="Book Antiqua" w:hAnsi="Book Antiqua"/>
                <w:szCs w:val="24"/>
                <w:lang w:val="en-US"/>
              </w:rPr>
              <w:fldChar w:fldCharType="end"/>
            </w:r>
            <w:r w:rsidRPr="003769FB">
              <w:rPr>
                <w:rFonts w:ascii="Book Antiqua" w:hAnsi="Book Antiqua"/>
                <w:szCs w:val="24"/>
                <w:lang w:val="en-US"/>
              </w:rPr>
              <w:t xml:space="preserve"> </w:t>
            </w:r>
          </w:p>
          <w:p w14:paraId="4B27CDB1" w14:textId="51BEAA98" w:rsidR="003B2D32" w:rsidRPr="003769FB" w:rsidDel="00F94FC7" w:rsidRDefault="003B2D32" w:rsidP="004D49D8">
            <w:pPr>
              <w:widowControl w:val="0"/>
              <w:rPr>
                <w:rFonts w:ascii="Book Antiqua" w:hAnsi="Book Antiqua"/>
                <w:szCs w:val="24"/>
                <w:lang w:val="en-US"/>
              </w:rPr>
            </w:pPr>
            <w:r w:rsidRPr="003769FB">
              <w:rPr>
                <w:rFonts w:ascii="Book Antiqua" w:hAnsi="Book Antiqua"/>
                <w:szCs w:val="24"/>
                <w:lang w:val="en-US"/>
              </w:rPr>
              <w:t>GC-MS</w:t>
            </w:r>
            <w:r w:rsidRPr="003769FB">
              <w:rPr>
                <w:rFonts w:ascii="Book Antiqua" w:hAnsi="Book Antiqua"/>
                <w:szCs w:val="24"/>
                <w:lang w:val="en-US"/>
              </w:rPr>
              <w:fldChar w:fldCharType="begin"/>
            </w:r>
            <w:r w:rsidRPr="003769FB">
              <w:rPr>
                <w:rFonts w:ascii="Book Antiqua" w:hAnsi="Book Antiqua"/>
                <w:szCs w:val="24"/>
                <w:lang w:val="en-US"/>
              </w:rPr>
              <w:instrText>ADDIN CITAVI.PLACEHOLDER 16b5682c-5707-444b-acaf-972e2aed99a8 PFBsYWNlaG9sZGVyPg0KICA8QWRkSW5WZXJzaW9uPjQuNC4wLjI4PC9BZGRJblZlcnNpb24+DQogIDxJZD4xNmI1NjgyYy01NzA3LTQ0NGItYWNhZi05NzJlMmFlZDk5YTg8L0lkPg0KICA8RW50cmllcz4NCiAgICA8RW50cnk+DQogICAgICA8SWQ+ZDE3NTM2MWMtNzExMC00NDRhLTkzYjEtN2ZmMzk0NGU2ZWM5PC9JZD4NCiAgICAgIDxSZWZlcmVuY2VJZD4xM2JlNjY3OS1lOTM3LTQ4NzctYjg2YS1lMGRiMjUxMTc3MG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QxXTwvVGV4dD4NCiAgICA8L1RleHRVbml0Pg0KICA8L1RleHRVbml0cz4NCjwvUGxhY2Vob2xkZXI+</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40</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c>
          <w:tcPr>
            <w:tcW w:w="4649" w:type="dxa"/>
            <w:shd w:val="clear" w:color="auto" w:fill="auto"/>
          </w:tcPr>
          <w:p w14:paraId="510ADD2F" w14:textId="1AA36A41" w:rsidR="003B2D32" w:rsidRPr="003769FB" w:rsidRDefault="003B2D32" w:rsidP="004D49D8">
            <w:pPr>
              <w:pStyle w:val="a8"/>
              <w:widowControl w:val="0"/>
              <w:numPr>
                <w:ilvl w:val="0"/>
                <w:numId w:val="26"/>
              </w:numPr>
              <w:ind w:left="0" w:firstLine="0"/>
              <w:rPr>
                <w:rFonts w:ascii="Book Antiqua" w:hAnsi="Book Antiqua"/>
                <w:szCs w:val="24"/>
                <w:lang w:val="en-US"/>
              </w:rPr>
            </w:pPr>
            <w:r w:rsidRPr="003769FB">
              <w:rPr>
                <w:rFonts w:ascii="Book Antiqua" w:hAnsi="Book Antiqua"/>
                <w:szCs w:val="24"/>
                <w:lang w:val="en-US"/>
              </w:rPr>
              <w:t>Human and mouse feces</w:t>
            </w:r>
            <w:r w:rsidRPr="003769FB">
              <w:rPr>
                <w:rFonts w:ascii="Book Antiqua" w:hAnsi="Book Antiqua"/>
                <w:szCs w:val="24"/>
                <w:lang w:val="en-US"/>
              </w:rPr>
              <w:fldChar w:fldCharType="begin"/>
            </w:r>
            <w:r w:rsidRPr="003769FB">
              <w:rPr>
                <w:rFonts w:ascii="Book Antiqua" w:hAnsi="Book Antiqua"/>
                <w:szCs w:val="24"/>
                <w:lang w:val="en-US"/>
              </w:rPr>
              <w:instrText>ADDIN CITAVI.PLACEHOLDER 77f079d7-5fcf-456b-85d7-83a013383a80 PFBsYWNlaG9sZGVyPg0KICA8QWRkSW5WZXJzaW9uPjQuNC4wLjI4PC9BZGRJblZlcnNpb24+DQogIDxJZD43N2YwNzlkNy01ZmNmLTQ1NmItODVkNy04M2EwMTMzODNhODA8L0lkPg0KICA8RW50cmllcz4NCiAgICA8RW50cnk+DQogICAgICA8SWQ+YjdjZjRmOTctNjRlNi00NDA4LWI3NDktNjM1Mzc2MGI5Njg5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PC9FbnRyaWVzPg0KICA8VGV4dD5bMTM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ddPC9UZXh0Pg0KICAgIDwvVGV4dFVuaXQ+DQogIDwvVGV4dFVuaXRzPg0KPC9QbGFjZWhvbGRlcj4=</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36</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p w14:paraId="28D444C5" w14:textId="6DD81C27" w:rsidR="003B2D32" w:rsidRPr="003769FB" w:rsidDel="00F94FC7" w:rsidRDefault="003B2D32" w:rsidP="004D49D8">
            <w:pPr>
              <w:pStyle w:val="a8"/>
              <w:widowControl w:val="0"/>
              <w:numPr>
                <w:ilvl w:val="0"/>
                <w:numId w:val="26"/>
              </w:numPr>
              <w:ind w:left="0" w:firstLine="0"/>
              <w:rPr>
                <w:rFonts w:ascii="Book Antiqua" w:hAnsi="Book Antiqua"/>
                <w:szCs w:val="24"/>
                <w:lang w:val="en-US"/>
              </w:rPr>
            </w:pPr>
            <w:r w:rsidRPr="003769FB">
              <w:rPr>
                <w:rFonts w:ascii="Book Antiqua" w:hAnsi="Book Antiqua"/>
                <w:szCs w:val="24"/>
                <w:lang w:val="en-US"/>
              </w:rPr>
              <w:t>HepG2 cells</w:t>
            </w:r>
            <w:r w:rsidRPr="003769FB">
              <w:rPr>
                <w:rFonts w:ascii="Book Antiqua" w:hAnsi="Book Antiqua"/>
                <w:szCs w:val="24"/>
                <w:lang w:val="en-US"/>
              </w:rPr>
              <w:fldChar w:fldCharType="begin"/>
            </w:r>
            <w:r w:rsidRPr="003769FB">
              <w:rPr>
                <w:rFonts w:ascii="Book Antiqua" w:hAnsi="Book Antiqua"/>
                <w:szCs w:val="24"/>
                <w:lang w:val="en-US"/>
              </w:rPr>
              <w:instrText>ADDIN CITAVI.PLACEHOLDER 33ede9d6-1157-4b28-805e-616fbacfe556 PFBsYWNlaG9sZGVyPg0KICA8QWRkSW5WZXJzaW9uPjQuNC4wLjI4PC9BZGRJblZlcnNpb24+DQogIDxJZD4zM2VkZTlkNi0xMTU3LTRiMjgtODA1ZS02MTZmYmFjZmU1NTY8L0lkPg0KICA8RW50cmllcz4NCiAgICA8RW50cnk+DQogICAgICA8SWQ+ZDQ0ZmYxM2ItMmRkZS00Yjk2LTg0NTYtYWUzOTdmMzA4ZmFhPC9JZD4NCiAgICAgIDxSZWZlcmVuY2VJZD4xM2JlNjY3OS1lOTM3LTQ4NzctYjg2YS1lMGRiMjUxMTc3MGU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DEsMTQ0XTwvVGV4dD4NCiAgICA8L1RleHRVbml0Pg0KICA8L1RleHRVbml0cz4NCjwvUGxhY2Vob2xkZXI+</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40</w:t>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43</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405C48C3" w14:textId="77777777" w:rsidTr="00A4666B">
        <w:tc>
          <w:tcPr>
            <w:tcW w:w="2155" w:type="dxa"/>
            <w:shd w:val="clear" w:color="auto" w:fill="auto"/>
          </w:tcPr>
          <w:p w14:paraId="3FCC8441" w14:textId="77777777" w:rsidR="003B2D32" w:rsidRPr="003769FB" w:rsidRDefault="003B2D32" w:rsidP="004D49D8">
            <w:pPr>
              <w:widowControl w:val="0"/>
              <w:rPr>
                <w:rFonts w:ascii="Book Antiqua" w:hAnsi="Book Antiqua"/>
                <w:szCs w:val="24"/>
              </w:rPr>
            </w:pPr>
            <w:r w:rsidRPr="003769FB">
              <w:rPr>
                <w:rFonts w:ascii="Book Antiqua" w:hAnsi="Book Antiqua"/>
                <w:szCs w:val="24"/>
              </w:rPr>
              <w:t>Carboxymethylhexyl-hydroxychroman</w:t>
            </w:r>
          </w:p>
          <w:p w14:paraId="23FA7F04" w14:textId="77777777" w:rsidR="003B2D32" w:rsidRPr="003769FB" w:rsidRDefault="003B2D32" w:rsidP="004D49D8">
            <w:pPr>
              <w:widowControl w:val="0"/>
              <w:rPr>
                <w:rFonts w:ascii="Book Antiqua" w:hAnsi="Book Antiqua"/>
                <w:szCs w:val="24"/>
              </w:rPr>
            </w:pPr>
            <w:r w:rsidRPr="003769FB">
              <w:rPr>
                <w:rFonts w:ascii="Book Antiqua" w:hAnsi="Book Antiqua"/>
                <w:szCs w:val="24"/>
              </w:rPr>
              <w:t>(CDMHHC)</w:t>
            </w:r>
          </w:p>
          <w:p w14:paraId="5BE78847" w14:textId="77777777" w:rsidR="003B2D32" w:rsidRPr="003769FB" w:rsidRDefault="003B2D32" w:rsidP="004D49D8">
            <w:pPr>
              <w:widowControl w:val="0"/>
              <w:rPr>
                <w:rFonts w:ascii="Book Antiqua" w:hAnsi="Book Antiqua"/>
                <w:szCs w:val="24"/>
              </w:rPr>
            </w:pPr>
            <w:r w:rsidRPr="003769FB">
              <w:rPr>
                <w:rFonts w:ascii="Book Antiqua" w:hAnsi="Book Antiqua"/>
                <w:szCs w:val="24"/>
              </w:rPr>
              <w:t>(7’-COOH)</w:t>
            </w:r>
          </w:p>
        </w:tc>
        <w:tc>
          <w:tcPr>
            <w:tcW w:w="2268" w:type="dxa"/>
            <w:shd w:val="clear" w:color="auto" w:fill="auto"/>
          </w:tcPr>
          <w:p w14:paraId="5C64051A" w14:textId="18D6F38A"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GC-MS</w:t>
            </w:r>
            <w:r w:rsidRPr="003769FB">
              <w:rPr>
                <w:rFonts w:ascii="Book Antiqua" w:hAnsi="Book Antiqua"/>
                <w:szCs w:val="24"/>
                <w:lang w:val="en-US"/>
              </w:rPr>
              <w:fldChar w:fldCharType="begin"/>
            </w:r>
            <w:r w:rsidRPr="003769FB">
              <w:rPr>
                <w:rFonts w:ascii="Book Antiqua" w:hAnsi="Book Antiqua"/>
                <w:szCs w:val="24"/>
                <w:lang w:val="en-US"/>
              </w:rPr>
              <w:instrText>ADDIN CITAVI.PLACEHOLDER 8fb62d79-3fda-49a3-bd3e-62e13919755c PFBsYWNlaG9sZGVyPg0KICA8QWRkSW5WZXJzaW9uPjQuNC4wLjI4PC9BZGRJblZlcnNpb24+DQogIDxJZD44ZmI2MmQ3OS0zZmRhLTQ5YTMtYmQzZS02MmUxMzkxOTc1NWM8L0lkPg0KICA8RW50cmllcz4NCiAgICA8RW50cnk+DQogICAgICA8SWQ+MmE3ODVjNGUtZTlkYy00MzQwLTg5ZjEtYzkxOTRlNDBjY2FiPC9JZD4NCiAgICAgIDxSZWZlcmVuY2VJZD5jNDQ2N2M3OC1jNWQyLTRlZWQtYTliMS1kM2RmM2M0MjUwY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zNSwxMzgsMTQxLDE0NV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34</w:t>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37</w:t>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40</w:t>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44</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p w14:paraId="04249336" w14:textId="6E6DE572"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HPLC-ECD</w:t>
            </w:r>
            <w:r w:rsidRPr="003769FB">
              <w:rPr>
                <w:rFonts w:ascii="Book Antiqua" w:hAnsi="Book Antiqua"/>
                <w:szCs w:val="24"/>
                <w:lang w:val="en-US"/>
              </w:rPr>
              <w:fldChar w:fldCharType="begin"/>
            </w:r>
            <w:r w:rsidRPr="003769FB">
              <w:rPr>
                <w:rFonts w:ascii="Book Antiqua" w:hAnsi="Book Antiqua"/>
                <w:szCs w:val="24"/>
                <w:lang w:val="en-US"/>
              </w:rPr>
              <w:instrText>ADDIN CITAVI.PLACEHOLDER dce595d2-95b9-4927-ad30-dc95e9b31dec PFBsYWNlaG9sZGVyPg0KICA8QWRkSW5WZXJzaW9uPjQuNC4wLjI4PC9BZGRJblZlcnNpb24+DQogIDxJZD5kY2U1OTVkMi05NWI5LTQ5MjctYWQzMC1kYzk1ZTliMzFkZWM8L0lkPg0KICA8RW50cmllcz4NCiAgICA8RW50cnk+DQogICAgICA8SWQ+M2Q3YTM3MTMtYjAwZS00NzY5LTkxNWItYTZmNDk5M2FiNzc1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zNywxMzhdPC9UZXh0Pg0KICAgIDwvVGV4dFVuaXQ+DQogIDwvVGV4dFVuaXRzPg0KPC9QbGFjZWhvbGRlcj4=</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36</w:t>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37</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p w14:paraId="0A302D27" w14:textId="090848A5"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LC-ESI-MS</w:t>
            </w:r>
            <w:r w:rsidRPr="003769FB">
              <w:rPr>
                <w:rFonts w:ascii="Book Antiqua" w:hAnsi="Book Antiqua"/>
                <w:szCs w:val="24"/>
                <w:lang w:val="en-US"/>
              </w:rPr>
              <w:fldChar w:fldCharType="begin"/>
            </w:r>
            <w:r w:rsidRPr="003769FB">
              <w:rPr>
                <w:rFonts w:ascii="Book Antiqua" w:hAnsi="Book Antiqua"/>
                <w:szCs w:val="24"/>
                <w:lang w:val="en-US"/>
              </w:rPr>
              <w:instrText>ADDIN CITAVI.PLACEHOLDER b516f3ae-20a4-414a-86c0-480e68b6beae PFBsYWNlaG9sZGVyPg0KICA8QWRkSW5WZXJzaW9uPjQuNC4wLjI4PC9BZGRJblZlcnNpb24+DQogIDxJZD5iNTE2ZjNhZS0yMGE0LTQxNGEtODZjMC00ODBlNjhiNmJlYWU8L0lkPg0KICA8RW50cmllcz4NCiAgICA8RW50cnk+DQogICAgICA8SWQ+ZWRkMzZhNDMtMjU1MS00YTM3LWI4MWEtYzJjM2I1MjIzZDFl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PC9FbnRyaWVzPg0KICA8VGV4dD5bMTM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ddPC9UZXh0Pg0KICAgIDwvVGV4dFVuaXQ+DQogIDwvVGV4dFVuaXRzPg0KPC9QbGFjZWhvbGRlcj4=</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36</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c>
          <w:tcPr>
            <w:tcW w:w="4649" w:type="dxa"/>
            <w:shd w:val="clear" w:color="auto" w:fill="auto"/>
          </w:tcPr>
          <w:p w14:paraId="7540DCEC" w14:textId="1DD78995" w:rsidR="003B2D32" w:rsidRPr="003769FB" w:rsidRDefault="003B2D32" w:rsidP="004D49D8">
            <w:pPr>
              <w:pStyle w:val="a8"/>
              <w:widowControl w:val="0"/>
              <w:numPr>
                <w:ilvl w:val="0"/>
                <w:numId w:val="28"/>
              </w:numPr>
              <w:ind w:left="0" w:firstLine="0"/>
              <w:rPr>
                <w:rFonts w:ascii="Book Antiqua" w:hAnsi="Book Antiqua"/>
                <w:szCs w:val="24"/>
                <w:lang w:val="en-US"/>
              </w:rPr>
            </w:pPr>
            <w:r w:rsidRPr="003769FB">
              <w:rPr>
                <w:rFonts w:ascii="Book Antiqua" w:hAnsi="Book Antiqua"/>
                <w:szCs w:val="24"/>
                <w:lang w:val="en-US"/>
              </w:rPr>
              <w:t>Human and mouse feces</w:t>
            </w:r>
            <w:r w:rsidRPr="003769FB">
              <w:rPr>
                <w:rFonts w:ascii="Book Antiqua" w:hAnsi="Book Antiqua"/>
                <w:szCs w:val="24"/>
                <w:lang w:val="en-US"/>
              </w:rPr>
              <w:fldChar w:fldCharType="begin"/>
            </w:r>
            <w:r w:rsidRPr="003769FB">
              <w:rPr>
                <w:rFonts w:ascii="Book Antiqua" w:hAnsi="Book Antiqua"/>
                <w:szCs w:val="24"/>
                <w:lang w:val="en-US"/>
              </w:rPr>
              <w:instrText>ADDIN CITAVI.PLACEHOLDER d05e1063-95c1-41f1-8ee5-01136d34cf9f PFBsYWNlaG9sZGVyPg0KICA8QWRkSW5WZXJzaW9uPjQuNC4wLjI4PC9BZGRJblZlcnNpb24+DQogIDxJZD5kMDVlMTA2My05NWMxLTQxZjEtOGVlNS0wMTEzNmQzNGNmOWY8L0lkPg0KICA8RW50cmllcz4NCiAgICA8RW50cnk+DQogICAgICA8SWQ+ZWRkMzZhNDMtMjU1MS00YTM3LWI4MWEtYzJjM2I1MjIzZDFl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PC9FbnRyaWVzPg0KICA8VGV4dD5bMTM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ddPC9UZXh0Pg0KICAgIDwvVGV4dFVuaXQ+DQogIDwvVGV4dFVuaXRzPg0KPC9QbGFjZWhvbGRlcj4=</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36</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p w14:paraId="54684CEF" w14:textId="6FC88228" w:rsidR="003B2D32" w:rsidRPr="003769FB" w:rsidRDefault="003B2D32" w:rsidP="004D49D8">
            <w:pPr>
              <w:pStyle w:val="a8"/>
              <w:widowControl w:val="0"/>
              <w:numPr>
                <w:ilvl w:val="0"/>
                <w:numId w:val="28"/>
              </w:numPr>
              <w:ind w:left="0" w:firstLine="0"/>
              <w:rPr>
                <w:rFonts w:ascii="Book Antiqua" w:hAnsi="Book Antiqua"/>
                <w:szCs w:val="24"/>
                <w:lang w:val="en-US"/>
              </w:rPr>
            </w:pPr>
            <w:r w:rsidRPr="003769FB">
              <w:rPr>
                <w:rFonts w:ascii="Book Antiqua" w:hAnsi="Book Antiqua"/>
                <w:szCs w:val="24"/>
                <w:lang w:val="en-US"/>
              </w:rPr>
              <w:t>HepG2 cells</w:t>
            </w:r>
            <w:r w:rsidRPr="003769FB">
              <w:rPr>
                <w:rFonts w:ascii="Book Antiqua" w:hAnsi="Book Antiqua"/>
                <w:szCs w:val="24"/>
                <w:lang w:val="en-US"/>
              </w:rPr>
              <w:fldChar w:fldCharType="begin"/>
            </w:r>
            <w:r w:rsidRPr="003769FB">
              <w:rPr>
                <w:rFonts w:ascii="Book Antiqua" w:hAnsi="Book Antiqua"/>
                <w:szCs w:val="24"/>
                <w:lang w:val="en-US"/>
              </w:rPr>
              <w:instrText>ADDIN CITAVI.PLACEHOLDER eb75773b-1db3-4174-a2c7-67de0aac1477 PFBsYWNlaG9sZGVyPg0KICA8QWRkSW5WZXJzaW9uPjQuNC4wLjI4PC9BZGRJblZlcnNpb24+DQogIDxJZD5lYjc1NzczYi0xZGIzLTQxNzQtYTJjNy02N2RlMGFhYzE0Nzc8L0lkPg0KICA8RW50cmllcz4NCiAgICA8RW50cnk+DQogICAgICA8SWQ+YmMzNzc2ZmQtOGI3YS00YmYwLWE1NjUtMjEyNWJhNDIxM2MzPC9JZD4NCiAgICAgIDxSZWZlcmVuY2VJZD42MTVkYWRmMy04MjMwLTRlYTgtOTUzYy05NzEzODc0NmRiOD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jAsMTQxLDE0NV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120,</w:t>
            </w:r>
            <w:r w:rsidR="008D2107" w:rsidRPr="003769FB">
              <w:rPr>
                <w:rFonts w:ascii="Book Antiqua" w:eastAsiaTheme="minorEastAsia" w:hAnsi="Book Antiqua" w:hint="eastAsia"/>
                <w:szCs w:val="24"/>
                <w:vertAlign w:val="superscript"/>
                <w:lang w:val="en-US" w:eastAsia="zh-CN"/>
              </w:rPr>
              <w:t>140</w:t>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44</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1E1D60BD" w14:textId="77777777" w:rsidTr="00A4666B">
        <w:tc>
          <w:tcPr>
            <w:tcW w:w="2155" w:type="dxa"/>
            <w:shd w:val="clear" w:color="auto" w:fill="auto"/>
          </w:tcPr>
          <w:p w14:paraId="2F6035CF" w14:textId="77777777" w:rsidR="003B2D32" w:rsidRPr="003769FB" w:rsidRDefault="003B2D32" w:rsidP="004D49D8">
            <w:pPr>
              <w:widowControl w:val="0"/>
              <w:rPr>
                <w:rFonts w:ascii="Book Antiqua" w:hAnsi="Book Antiqua"/>
                <w:szCs w:val="24"/>
              </w:rPr>
            </w:pPr>
            <w:r w:rsidRPr="003769FB">
              <w:rPr>
                <w:rFonts w:ascii="Book Antiqua" w:hAnsi="Book Antiqua"/>
                <w:szCs w:val="24"/>
              </w:rPr>
              <w:t>Carboxymethylbutyl-</w:t>
            </w:r>
            <w:r w:rsidRPr="003769FB">
              <w:rPr>
                <w:rFonts w:ascii="Book Antiqua" w:hAnsi="Book Antiqua"/>
                <w:szCs w:val="24"/>
              </w:rPr>
              <w:lastRenderedPageBreak/>
              <w:t>hydroxychroman</w:t>
            </w:r>
          </w:p>
          <w:p w14:paraId="18FD1F4B" w14:textId="77777777" w:rsidR="003B2D32" w:rsidRPr="003769FB" w:rsidRDefault="003B2D32" w:rsidP="004D49D8">
            <w:pPr>
              <w:widowControl w:val="0"/>
              <w:rPr>
                <w:rFonts w:ascii="Book Antiqua" w:hAnsi="Book Antiqua"/>
                <w:szCs w:val="24"/>
              </w:rPr>
            </w:pPr>
            <w:r w:rsidRPr="003769FB">
              <w:rPr>
                <w:rFonts w:ascii="Book Antiqua" w:hAnsi="Book Antiqua"/>
                <w:szCs w:val="24"/>
              </w:rPr>
              <w:t>(CMBHC)</w:t>
            </w:r>
          </w:p>
          <w:p w14:paraId="41A63299" w14:textId="77777777" w:rsidR="003B2D32" w:rsidRPr="003769FB" w:rsidDel="00005FE9" w:rsidRDefault="003B2D32" w:rsidP="004D49D8">
            <w:pPr>
              <w:widowControl w:val="0"/>
              <w:rPr>
                <w:rFonts w:ascii="Book Antiqua" w:hAnsi="Book Antiqua"/>
                <w:szCs w:val="24"/>
              </w:rPr>
            </w:pPr>
            <w:r w:rsidRPr="003769FB">
              <w:rPr>
                <w:rFonts w:ascii="Book Antiqua" w:hAnsi="Book Antiqua"/>
                <w:szCs w:val="24"/>
              </w:rPr>
              <w:t>(5’-COOH)</w:t>
            </w:r>
          </w:p>
        </w:tc>
        <w:tc>
          <w:tcPr>
            <w:tcW w:w="2268" w:type="dxa"/>
            <w:shd w:val="clear" w:color="auto" w:fill="auto"/>
          </w:tcPr>
          <w:p w14:paraId="1FEFF3D2" w14:textId="1EA59142"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lastRenderedPageBreak/>
              <w:t>GC-MS</w:t>
            </w:r>
            <w:r w:rsidRPr="003769FB">
              <w:rPr>
                <w:rFonts w:ascii="Book Antiqua" w:hAnsi="Book Antiqua"/>
                <w:szCs w:val="24"/>
                <w:lang w:val="en-US"/>
              </w:rPr>
              <w:fldChar w:fldCharType="begin"/>
            </w:r>
            <w:r w:rsidRPr="003769FB">
              <w:rPr>
                <w:rFonts w:ascii="Book Antiqua" w:hAnsi="Book Antiqua"/>
                <w:szCs w:val="24"/>
                <w:lang w:val="en-US"/>
              </w:rPr>
              <w:instrText>ADDIN CITAVI.PLACEHOLDER bdc5d664-655e-4c4b-84c1-6e5adc70992e PFBsYWNlaG9sZGVyPg0KICA8QWRkSW5WZXJzaW9uPjQuNC4wLjI4PC9BZGRJblZlcnNpb24+DQogIDxJZD5iZGM1ZDY2NC02NTVlLTRjNGItODRjMS02ZTVhZGM3MDk5MmU8L0lkPg0KICA8RW50cmllcz4NCiAgICA8RW50cnk+DQogICAgICA8SWQ+MmE3ODVjNGUtZTlkYy00MzQwLTg5ZjEtYzkxOTRlNDBjY2FiPC9JZD4NCiAgICAgIDxSZWZlcmVuY2VJZD5jNDQ2N2M3OC1jNWQyLTRlZWQtYTliMS1kM2RmM2M0MjUwY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zNSwxMzgsMTQxLDE0NV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34</w:t>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37</w:t>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40</w:t>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44</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p w14:paraId="536989C4" w14:textId="48E29B23"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lastRenderedPageBreak/>
              <w:t>HPLC-ECD</w:t>
            </w:r>
            <w:r w:rsidRPr="003769FB">
              <w:rPr>
                <w:rFonts w:ascii="Book Antiqua" w:hAnsi="Book Antiqua"/>
                <w:szCs w:val="24"/>
                <w:lang w:val="en-US"/>
              </w:rPr>
              <w:fldChar w:fldCharType="begin"/>
            </w:r>
            <w:r w:rsidRPr="003769FB">
              <w:rPr>
                <w:rFonts w:ascii="Book Antiqua" w:hAnsi="Book Antiqua"/>
                <w:szCs w:val="24"/>
                <w:lang w:val="en-US"/>
              </w:rPr>
              <w:instrText>ADDIN CITAVI.PLACEHOLDER 021a58cb-858d-45a6-95e6-f0d0c598c25b PFBsYWNlaG9sZGVyPg0KICA8QWRkSW5WZXJzaW9uPjQuNC4wLjI4PC9BZGRJblZlcnNpb24+DQogIDxJZD4wMjFhNThjYi04NThkLTQ1YTYtOTVlNi1mMGQwYzU5OGMyNWI8L0lkPg0KICA8RW50cmllcz4NCiAgICA8RW50cnk+DQogICAgICA8SWQ+M2Q3YTM3MTMtYjAwZS00NzY5LTkxNWItYTZmNDk5M2FiNzc1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zNywxMzhdPC9UZXh0Pg0KICAgIDwvVGV4dFVuaXQ+DQogIDwvVGV4dFVuaXRzPg0KPC9QbGFjZWhvbGRlcj4=</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36</w:t>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37</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p w14:paraId="12D7132D" w14:textId="3866793D" w:rsidR="003B2D32" w:rsidRPr="003769FB" w:rsidDel="00005FE9" w:rsidRDefault="003B2D32" w:rsidP="004D49D8">
            <w:pPr>
              <w:widowControl w:val="0"/>
              <w:rPr>
                <w:rFonts w:ascii="Book Antiqua" w:hAnsi="Book Antiqua"/>
                <w:szCs w:val="24"/>
                <w:lang w:val="en-US"/>
              </w:rPr>
            </w:pPr>
            <w:r w:rsidRPr="003769FB">
              <w:rPr>
                <w:rFonts w:ascii="Book Antiqua" w:hAnsi="Book Antiqua"/>
                <w:szCs w:val="24"/>
                <w:lang w:val="en-US"/>
              </w:rPr>
              <w:t>LC-ESI-MS</w:t>
            </w:r>
            <w:r w:rsidRPr="003769FB">
              <w:rPr>
                <w:rFonts w:ascii="Book Antiqua" w:hAnsi="Book Antiqua"/>
                <w:szCs w:val="24"/>
                <w:lang w:val="en-US"/>
              </w:rPr>
              <w:fldChar w:fldCharType="begin"/>
            </w:r>
            <w:r w:rsidRPr="003769FB">
              <w:rPr>
                <w:rFonts w:ascii="Book Antiqua" w:hAnsi="Book Antiqua"/>
                <w:szCs w:val="24"/>
                <w:lang w:val="en-US"/>
              </w:rPr>
              <w:instrText>ADDIN CITAVI.PLACEHOLDER b831b9ea-77dc-4701-bfdf-d362ceaa6fc0 PFBsYWNlaG9sZGVyPg0KICA8QWRkSW5WZXJzaW9uPjQuNC4wLjI4PC9BZGRJblZlcnNpb24+DQogIDxJZD5iODMxYjllYS03N2RjLTQ3MDEtYmZkZi1kMzYyY2VhYTZmYzA8L0lkPg0KICA8RW50cmllcz4NCiAgICA8RW50cnk+DQogICAgICA8SWQ+ZWRkMzZhNDMtMjU1MS00YTM3LWI4MWEtYzJjM2I1MjIzZDFl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PC9FbnRyaWVzPg0KICA8VGV4dD5bMTM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ddPC9UZXh0Pg0KICAgIDwvVGV4dFVuaXQ+DQogIDwvVGV4dFVuaXRzPg0KPC9QbGFjZWhvbGRlcj4=</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36</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c>
          <w:tcPr>
            <w:tcW w:w="4649" w:type="dxa"/>
            <w:shd w:val="clear" w:color="auto" w:fill="auto"/>
          </w:tcPr>
          <w:p w14:paraId="60075932" w14:textId="7D782139" w:rsidR="003B2D32" w:rsidRPr="003769FB" w:rsidRDefault="003B2D32" w:rsidP="004D49D8">
            <w:pPr>
              <w:pStyle w:val="a8"/>
              <w:widowControl w:val="0"/>
              <w:numPr>
                <w:ilvl w:val="0"/>
                <w:numId w:val="28"/>
              </w:numPr>
              <w:ind w:left="0" w:firstLine="0"/>
              <w:rPr>
                <w:rFonts w:ascii="Book Antiqua" w:hAnsi="Book Antiqua"/>
                <w:szCs w:val="24"/>
                <w:lang w:val="en-US"/>
              </w:rPr>
            </w:pPr>
            <w:r w:rsidRPr="003769FB">
              <w:rPr>
                <w:rFonts w:ascii="Book Antiqua" w:hAnsi="Book Antiqua"/>
                <w:szCs w:val="24"/>
                <w:lang w:val="en-US"/>
              </w:rPr>
              <w:lastRenderedPageBreak/>
              <w:t xml:space="preserve">Human serum or plasma, urine </w:t>
            </w:r>
            <w:r w:rsidRPr="003769FB">
              <w:rPr>
                <w:rFonts w:ascii="Book Antiqua" w:hAnsi="Book Antiqua"/>
                <w:szCs w:val="24"/>
                <w:lang w:val="en-US"/>
              </w:rPr>
              <w:lastRenderedPageBreak/>
              <w:t>and feces</w:t>
            </w:r>
            <w:r w:rsidRPr="003769FB">
              <w:rPr>
                <w:rFonts w:ascii="Book Antiqua" w:hAnsi="Book Antiqua"/>
                <w:szCs w:val="24"/>
                <w:lang w:val="en-US"/>
              </w:rPr>
              <w:fldChar w:fldCharType="begin"/>
            </w:r>
            <w:r w:rsidRPr="003769FB">
              <w:rPr>
                <w:rFonts w:ascii="Book Antiqua" w:hAnsi="Book Antiqua"/>
                <w:szCs w:val="24"/>
                <w:lang w:val="en-US"/>
              </w:rPr>
              <w:instrText>ADDIN CITAVI.PLACEHOLDER 3f5de682-9d9f-47cd-af8c-87824cf7b4d7 PFBsYWNlaG9sZGVyPg0KICA8QWRkSW5WZXJzaW9uPjUuMS4wLjA8L0FkZEluVmVyc2lvbj4NCiAgPElkPjNmNWRlNjgyLTlkOWYtNDdjZC1hZjhjLTg3ODI0Y2Y3YjRkNzwvSWQ+DQogIDxFbnRyaWVzPg0KICAgIDxFbnRyeT4NCiAgICAgIDxJZD5iYzlmNTJiOS01MjM4LTQ3MzYtODQyYi1kM2ZkMDdmMzcyYWI8L0lkPg0KICAgICAgPFJlZmVyZW5jZUlkPjVlMDc3NDUxLWNkNWYtNDc1OS1hOGQ2LWE3MGEyZGM0YjE4OT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TYsMTM1LDEzNywxNDVdPC9UZXh0Pg0KICAgIDwvVGV4dFVuaXQ+DQogIDwvVGV4dFVuaXRzPg0KPC9QbGFjZWhvbGRlcj4=</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116,</w:t>
            </w:r>
            <w:r w:rsidR="008D2107" w:rsidRPr="003769FB">
              <w:rPr>
                <w:rFonts w:ascii="Book Antiqua" w:eastAsiaTheme="minorEastAsia" w:hAnsi="Book Antiqua" w:hint="eastAsia"/>
                <w:szCs w:val="24"/>
                <w:vertAlign w:val="superscript"/>
                <w:lang w:val="en-US" w:eastAsia="zh-CN"/>
              </w:rPr>
              <w:t>134</w:t>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36</w:t>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44</w:t>
            </w:r>
            <w:r w:rsidRPr="003769FB">
              <w:rPr>
                <w:rFonts w:ascii="Book Antiqua" w:hAnsi="Book Antiqua"/>
                <w:szCs w:val="24"/>
                <w:vertAlign w:val="superscript"/>
                <w:lang w:val="en-US"/>
              </w:rPr>
              <w:t>]</w:t>
            </w:r>
            <w:r w:rsidRPr="003769FB">
              <w:rPr>
                <w:rFonts w:ascii="Book Antiqua" w:hAnsi="Book Antiqua"/>
                <w:szCs w:val="24"/>
                <w:lang w:val="en-US"/>
              </w:rPr>
              <w:fldChar w:fldCharType="end"/>
            </w:r>
            <w:r w:rsidRPr="003769FB">
              <w:rPr>
                <w:rFonts w:ascii="Book Antiqua" w:hAnsi="Book Antiqua"/>
                <w:szCs w:val="24"/>
                <w:lang w:val="en-US"/>
              </w:rPr>
              <w:t xml:space="preserve"> </w:t>
            </w:r>
          </w:p>
          <w:p w14:paraId="14F5C7AE" w14:textId="049F86B7" w:rsidR="003B2D32" w:rsidRPr="003769FB" w:rsidRDefault="003B2D32" w:rsidP="004D49D8">
            <w:pPr>
              <w:pStyle w:val="a8"/>
              <w:widowControl w:val="0"/>
              <w:numPr>
                <w:ilvl w:val="0"/>
                <w:numId w:val="28"/>
              </w:numPr>
              <w:ind w:left="0" w:firstLine="0"/>
              <w:rPr>
                <w:rFonts w:ascii="Book Antiqua" w:hAnsi="Book Antiqua"/>
                <w:szCs w:val="24"/>
                <w:lang w:val="en-US"/>
              </w:rPr>
            </w:pPr>
            <w:r w:rsidRPr="003769FB">
              <w:rPr>
                <w:rFonts w:ascii="Book Antiqua" w:hAnsi="Book Antiqua"/>
                <w:szCs w:val="24"/>
                <w:lang w:val="en-US"/>
              </w:rPr>
              <w:t>Mouse liver, serum, urine and feces</w:t>
            </w:r>
            <w:r w:rsidRPr="003769FB">
              <w:rPr>
                <w:rFonts w:ascii="Book Antiqua" w:hAnsi="Book Antiqua"/>
                <w:szCs w:val="24"/>
                <w:lang w:val="en-US"/>
              </w:rPr>
              <w:fldChar w:fldCharType="begin"/>
            </w:r>
            <w:r w:rsidRPr="003769FB">
              <w:rPr>
                <w:rFonts w:ascii="Book Antiqua" w:hAnsi="Book Antiqua"/>
                <w:szCs w:val="24"/>
                <w:lang w:val="en-US"/>
              </w:rPr>
              <w:instrText>ADDIN CITAVI.PLACEHOLDER 7226fc5e-478f-422f-92d9-398716e754bc PFBsYWNlaG9sZGVyPg0KICA8QWRkSW5WZXJzaW9uPjQuNC4wLjI4PC9BZGRJblZlcnNpb24+DQogIDxJZD43MjI2ZmM1ZS00NzhmLTQyMmYtOTJkOS0zOTg3MTZlNzU0YmM8L0lkPg0KICA8RW50cmllcz4NCiAgICA8RW50cnk+DQogICAgICA8SWQ+ZWRkMzZhNDMtMjU1MS00YTM3LWI4MWEtYzJjM2I1MjIzZDFl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4yMDIyMjczM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DwvTnVtYmVyPg0KICAgICAgICA8RW5kUGFnZT40ODUyPC9FbmRQYWdlPg0KICAgICAgICA8U3RhcnRQYWdlPjQ4NDQ8L1N0YXJ0UGFnZT4NCiAgICAgICAgPFBlcmlvZGljYWw+DQogICAgICAgICAgPElzc24+MDAyMS04NTYxPC9Jc3NuPg0KICAgICAgICAgIDxOYW1lPkpvdXJuYWwgb2YgYWdyaWN1bHR1cmFsIGFuZCBmb29kIGNoZW1pc3RyeTwvTmFtZT4NCiAgICAgICAgICA8VXNlckFiYnJldmlhdGlvbjE+Si4gQWdyaWMuIEZvb2QgQ2hlbS48L1VzZXJBYmJyZXZpYXRpb24xPg0KICAgICAgICA8L1BlcmlvZGljYWw+DQogICAgICAgIDxQdWJNZWRJZCAv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PC9FbnRyaWVzPg0KICA8VGV4dD5bMTM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ddPC9UZXh0Pg0KICAgIDwvVGV4dFVuaXQ+DQogIDwvVGV4dFVuaXRzPg0KPC9QbGFjZWhvbGRlcj4=</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36</w:t>
            </w:r>
            <w:r w:rsidRPr="003769FB">
              <w:rPr>
                <w:rFonts w:ascii="Book Antiqua" w:hAnsi="Book Antiqua"/>
                <w:szCs w:val="24"/>
                <w:vertAlign w:val="superscript"/>
                <w:lang w:val="en-US"/>
              </w:rPr>
              <w:t>]</w:t>
            </w:r>
            <w:r w:rsidRPr="003769FB">
              <w:rPr>
                <w:rFonts w:ascii="Book Antiqua" w:hAnsi="Book Antiqua"/>
                <w:szCs w:val="24"/>
                <w:lang w:val="en-US"/>
              </w:rPr>
              <w:fldChar w:fldCharType="end"/>
            </w:r>
            <w:r w:rsidRPr="003769FB">
              <w:rPr>
                <w:rFonts w:ascii="Book Antiqua" w:hAnsi="Book Antiqua"/>
                <w:szCs w:val="24"/>
                <w:lang w:val="en-US"/>
              </w:rPr>
              <w:t xml:space="preserve"> </w:t>
            </w:r>
          </w:p>
          <w:p w14:paraId="33FA22FF" w14:textId="4DE0896F" w:rsidR="003B2D32" w:rsidRPr="003769FB" w:rsidDel="00005FE9" w:rsidRDefault="003B2D32" w:rsidP="004D49D8">
            <w:pPr>
              <w:pStyle w:val="a8"/>
              <w:widowControl w:val="0"/>
              <w:numPr>
                <w:ilvl w:val="0"/>
                <w:numId w:val="28"/>
              </w:numPr>
              <w:ind w:left="0" w:firstLine="0"/>
              <w:rPr>
                <w:rFonts w:ascii="Book Antiqua" w:hAnsi="Book Antiqua"/>
                <w:szCs w:val="24"/>
                <w:lang w:val="en-US"/>
              </w:rPr>
            </w:pPr>
            <w:r w:rsidRPr="003769FB">
              <w:rPr>
                <w:rFonts w:ascii="Book Antiqua" w:hAnsi="Book Antiqua"/>
                <w:szCs w:val="24"/>
                <w:lang w:val="en-US"/>
              </w:rPr>
              <w:t>HepG2 cells</w:t>
            </w:r>
            <w:r w:rsidRPr="003769FB">
              <w:rPr>
                <w:rFonts w:ascii="Book Antiqua" w:hAnsi="Book Antiqua"/>
                <w:szCs w:val="24"/>
                <w:lang w:val="en-US"/>
              </w:rPr>
              <w:fldChar w:fldCharType="begin"/>
            </w:r>
            <w:r w:rsidRPr="003769FB">
              <w:rPr>
                <w:rFonts w:ascii="Book Antiqua" w:hAnsi="Book Antiqua"/>
                <w:szCs w:val="24"/>
                <w:lang w:val="en-US"/>
              </w:rPr>
              <w:instrText>ADDIN CITAVI.PLACEHOLDER 35dc2795-4abf-48bd-9a07-5e183600d308 PFBsYWNlaG9sZGVyPg0KICA8QWRkSW5WZXJzaW9uPjQuNC4wLjI4PC9BZGRJblZlcnNpb24+DQogIDxJZD4zNWRjMjc5NS00YWJmLTQ4YmQtOWEwNy01ZTE4MzYwMGQzMDg8L0lkPg0KICA8RW50cmllcz4NCiAgICA8RW50cnk+DQogICAgICA8SWQ+YmMzNzc2ZmQtOGI3YS00YmYwLWE1NjUtMjEyNWJhNDIxM2MzPC9JZD4NCiAgICAgIDxSZWZlcmVuY2VJZD42MTVkYWRmMy04MjMwLTRlYTgtOTUzYy05NzEzODc0NmRiOD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jAsMTQxLDE0NV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120,</w:t>
            </w:r>
            <w:r w:rsidR="008D2107" w:rsidRPr="003769FB">
              <w:rPr>
                <w:rFonts w:ascii="Book Antiqua" w:eastAsiaTheme="minorEastAsia" w:hAnsi="Book Antiqua" w:hint="eastAsia"/>
                <w:szCs w:val="24"/>
                <w:vertAlign w:val="superscript"/>
                <w:lang w:val="en-US" w:eastAsia="zh-CN"/>
              </w:rPr>
              <w:t>140</w:t>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44</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34EBB11C" w14:textId="77777777" w:rsidTr="00A4666B">
        <w:tc>
          <w:tcPr>
            <w:tcW w:w="2155" w:type="dxa"/>
            <w:shd w:val="clear" w:color="auto" w:fill="auto"/>
          </w:tcPr>
          <w:p w14:paraId="6814ECCD" w14:textId="77777777"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lastRenderedPageBreak/>
              <w:t>Carboxyethyl-hydroxychroman</w:t>
            </w:r>
          </w:p>
          <w:p w14:paraId="05CD72E1" w14:textId="77777777"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CEHC)</w:t>
            </w:r>
          </w:p>
          <w:p w14:paraId="35BCE5A0" w14:textId="77777777"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3’-COOH)</w:t>
            </w:r>
          </w:p>
        </w:tc>
        <w:tc>
          <w:tcPr>
            <w:tcW w:w="2268" w:type="dxa"/>
            <w:shd w:val="clear" w:color="auto" w:fill="auto"/>
          </w:tcPr>
          <w:p w14:paraId="2AC1F455" w14:textId="56768C94"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LC-ESI-MS</w:t>
            </w:r>
            <w:r w:rsidRPr="003769FB">
              <w:rPr>
                <w:rFonts w:ascii="Book Antiqua" w:hAnsi="Book Antiqua"/>
                <w:szCs w:val="24"/>
                <w:lang w:val="en-US"/>
              </w:rPr>
              <w:fldChar w:fldCharType="begin"/>
            </w:r>
            <w:r w:rsidRPr="003769FB">
              <w:rPr>
                <w:rFonts w:ascii="Book Antiqua" w:hAnsi="Book Antiqua"/>
                <w:szCs w:val="24"/>
                <w:lang w:val="en-US"/>
              </w:rPr>
              <w:instrText>ADDIN CITAVI.PLACEHOLDER e8309c4b-208d-46aa-af89-432d32cf3596 PFBsYWNlaG9sZGVyPg0KICA8QWRkSW5WZXJzaW9uPjUuMS4wLjA8L0FkZEluVmVyc2lvbj4NCiAgPElkPmU4MzA5YzRiLTIwOGQtNDZhYS1hZjg5LTQzMmQzMmNmMzU5NjwvSWQ+DQogIDxFbnRyaWVzPg0KICAgIDxFbnRyeT4NCiAgICAgIDxJZD5mYTdkZjY1Zi0yNjhhLTQxMGItYWRlNC01YWIxZjVjZDhlODk8L0lkPg0KICAgICAgPFJlZmVyZW5jZUlkPmZlM2U5MDczLTU5NmYtNDJjNy1hZDFiLTEzZmQzMjgwODAyMT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MTAuMTAyMS9qZjkwNDQ2NHU8L0FkZHJlc3M+DQogICAgICAgICAgICA8TG9jYXRpb25UeXBlPkVsZWN0cm9uaWNBZGRyZXNzPC9Mb2NhdGlvblR5cGU+DQogICAgICAgICAgPC9Mb2NhdGlvbj4NCiAgICAgICAgICA8TG9jYXRpb24+DQogICAgICAgICAgICA8QWRkcmVzcz5aaGFvLCBMZWUgZXQgYWwgMjAxMCAtIEFuYWx5c2lzIG9mIE11bHRpcGxlIE1ldGFib2xpdGVzLnBkZjwvQWRkcmVzcz4NCiAgICAgICAgICAgIDxMb2NhdGlvblR5cGU+RWxlY3Ryb25pY0FkZHJlc3M8L0xvY2F0aW9uVHlwZT4NCiAgICAgICAgICA8L0xvY2F0aW9uPg0KICAgICAgICAgIDxMb2NhdGlvbj4NCiAgICAgICAgICAgIDxBZGRyZXNzPjIwMjIyNzMw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zNywxNDAsMTQyXTwvVGV4dD4NCiAgICA8L1RleHRVbml0Pg0KICA8L1RleHRVbml0cz4NCjwvUGxhY2Vob2xkZXI+</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36</w:t>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39</w:t>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41</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p w14:paraId="6DC7261C" w14:textId="2D6577D7"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HPLC-ECD</w:t>
            </w:r>
            <w:r w:rsidRPr="003769FB">
              <w:rPr>
                <w:rFonts w:ascii="Book Antiqua" w:hAnsi="Book Antiqua"/>
                <w:szCs w:val="24"/>
                <w:lang w:val="en-US"/>
              </w:rPr>
              <w:fldChar w:fldCharType="begin"/>
            </w:r>
            <w:r w:rsidRPr="003769FB">
              <w:rPr>
                <w:rFonts w:ascii="Book Antiqua" w:hAnsi="Book Antiqua"/>
                <w:szCs w:val="24"/>
                <w:lang w:val="en-US"/>
              </w:rPr>
              <w:instrText>ADDIN CITAVI.PLACEHOLDER d71381ac-7fad-4c57-a7b2-a49638acf360 PFBsYWNlaG9sZGVyPg0KICA8QWRkSW5WZXJzaW9uPjQuNC4wLjI4PC9BZGRJblZlcnNpb24+DQogIDxJZD5kNzEzODFhYy03ZmFkLTRjNTctYTdiMi1hNDk2MzhhY2YzNjA8L0lkPg0KICA8RW50cmllcz4NCiAgICA8RW50cnk+DQogICAgICA8SWQ+NmFjYjBiZmItZThmNi00MmYzLThiOWQtMjliOGFhZjk2YTRkPC9JZD4NCiAgICAgIDxSZWZlcmVuY2VJZD5mZTNlOTA3My01OTZmLTQyYzctYWQxYi0xM2ZkMzI4MDgwMjE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M3LDEzOCwxNTDigJMxNTNdPC9UZXh0Pg0KICAgIDwvVGV4dFVuaXQ+DQogIDwvVGV4dFVuaXRzPg0KPC9QbGFjZWhvbGRlcj4=</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36</w:t>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37</w:t>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49</w:t>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52</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p w14:paraId="0C0DFA15" w14:textId="262CBF5A"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GC-MS</w:t>
            </w:r>
            <w:r w:rsidRPr="003769FB">
              <w:rPr>
                <w:rFonts w:ascii="Book Antiqua" w:hAnsi="Book Antiqua"/>
                <w:szCs w:val="24"/>
                <w:lang w:val="en-US"/>
              </w:rPr>
              <w:fldChar w:fldCharType="begin"/>
            </w:r>
            <w:r w:rsidRPr="003769FB">
              <w:rPr>
                <w:rFonts w:ascii="Book Antiqua" w:hAnsi="Book Antiqua"/>
                <w:szCs w:val="24"/>
                <w:lang w:val="en-US"/>
              </w:rPr>
              <w:instrText>ADDIN CITAVI.PLACEHOLDER e3609fd2-c115-4f04-888a-c3c792bb582e PFBsYWNlaG9sZGVyPg0KICA8QWRkSW5WZXJzaW9uPjQuNC4wLjI4PC9BZGRJblZlcnNpb24+DQogIDxJZD5lMzYwOWZkMi1jMTE1LTRmMDQtODg4YS1jM2M3OTJiYjU4MmU8L0lkPg0KICA8RW50cmllcz4NCiAgICA8RW50cnk+DQogICAgICA8SWQ+NGMyYjlkN2MtZWEyOS00NzJhLTg2OGUtNTU3NzZmZTUyNmMzPC9JZD4NCiAgICAgIDxSZWZlcmVuY2VJZD5jNDQ2N2M3OC1jNWQyLTRlZWQtYTliMS1kM2RmM2M0MjUwY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UsMTM4LDE0NSwxNTRdPC9UZXh0Pg0KICAgIDwvVGV4dFVuaXQ+DQogIDwvVGV4dFVuaXRzPg0KPC9QbGFjZWhvbGRlcj4=</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34</w:t>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37</w:t>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44</w:t>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53</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c>
          <w:tcPr>
            <w:tcW w:w="4649" w:type="dxa"/>
            <w:shd w:val="clear" w:color="auto" w:fill="auto"/>
          </w:tcPr>
          <w:p w14:paraId="0F3FBF7D" w14:textId="0C89CD43" w:rsidR="003B2D32" w:rsidRPr="003769FB" w:rsidRDefault="003B2D32" w:rsidP="004D49D8">
            <w:pPr>
              <w:pStyle w:val="a8"/>
              <w:widowControl w:val="0"/>
              <w:numPr>
                <w:ilvl w:val="0"/>
                <w:numId w:val="30"/>
              </w:numPr>
              <w:ind w:left="0" w:firstLine="0"/>
              <w:rPr>
                <w:rFonts w:ascii="Book Antiqua" w:hAnsi="Book Antiqua"/>
                <w:szCs w:val="24"/>
                <w:lang w:val="en-US"/>
              </w:rPr>
            </w:pPr>
            <w:r w:rsidRPr="003769FB">
              <w:rPr>
                <w:rFonts w:ascii="Book Antiqua" w:hAnsi="Book Antiqua"/>
                <w:szCs w:val="24"/>
                <w:lang w:val="en-US"/>
              </w:rPr>
              <w:t xml:space="preserve">Human plasma or serum, urine, feces </w:t>
            </w:r>
            <w:r w:rsidRPr="003769FB">
              <w:rPr>
                <w:rFonts w:ascii="Book Antiqua" w:hAnsi="Book Antiqua"/>
                <w:szCs w:val="24"/>
                <w:lang w:val="en-US"/>
              </w:rPr>
              <w:fldChar w:fldCharType="begin"/>
            </w:r>
            <w:r w:rsidRPr="003769FB">
              <w:rPr>
                <w:rFonts w:ascii="Book Antiqua" w:hAnsi="Book Antiqua"/>
                <w:szCs w:val="24"/>
                <w:lang w:val="en-US"/>
              </w:rPr>
              <w:instrText>ADDIN CITAVI.PLACEHOLDER b0eb4d15-22cb-48c1-b9cc-319487600529 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XigJMxMzcsMTQxLDE0NSwxNTHigJMxNTMsMTU2LDE1N1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34</w:t>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36</w:t>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40</w:t>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44</w:t>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50</w:t>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52</w:t>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55</w:t>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56</w:t>
            </w:r>
            <w:r w:rsidRPr="003769FB">
              <w:rPr>
                <w:rFonts w:ascii="Book Antiqua" w:hAnsi="Book Antiqua"/>
                <w:szCs w:val="24"/>
                <w:vertAlign w:val="superscript"/>
                <w:lang w:val="en-US"/>
              </w:rPr>
              <w:t>]</w:t>
            </w:r>
            <w:r w:rsidRPr="003769FB">
              <w:rPr>
                <w:rFonts w:ascii="Book Antiqua" w:hAnsi="Book Antiqua"/>
                <w:szCs w:val="24"/>
                <w:lang w:val="en-US"/>
              </w:rPr>
              <w:fldChar w:fldCharType="end"/>
            </w:r>
            <w:r w:rsidRPr="003769FB">
              <w:rPr>
                <w:rFonts w:ascii="Book Antiqua" w:hAnsi="Book Antiqua"/>
                <w:szCs w:val="24"/>
                <w:lang w:val="en-US"/>
              </w:rPr>
              <w:t xml:space="preserve"> </w:t>
            </w:r>
          </w:p>
          <w:p w14:paraId="1BA1D94E" w14:textId="7AC6036B" w:rsidR="003B2D32" w:rsidRPr="003769FB" w:rsidRDefault="003B2D32" w:rsidP="004D49D8">
            <w:pPr>
              <w:pStyle w:val="a8"/>
              <w:widowControl w:val="0"/>
              <w:numPr>
                <w:ilvl w:val="0"/>
                <w:numId w:val="30"/>
              </w:numPr>
              <w:ind w:left="0" w:firstLine="0"/>
              <w:rPr>
                <w:rFonts w:ascii="Book Antiqua" w:hAnsi="Book Antiqua"/>
                <w:szCs w:val="24"/>
                <w:lang w:val="en-US"/>
              </w:rPr>
            </w:pPr>
            <w:r w:rsidRPr="003769FB">
              <w:rPr>
                <w:rFonts w:ascii="Book Antiqua" w:hAnsi="Book Antiqua"/>
                <w:szCs w:val="24"/>
                <w:lang w:val="en-US"/>
              </w:rPr>
              <w:t>Rat liver, plasma, bile and urine</w:t>
            </w:r>
            <w:r w:rsidRPr="003769FB">
              <w:rPr>
                <w:rFonts w:ascii="Book Antiqua" w:hAnsi="Book Antiqua"/>
                <w:szCs w:val="24"/>
                <w:lang w:val="en-US"/>
              </w:rPr>
              <w:fldChar w:fldCharType="begin"/>
            </w:r>
            <w:r w:rsidRPr="003769FB">
              <w:rPr>
                <w:rFonts w:ascii="Book Antiqua" w:hAnsi="Book Antiqua"/>
                <w:szCs w:val="24"/>
                <w:lang w:val="en-US"/>
              </w:rPr>
              <w:instrText>ADDIN CITAVI.PLACEHOLDER 19c7285a-c960-41b0-a924-6f31548bbf41 PFBsYWNlaG9sZGVyPg0KICA8QWRkSW5WZXJzaW9uPjUuMS4wLjA8L0FkZEluVmVyc2lvbj4NCiAgPElkPjE5YzcyODVhLWM5NjAtNDFiMC1hOTI0LTZmMzE1NDhiYmY0MTwvSWQ+DQogIDxFbnRyaWVzPg0KICAgIDxFbnRyeT4NCiAgICAgIDxJZD5mYjgyNzQ5NC0xZGUxLTRlNGEtOTk4Ny1kNmQxYzdiNWQzNTg8L0lkPg0KICAgICAgPFJlZmVyZW5jZUlkPjYzYTIzNTYzLTI5MDgtNDFhOS1hODdlLTRmMjE5OGJjYTlmMz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QyLDE1MCwxNTVdPC9UZXh0Pg0KICAgIDwvVGV4dFVuaXQ+DQogIDwvVGV4dFVuaXRzPg0KPC9QbGFjZWhvbGRlcj4=</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41</w:t>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49</w:t>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54</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p w14:paraId="2B1A5656" w14:textId="4629041A" w:rsidR="003B2D32" w:rsidRPr="003769FB" w:rsidRDefault="003B2D32" w:rsidP="004D49D8">
            <w:pPr>
              <w:pStyle w:val="a8"/>
              <w:widowControl w:val="0"/>
              <w:numPr>
                <w:ilvl w:val="0"/>
                <w:numId w:val="30"/>
              </w:numPr>
              <w:ind w:left="0" w:firstLine="0"/>
              <w:rPr>
                <w:rFonts w:ascii="Book Antiqua" w:hAnsi="Book Antiqua"/>
                <w:szCs w:val="24"/>
                <w:lang w:val="en-US"/>
              </w:rPr>
            </w:pPr>
            <w:r w:rsidRPr="003769FB">
              <w:rPr>
                <w:rFonts w:ascii="Book Antiqua" w:hAnsi="Book Antiqua"/>
                <w:szCs w:val="24"/>
                <w:lang w:val="en-US"/>
              </w:rPr>
              <w:t>Mouse serum or plasma, urine, feces and liver</w:t>
            </w:r>
            <w:r w:rsidRPr="003769FB">
              <w:rPr>
                <w:rFonts w:ascii="Book Antiqua" w:hAnsi="Book Antiqua"/>
                <w:szCs w:val="24"/>
                <w:lang w:val="en-US"/>
              </w:rPr>
              <w:br/>
            </w:r>
            <w:r w:rsidRPr="003769FB">
              <w:rPr>
                <w:rFonts w:ascii="Book Antiqua" w:hAnsi="Book Antiqua"/>
                <w:szCs w:val="24"/>
                <w:lang w:val="en-US"/>
              </w:rPr>
              <w:fldChar w:fldCharType="begin"/>
            </w:r>
            <w:r w:rsidRPr="003769FB">
              <w:rPr>
                <w:rFonts w:ascii="Book Antiqua" w:hAnsi="Book Antiqua"/>
                <w:szCs w:val="24"/>
                <w:lang w:val="en-US"/>
              </w:rPr>
              <w:instrText>ADDIN CITAVI.PLACEHOLDER abe109e7-d4ba-43a8-a6c8-74075a044721 PFBsYWNlaG9sZGVyPg0KICA8QWRkSW5WZXJzaW9uPjQuNC4wLjI4PC9BZGRJblZlcnNpb24+DQogIDxJZD5hYmUxMDllNy1kNGJhLTQzYTgtYTZjOC03NDA3NWEwNDQ3MjE8L0lkPg0KICA8RW50cmllcz4NCiAgICA8RW50cnk+DQogICAgICA8SWQ+MTk4OTQzY2ItYTU4YS00ZjBkLWFkYzEtZGFjOGZmOWYxZjQxPC9JZD4NCiAgICAgIDxSZWZlcmVuY2VJZD5jNDQ2N2M3OC1jNWQyLTRlZWQtYTliMS1kM2RmM2M0MjUwYm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MzXigJMxMzcsMTQ1LDE1MiwxNTYsMTU3XTwvVGV4dD4NCiAgICA8L1RleHRVbml0Pg0KICA8L1RleHRVbml0cz4NCjwvUGxhY2Vob2xkZXI+</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34</w:t>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36</w:t>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44</w:t>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51</w:t>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55</w:t>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56</w:t>
            </w:r>
            <w:r w:rsidRPr="003769FB">
              <w:rPr>
                <w:rFonts w:ascii="Book Antiqua" w:hAnsi="Book Antiqua"/>
                <w:szCs w:val="24"/>
                <w:vertAlign w:val="superscript"/>
                <w:lang w:val="en-US"/>
              </w:rPr>
              <w:t>]</w:t>
            </w:r>
            <w:r w:rsidRPr="003769FB">
              <w:rPr>
                <w:rFonts w:ascii="Book Antiqua" w:hAnsi="Book Antiqua"/>
                <w:szCs w:val="24"/>
                <w:lang w:val="en-US"/>
              </w:rPr>
              <w:fldChar w:fldCharType="end"/>
            </w:r>
            <w:r w:rsidRPr="003769FB">
              <w:rPr>
                <w:rFonts w:ascii="Book Antiqua" w:hAnsi="Book Antiqua"/>
                <w:szCs w:val="24"/>
                <w:lang w:val="en-US"/>
              </w:rPr>
              <w:t xml:space="preserve"> </w:t>
            </w:r>
          </w:p>
          <w:p w14:paraId="2C6EE248" w14:textId="22A91919" w:rsidR="003B2D32" w:rsidRPr="003769FB" w:rsidRDefault="003B2D32" w:rsidP="004D49D8">
            <w:pPr>
              <w:pStyle w:val="a8"/>
              <w:widowControl w:val="0"/>
              <w:numPr>
                <w:ilvl w:val="0"/>
                <w:numId w:val="30"/>
              </w:numPr>
              <w:ind w:left="0" w:firstLine="0"/>
              <w:rPr>
                <w:rFonts w:ascii="Book Antiqua" w:hAnsi="Book Antiqua"/>
                <w:szCs w:val="24"/>
                <w:lang w:val="en-US"/>
              </w:rPr>
            </w:pPr>
            <w:r w:rsidRPr="003769FB">
              <w:rPr>
                <w:rFonts w:ascii="Book Antiqua" w:hAnsi="Book Antiqua"/>
                <w:szCs w:val="24"/>
                <w:lang w:val="en-US"/>
              </w:rPr>
              <w:t>A549 and HepG2 cells</w:t>
            </w:r>
            <w:r w:rsidRPr="003769FB">
              <w:rPr>
                <w:rFonts w:ascii="Book Antiqua" w:hAnsi="Book Antiqua"/>
                <w:szCs w:val="24"/>
                <w:lang w:val="en-US"/>
              </w:rPr>
              <w:fldChar w:fldCharType="begin"/>
            </w:r>
            <w:r w:rsidRPr="003769FB">
              <w:rPr>
                <w:rFonts w:ascii="Book Antiqua" w:hAnsi="Book Antiqua"/>
                <w:szCs w:val="24"/>
                <w:lang w:val="en-US"/>
              </w:rPr>
              <w:instrText>ADDIN CITAVI.PLACEHOLDER dedec3c2-70d4-43b0-9f21-302c1a7f95cb PFBsYWNlaG9sZGVyPg0KICA8QWRkSW5WZXJzaW9uPjUuMS4wLjA8L0FkZEluVmVyc2lvbj4NCiAgPElkPmRlZGVjM2MyLTcwZDQtNDNiMC05ZjIxLTMwMmMxYTdmOTVjYjwvSWQ+DQogIDxFbnRyaWVzPg0KICAgIDxFbnRyeT4NCiAgICAgIDxJZD5jM2JmODZiOS0wMzNmLTQ1ODgtYTI3Yy0zYmMxNDY3NGYzYzI8L0lkPg0KICAgICAgPFJlZmVyZW5jZUlkPjlkODhiZjBhLTEwMWYtNGZlOS04NjRmLTk0ZTYyY2FmZWQ2OT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M4LDE0MSwxNDIsMTQ1XTwvVGV4dD4NCiAgICA8L1RleHRVbml0Pg0KICA8L1RleHRVbml0cz4NCjwvUGxhY2Vob2xkZXI+</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37</w:t>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40</w:t>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41</w:t>
            </w:r>
            <w:r w:rsidRPr="003769FB">
              <w:rPr>
                <w:rFonts w:ascii="Book Antiqua" w:hAnsi="Book Antiqua"/>
                <w:szCs w:val="24"/>
                <w:vertAlign w:val="superscript"/>
                <w:lang w:val="en-US"/>
              </w:rPr>
              <w:t>,</w:t>
            </w:r>
            <w:r w:rsidR="008D2107" w:rsidRPr="003769FB">
              <w:rPr>
                <w:rFonts w:ascii="Book Antiqua" w:eastAsiaTheme="minorEastAsia" w:hAnsi="Book Antiqua" w:hint="eastAsia"/>
                <w:szCs w:val="24"/>
                <w:vertAlign w:val="superscript"/>
                <w:lang w:val="en-US" w:eastAsia="zh-CN"/>
              </w:rPr>
              <w:t>144</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bl>
    <w:p w14:paraId="50F6478D" w14:textId="77777777" w:rsidR="003B2D32" w:rsidRPr="003769FB" w:rsidRDefault="003B2D32" w:rsidP="004D49D8">
      <w:pPr>
        <w:widowControl w:val="0"/>
        <w:spacing w:after="0"/>
        <w:rPr>
          <w:rFonts w:ascii="Book Antiqua" w:hAnsi="Book Antiqua"/>
          <w:szCs w:val="24"/>
          <w:lang w:val="en-US"/>
        </w:rPr>
      </w:pPr>
      <w:r w:rsidRPr="003769FB">
        <w:rPr>
          <w:rFonts w:ascii="Book Antiqua" w:hAnsi="Book Antiqua"/>
          <w:szCs w:val="24"/>
          <w:lang w:val="en-US"/>
        </w:rPr>
        <w:br w:type="page"/>
      </w:r>
    </w:p>
    <w:p w14:paraId="1323D7E6" w14:textId="0FF8D455" w:rsidR="003B2D32" w:rsidRPr="003769FB" w:rsidRDefault="00A4666B" w:rsidP="004D49D8">
      <w:pPr>
        <w:pStyle w:val="ad"/>
        <w:widowControl w:val="0"/>
        <w:spacing w:after="0" w:line="360" w:lineRule="auto"/>
        <w:rPr>
          <w:rFonts w:ascii="Book Antiqua" w:hAnsi="Book Antiqua"/>
          <w:szCs w:val="24"/>
          <w:lang w:val="en-US" w:eastAsia="zh-CN"/>
        </w:rPr>
      </w:pPr>
      <w:r w:rsidRPr="003769FB">
        <w:rPr>
          <w:rFonts w:ascii="Book Antiqua" w:hAnsi="Book Antiqua"/>
          <w:szCs w:val="24"/>
          <w:lang w:val="en-US"/>
        </w:rPr>
        <w:lastRenderedPageBreak/>
        <w:t>Table 2</w:t>
      </w:r>
      <w:r w:rsidRPr="003769FB">
        <w:rPr>
          <w:rFonts w:ascii="Book Antiqua" w:hAnsi="Book Antiqua" w:hint="eastAsia"/>
          <w:szCs w:val="24"/>
          <w:lang w:val="en-US" w:eastAsia="zh-CN"/>
        </w:rPr>
        <w:t xml:space="preserve"> </w:t>
      </w:r>
      <w:r w:rsidR="003B2D32" w:rsidRPr="003769FB">
        <w:rPr>
          <w:rFonts w:ascii="Book Antiqua" w:hAnsi="Book Antiqua"/>
          <w:szCs w:val="24"/>
          <w:lang w:val="en-US"/>
        </w:rPr>
        <w:t>Experimentally validated conjugates of vitamin E metabolites</w:t>
      </w:r>
    </w:p>
    <w:p w14:paraId="611E46B4" w14:textId="77777777" w:rsidR="003B2D32" w:rsidRPr="003769FB" w:rsidRDefault="003B2D32" w:rsidP="004D49D8">
      <w:pPr>
        <w:pStyle w:val="ad"/>
        <w:widowControl w:val="0"/>
        <w:spacing w:after="0" w:line="360" w:lineRule="auto"/>
        <w:rPr>
          <w:rFonts w:ascii="Book Antiqua" w:hAnsi="Book Antiqua"/>
          <w:szCs w:val="24"/>
          <w:lang w:val="en-US"/>
        </w:rPr>
      </w:pPr>
    </w:p>
    <w:tbl>
      <w:tblPr>
        <w:tblStyle w:val="ae"/>
        <w:tblW w:w="0" w:type="auto"/>
        <w:tblInd w:w="113" w:type="dxa"/>
        <w:tblBorders>
          <w:left w:val="none" w:sz="0" w:space="0" w:color="auto"/>
          <w:right w:val="none" w:sz="0" w:space="0" w:color="auto"/>
          <w:insideH w:val="none" w:sz="0" w:space="0" w:color="auto"/>
          <w:insideV w:val="none" w:sz="0" w:space="0" w:color="auto"/>
        </w:tblBorders>
        <w:tblLayout w:type="fixed"/>
        <w:tblCellMar>
          <w:top w:w="113" w:type="dxa"/>
          <w:left w:w="113" w:type="dxa"/>
          <w:bottom w:w="113" w:type="dxa"/>
          <w:right w:w="113" w:type="dxa"/>
        </w:tblCellMar>
        <w:tblLook w:val="04A0" w:firstRow="1" w:lastRow="0" w:firstColumn="1" w:lastColumn="0" w:noHBand="0" w:noVBand="1"/>
      </w:tblPr>
      <w:tblGrid>
        <w:gridCol w:w="1531"/>
        <w:gridCol w:w="4253"/>
        <w:gridCol w:w="3289"/>
      </w:tblGrid>
      <w:tr w:rsidR="003B2D32" w:rsidRPr="003769FB" w14:paraId="58E0458D" w14:textId="77777777" w:rsidTr="00A4666B">
        <w:tc>
          <w:tcPr>
            <w:tcW w:w="1531" w:type="dxa"/>
            <w:tcBorders>
              <w:top w:val="single" w:sz="4" w:space="0" w:color="auto"/>
              <w:bottom w:val="single" w:sz="4" w:space="0" w:color="auto"/>
            </w:tcBorders>
            <w:shd w:val="clear" w:color="auto" w:fill="auto"/>
            <w:vAlign w:val="center"/>
          </w:tcPr>
          <w:p w14:paraId="618B516A" w14:textId="77777777" w:rsidR="003B2D32" w:rsidRPr="003769FB" w:rsidRDefault="003B2D32" w:rsidP="004D49D8">
            <w:pPr>
              <w:widowControl w:val="0"/>
              <w:rPr>
                <w:rFonts w:ascii="Book Antiqua" w:hAnsi="Book Antiqua"/>
                <w:b/>
                <w:szCs w:val="24"/>
                <w:lang w:val="en-US"/>
              </w:rPr>
            </w:pPr>
            <w:r w:rsidRPr="003769FB">
              <w:rPr>
                <w:rFonts w:ascii="Book Antiqua" w:hAnsi="Book Antiqua"/>
                <w:b/>
                <w:szCs w:val="24"/>
                <w:lang w:val="en-US"/>
              </w:rPr>
              <w:t>Metabolite</w:t>
            </w:r>
          </w:p>
        </w:tc>
        <w:tc>
          <w:tcPr>
            <w:tcW w:w="4253" w:type="dxa"/>
            <w:tcBorders>
              <w:top w:val="single" w:sz="4" w:space="0" w:color="auto"/>
              <w:bottom w:val="single" w:sz="4" w:space="0" w:color="auto"/>
            </w:tcBorders>
            <w:shd w:val="clear" w:color="auto" w:fill="auto"/>
            <w:vAlign w:val="center"/>
          </w:tcPr>
          <w:p w14:paraId="38BF2A2C" w14:textId="77777777" w:rsidR="003B2D32" w:rsidRPr="003769FB" w:rsidRDefault="003B2D32" w:rsidP="004D49D8">
            <w:pPr>
              <w:widowControl w:val="0"/>
              <w:rPr>
                <w:rFonts w:ascii="Book Antiqua" w:hAnsi="Book Antiqua"/>
                <w:b/>
                <w:szCs w:val="24"/>
                <w:lang w:val="en-US"/>
              </w:rPr>
            </w:pPr>
            <w:r w:rsidRPr="003769FB">
              <w:rPr>
                <w:rFonts w:ascii="Book Antiqua" w:hAnsi="Book Antiqua"/>
                <w:b/>
                <w:szCs w:val="24"/>
                <w:lang w:val="en-US"/>
              </w:rPr>
              <w:t>Conjugate</w:t>
            </w:r>
          </w:p>
        </w:tc>
        <w:tc>
          <w:tcPr>
            <w:tcW w:w="3289" w:type="dxa"/>
            <w:tcBorders>
              <w:top w:val="single" w:sz="4" w:space="0" w:color="auto"/>
              <w:bottom w:val="single" w:sz="4" w:space="0" w:color="auto"/>
            </w:tcBorders>
            <w:shd w:val="clear" w:color="auto" w:fill="auto"/>
            <w:vAlign w:val="center"/>
          </w:tcPr>
          <w:p w14:paraId="18C1AB96" w14:textId="77777777" w:rsidR="003B2D32" w:rsidRPr="003769FB" w:rsidRDefault="003B2D32" w:rsidP="004D49D8">
            <w:pPr>
              <w:widowControl w:val="0"/>
              <w:rPr>
                <w:rFonts w:ascii="Book Antiqua" w:hAnsi="Book Antiqua"/>
                <w:b/>
                <w:szCs w:val="24"/>
                <w:lang w:val="en-US"/>
              </w:rPr>
            </w:pPr>
            <w:r w:rsidRPr="003769FB">
              <w:rPr>
                <w:rFonts w:ascii="Book Antiqua" w:hAnsi="Book Antiqua"/>
                <w:b/>
                <w:szCs w:val="24"/>
                <w:lang w:val="en-US"/>
              </w:rPr>
              <w:t>Organism</w:t>
            </w:r>
          </w:p>
        </w:tc>
      </w:tr>
      <w:tr w:rsidR="003B2D32" w:rsidRPr="003769FB" w14:paraId="3937A3A3" w14:textId="77777777" w:rsidTr="00A4666B">
        <w:tc>
          <w:tcPr>
            <w:tcW w:w="1531" w:type="dxa"/>
            <w:tcBorders>
              <w:top w:val="single" w:sz="4" w:space="0" w:color="auto"/>
            </w:tcBorders>
            <w:shd w:val="clear" w:color="auto" w:fill="auto"/>
            <w:vAlign w:val="center"/>
          </w:tcPr>
          <w:p w14:paraId="2ED90492" w14:textId="77777777"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LCM</w:t>
            </w:r>
          </w:p>
        </w:tc>
        <w:tc>
          <w:tcPr>
            <w:tcW w:w="4253" w:type="dxa"/>
            <w:tcBorders>
              <w:top w:val="single" w:sz="4" w:space="0" w:color="auto"/>
            </w:tcBorders>
            <w:shd w:val="clear" w:color="auto" w:fill="auto"/>
            <w:vAlign w:val="center"/>
          </w:tcPr>
          <w:p w14:paraId="5691206A" w14:textId="77777777"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Sulfates</w:t>
            </w:r>
          </w:p>
        </w:tc>
        <w:tc>
          <w:tcPr>
            <w:tcW w:w="3289" w:type="dxa"/>
            <w:tcBorders>
              <w:top w:val="single" w:sz="4" w:space="0" w:color="auto"/>
            </w:tcBorders>
            <w:shd w:val="clear" w:color="auto" w:fill="auto"/>
            <w:vAlign w:val="center"/>
          </w:tcPr>
          <w:p w14:paraId="1895785F" w14:textId="18329440" w:rsidR="003B2D32" w:rsidRPr="003769FB" w:rsidRDefault="003B2D32" w:rsidP="004D49D8">
            <w:pPr>
              <w:widowControl w:val="0"/>
              <w:rPr>
                <w:rFonts w:ascii="Book Antiqua" w:hAnsi="Book Antiqua"/>
                <w:i/>
                <w:szCs w:val="24"/>
                <w:lang w:val="en-US"/>
              </w:rPr>
            </w:pPr>
            <w:r w:rsidRPr="003769FB">
              <w:rPr>
                <w:rFonts w:ascii="Book Antiqua" w:hAnsi="Book Antiqua"/>
                <w:szCs w:val="24"/>
                <w:lang w:val="en-US"/>
              </w:rPr>
              <w:t xml:space="preserve">Rats and </w:t>
            </w:r>
            <w:r w:rsidRPr="003769FB">
              <w:rPr>
                <w:rFonts w:ascii="Book Antiqua" w:hAnsi="Book Antiqua"/>
                <w:i/>
                <w:szCs w:val="24"/>
                <w:lang w:val="en-US"/>
              </w:rPr>
              <w:t>in vitro</w:t>
            </w:r>
            <w:r w:rsidRPr="003769FB">
              <w:rPr>
                <w:rFonts w:ascii="Book Antiqua" w:hAnsi="Book Antiqua"/>
                <w:szCs w:val="24"/>
                <w:lang w:val="en-US"/>
              </w:rPr>
              <w:fldChar w:fldCharType="begin"/>
            </w:r>
            <w:r w:rsidRPr="003769FB">
              <w:rPr>
                <w:rFonts w:ascii="Book Antiqua" w:hAnsi="Book Antiqua"/>
                <w:szCs w:val="24"/>
                <w:lang w:val="en-US"/>
              </w:rPr>
              <w:instrText>ADDIN CITAVI.PLACEHOLDER 07bac4d6-a47f-4b1b-b462-40ad2bfee76b PFBsYWNlaG9sZGVyPg0KICA8QWRkSW5WZXJzaW9uPjQuNC4wLjI4PC9BZGRJblZlcnNpb24+DQogIDxJZD4wN2JhYzRkNi1hNDdmLTRiMWItYjQ2Mi00MGFkMmJmZWU3NmI8L0lkPg0KICA8RW50cmllcz4NCiAgICA8RW50cnk+DQogICAgICA8SWQ+Yjc3MmE4Y2ItM2NhNi00NWM2LWFiZjEtNjgzNGU0NjdkZjk0PC9JZD4NCiAgICAgIDxSZWZlcmVuY2VJZD43ODFmYzUxOS1lMWU5LTRkNTctODBiNC1jNjM1YThjZmI4YmY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QwLDE0Ml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39</w:t>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41</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72578E68" w14:textId="77777777" w:rsidTr="00A4666B">
        <w:tc>
          <w:tcPr>
            <w:tcW w:w="1531" w:type="dxa"/>
            <w:vMerge w:val="restart"/>
            <w:shd w:val="clear" w:color="auto" w:fill="auto"/>
            <w:vAlign w:val="center"/>
          </w:tcPr>
          <w:p w14:paraId="268D76DD" w14:textId="77777777"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ICM</w:t>
            </w:r>
          </w:p>
        </w:tc>
        <w:tc>
          <w:tcPr>
            <w:tcW w:w="4253" w:type="dxa"/>
            <w:shd w:val="clear" w:color="auto" w:fill="auto"/>
            <w:vAlign w:val="center"/>
          </w:tcPr>
          <w:p w14:paraId="1C15BD2D" w14:textId="77777777"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Ether glucuronides</w:t>
            </w:r>
          </w:p>
        </w:tc>
        <w:tc>
          <w:tcPr>
            <w:tcW w:w="3289" w:type="dxa"/>
            <w:shd w:val="clear" w:color="auto" w:fill="auto"/>
            <w:vAlign w:val="center"/>
          </w:tcPr>
          <w:p w14:paraId="0907265E" w14:textId="676E1E3C"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Human and mouse urine</w:t>
            </w:r>
            <w:r w:rsidRPr="003769FB">
              <w:rPr>
                <w:rFonts w:ascii="Book Antiqua" w:hAnsi="Book Antiqua"/>
                <w:szCs w:val="24"/>
                <w:lang w:val="en-US"/>
              </w:rPr>
              <w:fldChar w:fldCharType="begin"/>
            </w:r>
            <w:r w:rsidRPr="003769FB">
              <w:rPr>
                <w:rFonts w:ascii="Book Antiqua" w:hAnsi="Book Antiqua"/>
                <w:szCs w:val="24"/>
                <w:lang w:val="en-US"/>
              </w:rPr>
              <w:instrText>ADDIN CITAVI.PLACEHOLDER 027b6005-b6bf-43ee-bf37-c5c65a745f12 PFBsYWNlaG9sZGVyPg0KICA8QWRkSW5WZXJzaW9uPjQuNC4wLjI4PC9BZGRJblZlcnNpb24+DQogIDxJZD4wMjdiNjAwNS1iNmJmLTQzZWUtYmYzNy1jNWM2NWE3NDVmMTI8L0lkPg0KICA8RW50cmllcz4NCiAgICA8RW50cnk+DQogICAgICA8SWQ+MmQ2NTQyZDUtYmY2ZC00M2RjLThlYmYtNDJmNzZiZmJmMDc2PC9JZD4NCiAgICAgIDxSZWZlcmVuY2VJZD4zMDRlZWRhNy03OGU3LTQyNGUtYTkyYi01ZGE0NTJmZGRjODk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3N1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76</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3AD767D4" w14:textId="77777777" w:rsidTr="00A4666B">
        <w:tc>
          <w:tcPr>
            <w:tcW w:w="1531" w:type="dxa"/>
            <w:vMerge/>
            <w:shd w:val="clear" w:color="auto" w:fill="auto"/>
            <w:vAlign w:val="center"/>
          </w:tcPr>
          <w:p w14:paraId="23FF16B5" w14:textId="77777777" w:rsidR="003B2D32" w:rsidRPr="003769FB" w:rsidRDefault="003B2D32" w:rsidP="004D49D8">
            <w:pPr>
              <w:widowControl w:val="0"/>
              <w:rPr>
                <w:rFonts w:ascii="Book Antiqua" w:hAnsi="Book Antiqua"/>
                <w:szCs w:val="24"/>
                <w:lang w:val="en-US"/>
              </w:rPr>
            </w:pPr>
          </w:p>
        </w:tc>
        <w:tc>
          <w:tcPr>
            <w:tcW w:w="4253" w:type="dxa"/>
            <w:shd w:val="clear" w:color="auto" w:fill="auto"/>
            <w:vAlign w:val="center"/>
          </w:tcPr>
          <w:p w14:paraId="0C16D907" w14:textId="77777777"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Sulfates</w:t>
            </w:r>
          </w:p>
        </w:tc>
        <w:tc>
          <w:tcPr>
            <w:tcW w:w="3289" w:type="dxa"/>
            <w:shd w:val="clear" w:color="auto" w:fill="auto"/>
            <w:vAlign w:val="center"/>
          </w:tcPr>
          <w:p w14:paraId="639088A7" w14:textId="068ACC7A"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Human urine</w:t>
            </w:r>
            <w:r w:rsidRPr="003769FB">
              <w:rPr>
                <w:rFonts w:ascii="Book Antiqua" w:hAnsi="Book Antiqua"/>
                <w:szCs w:val="24"/>
                <w:lang w:val="en-US"/>
              </w:rPr>
              <w:fldChar w:fldCharType="begin"/>
            </w:r>
            <w:r w:rsidRPr="003769FB">
              <w:rPr>
                <w:rFonts w:ascii="Book Antiqua" w:hAnsi="Book Antiqua"/>
                <w:szCs w:val="24"/>
                <w:lang w:val="en-US"/>
              </w:rPr>
              <w:instrText>ADDIN CITAVI.PLACEHOLDER 9d98baa4-d137-4703-8fde-d472f1f248af PFBsYWNlaG9sZGVyPg0KICA8QWRkSW5WZXJzaW9uPjQuNC4wLjI4PC9BZGRJblZlcnNpb24+DQogIDxJZD45ZDk4YmFhNC1kMTM3LTQ3MDMtOGZkZS1kNDcyZjFmMjQ4YWY8L0lkPg0KICA8RW50cmllcz4NCiAgICA8RW50cnk+DQogICAgICA8SWQ+NmY5Y2Q3ZTAtNDc0Ny00MjcxLWJjYjMtMDk1MmI1YjI2OWQ1PC9JZD4NCiAgICAgIDxSZWZlcmVuY2VJZD5jMjM0NGZiYS05ZjY1LTQ2MzgtYTdhZS1jZDY3MGZjODMwZmM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Tc4XTwvVGV4dD4NCiAgICA8L1RleHRVbml0Pg0KICA8L1RleHRVbml0cz4NCjwvUGxhY2Vob2xkZXI+</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77</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1C2556F2" w14:textId="77777777" w:rsidTr="00A4666B">
        <w:tc>
          <w:tcPr>
            <w:tcW w:w="1531" w:type="dxa"/>
            <w:vMerge w:val="restart"/>
            <w:shd w:val="clear" w:color="auto" w:fill="auto"/>
            <w:vAlign w:val="center"/>
          </w:tcPr>
          <w:p w14:paraId="74B6FED6" w14:textId="77777777"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SCM</w:t>
            </w:r>
          </w:p>
        </w:tc>
        <w:tc>
          <w:tcPr>
            <w:tcW w:w="4253" w:type="dxa"/>
            <w:shd w:val="clear" w:color="auto" w:fill="auto"/>
            <w:vAlign w:val="center"/>
          </w:tcPr>
          <w:p w14:paraId="2B5B5B3E" w14:textId="77777777"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Glucosides, glutamine</w:t>
            </w:r>
          </w:p>
        </w:tc>
        <w:tc>
          <w:tcPr>
            <w:tcW w:w="3289" w:type="dxa"/>
            <w:shd w:val="clear" w:color="auto" w:fill="auto"/>
            <w:vAlign w:val="center"/>
          </w:tcPr>
          <w:p w14:paraId="6AC82AF8" w14:textId="5CD7AF34"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Mouse</w:t>
            </w:r>
            <w:r w:rsidRPr="003769FB">
              <w:rPr>
                <w:rFonts w:ascii="Book Antiqua" w:hAnsi="Book Antiqua"/>
                <w:szCs w:val="24"/>
                <w:lang w:val="en-US"/>
              </w:rPr>
              <w:fldChar w:fldCharType="begin"/>
            </w:r>
            <w:r w:rsidRPr="003769FB">
              <w:rPr>
                <w:rFonts w:ascii="Book Antiqua" w:hAnsi="Book Antiqua"/>
                <w:szCs w:val="24"/>
                <w:lang w:val="en-US"/>
              </w:rPr>
              <w:instrText>ADDIN CITAVI.PLACEHOLDER 2f54d2fc-dbd1-427c-878c-c8ea267bcd34 PFBsYWNlaG9sZGVyPg0KICA8QWRkSW5WZXJzaW9uPjQuNC4wLjI4PC9BZGRJblZlcnNpb24+DQogIDxJZD4yZjU0ZDJmYy1kYmQxLTQyN2MtODc4Yy1jOGVhMjY3YmNkMzQ8L0lkPg0KICA8RW50cmllcz4NCiAgICA8RW50cnk+DQogICAgICA8SWQ+YTliOWE3NjYtYmY0NS00NTc2LTk3MWItODk1NTE5MzQ1ZTczPC9JZD4NCiAgICAgIDxSZWZlcmVuY2VJZD5mYTNmZTRhOC0wMjkyLTQ2OGMtOGYwZi1hMjQwNjk1MmE0NGM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xNTcsMTc3XTwvVGV4dD4NCiAgICA8L1RleHRVbml0Pg0KICA8L1RleHRVbml0cz4NCjwvUGxhY2Vob2xkZXI+</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56</w:t>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76</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17E48895" w14:textId="77777777" w:rsidTr="00A4666B">
        <w:tc>
          <w:tcPr>
            <w:tcW w:w="1531" w:type="dxa"/>
            <w:vMerge/>
            <w:shd w:val="clear" w:color="auto" w:fill="auto"/>
            <w:vAlign w:val="center"/>
          </w:tcPr>
          <w:p w14:paraId="5F853623" w14:textId="77777777" w:rsidR="003B2D32" w:rsidRPr="003769FB" w:rsidRDefault="003B2D32" w:rsidP="004D49D8">
            <w:pPr>
              <w:widowControl w:val="0"/>
              <w:rPr>
                <w:rFonts w:ascii="Book Antiqua" w:hAnsi="Book Antiqua"/>
                <w:szCs w:val="24"/>
                <w:lang w:val="en-US"/>
              </w:rPr>
            </w:pPr>
          </w:p>
        </w:tc>
        <w:tc>
          <w:tcPr>
            <w:tcW w:w="4253" w:type="dxa"/>
            <w:shd w:val="clear" w:color="auto" w:fill="auto"/>
            <w:vAlign w:val="center"/>
          </w:tcPr>
          <w:p w14:paraId="147ACDB6" w14:textId="77777777"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Taurine, glycine or glycine glucuronides</w:t>
            </w:r>
          </w:p>
        </w:tc>
        <w:tc>
          <w:tcPr>
            <w:tcW w:w="3289" w:type="dxa"/>
            <w:shd w:val="clear" w:color="auto" w:fill="auto"/>
            <w:vAlign w:val="center"/>
          </w:tcPr>
          <w:p w14:paraId="46326F4C" w14:textId="59694FEE"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Human and mouse urine</w:t>
            </w:r>
            <w:r w:rsidRPr="003769FB">
              <w:rPr>
                <w:rFonts w:ascii="Book Antiqua" w:hAnsi="Book Antiqua"/>
                <w:szCs w:val="24"/>
                <w:lang w:val="en-US"/>
              </w:rPr>
              <w:fldChar w:fldCharType="begin"/>
            </w:r>
            <w:r w:rsidRPr="003769FB">
              <w:rPr>
                <w:rFonts w:ascii="Book Antiqua" w:hAnsi="Book Antiqua"/>
                <w:szCs w:val="24"/>
                <w:lang w:val="en-US"/>
              </w:rPr>
              <w:instrText>ADDIN CITAVI.PLACEHOLDER f9667015-e599-40b7-8c75-1553deb1ea64 PFBsYWNlaG9sZGVyPg0KICA8QWRkSW5WZXJzaW9uPjQuNC4wLjI4PC9BZGRJblZlcnNpb24+DQogIDxJZD5mOTY2NzAxNS1lNTk5LTQwYjctOGM3NS0xNTUzZGViMWVhNjQ8L0lkPg0KICA8RW50cmllcz4NCiAgICA8RW50cnk+DQogICAgICA8SWQ+YTE0YWMxMjUtNDFiNC00NWY3LWExMzAtNTk4YThmN2ZiNTRhPC9JZD4NCiAgICAgIDxSZWZlcmVuY2VJZD4zMDRlZWRhNy03OGU3LTQyNGUtYTkyYi01ZGE0NTJmZGRjODk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3N1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76</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6FF42BD6" w14:textId="77777777" w:rsidTr="00A4666B">
        <w:tc>
          <w:tcPr>
            <w:tcW w:w="1531" w:type="dxa"/>
            <w:vMerge/>
            <w:shd w:val="clear" w:color="auto" w:fill="auto"/>
            <w:vAlign w:val="center"/>
          </w:tcPr>
          <w:p w14:paraId="35588B08" w14:textId="77777777" w:rsidR="003B2D32" w:rsidRPr="003769FB" w:rsidRDefault="003B2D32" w:rsidP="004D49D8">
            <w:pPr>
              <w:widowControl w:val="0"/>
              <w:rPr>
                <w:rFonts w:ascii="Book Antiqua" w:hAnsi="Book Antiqua"/>
                <w:szCs w:val="24"/>
                <w:lang w:val="en-US"/>
              </w:rPr>
            </w:pPr>
          </w:p>
        </w:tc>
        <w:tc>
          <w:tcPr>
            <w:tcW w:w="4253" w:type="dxa"/>
            <w:shd w:val="clear" w:color="auto" w:fill="auto"/>
            <w:vAlign w:val="center"/>
          </w:tcPr>
          <w:p w14:paraId="20DA6FA6" w14:textId="77777777"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Sulfates</w:t>
            </w:r>
          </w:p>
        </w:tc>
        <w:tc>
          <w:tcPr>
            <w:tcW w:w="3289" w:type="dxa"/>
            <w:shd w:val="clear" w:color="auto" w:fill="auto"/>
            <w:vAlign w:val="center"/>
          </w:tcPr>
          <w:p w14:paraId="76FA008D" w14:textId="382C48D5" w:rsidR="003B2D32" w:rsidRPr="003769FB" w:rsidRDefault="003B2D32" w:rsidP="004D49D8">
            <w:pPr>
              <w:widowControl w:val="0"/>
              <w:rPr>
                <w:rFonts w:ascii="Book Antiqua" w:hAnsi="Book Antiqua"/>
                <w:szCs w:val="24"/>
                <w:lang w:val="en-US"/>
              </w:rPr>
            </w:pPr>
            <w:r w:rsidRPr="003769FB">
              <w:rPr>
                <w:rFonts w:ascii="Book Antiqua" w:hAnsi="Book Antiqua"/>
                <w:szCs w:val="24"/>
                <w:lang w:val="en-US"/>
              </w:rPr>
              <w:t>Rats</w:t>
            </w:r>
            <w:r w:rsidRPr="003769FB">
              <w:rPr>
                <w:rFonts w:ascii="Book Antiqua" w:hAnsi="Book Antiqua"/>
                <w:szCs w:val="24"/>
                <w:lang w:val="en-US"/>
              </w:rPr>
              <w:fldChar w:fldCharType="begin"/>
            </w:r>
            <w:r w:rsidRPr="003769FB">
              <w:rPr>
                <w:rFonts w:ascii="Book Antiqua" w:hAnsi="Book Antiqua"/>
                <w:szCs w:val="24"/>
                <w:lang w:val="en-US"/>
              </w:rPr>
              <w:instrText>ADDIN CITAVI.PLACEHOLDER 93dbce98-ae1d-4201-a550-620e7cb10ecd PFBsYWNlaG9sZGVyPg0KICA8QWRkSW5WZXJzaW9uPjQuNC4wLjI4PC9BZGRJblZlcnNpb24+DQogIDxJZD45M2RiY2U5OC1hZTFkLTQyMDEtYTU1MC02MjBlN2NiMTBlY2Q8L0lkPg0KICA8RW50cmllcz4NCiAgICA8RW50cnk+DQogICAgICA8SWQ+ZDM5Yjg3MjctZTk4NC00NTcwLWFhOWMtZTlkYTU3NTg0MjI2PC9JZD4NCiAgICAgIDxSZWZlcmVuY2VJZD4wY2I0MDE1Yy1hMjQwLTQyZGMtOGIwMS0yNDBiYjNjNTgwMjg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E3OV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8D2107" w:rsidRPr="003769FB">
              <w:rPr>
                <w:rFonts w:ascii="Book Antiqua" w:hAnsi="Book Antiqua" w:hint="eastAsia"/>
                <w:szCs w:val="24"/>
                <w:vertAlign w:val="superscript"/>
                <w:lang w:val="en-US" w:eastAsia="zh-CN"/>
              </w:rPr>
              <w:t>178</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bl>
    <w:p w14:paraId="0542B24C" w14:textId="77777777" w:rsidR="003B2D32" w:rsidRPr="003769FB" w:rsidRDefault="003B2D32" w:rsidP="004D49D8">
      <w:pPr>
        <w:widowControl w:val="0"/>
        <w:spacing w:after="0"/>
        <w:rPr>
          <w:rFonts w:ascii="Book Antiqua" w:hAnsi="Book Antiqua"/>
          <w:szCs w:val="24"/>
          <w:lang w:val="en-US"/>
        </w:rPr>
        <w:sectPr w:rsidR="003B2D32" w:rsidRPr="003769FB">
          <w:footerReference w:type="default" r:id="rId15"/>
          <w:pgSz w:w="11906" w:h="16838"/>
          <w:pgMar w:top="1417" w:right="1417" w:bottom="1134" w:left="1417" w:header="708" w:footer="708" w:gutter="0"/>
          <w:cols w:space="708"/>
          <w:docGrid w:linePitch="360"/>
        </w:sectPr>
      </w:pPr>
    </w:p>
    <w:p w14:paraId="6ABEC355" w14:textId="3BA0C5AB" w:rsidR="003B2D32" w:rsidRPr="003769FB" w:rsidRDefault="00A4666B" w:rsidP="004D49D8">
      <w:pPr>
        <w:pStyle w:val="ad"/>
        <w:widowControl w:val="0"/>
        <w:spacing w:after="0" w:line="360" w:lineRule="auto"/>
        <w:rPr>
          <w:rFonts w:ascii="Book Antiqua" w:hAnsi="Book Antiqua"/>
          <w:szCs w:val="24"/>
          <w:lang w:val="en-US" w:eastAsia="zh-CN"/>
        </w:rPr>
      </w:pPr>
      <w:r w:rsidRPr="003769FB">
        <w:rPr>
          <w:rFonts w:ascii="Book Antiqua" w:hAnsi="Book Antiqua"/>
          <w:szCs w:val="24"/>
          <w:lang w:val="en-US"/>
        </w:rPr>
        <w:lastRenderedPageBreak/>
        <w:t>Table 3</w:t>
      </w:r>
      <w:r w:rsidRPr="003769FB">
        <w:rPr>
          <w:rFonts w:ascii="Book Antiqua" w:hAnsi="Book Antiqua" w:hint="eastAsia"/>
          <w:szCs w:val="24"/>
          <w:lang w:val="en-US" w:eastAsia="zh-CN"/>
        </w:rPr>
        <w:t xml:space="preserve"> </w:t>
      </w:r>
      <w:r w:rsidR="003B2D32" w:rsidRPr="003769FB">
        <w:rPr>
          <w:rFonts w:ascii="Book Antiqua" w:hAnsi="Book Antiqua"/>
          <w:szCs w:val="24"/>
          <w:lang w:val="en-US"/>
        </w:rPr>
        <w:t>Genetic polymorphisms of genes encoding for proteins involved in vitamin E homeostasis</w:t>
      </w:r>
    </w:p>
    <w:p w14:paraId="7178D153" w14:textId="3A936241" w:rsidR="00100DD1" w:rsidRPr="003769FB" w:rsidRDefault="00100DD1" w:rsidP="004D49D8">
      <w:pPr>
        <w:pStyle w:val="ad"/>
        <w:widowControl w:val="0"/>
        <w:spacing w:after="0" w:line="360" w:lineRule="auto"/>
        <w:rPr>
          <w:rFonts w:ascii="Book Antiqua" w:hAnsi="Book Antiqua"/>
          <w:szCs w:val="24"/>
          <w:lang w:val="en-US"/>
        </w:rPr>
      </w:pPr>
    </w:p>
    <w:tbl>
      <w:tblPr>
        <w:tblStyle w:val="ae"/>
        <w:tblW w:w="9639" w:type="dxa"/>
        <w:tblInd w:w="57" w:type="dxa"/>
        <w:tblBorders>
          <w:left w:val="none" w:sz="0" w:space="0" w:color="auto"/>
          <w:right w:val="none" w:sz="0" w:space="0" w:color="auto"/>
          <w:insideH w:val="none" w:sz="0" w:space="0" w:color="auto"/>
          <w:insideV w:val="none" w:sz="0" w:space="0" w:color="auto"/>
        </w:tblBorders>
        <w:tblCellMar>
          <w:top w:w="57" w:type="dxa"/>
          <w:left w:w="57" w:type="dxa"/>
          <w:bottom w:w="57" w:type="dxa"/>
          <w:right w:w="57" w:type="dxa"/>
        </w:tblCellMar>
        <w:tblLook w:val="04A0" w:firstRow="1" w:lastRow="0" w:firstColumn="1" w:lastColumn="0" w:noHBand="0" w:noVBand="1"/>
      </w:tblPr>
      <w:tblGrid>
        <w:gridCol w:w="1095"/>
        <w:gridCol w:w="3473"/>
        <w:gridCol w:w="60"/>
        <w:gridCol w:w="1506"/>
        <w:gridCol w:w="38"/>
        <w:gridCol w:w="2246"/>
        <w:gridCol w:w="1221"/>
      </w:tblGrid>
      <w:tr w:rsidR="003B2D32" w:rsidRPr="003769FB" w14:paraId="5A325F05" w14:textId="77777777" w:rsidTr="00546B16">
        <w:tc>
          <w:tcPr>
            <w:tcW w:w="1095" w:type="dxa"/>
            <w:tcBorders>
              <w:top w:val="single" w:sz="4" w:space="0" w:color="auto"/>
              <w:bottom w:val="single" w:sz="4" w:space="0" w:color="auto"/>
            </w:tcBorders>
            <w:shd w:val="clear" w:color="auto" w:fill="auto"/>
          </w:tcPr>
          <w:p w14:paraId="335876C9" w14:textId="77777777" w:rsidR="003B2D32" w:rsidRPr="003769FB" w:rsidRDefault="003B2D32" w:rsidP="004D49D8">
            <w:pPr>
              <w:widowControl w:val="0"/>
              <w:contextualSpacing/>
              <w:rPr>
                <w:rFonts w:ascii="Book Antiqua" w:hAnsi="Book Antiqua"/>
                <w:b/>
                <w:szCs w:val="24"/>
                <w:lang w:val="en-US"/>
              </w:rPr>
            </w:pPr>
            <w:r w:rsidRPr="003769FB">
              <w:rPr>
                <w:rFonts w:ascii="Book Antiqua" w:hAnsi="Book Antiqua"/>
                <w:b/>
                <w:szCs w:val="24"/>
                <w:lang w:val="en-US"/>
              </w:rPr>
              <w:t>Gene</w:t>
            </w:r>
          </w:p>
        </w:tc>
        <w:tc>
          <w:tcPr>
            <w:tcW w:w="3473" w:type="dxa"/>
            <w:tcBorders>
              <w:top w:val="single" w:sz="4" w:space="0" w:color="auto"/>
              <w:bottom w:val="single" w:sz="4" w:space="0" w:color="auto"/>
            </w:tcBorders>
            <w:shd w:val="clear" w:color="auto" w:fill="auto"/>
          </w:tcPr>
          <w:p w14:paraId="63D1CDDE" w14:textId="77777777" w:rsidR="003B2D32" w:rsidRPr="003769FB" w:rsidRDefault="003B2D32" w:rsidP="004D49D8">
            <w:pPr>
              <w:widowControl w:val="0"/>
              <w:contextualSpacing/>
              <w:rPr>
                <w:rFonts w:ascii="Book Antiqua" w:hAnsi="Book Antiqua"/>
                <w:b/>
                <w:szCs w:val="24"/>
                <w:lang w:val="en-US"/>
              </w:rPr>
            </w:pPr>
            <w:r w:rsidRPr="003769FB">
              <w:rPr>
                <w:rFonts w:ascii="Book Antiqua" w:hAnsi="Book Antiqua"/>
                <w:b/>
                <w:szCs w:val="24"/>
                <w:lang w:val="en-US"/>
              </w:rPr>
              <w:t>Polymorphism</w:t>
            </w:r>
          </w:p>
        </w:tc>
        <w:tc>
          <w:tcPr>
            <w:tcW w:w="1566" w:type="dxa"/>
            <w:gridSpan w:val="2"/>
            <w:tcBorders>
              <w:top w:val="single" w:sz="4" w:space="0" w:color="auto"/>
              <w:bottom w:val="single" w:sz="4" w:space="0" w:color="auto"/>
            </w:tcBorders>
            <w:shd w:val="clear" w:color="auto" w:fill="auto"/>
          </w:tcPr>
          <w:p w14:paraId="02D3971E" w14:textId="77777777" w:rsidR="003B2D32" w:rsidRPr="003769FB" w:rsidRDefault="003B2D32" w:rsidP="004D49D8">
            <w:pPr>
              <w:widowControl w:val="0"/>
              <w:contextualSpacing/>
              <w:rPr>
                <w:rFonts w:ascii="Book Antiqua" w:hAnsi="Book Antiqua"/>
                <w:b/>
                <w:szCs w:val="24"/>
                <w:lang w:val="en-US"/>
              </w:rPr>
            </w:pPr>
            <w:r w:rsidRPr="003769FB">
              <w:rPr>
                <w:rFonts w:ascii="Book Antiqua" w:hAnsi="Book Antiqua"/>
                <w:b/>
                <w:szCs w:val="24"/>
                <w:lang w:val="en-US"/>
              </w:rPr>
              <w:t>RefSNP ID</w:t>
            </w:r>
          </w:p>
        </w:tc>
        <w:tc>
          <w:tcPr>
            <w:tcW w:w="2284" w:type="dxa"/>
            <w:gridSpan w:val="2"/>
            <w:tcBorders>
              <w:top w:val="single" w:sz="4" w:space="0" w:color="auto"/>
              <w:bottom w:val="single" w:sz="4" w:space="0" w:color="auto"/>
            </w:tcBorders>
            <w:shd w:val="clear" w:color="auto" w:fill="auto"/>
          </w:tcPr>
          <w:p w14:paraId="0A5908BB" w14:textId="77777777" w:rsidR="003B2D32" w:rsidRPr="003769FB" w:rsidRDefault="003B2D32" w:rsidP="004D49D8">
            <w:pPr>
              <w:widowControl w:val="0"/>
              <w:contextualSpacing/>
              <w:rPr>
                <w:rFonts w:ascii="Book Antiqua" w:hAnsi="Book Antiqua"/>
                <w:b/>
                <w:szCs w:val="24"/>
                <w:lang w:val="en-US"/>
              </w:rPr>
            </w:pPr>
            <w:r w:rsidRPr="003769FB">
              <w:rPr>
                <w:rFonts w:ascii="Book Antiqua" w:hAnsi="Book Antiqua"/>
                <w:b/>
                <w:szCs w:val="24"/>
                <w:lang w:val="en-US"/>
              </w:rPr>
              <w:t>Functional consequence</w:t>
            </w:r>
          </w:p>
        </w:tc>
        <w:tc>
          <w:tcPr>
            <w:tcW w:w="1221" w:type="dxa"/>
            <w:tcBorders>
              <w:top w:val="single" w:sz="4" w:space="0" w:color="auto"/>
              <w:bottom w:val="single" w:sz="4" w:space="0" w:color="auto"/>
            </w:tcBorders>
            <w:shd w:val="clear" w:color="auto" w:fill="auto"/>
          </w:tcPr>
          <w:p w14:paraId="14B0B592" w14:textId="77777777" w:rsidR="003B2D32" w:rsidRPr="003769FB" w:rsidRDefault="003B2D32" w:rsidP="004D49D8">
            <w:pPr>
              <w:widowControl w:val="0"/>
              <w:contextualSpacing/>
              <w:rPr>
                <w:rFonts w:ascii="Book Antiqua" w:hAnsi="Book Antiqua"/>
                <w:b/>
                <w:szCs w:val="24"/>
                <w:lang w:val="en-US"/>
              </w:rPr>
            </w:pPr>
          </w:p>
        </w:tc>
      </w:tr>
      <w:tr w:rsidR="003B2D32" w:rsidRPr="003769FB" w14:paraId="6A1571A6" w14:textId="77777777" w:rsidTr="00546B16">
        <w:tc>
          <w:tcPr>
            <w:tcW w:w="1095" w:type="dxa"/>
            <w:vMerge w:val="restart"/>
            <w:tcBorders>
              <w:top w:val="single" w:sz="4" w:space="0" w:color="auto"/>
            </w:tcBorders>
            <w:shd w:val="clear" w:color="auto" w:fill="auto"/>
            <w:vAlign w:val="center"/>
          </w:tcPr>
          <w:p w14:paraId="59742E3A" w14:textId="77777777" w:rsidR="003B2D32" w:rsidRPr="003769FB" w:rsidRDefault="003B2D32" w:rsidP="004D49D8">
            <w:pPr>
              <w:widowControl w:val="0"/>
              <w:contextualSpacing/>
              <w:rPr>
                <w:rFonts w:ascii="Book Antiqua" w:hAnsi="Book Antiqua"/>
                <w:i/>
                <w:szCs w:val="24"/>
                <w:lang w:val="en-US"/>
              </w:rPr>
            </w:pPr>
            <w:r w:rsidRPr="003769FB">
              <w:rPr>
                <w:rFonts w:ascii="Book Antiqua" w:hAnsi="Book Antiqua"/>
                <w:i/>
                <w:szCs w:val="24"/>
                <w:lang w:val="en-US"/>
              </w:rPr>
              <w:t>ABCA1</w:t>
            </w:r>
          </w:p>
        </w:tc>
        <w:tc>
          <w:tcPr>
            <w:tcW w:w="3473" w:type="dxa"/>
            <w:tcBorders>
              <w:top w:val="single" w:sz="4" w:space="0" w:color="auto"/>
            </w:tcBorders>
            <w:shd w:val="clear" w:color="auto" w:fill="auto"/>
            <w:vAlign w:val="center"/>
          </w:tcPr>
          <w:p w14:paraId="591E3C6A"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NM_005502.3:c.2828+426A&gt;G</w:t>
            </w:r>
          </w:p>
        </w:tc>
        <w:tc>
          <w:tcPr>
            <w:tcW w:w="1566" w:type="dxa"/>
            <w:gridSpan w:val="2"/>
            <w:tcBorders>
              <w:top w:val="single" w:sz="4" w:space="0" w:color="auto"/>
            </w:tcBorders>
            <w:shd w:val="clear" w:color="auto" w:fill="auto"/>
            <w:vAlign w:val="center"/>
          </w:tcPr>
          <w:p w14:paraId="78008413"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rs4149314</w:t>
            </w:r>
          </w:p>
        </w:tc>
        <w:tc>
          <w:tcPr>
            <w:tcW w:w="2284" w:type="dxa"/>
            <w:gridSpan w:val="2"/>
            <w:tcBorders>
              <w:top w:val="single" w:sz="4" w:space="0" w:color="auto"/>
            </w:tcBorders>
            <w:shd w:val="clear" w:color="auto" w:fill="auto"/>
            <w:vAlign w:val="center"/>
          </w:tcPr>
          <w:p w14:paraId="46D7B760"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Intron variant</w:t>
            </w:r>
          </w:p>
        </w:tc>
        <w:tc>
          <w:tcPr>
            <w:tcW w:w="1221" w:type="dxa"/>
            <w:tcBorders>
              <w:top w:val="single" w:sz="4" w:space="0" w:color="auto"/>
            </w:tcBorders>
            <w:shd w:val="clear" w:color="auto" w:fill="auto"/>
          </w:tcPr>
          <w:p w14:paraId="5CA2BC0F" w14:textId="252F9BBF"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a0d63ada-9a68-4e2c-a6e4-24bf05cbe236 PFBsYWNlaG9sZGVyPg0KICA8QWRkSW5WZXJzaW9uPjQuNC4wLjI4PC9BZGRJblZlcnNpb24+DQogIDxJZD5hMGQ2M2FkYS05YTY4LTRlMmMtYTZlNC0yNGJmMDVjYmUyMzY8L0lkPg0KICA8RW50cmllcz4NCiAgICA8RW50cnk+DQogICAgICA8SWQ+YzdmZDZjZjAtYjMwZC00NDFkLWE1YWItNDhlNDQ4ODJkM2RjPC9JZD4NCiAgICAgIDxSZWZlcmVuY2VJZD5mYTc2MGViZi0wNzdjLTQxNDYtYjkxOC1iNzMzNTBjMzM0Y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l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215</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5607E5F5" w14:textId="77777777" w:rsidTr="00546B16">
        <w:tc>
          <w:tcPr>
            <w:tcW w:w="1095" w:type="dxa"/>
            <w:vMerge/>
            <w:shd w:val="clear" w:color="auto" w:fill="auto"/>
            <w:vAlign w:val="center"/>
          </w:tcPr>
          <w:p w14:paraId="53B5E437" w14:textId="77777777" w:rsidR="003B2D32" w:rsidRPr="003769FB" w:rsidRDefault="003B2D32" w:rsidP="004D49D8">
            <w:pPr>
              <w:widowControl w:val="0"/>
              <w:contextualSpacing/>
              <w:rPr>
                <w:rFonts w:ascii="Book Antiqua" w:hAnsi="Book Antiqua"/>
                <w:i/>
                <w:szCs w:val="24"/>
              </w:rPr>
            </w:pPr>
          </w:p>
        </w:tc>
        <w:tc>
          <w:tcPr>
            <w:tcW w:w="3473" w:type="dxa"/>
            <w:shd w:val="clear" w:color="auto" w:fill="auto"/>
            <w:vAlign w:val="center"/>
          </w:tcPr>
          <w:p w14:paraId="0400F5F0" w14:textId="77777777" w:rsidR="003B2D32" w:rsidRPr="003769FB" w:rsidRDefault="003B2D32" w:rsidP="004D49D8">
            <w:pPr>
              <w:widowControl w:val="0"/>
              <w:contextualSpacing/>
              <w:rPr>
                <w:rFonts w:ascii="Book Antiqua" w:hAnsi="Book Antiqua"/>
                <w:szCs w:val="24"/>
              </w:rPr>
            </w:pPr>
            <w:r w:rsidRPr="003769FB">
              <w:rPr>
                <w:rFonts w:ascii="Book Antiqua" w:hAnsi="Book Antiqua"/>
                <w:szCs w:val="24"/>
              </w:rPr>
              <w:t>NM_005502.3:c.814-1304T&gt;C</w:t>
            </w:r>
          </w:p>
        </w:tc>
        <w:tc>
          <w:tcPr>
            <w:tcW w:w="1566" w:type="dxa"/>
            <w:gridSpan w:val="2"/>
            <w:shd w:val="clear" w:color="auto" w:fill="auto"/>
            <w:vAlign w:val="center"/>
          </w:tcPr>
          <w:p w14:paraId="33E7B781" w14:textId="77777777" w:rsidR="003B2D32" w:rsidRPr="003769FB" w:rsidRDefault="003B2D32" w:rsidP="004D49D8">
            <w:pPr>
              <w:widowControl w:val="0"/>
              <w:contextualSpacing/>
              <w:rPr>
                <w:rFonts w:ascii="Book Antiqua" w:hAnsi="Book Antiqua"/>
                <w:szCs w:val="24"/>
              </w:rPr>
            </w:pPr>
            <w:r w:rsidRPr="003769FB">
              <w:rPr>
                <w:rFonts w:ascii="Book Antiqua" w:hAnsi="Book Antiqua"/>
                <w:szCs w:val="24"/>
                <w:lang w:val="en-US"/>
              </w:rPr>
              <w:t>rs4149297</w:t>
            </w:r>
          </w:p>
        </w:tc>
        <w:tc>
          <w:tcPr>
            <w:tcW w:w="2284" w:type="dxa"/>
            <w:gridSpan w:val="2"/>
            <w:shd w:val="clear" w:color="auto" w:fill="auto"/>
            <w:vAlign w:val="center"/>
          </w:tcPr>
          <w:p w14:paraId="5B7795FF"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Intron variant</w:t>
            </w:r>
          </w:p>
        </w:tc>
        <w:tc>
          <w:tcPr>
            <w:tcW w:w="1221" w:type="dxa"/>
            <w:shd w:val="clear" w:color="auto" w:fill="auto"/>
          </w:tcPr>
          <w:p w14:paraId="15C23214" w14:textId="2E76C78E"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ba7d675d-fcb7-4929-888b-175fc35a1818 PFBsYWNlaG9sZGVyPg0KICA8QWRkSW5WZXJzaW9uPjQuNC4wLjI4PC9BZGRJblZlcnNpb24+DQogIDxJZD5iYTdkNjc1ZC1mY2I3LTQ5MjktODg4Yi0xNzVmYzM1YTE4MTg8L0lkPg0KICA8RW50cmllcz4NCiAgICA8RW50cnk+DQogICAgICA8SWQ+YzdmZDZjZjAtYjMwZC00NDFkLWE1YWItNDhlNDQ4ODJkM2RjPC9JZD4NCiAgICAgIDxSZWZlcmVuY2VJZD5mYTc2MGViZi0wNzdjLTQxNDYtYjkxOC1iNzMzNTBjMzM0Y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l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215</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2FA049E0" w14:textId="77777777" w:rsidTr="00546B16">
        <w:tc>
          <w:tcPr>
            <w:tcW w:w="1095" w:type="dxa"/>
            <w:vMerge/>
            <w:shd w:val="clear" w:color="auto" w:fill="auto"/>
            <w:vAlign w:val="center"/>
          </w:tcPr>
          <w:p w14:paraId="080DC6CB" w14:textId="77777777" w:rsidR="003B2D32" w:rsidRPr="003769FB" w:rsidRDefault="003B2D32" w:rsidP="004D49D8">
            <w:pPr>
              <w:widowControl w:val="0"/>
              <w:contextualSpacing/>
              <w:rPr>
                <w:rFonts w:ascii="Book Antiqua" w:hAnsi="Book Antiqua"/>
                <w:i/>
                <w:szCs w:val="24"/>
              </w:rPr>
            </w:pPr>
          </w:p>
        </w:tc>
        <w:tc>
          <w:tcPr>
            <w:tcW w:w="3473" w:type="dxa"/>
            <w:shd w:val="clear" w:color="auto" w:fill="auto"/>
            <w:vAlign w:val="center"/>
          </w:tcPr>
          <w:p w14:paraId="1390049C" w14:textId="77777777" w:rsidR="003B2D32" w:rsidRPr="003769FB" w:rsidRDefault="003B2D32" w:rsidP="004D49D8">
            <w:pPr>
              <w:widowControl w:val="0"/>
              <w:contextualSpacing/>
              <w:rPr>
                <w:rFonts w:ascii="Book Antiqua" w:hAnsi="Book Antiqua"/>
                <w:szCs w:val="24"/>
              </w:rPr>
            </w:pPr>
            <w:r w:rsidRPr="003769FB">
              <w:rPr>
                <w:rFonts w:ascii="Book Antiqua" w:hAnsi="Book Antiqua"/>
                <w:szCs w:val="24"/>
              </w:rPr>
              <w:t>NM_005502.3:c.161-170G&gt;A</w:t>
            </w:r>
          </w:p>
        </w:tc>
        <w:tc>
          <w:tcPr>
            <w:tcW w:w="1566" w:type="dxa"/>
            <w:gridSpan w:val="2"/>
            <w:shd w:val="clear" w:color="auto" w:fill="auto"/>
            <w:vAlign w:val="center"/>
          </w:tcPr>
          <w:p w14:paraId="170D8441" w14:textId="77777777" w:rsidR="003B2D32" w:rsidRPr="003769FB" w:rsidRDefault="003B2D32" w:rsidP="004D49D8">
            <w:pPr>
              <w:widowControl w:val="0"/>
              <w:contextualSpacing/>
              <w:rPr>
                <w:rFonts w:ascii="Book Antiqua" w:hAnsi="Book Antiqua"/>
                <w:szCs w:val="24"/>
              </w:rPr>
            </w:pPr>
            <w:r w:rsidRPr="003769FB">
              <w:rPr>
                <w:rFonts w:ascii="Book Antiqua" w:hAnsi="Book Antiqua"/>
                <w:szCs w:val="24"/>
                <w:lang w:val="en-US"/>
              </w:rPr>
              <w:t>rs11789603</w:t>
            </w:r>
          </w:p>
        </w:tc>
        <w:tc>
          <w:tcPr>
            <w:tcW w:w="2284" w:type="dxa"/>
            <w:gridSpan w:val="2"/>
            <w:shd w:val="clear" w:color="auto" w:fill="auto"/>
            <w:vAlign w:val="center"/>
          </w:tcPr>
          <w:p w14:paraId="7C977233"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Intron variant</w:t>
            </w:r>
          </w:p>
        </w:tc>
        <w:tc>
          <w:tcPr>
            <w:tcW w:w="1221" w:type="dxa"/>
            <w:shd w:val="clear" w:color="auto" w:fill="auto"/>
          </w:tcPr>
          <w:p w14:paraId="5904FE65" w14:textId="1DD24BE9"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17fce063-71fc-4a11-b161-e4183cf04da9 PFBsYWNlaG9sZGVyPg0KICA8QWRkSW5WZXJzaW9uPjQuNC4wLjI4PC9BZGRJblZlcnNpb24+DQogIDxJZD4xN2ZjZTA2My03MWZjLTRhMTEtYjE2MS1lNDE4M2NmMDRkYTk8L0lkPg0KICA8RW50cmllcz4NCiAgICA8RW50cnk+DQogICAgICA8SWQ+YzdmZDZjZjAtYjMwZC00NDFkLWE1YWItNDhlNDQ4ODJkM2RjPC9JZD4NCiAgICAgIDxSZWZlcmVuY2VJZD5mYTc2MGViZi0wNzdjLTQxNDYtYjkxOC1iNzMzNTBjMzM0Y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l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215</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6CE436EA" w14:textId="77777777" w:rsidTr="00546B16">
        <w:tc>
          <w:tcPr>
            <w:tcW w:w="1095" w:type="dxa"/>
            <w:vMerge/>
            <w:shd w:val="clear" w:color="auto" w:fill="auto"/>
            <w:vAlign w:val="center"/>
          </w:tcPr>
          <w:p w14:paraId="333EE068" w14:textId="77777777" w:rsidR="003B2D32" w:rsidRPr="003769FB" w:rsidRDefault="003B2D32" w:rsidP="004D49D8">
            <w:pPr>
              <w:widowControl w:val="0"/>
              <w:contextualSpacing/>
              <w:rPr>
                <w:rFonts w:ascii="Book Antiqua" w:hAnsi="Book Antiqua"/>
                <w:i/>
                <w:szCs w:val="24"/>
                <w:lang w:val="en-US"/>
              </w:rPr>
            </w:pPr>
          </w:p>
        </w:tc>
        <w:tc>
          <w:tcPr>
            <w:tcW w:w="3473" w:type="dxa"/>
            <w:shd w:val="clear" w:color="auto" w:fill="auto"/>
            <w:vAlign w:val="center"/>
          </w:tcPr>
          <w:p w14:paraId="0E33BAF2"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NM_005502.3:c.936C&gt;A</w:t>
            </w:r>
          </w:p>
          <w:p w14:paraId="71977C20"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NM_005502.3:c.936C&gt;T</w:t>
            </w:r>
          </w:p>
        </w:tc>
        <w:tc>
          <w:tcPr>
            <w:tcW w:w="1566" w:type="dxa"/>
            <w:gridSpan w:val="2"/>
            <w:shd w:val="clear" w:color="auto" w:fill="auto"/>
            <w:vAlign w:val="center"/>
          </w:tcPr>
          <w:p w14:paraId="5B81C9E4"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rs2274873</w:t>
            </w:r>
          </w:p>
        </w:tc>
        <w:tc>
          <w:tcPr>
            <w:tcW w:w="2284" w:type="dxa"/>
            <w:gridSpan w:val="2"/>
            <w:shd w:val="clear" w:color="auto" w:fill="auto"/>
            <w:vAlign w:val="center"/>
          </w:tcPr>
          <w:p w14:paraId="1D2B09D2"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Synonymous codon</w:t>
            </w:r>
          </w:p>
        </w:tc>
        <w:tc>
          <w:tcPr>
            <w:tcW w:w="1221" w:type="dxa"/>
            <w:shd w:val="clear" w:color="auto" w:fill="auto"/>
          </w:tcPr>
          <w:p w14:paraId="17247689" w14:textId="27B6DB66"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6f77b99a-136e-4b86-be9e-19ae14cf7d58 PFBsYWNlaG9sZGVyPg0KICA8QWRkSW5WZXJzaW9uPjQuNC4wLjI4PC9BZGRJblZlcnNpb24+DQogIDxJZD42Zjc3Yjk5YS0xMzZlLTRiODYtYmU5ZS0xOWFlMTRjZjdkNTg8L0lkPg0KICA8RW50cmllcz4NCiAgICA8RW50cnk+DQogICAgICA8SWQ+YzdmZDZjZjAtYjMwZC00NDFkLWE1YWItNDhlNDQ4ODJkM2RjPC9JZD4NCiAgICAgIDxSZWZlcmVuY2VJZD5mYTc2MGViZi0wNzdjLTQxNDYtYjkxOC1iNzMzNTBjMzM0Y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l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215</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5870EC90" w14:textId="77777777" w:rsidTr="00546B16">
        <w:tc>
          <w:tcPr>
            <w:tcW w:w="1095" w:type="dxa"/>
            <w:shd w:val="clear" w:color="auto" w:fill="auto"/>
            <w:vAlign w:val="center"/>
          </w:tcPr>
          <w:p w14:paraId="0A1BA459" w14:textId="77777777" w:rsidR="003B2D32" w:rsidRPr="003769FB" w:rsidRDefault="003B2D32" w:rsidP="004D49D8">
            <w:pPr>
              <w:widowControl w:val="0"/>
              <w:contextualSpacing/>
              <w:rPr>
                <w:rFonts w:ascii="Book Antiqua" w:hAnsi="Book Antiqua"/>
                <w:i/>
                <w:szCs w:val="24"/>
              </w:rPr>
            </w:pPr>
            <w:r w:rsidRPr="003769FB">
              <w:rPr>
                <w:rFonts w:ascii="Book Antiqua" w:hAnsi="Book Antiqua"/>
                <w:i/>
                <w:szCs w:val="24"/>
                <w:lang w:val="en-US"/>
              </w:rPr>
              <w:t>ABCG1</w:t>
            </w:r>
          </w:p>
        </w:tc>
        <w:tc>
          <w:tcPr>
            <w:tcW w:w="3473" w:type="dxa"/>
            <w:shd w:val="clear" w:color="auto" w:fill="auto"/>
            <w:vAlign w:val="center"/>
          </w:tcPr>
          <w:p w14:paraId="617CAF0A" w14:textId="77777777" w:rsidR="003B2D32" w:rsidRPr="003769FB" w:rsidRDefault="003B2D32" w:rsidP="004D49D8">
            <w:pPr>
              <w:widowControl w:val="0"/>
              <w:contextualSpacing/>
              <w:rPr>
                <w:rFonts w:ascii="Book Antiqua" w:hAnsi="Book Antiqua"/>
                <w:szCs w:val="24"/>
              </w:rPr>
            </w:pPr>
            <w:r w:rsidRPr="003769FB">
              <w:rPr>
                <w:rFonts w:ascii="Book Antiqua" w:hAnsi="Book Antiqua"/>
                <w:szCs w:val="24"/>
              </w:rPr>
              <w:t>NC_000021.9:g.42167452C&gt;T</w:t>
            </w:r>
          </w:p>
        </w:tc>
        <w:tc>
          <w:tcPr>
            <w:tcW w:w="1566" w:type="dxa"/>
            <w:gridSpan w:val="2"/>
            <w:shd w:val="clear" w:color="auto" w:fill="auto"/>
            <w:vAlign w:val="center"/>
          </w:tcPr>
          <w:p w14:paraId="07540221" w14:textId="77777777" w:rsidR="003B2D32" w:rsidRPr="003769FB" w:rsidRDefault="003B2D32" w:rsidP="004D49D8">
            <w:pPr>
              <w:widowControl w:val="0"/>
              <w:contextualSpacing/>
              <w:rPr>
                <w:rFonts w:ascii="Book Antiqua" w:hAnsi="Book Antiqua"/>
                <w:szCs w:val="24"/>
              </w:rPr>
            </w:pPr>
            <w:r w:rsidRPr="003769FB">
              <w:rPr>
                <w:rFonts w:ascii="Book Antiqua" w:hAnsi="Book Antiqua"/>
                <w:szCs w:val="24"/>
                <w:lang w:val="en-US"/>
              </w:rPr>
              <w:t>rs468320</w:t>
            </w:r>
          </w:p>
        </w:tc>
        <w:tc>
          <w:tcPr>
            <w:tcW w:w="2284" w:type="dxa"/>
            <w:gridSpan w:val="2"/>
            <w:shd w:val="clear" w:color="auto" w:fill="auto"/>
            <w:vAlign w:val="center"/>
          </w:tcPr>
          <w:p w14:paraId="3CE26A41" w14:textId="77777777" w:rsidR="003B2D32" w:rsidRPr="003769FB" w:rsidRDefault="003B2D32" w:rsidP="004D49D8">
            <w:pPr>
              <w:widowControl w:val="0"/>
              <w:contextualSpacing/>
              <w:rPr>
                <w:rFonts w:ascii="Book Antiqua" w:hAnsi="Book Antiqua"/>
                <w:szCs w:val="24"/>
                <w:lang w:val="en-US"/>
              </w:rPr>
            </w:pPr>
          </w:p>
        </w:tc>
        <w:tc>
          <w:tcPr>
            <w:tcW w:w="1221" w:type="dxa"/>
            <w:shd w:val="clear" w:color="auto" w:fill="auto"/>
          </w:tcPr>
          <w:p w14:paraId="55131747" w14:textId="2D0BA2E9" w:rsidR="003B2D32"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17fce063-71fc-4a11-b161-e4183cf04da9 PFBsYWNlaG9sZGVyPg0KICA8QWRkSW5WZXJzaW9uPjQuNC4wLjI4PC9BZGRJblZlcnNpb24+DQogIDxJZD4xN2ZjZTA2My03MWZjLTRhMTEtYjE2MS1lNDE4M2NmMDRkYTk8L0lkPg0KICA8RW50cmllcz4NCiAgICA8RW50cnk+DQogICAgICA8SWQ+YzdmZDZjZjAtYjMwZC00NDFkLWE1YWItNDhlNDQ4ODJkM2RjPC9JZD4NCiAgICAgIDxSZWZlcmVuY2VJZD5mYTc2MGViZi0wNzdjLTQxNDYtYjkxOC1iNzMzNTBjMzM0Y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l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Pr="003769FB">
              <w:rPr>
                <w:rFonts w:ascii="Book Antiqua" w:hAnsi="Book Antiqua" w:hint="eastAsia"/>
                <w:szCs w:val="24"/>
                <w:vertAlign w:val="superscript"/>
                <w:lang w:val="en-US" w:eastAsia="zh-CN"/>
              </w:rPr>
              <w:t>215</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7828333E" w14:textId="77777777" w:rsidTr="00546B16">
        <w:tc>
          <w:tcPr>
            <w:tcW w:w="1095" w:type="dxa"/>
            <w:shd w:val="clear" w:color="auto" w:fill="auto"/>
            <w:vAlign w:val="center"/>
          </w:tcPr>
          <w:p w14:paraId="7F302E1F" w14:textId="77777777" w:rsidR="003B2D32" w:rsidRPr="003769FB" w:rsidRDefault="003B2D32" w:rsidP="004D49D8">
            <w:pPr>
              <w:widowControl w:val="0"/>
              <w:contextualSpacing/>
              <w:rPr>
                <w:rFonts w:ascii="Book Antiqua" w:hAnsi="Book Antiqua"/>
                <w:i/>
                <w:szCs w:val="24"/>
                <w:lang w:val="en-US"/>
              </w:rPr>
            </w:pPr>
            <w:r w:rsidRPr="003769FB">
              <w:rPr>
                <w:rFonts w:ascii="Book Antiqua" w:hAnsi="Book Antiqua"/>
                <w:i/>
                <w:szCs w:val="24"/>
                <w:lang w:val="en-US"/>
              </w:rPr>
              <w:t>APOA5</w:t>
            </w:r>
          </w:p>
        </w:tc>
        <w:tc>
          <w:tcPr>
            <w:tcW w:w="3473" w:type="dxa"/>
            <w:shd w:val="clear" w:color="auto" w:fill="auto"/>
            <w:vAlign w:val="center"/>
          </w:tcPr>
          <w:p w14:paraId="766644FC" w14:textId="77777777" w:rsidR="003B2D32" w:rsidRPr="003769FB" w:rsidRDefault="003B2D32" w:rsidP="004D49D8">
            <w:pPr>
              <w:widowControl w:val="0"/>
              <w:contextualSpacing/>
              <w:rPr>
                <w:rFonts w:ascii="Book Antiqua" w:hAnsi="Book Antiqua"/>
                <w:szCs w:val="24"/>
              </w:rPr>
            </w:pPr>
            <w:r w:rsidRPr="003769FB">
              <w:rPr>
                <w:rFonts w:ascii="Book Antiqua" w:hAnsi="Book Antiqua"/>
                <w:szCs w:val="24"/>
                <w:lang w:val="en-US"/>
              </w:rPr>
              <w:t>NM_052968.4:c.-644C&gt;T</w:t>
            </w:r>
          </w:p>
        </w:tc>
        <w:tc>
          <w:tcPr>
            <w:tcW w:w="1566" w:type="dxa"/>
            <w:gridSpan w:val="2"/>
            <w:shd w:val="clear" w:color="auto" w:fill="auto"/>
            <w:vAlign w:val="center"/>
          </w:tcPr>
          <w:p w14:paraId="4C715CC6"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rs662799</w:t>
            </w:r>
          </w:p>
        </w:tc>
        <w:tc>
          <w:tcPr>
            <w:tcW w:w="2284" w:type="dxa"/>
            <w:gridSpan w:val="2"/>
            <w:shd w:val="clear" w:color="auto" w:fill="auto"/>
            <w:vAlign w:val="center"/>
          </w:tcPr>
          <w:p w14:paraId="3401010E"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Upstream variant 2KB</w:t>
            </w:r>
          </w:p>
        </w:tc>
        <w:tc>
          <w:tcPr>
            <w:tcW w:w="1221" w:type="dxa"/>
            <w:shd w:val="clear" w:color="auto" w:fill="auto"/>
          </w:tcPr>
          <w:p w14:paraId="259249DC" w14:textId="327589BB"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95ab3f70-c3d6-463a-a3a3-9dc5d4c99771 PFBsYWNlaG9sZGVyPg0KICA8QWRkSW5WZXJzaW9uPjQuNC4wLjI4PC9BZGRJblZlcnNpb24+DQogIDxJZD45NWFiM2Y3MC1jM2Q2LTQ2M2EtYTNhMy05ZGM1ZDRjOTk3NzE8L0lkPg0KICA8RW50cmllcz4NCiAgICA8RW50cnk+DQogICAgICA8SWQ+Y2NjMjk5NWQtZDhhZC00NjQ2LWFlODktZjkzMmVhMGM5YmQwPC9JZD4NCiAgICAgIDxSZWZlcmVuY2VJZD44ZGFlNGU4NS05ZTY4LTQ2ZDUtOWY3OS0wODZiNDMyYTRiMDI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IwXTwvVGV4dD4NCiAgICA8L1RleHRVbml0Pg0KICA8L1RleHRVbml0cz4NCjwvUGxhY2Vob2xkZXI+</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219</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41252813" w14:textId="77777777" w:rsidTr="00546B16">
        <w:tc>
          <w:tcPr>
            <w:tcW w:w="1095" w:type="dxa"/>
            <w:vMerge w:val="restart"/>
            <w:shd w:val="clear" w:color="auto" w:fill="auto"/>
            <w:vAlign w:val="center"/>
          </w:tcPr>
          <w:p w14:paraId="3942C5D0" w14:textId="77777777" w:rsidR="003B2D32" w:rsidRPr="003769FB" w:rsidRDefault="003B2D32" w:rsidP="004D49D8">
            <w:pPr>
              <w:widowControl w:val="0"/>
              <w:contextualSpacing/>
              <w:rPr>
                <w:rFonts w:ascii="Book Antiqua" w:hAnsi="Book Antiqua"/>
                <w:i/>
                <w:szCs w:val="24"/>
              </w:rPr>
            </w:pPr>
            <w:r w:rsidRPr="003769FB">
              <w:rPr>
                <w:rFonts w:ascii="Book Antiqua" w:hAnsi="Book Antiqua"/>
                <w:i/>
                <w:szCs w:val="24"/>
                <w:lang w:val="en-US"/>
              </w:rPr>
              <w:t>APOB</w:t>
            </w:r>
          </w:p>
        </w:tc>
        <w:tc>
          <w:tcPr>
            <w:tcW w:w="3473" w:type="dxa"/>
            <w:shd w:val="clear" w:color="auto" w:fill="auto"/>
            <w:vAlign w:val="center"/>
          </w:tcPr>
          <w:p w14:paraId="51AB92CE" w14:textId="77777777" w:rsidR="003B2D32" w:rsidRPr="003769FB" w:rsidRDefault="003B2D32" w:rsidP="004D49D8">
            <w:pPr>
              <w:widowControl w:val="0"/>
              <w:contextualSpacing/>
              <w:rPr>
                <w:rFonts w:ascii="Book Antiqua" w:hAnsi="Book Antiqua"/>
                <w:szCs w:val="24"/>
              </w:rPr>
            </w:pPr>
            <w:r w:rsidRPr="003769FB">
              <w:rPr>
                <w:rFonts w:ascii="Book Antiqua" w:hAnsi="Book Antiqua"/>
                <w:szCs w:val="24"/>
              </w:rPr>
              <w:t>NC_000002.12:g.20937665C&gt;T</w:t>
            </w:r>
          </w:p>
        </w:tc>
        <w:tc>
          <w:tcPr>
            <w:tcW w:w="1566" w:type="dxa"/>
            <w:gridSpan w:val="2"/>
            <w:shd w:val="clear" w:color="auto" w:fill="auto"/>
            <w:vAlign w:val="center"/>
          </w:tcPr>
          <w:p w14:paraId="3E2BC54C" w14:textId="77777777" w:rsidR="003B2D32" w:rsidRPr="003769FB" w:rsidRDefault="003B2D32" w:rsidP="004D49D8">
            <w:pPr>
              <w:widowControl w:val="0"/>
              <w:contextualSpacing/>
              <w:rPr>
                <w:rFonts w:ascii="Book Antiqua" w:hAnsi="Book Antiqua"/>
                <w:szCs w:val="24"/>
              </w:rPr>
            </w:pPr>
            <w:r w:rsidRPr="003769FB">
              <w:rPr>
                <w:rFonts w:ascii="Book Antiqua" w:hAnsi="Book Antiqua"/>
                <w:szCs w:val="24"/>
                <w:lang w:val="en-US"/>
              </w:rPr>
              <w:t>rs4643493</w:t>
            </w:r>
          </w:p>
        </w:tc>
        <w:tc>
          <w:tcPr>
            <w:tcW w:w="2284" w:type="dxa"/>
            <w:gridSpan w:val="2"/>
            <w:shd w:val="clear" w:color="auto" w:fill="auto"/>
            <w:vAlign w:val="center"/>
          </w:tcPr>
          <w:p w14:paraId="303CD3FF" w14:textId="77777777" w:rsidR="003B2D32" w:rsidRPr="003769FB" w:rsidRDefault="003B2D32" w:rsidP="004D49D8">
            <w:pPr>
              <w:widowControl w:val="0"/>
              <w:contextualSpacing/>
              <w:rPr>
                <w:rFonts w:ascii="Book Antiqua" w:hAnsi="Book Antiqua"/>
                <w:szCs w:val="24"/>
                <w:lang w:val="en-US"/>
              </w:rPr>
            </w:pPr>
          </w:p>
        </w:tc>
        <w:tc>
          <w:tcPr>
            <w:tcW w:w="1221" w:type="dxa"/>
            <w:shd w:val="clear" w:color="auto" w:fill="auto"/>
          </w:tcPr>
          <w:p w14:paraId="289D99E1" w14:textId="6231908A"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5ca68760-9a1c-427b-b4bb-ab9cf05871cb PFBsYWNlaG9sZGVyPg0KICA8QWRkSW5WZXJzaW9uPjQuNC4wLjI4PC9BZGRJblZlcnNpb24+DQogIDxJZD41Y2E2ODc2MC05YTFjLTQyN2ItYjRiYi1hYjljZjA1ODcxY2I8L0lkPg0KICA8RW50cmllcz4NCiAgICA8RW50cnk+DQogICAgICA8SWQ+YzdmZDZjZjAtYjMwZC00NDFkLWE1YWItNDhlNDQ4ODJkM2RjPC9JZD4NCiAgICAgIDxSZWZlcmVuY2VJZD5mYTc2MGViZi0wNzdjLTQxNDYtYjkxOC1iNzMzNTBjMzM0Y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l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215</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041D8603" w14:textId="77777777" w:rsidTr="00546B16">
        <w:tc>
          <w:tcPr>
            <w:tcW w:w="1095" w:type="dxa"/>
            <w:vMerge/>
            <w:shd w:val="clear" w:color="auto" w:fill="auto"/>
            <w:vAlign w:val="center"/>
          </w:tcPr>
          <w:p w14:paraId="497F4ADA" w14:textId="77777777" w:rsidR="003B2D32" w:rsidRPr="003769FB" w:rsidRDefault="003B2D32" w:rsidP="004D49D8">
            <w:pPr>
              <w:widowControl w:val="0"/>
              <w:contextualSpacing/>
              <w:rPr>
                <w:rFonts w:ascii="Book Antiqua" w:hAnsi="Book Antiqua"/>
                <w:i/>
                <w:szCs w:val="24"/>
              </w:rPr>
            </w:pPr>
          </w:p>
        </w:tc>
        <w:tc>
          <w:tcPr>
            <w:tcW w:w="3473" w:type="dxa"/>
            <w:shd w:val="clear" w:color="auto" w:fill="auto"/>
            <w:vAlign w:val="center"/>
          </w:tcPr>
          <w:p w14:paraId="336760E4" w14:textId="77777777" w:rsidR="003B2D32" w:rsidRPr="003769FB" w:rsidRDefault="003B2D32" w:rsidP="004D49D8">
            <w:pPr>
              <w:widowControl w:val="0"/>
              <w:contextualSpacing/>
              <w:rPr>
                <w:rFonts w:ascii="Book Antiqua" w:hAnsi="Book Antiqua"/>
                <w:szCs w:val="24"/>
              </w:rPr>
            </w:pPr>
            <w:r w:rsidRPr="003769FB">
              <w:rPr>
                <w:rFonts w:ascii="Book Antiqua" w:hAnsi="Book Antiqua"/>
                <w:szCs w:val="24"/>
              </w:rPr>
              <w:t>NM_000384.2:c.12541G&gt;A</w:t>
            </w:r>
          </w:p>
        </w:tc>
        <w:tc>
          <w:tcPr>
            <w:tcW w:w="1566" w:type="dxa"/>
            <w:gridSpan w:val="2"/>
            <w:shd w:val="clear" w:color="auto" w:fill="auto"/>
            <w:vAlign w:val="center"/>
          </w:tcPr>
          <w:p w14:paraId="1FFCE08C" w14:textId="77777777" w:rsidR="003B2D32" w:rsidRPr="003769FB" w:rsidRDefault="003B2D32" w:rsidP="004D49D8">
            <w:pPr>
              <w:widowControl w:val="0"/>
              <w:contextualSpacing/>
              <w:rPr>
                <w:rFonts w:ascii="Book Antiqua" w:hAnsi="Book Antiqua"/>
                <w:szCs w:val="24"/>
              </w:rPr>
            </w:pPr>
            <w:r w:rsidRPr="003769FB">
              <w:rPr>
                <w:rFonts w:ascii="Book Antiqua" w:hAnsi="Book Antiqua"/>
                <w:szCs w:val="24"/>
                <w:lang w:val="en-US"/>
              </w:rPr>
              <w:t>rs1042031</w:t>
            </w:r>
          </w:p>
        </w:tc>
        <w:tc>
          <w:tcPr>
            <w:tcW w:w="2284" w:type="dxa"/>
            <w:gridSpan w:val="2"/>
            <w:shd w:val="clear" w:color="auto" w:fill="auto"/>
            <w:vAlign w:val="center"/>
          </w:tcPr>
          <w:p w14:paraId="433F2CE8"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Intron variant</w:t>
            </w:r>
          </w:p>
          <w:p w14:paraId="69AA9626"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 xml:space="preserve">Missense: </w:t>
            </w:r>
            <w:r w:rsidRPr="003769FB">
              <w:rPr>
                <w:rFonts w:ascii="Book Antiqua" w:hAnsi="Book Antiqua"/>
                <w:szCs w:val="24"/>
              </w:rPr>
              <w:t>E4181K</w:t>
            </w:r>
          </w:p>
        </w:tc>
        <w:tc>
          <w:tcPr>
            <w:tcW w:w="1221" w:type="dxa"/>
            <w:shd w:val="clear" w:color="auto" w:fill="auto"/>
          </w:tcPr>
          <w:p w14:paraId="504F0FCA" w14:textId="2282F486"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2d252f67-5e81-4113-bcfa-3cecfb1aaede PFBsYWNlaG9sZGVyPg0KICA8QWRkSW5WZXJzaW9uPjQuNC4wLjI4PC9BZGRJblZlcnNpb24+DQogIDxJZD4yZDI1MmY2Ny01ZTgxLTQxMTMtYmNmYS0zY2VjZmIxYWFlZGU8L0lkPg0KICA8RW50cmllcz4NCiAgICA8RW50cnk+DQogICAgICA8SWQ+YzdmZDZjZjAtYjMwZC00NDFkLWE1YWItNDhlNDQ4ODJkM2RjPC9JZD4NCiAgICAgIDxSZWZlcmVuY2VJZD5mYTc2MGViZi0wNzdjLTQxNDYtYjkxOC1iNzMzNTBjMzM0Y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l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215</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1EEB46A3" w14:textId="77777777" w:rsidTr="00546B16">
        <w:tc>
          <w:tcPr>
            <w:tcW w:w="1095" w:type="dxa"/>
            <w:vMerge/>
            <w:shd w:val="clear" w:color="auto" w:fill="auto"/>
            <w:vAlign w:val="center"/>
          </w:tcPr>
          <w:p w14:paraId="7BAADB75" w14:textId="77777777" w:rsidR="003B2D32" w:rsidRPr="003769FB" w:rsidRDefault="003B2D32" w:rsidP="004D49D8">
            <w:pPr>
              <w:widowControl w:val="0"/>
              <w:contextualSpacing/>
              <w:rPr>
                <w:rFonts w:ascii="Book Antiqua" w:hAnsi="Book Antiqua"/>
                <w:i/>
                <w:szCs w:val="24"/>
              </w:rPr>
            </w:pPr>
          </w:p>
        </w:tc>
        <w:tc>
          <w:tcPr>
            <w:tcW w:w="3473" w:type="dxa"/>
            <w:shd w:val="clear" w:color="auto" w:fill="auto"/>
            <w:vAlign w:val="center"/>
          </w:tcPr>
          <w:p w14:paraId="64B20473" w14:textId="77777777" w:rsidR="003B2D32" w:rsidRPr="003769FB" w:rsidRDefault="003B2D32" w:rsidP="004D49D8">
            <w:pPr>
              <w:widowControl w:val="0"/>
              <w:contextualSpacing/>
              <w:rPr>
                <w:rFonts w:ascii="Book Antiqua" w:hAnsi="Book Antiqua"/>
                <w:szCs w:val="24"/>
              </w:rPr>
            </w:pPr>
            <w:r w:rsidRPr="003769FB">
              <w:rPr>
                <w:rFonts w:ascii="Book Antiqua" w:hAnsi="Book Antiqua"/>
                <w:szCs w:val="24"/>
              </w:rPr>
              <w:t>NC_000002.12:g.21048451A&gt;G</w:t>
            </w:r>
          </w:p>
        </w:tc>
        <w:tc>
          <w:tcPr>
            <w:tcW w:w="1566" w:type="dxa"/>
            <w:gridSpan w:val="2"/>
            <w:shd w:val="clear" w:color="auto" w:fill="auto"/>
            <w:vAlign w:val="center"/>
          </w:tcPr>
          <w:p w14:paraId="1C618DAA" w14:textId="77777777" w:rsidR="003B2D32" w:rsidRPr="003769FB" w:rsidRDefault="003B2D32" w:rsidP="004D49D8">
            <w:pPr>
              <w:widowControl w:val="0"/>
              <w:contextualSpacing/>
              <w:rPr>
                <w:rFonts w:ascii="Book Antiqua" w:hAnsi="Book Antiqua"/>
                <w:szCs w:val="24"/>
              </w:rPr>
            </w:pPr>
            <w:r w:rsidRPr="003769FB">
              <w:rPr>
                <w:rFonts w:ascii="Book Antiqua" w:hAnsi="Book Antiqua"/>
                <w:szCs w:val="24"/>
                <w:lang w:val="en-US"/>
              </w:rPr>
              <w:t>rs1713222</w:t>
            </w:r>
          </w:p>
        </w:tc>
        <w:tc>
          <w:tcPr>
            <w:tcW w:w="2284" w:type="dxa"/>
            <w:gridSpan w:val="2"/>
            <w:shd w:val="clear" w:color="auto" w:fill="auto"/>
            <w:vAlign w:val="center"/>
          </w:tcPr>
          <w:p w14:paraId="65847D16" w14:textId="77777777" w:rsidR="003B2D32" w:rsidRPr="003769FB" w:rsidRDefault="003B2D32" w:rsidP="004D49D8">
            <w:pPr>
              <w:widowControl w:val="0"/>
              <w:contextualSpacing/>
              <w:rPr>
                <w:rFonts w:ascii="Book Antiqua" w:hAnsi="Book Antiqua"/>
                <w:szCs w:val="24"/>
                <w:lang w:val="en-US"/>
              </w:rPr>
            </w:pPr>
          </w:p>
        </w:tc>
        <w:tc>
          <w:tcPr>
            <w:tcW w:w="1221" w:type="dxa"/>
            <w:shd w:val="clear" w:color="auto" w:fill="auto"/>
          </w:tcPr>
          <w:p w14:paraId="26BF9607" w14:textId="14EB6BDC" w:rsidR="003B2D32"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17fce063-71fc-4a11-b161-e4183cf04da9 PFBsYWNlaG9sZGVyPg0KICA8QWRkSW5WZXJzaW9uPjQuNC4wLjI4PC9BZGRJblZlcnNpb24+DQogIDxJZD4xN2ZjZTA2My03MWZjLTRhMTEtYjE2MS1lNDE4M2NmMDRkYTk8L0lkPg0KICA8RW50cmllcz4NCiAgICA8RW50cnk+DQogICAgICA8SWQ+YzdmZDZjZjAtYjMwZC00NDFkLWE1YWItNDhlNDQ4ODJkM2RjPC9JZD4NCiAgICAgIDxSZWZlcmVuY2VJZD5mYTc2MGViZi0wNzdjLTQxNDYtYjkxOC1iNzMzNTBjMzM0Y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l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Pr="003769FB">
              <w:rPr>
                <w:rFonts w:ascii="Book Antiqua" w:hAnsi="Book Antiqua" w:hint="eastAsia"/>
                <w:szCs w:val="24"/>
                <w:vertAlign w:val="superscript"/>
                <w:lang w:val="en-US" w:eastAsia="zh-CN"/>
              </w:rPr>
              <w:t>215</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521B787F" w14:textId="77777777" w:rsidTr="00546B16">
        <w:tc>
          <w:tcPr>
            <w:tcW w:w="1095" w:type="dxa"/>
            <w:shd w:val="clear" w:color="auto" w:fill="auto"/>
            <w:vAlign w:val="center"/>
          </w:tcPr>
          <w:p w14:paraId="4301A89E" w14:textId="77777777" w:rsidR="003B2D32" w:rsidRPr="003769FB" w:rsidRDefault="003B2D32" w:rsidP="004D49D8">
            <w:pPr>
              <w:widowControl w:val="0"/>
              <w:contextualSpacing/>
              <w:rPr>
                <w:rFonts w:ascii="Book Antiqua" w:hAnsi="Book Antiqua"/>
                <w:i/>
                <w:szCs w:val="24"/>
              </w:rPr>
            </w:pPr>
            <w:r w:rsidRPr="003769FB">
              <w:rPr>
                <w:rFonts w:ascii="Book Antiqua" w:hAnsi="Book Antiqua"/>
                <w:i/>
                <w:szCs w:val="24"/>
                <w:lang w:val="en-US"/>
              </w:rPr>
              <w:t>BET1</w:t>
            </w:r>
          </w:p>
        </w:tc>
        <w:tc>
          <w:tcPr>
            <w:tcW w:w="3473" w:type="dxa"/>
            <w:shd w:val="clear" w:color="auto" w:fill="auto"/>
            <w:vAlign w:val="center"/>
          </w:tcPr>
          <w:p w14:paraId="31AE813A" w14:textId="77777777" w:rsidR="003B2D32" w:rsidRPr="003769FB" w:rsidRDefault="003B2D32" w:rsidP="004D49D8">
            <w:pPr>
              <w:widowControl w:val="0"/>
              <w:contextualSpacing/>
              <w:rPr>
                <w:rFonts w:ascii="Book Antiqua" w:hAnsi="Book Antiqua"/>
                <w:szCs w:val="24"/>
              </w:rPr>
            </w:pPr>
            <w:r w:rsidRPr="003769FB">
              <w:rPr>
                <w:rFonts w:ascii="Book Antiqua" w:hAnsi="Book Antiqua"/>
                <w:szCs w:val="24"/>
              </w:rPr>
              <w:t>NC_000007.14:g.94352727G&gt;A</w:t>
            </w:r>
          </w:p>
        </w:tc>
        <w:tc>
          <w:tcPr>
            <w:tcW w:w="1566" w:type="dxa"/>
            <w:gridSpan w:val="2"/>
            <w:shd w:val="clear" w:color="auto" w:fill="auto"/>
            <w:vAlign w:val="center"/>
          </w:tcPr>
          <w:p w14:paraId="0EA06105"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rs10464587</w:t>
            </w:r>
          </w:p>
        </w:tc>
        <w:tc>
          <w:tcPr>
            <w:tcW w:w="2284" w:type="dxa"/>
            <w:gridSpan w:val="2"/>
            <w:shd w:val="clear" w:color="auto" w:fill="auto"/>
            <w:vAlign w:val="center"/>
          </w:tcPr>
          <w:p w14:paraId="39B6B337"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Intron variant</w:t>
            </w:r>
          </w:p>
        </w:tc>
        <w:tc>
          <w:tcPr>
            <w:tcW w:w="1221" w:type="dxa"/>
            <w:shd w:val="clear" w:color="auto" w:fill="auto"/>
          </w:tcPr>
          <w:p w14:paraId="310619E0" w14:textId="26958CB9" w:rsidR="003B2D32"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17fce063-71fc-4a11-b161-e4183cf04da9 PFBsYWNlaG9sZGVyPg0KICA8QWRkSW5WZXJzaW9uPjQuNC4wLjI4PC9BZGRJblZlcnNpb24+DQogIDxJZD4xN2ZjZTA2My03MWZjLTRhMTEtYjE2MS1lNDE4M2NmMDRkYTk8L0lkPg0KICA8RW50cmllcz4NCiAgICA8RW50cnk+DQogICAgICA8SWQ+YzdmZDZjZjAtYjMwZC00NDFkLWE1YWItNDhlNDQ4ODJkM2RjPC9JZD4NCiAgICAgIDxSZWZlcmVuY2VJZD5mYTc2MGViZi0wNzdjLTQxNDYtYjkxOC1iNzMzNTBjMzM0Y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l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Pr="003769FB">
              <w:rPr>
                <w:rFonts w:ascii="Book Antiqua" w:hAnsi="Book Antiqua" w:hint="eastAsia"/>
                <w:szCs w:val="24"/>
                <w:vertAlign w:val="superscript"/>
                <w:lang w:val="en-US" w:eastAsia="zh-CN"/>
              </w:rPr>
              <w:t>215</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3259EA24" w14:textId="77777777" w:rsidTr="00546B16">
        <w:tc>
          <w:tcPr>
            <w:tcW w:w="1095" w:type="dxa"/>
            <w:shd w:val="clear" w:color="auto" w:fill="auto"/>
            <w:vAlign w:val="center"/>
          </w:tcPr>
          <w:p w14:paraId="02EA7CFA" w14:textId="77777777" w:rsidR="003B2D32" w:rsidRPr="003769FB" w:rsidRDefault="003B2D32" w:rsidP="004D49D8">
            <w:pPr>
              <w:widowControl w:val="0"/>
              <w:contextualSpacing/>
              <w:rPr>
                <w:rFonts w:ascii="Book Antiqua" w:hAnsi="Book Antiqua"/>
                <w:i/>
                <w:szCs w:val="24"/>
                <w:lang w:val="en-US"/>
              </w:rPr>
            </w:pPr>
            <w:r w:rsidRPr="003769FB">
              <w:rPr>
                <w:rFonts w:ascii="Book Antiqua" w:hAnsi="Book Antiqua"/>
                <w:i/>
                <w:szCs w:val="24"/>
                <w:lang w:val="en-US"/>
              </w:rPr>
              <w:t>CD36</w:t>
            </w:r>
          </w:p>
        </w:tc>
        <w:tc>
          <w:tcPr>
            <w:tcW w:w="3473" w:type="dxa"/>
            <w:shd w:val="clear" w:color="auto" w:fill="auto"/>
            <w:vAlign w:val="center"/>
          </w:tcPr>
          <w:p w14:paraId="78C93851"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NM_001289911.1:c.-108-13288T&gt;C</w:t>
            </w:r>
          </w:p>
        </w:tc>
        <w:tc>
          <w:tcPr>
            <w:tcW w:w="1566" w:type="dxa"/>
            <w:gridSpan w:val="2"/>
            <w:shd w:val="clear" w:color="auto" w:fill="auto"/>
            <w:vAlign w:val="center"/>
          </w:tcPr>
          <w:p w14:paraId="5A826FCA"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rs1527479</w:t>
            </w:r>
          </w:p>
        </w:tc>
        <w:tc>
          <w:tcPr>
            <w:tcW w:w="2284" w:type="dxa"/>
            <w:gridSpan w:val="2"/>
            <w:shd w:val="clear" w:color="auto" w:fill="auto"/>
            <w:vAlign w:val="center"/>
          </w:tcPr>
          <w:p w14:paraId="59078C98"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Intron variant</w:t>
            </w:r>
          </w:p>
        </w:tc>
        <w:tc>
          <w:tcPr>
            <w:tcW w:w="1221" w:type="dxa"/>
            <w:shd w:val="clear" w:color="auto" w:fill="auto"/>
          </w:tcPr>
          <w:p w14:paraId="11A998DC" w14:textId="524458B7" w:rsidR="003B2D32" w:rsidRPr="003769FB" w:rsidRDefault="003B2D32" w:rsidP="004D49D8">
            <w:pPr>
              <w:widowControl w:val="0"/>
              <w:contextualSpacing/>
              <w:rPr>
                <w:rFonts w:ascii="Book Antiqua" w:hAnsi="Book Antiqua"/>
                <w:szCs w:val="24"/>
                <w:lang w:val="en-US" w:eastAsia="zh-CN"/>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e914d267-cdde-4216-8845-8e2b5ca6cdb1 PFBsYWNlaG9sZGVyPg0KICA8QWRkSW5WZXJzaW9uPjQuNC4wLjI4PC9BZGRJblZlcnNpb24+DQogIDxJZD5lOTE0ZDI2Ny1jZGRlLTQyMTYtODg0NS04ZTJiNWNhNmNkYjE8L0lkPg0KICA8RW50cmllcz4NCiAgICA8RW50cnk+DQogICAgICA8SWQ+MTI2MjAzYzItOWQ3Mi00ZTJiLTlhMzgtY2YwMDhjNjhkZDNlPC9JZD4NCiAgICAgIDxSZWZlcmVuY2VJZD4wNTMyZGJkZS1lNWJlLTRlNTktYmEzNy1kYzM0N2IzYWY5Mz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MjFdPC9UZXh0Pg0KICAgIDwvVGV4dFVuaXQ+DQogIDwvVGV4dFVuaXRzPg0KPC9QbGFjZWhvbGRlcj4=</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220</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50A6AB1B" w14:textId="77777777" w:rsidTr="00546B16">
        <w:tc>
          <w:tcPr>
            <w:tcW w:w="1095" w:type="dxa"/>
            <w:vMerge w:val="restart"/>
            <w:shd w:val="clear" w:color="auto" w:fill="auto"/>
            <w:vAlign w:val="center"/>
          </w:tcPr>
          <w:p w14:paraId="3E784616" w14:textId="77777777" w:rsidR="003B2D32" w:rsidRPr="003769FB" w:rsidRDefault="003B2D32" w:rsidP="004D49D8">
            <w:pPr>
              <w:widowControl w:val="0"/>
              <w:contextualSpacing/>
              <w:rPr>
                <w:rFonts w:ascii="Book Antiqua" w:hAnsi="Book Antiqua"/>
                <w:i/>
                <w:szCs w:val="24"/>
                <w:lang w:val="en-US"/>
              </w:rPr>
            </w:pPr>
            <w:r w:rsidRPr="003769FB">
              <w:rPr>
                <w:rFonts w:ascii="Book Antiqua" w:hAnsi="Book Antiqua"/>
                <w:i/>
                <w:szCs w:val="24"/>
                <w:lang w:val="en-US"/>
              </w:rPr>
              <w:t>CYP4F2</w:t>
            </w:r>
          </w:p>
        </w:tc>
        <w:tc>
          <w:tcPr>
            <w:tcW w:w="3473" w:type="dxa"/>
            <w:shd w:val="clear" w:color="auto" w:fill="auto"/>
            <w:vAlign w:val="center"/>
          </w:tcPr>
          <w:p w14:paraId="2725A01F" w14:textId="77777777" w:rsidR="003B2D32" w:rsidRPr="003769FB" w:rsidRDefault="003B2D32" w:rsidP="004D49D8">
            <w:pPr>
              <w:widowControl w:val="0"/>
              <w:contextualSpacing/>
              <w:rPr>
                <w:rFonts w:ascii="Book Antiqua" w:hAnsi="Book Antiqua"/>
                <w:szCs w:val="24"/>
              </w:rPr>
            </w:pPr>
            <w:r w:rsidRPr="003769FB">
              <w:rPr>
                <w:rFonts w:ascii="Book Antiqua" w:hAnsi="Book Antiqua"/>
                <w:szCs w:val="24"/>
              </w:rPr>
              <w:t>NM_001082.4:c.1297G&gt;A</w:t>
            </w:r>
          </w:p>
        </w:tc>
        <w:tc>
          <w:tcPr>
            <w:tcW w:w="1566" w:type="dxa"/>
            <w:gridSpan w:val="2"/>
            <w:shd w:val="clear" w:color="auto" w:fill="auto"/>
            <w:vAlign w:val="center"/>
          </w:tcPr>
          <w:p w14:paraId="697C8ED7"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rs2108622</w:t>
            </w:r>
          </w:p>
        </w:tc>
        <w:tc>
          <w:tcPr>
            <w:tcW w:w="2284" w:type="dxa"/>
            <w:gridSpan w:val="2"/>
            <w:shd w:val="clear" w:color="auto" w:fill="auto"/>
            <w:vAlign w:val="center"/>
          </w:tcPr>
          <w:p w14:paraId="6A80B62E"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Missense: V433M</w:t>
            </w:r>
          </w:p>
        </w:tc>
        <w:tc>
          <w:tcPr>
            <w:tcW w:w="1221" w:type="dxa"/>
            <w:shd w:val="clear" w:color="auto" w:fill="auto"/>
          </w:tcPr>
          <w:p w14:paraId="66D9E803" w14:textId="2B8855E1" w:rsidR="003B2D32" w:rsidRPr="003769FB" w:rsidRDefault="003B2D32" w:rsidP="004D49D8">
            <w:pPr>
              <w:widowControl w:val="0"/>
              <w:contextualSpacing/>
              <w:rPr>
                <w:rFonts w:ascii="Book Antiqua" w:hAnsi="Book Antiqua"/>
                <w:szCs w:val="24"/>
                <w:vertAlign w:val="superscript"/>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0dd23f1c-23b8-4f49-b6de-2629b4c9a9a5 PFBsYWNlaG9sZGVyPg0KICA8QWRkSW5WZXJzaW9uPjQuNC4wLjI4PC9BZGRJblZlcnNpb24+DQogIDxJZD4wZGQyM2YxYy0yM2I4LTRmNDktYjZkZS0yNjI5YjRjOWE5YTU8L0lkPg0KICA8RW50cmllcz4NCiAgICA8RW50cnk+DQogICAgICA8SWQ+MjI5N2JhYWQtZDg0OS00ZjdiLWJiZDMtYzYyNTU2NTMxNzcwPC9JZD4NCiAgICAgIDxSZWZlcmVuY2VJZD40Y2NmODMzZS1mZmFkLTRhNTktOWExNS0xZWI3Nzg5NWQ2NjE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E4LDIyNl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217</w:t>
            </w:r>
            <w:r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225</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3CBD2135" w14:textId="77777777" w:rsidTr="00546B16">
        <w:tc>
          <w:tcPr>
            <w:tcW w:w="1095" w:type="dxa"/>
            <w:vMerge/>
            <w:shd w:val="clear" w:color="auto" w:fill="auto"/>
            <w:vAlign w:val="center"/>
          </w:tcPr>
          <w:p w14:paraId="24FF19DB" w14:textId="77777777" w:rsidR="003B2D32" w:rsidRPr="003769FB" w:rsidRDefault="003B2D32" w:rsidP="004D49D8">
            <w:pPr>
              <w:widowControl w:val="0"/>
              <w:contextualSpacing/>
              <w:rPr>
                <w:rFonts w:ascii="Book Antiqua" w:hAnsi="Book Antiqua"/>
                <w:i/>
                <w:szCs w:val="24"/>
                <w:lang w:val="en-US"/>
              </w:rPr>
            </w:pPr>
          </w:p>
        </w:tc>
        <w:tc>
          <w:tcPr>
            <w:tcW w:w="3473" w:type="dxa"/>
            <w:shd w:val="clear" w:color="auto" w:fill="auto"/>
            <w:vAlign w:val="center"/>
          </w:tcPr>
          <w:p w14:paraId="698FA160" w14:textId="77777777" w:rsidR="003B2D32" w:rsidRPr="003769FB" w:rsidRDefault="003B2D32" w:rsidP="004D49D8">
            <w:pPr>
              <w:widowControl w:val="0"/>
              <w:contextualSpacing/>
              <w:rPr>
                <w:rFonts w:ascii="Book Antiqua" w:hAnsi="Book Antiqua"/>
                <w:szCs w:val="24"/>
              </w:rPr>
            </w:pPr>
            <w:r w:rsidRPr="003769FB">
              <w:rPr>
                <w:rFonts w:ascii="Book Antiqua" w:hAnsi="Book Antiqua"/>
                <w:szCs w:val="24"/>
              </w:rPr>
              <w:t>NM_001082.4:c.34T&gt;G</w:t>
            </w:r>
          </w:p>
        </w:tc>
        <w:tc>
          <w:tcPr>
            <w:tcW w:w="1566" w:type="dxa"/>
            <w:gridSpan w:val="2"/>
            <w:shd w:val="clear" w:color="auto" w:fill="auto"/>
            <w:vAlign w:val="center"/>
          </w:tcPr>
          <w:p w14:paraId="462ED044"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rs3093105</w:t>
            </w:r>
          </w:p>
        </w:tc>
        <w:tc>
          <w:tcPr>
            <w:tcW w:w="2284" w:type="dxa"/>
            <w:gridSpan w:val="2"/>
            <w:shd w:val="clear" w:color="auto" w:fill="auto"/>
            <w:vAlign w:val="center"/>
          </w:tcPr>
          <w:p w14:paraId="0CF8AC3B"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Missense: W12G</w:t>
            </w:r>
          </w:p>
        </w:tc>
        <w:tc>
          <w:tcPr>
            <w:tcW w:w="1221" w:type="dxa"/>
            <w:shd w:val="clear" w:color="auto" w:fill="auto"/>
          </w:tcPr>
          <w:p w14:paraId="3AF3F9A6" w14:textId="28536A69"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6c32cb0b-385c-4b1c-b782-076bb6c06064 PFBsYWNlaG9sZGVyPg0KICA8QWRkSW5WZXJzaW9uPjQuNC4wLjI4PC9BZGRJblZlcnNpb24+DQogIDxJZD42YzMyY2IwYi0zODVjLTRiMWMtYjc4Mi0wNzZiYjZjMDYwNjQ8L0lkPg0KICA8RW50cmllcz4NCiAgICA8RW50cnk+DQogICAgICA8SWQ+MzAyMDFiZmYtYzE4Ny00Mjc2LWE4NDQtNTFkZjY2MzQzOTFjPC9JZD4NCiAgICAgIDxSZWZlcmVuY2VJZD5mYmMzMjMzMC0wY2UwLTQyMDctOTkxNS0yYTdhODg0NTk3O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MjZdPC9UZXh0Pg0KICAgIDwvVGV4dFVuaXQ+DQogIDwvVGV4dFVuaXRzPg0KPC9QbGFjZWhvbGRlcj4=</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225</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5DC01621" w14:textId="77777777" w:rsidTr="00546B16">
        <w:tc>
          <w:tcPr>
            <w:tcW w:w="1095" w:type="dxa"/>
            <w:shd w:val="clear" w:color="auto" w:fill="auto"/>
            <w:vAlign w:val="center"/>
          </w:tcPr>
          <w:p w14:paraId="3EAFC82B" w14:textId="77777777" w:rsidR="003B2D32" w:rsidRPr="003769FB" w:rsidRDefault="003B2D32" w:rsidP="004D49D8">
            <w:pPr>
              <w:widowControl w:val="0"/>
              <w:contextualSpacing/>
              <w:rPr>
                <w:rFonts w:ascii="Book Antiqua" w:hAnsi="Book Antiqua"/>
                <w:i/>
                <w:szCs w:val="24"/>
              </w:rPr>
            </w:pPr>
            <w:r w:rsidRPr="003769FB">
              <w:rPr>
                <w:rFonts w:ascii="Book Antiqua" w:hAnsi="Book Antiqua"/>
                <w:i/>
                <w:szCs w:val="24"/>
                <w:lang w:val="en-US"/>
              </w:rPr>
              <w:t>IRS1</w:t>
            </w:r>
          </w:p>
        </w:tc>
        <w:tc>
          <w:tcPr>
            <w:tcW w:w="3473" w:type="dxa"/>
            <w:shd w:val="clear" w:color="auto" w:fill="auto"/>
            <w:vAlign w:val="center"/>
          </w:tcPr>
          <w:p w14:paraId="789EF242" w14:textId="77777777" w:rsidR="003B2D32" w:rsidRPr="003769FB" w:rsidRDefault="003B2D32" w:rsidP="004D49D8">
            <w:pPr>
              <w:widowControl w:val="0"/>
              <w:contextualSpacing/>
              <w:rPr>
                <w:rFonts w:ascii="Book Antiqua" w:hAnsi="Book Antiqua"/>
                <w:szCs w:val="24"/>
              </w:rPr>
            </w:pPr>
            <w:r w:rsidRPr="003769FB">
              <w:rPr>
                <w:rFonts w:ascii="Book Antiqua" w:hAnsi="Book Antiqua"/>
                <w:szCs w:val="24"/>
              </w:rPr>
              <w:t>NC_000002.12:g.226683594A&gt;G</w:t>
            </w:r>
          </w:p>
        </w:tc>
        <w:tc>
          <w:tcPr>
            <w:tcW w:w="1566" w:type="dxa"/>
            <w:gridSpan w:val="2"/>
            <w:shd w:val="clear" w:color="auto" w:fill="auto"/>
            <w:vAlign w:val="center"/>
          </w:tcPr>
          <w:p w14:paraId="04C0C99D"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rs1316328</w:t>
            </w:r>
          </w:p>
        </w:tc>
        <w:tc>
          <w:tcPr>
            <w:tcW w:w="2284" w:type="dxa"/>
            <w:gridSpan w:val="2"/>
            <w:shd w:val="clear" w:color="auto" w:fill="auto"/>
            <w:vAlign w:val="center"/>
          </w:tcPr>
          <w:p w14:paraId="73033445" w14:textId="77777777" w:rsidR="003B2D32" w:rsidRPr="003769FB" w:rsidRDefault="003B2D32" w:rsidP="004D49D8">
            <w:pPr>
              <w:widowControl w:val="0"/>
              <w:contextualSpacing/>
              <w:rPr>
                <w:rFonts w:ascii="Book Antiqua" w:hAnsi="Book Antiqua"/>
                <w:szCs w:val="24"/>
                <w:lang w:val="en-US"/>
              </w:rPr>
            </w:pPr>
          </w:p>
        </w:tc>
        <w:tc>
          <w:tcPr>
            <w:tcW w:w="1221" w:type="dxa"/>
            <w:shd w:val="clear" w:color="auto" w:fill="auto"/>
          </w:tcPr>
          <w:p w14:paraId="5CF929A9" w14:textId="23261789"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5501768a-7009-4d82-9feb-5121fae277cb PFBsYWNlaG9sZGVyPg0KICA8QWRkSW5WZXJzaW9uPjQuNC4wLjI4PC9BZGRJblZlcnNpb24+DQogIDxJZD41NTAxNzY4YS03MDA5LTRkODItOWZlYi01MTIxZmFlMjc3Y2I8L0lkPg0KICA8RW50cmllcz4NCiAgICA8RW50cnk+DQogICAgICA8SWQ+YzdmZDZjZjAtYjMwZC00NDFkLWE1YWItNDhlNDQ4ODJkM2RjPC9JZD4NCiAgICAgIDxSZWZlcmVuY2VJZD5mYTc2MGViZi0wNzdjLTQxNDYtYjkxOC1iNzMzNTBjMzM0Y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l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215</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2BC89823" w14:textId="77777777" w:rsidTr="00546B16">
        <w:tc>
          <w:tcPr>
            <w:tcW w:w="1095" w:type="dxa"/>
            <w:vMerge w:val="restart"/>
            <w:shd w:val="clear" w:color="auto" w:fill="auto"/>
            <w:vAlign w:val="center"/>
          </w:tcPr>
          <w:p w14:paraId="2D1DD2BF" w14:textId="77777777" w:rsidR="003B2D32" w:rsidRPr="003769FB" w:rsidRDefault="003B2D32" w:rsidP="004D49D8">
            <w:pPr>
              <w:widowControl w:val="0"/>
              <w:contextualSpacing/>
              <w:rPr>
                <w:rFonts w:ascii="Book Antiqua" w:hAnsi="Book Antiqua"/>
                <w:i/>
                <w:szCs w:val="24"/>
              </w:rPr>
            </w:pPr>
            <w:r w:rsidRPr="003769FB">
              <w:rPr>
                <w:rFonts w:ascii="Book Antiqua" w:hAnsi="Book Antiqua"/>
                <w:i/>
                <w:szCs w:val="24"/>
                <w:lang w:val="en-US"/>
              </w:rPr>
              <w:t>LIPC</w:t>
            </w:r>
          </w:p>
        </w:tc>
        <w:tc>
          <w:tcPr>
            <w:tcW w:w="3473" w:type="dxa"/>
            <w:shd w:val="clear" w:color="auto" w:fill="auto"/>
            <w:vAlign w:val="center"/>
          </w:tcPr>
          <w:p w14:paraId="6C2AAC4C" w14:textId="77777777" w:rsidR="003B2D32" w:rsidRPr="003769FB" w:rsidRDefault="003B2D32" w:rsidP="004D49D8">
            <w:pPr>
              <w:widowControl w:val="0"/>
              <w:contextualSpacing/>
              <w:rPr>
                <w:rFonts w:ascii="Book Antiqua" w:hAnsi="Book Antiqua"/>
                <w:szCs w:val="24"/>
              </w:rPr>
            </w:pPr>
            <w:r w:rsidRPr="003769FB">
              <w:rPr>
                <w:rFonts w:ascii="Book Antiqua" w:hAnsi="Book Antiqua"/>
                <w:szCs w:val="24"/>
              </w:rPr>
              <w:t>NC_000015.9:g.58688186A&gt;C</w:t>
            </w:r>
          </w:p>
        </w:tc>
        <w:tc>
          <w:tcPr>
            <w:tcW w:w="1566" w:type="dxa"/>
            <w:gridSpan w:val="2"/>
            <w:shd w:val="clear" w:color="auto" w:fill="auto"/>
            <w:vAlign w:val="center"/>
          </w:tcPr>
          <w:p w14:paraId="3C20C151"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rs4238329</w:t>
            </w:r>
          </w:p>
        </w:tc>
        <w:tc>
          <w:tcPr>
            <w:tcW w:w="2284" w:type="dxa"/>
            <w:gridSpan w:val="2"/>
            <w:shd w:val="clear" w:color="auto" w:fill="auto"/>
            <w:vAlign w:val="center"/>
          </w:tcPr>
          <w:p w14:paraId="4FA514DF" w14:textId="77777777" w:rsidR="003B2D32" w:rsidRPr="003769FB" w:rsidRDefault="003B2D32" w:rsidP="004D49D8">
            <w:pPr>
              <w:widowControl w:val="0"/>
              <w:contextualSpacing/>
              <w:rPr>
                <w:rFonts w:ascii="Book Antiqua" w:hAnsi="Book Antiqua"/>
                <w:szCs w:val="24"/>
                <w:lang w:val="en-US"/>
              </w:rPr>
            </w:pPr>
          </w:p>
        </w:tc>
        <w:tc>
          <w:tcPr>
            <w:tcW w:w="1221" w:type="dxa"/>
            <w:shd w:val="clear" w:color="auto" w:fill="auto"/>
          </w:tcPr>
          <w:p w14:paraId="0B1E7DB1" w14:textId="0761B100" w:rsidR="003B2D32"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5501768a-7009-4d82-9feb-5121fae277cb PFBsYWNlaG9sZGVyPg0KICA8QWRkSW5WZXJzaW9uPjQuNC4wLjI4PC9BZGRJblZlcnNpb24+DQogIDxJZD41NTAxNzY4YS03MDA5LTRkODItOWZlYi01MTIxZmFlMjc3Y2I8L0lkPg0KICA8RW50cmllcz4NCiAgICA8RW50cnk+DQogICAgICA8SWQ+YzdmZDZjZjAtYjMwZC00NDFkLWE1YWItNDhlNDQ4ODJkM2RjPC9JZD4NCiAgICAgIDxSZWZlcmVuY2VJZD5mYTc2MGViZi0wNzdjLTQxNDYtYjkxOC1iNzMzNTBjMzM0Y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l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Pr="003769FB">
              <w:rPr>
                <w:rFonts w:ascii="Book Antiqua" w:hAnsi="Book Antiqua" w:hint="eastAsia"/>
                <w:szCs w:val="24"/>
                <w:vertAlign w:val="superscript"/>
                <w:lang w:val="en-US" w:eastAsia="zh-CN"/>
              </w:rPr>
              <w:t>215</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546B16" w:rsidRPr="003769FB" w14:paraId="584643EE" w14:textId="77777777" w:rsidTr="00546B16">
        <w:tc>
          <w:tcPr>
            <w:tcW w:w="1095" w:type="dxa"/>
            <w:vMerge/>
            <w:shd w:val="clear" w:color="auto" w:fill="auto"/>
            <w:vAlign w:val="center"/>
          </w:tcPr>
          <w:p w14:paraId="49815054" w14:textId="77777777" w:rsidR="00546B16" w:rsidRPr="003769FB" w:rsidRDefault="00546B16" w:rsidP="004D49D8">
            <w:pPr>
              <w:widowControl w:val="0"/>
              <w:contextualSpacing/>
              <w:rPr>
                <w:rFonts w:ascii="Book Antiqua" w:hAnsi="Book Antiqua"/>
                <w:szCs w:val="24"/>
              </w:rPr>
            </w:pPr>
          </w:p>
        </w:tc>
        <w:tc>
          <w:tcPr>
            <w:tcW w:w="3473" w:type="dxa"/>
            <w:shd w:val="clear" w:color="auto" w:fill="auto"/>
            <w:vAlign w:val="center"/>
          </w:tcPr>
          <w:p w14:paraId="00F389A6" w14:textId="77777777" w:rsidR="00546B16" w:rsidRPr="003769FB" w:rsidRDefault="00546B16" w:rsidP="004D49D8">
            <w:pPr>
              <w:widowControl w:val="0"/>
              <w:contextualSpacing/>
              <w:rPr>
                <w:rFonts w:ascii="Book Antiqua" w:hAnsi="Book Antiqua"/>
                <w:szCs w:val="24"/>
              </w:rPr>
            </w:pPr>
            <w:r w:rsidRPr="003769FB">
              <w:rPr>
                <w:rFonts w:ascii="Book Antiqua" w:hAnsi="Book Antiqua"/>
                <w:szCs w:val="24"/>
              </w:rPr>
              <w:t>NM_000236.2:c.89-47937A&gt;G</w:t>
            </w:r>
          </w:p>
        </w:tc>
        <w:tc>
          <w:tcPr>
            <w:tcW w:w="1566" w:type="dxa"/>
            <w:gridSpan w:val="2"/>
            <w:shd w:val="clear" w:color="auto" w:fill="auto"/>
            <w:vAlign w:val="center"/>
          </w:tcPr>
          <w:p w14:paraId="19F464B2"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rs8041525</w:t>
            </w:r>
          </w:p>
        </w:tc>
        <w:tc>
          <w:tcPr>
            <w:tcW w:w="2284" w:type="dxa"/>
            <w:gridSpan w:val="2"/>
            <w:shd w:val="clear" w:color="auto" w:fill="auto"/>
            <w:vAlign w:val="center"/>
          </w:tcPr>
          <w:p w14:paraId="4FC7CDC4"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Intron variant</w:t>
            </w:r>
          </w:p>
        </w:tc>
        <w:tc>
          <w:tcPr>
            <w:tcW w:w="1221" w:type="dxa"/>
            <w:shd w:val="clear" w:color="auto" w:fill="auto"/>
          </w:tcPr>
          <w:p w14:paraId="3F2DBA06" w14:textId="49CFF264"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5501768a-7009-4d82-9feb-5121fae277cb PFBsYWNlaG9sZGVyPg0KICA8QWRkSW5WZXJzaW9uPjQuNC4wLjI4PC9BZGRJblZlcnNpb24+DQogIDxJZD41NTAxNzY4YS03MDA5LTRkODItOWZlYi01MTIxZmFlMjc3Y2I8L0lkPg0KICA8RW50cmllcz4NCiAgICA8RW50cnk+DQogICAgICA8SWQ+YzdmZDZjZjAtYjMwZC00NDFkLWE1YWItNDhlNDQ4ODJkM2RjPC9JZD4NCiAgICAgIDxSZWZlcmVuY2VJZD5mYTc2MGViZi0wNzdjLTQxNDYtYjkxOC1iNzMzNTBjMzM0Y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l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Pr="003769FB">
              <w:rPr>
                <w:rFonts w:ascii="Book Antiqua" w:hAnsi="Book Antiqua" w:hint="eastAsia"/>
                <w:szCs w:val="24"/>
                <w:vertAlign w:val="superscript"/>
                <w:lang w:val="en-US" w:eastAsia="zh-CN"/>
              </w:rPr>
              <w:t>215</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546B16" w:rsidRPr="003769FB" w14:paraId="22B0FDB3" w14:textId="77777777" w:rsidTr="00546B16">
        <w:tc>
          <w:tcPr>
            <w:tcW w:w="1095" w:type="dxa"/>
            <w:vMerge/>
            <w:shd w:val="clear" w:color="auto" w:fill="auto"/>
            <w:vAlign w:val="center"/>
          </w:tcPr>
          <w:p w14:paraId="1AA8F3CE" w14:textId="77777777" w:rsidR="00546B16" w:rsidRPr="003769FB" w:rsidRDefault="00546B16" w:rsidP="004D49D8">
            <w:pPr>
              <w:widowControl w:val="0"/>
              <w:contextualSpacing/>
              <w:rPr>
                <w:rFonts w:ascii="Book Antiqua" w:hAnsi="Book Antiqua"/>
                <w:szCs w:val="24"/>
              </w:rPr>
            </w:pPr>
          </w:p>
        </w:tc>
        <w:tc>
          <w:tcPr>
            <w:tcW w:w="3473" w:type="dxa"/>
            <w:shd w:val="clear" w:color="auto" w:fill="auto"/>
            <w:vAlign w:val="center"/>
          </w:tcPr>
          <w:p w14:paraId="5E9DE05A" w14:textId="77777777" w:rsidR="00546B16" w:rsidRPr="003769FB" w:rsidRDefault="00546B16" w:rsidP="004D49D8">
            <w:pPr>
              <w:widowControl w:val="0"/>
              <w:contextualSpacing/>
              <w:rPr>
                <w:rFonts w:ascii="Book Antiqua" w:hAnsi="Book Antiqua"/>
                <w:szCs w:val="24"/>
              </w:rPr>
            </w:pPr>
            <w:r w:rsidRPr="003769FB">
              <w:rPr>
                <w:rFonts w:ascii="Book Antiqua" w:hAnsi="Book Antiqua"/>
                <w:szCs w:val="24"/>
              </w:rPr>
              <w:t>NC_000015.10:g.58394555C&gt;T</w:t>
            </w:r>
          </w:p>
        </w:tc>
        <w:tc>
          <w:tcPr>
            <w:tcW w:w="1566" w:type="dxa"/>
            <w:gridSpan w:val="2"/>
            <w:shd w:val="clear" w:color="auto" w:fill="auto"/>
            <w:vAlign w:val="center"/>
          </w:tcPr>
          <w:p w14:paraId="69B4D793"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rs7164909</w:t>
            </w:r>
          </w:p>
        </w:tc>
        <w:tc>
          <w:tcPr>
            <w:tcW w:w="2284" w:type="dxa"/>
            <w:gridSpan w:val="2"/>
            <w:shd w:val="clear" w:color="auto" w:fill="auto"/>
            <w:vAlign w:val="center"/>
          </w:tcPr>
          <w:p w14:paraId="59BF1E68"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Intron variant</w:t>
            </w:r>
          </w:p>
        </w:tc>
        <w:tc>
          <w:tcPr>
            <w:tcW w:w="1221" w:type="dxa"/>
            <w:shd w:val="clear" w:color="auto" w:fill="auto"/>
          </w:tcPr>
          <w:p w14:paraId="13FE6D3A" w14:textId="4992B24E"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5501768a-7009-4d82-9feb-5121fae277cb PFBsYWNlaG9sZGVyPg0KICA8QWRkSW5WZXJzaW9uPjQuNC4wLjI4PC9BZGRJblZlcnNpb24+DQogIDxJZD41NTAxNzY4YS03MDA5LTRkODItOWZlYi01MTIxZmFlMjc3Y2I8L0lkPg0KICA8RW50cmllcz4NCiAgICA8RW50cnk+DQogICAgICA8SWQ+YzdmZDZjZjAtYjMwZC00NDFkLWE1YWItNDhlNDQ4ODJkM2RjPC9JZD4NCiAgICAgIDxSZWZlcmVuY2VJZD5mYTc2MGViZi0wNzdjLTQxNDYtYjkxOC1iNzMzNTBjMzM0Y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l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Pr="003769FB">
              <w:rPr>
                <w:rFonts w:ascii="Book Antiqua" w:hAnsi="Book Antiqua" w:hint="eastAsia"/>
                <w:szCs w:val="24"/>
                <w:vertAlign w:val="superscript"/>
                <w:lang w:val="en-US" w:eastAsia="zh-CN"/>
              </w:rPr>
              <w:t>215</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546B16" w:rsidRPr="003769FB" w14:paraId="23C1D3BA" w14:textId="77777777" w:rsidTr="00546B16">
        <w:tc>
          <w:tcPr>
            <w:tcW w:w="1095" w:type="dxa"/>
            <w:vMerge/>
            <w:shd w:val="clear" w:color="auto" w:fill="auto"/>
            <w:vAlign w:val="center"/>
          </w:tcPr>
          <w:p w14:paraId="7B017545" w14:textId="77777777" w:rsidR="00546B16" w:rsidRPr="003769FB" w:rsidRDefault="00546B16" w:rsidP="004D49D8">
            <w:pPr>
              <w:widowControl w:val="0"/>
              <w:contextualSpacing/>
              <w:rPr>
                <w:rFonts w:ascii="Book Antiqua" w:hAnsi="Book Antiqua"/>
                <w:szCs w:val="24"/>
              </w:rPr>
            </w:pPr>
          </w:p>
        </w:tc>
        <w:tc>
          <w:tcPr>
            <w:tcW w:w="3473" w:type="dxa"/>
            <w:shd w:val="clear" w:color="auto" w:fill="auto"/>
            <w:vAlign w:val="center"/>
          </w:tcPr>
          <w:p w14:paraId="01FCCF95" w14:textId="77777777" w:rsidR="00546B16" w:rsidRPr="003769FB" w:rsidRDefault="00546B16" w:rsidP="004D49D8">
            <w:pPr>
              <w:widowControl w:val="0"/>
              <w:contextualSpacing/>
              <w:rPr>
                <w:rFonts w:ascii="Book Antiqua" w:hAnsi="Book Antiqua"/>
                <w:szCs w:val="24"/>
              </w:rPr>
            </w:pPr>
            <w:r w:rsidRPr="003769FB">
              <w:rPr>
                <w:rFonts w:ascii="Book Antiqua" w:hAnsi="Book Antiqua"/>
                <w:szCs w:val="24"/>
              </w:rPr>
              <w:t>NC_000015.10:g.58353522T&gt;C</w:t>
            </w:r>
          </w:p>
        </w:tc>
        <w:tc>
          <w:tcPr>
            <w:tcW w:w="1566" w:type="dxa"/>
            <w:gridSpan w:val="2"/>
            <w:shd w:val="clear" w:color="auto" w:fill="auto"/>
            <w:vAlign w:val="center"/>
          </w:tcPr>
          <w:p w14:paraId="5AB42FD0"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rs8035357</w:t>
            </w:r>
          </w:p>
        </w:tc>
        <w:tc>
          <w:tcPr>
            <w:tcW w:w="2284" w:type="dxa"/>
            <w:gridSpan w:val="2"/>
            <w:shd w:val="clear" w:color="auto" w:fill="auto"/>
            <w:vAlign w:val="center"/>
          </w:tcPr>
          <w:p w14:paraId="4D9B309B"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Intron variant</w:t>
            </w:r>
          </w:p>
        </w:tc>
        <w:tc>
          <w:tcPr>
            <w:tcW w:w="1221" w:type="dxa"/>
            <w:shd w:val="clear" w:color="auto" w:fill="auto"/>
          </w:tcPr>
          <w:p w14:paraId="55A48652" w14:textId="1BCF3B39"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5501768a-7009-4d82-9feb-5121fae277cb PFBsYWNlaG9sZGVyPg0KICA8QWRkSW5WZXJzaW9uPjQuNC4wLjI4PC9BZGRJblZlcnNpb24+DQogIDxJZD41NTAxNzY4YS03MDA5LTRkODItOWZlYi01MTIxZmFlMjc3Y2I8L0lkPg0KICA8RW50cmllcz4NCiAgICA8RW50cnk+DQogICAgICA8SWQ+YzdmZDZjZjAtYjMwZC00NDFkLWE1YWItNDhlNDQ4ODJkM2RjPC9JZD4NCiAgICAgIDxSZWZlcmVuY2VJZD5mYTc2MGViZi0wNzdjLTQxNDYtYjkxOC1iNzMzNTBjMzM0Y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l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Pr="003769FB">
              <w:rPr>
                <w:rFonts w:ascii="Book Antiqua" w:hAnsi="Book Antiqua" w:hint="eastAsia"/>
                <w:szCs w:val="24"/>
                <w:vertAlign w:val="superscript"/>
                <w:lang w:val="en-US" w:eastAsia="zh-CN"/>
              </w:rPr>
              <w:t>215</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546B16" w:rsidRPr="003769FB" w14:paraId="4EFD554B" w14:textId="77777777" w:rsidTr="00546B16">
        <w:tc>
          <w:tcPr>
            <w:tcW w:w="1095" w:type="dxa"/>
            <w:vMerge/>
            <w:shd w:val="clear" w:color="auto" w:fill="auto"/>
            <w:vAlign w:val="center"/>
          </w:tcPr>
          <w:p w14:paraId="5DE45B8A" w14:textId="77777777" w:rsidR="00546B16" w:rsidRPr="003769FB" w:rsidRDefault="00546B16" w:rsidP="004D49D8">
            <w:pPr>
              <w:widowControl w:val="0"/>
              <w:contextualSpacing/>
              <w:rPr>
                <w:rFonts w:ascii="Book Antiqua" w:hAnsi="Book Antiqua"/>
                <w:szCs w:val="24"/>
              </w:rPr>
            </w:pPr>
          </w:p>
        </w:tc>
        <w:tc>
          <w:tcPr>
            <w:tcW w:w="3473" w:type="dxa"/>
            <w:shd w:val="clear" w:color="auto" w:fill="auto"/>
            <w:vAlign w:val="center"/>
          </w:tcPr>
          <w:p w14:paraId="1C98963A" w14:textId="77777777" w:rsidR="00546B16" w:rsidRPr="003769FB" w:rsidRDefault="00546B16" w:rsidP="004D49D8">
            <w:pPr>
              <w:widowControl w:val="0"/>
              <w:contextualSpacing/>
              <w:rPr>
                <w:rFonts w:ascii="Book Antiqua" w:hAnsi="Book Antiqua"/>
                <w:szCs w:val="24"/>
              </w:rPr>
            </w:pPr>
            <w:r w:rsidRPr="003769FB">
              <w:rPr>
                <w:rFonts w:ascii="Book Antiqua" w:hAnsi="Book Antiqua"/>
                <w:szCs w:val="24"/>
              </w:rPr>
              <w:t>NM_000236.2:c.88+49790T&gt;C</w:t>
            </w:r>
          </w:p>
        </w:tc>
        <w:tc>
          <w:tcPr>
            <w:tcW w:w="1566" w:type="dxa"/>
            <w:gridSpan w:val="2"/>
            <w:shd w:val="clear" w:color="auto" w:fill="auto"/>
            <w:vAlign w:val="center"/>
          </w:tcPr>
          <w:p w14:paraId="24C7E16D"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rs12591216</w:t>
            </w:r>
          </w:p>
        </w:tc>
        <w:tc>
          <w:tcPr>
            <w:tcW w:w="2284" w:type="dxa"/>
            <w:gridSpan w:val="2"/>
            <w:shd w:val="clear" w:color="auto" w:fill="auto"/>
            <w:vAlign w:val="center"/>
          </w:tcPr>
          <w:p w14:paraId="231FC879"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Intron variant</w:t>
            </w:r>
          </w:p>
        </w:tc>
        <w:tc>
          <w:tcPr>
            <w:tcW w:w="1221" w:type="dxa"/>
            <w:shd w:val="clear" w:color="auto" w:fill="auto"/>
          </w:tcPr>
          <w:p w14:paraId="155A9470" w14:textId="781FA7DC"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5501768a-7009-4d82-9feb-5121fae277cb PFBsYWNlaG9sZGVyPg0KICA8QWRkSW5WZXJzaW9uPjQuNC4wLjI4PC9BZGRJblZlcnNpb24+DQogIDxJZD41NTAxNzY4YS03MDA5LTRkODItOWZlYi01MTIxZmFlMjc3Y2I8L0lkPg0KICA8RW50cmllcz4NCiAgICA8RW50cnk+DQogICAgICA8SWQ+YzdmZDZjZjAtYjMwZC00NDFkLWE1YWItNDhlNDQ4ODJkM2RjPC9JZD4NCiAgICAgIDxSZWZlcmVuY2VJZD5mYTc2MGViZi0wNzdjLTQxNDYtYjkxOC1iNzMzNTBjMzM0Y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l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Pr="003769FB">
              <w:rPr>
                <w:rFonts w:ascii="Book Antiqua" w:hAnsi="Book Antiqua" w:hint="eastAsia"/>
                <w:szCs w:val="24"/>
                <w:vertAlign w:val="superscript"/>
                <w:lang w:val="en-US" w:eastAsia="zh-CN"/>
              </w:rPr>
              <w:t>215</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546B16" w:rsidRPr="003769FB" w14:paraId="095E17E8" w14:textId="77777777" w:rsidTr="00546B16">
        <w:trPr>
          <w:trHeight w:val="358"/>
        </w:trPr>
        <w:tc>
          <w:tcPr>
            <w:tcW w:w="1095" w:type="dxa"/>
            <w:vMerge/>
            <w:shd w:val="clear" w:color="auto" w:fill="auto"/>
            <w:vAlign w:val="center"/>
          </w:tcPr>
          <w:p w14:paraId="67BDF875" w14:textId="77777777" w:rsidR="00546B16" w:rsidRPr="003769FB" w:rsidRDefault="00546B16" w:rsidP="004D49D8">
            <w:pPr>
              <w:widowControl w:val="0"/>
              <w:contextualSpacing/>
              <w:rPr>
                <w:rFonts w:ascii="Book Antiqua" w:hAnsi="Book Antiqua"/>
                <w:szCs w:val="24"/>
              </w:rPr>
            </w:pPr>
          </w:p>
        </w:tc>
        <w:tc>
          <w:tcPr>
            <w:tcW w:w="3473" w:type="dxa"/>
            <w:shd w:val="clear" w:color="auto" w:fill="auto"/>
            <w:vAlign w:val="center"/>
          </w:tcPr>
          <w:p w14:paraId="7DF19504" w14:textId="77777777" w:rsidR="00546B16" w:rsidRPr="003769FB" w:rsidRDefault="00546B16" w:rsidP="004D49D8">
            <w:pPr>
              <w:widowControl w:val="0"/>
              <w:contextualSpacing/>
              <w:rPr>
                <w:rFonts w:ascii="Book Antiqua" w:hAnsi="Book Antiqua"/>
                <w:szCs w:val="24"/>
              </w:rPr>
            </w:pPr>
            <w:r w:rsidRPr="003769FB">
              <w:rPr>
                <w:rFonts w:ascii="Book Antiqua" w:hAnsi="Book Antiqua"/>
                <w:szCs w:val="24"/>
              </w:rPr>
              <w:t>NM_000236.2:c.89-50891C&gt;A</w:t>
            </w:r>
          </w:p>
        </w:tc>
        <w:tc>
          <w:tcPr>
            <w:tcW w:w="1566" w:type="dxa"/>
            <w:gridSpan w:val="2"/>
            <w:shd w:val="clear" w:color="auto" w:fill="auto"/>
            <w:vAlign w:val="center"/>
          </w:tcPr>
          <w:p w14:paraId="37EEA59A"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rs12593880</w:t>
            </w:r>
          </w:p>
        </w:tc>
        <w:tc>
          <w:tcPr>
            <w:tcW w:w="2284" w:type="dxa"/>
            <w:gridSpan w:val="2"/>
            <w:shd w:val="clear" w:color="auto" w:fill="auto"/>
            <w:vAlign w:val="center"/>
          </w:tcPr>
          <w:p w14:paraId="5953D50B"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Intron variant</w:t>
            </w:r>
          </w:p>
        </w:tc>
        <w:tc>
          <w:tcPr>
            <w:tcW w:w="1221" w:type="dxa"/>
            <w:shd w:val="clear" w:color="auto" w:fill="auto"/>
          </w:tcPr>
          <w:p w14:paraId="0020E782" w14:textId="71779EED"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5501768a-7009-4d82-9feb-5121fae277cb PFBsYWNlaG9sZGVyPg0KICA8QWRkSW5WZXJzaW9uPjQuNC4wLjI4PC9BZGRJblZlcnNpb24+DQogIDxJZD41NTAxNzY4YS03MDA5LTRkODItOWZlYi01MTIxZmFlMjc3Y2I8L0lkPg0KICA8RW50cmllcz4NCiAgICA8RW50cnk+DQogICAgICA8SWQ+YzdmZDZjZjAtYjMwZC00NDFkLWE1YWItNDhlNDQ4ODJkM2RjPC9JZD4NCiAgICAgIDxSZWZlcmVuY2VJZD5mYTc2MGViZi0wNzdjLTQxNDYtYjkxOC1iNzMzNTBjMzM0Y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l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Pr="003769FB">
              <w:rPr>
                <w:rFonts w:ascii="Book Antiqua" w:hAnsi="Book Antiqua" w:hint="eastAsia"/>
                <w:szCs w:val="24"/>
                <w:vertAlign w:val="superscript"/>
                <w:lang w:val="en-US" w:eastAsia="zh-CN"/>
              </w:rPr>
              <w:t>215</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546B16" w:rsidRPr="003769FB" w14:paraId="7554E52B" w14:textId="77777777" w:rsidTr="00546B16">
        <w:tc>
          <w:tcPr>
            <w:tcW w:w="1095" w:type="dxa"/>
            <w:shd w:val="clear" w:color="auto" w:fill="auto"/>
            <w:vAlign w:val="center"/>
          </w:tcPr>
          <w:p w14:paraId="79C7E32A" w14:textId="77777777" w:rsidR="00546B16" w:rsidRPr="003769FB" w:rsidRDefault="00546B16" w:rsidP="004D49D8">
            <w:pPr>
              <w:widowControl w:val="0"/>
              <w:contextualSpacing/>
              <w:rPr>
                <w:rFonts w:ascii="Book Antiqua" w:hAnsi="Book Antiqua"/>
                <w:i/>
                <w:szCs w:val="24"/>
              </w:rPr>
            </w:pPr>
            <w:r w:rsidRPr="003769FB">
              <w:rPr>
                <w:rFonts w:ascii="Book Antiqua" w:hAnsi="Book Antiqua"/>
                <w:i/>
                <w:szCs w:val="24"/>
                <w:lang w:val="en-US"/>
              </w:rPr>
              <w:t>NAT2</w:t>
            </w:r>
          </w:p>
        </w:tc>
        <w:tc>
          <w:tcPr>
            <w:tcW w:w="3473" w:type="dxa"/>
            <w:shd w:val="clear" w:color="auto" w:fill="auto"/>
            <w:vAlign w:val="center"/>
          </w:tcPr>
          <w:p w14:paraId="0462C035" w14:textId="77777777" w:rsidR="00546B16" w:rsidRPr="003769FB" w:rsidRDefault="00546B16" w:rsidP="004D49D8">
            <w:pPr>
              <w:widowControl w:val="0"/>
              <w:contextualSpacing/>
              <w:rPr>
                <w:rFonts w:ascii="Book Antiqua" w:hAnsi="Book Antiqua"/>
                <w:szCs w:val="24"/>
              </w:rPr>
            </w:pPr>
            <w:r w:rsidRPr="003769FB">
              <w:rPr>
                <w:rFonts w:ascii="Book Antiqua" w:hAnsi="Book Antiqua"/>
                <w:szCs w:val="24"/>
              </w:rPr>
              <w:t>NC_000008.11:g.18439195T&gt;C</w:t>
            </w:r>
          </w:p>
        </w:tc>
        <w:tc>
          <w:tcPr>
            <w:tcW w:w="1566" w:type="dxa"/>
            <w:gridSpan w:val="2"/>
            <w:shd w:val="clear" w:color="auto" w:fill="auto"/>
            <w:vAlign w:val="center"/>
          </w:tcPr>
          <w:p w14:paraId="5B74627B"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rs4921920</w:t>
            </w:r>
          </w:p>
        </w:tc>
        <w:tc>
          <w:tcPr>
            <w:tcW w:w="2284" w:type="dxa"/>
            <w:gridSpan w:val="2"/>
            <w:shd w:val="clear" w:color="auto" w:fill="auto"/>
            <w:vAlign w:val="center"/>
          </w:tcPr>
          <w:p w14:paraId="1AF2EF7D" w14:textId="77777777" w:rsidR="00546B16" w:rsidRPr="003769FB" w:rsidRDefault="00546B16" w:rsidP="004D49D8">
            <w:pPr>
              <w:widowControl w:val="0"/>
              <w:contextualSpacing/>
              <w:rPr>
                <w:rFonts w:ascii="Book Antiqua" w:hAnsi="Book Antiqua"/>
                <w:szCs w:val="24"/>
                <w:lang w:val="en-US"/>
              </w:rPr>
            </w:pPr>
          </w:p>
        </w:tc>
        <w:tc>
          <w:tcPr>
            <w:tcW w:w="1221" w:type="dxa"/>
            <w:shd w:val="clear" w:color="auto" w:fill="auto"/>
          </w:tcPr>
          <w:p w14:paraId="74DA49FA" w14:textId="1518DB9E"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5501768a-7009-4d82-9feb-5121fae277cb PFBsYWNlaG9sZGVyPg0KICA8QWRkSW5WZXJzaW9uPjQuNC4wLjI4PC9BZGRJblZlcnNpb24+DQogIDxJZD41NTAxNzY4YS03MDA5LTRkODItOWZlYi01MTIxZmFlMjc3Y2I8L0lkPg0KICA8RW50cmllcz4NCiAgICA8RW50cnk+DQogICAgICA8SWQ+YzdmZDZjZjAtYjMwZC00NDFkLWE1YWItNDhlNDQ4ODJkM2RjPC9JZD4NCiAgICAgIDxSZWZlcmVuY2VJZD5mYTc2MGViZi0wNzdjLTQxNDYtYjkxOC1iNzMzNTBjMzM0Y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l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Pr="003769FB">
              <w:rPr>
                <w:rFonts w:ascii="Book Antiqua" w:hAnsi="Book Antiqua" w:hint="eastAsia"/>
                <w:szCs w:val="24"/>
                <w:vertAlign w:val="superscript"/>
                <w:lang w:val="en-US" w:eastAsia="zh-CN"/>
              </w:rPr>
              <w:t>215</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546B16" w:rsidRPr="003769FB" w14:paraId="0767F156" w14:textId="77777777" w:rsidTr="00546B16">
        <w:tc>
          <w:tcPr>
            <w:tcW w:w="1095" w:type="dxa"/>
            <w:vMerge w:val="restart"/>
            <w:shd w:val="clear" w:color="auto" w:fill="auto"/>
            <w:vAlign w:val="center"/>
          </w:tcPr>
          <w:p w14:paraId="54E88B4C" w14:textId="77777777" w:rsidR="00546B16" w:rsidRPr="003769FB" w:rsidRDefault="00546B16" w:rsidP="004D49D8">
            <w:pPr>
              <w:widowControl w:val="0"/>
              <w:contextualSpacing/>
              <w:rPr>
                <w:rFonts w:ascii="Book Antiqua" w:hAnsi="Book Antiqua"/>
                <w:i/>
                <w:szCs w:val="24"/>
                <w:lang w:val="en-US"/>
              </w:rPr>
            </w:pPr>
            <w:r w:rsidRPr="003769FB">
              <w:rPr>
                <w:rFonts w:ascii="Book Antiqua" w:hAnsi="Book Antiqua"/>
                <w:i/>
                <w:szCs w:val="24"/>
                <w:lang w:val="en-US"/>
              </w:rPr>
              <w:t>NPC1L1</w:t>
            </w:r>
          </w:p>
        </w:tc>
        <w:tc>
          <w:tcPr>
            <w:tcW w:w="3473" w:type="dxa"/>
            <w:shd w:val="clear" w:color="auto" w:fill="auto"/>
            <w:vAlign w:val="center"/>
          </w:tcPr>
          <w:p w14:paraId="7834B301"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NM_013389.2:c.1184C&gt;T</w:t>
            </w:r>
          </w:p>
        </w:tc>
        <w:tc>
          <w:tcPr>
            <w:tcW w:w="1566" w:type="dxa"/>
            <w:gridSpan w:val="2"/>
            <w:shd w:val="clear" w:color="auto" w:fill="auto"/>
            <w:vAlign w:val="center"/>
          </w:tcPr>
          <w:p w14:paraId="18C429BF"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rs62001882</w:t>
            </w:r>
          </w:p>
        </w:tc>
        <w:tc>
          <w:tcPr>
            <w:tcW w:w="2284" w:type="dxa"/>
            <w:gridSpan w:val="2"/>
            <w:shd w:val="clear" w:color="auto" w:fill="auto"/>
            <w:vAlign w:val="center"/>
          </w:tcPr>
          <w:p w14:paraId="38824BF2"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UTR variant 5 prime</w:t>
            </w:r>
          </w:p>
          <w:p w14:paraId="79A8484B"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Missense: A395V</w:t>
            </w:r>
          </w:p>
        </w:tc>
        <w:tc>
          <w:tcPr>
            <w:tcW w:w="1221" w:type="dxa"/>
            <w:shd w:val="clear" w:color="auto" w:fill="auto"/>
          </w:tcPr>
          <w:p w14:paraId="47EA6D17" w14:textId="75ADF710"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9adf7f83-5f4d-445b-b99c-47298bcd6b53 PFBsYWNlaG9sZGVyPg0KICA8QWRkSW5WZXJzaW9uPjQuNC4wLjI4PC9BZGRJblZlcnNpb24+DQogIDxJZD45YWRmN2Y4My01ZjRkLTQ0NWItYjk5Yy00NzI5OGJjZDZiNTM8L0lkPg0KICA8RW50cmllcz4NCiAgICA8RW50cnk+DQogICAgICA8SWQ+MTI4YjQzYWQtZTFkZi00ZDk0LTkyMjUtNGI2YTcxOGE0OWE4PC9JZD4NCiAgICAgIDxSZWZlcmVuY2VJZD43ODYzNDgyOS0wOTZjLTQyZTctODE4NS01MzJkZDBhYTU4YT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1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Pr="003769FB">
              <w:rPr>
                <w:rFonts w:ascii="Book Antiqua" w:hAnsi="Book Antiqua" w:hint="eastAsia"/>
                <w:szCs w:val="24"/>
                <w:vertAlign w:val="superscript"/>
                <w:lang w:val="en-US" w:eastAsia="zh-CN"/>
              </w:rPr>
              <w:t>216</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546B16" w:rsidRPr="003769FB" w14:paraId="0E623FF2" w14:textId="77777777" w:rsidTr="00546B16">
        <w:tc>
          <w:tcPr>
            <w:tcW w:w="1095" w:type="dxa"/>
            <w:vMerge/>
            <w:shd w:val="clear" w:color="auto" w:fill="auto"/>
            <w:vAlign w:val="center"/>
          </w:tcPr>
          <w:p w14:paraId="39A22BE3" w14:textId="77777777" w:rsidR="00546B16" w:rsidRPr="003769FB" w:rsidRDefault="00546B16" w:rsidP="004D49D8">
            <w:pPr>
              <w:widowControl w:val="0"/>
              <w:contextualSpacing/>
              <w:rPr>
                <w:rFonts w:ascii="Book Antiqua" w:hAnsi="Book Antiqua"/>
                <w:i/>
                <w:szCs w:val="24"/>
                <w:lang w:val="en-US"/>
              </w:rPr>
            </w:pPr>
          </w:p>
        </w:tc>
        <w:tc>
          <w:tcPr>
            <w:tcW w:w="3473" w:type="dxa"/>
            <w:shd w:val="clear" w:color="auto" w:fill="auto"/>
            <w:vAlign w:val="center"/>
          </w:tcPr>
          <w:p w14:paraId="1D7A6D6C"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NM_013389.2:c.1204G&gt;A</w:t>
            </w:r>
          </w:p>
        </w:tc>
        <w:tc>
          <w:tcPr>
            <w:tcW w:w="1566" w:type="dxa"/>
            <w:gridSpan w:val="2"/>
            <w:shd w:val="clear" w:color="auto" w:fill="auto"/>
            <w:vAlign w:val="center"/>
          </w:tcPr>
          <w:p w14:paraId="7CC4866C"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rs141973731</w:t>
            </w:r>
          </w:p>
        </w:tc>
        <w:tc>
          <w:tcPr>
            <w:tcW w:w="2284" w:type="dxa"/>
            <w:gridSpan w:val="2"/>
            <w:shd w:val="clear" w:color="auto" w:fill="auto"/>
            <w:vAlign w:val="center"/>
          </w:tcPr>
          <w:p w14:paraId="1A65D44C"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UTR variant 5 prime</w:t>
            </w:r>
          </w:p>
          <w:p w14:paraId="4F8E3336"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Missense: G402S</w:t>
            </w:r>
          </w:p>
        </w:tc>
        <w:tc>
          <w:tcPr>
            <w:tcW w:w="1221" w:type="dxa"/>
            <w:shd w:val="clear" w:color="auto" w:fill="auto"/>
          </w:tcPr>
          <w:p w14:paraId="1D4F8306" w14:textId="2DEC29A2"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9adf7f83-5f4d-445b-b99c-47298bcd6b53 PFBsYWNlaG9sZGVyPg0KICA8QWRkSW5WZXJzaW9uPjQuNC4wLjI4PC9BZGRJblZlcnNpb24+DQogIDxJZD45YWRmN2Y4My01ZjRkLTQ0NWItYjk5Yy00NzI5OGJjZDZiNTM8L0lkPg0KICA8RW50cmllcz4NCiAgICA8RW50cnk+DQogICAgICA8SWQ+MTI4YjQzYWQtZTFkZi00ZDk0LTkyMjUtNGI2YTcxOGE0OWE4PC9JZD4NCiAgICAgIDxSZWZlcmVuY2VJZD43ODYzNDgyOS0wOTZjLTQyZTctODE4NS01MzJkZDBhYTU4YT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1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Pr="003769FB">
              <w:rPr>
                <w:rFonts w:ascii="Book Antiqua" w:hAnsi="Book Antiqua" w:hint="eastAsia"/>
                <w:szCs w:val="24"/>
                <w:vertAlign w:val="superscript"/>
                <w:lang w:val="en-US" w:eastAsia="zh-CN"/>
              </w:rPr>
              <w:t>216</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546B16" w:rsidRPr="003769FB" w14:paraId="4FC63964" w14:textId="77777777" w:rsidTr="00546B16">
        <w:tc>
          <w:tcPr>
            <w:tcW w:w="1095" w:type="dxa"/>
            <w:vMerge/>
            <w:shd w:val="clear" w:color="auto" w:fill="auto"/>
            <w:vAlign w:val="center"/>
          </w:tcPr>
          <w:p w14:paraId="6A3BD452" w14:textId="77777777" w:rsidR="00546B16" w:rsidRPr="003769FB" w:rsidRDefault="00546B16" w:rsidP="004D49D8">
            <w:pPr>
              <w:widowControl w:val="0"/>
              <w:contextualSpacing/>
              <w:rPr>
                <w:rFonts w:ascii="Book Antiqua" w:hAnsi="Book Antiqua"/>
                <w:i/>
                <w:szCs w:val="24"/>
                <w:lang w:val="en-US"/>
              </w:rPr>
            </w:pPr>
          </w:p>
        </w:tc>
        <w:tc>
          <w:tcPr>
            <w:tcW w:w="3473" w:type="dxa"/>
            <w:shd w:val="clear" w:color="auto" w:fill="auto"/>
            <w:vAlign w:val="center"/>
          </w:tcPr>
          <w:p w14:paraId="144D2A7A"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NM_001300967.1:c.1249C&gt;T</w:t>
            </w:r>
          </w:p>
        </w:tc>
        <w:tc>
          <w:tcPr>
            <w:tcW w:w="1566" w:type="dxa"/>
            <w:gridSpan w:val="2"/>
            <w:shd w:val="clear" w:color="auto" w:fill="auto"/>
            <w:vAlign w:val="center"/>
          </w:tcPr>
          <w:p w14:paraId="6F63583E"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rs139659653</w:t>
            </w:r>
          </w:p>
        </w:tc>
        <w:tc>
          <w:tcPr>
            <w:tcW w:w="2284" w:type="dxa"/>
            <w:gridSpan w:val="2"/>
            <w:shd w:val="clear" w:color="auto" w:fill="auto"/>
            <w:vAlign w:val="center"/>
          </w:tcPr>
          <w:p w14:paraId="513D3F21"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UTR variant 5 prime</w:t>
            </w:r>
          </w:p>
          <w:p w14:paraId="35ABB187"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Missense: R417W</w:t>
            </w:r>
          </w:p>
        </w:tc>
        <w:tc>
          <w:tcPr>
            <w:tcW w:w="1221" w:type="dxa"/>
            <w:shd w:val="clear" w:color="auto" w:fill="auto"/>
          </w:tcPr>
          <w:p w14:paraId="16C64809" w14:textId="5805F940"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9adf7f83-5f4d-445b-b99c-47298bcd6b53 PFBsYWNlaG9sZGVyPg0KICA8QWRkSW5WZXJzaW9uPjQuNC4wLjI4PC9BZGRJblZlcnNpb24+DQogIDxJZD45YWRmN2Y4My01ZjRkLTQ0NWItYjk5Yy00NzI5OGJjZDZiNTM8L0lkPg0KICA8RW50cmllcz4NCiAgICA8RW50cnk+DQogICAgICA8SWQ+MTI4YjQzYWQtZTFkZi00ZDk0LTkyMjUtNGI2YTcxOGE0OWE4PC9JZD4NCiAgICAgIDxSZWZlcmVuY2VJZD43ODYzNDgyOS0wOTZjLTQyZTctODE4NS01MzJkZDBhYTU4YT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1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Pr="003769FB">
              <w:rPr>
                <w:rFonts w:ascii="Book Antiqua" w:hAnsi="Book Antiqua" w:hint="eastAsia"/>
                <w:szCs w:val="24"/>
                <w:vertAlign w:val="superscript"/>
                <w:lang w:val="en-US" w:eastAsia="zh-CN"/>
              </w:rPr>
              <w:t>216</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546B16" w:rsidRPr="003769FB" w14:paraId="284C616E" w14:textId="77777777" w:rsidTr="00546B16">
        <w:trPr>
          <w:trHeight w:val="696"/>
        </w:trPr>
        <w:tc>
          <w:tcPr>
            <w:tcW w:w="1095" w:type="dxa"/>
            <w:vMerge/>
            <w:shd w:val="clear" w:color="auto" w:fill="auto"/>
            <w:vAlign w:val="center"/>
          </w:tcPr>
          <w:p w14:paraId="02948D0B" w14:textId="77777777" w:rsidR="00546B16" w:rsidRPr="003769FB" w:rsidRDefault="00546B16" w:rsidP="004D49D8">
            <w:pPr>
              <w:widowControl w:val="0"/>
              <w:contextualSpacing/>
              <w:rPr>
                <w:rFonts w:ascii="Book Antiqua" w:hAnsi="Book Antiqua"/>
                <w:i/>
                <w:szCs w:val="24"/>
                <w:lang w:val="en-US"/>
              </w:rPr>
            </w:pPr>
          </w:p>
        </w:tc>
        <w:tc>
          <w:tcPr>
            <w:tcW w:w="3473" w:type="dxa"/>
            <w:shd w:val="clear" w:color="auto" w:fill="auto"/>
            <w:vAlign w:val="center"/>
          </w:tcPr>
          <w:p w14:paraId="17F39F10"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NM_013389.2:c.1300G&gt;A</w:t>
            </w:r>
          </w:p>
        </w:tc>
        <w:tc>
          <w:tcPr>
            <w:tcW w:w="1566" w:type="dxa"/>
            <w:gridSpan w:val="2"/>
            <w:shd w:val="clear" w:color="auto" w:fill="auto"/>
            <w:vAlign w:val="center"/>
          </w:tcPr>
          <w:p w14:paraId="7829E7E7"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rs114375162</w:t>
            </w:r>
          </w:p>
        </w:tc>
        <w:tc>
          <w:tcPr>
            <w:tcW w:w="2284" w:type="dxa"/>
            <w:gridSpan w:val="2"/>
            <w:shd w:val="clear" w:color="auto" w:fill="auto"/>
            <w:vAlign w:val="center"/>
          </w:tcPr>
          <w:p w14:paraId="7AB27782"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UTR variant 5 prime</w:t>
            </w:r>
          </w:p>
          <w:p w14:paraId="2B9FBA54"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Missense: G434R</w:t>
            </w:r>
          </w:p>
        </w:tc>
        <w:tc>
          <w:tcPr>
            <w:tcW w:w="1221" w:type="dxa"/>
            <w:shd w:val="clear" w:color="auto" w:fill="auto"/>
          </w:tcPr>
          <w:p w14:paraId="29BBE4FC" w14:textId="7837FE70"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9adf7f83-5f4d-445b-b99c-47298bcd6b53 PFBsYWNlaG9sZGVyPg0KICA8QWRkSW5WZXJzaW9uPjQuNC4wLjI4PC9BZGRJblZlcnNpb24+DQogIDxJZD45YWRmN2Y4My01ZjRkLTQ0NWItYjk5Yy00NzI5OGJjZDZiNTM8L0lkPg0KICA8RW50cmllcz4NCiAgICA8RW50cnk+DQogICAgICA8SWQ+MTI4YjQzYWQtZTFkZi00ZDk0LTkyMjUtNGI2YTcxOGE0OWE4PC9JZD4NCiAgICAgIDxSZWZlcmVuY2VJZD43ODYzNDgyOS0wOTZjLTQyZTctODE4NS01MzJkZDBhYTU4YT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1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Pr="003769FB">
              <w:rPr>
                <w:rFonts w:ascii="Book Antiqua" w:hAnsi="Book Antiqua" w:hint="eastAsia"/>
                <w:szCs w:val="24"/>
                <w:vertAlign w:val="superscript"/>
                <w:lang w:val="en-US" w:eastAsia="zh-CN"/>
              </w:rPr>
              <w:t>216</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1B95AA04" w14:textId="77777777" w:rsidTr="00546B16">
        <w:tc>
          <w:tcPr>
            <w:tcW w:w="1095" w:type="dxa"/>
            <w:vMerge w:val="restart"/>
            <w:shd w:val="clear" w:color="auto" w:fill="auto"/>
            <w:vAlign w:val="center"/>
          </w:tcPr>
          <w:p w14:paraId="15427030" w14:textId="77777777" w:rsidR="003B2D32" w:rsidRPr="003769FB" w:rsidRDefault="003B2D32" w:rsidP="004D49D8">
            <w:pPr>
              <w:widowControl w:val="0"/>
              <w:contextualSpacing/>
              <w:rPr>
                <w:rFonts w:ascii="Book Antiqua" w:hAnsi="Book Antiqua"/>
                <w:i/>
                <w:szCs w:val="24"/>
                <w:lang w:val="en-US"/>
              </w:rPr>
            </w:pPr>
            <w:r w:rsidRPr="003769FB">
              <w:rPr>
                <w:rFonts w:ascii="Book Antiqua" w:hAnsi="Book Antiqua"/>
                <w:i/>
                <w:szCs w:val="24"/>
                <w:lang w:val="en-US"/>
              </w:rPr>
              <w:t>PNLIP</w:t>
            </w:r>
          </w:p>
        </w:tc>
        <w:tc>
          <w:tcPr>
            <w:tcW w:w="3533" w:type="dxa"/>
            <w:gridSpan w:val="2"/>
            <w:shd w:val="clear" w:color="auto" w:fill="auto"/>
            <w:vAlign w:val="center"/>
          </w:tcPr>
          <w:p w14:paraId="30D68FE5"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NM_000936.2:c.930+205T&gt;C</w:t>
            </w:r>
          </w:p>
        </w:tc>
        <w:tc>
          <w:tcPr>
            <w:tcW w:w="1544" w:type="dxa"/>
            <w:gridSpan w:val="2"/>
            <w:shd w:val="clear" w:color="auto" w:fill="auto"/>
            <w:vAlign w:val="center"/>
          </w:tcPr>
          <w:p w14:paraId="325B0F58"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rs2915775</w:t>
            </w:r>
          </w:p>
        </w:tc>
        <w:tc>
          <w:tcPr>
            <w:tcW w:w="2246" w:type="dxa"/>
            <w:shd w:val="clear" w:color="auto" w:fill="auto"/>
            <w:vAlign w:val="center"/>
          </w:tcPr>
          <w:p w14:paraId="6A6883EC"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Intron variant</w:t>
            </w:r>
          </w:p>
        </w:tc>
        <w:tc>
          <w:tcPr>
            <w:tcW w:w="1221" w:type="dxa"/>
            <w:shd w:val="clear" w:color="auto" w:fill="auto"/>
          </w:tcPr>
          <w:p w14:paraId="4699F696" w14:textId="17290800"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91b21594-6a02-4640-a3c6-2805dc74f73b PFBsYWNlaG9sZGVyPg0KICA8QWRkSW5WZXJzaW9uPjQuNC4wLjI4PC9BZGRJblZlcnNpb24+DQogIDxJZD45MWIyMTU5NC02YTAyLTQ2NDAtYTNjNi0yODA1ZGM3NGY3M2I8L0lkPg0KICA8RW50cmllcz4NCiAgICA8RW50cnk+DQogICAgICA8SWQ+YzdmZDZjZjAtYjMwZC00NDFkLWE1YWItNDhlNDQ4ODJkM2RjPC9JZD4NCiAgICAgIDxSZWZlcmVuY2VJZD5mYTc2MGViZi0wNzdjLTQxNDYtYjkxOC1iNzMzNTBjMzM0Y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l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215</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0280317B" w14:textId="77777777" w:rsidTr="00546B16">
        <w:tc>
          <w:tcPr>
            <w:tcW w:w="1095" w:type="dxa"/>
            <w:vMerge/>
            <w:shd w:val="clear" w:color="auto" w:fill="auto"/>
            <w:vAlign w:val="center"/>
          </w:tcPr>
          <w:p w14:paraId="57A826E8" w14:textId="77777777" w:rsidR="003B2D32" w:rsidRPr="003769FB" w:rsidRDefault="003B2D32" w:rsidP="004D49D8">
            <w:pPr>
              <w:widowControl w:val="0"/>
              <w:contextualSpacing/>
              <w:rPr>
                <w:rFonts w:ascii="Book Antiqua" w:hAnsi="Book Antiqua"/>
                <w:i/>
                <w:szCs w:val="24"/>
              </w:rPr>
            </w:pPr>
          </w:p>
        </w:tc>
        <w:tc>
          <w:tcPr>
            <w:tcW w:w="3533" w:type="dxa"/>
            <w:gridSpan w:val="2"/>
            <w:shd w:val="clear" w:color="auto" w:fill="auto"/>
            <w:vAlign w:val="center"/>
          </w:tcPr>
          <w:p w14:paraId="68E968BF" w14:textId="77777777" w:rsidR="003B2D32" w:rsidRPr="003769FB" w:rsidRDefault="003B2D32" w:rsidP="004D49D8">
            <w:pPr>
              <w:widowControl w:val="0"/>
              <w:contextualSpacing/>
              <w:rPr>
                <w:rFonts w:ascii="Book Antiqua" w:hAnsi="Book Antiqua"/>
                <w:szCs w:val="24"/>
              </w:rPr>
            </w:pPr>
            <w:r w:rsidRPr="003769FB">
              <w:rPr>
                <w:rFonts w:ascii="Book Antiqua" w:hAnsi="Book Antiqua"/>
                <w:szCs w:val="24"/>
              </w:rPr>
              <w:t>NC_000010.11:g.116569152G&gt;T</w:t>
            </w:r>
          </w:p>
        </w:tc>
        <w:tc>
          <w:tcPr>
            <w:tcW w:w="1544" w:type="dxa"/>
            <w:gridSpan w:val="2"/>
            <w:shd w:val="clear" w:color="auto" w:fill="auto"/>
            <w:vAlign w:val="center"/>
          </w:tcPr>
          <w:p w14:paraId="5D6458C0"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rs3010494</w:t>
            </w:r>
          </w:p>
        </w:tc>
        <w:tc>
          <w:tcPr>
            <w:tcW w:w="2246" w:type="dxa"/>
            <w:shd w:val="clear" w:color="auto" w:fill="auto"/>
            <w:vAlign w:val="center"/>
          </w:tcPr>
          <w:p w14:paraId="6DADB722" w14:textId="77777777" w:rsidR="003B2D32" w:rsidRPr="003769FB" w:rsidRDefault="003B2D32" w:rsidP="004D49D8">
            <w:pPr>
              <w:widowControl w:val="0"/>
              <w:contextualSpacing/>
              <w:rPr>
                <w:rFonts w:ascii="Book Antiqua" w:hAnsi="Book Antiqua"/>
                <w:szCs w:val="24"/>
                <w:lang w:val="en-US"/>
              </w:rPr>
            </w:pPr>
          </w:p>
        </w:tc>
        <w:tc>
          <w:tcPr>
            <w:tcW w:w="1221" w:type="dxa"/>
            <w:shd w:val="clear" w:color="auto" w:fill="auto"/>
          </w:tcPr>
          <w:p w14:paraId="3C577715" w14:textId="1C249E7A"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b645e77b-8913-45c4-8e48-018a390e191e PFBsYWNlaG9sZGVyPg0KICA8QWRkSW5WZXJzaW9uPjQuNC4wLjI4PC9BZGRJblZlcnNpb24+DQogIDxJZD5iNjQ1ZTc3Yi04OTEzLTQ1YzQtOGU0OC0wMThhMzkwZTE5MWU8L0lkPg0KICA8RW50cmllcz4NCiAgICA8RW50cnk+DQogICAgICA8SWQ+YzdmZDZjZjAtYjMwZC00NDFkLWE1YWItNDhlNDQ4ODJkM2RjPC9JZD4NCiAgICAgIDxSZWZlcmVuY2VJZD5mYTc2MGViZi0wNzdjLTQxNDYtYjkxOC1iNzMzNTBjMzM0Y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l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215</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63386804" w14:textId="77777777" w:rsidTr="00546B16">
        <w:tc>
          <w:tcPr>
            <w:tcW w:w="1095" w:type="dxa"/>
            <w:shd w:val="clear" w:color="auto" w:fill="auto"/>
            <w:vAlign w:val="center"/>
          </w:tcPr>
          <w:p w14:paraId="0AF6EECA" w14:textId="77777777" w:rsidR="003B2D32" w:rsidRPr="003769FB" w:rsidRDefault="003B2D32" w:rsidP="004D49D8">
            <w:pPr>
              <w:widowControl w:val="0"/>
              <w:contextualSpacing/>
              <w:rPr>
                <w:rFonts w:ascii="Book Antiqua" w:hAnsi="Book Antiqua"/>
                <w:i/>
                <w:szCs w:val="24"/>
              </w:rPr>
            </w:pPr>
            <w:r w:rsidRPr="003769FB">
              <w:rPr>
                <w:rFonts w:ascii="Book Antiqua" w:hAnsi="Book Antiqua"/>
                <w:i/>
                <w:szCs w:val="24"/>
                <w:lang w:val="en-US"/>
              </w:rPr>
              <w:t>SCARB1</w:t>
            </w:r>
          </w:p>
        </w:tc>
        <w:tc>
          <w:tcPr>
            <w:tcW w:w="3533" w:type="dxa"/>
            <w:gridSpan w:val="2"/>
            <w:shd w:val="clear" w:color="auto" w:fill="auto"/>
            <w:vAlign w:val="center"/>
          </w:tcPr>
          <w:p w14:paraId="3E336A37" w14:textId="77777777" w:rsidR="003B2D32" w:rsidRPr="003769FB" w:rsidRDefault="003B2D32" w:rsidP="004D49D8">
            <w:pPr>
              <w:widowControl w:val="0"/>
              <w:contextualSpacing/>
              <w:rPr>
                <w:rFonts w:ascii="Book Antiqua" w:hAnsi="Book Antiqua"/>
                <w:szCs w:val="24"/>
              </w:rPr>
            </w:pPr>
            <w:r w:rsidRPr="003769FB">
              <w:rPr>
                <w:rFonts w:ascii="Book Antiqua" w:hAnsi="Book Antiqua"/>
                <w:szCs w:val="24"/>
              </w:rPr>
              <w:t>NM_001082959.1:c.127-4800C&gt;T</w:t>
            </w:r>
          </w:p>
        </w:tc>
        <w:tc>
          <w:tcPr>
            <w:tcW w:w="1544" w:type="dxa"/>
            <w:gridSpan w:val="2"/>
            <w:shd w:val="clear" w:color="auto" w:fill="auto"/>
            <w:vAlign w:val="center"/>
          </w:tcPr>
          <w:p w14:paraId="557E9E9B"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rs11057830</w:t>
            </w:r>
          </w:p>
        </w:tc>
        <w:tc>
          <w:tcPr>
            <w:tcW w:w="2246" w:type="dxa"/>
            <w:shd w:val="clear" w:color="auto" w:fill="auto"/>
            <w:vAlign w:val="center"/>
          </w:tcPr>
          <w:p w14:paraId="75977AAB"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Intron variant</w:t>
            </w:r>
          </w:p>
        </w:tc>
        <w:tc>
          <w:tcPr>
            <w:tcW w:w="1221" w:type="dxa"/>
            <w:shd w:val="clear" w:color="auto" w:fill="auto"/>
          </w:tcPr>
          <w:p w14:paraId="4F49F492" w14:textId="43E063D2"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5958a885-6d4b-4999-bd22-8f955f0ab6cd PFBsYWNlaG9sZGVyPg0KICA8QWRkSW5WZXJzaW9uPjQuNC4wLjI4PC9BZGRJblZlcnNpb24+DQogIDxJZD41OTU4YTg4NS02ZDRiLTQ5OTktYmQyMi04Zjk1NWYwYWI2Y2Q8L0lkPg0KICA8RW50cmllcz4NCiAgICA8RW50cnk+DQogICAgICA8SWQ+MjI5N2JhYWQtZDg0OS00ZjdiLWJiZDMtYzYyNTU2NTMxNzcwPC9JZD4NCiAgICAgIDxSZWZlcmVuY2VJZD40Y2NmODMzZS1mZmFkLTRhNTktOWExNS0xZWI3Nzg5NWQ2N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MThdPC9UZXh0Pg0KICAgIDwvVGV4dFVuaXQ+DQogIDwvVGV4dFVuaXRzPg0KPC9QbGFjZWhvbGRlcj4=</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217</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21CFCD7C" w14:textId="77777777" w:rsidTr="00546B16">
        <w:tc>
          <w:tcPr>
            <w:tcW w:w="1095" w:type="dxa"/>
            <w:vMerge w:val="restart"/>
            <w:shd w:val="clear" w:color="auto" w:fill="auto"/>
            <w:vAlign w:val="center"/>
          </w:tcPr>
          <w:p w14:paraId="05FB5FA3" w14:textId="77777777" w:rsidR="003B2D32" w:rsidRPr="003769FB" w:rsidRDefault="003B2D32" w:rsidP="004D49D8">
            <w:pPr>
              <w:widowControl w:val="0"/>
              <w:contextualSpacing/>
              <w:rPr>
                <w:rFonts w:ascii="Book Antiqua" w:hAnsi="Book Antiqua"/>
                <w:i/>
                <w:szCs w:val="24"/>
                <w:lang w:val="en-US"/>
              </w:rPr>
            </w:pPr>
            <w:r w:rsidRPr="003769FB">
              <w:rPr>
                <w:rFonts w:ascii="Book Antiqua" w:hAnsi="Book Antiqua"/>
                <w:i/>
                <w:szCs w:val="24"/>
                <w:lang w:val="en-US"/>
              </w:rPr>
              <w:t>SEC14L2</w:t>
            </w:r>
          </w:p>
        </w:tc>
        <w:tc>
          <w:tcPr>
            <w:tcW w:w="3533" w:type="dxa"/>
            <w:gridSpan w:val="2"/>
            <w:shd w:val="clear" w:color="auto" w:fill="auto"/>
            <w:vAlign w:val="center"/>
          </w:tcPr>
          <w:p w14:paraId="17909F33"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NM_033382.2:c.32G&gt;A</w:t>
            </w:r>
          </w:p>
        </w:tc>
        <w:tc>
          <w:tcPr>
            <w:tcW w:w="1544" w:type="dxa"/>
            <w:gridSpan w:val="2"/>
            <w:shd w:val="clear" w:color="auto" w:fill="auto"/>
            <w:vAlign w:val="center"/>
          </w:tcPr>
          <w:p w14:paraId="223816BC"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rs757660</w:t>
            </w:r>
          </w:p>
        </w:tc>
        <w:tc>
          <w:tcPr>
            <w:tcW w:w="2246" w:type="dxa"/>
            <w:shd w:val="clear" w:color="auto" w:fill="auto"/>
            <w:vAlign w:val="center"/>
          </w:tcPr>
          <w:p w14:paraId="5CCCEE68"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UTR variant 5 prime</w:t>
            </w:r>
          </w:p>
          <w:p w14:paraId="3CE2E9E4"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Missense: R11K</w:t>
            </w:r>
          </w:p>
        </w:tc>
        <w:tc>
          <w:tcPr>
            <w:tcW w:w="1221" w:type="dxa"/>
            <w:shd w:val="clear" w:color="auto" w:fill="auto"/>
          </w:tcPr>
          <w:p w14:paraId="6833AF0F" w14:textId="12623D4B"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f1fa7653-1836-4c0d-a21c-6625b4167623 PFBsYWNlaG9sZGVyPg0KICA8QWRkSW5WZXJzaW9uPjQuNC4wLjI4PC9BZGRJblZlcnNpb24+DQogIDxJZD5mMWZhNzY1My0xODM2LTRjMGQtYTIxYy02NjI1YjQxNjc2MjM8L0lkPg0KICA8RW50cmllcz4NCiAgICA8RW50cnk+DQogICAgICA8SWQ+ZGE4YjUzN2UtZmQ2My00ZDhkLThlZTAtNjE2MWY5Y2Y2MzE2PC9JZD4NCiAgICAgIDxSZWZlcmVuY2VJZD41ODIxNTdjMC00NzRkLTRlYjItYjA0Yy01YjI3MGUyOTk5NT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I1XTwvVGV4dD4NCiAgICA8L1RleHRVbml0Pg0KICA8L1RleHRVbml0cz4NCjwvUGxhY2Vob2xkZXI+</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224</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2C717FE6" w14:textId="77777777" w:rsidTr="00546B16">
        <w:tc>
          <w:tcPr>
            <w:tcW w:w="1095" w:type="dxa"/>
            <w:vMerge/>
            <w:shd w:val="clear" w:color="auto" w:fill="auto"/>
            <w:vAlign w:val="center"/>
          </w:tcPr>
          <w:p w14:paraId="3C0ACB44" w14:textId="77777777" w:rsidR="003B2D32" w:rsidRPr="003769FB" w:rsidRDefault="003B2D32" w:rsidP="004D49D8">
            <w:pPr>
              <w:widowControl w:val="0"/>
              <w:contextualSpacing/>
              <w:rPr>
                <w:rFonts w:ascii="Book Antiqua" w:hAnsi="Book Antiqua"/>
                <w:i/>
                <w:szCs w:val="24"/>
                <w:lang w:val="en-US"/>
              </w:rPr>
            </w:pPr>
          </w:p>
        </w:tc>
        <w:tc>
          <w:tcPr>
            <w:tcW w:w="3533" w:type="dxa"/>
            <w:gridSpan w:val="2"/>
            <w:shd w:val="clear" w:color="auto" w:fill="auto"/>
            <w:vAlign w:val="center"/>
          </w:tcPr>
          <w:p w14:paraId="0524B28B"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NM_016498.4:c.-2240T&gt;C</w:t>
            </w:r>
          </w:p>
        </w:tc>
        <w:tc>
          <w:tcPr>
            <w:tcW w:w="1544" w:type="dxa"/>
            <w:gridSpan w:val="2"/>
            <w:shd w:val="clear" w:color="auto" w:fill="auto"/>
            <w:vAlign w:val="center"/>
          </w:tcPr>
          <w:p w14:paraId="6BE232DE"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rs1061660</w:t>
            </w:r>
          </w:p>
        </w:tc>
        <w:tc>
          <w:tcPr>
            <w:tcW w:w="2246" w:type="dxa"/>
            <w:shd w:val="clear" w:color="auto" w:fill="auto"/>
            <w:vAlign w:val="center"/>
          </w:tcPr>
          <w:p w14:paraId="5FC66D93"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Upstream variant 2KB, UTR variant 3 prime</w:t>
            </w:r>
          </w:p>
        </w:tc>
        <w:tc>
          <w:tcPr>
            <w:tcW w:w="1221" w:type="dxa"/>
            <w:shd w:val="clear" w:color="auto" w:fill="auto"/>
          </w:tcPr>
          <w:p w14:paraId="5A669510" w14:textId="5DD61D18"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891e7074-eb66-4ec4-af44-2016518d1be8 PFBsYWNlaG9sZGVyPg0KICA8QWRkSW5WZXJzaW9uPjQuNC4wLjI4PC9BZGRJblZlcnNpb24+DQogIDxJZD44OTFlNzA3NC1lYjY2LTRlYzQtYWY0NC0yMDE2NTE4ZDFiZTg8L0lkPg0KICA8RW50cmllcz4NCiAgICA8RW50cnk+DQogICAgICA8SWQ+OTk5ODE4NGMtN2NjZC00ZmNkLWFjMGEtYWM0OTA2MDlkMmQzPC9JZD4NCiAgICAgIDxSZWZlcmVuY2VJZD41ODIxNTdjMC00NzRkLTRlYjItYjA0Yy01YjI3MGUyOTk5NT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I1XTwvVGV4dD4NCiAgICA8L1RleHRVbml0Pg0KICA8L1RleHRVbml0cz4NCjwvUGxhY2Vob2xkZXI+</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224</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574392DA" w14:textId="77777777" w:rsidTr="00546B16">
        <w:tc>
          <w:tcPr>
            <w:tcW w:w="1095" w:type="dxa"/>
            <w:vMerge/>
            <w:shd w:val="clear" w:color="auto" w:fill="auto"/>
            <w:vAlign w:val="center"/>
          </w:tcPr>
          <w:p w14:paraId="1944626A" w14:textId="77777777" w:rsidR="003B2D32" w:rsidRPr="003769FB" w:rsidRDefault="003B2D32" w:rsidP="004D49D8">
            <w:pPr>
              <w:widowControl w:val="0"/>
              <w:contextualSpacing/>
              <w:rPr>
                <w:rFonts w:ascii="Book Antiqua" w:hAnsi="Book Antiqua"/>
                <w:i/>
                <w:szCs w:val="24"/>
                <w:lang w:val="en-US"/>
              </w:rPr>
            </w:pPr>
          </w:p>
        </w:tc>
        <w:tc>
          <w:tcPr>
            <w:tcW w:w="3533" w:type="dxa"/>
            <w:gridSpan w:val="2"/>
            <w:shd w:val="clear" w:color="auto" w:fill="auto"/>
            <w:vAlign w:val="center"/>
          </w:tcPr>
          <w:p w14:paraId="6F803766"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NM_016498.4:c.-2110G&gt;A</w:t>
            </w:r>
          </w:p>
        </w:tc>
        <w:tc>
          <w:tcPr>
            <w:tcW w:w="1544" w:type="dxa"/>
            <w:gridSpan w:val="2"/>
            <w:shd w:val="clear" w:color="auto" w:fill="auto"/>
            <w:vAlign w:val="center"/>
          </w:tcPr>
          <w:p w14:paraId="24DA3B6B"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rs1061664</w:t>
            </w:r>
          </w:p>
        </w:tc>
        <w:tc>
          <w:tcPr>
            <w:tcW w:w="2246" w:type="dxa"/>
            <w:shd w:val="clear" w:color="auto" w:fill="auto"/>
            <w:vAlign w:val="center"/>
          </w:tcPr>
          <w:p w14:paraId="632638FB"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 xml:space="preserve">Upstream variant 2KB, UTR variant 3 </w:t>
            </w:r>
            <w:r w:rsidRPr="003769FB">
              <w:rPr>
                <w:rFonts w:ascii="Book Antiqua" w:hAnsi="Book Antiqua"/>
                <w:szCs w:val="24"/>
                <w:lang w:val="en-US"/>
              </w:rPr>
              <w:lastRenderedPageBreak/>
              <w:t>prime</w:t>
            </w:r>
          </w:p>
        </w:tc>
        <w:tc>
          <w:tcPr>
            <w:tcW w:w="1221" w:type="dxa"/>
            <w:shd w:val="clear" w:color="auto" w:fill="auto"/>
          </w:tcPr>
          <w:p w14:paraId="4C64EF77" w14:textId="7A26FA0E"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lastRenderedPageBreak/>
              <w:fldChar w:fldCharType="begin"/>
            </w:r>
            <w:r w:rsidRPr="003769FB">
              <w:rPr>
                <w:rFonts w:ascii="Book Antiqua" w:hAnsi="Book Antiqua"/>
                <w:szCs w:val="24"/>
                <w:lang w:val="en-US"/>
              </w:rPr>
              <w:instrText>ADDIN CITAVI.PLACEHOLDER 42f48ba7-9f9a-4119-afc5-5722b3f23934 PFBsYWNlaG9sZGVyPg0KICA8QWRkSW5WZXJzaW9uPjQuNC4wLjI4PC9BZGRJblZlcnNpb24+DQogIDxJZD40MmY0OGJhNy05ZjlhLTQxMTktYWZjNS01NzIyYjNmMjM5MzQ8L0lkPg0KICA8RW50cmllcz4NCiAgICA8RW50cnk+DQogICAgICA8SWQ+Mzk4NzQ0YmEtMmQ2Ni00ZDNlLWFlOGEtOGYyYTM1ZGIyYjA3PC9JZD4NCiAgICAgIDxSZWZlcmVuY2VJZD41ODIxNTdjMC00NzRkLTRlYjItYjA0Yy01YjI3MGUyOTk5NT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I1XTwvVGV4dD4NCiAgICA8L1RleHRVbml0Pg0KICA8L1RleHRVbml0cz4NCjwvUGxhY2Vob2xkZXI+</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224</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546B16" w:rsidRPr="003769FB" w14:paraId="289B7E9B" w14:textId="77777777" w:rsidTr="00546B16">
        <w:tc>
          <w:tcPr>
            <w:tcW w:w="1095" w:type="dxa"/>
            <w:vMerge w:val="restart"/>
            <w:shd w:val="clear" w:color="auto" w:fill="auto"/>
            <w:vAlign w:val="center"/>
          </w:tcPr>
          <w:p w14:paraId="5665A13E" w14:textId="77777777" w:rsidR="00546B16" w:rsidRPr="003769FB" w:rsidRDefault="00546B16" w:rsidP="004D49D8">
            <w:pPr>
              <w:widowControl w:val="0"/>
              <w:contextualSpacing/>
              <w:rPr>
                <w:rFonts w:ascii="Book Antiqua" w:hAnsi="Book Antiqua"/>
                <w:i/>
                <w:szCs w:val="24"/>
              </w:rPr>
            </w:pPr>
            <w:r w:rsidRPr="003769FB">
              <w:rPr>
                <w:rFonts w:ascii="Book Antiqua" w:hAnsi="Book Antiqua"/>
                <w:i/>
                <w:szCs w:val="24"/>
                <w:lang w:val="en-US"/>
              </w:rPr>
              <w:lastRenderedPageBreak/>
              <w:t>SLC10A2</w:t>
            </w:r>
          </w:p>
        </w:tc>
        <w:tc>
          <w:tcPr>
            <w:tcW w:w="3533" w:type="dxa"/>
            <w:gridSpan w:val="2"/>
            <w:shd w:val="clear" w:color="auto" w:fill="auto"/>
            <w:vAlign w:val="center"/>
          </w:tcPr>
          <w:p w14:paraId="13E79E85" w14:textId="77777777" w:rsidR="00546B16" w:rsidRPr="003769FB" w:rsidRDefault="00546B16" w:rsidP="004D49D8">
            <w:pPr>
              <w:widowControl w:val="0"/>
              <w:contextualSpacing/>
              <w:rPr>
                <w:rFonts w:ascii="Book Antiqua" w:hAnsi="Book Antiqua"/>
                <w:szCs w:val="24"/>
              </w:rPr>
            </w:pPr>
            <w:r w:rsidRPr="003769FB">
              <w:rPr>
                <w:rFonts w:ascii="Book Antiqua" w:hAnsi="Book Antiqua"/>
                <w:szCs w:val="24"/>
              </w:rPr>
              <w:t>NC_000013.11:g.103037119C&gt;T</w:t>
            </w:r>
          </w:p>
        </w:tc>
        <w:tc>
          <w:tcPr>
            <w:tcW w:w="1544" w:type="dxa"/>
            <w:gridSpan w:val="2"/>
            <w:shd w:val="clear" w:color="auto" w:fill="auto"/>
            <w:vAlign w:val="center"/>
          </w:tcPr>
          <w:p w14:paraId="37B9035F"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rs1571513</w:t>
            </w:r>
          </w:p>
        </w:tc>
        <w:tc>
          <w:tcPr>
            <w:tcW w:w="2246" w:type="dxa"/>
            <w:shd w:val="clear" w:color="auto" w:fill="auto"/>
            <w:vAlign w:val="center"/>
          </w:tcPr>
          <w:p w14:paraId="4FC3300C" w14:textId="77777777" w:rsidR="00546B16" w:rsidRPr="003769FB" w:rsidRDefault="00546B16" w:rsidP="004D49D8">
            <w:pPr>
              <w:widowControl w:val="0"/>
              <w:contextualSpacing/>
              <w:rPr>
                <w:rFonts w:ascii="Book Antiqua" w:hAnsi="Book Antiqua"/>
                <w:szCs w:val="24"/>
                <w:lang w:val="en-US"/>
              </w:rPr>
            </w:pPr>
          </w:p>
        </w:tc>
        <w:tc>
          <w:tcPr>
            <w:tcW w:w="1221" w:type="dxa"/>
            <w:shd w:val="clear" w:color="auto" w:fill="auto"/>
          </w:tcPr>
          <w:p w14:paraId="0E1722B7" w14:textId="4453F135"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b645e77b-8913-45c4-8e48-018a390e191e PFBsYWNlaG9sZGVyPg0KICA8QWRkSW5WZXJzaW9uPjQuNC4wLjI4PC9BZGRJblZlcnNpb24+DQogIDxJZD5iNjQ1ZTc3Yi04OTEzLTQ1YzQtOGU0OC0wMThhMzkwZTE5MWU8L0lkPg0KICA8RW50cmllcz4NCiAgICA8RW50cnk+DQogICAgICA8SWQ+YzdmZDZjZjAtYjMwZC00NDFkLWE1YWItNDhlNDQ4ODJkM2RjPC9JZD4NCiAgICAgIDxSZWZlcmVuY2VJZD5mYTc2MGViZi0wNzdjLTQxNDYtYjkxOC1iNzMzNTBjMzM0Y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l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Pr="003769FB">
              <w:rPr>
                <w:rFonts w:ascii="Book Antiqua" w:hAnsi="Book Antiqua" w:hint="eastAsia"/>
                <w:szCs w:val="24"/>
                <w:vertAlign w:val="superscript"/>
                <w:lang w:val="en-US" w:eastAsia="zh-CN"/>
              </w:rPr>
              <w:t>215</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546B16" w:rsidRPr="003769FB" w14:paraId="4EFB44D7" w14:textId="77777777" w:rsidTr="00546B16">
        <w:tc>
          <w:tcPr>
            <w:tcW w:w="1095" w:type="dxa"/>
            <w:vMerge/>
            <w:shd w:val="clear" w:color="auto" w:fill="auto"/>
            <w:vAlign w:val="center"/>
          </w:tcPr>
          <w:p w14:paraId="7054B5A8" w14:textId="77777777" w:rsidR="00546B16" w:rsidRPr="003769FB" w:rsidRDefault="00546B16" w:rsidP="004D49D8">
            <w:pPr>
              <w:widowControl w:val="0"/>
              <w:contextualSpacing/>
              <w:rPr>
                <w:rFonts w:ascii="Book Antiqua" w:hAnsi="Book Antiqua"/>
                <w:i/>
                <w:szCs w:val="24"/>
              </w:rPr>
            </w:pPr>
          </w:p>
        </w:tc>
        <w:tc>
          <w:tcPr>
            <w:tcW w:w="3533" w:type="dxa"/>
            <w:gridSpan w:val="2"/>
            <w:shd w:val="clear" w:color="auto" w:fill="auto"/>
            <w:vAlign w:val="center"/>
          </w:tcPr>
          <w:p w14:paraId="7CC9D474" w14:textId="77777777" w:rsidR="00546B16" w:rsidRPr="003769FB" w:rsidRDefault="00546B16" w:rsidP="004D49D8">
            <w:pPr>
              <w:widowControl w:val="0"/>
              <w:contextualSpacing/>
              <w:rPr>
                <w:rFonts w:ascii="Book Antiqua" w:hAnsi="Book Antiqua"/>
                <w:szCs w:val="24"/>
              </w:rPr>
            </w:pPr>
            <w:r w:rsidRPr="003769FB">
              <w:rPr>
                <w:rFonts w:ascii="Book Antiqua" w:hAnsi="Book Antiqua"/>
                <w:szCs w:val="24"/>
              </w:rPr>
              <w:t>NC_000013.11:g.103898490C&gt;T</w:t>
            </w:r>
          </w:p>
        </w:tc>
        <w:tc>
          <w:tcPr>
            <w:tcW w:w="1544" w:type="dxa"/>
            <w:gridSpan w:val="2"/>
            <w:shd w:val="clear" w:color="auto" w:fill="auto"/>
            <w:vAlign w:val="center"/>
          </w:tcPr>
          <w:p w14:paraId="65E87208"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rs9558203</w:t>
            </w:r>
          </w:p>
        </w:tc>
        <w:tc>
          <w:tcPr>
            <w:tcW w:w="2246" w:type="dxa"/>
            <w:shd w:val="clear" w:color="auto" w:fill="auto"/>
            <w:vAlign w:val="center"/>
          </w:tcPr>
          <w:p w14:paraId="216B7B8B" w14:textId="77777777" w:rsidR="00546B16" w:rsidRPr="003769FB" w:rsidRDefault="00546B16" w:rsidP="004D49D8">
            <w:pPr>
              <w:widowControl w:val="0"/>
              <w:contextualSpacing/>
              <w:rPr>
                <w:rFonts w:ascii="Book Antiqua" w:hAnsi="Book Antiqua"/>
                <w:szCs w:val="24"/>
                <w:lang w:val="en-US"/>
              </w:rPr>
            </w:pPr>
          </w:p>
        </w:tc>
        <w:tc>
          <w:tcPr>
            <w:tcW w:w="1221" w:type="dxa"/>
            <w:shd w:val="clear" w:color="auto" w:fill="auto"/>
          </w:tcPr>
          <w:p w14:paraId="336F46C8" w14:textId="63595D56"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b645e77b-8913-45c4-8e48-018a390e191e PFBsYWNlaG9sZGVyPg0KICA8QWRkSW5WZXJzaW9uPjQuNC4wLjI4PC9BZGRJblZlcnNpb24+DQogIDxJZD5iNjQ1ZTc3Yi04OTEzLTQ1YzQtOGU0OC0wMThhMzkwZTE5MWU8L0lkPg0KICA8RW50cmllcz4NCiAgICA8RW50cnk+DQogICAgICA8SWQ+YzdmZDZjZjAtYjMwZC00NDFkLWE1YWItNDhlNDQ4ODJkM2RjPC9JZD4NCiAgICAgIDxSZWZlcmVuY2VJZD5mYTc2MGViZi0wNzdjLTQxNDYtYjkxOC1iNzMzNTBjMzM0Y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l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Pr="003769FB">
              <w:rPr>
                <w:rFonts w:ascii="Book Antiqua" w:hAnsi="Book Antiqua" w:hint="eastAsia"/>
                <w:szCs w:val="24"/>
                <w:vertAlign w:val="superscript"/>
                <w:lang w:val="en-US" w:eastAsia="zh-CN"/>
              </w:rPr>
              <w:t>215</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546B16" w:rsidRPr="003769FB" w14:paraId="1F720D9C" w14:textId="77777777" w:rsidTr="00546B16">
        <w:tc>
          <w:tcPr>
            <w:tcW w:w="1095" w:type="dxa"/>
            <w:vMerge/>
            <w:shd w:val="clear" w:color="auto" w:fill="auto"/>
            <w:vAlign w:val="center"/>
          </w:tcPr>
          <w:p w14:paraId="188CD24F" w14:textId="77777777" w:rsidR="00546B16" w:rsidRPr="003769FB" w:rsidRDefault="00546B16" w:rsidP="004D49D8">
            <w:pPr>
              <w:widowControl w:val="0"/>
              <w:contextualSpacing/>
              <w:rPr>
                <w:rFonts w:ascii="Book Antiqua" w:hAnsi="Book Antiqua"/>
                <w:i/>
                <w:szCs w:val="24"/>
              </w:rPr>
            </w:pPr>
          </w:p>
        </w:tc>
        <w:tc>
          <w:tcPr>
            <w:tcW w:w="3533" w:type="dxa"/>
            <w:gridSpan w:val="2"/>
            <w:shd w:val="clear" w:color="auto" w:fill="auto"/>
            <w:vAlign w:val="center"/>
          </w:tcPr>
          <w:p w14:paraId="6D6CF13F" w14:textId="77777777" w:rsidR="00546B16" w:rsidRPr="003769FB" w:rsidRDefault="00546B16" w:rsidP="004D49D8">
            <w:pPr>
              <w:widowControl w:val="0"/>
              <w:contextualSpacing/>
              <w:rPr>
                <w:rFonts w:ascii="Book Antiqua" w:hAnsi="Book Antiqua"/>
                <w:szCs w:val="24"/>
              </w:rPr>
            </w:pPr>
            <w:r w:rsidRPr="003769FB">
              <w:rPr>
                <w:rFonts w:ascii="Book Antiqua" w:hAnsi="Book Antiqua"/>
                <w:szCs w:val="24"/>
              </w:rPr>
              <w:t>NC_000013.11:g.103040492G&gt;A</w:t>
            </w:r>
          </w:p>
        </w:tc>
        <w:tc>
          <w:tcPr>
            <w:tcW w:w="1544" w:type="dxa"/>
            <w:gridSpan w:val="2"/>
            <w:shd w:val="clear" w:color="auto" w:fill="auto"/>
            <w:vAlign w:val="center"/>
          </w:tcPr>
          <w:p w14:paraId="076FE1D8"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rs16961116</w:t>
            </w:r>
          </w:p>
        </w:tc>
        <w:tc>
          <w:tcPr>
            <w:tcW w:w="2246" w:type="dxa"/>
            <w:shd w:val="clear" w:color="auto" w:fill="auto"/>
            <w:vAlign w:val="center"/>
          </w:tcPr>
          <w:p w14:paraId="6A37DAC8" w14:textId="77777777" w:rsidR="00546B16" w:rsidRPr="003769FB" w:rsidRDefault="00546B16" w:rsidP="004D49D8">
            <w:pPr>
              <w:widowControl w:val="0"/>
              <w:contextualSpacing/>
              <w:rPr>
                <w:rFonts w:ascii="Book Antiqua" w:hAnsi="Book Antiqua"/>
                <w:szCs w:val="24"/>
                <w:lang w:val="en-US"/>
              </w:rPr>
            </w:pPr>
          </w:p>
        </w:tc>
        <w:tc>
          <w:tcPr>
            <w:tcW w:w="1221" w:type="dxa"/>
            <w:shd w:val="clear" w:color="auto" w:fill="auto"/>
          </w:tcPr>
          <w:p w14:paraId="7BD11726" w14:textId="765E9956"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b645e77b-8913-45c4-8e48-018a390e191e PFBsYWNlaG9sZGVyPg0KICA8QWRkSW5WZXJzaW9uPjQuNC4wLjI4PC9BZGRJblZlcnNpb24+DQogIDxJZD5iNjQ1ZTc3Yi04OTEzLTQ1YzQtOGU0OC0wMThhMzkwZTE5MWU8L0lkPg0KICA8RW50cmllcz4NCiAgICA8RW50cnk+DQogICAgICA8SWQ+YzdmZDZjZjAtYjMwZC00NDFkLWE1YWItNDhlNDQ4ODJkM2RjPC9JZD4NCiAgICAgIDxSZWZlcmVuY2VJZD5mYTc2MGViZi0wNzdjLTQxNDYtYjkxOC1iNzMzNTBjMzM0Y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l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Pr="003769FB">
              <w:rPr>
                <w:rFonts w:ascii="Book Antiqua" w:hAnsi="Book Antiqua" w:hint="eastAsia"/>
                <w:szCs w:val="24"/>
                <w:vertAlign w:val="superscript"/>
                <w:lang w:val="en-US" w:eastAsia="zh-CN"/>
              </w:rPr>
              <w:t>215</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546B16" w:rsidRPr="003769FB" w14:paraId="639E3195" w14:textId="77777777" w:rsidTr="00546B16">
        <w:tc>
          <w:tcPr>
            <w:tcW w:w="1095" w:type="dxa"/>
            <w:vMerge/>
            <w:shd w:val="clear" w:color="auto" w:fill="auto"/>
            <w:vAlign w:val="center"/>
          </w:tcPr>
          <w:p w14:paraId="7580D670" w14:textId="77777777" w:rsidR="00546B16" w:rsidRPr="003769FB" w:rsidRDefault="00546B16" w:rsidP="004D49D8">
            <w:pPr>
              <w:widowControl w:val="0"/>
              <w:contextualSpacing/>
              <w:rPr>
                <w:rFonts w:ascii="Book Antiqua" w:hAnsi="Book Antiqua"/>
                <w:i/>
                <w:szCs w:val="24"/>
              </w:rPr>
            </w:pPr>
          </w:p>
        </w:tc>
        <w:tc>
          <w:tcPr>
            <w:tcW w:w="3533" w:type="dxa"/>
            <w:gridSpan w:val="2"/>
            <w:shd w:val="clear" w:color="auto" w:fill="auto"/>
            <w:vAlign w:val="center"/>
          </w:tcPr>
          <w:p w14:paraId="6AAF6C70" w14:textId="77777777" w:rsidR="00546B16" w:rsidRPr="003769FB" w:rsidRDefault="00546B16" w:rsidP="004D49D8">
            <w:pPr>
              <w:widowControl w:val="0"/>
              <w:contextualSpacing/>
              <w:rPr>
                <w:rFonts w:ascii="Book Antiqua" w:hAnsi="Book Antiqua"/>
                <w:szCs w:val="24"/>
              </w:rPr>
            </w:pPr>
            <w:r w:rsidRPr="003769FB">
              <w:rPr>
                <w:rFonts w:ascii="Book Antiqua" w:hAnsi="Book Antiqua"/>
                <w:szCs w:val="24"/>
              </w:rPr>
              <w:t>NC_000013.11:g.103444248G&gt;A</w:t>
            </w:r>
          </w:p>
        </w:tc>
        <w:tc>
          <w:tcPr>
            <w:tcW w:w="1544" w:type="dxa"/>
            <w:gridSpan w:val="2"/>
            <w:shd w:val="clear" w:color="auto" w:fill="auto"/>
            <w:vAlign w:val="center"/>
          </w:tcPr>
          <w:p w14:paraId="66DFF826"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rs12874168</w:t>
            </w:r>
          </w:p>
        </w:tc>
        <w:tc>
          <w:tcPr>
            <w:tcW w:w="2246" w:type="dxa"/>
            <w:shd w:val="clear" w:color="auto" w:fill="auto"/>
            <w:vAlign w:val="center"/>
          </w:tcPr>
          <w:p w14:paraId="393FC67C" w14:textId="77777777" w:rsidR="00546B16" w:rsidRPr="003769FB" w:rsidRDefault="00546B16" w:rsidP="004D49D8">
            <w:pPr>
              <w:widowControl w:val="0"/>
              <w:contextualSpacing/>
              <w:rPr>
                <w:rFonts w:ascii="Book Antiqua" w:hAnsi="Book Antiqua"/>
                <w:szCs w:val="24"/>
                <w:lang w:val="en-US"/>
              </w:rPr>
            </w:pPr>
          </w:p>
        </w:tc>
        <w:tc>
          <w:tcPr>
            <w:tcW w:w="1221" w:type="dxa"/>
            <w:shd w:val="clear" w:color="auto" w:fill="auto"/>
          </w:tcPr>
          <w:p w14:paraId="5EAE667A" w14:textId="262D6411"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b645e77b-8913-45c4-8e48-018a390e191e PFBsYWNlaG9sZGVyPg0KICA8QWRkSW5WZXJzaW9uPjQuNC4wLjI4PC9BZGRJblZlcnNpb24+DQogIDxJZD5iNjQ1ZTc3Yi04OTEzLTQ1YzQtOGU0OC0wMThhMzkwZTE5MWU8L0lkPg0KICA8RW50cmllcz4NCiAgICA8RW50cnk+DQogICAgICA8SWQ+YzdmZDZjZjAtYjMwZC00NDFkLWE1YWItNDhlNDQ4ODJkM2RjPC9JZD4NCiAgICAgIDxSZWZlcmVuY2VJZD5mYTc2MGViZi0wNzdjLTQxNDYtYjkxOC1iNzMzNTBjMzM0Y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l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Pr="003769FB">
              <w:rPr>
                <w:rFonts w:ascii="Book Antiqua" w:hAnsi="Book Antiqua" w:hint="eastAsia"/>
                <w:szCs w:val="24"/>
                <w:vertAlign w:val="superscript"/>
                <w:lang w:val="en-US" w:eastAsia="zh-CN"/>
              </w:rPr>
              <w:t>215</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546B16" w:rsidRPr="003769FB" w14:paraId="413E4F2F" w14:textId="77777777" w:rsidTr="00546B16">
        <w:tc>
          <w:tcPr>
            <w:tcW w:w="1095" w:type="dxa"/>
            <w:vMerge/>
            <w:shd w:val="clear" w:color="auto" w:fill="auto"/>
            <w:vAlign w:val="center"/>
          </w:tcPr>
          <w:p w14:paraId="46E1041C" w14:textId="77777777" w:rsidR="00546B16" w:rsidRPr="003769FB" w:rsidRDefault="00546B16" w:rsidP="004D49D8">
            <w:pPr>
              <w:widowControl w:val="0"/>
              <w:contextualSpacing/>
              <w:rPr>
                <w:rFonts w:ascii="Book Antiqua" w:hAnsi="Book Antiqua"/>
                <w:i/>
                <w:szCs w:val="24"/>
              </w:rPr>
            </w:pPr>
          </w:p>
        </w:tc>
        <w:tc>
          <w:tcPr>
            <w:tcW w:w="3533" w:type="dxa"/>
            <w:gridSpan w:val="2"/>
            <w:shd w:val="clear" w:color="auto" w:fill="auto"/>
            <w:vAlign w:val="center"/>
          </w:tcPr>
          <w:p w14:paraId="41677DFD" w14:textId="77777777" w:rsidR="00546B16" w:rsidRPr="003769FB" w:rsidRDefault="00546B16" w:rsidP="004D49D8">
            <w:pPr>
              <w:widowControl w:val="0"/>
              <w:contextualSpacing/>
              <w:rPr>
                <w:rFonts w:ascii="Book Antiqua" w:hAnsi="Book Antiqua"/>
                <w:szCs w:val="24"/>
              </w:rPr>
            </w:pPr>
            <w:r w:rsidRPr="003769FB">
              <w:rPr>
                <w:rFonts w:ascii="Book Antiqua" w:hAnsi="Book Antiqua"/>
                <w:szCs w:val="24"/>
              </w:rPr>
              <w:t>NC_000013.11:g.103452026G&gt;A</w:t>
            </w:r>
          </w:p>
        </w:tc>
        <w:tc>
          <w:tcPr>
            <w:tcW w:w="1544" w:type="dxa"/>
            <w:gridSpan w:val="2"/>
            <w:shd w:val="clear" w:color="auto" w:fill="auto"/>
            <w:vAlign w:val="center"/>
          </w:tcPr>
          <w:p w14:paraId="3A592841"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rs2065550</w:t>
            </w:r>
          </w:p>
        </w:tc>
        <w:tc>
          <w:tcPr>
            <w:tcW w:w="2246" w:type="dxa"/>
            <w:shd w:val="clear" w:color="auto" w:fill="auto"/>
            <w:vAlign w:val="center"/>
          </w:tcPr>
          <w:p w14:paraId="096A1B2F" w14:textId="77777777" w:rsidR="00546B16" w:rsidRPr="003769FB" w:rsidRDefault="00546B16" w:rsidP="004D49D8">
            <w:pPr>
              <w:widowControl w:val="0"/>
              <w:contextualSpacing/>
              <w:rPr>
                <w:rFonts w:ascii="Book Antiqua" w:hAnsi="Book Antiqua"/>
                <w:szCs w:val="24"/>
                <w:lang w:val="en-US"/>
              </w:rPr>
            </w:pPr>
          </w:p>
        </w:tc>
        <w:tc>
          <w:tcPr>
            <w:tcW w:w="1221" w:type="dxa"/>
            <w:shd w:val="clear" w:color="auto" w:fill="auto"/>
          </w:tcPr>
          <w:p w14:paraId="46A19E2F" w14:textId="3664A25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b645e77b-8913-45c4-8e48-018a390e191e PFBsYWNlaG9sZGVyPg0KICA8QWRkSW5WZXJzaW9uPjQuNC4wLjI4PC9BZGRJblZlcnNpb24+DQogIDxJZD5iNjQ1ZTc3Yi04OTEzLTQ1YzQtOGU0OC0wMThhMzkwZTE5MWU8L0lkPg0KICA8RW50cmllcz4NCiAgICA8RW50cnk+DQogICAgICA8SWQ+YzdmZDZjZjAtYjMwZC00NDFkLWE1YWItNDhlNDQ4ODJkM2RjPC9JZD4NCiAgICAgIDxSZWZlcmVuY2VJZD5mYTc2MGViZi0wNzdjLTQxNDYtYjkxOC1iNzMzNTBjMzM0Y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l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Pr="003769FB">
              <w:rPr>
                <w:rFonts w:ascii="Book Antiqua" w:hAnsi="Book Antiqua" w:hint="eastAsia"/>
                <w:szCs w:val="24"/>
                <w:vertAlign w:val="superscript"/>
                <w:lang w:val="en-US" w:eastAsia="zh-CN"/>
              </w:rPr>
              <w:t>215</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546B16" w:rsidRPr="003769FB" w14:paraId="72F741E6" w14:textId="77777777" w:rsidTr="00546B16">
        <w:tc>
          <w:tcPr>
            <w:tcW w:w="1095" w:type="dxa"/>
            <w:vMerge w:val="restart"/>
            <w:shd w:val="clear" w:color="auto" w:fill="auto"/>
            <w:vAlign w:val="center"/>
          </w:tcPr>
          <w:p w14:paraId="0E709D50" w14:textId="77777777" w:rsidR="00546B16" w:rsidRPr="003769FB" w:rsidRDefault="00546B16" w:rsidP="004D49D8">
            <w:pPr>
              <w:widowControl w:val="0"/>
              <w:contextualSpacing/>
              <w:rPr>
                <w:rFonts w:ascii="Book Antiqua" w:hAnsi="Book Antiqua"/>
                <w:i/>
                <w:szCs w:val="24"/>
              </w:rPr>
            </w:pPr>
            <w:r w:rsidRPr="003769FB">
              <w:rPr>
                <w:rFonts w:ascii="Book Antiqua" w:hAnsi="Book Antiqua"/>
                <w:i/>
                <w:szCs w:val="24"/>
                <w:lang w:val="en-US"/>
              </w:rPr>
              <w:t>SREBF2</w:t>
            </w:r>
          </w:p>
        </w:tc>
        <w:tc>
          <w:tcPr>
            <w:tcW w:w="3533" w:type="dxa"/>
            <w:gridSpan w:val="2"/>
            <w:shd w:val="clear" w:color="auto" w:fill="auto"/>
            <w:vAlign w:val="center"/>
          </w:tcPr>
          <w:p w14:paraId="114FB45F" w14:textId="77777777" w:rsidR="00546B16" w:rsidRPr="003769FB" w:rsidRDefault="00546B16" w:rsidP="004D49D8">
            <w:pPr>
              <w:widowControl w:val="0"/>
              <w:contextualSpacing/>
              <w:rPr>
                <w:rFonts w:ascii="Book Antiqua" w:hAnsi="Book Antiqua"/>
                <w:szCs w:val="24"/>
              </w:rPr>
            </w:pPr>
            <w:r w:rsidRPr="003769FB">
              <w:rPr>
                <w:rFonts w:ascii="Book Antiqua" w:hAnsi="Book Antiqua"/>
                <w:szCs w:val="24"/>
              </w:rPr>
              <w:t>NM_004599.3:c.2208+3245C&gt;T</w:t>
            </w:r>
          </w:p>
        </w:tc>
        <w:tc>
          <w:tcPr>
            <w:tcW w:w="1544" w:type="dxa"/>
            <w:gridSpan w:val="2"/>
            <w:shd w:val="clear" w:color="auto" w:fill="auto"/>
            <w:vAlign w:val="center"/>
          </w:tcPr>
          <w:p w14:paraId="39C75DBB"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rs2839715</w:t>
            </w:r>
          </w:p>
        </w:tc>
        <w:tc>
          <w:tcPr>
            <w:tcW w:w="2246" w:type="dxa"/>
            <w:shd w:val="clear" w:color="auto" w:fill="auto"/>
            <w:vAlign w:val="center"/>
          </w:tcPr>
          <w:p w14:paraId="306391C5"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Intron variant</w:t>
            </w:r>
          </w:p>
        </w:tc>
        <w:tc>
          <w:tcPr>
            <w:tcW w:w="1221" w:type="dxa"/>
            <w:shd w:val="clear" w:color="auto" w:fill="auto"/>
          </w:tcPr>
          <w:p w14:paraId="76DC0D4D" w14:textId="4DB4A5FE"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b645e77b-8913-45c4-8e48-018a390e191e PFBsYWNlaG9sZGVyPg0KICA8QWRkSW5WZXJzaW9uPjQuNC4wLjI4PC9BZGRJblZlcnNpb24+DQogIDxJZD5iNjQ1ZTc3Yi04OTEzLTQ1YzQtOGU0OC0wMThhMzkwZTE5MWU8L0lkPg0KICA8RW50cmllcz4NCiAgICA8RW50cnk+DQogICAgICA8SWQ+YzdmZDZjZjAtYjMwZC00NDFkLWE1YWItNDhlNDQ4ODJkM2RjPC9JZD4NCiAgICAgIDxSZWZlcmVuY2VJZD5mYTc2MGViZi0wNzdjLTQxNDYtYjkxOC1iNzMzNTBjMzM0Y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l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Pr="003769FB">
              <w:rPr>
                <w:rFonts w:ascii="Book Antiqua" w:hAnsi="Book Antiqua" w:hint="eastAsia"/>
                <w:szCs w:val="24"/>
                <w:vertAlign w:val="superscript"/>
                <w:lang w:val="en-US" w:eastAsia="zh-CN"/>
              </w:rPr>
              <w:t>215</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546B16" w:rsidRPr="003769FB" w14:paraId="692E3C62" w14:textId="77777777" w:rsidTr="00546B16">
        <w:tc>
          <w:tcPr>
            <w:tcW w:w="1095" w:type="dxa"/>
            <w:vMerge/>
            <w:shd w:val="clear" w:color="auto" w:fill="auto"/>
            <w:vAlign w:val="center"/>
          </w:tcPr>
          <w:p w14:paraId="12A80939" w14:textId="77777777" w:rsidR="00546B16" w:rsidRPr="003769FB" w:rsidRDefault="00546B16" w:rsidP="004D49D8">
            <w:pPr>
              <w:widowControl w:val="0"/>
              <w:contextualSpacing/>
              <w:rPr>
                <w:rFonts w:ascii="Book Antiqua" w:hAnsi="Book Antiqua"/>
                <w:i/>
                <w:szCs w:val="24"/>
              </w:rPr>
            </w:pPr>
          </w:p>
        </w:tc>
        <w:tc>
          <w:tcPr>
            <w:tcW w:w="3533" w:type="dxa"/>
            <w:gridSpan w:val="2"/>
            <w:shd w:val="clear" w:color="auto" w:fill="auto"/>
            <w:vAlign w:val="center"/>
          </w:tcPr>
          <w:p w14:paraId="53767C23" w14:textId="77777777" w:rsidR="00546B16" w:rsidRPr="003769FB" w:rsidRDefault="00546B16" w:rsidP="004D49D8">
            <w:pPr>
              <w:widowControl w:val="0"/>
              <w:contextualSpacing/>
              <w:rPr>
                <w:rFonts w:ascii="Book Antiqua" w:hAnsi="Book Antiqua"/>
                <w:szCs w:val="24"/>
              </w:rPr>
            </w:pPr>
            <w:r w:rsidRPr="003769FB">
              <w:rPr>
                <w:rFonts w:ascii="Book Antiqua" w:hAnsi="Book Antiqua"/>
                <w:szCs w:val="24"/>
              </w:rPr>
              <w:t>NM_004599.3:c.1761+160G&gt;A</w:t>
            </w:r>
          </w:p>
        </w:tc>
        <w:tc>
          <w:tcPr>
            <w:tcW w:w="1544" w:type="dxa"/>
            <w:gridSpan w:val="2"/>
            <w:shd w:val="clear" w:color="auto" w:fill="auto"/>
            <w:vAlign w:val="center"/>
          </w:tcPr>
          <w:p w14:paraId="03853FE8"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rs4822062</w:t>
            </w:r>
          </w:p>
        </w:tc>
        <w:tc>
          <w:tcPr>
            <w:tcW w:w="2246" w:type="dxa"/>
            <w:shd w:val="clear" w:color="auto" w:fill="auto"/>
            <w:vAlign w:val="center"/>
          </w:tcPr>
          <w:p w14:paraId="29F15E0E"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Intron variant</w:t>
            </w:r>
          </w:p>
        </w:tc>
        <w:tc>
          <w:tcPr>
            <w:tcW w:w="1221" w:type="dxa"/>
            <w:shd w:val="clear" w:color="auto" w:fill="auto"/>
          </w:tcPr>
          <w:p w14:paraId="2BB21076" w14:textId="2650D891"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b645e77b-8913-45c4-8e48-018a390e191e PFBsYWNlaG9sZGVyPg0KICA8QWRkSW5WZXJzaW9uPjQuNC4wLjI4PC9BZGRJblZlcnNpb24+DQogIDxJZD5iNjQ1ZTc3Yi04OTEzLTQ1YzQtOGU0OC0wMThhMzkwZTE5MWU8L0lkPg0KICA8RW50cmllcz4NCiAgICA8RW50cnk+DQogICAgICA8SWQ+YzdmZDZjZjAtYjMwZC00NDFkLWE1YWItNDhlNDQ4ODJkM2RjPC9JZD4NCiAgICAgIDxSZWZlcmVuY2VJZD5mYTc2MGViZi0wNzdjLTQxNDYtYjkxOC1iNzMzNTBjMzM0Y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l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Pr="003769FB">
              <w:rPr>
                <w:rFonts w:ascii="Book Antiqua" w:hAnsi="Book Antiqua" w:hint="eastAsia"/>
                <w:szCs w:val="24"/>
                <w:vertAlign w:val="superscript"/>
                <w:lang w:val="en-US" w:eastAsia="zh-CN"/>
              </w:rPr>
              <w:t>215</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4A77FA52" w14:textId="77777777" w:rsidTr="00546B16">
        <w:tc>
          <w:tcPr>
            <w:tcW w:w="1095" w:type="dxa"/>
            <w:vMerge w:val="restart"/>
            <w:shd w:val="clear" w:color="auto" w:fill="auto"/>
            <w:vAlign w:val="center"/>
          </w:tcPr>
          <w:p w14:paraId="2DCF5A50" w14:textId="77777777" w:rsidR="003B2D32" w:rsidRPr="003769FB" w:rsidRDefault="003B2D32" w:rsidP="004D49D8">
            <w:pPr>
              <w:widowControl w:val="0"/>
              <w:contextualSpacing/>
              <w:rPr>
                <w:rFonts w:ascii="Book Antiqua" w:hAnsi="Book Antiqua"/>
                <w:i/>
                <w:szCs w:val="24"/>
                <w:lang w:val="en-US"/>
              </w:rPr>
            </w:pPr>
            <w:r w:rsidRPr="003769FB">
              <w:rPr>
                <w:rFonts w:ascii="Book Antiqua" w:hAnsi="Book Antiqua"/>
                <w:i/>
                <w:szCs w:val="24"/>
                <w:lang w:val="en-US"/>
              </w:rPr>
              <w:t>TTPA</w:t>
            </w:r>
          </w:p>
        </w:tc>
        <w:tc>
          <w:tcPr>
            <w:tcW w:w="3533" w:type="dxa"/>
            <w:gridSpan w:val="2"/>
            <w:shd w:val="clear" w:color="auto" w:fill="auto"/>
            <w:vAlign w:val="center"/>
          </w:tcPr>
          <w:p w14:paraId="06C87952"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NM_000370.3:c.421G&gt;A</w:t>
            </w:r>
          </w:p>
        </w:tc>
        <w:tc>
          <w:tcPr>
            <w:tcW w:w="1544" w:type="dxa"/>
            <w:gridSpan w:val="2"/>
            <w:shd w:val="clear" w:color="auto" w:fill="auto"/>
            <w:vAlign w:val="center"/>
          </w:tcPr>
          <w:p w14:paraId="53E2F27D"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rs397515524</w:t>
            </w:r>
          </w:p>
        </w:tc>
        <w:tc>
          <w:tcPr>
            <w:tcW w:w="2246" w:type="dxa"/>
            <w:shd w:val="clear" w:color="auto" w:fill="auto"/>
            <w:vAlign w:val="center"/>
          </w:tcPr>
          <w:p w14:paraId="447D8BFD"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Intron variant</w:t>
            </w:r>
          </w:p>
          <w:p w14:paraId="1F7035F0"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Missense: E141K</w:t>
            </w:r>
          </w:p>
        </w:tc>
        <w:tc>
          <w:tcPr>
            <w:tcW w:w="1221" w:type="dxa"/>
            <w:shd w:val="clear" w:color="auto" w:fill="auto"/>
          </w:tcPr>
          <w:p w14:paraId="2ED2078A" w14:textId="0690FD9C"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c2f0cab3-977d-4f4f-a6f8-6e8ed4b9eb6d PFBsYWNlaG9sZGVyPg0KICA8QWRkSW5WZXJzaW9uPjQuNC4wLjI4PC9BZGRJblZlcnNpb24+DQogIDxJZD5jMmYwY2FiMy05NzdkLTRmNGYtYTZmOC02ZThlZDRiOWViNmQ8L0lkPg0KICA8RW50cmllcz4NCiAgICA8RW50cnk+DQogICAgICA8SWQ+YzgzNWNlOWYtMzE4ZC00ZDkyLTkxMjYtNzFjN2NlOTRlNTAxPC9JZD4NCiAgICAgIDxSZWZlcmVuY2VJZD5iZDkzOTgwNC00YzRjLTQ1ODUtYmQyYS1iZjcyMzM0NTFiMjI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IzXTwvVGV4dD4NCiAgICA8L1RleHRVbml0Pg0KICA8L1RleHRVbml0cz4NCjwvUGxhY2Vob2xkZXI+</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222</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1AA93FD3" w14:textId="77777777" w:rsidTr="00546B16">
        <w:tc>
          <w:tcPr>
            <w:tcW w:w="1095" w:type="dxa"/>
            <w:vMerge/>
            <w:shd w:val="clear" w:color="auto" w:fill="auto"/>
            <w:vAlign w:val="center"/>
          </w:tcPr>
          <w:p w14:paraId="77CAF6AD" w14:textId="77777777" w:rsidR="003B2D32" w:rsidRPr="003769FB" w:rsidRDefault="003B2D32" w:rsidP="004D49D8">
            <w:pPr>
              <w:widowControl w:val="0"/>
              <w:contextualSpacing/>
              <w:rPr>
                <w:rFonts w:ascii="Book Antiqua" w:hAnsi="Book Antiqua"/>
                <w:i/>
                <w:szCs w:val="24"/>
                <w:lang w:val="en-US"/>
              </w:rPr>
            </w:pPr>
          </w:p>
        </w:tc>
        <w:tc>
          <w:tcPr>
            <w:tcW w:w="3533" w:type="dxa"/>
            <w:gridSpan w:val="2"/>
            <w:shd w:val="clear" w:color="auto" w:fill="auto"/>
            <w:vAlign w:val="center"/>
          </w:tcPr>
          <w:p w14:paraId="4066315A"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NM_000370.3:c.175C&gt;T</w:t>
            </w:r>
          </w:p>
        </w:tc>
        <w:tc>
          <w:tcPr>
            <w:tcW w:w="1544" w:type="dxa"/>
            <w:gridSpan w:val="2"/>
            <w:shd w:val="clear" w:color="auto" w:fill="auto"/>
            <w:vAlign w:val="center"/>
          </w:tcPr>
          <w:p w14:paraId="2B800FC1"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rs397515522</w:t>
            </w:r>
          </w:p>
        </w:tc>
        <w:tc>
          <w:tcPr>
            <w:tcW w:w="2246" w:type="dxa"/>
            <w:shd w:val="clear" w:color="auto" w:fill="auto"/>
            <w:vAlign w:val="center"/>
          </w:tcPr>
          <w:p w14:paraId="6AE93295"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Missense: R59W</w:t>
            </w:r>
          </w:p>
        </w:tc>
        <w:tc>
          <w:tcPr>
            <w:tcW w:w="1221" w:type="dxa"/>
            <w:shd w:val="clear" w:color="auto" w:fill="auto"/>
          </w:tcPr>
          <w:p w14:paraId="0F46654F" w14:textId="035DEF5D"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48d228f8-0ba8-4ee9-b580-dac7dde1b95f PFBsYWNlaG9sZGVyPg0KICA8QWRkSW5WZXJzaW9uPjQuNC4wLjI4PC9BZGRJblZlcnNpb24+DQogIDxJZD40OGQyMjhmOC0wYmE4LTRlZTktYjU4MC1kYWM3ZGRlMWI5NWY8L0lkPg0KICA8RW50cmllcz4NCiAgICA8RW50cnk+DQogICAgICA8SWQ+NWVhYWFmYWMtYWZkMS00ZDk1LWFlYmItMTQ4MmJmZGI2NDU4PC9JZD4NCiAgICAgIDxSZWZlcmVuY2VJZD5iZDkzOTgwNC00YzRjLTQ1ODUtYmQyYS1iZjcyMzM0NTFiMjI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5bMjIzXTwvVGV4dD4NCiAgICA8L1RleHRVbml0Pg0KICA8L1RleHRVbml0cz4NCjwvUGxhY2Vob2xkZXI+</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222</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2FD5E938" w14:textId="77777777" w:rsidTr="00546B16">
        <w:tc>
          <w:tcPr>
            <w:tcW w:w="1095" w:type="dxa"/>
            <w:vMerge/>
            <w:shd w:val="clear" w:color="auto" w:fill="auto"/>
            <w:vAlign w:val="center"/>
          </w:tcPr>
          <w:p w14:paraId="6A023700" w14:textId="77777777" w:rsidR="003B2D32" w:rsidRPr="003769FB" w:rsidRDefault="003B2D32" w:rsidP="004D49D8">
            <w:pPr>
              <w:widowControl w:val="0"/>
              <w:contextualSpacing/>
              <w:rPr>
                <w:rFonts w:ascii="Book Antiqua" w:hAnsi="Book Antiqua"/>
                <w:i/>
                <w:szCs w:val="24"/>
                <w:lang w:val="en-US"/>
              </w:rPr>
            </w:pPr>
          </w:p>
        </w:tc>
        <w:tc>
          <w:tcPr>
            <w:tcW w:w="3533" w:type="dxa"/>
            <w:gridSpan w:val="2"/>
            <w:shd w:val="clear" w:color="auto" w:fill="auto"/>
            <w:vAlign w:val="center"/>
          </w:tcPr>
          <w:p w14:paraId="7204E16D"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NM_000370.3:c.-1753G&gt;A</w:t>
            </w:r>
          </w:p>
        </w:tc>
        <w:tc>
          <w:tcPr>
            <w:tcW w:w="1544" w:type="dxa"/>
            <w:gridSpan w:val="2"/>
            <w:shd w:val="clear" w:color="auto" w:fill="auto"/>
            <w:vAlign w:val="center"/>
          </w:tcPr>
          <w:p w14:paraId="4048F80D"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rs12056582</w:t>
            </w:r>
          </w:p>
        </w:tc>
        <w:tc>
          <w:tcPr>
            <w:tcW w:w="2246" w:type="dxa"/>
            <w:shd w:val="clear" w:color="auto" w:fill="auto"/>
            <w:vAlign w:val="center"/>
          </w:tcPr>
          <w:p w14:paraId="4A60E250"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Upstream variant 2KB</w:t>
            </w:r>
          </w:p>
        </w:tc>
        <w:tc>
          <w:tcPr>
            <w:tcW w:w="1221" w:type="dxa"/>
            <w:shd w:val="clear" w:color="auto" w:fill="auto"/>
          </w:tcPr>
          <w:p w14:paraId="01D6FDDE" w14:textId="45B48446"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34fe77d0-3014-4281-948d-f6c795e8d238 PFBsYWNlaG9sZGVyPg0KICA8QWRkSW5WZXJzaW9uPjQuNC4wLjI4PC9BZGRJblZlcnNpb24+DQogIDxJZD4zNGZlNzdkMC0zMDE0LTQyODEtOTQ4ZC1mNmM3OTVlOGQyMzg8L0lkPg0KICA8RW50cmllcz4NCiAgICA8RW50cnk+DQogICAgICA8SWQ+ZGRlZDIwNWUtZjM5MS00NDQ2LTg5MTItYzA2ZTJlODNmYzQ5PC9JZD4NCiAgICAgIDxSZWZlcmVuY2VJZD5hNDNiN2Y1Zi02YTc3LTRjNDUtOTJhMy02N2NmNTQ2ZmU5OG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MjRdPC9UZXh0Pg0KICAgIDwvVGV4dFVuaXQ+DQogIDwvVGV4dFVuaXRzPg0KPC9QbGFjZWhvbGRlcj4=</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223</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546B16" w:rsidRPr="003769FB" w14:paraId="743694DF" w14:textId="77777777" w:rsidTr="00546B16">
        <w:tc>
          <w:tcPr>
            <w:tcW w:w="1095" w:type="dxa"/>
            <w:vMerge/>
            <w:shd w:val="clear" w:color="auto" w:fill="auto"/>
            <w:vAlign w:val="center"/>
          </w:tcPr>
          <w:p w14:paraId="3C60CC55" w14:textId="77777777" w:rsidR="00546B16" w:rsidRPr="003769FB" w:rsidRDefault="00546B16" w:rsidP="004D49D8">
            <w:pPr>
              <w:widowControl w:val="0"/>
              <w:contextualSpacing/>
              <w:rPr>
                <w:rFonts w:ascii="Book Antiqua" w:hAnsi="Book Antiqua"/>
                <w:i/>
                <w:szCs w:val="24"/>
                <w:lang w:val="en-US"/>
              </w:rPr>
            </w:pPr>
          </w:p>
        </w:tc>
        <w:tc>
          <w:tcPr>
            <w:tcW w:w="3533" w:type="dxa"/>
            <w:gridSpan w:val="2"/>
            <w:shd w:val="clear" w:color="auto" w:fill="auto"/>
            <w:vAlign w:val="center"/>
          </w:tcPr>
          <w:p w14:paraId="688BB231"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NM_000370.3:c.-1410A&gt;T</w:t>
            </w:r>
          </w:p>
          <w:p w14:paraId="523FEF6C"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NM_000370.3:c.-1410A&gt;C</w:t>
            </w:r>
          </w:p>
        </w:tc>
        <w:tc>
          <w:tcPr>
            <w:tcW w:w="1544" w:type="dxa"/>
            <w:gridSpan w:val="2"/>
            <w:shd w:val="clear" w:color="auto" w:fill="auto"/>
            <w:vAlign w:val="center"/>
          </w:tcPr>
          <w:p w14:paraId="79D0D21B"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rs6472071</w:t>
            </w:r>
          </w:p>
        </w:tc>
        <w:tc>
          <w:tcPr>
            <w:tcW w:w="2246" w:type="dxa"/>
            <w:shd w:val="clear" w:color="auto" w:fill="auto"/>
            <w:vAlign w:val="center"/>
          </w:tcPr>
          <w:p w14:paraId="5B1947C6"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Upstream variant 2KB</w:t>
            </w:r>
          </w:p>
        </w:tc>
        <w:tc>
          <w:tcPr>
            <w:tcW w:w="1221" w:type="dxa"/>
            <w:shd w:val="clear" w:color="auto" w:fill="auto"/>
          </w:tcPr>
          <w:p w14:paraId="73E35B68" w14:textId="394341D4"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34fe77d0-3014-4281-948d-f6c795e8d238 PFBsYWNlaG9sZGVyPg0KICA8QWRkSW5WZXJzaW9uPjQuNC4wLjI4PC9BZGRJblZlcnNpb24+DQogIDxJZD4zNGZlNzdkMC0zMDE0LTQyODEtOTQ4ZC1mNmM3OTVlOGQyMzg8L0lkPg0KICA8RW50cmllcz4NCiAgICA8RW50cnk+DQogICAgICA8SWQ+ZGRlZDIwNWUtZjM5MS00NDQ2LTg5MTItYzA2ZTJlODNmYzQ5PC9JZD4NCiAgICAgIDxSZWZlcmVuY2VJZD5hNDNiN2Y1Zi02YTc3LTRjNDUtOTJhMy02N2NmNTQ2ZmU5OG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MjRdPC9UZXh0Pg0KICAgIDwvVGV4dFVuaXQ+DQogIDwvVGV4dFVuaXRzPg0KPC9QbGFjZWhvbGRlcj4=</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Pr="003769FB">
              <w:rPr>
                <w:rFonts w:ascii="Book Antiqua" w:hAnsi="Book Antiqua" w:hint="eastAsia"/>
                <w:szCs w:val="24"/>
                <w:vertAlign w:val="superscript"/>
                <w:lang w:val="en-US" w:eastAsia="zh-CN"/>
              </w:rPr>
              <w:t>223</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546B16" w:rsidRPr="003769FB" w14:paraId="1DA1AB39" w14:textId="77777777" w:rsidTr="00546B16">
        <w:tc>
          <w:tcPr>
            <w:tcW w:w="1095" w:type="dxa"/>
            <w:vMerge/>
            <w:shd w:val="clear" w:color="auto" w:fill="auto"/>
            <w:vAlign w:val="center"/>
          </w:tcPr>
          <w:p w14:paraId="6CFA2505" w14:textId="77777777" w:rsidR="00546B16" w:rsidRPr="003769FB" w:rsidRDefault="00546B16" w:rsidP="004D49D8">
            <w:pPr>
              <w:widowControl w:val="0"/>
              <w:contextualSpacing/>
              <w:rPr>
                <w:rFonts w:ascii="Book Antiqua" w:hAnsi="Book Antiqua"/>
                <w:i/>
                <w:szCs w:val="24"/>
                <w:lang w:val="en-US"/>
              </w:rPr>
            </w:pPr>
          </w:p>
        </w:tc>
        <w:tc>
          <w:tcPr>
            <w:tcW w:w="3533" w:type="dxa"/>
            <w:gridSpan w:val="2"/>
            <w:shd w:val="clear" w:color="auto" w:fill="auto"/>
            <w:vAlign w:val="center"/>
          </w:tcPr>
          <w:p w14:paraId="536B3451"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345C/T</w:t>
            </w:r>
            <w:r w:rsidRPr="003769FB">
              <w:rPr>
                <w:rStyle w:val="af0"/>
                <w:rFonts w:ascii="Book Antiqua" w:hAnsi="Book Antiqua"/>
                <w:b/>
                <w:szCs w:val="24"/>
                <w:lang w:val="en-US"/>
              </w:rPr>
              <w:footnoteReference w:id="1"/>
            </w:r>
          </w:p>
        </w:tc>
        <w:tc>
          <w:tcPr>
            <w:tcW w:w="1544" w:type="dxa"/>
            <w:gridSpan w:val="2"/>
            <w:shd w:val="clear" w:color="auto" w:fill="auto"/>
            <w:vAlign w:val="center"/>
          </w:tcPr>
          <w:p w14:paraId="52C2D8DF"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rs75371508</w:t>
            </w:r>
          </w:p>
        </w:tc>
        <w:tc>
          <w:tcPr>
            <w:tcW w:w="2246" w:type="dxa"/>
            <w:shd w:val="clear" w:color="auto" w:fill="auto"/>
            <w:vAlign w:val="center"/>
          </w:tcPr>
          <w:p w14:paraId="1806CDDD" w14:textId="77777777" w:rsidR="00546B16" w:rsidRPr="003769FB" w:rsidRDefault="00546B16" w:rsidP="004D49D8">
            <w:pPr>
              <w:widowControl w:val="0"/>
              <w:contextualSpacing/>
              <w:rPr>
                <w:rFonts w:ascii="Book Antiqua" w:hAnsi="Book Antiqua"/>
                <w:szCs w:val="24"/>
                <w:lang w:val="en-US"/>
              </w:rPr>
            </w:pPr>
          </w:p>
        </w:tc>
        <w:tc>
          <w:tcPr>
            <w:tcW w:w="1221" w:type="dxa"/>
            <w:shd w:val="clear" w:color="auto" w:fill="auto"/>
          </w:tcPr>
          <w:p w14:paraId="58144B82" w14:textId="04D24303"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34fe77d0-3014-4281-948d-f6c795e8d238 PFBsYWNlaG9sZGVyPg0KICA8QWRkSW5WZXJzaW9uPjQuNC4wLjI4PC9BZGRJblZlcnNpb24+DQogIDxJZD4zNGZlNzdkMC0zMDE0LTQyODEtOTQ4ZC1mNmM3OTVlOGQyMzg8L0lkPg0KICA8RW50cmllcz4NCiAgICA8RW50cnk+DQogICAgICA8SWQ+ZGRlZDIwNWUtZjM5MS00NDQ2LTg5MTItYzA2ZTJlODNmYzQ5PC9JZD4NCiAgICAgIDxSZWZlcmVuY2VJZD5hNDNiN2Y1Zi02YTc3LTRjNDUtOTJhMy02N2NmNTQ2ZmU5OG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MjRdPC9UZXh0Pg0KICAgIDwvVGV4dFVuaXQ+DQogIDwvVGV4dFVuaXRzPg0KPC9QbGFjZWhvbGRlcj4=</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Pr="003769FB">
              <w:rPr>
                <w:rFonts w:ascii="Book Antiqua" w:hAnsi="Book Antiqua" w:hint="eastAsia"/>
                <w:szCs w:val="24"/>
                <w:vertAlign w:val="superscript"/>
                <w:lang w:val="en-US" w:eastAsia="zh-CN"/>
              </w:rPr>
              <w:t>223</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61C93DB5" w14:textId="77777777" w:rsidTr="00546B16">
        <w:tc>
          <w:tcPr>
            <w:tcW w:w="1095" w:type="dxa"/>
            <w:vMerge/>
            <w:shd w:val="clear" w:color="auto" w:fill="auto"/>
            <w:vAlign w:val="center"/>
          </w:tcPr>
          <w:p w14:paraId="5E3259E2" w14:textId="77777777" w:rsidR="003B2D32" w:rsidRPr="003769FB" w:rsidRDefault="003B2D32" w:rsidP="004D49D8">
            <w:pPr>
              <w:widowControl w:val="0"/>
              <w:contextualSpacing/>
              <w:rPr>
                <w:rFonts w:ascii="Book Antiqua" w:hAnsi="Book Antiqua"/>
                <w:i/>
                <w:szCs w:val="24"/>
                <w:lang w:val="en-US"/>
              </w:rPr>
            </w:pPr>
          </w:p>
        </w:tc>
        <w:tc>
          <w:tcPr>
            <w:tcW w:w="3533" w:type="dxa"/>
            <w:gridSpan w:val="2"/>
            <w:shd w:val="clear" w:color="auto" w:fill="auto"/>
            <w:vAlign w:val="center"/>
          </w:tcPr>
          <w:p w14:paraId="4CAF2B70"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NM_000370.3:c.-981T&gt;A</w:t>
            </w:r>
          </w:p>
        </w:tc>
        <w:tc>
          <w:tcPr>
            <w:tcW w:w="1544" w:type="dxa"/>
            <w:gridSpan w:val="2"/>
            <w:shd w:val="clear" w:color="auto" w:fill="auto"/>
            <w:vAlign w:val="center"/>
          </w:tcPr>
          <w:p w14:paraId="77223695"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rs6994076</w:t>
            </w:r>
          </w:p>
        </w:tc>
        <w:tc>
          <w:tcPr>
            <w:tcW w:w="2246" w:type="dxa"/>
            <w:shd w:val="clear" w:color="auto" w:fill="auto"/>
            <w:vAlign w:val="center"/>
          </w:tcPr>
          <w:p w14:paraId="7694FC98"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Upstream variant 2KB</w:t>
            </w:r>
          </w:p>
        </w:tc>
        <w:tc>
          <w:tcPr>
            <w:tcW w:w="1221" w:type="dxa"/>
            <w:shd w:val="clear" w:color="auto" w:fill="auto"/>
          </w:tcPr>
          <w:p w14:paraId="4CAB46D5" w14:textId="6517E9F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37e1fc82-9473-4b11-aaa1-c10a028f29df PFBsYWNlaG9sZGVyPg0KICA8QWRkSW5WZXJzaW9uPjQuNC4wLjI4PC9BZGRJblZlcnNpb24+DQogIDxJZD4zN2UxZmM4Mi05NDczLTRiMTEtYWFhMS1jMTBhMDI4ZjI5ZGY8L0lkPg0KICA8RW50cmllcz4NCiAgICA8RW50cnk+DQogICAgICA8SWQ+NmE5OWNhNzQtODZmMy00NjQwLWJmNDQtZjEwYzVhMzQzYjg1PC9JZD4NCiAgICAgIDxSZWZlcmVuY2VJZD5hNDNiN2Y1Zi02YTc3LTRjNDUtOTJhMy02N2NmNTQ2ZmU5OGU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yNCwyMjVdPC9UZXh0Pg0KICAgIDwvVGV4dFVuaXQ+DQogIDwvVGV4dFVuaXRzPg0KPC9QbGFjZWhvbGRlcj4=</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223</w:t>
            </w:r>
            <w:r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224</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72570958" w14:textId="77777777" w:rsidTr="00546B16">
        <w:tc>
          <w:tcPr>
            <w:tcW w:w="1095" w:type="dxa"/>
            <w:vMerge/>
            <w:shd w:val="clear" w:color="auto" w:fill="auto"/>
            <w:vAlign w:val="center"/>
          </w:tcPr>
          <w:p w14:paraId="00512AEA" w14:textId="77777777" w:rsidR="003B2D32" w:rsidRPr="003769FB" w:rsidRDefault="003B2D32" w:rsidP="004D49D8">
            <w:pPr>
              <w:widowControl w:val="0"/>
              <w:contextualSpacing/>
              <w:rPr>
                <w:rFonts w:ascii="Book Antiqua" w:hAnsi="Book Antiqua"/>
                <w:i/>
                <w:szCs w:val="24"/>
                <w:lang w:val="en-US"/>
              </w:rPr>
            </w:pPr>
          </w:p>
        </w:tc>
        <w:tc>
          <w:tcPr>
            <w:tcW w:w="3533" w:type="dxa"/>
            <w:gridSpan w:val="2"/>
            <w:shd w:val="clear" w:color="auto" w:fill="auto"/>
            <w:vAlign w:val="center"/>
          </w:tcPr>
          <w:p w14:paraId="44E80489"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NM_000370.3:c.-945G&gt;A</w:t>
            </w:r>
          </w:p>
        </w:tc>
        <w:tc>
          <w:tcPr>
            <w:tcW w:w="1544" w:type="dxa"/>
            <w:gridSpan w:val="2"/>
            <w:shd w:val="clear" w:color="auto" w:fill="auto"/>
            <w:vAlign w:val="center"/>
          </w:tcPr>
          <w:p w14:paraId="1402D816"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rs34358293</w:t>
            </w:r>
          </w:p>
        </w:tc>
        <w:tc>
          <w:tcPr>
            <w:tcW w:w="2246" w:type="dxa"/>
            <w:shd w:val="clear" w:color="auto" w:fill="auto"/>
            <w:vAlign w:val="center"/>
          </w:tcPr>
          <w:p w14:paraId="4C287D76"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Upstream variant 2KB</w:t>
            </w:r>
          </w:p>
        </w:tc>
        <w:tc>
          <w:tcPr>
            <w:tcW w:w="1221" w:type="dxa"/>
            <w:shd w:val="clear" w:color="auto" w:fill="auto"/>
          </w:tcPr>
          <w:p w14:paraId="4861FDEB" w14:textId="61779719"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408c4624-c1f4-475d-bccc-e094a90718fa PFBsYWNlaG9sZGVyPg0KICA8QWRkSW5WZXJzaW9uPjQuNC4wLjI4PC9BZGRJblZlcnNpb24+DQogIDxJZD40MDhjNDYyNC1jMWY0LTQ3NWQtYmNjYy1lMDk0YTkwNzE4ZmE8L0lkPg0KICA8RW50cmllcz4NCiAgICA8RW50cnk+DQogICAgICA8SWQ+NjE3MTJkNmItYmJkNy00MjM5LWI4NmUtY2MzNjYwYTVlODdlPC9JZD4NCiAgICAgIDxSZWZlcmVuY2VJZD5hNDNiN2Y1Zi02YTc3LTRjNDUtOTJhMy02N2NmNTQ2ZmU5OG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MjRdPC9UZXh0Pg0KICAgIDwvVGV4dFVuaXQ+DQogIDwvVGV4dFVuaXRzPg0KPC9QbGFjZWhvbGRlcj4=</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223</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546B16" w:rsidRPr="003769FB" w14:paraId="260AF6B9" w14:textId="77777777" w:rsidTr="00546B16">
        <w:tc>
          <w:tcPr>
            <w:tcW w:w="1095" w:type="dxa"/>
            <w:vMerge/>
            <w:shd w:val="clear" w:color="auto" w:fill="auto"/>
            <w:vAlign w:val="center"/>
          </w:tcPr>
          <w:p w14:paraId="100E612B" w14:textId="77777777" w:rsidR="00546B16" w:rsidRPr="003769FB" w:rsidRDefault="00546B16" w:rsidP="004D49D8">
            <w:pPr>
              <w:widowControl w:val="0"/>
              <w:contextualSpacing/>
              <w:rPr>
                <w:rFonts w:ascii="Book Antiqua" w:hAnsi="Book Antiqua"/>
                <w:i/>
                <w:szCs w:val="24"/>
                <w:lang w:val="en-US"/>
              </w:rPr>
            </w:pPr>
          </w:p>
        </w:tc>
        <w:tc>
          <w:tcPr>
            <w:tcW w:w="3533" w:type="dxa"/>
            <w:gridSpan w:val="2"/>
            <w:shd w:val="clear" w:color="auto" w:fill="auto"/>
            <w:vAlign w:val="center"/>
          </w:tcPr>
          <w:p w14:paraId="12B26D30"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NM_000370.3:c.-675G&gt;A</w:t>
            </w:r>
          </w:p>
        </w:tc>
        <w:tc>
          <w:tcPr>
            <w:tcW w:w="1544" w:type="dxa"/>
            <w:gridSpan w:val="2"/>
            <w:shd w:val="clear" w:color="auto" w:fill="auto"/>
            <w:vAlign w:val="center"/>
          </w:tcPr>
          <w:p w14:paraId="6213979D"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rs80169698</w:t>
            </w:r>
          </w:p>
        </w:tc>
        <w:tc>
          <w:tcPr>
            <w:tcW w:w="2246" w:type="dxa"/>
            <w:shd w:val="clear" w:color="auto" w:fill="auto"/>
            <w:vAlign w:val="center"/>
          </w:tcPr>
          <w:p w14:paraId="24AC3F53"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Upstream variant 2KB</w:t>
            </w:r>
          </w:p>
        </w:tc>
        <w:tc>
          <w:tcPr>
            <w:tcW w:w="1221" w:type="dxa"/>
            <w:shd w:val="clear" w:color="auto" w:fill="auto"/>
          </w:tcPr>
          <w:p w14:paraId="7F060C18" w14:textId="43EC894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34fe77d0-3014-4281-948d-f6c795e8d238 PFBsYWNlaG9sZGVyPg0KICA8QWRkSW5WZXJzaW9uPjQuNC4wLjI4PC9BZGRJblZlcnNpb24+DQogIDxJZD4zNGZlNzdkMC0zMDE0LTQyODEtOTQ4ZC1mNmM3OTVlOGQyMzg8L0lkPg0KICA8RW50cmllcz4NCiAgICA8RW50cnk+DQogICAgICA8SWQ+ZGRlZDIwNWUtZjM5MS00NDQ2LTg5MTItYzA2ZTJlODNmYzQ5PC9JZD4NCiAgICAgIDxSZWZlcmVuY2VJZD5hNDNiN2Y1Zi02YTc3LTRjNDUtOTJhMy02N2NmNTQ2ZmU5OG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MjRdPC9UZXh0Pg0KICAgIDwvVGV4dFVuaXQ+DQogIDwvVGV4dFVuaXRzPg0KPC9QbGFjZWhvbGRlcj4=</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Pr="003769FB">
              <w:rPr>
                <w:rFonts w:ascii="Book Antiqua" w:hAnsi="Book Antiqua" w:hint="eastAsia"/>
                <w:szCs w:val="24"/>
                <w:vertAlign w:val="superscript"/>
                <w:lang w:val="en-US" w:eastAsia="zh-CN"/>
              </w:rPr>
              <w:t>223</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546B16" w:rsidRPr="003769FB" w14:paraId="591F63CC" w14:textId="77777777" w:rsidTr="00546B16">
        <w:tc>
          <w:tcPr>
            <w:tcW w:w="1095" w:type="dxa"/>
            <w:vMerge/>
            <w:shd w:val="clear" w:color="auto" w:fill="auto"/>
            <w:vAlign w:val="center"/>
          </w:tcPr>
          <w:p w14:paraId="0DA7D061" w14:textId="77777777" w:rsidR="00546B16" w:rsidRPr="003769FB" w:rsidRDefault="00546B16" w:rsidP="004D49D8">
            <w:pPr>
              <w:widowControl w:val="0"/>
              <w:contextualSpacing/>
              <w:rPr>
                <w:rFonts w:ascii="Book Antiqua" w:hAnsi="Book Antiqua"/>
                <w:i/>
                <w:szCs w:val="24"/>
                <w:lang w:val="en-US"/>
              </w:rPr>
            </w:pPr>
          </w:p>
        </w:tc>
        <w:tc>
          <w:tcPr>
            <w:tcW w:w="3533" w:type="dxa"/>
            <w:gridSpan w:val="2"/>
            <w:shd w:val="clear" w:color="auto" w:fill="auto"/>
            <w:vAlign w:val="center"/>
          </w:tcPr>
          <w:p w14:paraId="79F1E36A"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NM_000370.3:c.-440C&gt;T</w:t>
            </w:r>
          </w:p>
        </w:tc>
        <w:tc>
          <w:tcPr>
            <w:tcW w:w="1544" w:type="dxa"/>
            <w:gridSpan w:val="2"/>
            <w:shd w:val="clear" w:color="auto" w:fill="auto"/>
            <w:vAlign w:val="center"/>
          </w:tcPr>
          <w:p w14:paraId="4FAE52F7"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rs73684515</w:t>
            </w:r>
          </w:p>
        </w:tc>
        <w:tc>
          <w:tcPr>
            <w:tcW w:w="2246" w:type="dxa"/>
            <w:shd w:val="clear" w:color="auto" w:fill="auto"/>
            <w:vAlign w:val="center"/>
          </w:tcPr>
          <w:p w14:paraId="6DB1B880"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Upstream variant 2KB</w:t>
            </w:r>
          </w:p>
        </w:tc>
        <w:tc>
          <w:tcPr>
            <w:tcW w:w="1221" w:type="dxa"/>
            <w:shd w:val="clear" w:color="auto" w:fill="auto"/>
          </w:tcPr>
          <w:p w14:paraId="5600007B" w14:textId="645B318C"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34fe77d0-3014-4281-948d-f6c795e8d238 PFBsYWNlaG9sZGVyPg0KICA8QWRkSW5WZXJzaW9uPjQuNC4wLjI4PC9BZGRJblZlcnNpb24+DQogIDxJZD4zNGZlNzdkMC0zMDE0LTQyODEtOTQ4ZC1mNmM3OTVlOGQyMzg8L0lkPg0KICA8RW50cmllcz4NCiAgICA8RW50cnk+DQogICAgICA8SWQ+ZGRlZDIwNWUtZjM5MS00NDQ2LTg5MTItYzA2ZTJlODNmYzQ5PC9JZD4NCiAgICAgIDxSZWZlcmVuY2VJZD5hNDNiN2Y1Zi02YTc3LTRjNDUtOTJhMy02N2NmNTQ2ZmU5OG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MjRdPC9UZXh0Pg0KICAgIDwvVGV4dFVuaXQ+DQogIDwvVGV4dFVuaXRzPg0KPC9QbGFjZWhvbGRlcj4=</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Pr="003769FB">
              <w:rPr>
                <w:rFonts w:ascii="Book Antiqua" w:hAnsi="Book Antiqua" w:hint="eastAsia"/>
                <w:szCs w:val="24"/>
                <w:vertAlign w:val="superscript"/>
                <w:lang w:val="en-US" w:eastAsia="zh-CN"/>
              </w:rPr>
              <w:t>223</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546B16" w:rsidRPr="003769FB" w14:paraId="41ED358E" w14:textId="77777777" w:rsidTr="00546B16">
        <w:tc>
          <w:tcPr>
            <w:tcW w:w="1095" w:type="dxa"/>
            <w:vMerge/>
            <w:shd w:val="clear" w:color="auto" w:fill="auto"/>
            <w:vAlign w:val="center"/>
          </w:tcPr>
          <w:p w14:paraId="24445F47" w14:textId="77777777" w:rsidR="00546B16" w:rsidRPr="003769FB" w:rsidRDefault="00546B16" w:rsidP="004D49D8">
            <w:pPr>
              <w:widowControl w:val="0"/>
              <w:contextualSpacing/>
              <w:rPr>
                <w:rFonts w:ascii="Book Antiqua" w:hAnsi="Book Antiqua"/>
                <w:i/>
                <w:szCs w:val="24"/>
                <w:lang w:val="en-US"/>
              </w:rPr>
            </w:pPr>
          </w:p>
        </w:tc>
        <w:tc>
          <w:tcPr>
            <w:tcW w:w="3533" w:type="dxa"/>
            <w:gridSpan w:val="2"/>
            <w:shd w:val="clear" w:color="auto" w:fill="auto"/>
            <w:vAlign w:val="center"/>
          </w:tcPr>
          <w:p w14:paraId="6E07FC49" w14:textId="58773C5D" w:rsidR="00546B16" w:rsidRPr="003769FB" w:rsidRDefault="00546B16" w:rsidP="004D49D8">
            <w:pPr>
              <w:widowControl w:val="0"/>
              <w:contextualSpacing/>
              <w:rPr>
                <w:rFonts w:ascii="Book Antiqua" w:hAnsi="Book Antiqua"/>
                <w:szCs w:val="24"/>
                <w:lang w:val="en-US" w:eastAsia="zh-CN"/>
              </w:rPr>
            </w:pPr>
            <w:r w:rsidRPr="003769FB">
              <w:rPr>
                <w:rFonts w:ascii="Book Antiqua" w:hAnsi="Book Antiqua"/>
                <w:szCs w:val="24"/>
                <w:lang w:val="en-US"/>
              </w:rPr>
              <w:t>-344C/T</w:t>
            </w:r>
            <w:r w:rsidRPr="003769FB">
              <w:rPr>
                <w:rFonts w:ascii="Book Antiqua" w:hAnsi="Book Antiqua" w:hint="eastAsia"/>
                <w:szCs w:val="24"/>
                <w:vertAlign w:val="superscript"/>
                <w:lang w:val="en-US" w:eastAsia="zh-CN"/>
              </w:rPr>
              <w:t>1</w:t>
            </w:r>
          </w:p>
        </w:tc>
        <w:tc>
          <w:tcPr>
            <w:tcW w:w="1544" w:type="dxa"/>
            <w:gridSpan w:val="2"/>
            <w:shd w:val="clear" w:color="auto" w:fill="auto"/>
            <w:vAlign w:val="center"/>
          </w:tcPr>
          <w:p w14:paraId="43666006" w14:textId="77777777"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t>rs74684018</w:t>
            </w:r>
          </w:p>
        </w:tc>
        <w:tc>
          <w:tcPr>
            <w:tcW w:w="2246" w:type="dxa"/>
            <w:shd w:val="clear" w:color="auto" w:fill="auto"/>
            <w:vAlign w:val="center"/>
          </w:tcPr>
          <w:p w14:paraId="497EA869" w14:textId="77777777" w:rsidR="00546B16" w:rsidRPr="003769FB" w:rsidRDefault="00546B16" w:rsidP="004D49D8">
            <w:pPr>
              <w:widowControl w:val="0"/>
              <w:contextualSpacing/>
              <w:rPr>
                <w:rFonts w:ascii="Book Antiqua" w:hAnsi="Book Antiqua"/>
                <w:szCs w:val="24"/>
                <w:lang w:val="en-US"/>
              </w:rPr>
            </w:pPr>
          </w:p>
        </w:tc>
        <w:tc>
          <w:tcPr>
            <w:tcW w:w="1221" w:type="dxa"/>
            <w:shd w:val="clear" w:color="auto" w:fill="auto"/>
          </w:tcPr>
          <w:p w14:paraId="1B0FA302" w14:textId="1988B003" w:rsidR="00546B16" w:rsidRPr="003769FB" w:rsidRDefault="00546B16"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34fe77d0-3014-4281-948d-f6c795e8d238 PFBsYWNlaG9sZGVyPg0KICA8QWRkSW5WZXJzaW9uPjQuNC4wLjI4PC9BZGRJblZlcnNpb24+DQogIDxJZD4zNGZlNzdkMC0zMDE0LTQyODEtOTQ4ZC1mNmM3OTVlOGQyMzg8L0lkPg0KICA8RW50cmllcz4NCiAgICA8RW50cnk+DQogICAgICA8SWQ+ZGRlZDIwNWUtZjM5MS00NDQ2LTg5MTItYzA2ZTJlODNmYzQ5PC9JZD4NCiAgICAgIDxSZWZlcmVuY2VJZD5hNDNiN2Y1Zi02YTc3LTRjNDUtOTJhMy02N2NmNTQ2ZmU5OGU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MjRdPC9UZXh0Pg0KICAgIDwvVGV4dFVuaXQ+DQogIDwvVGV4dFVuaXRzPg0KPC9QbGFjZWhvbGRlcj4=</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Pr="003769FB">
              <w:rPr>
                <w:rFonts w:ascii="Book Antiqua" w:hAnsi="Book Antiqua" w:hint="eastAsia"/>
                <w:szCs w:val="24"/>
                <w:vertAlign w:val="superscript"/>
                <w:lang w:val="en-US" w:eastAsia="zh-CN"/>
              </w:rPr>
              <w:t>223</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631328EC" w14:textId="77777777" w:rsidTr="00546B16">
        <w:tc>
          <w:tcPr>
            <w:tcW w:w="1095" w:type="dxa"/>
            <w:vMerge w:val="restart"/>
            <w:shd w:val="clear" w:color="auto" w:fill="auto"/>
            <w:vAlign w:val="center"/>
          </w:tcPr>
          <w:p w14:paraId="442C5A68" w14:textId="77777777" w:rsidR="003B2D32" w:rsidRPr="003769FB" w:rsidRDefault="003B2D32" w:rsidP="004D49D8">
            <w:pPr>
              <w:widowControl w:val="0"/>
              <w:contextualSpacing/>
              <w:rPr>
                <w:rFonts w:ascii="Book Antiqua" w:hAnsi="Book Antiqua"/>
                <w:i/>
                <w:szCs w:val="24"/>
                <w:lang w:val="en-US"/>
              </w:rPr>
            </w:pPr>
            <w:r w:rsidRPr="003769FB">
              <w:rPr>
                <w:rFonts w:ascii="Book Antiqua" w:hAnsi="Book Antiqua"/>
                <w:i/>
                <w:szCs w:val="24"/>
                <w:lang w:val="en-US"/>
              </w:rPr>
              <w:lastRenderedPageBreak/>
              <w:t>ZNF664</w:t>
            </w:r>
          </w:p>
        </w:tc>
        <w:tc>
          <w:tcPr>
            <w:tcW w:w="3473" w:type="dxa"/>
            <w:shd w:val="clear" w:color="auto" w:fill="auto"/>
            <w:vAlign w:val="center"/>
          </w:tcPr>
          <w:p w14:paraId="74952F1B"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NM_001204299.1:c.-234+53341T&gt;C</w:t>
            </w:r>
          </w:p>
        </w:tc>
        <w:tc>
          <w:tcPr>
            <w:tcW w:w="1566" w:type="dxa"/>
            <w:gridSpan w:val="2"/>
            <w:shd w:val="clear" w:color="auto" w:fill="auto"/>
            <w:vAlign w:val="center"/>
          </w:tcPr>
          <w:p w14:paraId="1A3D0B28"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rs7296124</w:t>
            </w:r>
          </w:p>
        </w:tc>
        <w:tc>
          <w:tcPr>
            <w:tcW w:w="2284" w:type="dxa"/>
            <w:gridSpan w:val="2"/>
            <w:shd w:val="clear" w:color="auto" w:fill="auto"/>
            <w:vAlign w:val="center"/>
          </w:tcPr>
          <w:p w14:paraId="32E1CA09"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Intron variant</w:t>
            </w:r>
          </w:p>
        </w:tc>
        <w:tc>
          <w:tcPr>
            <w:tcW w:w="1221" w:type="dxa"/>
            <w:shd w:val="clear" w:color="auto" w:fill="auto"/>
          </w:tcPr>
          <w:p w14:paraId="1B108035" w14:textId="2BD52900"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86ff7de5-906d-45ec-8110-5b5036f24fa8 PFBsYWNlaG9sZGVyPg0KICA8QWRkSW5WZXJzaW9uPjQuNC4wLjI4PC9BZGRJblZlcnNpb24+DQogIDxJZD44NmZmN2RlNS05MDZkLTQ1ZWMtODExMC01YjUwMzZmMjRmYTg8L0lkPg0KICA8RW50cmllcz4NCiAgICA8RW50cnk+DQogICAgICA8SWQ+YzdmZDZjZjAtYjMwZC00NDFkLWE1YWItNDhlNDQ4ODJkM2RjPC9JZD4NCiAgICAgIDxSZWZlcmVuY2VJZD5mYTc2MGViZi0wNzdjLTQxNDYtYjkxOC1iNzMzNTBjMzM0Y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l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215</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5DD0311F" w14:textId="77777777" w:rsidTr="00546B16">
        <w:tc>
          <w:tcPr>
            <w:tcW w:w="1095" w:type="dxa"/>
            <w:vMerge/>
            <w:shd w:val="clear" w:color="auto" w:fill="auto"/>
            <w:vAlign w:val="center"/>
          </w:tcPr>
          <w:p w14:paraId="7115E45C" w14:textId="77777777" w:rsidR="003B2D32" w:rsidRPr="003769FB" w:rsidRDefault="003B2D32" w:rsidP="004D49D8">
            <w:pPr>
              <w:widowControl w:val="0"/>
              <w:contextualSpacing/>
              <w:rPr>
                <w:rFonts w:ascii="Book Antiqua" w:hAnsi="Book Antiqua"/>
                <w:i/>
                <w:szCs w:val="24"/>
                <w:lang w:val="en-US"/>
              </w:rPr>
            </w:pPr>
          </w:p>
        </w:tc>
        <w:tc>
          <w:tcPr>
            <w:tcW w:w="3473" w:type="dxa"/>
            <w:shd w:val="clear" w:color="auto" w:fill="auto"/>
            <w:vAlign w:val="center"/>
          </w:tcPr>
          <w:p w14:paraId="6FE69C93"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NM_152437.2:c.*2065G&gt;A</w:t>
            </w:r>
          </w:p>
        </w:tc>
        <w:tc>
          <w:tcPr>
            <w:tcW w:w="1566" w:type="dxa"/>
            <w:gridSpan w:val="2"/>
            <w:shd w:val="clear" w:color="auto" w:fill="auto"/>
            <w:vAlign w:val="center"/>
          </w:tcPr>
          <w:p w14:paraId="7D1196AE"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rs1048497</w:t>
            </w:r>
          </w:p>
        </w:tc>
        <w:tc>
          <w:tcPr>
            <w:tcW w:w="2284" w:type="dxa"/>
            <w:gridSpan w:val="2"/>
            <w:shd w:val="clear" w:color="auto" w:fill="auto"/>
            <w:vAlign w:val="center"/>
          </w:tcPr>
          <w:p w14:paraId="26CE84FA"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Intron variant,</w:t>
            </w:r>
            <w:r w:rsidRPr="003769FB">
              <w:rPr>
                <w:rFonts w:ascii="Book Antiqua" w:hAnsi="Book Antiqua"/>
                <w:szCs w:val="24"/>
                <w:lang w:val="en-US"/>
              </w:rPr>
              <w:br/>
              <w:t>UTR variant 3 prime</w:t>
            </w:r>
          </w:p>
        </w:tc>
        <w:tc>
          <w:tcPr>
            <w:tcW w:w="1221" w:type="dxa"/>
            <w:shd w:val="clear" w:color="auto" w:fill="auto"/>
          </w:tcPr>
          <w:p w14:paraId="5BD036B9" w14:textId="2B92AA89"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0e479ba9-3304-41e8-a615-e46f9e405975 PFBsYWNlaG9sZGVyPg0KICA8QWRkSW5WZXJzaW9uPjQuNC4wLjI4PC9BZGRJblZlcnNpb24+DQogIDxJZD4wZTQ3OWJhOS0zMzA0LTQxZTgtYTYxNS1lNDZmOWU0MDU5NzU8L0lkPg0KICA8RW50cmllcz4NCiAgICA8RW50cnk+DQogICAgICA8SWQ+YzdmZDZjZjAtYjMwZC00NDFkLWE1YWItNDhlNDQ4ODJkM2RjPC9JZD4NCiAgICAgIDxSZWZlcmVuY2VJZD5mYTc2MGViZi0wNzdjLTQxNDYtYjkxOC1iNzMzNTBjMzM0YW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WzIxNl08L1RleHQ+DQogICAgPC9UZXh0VW5pdD4NCiAgPC9UZXh0VW5pdHM+DQo8L1BsYWNlaG9sZGVyPg==</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215</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r w:rsidR="003B2D32" w:rsidRPr="003769FB" w14:paraId="7198BC76" w14:textId="77777777" w:rsidTr="00546B16">
        <w:tc>
          <w:tcPr>
            <w:tcW w:w="1095" w:type="dxa"/>
            <w:shd w:val="clear" w:color="auto" w:fill="auto"/>
            <w:vAlign w:val="center"/>
          </w:tcPr>
          <w:p w14:paraId="16F94AE8" w14:textId="77777777" w:rsidR="003B2D32" w:rsidRPr="003769FB" w:rsidRDefault="003B2D32" w:rsidP="004D49D8">
            <w:pPr>
              <w:widowControl w:val="0"/>
              <w:contextualSpacing/>
              <w:rPr>
                <w:rFonts w:ascii="Book Antiqua" w:hAnsi="Book Antiqua"/>
                <w:i/>
                <w:szCs w:val="24"/>
                <w:lang w:val="en-US"/>
              </w:rPr>
            </w:pPr>
            <w:r w:rsidRPr="003769FB">
              <w:rPr>
                <w:rFonts w:ascii="Book Antiqua" w:hAnsi="Book Antiqua"/>
                <w:i/>
                <w:szCs w:val="24"/>
                <w:lang w:val="en-US"/>
              </w:rPr>
              <w:t>ZPR1</w:t>
            </w:r>
          </w:p>
        </w:tc>
        <w:tc>
          <w:tcPr>
            <w:tcW w:w="3473" w:type="dxa"/>
            <w:shd w:val="clear" w:color="auto" w:fill="auto"/>
            <w:vAlign w:val="center"/>
          </w:tcPr>
          <w:p w14:paraId="74BB552F" w14:textId="77777777" w:rsidR="003B2D32" w:rsidRPr="003769FB" w:rsidRDefault="003B2D32" w:rsidP="004D49D8">
            <w:pPr>
              <w:widowControl w:val="0"/>
              <w:contextualSpacing/>
              <w:rPr>
                <w:rFonts w:ascii="Book Antiqua" w:hAnsi="Book Antiqua"/>
                <w:szCs w:val="24"/>
              </w:rPr>
            </w:pPr>
            <w:r w:rsidRPr="003769FB">
              <w:rPr>
                <w:rFonts w:ascii="Book Antiqua" w:hAnsi="Book Antiqua"/>
                <w:szCs w:val="24"/>
              </w:rPr>
              <w:t>NM_003904.3:c.*724C&gt;G</w:t>
            </w:r>
          </w:p>
        </w:tc>
        <w:tc>
          <w:tcPr>
            <w:tcW w:w="1566" w:type="dxa"/>
            <w:gridSpan w:val="2"/>
            <w:shd w:val="clear" w:color="auto" w:fill="auto"/>
            <w:vAlign w:val="center"/>
          </w:tcPr>
          <w:p w14:paraId="51BFE109"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rs964184</w:t>
            </w:r>
          </w:p>
        </w:tc>
        <w:tc>
          <w:tcPr>
            <w:tcW w:w="2284" w:type="dxa"/>
            <w:gridSpan w:val="2"/>
            <w:shd w:val="clear" w:color="auto" w:fill="auto"/>
            <w:vAlign w:val="center"/>
          </w:tcPr>
          <w:p w14:paraId="492904F0" w14:textId="77777777"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t>Downstream variant 500B</w:t>
            </w:r>
          </w:p>
        </w:tc>
        <w:tc>
          <w:tcPr>
            <w:tcW w:w="1221" w:type="dxa"/>
            <w:shd w:val="clear" w:color="auto" w:fill="auto"/>
          </w:tcPr>
          <w:p w14:paraId="45AF4FE4" w14:textId="34A512D3" w:rsidR="003B2D32" w:rsidRPr="003769FB" w:rsidRDefault="003B2D32" w:rsidP="004D49D8">
            <w:pPr>
              <w:widowControl w:val="0"/>
              <w:contextualSpacing/>
              <w:rPr>
                <w:rFonts w:ascii="Book Antiqua" w:hAnsi="Book Antiqua"/>
                <w:szCs w:val="24"/>
                <w:lang w:val="en-US"/>
              </w:rPr>
            </w:pPr>
            <w:r w:rsidRPr="003769FB">
              <w:rPr>
                <w:rFonts w:ascii="Book Antiqua" w:hAnsi="Book Antiqua"/>
                <w:szCs w:val="24"/>
                <w:lang w:val="en-US"/>
              </w:rPr>
              <w:fldChar w:fldCharType="begin"/>
            </w:r>
            <w:r w:rsidRPr="003769FB">
              <w:rPr>
                <w:rFonts w:ascii="Book Antiqua" w:hAnsi="Book Antiqua"/>
                <w:szCs w:val="24"/>
                <w:lang w:val="en-US"/>
              </w:rPr>
              <w:instrText>ADDIN CITAVI.PLACEHOLDER 8441c5dd-5c69-4308-b16d-49c160fb2421 PFBsYWNlaG9sZGVyPg0KICA8QWRkSW5WZXJzaW9uPjQuNC4wLjI4PC9BZGRJblZlcnNpb24+DQogIDxJZD44NDQxYzVkZC01YzY5LTQzMDgtYjE2ZC00OWMxNjBmYjI0MjE8L0lkPg0KICA8RW50cmllcz4NCiAgICA8RW50cnk+DQogICAgICA8SWQ+MjI5N2JhYWQtZDg0OS00ZjdiLWJiZDMtYzYyNTU2NTMxNzcwPC9JZD4NCiAgICAgIDxSZWZlcmVuY2VJZD40Y2NmODMzZS1mZmFkLTRhNTktOWExNS0xZWI3Nzg5NWQ2Nj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lsyMThdPC9UZXh0Pg0KICAgIDwvVGV4dFVuaXQ+DQogIDwvVGV4dFVuaXRzPg0KPC9QbGFjZWhvbGRlcj4=</w:instrText>
            </w:r>
            <w:r w:rsidRPr="003769FB">
              <w:rPr>
                <w:rFonts w:ascii="Book Antiqua" w:hAnsi="Book Antiqua"/>
                <w:szCs w:val="24"/>
                <w:lang w:val="en-US"/>
              </w:rPr>
              <w:fldChar w:fldCharType="separate"/>
            </w:r>
            <w:r w:rsidRPr="003769FB">
              <w:rPr>
                <w:rFonts w:ascii="Book Antiqua" w:hAnsi="Book Antiqua"/>
                <w:szCs w:val="24"/>
                <w:vertAlign w:val="superscript"/>
                <w:lang w:val="en-US"/>
              </w:rPr>
              <w:t>[</w:t>
            </w:r>
            <w:r w:rsidR="00546B16" w:rsidRPr="003769FB">
              <w:rPr>
                <w:rFonts w:ascii="Book Antiqua" w:hAnsi="Book Antiqua" w:hint="eastAsia"/>
                <w:szCs w:val="24"/>
                <w:vertAlign w:val="superscript"/>
                <w:lang w:val="en-US" w:eastAsia="zh-CN"/>
              </w:rPr>
              <w:t>217</w:t>
            </w:r>
            <w:r w:rsidRPr="003769FB">
              <w:rPr>
                <w:rFonts w:ascii="Book Antiqua" w:hAnsi="Book Antiqua"/>
                <w:szCs w:val="24"/>
                <w:vertAlign w:val="superscript"/>
                <w:lang w:val="en-US"/>
              </w:rPr>
              <w:t>]</w:t>
            </w:r>
            <w:r w:rsidRPr="003769FB">
              <w:rPr>
                <w:rFonts w:ascii="Book Antiqua" w:hAnsi="Book Antiqua"/>
                <w:szCs w:val="24"/>
                <w:lang w:val="en-US"/>
              </w:rPr>
              <w:fldChar w:fldCharType="end"/>
            </w:r>
          </w:p>
        </w:tc>
      </w:tr>
    </w:tbl>
    <w:p w14:paraId="5B43E092" w14:textId="3BD00650" w:rsidR="00C05FEA" w:rsidRPr="00A4666B" w:rsidRDefault="00A4666B" w:rsidP="004D49D8">
      <w:pPr>
        <w:pStyle w:val="CitaviBibliographyEntry"/>
        <w:ind w:left="0" w:firstLine="0"/>
        <w:jc w:val="both"/>
        <w:rPr>
          <w:rFonts w:ascii="Book Antiqua" w:hAnsi="Book Antiqua"/>
          <w:lang w:val="en-US"/>
        </w:rPr>
      </w:pPr>
      <w:r w:rsidRPr="003769FB">
        <w:rPr>
          <w:rFonts w:ascii="Book Antiqua" w:hAnsi="Book Antiqua"/>
          <w:vertAlign w:val="superscript"/>
          <w:lang w:val="en-US" w:eastAsia="zh-CN"/>
        </w:rPr>
        <w:t>1</w:t>
      </w:r>
      <w:r w:rsidRPr="003769FB">
        <w:rPr>
          <w:rFonts w:ascii="Book Antiqua" w:hAnsi="Book Antiqua"/>
          <w:lang w:val="en-US"/>
        </w:rPr>
        <w:t>This variant has been described by Ulatowski</w:t>
      </w:r>
      <w:r w:rsidRPr="003769FB">
        <w:rPr>
          <w:rFonts w:ascii="Book Antiqua" w:hAnsi="Book Antiqua"/>
          <w:i/>
          <w:lang w:val="en-US"/>
        </w:rPr>
        <w:t xml:space="preserve"> et </w:t>
      </w:r>
      <w:proofErr w:type="gramStart"/>
      <w:r w:rsidRPr="003769FB">
        <w:rPr>
          <w:rFonts w:ascii="Book Antiqua" w:hAnsi="Book Antiqua"/>
          <w:i/>
          <w:lang w:val="en-US"/>
        </w:rPr>
        <w:t>al</w:t>
      </w:r>
      <w:r w:rsidRPr="003769FB">
        <w:rPr>
          <w:rFonts w:ascii="Book Antiqua" w:hAnsi="Book Antiqua"/>
          <w:vertAlign w:val="superscript"/>
          <w:lang w:val="en-US"/>
        </w:rPr>
        <w:t>[</w:t>
      </w:r>
      <w:proofErr w:type="gramEnd"/>
      <w:r w:rsidR="00546B16" w:rsidRPr="003769FB">
        <w:rPr>
          <w:rFonts w:ascii="Book Antiqua" w:hAnsi="Book Antiqua" w:hint="eastAsia"/>
          <w:vertAlign w:val="superscript"/>
          <w:lang w:val="en-US" w:eastAsia="zh-CN"/>
        </w:rPr>
        <w:t>223</w:t>
      </w:r>
      <w:r w:rsidRPr="003769FB">
        <w:rPr>
          <w:rFonts w:ascii="Book Antiqua" w:hAnsi="Book Antiqua"/>
          <w:vertAlign w:val="superscript"/>
          <w:lang w:val="en-US"/>
        </w:rPr>
        <w:t xml:space="preserve">] </w:t>
      </w:r>
      <w:r w:rsidRPr="003769FB">
        <w:rPr>
          <w:rFonts w:ascii="Book Antiqua" w:hAnsi="Book Antiqua"/>
          <w:lang w:val="en-US"/>
        </w:rPr>
        <w:t>but was not found in the NCBI dbSNP database (http://www.ncbi.nlm.nih.gov/SNP/).</w:t>
      </w:r>
    </w:p>
    <w:sectPr w:rsidR="00C05FEA" w:rsidRPr="00A4666B">
      <w:pgSz w:w="11906" w:h="16838"/>
      <w:pgMar w:top="1417" w:right="1417" w:bottom="1134"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ABF929" w15:done="0"/>
  <w15:commentEx w15:paraId="086A64CF" w15:done="0"/>
  <w15:commentEx w15:paraId="5E264CB0" w15:done="0"/>
  <w15:commentEx w15:paraId="48B165E6" w15:done="0"/>
  <w15:commentEx w15:paraId="5DA974A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78451C" w14:textId="77777777" w:rsidR="00DF2205" w:rsidRDefault="00DF2205" w:rsidP="00C05FEA">
      <w:pPr>
        <w:spacing w:after="0" w:line="240" w:lineRule="auto"/>
      </w:pPr>
      <w:r>
        <w:separator/>
      </w:r>
    </w:p>
  </w:endnote>
  <w:endnote w:type="continuationSeparator" w:id="0">
    <w:p w14:paraId="4A94A53E" w14:textId="77777777" w:rsidR="00DF2205" w:rsidRDefault="00DF2205" w:rsidP="00C05F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auto"/>
    <w:pitch w:val="variable"/>
    <w:sig w:usb0="E1002AFF" w:usb1="C000605B" w:usb2="00000029" w:usb3="00000000" w:csb0="000101FF" w:csb1="00000000"/>
  </w:font>
  <w:font w:name="Century">
    <w:panose1 w:val="02040604050505020304"/>
    <w:charset w:val="00"/>
    <w:family w:val="roman"/>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roman"/>
    <w:notTrueType/>
    <w:pitch w:val="variable"/>
    <w:sig w:usb0="00000003" w:usb1="00000000" w:usb2="00000000" w:usb3="00000000" w:csb0="00000001" w:csb1="00000000"/>
  </w:font>
  <w:font w:name="NewCenturySchlbk-Roman">
    <w:panose1 w:val="00000000000000000000"/>
    <w:charset w:val="00"/>
    <w:family w:val="roman"/>
    <w:notTrueType/>
    <w:pitch w:val="default"/>
    <w:sig w:usb0="00000003" w:usb1="00000000" w:usb2="00000000" w:usb3="00000000" w:csb0="00000001" w:csb1="00000000"/>
  </w:font>
  <w:font w:name="HelveticaNeue-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6579293"/>
      <w:docPartObj>
        <w:docPartGallery w:val="Page Numbers (Bottom of Page)"/>
        <w:docPartUnique/>
      </w:docPartObj>
    </w:sdtPr>
    <w:sdtEndPr/>
    <w:sdtContent>
      <w:p w14:paraId="064E22A7" w14:textId="77777777" w:rsidR="008D2107" w:rsidRDefault="008D2107">
        <w:pPr>
          <w:pStyle w:val="a7"/>
          <w:jc w:val="center"/>
        </w:pPr>
        <w:r w:rsidRPr="00A9202C">
          <w:rPr>
            <w:rFonts w:ascii="Book Antiqua" w:hAnsi="Book Antiqua"/>
          </w:rPr>
          <w:fldChar w:fldCharType="begin"/>
        </w:r>
        <w:r w:rsidRPr="00A9202C">
          <w:rPr>
            <w:rFonts w:ascii="Book Antiqua" w:hAnsi="Book Antiqua"/>
          </w:rPr>
          <w:instrText>PAGE   \* MERGEFORMAT</w:instrText>
        </w:r>
        <w:r w:rsidRPr="00A9202C">
          <w:rPr>
            <w:rFonts w:ascii="Book Antiqua" w:hAnsi="Book Antiqua"/>
          </w:rPr>
          <w:fldChar w:fldCharType="separate"/>
        </w:r>
        <w:r w:rsidR="00F15E76">
          <w:rPr>
            <w:rFonts w:ascii="Book Antiqua" w:hAnsi="Book Antiqua"/>
            <w:noProof/>
          </w:rPr>
          <w:t>2</w:t>
        </w:r>
        <w:r w:rsidRPr="00A9202C">
          <w:rPr>
            <w:rFonts w:ascii="Book Antiqua" w:hAnsi="Book Antiqua"/>
          </w:rPr>
          <w:fldChar w:fldCharType="end"/>
        </w:r>
      </w:p>
    </w:sdtContent>
  </w:sdt>
  <w:p w14:paraId="7E941E68" w14:textId="77777777" w:rsidR="008D2107" w:rsidRDefault="008D2107">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98CE67" w14:textId="77777777" w:rsidR="00DF2205" w:rsidRDefault="00DF2205" w:rsidP="00C05FEA">
      <w:pPr>
        <w:spacing w:after="0" w:line="240" w:lineRule="auto"/>
      </w:pPr>
      <w:r>
        <w:separator/>
      </w:r>
    </w:p>
  </w:footnote>
  <w:footnote w:type="continuationSeparator" w:id="0">
    <w:p w14:paraId="17C3FBD0" w14:textId="77777777" w:rsidR="00DF2205" w:rsidRDefault="00DF2205" w:rsidP="00C05FEA">
      <w:pPr>
        <w:spacing w:after="0" w:line="240" w:lineRule="auto"/>
      </w:pPr>
      <w:r>
        <w:continuationSeparator/>
      </w:r>
    </w:p>
  </w:footnote>
  <w:footnote w:id="1">
    <w:p w14:paraId="37857A24" w14:textId="412FEA0D" w:rsidR="00546B16" w:rsidRPr="004310CA" w:rsidRDefault="00546B16" w:rsidP="00A4666B">
      <w:pPr>
        <w:pStyle w:val="af"/>
        <w:rPr>
          <w:lang w:val="en-US" w:eastAsia="zh-CN"/>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81153D"/>
    <w:multiLevelType w:val="hybridMultilevel"/>
    <w:tmpl w:val="88FE03CE"/>
    <w:lvl w:ilvl="0" w:tplc="AD5E9BFC">
      <w:start w:val="1"/>
      <w:numFmt w:val="decimal"/>
      <w:lvlText w:val="%1"/>
      <w:lvlJc w:val="left"/>
      <w:pPr>
        <w:ind w:left="1065" w:hanging="70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B962216"/>
    <w:multiLevelType w:val="hybridMultilevel"/>
    <w:tmpl w:val="B1F0DA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BEF08DA"/>
    <w:multiLevelType w:val="hybridMultilevel"/>
    <w:tmpl w:val="68447686"/>
    <w:lvl w:ilvl="0" w:tplc="E564C844">
      <w:start w:val="1"/>
      <w:numFmt w:val="bullet"/>
      <w:lvlText w:val="▪"/>
      <w:lvlJc w:val="left"/>
      <w:pPr>
        <w:ind w:left="720" w:hanging="360"/>
      </w:pPr>
      <w:rPr>
        <w:rFonts w:ascii="Calibri" w:hAnsi="Calibri"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193287"/>
    <w:multiLevelType w:val="hybridMultilevel"/>
    <w:tmpl w:val="3F945F6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1D5B6FE3"/>
    <w:multiLevelType w:val="hybridMultilevel"/>
    <w:tmpl w:val="42260694"/>
    <w:lvl w:ilvl="0" w:tplc="E564C844">
      <w:start w:val="1"/>
      <w:numFmt w:val="bullet"/>
      <w:lvlText w:val="▪"/>
      <w:lvlJc w:val="left"/>
      <w:pPr>
        <w:ind w:left="720" w:hanging="360"/>
      </w:pPr>
      <w:rPr>
        <w:rFonts w:ascii="Calibri" w:hAnsi="Calibri"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20D41D39"/>
    <w:multiLevelType w:val="hybridMultilevel"/>
    <w:tmpl w:val="B4A80F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217D5DE9"/>
    <w:multiLevelType w:val="hybridMultilevel"/>
    <w:tmpl w:val="F8B4CF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287C5091"/>
    <w:multiLevelType w:val="hybridMultilevel"/>
    <w:tmpl w:val="41D85C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291544C5"/>
    <w:multiLevelType w:val="hybridMultilevel"/>
    <w:tmpl w:val="ECB8E698"/>
    <w:lvl w:ilvl="0" w:tplc="E564C844">
      <w:start w:val="1"/>
      <w:numFmt w:val="bullet"/>
      <w:lvlText w:val="▪"/>
      <w:lvlJc w:val="left"/>
      <w:pPr>
        <w:ind w:left="720" w:hanging="360"/>
      </w:pPr>
      <w:rPr>
        <w:rFonts w:ascii="Calibri" w:hAnsi="Calibri"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C480CE6"/>
    <w:multiLevelType w:val="hybridMultilevel"/>
    <w:tmpl w:val="0542F7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F2016A0"/>
    <w:multiLevelType w:val="hybridMultilevel"/>
    <w:tmpl w:val="4FE6BCDA"/>
    <w:lvl w:ilvl="0" w:tplc="E564C844">
      <w:start w:val="1"/>
      <w:numFmt w:val="bullet"/>
      <w:lvlText w:val="▪"/>
      <w:lvlJc w:val="left"/>
      <w:pPr>
        <w:ind w:left="720" w:hanging="360"/>
      </w:pPr>
      <w:rPr>
        <w:rFonts w:ascii="Calibri" w:hAnsi="Calibri"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353F7B9B"/>
    <w:multiLevelType w:val="hybridMultilevel"/>
    <w:tmpl w:val="913070BC"/>
    <w:lvl w:ilvl="0" w:tplc="E564C844">
      <w:start w:val="1"/>
      <w:numFmt w:val="bullet"/>
      <w:lvlText w:val="▪"/>
      <w:lvlJc w:val="left"/>
      <w:pPr>
        <w:ind w:left="720" w:hanging="360"/>
      </w:pPr>
      <w:rPr>
        <w:rFonts w:ascii="Calibri" w:hAnsi="Calibri"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5816025"/>
    <w:multiLevelType w:val="hybridMultilevel"/>
    <w:tmpl w:val="5652F3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3C9C7C81"/>
    <w:multiLevelType w:val="hybridMultilevel"/>
    <w:tmpl w:val="562EA2F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F060542"/>
    <w:multiLevelType w:val="hybridMultilevel"/>
    <w:tmpl w:val="EE52774A"/>
    <w:lvl w:ilvl="0" w:tplc="E564C844">
      <w:start w:val="1"/>
      <w:numFmt w:val="bullet"/>
      <w:lvlText w:val="▪"/>
      <w:lvlJc w:val="left"/>
      <w:pPr>
        <w:ind w:left="720" w:hanging="360"/>
      </w:pPr>
      <w:rPr>
        <w:rFonts w:ascii="Calibri" w:hAnsi="Calibri"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40DB5A5B"/>
    <w:multiLevelType w:val="hybridMultilevel"/>
    <w:tmpl w:val="2522FD50"/>
    <w:lvl w:ilvl="0" w:tplc="040C000F">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529B3BA0"/>
    <w:multiLevelType w:val="hybridMultilevel"/>
    <w:tmpl w:val="599057B6"/>
    <w:lvl w:ilvl="0" w:tplc="E564C844">
      <w:start w:val="1"/>
      <w:numFmt w:val="bullet"/>
      <w:lvlText w:val="▪"/>
      <w:lvlJc w:val="left"/>
      <w:pPr>
        <w:ind w:left="720" w:hanging="360"/>
      </w:pPr>
      <w:rPr>
        <w:rFonts w:ascii="Calibri" w:hAnsi="Calibri"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54370D50"/>
    <w:multiLevelType w:val="hybridMultilevel"/>
    <w:tmpl w:val="CAF472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56861A28"/>
    <w:multiLevelType w:val="hybridMultilevel"/>
    <w:tmpl w:val="45C64E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5AB75D79"/>
    <w:multiLevelType w:val="hybridMultilevel"/>
    <w:tmpl w:val="622E0B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5B1461E3"/>
    <w:multiLevelType w:val="hybridMultilevel"/>
    <w:tmpl w:val="FE9AFE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5D6B0BCA"/>
    <w:multiLevelType w:val="hybridMultilevel"/>
    <w:tmpl w:val="161C812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DF421F1"/>
    <w:multiLevelType w:val="hybridMultilevel"/>
    <w:tmpl w:val="FD0EC258"/>
    <w:lvl w:ilvl="0" w:tplc="04070001">
      <w:start w:val="1"/>
      <w:numFmt w:val="bullet"/>
      <w:lvlText w:val=""/>
      <w:lvlJc w:val="left"/>
      <w:pPr>
        <w:ind w:left="360" w:hanging="360"/>
      </w:pPr>
      <w:rPr>
        <w:rFonts w:ascii="Symbol" w:hAnsi="Symbol" w:hint="default"/>
      </w:rPr>
    </w:lvl>
    <w:lvl w:ilvl="1" w:tplc="6EFC1312">
      <w:start w:val="1"/>
      <w:numFmt w:val="bullet"/>
      <w:lvlText w:val=""/>
      <w:lvlJc w:val="left"/>
      <w:pPr>
        <w:ind w:left="1080" w:hanging="360"/>
      </w:pPr>
      <w:rPr>
        <w:rFonts w:ascii="Symbol" w:hAnsi="Symbol"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3">
    <w:nsid w:val="5E8448B7"/>
    <w:multiLevelType w:val="hybridMultilevel"/>
    <w:tmpl w:val="61C41136"/>
    <w:lvl w:ilvl="0" w:tplc="B6B6F09E">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5F4B7FD4"/>
    <w:multiLevelType w:val="hybridMultilevel"/>
    <w:tmpl w:val="94A4E5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6C1C351A"/>
    <w:multiLevelType w:val="hybridMultilevel"/>
    <w:tmpl w:val="E1E49D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6D7E4FE4"/>
    <w:multiLevelType w:val="hybridMultilevel"/>
    <w:tmpl w:val="5D8E94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6FDB648D"/>
    <w:multiLevelType w:val="hybridMultilevel"/>
    <w:tmpl w:val="602606D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76AD18FD"/>
    <w:multiLevelType w:val="hybridMultilevel"/>
    <w:tmpl w:val="B0B6BC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7B4A1414"/>
    <w:multiLevelType w:val="hybridMultilevel"/>
    <w:tmpl w:val="0A88801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7D724BE8"/>
    <w:multiLevelType w:val="hybridMultilevel"/>
    <w:tmpl w:val="9B64C4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3"/>
  </w:num>
  <w:num w:numId="2">
    <w:abstractNumId w:val="25"/>
  </w:num>
  <w:num w:numId="3">
    <w:abstractNumId w:val="28"/>
  </w:num>
  <w:num w:numId="4">
    <w:abstractNumId w:val="6"/>
  </w:num>
  <w:num w:numId="5">
    <w:abstractNumId w:val="30"/>
  </w:num>
  <w:num w:numId="6">
    <w:abstractNumId w:val="24"/>
  </w:num>
  <w:num w:numId="7">
    <w:abstractNumId w:val="12"/>
  </w:num>
  <w:num w:numId="8">
    <w:abstractNumId w:val="3"/>
  </w:num>
  <w:num w:numId="9">
    <w:abstractNumId w:val="9"/>
  </w:num>
  <w:num w:numId="10">
    <w:abstractNumId w:val="29"/>
  </w:num>
  <w:num w:numId="11">
    <w:abstractNumId w:val="5"/>
  </w:num>
  <w:num w:numId="12">
    <w:abstractNumId w:val="26"/>
  </w:num>
  <w:num w:numId="13">
    <w:abstractNumId w:val="22"/>
  </w:num>
  <w:num w:numId="14">
    <w:abstractNumId w:val="1"/>
  </w:num>
  <w:num w:numId="15">
    <w:abstractNumId w:val="13"/>
  </w:num>
  <w:num w:numId="16">
    <w:abstractNumId w:val="17"/>
  </w:num>
  <w:num w:numId="17">
    <w:abstractNumId w:val="18"/>
  </w:num>
  <w:num w:numId="18">
    <w:abstractNumId w:val="20"/>
  </w:num>
  <w:num w:numId="19">
    <w:abstractNumId w:val="0"/>
  </w:num>
  <w:num w:numId="20">
    <w:abstractNumId w:val="7"/>
  </w:num>
  <w:num w:numId="21">
    <w:abstractNumId w:val="19"/>
  </w:num>
  <w:num w:numId="22">
    <w:abstractNumId w:val="27"/>
  </w:num>
  <w:num w:numId="23">
    <w:abstractNumId w:val="21"/>
  </w:num>
  <w:num w:numId="24">
    <w:abstractNumId w:val="16"/>
  </w:num>
  <w:num w:numId="25">
    <w:abstractNumId w:val="11"/>
  </w:num>
  <w:num w:numId="26">
    <w:abstractNumId w:val="10"/>
  </w:num>
  <w:num w:numId="27">
    <w:abstractNumId w:val="4"/>
  </w:num>
  <w:num w:numId="28">
    <w:abstractNumId w:val="2"/>
  </w:num>
  <w:num w:numId="29">
    <w:abstractNumId w:val="14"/>
  </w:num>
  <w:num w:numId="30">
    <w:abstractNumId w:val="8"/>
  </w:num>
  <w:num w:numId="31">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fan Lorkowski">
    <w15:presenceInfo w15:providerId="Windows Live" w15:userId="308117be1910fb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hideSpellingErrors/>
  <w:activeWritingStyle w:appName="MSWord" w:lang="it-IT" w:vendorID="64" w:dllVersion="131078" w:nlCheck="1" w:checkStyle="0"/>
  <w:activeWritingStyle w:appName="MSWord" w:lang="en-US" w:vendorID="64" w:dllVersion="131078" w:nlCheck="1" w:checkStyle="1"/>
  <w:activeWritingStyle w:appName="MSWord" w:lang="de-DE" w:vendorID="64" w:dllVersion="131078" w:nlCheck="1" w:checkStyle="1"/>
  <w:proofState w:grammar="clean"/>
  <w:defaultTabStop w:val="709"/>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5FEA"/>
    <w:rsid w:val="00005FE9"/>
    <w:rsid w:val="00007248"/>
    <w:rsid w:val="0001247B"/>
    <w:rsid w:val="0001375E"/>
    <w:rsid w:val="0001672D"/>
    <w:rsid w:val="00016A60"/>
    <w:rsid w:val="0006194D"/>
    <w:rsid w:val="00070F72"/>
    <w:rsid w:val="00071858"/>
    <w:rsid w:val="00087217"/>
    <w:rsid w:val="00095BD5"/>
    <w:rsid w:val="00097E5F"/>
    <w:rsid w:val="000A1436"/>
    <w:rsid w:val="000A6CE8"/>
    <w:rsid w:val="000B65C6"/>
    <w:rsid w:val="000B6FF8"/>
    <w:rsid w:val="000C42D2"/>
    <w:rsid w:val="000C4E40"/>
    <w:rsid w:val="000E37C7"/>
    <w:rsid w:val="000E4730"/>
    <w:rsid w:val="000E5598"/>
    <w:rsid w:val="000F5D42"/>
    <w:rsid w:val="00100DD1"/>
    <w:rsid w:val="001079D6"/>
    <w:rsid w:val="00126217"/>
    <w:rsid w:val="00132885"/>
    <w:rsid w:val="00136078"/>
    <w:rsid w:val="00147A4E"/>
    <w:rsid w:val="00147A86"/>
    <w:rsid w:val="00154ACA"/>
    <w:rsid w:val="0015729B"/>
    <w:rsid w:val="00161131"/>
    <w:rsid w:val="00164D4D"/>
    <w:rsid w:val="001650E8"/>
    <w:rsid w:val="00165CCF"/>
    <w:rsid w:val="00170F04"/>
    <w:rsid w:val="00173AB9"/>
    <w:rsid w:val="00182906"/>
    <w:rsid w:val="00184932"/>
    <w:rsid w:val="001876D3"/>
    <w:rsid w:val="00196A72"/>
    <w:rsid w:val="001A06C0"/>
    <w:rsid w:val="001A3206"/>
    <w:rsid w:val="001B27E7"/>
    <w:rsid w:val="001B2E7C"/>
    <w:rsid w:val="001B3C9A"/>
    <w:rsid w:val="001C6417"/>
    <w:rsid w:val="001D0675"/>
    <w:rsid w:val="001D53BB"/>
    <w:rsid w:val="001D67F1"/>
    <w:rsid w:val="001E1ACA"/>
    <w:rsid w:val="001E5064"/>
    <w:rsid w:val="00202174"/>
    <w:rsid w:val="0020415C"/>
    <w:rsid w:val="00220D81"/>
    <w:rsid w:val="0022775E"/>
    <w:rsid w:val="0023173D"/>
    <w:rsid w:val="00236342"/>
    <w:rsid w:val="002414A4"/>
    <w:rsid w:val="002415F7"/>
    <w:rsid w:val="0024316D"/>
    <w:rsid w:val="00245C2B"/>
    <w:rsid w:val="00256188"/>
    <w:rsid w:val="00266A48"/>
    <w:rsid w:val="00273614"/>
    <w:rsid w:val="00273758"/>
    <w:rsid w:val="00273B0F"/>
    <w:rsid w:val="002A08D8"/>
    <w:rsid w:val="002A22F8"/>
    <w:rsid w:val="002A4E66"/>
    <w:rsid w:val="002A6585"/>
    <w:rsid w:val="002B6455"/>
    <w:rsid w:val="002C24CB"/>
    <w:rsid w:val="002D0531"/>
    <w:rsid w:val="002D15CE"/>
    <w:rsid w:val="002D200B"/>
    <w:rsid w:val="002F3883"/>
    <w:rsid w:val="002F3C11"/>
    <w:rsid w:val="002F792C"/>
    <w:rsid w:val="0030783B"/>
    <w:rsid w:val="00314C46"/>
    <w:rsid w:val="00333F5F"/>
    <w:rsid w:val="00335192"/>
    <w:rsid w:val="00336025"/>
    <w:rsid w:val="003361FC"/>
    <w:rsid w:val="00337A90"/>
    <w:rsid w:val="003500AB"/>
    <w:rsid w:val="003510DC"/>
    <w:rsid w:val="00351A73"/>
    <w:rsid w:val="00354B0E"/>
    <w:rsid w:val="00371D8B"/>
    <w:rsid w:val="003764AF"/>
    <w:rsid w:val="003769FB"/>
    <w:rsid w:val="00381CA4"/>
    <w:rsid w:val="00384A53"/>
    <w:rsid w:val="003867E3"/>
    <w:rsid w:val="00394F65"/>
    <w:rsid w:val="003A2BE4"/>
    <w:rsid w:val="003A622A"/>
    <w:rsid w:val="003B1D30"/>
    <w:rsid w:val="003B2D32"/>
    <w:rsid w:val="003B385A"/>
    <w:rsid w:val="003C4B74"/>
    <w:rsid w:val="003C62FB"/>
    <w:rsid w:val="003D50C3"/>
    <w:rsid w:val="003E7AC6"/>
    <w:rsid w:val="003F41B8"/>
    <w:rsid w:val="003F7CE2"/>
    <w:rsid w:val="003F7D01"/>
    <w:rsid w:val="004079E3"/>
    <w:rsid w:val="00412AFA"/>
    <w:rsid w:val="0042144E"/>
    <w:rsid w:val="00427B85"/>
    <w:rsid w:val="004310CA"/>
    <w:rsid w:val="0043194A"/>
    <w:rsid w:val="004320D9"/>
    <w:rsid w:val="004355C9"/>
    <w:rsid w:val="004358B5"/>
    <w:rsid w:val="0044249B"/>
    <w:rsid w:val="0045076A"/>
    <w:rsid w:val="00455F1E"/>
    <w:rsid w:val="004576E3"/>
    <w:rsid w:val="004629D9"/>
    <w:rsid w:val="00475C3B"/>
    <w:rsid w:val="0048381B"/>
    <w:rsid w:val="00483971"/>
    <w:rsid w:val="00487BF2"/>
    <w:rsid w:val="00495550"/>
    <w:rsid w:val="004A2863"/>
    <w:rsid w:val="004B10A2"/>
    <w:rsid w:val="004B720B"/>
    <w:rsid w:val="004C1AF6"/>
    <w:rsid w:val="004C31C6"/>
    <w:rsid w:val="004C498C"/>
    <w:rsid w:val="004C5547"/>
    <w:rsid w:val="004C7059"/>
    <w:rsid w:val="004D49D8"/>
    <w:rsid w:val="004D6E9E"/>
    <w:rsid w:val="004E0347"/>
    <w:rsid w:val="004E56D1"/>
    <w:rsid w:val="004E721A"/>
    <w:rsid w:val="004E7494"/>
    <w:rsid w:val="004E7787"/>
    <w:rsid w:val="004F441D"/>
    <w:rsid w:val="004F6DAB"/>
    <w:rsid w:val="00503436"/>
    <w:rsid w:val="0050659D"/>
    <w:rsid w:val="00507821"/>
    <w:rsid w:val="00540CBF"/>
    <w:rsid w:val="00546B16"/>
    <w:rsid w:val="00561FCF"/>
    <w:rsid w:val="00564BF1"/>
    <w:rsid w:val="005743BC"/>
    <w:rsid w:val="00584D56"/>
    <w:rsid w:val="00585716"/>
    <w:rsid w:val="00590EEC"/>
    <w:rsid w:val="00597B65"/>
    <w:rsid w:val="005A741C"/>
    <w:rsid w:val="005B0ABE"/>
    <w:rsid w:val="005C3C88"/>
    <w:rsid w:val="005C5B93"/>
    <w:rsid w:val="005D2CFE"/>
    <w:rsid w:val="005F2B02"/>
    <w:rsid w:val="005F474C"/>
    <w:rsid w:val="0060498A"/>
    <w:rsid w:val="006157E1"/>
    <w:rsid w:val="006214E1"/>
    <w:rsid w:val="006305F1"/>
    <w:rsid w:val="006319DB"/>
    <w:rsid w:val="00656CB8"/>
    <w:rsid w:val="00657B46"/>
    <w:rsid w:val="00667DE5"/>
    <w:rsid w:val="006900F2"/>
    <w:rsid w:val="00692BBE"/>
    <w:rsid w:val="006B5ADC"/>
    <w:rsid w:val="006B79DE"/>
    <w:rsid w:val="006C6E63"/>
    <w:rsid w:val="006D4CC8"/>
    <w:rsid w:val="006D6F5E"/>
    <w:rsid w:val="00700E39"/>
    <w:rsid w:val="007069DE"/>
    <w:rsid w:val="0071181A"/>
    <w:rsid w:val="00714F9B"/>
    <w:rsid w:val="007223EA"/>
    <w:rsid w:val="00722BFE"/>
    <w:rsid w:val="007568F0"/>
    <w:rsid w:val="00760862"/>
    <w:rsid w:val="00761D79"/>
    <w:rsid w:val="00783257"/>
    <w:rsid w:val="00785F32"/>
    <w:rsid w:val="007879A5"/>
    <w:rsid w:val="00793222"/>
    <w:rsid w:val="0079611E"/>
    <w:rsid w:val="007A288B"/>
    <w:rsid w:val="007A6BA8"/>
    <w:rsid w:val="007B362E"/>
    <w:rsid w:val="007B43D2"/>
    <w:rsid w:val="007C296E"/>
    <w:rsid w:val="007D0FC9"/>
    <w:rsid w:val="00800825"/>
    <w:rsid w:val="0080360A"/>
    <w:rsid w:val="008068DF"/>
    <w:rsid w:val="00810560"/>
    <w:rsid w:val="008303FD"/>
    <w:rsid w:val="008338ED"/>
    <w:rsid w:val="00833C49"/>
    <w:rsid w:val="00843911"/>
    <w:rsid w:val="00852F6D"/>
    <w:rsid w:val="00855F3D"/>
    <w:rsid w:val="008624D2"/>
    <w:rsid w:val="0086340B"/>
    <w:rsid w:val="00863F5A"/>
    <w:rsid w:val="00872874"/>
    <w:rsid w:val="00876FD0"/>
    <w:rsid w:val="0089254B"/>
    <w:rsid w:val="008A0A14"/>
    <w:rsid w:val="008B2E33"/>
    <w:rsid w:val="008B5265"/>
    <w:rsid w:val="008C5D25"/>
    <w:rsid w:val="008C7988"/>
    <w:rsid w:val="008D2107"/>
    <w:rsid w:val="008D3FF9"/>
    <w:rsid w:val="008E2C9E"/>
    <w:rsid w:val="008E4EE1"/>
    <w:rsid w:val="008F53C1"/>
    <w:rsid w:val="00913423"/>
    <w:rsid w:val="00920E6D"/>
    <w:rsid w:val="00925431"/>
    <w:rsid w:val="00934FE7"/>
    <w:rsid w:val="00961280"/>
    <w:rsid w:val="009649FA"/>
    <w:rsid w:val="00973F82"/>
    <w:rsid w:val="009745F5"/>
    <w:rsid w:val="00986C6C"/>
    <w:rsid w:val="00993526"/>
    <w:rsid w:val="00994822"/>
    <w:rsid w:val="009B03D1"/>
    <w:rsid w:val="009B149D"/>
    <w:rsid w:val="009B5FA1"/>
    <w:rsid w:val="009C02CB"/>
    <w:rsid w:val="009C2721"/>
    <w:rsid w:val="009C4B2F"/>
    <w:rsid w:val="009C7C3C"/>
    <w:rsid w:val="009D6295"/>
    <w:rsid w:val="009E32AA"/>
    <w:rsid w:val="009F49EF"/>
    <w:rsid w:val="009F7857"/>
    <w:rsid w:val="00A02269"/>
    <w:rsid w:val="00A11A93"/>
    <w:rsid w:val="00A20EC5"/>
    <w:rsid w:val="00A23467"/>
    <w:rsid w:val="00A3005F"/>
    <w:rsid w:val="00A44732"/>
    <w:rsid w:val="00A4666B"/>
    <w:rsid w:val="00A47EC5"/>
    <w:rsid w:val="00A511AB"/>
    <w:rsid w:val="00A64788"/>
    <w:rsid w:val="00A7015E"/>
    <w:rsid w:val="00A90DA6"/>
    <w:rsid w:val="00A9329D"/>
    <w:rsid w:val="00A94092"/>
    <w:rsid w:val="00AA479C"/>
    <w:rsid w:val="00AA4917"/>
    <w:rsid w:val="00AA531E"/>
    <w:rsid w:val="00AC7EC7"/>
    <w:rsid w:val="00AD23F8"/>
    <w:rsid w:val="00AE772B"/>
    <w:rsid w:val="00AF35FB"/>
    <w:rsid w:val="00B03676"/>
    <w:rsid w:val="00B07FEC"/>
    <w:rsid w:val="00B13746"/>
    <w:rsid w:val="00B26468"/>
    <w:rsid w:val="00B32D1F"/>
    <w:rsid w:val="00B36440"/>
    <w:rsid w:val="00B60F6E"/>
    <w:rsid w:val="00B6740C"/>
    <w:rsid w:val="00B702BD"/>
    <w:rsid w:val="00B72BC0"/>
    <w:rsid w:val="00B74978"/>
    <w:rsid w:val="00B815F7"/>
    <w:rsid w:val="00BA1818"/>
    <w:rsid w:val="00BA4494"/>
    <w:rsid w:val="00BA5EC5"/>
    <w:rsid w:val="00BA6C8B"/>
    <w:rsid w:val="00BB187E"/>
    <w:rsid w:val="00BD0E20"/>
    <w:rsid w:val="00BE2223"/>
    <w:rsid w:val="00BE7462"/>
    <w:rsid w:val="00BF005D"/>
    <w:rsid w:val="00BF398E"/>
    <w:rsid w:val="00BF76C0"/>
    <w:rsid w:val="00C02F3D"/>
    <w:rsid w:val="00C05FEA"/>
    <w:rsid w:val="00C12177"/>
    <w:rsid w:val="00C171F5"/>
    <w:rsid w:val="00C17A77"/>
    <w:rsid w:val="00C26C3C"/>
    <w:rsid w:val="00C3458E"/>
    <w:rsid w:val="00C41E56"/>
    <w:rsid w:val="00C4301C"/>
    <w:rsid w:val="00C45C57"/>
    <w:rsid w:val="00C55122"/>
    <w:rsid w:val="00C55976"/>
    <w:rsid w:val="00C62C31"/>
    <w:rsid w:val="00C63FDA"/>
    <w:rsid w:val="00C74578"/>
    <w:rsid w:val="00C837A7"/>
    <w:rsid w:val="00C84E7F"/>
    <w:rsid w:val="00C95E49"/>
    <w:rsid w:val="00CA5008"/>
    <w:rsid w:val="00CA57E6"/>
    <w:rsid w:val="00CB36CA"/>
    <w:rsid w:val="00CB5263"/>
    <w:rsid w:val="00CB7473"/>
    <w:rsid w:val="00CC122D"/>
    <w:rsid w:val="00CC2A16"/>
    <w:rsid w:val="00CC6BF1"/>
    <w:rsid w:val="00CD0C7C"/>
    <w:rsid w:val="00CD2A4F"/>
    <w:rsid w:val="00CD6055"/>
    <w:rsid w:val="00CD6560"/>
    <w:rsid w:val="00CE3AEB"/>
    <w:rsid w:val="00CE7965"/>
    <w:rsid w:val="00CF470B"/>
    <w:rsid w:val="00CF698D"/>
    <w:rsid w:val="00D04136"/>
    <w:rsid w:val="00D110DD"/>
    <w:rsid w:val="00D1299D"/>
    <w:rsid w:val="00D14D55"/>
    <w:rsid w:val="00D17E72"/>
    <w:rsid w:val="00D2205B"/>
    <w:rsid w:val="00D301C2"/>
    <w:rsid w:val="00D32FE4"/>
    <w:rsid w:val="00D35364"/>
    <w:rsid w:val="00D35619"/>
    <w:rsid w:val="00D379A8"/>
    <w:rsid w:val="00D4254C"/>
    <w:rsid w:val="00D52E87"/>
    <w:rsid w:val="00D63E49"/>
    <w:rsid w:val="00D85002"/>
    <w:rsid w:val="00D875B4"/>
    <w:rsid w:val="00D87C7C"/>
    <w:rsid w:val="00D96B07"/>
    <w:rsid w:val="00DA31CF"/>
    <w:rsid w:val="00DA45A6"/>
    <w:rsid w:val="00DA5FF6"/>
    <w:rsid w:val="00DB0871"/>
    <w:rsid w:val="00DB4338"/>
    <w:rsid w:val="00DB4F2F"/>
    <w:rsid w:val="00DC4E9B"/>
    <w:rsid w:val="00DD2D83"/>
    <w:rsid w:val="00DD521B"/>
    <w:rsid w:val="00DE300F"/>
    <w:rsid w:val="00DE5EC3"/>
    <w:rsid w:val="00DE724C"/>
    <w:rsid w:val="00DF2205"/>
    <w:rsid w:val="00DF30E3"/>
    <w:rsid w:val="00DF3FAE"/>
    <w:rsid w:val="00DF68C0"/>
    <w:rsid w:val="00E030B6"/>
    <w:rsid w:val="00E1122A"/>
    <w:rsid w:val="00E47504"/>
    <w:rsid w:val="00E50A2D"/>
    <w:rsid w:val="00E52E51"/>
    <w:rsid w:val="00E54FB1"/>
    <w:rsid w:val="00E56EDB"/>
    <w:rsid w:val="00E56EF3"/>
    <w:rsid w:val="00E70CA6"/>
    <w:rsid w:val="00E73297"/>
    <w:rsid w:val="00E739FD"/>
    <w:rsid w:val="00E774B8"/>
    <w:rsid w:val="00E77EFB"/>
    <w:rsid w:val="00E80B09"/>
    <w:rsid w:val="00E83AD4"/>
    <w:rsid w:val="00E94EB3"/>
    <w:rsid w:val="00E9692D"/>
    <w:rsid w:val="00EA572A"/>
    <w:rsid w:val="00EC29AB"/>
    <w:rsid w:val="00EC5710"/>
    <w:rsid w:val="00EE57A0"/>
    <w:rsid w:val="00F00D5A"/>
    <w:rsid w:val="00F04013"/>
    <w:rsid w:val="00F044C5"/>
    <w:rsid w:val="00F0523C"/>
    <w:rsid w:val="00F15E76"/>
    <w:rsid w:val="00F16920"/>
    <w:rsid w:val="00F3412E"/>
    <w:rsid w:val="00F42CC7"/>
    <w:rsid w:val="00F53802"/>
    <w:rsid w:val="00F545E1"/>
    <w:rsid w:val="00F55B9C"/>
    <w:rsid w:val="00F60A7B"/>
    <w:rsid w:val="00F70EF0"/>
    <w:rsid w:val="00F81241"/>
    <w:rsid w:val="00F920A9"/>
    <w:rsid w:val="00F94FC7"/>
    <w:rsid w:val="00FA10EB"/>
    <w:rsid w:val="00FA4997"/>
    <w:rsid w:val="00FB502A"/>
    <w:rsid w:val="00FB552D"/>
    <w:rsid w:val="00FB598F"/>
    <w:rsid w:val="00FD2D1D"/>
    <w:rsid w:val="00FD3876"/>
    <w:rsid w:val="00FF4BE1"/>
    <w:rsid w:val="00FF623D"/>
    <w:rsid w:val="00FF77DF"/>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F2C08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05FEA"/>
    <w:pPr>
      <w:spacing w:line="360" w:lineRule="auto"/>
      <w:jc w:val="both"/>
    </w:pPr>
    <w:rPr>
      <w:sz w:val="24"/>
    </w:rPr>
  </w:style>
  <w:style w:type="paragraph" w:styleId="1">
    <w:name w:val="heading 1"/>
    <w:basedOn w:val="a"/>
    <w:next w:val="a"/>
    <w:link w:val="1Char"/>
    <w:uiPriority w:val="9"/>
    <w:qFormat/>
    <w:rsid w:val="00C05FEA"/>
    <w:pPr>
      <w:keepNext/>
      <w:keepLines/>
      <w:spacing w:before="480" w:after="0"/>
      <w:outlineLvl w:val="0"/>
    </w:pPr>
    <w:rPr>
      <w:rFonts w:eastAsiaTheme="majorEastAsia" w:cstheme="majorBidi"/>
      <w:b/>
      <w:bCs/>
      <w:szCs w:val="28"/>
    </w:rPr>
  </w:style>
  <w:style w:type="paragraph" w:styleId="2">
    <w:name w:val="heading 2"/>
    <w:basedOn w:val="a"/>
    <w:next w:val="a"/>
    <w:link w:val="2Char"/>
    <w:uiPriority w:val="9"/>
    <w:unhideWhenUsed/>
    <w:qFormat/>
    <w:rsid w:val="00C05FEA"/>
    <w:pPr>
      <w:keepNext/>
      <w:keepLines/>
      <w:spacing w:before="200" w:after="0"/>
      <w:outlineLvl w:val="1"/>
    </w:pPr>
    <w:rPr>
      <w:rFonts w:eastAsiaTheme="majorEastAsia" w:cstheme="majorBidi"/>
      <w:b/>
      <w:bCs/>
      <w:szCs w:val="26"/>
    </w:rPr>
  </w:style>
  <w:style w:type="paragraph" w:styleId="3">
    <w:name w:val="heading 3"/>
    <w:basedOn w:val="a"/>
    <w:next w:val="a"/>
    <w:link w:val="3Char"/>
    <w:uiPriority w:val="9"/>
    <w:unhideWhenUsed/>
    <w:qFormat/>
    <w:rsid w:val="00C05FEA"/>
    <w:pPr>
      <w:keepNext/>
      <w:keepLines/>
      <w:spacing w:before="200" w:after="0"/>
      <w:outlineLvl w:val="2"/>
    </w:pPr>
    <w:rPr>
      <w:rFonts w:eastAsiaTheme="majorEastAsia" w:cstheme="majorBidi"/>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C05FEA"/>
    <w:rPr>
      <w:rFonts w:eastAsiaTheme="majorEastAsia" w:cstheme="majorBidi"/>
      <w:b/>
      <w:bCs/>
      <w:sz w:val="24"/>
      <w:szCs w:val="28"/>
    </w:rPr>
  </w:style>
  <w:style w:type="character" w:customStyle="1" w:styleId="2Char">
    <w:name w:val="标题 2 Char"/>
    <w:basedOn w:val="a0"/>
    <w:link w:val="2"/>
    <w:uiPriority w:val="9"/>
    <w:rsid w:val="00C05FEA"/>
    <w:rPr>
      <w:rFonts w:eastAsiaTheme="majorEastAsia" w:cstheme="majorBidi"/>
      <w:b/>
      <w:bCs/>
      <w:sz w:val="24"/>
      <w:szCs w:val="26"/>
    </w:rPr>
  </w:style>
  <w:style w:type="character" w:customStyle="1" w:styleId="hps">
    <w:name w:val="hps"/>
    <w:rsid w:val="00C05FEA"/>
  </w:style>
  <w:style w:type="character" w:styleId="a3">
    <w:name w:val="annotation reference"/>
    <w:basedOn w:val="a0"/>
    <w:uiPriority w:val="99"/>
    <w:unhideWhenUsed/>
    <w:rsid w:val="00C05FEA"/>
    <w:rPr>
      <w:sz w:val="16"/>
      <w:szCs w:val="16"/>
    </w:rPr>
  </w:style>
  <w:style w:type="paragraph" w:styleId="a4">
    <w:name w:val="annotation text"/>
    <w:basedOn w:val="a"/>
    <w:link w:val="Char"/>
    <w:uiPriority w:val="99"/>
    <w:unhideWhenUsed/>
    <w:rsid w:val="00C05FEA"/>
    <w:pPr>
      <w:spacing w:line="240" w:lineRule="auto"/>
    </w:pPr>
    <w:rPr>
      <w:sz w:val="20"/>
      <w:szCs w:val="20"/>
    </w:rPr>
  </w:style>
  <w:style w:type="character" w:customStyle="1" w:styleId="Char">
    <w:name w:val="批注文字 Char"/>
    <w:basedOn w:val="a0"/>
    <w:link w:val="a4"/>
    <w:uiPriority w:val="99"/>
    <w:rsid w:val="00C05FEA"/>
    <w:rPr>
      <w:sz w:val="20"/>
      <w:szCs w:val="20"/>
    </w:rPr>
  </w:style>
  <w:style w:type="character" w:customStyle="1" w:styleId="shorttext">
    <w:name w:val="short_text"/>
    <w:basedOn w:val="a0"/>
    <w:rsid w:val="00C05FEA"/>
  </w:style>
  <w:style w:type="paragraph" w:styleId="a5">
    <w:name w:val="Balloon Text"/>
    <w:basedOn w:val="a"/>
    <w:link w:val="Char0"/>
    <w:uiPriority w:val="99"/>
    <w:semiHidden/>
    <w:unhideWhenUsed/>
    <w:rsid w:val="00C05FEA"/>
    <w:pPr>
      <w:spacing w:after="0" w:line="240" w:lineRule="auto"/>
    </w:pPr>
    <w:rPr>
      <w:rFonts w:ascii="Tahoma" w:hAnsi="Tahoma" w:cs="Tahoma"/>
      <w:sz w:val="16"/>
      <w:szCs w:val="16"/>
    </w:rPr>
  </w:style>
  <w:style w:type="character" w:customStyle="1" w:styleId="Char0">
    <w:name w:val="批注框文本 Char"/>
    <w:basedOn w:val="a0"/>
    <w:link w:val="a5"/>
    <w:uiPriority w:val="99"/>
    <w:semiHidden/>
    <w:rsid w:val="00C05FEA"/>
    <w:rPr>
      <w:rFonts w:ascii="Tahoma" w:hAnsi="Tahoma" w:cs="Tahoma"/>
      <w:sz w:val="16"/>
      <w:szCs w:val="16"/>
    </w:rPr>
  </w:style>
  <w:style w:type="paragraph" w:styleId="a6">
    <w:name w:val="header"/>
    <w:basedOn w:val="a"/>
    <w:link w:val="Char1"/>
    <w:uiPriority w:val="99"/>
    <w:unhideWhenUsed/>
    <w:rsid w:val="00C05FEA"/>
    <w:pPr>
      <w:tabs>
        <w:tab w:val="center" w:pos="4536"/>
        <w:tab w:val="right" w:pos="9072"/>
      </w:tabs>
      <w:spacing w:after="0" w:line="240" w:lineRule="auto"/>
    </w:pPr>
  </w:style>
  <w:style w:type="character" w:customStyle="1" w:styleId="Char1">
    <w:name w:val="页眉 Char"/>
    <w:basedOn w:val="a0"/>
    <w:link w:val="a6"/>
    <w:uiPriority w:val="99"/>
    <w:rsid w:val="00C05FEA"/>
    <w:rPr>
      <w:sz w:val="24"/>
    </w:rPr>
  </w:style>
  <w:style w:type="paragraph" w:styleId="a7">
    <w:name w:val="footer"/>
    <w:basedOn w:val="a"/>
    <w:link w:val="Char2"/>
    <w:uiPriority w:val="99"/>
    <w:unhideWhenUsed/>
    <w:rsid w:val="00C05FEA"/>
    <w:pPr>
      <w:tabs>
        <w:tab w:val="center" w:pos="4536"/>
        <w:tab w:val="right" w:pos="9072"/>
      </w:tabs>
      <w:spacing w:after="0" w:line="240" w:lineRule="auto"/>
    </w:pPr>
  </w:style>
  <w:style w:type="character" w:customStyle="1" w:styleId="Char2">
    <w:name w:val="页脚 Char"/>
    <w:basedOn w:val="a0"/>
    <w:link w:val="a7"/>
    <w:uiPriority w:val="99"/>
    <w:rsid w:val="00C05FEA"/>
    <w:rPr>
      <w:sz w:val="24"/>
    </w:rPr>
  </w:style>
  <w:style w:type="character" w:customStyle="1" w:styleId="3Char">
    <w:name w:val="标题 3 Char"/>
    <w:basedOn w:val="a0"/>
    <w:link w:val="3"/>
    <w:uiPriority w:val="9"/>
    <w:rsid w:val="00C05FEA"/>
    <w:rPr>
      <w:rFonts w:eastAsiaTheme="majorEastAsia" w:cstheme="majorBidi"/>
      <w:b/>
      <w:bCs/>
      <w:sz w:val="24"/>
    </w:rPr>
  </w:style>
  <w:style w:type="paragraph" w:customStyle="1" w:styleId="CitaviBibliographyEntry">
    <w:name w:val="Citavi Bibliography Entry"/>
    <w:basedOn w:val="a"/>
    <w:link w:val="CitaviBibliographyEntryZchn"/>
    <w:rsid w:val="00C05FEA"/>
    <w:pPr>
      <w:tabs>
        <w:tab w:val="left" w:pos="454"/>
      </w:tabs>
      <w:spacing w:after="0"/>
      <w:ind w:left="454" w:hanging="454"/>
      <w:jc w:val="left"/>
    </w:pPr>
  </w:style>
  <w:style w:type="character" w:customStyle="1" w:styleId="CitaviBibliographyEntryZchn">
    <w:name w:val="Citavi Bibliography Entry Zchn"/>
    <w:basedOn w:val="a0"/>
    <w:link w:val="CitaviBibliographyEntry"/>
    <w:rsid w:val="00C05FEA"/>
    <w:rPr>
      <w:sz w:val="24"/>
    </w:rPr>
  </w:style>
  <w:style w:type="paragraph" w:customStyle="1" w:styleId="CitaviBibliographyHeading">
    <w:name w:val="Citavi Bibliography Heading"/>
    <w:basedOn w:val="1"/>
    <w:link w:val="CitaviBibliographyHeadingZchn"/>
    <w:rsid w:val="00C05FEA"/>
    <w:pPr>
      <w:jc w:val="left"/>
    </w:pPr>
  </w:style>
  <w:style w:type="character" w:customStyle="1" w:styleId="CitaviBibliographyHeadingZchn">
    <w:name w:val="Citavi Bibliography Heading Zchn"/>
    <w:basedOn w:val="a0"/>
    <w:link w:val="CitaviBibliographyHeading"/>
    <w:rsid w:val="00C05FEA"/>
    <w:rPr>
      <w:rFonts w:eastAsiaTheme="majorEastAsia" w:cstheme="majorBidi"/>
      <w:b/>
      <w:bCs/>
      <w:sz w:val="24"/>
      <w:szCs w:val="28"/>
    </w:rPr>
  </w:style>
  <w:style w:type="paragraph" w:styleId="a8">
    <w:name w:val="List Paragraph"/>
    <w:basedOn w:val="a"/>
    <w:uiPriority w:val="34"/>
    <w:qFormat/>
    <w:rsid w:val="00C05FEA"/>
    <w:pPr>
      <w:spacing w:after="0"/>
      <w:ind w:left="720"/>
      <w:contextualSpacing/>
    </w:pPr>
    <w:rPr>
      <w:rFonts w:ascii="Calibri" w:eastAsia="Calibri" w:hAnsi="Calibri" w:cs="Times New Roman"/>
    </w:rPr>
  </w:style>
  <w:style w:type="paragraph" w:styleId="a9">
    <w:name w:val="caption"/>
    <w:basedOn w:val="a"/>
    <w:next w:val="a"/>
    <w:uiPriority w:val="35"/>
    <w:unhideWhenUsed/>
    <w:qFormat/>
    <w:rsid w:val="00C05FEA"/>
    <w:pPr>
      <w:widowControl w:val="0"/>
      <w:overflowPunct w:val="0"/>
      <w:autoSpaceDE w:val="0"/>
      <w:autoSpaceDN w:val="0"/>
      <w:adjustRightInd w:val="0"/>
      <w:spacing w:after="120" w:line="276" w:lineRule="auto"/>
      <w:jc w:val="left"/>
      <w:textAlignment w:val="baseline"/>
    </w:pPr>
    <w:rPr>
      <w:rFonts w:ascii="Calibri" w:eastAsia="Times New Roman" w:hAnsi="Calibri" w:cs="Times New Roman"/>
      <w:b/>
      <w:bCs/>
      <w:sz w:val="20"/>
      <w:szCs w:val="20"/>
      <w:lang w:eastAsia="de-DE"/>
    </w:rPr>
  </w:style>
  <w:style w:type="character" w:styleId="aa">
    <w:name w:val="Hyperlink"/>
    <w:basedOn w:val="a0"/>
    <w:uiPriority w:val="99"/>
    <w:unhideWhenUsed/>
    <w:rsid w:val="00C05FEA"/>
    <w:rPr>
      <w:color w:val="0000FF" w:themeColor="hyperlink"/>
      <w:u w:val="single"/>
    </w:rPr>
  </w:style>
  <w:style w:type="character" w:customStyle="1" w:styleId="emphi">
    <w:name w:val="emph_i"/>
    <w:rsid w:val="00C05FEA"/>
  </w:style>
  <w:style w:type="paragraph" w:styleId="ab">
    <w:name w:val="annotation subject"/>
    <w:basedOn w:val="a4"/>
    <w:next w:val="a4"/>
    <w:link w:val="Char3"/>
    <w:uiPriority w:val="99"/>
    <w:semiHidden/>
    <w:unhideWhenUsed/>
    <w:rsid w:val="00C05FEA"/>
    <w:rPr>
      <w:b/>
      <w:bCs/>
    </w:rPr>
  </w:style>
  <w:style w:type="character" w:customStyle="1" w:styleId="Char3">
    <w:name w:val="批注主题 Char"/>
    <w:basedOn w:val="Char"/>
    <w:link w:val="ab"/>
    <w:uiPriority w:val="99"/>
    <w:semiHidden/>
    <w:rsid w:val="00C05FEA"/>
    <w:rPr>
      <w:b/>
      <w:bCs/>
      <w:sz w:val="20"/>
      <w:szCs w:val="20"/>
    </w:rPr>
  </w:style>
  <w:style w:type="paragraph" w:styleId="ac">
    <w:name w:val="Revision"/>
    <w:hidden/>
    <w:uiPriority w:val="99"/>
    <w:semiHidden/>
    <w:rsid w:val="00C05FEA"/>
    <w:pPr>
      <w:spacing w:after="0" w:line="240" w:lineRule="auto"/>
    </w:pPr>
    <w:rPr>
      <w:sz w:val="24"/>
    </w:rPr>
  </w:style>
  <w:style w:type="paragraph" w:styleId="ad">
    <w:name w:val="No Spacing"/>
    <w:uiPriority w:val="1"/>
    <w:qFormat/>
    <w:rsid w:val="004576E3"/>
    <w:pPr>
      <w:spacing w:after="120" w:line="240" w:lineRule="auto"/>
      <w:jc w:val="both"/>
    </w:pPr>
    <w:rPr>
      <w:b/>
      <w:sz w:val="24"/>
    </w:rPr>
  </w:style>
  <w:style w:type="table" w:styleId="ae">
    <w:name w:val="Table Grid"/>
    <w:basedOn w:val="a1"/>
    <w:uiPriority w:val="59"/>
    <w:rsid w:val="002D15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footnote text"/>
    <w:basedOn w:val="a"/>
    <w:link w:val="Char4"/>
    <w:uiPriority w:val="99"/>
    <w:semiHidden/>
    <w:unhideWhenUsed/>
    <w:rsid w:val="004310CA"/>
    <w:pPr>
      <w:spacing w:after="0" w:line="240" w:lineRule="auto"/>
    </w:pPr>
    <w:rPr>
      <w:sz w:val="20"/>
      <w:szCs w:val="20"/>
    </w:rPr>
  </w:style>
  <w:style w:type="character" w:customStyle="1" w:styleId="Char4">
    <w:name w:val="脚注文本 Char"/>
    <w:basedOn w:val="a0"/>
    <w:link w:val="af"/>
    <w:uiPriority w:val="99"/>
    <w:semiHidden/>
    <w:rsid w:val="004310CA"/>
    <w:rPr>
      <w:sz w:val="20"/>
      <w:szCs w:val="20"/>
    </w:rPr>
  </w:style>
  <w:style w:type="character" w:styleId="af0">
    <w:name w:val="footnote reference"/>
    <w:basedOn w:val="a0"/>
    <w:uiPriority w:val="99"/>
    <w:semiHidden/>
    <w:unhideWhenUsed/>
    <w:rsid w:val="004310CA"/>
    <w:rPr>
      <w:vertAlign w:val="superscript"/>
    </w:rPr>
  </w:style>
  <w:style w:type="paragraph" w:styleId="af1">
    <w:name w:val="Normal (Web)"/>
    <w:basedOn w:val="a"/>
    <w:uiPriority w:val="99"/>
    <w:unhideWhenUsed/>
    <w:rsid w:val="008C5D25"/>
    <w:pPr>
      <w:spacing w:before="100" w:beforeAutospacing="1" w:after="100" w:afterAutospacing="1" w:line="240" w:lineRule="auto"/>
      <w:jc w:val="left"/>
    </w:pPr>
    <w:rPr>
      <w:rFonts w:ascii="Times New Roman" w:eastAsia="Times New Roman" w:hAnsi="Times New Roman" w:cs="Times New Roman"/>
      <w:szCs w:val="24"/>
      <w:lang w:val="it-IT" w:eastAsia="it-IT"/>
    </w:rPr>
  </w:style>
  <w:style w:type="character" w:styleId="af2">
    <w:name w:val="Strong"/>
    <w:uiPriority w:val="22"/>
    <w:qFormat/>
    <w:rsid w:val="008C5D25"/>
    <w:rPr>
      <w:b/>
      <w:bCs/>
    </w:rPr>
  </w:style>
  <w:style w:type="character" w:customStyle="1" w:styleId="labellist1">
    <w:name w:val="label_list1"/>
    <w:rsid w:val="00BA6C8B"/>
  </w:style>
  <w:style w:type="character" w:styleId="af3">
    <w:name w:val="FollowedHyperlink"/>
    <w:basedOn w:val="a0"/>
    <w:uiPriority w:val="99"/>
    <w:semiHidden/>
    <w:unhideWhenUsed/>
    <w:rsid w:val="00D301C2"/>
    <w:rPr>
      <w:color w:val="800080" w:themeColor="followedHyperlink"/>
      <w:u w:val="single"/>
    </w:rPr>
  </w:style>
  <w:style w:type="paragraph" w:customStyle="1" w:styleId="p0">
    <w:name w:val="p0"/>
    <w:basedOn w:val="a"/>
    <w:rsid w:val="00A4666B"/>
    <w:pPr>
      <w:spacing w:after="0" w:line="240" w:lineRule="atLeast"/>
      <w:jc w:val="left"/>
    </w:pPr>
    <w:rPr>
      <w:rFonts w:ascii="Century" w:eastAsia="宋体" w:hAnsi="Century" w:cs="宋体"/>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05FEA"/>
    <w:pPr>
      <w:spacing w:line="360" w:lineRule="auto"/>
      <w:jc w:val="both"/>
    </w:pPr>
    <w:rPr>
      <w:sz w:val="24"/>
    </w:rPr>
  </w:style>
  <w:style w:type="paragraph" w:styleId="1">
    <w:name w:val="heading 1"/>
    <w:basedOn w:val="a"/>
    <w:next w:val="a"/>
    <w:link w:val="1Char"/>
    <w:uiPriority w:val="9"/>
    <w:qFormat/>
    <w:rsid w:val="00C05FEA"/>
    <w:pPr>
      <w:keepNext/>
      <w:keepLines/>
      <w:spacing w:before="480" w:after="0"/>
      <w:outlineLvl w:val="0"/>
    </w:pPr>
    <w:rPr>
      <w:rFonts w:eastAsiaTheme="majorEastAsia" w:cstheme="majorBidi"/>
      <w:b/>
      <w:bCs/>
      <w:szCs w:val="28"/>
    </w:rPr>
  </w:style>
  <w:style w:type="paragraph" w:styleId="2">
    <w:name w:val="heading 2"/>
    <w:basedOn w:val="a"/>
    <w:next w:val="a"/>
    <w:link w:val="2Char"/>
    <w:uiPriority w:val="9"/>
    <w:unhideWhenUsed/>
    <w:qFormat/>
    <w:rsid w:val="00C05FEA"/>
    <w:pPr>
      <w:keepNext/>
      <w:keepLines/>
      <w:spacing w:before="200" w:after="0"/>
      <w:outlineLvl w:val="1"/>
    </w:pPr>
    <w:rPr>
      <w:rFonts w:eastAsiaTheme="majorEastAsia" w:cstheme="majorBidi"/>
      <w:b/>
      <w:bCs/>
      <w:szCs w:val="26"/>
    </w:rPr>
  </w:style>
  <w:style w:type="paragraph" w:styleId="3">
    <w:name w:val="heading 3"/>
    <w:basedOn w:val="a"/>
    <w:next w:val="a"/>
    <w:link w:val="3Char"/>
    <w:uiPriority w:val="9"/>
    <w:unhideWhenUsed/>
    <w:qFormat/>
    <w:rsid w:val="00C05FEA"/>
    <w:pPr>
      <w:keepNext/>
      <w:keepLines/>
      <w:spacing w:before="200" w:after="0"/>
      <w:outlineLvl w:val="2"/>
    </w:pPr>
    <w:rPr>
      <w:rFonts w:eastAsiaTheme="majorEastAsia" w:cstheme="majorBidi"/>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C05FEA"/>
    <w:rPr>
      <w:rFonts w:eastAsiaTheme="majorEastAsia" w:cstheme="majorBidi"/>
      <w:b/>
      <w:bCs/>
      <w:sz w:val="24"/>
      <w:szCs w:val="28"/>
    </w:rPr>
  </w:style>
  <w:style w:type="character" w:customStyle="1" w:styleId="2Char">
    <w:name w:val="标题 2 Char"/>
    <w:basedOn w:val="a0"/>
    <w:link w:val="2"/>
    <w:uiPriority w:val="9"/>
    <w:rsid w:val="00C05FEA"/>
    <w:rPr>
      <w:rFonts w:eastAsiaTheme="majorEastAsia" w:cstheme="majorBidi"/>
      <w:b/>
      <w:bCs/>
      <w:sz w:val="24"/>
      <w:szCs w:val="26"/>
    </w:rPr>
  </w:style>
  <w:style w:type="character" w:customStyle="1" w:styleId="hps">
    <w:name w:val="hps"/>
    <w:rsid w:val="00C05FEA"/>
  </w:style>
  <w:style w:type="character" w:styleId="a3">
    <w:name w:val="annotation reference"/>
    <w:basedOn w:val="a0"/>
    <w:uiPriority w:val="99"/>
    <w:unhideWhenUsed/>
    <w:rsid w:val="00C05FEA"/>
    <w:rPr>
      <w:sz w:val="16"/>
      <w:szCs w:val="16"/>
    </w:rPr>
  </w:style>
  <w:style w:type="paragraph" w:styleId="a4">
    <w:name w:val="annotation text"/>
    <w:basedOn w:val="a"/>
    <w:link w:val="Char"/>
    <w:uiPriority w:val="99"/>
    <w:unhideWhenUsed/>
    <w:rsid w:val="00C05FEA"/>
    <w:pPr>
      <w:spacing w:line="240" w:lineRule="auto"/>
    </w:pPr>
    <w:rPr>
      <w:sz w:val="20"/>
      <w:szCs w:val="20"/>
    </w:rPr>
  </w:style>
  <w:style w:type="character" w:customStyle="1" w:styleId="Char">
    <w:name w:val="批注文字 Char"/>
    <w:basedOn w:val="a0"/>
    <w:link w:val="a4"/>
    <w:uiPriority w:val="99"/>
    <w:rsid w:val="00C05FEA"/>
    <w:rPr>
      <w:sz w:val="20"/>
      <w:szCs w:val="20"/>
    </w:rPr>
  </w:style>
  <w:style w:type="character" w:customStyle="1" w:styleId="shorttext">
    <w:name w:val="short_text"/>
    <w:basedOn w:val="a0"/>
    <w:rsid w:val="00C05FEA"/>
  </w:style>
  <w:style w:type="paragraph" w:styleId="a5">
    <w:name w:val="Balloon Text"/>
    <w:basedOn w:val="a"/>
    <w:link w:val="Char0"/>
    <w:uiPriority w:val="99"/>
    <w:semiHidden/>
    <w:unhideWhenUsed/>
    <w:rsid w:val="00C05FEA"/>
    <w:pPr>
      <w:spacing w:after="0" w:line="240" w:lineRule="auto"/>
    </w:pPr>
    <w:rPr>
      <w:rFonts w:ascii="Tahoma" w:hAnsi="Tahoma" w:cs="Tahoma"/>
      <w:sz w:val="16"/>
      <w:szCs w:val="16"/>
    </w:rPr>
  </w:style>
  <w:style w:type="character" w:customStyle="1" w:styleId="Char0">
    <w:name w:val="批注框文本 Char"/>
    <w:basedOn w:val="a0"/>
    <w:link w:val="a5"/>
    <w:uiPriority w:val="99"/>
    <w:semiHidden/>
    <w:rsid w:val="00C05FEA"/>
    <w:rPr>
      <w:rFonts w:ascii="Tahoma" w:hAnsi="Tahoma" w:cs="Tahoma"/>
      <w:sz w:val="16"/>
      <w:szCs w:val="16"/>
    </w:rPr>
  </w:style>
  <w:style w:type="paragraph" w:styleId="a6">
    <w:name w:val="header"/>
    <w:basedOn w:val="a"/>
    <w:link w:val="Char1"/>
    <w:uiPriority w:val="99"/>
    <w:unhideWhenUsed/>
    <w:rsid w:val="00C05FEA"/>
    <w:pPr>
      <w:tabs>
        <w:tab w:val="center" w:pos="4536"/>
        <w:tab w:val="right" w:pos="9072"/>
      </w:tabs>
      <w:spacing w:after="0" w:line="240" w:lineRule="auto"/>
    </w:pPr>
  </w:style>
  <w:style w:type="character" w:customStyle="1" w:styleId="Char1">
    <w:name w:val="页眉 Char"/>
    <w:basedOn w:val="a0"/>
    <w:link w:val="a6"/>
    <w:uiPriority w:val="99"/>
    <w:rsid w:val="00C05FEA"/>
    <w:rPr>
      <w:sz w:val="24"/>
    </w:rPr>
  </w:style>
  <w:style w:type="paragraph" w:styleId="a7">
    <w:name w:val="footer"/>
    <w:basedOn w:val="a"/>
    <w:link w:val="Char2"/>
    <w:uiPriority w:val="99"/>
    <w:unhideWhenUsed/>
    <w:rsid w:val="00C05FEA"/>
    <w:pPr>
      <w:tabs>
        <w:tab w:val="center" w:pos="4536"/>
        <w:tab w:val="right" w:pos="9072"/>
      </w:tabs>
      <w:spacing w:after="0" w:line="240" w:lineRule="auto"/>
    </w:pPr>
  </w:style>
  <w:style w:type="character" w:customStyle="1" w:styleId="Char2">
    <w:name w:val="页脚 Char"/>
    <w:basedOn w:val="a0"/>
    <w:link w:val="a7"/>
    <w:uiPriority w:val="99"/>
    <w:rsid w:val="00C05FEA"/>
    <w:rPr>
      <w:sz w:val="24"/>
    </w:rPr>
  </w:style>
  <w:style w:type="character" w:customStyle="1" w:styleId="3Char">
    <w:name w:val="标题 3 Char"/>
    <w:basedOn w:val="a0"/>
    <w:link w:val="3"/>
    <w:uiPriority w:val="9"/>
    <w:rsid w:val="00C05FEA"/>
    <w:rPr>
      <w:rFonts w:eastAsiaTheme="majorEastAsia" w:cstheme="majorBidi"/>
      <w:b/>
      <w:bCs/>
      <w:sz w:val="24"/>
    </w:rPr>
  </w:style>
  <w:style w:type="paragraph" w:customStyle="1" w:styleId="CitaviBibliographyEntry">
    <w:name w:val="Citavi Bibliography Entry"/>
    <w:basedOn w:val="a"/>
    <w:link w:val="CitaviBibliographyEntryZchn"/>
    <w:rsid w:val="00C05FEA"/>
    <w:pPr>
      <w:tabs>
        <w:tab w:val="left" w:pos="454"/>
      </w:tabs>
      <w:spacing w:after="0"/>
      <w:ind w:left="454" w:hanging="454"/>
      <w:jc w:val="left"/>
    </w:pPr>
  </w:style>
  <w:style w:type="character" w:customStyle="1" w:styleId="CitaviBibliographyEntryZchn">
    <w:name w:val="Citavi Bibliography Entry Zchn"/>
    <w:basedOn w:val="a0"/>
    <w:link w:val="CitaviBibliographyEntry"/>
    <w:rsid w:val="00C05FEA"/>
    <w:rPr>
      <w:sz w:val="24"/>
    </w:rPr>
  </w:style>
  <w:style w:type="paragraph" w:customStyle="1" w:styleId="CitaviBibliographyHeading">
    <w:name w:val="Citavi Bibliography Heading"/>
    <w:basedOn w:val="1"/>
    <w:link w:val="CitaviBibliographyHeadingZchn"/>
    <w:rsid w:val="00C05FEA"/>
    <w:pPr>
      <w:jc w:val="left"/>
    </w:pPr>
  </w:style>
  <w:style w:type="character" w:customStyle="1" w:styleId="CitaviBibliographyHeadingZchn">
    <w:name w:val="Citavi Bibliography Heading Zchn"/>
    <w:basedOn w:val="a0"/>
    <w:link w:val="CitaviBibliographyHeading"/>
    <w:rsid w:val="00C05FEA"/>
    <w:rPr>
      <w:rFonts w:eastAsiaTheme="majorEastAsia" w:cstheme="majorBidi"/>
      <w:b/>
      <w:bCs/>
      <w:sz w:val="24"/>
      <w:szCs w:val="28"/>
    </w:rPr>
  </w:style>
  <w:style w:type="paragraph" w:styleId="a8">
    <w:name w:val="List Paragraph"/>
    <w:basedOn w:val="a"/>
    <w:uiPriority w:val="34"/>
    <w:qFormat/>
    <w:rsid w:val="00C05FEA"/>
    <w:pPr>
      <w:spacing w:after="0"/>
      <w:ind w:left="720"/>
      <w:contextualSpacing/>
    </w:pPr>
    <w:rPr>
      <w:rFonts w:ascii="Calibri" w:eastAsia="Calibri" w:hAnsi="Calibri" w:cs="Times New Roman"/>
    </w:rPr>
  </w:style>
  <w:style w:type="paragraph" w:styleId="a9">
    <w:name w:val="caption"/>
    <w:basedOn w:val="a"/>
    <w:next w:val="a"/>
    <w:uiPriority w:val="35"/>
    <w:unhideWhenUsed/>
    <w:qFormat/>
    <w:rsid w:val="00C05FEA"/>
    <w:pPr>
      <w:widowControl w:val="0"/>
      <w:overflowPunct w:val="0"/>
      <w:autoSpaceDE w:val="0"/>
      <w:autoSpaceDN w:val="0"/>
      <w:adjustRightInd w:val="0"/>
      <w:spacing w:after="120" w:line="276" w:lineRule="auto"/>
      <w:jc w:val="left"/>
      <w:textAlignment w:val="baseline"/>
    </w:pPr>
    <w:rPr>
      <w:rFonts w:ascii="Calibri" w:eastAsia="Times New Roman" w:hAnsi="Calibri" w:cs="Times New Roman"/>
      <w:b/>
      <w:bCs/>
      <w:sz w:val="20"/>
      <w:szCs w:val="20"/>
      <w:lang w:eastAsia="de-DE"/>
    </w:rPr>
  </w:style>
  <w:style w:type="character" w:styleId="aa">
    <w:name w:val="Hyperlink"/>
    <w:basedOn w:val="a0"/>
    <w:uiPriority w:val="99"/>
    <w:unhideWhenUsed/>
    <w:rsid w:val="00C05FEA"/>
    <w:rPr>
      <w:color w:val="0000FF" w:themeColor="hyperlink"/>
      <w:u w:val="single"/>
    </w:rPr>
  </w:style>
  <w:style w:type="character" w:customStyle="1" w:styleId="emphi">
    <w:name w:val="emph_i"/>
    <w:rsid w:val="00C05FEA"/>
  </w:style>
  <w:style w:type="paragraph" w:styleId="ab">
    <w:name w:val="annotation subject"/>
    <w:basedOn w:val="a4"/>
    <w:next w:val="a4"/>
    <w:link w:val="Char3"/>
    <w:uiPriority w:val="99"/>
    <w:semiHidden/>
    <w:unhideWhenUsed/>
    <w:rsid w:val="00C05FEA"/>
    <w:rPr>
      <w:b/>
      <w:bCs/>
    </w:rPr>
  </w:style>
  <w:style w:type="character" w:customStyle="1" w:styleId="Char3">
    <w:name w:val="批注主题 Char"/>
    <w:basedOn w:val="Char"/>
    <w:link w:val="ab"/>
    <w:uiPriority w:val="99"/>
    <w:semiHidden/>
    <w:rsid w:val="00C05FEA"/>
    <w:rPr>
      <w:b/>
      <w:bCs/>
      <w:sz w:val="20"/>
      <w:szCs w:val="20"/>
    </w:rPr>
  </w:style>
  <w:style w:type="paragraph" w:styleId="ac">
    <w:name w:val="Revision"/>
    <w:hidden/>
    <w:uiPriority w:val="99"/>
    <w:semiHidden/>
    <w:rsid w:val="00C05FEA"/>
    <w:pPr>
      <w:spacing w:after="0" w:line="240" w:lineRule="auto"/>
    </w:pPr>
    <w:rPr>
      <w:sz w:val="24"/>
    </w:rPr>
  </w:style>
  <w:style w:type="paragraph" w:styleId="ad">
    <w:name w:val="No Spacing"/>
    <w:uiPriority w:val="1"/>
    <w:qFormat/>
    <w:rsid w:val="004576E3"/>
    <w:pPr>
      <w:spacing w:after="120" w:line="240" w:lineRule="auto"/>
      <w:jc w:val="both"/>
    </w:pPr>
    <w:rPr>
      <w:b/>
      <w:sz w:val="24"/>
    </w:rPr>
  </w:style>
  <w:style w:type="table" w:styleId="ae">
    <w:name w:val="Table Grid"/>
    <w:basedOn w:val="a1"/>
    <w:uiPriority w:val="59"/>
    <w:rsid w:val="002D15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footnote text"/>
    <w:basedOn w:val="a"/>
    <w:link w:val="Char4"/>
    <w:uiPriority w:val="99"/>
    <w:semiHidden/>
    <w:unhideWhenUsed/>
    <w:rsid w:val="004310CA"/>
    <w:pPr>
      <w:spacing w:after="0" w:line="240" w:lineRule="auto"/>
    </w:pPr>
    <w:rPr>
      <w:sz w:val="20"/>
      <w:szCs w:val="20"/>
    </w:rPr>
  </w:style>
  <w:style w:type="character" w:customStyle="1" w:styleId="Char4">
    <w:name w:val="脚注文本 Char"/>
    <w:basedOn w:val="a0"/>
    <w:link w:val="af"/>
    <w:uiPriority w:val="99"/>
    <w:semiHidden/>
    <w:rsid w:val="004310CA"/>
    <w:rPr>
      <w:sz w:val="20"/>
      <w:szCs w:val="20"/>
    </w:rPr>
  </w:style>
  <w:style w:type="character" w:styleId="af0">
    <w:name w:val="footnote reference"/>
    <w:basedOn w:val="a0"/>
    <w:uiPriority w:val="99"/>
    <w:semiHidden/>
    <w:unhideWhenUsed/>
    <w:rsid w:val="004310CA"/>
    <w:rPr>
      <w:vertAlign w:val="superscript"/>
    </w:rPr>
  </w:style>
  <w:style w:type="paragraph" w:styleId="af1">
    <w:name w:val="Normal (Web)"/>
    <w:basedOn w:val="a"/>
    <w:uiPriority w:val="99"/>
    <w:unhideWhenUsed/>
    <w:rsid w:val="008C5D25"/>
    <w:pPr>
      <w:spacing w:before="100" w:beforeAutospacing="1" w:after="100" w:afterAutospacing="1" w:line="240" w:lineRule="auto"/>
      <w:jc w:val="left"/>
    </w:pPr>
    <w:rPr>
      <w:rFonts w:ascii="Times New Roman" w:eastAsia="Times New Roman" w:hAnsi="Times New Roman" w:cs="Times New Roman"/>
      <w:szCs w:val="24"/>
      <w:lang w:val="it-IT" w:eastAsia="it-IT"/>
    </w:rPr>
  </w:style>
  <w:style w:type="character" w:styleId="af2">
    <w:name w:val="Strong"/>
    <w:uiPriority w:val="22"/>
    <w:qFormat/>
    <w:rsid w:val="008C5D25"/>
    <w:rPr>
      <w:b/>
      <w:bCs/>
    </w:rPr>
  </w:style>
  <w:style w:type="character" w:customStyle="1" w:styleId="labellist1">
    <w:name w:val="label_list1"/>
    <w:rsid w:val="00BA6C8B"/>
  </w:style>
  <w:style w:type="character" w:styleId="af3">
    <w:name w:val="FollowedHyperlink"/>
    <w:basedOn w:val="a0"/>
    <w:uiPriority w:val="99"/>
    <w:semiHidden/>
    <w:unhideWhenUsed/>
    <w:rsid w:val="00D301C2"/>
    <w:rPr>
      <w:color w:val="800080" w:themeColor="followedHyperlink"/>
      <w:u w:val="single"/>
    </w:rPr>
  </w:style>
  <w:style w:type="paragraph" w:customStyle="1" w:styleId="p0">
    <w:name w:val="p0"/>
    <w:basedOn w:val="a"/>
    <w:rsid w:val="00A4666B"/>
    <w:pPr>
      <w:spacing w:after="0" w:line="240" w:lineRule="atLeast"/>
      <w:jc w:val="left"/>
    </w:pPr>
    <w:rPr>
      <w:rFonts w:ascii="Century" w:eastAsia="宋体" w:hAnsi="Century" w:cs="宋体"/>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1434741">
      <w:bodyDiv w:val="1"/>
      <w:marLeft w:val="0"/>
      <w:marRight w:val="0"/>
      <w:marTop w:val="0"/>
      <w:marBottom w:val="0"/>
      <w:divBdr>
        <w:top w:val="none" w:sz="0" w:space="0" w:color="auto"/>
        <w:left w:val="none" w:sz="0" w:space="0" w:color="auto"/>
        <w:bottom w:val="none" w:sz="0" w:space="0" w:color="auto"/>
        <w:right w:val="none" w:sz="0" w:space="0" w:color="auto"/>
      </w:divBdr>
    </w:div>
    <w:div w:id="1914003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dge.de/wissenschaft/referenzwerte/vitamin-e/"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stefan.lorkowski@uni-jena.de" TargetMode="Externa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3.jpeg"/></Relationships>
</file>

<file path=word/theme/theme1.xml><?xml version="1.0" encoding="utf-8"?>
<a:theme xmlns:a="http://schemas.openxmlformats.org/drawingml/2006/main" name="Larissa">
  <a:themeElements>
    <a:clrScheme name="Larissa">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412782-CFE3-4B4F-A5F6-8A5AC9562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91</Pages>
  <Words>484116</Words>
  <Characters>2759462</Characters>
  <Application>Microsoft Office Word</Application>
  <DocSecurity>0</DocSecurity>
  <Lines>22995</Lines>
  <Paragraphs>6474</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32371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moelz</dc:creator>
  <cp:lastModifiedBy>m</cp:lastModifiedBy>
  <cp:revision>3</cp:revision>
  <dcterms:created xsi:type="dcterms:W3CDTF">2016-01-17T03:38:00Z</dcterms:created>
  <dcterms:modified xsi:type="dcterms:W3CDTF">2016-01-19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32013f34-430c-4310-9469-0160a2b98f03</vt:lpwstr>
  </property>
  <property fmtid="{D5CDD505-2E9C-101B-9397-08002B2CF9AE}" pid="3" name="CitaviDocumentProperty_8">
    <vt:lpwstr>C:\Users\User3\Documents\Citavi 5\Projects\WJBC\WJBC.ctv5</vt:lpwstr>
  </property>
  <property fmtid="{D5CDD505-2E9C-101B-9397-08002B2CF9AE}" pid="4" name="CitaviDocumentProperty_7">
    <vt:lpwstr>WJBC</vt:lpwstr>
  </property>
  <property fmtid="{D5CDD505-2E9C-101B-9397-08002B2CF9AE}" pid="5" name="CitaviDocumentProperty_1">
    <vt:lpwstr>5.1.0.0</vt:lpwstr>
  </property>
  <property fmtid="{D5CDD505-2E9C-101B-9397-08002B2CF9AE}" pid="6" name="CitaviDocumentProperty_6">
    <vt:lpwstr>False</vt:lpwstr>
  </property>
</Properties>
</file>